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charts/chart6.xml" ContentType="application/vnd.openxmlformats-officedocument.drawingml.chart+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1.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footer10.xml" ContentType="application/vnd.openxmlformats-officedocument.wordprocessingml.footer+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charts/chart61.xml" ContentType="application/vnd.openxmlformats-officedocument.drawingml.chart+xml"/>
  <Override PartName="/word/footer11.xml" ContentType="application/vnd.openxmlformats-officedocument.wordprocessingml.footer+xml"/>
  <Override PartName="/word/charts/chart6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0DDD" w:rsidRDefault="00190DDD" w:rsidP="001A2558">
      <w:pPr>
        <w:ind w:firstLine="0"/>
        <w:rPr>
          <w:rFonts w:asciiTheme="majorHAnsi" w:hAnsiTheme="majorHAnsi" w:cs="Arial"/>
          <w:b/>
          <w:sz w:val="46"/>
          <w:szCs w:val="46"/>
          <w:lang w:eastAsia="ko-KR"/>
        </w:rPr>
      </w:pPr>
      <w:bookmarkStart w:id="0" w:name="_Toc390867562"/>
    </w:p>
    <w:p w:rsidR="00F019FB" w:rsidRPr="00B17ABA" w:rsidRDefault="00ED61A3" w:rsidP="001A2558">
      <w:pPr>
        <w:ind w:firstLine="0"/>
        <w:rPr>
          <w:rFonts w:asciiTheme="majorHAnsi" w:hAnsiTheme="majorHAnsi" w:cs="Arial"/>
          <w:b/>
          <w:sz w:val="46"/>
          <w:szCs w:val="46"/>
        </w:rPr>
      </w:pPr>
      <w:r w:rsidRPr="00B17ABA">
        <w:rPr>
          <w:rFonts w:asciiTheme="majorHAnsi" w:hAnsiTheme="majorHAnsi" w:cs="Arial"/>
          <w:b/>
          <w:sz w:val="46"/>
          <w:szCs w:val="46"/>
        </w:rPr>
        <w:t xml:space="preserve">Sequential drug decision problems in long-term medical conditions: </w:t>
      </w:r>
    </w:p>
    <w:p w:rsidR="00ED61A3" w:rsidRPr="00B17ABA" w:rsidRDefault="00F019FB" w:rsidP="001A2558">
      <w:pPr>
        <w:ind w:firstLine="0"/>
        <w:rPr>
          <w:rFonts w:asciiTheme="majorHAnsi" w:hAnsiTheme="majorHAnsi"/>
        </w:rPr>
      </w:pPr>
      <w:r w:rsidRPr="00B17ABA">
        <w:rPr>
          <w:rFonts w:asciiTheme="majorHAnsi" w:hAnsiTheme="majorHAnsi" w:cs="Arial"/>
          <w:b/>
          <w:sz w:val="46"/>
          <w:szCs w:val="46"/>
        </w:rPr>
        <w:t>A</w:t>
      </w:r>
      <w:r w:rsidR="00ED61A3" w:rsidRPr="00B17ABA">
        <w:rPr>
          <w:rFonts w:asciiTheme="majorHAnsi" w:hAnsiTheme="majorHAnsi" w:cs="Arial"/>
          <w:b/>
          <w:sz w:val="46"/>
          <w:szCs w:val="46"/>
        </w:rPr>
        <w:t xml:space="preserve"> Case Study of Primary Hypertension</w:t>
      </w:r>
    </w:p>
    <w:p w:rsidR="00ED61A3" w:rsidRPr="00B17ABA" w:rsidRDefault="00ED61A3" w:rsidP="001A2558">
      <w:pPr>
        <w:rPr>
          <w:rFonts w:asciiTheme="majorHAnsi" w:hAnsiTheme="majorHAnsi"/>
        </w:rPr>
      </w:pPr>
    </w:p>
    <w:p w:rsidR="00ED61A3" w:rsidRPr="00B17ABA" w:rsidRDefault="00ED61A3" w:rsidP="001A2558">
      <w:pPr>
        <w:spacing w:after="0"/>
        <w:ind w:left="12960" w:hanging="12960"/>
        <w:rPr>
          <w:rFonts w:asciiTheme="majorHAnsi" w:hAnsiTheme="majorHAnsi" w:cs="Arial"/>
          <w:b/>
          <w:sz w:val="30"/>
          <w:szCs w:val="30"/>
          <w:lang w:val="pl-PL"/>
        </w:rPr>
      </w:pPr>
      <w:r w:rsidRPr="00B17ABA">
        <w:rPr>
          <w:rFonts w:asciiTheme="majorHAnsi" w:hAnsiTheme="majorHAnsi" w:cs="Arial"/>
          <w:b/>
          <w:sz w:val="30"/>
          <w:szCs w:val="30"/>
          <w:lang w:val="pl-PL"/>
        </w:rPr>
        <w:t>Eunju Kim</w:t>
      </w:r>
    </w:p>
    <w:p w:rsidR="00ED61A3" w:rsidRPr="00B17ABA" w:rsidRDefault="00ED61A3" w:rsidP="001A2558">
      <w:pPr>
        <w:spacing w:after="0"/>
        <w:ind w:left="12960" w:hanging="12960"/>
        <w:rPr>
          <w:rFonts w:asciiTheme="majorHAnsi" w:hAnsiTheme="majorHAnsi" w:cs="Arial"/>
          <w:b/>
          <w:sz w:val="30"/>
          <w:szCs w:val="30"/>
          <w:lang w:val="pl-PL"/>
        </w:rPr>
      </w:pPr>
      <w:r w:rsidRPr="00B17ABA">
        <w:rPr>
          <w:rFonts w:asciiTheme="majorHAnsi" w:hAnsiTheme="majorHAnsi" w:cs="Arial"/>
          <w:b/>
          <w:sz w:val="30"/>
          <w:szCs w:val="30"/>
          <w:lang w:val="pl-PL"/>
        </w:rPr>
        <w:t>BA, MA, MSc.</w:t>
      </w:r>
    </w:p>
    <w:p w:rsidR="00ED61A3" w:rsidRPr="00B17ABA" w:rsidRDefault="00ED61A3" w:rsidP="001A2558">
      <w:pPr>
        <w:spacing w:after="0"/>
        <w:rPr>
          <w:sz w:val="10"/>
          <w:szCs w:val="10"/>
          <w:lang w:val="pl-PL"/>
        </w:rPr>
      </w:pPr>
    </w:p>
    <w:p w:rsidR="00ED61A3" w:rsidRPr="00B17ABA" w:rsidRDefault="00ED61A3" w:rsidP="001A2558">
      <w:pPr>
        <w:spacing w:after="0"/>
        <w:rPr>
          <w:lang w:val="pl-PL"/>
        </w:rPr>
      </w:pPr>
    </w:p>
    <w:p w:rsidR="00CD601D" w:rsidRPr="00B17ABA" w:rsidRDefault="00CD601D" w:rsidP="001A2558">
      <w:pPr>
        <w:spacing w:after="0"/>
        <w:rPr>
          <w:lang w:val="pl-PL"/>
        </w:rPr>
      </w:pPr>
    </w:p>
    <w:p w:rsidR="00ED61A3" w:rsidRPr="00B17ABA" w:rsidRDefault="00ED61A3" w:rsidP="001A2558">
      <w:pPr>
        <w:spacing w:after="0"/>
        <w:rPr>
          <w:lang w:val="pl-PL"/>
        </w:rPr>
      </w:pPr>
    </w:p>
    <w:p w:rsidR="00ED61A3" w:rsidRPr="00B17ABA" w:rsidRDefault="00ED61A3" w:rsidP="001A2558">
      <w:pPr>
        <w:spacing w:after="0"/>
        <w:ind w:firstLine="0"/>
      </w:pPr>
      <w:r w:rsidRPr="00B17ABA">
        <w:rPr>
          <w:rFonts w:asciiTheme="majorHAnsi" w:hAnsiTheme="majorHAnsi" w:cs="Arial"/>
          <w:bCs/>
          <w:i/>
        </w:rPr>
        <w:t>Thesis submitted for the degree of Doctor of Philosophy</w:t>
      </w:r>
    </w:p>
    <w:p w:rsidR="00ED61A3" w:rsidRPr="00B17ABA" w:rsidRDefault="00ED61A3" w:rsidP="001A2558">
      <w:pPr>
        <w:spacing w:after="0"/>
        <w:jc w:val="right"/>
      </w:pPr>
      <w:r w:rsidRPr="00B17ABA">
        <w:rPr>
          <w:noProof/>
          <w:lang w:eastAsia="ko-KR"/>
        </w:rPr>
        <w:drawing>
          <wp:anchor distT="0" distB="0" distL="114300" distR="114300" simplePos="0" relativeHeight="251659264" behindDoc="0" locked="0" layoutInCell="1" allowOverlap="0" wp14:anchorId="741F9405" wp14:editId="7A7E7F98">
            <wp:simplePos x="0" y="0"/>
            <wp:positionH relativeFrom="column">
              <wp:posOffset>0</wp:posOffset>
            </wp:positionH>
            <wp:positionV relativeFrom="paragraph">
              <wp:posOffset>86360</wp:posOffset>
            </wp:positionV>
            <wp:extent cx="3314700" cy="1334770"/>
            <wp:effectExtent l="0" t="0" r="0"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14700" cy="13347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D61A3" w:rsidRPr="00B17ABA" w:rsidRDefault="00ED61A3" w:rsidP="001A2558">
      <w:pPr>
        <w:spacing w:after="0"/>
        <w:jc w:val="right"/>
      </w:pPr>
    </w:p>
    <w:p w:rsidR="00ED61A3" w:rsidRPr="00B17ABA" w:rsidRDefault="00ED61A3" w:rsidP="001A2558">
      <w:pPr>
        <w:spacing w:after="0"/>
        <w:jc w:val="right"/>
      </w:pPr>
    </w:p>
    <w:p w:rsidR="00ED61A3" w:rsidRPr="00B17ABA" w:rsidRDefault="00ED61A3" w:rsidP="001A2558">
      <w:pPr>
        <w:spacing w:after="0"/>
        <w:jc w:val="right"/>
      </w:pPr>
    </w:p>
    <w:p w:rsidR="00ED61A3" w:rsidRPr="00B17ABA" w:rsidRDefault="00ED61A3" w:rsidP="001A2558">
      <w:pPr>
        <w:spacing w:after="0"/>
        <w:jc w:val="right"/>
      </w:pPr>
    </w:p>
    <w:p w:rsidR="003A0B3A" w:rsidRPr="00B17ABA" w:rsidRDefault="003A0B3A" w:rsidP="001A2558">
      <w:pPr>
        <w:spacing w:after="0"/>
        <w:ind w:firstLine="0"/>
        <w:rPr>
          <w:rFonts w:asciiTheme="majorHAnsi" w:hAnsiTheme="majorHAnsi"/>
          <w:lang w:eastAsia="ko-KR"/>
        </w:rPr>
      </w:pPr>
    </w:p>
    <w:p w:rsidR="003A0B3A" w:rsidRPr="00B17ABA" w:rsidRDefault="003A0B3A" w:rsidP="001A2558">
      <w:pPr>
        <w:spacing w:after="0"/>
        <w:ind w:firstLine="0"/>
        <w:rPr>
          <w:rFonts w:asciiTheme="majorHAnsi" w:hAnsiTheme="majorHAnsi"/>
          <w:lang w:eastAsia="ko-KR"/>
        </w:rPr>
      </w:pPr>
    </w:p>
    <w:p w:rsidR="003A0B3A" w:rsidRPr="00B17ABA" w:rsidRDefault="003A0B3A" w:rsidP="001A2558">
      <w:pPr>
        <w:spacing w:after="0"/>
        <w:ind w:firstLine="0"/>
        <w:rPr>
          <w:rFonts w:asciiTheme="majorHAnsi" w:hAnsiTheme="majorHAnsi"/>
          <w:lang w:eastAsia="ko-KR"/>
        </w:rPr>
      </w:pPr>
    </w:p>
    <w:p w:rsidR="00CD601D" w:rsidRPr="00B17ABA" w:rsidRDefault="00CD601D" w:rsidP="001A2558">
      <w:pPr>
        <w:spacing w:after="0"/>
        <w:ind w:firstLine="0"/>
        <w:rPr>
          <w:rFonts w:asciiTheme="majorHAnsi" w:hAnsiTheme="majorHAnsi"/>
        </w:rPr>
      </w:pPr>
    </w:p>
    <w:p w:rsidR="00ED61A3" w:rsidRPr="00B17ABA" w:rsidRDefault="00ED61A3" w:rsidP="001A2558">
      <w:pPr>
        <w:spacing w:after="0"/>
        <w:ind w:firstLine="0"/>
        <w:rPr>
          <w:rFonts w:asciiTheme="majorHAnsi" w:hAnsiTheme="majorHAnsi"/>
        </w:rPr>
      </w:pPr>
      <w:r w:rsidRPr="00B17ABA">
        <w:rPr>
          <w:rFonts w:asciiTheme="majorHAnsi" w:hAnsiTheme="majorHAnsi"/>
        </w:rPr>
        <w:t>Health Economics and Decision Science</w:t>
      </w:r>
    </w:p>
    <w:p w:rsidR="00ED61A3" w:rsidRPr="00B17ABA" w:rsidRDefault="00ED61A3" w:rsidP="001A2558">
      <w:pPr>
        <w:spacing w:after="0"/>
        <w:ind w:firstLine="0"/>
        <w:rPr>
          <w:rFonts w:asciiTheme="majorHAnsi" w:hAnsiTheme="majorHAnsi"/>
        </w:rPr>
      </w:pPr>
      <w:r w:rsidRPr="00B17ABA">
        <w:rPr>
          <w:rFonts w:asciiTheme="majorHAnsi" w:hAnsiTheme="majorHAnsi"/>
        </w:rPr>
        <w:t xml:space="preserve">School of Health and Related Research </w:t>
      </w:r>
    </w:p>
    <w:p w:rsidR="00ED61A3" w:rsidRPr="00B17ABA" w:rsidRDefault="0006235C" w:rsidP="001A2558">
      <w:pPr>
        <w:spacing w:after="0"/>
        <w:ind w:firstLine="0"/>
        <w:rPr>
          <w:rFonts w:asciiTheme="majorHAnsi" w:hAnsiTheme="majorHAnsi"/>
        </w:rPr>
      </w:pPr>
      <w:r w:rsidRPr="00B17ABA">
        <w:rPr>
          <w:rFonts w:asciiTheme="majorHAnsi" w:hAnsiTheme="majorHAnsi"/>
        </w:rPr>
        <w:t>July</w:t>
      </w:r>
      <w:r w:rsidR="00ED61A3" w:rsidRPr="00B17ABA">
        <w:rPr>
          <w:rFonts w:asciiTheme="majorHAnsi" w:hAnsiTheme="majorHAnsi"/>
        </w:rPr>
        <w:t xml:space="preserve"> 2015 </w:t>
      </w:r>
    </w:p>
    <w:p w:rsidR="00ED61A3" w:rsidRPr="00B17ABA" w:rsidRDefault="00ED61A3" w:rsidP="001A2558">
      <w:pPr>
        <w:spacing w:after="0"/>
        <w:ind w:firstLine="0"/>
        <w:jc w:val="right"/>
        <w:rPr>
          <w:rFonts w:asciiTheme="majorHAnsi" w:hAnsiTheme="majorHAnsi"/>
        </w:rPr>
      </w:pPr>
    </w:p>
    <w:p w:rsidR="00ED61A3" w:rsidRPr="00B17ABA" w:rsidRDefault="00ED61A3" w:rsidP="001A2558">
      <w:pPr>
        <w:spacing w:after="0"/>
        <w:ind w:firstLine="0"/>
        <w:jc w:val="right"/>
        <w:rPr>
          <w:rFonts w:asciiTheme="majorHAnsi" w:hAnsiTheme="majorHAnsi"/>
        </w:rPr>
      </w:pPr>
    </w:p>
    <w:p w:rsidR="00ED61A3" w:rsidRPr="00B17ABA" w:rsidRDefault="00ED61A3" w:rsidP="001A2558">
      <w:pPr>
        <w:spacing w:after="0"/>
        <w:ind w:firstLine="0"/>
        <w:rPr>
          <w:rFonts w:asciiTheme="majorHAnsi" w:hAnsiTheme="majorHAnsi"/>
        </w:rPr>
      </w:pPr>
      <w:r w:rsidRPr="00B17ABA">
        <w:rPr>
          <w:rFonts w:asciiTheme="majorHAnsi" w:hAnsiTheme="majorHAnsi"/>
        </w:rPr>
        <w:t>© Eunju Kim 2015</w:t>
      </w:r>
    </w:p>
    <w:p w:rsidR="00ED61A3" w:rsidRPr="00B17ABA" w:rsidRDefault="00ED61A3" w:rsidP="001A2558">
      <w:pPr>
        <w:sectPr w:rsidR="00ED61A3" w:rsidRPr="00B17ABA" w:rsidSect="00013330">
          <w:footerReference w:type="default" r:id="rId10"/>
          <w:pgSz w:w="11906" w:h="16838"/>
          <w:pgMar w:top="1701" w:right="1418" w:bottom="1701" w:left="2268" w:header="709" w:footer="709" w:gutter="0"/>
          <w:pgNumType w:fmt="lowerRoman" w:start="1"/>
          <w:cols w:space="708"/>
          <w:docGrid w:linePitch="360"/>
        </w:sectPr>
      </w:pPr>
      <w:r w:rsidRPr="00B17ABA">
        <w:br w:type="page"/>
      </w:r>
    </w:p>
    <w:p w:rsidR="008F37F0" w:rsidRPr="00B17ABA" w:rsidRDefault="008F37F0" w:rsidP="001A2558">
      <w:pPr>
        <w:ind w:firstLine="0"/>
        <w:rPr>
          <w:rFonts w:asciiTheme="majorHAnsi" w:hAnsiTheme="majorHAnsi" w:cs="Arial"/>
          <w:b/>
          <w:bCs/>
          <w:sz w:val="44"/>
          <w:szCs w:val="44"/>
        </w:rPr>
        <w:sectPr w:rsidR="008F37F0" w:rsidRPr="00B17ABA" w:rsidSect="00013330">
          <w:headerReference w:type="default" r:id="rId11"/>
          <w:pgSz w:w="11906" w:h="16838"/>
          <w:pgMar w:top="1701" w:right="1418" w:bottom="1701" w:left="2268" w:header="709" w:footer="709" w:gutter="0"/>
          <w:pgNumType w:fmt="lowerRoman" w:start="1"/>
          <w:cols w:space="708"/>
          <w:docGrid w:linePitch="360"/>
        </w:sectPr>
      </w:pPr>
    </w:p>
    <w:p w:rsidR="00ED61A3" w:rsidRPr="00B17ABA" w:rsidRDefault="00ED61A3" w:rsidP="001A2558">
      <w:pPr>
        <w:ind w:firstLine="0"/>
        <w:rPr>
          <w:rFonts w:asciiTheme="majorHAnsi" w:hAnsiTheme="majorHAnsi" w:cs="Arial"/>
          <w:b/>
          <w:bCs/>
          <w:sz w:val="44"/>
          <w:szCs w:val="44"/>
        </w:rPr>
      </w:pPr>
      <w:r w:rsidRPr="00B17ABA">
        <w:rPr>
          <w:rFonts w:asciiTheme="majorHAnsi" w:hAnsiTheme="majorHAnsi" w:cs="Arial"/>
          <w:b/>
          <w:bCs/>
          <w:sz w:val="44"/>
          <w:szCs w:val="44"/>
        </w:rPr>
        <w:lastRenderedPageBreak/>
        <w:t>Acknowledgements</w:t>
      </w:r>
    </w:p>
    <w:p w:rsidR="00254F67" w:rsidRPr="00B17ABA" w:rsidRDefault="00254F67" w:rsidP="0072599F">
      <w:pPr>
        <w:ind w:firstLine="0"/>
        <w:jc w:val="both"/>
      </w:pPr>
      <w:r w:rsidRPr="00B17ABA">
        <w:t xml:space="preserve">This PhD would not have completed without the support and guidance that I received from many people. First and foremost I would like to say a very big thank you to </w:t>
      </w:r>
      <w:r w:rsidR="0098704F" w:rsidRPr="00B17ABA">
        <w:t xml:space="preserve">Dr. </w:t>
      </w:r>
      <w:r w:rsidRPr="00B17ABA">
        <w:t>Yang</w:t>
      </w:r>
      <w:r w:rsidR="0098704F" w:rsidRPr="00B17ABA">
        <w:t xml:space="preserve"> Meng</w:t>
      </w:r>
      <w:r w:rsidR="00C9703A" w:rsidRPr="00B17ABA">
        <w:rPr>
          <w:rFonts w:hint="eastAsia"/>
          <w:lang w:eastAsia="ko-KR"/>
        </w:rPr>
        <w:t xml:space="preserve"> who was my first supervisor</w:t>
      </w:r>
      <w:r w:rsidRPr="00B17ABA">
        <w:t xml:space="preserve">. </w:t>
      </w:r>
      <w:r w:rsidR="00293EAF" w:rsidRPr="00B17ABA">
        <w:t xml:space="preserve">I was very </w:t>
      </w:r>
      <w:r w:rsidR="004B1AE7" w:rsidRPr="00B17ABA">
        <w:t xml:space="preserve">fortunate to have a supervisor </w:t>
      </w:r>
      <w:r w:rsidR="00293EAF" w:rsidRPr="00B17ABA">
        <w:rPr>
          <w:rFonts w:hint="eastAsia"/>
          <w:lang w:eastAsia="ko-KR"/>
        </w:rPr>
        <w:t xml:space="preserve">who understood the difficulties in doing </w:t>
      </w:r>
      <w:r w:rsidR="004B1AE7" w:rsidRPr="00B17ABA">
        <w:rPr>
          <w:lang w:eastAsia="ko-KR"/>
        </w:rPr>
        <w:t xml:space="preserve">a </w:t>
      </w:r>
      <w:r w:rsidR="00293EAF" w:rsidRPr="00B17ABA">
        <w:rPr>
          <w:rFonts w:hint="eastAsia"/>
          <w:lang w:eastAsia="ko-KR"/>
        </w:rPr>
        <w:t xml:space="preserve">PhD as an international student. </w:t>
      </w:r>
      <w:r w:rsidRPr="00B17ABA">
        <w:t xml:space="preserve">I appreciate all </w:t>
      </w:r>
      <w:r w:rsidR="0098704F" w:rsidRPr="00B17ABA">
        <w:t xml:space="preserve">his </w:t>
      </w:r>
      <w:r w:rsidRPr="00B17ABA">
        <w:t>contribution</w:t>
      </w:r>
      <w:r w:rsidR="004B1AE7" w:rsidRPr="00B17ABA">
        <w:t>s</w:t>
      </w:r>
      <w:r w:rsidRPr="00B17ABA">
        <w:t xml:space="preserve"> in time</w:t>
      </w:r>
      <w:r w:rsidR="0098704F" w:rsidRPr="00B17ABA">
        <w:t xml:space="preserve">, ideas, </w:t>
      </w:r>
      <w:r w:rsidR="004B1AE7" w:rsidRPr="00B17ABA">
        <w:t xml:space="preserve">guidance on </w:t>
      </w:r>
      <w:r w:rsidR="0098704F" w:rsidRPr="00B17ABA">
        <w:t>modelling and writing</w:t>
      </w:r>
      <w:r w:rsidR="00293EAF" w:rsidRPr="00B17ABA">
        <w:rPr>
          <w:rFonts w:hint="eastAsia"/>
          <w:lang w:eastAsia="ko-KR"/>
        </w:rPr>
        <w:t>, and particularly</w:t>
      </w:r>
      <w:r w:rsidR="0098704F" w:rsidRPr="00B17ABA">
        <w:t xml:space="preserve"> </w:t>
      </w:r>
      <w:r w:rsidR="004B1AE7" w:rsidRPr="00B17ABA">
        <w:t xml:space="preserve">his </w:t>
      </w:r>
      <w:r w:rsidRPr="00B17ABA">
        <w:t>patience with m</w:t>
      </w:r>
      <w:r w:rsidR="0098704F" w:rsidRPr="00B17ABA">
        <w:t>y English</w:t>
      </w:r>
      <w:r w:rsidRPr="00B17ABA">
        <w:t xml:space="preserve">. I am also very grateful to my supervisory team, </w:t>
      </w:r>
      <w:r w:rsidR="0098704F" w:rsidRPr="00B17ABA">
        <w:t xml:space="preserve">Prof. </w:t>
      </w:r>
      <w:r w:rsidRPr="00B17ABA">
        <w:t>Jim</w:t>
      </w:r>
      <w:r w:rsidR="0098704F" w:rsidRPr="00B17ABA">
        <w:t xml:space="preserve"> Chilcott</w:t>
      </w:r>
      <w:r w:rsidRPr="00B17ABA">
        <w:t xml:space="preserve"> and Robert</w:t>
      </w:r>
      <w:r w:rsidR="0098704F" w:rsidRPr="00B17ABA">
        <w:t>a Ara</w:t>
      </w:r>
      <w:r w:rsidRPr="00B17ABA">
        <w:t xml:space="preserve">, for their guidance on the research direction, academic support and constant feedback on this PhD. </w:t>
      </w:r>
      <w:r w:rsidR="000C1207" w:rsidRPr="00B17ABA">
        <w:rPr>
          <w:rFonts w:hint="eastAsia"/>
          <w:lang w:eastAsia="ko-KR"/>
        </w:rPr>
        <w:t xml:space="preserve">Their </w:t>
      </w:r>
      <w:r w:rsidR="000C1207" w:rsidRPr="00B17ABA">
        <w:t>insightful comments</w:t>
      </w:r>
      <w:r w:rsidR="000C1207" w:rsidRPr="00B17ABA">
        <w:rPr>
          <w:rFonts w:hint="eastAsia"/>
          <w:lang w:eastAsia="ko-KR"/>
        </w:rPr>
        <w:t xml:space="preserve"> </w:t>
      </w:r>
      <w:r w:rsidR="000C1207" w:rsidRPr="00B17ABA">
        <w:t>encourag</w:t>
      </w:r>
      <w:r w:rsidR="000C1207" w:rsidRPr="00B17ABA">
        <w:rPr>
          <w:rFonts w:hint="eastAsia"/>
          <w:lang w:eastAsia="ko-KR"/>
        </w:rPr>
        <w:t>ed</w:t>
      </w:r>
      <w:r w:rsidR="000C1207" w:rsidRPr="00B17ABA">
        <w:t xml:space="preserve"> discussions </w:t>
      </w:r>
      <w:r w:rsidR="000C1207" w:rsidRPr="00B17ABA">
        <w:rPr>
          <w:rFonts w:hint="eastAsia"/>
          <w:lang w:eastAsia="ko-KR"/>
        </w:rPr>
        <w:t xml:space="preserve">and </w:t>
      </w:r>
      <w:r w:rsidR="000C1207" w:rsidRPr="00B17ABA">
        <w:t>significantly</w:t>
      </w:r>
      <w:r w:rsidR="000C1207" w:rsidRPr="00B17ABA">
        <w:rPr>
          <w:rFonts w:hint="eastAsia"/>
          <w:lang w:eastAsia="ko-KR"/>
        </w:rPr>
        <w:t xml:space="preserve"> </w:t>
      </w:r>
      <w:r w:rsidR="000C1207" w:rsidRPr="00B17ABA">
        <w:t xml:space="preserve">improved </w:t>
      </w:r>
      <w:r w:rsidR="000C1207" w:rsidRPr="00B17ABA">
        <w:rPr>
          <w:rFonts w:hint="eastAsia"/>
          <w:lang w:eastAsia="ko-KR"/>
        </w:rPr>
        <w:t>this</w:t>
      </w:r>
      <w:r w:rsidR="000C1207" w:rsidRPr="00B17ABA">
        <w:t xml:space="preserve"> work</w:t>
      </w:r>
      <w:r w:rsidR="000C1207" w:rsidRPr="00B17ABA">
        <w:rPr>
          <w:rFonts w:hint="eastAsia"/>
          <w:lang w:eastAsia="ko-KR"/>
        </w:rPr>
        <w:t xml:space="preserve">. </w:t>
      </w:r>
      <w:r w:rsidR="0098704F" w:rsidRPr="00B17ABA">
        <w:t xml:space="preserve">I am thankful to Dr. </w:t>
      </w:r>
      <w:r w:rsidRPr="00B17ABA">
        <w:t xml:space="preserve">Paul </w:t>
      </w:r>
      <w:r w:rsidR="0072599F" w:rsidRPr="00B17ABA">
        <w:t xml:space="preserve">Morris </w:t>
      </w:r>
      <w:r w:rsidRPr="00B17ABA">
        <w:t xml:space="preserve">and Eunhee </w:t>
      </w:r>
      <w:r w:rsidR="0072599F" w:rsidRPr="00B17ABA">
        <w:t xml:space="preserve">Lee </w:t>
      </w:r>
      <w:r w:rsidRPr="00B17ABA">
        <w:t>for providing comprehensive advice of the clinical aspects of this thesis.</w:t>
      </w:r>
    </w:p>
    <w:p w:rsidR="00254F67" w:rsidRPr="00B17ABA" w:rsidRDefault="00254F67" w:rsidP="00754100">
      <w:pPr>
        <w:ind w:firstLine="0"/>
        <w:jc w:val="both"/>
      </w:pPr>
      <w:r w:rsidRPr="00B17ABA">
        <w:t xml:space="preserve">I would like to say a heartfelt thank you to my parent and my brother, Jinsu, for always believing in me, cheering me up and supporting me financially and psychologically. </w:t>
      </w:r>
      <w:r w:rsidR="0098704F" w:rsidRPr="00B17ABA">
        <w:t>I am particularly thankful to</w:t>
      </w:r>
      <w:r w:rsidR="00293EAF" w:rsidRPr="00B17ABA">
        <w:t xml:space="preserve"> m</w:t>
      </w:r>
      <w:r w:rsidRPr="00B17ABA">
        <w:t xml:space="preserve">y </w:t>
      </w:r>
      <w:r w:rsidR="00754100" w:rsidRPr="00B17ABA">
        <w:t>husband</w:t>
      </w:r>
      <w:r w:rsidRPr="00B17ABA">
        <w:t xml:space="preserve"> Mark, who </w:t>
      </w:r>
      <w:r w:rsidR="00293EAF" w:rsidRPr="00B17ABA">
        <w:t xml:space="preserve">has been by my side throughout this PhD, </w:t>
      </w:r>
      <w:r w:rsidR="0098704F" w:rsidRPr="00B17ABA">
        <w:t xml:space="preserve">introduced me Matlab and Iceberg, helped </w:t>
      </w:r>
      <w:r w:rsidR="00293EAF" w:rsidRPr="00B17ABA">
        <w:t xml:space="preserve">me </w:t>
      </w:r>
      <w:r w:rsidR="0098704F" w:rsidRPr="00B17ABA">
        <w:t xml:space="preserve">to solve the technical problems in modelling, read through the draft of this thesis and checked </w:t>
      </w:r>
      <w:r w:rsidR="00CB1B6E" w:rsidRPr="00B17ABA">
        <w:t xml:space="preserve">for </w:t>
      </w:r>
      <w:r w:rsidR="0098704F" w:rsidRPr="00B17ABA">
        <w:t>grammatical errors</w:t>
      </w:r>
      <w:r w:rsidR="00293EAF" w:rsidRPr="00B17ABA">
        <w:t xml:space="preserve">. He made it possible for me to </w:t>
      </w:r>
      <w:r w:rsidRPr="00B17ABA">
        <w:t xml:space="preserve">complete </w:t>
      </w:r>
      <w:r w:rsidR="00293EAF" w:rsidRPr="00B17ABA">
        <w:t>this. Thank you so much.</w:t>
      </w:r>
    </w:p>
    <w:p w:rsidR="00ED61A3" w:rsidRPr="00B17ABA" w:rsidRDefault="00ED61A3" w:rsidP="001A2558">
      <w:pPr>
        <w:rPr>
          <w:rFonts w:asciiTheme="majorHAnsi" w:hAnsiTheme="majorHAnsi"/>
          <w:b/>
          <w:bCs/>
          <w:sz w:val="18"/>
          <w:szCs w:val="18"/>
        </w:rPr>
      </w:pPr>
    </w:p>
    <w:p w:rsidR="00ED61A3" w:rsidRPr="00B17ABA" w:rsidRDefault="00ED61A3" w:rsidP="001A2558">
      <w:pPr>
        <w:ind w:firstLine="0"/>
        <w:jc w:val="both"/>
        <w:rPr>
          <w:rFonts w:asciiTheme="majorHAnsi" w:hAnsiTheme="majorHAnsi" w:cs="Arial"/>
          <w:b/>
          <w:bCs/>
          <w:sz w:val="44"/>
          <w:szCs w:val="44"/>
        </w:rPr>
      </w:pPr>
      <w:r w:rsidRPr="00B17ABA">
        <w:rPr>
          <w:rFonts w:asciiTheme="majorHAnsi" w:hAnsiTheme="majorHAnsi" w:cs="Arial"/>
          <w:b/>
          <w:bCs/>
          <w:sz w:val="44"/>
          <w:szCs w:val="44"/>
        </w:rPr>
        <w:t>Funding source</w:t>
      </w:r>
    </w:p>
    <w:p w:rsidR="00A878F3" w:rsidRPr="00B17ABA" w:rsidRDefault="00A878F3" w:rsidP="001A2558">
      <w:pPr>
        <w:ind w:firstLine="0"/>
        <w:jc w:val="both"/>
        <w:rPr>
          <w:rFonts w:asciiTheme="majorHAnsi" w:hAnsiTheme="majorHAnsi" w:cs="Arial"/>
          <w:b/>
          <w:bCs/>
          <w:sz w:val="44"/>
          <w:szCs w:val="44"/>
        </w:rPr>
      </w:pPr>
      <w:r w:rsidRPr="00B17ABA">
        <w:rPr>
          <w:rFonts w:ascii="Times New Roman" w:hAnsi="Times New Roman" w:cs="Times New Roman"/>
        </w:rPr>
        <w:t>Financial support for this study was provided in part by grant from the Faculty of Medicine, Dentistry and Health in the University of Sheffield.</w:t>
      </w:r>
    </w:p>
    <w:p w:rsidR="00ED61A3" w:rsidRPr="00B17ABA" w:rsidRDefault="00ED61A3" w:rsidP="001A2558">
      <w:pPr>
        <w:rPr>
          <w:rFonts w:asciiTheme="majorHAnsi" w:hAnsiTheme="majorHAnsi"/>
          <w:b/>
          <w:bCs/>
          <w:sz w:val="18"/>
          <w:szCs w:val="18"/>
        </w:rPr>
      </w:pPr>
    </w:p>
    <w:p w:rsidR="00ED61A3" w:rsidRPr="00B17ABA" w:rsidRDefault="00ED61A3" w:rsidP="001A2558">
      <w:pPr>
        <w:ind w:firstLine="0"/>
        <w:rPr>
          <w:rFonts w:asciiTheme="majorHAnsi" w:hAnsiTheme="majorHAnsi" w:cs="Arial"/>
          <w:b/>
          <w:bCs/>
          <w:sz w:val="44"/>
          <w:szCs w:val="44"/>
        </w:rPr>
      </w:pPr>
      <w:r w:rsidRPr="00B17ABA">
        <w:rPr>
          <w:rFonts w:asciiTheme="majorHAnsi" w:hAnsiTheme="majorHAnsi" w:cs="Arial"/>
          <w:b/>
          <w:bCs/>
          <w:sz w:val="44"/>
          <w:szCs w:val="44"/>
        </w:rPr>
        <w:t>Ethical approval</w:t>
      </w:r>
    </w:p>
    <w:p w:rsidR="00A878F3" w:rsidRPr="00B17ABA" w:rsidRDefault="00A878F3" w:rsidP="001A2558">
      <w:pPr>
        <w:ind w:firstLine="0"/>
        <w:rPr>
          <w:rFonts w:asciiTheme="majorHAnsi" w:hAnsiTheme="majorHAnsi" w:cs="Arial"/>
          <w:b/>
          <w:bCs/>
          <w:sz w:val="44"/>
          <w:szCs w:val="44"/>
        </w:rPr>
      </w:pPr>
      <w:r w:rsidRPr="00B17ABA">
        <w:rPr>
          <w:rFonts w:ascii="Times New Roman" w:eastAsia="Arial Unicode MS" w:hAnsi="Times New Roman" w:cs="Times New Roman"/>
          <w:lang w:val="en-US"/>
        </w:rPr>
        <w:t xml:space="preserve">This </w:t>
      </w:r>
      <w:r w:rsidR="004F76AB" w:rsidRPr="00B17ABA">
        <w:rPr>
          <w:rFonts w:ascii="Times New Roman" w:eastAsia="Arial Unicode MS" w:hAnsi="Times New Roman" w:cs="Times New Roman"/>
          <w:lang w:val="en-US"/>
        </w:rPr>
        <w:t xml:space="preserve">study </w:t>
      </w:r>
      <w:r w:rsidRPr="00B17ABA">
        <w:rPr>
          <w:rFonts w:ascii="Times New Roman" w:eastAsia="Arial Unicode MS" w:hAnsi="Times New Roman" w:cs="Times New Roman"/>
          <w:lang w:val="en-US"/>
        </w:rPr>
        <w:t>does not contain clinical studies or patient data.</w:t>
      </w:r>
    </w:p>
    <w:p w:rsidR="00ED61A3" w:rsidRPr="00B17ABA" w:rsidRDefault="00ED61A3" w:rsidP="00D93242">
      <w:pPr>
        <w:pStyle w:val="Heading1"/>
        <w:numPr>
          <w:ilvl w:val="0"/>
          <w:numId w:val="0"/>
        </w:numPr>
        <w:ind w:left="360"/>
      </w:pPr>
      <w:r w:rsidRPr="00B17ABA">
        <w:rPr>
          <w:rFonts w:ascii="Arial" w:hAnsi="Arial"/>
        </w:rPr>
        <w:br w:type="page"/>
      </w:r>
      <w:bookmarkStart w:id="1" w:name="_Toc426018013"/>
      <w:r w:rsidRPr="00B17ABA">
        <w:lastRenderedPageBreak/>
        <w:t>Abstract</w:t>
      </w:r>
      <w:bookmarkEnd w:id="1"/>
    </w:p>
    <w:p w:rsidR="00825BAD" w:rsidRPr="00B17ABA" w:rsidRDefault="00825BAD" w:rsidP="00825BAD">
      <w:pPr>
        <w:ind w:firstLine="0"/>
        <w:jc w:val="both"/>
        <w:rPr>
          <w:rFonts w:ascii="Times New Roman" w:hAnsi="Times New Roman" w:cs="Times New Roman"/>
        </w:rPr>
      </w:pPr>
      <w:r w:rsidRPr="009923E9">
        <w:rPr>
          <w:rFonts w:ascii="Times New Roman" w:hAnsi="Times New Roman" w:cs="Times New Roman"/>
          <w:b/>
          <w:bCs/>
          <w:lang w:eastAsia="ko-KR"/>
        </w:rPr>
        <w:t>Background</w:t>
      </w:r>
      <w:r w:rsidRPr="00B17ABA">
        <w:rPr>
          <w:rFonts w:ascii="Times New Roman" w:hAnsi="Times New Roman" w:cs="Times New Roman" w:hint="eastAsia"/>
          <w:lang w:eastAsia="ko-KR"/>
        </w:rPr>
        <w:t xml:space="preserve">: </w:t>
      </w:r>
      <w:r w:rsidRPr="00B17ABA">
        <w:rPr>
          <w:rFonts w:ascii="Times New Roman" w:hAnsi="Times New Roman" w:cs="Times New Roman"/>
        </w:rPr>
        <w:t xml:space="preserve">Sequential drug decision problems (SDDP) occur when assigning drugs sequentially in long-term medical conditions. SDDPs are important for both clinical decision-making and resource allocation. They can be large and complex because of the considerable number of drug sequences and disease pathways and the interdependence between them over time. </w:t>
      </w:r>
      <w:r w:rsidRPr="00B17ABA">
        <w:rPr>
          <w:rFonts w:ascii="Times New Roman" w:eastAsia="Malgun Gothic" w:hAnsi="Times New Roman" w:cs="Times New Roman"/>
          <w:lang w:eastAsia="ko-KR"/>
        </w:rPr>
        <w:t>Where classic mathematical programming has a limited capacity for dealing with the complexities of a sequential decision problem, approximate optimisation methods have been widely used to solve the problem more efficiently using simulation.</w:t>
      </w:r>
    </w:p>
    <w:p w:rsidR="00825BAD" w:rsidRPr="00B17ABA" w:rsidRDefault="00825BAD" w:rsidP="00825BAD">
      <w:pPr>
        <w:ind w:firstLine="0"/>
        <w:jc w:val="both"/>
        <w:rPr>
          <w:rFonts w:eastAsia="Malgun Gothic"/>
          <w:lang w:eastAsia="ko-KR"/>
        </w:rPr>
      </w:pPr>
      <w:r w:rsidRPr="009923E9">
        <w:rPr>
          <w:b/>
          <w:bCs/>
          <w:lang w:eastAsia="ko-KR"/>
        </w:rPr>
        <w:t>Objective</w:t>
      </w:r>
      <w:r w:rsidRPr="00B17ABA">
        <w:rPr>
          <w:rFonts w:hint="eastAsia"/>
          <w:lang w:eastAsia="ko-KR"/>
        </w:rPr>
        <w:t xml:space="preserve">: </w:t>
      </w:r>
      <w:r w:rsidRPr="00B17ABA">
        <w:t>This thesis</w:t>
      </w:r>
      <w:r w:rsidRPr="00B17ABA">
        <w:rPr>
          <w:lang w:eastAsia="ko-KR"/>
        </w:rPr>
        <w:t xml:space="preserve"> aims</w:t>
      </w:r>
      <w:r w:rsidRPr="00B17ABA">
        <w:rPr>
          <w:rFonts w:hint="eastAsia"/>
          <w:lang w:eastAsia="ko-KR"/>
        </w:rPr>
        <w:t xml:space="preserve"> </w:t>
      </w:r>
      <w:r w:rsidRPr="00B17ABA">
        <w:rPr>
          <w:rFonts w:eastAsia="Malgun Gothic"/>
          <w:lang w:eastAsia="ko-KR"/>
        </w:rPr>
        <w:t>to set down the definitions of SDDPs mathematically to understand the nature of SDDPs,</w:t>
      </w:r>
      <w:r w:rsidRPr="00B17ABA">
        <w:t xml:space="preserve"> </w:t>
      </w:r>
      <w:r w:rsidRPr="00B17ABA">
        <w:rPr>
          <w:rFonts w:eastAsia="Malgun Gothic"/>
          <w:lang w:eastAsia="ko-KR"/>
        </w:rPr>
        <w:t xml:space="preserve">to </w:t>
      </w:r>
      <w:r w:rsidRPr="00B17ABA">
        <w:rPr>
          <w:rFonts w:cstheme="majorBidi"/>
          <w:color w:val="000000" w:themeColor="text1"/>
          <w:lang w:eastAsia="ko-KR"/>
        </w:rPr>
        <w:t>e</w:t>
      </w:r>
      <w:r w:rsidRPr="00B17ABA">
        <w:rPr>
          <w:rFonts w:eastAsia="Malgun Gothic" w:cstheme="majorBidi"/>
          <w:color w:val="000000" w:themeColor="text1"/>
          <w:lang w:eastAsia="ko-KR"/>
        </w:rPr>
        <w:t xml:space="preserve">xamine the potential methods to identify </w:t>
      </w:r>
      <w:r w:rsidRPr="00B17ABA">
        <w:rPr>
          <w:rFonts w:eastAsia="Malgun Gothic" w:cstheme="majorBidi" w:hint="eastAsia"/>
          <w:color w:val="000000" w:themeColor="text1"/>
          <w:lang w:eastAsia="ko-KR"/>
        </w:rPr>
        <w:t xml:space="preserve">optimal or </w:t>
      </w:r>
      <w:r w:rsidRPr="00B17ABA">
        <w:rPr>
          <w:rFonts w:eastAsia="Malgun Gothic" w:cstheme="majorBidi"/>
          <w:color w:val="000000" w:themeColor="text1"/>
          <w:lang w:eastAsia="ko-KR"/>
        </w:rPr>
        <w:t xml:space="preserve">near-optimal sequential treatment </w:t>
      </w:r>
      <w:r w:rsidRPr="00B17ABA">
        <w:rPr>
          <w:rFonts w:eastAsia="Malgun Gothic" w:cstheme="majorBidi" w:hint="eastAsia"/>
          <w:color w:val="000000" w:themeColor="text1"/>
          <w:lang w:eastAsia="ko-KR"/>
        </w:rPr>
        <w:t>strateg</w:t>
      </w:r>
      <w:r w:rsidRPr="00B17ABA">
        <w:rPr>
          <w:rFonts w:eastAsia="Malgun Gothic" w:cstheme="majorBidi"/>
          <w:color w:val="000000" w:themeColor="text1"/>
          <w:lang w:eastAsia="ko-KR"/>
        </w:rPr>
        <w:t>ies in a long-term SDDP</w:t>
      </w:r>
      <w:r w:rsidRPr="00B17ABA">
        <w:rPr>
          <w:rFonts w:eastAsia="Malgun Gothic" w:cstheme="majorBidi"/>
          <w:lang w:eastAsia="ko-KR"/>
        </w:rPr>
        <w:t xml:space="preserve">; and to discuss the performance of the proposed methods using a case study of primary hypertension. </w:t>
      </w:r>
    </w:p>
    <w:p w:rsidR="00825BAD" w:rsidRPr="00B17ABA" w:rsidRDefault="00825BAD" w:rsidP="00677EA4">
      <w:pPr>
        <w:ind w:firstLine="0"/>
        <w:jc w:val="both"/>
        <w:rPr>
          <w:rFonts w:ascii="Times New Roman" w:eastAsia="Malgun Gothic" w:hAnsi="Times New Roman" w:cs="Times New Roman"/>
          <w:lang w:eastAsia="ko-KR"/>
        </w:rPr>
      </w:pPr>
      <w:r w:rsidRPr="009923E9">
        <w:rPr>
          <w:rFonts w:ascii="Times New Roman" w:hAnsi="Times New Roman" w:cs="Times New Roman"/>
          <w:b/>
          <w:bCs/>
          <w:lang w:eastAsia="ko-KR"/>
        </w:rPr>
        <w:t>Methods</w:t>
      </w:r>
      <w:r w:rsidRPr="00B17ABA">
        <w:rPr>
          <w:rFonts w:ascii="Times New Roman" w:hAnsi="Times New Roman" w:cs="Times New Roman" w:hint="eastAsia"/>
          <w:lang w:eastAsia="ko-KR"/>
        </w:rPr>
        <w:t xml:space="preserve">: </w:t>
      </w:r>
      <w:r w:rsidRPr="00B17ABA">
        <w:rPr>
          <w:rFonts w:ascii="Times New Roman" w:hAnsi="Times New Roman" w:cs="Times New Roman"/>
        </w:rPr>
        <w:t>A mathematical description of SDDPs was developed to gain an understanding of the nature of SDDPs. A systematic review was conducted to examine potential optimisation methods for solving large and complex SDDPs. A hypothetical simple SDDP was used to test the feasibility of incorporating the promising methods into an economic evaluation model. A</w:t>
      </w:r>
      <w:r w:rsidRPr="00B17ABA">
        <w:rPr>
          <w:rFonts w:cstheme="majorBidi"/>
          <w:color w:val="000000" w:themeColor="text1"/>
          <w:lang w:eastAsia="ko-KR"/>
        </w:rPr>
        <w:t xml:space="preserve"> de novo hypertension cost-effectiveness model </w:t>
      </w:r>
      <w:r w:rsidR="00EF1300" w:rsidRPr="00B17ABA">
        <w:rPr>
          <w:rFonts w:cstheme="majorBidi"/>
          <w:color w:val="000000" w:themeColor="text1"/>
          <w:lang w:eastAsia="ko-KR"/>
        </w:rPr>
        <w:t>estimating</w:t>
      </w:r>
      <w:r w:rsidRPr="00B17ABA">
        <w:rPr>
          <w:rFonts w:cstheme="majorBidi"/>
          <w:color w:val="000000" w:themeColor="text1"/>
          <w:lang w:eastAsia="ko-KR"/>
        </w:rPr>
        <w:t xml:space="preserve"> blood pressure lowering effects of sequential use of antihypertensive drugs was developed. </w:t>
      </w:r>
      <w:r w:rsidRPr="00B17ABA">
        <w:rPr>
          <w:rFonts w:ascii="Times New Roman" w:eastAsia="Malgun Gothic" w:hAnsi="Times New Roman" w:cs="Times New Roman"/>
          <w:lang w:eastAsia="ko-KR"/>
        </w:rPr>
        <w:t xml:space="preserve">Enumeration, simulated annealing (SA), genetic algorithm (GA) and reinforcement learning (RL) were used to solve the SDDP in primary hypertension. Their performance was tested in terms of computational time and the quality of solution, </w:t>
      </w:r>
      <w:r w:rsidRPr="00B17ABA">
        <w:t xml:space="preserve">which </w:t>
      </w:r>
      <w:r w:rsidR="00EF1300" w:rsidRPr="00B17ABA">
        <w:t xml:space="preserve">is defined by the closeness of </w:t>
      </w:r>
      <w:r w:rsidRPr="00B17ABA">
        <w:t>the final objective function values and the real global optimum are</w:t>
      </w:r>
      <w:r w:rsidR="00EF1300" w:rsidRPr="00B17ABA">
        <w:t xml:space="preserve"> obtained from enumeration</w:t>
      </w:r>
      <w:r w:rsidRPr="00B17ABA">
        <w:rPr>
          <w:rFonts w:ascii="Times New Roman" w:eastAsia="Malgun Gothic" w:hAnsi="Times New Roman" w:cs="Times New Roman"/>
          <w:lang w:eastAsia="ko-KR"/>
        </w:rPr>
        <w:t xml:space="preserve">. </w:t>
      </w:r>
    </w:p>
    <w:p w:rsidR="00825BAD" w:rsidRPr="00B17ABA" w:rsidRDefault="003C08A7" w:rsidP="009923E9">
      <w:pPr>
        <w:ind w:firstLine="0"/>
        <w:jc w:val="both"/>
      </w:pPr>
      <w:r w:rsidRPr="009923E9">
        <w:rPr>
          <w:rFonts w:ascii="Times New Roman" w:eastAsia="Malgun Gothic" w:hAnsi="Times New Roman" w:cs="Times New Roman"/>
          <w:b/>
          <w:bCs/>
          <w:lang w:eastAsia="ko-KR"/>
        </w:rPr>
        <w:t>Results</w:t>
      </w:r>
      <w:r w:rsidRPr="00B17ABA">
        <w:rPr>
          <w:rFonts w:ascii="Times New Roman" w:eastAsia="Malgun Gothic" w:hAnsi="Times New Roman" w:cs="Times New Roman" w:hint="eastAsia"/>
          <w:lang w:eastAsia="ko-KR"/>
        </w:rPr>
        <w:t>: T</w:t>
      </w:r>
      <w:r w:rsidRPr="00B17ABA">
        <w:rPr>
          <w:rFonts w:ascii="Times New Roman" w:eastAsia="Malgun Gothic" w:hAnsi="Times New Roman" w:cs="Times New Roman"/>
          <w:lang w:eastAsia="ko-KR"/>
        </w:rPr>
        <w:t>he computational complexity of SDDPs comes from a range of factors, which are: 1) the number of relevant health states, 2) the number of potential drug treatment options, 3) the number of times tha</w:t>
      </w:r>
      <w:r w:rsidR="009A3E65" w:rsidRPr="00B17ABA">
        <w:rPr>
          <w:rFonts w:ascii="Times New Roman" w:eastAsia="Malgun Gothic" w:hAnsi="Times New Roman" w:cs="Times New Roman"/>
          <w:lang w:eastAsia="ko-KR"/>
        </w:rPr>
        <w:t>t a treatment change may occur</w:t>
      </w:r>
      <w:r w:rsidRPr="00B17ABA">
        <w:rPr>
          <w:rFonts w:ascii="Times New Roman" w:eastAsia="Malgun Gothic" w:hAnsi="Times New Roman" w:cs="Times New Roman"/>
          <w:lang w:eastAsia="ko-KR"/>
        </w:rPr>
        <w:t>, 4) whether the transition probability between health states depend</w:t>
      </w:r>
      <w:r w:rsidR="009A3E65" w:rsidRPr="00B17ABA">
        <w:rPr>
          <w:rFonts w:ascii="Times New Roman" w:eastAsia="Malgun Gothic" w:hAnsi="Times New Roman" w:cs="Times New Roman"/>
          <w:lang w:eastAsia="ko-KR"/>
        </w:rPr>
        <w:t>s</w:t>
      </w:r>
      <w:r w:rsidRPr="00B17ABA">
        <w:rPr>
          <w:rFonts w:ascii="Times New Roman" w:eastAsia="Malgun Gothic" w:hAnsi="Times New Roman" w:cs="Times New Roman"/>
          <w:lang w:eastAsia="ko-KR"/>
        </w:rPr>
        <w:t xml:space="preserve"> on historic health states and drug uses and 5) relevant clinical-based rules </w:t>
      </w:r>
      <w:r w:rsidR="00EF1300" w:rsidRPr="00B17ABA">
        <w:rPr>
          <w:rFonts w:ascii="Times New Roman" w:eastAsia="Malgun Gothic" w:hAnsi="Times New Roman" w:cs="Times New Roman"/>
          <w:lang w:eastAsia="ko-KR"/>
        </w:rPr>
        <w:t xml:space="preserve">that need </w:t>
      </w:r>
      <w:r w:rsidRPr="00B17ABA">
        <w:rPr>
          <w:rFonts w:ascii="Times New Roman" w:eastAsia="Malgun Gothic" w:hAnsi="Times New Roman" w:cs="Times New Roman"/>
          <w:lang w:eastAsia="ko-KR"/>
        </w:rPr>
        <w:t>to be incorporated.</w:t>
      </w:r>
      <w:r w:rsidRPr="00B17ABA">
        <w:t xml:space="preserve"> </w:t>
      </w:r>
      <w:r w:rsidRPr="00B17ABA">
        <w:rPr>
          <w:rFonts w:hint="eastAsia"/>
          <w:lang w:eastAsia="ko-KR"/>
        </w:rPr>
        <w:t>V</w:t>
      </w:r>
      <w:r w:rsidRPr="00B17ABA">
        <w:t>arious trade-offs</w:t>
      </w:r>
      <w:r w:rsidRPr="00B17ABA">
        <w:rPr>
          <w:rFonts w:hint="eastAsia"/>
          <w:lang w:eastAsia="ko-KR"/>
        </w:rPr>
        <w:t>,</w:t>
      </w:r>
      <w:r w:rsidRPr="00B17ABA">
        <w:t xml:space="preserve"> </w:t>
      </w:r>
      <w:r w:rsidRPr="00B17ABA">
        <w:rPr>
          <w:rFonts w:hint="eastAsia"/>
          <w:lang w:eastAsia="ko-KR"/>
        </w:rPr>
        <w:t xml:space="preserve">such as </w:t>
      </w:r>
      <w:r w:rsidRPr="00B17ABA">
        <w:t>t</w:t>
      </w:r>
      <w:r w:rsidRPr="00B17ABA">
        <w:rPr>
          <w:rFonts w:eastAsia="Malgun Gothic" w:cstheme="majorBidi"/>
          <w:lang w:eastAsia="ko-KR"/>
        </w:rPr>
        <w:t>he trade-off between the computational complexity and model validity</w:t>
      </w:r>
      <w:r w:rsidRPr="00B17ABA">
        <w:rPr>
          <w:rFonts w:eastAsia="Malgun Gothic" w:cstheme="majorBidi" w:hint="eastAsia"/>
          <w:lang w:eastAsia="ko-KR"/>
        </w:rPr>
        <w:t xml:space="preserve">, </w:t>
      </w:r>
      <w:r w:rsidRPr="00B17ABA">
        <w:rPr>
          <w:rFonts w:eastAsia="Malgun Gothic"/>
          <w:bCs/>
          <w:lang w:val="en-US" w:eastAsia="ko-KR"/>
        </w:rPr>
        <w:t xml:space="preserve">the trade-off between the </w:t>
      </w:r>
      <w:r w:rsidR="00977D2F" w:rsidRPr="00B17ABA">
        <w:rPr>
          <w:rFonts w:eastAsia="Malgun Gothic"/>
          <w:bCs/>
          <w:lang w:val="en-US" w:eastAsia="ko-KR"/>
        </w:rPr>
        <w:t xml:space="preserve">research effort and time required to develop the </w:t>
      </w:r>
      <w:r w:rsidR="00086AF5" w:rsidRPr="00B17ABA">
        <w:rPr>
          <w:rFonts w:eastAsia="Malgun Gothic"/>
          <w:bCs/>
          <w:lang w:val="en-US" w:eastAsia="ko-KR"/>
        </w:rPr>
        <w:t>optimisation</w:t>
      </w:r>
      <w:r w:rsidRPr="00B17ABA">
        <w:rPr>
          <w:rFonts w:eastAsia="Malgun Gothic"/>
          <w:bCs/>
          <w:lang w:val="en-US" w:eastAsia="ko-KR"/>
        </w:rPr>
        <w:t xml:space="preserve"> model and the underlying evaluation model</w:t>
      </w:r>
      <w:r w:rsidRPr="00B17ABA">
        <w:rPr>
          <w:rFonts w:eastAsia="Malgun Gothic" w:hint="eastAsia"/>
          <w:bCs/>
          <w:lang w:val="en-US" w:eastAsia="ko-KR"/>
        </w:rPr>
        <w:t xml:space="preserve">, </w:t>
      </w:r>
      <w:r w:rsidRPr="00B17ABA">
        <w:rPr>
          <w:rFonts w:eastAsia="Malgun Gothic" w:hint="eastAsia"/>
          <w:bCs/>
          <w:lang w:val="en-US" w:eastAsia="ko-KR"/>
        </w:rPr>
        <w:lastRenderedPageBreak/>
        <w:t xml:space="preserve">and the </w:t>
      </w:r>
      <w:r w:rsidRPr="00B17ABA">
        <w:t xml:space="preserve">trade-off </w:t>
      </w:r>
      <w:r w:rsidRPr="00B17ABA">
        <w:rPr>
          <w:rFonts w:eastAsia="Malgun Gothic"/>
          <w:lang w:eastAsia="ko-KR"/>
        </w:rPr>
        <w:t>between the amount of search time and the quality of the solution</w:t>
      </w:r>
      <w:r w:rsidRPr="00B17ABA">
        <w:rPr>
          <w:rFonts w:eastAsia="Malgun Gothic" w:hint="eastAsia"/>
          <w:lang w:eastAsia="ko-KR"/>
        </w:rPr>
        <w:t>,</w:t>
      </w:r>
      <w:r w:rsidRPr="00B17ABA">
        <w:t xml:space="preserve"> </w:t>
      </w:r>
      <w:r w:rsidR="004F6BC9" w:rsidRPr="00B17ABA">
        <w:rPr>
          <w:rFonts w:hint="eastAsia"/>
          <w:lang w:eastAsia="ko-KR"/>
        </w:rPr>
        <w:t>are</w:t>
      </w:r>
      <w:r w:rsidRPr="00B17ABA">
        <w:t xml:space="preserve"> </w:t>
      </w:r>
      <w:r w:rsidR="009A3E65" w:rsidRPr="00B17ABA">
        <w:t xml:space="preserve">fundamental features of </w:t>
      </w:r>
      <w:r w:rsidRPr="00B17ABA">
        <w:t>SDDP modelling</w:t>
      </w:r>
      <w:r w:rsidRPr="00B17ABA">
        <w:rPr>
          <w:rFonts w:hint="eastAsia"/>
          <w:lang w:eastAsia="ko-KR"/>
        </w:rPr>
        <w:t xml:space="preserve">. </w:t>
      </w:r>
      <w:r w:rsidR="000D047A" w:rsidRPr="00B17ABA">
        <w:rPr>
          <w:lang w:eastAsia="ko-KR"/>
        </w:rPr>
        <w:t>T</w:t>
      </w:r>
      <w:r w:rsidR="009A3E65" w:rsidRPr="00B17ABA">
        <w:rPr>
          <w:lang w:eastAsia="ko-KR"/>
        </w:rPr>
        <w:t xml:space="preserve">hese trade-offs are all </w:t>
      </w:r>
      <w:r w:rsidR="00977D2F" w:rsidRPr="00B17ABA">
        <w:rPr>
          <w:lang w:eastAsia="ko-KR"/>
        </w:rPr>
        <w:t xml:space="preserve">interrelated </w:t>
      </w:r>
      <w:r w:rsidR="009A3E65" w:rsidRPr="00B17ABA">
        <w:rPr>
          <w:lang w:eastAsia="ko-KR"/>
        </w:rPr>
        <w:t xml:space="preserve">with </w:t>
      </w:r>
      <w:r w:rsidR="009A3E65" w:rsidRPr="00B17ABA">
        <w:t>e</w:t>
      </w:r>
      <w:r w:rsidRPr="00B17ABA">
        <w:t>ach other rather than exist</w:t>
      </w:r>
      <w:r w:rsidR="009A3E65" w:rsidRPr="00B17ABA">
        <w:t>ing</w:t>
      </w:r>
      <w:r w:rsidRPr="00B17ABA">
        <w:t xml:space="preserve"> separately</w:t>
      </w:r>
      <w:r w:rsidRPr="00B17ABA">
        <w:rPr>
          <w:rFonts w:hint="eastAsia"/>
          <w:lang w:eastAsia="ko-KR"/>
        </w:rPr>
        <w:t>.</w:t>
      </w:r>
      <w:r w:rsidR="00131186" w:rsidRPr="00B17ABA">
        <w:t xml:space="preserve"> </w:t>
      </w:r>
      <w:r w:rsidR="00825BAD" w:rsidRPr="00B17ABA">
        <w:t>In the case study of primary hypertension, the optimal solution identified by enumeration was to start with an a</w:t>
      </w:r>
      <w:r w:rsidR="00825BAD" w:rsidRPr="00B17ABA">
        <w:rPr>
          <w:rFonts w:eastAsia="Times New Roman" w:cstheme="majorBidi"/>
          <w:color w:val="000000"/>
        </w:rPr>
        <w:t>ngiotensin converting enzyme inhibitor</w:t>
      </w:r>
      <w:r w:rsidR="00DE2597" w:rsidRPr="00B17ABA">
        <w:rPr>
          <w:rFonts w:eastAsia="Times New Roman" w:cstheme="majorBidi"/>
          <w:color w:val="000000"/>
        </w:rPr>
        <w:t xml:space="preserve"> or an a</w:t>
      </w:r>
      <w:r w:rsidR="00DE2597" w:rsidRPr="009923E9">
        <w:rPr>
          <w:rFonts w:eastAsia="Times New Roman" w:cstheme="majorBidi"/>
          <w:color w:val="000000"/>
        </w:rPr>
        <w:t>ngiotensin II receptor blocker</w:t>
      </w:r>
      <w:r w:rsidR="00825BAD" w:rsidRPr="00B17ABA">
        <w:rPr>
          <w:rFonts w:eastAsia="Times New Roman" w:cstheme="majorBidi"/>
          <w:color w:val="000000"/>
        </w:rPr>
        <w:t xml:space="preserve"> (</w:t>
      </w:r>
      <w:r w:rsidR="00825BAD" w:rsidRPr="00B17ABA">
        <w:t>ACEI</w:t>
      </w:r>
      <w:r w:rsidR="00DE2597" w:rsidRPr="00B17ABA">
        <w:t>/ARB</w:t>
      </w:r>
      <w:r w:rsidR="00825BAD" w:rsidRPr="00B17ABA">
        <w:t xml:space="preserve">), followed by the combination of </w:t>
      </w:r>
      <w:r w:rsidR="00825BAD" w:rsidRPr="00B17ABA">
        <w:rPr>
          <w:rFonts w:eastAsia="Times New Roman" w:cstheme="majorBidi"/>
          <w:color w:val="000000"/>
        </w:rPr>
        <w:t>thiazide-type diuretic</w:t>
      </w:r>
      <w:r w:rsidR="00825BAD" w:rsidRPr="00B17ABA">
        <w:t xml:space="preserve"> (D) and ACEI</w:t>
      </w:r>
      <w:r w:rsidR="00DE2597" w:rsidRPr="00B17ABA">
        <w:t>/ARB</w:t>
      </w:r>
      <w:r w:rsidR="00825BAD" w:rsidRPr="00B17ABA">
        <w:t>, the combination of D, ACEI</w:t>
      </w:r>
      <w:r w:rsidR="00DE2597" w:rsidRPr="00B17ABA">
        <w:t>/ARB</w:t>
      </w:r>
      <w:r w:rsidR="00825BAD" w:rsidRPr="00B17ABA">
        <w:t xml:space="preserve"> and c</w:t>
      </w:r>
      <w:r w:rsidR="00825BAD" w:rsidRPr="00B17ABA">
        <w:rPr>
          <w:rFonts w:eastAsia="Times New Roman" w:cstheme="majorBidi"/>
          <w:color w:val="000000"/>
        </w:rPr>
        <w:t>alcium channel blocker (CCB)</w:t>
      </w:r>
      <w:r w:rsidR="00825BAD" w:rsidRPr="00B17ABA">
        <w:t xml:space="preserve"> and the combination of D, ACEI</w:t>
      </w:r>
      <w:r w:rsidR="00DE2597" w:rsidRPr="00B17ABA">
        <w:t>/ARB</w:t>
      </w:r>
      <w:r w:rsidR="00825BAD" w:rsidRPr="00B17ABA">
        <w:t xml:space="preserve"> and beta-blocker (BB) as second, third and fourth-line treatments. The total expected net benefit for this optimal sequential treatment policy was </w:t>
      </w:r>
      <w:r w:rsidR="00825BAD" w:rsidRPr="00B17ABA">
        <w:rPr>
          <w:rFonts w:cstheme="majorBidi"/>
        </w:rPr>
        <w:t>£</w:t>
      </w:r>
      <w:r w:rsidR="00825BAD" w:rsidRPr="00B17ABA">
        <w:t xml:space="preserve">330,080 (95% CI </w:t>
      </w:r>
      <w:r w:rsidR="00825BAD" w:rsidRPr="00B17ABA">
        <w:rPr>
          <w:rFonts w:cstheme="majorBidi"/>
        </w:rPr>
        <w:t>£</w:t>
      </w:r>
      <w:r w:rsidR="00825BAD" w:rsidRPr="00B17ABA">
        <w:t>330,013-</w:t>
      </w:r>
      <w:r w:rsidR="00825BAD" w:rsidRPr="00B17ABA">
        <w:rPr>
          <w:rFonts w:cstheme="majorBidi"/>
        </w:rPr>
        <w:t>£330,147</w:t>
      </w:r>
      <w:r w:rsidR="00825BAD" w:rsidRPr="00B17ABA">
        <w:t xml:space="preserve">). SA and GA found the same (or statistically </w:t>
      </w:r>
      <w:r w:rsidR="00977D2F" w:rsidRPr="00B17ABA">
        <w:t>indifferent</w:t>
      </w:r>
      <w:r w:rsidR="00825BAD" w:rsidRPr="00B17ABA">
        <w:t xml:space="preserve">) solution(s) </w:t>
      </w:r>
      <w:r w:rsidR="00977D2F" w:rsidRPr="00B17ABA">
        <w:t>identified by</w:t>
      </w:r>
      <w:r w:rsidR="00825BAD" w:rsidRPr="00B17ABA">
        <w:t xml:space="preserve"> enumeration with </w:t>
      </w:r>
      <w:r w:rsidR="00977D2F" w:rsidRPr="00B17ABA">
        <w:t xml:space="preserve">shorter search time and </w:t>
      </w:r>
      <w:r w:rsidR="00825BAD" w:rsidRPr="00B17ABA">
        <w:t xml:space="preserve">smaller iteration number. The computational time was 4.1-4.6 hours in SA or GA whereas enumeration took 12.20 hours. The performance depended on </w:t>
      </w:r>
      <w:r w:rsidR="00977D2F" w:rsidRPr="00B17ABA">
        <w:t>some</w:t>
      </w:r>
      <w:r w:rsidR="00825BAD" w:rsidRPr="00B17ABA">
        <w:t xml:space="preserve"> key parameters</w:t>
      </w:r>
      <w:r w:rsidR="00977D2F" w:rsidRPr="00B17ABA">
        <w:t xml:space="preserve"> of the methods</w:t>
      </w:r>
      <w:r w:rsidR="00825BAD" w:rsidRPr="00B17ABA">
        <w:t xml:space="preserve">: cooling rate and the maximum number of iterations within the same temperature for SA and the number of generation, population size, crossover rate and mutation rate for GA. The performance of RL was relatively less favourable. </w:t>
      </w:r>
      <w:r w:rsidR="00825BAD" w:rsidRPr="009923E9">
        <w:t xml:space="preserve">This may be because </w:t>
      </w:r>
      <w:r w:rsidR="00825BAD" w:rsidRPr="00B17ABA">
        <w:t>of the structure of the hypertension SDDP model, whose total net benefit is mostly affected by t</w:t>
      </w:r>
      <w:r w:rsidR="00825BAD" w:rsidRPr="00B17ABA">
        <w:rPr>
          <w:rFonts w:eastAsia="Times New Roman" w:cstheme="majorBidi"/>
          <w:color w:val="000000"/>
        </w:rPr>
        <w:t xml:space="preserve">he </w:t>
      </w:r>
      <w:r w:rsidR="00977D2F" w:rsidRPr="00B17ABA">
        <w:rPr>
          <w:rFonts w:eastAsia="Times New Roman" w:cstheme="majorBidi"/>
          <w:color w:val="000000"/>
        </w:rPr>
        <w:t>add-on</w:t>
      </w:r>
      <w:r w:rsidR="00825BAD" w:rsidRPr="00B17ABA">
        <w:rPr>
          <w:rFonts w:eastAsia="Times New Roman" w:cstheme="majorBidi"/>
          <w:color w:val="000000"/>
        </w:rPr>
        <w:t xml:space="preserve"> </w:t>
      </w:r>
      <w:r w:rsidR="00977D2F" w:rsidRPr="00B17ABA">
        <w:rPr>
          <w:rFonts w:eastAsia="Times New Roman" w:cstheme="majorBidi"/>
          <w:color w:val="000000"/>
        </w:rPr>
        <w:t>Markov</w:t>
      </w:r>
      <w:r w:rsidR="00825BAD" w:rsidRPr="00B17ABA">
        <w:rPr>
          <w:rFonts w:eastAsia="Times New Roman" w:cstheme="majorBidi"/>
          <w:color w:val="000000"/>
        </w:rPr>
        <w:t xml:space="preserve"> model after the drug switching period than the short-term drug switching model.  </w:t>
      </w:r>
      <w:r w:rsidR="00825BAD" w:rsidRPr="00B17ABA">
        <w:t xml:space="preserve">  </w:t>
      </w:r>
    </w:p>
    <w:p w:rsidR="00D54B41" w:rsidRPr="00B17ABA" w:rsidRDefault="00825BAD" w:rsidP="009923E9">
      <w:pPr>
        <w:ind w:firstLine="0"/>
        <w:jc w:val="both"/>
        <w:rPr>
          <w:rFonts w:cstheme="majorBidi"/>
          <w:lang w:eastAsia="ko-KR"/>
        </w:rPr>
      </w:pPr>
      <w:r w:rsidRPr="009923E9">
        <w:rPr>
          <w:b/>
          <w:bCs/>
        </w:rPr>
        <w:t>Conclusion</w:t>
      </w:r>
      <w:r w:rsidRPr="00B17ABA">
        <w:t xml:space="preserve">: </w:t>
      </w:r>
      <w:r w:rsidR="0072599F" w:rsidRPr="00B17ABA">
        <w:t xml:space="preserve">SA and GA </w:t>
      </w:r>
      <w:r w:rsidRPr="00B17ABA">
        <w:t>can be used to solve a large and complex SDDP</w:t>
      </w:r>
      <w:r w:rsidR="00977D2F" w:rsidRPr="00B17ABA">
        <w:t xml:space="preserve"> as demonstrated in the primary hypertension case study</w:t>
      </w:r>
      <w:r w:rsidRPr="00B17ABA">
        <w:t xml:space="preserve">. They </w:t>
      </w:r>
      <w:r w:rsidR="00977D2F" w:rsidRPr="00B17ABA">
        <w:t>can</w:t>
      </w:r>
      <w:r w:rsidRPr="00B17ABA">
        <w:t xml:space="preserve"> </w:t>
      </w:r>
      <w:r w:rsidR="0072599F" w:rsidRPr="00B17ABA">
        <w:t>f</w:t>
      </w:r>
      <w:r w:rsidRPr="00B17ABA">
        <w:t>ind the optimal or near optimal solutions efficiently w</w:t>
      </w:r>
      <w:r w:rsidR="00A62C87" w:rsidRPr="00B17ABA">
        <w:t xml:space="preserve">here the key parameters are properly set. The </w:t>
      </w:r>
      <w:r w:rsidR="00977D2F" w:rsidRPr="00B17ABA">
        <w:t xml:space="preserve">optimal </w:t>
      </w:r>
      <w:r w:rsidR="00A62C87" w:rsidRPr="00B17ABA">
        <w:t xml:space="preserve">parameter setting is problem specific and requires a tuning procedure </w:t>
      </w:r>
      <w:r w:rsidR="00977D2F" w:rsidRPr="00B17ABA">
        <w:t>considering</w:t>
      </w:r>
      <w:r w:rsidR="00A62C87" w:rsidRPr="00B17ABA">
        <w:t xml:space="preserve"> various scenarios </w:t>
      </w:r>
      <w:r w:rsidR="00977D2F" w:rsidRPr="00B17ABA">
        <w:t xml:space="preserve">with </w:t>
      </w:r>
      <w:r w:rsidR="00A62C87" w:rsidRPr="00B17ABA">
        <w:t xml:space="preserve">different sets of parameters. RL needs </w:t>
      </w:r>
      <w:r w:rsidR="00977D2F" w:rsidRPr="00B17ABA">
        <w:t>further</w:t>
      </w:r>
      <w:r w:rsidR="00A62C87" w:rsidRPr="00B17ABA">
        <w:t xml:space="preserve"> investigation to improve the performance </w:t>
      </w:r>
      <w:r w:rsidR="00977D2F" w:rsidRPr="00B17ABA">
        <w:t xml:space="preserve">possibly </w:t>
      </w:r>
      <w:r w:rsidR="00A62C87" w:rsidRPr="00B17ABA">
        <w:t xml:space="preserve">by using more </w:t>
      </w:r>
      <w:r w:rsidR="00977D2F" w:rsidRPr="00B17ABA">
        <w:t xml:space="preserve">complicated </w:t>
      </w:r>
      <w:r w:rsidR="00A62C87" w:rsidRPr="00B17ABA">
        <w:t>RL method</w:t>
      </w:r>
      <w:r w:rsidR="00977D2F" w:rsidRPr="00B17ABA">
        <w:t>s</w:t>
      </w:r>
      <w:r w:rsidR="00A62C87" w:rsidRPr="00B17ABA">
        <w:t xml:space="preserve"> or in a </w:t>
      </w:r>
      <w:r w:rsidR="00977D2F" w:rsidRPr="00B17ABA">
        <w:t>different</w:t>
      </w:r>
      <w:r w:rsidR="00A62C87" w:rsidRPr="00B17ABA">
        <w:t xml:space="preserve"> structure of the underlying evaluation model. This study can be extended to </w:t>
      </w:r>
      <w:r w:rsidR="00A62C87" w:rsidRPr="00B17ABA">
        <w:rPr>
          <w:lang w:eastAsia="ko-KR"/>
        </w:rPr>
        <w:t xml:space="preserve">construct the underlying evaluation model using a DES and to technically improve the optimisation methods. </w:t>
      </w:r>
      <w:r w:rsidR="00915895" w:rsidRPr="00B17ABA">
        <w:rPr>
          <w:rFonts w:hint="eastAsia"/>
          <w:lang w:eastAsia="ko-KR"/>
        </w:rPr>
        <w:t xml:space="preserve">Producing the data </w:t>
      </w:r>
      <w:r w:rsidR="00915895" w:rsidRPr="00B17ABA">
        <w:t>relevant to SDDP</w:t>
      </w:r>
      <w:r w:rsidR="00915895" w:rsidRPr="00B17ABA">
        <w:rPr>
          <w:rFonts w:hint="eastAsia"/>
          <w:lang w:eastAsia="ko-KR"/>
        </w:rPr>
        <w:t xml:space="preserve">s will also help to make better informed decisions for SDDPs in health technology appraisal. </w:t>
      </w:r>
    </w:p>
    <w:p w:rsidR="00D54B41" w:rsidRPr="00B17ABA" w:rsidRDefault="00D54B41" w:rsidP="004D773D">
      <w:pPr>
        <w:rPr>
          <w:lang w:eastAsia="ko-KR"/>
        </w:rPr>
        <w:sectPr w:rsidR="00D54B41" w:rsidRPr="00B17ABA" w:rsidSect="00013330">
          <w:footerReference w:type="default" r:id="rId12"/>
          <w:pgSz w:w="11906" w:h="16838"/>
          <w:pgMar w:top="1701" w:right="1418" w:bottom="1701" w:left="2268" w:header="709" w:footer="709" w:gutter="0"/>
          <w:pgNumType w:fmt="lowerRoman" w:start="1"/>
          <w:cols w:space="708"/>
          <w:docGrid w:linePitch="360"/>
        </w:sectPr>
      </w:pPr>
    </w:p>
    <w:p w:rsidR="00D93242" w:rsidRPr="00B17ABA" w:rsidRDefault="00A665BD" w:rsidP="00D93242">
      <w:pPr>
        <w:pStyle w:val="Heading1"/>
        <w:numPr>
          <w:ilvl w:val="0"/>
          <w:numId w:val="0"/>
        </w:numPr>
        <w:spacing w:line="480" w:lineRule="auto"/>
        <w:rPr>
          <w:noProof/>
        </w:rPr>
      </w:pPr>
      <w:bookmarkStart w:id="2" w:name="_Toc426018014"/>
      <w:r w:rsidRPr="00B17ABA">
        <w:lastRenderedPageBreak/>
        <w:t>Table of contents</w:t>
      </w:r>
      <w:bookmarkEnd w:id="2"/>
      <w:r w:rsidR="00E62DE7" w:rsidRPr="00B17ABA">
        <w:fldChar w:fldCharType="begin"/>
      </w:r>
      <w:r w:rsidR="00E62DE7" w:rsidRPr="00B17ABA">
        <w:instrText xml:space="preserve"> TOC \o "1-2" \h \z \u </w:instrText>
      </w:r>
      <w:r w:rsidR="00E62DE7" w:rsidRPr="00B17ABA">
        <w:fldChar w:fldCharType="separate"/>
      </w:r>
    </w:p>
    <w:p w:rsidR="00D93242" w:rsidRPr="00B17ABA" w:rsidRDefault="00C64E30" w:rsidP="00D93242">
      <w:pPr>
        <w:pStyle w:val="TOC1"/>
        <w:tabs>
          <w:tab w:val="left" w:pos="1100"/>
          <w:tab w:val="right" w:leader="dot" w:pos="8210"/>
        </w:tabs>
        <w:spacing w:line="360" w:lineRule="auto"/>
        <w:rPr>
          <w:rFonts w:asciiTheme="minorHAnsi" w:hAnsiTheme="minorHAnsi" w:cstheme="minorBidi"/>
          <w:b/>
          <w:bCs/>
          <w:noProof/>
          <w:sz w:val="22"/>
          <w:szCs w:val="22"/>
        </w:rPr>
      </w:pPr>
      <w:hyperlink w:anchor="_Toc426018018" w:history="1">
        <w:r w:rsidR="00D93242" w:rsidRPr="00B17ABA">
          <w:rPr>
            <w:rStyle w:val="Hyperlink"/>
            <w:b/>
            <w:bCs/>
            <w:noProof/>
            <w:sz w:val="22"/>
            <w:szCs w:val="22"/>
          </w:rPr>
          <w:t>Chapter 1.</w:t>
        </w:r>
        <w:r w:rsidR="00D93242" w:rsidRPr="00B17ABA">
          <w:rPr>
            <w:rFonts w:asciiTheme="minorHAnsi" w:hAnsiTheme="minorHAnsi" w:cstheme="minorBidi"/>
            <w:b/>
            <w:bCs/>
            <w:noProof/>
            <w:sz w:val="22"/>
            <w:szCs w:val="22"/>
          </w:rPr>
          <w:tab/>
        </w:r>
        <w:r w:rsidR="00D93242" w:rsidRPr="00B17ABA">
          <w:rPr>
            <w:rStyle w:val="Hyperlink"/>
            <w:b/>
            <w:bCs/>
            <w:noProof/>
            <w:sz w:val="22"/>
            <w:szCs w:val="22"/>
          </w:rPr>
          <w:t>Introduction</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18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1</w:t>
        </w:r>
        <w:r w:rsidR="00D93242" w:rsidRPr="00B17ABA">
          <w:rPr>
            <w:b/>
            <w:bCs/>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19" w:history="1">
        <w:r w:rsidR="00D93242" w:rsidRPr="00B17ABA">
          <w:rPr>
            <w:rStyle w:val="Hyperlink"/>
            <w:noProof/>
            <w:sz w:val="22"/>
            <w:szCs w:val="22"/>
          </w:rPr>
          <w:t>1.1</w:t>
        </w:r>
        <w:r w:rsidR="00D93242" w:rsidRPr="00B17ABA">
          <w:rPr>
            <w:rFonts w:asciiTheme="minorHAnsi" w:hAnsiTheme="minorHAnsi" w:cstheme="minorBidi"/>
            <w:noProof/>
            <w:sz w:val="22"/>
            <w:szCs w:val="22"/>
          </w:rPr>
          <w:tab/>
        </w:r>
        <w:r w:rsidR="00D93242" w:rsidRPr="00B17ABA">
          <w:rPr>
            <w:rStyle w:val="Hyperlink"/>
            <w:noProof/>
            <w:sz w:val="22"/>
            <w:szCs w:val="22"/>
          </w:rPr>
          <w:t>Chapter overview</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19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20" w:history="1">
        <w:r w:rsidR="00D93242" w:rsidRPr="00B17ABA">
          <w:rPr>
            <w:rStyle w:val="Hyperlink"/>
            <w:noProof/>
            <w:sz w:val="22"/>
            <w:szCs w:val="22"/>
          </w:rPr>
          <w:t>1.2</w:t>
        </w:r>
        <w:r w:rsidR="00D93242" w:rsidRPr="00B17ABA">
          <w:rPr>
            <w:rFonts w:asciiTheme="minorHAnsi" w:hAnsiTheme="minorHAnsi" w:cstheme="minorBidi"/>
            <w:noProof/>
            <w:sz w:val="22"/>
            <w:szCs w:val="22"/>
          </w:rPr>
          <w:tab/>
        </w:r>
        <w:r w:rsidR="00D93242" w:rsidRPr="00B17ABA">
          <w:rPr>
            <w:rStyle w:val="Hyperlink"/>
            <w:noProof/>
            <w:sz w:val="22"/>
            <w:szCs w:val="22"/>
          </w:rPr>
          <w:t>Introduction to sequential drug decision problems</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20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21" w:history="1">
        <w:r w:rsidR="00D93242" w:rsidRPr="00B17ABA">
          <w:rPr>
            <w:rStyle w:val="Hyperlink"/>
            <w:noProof/>
            <w:sz w:val="22"/>
            <w:szCs w:val="22"/>
            <w:lang w:eastAsia="ko-KR"/>
          </w:rPr>
          <w:t>1.3</w:t>
        </w:r>
        <w:r w:rsidR="00D93242" w:rsidRPr="00B17ABA">
          <w:rPr>
            <w:rFonts w:asciiTheme="minorHAnsi" w:hAnsiTheme="minorHAnsi" w:cstheme="minorBidi"/>
            <w:noProof/>
            <w:sz w:val="22"/>
            <w:szCs w:val="22"/>
          </w:rPr>
          <w:tab/>
        </w:r>
        <w:r w:rsidR="00D93242" w:rsidRPr="00B17ABA">
          <w:rPr>
            <w:rStyle w:val="Hyperlink"/>
            <w:noProof/>
            <w:sz w:val="22"/>
            <w:szCs w:val="22"/>
            <w:lang w:eastAsia="ko-KR"/>
          </w:rPr>
          <w:t>General optimisation approaches to solve sequential decision problems</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21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7</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22" w:history="1">
        <w:r w:rsidR="00D93242" w:rsidRPr="00B17ABA">
          <w:rPr>
            <w:rStyle w:val="Hyperlink"/>
            <w:noProof/>
            <w:sz w:val="22"/>
            <w:szCs w:val="22"/>
            <w:lang w:eastAsia="ko-KR"/>
          </w:rPr>
          <w:t>1.4</w:t>
        </w:r>
        <w:r w:rsidR="00D93242" w:rsidRPr="00B17ABA">
          <w:rPr>
            <w:rFonts w:asciiTheme="minorHAnsi" w:hAnsiTheme="minorHAnsi" w:cstheme="minorBidi"/>
            <w:noProof/>
            <w:sz w:val="22"/>
            <w:szCs w:val="22"/>
          </w:rPr>
          <w:tab/>
        </w:r>
        <w:r w:rsidR="00D93242" w:rsidRPr="00B17ABA">
          <w:rPr>
            <w:rStyle w:val="Hyperlink"/>
            <w:noProof/>
            <w:sz w:val="22"/>
            <w:szCs w:val="22"/>
            <w:lang w:eastAsia="ko-KR"/>
          </w:rPr>
          <w:t>Motivations and research objectives</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22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1</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23" w:history="1">
        <w:r w:rsidR="00D93242" w:rsidRPr="00B17ABA">
          <w:rPr>
            <w:rStyle w:val="Hyperlink"/>
            <w:noProof/>
            <w:sz w:val="22"/>
            <w:szCs w:val="22"/>
          </w:rPr>
          <w:t>1.5</w:t>
        </w:r>
        <w:r w:rsidR="00D93242" w:rsidRPr="00B17ABA">
          <w:rPr>
            <w:rFonts w:asciiTheme="minorHAnsi" w:hAnsiTheme="minorHAnsi" w:cstheme="minorBidi"/>
            <w:noProof/>
            <w:sz w:val="22"/>
            <w:szCs w:val="22"/>
          </w:rPr>
          <w:tab/>
        </w:r>
        <w:r w:rsidR="00D93242" w:rsidRPr="00B17ABA">
          <w:rPr>
            <w:rStyle w:val="Hyperlink"/>
            <w:noProof/>
            <w:sz w:val="22"/>
            <w:szCs w:val="22"/>
          </w:rPr>
          <w:t>Thesis structure</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23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2</w:t>
        </w:r>
        <w:r w:rsidR="00D93242" w:rsidRPr="00B17ABA">
          <w:rPr>
            <w:noProof/>
            <w:webHidden/>
            <w:sz w:val="22"/>
            <w:szCs w:val="22"/>
          </w:rPr>
          <w:fldChar w:fldCharType="end"/>
        </w:r>
      </w:hyperlink>
    </w:p>
    <w:p w:rsidR="00D93242" w:rsidRPr="00B17ABA" w:rsidRDefault="00D93242" w:rsidP="00D93242">
      <w:pPr>
        <w:pStyle w:val="TOC1"/>
        <w:tabs>
          <w:tab w:val="left" w:pos="1100"/>
          <w:tab w:val="right" w:leader="dot" w:pos="8210"/>
        </w:tabs>
        <w:spacing w:line="360" w:lineRule="auto"/>
        <w:rPr>
          <w:rStyle w:val="Hyperlink"/>
          <w:noProof/>
          <w:sz w:val="22"/>
          <w:szCs w:val="22"/>
        </w:rPr>
      </w:pPr>
    </w:p>
    <w:p w:rsidR="00D93242" w:rsidRPr="00B17ABA" w:rsidRDefault="00C64E30" w:rsidP="00D93242">
      <w:pPr>
        <w:pStyle w:val="TOC1"/>
        <w:tabs>
          <w:tab w:val="left" w:pos="1100"/>
          <w:tab w:val="right" w:leader="dot" w:pos="8210"/>
        </w:tabs>
        <w:spacing w:line="360" w:lineRule="auto"/>
        <w:rPr>
          <w:rFonts w:asciiTheme="minorHAnsi" w:hAnsiTheme="minorHAnsi" w:cstheme="minorBidi"/>
          <w:b/>
          <w:bCs/>
          <w:noProof/>
          <w:sz w:val="22"/>
          <w:szCs w:val="22"/>
        </w:rPr>
      </w:pPr>
      <w:hyperlink w:anchor="_Toc426018024" w:history="1">
        <w:r w:rsidR="00D93242" w:rsidRPr="00B17ABA">
          <w:rPr>
            <w:rStyle w:val="Hyperlink"/>
            <w:b/>
            <w:bCs/>
            <w:noProof/>
            <w:sz w:val="22"/>
            <w:szCs w:val="22"/>
          </w:rPr>
          <w:t>Chapter 2.</w:t>
        </w:r>
        <w:r w:rsidR="00D93242" w:rsidRPr="00B17ABA">
          <w:rPr>
            <w:rFonts w:asciiTheme="minorHAnsi" w:hAnsiTheme="minorHAnsi" w:cstheme="minorBidi"/>
            <w:b/>
            <w:bCs/>
            <w:noProof/>
            <w:sz w:val="22"/>
            <w:szCs w:val="22"/>
          </w:rPr>
          <w:tab/>
        </w:r>
        <w:r w:rsidR="00D93242" w:rsidRPr="00B17ABA">
          <w:rPr>
            <w:rStyle w:val="Hyperlink"/>
            <w:b/>
            <w:bCs/>
            <w:noProof/>
            <w:sz w:val="22"/>
            <w:szCs w:val="22"/>
          </w:rPr>
          <w:t>Problem specification for sequential drug decision problems</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24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14</w:t>
        </w:r>
        <w:r w:rsidR="00D93242" w:rsidRPr="00B17ABA">
          <w:rPr>
            <w:b/>
            <w:bCs/>
            <w:noProof/>
            <w:webHidden/>
            <w:sz w:val="22"/>
            <w:szCs w:val="22"/>
          </w:rPr>
          <w:fldChar w:fldCharType="end"/>
        </w:r>
      </w:hyperlink>
    </w:p>
    <w:p w:rsidR="00D93242" w:rsidRPr="00B17ABA" w:rsidRDefault="00C64E30" w:rsidP="00B17ABA">
      <w:pPr>
        <w:pStyle w:val="TOC2"/>
        <w:tabs>
          <w:tab w:val="left" w:pos="660"/>
          <w:tab w:val="right" w:leader="dot" w:pos="8210"/>
        </w:tabs>
        <w:spacing w:line="360" w:lineRule="auto"/>
        <w:ind w:left="567" w:hanging="425"/>
        <w:rPr>
          <w:rFonts w:asciiTheme="minorHAnsi" w:hAnsiTheme="minorHAnsi" w:cstheme="minorBidi"/>
          <w:noProof/>
          <w:sz w:val="22"/>
          <w:szCs w:val="22"/>
        </w:rPr>
      </w:pPr>
      <w:hyperlink w:anchor="_Toc426018025" w:history="1">
        <w:r w:rsidR="00D93242" w:rsidRPr="00B17ABA">
          <w:rPr>
            <w:rStyle w:val="Hyperlink"/>
            <w:noProof/>
            <w:sz w:val="22"/>
            <w:szCs w:val="22"/>
          </w:rPr>
          <w:t>2.1</w:t>
        </w:r>
        <w:r w:rsidR="00D93242" w:rsidRPr="00B17ABA">
          <w:rPr>
            <w:rFonts w:asciiTheme="minorHAnsi" w:hAnsiTheme="minorHAnsi" w:cstheme="minorBidi"/>
            <w:noProof/>
            <w:sz w:val="22"/>
            <w:szCs w:val="22"/>
          </w:rPr>
          <w:tab/>
        </w:r>
        <w:r w:rsidR="00D93242" w:rsidRPr="00B17ABA">
          <w:rPr>
            <w:rStyle w:val="Hyperlink"/>
            <w:noProof/>
            <w:sz w:val="22"/>
            <w:szCs w:val="22"/>
          </w:rPr>
          <w:t>Chapter overview</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25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4</w:t>
        </w:r>
        <w:r w:rsidR="00D93242" w:rsidRPr="00B17ABA">
          <w:rPr>
            <w:noProof/>
            <w:webHidden/>
            <w:sz w:val="22"/>
            <w:szCs w:val="22"/>
          </w:rPr>
          <w:fldChar w:fldCharType="end"/>
        </w:r>
      </w:hyperlink>
    </w:p>
    <w:p w:rsidR="00D93242" w:rsidRPr="00B17ABA" w:rsidRDefault="00C64E30" w:rsidP="00B17ABA">
      <w:pPr>
        <w:pStyle w:val="TOC2"/>
        <w:tabs>
          <w:tab w:val="left" w:pos="660"/>
          <w:tab w:val="right" w:leader="dot" w:pos="8210"/>
        </w:tabs>
        <w:spacing w:line="360" w:lineRule="auto"/>
        <w:ind w:left="567" w:hanging="425"/>
        <w:rPr>
          <w:rFonts w:asciiTheme="minorHAnsi" w:hAnsiTheme="minorHAnsi" w:cstheme="minorBidi"/>
          <w:noProof/>
          <w:sz w:val="22"/>
          <w:szCs w:val="22"/>
        </w:rPr>
      </w:pPr>
      <w:hyperlink w:anchor="_Toc426018026" w:history="1">
        <w:r w:rsidR="00D93242" w:rsidRPr="00B17ABA">
          <w:rPr>
            <w:rStyle w:val="Hyperlink"/>
            <w:noProof/>
            <w:sz w:val="22"/>
            <w:szCs w:val="22"/>
          </w:rPr>
          <w:t>2.2</w:t>
        </w:r>
        <w:r w:rsidR="00D93242" w:rsidRPr="00B17ABA">
          <w:rPr>
            <w:rFonts w:asciiTheme="minorHAnsi" w:hAnsiTheme="minorHAnsi" w:cstheme="minorBidi"/>
            <w:noProof/>
            <w:sz w:val="22"/>
            <w:szCs w:val="22"/>
          </w:rPr>
          <w:tab/>
        </w:r>
        <w:r w:rsidR="00D93242" w:rsidRPr="00B17ABA">
          <w:rPr>
            <w:rStyle w:val="Hyperlink"/>
            <w:noProof/>
            <w:sz w:val="22"/>
            <w:szCs w:val="22"/>
          </w:rPr>
          <w:t>Classification of evaluation models for sequential drug decision problems</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26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4</w:t>
        </w:r>
        <w:r w:rsidR="00D93242" w:rsidRPr="00B17ABA">
          <w:rPr>
            <w:noProof/>
            <w:webHidden/>
            <w:sz w:val="22"/>
            <w:szCs w:val="22"/>
          </w:rPr>
          <w:fldChar w:fldCharType="end"/>
        </w:r>
      </w:hyperlink>
    </w:p>
    <w:p w:rsidR="00D93242" w:rsidRPr="00B17ABA" w:rsidRDefault="00C64E30" w:rsidP="00B17ABA">
      <w:pPr>
        <w:pStyle w:val="TOC2"/>
        <w:tabs>
          <w:tab w:val="left" w:pos="660"/>
          <w:tab w:val="right" w:leader="dot" w:pos="8210"/>
        </w:tabs>
        <w:spacing w:line="360" w:lineRule="auto"/>
        <w:ind w:left="567" w:hanging="425"/>
        <w:rPr>
          <w:rFonts w:asciiTheme="minorHAnsi" w:hAnsiTheme="minorHAnsi" w:cstheme="minorBidi"/>
          <w:noProof/>
          <w:sz w:val="22"/>
          <w:szCs w:val="22"/>
        </w:rPr>
      </w:pPr>
      <w:hyperlink w:anchor="_Toc426018027" w:history="1">
        <w:r w:rsidR="00D93242" w:rsidRPr="00B17ABA">
          <w:rPr>
            <w:rStyle w:val="Hyperlink"/>
            <w:noProof/>
            <w:sz w:val="22"/>
            <w:szCs w:val="22"/>
          </w:rPr>
          <w:t>2.3</w:t>
        </w:r>
        <w:r w:rsidR="00D93242" w:rsidRPr="00B17ABA">
          <w:rPr>
            <w:rFonts w:asciiTheme="minorHAnsi" w:hAnsiTheme="minorHAnsi" w:cstheme="minorBidi"/>
            <w:noProof/>
            <w:sz w:val="22"/>
            <w:szCs w:val="22"/>
          </w:rPr>
          <w:tab/>
        </w:r>
        <w:r w:rsidR="00D93242" w:rsidRPr="00B17ABA">
          <w:rPr>
            <w:rStyle w:val="Hyperlink"/>
            <w:noProof/>
            <w:sz w:val="22"/>
            <w:szCs w:val="22"/>
          </w:rPr>
          <w:t>Comparison between sequential drug decision problems and representative combinatorial optimisation problems</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27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0</w:t>
        </w:r>
        <w:r w:rsidR="00D93242" w:rsidRPr="00B17ABA">
          <w:rPr>
            <w:noProof/>
            <w:webHidden/>
            <w:sz w:val="22"/>
            <w:szCs w:val="22"/>
          </w:rPr>
          <w:fldChar w:fldCharType="end"/>
        </w:r>
      </w:hyperlink>
    </w:p>
    <w:p w:rsidR="00D93242" w:rsidRPr="00B17ABA" w:rsidRDefault="00C64E30" w:rsidP="00B17ABA">
      <w:pPr>
        <w:pStyle w:val="TOC2"/>
        <w:tabs>
          <w:tab w:val="left" w:pos="660"/>
          <w:tab w:val="right" w:leader="dot" w:pos="8210"/>
        </w:tabs>
        <w:spacing w:line="360" w:lineRule="auto"/>
        <w:ind w:left="567" w:hanging="425"/>
        <w:rPr>
          <w:rFonts w:asciiTheme="minorHAnsi" w:hAnsiTheme="minorHAnsi" w:cstheme="minorBidi"/>
          <w:noProof/>
          <w:sz w:val="22"/>
          <w:szCs w:val="22"/>
        </w:rPr>
      </w:pPr>
      <w:hyperlink w:anchor="_Toc426018028" w:history="1">
        <w:r w:rsidR="00D93242" w:rsidRPr="00B17ABA">
          <w:rPr>
            <w:rStyle w:val="Hyperlink"/>
            <w:noProof/>
            <w:sz w:val="22"/>
            <w:szCs w:val="22"/>
          </w:rPr>
          <w:t>2.4</w:t>
        </w:r>
        <w:r w:rsidR="00D93242" w:rsidRPr="00B17ABA">
          <w:rPr>
            <w:rFonts w:asciiTheme="minorHAnsi" w:hAnsiTheme="minorHAnsi" w:cstheme="minorBidi"/>
            <w:noProof/>
            <w:sz w:val="22"/>
            <w:szCs w:val="22"/>
          </w:rPr>
          <w:tab/>
        </w:r>
        <w:r w:rsidR="00D93242" w:rsidRPr="00B17ABA">
          <w:rPr>
            <w:rStyle w:val="Hyperlink"/>
            <w:noProof/>
            <w:sz w:val="22"/>
            <w:szCs w:val="22"/>
          </w:rPr>
          <w:t>Mathematical description of sequential drug decision problems</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28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4</w:t>
        </w:r>
        <w:r w:rsidR="00D93242" w:rsidRPr="00B17ABA">
          <w:rPr>
            <w:noProof/>
            <w:webHidden/>
            <w:sz w:val="22"/>
            <w:szCs w:val="22"/>
          </w:rPr>
          <w:fldChar w:fldCharType="end"/>
        </w:r>
      </w:hyperlink>
    </w:p>
    <w:p w:rsidR="00D93242" w:rsidRPr="00B17ABA" w:rsidRDefault="00C64E30" w:rsidP="00B17ABA">
      <w:pPr>
        <w:pStyle w:val="TOC2"/>
        <w:tabs>
          <w:tab w:val="left" w:pos="660"/>
          <w:tab w:val="right" w:leader="dot" w:pos="8210"/>
        </w:tabs>
        <w:spacing w:line="360" w:lineRule="auto"/>
        <w:ind w:left="567" w:hanging="425"/>
        <w:rPr>
          <w:rFonts w:asciiTheme="minorHAnsi" w:hAnsiTheme="minorHAnsi" w:cstheme="minorBidi"/>
          <w:noProof/>
          <w:sz w:val="22"/>
          <w:szCs w:val="22"/>
        </w:rPr>
      </w:pPr>
      <w:hyperlink w:anchor="_Toc426018029" w:history="1">
        <w:r w:rsidR="00D93242" w:rsidRPr="00B17ABA">
          <w:rPr>
            <w:rStyle w:val="Hyperlink"/>
            <w:noProof/>
            <w:sz w:val="22"/>
            <w:szCs w:val="22"/>
          </w:rPr>
          <w:t>2.5</w:t>
        </w:r>
        <w:r w:rsidR="00D93242" w:rsidRPr="00B17ABA">
          <w:rPr>
            <w:rFonts w:asciiTheme="minorHAnsi" w:hAnsiTheme="minorHAnsi" w:cstheme="minorBidi"/>
            <w:noProof/>
            <w:sz w:val="22"/>
            <w:szCs w:val="22"/>
          </w:rPr>
          <w:tab/>
        </w:r>
        <w:r w:rsidR="00D93242" w:rsidRPr="00B17ABA">
          <w:rPr>
            <w:rStyle w:val="Hyperlink"/>
            <w:noProof/>
            <w:sz w:val="22"/>
            <w:szCs w:val="22"/>
          </w:rPr>
          <w:t>Computational complexity of sequential drug decision problems</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29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7</w:t>
        </w:r>
        <w:r w:rsidR="00D93242" w:rsidRPr="00B17ABA">
          <w:rPr>
            <w:noProof/>
            <w:webHidden/>
            <w:sz w:val="22"/>
            <w:szCs w:val="22"/>
          </w:rPr>
          <w:fldChar w:fldCharType="end"/>
        </w:r>
      </w:hyperlink>
    </w:p>
    <w:p w:rsidR="00D93242" w:rsidRPr="00B17ABA" w:rsidRDefault="00D93242" w:rsidP="00D93242">
      <w:pPr>
        <w:pStyle w:val="TOC1"/>
        <w:tabs>
          <w:tab w:val="left" w:pos="1100"/>
          <w:tab w:val="right" w:leader="dot" w:pos="8210"/>
        </w:tabs>
        <w:spacing w:line="360" w:lineRule="auto"/>
        <w:rPr>
          <w:rStyle w:val="Hyperlink"/>
          <w:noProof/>
          <w:sz w:val="22"/>
          <w:szCs w:val="22"/>
        </w:rPr>
      </w:pPr>
    </w:p>
    <w:p w:rsidR="00D93242" w:rsidRPr="00B17ABA" w:rsidRDefault="00C64E30" w:rsidP="00D93242">
      <w:pPr>
        <w:pStyle w:val="TOC1"/>
        <w:tabs>
          <w:tab w:val="left" w:pos="1100"/>
          <w:tab w:val="right" w:leader="dot" w:pos="8210"/>
        </w:tabs>
        <w:spacing w:line="360" w:lineRule="auto"/>
        <w:rPr>
          <w:rFonts w:asciiTheme="minorHAnsi" w:hAnsiTheme="minorHAnsi" w:cstheme="minorBidi"/>
          <w:b/>
          <w:bCs/>
          <w:noProof/>
          <w:sz w:val="22"/>
          <w:szCs w:val="22"/>
        </w:rPr>
      </w:pPr>
      <w:hyperlink w:anchor="_Toc426018030" w:history="1">
        <w:r w:rsidR="00D93242" w:rsidRPr="00B17ABA">
          <w:rPr>
            <w:rStyle w:val="Hyperlink"/>
            <w:b/>
            <w:bCs/>
            <w:noProof/>
            <w:sz w:val="22"/>
            <w:szCs w:val="22"/>
          </w:rPr>
          <w:t>Chapter 3.</w:t>
        </w:r>
        <w:r w:rsidR="00D93242" w:rsidRPr="00B17ABA">
          <w:rPr>
            <w:rFonts w:asciiTheme="minorHAnsi" w:hAnsiTheme="minorHAnsi" w:cstheme="minorBidi"/>
            <w:b/>
            <w:bCs/>
            <w:noProof/>
            <w:sz w:val="22"/>
            <w:szCs w:val="22"/>
          </w:rPr>
          <w:tab/>
        </w:r>
        <w:r w:rsidR="00D93242" w:rsidRPr="00B17ABA">
          <w:rPr>
            <w:rStyle w:val="Hyperlink"/>
            <w:b/>
            <w:bCs/>
            <w:noProof/>
            <w:sz w:val="22"/>
            <w:szCs w:val="22"/>
          </w:rPr>
          <w:t>Potential optimisation methods for sequential drug decision problems</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30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31</w:t>
        </w:r>
        <w:r w:rsidR="00D93242" w:rsidRPr="00B17ABA">
          <w:rPr>
            <w:b/>
            <w:bCs/>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31" w:history="1">
        <w:r w:rsidR="00D93242" w:rsidRPr="00B17ABA">
          <w:rPr>
            <w:rStyle w:val="Hyperlink"/>
            <w:noProof/>
            <w:sz w:val="22"/>
            <w:szCs w:val="22"/>
          </w:rPr>
          <w:t>3.1</w:t>
        </w:r>
        <w:r w:rsidR="00D93242" w:rsidRPr="00B17ABA">
          <w:rPr>
            <w:rFonts w:asciiTheme="minorHAnsi" w:hAnsiTheme="minorHAnsi" w:cstheme="minorBidi"/>
            <w:noProof/>
            <w:sz w:val="22"/>
            <w:szCs w:val="22"/>
          </w:rPr>
          <w:tab/>
        </w:r>
        <w:r w:rsidR="00D93242" w:rsidRPr="00B17ABA">
          <w:rPr>
            <w:rStyle w:val="Hyperlink"/>
            <w:noProof/>
            <w:sz w:val="22"/>
            <w:szCs w:val="22"/>
          </w:rPr>
          <w:t>Chapter overview</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31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31</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32" w:history="1">
        <w:r w:rsidR="00D93242" w:rsidRPr="00B17ABA">
          <w:rPr>
            <w:rStyle w:val="Hyperlink"/>
            <w:noProof/>
            <w:sz w:val="22"/>
            <w:szCs w:val="22"/>
          </w:rPr>
          <w:t>3.2</w:t>
        </w:r>
        <w:r w:rsidR="00D93242" w:rsidRPr="00B17ABA">
          <w:rPr>
            <w:rFonts w:asciiTheme="minorHAnsi" w:hAnsiTheme="minorHAnsi" w:cstheme="minorBidi"/>
            <w:noProof/>
            <w:sz w:val="22"/>
            <w:szCs w:val="22"/>
          </w:rPr>
          <w:tab/>
        </w:r>
        <w:r w:rsidR="00D93242" w:rsidRPr="00B17ABA">
          <w:rPr>
            <w:rStyle w:val="Hyperlink"/>
            <w:noProof/>
            <w:sz w:val="22"/>
            <w:szCs w:val="22"/>
          </w:rPr>
          <w:t>Systematic review on approximate optimisation methods</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32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31</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33" w:history="1">
        <w:r w:rsidR="00D93242" w:rsidRPr="00B17ABA">
          <w:rPr>
            <w:rStyle w:val="Hyperlink"/>
            <w:noProof/>
            <w:sz w:val="22"/>
            <w:szCs w:val="22"/>
          </w:rPr>
          <w:t>3.3</w:t>
        </w:r>
        <w:r w:rsidR="00D93242" w:rsidRPr="00B17ABA">
          <w:rPr>
            <w:rFonts w:asciiTheme="minorHAnsi" w:hAnsiTheme="minorHAnsi" w:cstheme="minorBidi"/>
            <w:noProof/>
            <w:sz w:val="22"/>
            <w:szCs w:val="22"/>
          </w:rPr>
          <w:tab/>
        </w:r>
        <w:r w:rsidR="00D93242" w:rsidRPr="00B17ABA">
          <w:rPr>
            <w:rStyle w:val="Hyperlink"/>
            <w:noProof/>
            <w:sz w:val="22"/>
            <w:szCs w:val="22"/>
          </w:rPr>
          <w:t>Simulated annealing</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33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47</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34" w:history="1">
        <w:r w:rsidR="00D93242" w:rsidRPr="00B17ABA">
          <w:rPr>
            <w:rStyle w:val="Hyperlink"/>
            <w:noProof/>
            <w:sz w:val="22"/>
            <w:szCs w:val="22"/>
          </w:rPr>
          <w:t>3.4</w:t>
        </w:r>
        <w:r w:rsidR="00D93242" w:rsidRPr="00B17ABA">
          <w:rPr>
            <w:rFonts w:asciiTheme="minorHAnsi" w:hAnsiTheme="minorHAnsi" w:cstheme="minorBidi"/>
            <w:noProof/>
            <w:sz w:val="22"/>
            <w:szCs w:val="22"/>
          </w:rPr>
          <w:tab/>
        </w:r>
        <w:r w:rsidR="00D93242" w:rsidRPr="00B17ABA">
          <w:rPr>
            <w:rStyle w:val="Hyperlink"/>
            <w:noProof/>
            <w:sz w:val="22"/>
            <w:szCs w:val="22"/>
          </w:rPr>
          <w:t>Genetic algorithm</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34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49</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35" w:history="1">
        <w:r w:rsidR="00D93242" w:rsidRPr="00B17ABA">
          <w:rPr>
            <w:rStyle w:val="Hyperlink"/>
            <w:noProof/>
            <w:sz w:val="22"/>
            <w:szCs w:val="22"/>
          </w:rPr>
          <w:t>3.5</w:t>
        </w:r>
        <w:r w:rsidR="00D93242" w:rsidRPr="00B17ABA">
          <w:rPr>
            <w:rFonts w:asciiTheme="minorHAnsi" w:hAnsiTheme="minorHAnsi" w:cstheme="minorBidi"/>
            <w:noProof/>
            <w:sz w:val="22"/>
            <w:szCs w:val="22"/>
          </w:rPr>
          <w:tab/>
        </w:r>
        <w:r w:rsidR="00D93242" w:rsidRPr="00B17ABA">
          <w:rPr>
            <w:rStyle w:val="Hyperlink"/>
            <w:noProof/>
            <w:sz w:val="22"/>
            <w:szCs w:val="22"/>
          </w:rPr>
          <w:t>Reinforcement learning</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35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51</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36" w:history="1">
        <w:r w:rsidR="00D93242" w:rsidRPr="00B17ABA">
          <w:rPr>
            <w:rStyle w:val="Hyperlink"/>
            <w:noProof/>
            <w:sz w:val="22"/>
            <w:szCs w:val="22"/>
            <w:lang w:eastAsia="ko-KR"/>
          </w:rPr>
          <w:t>3.6</w:t>
        </w:r>
        <w:r w:rsidR="00D93242" w:rsidRPr="00B17ABA">
          <w:rPr>
            <w:rFonts w:asciiTheme="minorHAnsi" w:hAnsiTheme="minorHAnsi" w:cstheme="minorBidi"/>
            <w:noProof/>
            <w:sz w:val="22"/>
            <w:szCs w:val="22"/>
          </w:rPr>
          <w:tab/>
        </w:r>
        <w:r w:rsidR="00D93242" w:rsidRPr="00B17ABA">
          <w:rPr>
            <w:rStyle w:val="Hyperlink"/>
            <w:noProof/>
            <w:sz w:val="22"/>
            <w:szCs w:val="22"/>
          </w:rPr>
          <w:t>Application of the key optimisation methods on a hypothetical case</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36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59</w:t>
        </w:r>
        <w:r w:rsidR="00D93242" w:rsidRPr="00B17ABA">
          <w:rPr>
            <w:noProof/>
            <w:webHidden/>
            <w:sz w:val="22"/>
            <w:szCs w:val="22"/>
          </w:rPr>
          <w:fldChar w:fldCharType="end"/>
        </w:r>
      </w:hyperlink>
    </w:p>
    <w:p w:rsidR="00D93242" w:rsidRPr="00B17ABA" w:rsidRDefault="00D93242" w:rsidP="00D93242">
      <w:pPr>
        <w:pStyle w:val="TOC1"/>
        <w:tabs>
          <w:tab w:val="left" w:pos="1100"/>
          <w:tab w:val="right" w:leader="dot" w:pos="8210"/>
        </w:tabs>
        <w:spacing w:line="360" w:lineRule="auto"/>
        <w:rPr>
          <w:rStyle w:val="Hyperlink"/>
          <w:b/>
          <w:bCs/>
          <w:noProof/>
          <w:sz w:val="22"/>
          <w:szCs w:val="22"/>
        </w:rPr>
      </w:pPr>
    </w:p>
    <w:p w:rsidR="00D93242" w:rsidRPr="00B17ABA" w:rsidRDefault="00C64E30" w:rsidP="00D93242">
      <w:pPr>
        <w:pStyle w:val="TOC1"/>
        <w:tabs>
          <w:tab w:val="left" w:pos="1100"/>
          <w:tab w:val="right" w:leader="dot" w:pos="8210"/>
        </w:tabs>
        <w:spacing w:line="360" w:lineRule="auto"/>
        <w:rPr>
          <w:rFonts w:asciiTheme="minorHAnsi" w:hAnsiTheme="minorHAnsi" w:cstheme="minorBidi"/>
          <w:b/>
          <w:bCs/>
          <w:noProof/>
          <w:sz w:val="22"/>
          <w:szCs w:val="22"/>
        </w:rPr>
      </w:pPr>
      <w:hyperlink w:anchor="_Toc426018037" w:history="1">
        <w:r w:rsidR="00D93242" w:rsidRPr="00B17ABA">
          <w:rPr>
            <w:rStyle w:val="Hyperlink"/>
            <w:b/>
            <w:bCs/>
            <w:noProof/>
            <w:sz w:val="22"/>
            <w:szCs w:val="22"/>
          </w:rPr>
          <w:t>Chapter 4.</w:t>
        </w:r>
        <w:r w:rsidR="00D93242" w:rsidRPr="00B17ABA">
          <w:rPr>
            <w:rFonts w:asciiTheme="minorHAnsi" w:hAnsiTheme="minorHAnsi" w:cstheme="minorBidi"/>
            <w:b/>
            <w:bCs/>
            <w:noProof/>
            <w:sz w:val="22"/>
            <w:szCs w:val="22"/>
          </w:rPr>
          <w:tab/>
        </w:r>
        <w:r w:rsidR="00D93242" w:rsidRPr="00B17ABA">
          <w:rPr>
            <w:rStyle w:val="Hyperlink"/>
            <w:b/>
            <w:bCs/>
            <w:noProof/>
            <w:sz w:val="22"/>
            <w:szCs w:val="22"/>
          </w:rPr>
          <w:t>Modelling sequential drug decision problem for hypertension: Overview</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37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73</w:t>
        </w:r>
        <w:r w:rsidR="00D93242" w:rsidRPr="00B17ABA">
          <w:rPr>
            <w:b/>
            <w:bCs/>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38" w:history="1">
        <w:r w:rsidR="00D93242" w:rsidRPr="00B17ABA">
          <w:rPr>
            <w:rStyle w:val="Hyperlink"/>
            <w:noProof/>
            <w:sz w:val="22"/>
            <w:szCs w:val="22"/>
          </w:rPr>
          <w:t>4.1</w:t>
        </w:r>
        <w:r w:rsidR="00D93242" w:rsidRPr="00B17ABA">
          <w:rPr>
            <w:rFonts w:asciiTheme="minorHAnsi" w:hAnsiTheme="minorHAnsi" w:cstheme="minorBidi"/>
            <w:noProof/>
            <w:sz w:val="22"/>
            <w:szCs w:val="22"/>
          </w:rPr>
          <w:tab/>
        </w:r>
        <w:r w:rsidR="00D93242" w:rsidRPr="00B17ABA">
          <w:rPr>
            <w:rStyle w:val="Hyperlink"/>
            <w:noProof/>
            <w:sz w:val="22"/>
            <w:szCs w:val="22"/>
          </w:rPr>
          <w:t>Chapter overview</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38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73</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39" w:history="1">
        <w:r w:rsidR="00D93242" w:rsidRPr="00B17ABA">
          <w:rPr>
            <w:rStyle w:val="Hyperlink"/>
            <w:noProof/>
            <w:sz w:val="22"/>
            <w:szCs w:val="22"/>
          </w:rPr>
          <w:t>4.2</w:t>
        </w:r>
        <w:r w:rsidR="00D93242" w:rsidRPr="00B17ABA">
          <w:rPr>
            <w:rFonts w:asciiTheme="minorHAnsi" w:hAnsiTheme="minorHAnsi" w:cstheme="minorBidi"/>
            <w:noProof/>
            <w:sz w:val="22"/>
            <w:szCs w:val="22"/>
          </w:rPr>
          <w:tab/>
        </w:r>
        <w:r w:rsidR="00D93242" w:rsidRPr="00B17ABA">
          <w:rPr>
            <w:rStyle w:val="Hyperlink"/>
            <w:noProof/>
            <w:sz w:val="22"/>
            <w:szCs w:val="22"/>
          </w:rPr>
          <w:t>Hypertension and pharmacologic management</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39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73</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40" w:history="1">
        <w:r w:rsidR="00D93242" w:rsidRPr="00B17ABA">
          <w:rPr>
            <w:rStyle w:val="Hyperlink"/>
            <w:noProof/>
            <w:sz w:val="22"/>
            <w:szCs w:val="22"/>
          </w:rPr>
          <w:t>4.3</w:t>
        </w:r>
        <w:r w:rsidR="00D93242" w:rsidRPr="00B17ABA">
          <w:rPr>
            <w:rFonts w:asciiTheme="minorHAnsi" w:hAnsiTheme="minorHAnsi" w:cstheme="minorBidi"/>
            <w:noProof/>
            <w:sz w:val="22"/>
            <w:szCs w:val="22"/>
          </w:rPr>
          <w:tab/>
        </w:r>
        <w:r w:rsidR="00D93242" w:rsidRPr="00B17ABA">
          <w:rPr>
            <w:rStyle w:val="Hyperlink"/>
            <w:noProof/>
            <w:sz w:val="22"/>
            <w:szCs w:val="22"/>
          </w:rPr>
          <w:t>Previous economic evaluations in primary hypertension</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40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83</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41" w:history="1">
        <w:r w:rsidR="00D93242" w:rsidRPr="00B17ABA">
          <w:rPr>
            <w:rStyle w:val="Hyperlink"/>
            <w:noProof/>
            <w:sz w:val="22"/>
            <w:szCs w:val="22"/>
          </w:rPr>
          <w:t>4.4</w:t>
        </w:r>
        <w:r w:rsidR="00D93242" w:rsidRPr="00B17ABA">
          <w:rPr>
            <w:rFonts w:asciiTheme="minorHAnsi" w:hAnsiTheme="minorHAnsi" w:cstheme="minorBidi"/>
            <w:noProof/>
            <w:sz w:val="22"/>
            <w:szCs w:val="22"/>
          </w:rPr>
          <w:tab/>
        </w:r>
        <w:r w:rsidR="00D93242" w:rsidRPr="00B17ABA">
          <w:rPr>
            <w:rStyle w:val="Hyperlink"/>
            <w:noProof/>
            <w:sz w:val="22"/>
            <w:szCs w:val="22"/>
          </w:rPr>
          <w:t>Conceptual framework of the hypertension sequential drug decision problem</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41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86</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42" w:history="1">
        <w:r w:rsidR="00D93242" w:rsidRPr="00B17ABA">
          <w:rPr>
            <w:rStyle w:val="Hyperlink"/>
            <w:noProof/>
            <w:sz w:val="22"/>
            <w:szCs w:val="22"/>
          </w:rPr>
          <w:t>4.5</w:t>
        </w:r>
        <w:r w:rsidR="00D93242" w:rsidRPr="00B17ABA">
          <w:rPr>
            <w:rFonts w:asciiTheme="minorHAnsi" w:hAnsiTheme="minorHAnsi" w:cstheme="minorBidi"/>
            <w:noProof/>
            <w:sz w:val="22"/>
            <w:szCs w:val="22"/>
          </w:rPr>
          <w:tab/>
        </w:r>
        <w:r w:rsidR="00D93242" w:rsidRPr="00B17ABA">
          <w:rPr>
            <w:rStyle w:val="Hyperlink"/>
            <w:noProof/>
            <w:sz w:val="22"/>
            <w:szCs w:val="22"/>
          </w:rPr>
          <w:t>Implication for the hypertension SDDP modelling</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42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95</w:t>
        </w:r>
        <w:r w:rsidR="00D93242" w:rsidRPr="00B17ABA">
          <w:rPr>
            <w:noProof/>
            <w:webHidden/>
            <w:sz w:val="22"/>
            <w:szCs w:val="22"/>
          </w:rPr>
          <w:fldChar w:fldCharType="end"/>
        </w:r>
      </w:hyperlink>
    </w:p>
    <w:p w:rsidR="00D93242" w:rsidRPr="00B17ABA" w:rsidRDefault="00D93242" w:rsidP="00D93242">
      <w:pPr>
        <w:pStyle w:val="TOC1"/>
        <w:tabs>
          <w:tab w:val="left" w:pos="1100"/>
          <w:tab w:val="right" w:leader="dot" w:pos="8210"/>
        </w:tabs>
        <w:spacing w:line="360" w:lineRule="auto"/>
        <w:rPr>
          <w:rStyle w:val="Hyperlink"/>
          <w:b/>
          <w:bCs/>
          <w:noProof/>
          <w:sz w:val="22"/>
          <w:szCs w:val="22"/>
        </w:rPr>
      </w:pPr>
    </w:p>
    <w:p w:rsidR="00D93242" w:rsidRPr="00B17ABA" w:rsidRDefault="00C64E30" w:rsidP="00D93242">
      <w:pPr>
        <w:pStyle w:val="TOC1"/>
        <w:tabs>
          <w:tab w:val="left" w:pos="1100"/>
          <w:tab w:val="right" w:leader="dot" w:pos="8210"/>
        </w:tabs>
        <w:spacing w:line="360" w:lineRule="auto"/>
        <w:rPr>
          <w:rFonts w:asciiTheme="minorHAnsi" w:hAnsiTheme="minorHAnsi" w:cstheme="minorBidi"/>
          <w:b/>
          <w:bCs/>
          <w:noProof/>
          <w:sz w:val="22"/>
          <w:szCs w:val="22"/>
        </w:rPr>
      </w:pPr>
      <w:hyperlink w:anchor="_Toc426018043" w:history="1">
        <w:r w:rsidR="00D93242" w:rsidRPr="00B17ABA">
          <w:rPr>
            <w:rStyle w:val="Hyperlink"/>
            <w:b/>
            <w:bCs/>
            <w:noProof/>
            <w:sz w:val="22"/>
            <w:szCs w:val="22"/>
          </w:rPr>
          <w:t>Chapter 5.</w:t>
        </w:r>
        <w:r w:rsidR="00D93242" w:rsidRPr="00B17ABA">
          <w:rPr>
            <w:rFonts w:asciiTheme="minorHAnsi" w:hAnsiTheme="minorHAnsi" w:cstheme="minorBidi"/>
            <w:b/>
            <w:bCs/>
            <w:noProof/>
            <w:sz w:val="22"/>
            <w:szCs w:val="22"/>
          </w:rPr>
          <w:tab/>
        </w:r>
        <w:r w:rsidR="00D93242" w:rsidRPr="00B17ABA">
          <w:rPr>
            <w:rStyle w:val="Hyperlink"/>
            <w:b/>
            <w:bCs/>
            <w:noProof/>
            <w:sz w:val="22"/>
            <w:szCs w:val="22"/>
          </w:rPr>
          <w:t>Modelling sequential drug decision problem for primary hypertension: evaluation model</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43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98</w:t>
        </w:r>
        <w:r w:rsidR="00D93242" w:rsidRPr="00B17ABA">
          <w:rPr>
            <w:b/>
            <w:bCs/>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44" w:history="1">
        <w:r w:rsidR="00D93242" w:rsidRPr="00B17ABA">
          <w:rPr>
            <w:rStyle w:val="Hyperlink"/>
            <w:noProof/>
            <w:sz w:val="22"/>
            <w:szCs w:val="22"/>
          </w:rPr>
          <w:t>5.1</w:t>
        </w:r>
        <w:r w:rsidR="00D93242" w:rsidRPr="00B17ABA">
          <w:rPr>
            <w:rFonts w:asciiTheme="minorHAnsi" w:hAnsiTheme="minorHAnsi" w:cstheme="minorBidi"/>
            <w:noProof/>
            <w:sz w:val="22"/>
            <w:szCs w:val="22"/>
          </w:rPr>
          <w:tab/>
        </w:r>
        <w:r w:rsidR="00D93242" w:rsidRPr="00B17ABA">
          <w:rPr>
            <w:rStyle w:val="Hyperlink"/>
            <w:noProof/>
            <w:sz w:val="22"/>
            <w:szCs w:val="22"/>
          </w:rPr>
          <w:t>Chapter overview</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44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98</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45" w:history="1">
        <w:r w:rsidR="00D93242" w:rsidRPr="00B17ABA">
          <w:rPr>
            <w:rStyle w:val="Hyperlink"/>
            <w:noProof/>
            <w:sz w:val="22"/>
            <w:szCs w:val="22"/>
          </w:rPr>
          <w:t>5.2</w:t>
        </w:r>
        <w:r w:rsidR="00D93242" w:rsidRPr="00B17ABA">
          <w:rPr>
            <w:rFonts w:asciiTheme="minorHAnsi" w:hAnsiTheme="minorHAnsi" w:cstheme="minorBidi"/>
            <w:noProof/>
            <w:sz w:val="22"/>
            <w:szCs w:val="22"/>
          </w:rPr>
          <w:tab/>
        </w:r>
        <w:r w:rsidR="00D93242" w:rsidRPr="00B17ABA">
          <w:rPr>
            <w:rStyle w:val="Hyperlink"/>
            <w:noProof/>
            <w:sz w:val="22"/>
            <w:szCs w:val="22"/>
          </w:rPr>
          <w:t>Population</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45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98</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46" w:history="1">
        <w:r w:rsidR="00D93242" w:rsidRPr="00B17ABA">
          <w:rPr>
            <w:rStyle w:val="Hyperlink"/>
            <w:noProof/>
            <w:sz w:val="22"/>
            <w:szCs w:val="22"/>
          </w:rPr>
          <w:t>5.3</w:t>
        </w:r>
        <w:r w:rsidR="00D93242" w:rsidRPr="00B17ABA">
          <w:rPr>
            <w:rFonts w:asciiTheme="minorHAnsi" w:hAnsiTheme="minorHAnsi" w:cstheme="minorBidi"/>
            <w:noProof/>
            <w:sz w:val="22"/>
            <w:szCs w:val="22"/>
          </w:rPr>
          <w:tab/>
        </w:r>
        <w:r w:rsidR="00D93242" w:rsidRPr="00B17ABA">
          <w:rPr>
            <w:rStyle w:val="Hyperlink"/>
            <w:noProof/>
            <w:sz w:val="22"/>
            <w:szCs w:val="22"/>
          </w:rPr>
          <w:t>Time</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46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99</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47" w:history="1">
        <w:r w:rsidR="00D93242" w:rsidRPr="00B17ABA">
          <w:rPr>
            <w:rStyle w:val="Hyperlink"/>
            <w:noProof/>
            <w:sz w:val="22"/>
            <w:szCs w:val="22"/>
          </w:rPr>
          <w:t>5.4</w:t>
        </w:r>
        <w:r w:rsidR="00D93242" w:rsidRPr="00B17ABA">
          <w:rPr>
            <w:rFonts w:asciiTheme="minorHAnsi" w:hAnsiTheme="minorHAnsi" w:cstheme="minorBidi"/>
            <w:noProof/>
            <w:sz w:val="22"/>
            <w:szCs w:val="22"/>
          </w:rPr>
          <w:tab/>
        </w:r>
        <w:r w:rsidR="00D93242" w:rsidRPr="00B17ABA">
          <w:rPr>
            <w:rStyle w:val="Hyperlink"/>
            <w:noProof/>
            <w:sz w:val="22"/>
            <w:szCs w:val="22"/>
          </w:rPr>
          <w:t>The structure of the short-term drug switching model</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47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00</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48" w:history="1">
        <w:r w:rsidR="00D93242" w:rsidRPr="00B17ABA">
          <w:rPr>
            <w:rStyle w:val="Hyperlink"/>
            <w:noProof/>
            <w:sz w:val="22"/>
            <w:szCs w:val="22"/>
          </w:rPr>
          <w:t>5.5</w:t>
        </w:r>
        <w:r w:rsidR="00D93242" w:rsidRPr="00B17ABA">
          <w:rPr>
            <w:rFonts w:asciiTheme="minorHAnsi" w:hAnsiTheme="minorHAnsi" w:cstheme="minorBidi"/>
            <w:noProof/>
            <w:sz w:val="22"/>
            <w:szCs w:val="22"/>
          </w:rPr>
          <w:tab/>
        </w:r>
        <w:r w:rsidR="00D93242" w:rsidRPr="00B17ABA">
          <w:rPr>
            <w:rStyle w:val="Hyperlink"/>
            <w:noProof/>
            <w:sz w:val="22"/>
            <w:szCs w:val="22"/>
          </w:rPr>
          <w:t>The structure of the long-term CVD model</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48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05</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49" w:history="1">
        <w:r w:rsidR="00D93242" w:rsidRPr="00B17ABA">
          <w:rPr>
            <w:rStyle w:val="Hyperlink"/>
            <w:noProof/>
            <w:sz w:val="22"/>
            <w:szCs w:val="22"/>
          </w:rPr>
          <w:t>5.6</w:t>
        </w:r>
        <w:r w:rsidR="00D93242" w:rsidRPr="00B17ABA">
          <w:rPr>
            <w:rFonts w:asciiTheme="minorHAnsi" w:hAnsiTheme="minorHAnsi" w:cstheme="minorBidi"/>
            <w:noProof/>
            <w:sz w:val="22"/>
            <w:szCs w:val="22"/>
          </w:rPr>
          <w:tab/>
        </w:r>
        <w:r w:rsidR="00D93242" w:rsidRPr="00B17ABA">
          <w:rPr>
            <w:rStyle w:val="Hyperlink"/>
            <w:noProof/>
            <w:sz w:val="22"/>
            <w:szCs w:val="22"/>
          </w:rPr>
          <w:t>Treatment effectiveness and costs</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49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09</w:t>
        </w:r>
        <w:r w:rsidR="00D93242" w:rsidRPr="00B17ABA">
          <w:rPr>
            <w:noProof/>
            <w:webHidden/>
            <w:sz w:val="22"/>
            <w:szCs w:val="22"/>
          </w:rPr>
          <w:fldChar w:fldCharType="end"/>
        </w:r>
      </w:hyperlink>
    </w:p>
    <w:p w:rsidR="00D93242" w:rsidRPr="00B17ABA" w:rsidRDefault="00D93242" w:rsidP="00D93242">
      <w:pPr>
        <w:pStyle w:val="TOC1"/>
        <w:tabs>
          <w:tab w:val="left" w:pos="1100"/>
          <w:tab w:val="right" w:leader="dot" w:pos="8210"/>
        </w:tabs>
        <w:spacing w:line="360" w:lineRule="auto"/>
        <w:rPr>
          <w:rStyle w:val="Hyperlink"/>
          <w:noProof/>
          <w:sz w:val="22"/>
          <w:szCs w:val="22"/>
        </w:rPr>
      </w:pPr>
    </w:p>
    <w:p w:rsidR="00D93242" w:rsidRPr="00B17ABA" w:rsidRDefault="00C64E30" w:rsidP="00D93242">
      <w:pPr>
        <w:pStyle w:val="TOC1"/>
        <w:tabs>
          <w:tab w:val="left" w:pos="1100"/>
          <w:tab w:val="right" w:leader="dot" w:pos="8210"/>
        </w:tabs>
        <w:spacing w:line="360" w:lineRule="auto"/>
        <w:rPr>
          <w:rFonts w:asciiTheme="minorHAnsi" w:hAnsiTheme="minorHAnsi" w:cstheme="minorBidi"/>
          <w:b/>
          <w:bCs/>
          <w:noProof/>
          <w:sz w:val="22"/>
          <w:szCs w:val="22"/>
        </w:rPr>
      </w:pPr>
      <w:hyperlink w:anchor="_Toc426018050" w:history="1">
        <w:r w:rsidR="00D93242" w:rsidRPr="00B17ABA">
          <w:rPr>
            <w:rStyle w:val="Hyperlink"/>
            <w:b/>
            <w:bCs/>
            <w:noProof/>
            <w:sz w:val="22"/>
            <w:szCs w:val="22"/>
          </w:rPr>
          <w:t>Chapter 6.</w:t>
        </w:r>
        <w:r w:rsidR="00D93242" w:rsidRPr="00B17ABA">
          <w:rPr>
            <w:rFonts w:asciiTheme="minorHAnsi" w:hAnsiTheme="minorHAnsi" w:cstheme="minorBidi"/>
            <w:b/>
            <w:bCs/>
            <w:noProof/>
            <w:sz w:val="22"/>
            <w:szCs w:val="22"/>
          </w:rPr>
          <w:tab/>
        </w:r>
        <w:r w:rsidR="00D93242" w:rsidRPr="00B17ABA">
          <w:rPr>
            <w:rStyle w:val="Hyperlink"/>
            <w:b/>
            <w:bCs/>
            <w:noProof/>
            <w:sz w:val="22"/>
            <w:szCs w:val="22"/>
          </w:rPr>
          <w:t>Modelling sequential drug decision problem for hypertension: Implementation</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50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130</w:t>
        </w:r>
        <w:r w:rsidR="00D93242" w:rsidRPr="00B17ABA">
          <w:rPr>
            <w:b/>
            <w:bCs/>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51" w:history="1">
        <w:r w:rsidR="00D93242" w:rsidRPr="00B17ABA">
          <w:rPr>
            <w:rStyle w:val="Hyperlink"/>
            <w:noProof/>
            <w:sz w:val="22"/>
            <w:szCs w:val="22"/>
          </w:rPr>
          <w:t>6.1</w:t>
        </w:r>
        <w:r w:rsidR="00D93242" w:rsidRPr="00B17ABA">
          <w:rPr>
            <w:rFonts w:asciiTheme="minorHAnsi" w:hAnsiTheme="minorHAnsi" w:cstheme="minorBidi"/>
            <w:noProof/>
            <w:sz w:val="22"/>
            <w:szCs w:val="22"/>
          </w:rPr>
          <w:tab/>
        </w:r>
        <w:r w:rsidR="00D93242" w:rsidRPr="00B17ABA">
          <w:rPr>
            <w:rStyle w:val="Hyperlink"/>
            <w:noProof/>
            <w:sz w:val="22"/>
            <w:szCs w:val="22"/>
          </w:rPr>
          <w:t>Chapter overview</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51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30</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52" w:history="1">
        <w:r w:rsidR="00D93242" w:rsidRPr="00B17ABA">
          <w:rPr>
            <w:rStyle w:val="Hyperlink"/>
            <w:noProof/>
            <w:sz w:val="22"/>
            <w:szCs w:val="22"/>
          </w:rPr>
          <w:t>6.2</w:t>
        </w:r>
        <w:r w:rsidR="00D93242" w:rsidRPr="00B17ABA">
          <w:rPr>
            <w:rFonts w:asciiTheme="minorHAnsi" w:hAnsiTheme="minorHAnsi" w:cstheme="minorBidi"/>
            <w:noProof/>
            <w:sz w:val="22"/>
            <w:szCs w:val="22"/>
          </w:rPr>
          <w:tab/>
        </w:r>
        <w:r w:rsidR="00D93242" w:rsidRPr="00B17ABA">
          <w:rPr>
            <w:rStyle w:val="Hyperlink"/>
            <w:noProof/>
            <w:sz w:val="22"/>
            <w:szCs w:val="22"/>
          </w:rPr>
          <w:t>Overview of the hypertension SDDP optimisation model</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52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30</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53" w:history="1">
        <w:r w:rsidR="00D93242" w:rsidRPr="00B17ABA">
          <w:rPr>
            <w:rStyle w:val="Hyperlink"/>
            <w:noProof/>
            <w:sz w:val="22"/>
            <w:szCs w:val="22"/>
          </w:rPr>
          <w:t>6.3</w:t>
        </w:r>
        <w:r w:rsidR="00D93242" w:rsidRPr="00B17ABA">
          <w:rPr>
            <w:rFonts w:asciiTheme="minorHAnsi" w:hAnsiTheme="minorHAnsi" w:cstheme="minorBidi"/>
            <w:noProof/>
            <w:sz w:val="22"/>
            <w:szCs w:val="22"/>
          </w:rPr>
          <w:tab/>
        </w:r>
        <w:r w:rsidR="00D93242" w:rsidRPr="00B17ABA">
          <w:rPr>
            <w:rStyle w:val="Hyperlink"/>
            <w:noProof/>
            <w:sz w:val="22"/>
            <w:szCs w:val="22"/>
          </w:rPr>
          <w:t>Enumeration</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53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42</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54" w:history="1">
        <w:r w:rsidR="00D93242" w:rsidRPr="00B17ABA">
          <w:rPr>
            <w:rStyle w:val="Hyperlink"/>
            <w:noProof/>
            <w:sz w:val="22"/>
            <w:szCs w:val="22"/>
          </w:rPr>
          <w:t>6.4</w:t>
        </w:r>
        <w:r w:rsidR="00D93242" w:rsidRPr="00B17ABA">
          <w:rPr>
            <w:rFonts w:asciiTheme="minorHAnsi" w:hAnsiTheme="minorHAnsi" w:cstheme="minorBidi"/>
            <w:noProof/>
            <w:sz w:val="22"/>
            <w:szCs w:val="22"/>
          </w:rPr>
          <w:tab/>
        </w:r>
        <w:r w:rsidR="00D93242" w:rsidRPr="00B17ABA">
          <w:rPr>
            <w:rStyle w:val="Hyperlink"/>
            <w:noProof/>
            <w:sz w:val="22"/>
            <w:szCs w:val="22"/>
          </w:rPr>
          <w:t>Simulated annealing</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54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53</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55" w:history="1">
        <w:r w:rsidR="00D93242" w:rsidRPr="00B17ABA">
          <w:rPr>
            <w:rStyle w:val="Hyperlink"/>
            <w:noProof/>
            <w:sz w:val="22"/>
            <w:szCs w:val="22"/>
          </w:rPr>
          <w:t>6.5</w:t>
        </w:r>
        <w:r w:rsidR="00D93242" w:rsidRPr="00B17ABA">
          <w:rPr>
            <w:rFonts w:asciiTheme="minorHAnsi" w:hAnsiTheme="minorHAnsi" w:cstheme="minorBidi"/>
            <w:noProof/>
            <w:sz w:val="22"/>
            <w:szCs w:val="22"/>
          </w:rPr>
          <w:tab/>
        </w:r>
        <w:r w:rsidR="00D93242" w:rsidRPr="00B17ABA">
          <w:rPr>
            <w:rStyle w:val="Hyperlink"/>
            <w:noProof/>
            <w:sz w:val="22"/>
            <w:szCs w:val="22"/>
          </w:rPr>
          <w:t>Genetic algorithm</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55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56</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57" w:history="1">
        <w:r w:rsidR="00D93242" w:rsidRPr="00B17ABA">
          <w:rPr>
            <w:rStyle w:val="Hyperlink"/>
            <w:noProof/>
            <w:sz w:val="22"/>
            <w:szCs w:val="22"/>
          </w:rPr>
          <w:t>6.6</w:t>
        </w:r>
        <w:r w:rsidR="00D93242" w:rsidRPr="00B17ABA">
          <w:rPr>
            <w:rFonts w:asciiTheme="minorHAnsi" w:hAnsiTheme="minorHAnsi" w:cstheme="minorBidi"/>
            <w:noProof/>
            <w:sz w:val="22"/>
            <w:szCs w:val="22"/>
          </w:rPr>
          <w:tab/>
        </w:r>
        <w:r w:rsidR="00D93242" w:rsidRPr="00B17ABA">
          <w:rPr>
            <w:rStyle w:val="Hyperlink"/>
            <w:noProof/>
            <w:sz w:val="22"/>
            <w:szCs w:val="22"/>
          </w:rPr>
          <w:t>Reinforcement learning: Q-learning</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57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60</w:t>
        </w:r>
        <w:r w:rsidR="00D93242" w:rsidRPr="00B17ABA">
          <w:rPr>
            <w:noProof/>
            <w:webHidden/>
            <w:sz w:val="22"/>
            <w:szCs w:val="22"/>
          </w:rPr>
          <w:fldChar w:fldCharType="end"/>
        </w:r>
      </w:hyperlink>
    </w:p>
    <w:p w:rsidR="00D93242" w:rsidRPr="00B17ABA" w:rsidRDefault="00D93242" w:rsidP="00D93242">
      <w:pPr>
        <w:pStyle w:val="TOC1"/>
        <w:tabs>
          <w:tab w:val="left" w:pos="1100"/>
          <w:tab w:val="right" w:leader="dot" w:pos="8210"/>
        </w:tabs>
        <w:spacing w:line="360" w:lineRule="auto"/>
        <w:rPr>
          <w:rStyle w:val="Hyperlink"/>
          <w:noProof/>
          <w:sz w:val="22"/>
          <w:szCs w:val="22"/>
        </w:rPr>
      </w:pPr>
    </w:p>
    <w:p w:rsidR="00D93242" w:rsidRPr="00B17ABA" w:rsidRDefault="00C64E30" w:rsidP="00D93242">
      <w:pPr>
        <w:pStyle w:val="TOC1"/>
        <w:tabs>
          <w:tab w:val="left" w:pos="1100"/>
          <w:tab w:val="right" w:leader="dot" w:pos="8210"/>
        </w:tabs>
        <w:spacing w:line="360" w:lineRule="auto"/>
        <w:rPr>
          <w:rFonts w:asciiTheme="minorHAnsi" w:hAnsiTheme="minorHAnsi" w:cstheme="minorBidi"/>
          <w:b/>
          <w:bCs/>
          <w:noProof/>
          <w:sz w:val="22"/>
          <w:szCs w:val="22"/>
        </w:rPr>
      </w:pPr>
      <w:hyperlink w:anchor="_Toc426018058" w:history="1">
        <w:r w:rsidR="00D93242" w:rsidRPr="00B17ABA">
          <w:rPr>
            <w:rStyle w:val="Hyperlink"/>
            <w:b/>
            <w:bCs/>
            <w:noProof/>
            <w:sz w:val="22"/>
            <w:szCs w:val="22"/>
          </w:rPr>
          <w:t>Chapter 7.</w:t>
        </w:r>
        <w:r w:rsidR="00D93242" w:rsidRPr="00B17ABA">
          <w:rPr>
            <w:rFonts w:asciiTheme="minorHAnsi" w:hAnsiTheme="minorHAnsi" w:cstheme="minorBidi"/>
            <w:b/>
            <w:bCs/>
            <w:noProof/>
            <w:sz w:val="22"/>
            <w:szCs w:val="22"/>
          </w:rPr>
          <w:tab/>
        </w:r>
        <w:r w:rsidR="00D93242" w:rsidRPr="00B17ABA">
          <w:rPr>
            <w:rStyle w:val="Hyperlink"/>
            <w:b/>
            <w:bCs/>
            <w:noProof/>
            <w:sz w:val="22"/>
            <w:szCs w:val="22"/>
          </w:rPr>
          <w:t>Modelling sequential drug decision problem for hypertension: Results</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58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167</w:t>
        </w:r>
        <w:r w:rsidR="00D93242" w:rsidRPr="00B17ABA">
          <w:rPr>
            <w:b/>
            <w:bCs/>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59" w:history="1">
        <w:r w:rsidR="00D93242" w:rsidRPr="00B17ABA">
          <w:rPr>
            <w:rStyle w:val="Hyperlink"/>
            <w:noProof/>
            <w:sz w:val="22"/>
            <w:szCs w:val="22"/>
          </w:rPr>
          <w:t>7.1</w:t>
        </w:r>
        <w:r w:rsidR="00D93242" w:rsidRPr="00B17ABA">
          <w:rPr>
            <w:rFonts w:asciiTheme="minorHAnsi" w:hAnsiTheme="minorHAnsi" w:cstheme="minorBidi"/>
            <w:noProof/>
            <w:sz w:val="22"/>
            <w:szCs w:val="22"/>
          </w:rPr>
          <w:tab/>
        </w:r>
        <w:r w:rsidR="00D93242" w:rsidRPr="00B17ABA">
          <w:rPr>
            <w:rStyle w:val="Hyperlink"/>
            <w:noProof/>
            <w:sz w:val="22"/>
            <w:szCs w:val="22"/>
          </w:rPr>
          <w:t>Chapter overview</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59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67</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60" w:history="1">
        <w:r w:rsidR="00D93242" w:rsidRPr="00B17ABA">
          <w:rPr>
            <w:rStyle w:val="Hyperlink"/>
            <w:noProof/>
            <w:sz w:val="22"/>
            <w:szCs w:val="22"/>
          </w:rPr>
          <w:t>7.2</w:t>
        </w:r>
        <w:r w:rsidR="00D93242" w:rsidRPr="00B17ABA">
          <w:rPr>
            <w:rFonts w:asciiTheme="minorHAnsi" w:hAnsiTheme="minorHAnsi" w:cstheme="minorBidi"/>
            <w:noProof/>
            <w:sz w:val="22"/>
            <w:szCs w:val="22"/>
          </w:rPr>
          <w:tab/>
        </w:r>
        <w:r w:rsidR="00D93242" w:rsidRPr="00B17ABA">
          <w:rPr>
            <w:rStyle w:val="Hyperlink"/>
            <w:noProof/>
            <w:sz w:val="22"/>
            <w:szCs w:val="22"/>
          </w:rPr>
          <w:t>Model validity</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60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67</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61" w:history="1">
        <w:r w:rsidR="00D93242" w:rsidRPr="00B17ABA">
          <w:rPr>
            <w:rStyle w:val="Hyperlink"/>
            <w:noProof/>
            <w:sz w:val="22"/>
            <w:szCs w:val="22"/>
            <w:lang w:val="sv-SE"/>
          </w:rPr>
          <w:t>7.3</w:t>
        </w:r>
        <w:r w:rsidR="00D93242" w:rsidRPr="00B17ABA">
          <w:rPr>
            <w:rFonts w:asciiTheme="minorHAnsi" w:hAnsiTheme="minorHAnsi" w:cstheme="minorBidi"/>
            <w:noProof/>
            <w:sz w:val="22"/>
            <w:szCs w:val="22"/>
          </w:rPr>
          <w:tab/>
        </w:r>
        <w:r w:rsidR="00D93242" w:rsidRPr="00B17ABA">
          <w:rPr>
            <w:rStyle w:val="Hyperlink"/>
            <w:noProof/>
            <w:sz w:val="22"/>
            <w:szCs w:val="22"/>
            <w:lang w:val="sv-SE"/>
          </w:rPr>
          <w:t>Markov model-based optimisation: Enumeration</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61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178</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62" w:history="1">
        <w:r w:rsidR="00D93242" w:rsidRPr="00B17ABA">
          <w:rPr>
            <w:rStyle w:val="Hyperlink"/>
            <w:noProof/>
            <w:sz w:val="22"/>
            <w:szCs w:val="22"/>
          </w:rPr>
          <w:t>7.4</w:t>
        </w:r>
        <w:r w:rsidR="00D93242" w:rsidRPr="00B17ABA">
          <w:rPr>
            <w:rFonts w:asciiTheme="minorHAnsi" w:hAnsiTheme="minorHAnsi" w:cstheme="minorBidi"/>
            <w:noProof/>
            <w:sz w:val="22"/>
            <w:szCs w:val="22"/>
          </w:rPr>
          <w:tab/>
        </w:r>
        <w:r w:rsidR="00D93242" w:rsidRPr="00B17ABA">
          <w:rPr>
            <w:rStyle w:val="Hyperlink"/>
            <w:noProof/>
            <w:sz w:val="22"/>
            <w:szCs w:val="22"/>
          </w:rPr>
          <w:t>Simulated annealing</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62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04</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63" w:history="1">
        <w:r w:rsidR="00D93242" w:rsidRPr="00B17ABA">
          <w:rPr>
            <w:rStyle w:val="Hyperlink"/>
            <w:noProof/>
            <w:sz w:val="22"/>
            <w:szCs w:val="22"/>
          </w:rPr>
          <w:t>7.5</w:t>
        </w:r>
        <w:r w:rsidR="00D93242" w:rsidRPr="00B17ABA">
          <w:rPr>
            <w:rFonts w:asciiTheme="minorHAnsi" w:hAnsiTheme="minorHAnsi" w:cstheme="minorBidi"/>
            <w:noProof/>
            <w:sz w:val="22"/>
            <w:szCs w:val="22"/>
          </w:rPr>
          <w:tab/>
        </w:r>
        <w:r w:rsidR="00D93242" w:rsidRPr="00B17ABA">
          <w:rPr>
            <w:rStyle w:val="Hyperlink"/>
            <w:noProof/>
            <w:sz w:val="22"/>
            <w:szCs w:val="22"/>
          </w:rPr>
          <w:t>Genetic algorithm</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63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10</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64" w:history="1">
        <w:r w:rsidR="00D93242" w:rsidRPr="00B17ABA">
          <w:rPr>
            <w:rStyle w:val="Hyperlink"/>
            <w:noProof/>
            <w:sz w:val="22"/>
            <w:szCs w:val="22"/>
          </w:rPr>
          <w:t>7.6</w:t>
        </w:r>
        <w:r w:rsidR="00D93242" w:rsidRPr="00B17ABA">
          <w:rPr>
            <w:rFonts w:asciiTheme="minorHAnsi" w:hAnsiTheme="minorHAnsi" w:cstheme="minorBidi"/>
            <w:noProof/>
            <w:sz w:val="22"/>
            <w:szCs w:val="22"/>
          </w:rPr>
          <w:tab/>
        </w:r>
        <w:r w:rsidR="00D93242" w:rsidRPr="00B17ABA">
          <w:rPr>
            <w:rStyle w:val="Hyperlink"/>
            <w:noProof/>
            <w:sz w:val="22"/>
            <w:szCs w:val="22"/>
          </w:rPr>
          <w:t>Reinforcement learning: Q-learning</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64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18</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65" w:history="1">
        <w:r w:rsidR="00D93242" w:rsidRPr="00B17ABA">
          <w:rPr>
            <w:rStyle w:val="Hyperlink"/>
            <w:noProof/>
            <w:sz w:val="22"/>
            <w:szCs w:val="22"/>
          </w:rPr>
          <w:t>7.7</w:t>
        </w:r>
        <w:r w:rsidR="00D93242" w:rsidRPr="00B17ABA">
          <w:rPr>
            <w:rFonts w:asciiTheme="minorHAnsi" w:hAnsiTheme="minorHAnsi" w:cstheme="minorBidi"/>
            <w:noProof/>
            <w:sz w:val="22"/>
            <w:szCs w:val="22"/>
          </w:rPr>
          <w:tab/>
        </w:r>
        <w:r w:rsidR="00D93242" w:rsidRPr="00B17ABA">
          <w:rPr>
            <w:rStyle w:val="Hyperlink"/>
            <w:noProof/>
            <w:sz w:val="22"/>
            <w:szCs w:val="22"/>
          </w:rPr>
          <w:t>Summary of the case study of primary hypertension</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65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24</w:t>
        </w:r>
        <w:r w:rsidR="00D93242" w:rsidRPr="00B17ABA">
          <w:rPr>
            <w:noProof/>
            <w:webHidden/>
            <w:sz w:val="22"/>
            <w:szCs w:val="22"/>
          </w:rPr>
          <w:fldChar w:fldCharType="end"/>
        </w:r>
      </w:hyperlink>
    </w:p>
    <w:p w:rsidR="00D93242" w:rsidRPr="00B17ABA" w:rsidRDefault="00D93242" w:rsidP="00D93242">
      <w:pPr>
        <w:pStyle w:val="TOC1"/>
        <w:tabs>
          <w:tab w:val="left" w:pos="1100"/>
          <w:tab w:val="right" w:leader="dot" w:pos="8210"/>
        </w:tabs>
        <w:spacing w:line="360" w:lineRule="auto"/>
        <w:rPr>
          <w:rStyle w:val="Hyperlink"/>
          <w:noProof/>
          <w:sz w:val="22"/>
          <w:szCs w:val="22"/>
        </w:rPr>
      </w:pPr>
    </w:p>
    <w:p w:rsidR="00D93242" w:rsidRPr="00B17ABA" w:rsidRDefault="00C64E30" w:rsidP="00D93242">
      <w:pPr>
        <w:pStyle w:val="TOC1"/>
        <w:tabs>
          <w:tab w:val="left" w:pos="1100"/>
          <w:tab w:val="right" w:leader="dot" w:pos="8210"/>
        </w:tabs>
        <w:spacing w:line="360" w:lineRule="auto"/>
        <w:rPr>
          <w:rFonts w:asciiTheme="minorHAnsi" w:hAnsiTheme="minorHAnsi" w:cstheme="minorBidi"/>
          <w:b/>
          <w:bCs/>
          <w:noProof/>
          <w:sz w:val="22"/>
          <w:szCs w:val="22"/>
        </w:rPr>
      </w:pPr>
      <w:hyperlink w:anchor="_Toc426018066" w:history="1">
        <w:r w:rsidR="00D93242" w:rsidRPr="00B17ABA">
          <w:rPr>
            <w:rStyle w:val="Hyperlink"/>
            <w:b/>
            <w:bCs/>
            <w:noProof/>
            <w:sz w:val="22"/>
            <w:szCs w:val="22"/>
          </w:rPr>
          <w:t>Chapter 8.</w:t>
        </w:r>
        <w:r w:rsidR="00D93242" w:rsidRPr="00B17ABA">
          <w:rPr>
            <w:rFonts w:asciiTheme="minorHAnsi" w:hAnsiTheme="minorHAnsi" w:cstheme="minorBidi"/>
            <w:b/>
            <w:bCs/>
            <w:noProof/>
            <w:sz w:val="22"/>
            <w:szCs w:val="22"/>
          </w:rPr>
          <w:tab/>
        </w:r>
        <w:r w:rsidR="00D93242" w:rsidRPr="00B17ABA">
          <w:rPr>
            <w:rStyle w:val="Hyperlink"/>
            <w:b/>
            <w:bCs/>
            <w:noProof/>
            <w:sz w:val="22"/>
            <w:szCs w:val="22"/>
          </w:rPr>
          <w:t>Discussion</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66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230</w:t>
        </w:r>
        <w:r w:rsidR="00D93242" w:rsidRPr="00B17ABA">
          <w:rPr>
            <w:b/>
            <w:bCs/>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67" w:history="1">
        <w:r w:rsidR="00D93242" w:rsidRPr="00B17ABA">
          <w:rPr>
            <w:rStyle w:val="Hyperlink"/>
            <w:noProof/>
            <w:sz w:val="22"/>
            <w:szCs w:val="22"/>
          </w:rPr>
          <w:t>8.1</w:t>
        </w:r>
        <w:r w:rsidR="00D93242" w:rsidRPr="00B17ABA">
          <w:rPr>
            <w:rFonts w:asciiTheme="minorHAnsi" w:hAnsiTheme="minorHAnsi" w:cstheme="minorBidi"/>
            <w:noProof/>
            <w:sz w:val="22"/>
            <w:szCs w:val="22"/>
          </w:rPr>
          <w:tab/>
        </w:r>
        <w:r w:rsidR="00D93242" w:rsidRPr="00B17ABA">
          <w:rPr>
            <w:rStyle w:val="Hyperlink"/>
            <w:noProof/>
            <w:sz w:val="22"/>
            <w:szCs w:val="22"/>
          </w:rPr>
          <w:t>Chapter overview</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67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30</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68" w:history="1">
        <w:r w:rsidR="00D93242" w:rsidRPr="00B17ABA">
          <w:rPr>
            <w:rStyle w:val="Hyperlink"/>
            <w:noProof/>
            <w:sz w:val="22"/>
            <w:szCs w:val="22"/>
          </w:rPr>
          <w:t>8.2</w:t>
        </w:r>
        <w:r w:rsidR="00D93242" w:rsidRPr="00B17ABA">
          <w:rPr>
            <w:rFonts w:asciiTheme="minorHAnsi" w:hAnsiTheme="minorHAnsi" w:cstheme="minorBidi"/>
            <w:noProof/>
            <w:sz w:val="22"/>
            <w:szCs w:val="22"/>
          </w:rPr>
          <w:tab/>
        </w:r>
        <w:r w:rsidR="00D93242" w:rsidRPr="00B17ABA">
          <w:rPr>
            <w:rStyle w:val="Hyperlink"/>
            <w:noProof/>
            <w:sz w:val="22"/>
            <w:szCs w:val="22"/>
          </w:rPr>
          <w:t>Summary of research</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68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30</w:t>
        </w:r>
        <w:r w:rsidR="00D93242" w:rsidRPr="00B17ABA">
          <w:rPr>
            <w:noProof/>
            <w:webHidden/>
            <w:sz w:val="22"/>
            <w:szCs w:val="22"/>
          </w:rPr>
          <w:fldChar w:fldCharType="end"/>
        </w:r>
      </w:hyperlink>
    </w:p>
    <w:p w:rsidR="00D93242" w:rsidRPr="00B17ABA" w:rsidRDefault="00C64E30" w:rsidP="00D93242">
      <w:pPr>
        <w:pStyle w:val="TOC2"/>
        <w:tabs>
          <w:tab w:val="left" w:pos="660"/>
          <w:tab w:val="right" w:leader="dot" w:pos="8210"/>
        </w:tabs>
        <w:spacing w:line="360" w:lineRule="auto"/>
        <w:ind w:left="142"/>
        <w:rPr>
          <w:rFonts w:asciiTheme="minorHAnsi" w:hAnsiTheme="minorHAnsi" w:cstheme="minorBidi"/>
          <w:noProof/>
          <w:sz w:val="22"/>
          <w:szCs w:val="22"/>
        </w:rPr>
      </w:pPr>
      <w:hyperlink w:anchor="_Toc426018069" w:history="1">
        <w:r w:rsidR="00D93242" w:rsidRPr="00B17ABA">
          <w:rPr>
            <w:rStyle w:val="Hyperlink"/>
            <w:noProof/>
            <w:sz w:val="22"/>
            <w:szCs w:val="22"/>
          </w:rPr>
          <w:t>8.3</w:t>
        </w:r>
        <w:r w:rsidR="00D93242" w:rsidRPr="00B17ABA">
          <w:rPr>
            <w:rFonts w:asciiTheme="minorHAnsi" w:hAnsiTheme="minorHAnsi" w:cstheme="minorBidi"/>
            <w:noProof/>
            <w:sz w:val="22"/>
            <w:szCs w:val="22"/>
          </w:rPr>
          <w:tab/>
        </w:r>
        <w:r w:rsidR="00D93242" w:rsidRPr="00B17ABA">
          <w:rPr>
            <w:rStyle w:val="Hyperlink"/>
            <w:noProof/>
            <w:sz w:val="22"/>
            <w:szCs w:val="22"/>
          </w:rPr>
          <w:t>Future research</w:t>
        </w:r>
        <w:r w:rsidR="00D93242" w:rsidRPr="00B17ABA">
          <w:rPr>
            <w:noProof/>
            <w:webHidden/>
            <w:sz w:val="22"/>
            <w:szCs w:val="22"/>
          </w:rPr>
          <w:tab/>
        </w:r>
        <w:r w:rsidR="00D93242" w:rsidRPr="00B17ABA">
          <w:rPr>
            <w:noProof/>
            <w:webHidden/>
            <w:sz w:val="22"/>
            <w:szCs w:val="22"/>
          </w:rPr>
          <w:fldChar w:fldCharType="begin"/>
        </w:r>
        <w:r w:rsidR="00D93242" w:rsidRPr="00B17ABA">
          <w:rPr>
            <w:noProof/>
            <w:webHidden/>
            <w:sz w:val="22"/>
            <w:szCs w:val="22"/>
          </w:rPr>
          <w:instrText xml:space="preserve"> PAGEREF _Toc426018069 \h </w:instrText>
        </w:r>
        <w:r w:rsidR="00D93242" w:rsidRPr="00B17ABA">
          <w:rPr>
            <w:noProof/>
            <w:webHidden/>
            <w:sz w:val="22"/>
            <w:szCs w:val="22"/>
          </w:rPr>
        </w:r>
        <w:r w:rsidR="00D93242" w:rsidRPr="00B17ABA">
          <w:rPr>
            <w:noProof/>
            <w:webHidden/>
            <w:sz w:val="22"/>
            <w:szCs w:val="22"/>
          </w:rPr>
          <w:fldChar w:fldCharType="separate"/>
        </w:r>
        <w:r w:rsidR="00540E8E">
          <w:rPr>
            <w:noProof/>
            <w:webHidden/>
            <w:sz w:val="22"/>
            <w:szCs w:val="22"/>
          </w:rPr>
          <w:t>241</w:t>
        </w:r>
        <w:r w:rsidR="00D93242" w:rsidRPr="00B17ABA">
          <w:rPr>
            <w:noProof/>
            <w:webHidden/>
            <w:sz w:val="22"/>
            <w:szCs w:val="22"/>
          </w:rPr>
          <w:fldChar w:fldCharType="end"/>
        </w:r>
      </w:hyperlink>
    </w:p>
    <w:p w:rsidR="00D93242" w:rsidRPr="00B17ABA" w:rsidRDefault="00D93242" w:rsidP="00D93242">
      <w:pPr>
        <w:pStyle w:val="TOC1"/>
        <w:tabs>
          <w:tab w:val="left" w:pos="1100"/>
          <w:tab w:val="right" w:leader="dot" w:pos="8210"/>
        </w:tabs>
        <w:spacing w:line="360" w:lineRule="auto"/>
        <w:rPr>
          <w:rStyle w:val="Hyperlink"/>
          <w:noProof/>
          <w:sz w:val="22"/>
          <w:szCs w:val="22"/>
        </w:rPr>
      </w:pPr>
    </w:p>
    <w:p w:rsidR="00D93242" w:rsidRPr="00B17ABA" w:rsidRDefault="00C64E30" w:rsidP="00D93242">
      <w:pPr>
        <w:pStyle w:val="TOC1"/>
        <w:tabs>
          <w:tab w:val="left" w:pos="1100"/>
          <w:tab w:val="right" w:leader="dot" w:pos="8210"/>
        </w:tabs>
        <w:spacing w:line="360" w:lineRule="auto"/>
        <w:rPr>
          <w:rFonts w:asciiTheme="minorHAnsi" w:hAnsiTheme="minorHAnsi" w:cstheme="minorBidi"/>
          <w:b/>
          <w:bCs/>
          <w:noProof/>
          <w:sz w:val="22"/>
          <w:szCs w:val="22"/>
        </w:rPr>
      </w:pPr>
      <w:hyperlink w:anchor="_Toc426018070" w:history="1">
        <w:r w:rsidR="00D93242" w:rsidRPr="00B17ABA">
          <w:rPr>
            <w:rStyle w:val="Hyperlink"/>
            <w:b/>
            <w:bCs/>
            <w:noProof/>
            <w:sz w:val="22"/>
            <w:szCs w:val="22"/>
          </w:rPr>
          <w:t>Chapter 9.</w:t>
        </w:r>
        <w:r w:rsidR="00D93242" w:rsidRPr="00B17ABA">
          <w:rPr>
            <w:rFonts w:asciiTheme="minorHAnsi" w:hAnsiTheme="minorHAnsi" w:cstheme="minorBidi"/>
            <w:b/>
            <w:bCs/>
            <w:noProof/>
            <w:sz w:val="22"/>
            <w:szCs w:val="22"/>
          </w:rPr>
          <w:tab/>
        </w:r>
        <w:r w:rsidR="00D93242" w:rsidRPr="00B17ABA">
          <w:rPr>
            <w:rStyle w:val="Hyperlink"/>
            <w:b/>
            <w:bCs/>
            <w:noProof/>
            <w:sz w:val="22"/>
            <w:szCs w:val="22"/>
          </w:rPr>
          <w:t>Conclusion</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70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248</w:t>
        </w:r>
        <w:r w:rsidR="00D93242" w:rsidRPr="00B17ABA">
          <w:rPr>
            <w:b/>
            <w:bCs/>
            <w:noProof/>
            <w:webHidden/>
            <w:sz w:val="22"/>
            <w:szCs w:val="22"/>
          </w:rPr>
          <w:fldChar w:fldCharType="end"/>
        </w:r>
      </w:hyperlink>
    </w:p>
    <w:p w:rsidR="00D93242" w:rsidRPr="00B17ABA" w:rsidRDefault="00D93242" w:rsidP="00D93242">
      <w:pPr>
        <w:pStyle w:val="TOC1"/>
        <w:tabs>
          <w:tab w:val="right" w:leader="dot" w:pos="8210"/>
        </w:tabs>
        <w:spacing w:line="360" w:lineRule="auto"/>
        <w:rPr>
          <w:rStyle w:val="Hyperlink"/>
          <w:noProof/>
          <w:sz w:val="22"/>
          <w:szCs w:val="22"/>
        </w:rPr>
      </w:pPr>
    </w:p>
    <w:p w:rsidR="00D93242" w:rsidRPr="00B17ABA" w:rsidRDefault="00C64E30" w:rsidP="00D93242">
      <w:pPr>
        <w:pStyle w:val="TOC1"/>
        <w:tabs>
          <w:tab w:val="right" w:leader="dot" w:pos="8210"/>
        </w:tabs>
        <w:spacing w:line="360" w:lineRule="auto"/>
        <w:rPr>
          <w:rStyle w:val="Hyperlink"/>
          <w:b/>
          <w:bCs/>
          <w:noProof/>
          <w:sz w:val="22"/>
          <w:szCs w:val="22"/>
        </w:rPr>
      </w:pPr>
      <w:hyperlink w:anchor="_Toc426018071" w:history="1">
        <w:r w:rsidR="00D93242" w:rsidRPr="00B17ABA">
          <w:rPr>
            <w:rStyle w:val="Hyperlink"/>
            <w:b/>
            <w:bCs/>
            <w:noProof/>
            <w:sz w:val="22"/>
            <w:szCs w:val="22"/>
          </w:rPr>
          <w:t>Reference</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71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254</w:t>
        </w:r>
        <w:r w:rsidR="00D93242" w:rsidRPr="00B17ABA">
          <w:rPr>
            <w:b/>
            <w:bCs/>
            <w:noProof/>
            <w:webHidden/>
            <w:sz w:val="22"/>
            <w:szCs w:val="22"/>
          </w:rPr>
          <w:fldChar w:fldCharType="end"/>
        </w:r>
      </w:hyperlink>
    </w:p>
    <w:p w:rsidR="00D93242" w:rsidRPr="00B17ABA" w:rsidRDefault="00C64E30" w:rsidP="00D93242">
      <w:pPr>
        <w:pStyle w:val="TOC1"/>
        <w:tabs>
          <w:tab w:val="right" w:leader="dot" w:pos="8210"/>
        </w:tabs>
        <w:spacing w:line="360" w:lineRule="auto"/>
        <w:rPr>
          <w:rFonts w:asciiTheme="minorHAnsi" w:hAnsiTheme="minorHAnsi" w:cstheme="minorBidi"/>
          <w:b/>
          <w:bCs/>
          <w:noProof/>
          <w:sz w:val="22"/>
          <w:szCs w:val="22"/>
        </w:rPr>
      </w:pPr>
      <w:hyperlink w:anchor="_Toc426018072" w:history="1">
        <w:r w:rsidR="00D93242" w:rsidRPr="00B17ABA">
          <w:rPr>
            <w:rStyle w:val="Hyperlink"/>
            <w:b/>
            <w:bCs/>
            <w:noProof/>
            <w:sz w:val="22"/>
            <w:szCs w:val="22"/>
          </w:rPr>
          <w:t>Appendices.</w:t>
        </w:r>
        <w:r w:rsidR="00D93242" w:rsidRPr="00B17ABA">
          <w:rPr>
            <w:b/>
            <w:bCs/>
            <w:noProof/>
            <w:webHidden/>
            <w:sz w:val="22"/>
            <w:szCs w:val="22"/>
          </w:rPr>
          <w:tab/>
        </w:r>
        <w:r w:rsidR="00D93242" w:rsidRPr="00B17ABA">
          <w:rPr>
            <w:b/>
            <w:bCs/>
            <w:noProof/>
            <w:webHidden/>
            <w:sz w:val="22"/>
            <w:szCs w:val="22"/>
          </w:rPr>
          <w:fldChar w:fldCharType="begin"/>
        </w:r>
        <w:r w:rsidR="00D93242" w:rsidRPr="00B17ABA">
          <w:rPr>
            <w:b/>
            <w:bCs/>
            <w:noProof/>
            <w:webHidden/>
            <w:sz w:val="22"/>
            <w:szCs w:val="22"/>
          </w:rPr>
          <w:instrText xml:space="preserve"> PAGEREF _Toc426018072 \h </w:instrText>
        </w:r>
        <w:r w:rsidR="00D93242" w:rsidRPr="00B17ABA">
          <w:rPr>
            <w:b/>
            <w:bCs/>
            <w:noProof/>
            <w:webHidden/>
            <w:sz w:val="22"/>
            <w:szCs w:val="22"/>
          </w:rPr>
        </w:r>
        <w:r w:rsidR="00D93242" w:rsidRPr="00B17ABA">
          <w:rPr>
            <w:b/>
            <w:bCs/>
            <w:noProof/>
            <w:webHidden/>
            <w:sz w:val="22"/>
            <w:szCs w:val="22"/>
          </w:rPr>
          <w:fldChar w:fldCharType="separate"/>
        </w:r>
        <w:r w:rsidR="00540E8E">
          <w:rPr>
            <w:b/>
            <w:bCs/>
            <w:noProof/>
            <w:webHidden/>
            <w:sz w:val="22"/>
            <w:szCs w:val="22"/>
          </w:rPr>
          <w:t>288</w:t>
        </w:r>
        <w:r w:rsidR="00D93242" w:rsidRPr="00B17ABA">
          <w:rPr>
            <w:b/>
            <w:bCs/>
            <w:noProof/>
            <w:webHidden/>
            <w:sz w:val="22"/>
            <w:szCs w:val="22"/>
          </w:rPr>
          <w:fldChar w:fldCharType="end"/>
        </w:r>
      </w:hyperlink>
    </w:p>
    <w:p w:rsidR="00AD09D2" w:rsidRPr="00B17ABA" w:rsidRDefault="00E62DE7" w:rsidP="006A7463">
      <w:r w:rsidRPr="00B17ABA">
        <w:rPr>
          <w:rFonts w:cstheme="majorBidi"/>
        </w:rPr>
        <w:fldChar w:fldCharType="end"/>
      </w:r>
    </w:p>
    <w:p w:rsidR="00BE5CF1" w:rsidRPr="00B17ABA" w:rsidRDefault="00BE5CF1" w:rsidP="001A2558">
      <w:pPr>
        <w:pStyle w:val="Heading1"/>
        <w:numPr>
          <w:ilvl w:val="0"/>
          <w:numId w:val="0"/>
        </w:numPr>
        <w:ind w:left="357"/>
      </w:pPr>
      <w:r w:rsidRPr="00B17ABA">
        <w:br w:type="page"/>
      </w:r>
    </w:p>
    <w:p w:rsidR="00BE5CF1" w:rsidRPr="00B17ABA" w:rsidRDefault="00BE5CF1" w:rsidP="00A665BD">
      <w:pPr>
        <w:pStyle w:val="Heading1"/>
        <w:numPr>
          <w:ilvl w:val="0"/>
          <w:numId w:val="0"/>
        </w:numPr>
        <w:ind w:left="360" w:hanging="360"/>
      </w:pPr>
      <w:bookmarkStart w:id="3" w:name="_Toc411180768"/>
      <w:bookmarkStart w:id="4" w:name="_Toc411181229"/>
      <w:bookmarkStart w:id="5" w:name="_Toc412191647"/>
      <w:bookmarkStart w:id="6" w:name="_Toc412310045"/>
      <w:bookmarkStart w:id="7" w:name="_Toc426018015"/>
      <w:r w:rsidRPr="00B17ABA">
        <w:lastRenderedPageBreak/>
        <w:t>List of tables</w:t>
      </w:r>
      <w:bookmarkEnd w:id="3"/>
      <w:bookmarkEnd w:id="4"/>
      <w:bookmarkEnd w:id="5"/>
      <w:bookmarkEnd w:id="6"/>
      <w:bookmarkEnd w:id="7"/>
    </w:p>
    <w:p w:rsidR="00D93242" w:rsidRPr="00B17ABA" w:rsidRDefault="009F4FC6" w:rsidP="00D93242">
      <w:pPr>
        <w:pStyle w:val="TableofFigures"/>
        <w:tabs>
          <w:tab w:val="right" w:leader="dot" w:pos="8210"/>
        </w:tabs>
        <w:ind w:left="567" w:hanging="567"/>
        <w:rPr>
          <w:rFonts w:asciiTheme="minorHAnsi" w:hAnsiTheme="minorHAnsi"/>
          <w:noProof/>
        </w:rPr>
      </w:pPr>
      <w:r w:rsidRPr="00B17ABA">
        <w:fldChar w:fldCharType="begin"/>
      </w:r>
      <w:r w:rsidRPr="00B17ABA">
        <w:instrText xml:space="preserve"> TOC \h \z \c "Table" </w:instrText>
      </w:r>
      <w:r w:rsidRPr="00B17ABA">
        <w:fldChar w:fldCharType="separate"/>
      </w:r>
      <w:hyperlink w:anchor="_Toc426018622"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2.1. Classification of evaluation models for SDDP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22 \h </w:instrText>
        </w:r>
        <w:r w:rsidR="00D93242" w:rsidRPr="00B17ABA">
          <w:rPr>
            <w:noProof/>
            <w:webHidden/>
          </w:rPr>
        </w:r>
        <w:r w:rsidR="00D93242" w:rsidRPr="00B17ABA">
          <w:rPr>
            <w:noProof/>
            <w:webHidden/>
          </w:rPr>
          <w:fldChar w:fldCharType="separate"/>
        </w:r>
        <w:r w:rsidR="00540E8E">
          <w:rPr>
            <w:noProof/>
            <w:webHidden/>
          </w:rPr>
          <w:t>15</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23"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2.2. Comparison between SDDPs and the representative combinatorial optimisation problems: traveling salesman problems and job-shop scheduling problem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23 \h </w:instrText>
        </w:r>
        <w:r w:rsidR="00D93242" w:rsidRPr="00B17ABA">
          <w:rPr>
            <w:noProof/>
            <w:webHidden/>
          </w:rPr>
        </w:r>
        <w:r w:rsidR="00D93242" w:rsidRPr="00B17ABA">
          <w:rPr>
            <w:noProof/>
            <w:webHidden/>
          </w:rPr>
          <w:fldChar w:fldCharType="separate"/>
        </w:r>
        <w:r w:rsidR="00540E8E">
          <w:rPr>
            <w:noProof/>
            <w:webHidden/>
          </w:rPr>
          <w:t>21</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24"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3.1. The number of papers retrieved from four electronic databases by search strategy</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24 \h </w:instrText>
        </w:r>
        <w:r w:rsidR="00D93242" w:rsidRPr="00B17ABA">
          <w:rPr>
            <w:noProof/>
            <w:webHidden/>
          </w:rPr>
        </w:r>
        <w:r w:rsidR="00D93242" w:rsidRPr="00B17ABA">
          <w:rPr>
            <w:noProof/>
            <w:webHidden/>
          </w:rPr>
          <w:fldChar w:fldCharType="separate"/>
        </w:r>
        <w:r w:rsidR="00540E8E">
          <w:rPr>
            <w:noProof/>
            <w:webHidden/>
          </w:rPr>
          <w:t>35</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25"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3.2. The characteristics of each category</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25 \h </w:instrText>
        </w:r>
        <w:r w:rsidR="00D93242" w:rsidRPr="00B17ABA">
          <w:rPr>
            <w:noProof/>
            <w:webHidden/>
          </w:rPr>
        </w:r>
        <w:r w:rsidR="00D93242" w:rsidRPr="00B17ABA">
          <w:rPr>
            <w:noProof/>
            <w:webHidden/>
          </w:rPr>
          <w:fldChar w:fldCharType="separate"/>
        </w:r>
        <w:r w:rsidR="00540E8E">
          <w:rPr>
            <w:noProof/>
            <w:webHidden/>
          </w:rPr>
          <w:t>37</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26"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3.3. Potential heuristic and optimisation methods for sequential decision problem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26 \h </w:instrText>
        </w:r>
        <w:r w:rsidR="00D93242" w:rsidRPr="00B17ABA">
          <w:rPr>
            <w:noProof/>
            <w:webHidden/>
          </w:rPr>
        </w:r>
        <w:r w:rsidR="00D93242" w:rsidRPr="00B17ABA">
          <w:rPr>
            <w:noProof/>
            <w:webHidden/>
          </w:rPr>
          <w:fldChar w:fldCharType="separate"/>
        </w:r>
        <w:r w:rsidR="00540E8E">
          <w:rPr>
            <w:noProof/>
            <w:webHidden/>
          </w:rPr>
          <w:t>38</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27"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3.4. Comparison of different optimisation approaches proposed in the classification</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27 \h </w:instrText>
        </w:r>
        <w:r w:rsidR="00D93242" w:rsidRPr="00B17ABA">
          <w:rPr>
            <w:noProof/>
            <w:webHidden/>
          </w:rPr>
        </w:r>
        <w:r w:rsidR="00D93242" w:rsidRPr="00B17ABA">
          <w:rPr>
            <w:noProof/>
            <w:webHidden/>
          </w:rPr>
          <w:fldChar w:fldCharType="separate"/>
        </w:r>
        <w:r w:rsidR="00540E8E">
          <w:rPr>
            <w:noProof/>
            <w:webHidden/>
          </w:rPr>
          <w:t>71</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28"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3.5. Optimal treatment pathway obtained from the different optimisation approache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28 \h </w:instrText>
        </w:r>
        <w:r w:rsidR="00D93242" w:rsidRPr="00B17ABA">
          <w:rPr>
            <w:noProof/>
            <w:webHidden/>
          </w:rPr>
        </w:r>
        <w:r w:rsidR="00D93242" w:rsidRPr="00B17ABA">
          <w:rPr>
            <w:noProof/>
            <w:webHidden/>
          </w:rPr>
          <w:fldChar w:fldCharType="separate"/>
        </w:r>
        <w:r w:rsidR="00540E8E">
          <w:rPr>
            <w:noProof/>
            <w:webHidden/>
          </w:rPr>
          <w:t>72</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29"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4.1.</w:t>
        </w:r>
        <w:r w:rsidR="00D93242" w:rsidRPr="00B17ABA">
          <w:rPr>
            <w:rStyle w:val="Hyperlink"/>
            <w:noProof/>
            <w:lang w:eastAsia="ko-KR"/>
          </w:rPr>
          <w:t xml:space="preserve"> </w:t>
        </w:r>
        <w:r w:rsidR="00D93242" w:rsidRPr="00B17ABA">
          <w:rPr>
            <w:rStyle w:val="Hyperlink"/>
            <w:noProof/>
          </w:rPr>
          <w:t>Blood pressure classification from the NICE guideline</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29 \h </w:instrText>
        </w:r>
        <w:r w:rsidR="00D93242" w:rsidRPr="00B17ABA">
          <w:rPr>
            <w:noProof/>
            <w:webHidden/>
          </w:rPr>
        </w:r>
        <w:r w:rsidR="00D93242" w:rsidRPr="00B17ABA">
          <w:rPr>
            <w:noProof/>
            <w:webHidden/>
          </w:rPr>
          <w:fldChar w:fldCharType="separate"/>
        </w:r>
        <w:r w:rsidR="00540E8E">
          <w:rPr>
            <w:noProof/>
            <w:webHidden/>
          </w:rPr>
          <w:t>74</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0"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4.2. Recommendations from major clinical guidelines of primary hypertension</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0 \h </w:instrText>
        </w:r>
        <w:r w:rsidR="00D93242" w:rsidRPr="00B17ABA">
          <w:rPr>
            <w:noProof/>
            <w:webHidden/>
          </w:rPr>
        </w:r>
        <w:r w:rsidR="00D93242" w:rsidRPr="00B17ABA">
          <w:rPr>
            <w:noProof/>
            <w:webHidden/>
          </w:rPr>
          <w:fldChar w:fldCharType="separate"/>
        </w:r>
        <w:r w:rsidR="00540E8E">
          <w:rPr>
            <w:noProof/>
            <w:webHidden/>
          </w:rPr>
          <w:t>81</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1"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4.3. Recommended drugs for cardiovascular diseases and diabete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1 \h </w:instrText>
        </w:r>
        <w:r w:rsidR="00D93242" w:rsidRPr="00B17ABA">
          <w:rPr>
            <w:noProof/>
            <w:webHidden/>
          </w:rPr>
        </w:r>
        <w:r w:rsidR="00D93242" w:rsidRPr="00B17ABA">
          <w:rPr>
            <w:noProof/>
            <w:webHidden/>
          </w:rPr>
          <w:fldChar w:fldCharType="separate"/>
        </w:r>
        <w:r w:rsidR="00540E8E">
          <w:rPr>
            <w:noProof/>
            <w:webHidden/>
          </w:rPr>
          <w:t>83</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2"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 The mean TC, HDL, BMI of the hypertensive patients in the UK</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2 \h </w:instrText>
        </w:r>
        <w:r w:rsidR="00D93242" w:rsidRPr="00B17ABA">
          <w:rPr>
            <w:noProof/>
            <w:webHidden/>
          </w:rPr>
        </w:r>
        <w:r w:rsidR="00D93242" w:rsidRPr="00B17ABA">
          <w:rPr>
            <w:noProof/>
            <w:webHidden/>
          </w:rPr>
          <w:fldChar w:fldCharType="separate"/>
        </w:r>
        <w:r w:rsidR="00540E8E">
          <w:rPr>
            <w:noProof/>
            <w:webHidden/>
          </w:rPr>
          <w:t>99</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3"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2. Age and gender-specific proportions of first-onset CVD</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3 \h </w:instrText>
        </w:r>
        <w:r w:rsidR="00D93242" w:rsidRPr="00B17ABA">
          <w:rPr>
            <w:noProof/>
            <w:webHidden/>
          </w:rPr>
        </w:r>
        <w:r w:rsidR="00D93242" w:rsidRPr="00B17ABA">
          <w:rPr>
            <w:noProof/>
            <w:webHidden/>
          </w:rPr>
          <w:fldChar w:fldCharType="separate"/>
        </w:r>
        <w:r w:rsidR="00540E8E">
          <w:rPr>
            <w:noProof/>
            <w:webHidden/>
          </w:rPr>
          <w:t>102</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4"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3. All-cause mortality between 2008 and 2010 in England and Wale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4 \h </w:instrText>
        </w:r>
        <w:r w:rsidR="00D93242" w:rsidRPr="00B17ABA">
          <w:rPr>
            <w:noProof/>
            <w:webHidden/>
          </w:rPr>
        </w:r>
        <w:r w:rsidR="00D93242" w:rsidRPr="00B17ABA">
          <w:rPr>
            <w:noProof/>
            <w:webHidden/>
          </w:rPr>
          <w:fldChar w:fldCharType="separate"/>
        </w:r>
        <w:r w:rsidR="00540E8E">
          <w:rPr>
            <w:noProof/>
            <w:webHidden/>
          </w:rPr>
          <w:t>102</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5"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 xml:space="preserve">5.4. Age and gender-specific non-circulatory deaths as </w:t>
        </w:r>
        <w:r w:rsidR="00D93242" w:rsidRPr="00B17ABA">
          <w:rPr>
            <w:rStyle w:val="Hyperlink"/>
            <w:noProof/>
            <w:lang w:eastAsia="ko-KR"/>
          </w:rPr>
          <w:t xml:space="preserve">a </w:t>
        </w:r>
        <w:r w:rsidR="00D93242" w:rsidRPr="00B17ABA">
          <w:rPr>
            <w:rStyle w:val="Hyperlink"/>
            <w:noProof/>
          </w:rPr>
          <w:t>proportion of all death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5 \h </w:instrText>
        </w:r>
        <w:r w:rsidR="00D93242" w:rsidRPr="00B17ABA">
          <w:rPr>
            <w:noProof/>
            <w:webHidden/>
          </w:rPr>
        </w:r>
        <w:r w:rsidR="00D93242" w:rsidRPr="00B17ABA">
          <w:rPr>
            <w:noProof/>
            <w:webHidden/>
          </w:rPr>
          <w:fldChar w:fldCharType="separate"/>
        </w:r>
        <w:r w:rsidR="00540E8E">
          <w:rPr>
            <w:noProof/>
            <w:webHidden/>
          </w:rPr>
          <w:t>103</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6"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5. Incidence per 100,000 of HF in the UK</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6 \h </w:instrText>
        </w:r>
        <w:r w:rsidR="00D93242" w:rsidRPr="00B17ABA">
          <w:rPr>
            <w:noProof/>
            <w:webHidden/>
          </w:rPr>
        </w:r>
        <w:r w:rsidR="00D93242" w:rsidRPr="00B17ABA">
          <w:rPr>
            <w:noProof/>
            <w:webHidden/>
          </w:rPr>
          <w:fldChar w:fldCharType="separate"/>
        </w:r>
        <w:r w:rsidR="00540E8E">
          <w:rPr>
            <w:noProof/>
            <w:webHidden/>
          </w:rPr>
          <w:t>103</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7"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6. Type 2 DM annual risk per 100,000 population in the UK</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7 \h </w:instrText>
        </w:r>
        <w:r w:rsidR="00D93242" w:rsidRPr="00B17ABA">
          <w:rPr>
            <w:noProof/>
            <w:webHidden/>
          </w:rPr>
        </w:r>
        <w:r w:rsidR="00D93242" w:rsidRPr="00B17ABA">
          <w:rPr>
            <w:noProof/>
            <w:webHidden/>
          </w:rPr>
          <w:fldChar w:fldCharType="separate"/>
        </w:r>
        <w:r w:rsidR="00540E8E">
          <w:rPr>
            <w:noProof/>
            <w:webHidden/>
          </w:rPr>
          <w:t>104</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8"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7. Risk of type 2 DM according to category of antihypertensive drug</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8 \h </w:instrText>
        </w:r>
        <w:r w:rsidR="00D93242" w:rsidRPr="00B17ABA">
          <w:rPr>
            <w:noProof/>
            <w:webHidden/>
          </w:rPr>
        </w:r>
        <w:r w:rsidR="00D93242" w:rsidRPr="00B17ABA">
          <w:rPr>
            <w:noProof/>
            <w:webHidden/>
          </w:rPr>
          <w:fldChar w:fldCharType="separate"/>
        </w:r>
        <w:r w:rsidR="00540E8E">
          <w:rPr>
            <w:noProof/>
            <w:webHidden/>
          </w:rPr>
          <w:t>104</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39"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8. Health states and possible transitions in the long-term CVD model</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39 \h </w:instrText>
        </w:r>
        <w:r w:rsidR="00D93242" w:rsidRPr="00B17ABA">
          <w:rPr>
            <w:noProof/>
            <w:webHidden/>
          </w:rPr>
        </w:r>
        <w:r w:rsidR="00D93242" w:rsidRPr="00B17ABA">
          <w:rPr>
            <w:noProof/>
            <w:webHidden/>
          </w:rPr>
          <w:fldChar w:fldCharType="separate"/>
        </w:r>
        <w:r w:rsidR="00540E8E">
          <w:rPr>
            <w:noProof/>
            <w:webHidden/>
          </w:rPr>
          <w:t>106</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0"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9. Annual baseline risks of primary and secondary CV event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0 \h </w:instrText>
        </w:r>
        <w:r w:rsidR="00D93242" w:rsidRPr="00B17ABA">
          <w:rPr>
            <w:noProof/>
            <w:webHidden/>
          </w:rPr>
        </w:r>
        <w:r w:rsidR="00D93242" w:rsidRPr="00B17ABA">
          <w:rPr>
            <w:noProof/>
            <w:webHidden/>
          </w:rPr>
          <w:fldChar w:fldCharType="separate"/>
        </w:r>
        <w:r w:rsidR="00540E8E">
          <w:rPr>
            <w:noProof/>
            <w:webHidden/>
          </w:rPr>
          <w:t>108</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1"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0. Comparison between Framingham models and QRISK2</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1 \h </w:instrText>
        </w:r>
        <w:r w:rsidR="00D93242" w:rsidRPr="00B17ABA">
          <w:rPr>
            <w:noProof/>
            <w:webHidden/>
          </w:rPr>
        </w:r>
        <w:r w:rsidR="00D93242" w:rsidRPr="00B17ABA">
          <w:rPr>
            <w:noProof/>
            <w:webHidden/>
          </w:rPr>
          <w:fldChar w:fldCharType="separate"/>
        </w:r>
        <w:r w:rsidR="00540E8E">
          <w:rPr>
            <w:noProof/>
            <w:webHidden/>
          </w:rPr>
          <w:t>111</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2"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1. Comparison between systematic reviews on SBP lowering effect of antihypertensive drug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2 \h </w:instrText>
        </w:r>
        <w:r w:rsidR="00D93242" w:rsidRPr="00B17ABA">
          <w:rPr>
            <w:noProof/>
            <w:webHidden/>
          </w:rPr>
        </w:r>
        <w:r w:rsidR="00D93242" w:rsidRPr="00B17ABA">
          <w:rPr>
            <w:noProof/>
            <w:webHidden/>
          </w:rPr>
          <w:fldChar w:fldCharType="separate"/>
        </w:r>
        <w:r w:rsidR="00540E8E">
          <w:rPr>
            <w:noProof/>
            <w:webHidden/>
          </w:rPr>
          <w:t>113</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3"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2. Absolute SBP lowering effects accumulated over one year</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3 \h </w:instrText>
        </w:r>
        <w:r w:rsidR="00D93242" w:rsidRPr="00B17ABA">
          <w:rPr>
            <w:noProof/>
            <w:webHidden/>
          </w:rPr>
        </w:r>
        <w:r w:rsidR="00D93242" w:rsidRPr="00B17ABA">
          <w:rPr>
            <w:noProof/>
            <w:webHidden/>
          </w:rPr>
          <w:fldChar w:fldCharType="separate"/>
        </w:r>
        <w:r w:rsidR="00540E8E">
          <w:rPr>
            <w:noProof/>
            <w:webHidden/>
          </w:rPr>
          <w:t>114</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4"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3. Relative SBP lowering effects (%) accumulated over one year</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4 \h </w:instrText>
        </w:r>
        <w:r w:rsidR="00D93242" w:rsidRPr="00B17ABA">
          <w:rPr>
            <w:noProof/>
            <w:webHidden/>
          </w:rPr>
        </w:r>
        <w:r w:rsidR="00D93242" w:rsidRPr="00B17ABA">
          <w:rPr>
            <w:noProof/>
            <w:webHidden/>
          </w:rPr>
          <w:fldChar w:fldCharType="separate"/>
        </w:r>
        <w:r w:rsidR="00540E8E">
          <w:rPr>
            <w:noProof/>
            <w:webHidden/>
          </w:rPr>
          <w:t>117</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5"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4. Relative risks to CVDs, DM and death depending on antihypertensive drug</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5 \h </w:instrText>
        </w:r>
        <w:r w:rsidR="00D93242" w:rsidRPr="00B17ABA">
          <w:rPr>
            <w:noProof/>
            <w:webHidden/>
          </w:rPr>
        </w:r>
        <w:r w:rsidR="00D93242" w:rsidRPr="00B17ABA">
          <w:rPr>
            <w:noProof/>
            <w:webHidden/>
          </w:rPr>
          <w:fldChar w:fldCharType="separate"/>
        </w:r>
        <w:r w:rsidR="00540E8E">
          <w:rPr>
            <w:noProof/>
            <w:webHidden/>
          </w:rPr>
          <w:t>118</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6"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5. Comparison between Ross et al’s and Law et al’s systematic review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6 \h </w:instrText>
        </w:r>
        <w:r w:rsidR="00D93242" w:rsidRPr="00B17ABA">
          <w:rPr>
            <w:noProof/>
            <w:webHidden/>
          </w:rPr>
        </w:r>
        <w:r w:rsidR="00D93242" w:rsidRPr="00B17ABA">
          <w:rPr>
            <w:noProof/>
            <w:webHidden/>
          </w:rPr>
          <w:fldChar w:fldCharType="separate"/>
        </w:r>
        <w:r w:rsidR="00540E8E">
          <w:rPr>
            <w:noProof/>
            <w:webHidden/>
          </w:rPr>
          <w:t>120</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7"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6. Annual costs and utility weights by CVD and DM</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7 \h </w:instrText>
        </w:r>
        <w:r w:rsidR="00D93242" w:rsidRPr="00B17ABA">
          <w:rPr>
            <w:noProof/>
            <w:webHidden/>
          </w:rPr>
        </w:r>
        <w:r w:rsidR="00D93242" w:rsidRPr="00B17ABA">
          <w:rPr>
            <w:noProof/>
            <w:webHidden/>
          </w:rPr>
          <w:fldChar w:fldCharType="separate"/>
        </w:r>
        <w:r w:rsidR="00540E8E">
          <w:rPr>
            <w:noProof/>
            <w:webHidden/>
          </w:rPr>
          <w:t>122</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8"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7. Antihypertensive drug costs per year</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8 \h </w:instrText>
        </w:r>
        <w:r w:rsidR="00D93242" w:rsidRPr="00B17ABA">
          <w:rPr>
            <w:noProof/>
            <w:webHidden/>
          </w:rPr>
        </w:r>
        <w:r w:rsidR="00D93242" w:rsidRPr="00B17ABA">
          <w:rPr>
            <w:noProof/>
            <w:webHidden/>
          </w:rPr>
          <w:fldChar w:fldCharType="separate"/>
        </w:r>
        <w:r w:rsidR="00540E8E">
          <w:rPr>
            <w:noProof/>
            <w:webHidden/>
          </w:rPr>
          <w:t>123</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49"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8. Parameters of key variables for PSA</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49 \h </w:instrText>
        </w:r>
        <w:r w:rsidR="00D93242" w:rsidRPr="00B17ABA">
          <w:rPr>
            <w:noProof/>
            <w:webHidden/>
          </w:rPr>
        </w:r>
        <w:r w:rsidR="00D93242" w:rsidRPr="00B17ABA">
          <w:rPr>
            <w:noProof/>
            <w:webHidden/>
          </w:rPr>
          <w:fldChar w:fldCharType="separate"/>
        </w:r>
        <w:r w:rsidR="00540E8E">
          <w:rPr>
            <w:noProof/>
            <w:webHidden/>
          </w:rPr>
          <w:t>125</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0"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5.19. Comparison between the SDDP hypertension model and the NICE hypertension model</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0 \h </w:instrText>
        </w:r>
        <w:r w:rsidR="00D93242" w:rsidRPr="00B17ABA">
          <w:rPr>
            <w:noProof/>
            <w:webHidden/>
          </w:rPr>
        </w:r>
        <w:r w:rsidR="00D93242" w:rsidRPr="00B17ABA">
          <w:rPr>
            <w:noProof/>
            <w:webHidden/>
          </w:rPr>
          <w:fldChar w:fldCharType="separate"/>
        </w:r>
        <w:r w:rsidR="00540E8E">
          <w:rPr>
            <w:noProof/>
            <w:webHidden/>
          </w:rPr>
          <w:t>129</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1"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6.1. Summary of the functions included in the hypertension SDDP model</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1 \h </w:instrText>
        </w:r>
        <w:r w:rsidR="00D93242" w:rsidRPr="00B17ABA">
          <w:rPr>
            <w:noProof/>
            <w:webHidden/>
          </w:rPr>
        </w:r>
        <w:r w:rsidR="00D93242" w:rsidRPr="00B17ABA">
          <w:rPr>
            <w:noProof/>
            <w:webHidden/>
          </w:rPr>
          <w:fldChar w:fldCharType="separate"/>
        </w:r>
        <w:r w:rsidR="00540E8E">
          <w:rPr>
            <w:noProof/>
            <w:webHidden/>
          </w:rPr>
          <w:t>131</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2"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6.2. Scenario selection to implement the hypertension SDDP model</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2 \h </w:instrText>
        </w:r>
        <w:r w:rsidR="00D93242" w:rsidRPr="00B17ABA">
          <w:rPr>
            <w:noProof/>
            <w:webHidden/>
          </w:rPr>
        </w:r>
        <w:r w:rsidR="00D93242" w:rsidRPr="00B17ABA">
          <w:rPr>
            <w:noProof/>
            <w:webHidden/>
          </w:rPr>
          <w:fldChar w:fldCharType="separate"/>
        </w:r>
        <w:r w:rsidR="00540E8E">
          <w:rPr>
            <w:noProof/>
            <w:webHidden/>
          </w:rPr>
          <w:t>134</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3"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6.3. Matrix of the decision tree generated by ‘TreeGenerator’</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3 \h </w:instrText>
        </w:r>
        <w:r w:rsidR="00D93242" w:rsidRPr="00B17ABA">
          <w:rPr>
            <w:noProof/>
            <w:webHidden/>
          </w:rPr>
        </w:r>
        <w:r w:rsidR="00D93242" w:rsidRPr="00B17ABA">
          <w:rPr>
            <w:noProof/>
            <w:webHidden/>
          </w:rPr>
          <w:fldChar w:fldCharType="separate"/>
        </w:r>
        <w:r w:rsidR="00540E8E">
          <w:rPr>
            <w:noProof/>
            <w:webHidden/>
          </w:rPr>
          <w:t>135</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4"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6.4. Matrix of the search space generated by ‘PolicyGenerator’</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4 \h </w:instrText>
        </w:r>
        <w:r w:rsidR="00D93242" w:rsidRPr="00B17ABA">
          <w:rPr>
            <w:noProof/>
            <w:webHidden/>
          </w:rPr>
        </w:r>
        <w:r w:rsidR="00D93242" w:rsidRPr="00B17ABA">
          <w:rPr>
            <w:noProof/>
            <w:webHidden/>
          </w:rPr>
          <w:fldChar w:fldCharType="separate"/>
        </w:r>
        <w:r w:rsidR="00540E8E">
          <w:rPr>
            <w:noProof/>
            <w:webHidden/>
          </w:rPr>
          <w:t>136</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5"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6.5. Matrix of the actual drug use generated by ‘VasGenerator’</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5 \h </w:instrText>
        </w:r>
        <w:r w:rsidR="00D93242" w:rsidRPr="00B17ABA">
          <w:rPr>
            <w:noProof/>
            <w:webHidden/>
          </w:rPr>
        </w:r>
        <w:r w:rsidR="00D93242" w:rsidRPr="00B17ABA">
          <w:rPr>
            <w:noProof/>
            <w:webHidden/>
          </w:rPr>
          <w:fldChar w:fldCharType="separate"/>
        </w:r>
        <w:r w:rsidR="00540E8E">
          <w:rPr>
            <w:noProof/>
            <w:webHidden/>
          </w:rPr>
          <w:t>137</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6"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6.6. Matrix of the maintenance therapy generated by ‘MTGenerator’</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6 \h </w:instrText>
        </w:r>
        <w:r w:rsidR="00D93242" w:rsidRPr="00B17ABA">
          <w:rPr>
            <w:noProof/>
            <w:webHidden/>
          </w:rPr>
        </w:r>
        <w:r w:rsidR="00D93242" w:rsidRPr="00B17ABA">
          <w:rPr>
            <w:noProof/>
            <w:webHidden/>
          </w:rPr>
          <w:fldChar w:fldCharType="separate"/>
        </w:r>
        <w:r w:rsidR="00540E8E">
          <w:rPr>
            <w:noProof/>
            <w:webHidden/>
          </w:rPr>
          <w:t>138</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7"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 Treatment effectiveness predicted from the validation scenarios where the same treatment is applied in the follow-up period</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7 \h </w:instrText>
        </w:r>
        <w:r w:rsidR="00D93242" w:rsidRPr="00B17ABA">
          <w:rPr>
            <w:noProof/>
            <w:webHidden/>
          </w:rPr>
        </w:r>
        <w:r w:rsidR="00D93242" w:rsidRPr="00B17ABA">
          <w:rPr>
            <w:noProof/>
            <w:webHidden/>
          </w:rPr>
          <w:fldChar w:fldCharType="separate"/>
        </w:r>
        <w:r w:rsidR="00540E8E">
          <w:rPr>
            <w:noProof/>
            <w:webHidden/>
          </w:rPr>
          <w:t>171</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8"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2. Comparison of the CE results from the hypertension SDDP and the NICE hypertension models in men</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8 \h </w:instrText>
        </w:r>
        <w:r w:rsidR="00D93242" w:rsidRPr="00B17ABA">
          <w:rPr>
            <w:noProof/>
            <w:webHidden/>
          </w:rPr>
        </w:r>
        <w:r w:rsidR="00D93242" w:rsidRPr="00B17ABA">
          <w:rPr>
            <w:noProof/>
            <w:webHidden/>
          </w:rPr>
          <w:fldChar w:fldCharType="separate"/>
        </w:r>
        <w:r w:rsidR="00540E8E">
          <w:rPr>
            <w:noProof/>
            <w:webHidden/>
          </w:rPr>
          <w:t>176</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59"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3. Breakdown of the costs and QALYs of the hypertension SDDP model in men</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59 \h </w:instrText>
        </w:r>
        <w:r w:rsidR="00D93242" w:rsidRPr="00B17ABA">
          <w:rPr>
            <w:noProof/>
            <w:webHidden/>
          </w:rPr>
        </w:r>
        <w:r w:rsidR="00D93242" w:rsidRPr="00B17ABA">
          <w:rPr>
            <w:noProof/>
            <w:webHidden/>
          </w:rPr>
          <w:fldChar w:fldCharType="separate"/>
        </w:r>
        <w:r w:rsidR="00540E8E">
          <w:rPr>
            <w:noProof/>
            <w:webHidden/>
          </w:rPr>
          <w:t>176</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0"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4. Comparison of the CE results from the hypertension SDDP and the NICE hypertension models in women</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0 \h </w:instrText>
        </w:r>
        <w:r w:rsidR="00D93242" w:rsidRPr="00B17ABA">
          <w:rPr>
            <w:noProof/>
            <w:webHidden/>
          </w:rPr>
        </w:r>
        <w:r w:rsidR="00D93242" w:rsidRPr="00B17ABA">
          <w:rPr>
            <w:noProof/>
            <w:webHidden/>
          </w:rPr>
          <w:fldChar w:fldCharType="separate"/>
        </w:r>
        <w:r w:rsidR="00540E8E">
          <w:rPr>
            <w:noProof/>
            <w:webHidden/>
          </w:rPr>
          <w:t>177</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1"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5. Breakdown of the costs and QALYs of the hypertension SDDP model in women</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1 \h </w:instrText>
        </w:r>
        <w:r w:rsidR="00D93242" w:rsidRPr="00B17ABA">
          <w:rPr>
            <w:noProof/>
            <w:webHidden/>
          </w:rPr>
        </w:r>
        <w:r w:rsidR="00D93242" w:rsidRPr="00B17ABA">
          <w:rPr>
            <w:noProof/>
            <w:webHidden/>
          </w:rPr>
          <w:fldChar w:fldCharType="separate"/>
        </w:r>
        <w:r w:rsidR="00540E8E">
          <w:rPr>
            <w:noProof/>
            <w:webHidden/>
          </w:rPr>
          <w:t>177</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2"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6. Optimal solutions using enumeration in the base-case</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2 \h </w:instrText>
        </w:r>
        <w:r w:rsidR="00D93242" w:rsidRPr="00B17ABA">
          <w:rPr>
            <w:noProof/>
            <w:webHidden/>
          </w:rPr>
        </w:r>
        <w:r w:rsidR="00D93242" w:rsidRPr="00B17ABA">
          <w:rPr>
            <w:noProof/>
            <w:webHidden/>
          </w:rPr>
          <w:fldChar w:fldCharType="separate"/>
        </w:r>
        <w:r w:rsidR="00540E8E">
          <w:rPr>
            <w:noProof/>
            <w:webHidden/>
          </w:rPr>
          <w:t>179</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3"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7. The list of tested groups divided by the combination of initial and second-line drug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3 \h </w:instrText>
        </w:r>
        <w:r w:rsidR="00D93242" w:rsidRPr="00B17ABA">
          <w:rPr>
            <w:noProof/>
            <w:webHidden/>
          </w:rPr>
        </w:r>
        <w:r w:rsidR="00D93242" w:rsidRPr="00B17ABA">
          <w:rPr>
            <w:noProof/>
            <w:webHidden/>
          </w:rPr>
          <w:fldChar w:fldCharType="separate"/>
        </w:r>
        <w:r w:rsidR="00540E8E">
          <w:rPr>
            <w:noProof/>
            <w:webHidden/>
          </w:rPr>
          <w:t>190</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4"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8. Optimal treatment sequences and total net benefit depending on gender and initial age</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4 \h </w:instrText>
        </w:r>
        <w:r w:rsidR="00D93242" w:rsidRPr="00B17ABA">
          <w:rPr>
            <w:noProof/>
            <w:webHidden/>
          </w:rPr>
        </w:r>
        <w:r w:rsidR="00D93242" w:rsidRPr="00B17ABA">
          <w:rPr>
            <w:noProof/>
            <w:webHidden/>
          </w:rPr>
          <w:fldChar w:fldCharType="separate"/>
        </w:r>
        <w:r w:rsidR="00540E8E">
          <w:rPr>
            <w:noProof/>
            <w:webHidden/>
          </w:rPr>
          <w:t>197</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5"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9. Optimal solutions and total net benefits depending on the change in key parameter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5 \h </w:instrText>
        </w:r>
        <w:r w:rsidR="00D93242" w:rsidRPr="00B17ABA">
          <w:rPr>
            <w:noProof/>
            <w:webHidden/>
          </w:rPr>
        </w:r>
        <w:r w:rsidR="00D93242" w:rsidRPr="00B17ABA">
          <w:rPr>
            <w:noProof/>
            <w:webHidden/>
          </w:rPr>
          <w:fldChar w:fldCharType="separate"/>
        </w:r>
        <w:r w:rsidR="00540E8E">
          <w:rPr>
            <w:noProof/>
            <w:webHidden/>
          </w:rPr>
          <w:t>201</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6"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0. Computational results from SA depending on cooling rate and the maximum number of iterations within the same temperature</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6 \h </w:instrText>
        </w:r>
        <w:r w:rsidR="00D93242" w:rsidRPr="00B17ABA">
          <w:rPr>
            <w:noProof/>
            <w:webHidden/>
          </w:rPr>
        </w:r>
        <w:r w:rsidR="00D93242" w:rsidRPr="00B17ABA">
          <w:rPr>
            <w:noProof/>
            <w:webHidden/>
          </w:rPr>
          <w:fldChar w:fldCharType="separate"/>
        </w:r>
        <w:r w:rsidR="00540E8E">
          <w:rPr>
            <w:noProof/>
            <w:webHidden/>
          </w:rPr>
          <w:t>206</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7"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1. The average performance of SA from 20 repeated runs</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7 \h </w:instrText>
        </w:r>
        <w:r w:rsidR="00D93242" w:rsidRPr="00B17ABA">
          <w:rPr>
            <w:noProof/>
            <w:webHidden/>
          </w:rPr>
        </w:r>
        <w:r w:rsidR="00D93242" w:rsidRPr="00B17ABA">
          <w:rPr>
            <w:noProof/>
            <w:webHidden/>
          </w:rPr>
          <w:fldChar w:fldCharType="separate"/>
        </w:r>
        <w:r w:rsidR="00540E8E">
          <w:rPr>
            <w:noProof/>
            <w:webHidden/>
          </w:rPr>
          <w:t>207</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8"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2. Computational results by the number of generations and population size from GA</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8 \h </w:instrText>
        </w:r>
        <w:r w:rsidR="00D93242" w:rsidRPr="00B17ABA">
          <w:rPr>
            <w:noProof/>
            <w:webHidden/>
          </w:rPr>
        </w:r>
        <w:r w:rsidR="00D93242" w:rsidRPr="00B17ABA">
          <w:rPr>
            <w:noProof/>
            <w:webHidden/>
          </w:rPr>
          <w:fldChar w:fldCharType="separate"/>
        </w:r>
        <w:r w:rsidR="00540E8E">
          <w:rPr>
            <w:noProof/>
            <w:webHidden/>
          </w:rPr>
          <w:t>212</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69"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3. The average performance of GA from 20 repeated runs, depending on the generation number and the population size</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69 \h </w:instrText>
        </w:r>
        <w:r w:rsidR="00D93242" w:rsidRPr="00B17ABA">
          <w:rPr>
            <w:noProof/>
            <w:webHidden/>
          </w:rPr>
        </w:r>
        <w:r w:rsidR="00D93242" w:rsidRPr="00B17ABA">
          <w:rPr>
            <w:noProof/>
            <w:webHidden/>
          </w:rPr>
          <w:fldChar w:fldCharType="separate"/>
        </w:r>
        <w:r w:rsidR="00540E8E">
          <w:rPr>
            <w:noProof/>
            <w:webHidden/>
          </w:rPr>
          <w:t>213</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70"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4. Computational results by crossover and mutation rates from GA</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70 \h </w:instrText>
        </w:r>
        <w:r w:rsidR="00D93242" w:rsidRPr="00B17ABA">
          <w:rPr>
            <w:noProof/>
            <w:webHidden/>
          </w:rPr>
        </w:r>
        <w:r w:rsidR="00D93242" w:rsidRPr="00B17ABA">
          <w:rPr>
            <w:noProof/>
            <w:webHidden/>
          </w:rPr>
          <w:fldChar w:fldCharType="separate"/>
        </w:r>
        <w:r w:rsidR="00540E8E">
          <w:rPr>
            <w:noProof/>
            <w:webHidden/>
          </w:rPr>
          <w:t>215</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71"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5. The average performance of GA from 20 repeated runs, depending on the crossover rate and the mutation rate</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71 \h </w:instrText>
        </w:r>
        <w:r w:rsidR="00D93242" w:rsidRPr="00B17ABA">
          <w:rPr>
            <w:noProof/>
            <w:webHidden/>
          </w:rPr>
        </w:r>
        <w:r w:rsidR="00D93242" w:rsidRPr="00B17ABA">
          <w:rPr>
            <w:noProof/>
            <w:webHidden/>
          </w:rPr>
          <w:fldChar w:fldCharType="separate"/>
        </w:r>
        <w:r w:rsidR="00540E8E">
          <w:rPr>
            <w:noProof/>
            <w:webHidden/>
          </w:rPr>
          <w:t>216</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72"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6. Results from RL depending on the number of iterations where the feedback is from one-step future reward</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72 \h </w:instrText>
        </w:r>
        <w:r w:rsidR="00D93242" w:rsidRPr="00B17ABA">
          <w:rPr>
            <w:noProof/>
            <w:webHidden/>
          </w:rPr>
        </w:r>
        <w:r w:rsidR="00D93242" w:rsidRPr="00B17ABA">
          <w:rPr>
            <w:noProof/>
            <w:webHidden/>
          </w:rPr>
          <w:fldChar w:fldCharType="separate"/>
        </w:r>
        <w:r w:rsidR="00540E8E">
          <w:rPr>
            <w:noProof/>
            <w:webHidden/>
          </w:rPr>
          <w:t>220</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73"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7. Results from RL depending on the number of iterations where the feedback is from two-step future reward</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73 \h </w:instrText>
        </w:r>
        <w:r w:rsidR="00D93242" w:rsidRPr="00B17ABA">
          <w:rPr>
            <w:noProof/>
            <w:webHidden/>
          </w:rPr>
        </w:r>
        <w:r w:rsidR="00D93242" w:rsidRPr="00B17ABA">
          <w:rPr>
            <w:noProof/>
            <w:webHidden/>
          </w:rPr>
          <w:fldChar w:fldCharType="separate"/>
        </w:r>
        <w:r w:rsidR="00540E8E">
          <w:rPr>
            <w:noProof/>
            <w:webHidden/>
          </w:rPr>
          <w:t>221</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74"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8. Results from RL depending on the number of iterations where the feedback is from three-step future reward</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74 \h </w:instrText>
        </w:r>
        <w:r w:rsidR="00D93242" w:rsidRPr="00B17ABA">
          <w:rPr>
            <w:noProof/>
            <w:webHidden/>
          </w:rPr>
        </w:r>
        <w:r w:rsidR="00D93242" w:rsidRPr="00B17ABA">
          <w:rPr>
            <w:noProof/>
            <w:webHidden/>
          </w:rPr>
          <w:fldChar w:fldCharType="separate"/>
        </w:r>
        <w:r w:rsidR="00540E8E">
          <w:rPr>
            <w:noProof/>
            <w:webHidden/>
          </w:rPr>
          <w:t>222</w:t>
        </w:r>
        <w:r w:rsidR="00D93242" w:rsidRPr="00B17ABA">
          <w:rPr>
            <w:noProof/>
            <w:webHidden/>
          </w:rPr>
          <w:fldChar w:fldCharType="end"/>
        </w:r>
      </w:hyperlink>
    </w:p>
    <w:p w:rsidR="00D93242" w:rsidRPr="00B17ABA" w:rsidRDefault="00C64E30" w:rsidP="00D93242">
      <w:pPr>
        <w:pStyle w:val="TableofFigures"/>
        <w:tabs>
          <w:tab w:val="right" w:leader="dot" w:pos="8210"/>
        </w:tabs>
        <w:ind w:left="567" w:hanging="567"/>
        <w:rPr>
          <w:rFonts w:asciiTheme="minorHAnsi" w:hAnsiTheme="minorHAnsi"/>
          <w:noProof/>
        </w:rPr>
      </w:pPr>
      <w:hyperlink w:anchor="_Toc426018675" w:history="1">
        <w:r w:rsidR="00D93242" w:rsidRPr="00B17ABA">
          <w:rPr>
            <w:rStyle w:val="Hyperlink"/>
            <w:noProof/>
          </w:rPr>
          <w:t xml:space="preserve">Table </w:t>
        </w:r>
        <w:r w:rsidR="00D93242" w:rsidRPr="00B17ABA">
          <w:rPr>
            <w:rStyle w:val="Hyperlink"/>
            <w:rFonts w:hint="cs"/>
            <w:noProof/>
            <w:cs/>
          </w:rPr>
          <w:t>‎</w:t>
        </w:r>
        <w:r w:rsidR="00D93242" w:rsidRPr="00B17ABA">
          <w:rPr>
            <w:rStyle w:val="Hyperlink"/>
            <w:noProof/>
          </w:rPr>
          <w:t>7.19. Comparison of the optimisation results in the case study of primary hypertension</w:t>
        </w:r>
        <w:r w:rsidR="00D93242" w:rsidRPr="00B17ABA">
          <w:rPr>
            <w:noProof/>
            <w:webHidden/>
          </w:rPr>
          <w:tab/>
        </w:r>
        <w:r w:rsidR="00D93242" w:rsidRPr="00B17ABA">
          <w:rPr>
            <w:noProof/>
            <w:webHidden/>
          </w:rPr>
          <w:fldChar w:fldCharType="begin"/>
        </w:r>
        <w:r w:rsidR="00D93242" w:rsidRPr="00B17ABA">
          <w:rPr>
            <w:noProof/>
            <w:webHidden/>
          </w:rPr>
          <w:instrText xml:space="preserve"> PAGEREF _Toc426018675 \h </w:instrText>
        </w:r>
        <w:r w:rsidR="00D93242" w:rsidRPr="00B17ABA">
          <w:rPr>
            <w:noProof/>
            <w:webHidden/>
          </w:rPr>
        </w:r>
        <w:r w:rsidR="00D93242" w:rsidRPr="00B17ABA">
          <w:rPr>
            <w:noProof/>
            <w:webHidden/>
          </w:rPr>
          <w:fldChar w:fldCharType="separate"/>
        </w:r>
        <w:r w:rsidR="00540E8E">
          <w:rPr>
            <w:noProof/>
            <w:webHidden/>
          </w:rPr>
          <w:t>227</w:t>
        </w:r>
        <w:r w:rsidR="00D93242" w:rsidRPr="00B17ABA">
          <w:rPr>
            <w:noProof/>
            <w:webHidden/>
          </w:rPr>
          <w:fldChar w:fldCharType="end"/>
        </w:r>
      </w:hyperlink>
    </w:p>
    <w:p w:rsidR="00BE5CF1" w:rsidRPr="00B17ABA" w:rsidRDefault="009F4FC6" w:rsidP="005A53D4">
      <w:pPr>
        <w:pStyle w:val="Heading1"/>
        <w:numPr>
          <w:ilvl w:val="0"/>
          <w:numId w:val="0"/>
        </w:numPr>
      </w:pPr>
      <w:r w:rsidRPr="00B17ABA">
        <w:fldChar w:fldCharType="end"/>
      </w:r>
      <w:bookmarkStart w:id="8" w:name="_Toc411180769"/>
      <w:bookmarkStart w:id="9" w:name="_Toc411181230"/>
      <w:bookmarkStart w:id="10" w:name="_Toc412191648"/>
      <w:bookmarkStart w:id="11" w:name="_Toc412310046"/>
      <w:r w:rsidR="009645DE" w:rsidRPr="00B17ABA">
        <w:br w:type="page"/>
      </w:r>
      <w:bookmarkStart w:id="12" w:name="_Toc426018016"/>
      <w:r w:rsidR="00BE5CF1" w:rsidRPr="00B17ABA">
        <w:lastRenderedPageBreak/>
        <w:t>List of figures</w:t>
      </w:r>
      <w:bookmarkEnd w:id="8"/>
      <w:bookmarkEnd w:id="9"/>
      <w:bookmarkEnd w:id="10"/>
      <w:bookmarkEnd w:id="11"/>
      <w:bookmarkEnd w:id="12"/>
    </w:p>
    <w:p w:rsidR="002566AE" w:rsidRPr="00B17ABA" w:rsidRDefault="009F4FC6" w:rsidP="00AB140B">
      <w:pPr>
        <w:pStyle w:val="TableofFigures"/>
        <w:tabs>
          <w:tab w:val="right" w:leader="dot" w:pos="8210"/>
        </w:tabs>
        <w:ind w:left="567" w:hanging="567"/>
        <w:rPr>
          <w:rFonts w:asciiTheme="minorHAnsi" w:hAnsiTheme="minorHAnsi"/>
          <w:noProof/>
        </w:rPr>
      </w:pPr>
      <w:r w:rsidRPr="00B17ABA">
        <w:rPr>
          <w:lang w:eastAsia="ko-KR"/>
        </w:rPr>
        <w:fldChar w:fldCharType="begin"/>
      </w:r>
      <w:r w:rsidRPr="00B17ABA">
        <w:rPr>
          <w:lang w:eastAsia="ko-KR"/>
        </w:rPr>
        <w:instrText xml:space="preserve"> TOC \h \z \c "Figure" </w:instrText>
      </w:r>
      <w:r w:rsidRPr="00B17ABA">
        <w:rPr>
          <w:lang w:eastAsia="ko-KR"/>
        </w:rPr>
        <w:fldChar w:fldCharType="separate"/>
      </w:r>
      <w:hyperlink w:anchor="_Toc426019119"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1.1</w:t>
        </w:r>
        <w:r w:rsidR="002566AE" w:rsidRPr="00B17ABA">
          <w:rPr>
            <w:rStyle w:val="Hyperlink"/>
            <w:noProof/>
            <w:lang w:eastAsia="ko-KR"/>
          </w:rPr>
          <w:t>. Long-term continuation rates of antihypertensive drug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19 \h </w:instrText>
        </w:r>
        <w:r w:rsidR="002566AE" w:rsidRPr="00B17ABA">
          <w:rPr>
            <w:noProof/>
            <w:webHidden/>
          </w:rPr>
        </w:r>
        <w:r w:rsidR="002566AE" w:rsidRPr="00B17ABA">
          <w:rPr>
            <w:noProof/>
            <w:webHidden/>
          </w:rPr>
          <w:fldChar w:fldCharType="separate"/>
        </w:r>
        <w:r w:rsidR="00540E8E">
          <w:rPr>
            <w:noProof/>
            <w:webHidden/>
          </w:rPr>
          <w:t>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0"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1.2. Simulation-based optimisation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0 \h </w:instrText>
        </w:r>
        <w:r w:rsidR="002566AE" w:rsidRPr="00B17ABA">
          <w:rPr>
            <w:noProof/>
            <w:webHidden/>
          </w:rPr>
        </w:r>
        <w:r w:rsidR="002566AE" w:rsidRPr="00B17ABA">
          <w:rPr>
            <w:noProof/>
            <w:webHidden/>
          </w:rPr>
          <w:fldChar w:fldCharType="separate"/>
        </w:r>
        <w:r w:rsidR="00540E8E">
          <w:rPr>
            <w:noProof/>
            <w:webHidden/>
          </w:rPr>
          <w:t>9</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1"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2.1. An example successive decision tree model for SDDP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1 \h </w:instrText>
        </w:r>
        <w:r w:rsidR="002566AE" w:rsidRPr="00B17ABA">
          <w:rPr>
            <w:noProof/>
            <w:webHidden/>
          </w:rPr>
        </w:r>
        <w:r w:rsidR="002566AE" w:rsidRPr="00B17ABA">
          <w:rPr>
            <w:noProof/>
            <w:webHidden/>
          </w:rPr>
          <w:fldChar w:fldCharType="separate"/>
        </w:r>
        <w:r w:rsidR="00540E8E">
          <w:rPr>
            <w:noProof/>
            <w:webHidden/>
          </w:rPr>
          <w:t>17</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2"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2.2. An example Markov model of SDDP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2 \h </w:instrText>
        </w:r>
        <w:r w:rsidR="002566AE" w:rsidRPr="00B17ABA">
          <w:rPr>
            <w:noProof/>
            <w:webHidden/>
          </w:rPr>
        </w:r>
        <w:r w:rsidR="002566AE" w:rsidRPr="00B17ABA">
          <w:rPr>
            <w:noProof/>
            <w:webHidden/>
          </w:rPr>
          <w:fldChar w:fldCharType="separate"/>
        </w:r>
        <w:r w:rsidR="00540E8E">
          <w:rPr>
            <w:noProof/>
            <w:webHidden/>
          </w:rPr>
          <w:t>18</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3"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2.3. An example IBM model of SDDP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3 \h </w:instrText>
        </w:r>
        <w:r w:rsidR="002566AE" w:rsidRPr="00B17ABA">
          <w:rPr>
            <w:noProof/>
            <w:webHidden/>
          </w:rPr>
        </w:r>
        <w:r w:rsidR="002566AE" w:rsidRPr="00B17ABA">
          <w:rPr>
            <w:noProof/>
            <w:webHidden/>
          </w:rPr>
          <w:fldChar w:fldCharType="separate"/>
        </w:r>
        <w:r w:rsidR="00540E8E">
          <w:rPr>
            <w:noProof/>
            <w:webHidden/>
          </w:rPr>
          <w:t>20</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4"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2.4. Graphical presentation of an SDDP with the Markovian assumption</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4 \h </w:instrText>
        </w:r>
        <w:r w:rsidR="002566AE" w:rsidRPr="00B17ABA">
          <w:rPr>
            <w:noProof/>
            <w:webHidden/>
          </w:rPr>
        </w:r>
        <w:r w:rsidR="002566AE" w:rsidRPr="00B17ABA">
          <w:rPr>
            <w:noProof/>
            <w:webHidden/>
          </w:rPr>
          <w:fldChar w:fldCharType="separate"/>
        </w:r>
        <w:r w:rsidR="00540E8E">
          <w:rPr>
            <w:noProof/>
            <w:webHidden/>
          </w:rPr>
          <w:t>27</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5"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1. The process of refining the search strategy</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5 \h </w:instrText>
        </w:r>
        <w:r w:rsidR="002566AE" w:rsidRPr="00B17ABA">
          <w:rPr>
            <w:noProof/>
            <w:webHidden/>
          </w:rPr>
        </w:r>
        <w:r w:rsidR="002566AE" w:rsidRPr="00B17ABA">
          <w:rPr>
            <w:noProof/>
            <w:webHidden/>
          </w:rPr>
          <w:fldChar w:fldCharType="separate"/>
        </w:r>
        <w:r w:rsidR="00540E8E">
          <w:rPr>
            <w:noProof/>
            <w:webHidden/>
          </w:rPr>
          <w:t>34</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6"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2. Flow-chart of study selection</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6 \h </w:instrText>
        </w:r>
        <w:r w:rsidR="002566AE" w:rsidRPr="00B17ABA">
          <w:rPr>
            <w:noProof/>
            <w:webHidden/>
          </w:rPr>
        </w:r>
        <w:r w:rsidR="002566AE" w:rsidRPr="00B17ABA">
          <w:rPr>
            <w:noProof/>
            <w:webHidden/>
          </w:rPr>
          <w:fldChar w:fldCharType="separate"/>
        </w:r>
        <w:r w:rsidR="00540E8E">
          <w:rPr>
            <w:noProof/>
            <w:webHidden/>
          </w:rPr>
          <w:t>36</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7"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3</w:t>
        </w:r>
        <w:r w:rsidR="002566AE" w:rsidRPr="00B17ABA">
          <w:rPr>
            <w:rStyle w:val="Hyperlink"/>
            <w:noProof/>
            <w:lang w:eastAsia="ko-KR"/>
          </w:rPr>
          <w:t>. A decision algorithm to select the optimisation method for SDDP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7 \h </w:instrText>
        </w:r>
        <w:r w:rsidR="002566AE" w:rsidRPr="00B17ABA">
          <w:rPr>
            <w:noProof/>
            <w:webHidden/>
          </w:rPr>
        </w:r>
        <w:r w:rsidR="002566AE" w:rsidRPr="00B17ABA">
          <w:rPr>
            <w:noProof/>
            <w:webHidden/>
          </w:rPr>
          <w:fldChar w:fldCharType="separate"/>
        </w:r>
        <w:r w:rsidR="00540E8E">
          <w:rPr>
            <w:noProof/>
            <w:webHidden/>
          </w:rPr>
          <w:t>44</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8"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4. Pseudo-code</w:t>
        </w:r>
        <w:r w:rsidR="002566AE" w:rsidRPr="00B17ABA">
          <w:rPr>
            <w:rStyle w:val="Hyperlink"/>
            <w:noProof/>
            <w:lang w:eastAsia="ko-KR"/>
          </w:rPr>
          <w:t xml:space="preserve"> of SA</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8 \h </w:instrText>
        </w:r>
        <w:r w:rsidR="002566AE" w:rsidRPr="00B17ABA">
          <w:rPr>
            <w:noProof/>
            <w:webHidden/>
          </w:rPr>
        </w:r>
        <w:r w:rsidR="002566AE" w:rsidRPr="00B17ABA">
          <w:rPr>
            <w:noProof/>
            <w:webHidden/>
          </w:rPr>
          <w:fldChar w:fldCharType="separate"/>
        </w:r>
        <w:r w:rsidR="00540E8E">
          <w:rPr>
            <w:noProof/>
            <w:webHidden/>
          </w:rPr>
          <w:t>49</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29" w:history="1">
        <w:r w:rsidR="002566AE" w:rsidRPr="00B17ABA">
          <w:rPr>
            <w:rStyle w:val="Hyperlink"/>
            <w:noProof/>
            <w:lang w:val="pt-PT"/>
          </w:rPr>
          <w:t xml:space="preserve">Figure </w:t>
        </w:r>
        <w:r w:rsidR="002566AE" w:rsidRPr="00B17ABA">
          <w:rPr>
            <w:rStyle w:val="Hyperlink"/>
            <w:rFonts w:hint="cs"/>
            <w:noProof/>
            <w:cs/>
            <w:lang w:val="pt-PT"/>
          </w:rPr>
          <w:t>‎</w:t>
        </w:r>
        <w:r w:rsidR="002566AE" w:rsidRPr="00B17ABA">
          <w:rPr>
            <w:rStyle w:val="Hyperlink"/>
            <w:noProof/>
            <w:lang w:val="pt-PT"/>
          </w:rPr>
          <w:t xml:space="preserve">3.5. </w:t>
        </w:r>
        <w:r w:rsidR="00AE7805">
          <w:rPr>
            <w:rStyle w:val="Hyperlink"/>
            <w:noProof/>
            <w:lang w:val="pt-PT"/>
          </w:rPr>
          <w:t>Pseudo-code of</w:t>
        </w:r>
        <w:r w:rsidR="002566AE" w:rsidRPr="00B17ABA">
          <w:rPr>
            <w:rStyle w:val="Hyperlink"/>
            <w:noProof/>
            <w:lang w:val="pt-PT"/>
          </w:rPr>
          <w:t xml:space="preserve"> GA</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29 \h </w:instrText>
        </w:r>
        <w:r w:rsidR="002566AE" w:rsidRPr="00B17ABA">
          <w:rPr>
            <w:noProof/>
            <w:webHidden/>
          </w:rPr>
        </w:r>
        <w:r w:rsidR="002566AE" w:rsidRPr="00B17ABA">
          <w:rPr>
            <w:noProof/>
            <w:webHidden/>
          </w:rPr>
          <w:fldChar w:fldCharType="separate"/>
        </w:r>
        <w:r w:rsidR="00540E8E">
          <w:rPr>
            <w:noProof/>
            <w:webHidden/>
          </w:rPr>
          <w:t>51</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0"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6. Value iteration algorithm</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0 \h </w:instrText>
        </w:r>
        <w:r w:rsidR="002566AE" w:rsidRPr="00B17ABA">
          <w:rPr>
            <w:noProof/>
            <w:webHidden/>
          </w:rPr>
        </w:r>
        <w:r w:rsidR="002566AE" w:rsidRPr="00B17ABA">
          <w:rPr>
            <w:noProof/>
            <w:webHidden/>
          </w:rPr>
          <w:fldChar w:fldCharType="separate"/>
        </w:r>
        <w:r w:rsidR="00540E8E">
          <w:rPr>
            <w:noProof/>
            <w:webHidden/>
          </w:rPr>
          <w:t>53</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1"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7. Policy iteration algorithm</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1 \h </w:instrText>
        </w:r>
        <w:r w:rsidR="002566AE" w:rsidRPr="00B17ABA">
          <w:rPr>
            <w:noProof/>
            <w:webHidden/>
          </w:rPr>
        </w:r>
        <w:r w:rsidR="002566AE" w:rsidRPr="00B17ABA">
          <w:rPr>
            <w:noProof/>
            <w:webHidden/>
          </w:rPr>
          <w:fldChar w:fldCharType="separate"/>
        </w:r>
        <w:r w:rsidR="00540E8E">
          <w:rPr>
            <w:noProof/>
            <w:webHidden/>
          </w:rPr>
          <w:t>54</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2"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8. Q-learning algorithm</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2 \h </w:instrText>
        </w:r>
        <w:r w:rsidR="002566AE" w:rsidRPr="00B17ABA">
          <w:rPr>
            <w:noProof/>
            <w:webHidden/>
          </w:rPr>
        </w:r>
        <w:r w:rsidR="002566AE" w:rsidRPr="00B17ABA">
          <w:rPr>
            <w:noProof/>
            <w:webHidden/>
          </w:rPr>
          <w:fldChar w:fldCharType="separate"/>
        </w:r>
        <w:r w:rsidR="00540E8E">
          <w:rPr>
            <w:noProof/>
            <w:webHidden/>
          </w:rPr>
          <w:t>58</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3"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9.</w:t>
        </w:r>
        <w:r w:rsidR="002566AE" w:rsidRPr="00B17ABA">
          <w:rPr>
            <w:rStyle w:val="Hyperlink"/>
            <w:noProof/>
            <w:lang w:eastAsia="ko-KR"/>
          </w:rPr>
          <w:t xml:space="preserve"> </w:t>
        </w:r>
        <w:r w:rsidR="002566AE" w:rsidRPr="00B17ABA">
          <w:rPr>
            <w:rStyle w:val="Hyperlink"/>
            <w:noProof/>
          </w:rPr>
          <w:t>Decision-tree of the hypothetical simple SDDP</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3 \h </w:instrText>
        </w:r>
        <w:r w:rsidR="002566AE" w:rsidRPr="00B17ABA">
          <w:rPr>
            <w:noProof/>
            <w:webHidden/>
          </w:rPr>
        </w:r>
        <w:r w:rsidR="002566AE" w:rsidRPr="00B17ABA">
          <w:rPr>
            <w:noProof/>
            <w:webHidden/>
          </w:rPr>
          <w:fldChar w:fldCharType="separate"/>
        </w:r>
        <w:r w:rsidR="00540E8E">
          <w:rPr>
            <w:noProof/>
            <w:webHidden/>
          </w:rPr>
          <w:t>59</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4"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10. Pseudo-code of the enumeration used for the simple hypothetical cas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4 \h </w:instrText>
        </w:r>
        <w:r w:rsidR="002566AE" w:rsidRPr="00B17ABA">
          <w:rPr>
            <w:noProof/>
            <w:webHidden/>
          </w:rPr>
        </w:r>
        <w:r w:rsidR="002566AE" w:rsidRPr="00B17ABA">
          <w:rPr>
            <w:noProof/>
            <w:webHidden/>
          </w:rPr>
          <w:fldChar w:fldCharType="separate"/>
        </w:r>
        <w:r w:rsidR="00540E8E">
          <w:rPr>
            <w:noProof/>
            <w:webHidden/>
          </w:rPr>
          <w:t>6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5"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11. Pseudo-code of the DP used for the simple hypothetical cas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5 \h </w:instrText>
        </w:r>
        <w:r w:rsidR="002566AE" w:rsidRPr="00B17ABA">
          <w:rPr>
            <w:noProof/>
            <w:webHidden/>
          </w:rPr>
        </w:r>
        <w:r w:rsidR="002566AE" w:rsidRPr="00B17ABA">
          <w:rPr>
            <w:noProof/>
            <w:webHidden/>
          </w:rPr>
          <w:fldChar w:fldCharType="separate"/>
        </w:r>
        <w:r w:rsidR="00540E8E">
          <w:rPr>
            <w:noProof/>
            <w:webHidden/>
          </w:rPr>
          <w:t>64</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6"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12. Pseudo-code of the SA used for the simple hypothetical cas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6 \h </w:instrText>
        </w:r>
        <w:r w:rsidR="002566AE" w:rsidRPr="00B17ABA">
          <w:rPr>
            <w:noProof/>
            <w:webHidden/>
          </w:rPr>
        </w:r>
        <w:r w:rsidR="002566AE" w:rsidRPr="00B17ABA">
          <w:rPr>
            <w:noProof/>
            <w:webHidden/>
          </w:rPr>
          <w:fldChar w:fldCharType="separate"/>
        </w:r>
        <w:r w:rsidR="00540E8E">
          <w:rPr>
            <w:noProof/>
            <w:webHidden/>
          </w:rPr>
          <w:t>66</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7"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3.13. Pseudo-code for the Q-learning used for the simple hypothetical cas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7 \h </w:instrText>
        </w:r>
        <w:r w:rsidR="002566AE" w:rsidRPr="00B17ABA">
          <w:rPr>
            <w:noProof/>
            <w:webHidden/>
          </w:rPr>
        </w:r>
        <w:r w:rsidR="002566AE" w:rsidRPr="00B17ABA">
          <w:rPr>
            <w:noProof/>
            <w:webHidden/>
          </w:rPr>
          <w:fldChar w:fldCharType="separate"/>
        </w:r>
        <w:r w:rsidR="00540E8E">
          <w:rPr>
            <w:noProof/>
            <w:webHidden/>
          </w:rPr>
          <w:t>69</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8"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4.1.</w:t>
        </w:r>
        <w:r w:rsidR="002566AE" w:rsidRPr="00B17ABA">
          <w:rPr>
            <w:rStyle w:val="Hyperlink"/>
            <w:noProof/>
            <w:lang w:eastAsia="ko-KR"/>
          </w:rPr>
          <w:t xml:space="preserve"> </w:t>
        </w:r>
        <w:r w:rsidR="002566AE" w:rsidRPr="00B17ABA">
          <w:rPr>
            <w:rStyle w:val="Hyperlink"/>
            <w:noProof/>
          </w:rPr>
          <w:t>The prevalence of hypertension in 2011, by age and gender</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8 \h </w:instrText>
        </w:r>
        <w:r w:rsidR="002566AE" w:rsidRPr="00B17ABA">
          <w:rPr>
            <w:noProof/>
            <w:webHidden/>
          </w:rPr>
        </w:r>
        <w:r w:rsidR="002566AE" w:rsidRPr="00B17ABA">
          <w:rPr>
            <w:noProof/>
            <w:webHidden/>
          </w:rPr>
          <w:fldChar w:fldCharType="separate"/>
        </w:r>
        <w:r w:rsidR="00540E8E">
          <w:rPr>
            <w:noProof/>
            <w:webHidden/>
          </w:rPr>
          <w:t>74</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39"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4.2. Mean SBP in 2011, by age and gender in England</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39 \h </w:instrText>
        </w:r>
        <w:r w:rsidR="002566AE" w:rsidRPr="00B17ABA">
          <w:rPr>
            <w:noProof/>
            <w:webHidden/>
          </w:rPr>
        </w:r>
        <w:r w:rsidR="002566AE" w:rsidRPr="00B17ABA">
          <w:rPr>
            <w:noProof/>
            <w:webHidden/>
          </w:rPr>
          <w:fldChar w:fldCharType="separate"/>
        </w:r>
        <w:r w:rsidR="00540E8E">
          <w:rPr>
            <w:noProof/>
            <w:webHidden/>
          </w:rPr>
          <w:t>75</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0"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4.3. Mean DBP in 2011, by age and gender in England</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0 \h </w:instrText>
        </w:r>
        <w:r w:rsidR="002566AE" w:rsidRPr="00B17ABA">
          <w:rPr>
            <w:noProof/>
            <w:webHidden/>
          </w:rPr>
        </w:r>
        <w:r w:rsidR="002566AE" w:rsidRPr="00B17ABA">
          <w:rPr>
            <w:noProof/>
            <w:webHidden/>
          </w:rPr>
          <w:fldChar w:fldCharType="separate"/>
        </w:r>
        <w:r w:rsidR="00540E8E">
          <w:rPr>
            <w:noProof/>
            <w:webHidden/>
          </w:rPr>
          <w:t>75</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1"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4.4. Possible combinations of antihypertensive drug classe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1 \h </w:instrText>
        </w:r>
        <w:r w:rsidR="002566AE" w:rsidRPr="00B17ABA">
          <w:rPr>
            <w:noProof/>
            <w:webHidden/>
          </w:rPr>
        </w:r>
        <w:r w:rsidR="002566AE" w:rsidRPr="00B17ABA">
          <w:rPr>
            <w:noProof/>
            <w:webHidden/>
          </w:rPr>
          <w:fldChar w:fldCharType="separate"/>
        </w:r>
        <w:r w:rsidR="00540E8E">
          <w:rPr>
            <w:noProof/>
            <w:webHidden/>
          </w:rPr>
          <w:t>8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2"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4.5. Graphical display of the sequential drug decision process in primary hypertension</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2 \h </w:instrText>
        </w:r>
        <w:r w:rsidR="002566AE" w:rsidRPr="00B17ABA">
          <w:rPr>
            <w:noProof/>
            <w:webHidden/>
          </w:rPr>
        </w:r>
        <w:r w:rsidR="002566AE" w:rsidRPr="00B17ABA">
          <w:rPr>
            <w:noProof/>
            <w:webHidden/>
          </w:rPr>
          <w:fldChar w:fldCharType="separate"/>
        </w:r>
        <w:r w:rsidR="00540E8E">
          <w:rPr>
            <w:noProof/>
            <w:webHidden/>
          </w:rPr>
          <w:t>87</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3"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4.6. Potential treatment pathways and treatment assignment in the short-term drug switching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3 \h </w:instrText>
        </w:r>
        <w:r w:rsidR="002566AE" w:rsidRPr="00B17ABA">
          <w:rPr>
            <w:noProof/>
            <w:webHidden/>
          </w:rPr>
        </w:r>
        <w:r w:rsidR="002566AE" w:rsidRPr="00B17ABA">
          <w:rPr>
            <w:noProof/>
            <w:webHidden/>
          </w:rPr>
          <w:fldChar w:fldCharType="separate"/>
        </w:r>
        <w:r w:rsidR="00540E8E">
          <w:rPr>
            <w:noProof/>
            <w:webHidden/>
          </w:rPr>
          <w:t>9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4"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5.1. The absolute SBP lowering effect of single drugs and two or three drug combinations over tim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4 \h </w:instrText>
        </w:r>
        <w:r w:rsidR="002566AE" w:rsidRPr="00B17ABA">
          <w:rPr>
            <w:noProof/>
            <w:webHidden/>
          </w:rPr>
        </w:r>
        <w:r w:rsidR="002566AE" w:rsidRPr="00B17ABA">
          <w:rPr>
            <w:noProof/>
            <w:webHidden/>
          </w:rPr>
          <w:fldChar w:fldCharType="separate"/>
        </w:r>
        <w:r w:rsidR="00540E8E">
          <w:rPr>
            <w:noProof/>
            <w:webHidden/>
          </w:rPr>
          <w:t>116</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5"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1. The structure of the hypertension SDDP model built by m-file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5 \h </w:instrText>
        </w:r>
        <w:r w:rsidR="002566AE" w:rsidRPr="00B17ABA">
          <w:rPr>
            <w:noProof/>
            <w:webHidden/>
          </w:rPr>
        </w:r>
        <w:r w:rsidR="002566AE" w:rsidRPr="00B17ABA">
          <w:rPr>
            <w:noProof/>
            <w:webHidden/>
          </w:rPr>
          <w:fldChar w:fldCharType="separate"/>
        </w:r>
        <w:r w:rsidR="00540E8E">
          <w:rPr>
            <w:noProof/>
            <w:webHidden/>
          </w:rPr>
          <w:t>141</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6"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2</w:t>
        </w:r>
        <w:r w:rsidR="002566AE" w:rsidRPr="00B17ABA">
          <w:rPr>
            <w:rStyle w:val="Hyperlink"/>
            <w:rFonts w:eastAsia="Malgun Gothic"/>
            <w:noProof/>
            <w:lang w:eastAsia="ko-KR"/>
          </w:rPr>
          <w:t xml:space="preserve">. Pseudo-code of the enumeration </w:t>
        </w:r>
        <w:r w:rsidR="002566AE" w:rsidRPr="00B17ABA">
          <w:rPr>
            <w:rStyle w:val="Hyperlink"/>
            <w:noProof/>
          </w:rPr>
          <w:t>used for the hypertension SDDP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6 \h </w:instrText>
        </w:r>
        <w:r w:rsidR="002566AE" w:rsidRPr="00B17ABA">
          <w:rPr>
            <w:noProof/>
            <w:webHidden/>
          </w:rPr>
        </w:r>
        <w:r w:rsidR="002566AE" w:rsidRPr="00B17ABA">
          <w:rPr>
            <w:noProof/>
            <w:webHidden/>
          </w:rPr>
          <w:fldChar w:fldCharType="separate"/>
        </w:r>
        <w:r w:rsidR="00540E8E">
          <w:rPr>
            <w:noProof/>
            <w:webHidden/>
          </w:rPr>
          <w:t>14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7"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3. Pseudo-code of the function ‘EvModel’ included in the hypertension SDDP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7 \h </w:instrText>
        </w:r>
        <w:r w:rsidR="002566AE" w:rsidRPr="00B17ABA">
          <w:rPr>
            <w:noProof/>
            <w:webHidden/>
          </w:rPr>
        </w:r>
        <w:r w:rsidR="002566AE" w:rsidRPr="00B17ABA">
          <w:rPr>
            <w:noProof/>
            <w:webHidden/>
          </w:rPr>
          <w:fldChar w:fldCharType="separate"/>
        </w:r>
        <w:r w:rsidR="00540E8E">
          <w:rPr>
            <w:noProof/>
            <w:webHidden/>
          </w:rPr>
          <w:t>147</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8"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4. Pseudo-code of the function ‘SBP modelling’ included in the hypertension SDDP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8 \h </w:instrText>
        </w:r>
        <w:r w:rsidR="002566AE" w:rsidRPr="00B17ABA">
          <w:rPr>
            <w:noProof/>
            <w:webHidden/>
          </w:rPr>
        </w:r>
        <w:r w:rsidR="002566AE" w:rsidRPr="00B17ABA">
          <w:rPr>
            <w:noProof/>
            <w:webHidden/>
          </w:rPr>
          <w:fldChar w:fldCharType="separate"/>
        </w:r>
        <w:r w:rsidR="00540E8E">
          <w:rPr>
            <w:noProof/>
            <w:webHidden/>
          </w:rPr>
          <w:t>149</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49"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5. Pseudo-code of the function ‘CVD modelling’ included in the hypertension SDDP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49 \h </w:instrText>
        </w:r>
        <w:r w:rsidR="002566AE" w:rsidRPr="00B17ABA">
          <w:rPr>
            <w:noProof/>
            <w:webHidden/>
          </w:rPr>
        </w:r>
        <w:r w:rsidR="002566AE" w:rsidRPr="00B17ABA">
          <w:rPr>
            <w:noProof/>
            <w:webHidden/>
          </w:rPr>
          <w:fldChar w:fldCharType="separate"/>
        </w:r>
        <w:r w:rsidR="00540E8E">
          <w:rPr>
            <w:noProof/>
            <w:webHidden/>
          </w:rPr>
          <w:t>15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0"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6. Pseudo-code of the SA used for the hypertension SDDP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0 \h </w:instrText>
        </w:r>
        <w:r w:rsidR="002566AE" w:rsidRPr="00B17ABA">
          <w:rPr>
            <w:noProof/>
            <w:webHidden/>
          </w:rPr>
        </w:r>
        <w:r w:rsidR="002566AE" w:rsidRPr="00B17ABA">
          <w:rPr>
            <w:noProof/>
            <w:webHidden/>
          </w:rPr>
          <w:fldChar w:fldCharType="separate"/>
        </w:r>
        <w:r w:rsidR="00540E8E">
          <w:rPr>
            <w:noProof/>
            <w:webHidden/>
          </w:rPr>
          <w:t>155</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1"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7. Roulette wheel selection operator applied to the GA</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1 \h </w:instrText>
        </w:r>
        <w:r w:rsidR="002566AE" w:rsidRPr="00B17ABA">
          <w:rPr>
            <w:noProof/>
            <w:webHidden/>
          </w:rPr>
        </w:r>
        <w:r w:rsidR="002566AE" w:rsidRPr="00B17ABA">
          <w:rPr>
            <w:noProof/>
            <w:webHidden/>
          </w:rPr>
          <w:fldChar w:fldCharType="separate"/>
        </w:r>
        <w:r w:rsidR="00540E8E">
          <w:rPr>
            <w:noProof/>
            <w:webHidden/>
          </w:rPr>
          <w:t>157</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2"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8. Double-point crossover operator applied to the GA</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2 \h </w:instrText>
        </w:r>
        <w:r w:rsidR="002566AE" w:rsidRPr="00B17ABA">
          <w:rPr>
            <w:noProof/>
            <w:webHidden/>
          </w:rPr>
        </w:r>
        <w:r w:rsidR="002566AE" w:rsidRPr="00B17ABA">
          <w:rPr>
            <w:noProof/>
            <w:webHidden/>
          </w:rPr>
          <w:fldChar w:fldCharType="separate"/>
        </w:r>
        <w:r w:rsidR="00540E8E">
          <w:rPr>
            <w:noProof/>
            <w:webHidden/>
          </w:rPr>
          <w:t>157</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3"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9. Mutation operator applied to the GA</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3 \h </w:instrText>
        </w:r>
        <w:r w:rsidR="002566AE" w:rsidRPr="00B17ABA">
          <w:rPr>
            <w:noProof/>
            <w:webHidden/>
          </w:rPr>
        </w:r>
        <w:r w:rsidR="002566AE" w:rsidRPr="00B17ABA">
          <w:rPr>
            <w:noProof/>
            <w:webHidden/>
          </w:rPr>
          <w:fldChar w:fldCharType="separate"/>
        </w:r>
        <w:r w:rsidR="00540E8E">
          <w:rPr>
            <w:noProof/>
            <w:webHidden/>
          </w:rPr>
          <w:t>158</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4"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10. Pseudo-code of the GA used for the hypertension SDDP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4 \h </w:instrText>
        </w:r>
        <w:r w:rsidR="002566AE" w:rsidRPr="00B17ABA">
          <w:rPr>
            <w:noProof/>
            <w:webHidden/>
          </w:rPr>
        </w:r>
        <w:r w:rsidR="002566AE" w:rsidRPr="00B17ABA">
          <w:rPr>
            <w:noProof/>
            <w:webHidden/>
          </w:rPr>
          <w:fldChar w:fldCharType="separate"/>
        </w:r>
        <w:r w:rsidR="00540E8E">
          <w:rPr>
            <w:noProof/>
            <w:webHidden/>
          </w:rPr>
          <w:t>159</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5"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11. Possible health states and treatment options, where the decision space is decomposed</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5 \h </w:instrText>
        </w:r>
        <w:r w:rsidR="002566AE" w:rsidRPr="00B17ABA">
          <w:rPr>
            <w:noProof/>
            <w:webHidden/>
          </w:rPr>
        </w:r>
        <w:r w:rsidR="002566AE" w:rsidRPr="00B17ABA">
          <w:rPr>
            <w:noProof/>
            <w:webHidden/>
          </w:rPr>
          <w:fldChar w:fldCharType="separate"/>
        </w:r>
        <w:r w:rsidR="00540E8E">
          <w:rPr>
            <w:noProof/>
            <w:webHidden/>
          </w:rPr>
          <w:t>163</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6"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6.12. Pseudo-code of the Q-learning used for the hypertension SDDP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6 \h </w:instrText>
        </w:r>
        <w:r w:rsidR="002566AE" w:rsidRPr="00B17ABA">
          <w:rPr>
            <w:noProof/>
            <w:webHidden/>
          </w:rPr>
        </w:r>
        <w:r w:rsidR="002566AE" w:rsidRPr="00B17ABA">
          <w:rPr>
            <w:noProof/>
            <w:webHidden/>
          </w:rPr>
          <w:fldChar w:fldCharType="separate"/>
        </w:r>
        <w:r w:rsidR="00540E8E">
          <w:rPr>
            <w:noProof/>
            <w:webHidden/>
          </w:rPr>
          <w:t>166</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7"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 The percentage of patients without either CVD or DM history by ag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7 \h </w:instrText>
        </w:r>
        <w:r w:rsidR="002566AE" w:rsidRPr="00B17ABA">
          <w:rPr>
            <w:noProof/>
            <w:webHidden/>
          </w:rPr>
        </w:r>
        <w:r w:rsidR="002566AE" w:rsidRPr="00B17ABA">
          <w:rPr>
            <w:noProof/>
            <w:webHidden/>
          </w:rPr>
          <w:fldChar w:fldCharType="separate"/>
        </w:r>
        <w:r w:rsidR="00540E8E">
          <w:rPr>
            <w:noProof/>
            <w:webHidden/>
          </w:rPr>
          <w:t>17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8"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 The percentage of death by ag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8 \h </w:instrText>
        </w:r>
        <w:r w:rsidR="002566AE" w:rsidRPr="00B17ABA">
          <w:rPr>
            <w:noProof/>
            <w:webHidden/>
          </w:rPr>
        </w:r>
        <w:r w:rsidR="002566AE" w:rsidRPr="00B17ABA">
          <w:rPr>
            <w:noProof/>
            <w:webHidden/>
          </w:rPr>
          <w:fldChar w:fldCharType="separate"/>
        </w:r>
        <w:r w:rsidR="00540E8E">
          <w:rPr>
            <w:noProof/>
            <w:webHidden/>
          </w:rPr>
          <w:t>17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59"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3. The percentage of patients in a CVD state by ag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59 \h </w:instrText>
        </w:r>
        <w:r w:rsidR="002566AE" w:rsidRPr="00B17ABA">
          <w:rPr>
            <w:noProof/>
            <w:webHidden/>
          </w:rPr>
        </w:r>
        <w:r w:rsidR="002566AE" w:rsidRPr="00B17ABA">
          <w:rPr>
            <w:noProof/>
            <w:webHidden/>
          </w:rPr>
          <w:fldChar w:fldCharType="separate"/>
        </w:r>
        <w:r w:rsidR="00540E8E">
          <w:rPr>
            <w:noProof/>
            <w:webHidden/>
          </w:rPr>
          <w:t>173</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0"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4. The percentage of patients in the DM state by ag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0 \h </w:instrText>
        </w:r>
        <w:r w:rsidR="002566AE" w:rsidRPr="00B17ABA">
          <w:rPr>
            <w:noProof/>
            <w:webHidden/>
          </w:rPr>
        </w:r>
        <w:r w:rsidR="002566AE" w:rsidRPr="00B17ABA">
          <w:rPr>
            <w:noProof/>
            <w:webHidden/>
          </w:rPr>
          <w:fldChar w:fldCharType="separate"/>
        </w:r>
        <w:r w:rsidR="00540E8E">
          <w:rPr>
            <w:noProof/>
            <w:webHidden/>
          </w:rPr>
          <w:t>173</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1"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5. Total net benefit of 4,128 policies where enumeration was used</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1 \h </w:instrText>
        </w:r>
        <w:r w:rsidR="002566AE" w:rsidRPr="00B17ABA">
          <w:rPr>
            <w:noProof/>
            <w:webHidden/>
          </w:rPr>
        </w:r>
        <w:r w:rsidR="002566AE" w:rsidRPr="00B17ABA">
          <w:rPr>
            <w:noProof/>
            <w:webHidden/>
          </w:rPr>
          <w:fldChar w:fldCharType="separate"/>
        </w:r>
        <w:r w:rsidR="00540E8E">
          <w:rPr>
            <w:noProof/>
            <w:webHidden/>
          </w:rPr>
          <w:t>181</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2"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6. Total net benefits of 4,128 sequential treatment policies depending on the initial drug</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2 \h </w:instrText>
        </w:r>
        <w:r w:rsidR="002566AE" w:rsidRPr="00B17ABA">
          <w:rPr>
            <w:noProof/>
            <w:webHidden/>
          </w:rPr>
        </w:r>
        <w:r w:rsidR="002566AE" w:rsidRPr="00B17ABA">
          <w:rPr>
            <w:noProof/>
            <w:webHidden/>
          </w:rPr>
          <w:fldChar w:fldCharType="separate"/>
        </w:r>
        <w:r w:rsidR="00540E8E">
          <w:rPr>
            <w:noProof/>
            <w:webHidden/>
          </w:rPr>
          <w:t>18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3"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7. The percentage of the patients who were using first, second, third or fourth-line drug at the end of the drug switching period</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3 \h </w:instrText>
        </w:r>
        <w:r w:rsidR="002566AE" w:rsidRPr="00B17ABA">
          <w:rPr>
            <w:noProof/>
            <w:webHidden/>
          </w:rPr>
        </w:r>
        <w:r w:rsidR="002566AE" w:rsidRPr="00B17ABA">
          <w:rPr>
            <w:noProof/>
            <w:webHidden/>
          </w:rPr>
          <w:fldChar w:fldCharType="separate"/>
        </w:r>
        <w:r w:rsidR="00540E8E">
          <w:rPr>
            <w:noProof/>
            <w:webHidden/>
          </w:rPr>
          <w:t>183</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4"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8. Graphical summary of the mean and CIs for each group classified by initial drug</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4 \h </w:instrText>
        </w:r>
        <w:r w:rsidR="002566AE" w:rsidRPr="00B17ABA">
          <w:rPr>
            <w:noProof/>
            <w:webHidden/>
          </w:rPr>
        </w:r>
        <w:r w:rsidR="002566AE" w:rsidRPr="00B17ABA">
          <w:rPr>
            <w:noProof/>
            <w:webHidden/>
          </w:rPr>
          <w:fldChar w:fldCharType="separate"/>
        </w:r>
        <w:r w:rsidR="00540E8E">
          <w:rPr>
            <w:noProof/>
            <w:webHidden/>
          </w:rPr>
          <w:t>184</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5"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9. Graphical summary of the mean and comparison intervals for each group classified by second-line drug</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5 \h </w:instrText>
        </w:r>
        <w:r w:rsidR="002566AE" w:rsidRPr="00B17ABA">
          <w:rPr>
            <w:noProof/>
            <w:webHidden/>
          </w:rPr>
        </w:r>
        <w:r w:rsidR="002566AE" w:rsidRPr="00B17ABA">
          <w:rPr>
            <w:noProof/>
            <w:webHidden/>
          </w:rPr>
          <w:fldChar w:fldCharType="separate"/>
        </w:r>
        <w:r w:rsidR="00540E8E">
          <w:rPr>
            <w:noProof/>
            <w:webHidden/>
          </w:rPr>
          <w:t>186</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6"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0. Graphical summary of the mean and comparison intervals for each group classified by third-line drug</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6 \h </w:instrText>
        </w:r>
        <w:r w:rsidR="002566AE" w:rsidRPr="00B17ABA">
          <w:rPr>
            <w:noProof/>
            <w:webHidden/>
          </w:rPr>
        </w:r>
        <w:r w:rsidR="002566AE" w:rsidRPr="00B17ABA">
          <w:rPr>
            <w:noProof/>
            <w:webHidden/>
          </w:rPr>
          <w:fldChar w:fldCharType="separate"/>
        </w:r>
        <w:r w:rsidR="00540E8E">
          <w:rPr>
            <w:noProof/>
            <w:webHidden/>
          </w:rPr>
          <w:t>187</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7"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1. Graphical summary of the mean and comparison intervals for each group classified by fourth-line drug</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7 \h </w:instrText>
        </w:r>
        <w:r w:rsidR="002566AE" w:rsidRPr="00B17ABA">
          <w:rPr>
            <w:noProof/>
            <w:webHidden/>
          </w:rPr>
        </w:r>
        <w:r w:rsidR="002566AE" w:rsidRPr="00B17ABA">
          <w:rPr>
            <w:noProof/>
            <w:webHidden/>
          </w:rPr>
          <w:fldChar w:fldCharType="separate"/>
        </w:r>
        <w:r w:rsidR="00540E8E">
          <w:rPr>
            <w:noProof/>
            <w:webHidden/>
          </w:rPr>
          <w:t>188</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8"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2. Graphical summary of the mean and comparison intervals for each cluster classified by the combination of initial and second drug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8 \h </w:instrText>
        </w:r>
        <w:r w:rsidR="002566AE" w:rsidRPr="00B17ABA">
          <w:rPr>
            <w:noProof/>
            <w:webHidden/>
          </w:rPr>
        </w:r>
        <w:r w:rsidR="002566AE" w:rsidRPr="00B17ABA">
          <w:rPr>
            <w:noProof/>
            <w:webHidden/>
          </w:rPr>
          <w:fldChar w:fldCharType="separate"/>
        </w:r>
        <w:r w:rsidR="00540E8E">
          <w:rPr>
            <w:noProof/>
            <w:webHidden/>
          </w:rPr>
          <w:t>191</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69"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3. Distribution of the drugs included in the top 10% policie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69 \h </w:instrText>
        </w:r>
        <w:r w:rsidR="002566AE" w:rsidRPr="00B17ABA">
          <w:rPr>
            <w:noProof/>
            <w:webHidden/>
          </w:rPr>
        </w:r>
        <w:r w:rsidR="002566AE" w:rsidRPr="00B17ABA">
          <w:rPr>
            <w:noProof/>
            <w:webHidden/>
          </w:rPr>
          <w:fldChar w:fldCharType="separate"/>
        </w:r>
        <w:r w:rsidR="00540E8E">
          <w:rPr>
            <w:noProof/>
            <w:webHidden/>
          </w:rPr>
          <w:t>19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0"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4. Distribution of the drugs included in the top 10% policies, where Ds are used initially</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0 \h </w:instrText>
        </w:r>
        <w:r w:rsidR="002566AE" w:rsidRPr="00B17ABA">
          <w:rPr>
            <w:noProof/>
            <w:webHidden/>
          </w:rPr>
        </w:r>
        <w:r w:rsidR="002566AE" w:rsidRPr="00B17ABA">
          <w:rPr>
            <w:noProof/>
            <w:webHidden/>
          </w:rPr>
          <w:fldChar w:fldCharType="separate"/>
        </w:r>
        <w:r w:rsidR="00540E8E">
          <w:rPr>
            <w:noProof/>
            <w:webHidden/>
          </w:rPr>
          <w:t>193</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1"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5. Distribution of the drugs included in the top 10% policies, where BBs are used initially</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1 \h </w:instrText>
        </w:r>
        <w:r w:rsidR="002566AE" w:rsidRPr="00B17ABA">
          <w:rPr>
            <w:noProof/>
            <w:webHidden/>
          </w:rPr>
        </w:r>
        <w:r w:rsidR="002566AE" w:rsidRPr="00B17ABA">
          <w:rPr>
            <w:noProof/>
            <w:webHidden/>
          </w:rPr>
          <w:fldChar w:fldCharType="separate"/>
        </w:r>
        <w:r w:rsidR="00540E8E">
          <w:rPr>
            <w:noProof/>
            <w:webHidden/>
          </w:rPr>
          <w:t>193</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2"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6. Distribution of the drugs included in the top 10% policies, where CCBs are used initially</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2 \h </w:instrText>
        </w:r>
        <w:r w:rsidR="002566AE" w:rsidRPr="00B17ABA">
          <w:rPr>
            <w:noProof/>
            <w:webHidden/>
          </w:rPr>
        </w:r>
        <w:r w:rsidR="002566AE" w:rsidRPr="00B17ABA">
          <w:rPr>
            <w:noProof/>
            <w:webHidden/>
          </w:rPr>
          <w:fldChar w:fldCharType="separate"/>
        </w:r>
        <w:r w:rsidR="00540E8E">
          <w:rPr>
            <w:noProof/>
            <w:webHidden/>
          </w:rPr>
          <w:t>194</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3"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7. Distribution of the drugs included in the top 10% policies, where ACEIs/ARBs are used initially</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3 \h </w:instrText>
        </w:r>
        <w:r w:rsidR="002566AE" w:rsidRPr="00B17ABA">
          <w:rPr>
            <w:noProof/>
            <w:webHidden/>
          </w:rPr>
        </w:r>
        <w:r w:rsidR="002566AE" w:rsidRPr="00B17ABA">
          <w:rPr>
            <w:noProof/>
            <w:webHidden/>
          </w:rPr>
          <w:fldChar w:fldCharType="separate"/>
        </w:r>
        <w:r w:rsidR="00540E8E">
          <w:rPr>
            <w:noProof/>
            <w:webHidden/>
          </w:rPr>
          <w:t>194</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4"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8. SBP lowering effect calculated based on ALLHAT and Dutch-TIA</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4 \h </w:instrText>
        </w:r>
        <w:r w:rsidR="002566AE" w:rsidRPr="00B17ABA">
          <w:rPr>
            <w:noProof/>
            <w:webHidden/>
          </w:rPr>
        </w:r>
        <w:r w:rsidR="002566AE" w:rsidRPr="00B17ABA">
          <w:rPr>
            <w:noProof/>
            <w:webHidden/>
          </w:rPr>
          <w:fldChar w:fldCharType="separate"/>
        </w:r>
        <w:r w:rsidR="00540E8E">
          <w:rPr>
            <w:noProof/>
            <w:webHidden/>
          </w:rPr>
          <w:t>198</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5"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19. Proportion of patients who used four lines of treatments depending on the modelled drug switching period</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5 \h </w:instrText>
        </w:r>
        <w:r w:rsidR="002566AE" w:rsidRPr="00B17ABA">
          <w:rPr>
            <w:noProof/>
            <w:webHidden/>
          </w:rPr>
        </w:r>
        <w:r w:rsidR="002566AE" w:rsidRPr="00B17ABA">
          <w:rPr>
            <w:noProof/>
            <w:webHidden/>
          </w:rPr>
          <w:fldChar w:fldCharType="separate"/>
        </w:r>
        <w:r w:rsidR="00540E8E">
          <w:rPr>
            <w:noProof/>
            <w:webHidden/>
          </w:rPr>
          <w:t>202</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6"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0. Total net benefit depending on the modelled drug switching period</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6 \h </w:instrText>
        </w:r>
        <w:r w:rsidR="002566AE" w:rsidRPr="00B17ABA">
          <w:rPr>
            <w:noProof/>
            <w:webHidden/>
          </w:rPr>
        </w:r>
        <w:r w:rsidR="002566AE" w:rsidRPr="00B17ABA">
          <w:rPr>
            <w:noProof/>
            <w:webHidden/>
          </w:rPr>
          <w:fldChar w:fldCharType="separate"/>
        </w:r>
        <w:r w:rsidR="00540E8E">
          <w:rPr>
            <w:noProof/>
            <w:webHidden/>
          </w:rPr>
          <w:t>203</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7"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1. Maximum total net benefit depending on the cooling rate and the number of iterations within a temperature</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7 \h </w:instrText>
        </w:r>
        <w:r w:rsidR="002566AE" w:rsidRPr="00B17ABA">
          <w:rPr>
            <w:noProof/>
            <w:webHidden/>
          </w:rPr>
        </w:r>
        <w:r w:rsidR="002566AE" w:rsidRPr="00B17ABA">
          <w:rPr>
            <w:noProof/>
            <w:webHidden/>
          </w:rPr>
          <w:fldChar w:fldCharType="separate"/>
        </w:r>
        <w:r w:rsidR="00540E8E">
          <w:rPr>
            <w:noProof/>
            <w:webHidden/>
          </w:rPr>
          <w:t>205</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8"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2. Convergence of SA depending on the cooling rate and the maximum number of iteration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8 \h </w:instrText>
        </w:r>
        <w:r w:rsidR="002566AE" w:rsidRPr="00B17ABA">
          <w:rPr>
            <w:noProof/>
            <w:webHidden/>
          </w:rPr>
        </w:r>
        <w:r w:rsidR="002566AE" w:rsidRPr="00B17ABA">
          <w:rPr>
            <w:noProof/>
            <w:webHidden/>
          </w:rPr>
          <w:fldChar w:fldCharType="separate"/>
        </w:r>
        <w:r w:rsidR="00540E8E">
          <w:rPr>
            <w:noProof/>
            <w:webHidden/>
          </w:rPr>
          <w:t>208</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79"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3. Search rate of SA depending on the cooling rate and the maximum number of iteration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79 \h </w:instrText>
        </w:r>
        <w:r w:rsidR="002566AE" w:rsidRPr="00B17ABA">
          <w:rPr>
            <w:noProof/>
            <w:webHidden/>
          </w:rPr>
        </w:r>
        <w:r w:rsidR="002566AE" w:rsidRPr="00B17ABA">
          <w:rPr>
            <w:noProof/>
            <w:webHidden/>
          </w:rPr>
          <w:fldChar w:fldCharType="separate"/>
        </w:r>
        <w:r w:rsidR="00540E8E">
          <w:rPr>
            <w:noProof/>
            <w:webHidden/>
          </w:rPr>
          <w:t>209</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80"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4. Convergence of GA depending on the number of generation and population</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80 \h </w:instrText>
        </w:r>
        <w:r w:rsidR="002566AE" w:rsidRPr="00B17ABA">
          <w:rPr>
            <w:noProof/>
            <w:webHidden/>
          </w:rPr>
        </w:r>
        <w:r w:rsidR="002566AE" w:rsidRPr="00B17ABA">
          <w:rPr>
            <w:noProof/>
            <w:webHidden/>
          </w:rPr>
          <w:fldChar w:fldCharType="separate"/>
        </w:r>
        <w:r w:rsidR="00540E8E">
          <w:rPr>
            <w:noProof/>
            <w:webHidden/>
          </w:rPr>
          <w:t>214</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81"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5. Search rate of GA depending on the crossover and mutation rates</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81 \h </w:instrText>
        </w:r>
        <w:r w:rsidR="002566AE" w:rsidRPr="00B17ABA">
          <w:rPr>
            <w:noProof/>
            <w:webHidden/>
          </w:rPr>
        </w:r>
        <w:r w:rsidR="002566AE" w:rsidRPr="00B17ABA">
          <w:rPr>
            <w:noProof/>
            <w:webHidden/>
          </w:rPr>
          <w:fldChar w:fldCharType="separate"/>
        </w:r>
        <w:r w:rsidR="00540E8E">
          <w:rPr>
            <w:noProof/>
            <w:webHidden/>
          </w:rPr>
          <w:t>217</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82"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6. Convergence of the discrepancy in the Q-values from R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82 \h </w:instrText>
        </w:r>
        <w:r w:rsidR="002566AE" w:rsidRPr="00B17ABA">
          <w:rPr>
            <w:noProof/>
            <w:webHidden/>
          </w:rPr>
        </w:r>
        <w:r w:rsidR="002566AE" w:rsidRPr="00B17ABA">
          <w:rPr>
            <w:noProof/>
            <w:webHidden/>
          </w:rPr>
          <w:fldChar w:fldCharType="separate"/>
        </w:r>
        <w:r w:rsidR="00540E8E">
          <w:rPr>
            <w:noProof/>
            <w:webHidden/>
          </w:rPr>
          <w:t>223</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83"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7. Comparison of the size of decision space between the simple hypothetical model and the hypertension SDDP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83 \h </w:instrText>
        </w:r>
        <w:r w:rsidR="002566AE" w:rsidRPr="00B17ABA">
          <w:rPr>
            <w:noProof/>
            <w:webHidden/>
          </w:rPr>
        </w:r>
        <w:r w:rsidR="002566AE" w:rsidRPr="00B17ABA">
          <w:rPr>
            <w:noProof/>
            <w:webHidden/>
          </w:rPr>
          <w:fldChar w:fldCharType="separate"/>
        </w:r>
        <w:r w:rsidR="00540E8E">
          <w:rPr>
            <w:noProof/>
            <w:webHidden/>
          </w:rPr>
          <w:t>228</w:t>
        </w:r>
        <w:r w:rsidR="002566AE" w:rsidRPr="00B17ABA">
          <w:rPr>
            <w:noProof/>
            <w:webHidden/>
          </w:rPr>
          <w:fldChar w:fldCharType="end"/>
        </w:r>
      </w:hyperlink>
    </w:p>
    <w:p w:rsidR="002566AE" w:rsidRPr="00B17ABA" w:rsidRDefault="00C64E30" w:rsidP="00AB140B">
      <w:pPr>
        <w:pStyle w:val="TableofFigures"/>
        <w:tabs>
          <w:tab w:val="right" w:leader="dot" w:pos="8210"/>
        </w:tabs>
        <w:ind w:left="567" w:hanging="567"/>
        <w:rPr>
          <w:rFonts w:asciiTheme="minorHAnsi" w:hAnsiTheme="minorHAnsi"/>
          <w:noProof/>
        </w:rPr>
      </w:pPr>
      <w:hyperlink w:anchor="_Toc426019184" w:history="1">
        <w:r w:rsidR="002566AE" w:rsidRPr="00B17ABA">
          <w:rPr>
            <w:rStyle w:val="Hyperlink"/>
            <w:noProof/>
          </w:rPr>
          <w:t xml:space="preserve">Figure </w:t>
        </w:r>
        <w:r w:rsidR="002566AE" w:rsidRPr="00B17ABA">
          <w:rPr>
            <w:rStyle w:val="Hyperlink"/>
            <w:rFonts w:hint="cs"/>
            <w:noProof/>
            <w:cs/>
          </w:rPr>
          <w:t>‎</w:t>
        </w:r>
        <w:r w:rsidR="002566AE" w:rsidRPr="00B17ABA">
          <w:rPr>
            <w:rStyle w:val="Hyperlink"/>
            <w:noProof/>
          </w:rPr>
          <w:t>7.28. Comparison of the computational time, search rate and iteration number between the simple hypothetical model and the hypertension SDDP model</w:t>
        </w:r>
        <w:r w:rsidR="002566AE" w:rsidRPr="00B17ABA">
          <w:rPr>
            <w:noProof/>
            <w:webHidden/>
          </w:rPr>
          <w:tab/>
        </w:r>
        <w:r w:rsidR="002566AE" w:rsidRPr="00B17ABA">
          <w:rPr>
            <w:noProof/>
            <w:webHidden/>
          </w:rPr>
          <w:fldChar w:fldCharType="begin"/>
        </w:r>
        <w:r w:rsidR="002566AE" w:rsidRPr="00B17ABA">
          <w:rPr>
            <w:noProof/>
            <w:webHidden/>
          </w:rPr>
          <w:instrText xml:space="preserve"> PAGEREF _Toc426019184 \h </w:instrText>
        </w:r>
        <w:r w:rsidR="002566AE" w:rsidRPr="00B17ABA">
          <w:rPr>
            <w:noProof/>
            <w:webHidden/>
          </w:rPr>
        </w:r>
        <w:r w:rsidR="002566AE" w:rsidRPr="00B17ABA">
          <w:rPr>
            <w:noProof/>
            <w:webHidden/>
          </w:rPr>
          <w:fldChar w:fldCharType="separate"/>
        </w:r>
        <w:r w:rsidR="00540E8E">
          <w:rPr>
            <w:noProof/>
            <w:webHidden/>
          </w:rPr>
          <w:t>229</w:t>
        </w:r>
        <w:r w:rsidR="002566AE" w:rsidRPr="00B17ABA">
          <w:rPr>
            <w:noProof/>
            <w:webHidden/>
          </w:rPr>
          <w:fldChar w:fldCharType="end"/>
        </w:r>
      </w:hyperlink>
    </w:p>
    <w:p w:rsidR="00BE5CF1" w:rsidRPr="00B17ABA" w:rsidRDefault="009F4FC6" w:rsidP="00AB140B">
      <w:pPr>
        <w:ind w:left="567" w:hanging="567"/>
        <w:rPr>
          <w:lang w:eastAsia="ko-KR"/>
        </w:rPr>
      </w:pPr>
      <w:r w:rsidRPr="00B17ABA">
        <w:rPr>
          <w:lang w:eastAsia="ko-KR"/>
        </w:rPr>
        <w:fldChar w:fldCharType="end"/>
      </w:r>
    </w:p>
    <w:p w:rsidR="00BE5CF1" w:rsidRPr="00B17ABA" w:rsidRDefault="00BE5CF1" w:rsidP="001A2558">
      <w:pPr>
        <w:pStyle w:val="Heading1"/>
        <w:numPr>
          <w:ilvl w:val="0"/>
          <w:numId w:val="0"/>
        </w:numPr>
        <w:rPr>
          <w:lang w:eastAsia="ko-KR"/>
        </w:rPr>
      </w:pPr>
      <w:r w:rsidRPr="00B17ABA">
        <w:rPr>
          <w:lang w:eastAsia="ko-KR"/>
        </w:rPr>
        <w:br w:type="page"/>
      </w:r>
    </w:p>
    <w:p w:rsidR="00D84783" w:rsidRPr="00B17ABA" w:rsidRDefault="00D84783" w:rsidP="001A2558">
      <w:pPr>
        <w:pStyle w:val="Heading1"/>
        <w:numPr>
          <w:ilvl w:val="0"/>
          <w:numId w:val="0"/>
        </w:numPr>
      </w:pPr>
      <w:bookmarkStart w:id="13" w:name="_Toc411180770"/>
      <w:bookmarkStart w:id="14" w:name="_Toc411181231"/>
      <w:bookmarkStart w:id="15" w:name="_Toc412191649"/>
      <w:bookmarkStart w:id="16" w:name="_Toc412310047"/>
      <w:bookmarkStart w:id="17" w:name="_Toc426018017"/>
      <w:r w:rsidRPr="00B17ABA">
        <w:rPr>
          <w:rFonts w:hint="eastAsia"/>
        </w:rPr>
        <w:lastRenderedPageBreak/>
        <w:t>Abbreviation</w:t>
      </w:r>
      <w:r w:rsidR="000629E5" w:rsidRPr="00B17ABA">
        <w:t>s</w:t>
      </w:r>
      <w:bookmarkEnd w:id="13"/>
      <w:bookmarkEnd w:id="14"/>
      <w:bookmarkEnd w:id="15"/>
      <w:bookmarkEnd w:id="16"/>
      <w:bookmarkEnd w:id="17"/>
    </w:p>
    <w:tbl>
      <w:tblPr>
        <w:tblW w:w="5000" w:type="pct"/>
        <w:tblInd w:w="108" w:type="dxa"/>
        <w:tblLayout w:type="fixed"/>
        <w:tblLook w:val="04A0" w:firstRow="1" w:lastRow="0" w:firstColumn="1" w:lastColumn="0" w:noHBand="0" w:noVBand="1"/>
      </w:tblPr>
      <w:tblGrid>
        <w:gridCol w:w="1782"/>
        <w:gridCol w:w="6654"/>
      </w:tblGrid>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AB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Agent-based simulation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ACEI(s)</w:t>
            </w:r>
          </w:p>
        </w:tc>
        <w:tc>
          <w:tcPr>
            <w:tcW w:w="3944" w:type="pct"/>
            <w:tcBorders>
              <w:top w:val="nil"/>
              <w:left w:val="nil"/>
              <w:bottom w:val="nil"/>
              <w:right w:val="nil"/>
            </w:tcBorders>
            <w:shd w:val="clear" w:color="auto" w:fill="auto"/>
            <w:noWrap/>
            <w:hideMark/>
          </w:tcPr>
          <w:p w:rsidR="00F529A0" w:rsidRPr="00B17ABA" w:rsidRDefault="00150C43" w:rsidP="001A2558">
            <w:pPr>
              <w:spacing w:after="0"/>
              <w:ind w:firstLine="0"/>
              <w:rPr>
                <w:rFonts w:eastAsia="Times New Roman" w:cstheme="majorBidi"/>
                <w:color w:val="000000"/>
              </w:rPr>
            </w:pPr>
            <w:r w:rsidRPr="00B17ABA">
              <w:rPr>
                <w:rFonts w:eastAsia="Times New Roman" w:cstheme="majorBidi"/>
                <w:color w:val="000000"/>
              </w:rPr>
              <w:t xml:space="preserve"> A</w:t>
            </w:r>
            <w:r w:rsidR="00F529A0" w:rsidRPr="00B17ABA">
              <w:rPr>
                <w:rFonts w:eastAsia="Times New Roman" w:cstheme="majorBidi"/>
                <w:color w:val="000000"/>
              </w:rPr>
              <w:t>ngiotensin converting enzyme inhibitor(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ADP</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Approximate dynamic programming</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AE(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Adverse effect(s)/event(s)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AF</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Atrial fibrillation</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ARB(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lang w:val="sv-SE"/>
              </w:rPr>
            </w:pPr>
            <w:r w:rsidRPr="00B17ABA">
              <w:rPr>
                <w:rFonts w:eastAsia="Times New Roman" w:cstheme="majorBidi"/>
                <w:color w:val="000000"/>
                <w:lang w:val="sv-SE"/>
              </w:rPr>
              <w:t xml:space="preserve"> Angiotensin II receptor blocker(s)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BB(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Beta</w:t>
            </w:r>
            <w:r w:rsidR="00DE2597" w:rsidRPr="00B17ABA">
              <w:rPr>
                <w:rFonts w:eastAsia="Times New Roman" w:cstheme="majorBidi"/>
                <w:color w:val="000000"/>
              </w:rPr>
              <w:t>-</w:t>
            </w:r>
            <w:r w:rsidRPr="00B17ABA">
              <w:rPr>
                <w:rFonts w:eastAsia="Times New Roman" w:cstheme="majorBidi"/>
                <w:color w:val="000000"/>
              </w:rPr>
              <w:t xml:space="preserve">blocker(s)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BMI</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Body mass index</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CCB(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Calcium channel blocker(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CEA(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Cost effectiveness analysis/analyse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lang w:eastAsia="ko-KR"/>
              </w:rPr>
              <w:t>CHD(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Coronary heart disease(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CI(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Confidence interval(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lang w:eastAsia="ko-KR"/>
              </w:rPr>
              <w:t>CKD(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Chronic kidney disease(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CMA(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Cost minimisation analysis/analyse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CRD(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Chronic renal disease(s)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CUA(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Cost utility analysis/analyse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CVD(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Cardiovascular disease(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D(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Thiazide-type diuretic(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DAE(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Discontinuation(s) due to AE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DM</w:t>
            </w:r>
            <w:r w:rsidR="00456B65" w:rsidRPr="00B17ABA">
              <w:rPr>
                <w:rFonts w:eastAsia="Times New Roman" w:cstheme="majorBidi"/>
                <w:b/>
                <w:bCs/>
                <w:color w:val="000000"/>
              </w:rPr>
              <w:t>A</w:t>
            </w:r>
            <w:r w:rsidRPr="00B17ABA">
              <w:rPr>
                <w:rFonts w:eastAsia="Times New Roman" w:cstheme="majorBidi"/>
                <w:b/>
                <w:bCs/>
                <w:color w:val="000000"/>
              </w:rPr>
              <w:t>RD(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Disease-modifying anti-rheumatic drug(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DA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Disease activity score</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DBP</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Diastolic blood pressure</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lang w:val="fr-FR"/>
              </w:rPr>
              <w:t>DE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Discrete</w:t>
            </w:r>
            <w:r w:rsidR="00456B65" w:rsidRPr="00B17ABA">
              <w:rPr>
                <w:rFonts w:eastAsia="Times New Roman" w:cstheme="majorBidi"/>
                <w:color w:val="000000"/>
              </w:rPr>
              <w:t>-</w:t>
            </w:r>
            <w:r w:rsidRPr="00B17ABA">
              <w:rPr>
                <w:rFonts w:eastAsia="Times New Roman" w:cstheme="majorBidi"/>
                <w:color w:val="000000"/>
              </w:rPr>
              <w:t>event simulation</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lang w:val="fr-FR"/>
              </w:rPr>
              <w:t>DM</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Diabete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DP</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Dynamic programming</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ESH/ESC</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European Society of Hypertension-European Society of Cardiology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GA</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Genetic algorithm</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HbA1C</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Glycated haemoglobin</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HDL</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High-density lipoprotein cholesterol</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HF</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Heart failure</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lastRenderedPageBreak/>
              <w:t>HR(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Hazard ratio(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HSE</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Health Survey England</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HTA</w:t>
            </w:r>
          </w:p>
        </w:tc>
        <w:tc>
          <w:tcPr>
            <w:tcW w:w="3944" w:type="pct"/>
            <w:tcBorders>
              <w:top w:val="nil"/>
              <w:left w:val="nil"/>
              <w:bottom w:val="nil"/>
              <w:right w:val="nil"/>
            </w:tcBorders>
            <w:shd w:val="clear" w:color="auto" w:fill="auto"/>
            <w:noWrap/>
            <w:hideMark/>
          </w:tcPr>
          <w:p w:rsidR="00F529A0" w:rsidRPr="00B17ABA" w:rsidRDefault="00150C43">
            <w:pPr>
              <w:spacing w:after="0"/>
              <w:ind w:firstLine="0"/>
              <w:rPr>
                <w:rFonts w:eastAsia="Times New Roman" w:cstheme="majorBidi"/>
                <w:color w:val="000000"/>
              </w:rPr>
            </w:pPr>
            <w:r w:rsidRPr="00B17ABA">
              <w:rPr>
                <w:rFonts w:eastAsia="Times New Roman" w:cstheme="majorBidi"/>
                <w:color w:val="000000"/>
              </w:rPr>
              <w:t xml:space="preserve"> Health t</w:t>
            </w:r>
            <w:r w:rsidR="00F529A0" w:rsidRPr="00B17ABA">
              <w:rPr>
                <w:rFonts w:eastAsia="Times New Roman" w:cstheme="majorBidi"/>
                <w:color w:val="000000"/>
              </w:rPr>
              <w:t xml:space="preserve">echnology </w:t>
            </w:r>
            <w:r w:rsidRPr="00B17ABA">
              <w:rPr>
                <w:rFonts w:eastAsia="Times New Roman" w:cstheme="majorBidi"/>
                <w:color w:val="000000"/>
              </w:rPr>
              <w:t>a</w:t>
            </w:r>
            <w:r w:rsidR="00F529A0" w:rsidRPr="00B17ABA">
              <w:rPr>
                <w:rFonts w:eastAsia="Times New Roman" w:cstheme="majorBidi"/>
                <w:color w:val="000000"/>
              </w:rPr>
              <w:t>ssessment</w:t>
            </w:r>
            <w:r w:rsidR="00456B65" w:rsidRPr="00B17ABA">
              <w:rPr>
                <w:rFonts w:eastAsia="Times New Roman" w:cstheme="majorBidi"/>
                <w:color w:val="000000"/>
              </w:rPr>
              <w:t>/</w:t>
            </w:r>
            <w:r w:rsidR="00456B65" w:rsidRPr="00B17ABA">
              <w:rPr>
                <w:rFonts w:cs="Frutiger 45 Light"/>
                <w:color w:val="000000"/>
              </w:rPr>
              <w:t>appraisal</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IBM(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Individual-based model(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ICER(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Incremental cost-effectiveness ratio(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ITT</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Intention-to-treat</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JNC</w:t>
            </w:r>
          </w:p>
        </w:tc>
        <w:tc>
          <w:tcPr>
            <w:tcW w:w="3944" w:type="pct"/>
            <w:tcBorders>
              <w:top w:val="nil"/>
              <w:left w:val="nil"/>
              <w:bottom w:val="nil"/>
              <w:right w:val="nil"/>
            </w:tcBorders>
            <w:shd w:val="clear" w:color="auto" w:fill="auto"/>
            <w:noWrap/>
            <w:hideMark/>
          </w:tcPr>
          <w:p w:rsidR="009825AF" w:rsidRPr="00B17ABA" w:rsidRDefault="00F529A0" w:rsidP="009825AF">
            <w:pPr>
              <w:spacing w:after="0"/>
              <w:ind w:firstLine="0"/>
              <w:rPr>
                <w:rFonts w:eastAsia="Times New Roman" w:cstheme="majorBidi"/>
                <w:color w:val="000000"/>
              </w:rPr>
            </w:pPr>
            <w:r w:rsidRPr="00B17ABA">
              <w:rPr>
                <w:rFonts w:eastAsia="Times New Roman" w:cstheme="majorBidi"/>
                <w:color w:val="000000"/>
              </w:rPr>
              <w:t xml:space="preserve"> The Joint National Committee on Prevention, Detection, Evaluation, </w:t>
            </w:r>
            <w:r w:rsidR="009825AF" w:rsidRPr="00B17ABA">
              <w:rPr>
                <w:rFonts w:eastAsia="Times New Roman" w:cstheme="majorBidi"/>
                <w:color w:val="000000"/>
              </w:rPr>
              <w:t xml:space="preserve"> </w:t>
            </w:r>
          </w:p>
          <w:p w:rsidR="00F529A0" w:rsidRPr="00B17ABA" w:rsidRDefault="009825AF" w:rsidP="009825AF">
            <w:pPr>
              <w:spacing w:after="0"/>
              <w:ind w:firstLine="0"/>
              <w:rPr>
                <w:rFonts w:eastAsia="Times New Roman" w:cstheme="majorBidi"/>
                <w:color w:val="000000"/>
              </w:rPr>
            </w:pPr>
            <w:r w:rsidRPr="00B17ABA">
              <w:rPr>
                <w:rFonts w:eastAsia="Times New Roman" w:cstheme="majorBidi"/>
                <w:color w:val="000000"/>
              </w:rPr>
              <w:t xml:space="preserve"> </w:t>
            </w:r>
            <w:r w:rsidR="00F529A0" w:rsidRPr="00B17ABA">
              <w:rPr>
                <w:rFonts w:eastAsia="Times New Roman" w:cstheme="majorBidi"/>
                <w:color w:val="000000"/>
              </w:rPr>
              <w:t>and</w:t>
            </w:r>
            <w:r w:rsidRPr="00B17ABA">
              <w:rPr>
                <w:rFonts w:eastAsia="Times New Roman" w:cstheme="majorBidi"/>
                <w:color w:val="000000"/>
              </w:rPr>
              <w:t xml:space="preserve"> Treatment of High Blood Pressure</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LDL</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Low-density lipoprotein cholesterol</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MDP</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Markov decision proces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MI</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Myocardial infarction</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NDP</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Neuro-dynamic programming</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NH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National Health Service</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NICE</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National Institute for Health and Clinical Excellence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NP-hard</w:t>
            </w:r>
          </w:p>
        </w:tc>
        <w:tc>
          <w:tcPr>
            <w:tcW w:w="3944" w:type="pct"/>
            <w:tcBorders>
              <w:top w:val="nil"/>
              <w:left w:val="nil"/>
              <w:bottom w:val="nil"/>
              <w:right w:val="nil"/>
            </w:tcBorders>
            <w:shd w:val="clear" w:color="auto" w:fill="auto"/>
            <w:noWrap/>
            <w:hideMark/>
          </w:tcPr>
          <w:p w:rsidR="00F529A0" w:rsidRPr="00B17ABA" w:rsidRDefault="00150C43" w:rsidP="001A2558">
            <w:pPr>
              <w:spacing w:after="0"/>
              <w:ind w:firstLine="0"/>
              <w:rPr>
                <w:rFonts w:eastAsia="Times New Roman" w:cstheme="majorBidi"/>
                <w:color w:val="000000"/>
              </w:rPr>
            </w:pPr>
            <w:r w:rsidRPr="00B17ABA">
              <w:rPr>
                <w:rFonts w:eastAsia="Times New Roman" w:cstheme="majorBidi"/>
                <w:color w:val="000000"/>
              </w:rPr>
              <w:t xml:space="preserve"> Non-deterministic p</w:t>
            </w:r>
            <w:r w:rsidR="00F529A0" w:rsidRPr="00B17ABA">
              <w:rPr>
                <w:rFonts w:eastAsia="Times New Roman" w:cstheme="majorBidi"/>
                <w:color w:val="000000"/>
              </w:rPr>
              <w:t>olynomial-time hard</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PSA</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Probabilistic sensitivity analysi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QALY(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Quality-adjusted life year(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lang w:val="sv-SE"/>
              </w:rPr>
              <w:t>QoL</w:t>
            </w:r>
          </w:p>
        </w:tc>
        <w:tc>
          <w:tcPr>
            <w:tcW w:w="3944" w:type="pct"/>
            <w:tcBorders>
              <w:top w:val="nil"/>
              <w:left w:val="nil"/>
              <w:bottom w:val="nil"/>
              <w:right w:val="nil"/>
            </w:tcBorders>
            <w:shd w:val="clear" w:color="auto" w:fill="auto"/>
            <w:noWrap/>
            <w:hideMark/>
          </w:tcPr>
          <w:p w:rsidR="00F529A0" w:rsidRPr="00B17ABA" w:rsidRDefault="00F529A0" w:rsidP="00150C43">
            <w:pPr>
              <w:spacing w:after="0"/>
              <w:ind w:firstLine="0"/>
              <w:rPr>
                <w:rFonts w:eastAsia="Times New Roman" w:cstheme="majorBidi"/>
                <w:color w:val="000000"/>
              </w:rPr>
            </w:pPr>
            <w:r w:rsidRPr="00B17ABA">
              <w:rPr>
                <w:rFonts w:eastAsia="Times New Roman" w:cstheme="majorBidi"/>
                <w:color w:val="000000"/>
              </w:rPr>
              <w:t xml:space="preserve"> Quality of </w:t>
            </w:r>
            <w:r w:rsidR="00150C43" w:rsidRPr="00B17ABA">
              <w:rPr>
                <w:rFonts w:eastAsia="Times New Roman" w:cstheme="majorBidi"/>
                <w:color w:val="000000"/>
              </w:rPr>
              <w:t>l</w:t>
            </w:r>
            <w:r w:rsidRPr="00B17ABA">
              <w:rPr>
                <w:rFonts w:eastAsia="Times New Roman" w:cstheme="majorBidi"/>
                <w:color w:val="000000"/>
              </w:rPr>
              <w:t>ife</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lang w:val="sv-SE"/>
              </w:rPr>
              <w:t>RA</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Rheumatoid arthritis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lang w:val="sv-SE"/>
              </w:rPr>
              <w:t>RA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Renin-angiotensin system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RCT(s)</w:t>
            </w:r>
          </w:p>
        </w:tc>
        <w:tc>
          <w:tcPr>
            <w:tcW w:w="3944" w:type="pct"/>
            <w:tcBorders>
              <w:top w:val="nil"/>
              <w:left w:val="nil"/>
              <w:bottom w:val="nil"/>
              <w:right w:val="nil"/>
            </w:tcBorders>
            <w:shd w:val="clear" w:color="auto" w:fill="auto"/>
            <w:noWrap/>
            <w:hideMark/>
          </w:tcPr>
          <w:p w:rsidR="00F529A0" w:rsidRPr="00B17ABA" w:rsidRDefault="00F529A0">
            <w:pPr>
              <w:spacing w:after="0"/>
              <w:ind w:firstLine="0"/>
              <w:rPr>
                <w:rFonts w:eastAsia="Times New Roman" w:cstheme="majorBidi"/>
                <w:color w:val="000000"/>
              </w:rPr>
            </w:pPr>
            <w:r w:rsidRPr="00B17ABA">
              <w:rPr>
                <w:rFonts w:eastAsia="Times New Roman" w:cstheme="majorBidi"/>
                <w:color w:val="000000"/>
              </w:rPr>
              <w:t xml:space="preserve"> Randomised</w:t>
            </w:r>
            <w:r w:rsidR="00456B65" w:rsidRPr="00B17ABA">
              <w:rPr>
                <w:rFonts w:eastAsia="Times New Roman" w:cstheme="majorBidi"/>
                <w:color w:val="000000"/>
              </w:rPr>
              <w:t>-</w:t>
            </w:r>
            <w:r w:rsidRPr="00B17ABA">
              <w:rPr>
                <w:rFonts w:eastAsia="Times New Roman" w:cstheme="majorBidi"/>
                <w:color w:val="000000"/>
              </w:rPr>
              <w:t>controlled trial(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lang w:val="sv-SE"/>
              </w:rPr>
              <w:t>RD</w:t>
            </w:r>
          </w:p>
        </w:tc>
        <w:tc>
          <w:tcPr>
            <w:tcW w:w="3944" w:type="pct"/>
            <w:tcBorders>
              <w:top w:val="nil"/>
              <w:left w:val="nil"/>
              <w:bottom w:val="nil"/>
              <w:right w:val="nil"/>
            </w:tcBorders>
            <w:shd w:val="clear" w:color="auto" w:fill="auto"/>
            <w:noWrap/>
            <w:hideMark/>
          </w:tcPr>
          <w:p w:rsidR="00F529A0" w:rsidRPr="00B17ABA" w:rsidRDefault="00F529A0" w:rsidP="00150C43">
            <w:pPr>
              <w:spacing w:after="0"/>
              <w:ind w:firstLine="0"/>
              <w:rPr>
                <w:rFonts w:eastAsia="Times New Roman" w:cstheme="majorBidi"/>
                <w:color w:val="000000"/>
              </w:rPr>
            </w:pPr>
            <w:r w:rsidRPr="00B17ABA">
              <w:rPr>
                <w:rFonts w:eastAsia="Times New Roman" w:cstheme="majorBidi"/>
                <w:color w:val="000000"/>
              </w:rPr>
              <w:t xml:space="preserve"> </w:t>
            </w:r>
            <w:r w:rsidR="00150C43" w:rsidRPr="00B17ABA">
              <w:rPr>
                <w:rFonts w:eastAsia="Times New Roman" w:cstheme="majorBidi"/>
                <w:color w:val="000000"/>
              </w:rPr>
              <w:t>R</w:t>
            </w:r>
            <w:r w:rsidRPr="00B17ABA">
              <w:rPr>
                <w:rFonts w:eastAsia="Times New Roman" w:cstheme="majorBidi"/>
                <w:color w:val="000000"/>
              </w:rPr>
              <w:t>enal disease</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RL</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Reinforcement learning</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RR(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Relative risk(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SA</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Simulated annealing</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SBP</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Systolic blood pressure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SD</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Standard deviation</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SDDP(s)</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Sequential drug decision problem(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SE</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Standard error</w:t>
            </w:r>
          </w:p>
        </w:tc>
      </w:tr>
      <w:tr w:rsidR="00801DC0" w:rsidRPr="00B17ABA" w:rsidTr="00DE3E5D">
        <w:trPr>
          <w:trHeight w:val="300"/>
        </w:trPr>
        <w:tc>
          <w:tcPr>
            <w:tcW w:w="1056" w:type="pct"/>
            <w:tcBorders>
              <w:top w:val="nil"/>
              <w:left w:val="nil"/>
              <w:bottom w:val="nil"/>
              <w:right w:val="nil"/>
            </w:tcBorders>
            <w:shd w:val="clear" w:color="auto" w:fill="auto"/>
            <w:noWrap/>
          </w:tcPr>
          <w:p w:rsidR="00801DC0" w:rsidRPr="00B17ABA" w:rsidRDefault="00801DC0" w:rsidP="001A2558">
            <w:pPr>
              <w:spacing w:after="0"/>
              <w:ind w:firstLine="0"/>
              <w:rPr>
                <w:rFonts w:eastAsia="Times New Roman" w:cstheme="majorBidi"/>
                <w:b/>
                <w:bCs/>
                <w:color w:val="000000"/>
              </w:rPr>
            </w:pPr>
            <w:r w:rsidRPr="00B17ABA">
              <w:rPr>
                <w:rFonts w:eastAsia="Times New Roman" w:cstheme="majorBidi"/>
                <w:b/>
                <w:bCs/>
                <w:color w:val="000000"/>
              </w:rPr>
              <w:t>SLE(s)</w:t>
            </w:r>
          </w:p>
        </w:tc>
        <w:tc>
          <w:tcPr>
            <w:tcW w:w="3944" w:type="pct"/>
            <w:tcBorders>
              <w:top w:val="nil"/>
              <w:left w:val="nil"/>
              <w:bottom w:val="nil"/>
              <w:right w:val="nil"/>
            </w:tcBorders>
            <w:shd w:val="clear" w:color="auto" w:fill="auto"/>
            <w:noWrap/>
          </w:tcPr>
          <w:p w:rsidR="00801DC0" w:rsidRPr="00B17ABA" w:rsidRDefault="00692AEE" w:rsidP="001A2558">
            <w:pPr>
              <w:spacing w:after="0"/>
              <w:ind w:firstLine="0"/>
              <w:rPr>
                <w:rFonts w:eastAsia="Times New Roman" w:cstheme="majorBidi"/>
                <w:color w:val="000000"/>
              </w:rPr>
            </w:pPr>
            <w:r w:rsidRPr="00B17ABA">
              <w:rPr>
                <w:rFonts w:eastAsia="Times New Roman" w:cstheme="majorBidi"/>
                <w:color w:val="000000"/>
              </w:rPr>
              <w:t xml:space="preserve"> </w:t>
            </w:r>
            <w:r w:rsidR="00801DC0" w:rsidRPr="00B17ABA">
              <w:rPr>
                <w:rFonts w:eastAsia="Times New Roman" w:cstheme="majorBidi"/>
                <w:color w:val="000000"/>
              </w:rPr>
              <w:t>SBP lowering effect(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SMDP(s)</w:t>
            </w:r>
          </w:p>
        </w:tc>
        <w:tc>
          <w:tcPr>
            <w:tcW w:w="3944" w:type="pct"/>
            <w:tcBorders>
              <w:top w:val="nil"/>
              <w:left w:val="nil"/>
              <w:bottom w:val="nil"/>
              <w:right w:val="nil"/>
            </w:tcBorders>
            <w:shd w:val="clear" w:color="auto" w:fill="auto"/>
            <w:noWrap/>
            <w:hideMark/>
          </w:tcPr>
          <w:p w:rsidR="00F529A0" w:rsidRPr="00B17ABA" w:rsidRDefault="00150C43" w:rsidP="001A2558">
            <w:pPr>
              <w:spacing w:after="0"/>
              <w:ind w:firstLine="0"/>
              <w:rPr>
                <w:rFonts w:eastAsia="Times New Roman" w:cstheme="majorBidi"/>
                <w:color w:val="000000"/>
                <w:lang w:val="it-IT"/>
              </w:rPr>
            </w:pPr>
            <w:r w:rsidRPr="00B17ABA">
              <w:rPr>
                <w:rFonts w:eastAsia="Times New Roman" w:cstheme="majorBidi"/>
                <w:color w:val="000000"/>
                <w:lang w:val="it-IT"/>
              </w:rPr>
              <w:t xml:space="preserve"> S</w:t>
            </w:r>
            <w:r w:rsidR="00F529A0" w:rsidRPr="00B17ABA">
              <w:rPr>
                <w:rFonts w:eastAsia="Times New Roman" w:cstheme="majorBidi"/>
                <w:color w:val="000000"/>
                <w:lang w:val="it-IT"/>
              </w:rPr>
              <w:t>emi-Markov decision process(e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SPLDT</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Simulated patient-level decision-tree</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SPLMM</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Simulated patient-level Markov model </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TC</w:t>
            </w:r>
          </w:p>
        </w:tc>
        <w:tc>
          <w:tcPr>
            <w:tcW w:w="3944" w:type="pct"/>
            <w:tcBorders>
              <w:top w:val="nil"/>
              <w:left w:val="nil"/>
              <w:bottom w:val="nil"/>
              <w:right w:val="nil"/>
            </w:tcBorders>
            <w:shd w:val="clear" w:color="auto" w:fill="auto"/>
            <w:noWrap/>
            <w:hideMark/>
          </w:tcPr>
          <w:p w:rsidR="00F529A0" w:rsidRPr="00B17ABA" w:rsidRDefault="00150C43" w:rsidP="001A2558">
            <w:pPr>
              <w:spacing w:after="0"/>
              <w:ind w:firstLine="0"/>
              <w:rPr>
                <w:rFonts w:eastAsia="Times New Roman" w:cstheme="majorBidi"/>
                <w:color w:val="000000"/>
              </w:rPr>
            </w:pPr>
            <w:r w:rsidRPr="00B17ABA">
              <w:rPr>
                <w:rFonts w:eastAsia="Times New Roman" w:cstheme="majorBidi"/>
                <w:color w:val="000000"/>
              </w:rPr>
              <w:t xml:space="preserve"> Total c</w:t>
            </w:r>
            <w:r w:rsidR="00F529A0" w:rsidRPr="00B17ABA">
              <w:rPr>
                <w:rFonts w:eastAsia="Times New Roman" w:cstheme="majorBidi"/>
                <w:color w:val="000000"/>
              </w:rPr>
              <w:t>holesterol</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TD</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Temporal difference</w:t>
            </w:r>
          </w:p>
        </w:tc>
      </w:tr>
      <w:tr w:rsidR="00882B67" w:rsidRPr="00B17ABA" w:rsidTr="00DE3E5D">
        <w:trPr>
          <w:trHeight w:val="300"/>
        </w:trPr>
        <w:tc>
          <w:tcPr>
            <w:tcW w:w="1056" w:type="pct"/>
            <w:tcBorders>
              <w:top w:val="nil"/>
              <w:left w:val="nil"/>
              <w:bottom w:val="nil"/>
              <w:right w:val="nil"/>
            </w:tcBorders>
            <w:shd w:val="clear" w:color="auto" w:fill="auto"/>
            <w:noWrap/>
          </w:tcPr>
          <w:p w:rsidR="00882B67" w:rsidRPr="00B17ABA" w:rsidRDefault="00882B67" w:rsidP="001A2558">
            <w:pPr>
              <w:spacing w:after="0"/>
              <w:ind w:firstLine="0"/>
              <w:rPr>
                <w:rFonts w:eastAsia="Times New Roman" w:cstheme="majorBidi"/>
                <w:b/>
                <w:bCs/>
                <w:color w:val="000000"/>
              </w:rPr>
            </w:pPr>
            <w:r w:rsidRPr="00B17ABA">
              <w:rPr>
                <w:rFonts w:eastAsia="Times New Roman" w:cstheme="majorBidi"/>
                <w:b/>
                <w:bCs/>
                <w:color w:val="000000"/>
              </w:rPr>
              <w:lastRenderedPageBreak/>
              <w:t>TNB</w:t>
            </w:r>
          </w:p>
        </w:tc>
        <w:tc>
          <w:tcPr>
            <w:tcW w:w="3944" w:type="pct"/>
            <w:tcBorders>
              <w:top w:val="nil"/>
              <w:left w:val="nil"/>
              <w:bottom w:val="nil"/>
              <w:right w:val="nil"/>
            </w:tcBorders>
            <w:shd w:val="clear" w:color="auto" w:fill="auto"/>
            <w:noWrap/>
          </w:tcPr>
          <w:p w:rsidR="00882B67" w:rsidRPr="00B17ABA" w:rsidRDefault="00882B67" w:rsidP="001A2558">
            <w:pPr>
              <w:spacing w:after="0"/>
              <w:ind w:firstLine="0"/>
              <w:rPr>
                <w:rFonts w:eastAsia="Times New Roman" w:cstheme="majorBidi"/>
                <w:color w:val="000000"/>
              </w:rPr>
            </w:pPr>
            <w:r w:rsidRPr="00B17ABA">
              <w:rPr>
                <w:rFonts w:eastAsia="Times New Roman" w:cstheme="majorBidi"/>
                <w:color w:val="000000"/>
              </w:rPr>
              <w:t xml:space="preserve"> Total net benefit</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TNFb</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w:t>
            </w:r>
            <w:r w:rsidR="00150C43" w:rsidRPr="00B17ABA">
              <w:rPr>
                <w:rFonts w:eastAsia="Times New Roman" w:cstheme="majorBidi"/>
                <w:color w:val="000000"/>
              </w:rPr>
              <w:t>Tumour</w:t>
            </w:r>
            <w:r w:rsidRPr="00B17ABA">
              <w:rPr>
                <w:rFonts w:eastAsia="Times New Roman" w:cstheme="majorBidi"/>
                <w:color w:val="000000"/>
              </w:rPr>
              <w:t xml:space="preserve"> necrosis factor-blocking agents</w:t>
            </w:r>
          </w:p>
        </w:tc>
      </w:tr>
      <w:tr w:rsidR="00F529A0" w:rsidRPr="00B17ABA" w:rsidTr="00DE3E5D">
        <w:trPr>
          <w:trHeight w:val="300"/>
        </w:trPr>
        <w:tc>
          <w:tcPr>
            <w:tcW w:w="1056"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b/>
                <w:bCs/>
                <w:color w:val="000000"/>
              </w:rPr>
            </w:pPr>
            <w:r w:rsidRPr="00B17ABA">
              <w:rPr>
                <w:rFonts w:eastAsia="Times New Roman" w:cstheme="majorBidi"/>
                <w:b/>
                <w:bCs/>
                <w:color w:val="000000"/>
              </w:rPr>
              <w:t>UA</w:t>
            </w:r>
          </w:p>
        </w:tc>
        <w:tc>
          <w:tcPr>
            <w:tcW w:w="3944" w:type="pct"/>
            <w:tcBorders>
              <w:top w:val="nil"/>
              <w:left w:val="nil"/>
              <w:bottom w:val="nil"/>
              <w:right w:val="nil"/>
            </w:tcBorders>
            <w:shd w:val="clear" w:color="auto" w:fill="auto"/>
            <w:noWrap/>
            <w:hideMark/>
          </w:tcPr>
          <w:p w:rsidR="00F529A0" w:rsidRPr="00B17ABA" w:rsidRDefault="00F529A0" w:rsidP="001A2558">
            <w:pPr>
              <w:spacing w:after="0"/>
              <w:ind w:firstLine="0"/>
              <w:rPr>
                <w:rFonts w:eastAsia="Times New Roman" w:cstheme="majorBidi"/>
                <w:color w:val="000000"/>
              </w:rPr>
            </w:pPr>
            <w:r w:rsidRPr="00B17ABA">
              <w:rPr>
                <w:rFonts w:eastAsia="Times New Roman" w:cstheme="majorBidi"/>
                <w:color w:val="000000"/>
              </w:rPr>
              <w:t xml:space="preserve"> Unstable angina</w:t>
            </w:r>
          </w:p>
        </w:tc>
      </w:tr>
    </w:tbl>
    <w:p w:rsidR="00D84783" w:rsidRPr="00B17ABA" w:rsidRDefault="00D84783" w:rsidP="001A2558">
      <w:pPr>
        <w:sectPr w:rsidR="00D84783" w:rsidRPr="00B17ABA" w:rsidSect="00013330">
          <w:pgSz w:w="11906" w:h="16838"/>
          <w:pgMar w:top="1701" w:right="1418" w:bottom="1701" w:left="2268" w:header="709" w:footer="709" w:gutter="0"/>
          <w:pgNumType w:fmt="lowerRoman"/>
          <w:cols w:space="708"/>
          <w:docGrid w:linePitch="360"/>
        </w:sectPr>
      </w:pPr>
    </w:p>
    <w:p w:rsidR="00F62B2C" w:rsidRPr="00B17ABA" w:rsidRDefault="002A4EA9" w:rsidP="001A2558">
      <w:pPr>
        <w:pStyle w:val="Heading1"/>
      </w:pPr>
      <w:bookmarkStart w:id="18" w:name="_Toc426018018"/>
      <w:r w:rsidRPr="00B17ABA">
        <w:lastRenderedPageBreak/>
        <w:t>Introduction</w:t>
      </w:r>
      <w:bookmarkEnd w:id="0"/>
      <w:bookmarkEnd w:id="18"/>
    </w:p>
    <w:p w:rsidR="002A4EA9" w:rsidRPr="00B17ABA" w:rsidRDefault="002A4EA9" w:rsidP="001A2558">
      <w:pPr>
        <w:pStyle w:val="Heading2"/>
      </w:pPr>
      <w:bookmarkStart w:id="19" w:name="_Toc390867563"/>
      <w:bookmarkStart w:id="20" w:name="_Toc426018019"/>
      <w:r w:rsidRPr="00B17ABA">
        <w:t>Chapter overview</w:t>
      </w:r>
      <w:bookmarkEnd w:id="19"/>
      <w:bookmarkEnd w:id="20"/>
    </w:p>
    <w:p w:rsidR="00CC5E27" w:rsidRPr="00B17ABA" w:rsidRDefault="00CC5E27" w:rsidP="00CC5E27">
      <w:pPr>
        <w:jc w:val="both"/>
      </w:pPr>
      <w:r w:rsidRPr="00B17ABA">
        <w:t>T</w:t>
      </w:r>
      <w:r w:rsidRPr="00B17ABA">
        <w:rPr>
          <w:rFonts w:eastAsia="Malgun Gothic" w:hint="eastAsia"/>
          <w:lang w:eastAsia="ko-KR"/>
        </w:rPr>
        <w:t>his study aims</w:t>
      </w:r>
      <w:r w:rsidRPr="00B17ABA">
        <w:rPr>
          <w:rFonts w:eastAsia="Malgun Gothic"/>
          <w:lang w:eastAsia="ko-KR"/>
        </w:rPr>
        <w:t xml:space="preserve"> to set down the definitions of </w:t>
      </w:r>
      <w:r w:rsidRPr="00B17ABA">
        <w:t>sequential drug decision problems</w:t>
      </w:r>
      <w:r w:rsidRPr="00B17ABA">
        <w:rPr>
          <w:rFonts w:eastAsia="Malgun Gothic"/>
          <w:lang w:eastAsia="ko-KR"/>
        </w:rPr>
        <w:t xml:space="preserve"> (SDDPs) mathematically,</w:t>
      </w:r>
      <w:r w:rsidRPr="00B17ABA">
        <w:t xml:space="preserve"> </w:t>
      </w:r>
      <w:r w:rsidRPr="00B17ABA">
        <w:rPr>
          <w:rFonts w:eastAsia="Malgun Gothic"/>
          <w:lang w:eastAsia="ko-KR"/>
        </w:rPr>
        <w:t xml:space="preserve">to </w:t>
      </w:r>
      <w:r w:rsidRPr="00B17ABA">
        <w:rPr>
          <w:rFonts w:cstheme="majorBidi"/>
          <w:color w:val="000000" w:themeColor="text1"/>
          <w:lang w:eastAsia="ko-KR"/>
        </w:rPr>
        <w:t>e</w:t>
      </w:r>
      <w:r w:rsidRPr="00B17ABA">
        <w:rPr>
          <w:rFonts w:eastAsia="Malgun Gothic" w:cstheme="majorBidi"/>
          <w:color w:val="000000" w:themeColor="text1"/>
          <w:lang w:eastAsia="ko-KR"/>
        </w:rPr>
        <w:t xml:space="preserve">xamine potential methods to identify </w:t>
      </w:r>
      <w:r w:rsidRPr="00B17ABA">
        <w:rPr>
          <w:rFonts w:eastAsia="Malgun Gothic" w:cstheme="majorBidi" w:hint="eastAsia"/>
          <w:color w:val="000000" w:themeColor="text1"/>
          <w:lang w:eastAsia="ko-KR"/>
        </w:rPr>
        <w:t xml:space="preserve">optimal or </w:t>
      </w:r>
      <w:r w:rsidRPr="00B17ABA">
        <w:rPr>
          <w:rFonts w:eastAsia="Malgun Gothic" w:cstheme="majorBidi"/>
          <w:color w:val="000000" w:themeColor="text1"/>
          <w:lang w:eastAsia="ko-KR"/>
        </w:rPr>
        <w:t xml:space="preserve">near-optimal sequential treatment </w:t>
      </w:r>
      <w:r w:rsidRPr="00B17ABA">
        <w:rPr>
          <w:rFonts w:eastAsia="Malgun Gothic" w:cstheme="majorBidi" w:hint="eastAsia"/>
          <w:color w:val="000000" w:themeColor="text1"/>
          <w:lang w:eastAsia="ko-KR"/>
        </w:rPr>
        <w:t>strateg</w:t>
      </w:r>
      <w:r w:rsidRPr="00B17ABA">
        <w:rPr>
          <w:rFonts w:eastAsia="Malgun Gothic" w:cstheme="majorBidi"/>
          <w:color w:val="000000" w:themeColor="text1"/>
          <w:lang w:eastAsia="ko-KR"/>
        </w:rPr>
        <w:t>ies in the context of a multiple drugs, multiple switches and multiple health states decision space problem</w:t>
      </w:r>
      <w:r w:rsidRPr="00B17ABA">
        <w:rPr>
          <w:rFonts w:eastAsia="Malgun Gothic" w:cstheme="majorBidi"/>
          <w:lang w:eastAsia="ko-KR"/>
        </w:rPr>
        <w:t xml:space="preserve"> and to discuss the performance of the proposed methods using a case study of primary hypertension. In the first chapter, </w:t>
      </w:r>
      <w:r w:rsidRPr="00B17ABA">
        <w:t xml:space="preserve">SDDPs and the practical and methodological issues related to SDDPs are introduced. The optimisation methods used for sequential decision problems in other research areas are also introduced. These methods motivated this thesis and the research questions provided at the end of this chapter.  </w:t>
      </w:r>
    </w:p>
    <w:p w:rsidR="002A4EA9" w:rsidRPr="00B17ABA" w:rsidRDefault="002A4EA9" w:rsidP="001A2558">
      <w:pPr>
        <w:pStyle w:val="Heading2"/>
      </w:pPr>
      <w:bookmarkStart w:id="21" w:name="_Toc390867564"/>
      <w:bookmarkStart w:id="22" w:name="_Toc426018020"/>
      <w:r w:rsidRPr="00B17ABA">
        <w:t xml:space="preserve">Introduction </w:t>
      </w:r>
      <w:r w:rsidR="00C66CF1" w:rsidRPr="00B17ABA">
        <w:t>to</w:t>
      </w:r>
      <w:r w:rsidRPr="00B17ABA">
        <w:t xml:space="preserve"> sequential drug decision problems</w:t>
      </w:r>
      <w:bookmarkEnd w:id="21"/>
      <w:bookmarkEnd w:id="22"/>
    </w:p>
    <w:p w:rsidR="00837CB1" w:rsidRPr="00B17ABA" w:rsidRDefault="008C283C" w:rsidP="00181A8E">
      <w:pPr>
        <w:jc w:val="both"/>
      </w:pPr>
      <w:r w:rsidRPr="00B17ABA">
        <w:t>In the healthcare sector, selecting drug(s) among competing alternatives has been a key interest of decision-makers not just for clinical decisions but also for resource allocation policy</w:t>
      </w:r>
      <w:r w:rsidR="00D71C03" w:rsidRPr="00B17ABA">
        <w:fldChar w:fldCharType="begin"/>
      </w:r>
      <w:r w:rsidR="006577D9" w:rsidRPr="00B17ABA">
        <w:instrText xml:space="preserve"> ADDIN EN.CITE &lt;EndNote&gt;&lt;Cite&gt;&lt;Author&gt;Drummond&lt;/Author&gt;&lt;Year&gt;2003&lt;/Year&gt;&lt;RecNum&gt;1&lt;/RecNum&gt;&lt;DisplayText&gt;&lt;style face="superscript"&gt;[1]&lt;/style&gt;&lt;/DisplayText&gt;&lt;record&gt;&lt;rec-number&gt;1&lt;/rec-number&gt;&lt;foreign-keys&gt;&lt;key app="EN" db-id="z2a0dvwpazf220et2vh50z295rxpzfevwft2"&gt;1&lt;/key&gt;&lt;/foreign-keys&gt;&lt;ref-type name="Journal Article"&gt;17&lt;/ref-type&gt;&lt;contributors&gt;&lt;authors&gt;&lt;author&gt;Drummond, M.&lt;/author&gt;&lt;author&gt;Brown, R.&lt;/author&gt;&lt;author&gt;Fendrick, A. M.&lt;/author&gt;&lt;author&gt;Fullerton, P.&lt;/author&gt;&lt;author&gt;Neumann, P.&lt;/author&gt;&lt;author&gt;Taylor, R.&lt;/author&gt;&lt;author&gt;Barbieri, M.&lt;/author&gt;&lt;author&gt;Ispor Task Force&lt;/author&gt;&lt;/authors&gt;&lt;/contributors&gt;&lt;titles&gt;&lt;title&gt;Use of pharmacoeconomics information--report of the ISPOR Task Force on use of pharmacoeconomic/health economic information in health-care decision making&lt;/title&gt;&lt;secondary-title&gt;Value in Health&lt;/secondary-title&gt;&lt;/titles&gt;&lt;periodical&gt;&lt;full-title&gt;Value in Health&lt;/full-title&gt;&lt;/periodical&gt;&lt;pages&gt;407-16&lt;/pages&gt;&lt;volume&gt;6&lt;/volume&gt;&lt;number&gt;4&lt;/number&gt;&lt;dates&gt;&lt;year&gt;2003&lt;/year&gt;&lt;pub-dates&gt;&lt;date&gt;Jul-Aug&lt;/date&gt;&lt;/pub-dates&gt;&lt;/dates&gt;&lt;accession-num&gt;12859580&lt;/accession-num&gt;&lt;urls&gt;&lt;related-urls&gt;&lt;url&gt;http://www.sciencedirect.com/science/article/pii/S1098301510601507&lt;/url&gt;&lt;/related-urls&gt;&lt;/urls&gt;&lt;access-date&gt;Accessed 19 February 2014&lt;/access-date&gt;&lt;/record&gt;&lt;/Cite&gt;&lt;/EndNote&gt;</w:instrText>
      </w:r>
      <w:r w:rsidR="00D71C03" w:rsidRPr="00B17ABA">
        <w:fldChar w:fldCharType="separate"/>
      </w:r>
      <w:r w:rsidR="006577D9" w:rsidRPr="00B17ABA">
        <w:rPr>
          <w:noProof/>
          <w:vertAlign w:val="superscript"/>
        </w:rPr>
        <w:t>[1]</w:t>
      </w:r>
      <w:r w:rsidR="00D71C03" w:rsidRPr="00B17ABA">
        <w:fldChar w:fldCharType="end"/>
      </w:r>
      <w:r w:rsidR="00FF24B4" w:rsidRPr="00B17ABA">
        <w:t>.</w:t>
      </w:r>
      <w:r w:rsidRPr="00B17ABA">
        <w:t xml:space="preserve"> Existing economic evaluations are normally concerned with evaluating drug alternatives at a specific point in a disease pathway, which </w:t>
      </w:r>
      <w:r w:rsidR="008D1D41" w:rsidRPr="00B17ABA">
        <w:t>could be first, second or third-</w:t>
      </w:r>
      <w:r w:rsidRPr="00B17ABA">
        <w:t xml:space="preserve">line drugs. However, decision-makers are also interested in which subsequent drug(s) should be used when the current drug needs to be replaced or complemented due to inefficacy, diminishing efficacy or </w:t>
      </w:r>
      <w:r w:rsidR="000A0CBC" w:rsidRPr="00B17ABA">
        <w:t>AE</w:t>
      </w:r>
      <w:r w:rsidRPr="00B17ABA">
        <w:t xml:space="preserve">s. These questions represent </w:t>
      </w:r>
      <w:r w:rsidR="00D7090D" w:rsidRPr="00B17ABA">
        <w:t>an SDDP</w:t>
      </w:r>
      <w:r w:rsidRPr="00B17ABA">
        <w:t xml:space="preserve"> that aims to identify a sequence of drugs along the disease pathway of a health condition with the objective of maximising the </w:t>
      </w:r>
      <w:r w:rsidR="00915895" w:rsidRPr="00B17ABA">
        <w:t xml:space="preserve">overall </w:t>
      </w:r>
      <w:r w:rsidRPr="00B17ABA">
        <w:t>net benefits of treatment</w:t>
      </w:r>
      <w:r w:rsidR="00181A8E" w:rsidRPr="00B17ABA">
        <w:t xml:space="preserve">. </w:t>
      </w:r>
      <w:r w:rsidR="00181A8E" w:rsidRPr="00B17ABA">
        <w:rPr>
          <w:rFonts w:eastAsia="Malgun Gothic"/>
          <w:lang w:eastAsia="ko-KR"/>
        </w:rPr>
        <w:t>A</w:t>
      </w:r>
      <w:r w:rsidR="00837CB1" w:rsidRPr="00B17ABA">
        <w:rPr>
          <w:rFonts w:eastAsia="Malgun Gothic"/>
          <w:lang w:eastAsia="ko-KR"/>
        </w:rPr>
        <w:t xml:space="preserve"> sequential decision process consists of a series of states and actions. In a dynamic system</w:t>
      </w:r>
      <w:r w:rsidR="00754100" w:rsidRPr="00B17ABA">
        <w:rPr>
          <w:rFonts w:eastAsia="Malgun Gothic"/>
          <w:lang w:eastAsia="ko-KR"/>
        </w:rPr>
        <w:t>,</w:t>
      </w:r>
      <w:r w:rsidR="00837CB1" w:rsidRPr="00B17ABA">
        <w:rPr>
          <w:rFonts w:eastAsia="Malgun Gothic"/>
          <w:lang w:eastAsia="ko-KR"/>
        </w:rPr>
        <w:t xml:space="preserve"> which moves </w:t>
      </w:r>
      <w:r w:rsidR="00837CB1" w:rsidRPr="00B17ABA">
        <w:t xml:space="preserve">a sequence of states </w:t>
      </w:r>
      <w:r w:rsidR="00837CB1" w:rsidRPr="00B17ABA">
        <w:rPr>
          <w:i/>
          <w:iCs/>
        </w:rPr>
        <w:t>h</w:t>
      </w:r>
      <w:r w:rsidR="006F4333" w:rsidRPr="00B17ABA">
        <w:rPr>
          <w:i/>
          <w:iCs/>
          <w:vertAlign w:val="subscript"/>
        </w:rPr>
        <w:t>1</w:t>
      </w:r>
      <w:r w:rsidR="00837CB1" w:rsidRPr="00B17ABA">
        <w:rPr>
          <w:i/>
          <w:iCs/>
        </w:rPr>
        <w:t>, h</w:t>
      </w:r>
      <w:r w:rsidR="006F4333" w:rsidRPr="00B17ABA">
        <w:rPr>
          <w:i/>
          <w:iCs/>
          <w:vertAlign w:val="subscript"/>
        </w:rPr>
        <w:t>2</w:t>
      </w:r>
      <w:r w:rsidR="00837CB1" w:rsidRPr="00B17ABA">
        <w:rPr>
          <w:i/>
          <w:iCs/>
        </w:rPr>
        <w:t>, h</w:t>
      </w:r>
      <w:r w:rsidR="006F4333" w:rsidRPr="00B17ABA">
        <w:rPr>
          <w:i/>
          <w:iCs/>
          <w:vertAlign w:val="subscript"/>
        </w:rPr>
        <w:t>3</w:t>
      </w:r>
      <w:r w:rsidR="00837CB1" w:rsidRPr="00B17ABA">
        <w:rPr>
          <w:i/>
          <w:iCs/>
        </w:rPr>
        <w:t xml:space="preserve">,… </w:t>
      </w:r>
      <w:r w:rsidR="00837CB1" w:rsidRPr="00B17ABA">
        <w:t xml:space="preserve">at the times </w:t>
      </w:r>
      <w:r w:rsidR="00837CB1" w:rsidRPr="00B17ABA">
        <w:rPr>
          <w:i/>
          <w:iCs/>
        </w:rPr>
        <w:t>t</w:t>
      </w:r>
      <w:r w:rsidR="00D672AA" w:rsidRPr="00B17ABA">
        <w:rPr>
          <w:i/>
          <w:iCs/>
        </w:rPr>
        <w:t xml:space="preserve"> </w:t>
      </w:r>
      <w:r w:rsidR="00AB6040" w:rsidRPr="00B17ABA">
        <w:rPr>
          <w:i/>
          <w:iCs/>
        </w:rPr>
        <w:t>=</w:t>
      </w:r>
      <w:r w:rsidR="00D672AA" w:rsidRPr="00B17ABA">
        <w:rPr>
          <w:i/>
          <w:iCs/>
        </w:rPr>
        <w:t xml:space="preserve"> </w:t>
      </w:r>
      <w:r w:rsidR="00AB6040" w:rsidRPr="00B17ABA">
        <w:rPr>
          <w:i/>
          <w:iCs/>
        </w:rPr>
        <w:t>1</w:t>
      </w:r>
      <w:r w:rsidR="00C66CF1" w:rsidRPr="00B17ABA">
        <w:rPr>
          <w:i/>
          <w:iCs/>
        </w:rPr>
        <w:t>,</w:t>
      </w:r>
      <w:r w:rsidR="00D672AA" w:rsidRPr="00B17ABA">
        <w:rPr>
          <w:i/>
          <w:iCs/>
        </w:rPr>
        <w:t xml:space="preserve"> </w:t>
      </w:r>
      <w:r w:rsidR="00AB6040" w:rsidRPr="00B17ABA">
        <w:rPr>
          <w:i/>
          <w:iCs/>
        </w:rPr>
        <w:t>2,</w:t>
      </w:r>
      <w:r w:rsidR="00B90CB8" w:rsidRPr="00B17ABA">
        <w:rPr>
          <w:i/>
          <w:iCs/>
        </w:rPr>
        <w:t xml:space="preserve"> </w:t>
      </w:r>
      <w:r w:rsidR="006F4333" w:rsidRPr="00B17ABA">
        <w:rPr>
          <w:i/>
          <w:iCs/>
        </w:rPr>
        <w:t>3,</w:t>
      </w:r>
      <w:r w:rsidR="00AB6040" w:rsidRPr="00B17ABA">
        <w:rPr>
          <w:i/>
          <w:iCs/>
        </w:rPr>
        <w:t>…,</w:t>
      </w:r>
      <w:r w:rsidR="00CE7983" w:rsidRPr="00B17ABA">
        <w:rPr>
          <w:i/>
          <w:iCs/>
        </w:rPr>
        <w:t xml:space="preserve"> </w:t>
      </w:r>
      <w:r w:rsidR="00837CB1" w:rsidRPr="00B17ABA">
        <w:t>a</w:t>
      </w:r>
      <w:r w:rsidR="00837CB1" w:rsidRPr="00B17ABA">
        <w:rPr>
          <w:rFonts w:eastAsia="Malgun Gothic"/>
          <w:lang w:eastAsia="ko-KR"/>
        </w:rPr>
        <w:t xml:space="preserve"> sequential decision consists of a sequence of actions</w:t>
      </w:r>
      <w:r w:rsidR="002B0306" w:rsidRPr="00B17ABA">
        <w:rPr>
          <w:rFonts w:eastAsia="Malgun Gothic"/>
          <w:lang w:eastAsia="ko-KR"/>
        </w:rPr>
        <w:t xml:space="preserve"> </w:t>
      </w:r>
      <w:r w:rsidR="00837CB1" w:rsidRPr="00B17ABA">
        <w:rPr>
          <w:rFonts w:eastAsia="Malgun Gothic"/>
          <w:i/>
          <w:iCs/>
          <w:lang w:eastAsia="ko-KR"/>
        </w:rPr>
        <w:t>a</w:t>
      </w:r>
      <w:r w:rsidR="006F4333" w:rsidRPr="00B17ABA">
        <w:rPr>
          <w:rFonts w:eastAsia="Malgun Gothic"/>
          <w:i/>
          <w:iCs/>
          <w:vertAlign w:val="subscript"/>
          <w:lang w:eastAsia="ko-KR"/>
        </w:rPr>
        <w:t>1</w:t>
      </w:r>
      <w:r w:rsidR="00837CB1" w:rsidRPr="00B17ABA">
        <w:rPr>
          <w:rFonts w:eastAsia="Malgun Gothic"/>
          <w:i/>
          <w:iCs/>
          <w:lang w:eastAsia="ko-KR"/>
        </w:rPr>
        <w:t>, a</w:t>
      </w:r>
      <w:r w:rsidR="006F4333" w:rsidRPr="00B17ABA">
        <w:rPr>
          <w:rFonts w:eastAsia="Malgun Gothic"/>
          <w:i/>
          <w:iCs/>
          <w:vertAlign w:val="subscript"/>
          <w:lang w:eastAsia="ko-KR"/>
        </w:rPr>
        <w:t>2</w:t>
      </w:r>
      <w:r w:rsidR="00837CB1" w:rsidRPr="00B17ABA">
        <w:rPr>
          <w:rFonts w:eastAsia="Malgun Gothic"/>
          <w:i/>
          <w:iCs/>
          <w:lang w:eastAsia="ko-KR"/>
        </w:rPr>
        <w:t>, a</w:t>
      </w:r>
      <w:r w:rsidR="006F4333" w:rsidRPr="00B17ABA">
        <w:rPr>
          <w:rFonts w:eastAsia="Malgun Gothic"/>
          <w:i/>
          <w:iCs/>
          <w:vertAlign w:val="subscript"/>
          <w:lang w:eastAsia="ko-KR"/>
        </w:rPr>
        <w:t>3</w:t>
      </w:r>
      <w:r w:rsidR="00837CB1" w:rsidRPr="00B17ABA">
        <w:rPr>
          <w:rFonts w:eastAsia="Malgun Gothic"/>
          <w:i/>
          <w:iCs/>
          <w:lang w:eastAsia="ko-KR"/>
        </w:rPr>
        <w:t>,</w:t>
      </w:r>
      <w:r w:rsidR="00CC5E27" w:rsidRPr="00B17ABA">
        <w:rPr>
          <w:rFonts w:eastAsia="Malgun Gothic"/>
          <w:i/>
          <w:iCs/>
          <w:lang w:eastAsia="ko-KR"/>
        </w:rPr>
        <w:t>…</w:t>
      </w:r>
      <w:r w:rsidR="00837CB1" w:rsidRPr="00B17ABA">
        <w:t xml:space="preserve">. The essential features of the sequential decision problem are that, given </w:t>
      </w:r>
      <w:r w:rsidR="00837CB1" w:rsidRPr="00B17ABA">
        <w:rPr>
          <w:i/>
          <w:iCs/>
        </w:rPr>
        <w:t>h</w:t>
      </w:r>
      <w:r w:rsidR="00837CB1" w:rsidRPr="00B17ABA">
        <w:rPr>
          <w:i/>
          <w:iCs/>
          <w:vertAlign w:val="subscript"/>
        </w:rPr>
        <w:t>t</w:t>
      </w:r>
      <w:r w:rsidR="00837CB1" w:rsidRPr="00B17ABA">
        <w:t xml:space="preserve"> at time </w:t>
      </w:r>
      <w:r w:rsidR="00837CB1" w:rsidRPr="00B17ABA">
        <w:rPr>
          <w:i/>
          <w:iCs/>
        </w:rPr>
        <w:t>t</w:t>
      </w:r>
      <w:r w:rsidR="00837CB1" w:rsidRPr="00B17ABA">
        <w:t xml:space="preserve">, </w:t>
      </w:r>
      <w:r w:rsidR="00837CB1" w:rsidRPr="00B17ABA">
        <w:rPr>
          <w:rFonts w:eastAsia="Malgun Gothic"/>
          <w:lang w:eastAsia="ko-KR"/>
        </w:rPr>
        <w:t xml:space="preserve">the </w:t>
      </w:r>
      <w:r w:rsidR="00837CB1" w:rsidRPr="00B17ABA">
        <w:rPr>
          <w:rFonts w:eastAsia="Malgun Gothic"/>
          <w:lang w:eastAsia="ko-KR"/>
        </w:rPr>
        <w:lastRenderedPageBreak/>
        <w:t xml:space="preserve">action </w:t>
      </w:r>
      <w:r w:rsidR="00837CB1" w:rsidRPr="00B17ABA">
        <w:rPr>
          <w:rFonts w:eastAsia="Malgun Gothic"/>
          <w:i/>
          <w:iCs/>
          <w:lang w:eastAsia="ko-KR"/>
        </w:rPr>
        <w:t>a</w:t>
      </w:r>
      <w:r w:rsidR="00837CB1" w:rsidRPr="00B17ABA">
        <w:rPr>
          <w:rFonts w:eastAsia="Malgun Gothic"/>
          <w:i/>
          <w:iCs/>
          <w:vertAlign w:val="subscript"/>
          <w:lang w:eastAsia="ko-KR"/>
        </w:rPr>
        <w:t>t</w:t>
      </w:r>
      <w:r w:rsidR="007F0F6C" w:rsidRPr="00B17ABA">
        <w:rPr>
          <w:rFonts w:eastAsia="Malgun Gothic"/>
          <w:i/>
          <w:iCs/>
          <w:lang w:eastAsia="ko-KR"/>
        </w:rPr>
        <w:t xml:space="preserve"> </w:t>
      </w:r>
      <w:r w:rsidR="00837CB1" w:rsidRPr="00B17ABA">
        <w:rPr>
          <w:rFonts w:eastAsia="Malgun Gothic"/>
          <w:lang w:eastAsia="ko-KR"/>
        </w:rPr>
        <w:t xml:space="preserve">decides the </w:t>
      </w:r>
      <w:r w:rsidR="00837CB1" w:rsidRPr="00B17ABA">
        <w:t xml:space="preserve">subsequent state </w:t>
      </w:r>
      <w:r w:rsidR="00837CB1" w:rsidRPr="00B17ABA">
        <w:rPr>
          <w:i/>
          <w:iCs/>
        </w:rPr>
        <w:t>h</w:t>
      </w:r>
      <w:r w:rsidR="00837CB1" w:rsidRPr="00B17ABA">
        <w:rPr>
          <w:i/>
          <w:iCs/>
          <w:vertAlign w:val="subscript"/>
        </w:rPr>
        <w:t>t+1</w:t>
      </w:r>
      <w:r w:rsidR="00CE7983" w:rsidRPr="00B17ABA">
        <w:rPr>
          <w:i/>
          <w:iCs/>
        </w:rPr>
        <w:t xml:space="preserve"> </w:t>
      </w:r>
      <w:r w:rsidR="00837CB1" w:rsidRPr="00B17ABA">
        <w:rPr>
          <w:rFonts w:eastAsia="Malgun Gothic"/>
          <w:lang w:eastAsia="ko-KR"/>
        </w:rPr>
        <w:t xml:space="preserve">and </w:t>
      </w:r>
      <w:r w:rsidR="00837CB1" w:rsidRPr="00B17ABA">
        <w:t xml:space="preserve">the cost </w:t>
      </w:r>
      <w:r w:rsidR="00837CB1" w:rsidRPr="00B17ABA">
        <w:rPr>
          <w:i/>
          <w:iCs/>
        </w:rPr>
        <w:t>c</w:t>
      </w:r>
      <w:r w:rsidR="00837CB1" w:rsidRPr="00B17ABA">
        <w:rPr>
          <w:i/>
          <w:iCs/>
          <w:vertAlign w:val="subscript"/>
        </w:rPr>
        <w:t>t</w:t>
      </w:r>
      <w:r w:rsidR="007F0F6C" w:rsidRPr="00B17ABA">
        <w:t xml:space="preserve"> </w:t>
      </w:r>
      <w:r w:rsidR="00837CB1" w:rsidRPr="00B17ABA">
        <w:t xml:space="preserve">and/or effectiveness </w:t>
      </w:r>
      <w:r w:rsidR="00837CB1" w:rsidRPr="00B17ABA">
        <w:rPr>
          <w:i/>
          <w:iCs/>
        </w:rPr>
        <w:t>e</w:t>
      </w:r>
      <w:r w:rsidR="00837CB1" w:rsidRPr="00B17ABA">
        <w:rPr>
          <w:i/>
          <w:iCs/>
          <w:vertAlign w:val="subscript"/>
        </w:rPr>
        <w:t>t</w:t>
      </w:r>
      <w:r w:rsidR="007F0F6C" w:rsidRPr="00B17ABA">
        <w:rPr>
          <w:i/>
          <w:iCs/>
        </w:rPr>
        <w:t xml:space="preserve"> </w:t>
      </w:r>
      <w:r w:rsidR="001566E1" w:rsidRPr="00B17ABA">
        <w:rPr>
          <w:iCs/>
        </w:rPr>
        <w:t xml:space="preserve">for the time spent in </w:t>
      </w:r>
      <w:r w:rsidR="00A730D7" w:rsidRPr="00B17ABA">
        <w:rPr>
          <w:iCs/>
        </w:rPr>
        <w:t>the</w:t>
      </w:r>
      <w:r w:rsidR="001566E1" w:rsidRPr="00B17ABA">
        <w:rPr>
          <w:iCs/>
        </w:rPr>
        <w:t xml:space="preserve"> state</w:t>
      </w:r>
      <w:r w:rsidR="00A730D7" w:rsidRPr="00B17ABA">
        <w:rPr>
          <w:iCs/>
        </w:rPr>
        <w:t xml:space="preserve"> </w:t>
      </w:r>
      <w:r w:rsidR="00A730D7" w:rsidRPr="00B17ABA">
        <w:rPr>
          <w:i/>
          <w:iCs/>
        </w:rPr>
        <w:t>h</w:t>
      </w:r>
      <w:r w:rsidR="00A730D7" w:rsidRPr="009923E9">
        <w:rPr>
          <w:i/>
          <w:iCs/>
          <w:sz w:val="20"/>
          <w:vertAlign w:val="subscript"/>
        </w:rPr>
        <w:t>t</w:t>
      </w:r>
      <w:r w:rsidR="00837CB1" w:rsidRPr="00B17ABA">
        <w:rPr>
          <w:vertAlign w:val="subscript"/>
        </w:rPr>
        <w:t>.</w:t>
      </w:r>
      <w:r w:rsidR="00B23582" w:rsidRPr="009923E9">
        <w:t xml:space="preserve"> </w:t>
      </w:r>
      <w:r w:rsidR="00B23582" w:rsidRPr="00B17ABA">
        <w:t xml:space="preserve">The action </w:t>
      </w:r>
      <w:r w:rsidR="00B23582" w:rsidRPr="00B17ABA">
        <w:rPr>
          <w:rFonts w:eastAsia="Malgun Gothic"/>
          <w:i/>
          <w:iCs/>
          <w:lang w:eastAsia="ko-KR"/>
        </w:rPr>
        <w:t>a</w:t>
      </w:r>
      <w:r w:rsidR="00B23582" w:rsidRPr="00B17ABA">
        <w:rPr>
          <w:rFonts w:eastAsia="Malgun Gothic"/>
          <w:i/>
          <w:iCs/>
          <w:vertAlign w:val="subscript"/>
          <w:lang w:eastAsia="ko-KR"/>
        </w:rPr>
        <w:t>t</w:t>
      </w:r>
      <w:r w:rsidR="00B23582" w:rsidRPr="00B17ABA">
        <w:t xml:space="preserve"> could be </w:t>
      </w:r>
      <w:r w:rsidR="00B23582" w:rsidRPr="00B17ABA">
        <w:rPr>
          <w:rFonts w:ascii="Times New Roman" w:hAnsi="Times New Roman" w:cs="Times New Roman"/>
        </w:rPr>
        <w:t xml:space="preserve">a dose titration, replacing the current drug with a new drug or adding a new drug to the current drug. </w:t>
      </w:r>
      <w:r w:rsidR="00181A8E" w:rsidRPr="00B17ABA">
        <w:rPr>
          <w:rFonts w:ascii="Times New Roman" w:hAnsi="Times New Roman" w:cs="Times New Roman"/>
        </w:rPr>
        <w:t xml:space="preserve">The overall treatment net benefit is </w:t>
      </w:r>
      <w:r w:rsidR="00692AEE" w:rsidRPr="00B17ABA">
        <w:rPr>
          <w:rFonts w:ascii="Times New Roman" w:hAnsi="Times New Roman" w:cs="Times New Roman"/>
        </w:rPr>
        <w:t xml:space="preserve">defined as </w:t>
      </w:r>
      <w:r w:rsidR="00181A8E" w:rsidRPr="00B17ABA">
        <w:t>total health benefits expressed in the monetary units minus the total costs associated with sequential treatment.</w:t>
      </w:r>
    </w:p>
    <w:p w:rsidR="00882B67" w:rsidRPr="00B17ABA" w:rsidRDefault="009A0FEC">
      <w:pPr>
        <w:jc w:val="both"/>
        <w:rPr>
          <w:rFonts w:ascii="Times New Roman" w:hAnsi="Times New Roman" w:cs="Times New Roman"/>
        </w:rPr>
      </w:pPr>
      <w:r w:rsidRPr="00B17ABA">
        <w:rPr>
          <w:rFonts w:ascii="Times New Roman" w:hAnsi="Times New Roman" w:cs="Times New Roman"/>
        </w:rPr>
        <w:t>The SDDP is most relevant for long-term health conditions where drug switching commonly happens.</w:t>
      </w:r>
      <w:r w:rsidR="007F0F6C" w:rsidRPr="00B17ABA">
        <w:rPr>
          <w:rFonts w:ascii="Times New Roman" w:hAnsi="Times New Roman" w:cs="Times New Roman"/>
        </w:rPr>
        <w:t xml:space="preserve"> </w:t>
      </w:r>
      <w:r w:rsidR="00D672AA" w:rsidRPr="00B17ABA">
        <w:rPr>
          <w:rFonts w:ascii="Times New Roman" w:eastAsia="Malgun Gothic" w:hAnsi="Times New Roman" w:cs="Times New Roman"/>
          <w:lang w:eastAsia="ko-KR"/>
        </w:rPr>
        <w:t>Taking the</w:t>
      </w:r>
      <w:r w:rsidR="00D355EC" w:rsidRPr="00B17ABA">
        <w:rPr>
          <w:rFonts w:ascii="Times New Roman" w:eastAsia="Malgun Gothic" w:hAnsi="Times New Roman" w:cs="Times New Roman"/>
          <w:lang w:eastAsia="ko-KR"/>
        </w:rPr>
        <w:t xml:space="preserve"> example of hypertension, </w:t>
      </w:r>
      <w:r w:rsidR="00572CE1" w:rsidRPr="00B17ABA">
        <w:rPr>
          <w:rFonts w:ascii="Times New Roman" w:eastAsia="Malgun Gothic" w:hAnsi="Times New Roman" w:cs="Times New Roman"/>
          <w:lang w:eastAsia="ko-KR"/>
        </w:rPr>
        <w:t>25.9</w:t>
      </w:r>
      <w:r w:rsidR="00D672AA" w:rsidRPr="00B17ABA">
        <w:rPr>
          <w:rFonts w:ascii="Times New Roman" w:eastAsia="Malgun Gothic" w:hAnsi="Times New Roman" w:cs="Times New Roman"/>
          <w:lang w:eastAsia="ko-KR"/>
        </w:rPr>
        <w:t>-</w:t>
      </w:r>
      <w:r w:rsidR="00C20784" w:rsidRPr="00B17ABA">
        <w:rPr>
          <w:rFonts w:ascii="Times New Roman" w:eastAsia="Malgun Gothic" w:hAnsi="Times New Roman" w:cs="Times New Roman"/>
          <w:lang w:eastAsia="ko-KR"/>
        </w:rPr>
        <w:t>32</w:t>
      </w:r>
      <w:r w:rsidR="00572CE1" w:rsidRPr="00B17ABA">
        <w:rPr>
          <w:rFonts w:ascii="Times New Roman" w:eastAsia="Malgun Gothic" w:hAnsi="Times New Roman" w:cs="Times New Roman"/>
          <w:lang w:eastAsia="ko-KR"/>
        </w:rPr>
        <w:t xml:space="preserve">.6% of participants </w:t>
      </w:r>
      <w:r w:rsidR="00B23582" w:rsidRPr="00B17ABA">
        <w:rPr>
          <w:rFonts w:ascii="Times New Roman" w:eastAsia="Malgun Gothic" w:hAnsi="Times New Roman" w:cs="Times New Roman"/>
          <w:lang w:eastAsia="ko-KR"/>
        </w:rPr>
        <w:t xml:space="preserve">in a major clinical trial </w:t>
      </w:r>
      <w:r w:rsidR="00572CE1" w:rsidRPr="00B17ABA">
        <w:rPr>
          <w:rFonts w:ascii="Times New Roman" w:eastAsia="Malgun Gothic" w:hAnsi="Times New Roman" w:cs="Times New Roman"/>
          <w:lang w:eastAsia="ko-KR"/>
        </w:rPr>
        <w:t xml:space="preserve">took an additional open-label </w:t>
      </w:r>
      <w:r w:rsidR="00B23582" w:rsidRPr="00B17ABA">
        <w:rPr>
          <w:rFonts w:ascii="Times New Roman" w:eastAsia="Malgun Gothic" w:hAnsi="Times New Roman" w:cs="Times New Roman"/>
          <w:lang w:eastAsia="ko-KR"/>
        </w:rPr>
        <w:t>drug</w:t>
      </w:r>
      <w:r w:rsidR="00572CE1" w:rsidRPr="00B17ABA">
        <w:rPr>
          <w:rFonts w:ascii="Times New Roman" w:eastAsia="Malgun Gothic" w:hAnsi="Times New Roman" w:cs="Times New Roman"/>
          <w:lang w:eastAsia="ko-KR"/>
        </w:rPr>
        <w:t xml:space="preserve"> in one year</w:t>
      </w:r>
      <w:r w:rsidR="00B23582" w:rsidRPr="00B17ABA">
        <w:rPr>
          <w:rFonts w:ascii="Times New Roman" w:eastAsia="Malgun Gothic" w:hAnsi="Times New Roman" w:cs="Times New Roman"/>
          <w:lang w:eastAsia="ko-KR"/>
        </w:rPr>
        <w:t xml:space="preserve"> due to lack of efficiency and safety concerns</w:t>
      </w:r>
      <w:r w:rsidR="00D71C03" w:rsidRPr="00B17ABA">
        <w:rPr>
          <w:rFonts w:cstheme="majorBidi"/>
        </w:rPr>
        <w:fldChar w:fldCharType="begin">
          <w:fldData xml:space="preserve">PEVuZE5vdGU+PENpdGU+PEF1dGhvcj5KdWxpdXM8L0F1dGhvcj48WWVhcj4yMDA0PC9ZZWFyPjxS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</w:fldData>
        </w:fldChar>
      </w:r>
      <w:r w:rsidR="006577D9" w:rsidRPr="00B17ABA">
        <w:rPr>
          <w:rFonts w:cstheme="majorBidi"/>
        </w:rPr>
        <w:instrText xml:space="preserve"> ADDIN EN.CITE </w:instrText>
      </w:r>
      <w:r w:rsidR="006577D9" w:rsidRPr="00B17ABA">
        <w:rPr>
          <w:rFonts w:cstheme="majorBidi"/>
        </w:rPr>
        <w:fldChar w:fldCharType="begin">
          <w:fldData xml:space="preserve">PEVuZE5vdGU+PENpdGU+PEF1dGhvcj5KdWxpdXM8L0F1dGhvcj48WWVhcj4yMDA0PC9ZZWFyPjxS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</w:fldData>
        </w:fldChar>
      </w:r>
      <w:r w:rsidR="006577D9" w:rsidRPr="00B17ABA">
        <w:rPr>
          <w:rFonts w:cstheme="majorBidi"/>
        </w:rPr>
        <w:instrText xml:space="preserve"> ADDIN EN.CITE.DATA </w:instrText>
      </w:r>
      <w:r w:rsidR="006577D9" w:rsidRPr="00B17ABA">
        <w:rPr>
          <w:rFonts w:cstheme="majorBidi"/>
        </w:rPr>
      </w:r>
      <w:r w:rsidR="006577D9" w:rsidRPr="00B17ABA">
        <w:rPr>
          <w:rFonts w:cstheme="majorBidi"/>
        </w:rPr>
        <w:fldChar w:fldCharType="end"/>
      </w:r>
      <w:r w:rsidR="00D71C03" w:rsidRPr="00B17ABA">
        <w:rPr>
          <w:rFonts w:cstheme="majorBidi"/>
        </w:rPr>
      </w:r>
      <w:r w:rsidR="00D71C03" w:rsidRPr="00B17ABA">
        <w:rPr>
          <w:rFonts w:cstheme="majorBidi"/>
        </w:rPr>
        <w:fldChar w:fldCharType="separate"/>
      </w:r>
      <w:r w:rsidR="006577D9" w:rsidRPr="00B17ABA">
        <w:rPr>
          <w:rFonts w:cstheme="majorBidi"/>
          <w:noProof/>
          <w:vertAlign w:val="superscript"/>
        </w:rPr>
        <w:t>[2]</w:t>
      </w:r>
      <w:r w:rsidR="00D71C03" w:rsidRPr="00B17ABA">
        <w:rPr>
          <w:rFonts w:cstheme="majorBidi"/>
        </w:rPr>
        <w:fldChar w:fldCharType="end"/>
      </w:r>
      <w:r w:rsidR="00572CE1" w:rsidRPr="00B17ABA">
        <w:rPr>
          <w:rFonts w:cstheme="majorBidi"/>
        </w:rPr>
        <w:t xml:space="preserve">. </w:t>
      </w:r>
      <w:r w:rsidR="008824EE" w:rsidRPr="00B17ABA">
        <w:rPr>
          <w:rFonts w:cstheme="majorBidi"/>
          <w:lang w:eastAsia="ko-KR"/>
        </w:rPr>
        <w:t xml:space="preserve">In real practice, </w:t>
      </w:r>
      <w:r w:rsidRPr="00B17ABA">
        <w:rPr>
          <w:rFonts w:ascii="Times New Roman" w:eastAsia="Malgun Gothic" w:hAnsi="Times New Roman" w:cs="Times New Roman"/>
          <w:lang w:eastAsia="ko-KR"/>
        </w:rPr>
        <w:t>50-60</w:t>
      </w:r>
      <w:r w:rsidRPr="00B17ABA">
        <w:rPr>
          <w:rFonts w:ascii="Times New Roman" w:hAnsi="Times New Roman" w:cs="Times New Roman"/>
        </w:rPr>
        <w:t xml:space="preserve">% of </w:t>
      </w:r>
      <w:r w:rsidR="00177E07" w:rsidRPr="00B17ABA">
        <w:rPr>
          <w:rFonts w:ascii="Times New Roman" w:hAnsi="Times New Roman" w:cs="Times New Roman"/>
        </w:rPr>
        <w:t>patients with hypertension</w:t>
      </w:r>
      <w:r w:rsidRPr="00B17ABA">
        <w:rPr>
          <w:rFonts w:ascii="Times New Roman" w:hAnsi="Times New Roman" w:cs="Times New Roman"/>
        </w:rPr>
        <w:t xml:space="preserve"> experience some alteration of treatment regimen including a dose titration, drug switching or adding another drug to their initial prescription in the </w:t>
      </w:r>
      <w:r w:rsidR="00915895" w:rsidRPr="00B17ABA">
        <w:rPr>
          <w:rFonts w:ascii="Times New Roman" w:hAnsi="Times New Roman" w:cs="Times New Roman"/>
        </w:rPr>
        <w:t xml:space="preserve">initial </w:t>
      </w:r>
      <w:r w:rsidR="00D672AA" w:rsidRPr="00B17ABA">
        <w:rPr>
          <w:rFonts w:ascii="Times New Roman" w:hAnsi="Times New Roman" w:cs="Times New Roman"/>
        </w:rPr>
        <w:t>six</w:t>
      </w:r>
      <w:r w:rsidR="008030A0" w:rsidRPr="00B17ABA">
        <w:rPr>
          <w:rFonts w:ascii="Times New Roman" w:hAnsi="Times New Roman" w:cs="Times New Roman"/>
        </w:rPr>
        <w:t xml:space="preserve"> months</w:t>
      </w:r>
      <w:r w:rsidR="00D71C03" w:rsidRPr="00B17ABA">
        <w:rPr>
          <w:rFonts w:ascii="Times New Roman" w:eastAsia="Malgun Gothic" w:hAnsi="Times New Roman" w:cs="Times New Roman"/>
          <w:lang w:eastAsia="ko-KR"/>
        </w:rPr>
        <w:fldChar w:fldCharType="begin"/>
      </w:r>
      <w:r w:rsidR="006577D9" w:rsidRPr="00B17ABA">
        <w:rPr>
          <w:rFonts w:ascii="Times New Roman" w:eastAsia="Malgun Gothic" w:hAnsi="Times New Roman" w:cs="Times New Roman"/>
          <w:lang w:eastAsia="ko-KR"/>
        </w:rPr>
        <w:instrText xml:space="preserve"> ADDIN EN.CITE &lt;EndNote&gt;&lt;Cite&gt;&lt;Author&gt;Jones&lt;/Author&gt;&lt;Year&gt;1995&lt;/Year&gt;&lt;RecNum&gt;3&lt;/RecNum&gt;&lt;DisplayText&gt;&lt;style face="superscript"&gt;[3]&lt;/style&gt;&lt;/DisplayText&gt;&lt;record&gt;&lt;rec-number&gt;3&lt;/rec-number&gt;&lt;foreign-keys&gt;&lt;key app="EN" db-id="z2a0dvwpazf220et2vh50z295rxpzfevwft2"&gt;3&lt;/key&gt;&lt;/foreign-keys&gt;&lt;ref-type name="Journal Article"&gt;17&lt;/ref-type&gt;&lt;contributors&gt;&lt;authors&gt;&lt;author&gt;Jones, J. K.&lt;/author&gt;&lt;author&gt;Gorkin, L.&lt;/author&gt;&lt;author&gt;Lian, J. F.&lt;/author&gt;&lt;author&gt;Staffa, J. A.&lt;/author&gt;&lt;author&gt;Fletcher, A. P.&lt;/author&gt;&lt;/authors&gt;&lt;/contributors&gt;&lt;auth-address&gt;Jones, Jk&amp;#xD;Degge Grp,1616 N Ft Myer Dr,Suite 1430,Arlington,Va 22209, USA&amp;#xD;Degge Grp,1616 N Ft Myer Dr,Suite 1430,Arlington,Va 22209, USA&amp;#xD;Ims Int,London,England&lt;/auth-address&gt;&lt;titles&gt;&lt;title&gt;Discontinuation of and changes in treatment after start of newcourses of antihypertensive Drugs - a study of a United-Kingdom population&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293-295&lt;/pages&gt;&lt;volume&gt;311&lt;/volume&gt;&lt;number&gt;7000&lt;/number&gt;&lt;keywords&gt;&lt;keyword&gt;elderly patients&lt;/keyword&gt;&lt;keyword&gt;hypertension&lt;/keyword&gt;&lt;/keywords&gt;&lt;dates&gt;&lt;year&gt;1995&lt;/year&gt;&lt;pub-dates&gt;&lt;date&gt;Jul 29&lt;/date&gt;&lt;/pub-dates&gt;&lt;/dates&gt;&lt;isbn&gt;0959-8138&lt;/isbn&gt;&lt;accession-num&gt;ISI:A1995RM71900026&lt;/accession-num&gt;&lt;urls&gt;&lt;related-urls&gt;&lt;url&gt;&amp;lt;Go to ISI&amp;gt;://A1995RM71900026&lt;/url&gt;&lt;/related-urls&gt;&lt;/urls&gt;&lt;language&gt;o&lt;/language&gt;&lt;/record&gt;&lt;/Cite&gt;&lt;/EndNote&gt;</w:instrText>
      </w:r>
      <w:r w:rsidR="00D71C03" w:rsidRPr="00B17ABA">
        <w:rPr>
          <w:rFonts w:ascii="Times New Roman" w:eastAsia="Malgun Gothic" w:hAnsi="Times New Roman" w:cs="Times New Roman"/>
          <w:lang w:eastAsia="ko-KR"/>
        </w:rPr>
        <w:fldChar w:fldCharType="separate"/>
      </w:r>
      <w:r w:rsidR="006577D9" w:rsidRPr="00B17ABA">
        <w:rPr>
          <w:rFonts w:ascii="Times New Roman" w:eastAsia="Malgun Gothic" w:hAnsi="Times New Roman" w:cs="Times New Roman"/>
          <w:noProof/>
          <w:vertAlign w:val="superscript"/>
          <w:lang w:eastAsia="ko-KR"/>
        </w:rPr>
        <w:t>[3]</w:t>
      </w:r>
      <w:r w:rsidR="00D71C03" w:rsidRPr="00B17ABA">
        <w:rPr>
          <w:rFonts w:ascii="Times New Roman" w:eastAsia="Malgun Gothic" w:hAnsi="Times New Roman" w:cs="Times New Roman"/>
          <w:lang w:eastAsia="ko-KR"/>
        </w:rPr>
        <w:fldChar w:fldCharType="end"/>
      </w:r>
      <w:r w:rsidR="008030A0" w:rsidRPr="00B17ABA">
        <w:rPr>
          <w:rFonts w:ascii="Times New Roman" w:eastAsia="Malgun Gothic" w:hAnsi="Times New Roman" w:cs="Times New Roman"/>
          <w:lang w:eastAsia="ko-KR"/>
        </w:rPr>
        <w:t xml:space="preserve">. </w:t>
      </w:r>
      <w:r w:rsidR="00B23582" w:rsidRPr="00B17ABA">
        <w:rPr>
          <w:rFonts w:ascii="Times New Roman" w:eastAsia="Malgun Gothic" w:hAnsi="Times New Roman" w:cs="Times New Roman"/>
          <w:lang w:eastAsia="ko-KR"/>
        </w:rPr>
        <w:t xml:space="preserve">In </w:t>
      </w:r>
      <w:r w:rsidR="00915895" w:rsidRPr="00B17ABA">
        <w:rPr>
          <w:rFonts w:ascii="Times New Roman" w:eastAsia="Malgun Gothic" w:hAnsi="Times New Roman" w:cs="Times New Roman"/>
          <w:lang w:eastAsia="ko-KR"/>
        </w:rPr>
        <w:t>the</w:t>
      </w:r>
      <w:r w:rsidR="00D672AA" w:rsidRPr="00B17ABA">
        <w:rPr>
          <w:rFonts w:ascii="Times New Roman" w:eastAsia="Malgun Gothic" w:hAnsi="Times New Roman" w:cs="Times New Roman"/>
          <w:lang w:eastAsia="ko-KR"/>
        </w:rPr>
        <w:t xml:space="preserve"> </w:t>
      </w:r>
      <w:r w:rsidR="00B23582" w:rsidRPr="00B17ABA">
        <w:rPr>
          <w:rFonts w:ascii="Times New Roman" w:eastAsia="Malgun Gothic" w:hAnsi="Times New Roman" w:cs="Times New Roman"/>
          <w:lang w:eastAsia="ko-KR"/>
        </w:rPr>
        <w:t>long</w:t>
      </w:r>
      <w:r w:rsidR="00D672AA" w:rsidRPr="00B17ABA">
        <w:rPr>
          <w:rFonts w:ascii="Times New Roman" w:eastAsia="Malgun Gothic" w:hAnsi="Times New Roman" w:cs="Times New Roman"/>
          <w:lang w:eastAsia="ko-KR"/>
        </w:rPr>
        <w:t xml:space="preserve">er </w:t>
      </w:r>
      <w:r w:rsidR="00B23582" w:rsidRPr="00B17ABA">
        <w:rPr>
          <w:rFonts w:ascii="Times New Roman" w:eastAsia="Malgun Gothic" w:hAnsi="Times New Roman" w:cs="Times New Roman"/>
          <w:lang w:eastAsia="ko-KR"/>
        </w:rPr>
        <w:t xml:space="preserve">term, </w:t>
      </w:r>
      <w:r w:rsidR="00915895" w:rsidRPr="00B17ABA">
        <w:rPr>
          <w:rFonts w:ascii="Times New Roman" w:eastAsia="Malgun Gothic" w:hAnsi="Times New Roman" w:cs="Times New Roman"/>
          <w:lang w:eastAsia="ko-KR"/>
        </w:rPr>
        <w:t>the high</w:t>
      </w:r>
      <w:r w:rsidR="00B23582" w:rsidRPr="00B17ABA">
        <w:rPr>
          <w:rFonts w:ascii="Times New Roman" w:eastAsia="Malgun Gothic" w:hAnsi="Times New Roman" w:cs="Times New Roman"/>
          <w:lang w:eastAsia="ko-KR"/>
        </w:rPr>
        <w:t xml:space="preserve"> drug </w:t>
      </w:r>
      <w:r w:rsidR="00915895" w:rsidRPr="00B17ABA">
        <w:rPr>
          <w:rFonts w:ascii="Times New Roman" w:eastAsia="Malgun Gothic" w:hAnsi="Times New Roman" w:cs="Times New Roman"/>
          <w:lang w:eastAsia="ko-KR"/>
        </w:rPr>
        <w:t>dis</w:t>
      </w:r>
      <w:r w:rsidR="00B23582" w:rsidRPr="00B17ABA">
        <w:rPr>
          <w:rFonts w:ascii="Times New Roman" w:eastAsia="Malgun Gothic" w:hAnsi="Times New Roman" w:cs="Times New Roman"/>
          <w:lang w:eastAsia="ko-KR"/>
        </w:rPr>
        <w:t xml:space="preserve">continuation rate </w:t>
      </w:r>
      <w:r w:rsidR="008030A0" w:rsidRPr="00B17ABA">
        <w:rPr>
          <w:rFonts w:ascii="Times New Roman" w:eastAsia="Malgun Gothic" w:hAnsi="Times New Roman" w:cs="Times New Roman"/>
          <w:lang w:eastAsia="ko-KR"/>
        </w:rPr>
        <w:t xml:space="preserve">levelled off </w:t>
      </w:r>
      <w:r w:rsidR="0042490A" w:rsidRPr="00B17ABA">
        <w:rPr>
          <w:rFonts w:ascii="Times New Roman" w:eastAsia="Malgun Gothic" w:hAnsi="Times New Roman" w:cs="Times New Roman"/>
          <w:lang w:eastAsia="ko-KR"/>
        </w:rPr>
        <w:t>after one year</w:t>
      </w:r>
      <w:r w:rsidR="003B0FD2" w:rsidRPr="00B17ABA">
        <w:rPr>
          <w:rFonts w:ascii="Times New Roman" w:eastAsia="Malgun Gothic" w:hAnsi="Times New Roman" w:cs="Times New Roman" w:hint="eastAsia"/>
          <w:lang w:eastAsia="ko-KR"/>
        </w:rPr>
        <w:t xml:space="preserve"> regardless of the type of drugs</w:t>
      </w:r>
      <w:r w:rsidR="00CE7983" w:rsidRPr="00B17ABA">
        <w:rPr>
          <w:rFonts w:ascii="Times New Roman" w:eastAsia="Malgun Gothic" w:hAnsi="Times New Roman" w:cs="Times New Roman"/>
          <w:lang w:eastAsia="ko-KR"/>
        </w:rPr>
        <w:t xml:space="preserve"> (</w:t>
      </w:r>
      <w:r w:rsidR="00313AF7" w:rsidRPr="00B17ABA">
        <w:rPr>
          <w:rFonts w:ascii="Times New Roman" w:eastAsia="Malgun Gothic" w:hAnsi="Times New Roman" w:cs="Times New Roman"/>
          <w:lang w:eastAsia="ko-KR"/>
        </w:rPr>
        <w:t>see</w:t>
      </w:r>
      <w:r w:rsidR="00CE7983" w:rsidRPr="00B17ABA">
        <w:rPr>
          <w:rFonts w:ascii="Times New Roman" w:eastAsia="Malgun Gothic" w:hAnsi="Times New Roman" w:cs="Times New Roman"/>
          <w:lang w:eastAsia="ko-KR"/>
        </w:rPr>
        <w:t xml:space="preserve"> </w:t>
      </w:r>
      <w:r w:rsidR="00AC6722" w:rsidRPr="00B17ABA">
        <w:rPr>
          <w:rFonts w:ascii="Times New Roman" w:eastAsia="Malgun Gothic" w:hAnsi="Times New Roman" w:cs="Times New Roman"/>
          <w:lang w:eastAsia="ko-KR"/>
        </w:rPr>
        <w:fldChar w:fldCharType="begin"/>
      </w:r>
      <w:r w:rsidR="00AC6722" w:rsidRPr="00B17ABA">
        <w:rPr>
          <w:rFonts w:ascii="Times New Roman" w:eastAsia="Malgun Gothic" w:hAnsi="Times New Roman" w:cs="Times New Roman"/>
          <w:lang w:eastAsia="ko-KR"/>
        </w:rPr>
        <w:instrText xml:space="preserve"> REF _Ref423080562 \h </w:instrText>
      </w:r>
      <w:r w:rsidR="00B17ABA">
        <w:rPr>
          <w:rFonts w:ascii="Times New Roman" w:eastAsia="Malgun Gothic" w:hAnsi="Times New Roman" w:cs="Times New Roman"/>
          <w:lang w:eastAsia="ko-KR"/>
        </w:rPr>
        <w:instrText xml:space="preserve"> \* MERGEFORMAT </w:instrText>
      </w:r>
      <w:r w:rsidR="00AC6722" w:rsidRPr="00B17ABA">
        <w:rPr>
          <w:rFonts w:ascii="Times New Roman" w:eastAsia="Malgun Gothic" w:hAnsi="Times New Roman" w:cs="Times New Roman"/>
          <w:lang w:eastAsia="ko-KR"/>
        </w:rPr>
      </w:r>
      <w:r w:rsidR="00AC6722" w:rsidRPr="00B17ABA">
        <w:rPr>
          <w:rFonts w:ascii="Times New Roman" w:eastAsia="Malgun Gothic" w:hAnsi="Times New Roman" w:cs="Times New Roman"/>
          <w:lang w:eastAsia="ko-KR"/>
        </w:rPr>
        <w:fldChar w:fldCharType="separate"/>
      </w:r>
      <w:r w:rsidR="006F6429" w:rsidRPr="00B17ABA">
        <w:t xml:space="preserve">Figure </w:t>
      </w:r>
      <w:r w:rsidR="006F6429" w:rsidRPr="00B17ABA">
        <w:rPr>
          <w:noProof/>
          <w:cs/>
        </w:rPr>
        <w:t>‎</w:t>
      </w:r>
      <w:r w:rsidR="006F6429" w:rsidRPr="00B17ABA">
        <w:rPr>
          <w:noProof/>
        </w:rPr>
        <w:t>1</w:t>
      </w:r>
      <w:r w:rsidR="006F6429" w:rsidRPr="00B17ABA">
        <w:t>.</w:t>
      </w:r>
      <w:r w:rsidR="006F6429" w:rsidRPr="00B17ABA">
        <w:rPr>
          <w:noProof/>
        </w:rPr>
        <w:t>1</w:t>
      </w:r>
      <w:r w:rsidR="00AC6722" w:rsidRPr="00B17ABA">
        <w:rPr>
          <w:rFonts w:ascii="Times New Roman" w:eastAsia="Malgun Gothic" w:hAnsi="Times New Roman" w:cs="Times New Roman"/>
          <w:lang w:eastAsia="ko-KR"/>
        </w:rPr>
        <w:fldChar w:fldCharType="end"/>
      </w:r>
      <w:r w:rsidR="00D672AA" w:rsidRPr="00B17ABA">
        <w:rPr>
          <w:rFonts w:ascii="Times New Roman" w:eastAsia="Malgun Gothic" w:hAnsi="Times New Roman" w:cs="Times New Roman"/>
          <w:lang w:eastAsia="ko-KR"/>
        </w:rPr>
        <w:t>)</w:t>
      </w:r>
      <w:r w:rsidR="00D71C03" w:rsidRPr="00B17ABA">
        <w:rPr>
          <w:rFonts w:ascii="Times New Roman" w:eastAsia="Malgun Gothic" w:hAnsi="Times New Roman" w:cs="Times New Roman"/>
          <w:lang w:eastAsia="ko-KR"/>
        </w:rPr>
        <w:fldChar w:fldCharType="begin">
          <w:fldData xml:space="preserve">PEVuZE5vdGU+PENpdGU+PEF1dGhvcj5XYWxsZXk8L0F1dGhvcj48WWVhcj4yMDAzPC9ZZWFyPjxS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==
</w:fldData>
        </w:fldChar>
      </w:r>
      <w:r w:rsidR="006577D9" w:rsidRPr="00B17ABA">
        <w:rPr>
          <w:rFonts w:ascii="Times New Roman" w:eastAsia="Malgun Gothic" w:hAnsi="Times New Roman" w:cs="Times New Roman"/>
          <w:lang w:eastAsia="ko-KR"/>
        </w:rPr>
        <w:instrText xml:space="preserve"> ADDIN EN.CITE </w:instrText>
      </w:r>
      <w:r w:rsidR="006577D9" w:rsidRPr="00B17ABA">
        <w:rPr>
          <w:rFonts w:ascii="Times New Roman" w:eastAsia="Malgun Gothic" w:hAnsi="Times New Roman" w:cs="Times New Roman"/>
          <w:lang w:eastAsia="ko-KR"/>
        </w:rPr>
        <w:fldChar w:fldCharType="begin">
          <w:fldData xml:space="preserve">PEVuZE5vdGU+PENpdGU+PEF1dGhvcj5XYWxsZXk8L0F1dGhvcj48WWVhcj4yMDAzPC9ZZWFyPjxS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==
</w:fldData>
        </w:fldChar>
      </w:r>
      <w:r w:rsidR="006577D9" w:rsidRPr="00B17ABA">
        <w:rPr>
          <w:rFonts w:ascii="Times New Roman" w:eastAsia="Malgun Gothic" w:hAnsi="Times New Roman" w:cs="Times New Roman"/>
          <w:lang w:eastAsia="ko-KR"/>
        </w:rPr>
        <w:instrText xml:space="preserve"> ADDIN EN.CITE.DATA </w:instrText>
      </w:r>
      <w:r w:rsidR="006577D9" w:rsidRPr="00B17ABA">
        <w:rPr>
          <w:rFonts w:ascii="Times New Roman" w:eastAsia="Malgun Gothic" w:hAnsi="Times New Roman" w:cs="Times New Roman"/>
          <w:lang w:eastAsia="ko-KR"/>
        </w:rPr>
      </w:r>
      <w:r w:rsidR="006577D9" w:rsidRPr="00B17ABA">
        <w:rPr>
          <w:rFonts w:ascii="Times New Roman" w:eastAsia="Malgun Gothic" w:hAnsi="Times New Roman" w:cs="Times New Roman"/>
          <w:lang w:eastAsia="ko-KR"/>
        </w:rPr>
        <w:fldChar w:fldCharType="end"/>
      </w:r>
      <w:r w:rsidR="00D71C03" w:rsidRPr="00B17ABA">
        <w:rPr>
          <w:rFonts w:ascii="Times New Roman" w:eastAsia="Malgun Gothic" w:hAnsi="Times New Roman" w:cs="Times New Roman"/>
          <w:lang w:eastAsia="ko-KR"/>
        </w:rPr>
      </w:r>
      <w:r w:rsidR="00D71C03" w:rsidRPr="00B17ABA">
        <w:rPr>
          <w:rFonts w:ascii="Times New Roman" w:eastAsia="Malgun Gothic" w:hAnsi="Times New Roman" w:cs="Times New Roman"/>
          <w:lang w:eastAsia="ko-KR"/>
        </w:rPr>
        <w:fldChar w:fldCharType="separate"/>
      </w:r>
      <w:r w:rsidR="006577D9" w:rsidRPr="00B17ABA">
        <w:rPr>
          <w:rFonts w:ascii="Times New Roman" w:eastAsia="Malgun Gothic" w:hAnsi="Times New Roman" w:cs="Times New Roman"/>
          <w:noProof/>
          <w:vertAlign w:val="superscript"/>
          <w:lang w:eastAsia="ko-KR"/>
        </w:rPr>
        <w:t>[2, 4]</w:t>
      </w:r>
      <w:r w:rsidR="00D71C03" w:rsidRPr="00B17ABA">
        <w:rPr>
          <w:rFonts w:ascii="Times New Roman" w:eastAsia="Malgun Gothic" w:hAnsi="Times New Roman" w:cs="Times New Roman"/>
          <w:lang w:eastAsia="ko-KR"/>
        </w:rPr>
        <w:fldChar w:fldCharType="end"/>
      </w:r>
      <w:r w:rsidR="008030A0" w:rsidRPr="00B17ABA">
        <w:rPr>
          <w:rFonts w:ascii="Times New Roman" w:eastAsia="Malgun Gothic" w:hAnsi="Times New Roman" w:cs="Times New Roman"/>
          <w:lang w:eastAsia="ko-KR"/>
        </w:rPr>
        <w:t xml:space="preserve">. </w:t>
      </w:r>
      <w:r w:rsidR="008824EE" w:rsidRPr="00B17ABA">
        <w:rPr>
          <w:rFonts w:cstheme="majorBidi"/>
        </w:rPr>
        <w:t xml:space="preserve">The main reasons for drug switches were either poor efficacy or </w:t>
      </w:r>
      <w:r w:rsidR="008824EE" w:rsidRPr="00B17ABA">
        <w:rPr>
          <w:rFonts w:eastAsia="Malgun Gothic" w:cstheme="majorBidi"/>
          <w:lang w:eastAsia="ko-KR"/>
        </w:rPr>
        <w:t xml:space="preserve">adverse </w:t>
      </w:r>
      <w:r w:rsidR="008824EE" w:rsidRPr="00B17ABA">
        <w:rPr>
          <w:rFonts w:cstheme="majorBidi"/>
        </w:rPr>
        <w:t>effects</w:t>
      </w:r>
      <w:r w:rsidR="00CE7983" w:rsidRPr="00B17ABA">
        <w:rPr>
          <w:rFonts w:cstheme="majorBidi"/>
        </w:rPr>
        <w:t xml:space="preserve"> </w:t>
      </w:r>
      <w:r w:rsidR="000A0CBC" w:rsidRPr="00B17ABA">
        <w:rPr>
          <w:rFonts w:cstheme="majorBidi"/>
        </w:rPr>
        <w:t>(AEs)</w:t>
      </w:r>
      <w:r w:rsidR="005D3A5A" w:rsidRPr="00B17ABA">
        <w:rPr>
          <w:rFonts w:ascii="Times New Roman" w:eastAsia="Arial Unicode MS" w:hAnsi="Times New Roman" w:cs="Times New Roman"/>
          <w:noProof/>
          <w:lang w:val="en-US"/>
        </w:rPr>
        <w:fldChar w:fldCharType="begin">
          <w:fldData xml:space="preserve">PEVuZE5vdGU+PENpdGU+PEF1dGhvcj5Kb25lczwvQXV0aG9yPjxZZWFyPjE5OTU8L1llYXI+PFJl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</w:fldData>
        </w:fldChar>
      </w:r>
      <w:r w:rsidR="006577D9" w:rsidRPr="00B17ABA">
        <w:rPr>
          <w:rFonts w:ascii="Times New Roman" w:eastAsia="Arial Unicode MS" w:hAnsi="Times New Roman" w:cs="Times New Roman"/>
          <w:noProof/>
          <w:lang w:val="en-US"/>
        </w:rPr>
        <w:instrText xml:space="preserve"> ADDIN EN.CITE </w:instrText>
      </w:r>
      <w:r w:rsidR="006577D9" w:rsidRPr="00B17ABA">
        <w:rPr>
          <w:rFonts w:ascii="Times New Roman" w:eastAsia="Arial Unicode MS" w:hAnsi="Times New Roman" w:cs="Times New Roman"/>
          <w:noProof/>
          <w:lang w:val="en-US"/>
        </w:rPr>
        <w:fldChar w:fldCharType="begin">
          <w:fldData xml:space="preserve">PEVuZE5vdGU+PENpdGU+PEF1dGhvcj5Kb25lczwvQXV0aG9yPjxZZWFyPjE5OTU8L1llYXI+PFJl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</w:fldData>
        </w:fldChar>
      </w:r>
      <w:r w:rsidR="006577D9" w:rsidRPr="00B17ABA">
        <w:rPr>
          <w:rFonts w:ascii="Times New Roman" w:eastAsia="Arial Unicode MS" w:hAnsi="Times New Roman" w:cs="Times New Roman"/>
          <w:noProof/>
          <w:lang w:val="en-US"/>
        </w:rPr>
        <w:instrText xml:space="preserve"> ADDIN EN.CITE.DATA </w:instrText>
      </w:r>
      <w:r w:rsidR="006577D9" w:rsidRPr="00B17ABA">
        <w:rPr>
          <w:rFonts w:ascii="Times New Roman" w:eastAsia="Arial Unicode MS" w:hAnsi="Times New Roman" w:cs="Times New Roman"/>
          <w:noProof/>
          <w:lang w:val="en-US"/>
        </w:rPr>
      </w:r>
      <w:r w:rsidR="006577D9" w:rsidRPr="00B17ABA">
        <w:rPr>
          <w:rFonts w:ascii="Times New Roman" w:eastAsia="Arial Unicode MS" w:hAnsi="Times New Roman" w:cs="Times New Roman"/>
          <w:noProof/>
          <w:lang w:val="en-US"/>
        </w:rPr>
        <w:fldChar w:fldCharType="end"/>
      </w:r>
      <w:r w:rsidR="005D3A5A" w:rsidRPr="00B17ABA">
        <w:rPr>
          <w:rFonts w:ascii="Times New Roman" w:eastAsia="Arial Unicode MS" w:hAnsi="Times New Roman" w:cs="Times New Roman"/>
          <w:noProof/>
          <w:lang w:val="en-US"/>
        </w:rPr>
      </w:r>
      <w:r w:rsidR="005D3A5A" w:rsidRPr="00B17ABA">
        <w:rPr>
          <w:rFonts w:ascii="Times New Roman" w:eastAsia="Arial Unicode MS" w:hAnsi="Times New Roman" w:cs="Times New Roman"/>
          <w:noProof/>
          <w:lang w:val="en-US"/>
        </w:rPr>
        <w:fldChar w:fldCharType="separate"/>
      </w:r>
      <w:r w:rsidR="006577D9" w:rsidRPr="00B17ABA">
        <w:rPr>
          <w:rFonts w:ascii="Times New Roman" w:eastAsia="Arial Unicode MS" w:hAnsi="Times New Roman" w:cs="Times New Roman"/>
          <w:noProof/>
          <w:vertAlign w:val="superscript"/>
          <w:lang w:val="en-US"/>
        </w:rPr>
        <w:t>[3-6]</w:t>
      </w:r>
      <w:r w:rsidR="005D3A5A" w:rsidRPr="00B17ABA">
        <w:rPr>
          <w:rFonts w:ascii="Times New Roman" w:eastAsia="Arial Unicode MS" w:hAnsi="Times New Roman" w:cs="Times New Roman"/>
          <w:noProof/>
          <w:lang w:val="en-US"/>
        </w:rPr>
        <w:fldChar w:fldCharType="end"/>
      </w:r>
      <w:r w:rsidRPr="00B17ABA">
        <w:rPr>
          <w:rFonts w:ascii="Times New Roman" w:hAnsi="Times New Roman" w:cs="Times New Roman"/>
        </w:rPr>
        <w:t>.</w:t>
      </w:r>
      <w:r w:rsidR="00866B20" w:rsidRPr="00B17ABA">
        <w:fldChar w:fldCharType="begin"/>
      </w:r>
      <w:r w:rsidR="00866B20" w:rsidRPr="00B17ABA">
        <w:fldChar w:fldCharType="separate"/>
      </w:r>
      <w:r w:rsidRPr="00B17ABA">
        <w:rPr>
          <w:rFonts w:ascii="Times New Roman" w:hAnsi="Times New Roman" w:cs="Times New Roman"/>
        </w:rPr>
        <w:t>[Hughes, 1998 #228]</w:t>
      </w:r>
      <w:r w:rsidR="00866B20" w:rsidRPr="00B17ABA">
        <w:rPr>
          <w:rFonts w:ascii="Times New Roman" w:hAnsi="Times New Roman" w:cs="Times New Roman"/>
        </w:rPr>
        <w:fldChar w:fldCharType="end"/>
      </w:r>
      <w:r w:rsidRPr="00B17ABA">
        <w:rPr>
          <w:rFonts w:ascii="Times New Roman" w:hAnsi="Times New Roman" w:cs="Times New Roman"/>
        </w:rPr>
        <w:t xml:space="preserve"> </w:t>
      </w:r>
    </w:p>
    <w:p w:rsidR="00754100" w:rsidRPr="00B17ABA" w:rsidRDefault="00754100">
      <w:pPr>
        <w:jc w:val="both"/>
        <w:rPr>
          <w:rFonts w:ascii="Times New Roman" w:hAnsi="Times New Roman" w:cs="Times New Roman"/>
        </w:rPr>
      </w:pPr>
    </w:p>
    <w:p w:rsidR="00754100" w:rsidRPr="00B17ABA" w:rsidRDefault="00754100" w:rsidP="00754100">
      <w:pPr>
        <w:keepNext/>
        <w:spacing w:after="0" w:line="276" w:lineRule="auto"/>
        <w:ind w:firstLine="0"/>
        <w:jc w:val="center"/>
      </w:pPr>
      <w:r w:rsidRPr="00B17ABA">
        <w:rPr>
          <w:noProof/>
          <w:lang w:eastAsia="ko-KR"/>
        </w:rPr>
        <w:drawing>
          <wp:inline distT="0" distB="0" distL="0" distR="0" wp14:anchorId="1399AE75" wp14:editId="09C672CF">
            <wp:extent cx="5076825" cy="2590800"/>
            <wp:effectExtent l="0" t="0" r="0" b="0"/>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54100" w:rsidRPr="00B17ABA" w:rsidRDefault="00754100" w:rsidP="00754100">
      <w:pPr>
        <w:pStyle w:val="TOC2"/>
        <w:ind w:left="284"/>
      </w:pPr>
      <w:r w:rsidRPr="00B17ABA">
        <w:t>1) Ds, BBs, CCBs, ACEIs and ARBs refer to different types of antihypertensive drug more fully defined in Chapter 4. The graph for "Others" was presented in the source from which this figure came from</w:t>
      </w:r>
      <w:r w:rsidRPr="00B17ABA">
        <w:fldChar w:fldCharType="begin"/>
      </w:r>
      <w:r w:rsidRPr="00B17ABA">
        <w:instrText xml:space="preserve"> ADDIN EN.CITE &lt;EndNote&gt;&lt;Cite&gt;&lt;Author&gt;Walley&lt;/Author&gt;&lt;Year&gt;2003&lt;/Year&gt;&lt;RecNum&gt;4&lt;/RecNum&gt;&lt;DisplayText&gt;&lt;style face="superscript"&gt;[4]&lt;/style&gt;&lt;/DisplayText&gt;&lt;record&gt;&lt;rec-number&gt;4&lt;/rec-number&gt;&lt;foreign-keys&gt;&lt;key app="EN" db-id="z2a0dvwpazf220et2vh50z295rxpzfevwft2"&gt;4&lt;/key&gt;&lt;/foreign-keys&gt;&lt;ref-type name="Journal Article"&gt;17&lt;/ref-type&gt;&lt;contributors&gt;&lt;authors&gt;&lt;author&gt;Walley, T.&lt;/author&gt;&lt;author&gt;Duggan, A. K.&lt;/author&gt;&lt;author&gt;Haycox, A. R.&lt;/author&gt;&lt;author&gt;Niziol, C. J.&lt;/author&gt;&lt;/authors&gt;&lt;/contributors&gt;&lt;auth-address&gt;Walley, T&amp;#xD;Univ Liverpool, Dept Pharmacol &amp;amp; Therapeut, 70 Pembroke Pl, Liverpool L69 3GF, Merseyside, England&amp;#xD;Univ Liverpool, Dept Pharmacol &amp;amp; Therapeut, 70 Pembroke Pl, Liverpool L69 3GF, Merseyside, England&amp;#xD;Univ Liverpool, Dept Pharmacol &amp;amp; Therapeut, Liverpool L69 3GF, Merseyside, England&amp;#xD;Abacus Int, Bicester, Oxon, England&lt;/auth-address&gt;&lt;titles&gt;&lt;title&gt;Treatment for newly diagnosed hypertension: patterns of prescribing and anti hypertensive effectiveness in the UK&lt;/title&gt;&lt;secondary-title&gt;Journal of the Royal Society of Medicine&lt;/secondary-title&gt;&lt;alt-title&gt;J Roy Soc Med&lt;/alt-title&gt;&lt;/titles&gt;&lt;periodical&gt;&lt;full-title&gt;Journal of the Royal Society of Medicine&lt;/full-title&gt;&lt;abbr-1&gt;J Roy Soc Med&lt;/abbr-1&gt;&lt;/periodical&gt;&lt;alt-periodical&gt;&lt;full-title&gt;Journal of the Royal Society of Medicine&lt;/full-title&gt;&lt;abbr-1&gt;J Roy Soc Med&lt;/abbr-1&gt;&lt;/alt-periodical&gt;&lt;pages&gt;525-531&lt;/pages&gt;&lt;volume&gt;96&lt;/volume&gt;&lt;number&gt;11&lt;/number&gt;&lt;keywords&gt;&lt;keyword&gt;antihypertensive treatment&lt;/keyword&gt;&lt;keyword&gt;general-practice&lt;/keyword&gt;&lt;keyword&gt;united-states&lt;/keyword&gt;&lt;keyword&gt;working party&lt;/keyword&gt;&lt;keyword&gt;health survey&lt;/keyword&gt;&lt;keyword&gt;drug-therapy&lt;/keyword&gt;&lt;keyword&gt;management&lt;/keyword&gt;&lt;keyword&gt;guidelines&lt;/keyword&gt;&lt;keyword&gt;england&lt;/keyword&gt;&lt;keyword&gt;persistence&lt;/keyword&gt;&lt;/keywords&gt;&lt;dates&gt;&lt;year&gt;2003&lt;/year&gt;&lt;pub-dates&gt;&lt;date&gt;Nov&lt;/date&gt;&lt;/pub-dates&gt;&lt;/dates&gt;&lt;isbn&gt;0141-0768&lt;/isbn&gt;&lt;accession-num&gt;ISI:000186640000003&lt;/accession-num&gt;&lt;urls&gt;&lt;related-urls&gt;&lt;url&gt;&amp;lt;Go to ISI&amp;gt;://000186640000003&lt;/url&gt;&lt;/related-urls&gt;&lt;/urls&gt;&lt;language&gt;o&lt;/language&gt;&lt;/record&gt;&lt;/Cite&gt;&lt;/EndNote&gt;</w:instrText>
      </w:r>
      <w:r w:rsidRPr="00B17ABA">
        <w:fldChar w:fldCharType="separate"/>
      </w:r>
      <w:r w:rsidRPr="00B17ABA">
        <w:rPr>
          <w:noProof/>
          <w:vertAlign w:val="superscript"/>
        </w:rPr>
        <w:t>[4]</w:t>
      </w:r>
      <w:r w:rsidRPr="00B17ABA">
        <w:fldChar w:fldCharType="end"/>
      </w:r>
    </w:p>
    <w:p w:rsidR="00754100" w:rsidRPr="00B17ABA" w:rsidRDefault="00754100" w:rsidP="00754100"/>
    <w:p w:rsidR="00754100" w:rsidRPr="00B17ABA" w:rsidRDefault="00754100" w:rsidP="00754100">
      <w:pPr>
        <w:spacing w:line="240" w:lineRule="auto"/>
        <w:ind w:firstLine="0"/>
        <w:jc w:val="center"/>
        <w:rPr>
          <w:lang w:eastAsia="ko-KR"/>
        </w:rPr>
      </w:pPr>
      <w:r w:rsidRPr="00B17ABA">
        <w:t xml:space="preserve"> </w:t>
      </w:r>
      <w:bookmarkStart w:id="23" w:name="_Ref423080562"/>
      <w:bookmarkStart w:id="24" w:name="_Toc426019119"/>
      <w:r w:rsidRPr="00B17ABA">
        <w:t xml:space="preserve">Figure </w:t>
      </w:r>
      <w:fldSimple w:instr=" STYLEREF 1 \s ">
        <w:r w:rsidR="00ED7C74" w:rsidRPr="00B17ABA">
          <w:rPr>
            <w:noProof/>
            <w:cs/>
          </w:rPr>
          <w:t>‎</w:t>
        </w:r>
        <w:r w:rsidR="00ED7C74" w:rsidRPr="00B17ABA">
          <w:rPr>
            <w:noProof/>
          </w:rPr>
          <w:t>1</w:t>
        </w:r>
      </w:fldSimple>
      <w:r w:rsidR="00ED7C74" w:rsidRPr="00B17ABA">
        <w:t>.</w:t>
      </w:r>
      <w:fldSimple w:instr=" SEQ Figure \* ARABIC \s 1 ">
        <w:r w:rsidR="00ED7C74" w:rsidRPr="00B17ABA">
          <w:rPr>
            <w:noProof/>
          </w:rPr>
          <w:t>1</w:t>
        </w:r>
      </w:fldSimple>
      <w:bookmarkEnd w:id="23"/>
      <w:r w:rsidRPr="00B17ABA">
        <w:rPr>
          <w:rFonts w:hint="eastAsia"/>
          <w:lang w:eastAsia="ko-KR"/>
        </w:rPr>
        <w:t>.</w:t>
      </w:r>
      <w:r w:rsidRPr="00B17ABA">
        <w:rPr>
          <w:lang w:eastAsia="ko-KR"/>
        </w:rPr>
        <w:t xml:space="preserve"> Long-term continuation rates of antihypertensive drugs</w:t>
      </w:r>
      <w:bookmarkEnd w:id="24"/>
    </w:p>
    <w:p w:rsidR="00754100" w:rsidRPr="00B17ABA" w:rsidRDefault="00754100">
      <w:pPr>
        <w:jc w:val="both"/>
        <w:rPr>
          <w:rFonts w:ascii="Times New Roman" w:hAnsi="Times New Roman" w:cs="Times New Roman"/>
        </w:rPr>
      </w:pPr>
    </w:p>
    <w:p w:rsidR="00754100" w:rsidRPr="00B17ABA" w:rsidRDefault="00754100">
      <w:pPr>
        <w:jc w:val="both"/>
        <w:rPr>
          <w:rFonts w:ascii="Times New Roman" w:hAnsi="Times New Roman" w:cs="Times New Roman"/>
        </w:rPr>
      </w:pPr>
      <w:r w:rsidRPr="00B17ABA">
        <w:rPr>
          <w:rFonts w:ascii="Times New Roman" w:hAnsi="Times New Roman" w:cs="Times New Roman"/>
        </w:rPr>
        <w:br w:type="page"/>
      </w:r>
    </w:p>
    <w:p w:rsidR="009A0FEC" w:rsidRPr="00B17ABA" w:rsidRDefault="00882B67">
      <w:pPr>
        <w:jc w:val="both"/>
        <w:rPr>
          <w:rFonts w:ascii="Times New Roman" w:hAnsi="Times New Roman" w:cs="Times New Roman"/>
        </w:rPr>
      </w:pPr>
      <w:r w:rsidRPr="00B17ABA">
        <w:rPr>
          <w:rFonts w:ascii="Times New Roman" w:hAnsi="Times New Roman" w:cs="Times New Roman"/>
        </w:rPr>
        <w:lastRenderedPageBreak/>
        <w:t>Although major clinical guidelines have recommended the pharmacological treatment algorithms for the subsequent treatments, t</w:t>
      </w:r>
      <w:r w:rsidR="00181A8E" w:rsidRPr="00B17ABA">
        <w:rPr>
          <w:lang w:eastAsia="ko-KR"/>
        </w:rPr>
        <w:t xml:space="preserve">he variation in </w:t>
      </w:r>
      <w:r w:rsidR="00181A8E" w:rsidRPr="00B17ABA">
        <w:t>the</w:t>
      </w:r>
      <w:r w:rsidRPr="00B17ABA">
        <w:t>ir</w:t>
      </w:r>
      <w:r w:rsidR="00181A8E" w:rsidRPr="00B17ABA">
        <w:t xml:space="preserve"> recommendations implies that there is no established standard of evidence-based optimal treatment sequence (</w:t>
      </w:r>
      <w:r w:rsidR="00CC5E27" w:rsidRPr="00B17ABA">
        <w:t>s</w:t>
      </w:r>
      <w:r w:rsidR="00181A8E" w:rsidRPr="00B17ABA">
        <w:t>ee</w:t>
      </w:r>
      <w:r w:rsidR="00CC5E27" w:rsidRPr="00B17ABA">
        <w:t xml:space="preserve"> </w:t>
      </w:r>
      <w:r w:rsidR="00340692" w:rsidRPr="00B17ABA">
        <w:t xml:space="preserve">section </w:t>
      </w:r>
      <w:r w:rsidR="00CC5E27" w:rsidRPr="00B17ABA">
        <w:t xml:space="preserve">4.2.3 </w:t>
      </w:r>
      <w:r w:rsidR="00181A8E" w:rsidRPr="00B17ABA">
        <w:t>for details)</w:t>
      </w:r>
      <w:r w:rsidR="006577D9" w:rsidRPr="00B17ABA">
        <w:fldChar w:fldCharType="begin">
          <w:fldData xml:space="preserve">PEVuZE5vdGU+PENpdGU+PEF1dGhvcj5OYXRpb25hbCBJbnN0aXR1dGUgZm9yIEhlYWx0aCBhbmQg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</w:fldData>
        </w:fldChar>
      </w:r>
      <w:r w:rsidR="006577D9" w:rsidRPr="00B17ABA">
        <w:instrText xml:space="preserve"> ADDIN EN.CITE </w:instrText>
      </w:r>
      <w:r w:rsidR="006577D9" w:rsidRPr="00B17ABA">
        <w:fldChar w:fldCharType="begin">
          <w:fldData xml:space="preserve">PEVuZE5vdGU+PENpdGU+PEF1dGhvcj5OYXRpb25hbCBJbnN0aXR1dGUgZm9yIEhlYWx0aCBhbmQg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</w:fldData>
        </w:fldChar>
      </w:r>
      <w:r w:rsidR="006577D9" w:rsidRPr="00B17ABA">
        <w:instrText xml:space="preserve"> ADDIN EN.CITE.DATA </w:instrText>
      </w:r>
      <w:r w:rsidR="006577D9" w:rsidRPr="00B17ABA">
        <w:fldChar w:fldCharType="end"/>
      </w:r>
      <w:r w:rsidR="006577D9" w:rsidRPr="00B17ABA">
        <w:fldChar w:fldCharType="separate"/>
      </w:r>
      <w:r w:rsidR="006577D9" w:rsidRPr="00B17ABA">
        <w:rPr>
          <w:noProof/>
          <w:vertAlign w:val="superscript"/>
        </w:rPr>
        <w:t>[7-10]</w:t>
      </w:r>
      <w:r w:rsidR="006577D9" w:rsidRPr="00B17ABA">
        <w:fldChar w:fldCharType="end"/>
      </w:r>
      <w:r w:rsidR="00181A8E" w:rsidRPr="00B17ABA">
        <w:t xml:space="preserve">. </w:t>
      </w:r>
      <w:r w:rsidR="00D568A7" w:rsidRPr="00B17ABA">
        <w:t>In addition</w:t>
      </w:r>
      <w:r w:rsidR="00754100" w:rsidRPr="00B17ABA">
        <w:t>,</w:t>
      </w:r>
      <w:r w:rsidR="00D568A7" w:rsidRPr="00B17ABA">
        <w:t xml:space="preserve"> the recommendations </w:t>
      </w:r>
      <w:r w:rsidR="007C324B" w:rsidRPr="00B17ABA">
        <w:t xml:space="preserve">from clinical guidelines </w:t>
      </w:r>
      <w:r w:rsidR="00D568A7" w:rsidRPr="00B17ABA">
        <w:t xml:space="preserve">are based on the piece-wise evidence but have not been tested in clinical trials or in economic evaluations.  </w:t>
      </w:r>
      <w:r w:rsidR="00B05895" w:rsidRPr="00B17ABA">
        <w:rPr>
          <w:rFonts w:ascii="Times New Roman" w:hAnsi="Times New Roman" w:cs="Times New Roman"/>
        </w:rPr>
        <w:t xml:space="preserve">In the absence of robust evidence after </w:t>
      </w:r>
      <w:r w:rsidR="00B05895" w:rsidRPr="00B17ABA">
        <w:rPr>
          <w:rFonts w:ascii="Times New Roman" w:eastAsia="Malgun Gothic" w:hAnsi="Times New Roman" w:cs="Times New Roman"/>
          <w:lang w:eastAsia="ko-KR"/>
        </w:rPr>
        <w:t>initial treatment</w:t>
      </w:r>
      <w:r w:rsidR="00B05895" w:rsidRPr="00B17ABA">
        <w:rPr>
          <w:rFonts w:ascii="Times New Roman" w:hAnsi="Times New Roman" w:cs="Times New Roman"/>
        </w:rPr>
        <w:t>, the choice of the second or third</w:t>
      </w:r>
      <w:r w:rsidR="008D1D41" w:rsidRPr="00B17ABA">
        <w:rPr>
          <w:rFonts w:ascii="Times New Roman" w:eastAsia="Malgun Gothic" w:hAnsi="Times New Roman" w:cs="Times New Roman"/>
          <w:lang w:eastAsia="ko-KR"/>
        </w:rPr>
        <w:t>-</w:t>
      </w:r>
      <w:r w:rsidR="00B05895" w:rsidRPr="00B17ABA">
        <w:rPr>
          <w:rFonts w:ascii="Times New Roman" w:eastAsia="Malgun Gothic" w:hAnsi="Times New Roman" w:cs="Times New Roman"/>
          <w:lang w:eastAsia="ko-KR"/>
        </w:rPr>
        <w:t>line drug</w:t>
      </w:r>
      <w:r w:rsidR="00B05895" w:rsidRPr="00B17ABA">
        <w:rPr>
          <w:rFonts w:ascii="Times New Roman" w:hAnsi="Times New Roman" w:cs="Times New Roman"/>
        </w:rPr>
        <w:t xml:space="preserve"> among competitive drugs has been largely empirical and showed a random </w:t>
      </w:r>
      <w:r w:rsidRPr="00B17ABA">
        <w:rPr>
          <w:rFonts w:ascii="Times New Roman" w:hAnsi="Times New Roman" w:cs="Times New Roman"/>
        </w:rPr>
        <w:t>pattern</w:t>
      </w:r>
      <w:r w:rsidR="00B05895" w:rsidRPr="00B17ABA">
        <w:rPr>
          <w:rFonts w:ascii="Times New Roman" w:eastAsia="Arial Unicode MS" w:hAnsi="Times New Roman" w:cs="Times New Roman"/>
          <w:noProof/>
          <w:lang w:val="en-US"/>
        </w:rPr>
        <w:fldChar w:fldCharType="begin">
          <w:fldData xml:space="preserve">PEVuZE5vdGU+PENpdGU+PEF1dGhvcj5Kb25lczwvQXV0aG9yPjxZZWFyPjE5OTU8L1llYXI+PFJl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</w:fldData>
        </w:fldChar>
      </w:r>
      <w:r w:rsidR="006577D9" w:rsidRPr="00B17ABA">
        <w:rPr>
          <w:rFonts w:ascii="Times New Roman" w:eastAsia="Arial Unicode MS" w:hAnsi="Times New Roman" w:cs="Times New Roman"/>
          <w:noProof/>
          <w:lang w:val="en-US"/>
        </w:rPr>
        <w:instrText xml:space="preserve"> ADDIN EN.CITE </w:instrText>
      </w:r>
      <w:r w:rsidR="006577D9" w:rsidRPr="00B17ABA">
        <w:rPr>
          <w:rFonts w:ascii="Times New Roman" w:eastAsia="Arial Unicode MS" w:hAnsi="Times New Roman" w:cs="Times New Roman"/>
          <w:noProof/>
          <w:lang w:val="en-US"/>
        </w:rPr>
        <w:fldChar w:fldCharType="begin">
          <w:fldData xml:space="preserve">PEVuZE5vdGU+PENpdGU+PEF1dGhvcj5Kb25lczwvQXV0aG9yPjxZZWFyPjE5OTU8L1llYXI+PFJl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</w:fldData>
        </w:fldChar>
      </w:r>
      <w:r w:rsidR="006577D9" w:rsidRPr="00B17ABA">
        <w:rPr>
          <w:rFonts w:ascii="Times New Roman" w:eastAsia="Arial Unicode MS" w:hAnsi="Times New Roman" w:cs="Times New Roman"/>
          <w:noProof/>
          <w:lang w:val="en-US"/>
        </w:rPr>
        <w:instrText xml:space="preserve"> ADDIN EN.CITE.DATA </w:instrText>
      </w:r>
      <w:r w:rsidR="006577D9" w:rsidRPr="00B17ABA">
        <w:rPr>
          <w:rFonts w:ascii="Times New Roman" w:eastAsia="Arial Unicode MS" w:hAnsi="Times New Roman" w:cs="Times New Roman"/>
          <w:noProof/>
          <w:lang w:val="en-US"/>
        </w:rPr>
      </w:r>
      <w:r w:rsidR="006577D9" w:rsidRPr="00B17ABA">
        <w:rPr>
          <w:rFonts w:ascii="Times New Roman" w:eastAsia="Arial Unicode MS" w:hAnsi="Times New Roman" w:cs="Times New Roman"/>
          <w:noProof/>
          <w:lang w:val="en-US"/>
        </w:rPr>
        <w:fldChar w:fldCharType="end"/>
      </w:r>
      <w:r w:rsidR="00B05895" w:rsidRPr="00B17ABA">
        <w:rPr>
          <w:rFonts w:ascii="Times New Roman" w:eastAsia="Arial Unicode MS" w:hAnsi="Times New Roman" w:cs="Times New Roman"/>
          <w:noProof/>
          <w:lang w:val="en-US"/>
        </w:rPr>
      </w:r>
      <w:r w:rsidR="00B05895" w:rsidRPr="00B17ABA">
        <w:rPr>
          <w:rFonts w:ascii="Times New Roman" w:eastAsia="Arial Unicode MS" w:hAnsi="Times New Roman" w:cs="Times New Roman"/>
          <w:noProof/>
          <w:lang w:val="en-US"/>
        </w:rPr>
        <w:fldChar w:fldCharType="separate"/>
      </w:r>
      <w:r w:rsidR="006577D9" w:rsidRPr="00B17ABA">
        <w:rPr>
          <w:rFonts w:ascii="Times New Roman" w:eastAsia="Arial Unicode MS" w:hAnsi="Times New Roman" w:cs="Times New Roman"/>
          <w:noProof/>
          <w:vertAlign w:val="superscript"/>
          <w:lang w:val="en-US"/>
        </w:rPr>
        <w:t>[3, 4]</w:t>
      </w:r>
      <w:r w:rsidR="00B05895" w:rsidRPr="00B17ABA">
        <w:rPr>
          <w:rFonts w:ascii="Times New Roman" w:eastAsia="Arial Unicode MS" w:hAnsi="Times New Roman" w:cs="Times New Roman"/>
          <w:noProof/>
          <w:lang w:val="en-US"/>
        </w:rPr>
        <w:fldChar w:fldCharType="end"/>
      </w:r>
      <w:r w:rsidR="00B05895" w:rsidRPr="00B17ABA">
        <w:rPr>
          <w:rFonts w:ascii="Times New Roman" w:hAnsi="Times New Roman" w:cs="Times New Roman"/>
        </w:rPr>
        <w:t xml:space="preserve">. Such non evidence-based decisions may reduce the net benefits of treatment and cause the inefficient use of </w:t>
      </w:r>
      <w:r w:rsidR="00915895" w:rsidRPr="00B17ABA">
        <w:rPr>
          <w:rFonts w:ascii="Times New Roman" w:hAnsi="Times New Roman" w:cs="Times New Roman"/>
        </w:rPr>
        <w:t>constrained</w:t>
      </w:r>
      <w:r w:rsidR="00B05895" w:rsidRPr="00B17ABA">
        <w:rPr>
          <w:rFonts w:ascii="Times New Roman" w:hAnsi="Times New Roman" w:cs="Times New Roman"/>
        </w:rPr>
        <w:t xml:space="preserve"> resources.</w:t>
      </w:r>
    </w:p>
    <w:p w:rsidR="00915895" w:rsidRPr="00B17ABA" w:rsidRDefault="00915895" w:rsidP="00F570A1">
      <w:pPr>
        <w:jc w:val="both"/>
      </w:pPr>
      <w:r w:rsidRPr="00B17ABA">
        <w:rPr>
          <w:rFonts w:ascii="Times New Roman" w:eastAsia="Malgun Gothic" w:hAnsi="Times New Roman" w:cs="Times New Roman"/>
          <w:lang w:eastAsia="ko-KR"/>
        </w:rPr>
        <w:t>S</w:t>
      </w:r>
      <w:r w:rsidR="00DE3E5D" w:rsidRPr="00B17ABA">
        <w:rPr>
          <w:rFonts w:ascii="Times New Roman" w:eastAsia="Malgun Gothic" w:hAnsi="Times New Roman" w:cs="Times New Roman"/>
          <w:lang w:eastAsia="ko-KR"/>
        </w:rPr>
        <w:t>everal</w:t>
      </w:r>
      <w:r w:rsidR="00FA1FAD" w:rsidRPr="00B17ABA">
        <w:rPr>
          <w:rFonts w:ascii="Times New Roman" w:eastAsia="Malgun Gothic" w:hAnsi="Times New Roman" w:cs="Times New Roman"/>
          <w:lang w:eastAsia="ko-KR"/>
        </w:rPr>
        <w:t xml:space="preserve"> </w:t>
      </w:r>
      <w:r w:rsidR="00C4463B" w:rsidRPr="00B17ABA">
        <w:rPr>
          <w:rFonts w:ascii="Times New Roman" w:eastAsia="Malgun Gothic" w:hAnsi="Times New Roman" w:cs="Times New Roman"/>
          <w:lang w:eastAsia="ko-KR"/>
        </w:rPr>
        <w:t xml:space="preserve">studies have been performed to compare the cost-effectiveness of a limited number of pre-defined drug sequences, </w:t>
      </w:r>
      <w:r w:rsidR="00FA1FAD" w:rsidRPr="00B17ABA">
        <w:rPr>
          <w:rFonts w:ascii="Times New Roman" w:eastAsia="Malgun Gothic" w:hAnsi="Times New Roman" w:cs="Times New Roman"/>
          <w:lang w:eastAsia="ko-KR"/>
        </w:rPr>
        <w:t xml:space="preserve">particularly, </w:t>
      </w:r>
      <w:r w:rsidR="009825AF" w:rsidRPr="00B17ABA">
        <w:t>where drug switching is commonly recommended because of the chronic and progressive features and concerns</w:t>
      </w:r>
      <w:r w:rsidR="009825AF" w:rsidRPr="00B17ABA">
        <w:rPr>
          <w:rFonts w:eastAsia="Malgun Gothic" w:hint="eastAsia"/>
          <w:lang w:eastAsia="ko-KR"/>
        </w:rPr>
        <w:t xml:space="preserve"> about</w:t>
      </w:r>
      <w:r w:rsidR="009825AF" w:rsidRPr="00B17ABA">
        <w:t xml:space="preserve"> potential resistance, tolerability and AEs</w:t>
      </w:r>
      <w:r w:rsidRPr="00B17ABA">
        <w:t xml:space="preserve"> (see </w:t>
      </w:r>
      <w:r w:rsidRPr="00B17ABA">
        <w:rPr>
          <w:rFonts w:ascii="Times New Roman" w:eastAsia="Malgun Gothic" w:hAnsi="Times New Roman" w:cs="Times New Roman"/>
          <w:lang w:eastAsia="ko-KR"/>
        </w:rPr>
        <w:t xml:space="preserve">Appendix 1 for </w:t>
      </w:r>
      <w:r w:rsidRPr="00B17ABA">
        <w:t xml:space="preserve">the summary of </w:t>
      </w:r>
      <w:r w:rsidRPr="00B17ABA">
        <w:rPr>
          <w:rFonts w:ascii="Times New Roman" w:eastAsia="Malgun Gothic" w:hAnsi="Times New Roman" w:cs="Times New Roman"/>
          <w:lang w:eastAsia="ko-KR"/>
        </w:rPr>
        <w:t>an exploratory literature review, which was conducted to understand how sequential treatment policies for long-term medical conditions were modelled in health economic evaluation)</w:t>
      </w:r>
      <w:r w:rsidR="009825AF" w:rsidRPr="00B17ABA">
        <w:t>. These disease areas include rheumatoid arthritis (RA)</w:t>
      </w:r>
      <w:r w:rsidR="009825AF" w:rsidRPr="00B17ABA">
        <w:fldChar w:fldCharType="begin">
          <w:fldData xml:space="preserve">PEVuZE5vdGU+PENpdGU+PEF1dGhvcj5NYWV0emVsPC9BdXRob3I+PFllYXI+MjAwMjwvWWVhcj48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</w:fldData>
        </w:fldChar>
      </w:r>
      <w:r w:rsidR="00446C78" w:rsidRPr="00B17ABA">
        <w:instrText xml:space="preserve"> ADDIN EN.CITE </w:instrText>
      </w:r>
      <w:r w:rsidR="00446C78" w:rsidRPr="00B17ABA">
        <w:fldChar w:fldCharType="begin">
          <w:fldData xml:space="preserve">PEVuZE5vdGU+PENpdGU+PEF1dGhvcj5NYWV0emVsPC9BdXRob3I+PFllYXI+MjAwMjwvWWVhcj48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</w:fldData>
        </w:fldChar>
      </w:r>
      <w:r w:rsidR="00446C78" w:rsidRPr="00B17ABA">
        <w:instrText xml:space="preserve"> ADDIN EN.CITE.DATA </w:instrText>
      </w:r>
      <w:r w:rsidR="00446C78" w:rsidRPr="00B17ABA">
        <w:fldChar w:fldCharType="end"/>
      </w:r>
      <w:r w:rsidR="009825AF" w:rsidRPr="00B17ABA">
        <w:fldChar w:fldCharType="separate"/>
      </w:r>
      <w:r w:rsidR="00446C78" w:rsidRPr="00B17ABA">
        <w:rPr>
          <w:noProof/>
          <w:vertAlign w:val="superscript"/>
        </w:rPr>
        <w:t>[11-21]</w:t>
      </w:r>
      <w:r w:rsidR="009825AF" w:rsidRPr="00B17ABA">
        <w:fldChar w:fldCharType="end"/>
      </w:r>
      <w:r w:rsidR="009825AF" w:rsidRPr="00B17ABA">
        <w:t>, cancer</w:t>
      </w:r>
      <w:r w:rsidR="009825AF" w:rsidRPr="00B17ABA">
        <w:fldChar w:fldCharType="begin">
          <w:fldData xml:space="preserve">PEVuZE5vdGU+PENpdGU+PEF1dGhvcj5UaG9tcHNvbjwvQXV0aG9yPjxZZWFyPjIwMDc8L1llYXI+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</w:fldData>
        </w:fldChar>
      </w:r>
      <w:r w:rsidR="00446C78" w:rsidRPr="00B17ABA">
        <w:instrText xml:space="preserve"> ADDIN EN.CITE </w:instrText>
      </w:r>
      <w:r w:rsidR="00446C78" w:rsidRPr="00B17ABA">
        <w:fldChar w:fldCharType="begin">
          <w:fldData xml:space="preserve">PEVuZE5vdGU+PENpdGU+PEF1dGhvcj5UaG9tcHNvbjwvQXV0aG9yPjxZZWFyPjIwMDc8L1llYXI+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</w:fldData>
        </w:fldChar>
      </w:r>
      <w:r w:rsidR="00446C78" w:rsidRPr="00B17ABA">
        <w:instrText xml:space="preserve"> ADDIN EN.CITE.DATA </w:instrText>
      </w:r>
      <w:r w:rsidR="00446C78" w:rsidRPr="00B17ABA">
        <w:fldChar w:fldCharType="end"/>
      </w:r>
      <w:r w:rsidR="009825AF" w:rsidRPr="00B17ABA">
        <w:fldChar w:fldCharType="separate"/>
      </w:r>
      <w:r w:rsidR="00446C78" w:rsidRPr="00B17ABA">
        <w:rPr>
          <w:noProof/>
          <w:vertAlign w:val="superscript"/>
        </w:rPr>
        <w:t>[22-27]</w:t>
      </w:r>
      <w:r w:rsidR="009825AF" w:rsidRPr="00B17ABA">
        <w:fldChar w:fldCharType="end"/>
      </w:r>
      <w:r w:rsidR="009825AF" w:rsidRPr="00B17ABA">
        <w:t>, schizophrenia</w:t>
      </w:r>
      <w:r w:rsidR="009825AF" w:rsidRPr="00B17ABA">
        <w:rPr>
          <w:rFonts w:cstheme="majorBidi"/>
        </w:rPr>
        <w:fldChar w:fldCharType="begin">
          <w:fldData xml:space="preserve">PEVuZE5vdGU+PENpdGU+PEF1dGhvcj5Cb2JlczwvQXV0aG9yPjxZZWFyPjIwMDQ8L1llYXI+PFJl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</w:fldData>
        </w:fldChar>
      </w:r>
      <w:r w:rsidR="00446C78" w:rsidRPr="00B17ABA">
        <w:rPr>
          <w:rFonts w:cstheme="majorBidi"/>
        </w:rPr>
        <w:instrText xml:space="preserve"> ADDIN EN.CITE </w:instrText>
      </w:r>
      <w:r w:rsidR="00446C78" w:rsidRPr="00B17ABA">
        <w:rPr>
          <w:rFonts w:cstheme="majorBidi"/>
        </w:rPr>
        <w:fldChar w:fldCharType="begin">
          <w:fldData xml:space="preserve">PEVuZE5vdGU+PENpdGU+PEF1dGhvcj5Cb2JlczwvQXV0aG9yPjxZZWFyPjIwMDQ8L1llYXI+PFJl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</w:fldData>
        </w:fldChar>
      </w:r>
      <w:r w:rsidR="00446C78" w:rsidRPr="00B17ABA">
        <w:rPr>
          <w:rFonts w:cstheme="majorBidi"/>
        </w:rPr>
        <w:instrText xml:space="preserve"> ADDIN EN.CITE.DATA </w:instrText>
      </w:r>
      <w:r w:rsidR="00446C78" w:rsidRPr="00B17ABA">
        <w:rPr>
          <w:rFonts w:cstheme="majorBidi"/>
        </w:rPr>
      </w:r>
      <w:r w:rsidR="00446C78" w:rsidRPr="00B17ABA">
        <w:rPr>
          <w:rFonts w:cstheme="majorBidi"/>
        </w:rPr>
        <w:fldChar w:fldCharType="end"/>
      </w:r>
      <w:r w:rsidR="009825AF" w:rsidRPr="00B17ABA">
        <w:rPr>
          <w:rFonts w:cstheme="majorBidi"/>
        </w:rPr>
      </w:r>
      <w:r w:rsidR="009825AF" w:rsidRPr="00B17ABA">
        <w:rPr>
          <w:rFonts w:cstheme="majorBidi"/>
        </w:rPr>
        <w:fldChar w:fldCharType="separate"/>
      </w:r>
      <w:r w:rsidR="00446C78" w:rsidRPr="00B17ABA">
        <w:rPr>
          <w:rFonts w:cstheme="majorBidi"/>
          <w:noProof/>
          <w:vertAlign w:val="superscript"/>
        </w:rPr>
        <w:t>[28, 29]</w:t>
      </w:r>
      <w:r w:rsidR="009825AF" w:rsidRPr="00B17ABA">
        <w:rPr>
          <w:rFonts w:cstheme="majorBidi"/>
        </w:rPr>
        <w:fldChar w:fldCharType="end"/>
      </w:r>
      <w:r w:rsidR="009825AF" w:rsidRPr="00B17ABA">
        <w:rPr>
          <w:rFonts w:cstheme="majorBidi"/>
        </w:rPr>
        <w:t xml:space="preserve">, </w:t>
      </w:r>
      <w:r w:rsidR="009825AF" w:rsidRPr="00B17ABA">
        <w:t>glaucoma</w:t>
      </w:r>
      <w:r w:rsidR="009825AF" w:rsidRPr="00B17ABA">
        <w:fldChar w:fldCharType="begin"/>
      </w:r>
      <w:r w:rsidR="00446C78" w:rsidRPr="00B17ABA">
        <w:instrText xml:space="preserve"> ADDIN EN.CITE &lt;EndNote&gt;&lt;Cite&gt;&lt;Author&gt;Payet&lt;/Author&gt;&lt;Year&gt;2008&lt;/Year&gt;&lt;RecNum&gt;28&lt;/RecNum&gt;&lt;DisplayText&gt;&lt;style face="superscript"&gt;[30]&lt;/style&gt;&lt;/DisplayText&gt;&lt;record&gt;&lt;rec-number&gt;28&lt;/rec-number&gt;&lt;foreign-keys&gt;&lt;key app="EN" db-id="z2a0dvwpazf220et2vh50z295rxpzfevwft2"&gt;28&lt;/key&gt;&lt;/foreign-keys&gt;&lt;ref-type name="Journal Article"&gt;17&lt;/ref-type&gt;&lt;contributors&gt;&lt;authors&gt;&lt;author&gt;Payet, S.&lt;/author&gt;&lt;author&gt;Denis, P.&lt;/author&gt;&lt;author&gt;Berdeaux, G.&lt;/author&gt;&lt;author&gt;Launois, R.&lt;/author&gt;&lt;/authors&gt;&lt;/contributors&gt;&lt;auth-address&gt;Berdeaux, G&amp;#xD;Alcon France, Rue Henri St Claire Deville 4, F-92563 Rueil Malmaison, France&amp;#xD;Alcon France, Rue Henri St Claire Deville 4, F-92563 Rueil Malmaison, France&amp;#xD;Reseau Evalut Econ Sante, Paris, France&amp;#xD;Hop Edouard Herriot, Lyon, France&amp;#xD;Alcon France, F-92563 Rueil Malmaison, France&amp;#xD;Conservat Natl Arts &amp;amp; Met, Paris, France&lt;/auth-address&gt;&lt;titles&gt;&lt;title&gt;Assessment of the cost effectiveness of travoprost versus latanoprost as single agents for treatment of glaucoma in France&lt;/title&gt;&lt;secondary-title&gt;Clinical Drug Investigation&lt;/secondary-title&gt;&lt;alt-title&gt;Clin Drug Invest&lt;/alt-title&gt;&lt;/titles&gt;&lt;periodical&gt;&lt;full-title&gt;Clinical Drug Investigation&lt;/full-title&gt;&lt;abbr-1&gt;Clin Drug Invest&lt;/abbr-1&gt;&lt;/periodical&gt;&lt;alt-periodical&gt;&lt;full-title&gt;Clinical Drug Investigation&lt;/full-title&gt;&lt;abbr-1&gt;Clin Drug Invest&lt;/abbr-1&gt;&lt;/alt-periodical&gt;&lt;pages&gt;183-198&lt;/pages&gt;&lt;volume&gt;28&lt;/volume&gt;&lt;number&gt;3&lt;/number&gt;&lt;keywords&gt;&lt;keyword&gt;open-angle glaucoma&lt;/keyword&gt;&lt;keyword&gt;elevated intraocular-pressure&lt;/keyword&gt;&lt;keyword&gt;general elderly population&lt;/keyword&gt;&lt;keyword&gt;pharmacy claims data&lt;/keyword&gt;&lt;keyword&gt;ocular hypertension&lt;/keyword&gt;&lt;keyword&gt;lowering efficacy&lt;/keyword&gt;&lt;keyword&gt;economic burden&lt;/keyword&gt;&lt;keyword&gt;united-states&lt;/keyword&gt;&lt;keyword&gt;prevalence&lt;/keyword&gt;&lt;keyword&gt;bimatoprost&lt;/keyword&gt;&lt;/keywords&gt;&lt;dates&gt;&lt;year&gt;2008&lt;/year&gt;&lt;/dates&gt;&lt;isbn&gt;1173-2563&lt;/isbn&gt;&lt;accession-num&gt;WOS:000253844500005&lt;/accession-num&gt;&lt;urls&gt;&lt;related-urls&gt;&lt;url&gt;&amp;lt;Go to ISI&amp;gt;://WOS:000253844500005&lt;/url&gt;&lt;/related-urls&gt;&lt;/urls&gt;&lt;language&gt;English&lt;/language&gt;&lt;/record&gt;&lt;/Cite&gt;&lt;/EndNote&gt;</w:instrText>
      </w:r>
      <w:r w:rsidR="009825AF" w:rsidRPr="00B17ABA">
        <w:fldChar w:fldCharType="separate"/>
      </w:r>
      <w:r w:rsidR="00446C78" w:rsidRPr="00B17ABA">
        <w:rPr>
          <w:noProof/>
          <w:vertAlign w:val="superscript"/>
        </w:rPr>
        <w:t>[30]</w:t>
      </w:r>
      <w:r w:rsidR="009825AF" w:rsidRPr="00B17ABA">
        <w:fldChar w:fldCharType="end"/>
      </w:r>
      <w:r w:rsidR="009825AF" w:rsidRPr="00B17ABA">
        <w:t>, and diabetes (DM)</w:t>
      </w:r>
      <w:r w:rsidR="009825AF" w:rsidRPr="00B17ABA">
        <w:fldChar w:fldCharType="begin">
          <w:fldData xml:space="preserve">PEVuZE5vdGU+PENpdGU+PEF1dGhvcj5QYWxtZXI8L0F1dGhvcj48WWVhcj4yMDA0PC9ZZWFyPjxS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</w:fldData>
        </w:fldChar>
      </w:r>
      <w:r w:rsidR="00446C78" w:rsidRPr="00B17ABA">
        <w:instrText xml:space="preserve"> ADDIN EN.CITE </w:instrText>
      </w:r>
      <w:r w:rsidR="00446C78" w:rsidRPr="00B17ABA">
        <w:fldChar w:fldCharType="begin">
          <w:fldData xml:space="preserve">PEVuZE5vdGU+PENpdGU+PEF1dGhvcj5QYWxtZXI8L0F1dGhvcj48WWVhcj4yMDA0PC9ZZWFyPjxS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</w:fldData>
        </w:fldChar>
      </w:r>
      <w:r w:rsidR="00446C78" w:rsidRPr="00B17ABA">
        <w:instrText xml:space="preserve"> ADDIN EN.CITE.DATA </w:instrText>
      </w:r>
      <w:r w:rsidR="00446C78" w:rsidRPr="00B17ABA">
        <w:fldChar w:fldCharType="end"/>
      </w:r>
      <w:r w:rsidR="009825AF" w:rsidRPr="00B17ABA">
        <w:fldChar w:fldCharType="separate"/>
      </w:r>
      <w:r w:rsidR="00446C78" w:rsidRPr="00B17ABA">
        <w:rPr>
          <w:noProof/>
          <w:vertAlign w:val="superscript"/>
        </w:rPr>
        <w:t>[31-33]</w:t>
      </w:r>
      <w:r w:rsidR="009825AF" w:rsidRPr="00B17ABA">
        <w:fldChar w:fldCharType="end"/>
      </w:r>
      <w:r w:rsidR="009825AF" w:rsidRPr="00B17ABA">
        <w:t>.</w:t>
      </w:r>
      <w:r w:rsidR="008210B5" w:rsidRPr="00B17ABA">
        <w:t xml:space="preserve"> </w:t>
      </w:r>
      <w:r w:rsidR="008210B5" w:rsidRPr="00B17ABA">
        <w:rPr>
          <w:rFonts w:eastAsia="Malgun Gothic"/>
          <w:lang w:eastAsia="ko-KR"/>
        </w:rPr>
        <w:t>The m</w:t>
      </w:r>
      <w:r w:rsidR="008210B5" w:rsidRPr="00B17ABA">
        <w:t>odel structures w</w:t>
      </w:r>
      <w:r w:rsidR="008210B5" w:rsidRPr="00B17ABA">
        <w:rPr>
          <w:rFonts w:eastAsia="Malgun Gothic"/>
          <w:lang w:eastAsia="ko-KR"/>
        </w:rPr>
        <w:t>ere</w:t>
      </w:r>
      <w:r w:rsidR="008210B5" w:rsidRPr="00B17ABA">
        <w:t xml:space="preserve"> constructed to reflect the disease pathway or its pre-defined treatment pathway. In order to </w:t>
      </w:r>
      <w:r w:rsidR="008210B5" w:rsidRPr="00B17ABA">
        <w:rPr>
          <w:rFonts w:eastAsia="Malgun Gothic" w:hint="eastAsia"/>
          <w:lang w:eastAsia="ko-KR"/>
        </w:rPr>
        <w:t>allow</w:t>
      </w:r>
      <w:r w:rsidR="008210B5" w:rsidRPr="00B17ABA">
        <w:t xml:space="preserve"> drug switch</w:t>
      </w:r>
      <w:r w:rsidR="008210B5" w:rsidRPr="00B17ABA">
        <w:rPr>
          <w:rFonts w:eastAsia="Malgun Gothic" w:hint="eastAsia"/>
          <w:lang w:eastAsia="ko-KR"/>
        </w:rPr>
        <w:t>ing</w:t>
      </w:r>
      <w:r w:rsidR="008210B5" w:rsidRPr="00B17ABA">
        <w:t>, most studies modelled a key drug switching point defined by non-response to treatment, the occurrence of AEs</w:t>
      </w:r>
      <w:r w:rsidR="008210B5" w:rsidRPr="00B17ABA">
        <w:rPr>
          <w:rFonts w:hint="eastAsia"/>
          <w:lang w:eastAsia="ko-KR"/>
        </w:rPr>
        <w:t xml:space="preserve"> </w:t>
      </w:r>
      <w:r w:rsidR="008210B5" w:rsidRPr="00B17ABA">
        <w:t>or other progressive event</w:t>
      </w:r>
      <w:r w:rsidR="008210B5" w:rsidRPr="00B17ABA">
        <w:rPr>
          <w:rFonts w:eastAsia="Malgun Gothic" w:hint="eastAsia"/>
          <w:lang w:eastAsia="ko-KR"/>
        </w:rPr>
        <w:t>s</w:t>
      </w:r>
      <w:r w:rsidR="008210B5" w:rsidRPr="00B17ABA">
        <w:t xml:space="preserve">. When the drug switching point </w:t>
      </w:r>
      <w:r w:rsidR="008210B5" w:rsidRPr="00B17ABA">
        <w:rPr>
          <w:rFonts w:eastAsia="Malgun Gothic" w:hint="eastAsia"/>
          <w:lang w:eastAsia="ko-KR"/>
        </w:rPr>
        <w:t>w</w:t>
      </w:r>
      <w:r w:rsidR="008210B5" w:rsidRPr="00B17ABA">
        <w:rPr>
          <w:rFonts w:eastAsia="Malgun Gothic"/>
          <w:lang w:eastAsia="ko-KR"/>
        </w:rPr>
        <w:t>as</w:t>
      </w:r>
      <w:r w:rsidR="008210B5" w:rsidRPr="00B17ABA">
        <w:t xml:space="preserve"> reached, the next drug was given followed by the pre-defined treatment strategies. For example</w:t>
      </w:r>
      <w:r w:rsidRPr="00B17ABA">
        <w:t>;</w:t>
      </w:r>
    </w:p>
    <w:p w:rsidR="00915895" w:rsidRPr="00B17ABA" w:rsidRDefault="008210B5" w:rsidP="00F570A1">
      <w:pPr>
        <w:jc w:val="both"/>
      </w:pPr>
      <w:r w:rsidRPr="00B17ABA">
        <w:rPr>
          <w:rFonts w:cstheme="majorBidi"/>
        </w:rPr>
        <w:t xml:space="preserve">Welsing et al compared the 5-year cost-effectiveness of five sequential treatment policies including </w:t>
      </w:r>
      <w:r w:rsidR="00456B65" w:rsidRPr="00B17ABA">
        <w:t>Tumour</w:t>
      </w:r>
      <w:r w:rsidR="003D0CE3" w:rsidRPr="00B17ABA">
        <w:t xml:space="preserve"> Necrosis Factor-Blocking </w:t>
      </w:r>
      <w:r w:rsidR="003D0CE3" w:rsidRPr="00B17ABA">
        <w:rPr>
          <w:rFonts w:hint="eastAsia"/>
        </w:rPr>
        <w:t>agents (</w:t>
      </w:r>
      <w:r w:rsidR="003D0CE3" w:rsidRPr="00B17ABA">
        <w:t>TNFb</w:t>
      </w:r>
      <w:r w:rsidR="003D0CE3" w:rsidRPr="00B17ABA">
        <w:rPr>
          <w:rFonts w:hint="eastAsia"/>
        </w:rPr>
        <w:t>)</w:t>
      </w:r>
      <w:r w:rsidR="003D0CE3" w:rsidRPr="00B17ABA">
        <w:rPr>
          <w:rFonts w:cstheme="majorBidi"/>
        </w:rPr>
        <w:t xml:space="preserve"> </w:t>
      </w:r>
      <w:r w:rsidRPr="00B17ABA">
        <w:rPr>
          <w:rFonts w:cstheme="majorBidi"/>
        </w:rPr>
        <w:t>and/or leflunomide</w:t>
      </w:r>
      <w:r w:rsidR="003D0CE3" w:rsidRPr="00B17ABA">
        <w:rPr>
          <w:rFonts w:cstheme="majorBidi"/>
        </w:rPr>
        <w:t xml:space="preserve"> (LEF)</w:t>
      </w:r>
      <w:r w:rsidRPr="00B17ABA">
        <w:rPr>
          <w:rFonts w:cstheme="majorBidi"/>
        </w:rPr>
        <w:t xml:space="preserve"> in the usual treatment </w:t>
      </w:r>
      <w:r w:rsidRPr="00B17ABA">
        <w:t>for RA patients</w:t>
      </w:r>
      <w:r w:rsidRPr="00B17ABA">
        <w:rPr>
          <w:rFonts w:cstheme="majorBidi"/>
        </w:rPr>
        <w:t xml:space="preserve"> in the Netherlands</w:t>
      </w:r>
      <w:r w:rsidRPr="00B17ABA">
        <w:rPr>
          <w:rFonts w:cstheme="majorBidi"/>
        </w:rPr>
        <w:fldChar w:fldCharType="begin"/>
      </w:r>
      <w:r w:rsidR="00446C78" w:rsidRPr="00B17ABA">
        <w:rPr>
          <w:rFonts w:cstheme="majorBidi"/>
        </w:rPr>
        <w:instrText xml:space="preserve"> ADDIN EN.CITE &lt;EndNote&gt;&lt;Cite&gt;&lt;Author&gt;Welsing&lt;/Author&gt;&lt;Year&gt;2004&lt;/Year&gt;&lt;RecNum&gt;11&lt;/RecNum&gt;&lt;DisplayText&gt;&lt;style face="superscript"&gt;[12]&lt;/style&gt;&lt;/DisplayText&gt;&lt;record&gt;&lt;rec-number&gt;11&lt;/rec-number&gt;&lt;foreign-keys&gt;&lt;key app="EN" db-id="z2a0dvwpazf220et2vh50z295rxpzfevwft2"&gt;11&lt;/key&gt;&lt;/foreign-keys&gt;&lt;ref-type name="Journal Article"&gt;17&lt;/ref-type&gt;&lt;contributors&gt;&lt;authors&gt;&lt;author&gt;Welsing, P. M. J.&lt;/author&gt;&lt;author&gt;Severens, J. L.&lt;/author&gt;&lt;author&gt;Hartman, M.&lt;/author&gt;&lt;author&gt;van Riel, Plcm&lt;/author&gt;&lt;author&gt;Laan, Rfjm&lt;/author&gt;&lt;/authors&gt;&lt;/contributors&gt;&lt;titles&gt;&lt;title&gt;Modeling the 5-year cost effectiveness of treatment strategies including tumor necrosis factor-blocking agents and leflunomide for treating rheumatoid arthritis in the Netherlands&lt;/title&gt;&lt;secondary-title&gt;Arthritis &amp;amp; Rheumatism-Arthritis Care &amp;amp; Research&lt;/secondary-title&gt;&lt;/titles&gt;&lt;periodical&gt;&lt;full-title&gt;Arthritis &amp;amp; Rheumatism-Arthritis Care &amp;amp; Research&lt;/full-title&gt;&lt;abbr-1&gt;Arthrit Rheum-Arthr&lt;/abbr-1&gt;&lt;/periodical&gt;&lt;pages&gt;964-973&lt;/pages&gt;&lt;volume&gt;51&lt;/volume&gt;&lt;number&gt;6&lt;/number&gt;&lt;dates&gt;&lt;year&gt;2004&lt;/year&gt;&lt;pub-dates&gt;&lt;date&gt;Dec 15&lt;/date&gt;&lt;/pub-dates&gt;&lt;/dates&gt;&lt;isbn&gt;0004-3591&lt;/isbn&gt;&lt;accession-num&gt;WOS:000225923200015&lt;/accession-num&gt;&lt;urls&gt;&lt;related-urls&gt;&lt;url&gt;&amp;lt;Go to ISI&amp;gt;://WOS:000225923200015&lt;/url&gt;&lt;/related-urls&gt;&lt;/urls&gt;&lt;electronic-resource-num&gt;10.1002/art.20843&lt;/electronic-resource-num&gt;&lt;/record&gt;&lt;/Cite&gt;&lt;/EndNote&gt;</w:instrText>
      </w:r>
      <w:r w:rsidRPr="00B17ABA">
        <w:rPr>
          <w:rFonts w:cstheme="majorBidi"/>
        </w:rPr>
        <w:fldChar w:fldCharType="separate"/>
      </w:r>
      <w:r w:rsidR="00446C78" w:rsidRPr="00B17ABA">
        <w:rPr>
          <w:rFonts w:cstheme="majorBidi"/>
          <w:noProof/>
          <w:vertAlign w:val="superscript"/>
        </w:rPr>
        <w:t>[12]</w:t>
      </w:r>
      <w:r w:rsidRPr="00B17ABA">
        <w:rPr>
          <w:rFonts w:cstheme="majorBidi"/>
        </w:rPr>
        <w:fldChar w:fldCharType="end"/>
      </w:r>
      <w:r w:rsidRPr="00B17ABA">
        <w:rPr>
          <w:rFonts w:cstheme="majorBidi"/>
        </w:rPr>
        <w:t xml:space="preserve">. A Markov model was constructed with four health </w:t>
      </w:r>
      <w:r w:rsidRPr="00B17ABA">
        <w:t>states defined by the Disease Activity Score (DAS). Patients with a high DAS score initially move</w:t>
      </w:r>
      <w:r w:rsidRPr="00B17ABA">
        <w:rPr>
          <w:rFonts w:hint="eastAsia"/>
        </w:rPr>
        <w:t>d</w:t>
      </w:r>
      <w:r w:rsidRPr="00B17ABA">
        <w:t xml:space="preserve"> to another state depending on the results of a response assessment every three months. </w:t>
      </w:r>
      <w:r w:rsidRPr="00B17ABA">
        <w:rPr>
          <w:rFonts w:eastAsia="Malgun Gothic" w:hint="eastAsia"/>
          <w:lang w:eastAsia="ko-KR"/>
        </w:rPr>
        <w:t>T</w:t>
      </w:r>
      <w:r w:rsidRPr="00B17ABA">
        <w:t>he patients, who did not respon</w:t>
      </w:r>
      <w:r w:rsidRPr="00B17ABA">
        <w:rPr>
          <w:rFonts w:eastAsia="Malgun Gothic" w:hint="eastAsia"/>
          <w:lang w:eastAsia="ko-KR"/>
        </w:rPr>
        <w:t>d</w:t>
      </w:r>
      <w:r w:rsidRPr="00B17ABA">
        <w:t xml:space="preserve"> to the initial treatment, switched to LEF for the patients who took usual treatment initially, or to usual treatment for the patients who took LEF or TNFb initially. </w:t>
      </w:r>
    </w:p>
    <w:p w:rsidR="00915895" w:rsidRPr="00B17ABA" w:rsidRDefault="008210B5" w:rsidP="00F570A1">
      <w:pPr>
        <w:jc w:val="both"/>
      </w:pPr>
      <w:r w:rsidRPr="00B17ABA">
        <w:t>Cameron</w:t>
      </w:r>
      <w:r w:rsidRPr="00B17ABA">
        <w:rPr>
          <w:rFonts w:hint="eastAsia"/>
        </w:rPr>
        <w:t xml:space="preserve"> et al </w:t>
      </w:r>
      <w:r w:rsidRPr="00B17ABA">
        <w:t>and Lux</w:t>
      </w:r>
      <w:r w:rsidRPr="00B17ABA">
        <w:rPr>
          <w:rFonts w:hint="eastAsia"/>
        </w:rPr>
        <w:t xml:space="preserve"> et al </w:t>
      </w:r>
      <w:r w:rsidRPr="00B17ABA">
        <w:t>constructed a Markov model with four different</w:t>
      </w:r>
      <w:r w:rsidRPr="00B17ABA">
        <w:rPr>
          <w:rFonts w:hint="eastAsia"/>
        </w:rPr>
        <w:t xml:space="preserve"> treatment sequences </w:t>
      </w:r>
      <w:r w:rsidRPr="00B17ABA">
        <w:rPr>
          <w:rFonts w:hint="eastAsia"/>
          <w:lang w:eastAsia="ko-KR"/>
        </w:rPr>
        <w:t xml:space="preserve">of </w:t>
      </w:r>
      <w:r w:rsidRPr="00B17ABA">
        <w:t>hormone-receptor-positive</w:t>
      </w:r>
      <w:r w:rsidRPr="00B17ABA">
        <w:rPr>
          <w:rFonts w:hint="eastAsia"/>
        </w:rPr>
        <w:t xml:space="preserve"> (H</w:t>
      </w:r>
      <w:r w:rsidRPr="00B17ABA">
        <w:t>R+</w:t>
      </w:r>
      <w:r w:rsidRPr="00B17ABA">
        <w:rPr>
          <w:rFonts w:hint="eastAsia"/>
        </w:rPr>
        <w:t>)</w:t>
      </w:r>
      <w:r w:rsidRPr="00B17ABA">
        <w:t xml:space="preserve"> advanced breast cancer</w:t>
      </w:r>
      <w:r w:rsidRPr="00B17ABA">
        <w:rPr>
          <w:rFonts w:hint="eastAsia"/>
          <w:lang w:eastAsia="ko-KR"/>
        </w:rPr>
        <w:t>, which</w:t>
      </w:r>
      <w:r w:rsidRPr="00B17ABA">
        <w:rPr>
          <w:rFonts w:hint="eastAsia"/>
        </w:rPr>
        <w:t xml:space="preserve"> includ</w:t>
      </w:r>
      <w:r w:rsidRPr="00B17ABA">
        <w:rPr>
          <w:rFonts w:hint="eastAsia"/>
          <w:lang w:eastAsia="ko-KR"/>
        </w:rPr>
        <w:t>ed</w:t>
      </w:r>
      <w:r w:rsidRPr="00B17ABA">
        <w:rPr>
          <w:rFonts w:hint="eastAsia"/>
        </w:rPr>
        <w:t xml:space="preserve"> or exclud</w:t>
      </w:r>
      <w:r w:rsidRPr="00B17ABA">
        <w:rPr>
          <w:rFonts w:hint="eastAsia"/>
          <w:lang w:eastAsia="ko-KR"/>
        </w:rPr>
        <w:t>ed</w:t>
      </w:r>
      <w:r w:rsidRPr="00B17ABA">
        <w:rPr>
          <w:rFonts w:hint="eastAsia"/>
        </w:rPr>
        <w:t xml:space="preserve"> </w:t>
      </w:r>
      <w:r w:rsidRPr="00B17ABA">
        <w:t>fulvestrant as either a second or third</w:t>
      </w:r>
      <w:r w:rsidRPr="00B17ABA">
        <w:rPr>
          <w:rFonts w:hint="eastAsia"/>
        </w:rPr>
        <w:t>-line therapy</w:t>
      </w:r>
      <w:r w:rsidRPr="00B17ABA">
        <w:fldChar w:fldCharType="begin">
          <w:fldData xml:space="preserve">PEVuZE5vdGU+PENpdGU+PEF1dGhvcj5DYW1lcm9uPC9BdXRob3I+PFllYXI+MjAwODwvWWVhcj48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</w:fldData>
        </w:fldChar>
      </w:r>
      <w:r w:rsidR="00446C78" w:rsidRPr="00B17ABA">
        <w:instrText xml:space="preserve"> ADDIN EN.CITE </w:instrText>
      </w:r>
      <w:r w:rsidR="00446C78" w:rsidRPr="00B17ABA">
        <w:fldChar w:fldCharType="begin">
          <w:fldData xml:space="preserve">PEVuZE5vdGU+PENpdGU+PEF1dGhvcj5DYW1lcm9uPC9BdXRob3I+PFllYXI+MjAwODwvWWVhcj48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</w:fldData>
        </w:fldChar>
      </w:r>
      <w:r w:rsidR="00446C78" w:rsidRPr="00B17ABA">
        <w:instrText xml:space="preserve"> ADDIN EN.CITE.DATA </w:instrText>
      </w:r>
      <w:r w:rsidR="00446C78" w:rsidRPr="00B17ABA">
        <w:fldChar w:fldCharType="end"/>
      </w:r>
      <w:r w:rsidRPr="00B17ABA">
        <w:fldChar w:fldCharType="separate"/>
      </w:r>
      <w:r w:rsidR="00446C78" w:rsidRPr="00B17ABA">
        <w:rPr>
          <w:noProof/>
          <w:vertAlign w:val="superscript"/>
        </w:rPr>
        <w:t>[24, 26]</w:t>
      </w:r>
      <w:r w:rsidRPr="00B17ABA">
        <w:fldChar w:fldCharType="end"/>
      </w:r>
      <w:r w:rsidRPr="00B17ABA">
        <w:rPr>
          <w:rFonts w:hint="eastAsia"/>
        </w:rPr>
        <w:t xml:space="preserve">. </w:t>
      </w:r>
      <w:r w:rsidRPr="00B17ABA">
        <w:t>Once patients experienced a progressive event</w:t>
      </w:r>
      <w:r w:rsidRPr="00B17ABA">
        <w:rPr>
          <w:rFonts w:hint="eastAsia"/>
        </w:rPr>
        <w:t xml:space="preserve">, </w:t>
      </w:r>
      <w:r w:rsidRPr="00B17ABA">
        <w:t>they move</w:t>
      </w:r>
      <w:r w:rsidRPr="00B17ABA">
        <w:rPr>
          <w:rFonts w:eastAsia="Malgun Gothic" w:hint="eastAsia"/>
          <w:lang w:eastAsia="ko-KR"/>
        </w:rPr>
        <w:t>d</w:t>
      </w:r>
      <w:r w:rsidRPr="00B17ABA">
        <w:t xml:space="preserve"> to </w:t>
      </w:r>
      <w:r w:rsidRPr="00B17ABA">
        <w:rPr>
          <w:rFonts w:hint="eastAsia"/>
        </w:rPr>
        <w:t xml:space="preserve">another </w:t>
      </w:r>
      <w:r w:rsidRPr="00B17ABA">
        <w:t>treatment option</w:t>
      </w:r>
      <w:r w:rsidRPr="00B17ABA">
        <w:rPr>
          <w:rFonts w:hint="eastAsia"/>
        </w:rPr>
        <w:t xml:space="preserve"> up to five</w:t>
      </w:r>
      <w:r w:rsidRPr="00B17ABA">
        <w:t xml:space="preserve"> including best supportive care. </w:t>
      </w:r>
    </w:p>
    <w:p w:rsidR="00915895" w:rsidRPr="00B17ABA" w:rsidRDefault="008210B5" w:rsidP="00F570A1">
      <w:pPr>
        <w:jc w:val="both"/>
        <w:rPr>
          <w:rFonts w:cstheme="majorBidi"/>
        </w:rPr>
      </w:pPr>
      <w:r w:rsidRPr="00B17ABA">
        <w:rPr>
          <w:rFonts w:cstheme="majorBidi"/>
        </w:rPr>
        <w:lastRenderedPageBreak/>
        <w:t>Bobes et al analysed the economic impact of most commonly used antipsychotic drugs - ziprasidone, olanzapine, risperidone and haloperidol - in schizophrenic patients</w:t>
      </w:r>
      <w:r w:rsidRPr="00B17ABA">
        <w:rPr>
          <w:rFonts w:cstheme="majorBidi"/>
        </w:rPr>
        <w:fldChar w:fldCharType="begin">
          <w:fldData xml:space="preserve">PEVuZE5vdGU+PENpdGU+PEF1dGhvcj5Cb2JlczwvQXV0aG9yPjxZZWFyPjIwMDQ8L1llYXI+PFJl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</w:fldData>
        </w:fldChar>
      </w:r>
      <w:r w:rsidR="00446C78" w:rsidRPr="00B17ABA">
        <w:rPr>
          <w:rFonts w:cstheme="majorBidi"/>
        </w:rPr>
        <w:instrText xml:space="preserve"> ADDIN EN.CITE </w:instrText>
      </w:r>
      <w:r w:rsidR="00446C78" w:rsidRPr="00B17ABA">
        <w:rPr>
          <w:rFonts w:cstheme="majorBidi"/>
        </w:rPr>
        <w:fldChar w:fldCharType="begin">
          <w:fldData xml:space="preserve">PEVuZE5vdGU+PENpdGU+PEF1dGhvcj5Cb2JlczwvQXV0aG9yPjxZZWFyPjIwMDQ8L1llYXI+PFJl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</w:fldData>
        </w:fldChar>
      </w:r>
      <w:r w:rsidR="00446C78" w:rsidRPr="00B17ABA">
        <w:rPr>
          <w:rFonts w:cstheme="majorBidi"/>
        </w:rPr>
        <w:instrText xml:space="preserve"> ADDIN EN.CITE.DATA </w:instrText>
      </w:r>
      <w:r w:rsidR="00446C78" w:rsidRPr="00B17ABA">
        <w:rPr>
          <w:rFonts w:cstheme="majorBidi"/>
        </w:rPr>
      </w:r>
      <w:r w:rsidR="00446C78" w:rsidRPr="00B17ABA">
        <w:rPr>
          <w:rFonts w:cstheme="majorBidi"/>
        </w:rPr>
        <w:fldChar w:fldCharType="end"/>
      </w:r>
      <w:r w:rsidRPr="00B17ABA">
        <w:rPr>
          <w:rFonts w:cstheme="majorBidi"/>
        </w:rPr>
      </w:r>
      <w:r w:rsidRPr="00B17ABA">
        <w:rPr>
          <w:rFonts w:cstheme="majorBidi"/>
        </w:rPr>
        <w:fldChar w:fldCharType="separate"/>
      </w:r>
      <w:r w:rsidR="00446C78" w:rsidRPr="00B17ABA">
        <w:rPr>
          <w:rFonts w:cstheme="majorBidi"/>
          <w:noProof/>
          <w:vertAlign w:val="superscript"/>
        </w:rPr>
        <w:t>[28]</w:t>
      </w:r>
      <w:r w:rsidRPr="00B17ABA">
        <w:rPr>
          <w:rFonts w:cstheme="majorBidi"/>
        </w:rPr>
        <w:fldChar w:fldCharType="end"/>
      </w:r>
      <w:r w:rsidRPr="00B17ABA">
        <w:rPr>
          <w:rFonts w:cstheme="majorBidi"/>
        </w:rPr>
        <w:t xml:space="preserve">. A Markov model was developed to simulate the </w:t>
      </w:r>
      <w:r w:rsidRPr="00B17ABA">
        <w:rPr>
          <w:rFonts w:cstheme="majorBidi" w:hint="eastAsia"/>
          <w:lang w:eastAsia="ko-KR"/>
        </w:rPr>
        <w:t>AE</w:t>
      </w:r>
      <w:r w:rsidRPr="00B17ABA">
        <w:rPr>
          <w:rFonts w:cstheme="majorBidi"/>
        </w:rPr>
        <w:t>s seen in the EIRE study (</w:t>
      </w:r>
      <w:r w:rsidRPr="00B17ABA">
        <w:rPr>
          <w:rFonts w:cstheme="majorBidi" w:hint="eastAsia"/>
          <w:lang w:eastAsia="ko-KR"/>
        </w:rPr>
        <w:t xml:space="preserve">that is, </w:t>
      </w:r>
      <w:r w:rsidRPr="00B17ABA">
        <w:rPr>
          <w:rFonts w:cstheme="majorBidi"/>
        </w:rPr>
        <w:t>Estudio de Investigacio´n de Resultados en Esquizofrenia</w:t>
      </w:r>
      <w:r w:rsidRPr="00B17ABA">
        <w:rPr>
          <w:rFonts w:cstheme="majorBidi" w:hint="eastAsia"/>
          <w:lang w:eastAsia="ko-KR"/>
        </w:rPr>
        <w:t>;</w:t>
      </w:r>
      <w:r w:rsidRPr="00B17ABA">
        <w:rPr>
          <w:rFonts w:cstheme="majorBidi"/>
        </w:rPr>
        <w:t xml:space="preserve"> Outcomes Research Study in Schizophrenia)</w:t>
      </w:r>
      <w:r w:rsidRPr="00B17ABA">
        <w:fldChar w:fldCharType="begin">
          <w:fldData xml:space="preserve">PEVuZE5vdGU+PENpdGU+PEF1dGhvcj5Cb2JlczwvQXV0aG9yPjxZZWFyPjIwMDM8L1llYXI+PFJl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</w:fldData>
        </w:fldChar>
      </w:r>
      <w:r w:rsidR="00446C78" w:rsidRPr="00B17ABA">
        <w:instrText xml:space="preserve"> ADDIN EN.CITE </w:instrText>
      </w:r>
      <w:r w:rsidR="00446C78" w:rsidRPr="00B17ABA">
        <w:fldChar w:fldCharType="begin">
          <w:fldData xml:space="preserve">PEVuZE5vdGU+PENpdGU+PEF1dGhvcj5Cb2JlczwvQXV0aG9yPjxZZWFyPjIwMDM8L1llYXI+PFJl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</w:fldData>
        </w:fldChar>
      </w:r>
      <w:r w:rsidR="00446C78" w:rsidRPr="00B17ABA">
        <w:instrText xml:space="preserve"> ADDIN EN.CITE.DATA </w:instrText>
      </w:r>
      <w:r w:rsidR="00446C78" w:rsidRPr="00B17ABA">
        <w:fldChar w:fldCharType="end"/>
      </w:r>
      <w:r w:rsidRPr="00B17ABA">
        <w:fldChar w:fldCharType="separate"/>
      </w:r>
      <w:r w:rsidR="00446C78" w:rsidRPr="00B17ABA">
        <w:rPr>
          <w:noProof/>
          <w:vertAlign w:val="superscript"/>
        </w:rPr>
        <w:t>[34]</w:t>
      </w:r>
      <w:r w:rsidRPr="00B17ABA">
        <w:fldChar w:fldCharType="end"/>
      </w:r>
      <w:r w:rsidRPr="00B17ABA">
        <w:rPr>
          <w:rFonts w:cstheme="majorBidi"/>
        </w:rPr>
        <w:t xml:space="preserve">. Treatment started with one of four antipsychotic drugs. Depending on the type of </w:t>
      </w:r>
      <w:r w:rsidRPr="00B17ABA">
        <w:rPr>
          <w:rFonts w:cstheme="majorBidi" w:hint="eastAsia"/>
          <w:lang w:eastAsia="ko-KR"/>
        </w:rPr>
        <w:t>AE</w:t>
      </w:r>
      <w:r w:rsidRPr="00B17ABA">
        <w:rPr>
          <w:rFonts w:cstheme="majorBidi"/>
        </w:rPr>
        <w:t xml:space="preserve">, treatment was modified (i.e., decreasing dose or switching </w:t>
      </w:r>
      <w:r w:rsidR="00A35D53" w:rsidRPr="00B17ABA">
        <w:rPr>
          <w:rFonts w:cstheme="majorBidi"/>
        </w:rPr>
        <w:t>drug</w:t>
      </w:r>
      <w:r w:rsidRPr="00B17ABA">
        <w:rPr>
          <w:rFonts w:cstheme="majorBidi"/>
        </w:rPr>
        <w:t xml:space="preserve">) as obtained from a local cross-sectional study and clinical trials previously published. </w:t>
      </w:r>
    </w:p>
    <w:p w:rsidR="008210B5" w:rsidRPr="00B17ABA" w:rsidRDefault="008210B5" w:rsidP="00F570A1">
      <w:pPr>
        <w:jc w:val="both"/>
      </w:pPr>
      <w:r w:rsidRPr="00B17ABA">
        <w:t>Payet</w:t>
      </w:r>
      <w:r w:rsidRPr="00B17ABA">
        <w:rPr>
          <w:rFonts w:hint="eastAsia"/>
        </w:rPr>
        <w:t xml:space="preserve"> et al </w:t>
      </w:r>
      <w:r w:rsidRPr="00B17ABA">
        <w:t xml:space="preserve">defined the </w:t>
      </w:r>
      <w:r w:rsidRPr="00B17ABA">
        <w:rPr>
          <w:rFonts w:eastAsia="Malgun Gothic" w:hint="eastAsia"/>
          <w:lang w:eastAsia="ko-KR"/>
        </w:rPr>
        <w:t xml:space="preserve">Markov </w:t>
      </w:r>
      <w:r w:rsidRPr="00B17ABA">
        <w:t xml:space="preserve">states by alternative </w:t>
      </w:r>
      <w:r w:rsidRPr="00B17ABA">
        <w:rPr>
          <w:rFonts w:eastAsia="Malgun Gothic" w:hint="eastAsia"/>
          <w:lang w:eastAsia="ko-KR"/>
        </w:rPr>
        <w:t xml:space="preserve">treatment </w:t>
      </w:r>
      <w:r w:rsidRPr="00B17ABA">
        <w:t>options for glaucoma</w:t>
      </w:r>
      <w:r w:rsidRPr="00B17ABA">
        <w:rPr>
          <w:rFonts w:hint="eastAsia"/>
        </w:rPr>
        <w:t>. Tr</w:t>
      </w:r>
      <w:r w:rsidRPr="00B17ABA">
        <w:t>avoprost</w:t>
      </w:r>
      <w:r w:rsidRPr="00B17ABA">
        <w:rPr>
          <w:rFonts w:hint="eastAsia"/>
        </w:rPr>
        <w:t xml:space="preserve"> </w:t>
      </w:r>
      <w:r w:rsidRPr="00B17ABA">
        <w:t>or latanoprosat</w:t>
      </w:r>
      <w:r w:rsidRPr="00B17ABA">
        <w:rPr>
          <w:rFonts w:hint="eastAsia"/>
        </w:rPr>
        <w:t xml:space="preserve"> were</w:t>
      </w:r>
      <w:r w:rsidRPr="00B17ABA">
        <w:t xml:space="preserve"> given</w:t>
      </w:r>
      <w:r w:rsidRPr="00B17ABA">
        <w:rPr>
          <w:rFonts w:hint="eastAsia"/>
        </w:rPr>
        <w:t xml:space="preserve"> to patients initially</w:t>
      </w:r>
      <w:r w:rsidRPr="00B17ABA">
        <w:rPr>
          <w:rFonts w:eastAsia="Malgun Gothic" w:hint="eastAsia"/>
          <w:lang w:eastAsia="ko-KR"/>
        </w:rPr>
        <w:t>. I</w:t>
      </w:r>
      <w:r w:rsidRPr="00B17ABA">
        <w:rPr>
          <w:rFonts w:hint="eastAsia"/>
        </w:rPr>
        <w:t>f a patient fail</w:t>
      </w:r>
      <w:r w:rsidRPr="00B17ABA">
        <w:rPr>
          <w:rFonts w:eastAsia="Malgun Gothic" w:hint="eastAsia"/>
          <w:lang w:eastAsia="ko-KR"/>
        </w:rPr>
        <w:t>ed</w:t>
      </w:r>
      <w:r w:rsidRPr="00B17ABA">
        <w:rPr>
          <w:rFonts w:hint="eastAsia"/>
        </w:rPr>
        <w:t xml:space="preserve"> to </w:t>
      </w:r>
      <w:r w:rsidRPr="00B17ABA">
        <w:rPr>
          <w:rFonts w:eastAsia="Malgun Gothic" w:hint="eastAsia"/>
          <w:lang w:eastAsia="ko-KR"/>
        </w:rPr>
        <w:t>respond</w:t>
      </w:r>
      <w:r w:rsidRPr="00B17ABA">
        <w:rPr>
          <w:rFonts w:hint="eastAsia"/>
        </w:rPr>
        <w:t xml:space="preserve"> at the end of each cycle</w:t>
      </w:r>
      <w:r w:rsidRPr="00B17ABA">
        <w:rPr>
          <w:rFonts w:eastAsia="Malgun Gothic" w:hint="eastAsia"/>
          <w:lang w:eastAsia="ko-KR"/>
        </w:rPr>
        <w:t>,</w:t>
      </w:r>
      <w:r w:rsidRPr="00B17ABA">
        <w:rPr>
          <w:rFonts w:hint="eastAsia"/>
        </w:rPr>
        <w:t xml:space="preserve"> </w:t>
      </w:r>
      <w:r w:rsidRPr="00B17ABA">
        <w:t xml:space="preserve">the </w:t>
      </w:r>
      <w:r w:rsidRPr="00B17ABA">
        <w:rPr>
          <w:rFonts w:hint="eastAsia"/>
        </w:rPr>
        <w:t xml:space="preserve">patient could </w:t>
      </w:r>
      <w:r w:rsidRPr="00B17ABA">
        <w:t xml:space="preserve">1) </w:t>
      </w:r>
      <w:r w:rsidRPr="00B17ABA">
        <w:rPr>
          <w:rFonts w:hint="eastAsia"/>
        </w:rPr>
        <w:t>contin</w:t>
      </w:r>
      <w:r w:rsidRPr="00B17ABA">
        <w:t>ue</w:t>
      </w:r>
      <w:r w:rsidRPr="00B17ABA">
        <w:rPr>
          <w:rFonts w:hint="eastAsia"/>
        </w:rPr>
        <w:t xml:space="preserve"> </w:t>
      </w:r>
      <w:r w:rsidRPr="00B17ABA">
        <w:t>with the</w:t>
      </w:r>
      <w:r w:rsidRPr="00B17ABA">
        <w:rPr>
          <w:rFonts w:hint="eastAsia"/>
        </w:rPr>
        <w:t xml:space="preserve"> initial drug</w:t>
      </w:r>
      <w:r w:rsidRPr="00B17ABA">
        <w:t>;</w:t>
      </w:r>
      <w:r w:rsidRPr="00B17ABA">
        <w:rPr>
          <w:rFonts w:hint="eastAsia"/>
        </w:rPr>
        <w:t xml:space="preserve"> </w:t>
      </w:r>
      <w:r w:rsidRPr="00B17ABA">
        <w:t>2) receive</w:t>
      </w:r>
      <w:r w:rsidRPr="00B17ABA">
        <w:rPr>
          <w:rFonts w:hint="eastAsia"/>
        </w:rPr>
        <w:t xml:space="preserve"> </w:t>
      </w:r>
      <w:r w:rsidRPr="00B17ABA">
        <w:t>an additional</w:t>
      </w:r>
      <w:r w:rsidRPr="00B17ABA">
        <w:rPr>
          <w:rFonts w:hint="eastAsia"/>
        </w:rPr>
        <w:t xml:space="preserve"> </w:t>
      </w:r>
      <w:r w:rsidRPr="00B17ABA">
        <w:t>glaucoma</w:t>
      </w:r>
      <w:r w:rsidRPr="00B17ABA">
        <w:rPr>
          <w:rFonts w:hint="eastAsia"/>
        </w:rPr>
        <w:t xml:space="preserve"> treatment</w:t>
      </w:r>
      <w:r w:rsidRPr="00B17ABA">
        <w:t>;</w:t>
      </w:r>
      <w:r w:rsidRPr="00B17ABA">
        <w:rPr>
          <w:rFonts w:hint="eastAsia"/>
        </w:rPr>
        <w:t xml:space="preserve"> </w:t>
      </w:r>
      <w:r w:rsidRPr="00B17ABA">
        <w:t>3) switch to a new treatment; 4) undergo laser</w:t>
      </w:r>
      <w:r w:rsidRPr="00B17ABA">
        <w:rPr>
          <w:rFonts w:hint="eastAsia"/>
        </w:rPr>
        <w:t xml:space="preserve"> </w:t>
      </w:r>
      <w:r w:rsidRPr="00B17ABA">
        <w:t xml:space="preserve">therapy or surgery; or 5) die. </w:t>
      </w:r>
      <w:r w:rsidRPr="00B17ABA">
        <w:rPr>
          <w:rFonts w:hint="eastAsia"/>
        </w:rPr>
        <w:t xml:space="preserve">Treatment </w:t>
      </w:r>
      <w:r w:rsidRPr="00B17ABA">
        <w:t>success</w:t>
      </w:r>
      <w:r w:rsidRPr="00B17ABA">
        <w:rPr>
          <w:rFonts w:hint="eastAsia"/>
        </w:rPr>
        <w:t xml:space="preserve"> rate and transition probability to alternative options were estimated from an</w:t>
      </w:r>
      <w:r w:rsidRPr="00B17ABA">
        <w:t xml:space="preserve"> </w:t>
      </w:r>
      <w:r w:rsidRPr="00B17ABA">
        <w:rPr>
          <w:rFonts w:hint="eastAsia"/>
        </w:rPr>
        <w:t>o</w:t>
      </w:r>
      <w:r w:rsidRPr="00B17ABA">
        <w:t>bservational</w:t>
      </w:r>
      <w:r w:rsidRPr="00B17ABA">
        <w:rPr>
          <w:rFonts w:hint="eastAsia"/>
        </w:rPr>
        <w:t xml:space="preserve"> study conducted to record </w:t>
      </w:r>
      <w:r w:rsidRPr="00B17ABA">
        <w:t>the ophthalmologist's</w:t>
      </w:r>
      <w:r w:rsidRPr="00B17ABA">
        <w:rPr>
          <w:rFonts w:hint="eastAsia"/>
        </w:rPr>
        <w:t xml:space="preserve"> </w:t>
      </w:r>
      <w:r w:rsidRPr="00B17ABA">
        <w:t xml:space="preserve">therapeutic decision </w:t>
      </w:r>
      <w:r w:rsidRPr="00B17ABA">
        <w:rPr>
          <w:rFonts w:hint="eastAsia"/>
        </w:rPr>
        <w:t>within four weeks</w:t>
      </w:r>
      <w:r w:rsidR="00DE3E5D" w:rsidRPr="00B17ABA">
        <w:fldChar w:fldCharType="begin"/>
      </w:r>
      <w:r w:rsidR="00446C78" w:rsidRPr="00B17ABA">
        <w:instrText xml:space="preserve"> ADDIN EN.CITE &lt;EndNote&gt;&lt;Cite&gt;&lt;Author&gt;Payet&lt;/Author&gt;&lt;Year&gt;2008&lt;/Year&gt;&lt;RecNum&gt;28&lt;/RecNum&gt;&lt;DisplayText&gt;&lt;style face="superscript"&gt;[30]&lt;/style&gt;&lt;/DisplayText&gt;&lt;record&gt;&lt;rec-number&gt;28&lt;/rec-number&gt;&lt;foreign-keys&gt;&lt;key app="EN" db-id="z2a0dvwpazf220et2vh50z295rxpzfevwft2"&gt;28&lt;/key&gt;&lt;/foreign-keys&gt;&lt;ref-type name="Journal Article"&gt;17&lt;/ref-type&gt;&lt;contributors&gt;&lt;authors&gt;&lt;author&gt;Payet, S.&lt;/author&gt;&lt;author&gt;Denis, P.&lt;/author&gt;&lt;author&gt;Berdeaux, G.&lt;/author&gt;&lt;author&gt;Launois, R.&lt;/author&gt;&lt;/authors&gt;&lt;/contributors&gt;&lt;auth-address&gt;Berdeaux, G&amp;#xD;Alcon France, Rue Henri St Claire Deville 4, F-92563 Rueil Malmaison, France&amp;#xD;Alcon France, Rue Henri St Claire Deville 4, F-92563 Rueil Malmaison, France&amp;#xD;Reseau Evalut Econ Sante, Paris, France&amp;#xD;Hop Edouard Herriot, Lyon, France&amp;#xD;Alcon France, F-92563 Rueil Malmaison, France&amp;#xD;Conservat Natl Arts &amp;amp; Met, Paris, France&lt;/auth-address&gt;&lt;titles&gt;&lt;title&gt;Assessment of the cost effectiveness of travoprost versus latanoprost as single agents for treatment of glaucoma in France&lt;/title&gt;&lt;secondary-title&gt;Clinical Drug Investigation&lt;/secondary-title&gt;&lt;alt-title&gt;Clin Drug Invest&lt;/alt-title&gt;&lt;/titles&gt;&lt;periodical&gt;&lt;full-title&gt;Clinical Drug Investigation&lt;/full-title&gt;&lt;abbr-1&gt;Clin Drug Invest&lt;/abbr-1&gt;&lt;/periodical&gt;&lt;alt-periodical&gt;&lt;full-title&gt;Clinical Drug Investigation&lt;/full-title&gt;&lt;abbr-1&gt;Clin Drug Invest&lt;/abbr-1&gt;&lt;/alt-periodical&gt;&lt;pages&gt;183-198&lt;/pages&gt;&lt;volume&gt;28&lt;/volume&gt;&lt;number&gt;3&lt;/number&gt;&lt;keywords&gt;&lt;keyword&gt;open-angle glaucoma&lt;/keyword&gt;&lt;keyword&gt;elevated intraocular-pressure&lt;/keyword&gt;&lt;keyword&gt;general elderly population&lt;/keyword&gt;&lt;keyword&gt;pharmacy claims data&lt;/keyword&gt;&lt;keyword&gt;ocular hypertension&lt;/keyword&gt;&lt;keyword&gt;lowering efficacy&lt;/keyword&gt;&lt;keyword&gt;economic burden&lt;/keyword&gt;&lt;keyword&gt;united-states&lt;/keyword&gt;&lt;keyword&gt;prevalence&lt;/keyword&gt;&lt;keyword&gt;bimatoprost&lt;/keyword&gt;&lt;/keywords&gt;&lt;dates&gt;&lt;year&gt;2008&lt;/year&gt;&lt;/dates&gt;&lt;isbn&gt;1173-2563&lt;/isbn&gt;&lt;accession-num&gt;WOS:000253844500005&lt;/accession-num&gt;&lt;urls&gt;&lt;related-urls&gt;&lt;url&gt;&amp;lt;Go to ISI&amp;gt;://WOS:000253844500005&lt;/url&gt;&lt;/related-urls&gt;&lt;/urls&gt;&lt;language&gt;English&lt;/language&gt;&lt;/record&gt;&lt;/Cite&gt;&lt;/EndNote&gt;</w:instrText>
      </w:r>
      <w:r w:rsidR="00DE3E5D" w:rsidRPr="00B17ABA">
        <w:fldChar w:fldCharType="separate"/>
      </w:r>
      <w:r w:rsidR="00446C78" w:rsidRPr="00B17ABA">
        <w:rPr>
          <w:noProof/>
          <w:vertAlign w:val="superscript"/>
        </w:rPr>
        <w:t>[30]</w:t>
      </w:r>
      <w:r w:rsidR="00DE3E5D" w:rsidRPr="00B17ABA">
        <w:fldChar w:fldCharType="end"/>
      </w:r>
      <w:r w:rsidRPr="00B17ABA">
        <w:rPr>
          <w:rFonts w:hint="eastAsia"/>
        </w:rPr>
        <w:t>.</w:t>
      </w:r>
    </w:p>
    <w:p w:rsidR="008210B5" w:rsidRPr="00B17ABA" w:rsidRDefault="00915895" w:rsidP="00F570A1">
      <w:pPr>
        <w:jc w:val="both"/>
        <w:rPr>
          <w:rFonts w:cstheme="majorBidi"/>
        </w:rPr>
      </w:pPr>
      <w:r w:rsidRPr="00B17ABA">
        <w:rPr>
          <w:rFonts w:cstheme="majorBidi"/>
        </w:rPr>
        <w:t>T</w:t>
      </w:r>
      <w:r w:rsidR="008210B5" w:rsidRPr="00B17ABA">
        <w:rPr>
          <w:rFonts w:cstheme="majorBidi"/>
        </w:rPr>
        <w:t>o overcome the structural limitations of cohort-based models to consider patients’ time</w:t>
      </w:r>
      <w:r w:rsidR="008210B5" w:rsidRPr="00B17ABA">
        <w:rPr>
          <w:rFonts w:cstheme="majorBidi"/>
          <w:lang w:eastAsia="ko-KR"/>
        </w:rPr>
        <w:t>-</w:t>
      </w:r>
      <w:r w:rsidR="008210B5" w:rsidRPr="00B17ABA">
        <w:rPr>
          <w:rFonts w:cstheme="majorBidi"/>
        </w:rPr>
        <w:t>dependent risk factors, some Markov models made attempts to add time-dependent variables and the interrelationship with health states and treatment decisions over time</w:t>
      </w:r>
      <w:r w:rsidR="008210B5" w:rsidRPr="00B17ABA">
        <w:rPr>
          <w:rFonts w:cstheme="majorBidi"/>
          <w:lang w:eastAsia="ko-KR"/>
        </w:rPr>
        <w:t>,</w:t>
      </w:r>
      <w:r w:rsidR="008210B5" w:rsidRPr="00B17ABA">
        <w:rPr>
          <w:rFonts w:cstheme="majorBidi"/>
        </w:rPr>
        <w:t xml:space="preserve"> using individual sampling and mathematical equations. For example, </w:t>
      </w:r>
      <w:r w:rsidR="008210B5" w:rsidRPr="00B17ABA">
        <w:t xml:space="preserve">Brennan et al compared the cost-effectiveness of including or excluding etanercept to the most commonly used sequential treatment strategies </w:t>
      </w:r>
      <w:r w:rsidR="008210B5" w:rsidRPr="00B17ABA">
        <w:rPr>
          <w:rFonts w:hint="eastAsia"/>
          <w:lang w:eastAsia="ko-KR"/>
        </w:rPr>
        <w:t xml:space="preserve">of </w:t>
      </w:r>
      <w:r w:rsidR="003D0CE3" w:rsidRPr="00B17ABA">
        <w:t>disease modifying ant rheumatic drugs (</w:t>
      </w:r>
      <w:r w:rsidR="008210B5" w:rsidRPr="00B17ABA">
        <w:t>DMARDs</w:t>
      </w:r>
      <w:r w:rsidR="003D0CE3" w:rsidRPr="00B17ABA">
        <w:t>)</w:t>
      </w:r>
      <w:r w:rsidR="008210B5" w:rsidRPr="00B17ABA">
        <w:t xml:space="preserve"> for the patients who failed with </w:t>
      </w:r>
      <w:r w:rsidR="008210B5" w:rsidRPr="00B17ABA">
        <w:rPr>
          <w:rFonts w:eastAsia="Malgun Gothic" w:hint="eastAsia"/>
          <w:lang w:eastAsia="ko-KR"/>
        </w:rPr>
        <w:t>two</w:t>
      </w:r>
      <w:r w:rsidR="008210B5" w:rsidRPr="00B17ABA">
        <w:t xml:space="preserve"> DM</w:t>
      </w:r>
      <w:r w:rsidR="00456B65" w:rsidRPr="00B17ABA">
        <w:t>A</w:t>
      </w:r>
      <w:r w:rsidR="008210B5" w:rsidRPr="00B17ABA">
        <w:t>RDs</w:t>
      </w:r>
      <w:r w:rsidR="008210B5" w:rsidRPr="00B17ABA">
        <w:fldChar w:fldCharType="begin">
          <w:fldData xml:space="preserve">PEVuZE5vdGU+PENpdGU+PEF1dGhvcj5CcmVubmFuPC9BdXRob3I+PFllYXI+MjAwNDwvWWVhcj48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==
</w:fldData>
        </w:fldChar>
      </w:r>
      <w:r w:rsidR="00446C78" w:rsidRPr="00B17ABA">
        <w:instrText xml:space="preserve"> ADDIN EN.CITE </w:instrText>
      </w:r>
      <w:r w:rsidR="00446C78" w:rsidRPr="00B17ABA">
        <w:fldChar w:fldCharType="begin">
          <w:fldData xml:space="preserve">PEVuZE5vdGU+PENpdGU+PEF1dGhvcj5CcmVubmFuPC9BdXRob3I+PFllYXI+MjAwNDwvWWVhcj48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==
</w:fldData>
        </w:fldChar>
      </w:r>
      <w:r w:rsidR="00446C78" w:rsidRPr="00B17ABA">
        <w:instrText xml:space="preserve"> ADDIN EN.CITE.DATA </w:instrText>
      </w:r>
      <w:r w:rsidR="00446C78" w:rsidRPr="00B17ABA">
        <w:fldChar w:fldCharType="end"/>
      </w:r>
      <w:r w:rsidR="008210B5" w:rsidRPr="00B17ABA">
        <w:fldChar w:fldCharType="separate"/>
      </w:r>
      <w:r w:rsidR="00446C78" w:rsidRPr="00B17ABA">
        <w:rPr>
          <w:noProof/>
          <w:vertAlign w:val="superscript"/>
        </w:rPr>
        <w:t>[13]</w:t>
      </w:r>
      <w:r w:rsidR="008210B5" w:rsidRPr="00B17ABA">
        <w:fldChar w:fldCharType="end"/>
      </w:r>
      <w:r w:rsidR="008210B5" w:rsidRPr="00B17ABA">
        <w:t xml:space="preserve">. The sequential </w:t>
      </w:r>
      <w:r w:rsidR="008210B5" w:rsidRPr="00B17ABA">
        <w:rPr>
          <w:rFonts w:eastAsia="Malgun Gothic" w:hint="eastAsia"/>
          <w:lang w:eastAsia="ko-KR"/>
        </w:rPr>
        <w:t xml:space="preserve">use of </w:t>
      </w:r>
      <w:r w:rsidR="008210B5" w:rsidRPr="00B17ABA">
        <w:t xml:space="preserve">DMARDs following disease progression was determined </w:t>
      </w:r>
      <w:r w:rsidR="008210B5" w:rsidRPr="00B17ABA">
        <w:rPr>
          <w:rFonts w:hint="eastAsia"/>
        </w:rPr>
        <w:t xml:space="preserve">based on time-dependent variables </w:t>
      </w:r>
      <w:r w:rsidR="008210B5" w:rsidRPr="00B17ABA">
        <w:t>such as response rates, mortality rates</w:t>
      </w:r>
      <w:r w:rsidR="008210B5" w:rsidRPr="00B17ABA">
        <w:rPr>
          <w:rFonts w:hint="eastAsia"/>
        </w:rPr>
        <w:t xml:space="preserve"> and </w:t>
      </w:r>
      <w:r w:rsidR="008210B5" w:rsidRPr="00B17ABA">
        <w:t>Health Assessment Questionnaire</w:t>
      </w:r>
      <w:r w:rsidR="008210B5" w:rsidRPr="00B17ABA">
        <w:rPr>
          <w:rFonts w:hint="eastAsia"/>
          <w:lang w:eastAsia="ko-KR"/>
        </w:rPr>
        <w:t xml:space="preserve"> (</w:t>
      </w:r>
      <w:r w:rsidR="008210B5" w:rsidRPr="00B17ABA">
        <w:t>HAQ</w:t>
      </w:r>
      <w:r w:rsidR="008210B5" w:rsidRPr="00B17ABA">
        <w:rPr>
          <w:rFonts w:hint="eastAsia"/>
          <w:lang w:eastAsia="ko-KR"/>
        </w:rPr>
        <w:t>)</w:t>
      </w:r>
      <w:r w:rsidR="008210B5" w:rsidRPr="00B17ABA">
        <w:t xml:space="preserve"> </w:t>
      </w:r>
      <w:r w:rsidR="00255A8B" w:rsidRPr="00B17ABA">
        <w:rPr>
          <w:rFonts w:hint="eastAsia"/>
          <w:lang w:eastAsia="ko-KR"/>
        </w:rPr>
        <w:t xml:space="preserve">score </w:t>
      </w:r>
      <w:r w:rsidR="008210B5" w:rsidRPr="00B17ABA">
        <w:t>change</w:t>
      </w:r>
      <w:r w:rsidR="008210B5" w:rsidRPr="00B17ABA">
        <w:rPr>
          <w:rFonts w:hint="eastAsia"/>
          <w:lang w:eastAsia="ko-KR"/>
        </w:rPr>
        <w:t>s</w:t>
      </w:r>
      <w:r w:rsidR="008210B5" w:rsidRPr="00B17ABA">
        <w:t xml:space="preserve">. </w:t>
      </w:r>
      <w:r w:rsidR="008210B5" w:rsidRPr="00B17ABA">
        <w:rPr>
          <w:rFonts w:eastAsia="Malgun Gothic" w:hint="eastAsia"/>
          <w:lang w:eastAsia="ko-KR"/>
        </w:rPr>
        <w:t>In particular</w:t>
      </w:r>
      <w:r w:rsidR="008210B5" w:rsidRPr="00B17ABA">
        <w:t xml:space="preserve">, modelling of HAQ score progression following initial response, non-response, ongoing success or withdrawal made it possible to present a patient’s </w:t>
      </w:r>
      <w:r w:rsidR="00255A8B" w:rsidRPr="00B17ABA">
        <w:rPr>
          <w:rFonts w:hint="eastAsia"/>
          <w:lang w:eastAsia="ko-KR"/>
        </w:rPr>
        <w:t xml:space="preserve">medical </w:t>
      </w:r>
      <w:r w:rsidR="008210B5" w:rsidRPr="00B17ABA">
        <w:t xml:space="preserve">history and the impact on costs and quality-adjusted life year (QALYs) over time. </w:t>
      </w:r>
    </w:p>
    <w:p w:rsidR="003D0CE3" w:rsidRPr="00B17ABA" w:rsidRDefault="008210B5" w:rsidP="00F570A1">
      <w:pPr>
        <w:jc w:val="both"/>
      </w:pPr>
      <w:r w:rsidRPr="00B17ABA">
        <w:rPr>
          <w:rFonts w:cstheme="majorBidi"/>
        </w:rPr>
        <w:t xml:space="preserve">Individual-based models (IBM) such as discrete-event simulation (DES) were employed for better description of the dynamic relationship between </w:t>
      </w:r>
      <w:r w:rsidRPr="00B17ABA">
        <w:rPr>
          <w:rFonts w:cstheme="majorBidi"/>
          <w:lang w:eastAsia="ko-KR"/>
        </w:rPr>
        <w:t xml:space="preserve">the </w:t>
      </w:r>
      <w:r w:rsidRPr="00B17ABA">
        <w:rPr>
          <w:rFonts w:cstheme="majorBidi"/>
        </w:rPr>
        <w:t xml:space="preserve">disease pathway and individual patients’ time-dependent variables. </w:t>
      </w:r>
      <w:r w:rsidRPr="00B17ABA">
        <w:t>Barton et al developed the Birmingham Rheumatoid Arthritis Model (BRAM) to compare the cost-effectiveness of different DMARDs sequences for the patients starting a DMARD</w:t>
      </w:r>
      <w:r w:rsidRPr="00B17ABA">
        <w:fldChar w:fldCharType="begin"/>
      </w:r>
      <w:r w:rsidR="00446C78" w:rsidRPr="00B17ABA">
        <w:instrText xml:space="preserve"> ADDIN EN.CITE &lt;EndNote&gt;&lt;Cite&gt;&lt;Author&gt;Barton&lt;/Author&gt;&lt;Year&gt;2004&lt;/Year&gt;&lt;RecNum&gt;14&lt;/RecNum&gt;&lt;DisplayText&gt;&lt;style face="superscript"&gt;[35]&lt;/style&gt;&lt;/DisplayText&gt;&lt;record&gt;&lt;rec-number&gt;14&lt;/rec-number&gt;&lt;foreign-keys&gt;&lt;key app="EN" db-id="z2a0dvwpazf220et2vh50z295rxpzfevwft2"&gt;14&lt;/key&gt;&lt;/foreign-keys&gt;&lt;ref-type name="Journal Article"&gt;17&lt;/ref-type&gt;&lt;contributors&gt;&lt;authors&gt;&lt;author&gt;Barton, P.&lt;/author&gt;&lt;author&gt;Jobanputra, P.&lt;/author&gt;&lt;author&gt;Wilson, J.&lt;/author&gt;&lt;author&gt;Bryan, S.&lt;/author&gt;&lt;author&gt;Burls, A.&lt;/author&gt;&lt;author&gt;Barton, P.&lt;/author&gt;&lt;author&gt;Jobanputra, P.&lt;/author&gt;&lt;author&gt;Wilson, J.&lt;/author&gt;&lt;author&gt;Bryan, S.&lt;/author&gt;&lt;author&gt;Burls, A.&lt;/author&gt;&lt;/authors&gt;&lt;/contributors&gt;&lt;auth-address&gt;Health Services Management Centre, University of Birmingham, UK.&lt;/auth-address&gt;&lt;titles&gt;&lt;title&gt;The use of modelling to evaluate new drugs for patients with a chronic condition: the case of antibodies against tumour necrosis factor in rheumatoid arthritis&lt;/title&gt;&lt;secondary-title&gt;SO - Health Technology Assessment (Winchester, England). 8(11):iii, 1-91, 2004 Mar.&lt;/secondary-title&gt;&lt;/titles&gt;&lt;periodical&gt;&lt;full-title&gt;SO - Health Technology Assessment (Winchester, England). 8(11):iii, 1-91, 2004 Mar.&lt;/full-title&gt;&lt;/periodical&gt;&lt;dates&gt;&lt;year&gt;2004&lt;/year&gt;&lt;/dates&gt;&lt;accession-num&gt;14982655&lt;/accession-num&gt;&lt;urls&gt;&lt;/urls&gt;&lt;/record&gt;&lt;/Cite&gt;&lt;/EndNote&gt;</w:instrText>
      </w:r>
      <w:r w:rsidRPr="00B17ABA">
        <w:fldChar w:fldCharType="separate"/>
      </w:r>
      <w:r w:rsidR="00446C78" w:rsidRPr="00B17ABA">
        <w:rPr>
          <w:noProof/>
          <w:vertAlign w:val="superscript"/>
        </w:rPr>
        <w:t>[35]</w:t>
      </w:r>
      <w:r w:rsidRPr="00B17ABA">
        <w:fldChar w:fldCharType="end"/>
      </w:r>
      <w:r w:rsidRPr="00B17ABA">
        <w:t xml:space="preserve">. The most representative DMARD sequence, which was selected in </w:t>
      </w:r>
      <w:r w:rsidRPr="00B17ABA">
        <w:rPr>
          <w:rFonts w:hint="eastAsia"/>
          <w:lang w:eastAsia="ko-KR"/>
        </w:rPr>
        <w:t>a</w:t>
      </w:r>
      <w:r w:rsidRPr="00B17ABA">
        <w:t xml:space="preserve"> survey conducted in UK rheumatologists, was compared with two other strategies including etanercept or infliximab in the representative strategy. Each patient was assigned age, gender and initial HAQ score at the beginning of the </w:t>
      </w:r>
      <w:r w:rsidRPr="00B17ABA">
        <w:lastRenderedPageBreak/>
        <w:t>simulation</w:t>
      </w:r>
      <w:r w:rsidRPr="00B17ABA">
        <w:rPr>
          <w:rFonts w:hint="eastAsia"/>
          <w:lang w:eastAsia="ko-KR"/>
        </w:rPr>
        <w:t>, and</w:t>
      </w:r>
      <w:r w:rsidRPr="00B17ABA">
        <w:rPr>
          <w:lang w:eastAsia="ko-KR"/>
        </w:rPr>
        <w:t xml:space="preserve"> </w:t>
      </w:r>
      <w:r w:rsidRPr="00B17ABA">
        <w:rPr>
          <w:rFonts w:hint="eastAsia"/>
          <w:lang w:eastAsia="ko-KR"/>
        </w:rPr>
        <w:t xml:space="preserve">a drug was switched to the next drug in the case of </w:t>
      </w:r>
      <w:r w:rsidRPr="00B17ABA">
        <w:t xml:space="preserve">HAQ increase, </w:t>
      </w:r>
      <w:r w:rsidRPr="00B17ABA">
        <w:rPr>
          <w:rFonts w:hint="eastAsia"/>
          <w:lang w:eastAsia="ko-KR"/>
        </w:rPr>
        <w:t xml:space="preserve">joint replacement or discontinuing the drug. The risk of </w:t>
      </w:r>
      <w:r w:rsidRPr="00B17ABA">
        <w:t xml:space="preserve">joint replacement or death </w:t>
      </w:r>
      <w:r w:rsidRPr="00B17ABA">
        <w:rPr>
          <w:rFonts w:hint="eastAsia"/>
          <w:lang w:eastAsia="ko-KR"/>
        </w:rPr>
        <w:t>w</w:t>
      </w:r>
      <w:r w:rsidRPr="00B17ABA">
        <w:rPr>
          <w:lang w:eastAsia="ko-KR"/>
        </w:rPr>
        <w:t>as</w:t>
      </w:r>
      <w:r w:rsidRPr="00B17ABA">
        <w:rPr>
          <w:rFonts w:hint="eastAsia"/>
          <w:lang w:eastAsia="ko-KR"/>
        </w:rPr>
        <w:t xml:space="preserve"> dependent on</w:t>
      </w:r>
      <w:r w:rsidRPr="00B17ABA">
        <w:rPr>
          <w:lang w:eastAsia="ko-KR"/>
        </w:rPr>
        <w:t xml:space="preserve"> HAQ</w:t>
      </w:r>
      <w:r w:rsidR="003A2511" w:rsidRPr="00B17ABA">
        <w:rPr>
          <w:lang w:eastAsia="ko-KR"/>
        </w:rPr>
        <w:t>,</w:t>
      </w:r>
      <w:r w:rsidRPr="00B17ABA">
        <w:rPr>
          <w:rFonts w:hint="eastAsia"/>
          <w:lang w:eastAsia="ko-KR"/>
        </w:rPr>
        <w:t xml:space="preserve"> which was varied according to treatment. </w:t>
      </w:r>
      <w:r w:rsidRPr="00B17ABA">
        <w:t>Time to competing events w</w:t>
      </w:r>
      <w:r w:rsidRPr="00B17ABA">
        <w:rPr>
          <w:rFonts w:hint="eastAsia"/>
          <w:lang w:eastAsia="ko-KR"/>
        </w:rPr>
        <w:t>as</w:t>
      </w:r>
      <w:r w:rsidRPr="00B17ABA">
        <w:t xml:space="preserve"> calculated by the probabilities that each event occurs in an assumed constant time interval. </w:t>
      </w:r>
    </w:p>
    <w:p w:rsidR="008210B5" w:rsidRPr="00B17ABA" w:rsidRDefault="008210B5" w:rsidP="00F570A1">
      <w:pPr>
        <w:jc w:val="both"/>
        <w:rPr>
          <w:rFonts w:cstheme="majorBidi"/>
          <w:szCs w:val="20"/>
          <w:lang w:eastAsia="ko-KR"/>
        </w:rPr>
      </w:pPr>
      <w:r w:rsidRPr="00B17ABA">
        <w:rPr>
          <w:rFonts w:cstheme="majorBidi"/>
          <w:color w:val="000000"/>
          <w:szCs w:val="20"/>
        </w:rPr>
        <w:t>The Januvia Diabetes Economic (JADE) Model</w:t>
      </w:r>
      <w:r w:rsidRPr="00B17ABA">
        <w:rPr>
          <w:rFonts w:cstheme="majorBidi"/>
        </w:rPr>
        <w:t xml:space="preserve"> was designed to project </w:t>
      </w:r>
      <w:r w:rsidRPr="00B17ABA">
        <w:rPr>
          <w:rFonts w:cstheme="majorBidi"/>
          <w:color w:val="000000"/>
          <w:szCs w:val="20"/>
        </w:rPr>
        <w:t xml:space="preserve">the impact of different Glycated Haemoglobin </w:t>
      </w:r>
      <w:r w:rsidRPr="00B17ABA">
        <w:rPr>
          <w:rFonts w:cstheme="majorBidi" w:hint="eastAsia"/>
          <w:color w:val="000000"/>
          <w:szCs w:val="20"/>
          <w:lang w:eastAsia="ko-KR"/>
        </w:rPr>
        <w:t>(</w:t>
      </w:r>
      <w:r w:rsidRPr="00B17ABA">
        <w:rPr>
          <w:rFonts w:cstheme="majorBidi"/>
          <w:color w:val="000000"/>
          <w:szCs w:val="20"/>
        </w:rPr>
        <w:t>HbA1c</w:t>
      </w:r>
      <w:r w:rsidRPr="00B17ABA">
        <w:rPr>
          <w:rFonts w:cstheme="majorBidi" w:hint="eastAsia"/>
          <w:color w:val="000000"/>
          <w:szCs w:val="20"/>
          <w:lang w:eastAsia="ko-KR"/>
        </w:rPr>
        <w:t>)</w:t>
      </w:r>
      <w:r w:rsidRPr="00B17ABA">
        <w:rPr>
          <w:rFonts w:cstheme="majorBidi"/>
          <w:color w:val="000000"/>
          <w:szCs w:val="20"/>
        </w:rPr>
        <w:t xml:space="preserve"> thresholds on long-term health outcomes for </w:t>
      </w:r>
      <w:r w:rsidRPr="00B17ABA">
        <w:rPr>
          <w:rFonts w:cstheme="majorBidi" w:hint="eastAsia"/>
          <w:color w:val="000000"/>
          <w:szCs w:val="20"/>
          <w:lang w:eastAsia="ko-KR"/>
        </w:rPr>
        <w:t xml:space="preserve">type 2 </w:t>
      </w:r>
      <w:r w:rsidRPr="00B17ABA">
        <w:rPr>
          <w:rFonts w:cstheme="majorBidi"/>
          <w:color w:val="000000"/>
          <w:szCs w:val="20"/>
          <w:lang w:eastAsia="ko-KR"/>
        </w:rPr>
        <w:t>DM</w:t>
      </w:r>
      <w:r w:rsidRPr="00B17ABA">
        <w:rPr>
          <w:rFonts w:cstheme="majorBidi" w:hint="eastAsia"/>
          <w:color w:val="000000"/>
          <w:szCs w:val="20"/>
          <w:lang w:eastAsia="ko-KR"/>
        </w:rPr>
        <w:t xml:space="preserve"> </w:t>
      </w:r>
      <w:r w:rsidRPr="00B17ABA">
        <w:rPr>
          <w:rFonts w:cstheme="majorBidi"/>
          <w:color w:val="000000"/>
          <w:szCs w:val="20"/>
        </w:rPr>
        <w:t>patients who have failed with metformin</w:t>
      </w:r>
      <w:r w:rsidRPr="00B17ABA">
        <w:rPr>
          <w:rFonts w:cstheme="majorBidi"/>
        </w:rPr>
        <w:fldChar w:fldCharType="begin">
          <w:fldData xml:space="preserve">PEVuZE5vdGU+PENpdGU+PEF1dGhvcj5DaGVuPC9BdXRob3I+PFllYXI+MjAwODwvWWVhcj48UmVj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</w:fldData>
        </w:fldChar>
      </w:r>
      <w:r w:rsidR="00446C78" w:rsidRPr="00B17ABA">
        <w:rPr>
          <w:rFonts w:cstheme="majorBidi"/>
        </w:rPr>
        <w:instrText xml:space="preserve"> ADDIN EN.CITE </w:instrText>
      </w:r>
      <w:r w:rsidR="00446C78" w:rsidRPr="00B17ABA">
        <w:rPr>
          <w:rFonts w:cstheme="majorBidi"/>
        </w:rPr>
        <w:fldChar w:fldCharType="begin">
          <w:fldData xml:space="preserve">PEVuZE5vdGU+PENpdGU+PEF1dGhvcj5DaGVuPC9BdXRob3I+PFllYXI+MjAwODwvWWVhcj48UmVj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</w:fldData>
        </w:fldChar>
      </w:r>
      <w:r w:rsidR="00446C78" w:rsidRPr="00B17ABA">
        <w:rPr>
          <w:rFonts w:cstheme="majorBidi"/>
        </w:rPr>
        <w:instrText xml:space="preserve"> ADDIN EN.CITE.DATA </w:instrText>
      </w:r>
      <w:r w:rsidR="00446C78" w:rsidRPr="00B17ABA">
        <w:rPr>
          <w:rFonts w:cstheme="majorBidi"/>
        </w:rPr>
      </w:r>
      <w:r w:rsidR="00446C78" w:rsidRPr="00B17ABA">
        <w:rPr>
          <w:rFonts w:cstheme="majorBidi"/>
        </w:rPr>
        <w:fldChar w:fldCharType="end"/>
      </w:r>
      <w:r w:rsidRPr="00B17ABA">
        <w:rPr>
          <w:rFonts w:cstheme="majorBidi"/>
        </w:rPr>
      </w:r>
      <w:r w:rsidRPr="00B17ABA">
        <w:rPr>
          <w:rFonts w:cstheme="majorBidi"/>
        </w:rPr>
        <w:fldChar w:fldCharType="separate"/>
      </w:r>
      <w:r w:rsidR="00446C78" w:rsidRPr="00B17ABA">
        <w:rPr>
          <w:rFonts w:cstheme="majorBidi"/>
          <w:noProof/>
          <w:vertAlign w:val="superscript"/>
        </w:rPr>
        <w:t>[32]</w:t>
      </w:r>
      <w:r w:rsidRPr="00B17ABA">
        <w:rPr>
          <w:rFonts w:cstheme="majorBidi"/>
        </w:rPr>
        <w:fldChar w:fldCharType="end"/>
      </w:r>
      <w:r w:rsidRPr="00B17ABA">
        <w:rPr>
          <w:rFonts w:cstheme="majorBidi"/>
        </w:rPr>
        <w:t>. The baseline profile included time-dependent risk factors, medical history and current treatment regimen</w:t>
      </w:r>
      <w:r w:rsidRPr="00B17ABA">
        <w:rPr>
          <w:rFonts w:cstheme="majorBidi" w:hint="eastAsia"/>
          <w:lang w:eastAsia="ko-KR"/>
        </w:rPr>
        <w:t>. T</w:t>
      </w:r>
      <w:r w:rsidRPr="00B17ABA">
        <w:rPr>
          <w:rFonts w:cstheme="majorBidi"/>
          <w:szCs w:val="20"/>
        </w:rPr>
        <w:t xml:space="preserve">he first occurrence of DM-related complications was projected using equations of the UK Prospective Diabetes Study </w:t>
      </w:r>
      <w:r w:rsidRPr="00B17ABA">
        <w:rPr>
          <w:rFonts w:cstheme="majorBidi" w:hint="eastAsia"/>
          <w:szCs w:val="20"/>
          <w:lang w:eastAsia="ko-KR"/>
        </w:rPr>
        <w:t>(</w:t>
      </w:r>
      <w:r w:rsidRPr="00B17ABA">
        <w:rPr>
          <w:rFonts w:cstheme="majorBidi"/>
          <w:szCs w:val="20"/>
        </w:rPr>
        <w:t>UKPDS</w:t>
      </w:r>
      <w:r w:rsidRPr="00B17ABA">
        <w:rPr>
          <w:rFonts w:cstheme="majorBidi" w:hint="eastAsia"/>
          <w:szCs w:val="20"/>
          <w:lang w:eastAsia="ko-KR"/>
        </w:rPr>
        <w:t>)</w:t>
      </w:r>
      <w:r w:rsidRPr="00B17ABA">
        <w:rPr>
          <w:rFonts w:cstheme="majorBidi"/>
          <w:szCs w:val="20"/>
        </w:rPr>
        <w:t xml:space="preserve">. Once a drug failed to reduce HbA1c below the threshold, the patient moved to the next treatment regimen. The model allowed up to </w:t>
      </w:r>
      <w:r w:rsidRPr="00B17ABA">
        <w:rPr>
          <w:rFonts w:cstheme="majorBidi"/>
          <w:szCs w:val="20"/>
          <w:lang w:eastAsia="ko-KR"/>
        </w:rPr>
        <w:t>six</w:t>
      </w:r>
      <w:r w:rsidRPr="00B17ABA">
        <w:rPr>
          <w:rFonts w:cstheme="majorBidi"/>
          <w:szCs w:val="20"/>
        </w:rPr>
        <w:t xml:space="preserve"> drug switches over</w:t>
      </w:r>
      <w:r w:rsidRPr="00B17ABA">
        <w:rPr>
          <w:rFonts w:cstheme="majorBidi"/>
          <w:szCs w:val="20"/>
          <w:lang w:eastAsia="ko-KR"/>
        </w:rPr>
        <w:t xml:space="preserve"> a</w:t>
      </w:r>
      <w:r w:rsidRPr="00B17ABA">
        <w:rPr>
          <w:rFonts w:cstheme="majorBidi"/>
          <w:szCs w:val="20"/>
        </w:rPr>
        <w:t xml:space="preserve"> lifetime</w:t>
      </w:r>
      <w:r w:rsidRPr="00B17ABA">
        <w:rPr>
          <w:rFonts w:cstheme="majorBidi" w:hint="eastAsia"/>
          <w:szCs w:val="20"/>
          <w:lang w:eastAsia="ko-KR"/>
        </w:rPr>
        <w:t>.</w:t>
      </w:r>
      <w:r w:rsidRPr="00B17ABA">
        <w:rPr>
          <w:rFonts w:cstheme="majorBidi"/>
          <w:szCs w:val="20"/>
        </w:rPr>
        <w:t xml:space="preserve"> </w:t>
      </w:r>
      <w:r w:rsidRPr="00B17ABA">
        <w:rPr>
          <w:rFonts w:cstheme="majorBidi" w:hint="eastAsia"/>
          <w:szCs w:val="20"/>
          <w:lang w:eastAsia="ko-KR"/>
        </w:rPr>
        <w:t>D</w:t>
      </w:r>
      <w:r w:rsidRPr="00B17ABA">
        <w:rPr>
          <w:rFonts w:cstheme="majorBidi"/>
          <w:szCs w:val="20"/>
          <w:lang w:eastAsia="ko-KR"/>
        </w:rPr>
        <w:t>ifferent</w:t>
      </w:r>
      <w:r w:rsidRPr="00B17ABA">
        <w:rPr>
          <w:rFonts w:cstheme="majorBidi"/>
          <w:szCs w:val="20"/>
        </w:rPr>
        <w:t xml:space="preserve"> sequential treatment regimen</w:t>
      </w:r>
      <w:r w:rsidRPr="00B17ABA">
        <w:rPr>
          <w:rFonts w:cstheme="majorBidi"/>
          <w:szCs w:val="20"/>
          <w:lang w:eastAsia="ko-KR"/>
        </w:rPr>
        <w:t xml:space="preserve">s </w:t>
      </w:r>
      <w:r w:rsidRPr="00B17ABA">
        <w:rPr>
          <w:rFonts w:cstheme="majorBidi"/>
          <w:szCs w:val="20"/>
        </w:rPr>
        <w:t>w</w:t>
      </w:r>
      <w:r w:rsidRPr="00B17ABA">
        <w:rPr>
          <w:rFonts w:cstheme="majorBidi"/>
          <w:szCs w:val="20"/>
          <w:lang w:eastAsia="ko-KR"/>
        </w:rPr>
        <w:t>ere used according to</w:t>
      </w:r>
      <w:r w:rsidRPr="00B17ABA">
        <w:rPr>
          <w:rFonts w:cstheme="majorBidi"/>
          <w:szCs w:val="20"/>
        </w:rPr>
        <w:t xml:space="preserve"> the patient’s HbA1c response, toleration and contraindications.  </w:t>
      </w:r>
    </w:p>
    <w:p w:rsidR="00D568A7" w:rsidRPr="00B17ABA" w:rsidRDefault="002A39BA" w:rsidP="00F570A1">
      <w:pPr>
        <w:jc w:val="both"/>
        <w:rPr>
          <w:rFonts w:ascii="Times New Roman" w:hAnsi="Times New Roman" w:cs="Times New Roman"/>
        </w:rPr>
      </w:pPr>
      <w:r w:rsidRPr="00B17ABA">
        <w:t>The main objective of these studies w</w:t>
      </w:r>
      <w:r w:rsidRPr="00B17ABA">
        <w:rPr>
          <w:rFonts w:eastAsia="Malgun Gothic" w:hint="eastAsia"/>
          <w:lang w:eastAsia="ko-KR"/>
        </w:rPr>
        <w:t>as</w:t>
      </w:r>
      <w:r w:rsidRPr="00B17ABA">
        <w:t xml:space="preserve"> to evaluate the overall cost and effectiveness of 1) including or excluding a specific </w:t>
      </w:r>
      <w:r w:rsidR="003D0CE3" w:rsidRPr="00B17ABA">
        <w:t xml:space="preserve">new </w:t>
      </w:r>
      <w:r w:rsidRPr="00B17ABA">
        <w:t xml:space="preserve">drug </w:t>
      </w:r>
      <w:r w:rsidR="003D0CE3" w:rsidRPr="00B17ABA">
        <w:t xml:space="preserve">in/from </w:t>
      </w:r>
      <w:r w:rsidRPr="00B17ABA">
        <w:t xml:space="preserve">routinely used </w:t>
      </w:r>
      <w:r w:rsidR="003D0CE3" w:rsidRPr="00B17ABA">
        <w:t xml:space="preserve">treatment </w:t>
      </w:r>
      <w:r w:rsidRPr="00B17ABA">
        <w:t xml:space="preserve">in practice, as a second or third-line therapy or 2) </w:t>
      </w:r>
      <w:r w:rsidR="003D0CE3" w:rsidRPr="00B17ABA">
        <w:t xml:space="preserve">representative </w:t>
      </w:r>
      <w:r w:rsidRPr="00B17ABA">
        <w:t>sequential treatment strategies</w:t>
      </w:r>
      <w:r w:rsidR="003D0CE3" w:rsidRPr="00B17ABA">
        <w:t xml:space="preserve"> </w:t>
      </w:r>
      <w:r w:rsidRPr="00B17ABA">
        <w:t>selected</w:t>
      </w:r>
      <w:r w:rsidRPr="00B17ABA">
        <w:rPr>
          <w:rFonts w:eastAsia="Malgun Gothic" w:hint="eastAsia"/>
          <w:lang w:eastAsia="ko-KR"/>
        </w:rPr>
        <w:t xml:space="preserve"> base</w:t>
      </w:r>
      <w:r w:rsidRPr="00B17ABA">
        <w:t>d on survey or interview of expert groups</w:t>
      </w:r>
      <w:r w:rsidRPr="00B17ABA">
        <w:fldChar w:fldCharType="begin">
          <w:fldData xml:space="preserve">PEVuZE5vdGU+PENpdGU+PEF1dGhvcj5NYWV0emVsPC9BdXRob3I+PFllYXI+MjAwMjwvWWVhcj48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</w:fldData>
        </w:fldChar>
      </w:r>
      <w:r w:rsidR="00446C78" w:rsidRPr="00B17ABA">
        <w:instrText xml:space="preserve"> ADDIN EN.CITE </w:instrText>
      </w:r>
      <w:r w:rsidR="00446C78" w:rsidRPr="00B17ABA">
        <w:fldChar w:fldCharType="begin">
          <w:fldData xml:space="preserve">PEVuZE5vdGU+PENpdGU+PEF1dGhvcj5NYWV0emVsPC9BdXRob3I+PFllYXI+MjAwMjwvWWVhcj48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</w:fldData>
        </w:fldChar>
      </w:r>
      <w:r w:rsidR="00446C78" w:rsidRPr="00B17ABA">
        <w:instrText xml:space="preserve"> ADDIN EN.CITE.DATA </w:instrText>
      </w:r>
      <w:r w:rsidR="00446C78" w:rsidRPr="00B17ABA">
        <w:fldChar w:fldCharType="end"/>
      </w:r>
      <w:r w:rsidRPr="00B17ABA">
        <w:fldChar w:fldCharType="separate"/>
      </w:r>
      <w:r w:rsidR="00446C78" w:rsidRPr="00B17ABA">
        <w:rPr>
          <w:noProof/>
          <w:vertAlign w:val="superscript"/>
        </w:rPr>
        <w:t>[11, 24, 36]</w:t>
      </w:r>
      <w:r w:rsidRPr="00B17ABA">
        <w:fldChar w:fldCharType="end"/>
      </w:r>
      <w:r w:rsidRPr="00B17ABA">
        <w:t>; a separate micro-simulation generating the probability of treatment sequences</w:t>
      </w:r>
      <w:r w:rsidR="001D23F1" w:rsidRPr="00B17ABA">
        <w:fldChar w:fldCharType="begin"/>
      </w:r>
      <w:r w:rsidR="00446C78" w:rsidRPr="00B17ABA">
        <w:instrText xml:space="preserve"> ADDIN EN.CITE &lt;EndNote&gt;&lt;Cite&gt;&lt;Author&gt;Furiak&lt;/Author&gt;&lt;Year&gt;2009&lt;/Year&gt;&lt;RecNum&gt;367&lt;/RecNum&gt;&lt;DisplayText&gt;&lt;style face="superscript"&gt;[29]&lt;/style&gt;&lt;/DisplayText&gt;&lt;record&gt;&lt;rec-number&gt;367&lt;/rec-number&gt;&lt;foreign-keys&gt;&lt;key app="EN" db-id="z2a0dvwpazf220et2vh50z295rxpzfevwft2"&gt;367&lt;/key&gt;&lt;/foreign-keys&gt;&lt;ref-type name="Journal Article"&gt;17&lt;/ref-type&gt;&lt;contributors&gt;&lt;authors&gt;&lt;author&gt;Furiak, N. M.&lt;/author&gt;&lt;author&gt;Ascher-Svanum, H.&lt;/author&gt;&lt;author&gt;Klein, R. W.&lt;/author&gt;&lt;author&gt;Smolen, L. J.&lt;/author&gt;&lt;author&gt;Lawson, A. H.&lt;/author&gt;&lt;author&gt;Conley, R. R.&lt;/author&gt;&lt;author&gt;Culler, S. D.&lt;/author&gt;&lt;/authors&gt;&lt;/contributors&gt;&lt;auth-address&gt;Eli Lilly and Company, Indianapolis, IN, USA.&lt;/auth-address&gt;&lt;titles&gt;&lt;title&gt;Cost-effectiveness model comparing olanzapine and other oral atypical antipsychotics in the treatment of schizophrenia in the United States&lt;/title&gt;&lt;secondary-title&gt;Cost Eff Resour Alloc&lt;/secondary-title&gt;&lt;/titles&gt;&lt;periodical&gt;&lt;full-title&gt;Cost Eff Resour Alloc&lt;/full-title&gt;&lt;/periodical&gt;&lt;pages&gt;4&lt;/pages&gt;&lt;volume&gt;7&lt;/volume&gt;&lt;edition&gt;2009/04/09&lt;/edition&gt;&lt;dates&gt;&lt;year&gt;2009&lt;/year&gt;&lt;/dates&gt;&lt;isbn&gt;1478-7547 (Electronic)&amp;#xD;1478-7547 (Linking)&lt;/isbn&gt;&lt;accession-num&gt;19351408&lt;/accession-num&gt;&lt;urls&gt;&lt;related-urls&gt;&lt;url&gt;http://www.ncbi.nlm.nih.gov/pmc/articles/PMC2679720/&lt;/url&gt;&lt;/related-urls&gt;&lt;/urls&gt;&lt;custom2&gt;2679720&lt;/custom2&gt;&lt;electronic-resource-num&gt;1478-7547-7-4 [pii]&amp;#xD;10.1186/1478-7547-7-4&lt;/electronic-resource-num&gt;&lt;language&gt;eng&lt;/language&gt;&lt;access-date&gt;Accessed 19 February 2014&lt;/access-date&gt;&lt;/record&gt;&lt;/Cite&gt;&lt;/EndNote&gt;</w:instrText>
      </w:r>
      <w:r w:rsidR="001D23F1" w:rsidRPr="00B17ABA">
        <w:fldChar w:fldCharType="separate"/>
      </w:r>
      <w:r w:rsidR="00446C78" w:rsidRPr="00B17ABA">
        <w:rPr>
          <w:noProof/>
          <w:vertAlign w:val="superscript"/>
        </w:rPr>
        <w:t>[29]</w:t>
      </w:r>
      <w:r w:rsidR="001D23F1" w:rsidRPr="00B17ABA">
        <w:fldChar w:fldCharType="end"/>
      </w:r>
      <w:r w:rsidRPr="00B17ABA">
        <w:t xml:space="preserve">; </w:t>
      </w:r>
      <w:r w:rsidRPr="00B17ABA">
        <w:rPr>
          <w:rFonts w:eastAsia="Malgun Gothic" w:hint="eastAsia"/>
          <w:lang w:eastAsia="ko-KR"/>
        </w:rPr>
        <w:t xml:space="preserve">or clinical trials and </w:t>
      </w:r>
      <w:r w:rsidRPr="00B17ABA">
        <w:t>retrospective observational studies</w:t>
      </w:r>
      <w:r w:rsidRPr="00B17ABA">
        <w:fldChar w:fldCharType="begin">
          <w:fldData xml:space="preserve">PEVuZE5vdGU+PENpdGU+PEF1dGhvcj5Cb2JlczwvQXV0aG9yPjxZZWFyPjIwMDQ8L1llYXI+PFJl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</w:fldData>
        </w:fldChar>
      </w:r>
      <w:r w:rsidR="00446C78" w:rsidRPr="00B17ABA">
        <w:instrText xml:space="preserve"> ADDIN EN.CITE </w:instrText>
      </w:r>
      <w:r w:rsidR="00446C78" w:rsidRPr="00B17ABA">
        <w:fldChar w:fldCharType="begin">
          <w:fldData xml:space="preserve">PEVuZE5vdGU+PENpdGU+PEF1dGhvcj5Cb2JlczwvQXV0aG9yPjxZZWFyPjIwMDQ8L1llYXI+PFJl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</w:fldData>
        </w:fldChar>
      </w:r>
      <w:r w:rsidR="00446C78" w:rsidRPr="00B17ABA">
        <w:instrText xml:space="preserve"> ADDIN EN.CITE.DATA </w:instrText>
      </w:r>
      <w:r w:rsidR="00446C78" w:rsidRPr="00B17ABA">
        <w:fldChar w:fldCharType="end"/>
      </w:r>
      <w:r w:rsidRPr="00B17ABA">
        <w:fldChar w:fldCharType="separate"/>
      </w:r>
      <w:r w:rsidR="00446C78" w:rsidRPr="00B17ABA">
        <w:rPr>
          <w:noProof/>
          <w:vertAlign w:val="superscript"/>
        </w:rPr>
        <w:t>[28, 30]</w:t>
      </w:r>
      <w:r w:rsidRPr="00B17ABA">
        <w:fldChar w:fldCharType="end"/>
      </w:r>
      <w:r w:rsidRPr="00B17ABA">
        <w:t xml:space="preserve">. </w:t>
      </w:r>
      <w:r w:rsidR="00FA1FAD" w:rsidRPr="00B17ABA">
        <w:t xml:space="preserve">Therefore these </w:t>
      </w:r>
      <w:r w:rsidRPr="00B17ABA">
        <w:rPr>
          <w:rFonts w:cstheme="majorBidi"/>
          <w:lang w:eastAsia="ko-KR"/>
        </w:rPr>
        <w:t xml:space="preserve">studies could show the improvement in the cost-effectiveness ratio across the competing sequential treatment strategies (i.e., </w:t>
      </w:r>
      <w:r w:rsidRPr="00B17ABA">
        <w:rPr>
          <w:rFonts w:ascii="Times New Roman" w:hAnsi="Times New Roman" w:cs="Times New Roman"/>
        </w:rPr>
        <w:t>local optimality)</w:t>
      </w:r>
      <w:r w:rsidRPr="00B17ABA">
        <w:rPr>
          <w:rFonts w:cstheme="majorBidi"/>
          <w:lang w:eastAsia="ko-KR"/>
        </w:rPr>
        <w:t xml:space="preserve">, but do not present whether the strategy is the optimal strategy to reach a treatment goal. </w:t>
      </w:r>
      <w:r w:rsidR="00915895" w:rsidRPr="00B17ABA">
        <w:t xml:space="preserve">To </w:t>
      </w:r>
      <w:r w:rsidR="003566E7" w:rsidRPr="00B17ABA">
        <w:t>the author’s knowledge</w:t>
      </w:r>
      <w:r w:rsidR="00915895" w:rsidRPr="00B17ABA">
        <w:t>, t</w:t>
      </w:r>
      <w:r w:rsidR="00FA1FAD" w:rsidRPr="00B17ABA">
        <w:rPr>
          <w:rFonts w:ascii="Times New Roman" w:eastAsia="Malgun Gothic" w:hAnsi="Times New Roman" w:cs="Times New Roman"/>
          <w:lang w:eastAsia="ko-KR"/>
        </w:rPr>
        <w:t xml:space="preserve">here </w:t>
      </w:r>
      <w:r w:rsidR="00915895" w:rsidRPr="00B17ABA">
        <w:rPr>
          <w:rFonts w:ascii="Times New Roman" w:eastAsia="Malgun Gothic" w:hAnsi="Times New Roman" w:cs="Times New Roman"/>
          <w:lang w:eastAsia="ko-KR"/>
        </w:rPr>
        <w:t xml:space="preserve">has been </w:t>
      </w:r>
      <w:r w:rsidR="00FA1FAD" w:rsidRPr="00B17ABA">
        <w:rPr>
          <w:rFonts w:ascii="Times New Roman" w:eastAsia="Malgun Gothic" w:hAnsi="Times New Roman" w:cs="Times New Roman"/>
          <w:lang w:eastAsia="ko-KR"/>
        </w:rPr>
        <w:t>no economic evaluation to address the global optimality</w:t>
      </w:r>
      <w:r w:rsidR="00FA1FAD" w:rsidRPr="00B17ABA">
        <w:rPr>
          <w:rFonts w:ascii="Times New Roman" w:hAnsi="Times New Roman" w:cs="Times New Roman"/>
        </w:rPr>
        <w:t xml:space="preserve"> of SDDPs in a long-term health condition.</w:t>
      </w:r>
      <w:r w:rsidR="00915895" w:rsidRPr="00B17ABA">
        <w:rPr>
          <w:rFonts w:ascii="Times New Roman" w:hAnsi="Times New Roman" w:cs="Times New Roman"/>
        </w:rPr>
        <w:t xml:space="preserve"> </w:t>
      </w:r>
    </w:p>
    <w:p w:rsidR="00FA1FAD" w:rsidRPr="00B17ABA" w:rsidRDefault="00FA1FAD" w:rsidP="00F570A1">
      <w:pPr>
        <w:jc w:val="both"/>
      </w:pPr>
      <w:r w:rsidRPr="00B17ABA">
        <w:rPr>
          <w:lang w:eastAsia="ko-KR"/>
        </w:rPr>
        <w:t xml:space="preserve">The reason that the economic evaluation addressing the global optimality of an SDDP is rarely found is partially associated with the </w:t>
      </w:r>
      <w:r w:rsidRPr="00B17ABA">
        <w:rPr>
          <w:rFonts w:cs="Frutiger 45 Light"/>
          <w:color w:val="000000"/>
        </w:rPr>
        <w:t>main interest of health technology appraisal</w:t>
      </w:r>
      <w:r w:rsidRPr="00B17ABA">
        <w:rPr>
          <w:rFonts w:cs="Frutiger 45 Light" w:hint="eastAsia"/>
          <w:color w:val="000000"/>
          <w:lang w:eastAsia="ko-KR"/>
        </w:rPr>
        <w:t xml:space="preserve"> (HTA)</w:t>
      </w:r>
      <w:r w:rsidRPr="00B17ABA">
        <w:rPr>
          <w:lang w:eastAsia="ko-KR"/>
        </w:rPr>
        <w:t xml:space="preserve">. Due to </w:t>
      </w:r>
      <w:r w:rsidRPr="00B17ABA">
        <w:rPr>
          <w:lang w:val="en-US" w:eastAsia="ko-KR"/>
        </w:rPr>
        <w:t xml:space="preserve">the scarcity of resources in healthcare, economic evaluation was introduced as a means of promoting the efficient use of available resources. In the case of pharmaceuticals, particularly, economic evaluation has become a core procedure for pricing and reimbursement in many countries. </w:t>
      </w:r>
      <w:r w:rsidRPr="00B17ABA">
        <w:t xml:space="preserve">The primary goal of economic evaluation is to help decision makers arrive at the best choices among </w:t>
      </w:r>
      <w:r w:rsidRPr="00B17ABA">
        <w:rPr>
          <w:lang w:val="en-US" w:eastAsia="ko-KR"/>
        </w:rPr>
        <w:t xml:space="preserve">competing claims on </w:t>
      </w:r>
      <w:r w:rsidRPr="00B17ABA">
        <w:rPr>
          <w:rFonts w:cstheme="majorBidi"/>
          <w:lang w:val="en-US" w:eastAsia="ko-KR"/>
        </w:rPr>
        <w:t>resources</w:t>
      </w:r>
      <w:r w:rsidRPr="00B17ABA">
        <w:rPr>
          <w:rFonts w:cstheme="majorBidi"/>
        </w:rPr>
        <w:fldChar w:fldCharType="begin">
          <w:fldData xml:space="preserve">PEVuZE5vdGU+PENpdGU+PEF1dGhvcj5XZWluc3RlaW48L0F1dGhvcj48WWVhcj4yMDA2PC9ZZWFy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</w:fldData>
        </w:fldChar>
      </w:r>
      <w:r w:rsidR="00446C78" w:rsidRPr="00B17ABA">
        <w:rPr>
          <w:rFonts w:cstheme="majorBidi"/>
        </w:rPr>
        <w:instrText xml:space="preserve"> ADDIN EN.CITE </w:instrText>
      </w:r>
      <w:r w:rsidR="00446C78" w:rsidRPr="00B17ABA">
        <w:rPr>
          <w:rFonts w:cstheme="majorBidi"/>
        </w:rPr>
        <w:fldChar w:fldCharType="begin">
          <w:fldData xml:space="preserve">PEVuZE5vdGU+PENpdGU+PEF1dGhvcj5XZWluc3RlaW48L0F1dGhvcj48WWVhcj4yMDA2PC9ZZWFy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</w:fldData>
        </w:fldChar>
      </w:r>
      <w:r w:rsidR="00446C78" w:rsidRPr="00B17ABA">
        <w:rPr>
          <w:rFonts w:cstheme="majorBidi"/>
        </w:rPr>
        <w:instrText xml:space="preserve"> ADDIN EN.CITE.DATA </w:instrText>
      </w:r>
      <w:r w:rsidR="00446C78" w:rsidRPr="00B17ABA">
        <w:rPr>
          <w:rFonts w:cstheme="majorBidi"/>
        </w:rPr>
      </w:r>
      <w:r w:rsidR="00446C78" w:rsidRPr="00B17ABA">
        <w:rPr>
          <w:rFonts w:cstheme="majorBidi"/>
        </w:rPr>
        <w:fldChar w:fldCharType="end"/>
      </w:r>
      <w:r w:rsidRPr="00B17ABA">
        <w:rPr>
          <w:rFonts w:cstheme="majorBidi"/>
        </w:rPr>
      </w:r>
      <w:r w:rsidRPr="00B17ABA">
        <w:rPr>
          <w:rFonts w:cstheme="majorBidi"/>
        </w:rPr>
        <w:fldChar w:fldCharType="separate"/>
      </w:r>
      <w:r w:rsidR="00446C78" w:rsidRPr="00B17ABA">
        <w:rPr>
          <w:rFonts w:cstheme="majorBidi"/>
          <w:noProof/>
          <w:vertAlign w:val="superscript"/>
        </w:rPr>
        <w:t>[37, 38]</w:t>
      </w:r>
      <w:r w:rsidRPr="00B17ABA">
        <w:rPr>
          <w:rFonts w:cstheme="majorBidi"/>
        </w:rPr>
        <w:fldChar w:fldCharType="end"/>
      </w:r>
      <w:r w:rsidRPr="00B17ABA">
        <w:rPr>
          <w:rFonts w:cstheme="majorBidi"/>
        </w:rPr>
        <w:t>.</w:t>
      </w:r>
      <w:r w:rsidRPr="00B17ABA">
        <w:t xml:space="preserve"> </w:t>
      </w:r>
      <w:r w:rsidRPr="00B17ABA">
        <w:rPr>
          <w:lang w:val="en-US" w:eastAsia="ko-KR"/>
        </w:rPr>
        <w:t xml:space="preserve">Therefore the cost-effectiveness evidence has been generated following the current guideline published by the </w:t>
      </w:r>
      <w:r w:rsidRPr="00B17ABA">
        <w:rPr>
          <w:rFonts w:hint="eastAsia"/>
          <w:lang w:val="en-US" w:eastAsia="ko-KR"/>
        </w:rPr>
        <w:t>HTA</w:t>
      </w:r>
      <w:r w:rsidRPr="00B17ABA">
        <w:rPr>
          <w:lang w:val="en-US" w:eastAsia="ko-KR"/>
        </w:rPr>
        <w:t xml:space="preserve"> body</w:t>
      </w:r>
      <w:r w:rsidR="00D568A7" w:rsidRPr="00B17ABA">
        <w:rPr>
          <w:lang w:val="en-US" w:eastAsia="ko-KR"/>
        </w:rPr>
        <w:t xml:space="preserve">, which </w:t>
      </w:r>
      <w:r w:rsidR="00C56B71" w:rsidRPr="00B17ABA">
        <w:t>limit</w:t>
      </w:r>
      <w:r w:rsidR="00D568A7" w:rsidRPr="00B17ABA">
        <w:t>s</w:t>
      </w:r>
      <w:r w:rsidRPr="00B17ABA">
        <w:t xml:space="preserve"> the alternative treatments (sometimes treatment sequences) to the current best practice for a restricted population</w:t>
      </w:r>
      <w:r w:rsidRPr="00B17ABA">
        <w:rPr>
          <w:rFonts w:hint="eastAsia"/>
          <w:lang w:eastAsia="ko-KR"/>
        </w:rPr>
        <w:t xml:space="preserve"> because of </w:t>
      </w:r>
      <w:r w:rsidRPr="00B17ABA">
        <w:t xml:space="preserve">resource requirement, time to develop the model and </w:t>
      </w:r>
      <w:r w:rsidRPr="00B17ABA">
        <w:rPr>
          <w:rFonts w:hint="eastAsia"/>
          <w:lang w:eastAsia="ko-KR"/>
        </w:rPr>
        <w:t>to make a decision</w:t>
      </w:r>
      <w:r w:rsidRPr="00B17ABA">
        <w:fldChar w:fldCharType="begin">
          <w:fldData xml:space="preserve">PEVuZE5vdGU+PENpdGU+PEF1dGhvcj5OSUNFPC9BdXRob3I+PFllYXI+MjAxMzwvWWVhcj48UmVj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</w:fldData>
        </w:fldChar>
      </w:r>
      <w:r w:rsidR="00446C78" w:rsidRPr="00B17ABA">
        <w:instrText xml:space="preserve"> ADDIN EN.CITE </w:instrText>
      </w:r>
      <w:r w:rsidR="00446C78" w:rsidRPr="00B17ABA">
        <w:fldChar w:fldCharType="begin">
          <w:fldData xml:space="preserve">PEVuZE5vdGU+PENpdGU+PEF1dGhvcj5OSUNFPC9BdXRob3I+PFllYXI+MjAxMzwvWWVhcj48UmVj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</w:fldData>
        </w:fldChar>
      </w:r>
      <w:r w:rsidR="00446C78" w:rsidRPr="00B17ABA">
        <w:instrText xml:space="preserve"> ADDIN EN.CITE.DATA </w:instrText>
      </w:r>
      <w:r w:rsidR="00446C78" w:rsidRPr="00B17ABA">
        <w:fldChar w:fldCharType="end"/>
      </w:r>
      <w:r w:rsidRPr="00B17ABA">
        <w:fldChar w:fldCharType="separate"/>
      </w:r>
      <w:r w:rsidR="00446C78" w:rsidRPr="00B17ABA">
        <w:rPr>
          <w:noProof/>
          <w:vertAlign w:val="superscript"/>
        </w:rPr>
        <w:t>[7, 39]</w:t>
      </w:r>
      <w:r w:rsidRPr="00B17ABA">
        <w:fldChar w:fldCharType="end"/>
      </w:r>
      <w:r w:rsidRPr="00B17ABA">
        <w:t xml:space="preserve">. </w:t>
      </w:r>
    </w:p>
    <w:p w:rsidR="00D568A7" w:rsidRPr="00B17ABA" w:rsidRDefault="00FA1FAD" w:rsidP="00F570A1">
      <w:pPr>
        <w:jc w:val="both"/>
        <w:rPr>
          <w:rFonts w:ascii="Times New Roman" w:hAnsi="Times New Roman" w:cs="Times New Roman"/>
          <w:lang w:eastAsia="ko-KR"/>
        </w:rPr>
      </w:pPr>
      <w:r w:rsidRPr="00B17ABA">
        <w:rPr>
          <w:lang w:eastAsia="ko-KR"/>
        </w:rPr>
        <w:lastRenderedPageBreak/>
        <w:t xml:space="preserve">From a methodological perspective, </w:t>
      </w:r>
      <w:r w:rsidR="00D568A7" w:rsidRPr="00B17ABA">
        <w:rPr>
          <w:rFonts w:ascii="Times New Roman" w:hAnsi="Times New Roman" w:cs="Times New Roman"/>
        </w:rPr>
        <w:t xml:space="preserve">it has been argued that a methodological shift in economic evaluation is required from a static to a dynamic perspective </w:t>
      </w:r>
      <w:r w:rsidR="00D568A7" w:rsidRPr="00B17ABA">
        <w:rPr>
          <w:rFonts w:ascii="Times New Roman" w:eastAsia="Malgun Gothic" w:hAnsi="Times New Roman" w:cs="Times New Roman"/>
          <w:lang w:eastAsia="ko-KR"/>
        </w:rPr>
        <w:t>to identify the optimal treatment sequence in long-term medical conditions</w:t>
      </w:r>
      <w:r w:rsidR="00D568A7" w:rsidRPr="00B17ABA">
        <w:rPr>
          <w:rFonts w:ascii="Times New Roman" w:eastAsia="Arial Unicode MS" w:hAnsi="Times New Roman" w:cs="Times New Roman"/>
          <w:noProof/>
          <w:lang w:val="en-US"/>
        </w:rPr>
        <w:fldChar w:fldCharType="begin">
          <w:fldData xml:space="preserve">PEVuZE5vdGU+PENpdGU+PEF1dGhvcj5WZXJub248L0F1dGhvcj48WWVhcj4yMDA2PC9ZZWFyPjxS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</w:fldData>
        </w:fldChar>
      </w:r>
      <w:r w:rsidR="00446C78" w:rsidRPr="00B17ABA">
        <w:rPr>
          <w:rFonts w:ascii="Times New Roman" w:eastAsia="Arial Unicode MS" w:hAnsi="Times New Roman" w:cs="Times New Roman"/>
          <w:noProof/>
          <w:lang w:val="en-US"/>
        </w:rPr>
        <w:instrText xml:space="preserve"> ADDIN EN.CITE </w:instrText>
      </w:r>
      <w:r w:rsidR="00446C78" w:rsidRPr="00B17ABA">
        <w:rPr>
          <w:rFonts w:ascii="Times New Roman" w:eastAsia="Arial Unicode MS" w:hAnsi="Times New Roman" w:cs="Times New Roman"/>
          <w:noProof/>
          <w:lang w:val="en-US"/>
        </w:rPr>
        <w:fldChar w:fldCharType="begin">
          <w:fldData xml:space="preserve">PEVuZE5vdGU+PENpdGU+PEF1dGhvcj5WZXJub248L0F1dGhvcj48WWVhcj4yMDA2PC9ZZWFyPjxS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</w:fldData>
        </w:fldChar>
      </w:r>
      <w:r w:rsidR="00446C78" w:rsidRPr="00B17ABA">
        <w:rPr>
          <w:rFonts w:ascii="Times New Roman" w:eastAsia="Arial Unicode MS" w:hAnsi="Times New Roman" w:cs="Times New Roman"/>
          <w:noProof/>
          <w:lang w:val="en-US"/>
        </w:rPr>
        <w:instrText xml:space="preserve"> ADDIN EN.CITE.DATA </w:instrText>
      </w:r>
      <w:r w:rsidR="00446C78" w:rsidRPr="00B17ABA">
        <w:rPr>
          <w:rFonts w:ascii="Times New Roman" w:eastAsia="Arial Unicode MS" w:hAnsi="Times New Roman" w:cs="Times New Roman"/>
          <w:noProof/>
          <w:lang w:val="en-US"/>
        </w:rPr>
      </w:r>
      <w:r w:rsidR="00446C78" w:rsidRPr="00B17ABA">
        <w:rPr>
          <w:rFonts w:ascii="Times New Roman" w:eastAsia="Arial Unicode MS" w:hAnsi="Times New Roman" w:cs="Times New Roman"/>
          <w:noProof/>
          <w:lang w:val="en-US"/>
        </w:rPr>
        <w:fldChar w:fldCharType="end"/>
      </w:r>
      <w:r w:rsidR="00D568A7" w:rsidRPr="00B17ABA">
        <w:rPr>
          <w:rFonts w:ascii="Times New Roman" w:eastAsia="Arial Unicode MS" w:hAnsi="Times New Roman" w:cs="Times New Roman"/>
          <w:noProof/>
          <w:lang w:val="en-US"/>
        </w:rPr>
      </w:r>
      <w:r w:rsidR="00D568A7" w:rsidRPr="00B17ABA">
        <w:rPr>
          <w:rFonts w:ascii="Times New Roman" w:eastAsia="Arial Unicode MS" w:hAnsi="Times New Roman" w:cs="Times New Roman"/>
          <w:noProof/>
          <w:lang w:val="en-US"/>
        </w:rPr>
        <w:fldChar w:fldCharType="separate"/>
      </w:r>
      <w:r w:rsidR="00446C78" w:rsidRPr="00B17ABA">
        <w:rPr>
          <w:rFonts w:ascii="Times New Roman" w:eastAsia="Arial Unicode MS" w:hAnsi="Times New Roman" w:cs="Times New Roman"/>
          <w:noProof/>
          <w:vertAlign w:val="superscript"/>
          <w:lang w:val="en-US"/>
        </w:rPr>
        <w:t>[40, 41]</w:t>
      </w:r>
      <w:r w:rsidR="00D568A7" w:rsidRPr="00B17ABA">
        <w:rPr>
          <w:rFonts w:ascii="Times New Roman" w:eastAsia="Arial Unicode MS" w:hAnsi="Times New Roman" w:cs="Times New Roman"/>
          <w:noProof/>
          <w:lang w:val="en-US"/>
        </w:rPr>
        <w:fldChar w:fldCharType="end"/>
      </w:r>
      <w:r w:rsidR="00D568A7" w:rsidRPr="00B17ABA">
        <w:rPr>
          <w:rFonts w:ascii="Times New Roman" w:eastAsia="Malgun Gothic" w:hAnsi="Times New Roman" w:cs="Times New Roman"/>
          <w:lang w:eastAsia="ko-KR"/>
        </w:rPr>
        <w:t>.</w:t>
      </w:r>
      <w:r w:rsidR="00D568A7" w:rsidRPr="00B17ABA">
        <w:rPr>
          <w:rFonts w:ascii="Times New Roman" w:hAnsi="Times New Roman" w:cs="Times New Roman"/>
        </w:rPr>
        <w:t xml:space="preserve"> However</w:t>
      </w:r>
      <w:r w:rsidR="004C1768" w:rsidRPr="00B17ABA">
        <w:rPr>
          <w:rFonts w:ascii="Times New Roman" w:hAnsi="Times New Roman" w:cs="Times New Roman"/>
        </w:rPr>
        <w:t>,</w:t>
      </w:r>
      <w:r w:rsidR="00D568A7" w:rsidRPr="00B17ABA">
        <w:rPr>
          <w:rFonts w:ascii="Times New Roman" w:hAnsi="Times New Roman" w:cs="Times New Roman"/>
        </w:rPr>
        <w:t xml:space="preserve"> </w:t>
      </w:r>
      <w:r w:rsidR="00D568A7" w:rsidRPr="00B17ABA">
        <w:rPr>
          <w:rFonts w:ascii="Times New Roman" w:eastAsia="Malgun Gothic" w:hAnsi="Times New Roman" w:cs="Times New Roman"/>
          <w:lang w:eastAsia="ko-KR"/>
        </w:rPr>
        <w:t xml:space="preserve">studying the dynamic nature of SDDPs can be challenging because of the computational complexity </w:t>
      </w:r>
      <w:r w:rsidR="00D568A7" w:rsidRPr="00B17ABA">
        <w:rPr>
          <w:rFonts w:ascii="Times New Roman" w:hAnsi="Times New Roman" w:cs="Times New Roman"/>
        </w:rPr>
        <w:t>caused by a potentially large number of drug sequences and disease pathways (i.e., the sequences of health states) and the interdependence between the drug sequences and the disease pathways over time</w:t>
      </w:r>
      <w:r w:rsidR="00D568A7" w:rsidRPr="00B17ABA">
        <w:rPr>
          <w:rFonts w:ascii="Times New Roman" w:eastAsia="Arial Unicode MS" w:hAnsi="Times New Roman" w:cs="Times New Roman"/>
          <w:noProof/>
          <w:lang w:val="en-US"/>
        </w:rPr>
        <w:fldChar w:fldCharType="begin"/>
      </w:r>
      <w:r w:rsidR="00446C78" w:rsidRPr="00B17ABA">
        <w:rPr>
          <w:rFonts w:ascii="Times New Roman" w:eastAsia="Arial Unicode MS" w:hAnsi="Times New Roman" w:cs="Times New Roman"/>
          <w:noProof/>
          <w:lang w:val="en-US"/>
        </w:rPr>
        <w:instrText xml:space="preserve"> ADDIN EN.CITE &lt;EndNote&gt;&lt;Cite&gt;&lt;Author&gt;Nordmann&lt;/Author&gt;&lt;Year&gt;2003&lt;/Year&gt;&lt;RecNum&gt;9&lt;/RecNum&gt;&lt;DisplayText&gt;&lt;style face="superscript"&gt;[42]&lt;/style&gt;&lt;/DisplayText&gt;&lt;record&gt;&lt;rec-number&gt;9&lt;/rec-number&gt;&lt;foreign-keys&gt;&lt;key app="EN" db-id="z2a0dvwpazf220et2vh50z295rxpzfevwft2"&gt;9&lt;/key&gt;&lt;/foreign-keys&gt;&lt;ref-type name="Journal Article"&gt;17&lt;/ref-type&gt;&lt;contributors&gt;&lt;authors&gt;&lt;author&gt;Nordmann, A. J.&lt;/author&gt;&lt;author&gt;Krahn, M.&lt;/author&gt;&lt;author&gt;Logan, A. G.&lt;/author&gt;&lt;author&gt;Naglie, G.&lt;/author&gt;&lt;author&gt;Detsky, A. S.&lt;/author&gt;&lt;/authors&gt;&lt;/contributors&gt;&lt;auth-address&gt;The Programme in Clinical Epidemiology and Health Care Research, University of Toronto, Toronto, Ontario, Canada. nordmanna@uhbs.ch&lt;/auth-address&gt;&lt;titles&gt;&lt;title&gt;The cost effectiveness of ACE inhibitors as first-line antihypertensive therapy&lt;/title&gt;&lt;secondary-title&gt;Pharmacoeconomics&lt;/secondary-title&gt;&lt;/titles&gt;&lt;periodical&gt;&lt;full-title&gt;Pharmacoeconomics&lt;/full-title&gt;&lt;/periodical&gt;&lt;pages&gt;573-85&lt;/pages&gt;&lt;volume&gt;21&lt;/volume&gt;&lt;number&gt;8&lt;/number&gt;&lt;dates&gt;&lt;year&gt;2003&lt;/year&gt;&lt;pub-dates&gt;&lt;date&gt;June&lt;/date&gt;&lt;/pub-dates&gt;&lt;/dates&gt;&lt;urls&gt;&lt;related-urls&gt;&lt;url&gt;http://link.springer.com/article/10.2165/00019053-200321080-00004&lt;/url&gt;&lt;/related-urls&gt;&lt;/urls&gt;&lt;remote-database-name&gt;MEDLINE&lt;/remote-database-name&gt;&lt;remote-database-provider&gt;Ovid Technologies&lt;/remote-database-provider&gt;&lt;language&gt;o&lt;/language&gt;&lt;access-date&gt;Accessed 19 February 2014&lt;/access-date&gt;&lt;/record&gt;&lt;/Cite&gt;&lt;/EndNote&gt;</w:instrText>
      </w:r>
      <w:r w:rsidR="00D568A7" w:rsidRPr="00B17ABA">
        <w:rPr>
          <w:rFonts w:ascii="Times New Roman" w:eastAsia="Arial Unicode MS" w:hAnsi="Times New Roman" w:cs="Times New Roman"/>
          <w:noProof/>
          <w:lang w:val="en-US"/>
        </w:rPr>
        <w:fldChar w:fldCharType="separate"/>
      </w:r>
      <w:r w:rsidR="00446C78" w:rsidRPr="00B17ABA">
        <w:rPr>
          <w:rFonts w:ascii="Times New Roman" w:eastAsia="Arial Unicode MS" w:hAnsi="Times New Roman" w:cs="Times New Roman"/>
          <w:noProof/>
          <w:vertAlign w:val="superscript"/>
          <w:lang w:val="en-US"/>
        </w:rPr>
        <w:t>[42]</w:t>
      </w:r>
      <w:r w:rsidR="00D568A7" w:rsidRPr="00B17ABA">
        <w:rPr>
          <w:rFonts w:ascii="Times New Roman" w:eastAsia="Arial Unicode MS" w:hAnsi="Times New Roman" w:cs="Times New Roman"/>
          <w:noProof/>
          <w:lang w:val="en-US"/>
        </w:rPr>
        <w:fldChar w:fldCharType="end"/>
      </w:r>
      <w:r w:rsidR="00D568A7" w:rsidRPr="00B17ABA">
        <w:rPr>
          <w:rFonts w:ascii="Times New Roman" w:eastAsia="Malgun Gothic" w:hAnsi="Times New Roman" w:cs="Times New Roman"/>
          <w:lang w:eastAsia="ko-KR"/>
        </w:rPr>
        <w:t xml:space="preserve">. </w:t>
      </w:r>
      <w:r w:rsidR="00D568A7" w:rsidRPr="00B17ABA">
        <w:rPr>
          <w:rFonts w:ascii="Times New Roman" w:hAnsi="Times New Roman" w:cs="Times New Roman"/>
        </w:rPr>
        <w:t xml:space="preserve">Another challenge is how to model SDDPs when experimental or observational longitudinal data of sequential drug use are not available. </w:t>
      </w:r>
      <w:r w:rsidR="00D568A7" w:rsidRPr="00B17ABA">
        <w:rPr>
          <w:rFonts w:ascii="Times New Roman" w:eastAsia="Malgun Gothic" w:hAnsi="Times New Roman" w:cs="Times New Roman"/>
          <w:lang w:eastAsia="ko-KR"/>
        </w:rPr>
        <w:t xml:space="preserve">While data on the clinical effectiveness of first line drugs is relatively abundant, data on the effectiveness of subsequent treatment(s) after an initial drug fails and any </w:t>
      </w:r>
      <w:r w:rsidR="00D568A7" w:rsidRPr="00B17ABA">
        <w:rPr>
          <w:rFonts w:ascii="Times New Roman" w:hAnsi="Times New Roman" w:cs="Times New Roman"/>
        </w:rPr>
        <w:t xml:space="preserve">potential interaction with concurrent drugs is scarce for many health conditions. </w:t>
      </w:r>
    </w:p>
    <w:p w:rsidR="00F600D3" w:rsidRPr="00B17ABA" w:rsidRDefault="00FA1FAD">
      <w:pPr>
        <w:jc w:val="both"/>
        <w:rPr>
          <w:lang w:eastAsia="ko-KR"/>
        </w:rPr>
      </w:pPr>
      <w:r w:rsidRPr="00B17ABA">
        <w:t>Several studies have developed a comprehensive policy model</w:t>
      </w:r>
      <w:r w:rsidR="003A2511" w:rsidRPr="00B17ABA">
        <w:t>,</w:t>
      </w:r>
      <w:r w:rsidRPr="00B17ABA">
        <w:t xml:space="preserve"> which can simultaneously evaluate the cost and benefit associated with the prevention and therapeutic interventions across the entire disease pathway</w:t>
      </w:r>
      <w:r w:rsidRPr="009923E9">
        <w:t xml:space="preserve">. </w:t>
      </w:r>
      <w:r w:rsidRPr="00B17ABA">
        <w:t>Weinstein et al developed the coronary heart disease (CHD) policy model, which consists of the demographic-epidemiologic model for persons free of CHD, the bridge model for persons with new CHD and the disease history model for persons with a CHD history, to forecast the CHD incidence, mortality and cost of alternative preventive and therapeutic interventions</w:t>
      </w:r>
      <w:r w:rsidRPr="00B17ABA">
        <w:fldChar w:fldCharType="begin">
          <w:fldData xml:space="preserve">PEVuZE5vdGU+PENpdGU+PEF1dGhvcj5XZWluc3RlaW48L0F1dGhvcj48WWVhcj4xOTg3PC9ZZWFy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</w:fldData>
        </w:fldChar>
      </w:r>
      <w:r w:rsidR="001D23F1" w:rsidRPr="00B17ABA">
        <w:instrText xml:space="preserve"> ADDIN EN.CITE </w:instrText>
      </w:r>
      <w:r w:rsidR="001D23F1" w:rsidRPr="00B17ABA">
        <w:fldChar w:fldCharType="begin">
          <w:fldData xml:space="preserve">PEVuZE5vdGU+PENpdGU+PEF1dGhvcj5XZWluc3RlaW48L0F1dGhvcj48WWVhcj4xOTg3PC9ZZWFy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</w:fldData>
        </w:fldChar>
      </w:r>
      <w:r w:rsidR="001D23F1" w:rsidRPr="00B17ABA">
        <w:instrText xml:space="preserve"> ADDIN EN.CITE.DATA </w:instrText>
      </w:r>
      <w:r w:rsidR="001D23F1" w:rsidRPr="00B17ABA">
        <w:fldChar w:fldCharType="end"/>
      </w:r>
      <w:r w:rsidRPr="00B17ABA">
        <w:fldChar w:fldCharType="separate"/>
      </w:r>
      <w:r w:rsidR="001D23F1" w:rsidRPr="00B17ABA">
        <w:rPr>
          <w:noProof/>
          <w:vertAlign w:val="superscript"/>
        </w:rPr>
        <w:t>[43]</w:t>
      </w:r>
      <w:r w:rsidRPr="00B17ABA">
        <w:fldChar w:fldCharType="end"/>
      </w:r>
      <w:r w:rsidRPr="00B17ABA">
        <w:t>. Recently, Tappenden et al proposed a methodological framework of “Whole Disease Modelling” in cancer treatment and prevention that covers the costs and effectiveness occurring in pre-clinical disease state, diagnosis and referral, treatment for early disease, follow-up for surveillance and treatment for metastases, using a case study of colorectal cancer</w:t>
      </w:r>
      <w:r w:rsidRPr="00B17ABA">
        <w:fldChar w:fldCharType="begin">
          <w:fldData xml:space="preserve">PEVuZE5vdGU+PENpdGU+PEF1dGhvcj5UYXBwZW5kZW48L0F1dGhvcj48WWVhcj4yMDEwPC9ZZWFy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</w:fldData>
        </w:fldChar>
      </w:r>
      <w:r w:rsidR="00446C78" w:rsidRPr="00B17ABA">
        <w:instrText xml:space="preserve"> ADDIN EN.CITE </w:instrText>
      </w:r>
      <w:r w:rsidR="00446C78" w:rsidRPr="00B17ABA">
        <w:fldChar w:fldCharType="begin">
          <w:fldData xml:space="preserve">PEVuZE5vdGU+PENpdGU+PEF1dGhvcj5UYXBwZW5kZW48L0F1dGhvcj48WWVhcj4yMDEwPC9ZZWFy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</w:fldData>
        </w:fldChar>
      </w:r>
      <w:r w:rsidR="00446C78" w:rsidRPr="00B17ABA">
        <w:instrText xml:space="preserve"> ADDIN EN.CITE.DATA </w:instrText>
      </w:r>
      <w:r w:rsidR="00446C78" w:rsidRPr="00B17ABA">
        <w:fldChar w:fldCharType="end"/>
      </w:r>
      <w:r w:rsidRPr="00B17ABA">
        <w:fldChar w:fldCharType="separate"/>
      </w:r>
      <w:r w:rsidR="00446C78" w:rsidRPr="00B17ABA">
        <w:rPr>
          <w:noProof/>
          <w:vertAlign w:val="superscript"/>
        </w:rPr>
        <w:t>[39, 44, 45]</w:t>
      </w:r>
      <w:r w:rsidRPr="00B17ABA">
        <w:fldChar w:fldCharType="end"/>
      </w:r>
      <w:r w:rsidRPr="00B17ABA">
        <w:t xml:space="preserve">. </w:t>
      </w:r>
      <w:r w:rsidRPr="009923E9">
        <w:t xml:space="preserve">However, </w:t>
      </w:r>
      <w:r w:rsidR="00181A8E" w:rsidRPr="009923E9">
        <w:t xml:space="preserve">the comprehensive disease pathway model is a simulation model but not an optimisation </w:t>
      </w:r>
      <w:r w:rsidR="00882B67" w:rsidRPr="00B17ABA">
        <w:t>model</w:t>
      </w:r>
      <w:r w:rsidR="00181A8E" w:rsidRPr="009923E9">
        <w:t>. It can provide the cost-effectiveness estimates for a larger part of complicated disease pathway but does not include a solution procedure</w:t>
      </w:r>
      <w:r w:rsidR="003A2511" w:rsidRPr="00B17ABA">
        <w:t>,</w:t>
      </w:r>
      <w:r w:rsidR="00B8666A" w:rsidRPr="009923E9">
        <w:t xml:space="preserve"> which finds the best solution to maximise the </w:t>
      </w:r>
      <w:r w:rsidR="00882B67" w:rsidRPr="00B17ABA">
        <w:t>overall treatment net benefit</w:t>
      </w:r>
      <w:r w:rsidR="00B8666A" w:rsidRPr="009923E9">
        <w:t>. In particular</w:t>
      </w:r>
      <w:r w:rsidR="001A5444" w:rsidRPr="00B17ABA">
        <w:t>,</w:t>
      </w:r>
      <w:r w:rsidR="00B8666A" w:rsidRPr="009923E9">
        <w:t xml:space="preserve"> s</w:t>
      </w:r>
      <w:r w:rsidRPr="009923E9">
        <w:t>olving SDDPs involves testing a considerable number of possible treatment pathways to identify the optimal or near optimal solution</w:t>
      </w:r>
      <w:r w:rsidR="00181A8E" w:rsidRPr="009923E9">
        <w:t>.</w:t>
      </w:r>
      <w:r w:rsidR="00B8666A" w:rsidRPr="009923E9">
        <w:t xml:space="preserve"> T</w:t>
      </w:r>
      <w:r w:rsidR="00181A8E" w:rsidRPr="009923E9">
        <w:t>h</w:t>
      </w:r>
      <w:r w:rsidR="00B8666A" w:rsidRPr="009923E9">
        <w:t xml:space="preserve">is means that </w:t>
      </w:r>
      <w:r w:rsidR="00131186" w:rsidRPr="00B17ABA">
        <w:t>an SDDP</w:t>
      </w:r>
      <w:r w:rsidR="00B8666A" w:rsidRPr="009923E9">
        <w:t xml:space="preserve"> model will </w:t>
      </w:r>
      <w:r w:rsidR="00181A8E" w:rsidRPr="009923E9">
        <w:t>need to be incorporated with an optimisation technique</w:t>
      </w:r>
      <w:r w:rsidR="003A2511" w:rsidRPr="00B17ABA">
        <w:t>,</w:t>
      </w:r>
      <w:r w:rsidR="00181A8E" w:rsidRPr="009923E9">
        <w:t xml:space="preserve"> which could search the large decision space more efficiently</w:t>
      </w:r>
      <w:r w:rsidR="00086AF5" w:rsidRPr="00B17ABA">
        <w:t>.</w:t>
      </w:r>
      <w:r w:rsidR="00181A8E" w:rsidRPr="009923E9">
        <w:t xml:space="preserve"> </w:t>
      </w:r>
      <w:r w:rsidR="00E93041" w:rsidRPr="009923E9">
        <w:t>Hence this thesis trie</w:t>
      </w:r>
      <w:r w:rsidR="001A5444" w:rsidRPr="00B17ABA">
        <w:t>d</w:t>
      </w:r>
      <w:r w:rsidR="00E93041" w:rsidRPr="009923E9">
        <w:t xml:space="preserve"> to identify the potential optimisation methods to solve SDDPs efficiently and to discuss about the applicability of the key optimisation methods using a case study of primary hypertension.</w:t>
      </w:r>
    </w:p>
    <w:p w:rsidR="00F600D3" w:rsidRPr="00B17ABA" w:rsidRDefault="00F600D3" w:rsidP="009923E9">
      <w:pPr>
        <w:pStyle w:val="Heading2"/>
        <w:rPr>
          <w:lang w:eastAsia="ko-KR"/>
        </w:rPr>
      </w:pPr>
      <w:bookmarkStart w:id="25" w:name="_Toc426018021"/>
      <w:r w:rsidRPr="00B17ABA">
        <w:rPr>
          <w:lang w:eastAsia="ko-KR"/>
        </w:rPr>
        <w:lastRenderedPageBreak/>
        <w:t xml:space="preserve">General </w:t>
      </w:r>
      <w:r w:rsidR="00DB0338" w:rsidRPr="00B17ABA">
        <w:rPr>
          <w:lang w:eastAsia="ko-KR"/>
        </w:rPr>
        <w:t xml:space="preserve">optimisation </w:t>
      </w:r>
      <w:r w:rsidRPr="00B17ABA">
        <w:rPr>
          <w:lang w:eastAsia="ko-KR"/>
        </w:rPr>
        <w:t>approaches</w:t>
      </w:r>
      <w:r w:rsidR="00207E9F" w:rsidRPr="00B17ABA">
        <w:rPr>
          <w:lang w:eastAsia="ko-KR"/>
        </w:rPr>
        <w:t xml:space="preserve"> to solve sequential decision problems</w:t>
      </w:r>
      <w:bookmarkEnd w:id="25"/>
    </w:p>
    <w:p w:rsidR="00086AF5" w:rsidRPr="00B17ABA" w:rsidRDefault="00086AF5" w:rsidP="00086AF5">
      <w:pPr>
        <w:jc w:val="both"/>
        <w:rPr>
          <w:lang w:eastAsia="ko-KR"/>
        </w:rPr>
      </w:pPr>
      <w:r w:rsidRPr="00B17ABA">
        <w:rPr>
          <w:rFonts w:hint="eastAsia"/>
          <w:lang w:eastAsia="ko-KR"/>
        </w:rPr>
        <w:t>Optimi</w:t>
      </w:r>
      <w:r w:rsidRPr="00B17ABA">
        <w:rPr>
          <w:lang w:eastAsia="ko-KR"/>
        </w:rPr>
        <w:t>s</w:t>
      </w:r>
      <w:r w:rsidRPr="00B17ABA">
        <w:rPr>
          <w:rFonts w:hint="eastAsia"/>
          <w:lang w:eastAsia="ko-KR"/>
        </w:rPr>
        <w:t xml:space="preserve">ation </w:t>
      </w:r>
      <w:r w:rsidRPr="00B17ABA">
        <w:rPr>
          <w:lang w:eastAsia="ko-KR"/>
        </w:rPr>
        <w:t>is</w:t>
      </w:r>
      <w:r w:rsidRPr="00B17ABA">
        <w:rPr>
          <w:rFonts w:hint="eastAsia"/>
          <w:lang w:eastAsia="ko-KR"/>
        </w:rPr>
        <w:t xml:space="preserve"> the process </w:t>
      </w:r>
      <w:r w:rsidRPr="00B17ABA">
        <w:rPr>
          <w:lang w:eastAsia="ko-KR"/>
        </w:rPr>
        <w:t xml:space="preserve">of </w:t>
      </w:r>
      <w:r w:rsidRPr="00B17ABA">
        <w:rPr>
          <w:rFonts w:hint="eastAsia"/>
          <w:lang w:eastAsia="ko-KR"/>
        </w:rPr>
        <w:t>find</w:t>
      </w:r>
      <w:r w:rsidRPr="00B17ABA">
        <w:rPr>
          <w:lang w:eastAsia="ko-KR"/>
        </w:rPr>
        <w:t>ing</w:t>
      </w:r>
      <w:r w:rsidRPr="00B17ABA">
        <w:rPr>
          <w:rFonts w:hint="eastAsia"/>
          <w:lang w:eastAsia="ko-KR"/>
        </w:rPr>
        <w:t xml:space="preserve"> the </w:t>
      </w:r>
      <w:r w:rsidRPr="00B17ABA">
        <w:rPr>
          <w:lang w:eastAsia="ko-KR"/>
        </w:rPr>
        <w:t>conditions</w:t>
      </w:r>
      <w:r w:rsidRPr="00B17ABA">
        <w:rPr>
          <w:rFonts w:hint="eastAsia"/>
          <w:lang w:eastAsia="ko-KR"/>
        </w:rPr>
        <w:t xml:space="preserve"> that give the maximum or minimum value of </w:t>
      </w:r>
      <w:r w:rsidRPr="00B17ABA">
        <w:rPr>
          <w:lang w:eastAsia="ko-KR"/>
        </w:rPr>
        <w:t>an objective function</w:t>
      </w:r>
      <w:r w:rsidRPr="00B17ABA">
        <w:rPr>
          <w:rFonts w:hint="eastAsia"/>
          <w:lang w:eastAsia="ko-KR"/>
        </w:rPr>
        <w:t xml:space="preserve"> under given </w:t>
      </w:r>
      <w:r w:rsidRPr="00B17ABA">
        <w:rPr>
          <w:lang w:eastAsia="ko-KR"/>
        </w:rPr>
        <w:t>circumstances</w:t>
      </w:r>
      <w:r w:rsidRPr="00B17ABA">
        <w:rPr>
          <w:lang w:eastAsia="ko-KR"/>
        </w:rPr>
        <w:fldChar w:fldCharType="begin"/>
      </w:r>
      <w:r w:rsidRPr="00B17ABA">
        <w:rPr>
          <w:lang w:eastAsia="ko-KR"/>
        </w:rPr>
        <w:instrText xml:space="preserve"> ADDIN EN.CITE &lt;EndNote&gt;&lt;Cite&gt;&lt;Author&gt;Rao&lt;/Author&gt;&lt;Year&gt;1979&lt;/Year&gt;&lt;RecNum&gt;36&lt;/RecNum&gt;&lt;DisplayText&gt;&lt;style face="superscript"&gt;[46]&lt;/style&gt;&lt;/DisplayText&gt;&lt;record&gt;&lt;rec-number&gt;36&lt;/rec-number&gt;&lt;foreign-keys&gt;&lt;key app="EN" db-id="z2a0dvwpazf220et2vh50z295rxpzfevwft2"&gt;36&lt;/key&gt;&lt;/foreign-keys&gt;&lt;ref-type name="Book"&gt;6&lt;/ref-type&gt;&lt;contributors&gt;&lt;authors&gt;&lt;author&gt;Rao, S.S. &lt;/author&gt;&lt;/authors&gt;&lt;/contributors&gt;&lt;titles&gt;&lt;title&gt;Optimization : theory and applications &lt;/title&gt;&lt;/titles&gt;&lt;dates&gt;&lt;year&gt;1979&lt;/year&gt;&lt;/dates&gt;&lt;publisher&gt;Wiley Eastern&lt;/publisher&gt;&lt;urls&gt;&lt;/urls&gt;&lt;/record&gt;&lt;/Cite&gt;&lt;/EndNote&gt;</w:instrText>
      </w:r>
      <w:r w:rsidRPr="00B17ABA">
        <w:rPr>
          <w:lang w:eastAsia="ko-KR"/>
        </w:rPr>
        <w:fldChar w:fldCharType="separate"/>
      </w:r>
      <w:r w:rsidRPr="00B17ABA">
        <w:rPr>
          <w:noProof/>
          <w:vertAlign w:val="superscript"/>
          <w:lang w:eastAsia="ko-KR"/>
        </w:rPr>
        <w:t>[46]</w:t>
      </w:r>
      <w:r w:rsidRPr="00B17ABA">
        <w:rPr>
          <w:lang w:eastAsia="ko-KR"/>
        </w:rPr>
        <w:fldChar w:fldCharType="end"/>
      </w:r>
      <w:r w:rsidRPr="00B17ABA">
        <w:rPr>
          <w:rFonts w:hint="eastAsia"/>
          <w:lang w:eastAsia="ko-KR"/>
        </w:rPr>
        <w:t xml:space="preserve">. </w:t>
      </w:r>
      <w:r w:rsidRPr="00B17ABA">
        <w:rPr>
          <w:rFonts w:ascii="Times New Roman" w:hAnsi="Times New Roman" w:cs="Times New Roman"/>
        </w:rPr>
        <w:t>Classic optimisation technique is mathematical programming</w:t>
      </w:r>
      <w:r w:rsidR="003A2511" w:rsidRPr="00B17ABA">
        <w:rPr>
          <w:rFonts w:ascii="Times New Roman" w:hAnsi="Times New Roman" w:cs="Times New Roman"/>
        </w:rPr>
        <w:t>,</w:t>
      </w:r>
      <w:r w:rsidRPr="00B17ABA">
        <w:rPr>
          <w:rFonts w:ascii="Times New Roman" w:hAnsi="Times New Roman" w:cs="Times New Roman"/>
        </w:rPr>
        <w:t xml:space="preserve"> which </w:t>
      </w:r>
      <w:r w:rsidRPr="00B17ABA">
        <w:rPr>
          <w:bCs/>
        </w:rPr>
        <w:t>finds the global optimal solution</w:t>
      </w:r>
      <w:r w:rsidRPr="00B17ABA">
        <w:rPr>
          <w:rFonts w:ascii="Times New Roman" w:hAnsi="Times New Roman" w:cs="Times New Roman"/>
        </w:rPr>
        <w:t xml:space="preserve"> </w:t>
      </w:r>
      <w:r w:rsidRPr="00B17ABA">
        <w:rPr>
          <w:lang w:eastAsia="ko-KR"/>
        </w:rPr>
        <w:t xml:space="preserve">where the objective function and constraints are described as the functions of certain decision </w:t>
      </w:r>
      <w:r w:rsidRPr="00B17ABA">
        <w:t>variables. Linear programming (LP) can be applicable for a problem whose objective function and the constraints appear as linear function of the decision variables. Key assumptions of LP are 1) proportionality of the value of the objective function and constraints to the level of the input parameters, 2) additivity of the individual components of the objective function and constraints, 3) divisibility of the decision variables into non-integer values and 4) certainty of all model parameter values</w:t>
      </w:r>
      <w:r w:rsidRPr="00B17ABA">
        <w:fldChar w:fldCharType="begin"/>
      </w:r>
      <w:r w:rsidRPr="00B17ABA">
        <w:instrText xml:space="preserve"> ADDIN EN.CITE &lt;EndNote&gt;&lt;Cite&gt;&lt;Author&gt;Murty&lt;/Author&gt;&lt;Year&gt;1983&lt;/Year&gt;&lt;RecNum&gt;689&lt;/RecNum&gt;&lt;DisplayText&gt;&lt;style face="superscript"&gt;[47]&lt;/style&gt;&lt;/DisplayText&gt;&lt;record&gt;&lt;rec-number&gt;689&lt;/rec-number&gt;&lt;foreign-keys&gt;&lt;key app="EN" db-id="z2a0dvwpazf220et2vh50z295rxpzfevwft2"&gt;689&lt;/key&gt;&lt;/foreign-keys&gt;&lt;ref-type name="Book"&gt;6&lt;/ref-type&gt;&lt;contributors&gt;&lt;authors&gt;&lt;author&gt;Murty, K. G.&lt;/author&gt;&lt;/authors&gt;&lt;/contributors&gt;&lt;titles&gt;&lt;title&gt;Linear programming&lt;/title&gt;&lt;/titles&gt;&lt;dates&gt;&lt;year&gt;1983&lt;/year&gt;&lt;/dates&gt;&lt;pub-location&gt;New York&lt;/pub-location&gt;&lt;publisher&gt;John Wiley &amp;amp; Sons Inc&lt;/publisher&gt;&lt;urls&gt;&lt;/urls&gt;&lt;/record&gt;&lt;/Cite&gt;&lt;/EndNote&gt;</w:instrText>
      </w:r>
      <w:r w:rsidRPr="00B17ABA">
        <w:fldChar w:fldCharType="separate"/>
      </w:r>
      <w:r w:rsidRPr="00B17ABA">
        <w:rPr>
          <w:noProof/>
          <w:vertAlign w:val="superscript"/>
        </w:rPr>
        <w:t>[47]</w:t>
      </w:r>
      <w:r w:rsidRPr="00B17ABA">
        <w:fldChar w:fldCharType="end"/>
      </w:r>
      <w:r w:rsidRPr="00B17ABA">
        <w:t>. Any problem</w:t>
      </w:r>
      <w:r w:rsidR="001A5444" w:rsidRPr="00B17ABA">
        <w:t>,</w:t>
      </w:r>
      <w:r w:rsidRPr="00B17ABA">
        <w:t xml:space="preserve"> which satisfies the four assumptions</w:t>
      </w:r>
      <w:r w:rsidR="001A5444" w:rsidRPr="00B17ABA">
        <w:t>,</w:t>
      </w:r>
      <w:r w:rsidRPr="00B17ABA">
        <w:t xml:space="preserve"> can be solved using the simplex method</w:t>
      </w:r>
      <w:r w:rsidRPr="00B17ABA">
        <w:fldChar w:fldCharType="begin"/>
      </w:r>
      <w:r w:rsidRPr="00B17ABA">
        <w:instrText xml:space="preserve"> ADDIN EN.CITE &lt;EndNote&gt;&lt;Cite&gt;&lt;Author&gt;Dantzig&lt;/Author&gt;&lt;Year&gt;1990&lt;/Year&gt;&lt;RecNum&gt;690&lt;/RecNum&gt;&lt;DisplayText&gt;&lt;style face="superscript"&gt;[48]&lt;/style&gt;&lt;/DisplayText&gt;&lt;record&gt;&lt;rec-number&gt;690&lt;/rec-number&gt;&lt;foreign-keys&gt;&lt;key app="EN" db-id="z2a0dvwpazf220et2vh50z295rxpzfevwft2"&gt;690&lt;/key&gt;&lt;/foreign-keys&gt;&lt;ref-type name="Book"&gt;6&lt;/ref-type&gt;&lt;contributors&gt;&lt;authors&gt;&lt;author&gt;Dantzig, G. B. &lt;/author&gt;&lt;/authors&gt;&lt;/contributors&gt;&lt;titles&gt;&lt;title&gt;Origins of the simplex method&lt;/title&gt;&lt;secondary-title&gt;A history of scientific computing&lt;/secondary-title&gt;&lt;/titles&gt;&lt;dates&gt;&lt;year&gt;1990 &lt;/year&gt;&lt;/dates&gt;&lt;pub-location&gt;New York&lt;/pub-location&gt;&lt;publisher&gt;Association of computing machinery&lt;/publisher&gt;&lt;urls&gt;&lt;/urls&gt;&lt;/record&gt;&lt;/Cite&gt;&lt;/EndNote&gt;</w:instrText>
      </w:r>
      <w:r w:rsidRPr="00B17ABA">
        <w:fldChar w:fldCharType="separate"/>
      </w:r>
      <w:r w:rsidRPr="00B17ABA">
        <w:rPr>
          <w:noProof/>
          <w:vertAlign w:val="superscript"/>
        </w:rPr>
        <w:t>[48]</w:t>
      </w:r>
      <w:r w:rsidRPr="00B17ABA">
        <w:fldChar w:fldCharType="end"/>
      </w:r>
      <w:r w:rsidRPr="00B17ABA">
        <w:t>. However</w:t>
      </w:r>
      <w:r w:rsidR="001A5444" w:rsidRPr="00B17ABA">
        <w:t>,</w:t>
      </w:r>
      <w:r w:rsidRPr="00B17ABA">
        <w:t xml:space="preserve"> it is common in real applications that some or all of the four assumptions do not hold. In this case a number of useful alternative models are available. If the proportionality assumption is violated (e.g., due to an increasing marginal return) or the additivity assumption is violated (e.g., due to interaction between the individual components of the objective function and constraints), nonlinear programming can be used</w:t>
      </w:r>
      <w:r w:rsidRPr="00B17ABA">
        <w:fldChar w:fldCharType="begin"/>
      </w:r>
      <w:r w:rsidRPr="00B17ABA">
        <w:instrText xml:space="preserve"> ADDIN EN.CITE &lt;EndNote&gt;&lt;Cite&gt;&lt;Author&gt;Bazaraa&lt;/Author&gt;&lt;Year&gt;1979&lt;/Year&gt;&lt;RecNum&gt;691&lt;/RecNum&gt;&lt;DisplayText&gt;&lt;style face="superscript"&gt;[49]&lt;/style&gt;&lt;/DisplayText&gt;&lt;record&gt;&lt;rec-number&gt;691&lt;/rec-number&gt;&lt;foreign-keys&gt;&lt;key app="EN" db-id="z2a0dvwpazf220et2vh50z295rxpzfevwft2"&gt;691&lt;/key&gt;&lt;/foreign-keys&gt;&lt;ref-type name="Book"&gt;6&lt;/ref-type&gt;&lt;contributors&gt;&lt;authors&gt;&lt;author&gt;Bazaraa, M. S. &lt;/author&gt;&lt;author&gt;Shetty, C. M. &lt;/author&gt;&lt;/authors&gt;&lt;/contributors&gt;&lt;titles&gt;&lt;title&gt;Nonlinear programming: theory and algorithms&lt;/title&gt;&lt;/titles&gt;&lt;dates&gt;&lt;year&gt;1979&lt;/year&gt;&lt;/dates&gt;&lt;publisher&gt;John Wiley &amp;amp; Sons&lt;/publisher&gt;&lt;urls&gt;&lt;/urls&gt;&lt;/record&gt;&lt;/Cite&gt;&lt;/EndNote&gt;</w:instrText>
      </w:r>
      <w:r w:rsidRPr="00B17ABA">
        <w:fldChar w:fldCharType="separate"/>
      </w:r>
      <w:r w:rsidRPr="00B17ABA">
        <w:rPr>
          <w:noProof/>
          <w:vertAlign w:val="superscript"/>
        </w:rPr>
        <w:t>[49]</w:t>
      </w:r>
      <w:r w:rsidRPr="00B17ABA">
        <w:fldChar w:fldCharType="end"/>
      </w:r>
      <w:r w:rsidRPr="00B17ABA">
        <w:t>. Integer programming can be used if the divisibility assumption does not hold</w:t>
      </w:r>
      <w:r w:rsidRPr="00B17ABA">
        <w:fldChar w:fldCharType="begin"/>
      </w:r>
      <w:r w:rsidRPr="00B17ABA">
        <w:instrText xml:space="preserve"> ADDIN EN.CITE &lt;EndNote&gt;&lt;Cite&gt;&lt;Author&gt;Nemhauser&lt;/Author&gt;&lt;Year&gt;1988&lt;/Year&gt;&lt;RecNum&gt;692&lt;/RecNum&gt;&lt;DisplayText&gt;&lt;style face="superscript"&gt;[50]&lt;/style&gt;&lt;/DisplayText&gt;&lt;record&gt;&lt;rec-number&gt;692&lt;/rec-number&gt;&lt;foreign-keys&gt;&lt;key app="EN" db-id="z2a0dvwpazf220et2vh50z295rxpzfevwft2"&gt;692&lt;/key&gt;&lt;/foreign-keys&gt;&lt;ref-type name="Book"&gt;6&lt;/ref-type&gt;&lt;contributors&gt;&lt;authors&gt;&lt;author&gt;Nemhauser, G. L.  &lt;/author&gt;&lt;author&gt;Wolsey, L. A. &lt;/author&gt;&lt;/authors&gt;&lt;/contributors&gt;&lt;titles&gt;&lt;title&gt;Integer and combinatorial optimization&lt;/title&gt;&lt;secondary-title&gt;Interscience Series in Discrete Mathematics and Optimization&lt;/secondary-title&gt;&lt;/titles&gt;&lt;dates&gt;&lt;year&gt;1988&lt;/year&gt;&lt;/dates&gt;&lt;pub-location&gt;New York&lt;/pub-location&gt;&lt;publisher&gt;Wiley&lt;/publisher&gt;&lt;urls&gt;&lt;/urls&gt;&lt;/record&gt;&lt;/Cite&gt;&lt;/EndNote&gt;</w:instrText>
      </w:r>
      <w:r w:rsidRPr="00B17ABA">
        <w:fldChar w:fldCharType="separate"/>
      </w:r>
      <w:r w:rsidRPr="00B17ABA">
        <w:rPr>
          <w:noProof/>
          <w:vertAlign w:val="superscript"/>
        </w:rPr>
        <w:t>[50]</w:t>
      </w:r>
      <w:r w:rsidRPr="00B17ABA">
        <w:fldChar w:fldCharType="end"/>
      </w:r>
      <w:r w:rsidRPr="00B17ABA">
        <w:t>. If the parameter values used involves some degree of uncertainty, a simulation model can be incorporated into the optimisation procedure</w:t>
      </w:r>
      <w:r w:rsidRPr="00B17ABA">
        <w:fldChar w:fldCharType="begin"/>
      </w:r>
      <w:r w:rsidRPr="00B17ABA">
        <w:instrText xml:space="preserve"> ADDIN EN.CITE &lt;EndNote&gt;&lt;Cite&gt;&lt;Author&gt;Gosavi&lt;/Author&gt;&lt;Year&gt;2003&lt;/Year&gt;&lt;RecNum&gt;102&lt;/RecNum&gt;&lt;DisplayText&gt;&lt;style face="superscript"&gt;[51]&lt;/style&gt;&lt;/DisplayText&gt;&lt;record&gt;&lt;rec-number&gt;102&lt;/rec-number&gt;&lt;foreign-keys&gt;&lt;key app="EN" db-id="z2a0dvwpazf220et2vh50z295rxpzfevwft2"&gt;102&lt;/key&gt;&lt;/foreign-keys&gt;&lt;ref-type name="Journal Article"&gt;17&lt;/ref-type&gt;&lt;contributors&gt;&lt;authors&gt;&lt;author&gt;Gosavi, A. &lt;/author&gt;&lt;/authors&gt;&lt;/contributors&gt;&lt;titles&gt;&lt;title&gt;Simulation-based optimization: parametric optimization techniques and reinforcement learning&lt;/title&gt;&lt;/titles&gt;&lt;dates&gt;&lt;year&gt;2003&lt;/year&gt;&lt;/dates&gt;&lt;urls&gt;&lt;/urls&gt;&lt;/record&gt;&lt;/Cite&gt;&lt;/EndNote&gt;</w:instrText>
      </w:r>
      <w:r w:rsidRPr="00B17ABA">
        <w:fldChar w:fldCharType="separate"/>
      </w:r>
      <w:r w:rsidRPr="00B17ABA">
        <w:rPr>
          <w:noProof/>
          <w:vertAlign w:val="superscript"/>
        </w:rPr>
        <w:t>[51]</w:t>
      </w:r>
      <w:r w:rsidRPr="00B17ABA">
        <w:fldChar w:fldCharType="end"/>
      </w:r>
      <w:r w:rsidRPr="00B17ABA">
        <w:t>.</w:t>
      </w:r>
    </w:p>
    <w:p w:rsidR="00086AF5" w:rsidRPr="00B17ABA" w:rsidRDefault="00086AF5" w:rsidP="00086AF5">
      <w:pPr>
        <w:jc w:val="both"/>
        <w:rPr>
          <w:lang w:eastAsia="ko-KR"/>
        </w:rPr>
      </w:pPr>
      <w:r w:rsidRPr="00B17ABA">
        <w:rPr>
          <w:lang w:eastAsia="ko-KR"/>
        </w:rPr>
        <w:t>Sequential decision problems involve the extension of conventional optimisation problems to determine the best order of the decision variables given a set of circumstances.  In operational research, such a problem belongs to c</w:t>
      </w:r>
      <w:r w:rsidRPr="00B17ABA">
        <w:t>ombinatorial optimisation problems</w:t>
      </w:r>
      <w:r w:rsidR="003A2511" w:rsidRPr="00B17ABA">
        <w:t>,</w:t>
      </w:r>
      <w:r w:rsidRPr="00B17ABA">
        <w:t xml:space="preserve"> which find a set, or a sequence, of discrete decision variables to achieve the stated objective</w:t>
      </w:r>
      <w:r w:rsidRPr="00B17ABA">
        <w:fldChar w:fldCharType="begin"/>
      </w:r>
      <w:r w:rsidRPr="00B17ABA">
        <w:instrText xml:space="preserve"> ADDIN EN.CITE &lt;EndNote&gt;&lt;Cite&gt;&lt;Author&gt;Korte&lt;/Author&gt;&lt;Year&gt;2007&lt;/Year&gt;&lt;RecNum&gt;693&lt;/RecNum&gt;&lt;DisplayText&gt;&lt;style face="superscript"&gt;[52]&lt;/style&gt;&lt;/DisplayText&gt;&lt;record&gt;&lt;rec-number&gt;693&lt;/rec-number&gt;&lt;foreign-keys&gt;&lt;key app="EN" db-id="z2a0dvwpazf220et2vh50z295rxpzfevwft2"&gt;693&lt;/key&gt;&lt;/foreign-keys&gt;&lt;ref-type name="Book"&gt;6&lt;/ref-type&gt;&lt;contributors&gt;&lt;authors&gt;&lt;author&gt;Korte, B.&lt;/author&gt;&lt;author&gt;Vygen, J.&lt;/author&gt;&lt;/authors&gt;&lt;/contributors&gt;&lt;titles&gt;&lt;title&gt;Combinatorial optimization: theory and algorithms&lt;/title&gt;&lt;secondary-title&gt;Volume 21 of Algorithms and Combinatorics&lt;/secondary-title&gt;&lt;/titles&gt;&lt;edition&gt;4th edition&lt;/edition&gt;&lt;dates&gt;&lt;year&gt;2007&lt;/year&gt;&lt;/dates&gt;&lt;publisher&gt;Springer&lt;/publisher&gt;&lt;urls&gt;&lt;/urls&gt;&lt;/record&gt;&lt;/Cite&gt;&lt;/EndNote&gt;</w:instrText>
      </w:r>
      <w:r w:rsidRPr="00B17ABA">
        <w:fldChar w:fldCharType="separate"/>
      </w:r>
      <w:r w:rsidRPr="00B17ABA">
        <w:rPr>
          <w:noProof/>
          <w:vertAlign w:val="superscript"/>
        </w:rPr>
        <w:t>[52]</w:t>
      </w:r>
      <w:r w:rsidRPr="00B17ABA">
        <w:fldChar w:fldCharType="end"/>
      </w:r>
      <w:r w:rsidRPr="00B17ABA">
        <w:t>. Most of the early attempts to solve sequential decision problems (i.e., combinatorial optimisation problems) used variants of LP methods, generally by taking the values 0 or 1, in order to produce an LP formulation</w:t>
      </w:r>
      <w:r w:rsidRPr="00B17ABA">
        <w:fldChar w:fldCharType="begin"/>
      </w:r>
      <w:r w:rsidRPr="00B17ABA">
        <w:instrText xml:space="preserve"> ADDIN EN.CITE &lt;EndNote&gt;&lt;Cite&gt;&lt;Author&gt;Reeves&lt;/Author&gt;&lt;Year&gt;1993&lt;/Year&gt;&lt;RecNum&gt;282&lt;/RecNum&gt;&lt;DisplayText&gt;&lt;style face="superscript"&gt;[53]&lt;/style&gt;&lt;/DisplayText&gt;&lt;record&gt;&lt;rec-number&gt;282&lt;/rec-number&gt;&lt;foreign-keys&gt;&lt;key app="EN" db-id="z2a0dvwpazf220et2vh50z295rxpzfevwft2"&gt;282&lt;/key&gt;&lt;/foreign-keys&gt;&lt;ref-type name="Book"&gt;6&lt;/ref-type&gt;&lt;contributors&gt;&lt;authors&gt;&lt;author&gt;Reeves, C. R.&lt;/author&gt;&lt;/authors&gt;&lt;/contributors&gt;&lt;titles&gt;&lt;title&gt;Modern heuristic techniques for combinatorial problems &lt;/title&gt;&lt;secondary-title&gt;Advanced topics in computer science&lt;/secondary-title&gt;&lt;/titles&gt;&lt;dates&gt;&lt;year&gt;1993&lt;/year&gt;&lt;/dates&gt;&lt;pub-location&gt;UK&lt;/pub-location&gt;&lt;publisher&gt;McGraw-Hill Book Company Europe&lt;/publisher&gt;&lt;urls&gt;&lt;/urls&gt;&lt;access-date&gt;Accessed 19 February 2014&lt;/access-date&gt;&lt;/record&gt;&lt;/Cite&gt;&lt;/EndNote&gt;</w:instrText>
      </w:r>
      <w:r w:rsidRPr="00B17ABA">
        <w:fldChar w:fldCharType="separate"/>
      </w:r>
      <w:r w:rsidRPr="00B17ABA">
        <w:rPr>
          <w:noProof/>
          <w:vertAlign w:val="superscript"/>
        </w:rPr>
        <w:t>[53]</w:t>
      </w:r>
      <w:r w:rsidRPr="00B17ABA">
        <w:fldChar w:fldCharType="end"/>
      </w:r>
      <w:r w:rsidRPr="00B17ABA">
        <w:t>. However</w:t>
      </w:r>
      <w:r w:rsidR="004C1768" w:rsidRPr="00B17ABA">
        <w:t>,</w:t>
      </w:r>
      <w:r w:rsidRPr="00B17ABA">
        <w:t xml:space="preserve"> such LP formulations often involve very large numbers of variables and constraints for large and complex sequential decision problems. As the alternative</w:t>
      </w:r>
      <w:r w:rsidR="001A5444" w:rsidRPr="00B17ABA">
        <w:t>,</w:t>
      </w:r>
      <w:r w:rsidRPr="00B17ABA">
        <w:t xml:space="preserve"> dynamic programming (DP) was introduced for sequential or multi-stage decision problems</w:t>
      </w:r>
      <w:r w:rsidRPr="00B17ABA">
        <w:fldChar w:fldCharType="begin"/>
      </w:r>
      <w:r w:rsidRPr="00B17ABA">
        <w:instrText xml:space="preserve"> ADDIN EN.CITE &lt;EndNote&gt;&lt;Cite&gt;&lt;Author&gt;Bellman&lt;/Author&gt;&lt;Year&gt;1957&lt;/Year&gt;&lt;RecNum&gt;262&lt;/RecNum&gt;&lt;DisplayText&gt;&lt;style face="superscript"&gt;[54]&lt;/style&gt;&lt;/DisplayText&gt;&lt;record&gt;&lt;rec-number&gt;262&lt;/rec-number&gt;&lt;foreign-keys&gt;&lt;key app="EN" db-id="z2a0dvwpazf220et2vh50z295rxpzfevwft2"&gt;262&lt;/key&gt;&lt;/foreign-keys&gt;&lt;ref-type name="Book"&gt;6&lt;/ref-type&gt;&lt;contributors&gt;&lt;authors&gt;&lt;author&gt;Bellman, R. E.&lt;/author&gt;&lt;/authors&gt;&lt;/contributors&gt;&lt;titles&gt;&lt;title&gt;Dynamic Programming&lt;/title&gt;&lt;/titles&gt;&lt;dates&gt;&lt;year&gt;1957&lt;/year&gt;&lt;/dates&gt;&lt;publisher&gt;Princeton University Press&lt;/publisher&gt;&lt;urls&gt;&lt;/urls&gt;&lt;/record&gt;&lt;/Cite&gt;&lt;/EndNote&gt;</w:instrText>
      </w:r>
      <w:r w:rsidRPr="00B17ABA">
        <w:fldChar w:fldCharType="separate"/>
      </w:r>
      <w:r w:rsidRPr="00B17ABA">
        <w:rPr>
          <w:noProof/>
          <w:vertAlign w:val="superscript"/>
        </w:rPr>
        <w:t>[54]</w:t>
      </w:r>
      <w:r w:rsidRPr="00B17ABA">
        <w:fldChar w:fldCharType="end"/>
      </w:r>
      <w:r w:rsidRPr="00B17ABA">
        <w:t xml:space="preserve">. It reduces multistate problems to </w:t>
      </w:r>
      <w:r w:rsidRPr="00B17ABA">
        <w:rPr>
          <w:lang w:eastAsia="ko-KR"/>
        </w:rPr>
        <w:t>a set of smaller problems defined by the decision period and solves them using a backward induction considering the future expected reward</w:t>
      </w:r>
      <w:r w:rsidRPr="00B17ABA">
        <w:t xml:space="preserve">. </w:t>
      </w:r>
      <w:r w:rsidRPr="00B17ABA">
        <w:rPr>
          <w:lang w:eastAsia="ko-KR"/>
        </w:rPr>
        <w:t>DP</w:t>
      </w:r>
      <w:r w:rsidRPr="00B17ABA">
        <w:rPr>
          <w:rFonts w:hint="eastAsia"/>
          <w:lang w:eastAsia="ko-KR"/>
        </w:rPr>
        <w:t xml:space="preserve"> is </w:t>
      </w:r>
      <w:r w:rsidRPr="00B17ABA">
        <w:rPr>
          <w:lang w:eastAsia="ko-KR"/>
        </w:rPr>
        <w:t xml:space="preserve">still widely used </w:t>
      </w:r>
      <w:r w:rsidRPr="00B17ABA">
        <w:rPr>
          <w:rFonts w:hint="eastAsia"/>
          <w:lang w:eastAsia="ko-KR"/>
        </w:rPr>
        <w:t>as an efficient optimi</w:t>
      </w:r>
      <w:r w:rsidRPr="00B17ABA">
        <w:rPr>
          <w:lang w:eastAsia="ko-KR"/>
        </w:rPr>
        <w:t>s</w:t>
      </w:r>
      <w:r w:rsidRPr="00B17ABA">
        <w:rPr>
          <w:rFonts w:hint="eastAsia"/>
          <w:lang w:eastAsia="ko-KR"/>
        </w:rPr>
        <w:t xml:space="preserve">ation </w:t>
      </w:r>
      <w:r w:rsidRPr="00B17ABA">
        <w:rPr>
          <w:rFonts w:hint="eastAsia"/>
          <w:lang w:eastAsia="ko-KR"/>
        </w:rPr>
        <w:lastRenderedPageBreak/>
        <w:t>technique for s</w:t>
      </w:r>
      <w:r w:rsidRPr="00B17ABA">
        <w:rPr>
          <w:lang w:eastAsia="ko-KR"/>
        </w:rPr>
        <w:t>olving many problem</w:t>
      </w:r>
      <w:r w:rsidRPr="00B17ABA">
        <w:rPr>
          <w:rFonts w:hint="eastAsia"/>
          <w:lang w:eastAsia="ko-KR"/>
        </w:rPr>
        <w:t>s involving</w:t>
      </w:r>
      <w:r w:rsidRPr="00B17ABA">
        <w:rPr>
          <w:lang w:eastAsia="ko-KR"/>
        </w:rPr>
        <w:t xml:space="preserve"> a sequence of interrelated decisions and has been a theoretical basis of many approximate optimisation methods. This will be further discussed in </w:t>
      </w:r>
      <w:r w:rsidR="00340692" w:rsidRPr="00B17ABA">
        <w:rPr>
          <w:lang w:eastAsia="ko-KR"/>
        </w:rPr>
        <w:t>section</w:t>
      </w:r>
      <w:r w:rsidRPr="00B17ABA">
        <w:rPr>
          <w:lang w:eastAsia="ko-KR"/>
        </w:rPr>
        <w:t xml:space="preserve"> 3.5.</w:t>
      </w:r>
    </w:p>
    <w:p w:rsidR="00086AF5" w:rsidRPr="00B17ABA" w:rsidRDefault="00086AF5">
      <w:pPr>
        <w:jc w:val="both"/>
        <w:rPr>
          <w:rFonts w:eastAsia="Malgun Gothic"/>
          <w:color w:val="FF0000"/>
          <w:lang w:eastAsia="ko-KR"/>
        </w:rPr>
      </w:pPr>
      <w:r w:rsidRPr="00B17ABA">
        <w:t>Stochastic sequential decision problems are often formulated as a Markov Decision Process (MDP)</w:t>
      </w:r>
      <w:r w:rsidR="003A2511" w:rsidRPr="00B17ABA">
        <w:t>,</w:t>
      </w:r>
      <w:r w:rsidRPr="00B17ABA">
        <w:t xml:space="preserve"> which is a controlled Markov chain allowing actions in each state to maximise the decision maker’s goal</w:t>
      </w:r>
      <w:r w:rsidRPr="00B17ABA">
        <w:fldChar w:fldCharType="begin"/>
      </w:r>
      <w:r w:rsidRPr="00B17ABA">
        <w:instrText xml:space="preserve"> ADDIN EN.CITE &lt;EndNote&gt;&lt;Cite&gt;&lt;Author&gt;Heyman&lt;/Author&gt;&lt;Year&gt;1990&lt;/Year&gt;&lt;RecNum&gt;260&lt;/RecNum&gt;&lt;DisplayText&gt;&lt;style face="superscript"&gt;[55]&lt;/style&gt;&lt;/DisplayText&gt;&lt;record&gt;&lt;rec-number&gt;260&lt;/rec-number&gt;&lt;foreign-keys&gt;&lt;key app="EN" db-id="z2a0dvwpazf220et2vh50z295rxpzfevwft2"&gt;260&lt;/key&gt;&lt;/foreign-keys&gt;&lt;ref-type name="Book"&gt;6&lt;/ref-type&gt;&lt;contributors&gt;&lt;authors&gt;&lt;author&gt;Heyman, D. &lt;/author&gt;&lt;author&gt;Sobel, M.&lt;/author&gt;&lt;/authors&gt;&lt;/contributors&gt;&lt;titles&gt;&lt;title&gt;Stochastic Models, volume 2 of Handbooks in Operations Research and Management Science&lt;/title&gt;&lt;/titles&gt;&lt;dates&gt;&lt;year&gt;1990&lt;/year&gt;&lt;/dates&gt;&lt;publisher&gt;Elsevier Science Publishers&lt;/publisher&gt;&lt;urls&gt;&lt;/urls&gt;&lt;/record&gt;&lt;/Cite&gt;&lt;/EndNote&gt;</w:instrText>
      </w:r>
      <w:r w:rsidRPr="00B17ABA">
        <w:fldChar w:fldCharType="separate"/>
      </w:r>
      <w:r w:rsidRPr="00B17ABA">
        <w:rPr>
          <w:noProof/>
          <w:vertAlign w:val="superscript"/>
        </w:rPr>
        <w:t>[55]</w:t>
      </w:r>
      <w:r w:rsidRPr="00B17ABA">
        <w:fldChar w:fldCharType="end"/>
      </w:r>
      <w:r w:rsidRPr="00B17ABA">
        <w:t xml:space="preserve">. </w:t>
      </w:r>
      <w:r w:rsidRPr="00B17ABA">
        <w:rPr>
          <w:rFonts w:ascii="Times New Roman" w:hAnsi="Times New Roman" w:cs="Times New Roman"/>
        </w:rPr>
        <w:t xml:space="preserve">The elements of MDP </w:t>
      </w:r>
      <w:r w:rsidRPr="00B17ABA">
        <w:rPr>
          <w:rFonts w:ascii="Times New Roman" w:hAnsi="Times New Roman" w:cs="Times New Roman"/>
          <w:i/>
          <w:iCs/>
        </w:rPr>
        <w:t>P(T,S,A,p,r)</w:t>
      </w:r>
      <w:r w:rsidRPr="00B17ABA">
        <w:rPr>
          <w:rFonts w:ascii="Times New Roman" w:hAnsi="Times New Roman" w:cs="Times New Roman"/>
        </w:rPr>
        <w:t xml:space="preserve"> include the set of time </w:t>
      </w:r>
      <w:r w:rsidRPr="00B17ABA">
        <w:rPr>
          <w:rFonts w:ascii="Times New Roman" w:hAnsi="Times New Roman" w:cs="Times New Roman"/>
          <w:i/>
          <w:iCs/>
        </w:rPr>
        <w:t>T</w:t>
      </w:r>
      <w:r w:rsidRPr="00B17ABA">
        <w:rPr>
          <w:rFonts w:ascii="Times New Roman" w:hAnsi="Times New Roman" w:cs="Times New Roman"/>
        </w:rPr>
        <w:t xml:space="preserve">; the set of possible discrete states </w:t>
      </w:r>
      <w:r w:rsidRPr="00B17ABA">
        <w:rPr>
          <w:rFonts w:ascii="Times New Roman" w:hAnsi="Times New Roman" w:cs="Times New Roman"/>
          <w:i/>
          <w:iCs/>
        </w:rPr>
        <w:t>S</w:t>
      </w:r>
      <w:r w:rsidRPr="00B17ABA">
        <w:rPr>
          <w:rFonts w:ascii="Times New Roman" w:hAnsi="Times New Roman" w:cs="Times New Roman"/>
        </w:rPr>
        <w:t xml:space="preserve">; the set of allowable actions </w:t>
      </w:r>
      <w:r w:rsidRPr="00B17ABA">
        <w:rPr>
          <w:rFonts w:ascii="Times New Roman" w:hAnsi="Times New Roman" w:cs="Times New Roman"/>
          <w:i/>
          <w:iCs/>
        </w:rPr>
        <w:t>A</w:t>
      </w:r>
      <w:r w:rsidRPr="00B17ABA">
        <w:rPr>
          <w:rFonts w:ascii="Times New Roman" w:hAnsi="Times New Roman" w:cs="Times New Roman"/>
        </w:rPr>
        <w:t xml:space="preserve">; the set of transition matrices </w:t>
      </w:r>
      <w:r w:rsidRPr="00B17ABA">
        <w:rPr>
          <w:rFonts w:ascii="Times New Roman" w:hAnsi="Times New Roman" w:cs="Times New Roman"/>
          <w:i/>
          <w:iCs/>
        </w:rPr>
        <w:t>p</w:t>
      </w:r>
      <w:r w:rsidRPr="00B17ABA">
        <w:rPr>
          <w:rFonts w:ascii="Times New Roman" w:hAnsi="Times New Roman" w:cs="Times New Roman"/>
        </w:rPr>
        <w:t xml:space="preserve"> where </w:t>
      </w:r>
      <w:r w:rsidRPr="00B17ABA">
        <w:rPr>
          <w:rFonts w:ascii="Times New Roman" w:hAnsi="Times New Roman" w:cs="Times New Roman"/>
          <w:i/>
          <w:iCs/>
        </w:rPr>
        <w:t>a</w:t>
      </w:r>
      <w:r w:rsidRPr="00B17ABA">
        <w:rPr>
          <w:rFonts w:ascii="Cambria Math" w:hAnsi="Cambria Math" w:cs="Cambria Math"/>
          <w:i/>
          <w:iCs/>
        </w:rPr>
        <w:t>∊</w:t>
      </w:r>
      <w:r w:rsidRPr="00B17ABA">
        <w:rPr>
          <w:rFonts w:ascii="Times New Roman" w:hAnsi="Times New Roman" w:cs="Times New Roman"/>
          <w:i/>
          <w:iCs/>
        </w:rPr>
        <w:t>A</w:t>
      </w:r>
      <w:r w:rsidRPr="00B17ABA">
        <w:rPr>
          <w:rFonts w:ascii="Times New Roman" w:hAnsi="Times New Roman" w:cs="Times New Roman"/>
        </w:rPr>
        <w:t xml:space="preserve"> is used at </w:t>
      </w:r>
      <w:r w:rsidRPr="00B17ABA">
        <w:rPr>
          <w:rFonts w:ascii="Times New Roman" w:hAnsi="Times New Roman" w:cs="Times New Roman"/>
          <w:i/>
          <w:iCs/>
        </w:rPr>
        <w:t>t</w:t>
      </w:r>
      <w:r w:rsidRPr="00B17ABA">
        <w:rPr>
          <w:rFonts w:ascii="Times New Roman" w:hAnsi="Times New Roman" w:cs="Times New Roman"/>
        </w:rPr>
        <w:t xml:space="preserve">; and the set of </w:t>
      </w:r>
      <w:r w:rsidR="001A5444" w:rsidRPr="00B17ABA">
        <w:rPr>
          <w:rFonts w:ascii="Times New Roman" w:hAnsi="Times New Roman" w:cs="Times New Roman"/>
        </w:rPr>
        <w:t xml:space="preserve">immediate </w:t>
      </w:r>
      <w:r w:rsidRPr="00B17ABA">
        <w:rPr>
          <w:rFonts w:ascii="Times New Roman" w:hAnsi="Times New Roman" w:cs="Times New Roman"/>
        </w:rPr>
        <w:t xml:space="preserve">rewards </w:t>
      </w:r>
      <w:r w:rsidRPr="00B17ABA">
        <w:rPr>
          <w:rFonts w:ascii="Times New Roman" w:hAnsi="Times New Roman" w:cs="Times New Roman"/>
          <w:i/>
          <w:iCs/>
        </w:rPr>
        <w:t>r</w:t>
      </w:r>
      <w:r w:rsidRPr="00B17ABA">
        <w:rPr>
          <w:rFonts w:ascii="Times New Roman" w:hAnsi="Times New Roman" w:cs="Times New Roman"/>
        </w:rPr>
        <w:t xml:space="preserve"> where </w:t>
      </w:r>
      <w:r w:rsidRPr="00B17ABA">
        <w:rPr>
          <w:rFonts w:ascii="Times New Roman" w:hAnsi="Times New Roman" w:cs="Times New Roman"/>
          <w:i/>
          <w:iCs/>
        </w:rPr>
        <w:t>a</w:t>
      </w:r>
      <w:r w:rsidRPr="00B17ABA">
        <w:rPr>
          <w:rFonts w:ascii="Cambria Math" w:hAnsi="Cambria Math" w:cs="Cambria Math"/>
          <w:i/>
          <w:iCs/>
        </w:rPr>
        <w:t>∊</w:t>
      </w:r>
      <w:r w:rsidRPr="00B17ABA">
        <w:rPr>
          <w:rFonts w:ascii="Times New Roman" w:hAnsi="Times New Roman" w:cs="Times New Roman"/>
          <w:i/>
          <w:iCs/>
        </w:rPr>
        <w:t>A</w:t>
      </w:r>
      <w:r w:rsidRPr="00B17ABA">
        <w:rPr>
          <w:rFonts w:ascii="Times New Roman" w:hAnsi="Times New Roman" w:cs="Times New Roman"/>
        </w:rPr>
        <w:t xml:space="preserve"> is used for </w:t>
      </w:r>
      <w:r w:rsidRPr="00B17ABA">
        <w:rPr>
          <w:rFonts w:ascii="Times New Roman" w:hAnsi="Times New Roman" w:cs="Times New Roman"/>
          <w:i/>
          <w:iCs/>
        </w:rPr>
        <w:t>s</w:t>
      </w:r>
      <w:r w:rsidRPr="00B17ABA">
        <w:rPr>
          <w:rFonts w:ascii="Cambria Math" w:hAnsi="Cambria Math" w:cs="Cambria Math"/>
          <w:i/>
          <w:iCs/>
        </w:rPr>
        <w:t>∊</w:t>
      </w:r>
      <w:r w:rsidRPr="00B17ABA">
        <w:rPr>
          <w:rFonts w:ascii="Times New Roman" w:hAnsi="Times New Roman" w:cs="Times New Roman"/>
          <w:i/>
          <w:iCs/>
        </w:rPr>
        <w:t>S</w:t>
      </w:r>
      <w:r w:rsidRPr="00B17ABA">
        <w:rPr>
          <w:rFonts w:ascii="Times New Roman" w:hAnsi="Times New Roman" w:cs="Times New Roman"/>
        </w:rPr>
        <w:t xml:space="preserve"> at </w:t>
      </w:r>
      <w:r w:rsidRPr="00B17ABA">
        <w:rPr>
          <w:rFonts w:ascii="Times New Roman" w:hAnsi="Times New Roman" w:cs="Times New Roman"/>
          <w:i/>
          <w:iCs/>
        </w:rPr>
        <w:t>t</w:t>
      </w:r>
      <w:r w:rsidRPr="00B17ABA">
        <w:rPr>
          <w:rFonts w:ascii="Times New Roman" w:hAnsi="Times New Roman" w:cs="Times New Roman"/>
          <w:iCs/>
        </w:rPr>
        <w:fldChar w:fldCharType="begin"/>
      </w:r>
      <w:r w:rsidRPr="00B17ABA">
        <w:rPr>
          <w:rFonts w:ascii="Times New Roman" w:hAnsi="Times New Roman" w:cs="Times New Roman"/>
          <w:iCs/>
        </w:rPr>
        <w:instrText xml:space="preserve"> ADDIN EN.CITE &lt;EndNote&gt;&lt;Cite&gt;&lt;Author&gt;Heyman&lt;/Author&gt;&lt;Year&gt;1990&lt;/Year&gt;&lt;RecNum&gt;260&lt;/RecNum&gt;&lt;DisplayText&gt;&lt;style face="superscript"&gt;[55-57]&lt;/style&gt;&lt;/DisplayText&gt;&lt;record&gt;&lt;rec-number&gt;260&lt;/rec-number&gt;&lt;foreign-keys&gt;&lt;key app="EN" db-id="z2a0dvwpazf220et2vh50z295rxpzfevwft2"&gt;260&lt;/key&gt;&lt;/foreign-keys&gt;&lt;ref-type name="Book"&gt;6&lt;/ref-type&gt;&lt;contributors&gt;&lt;authors&gt;&lt;author&gt;Heyman, D. &lt;/author&gt;&lt;author&gt;Sobel, M.&lt;/author&gt;&lt;/authors&gt;&lt;/contributors&gt;&lt;titles&gt;&lt;title&gt;Stochastic Models, volume 2 of Handbooks in Operations Research and Management Science&lt;/title&gt;&lt;/titles&gt;&lt;dates&gt;&lt;year&gt;1990&lt;/year&gt;&lt;/dates&gt;&lt;publisher&gt;Elsevier Science Publishers&lt;/publisher&gt;&lt;urls&gt;&lt;/urls&gt;&lt;/record&gt;&lt;/Cite&gt;&lt;Cite&gt;&lt;Author&gt;Feinberg&lt;/Author&gt;&lt;Year&gt;2002&lt;/Year&gt;&lt;RecNum&gt;221&lt;/RecNum&gt;&lt;record&gt;&lt;rec-number&gt;221&lt;/rec-number&gt;&lt;foreign-keys&gt;&lt;key app="EN" db-id="z2a0dvwpazf220et2vh50z295rxpzfevwft2"&gt;221&lt;/key&gt;&lt;/foreign-keys&gt;&lt;ref-type name="Book"&gt;6&lt;/ref-type&gt;&lt;contributors&gt;&lt;authors&gt;&lt;author&gt;Feinberg, E. A.; Shwartz, A. &lt;/author&gt;&lt;/authors&gt;&lt;/contributors&gt;&lt;titles&gt;&lt;title&gt;Handbook of markov decision processes: methods and applications&lt;/title&gt;&lt;secondary-title&gt;International Series in Operations Research &amp;amp; Management Science&lt;/secondary-title&gt;&lt;/titles&gt;&lt;number&gt;40&lt;/number&gt;&lt;dates&gt;&lt;year&gt;2002&lt;/year&gt;&lt;/dates&gt;&lt;publisher&gt;Springer US&lt;/publisher&gt;&lt;urls&gt;&lt;/urls&gt;&lt;access-date&gt;Accessed 19 February 2014&lt;/access-date&gt;&lt;/record&gt;&lt;/Cite&gt;&lt;Cite&gt;&lt;Author&gt;Bather&lt;/Author&gt;&lt;Year&gt;2000&lt;/Year&gt;&lt;RecNum&gt;261&lt;/RecNum&gt;&lt;record&gt;&lt;rec-number&gt;261&lt;/rec-number&gt;&lt;foreign-keys&gt;&lt;key app="EN" db-id="z2a0dvwpazf220et2vh50z295rxpzfevwft2"&gt;261&lt;/key&gt;&lt;/foreign-keys&gt;&lt;ref-type name="Book"&gt;6&lt;/ref-type&gt;&lt;contributors&gt;&lt;authors&gt;&lt;author&gt;Bather, J.&lt;/author&gt;&lt;/authors&gt;&lt;/contributors&gt;&lt;titles&gt;&lt;title&gt;Decision theory: An introduction to dynamic programming and sequential decisions&lt;/title&gt;&lt;secondary-title&gt;Wiley Interscience Series in Systems and Optimization &lt;/secondary-title&gt;&lt;/titles&gt;&lt;volume&gt;11&lt;/volume&gt;&lt;edition&gt;1st&lt;/edition&gt;&lt;dates&gt;&lt;year&gt;2000&lt;/year&gt;&lt;pub-dates&gt;&lt;date&gt;July&lt;/date&gt;&lt;/pub-dates&gt;&lt;/dates&gt;&lt;publisher&gt;Wiley&lt;/publisher&gt;&lt;urls&gt;&lt;/urls&gt;&lt;/record&gt;&lt;/Cite&gt;&lt;/EndNote&gt;</w:instrText>
      </w:r>
      <w:r w:rsidRPr="00B17ABA">
        <w:rPr>
          <w:rFonts w:ascii="Times New Roman" w:hAnsi="Times New Roman" w:cs="Times New Roman"/>
          <w:iCs/>
        </w:rPr>
        <w:fldChar w:fldCharType="separate"/>
      </w:r>
      <w:r w:rsidRPr="00B17ABA">
        <w:rPr>
          <w:rFonts w:ascii="Times New Roman" w:hAnsi="Times New Roman" w:cs="Times New Roman"/>
          <w:iCs/>
          <w:noProof/>
          <w:vertAlign w:val="superscript"/>
        </w:rPr>
        <w:t>[55-57]</w:t>
      </w:r>
      <w:r w:rsidRPr="00B17ABA">
        <w:rPr>
          <w:rFonts w:ascii="Times New Roman" w:hAnsi="Times New Roman" w:cs="Times New Roman"/>
          <w:iCs/>
        </w:rPr>
        <w:fldChar w:fldCharType="end"/>
      </w:r>
      <w:r w:rsidRPr="00B17ABA">
        <w:t>. In MDPs</w:t>
      </w:r>
      <w:r w:rsidR="00EE0173" w:rsidRPr="00B17ABA">
        <w:t>,</w:t>
      </w:r>
      <w:r w:rsidRPr="00B17ABA">
        <w:t xml:space="preserve"> the decision maker selects a particular action </w:t>
      </w:r>
      <w:r w:rsidRPr="00B17ABA">
        <w:rPr>
          <w:i/>
          <w:iCs/>
        </w:rPr>
        <w:t>x</w:t>
      </w:r>
      <w:r w:rsidRPr="00B17ABA">
        <w:rPr>
          <w:rFonts w:ascii="Cambria Math" w:hAnsi="Cambria Math" w:cs="Cambria Math"/>
          <w:i/>
          <w:iCs/>
        </w:rPr>
        <w:t>∊</w:t>
      </w:r>
      <w:r w:rsidRPr="00B17ABA">
        <w:rPr>
          <w:rFonts w:ascii="Times New Roman" w:hAnsi="Times New Roman" w:cs="Times New Roman"/>
          <w:i/>
          <w:iCs/>
        </w:rPr>
        <w:t>A</w:t>
      </w:r>
      <w:r w:rsidRPr="00B17ABA">
        <w:rPr>
          <w:rFonts w:ascii="Times New Roman" w:hAnsi="Times New Roman" w:cs="Times New Roman"/>
        </w:rPr>
        <w:t xml:space="preserve"> </w:t>
      </w:r>
      <w:r w:rsidR="00EE0173" w:rsidRPr="00B17ABA">
        <w:rPr>
          <w:rFonts w:ascii="Times New Roman" w:hAnsi="Times New Roman" w:cs="Times New Roman"/>
        </w:rPr>
        <w:t xml:space="preserve">for </w:t>
      </w:r>
      <w:r w:rsidR="00EE0173" w:rsidRPr="00B17ABA">
        <w:rPr>
          <w:i/>
          <w:iCs/>
        </w:rPr>
        <w:t>h</w:t>
      </w:r>
      <w:r w:rsidR="00EE0173" w:rsidRPr="00B17ABA">
        <w:rPr>
          <w:rFonts w:ascii="Cambria Math" w:hAnsi="Cambria Math" w:cs="Cambria Math"/>
          <w:i/>
          <w:iCs/>
        </w:rPr>
        <w:t>∊S</w:t>
      </w:r>
      <w:r w:rsidR="00EE0173" w:rsidRPr="00B17ABA">
        <w:t xml:space="preserve"> </w:t>
      </w:r>
      <w:r w:rsidRPr="00B17ABA">
        <w:t xml:space="preserve">at </w:t>
      </w:r>
      <w:r w:rsidRPr="00B17ABA">
        <w:rPr>
          <w:i/>
          <w:iCs/>
        </w:rPr>
        <w:t>t</w:t>
      </w:r>
      <w:r w:rsidRPr="00B17ABA">
        <w:t xml:space="preserve">, and this leads to an immediate reward </w:t>
      </w:r>
      <m:oMath>
        <m:r>
          <w:rPr>
            <w:rFonts w:ascii="Cambria Math" w:hAnsi="Cambria Math" w:hint="eastAsia"/>
          </w:rPr>
          <m:t>r</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x</m:t>
                </m:r>
              </m:e>
              <m:sub>
                <m:r>
                  <w:rPr>
                    <w:rFonts w:ascii="Cambria Math" w:hAnsi="Cambria Math" w:hint="eastAsia"/>
                  </w:rPr>
                  <m:t>t</m:t>
                </m:r>
              </m:sub>
            </m:sSub>
          </m:e>
        </m:d>
      </m:oMath>
      <w:r w:rsidRPr="00B17ABA">
        <w:t xml:space="preserve"> and specifies a transition probability </w:t>
      </w:r>
      <m:oMath>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hint="eastAsia"/>
                  </w:rPr>
                  <m:t>t+1</m:t>
                </m:r>
              </m:sub>
            </m:sSub>
          </m:e>
          <m:e>
            <m:sSub>
              <m:sSubPr>
                <m:ctrlPr>
                  <w:rPr>
                    <w:rFonts w:ascii="Cambria Math" w:hAnsi="Cambria Math"/>
                    <w:i/>
                  </w:rPr>
                </m:ctrlPr>
              </m:sSubPr>
              <m:e>
                <m:r>
                  <w:rPr>
                    <w:rFonts w:ascii="Cambria Math" w:hAnsi="Cambria Math"/>
                  </w:rPr>
                  <m:t>h</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x</m:t>
                </m:r>
              </m:e>
              <m:sub>
                <m:r>
                  <w:rPr>
                    <w:rFonts w:ascii="Cambria Math" w:hAnsi="Cambria Math" w:hint="eastAsia"/>
                  </w:rPr>
                  <m:t>t</m:t>
                </m:r>
              </m:sub>
            </m:sSub>
          </m:e>
        </m:d>
      </m:oMath>
      <w:r w:rsidRPr="00B17ABA">
        <w:t xml:space="preserve"> where </w:t>
      </w:r>
      <w:r w:rsidRPr="00B17ABA">
        <w:rPr>
          <w:i/>
          <w:iCs/>
        </w:rPr>
        <w:t>x</w:t>
      </w:r>
      <w:r w:rsidRPr="00B17ABA">
        <w:rPr>
          <w:rFonts w:ascii="Cambria Math" w:hAnsi="Cambria Math" w:cs="Cambria Math"/>
          <w:i/>
          <w:iCs/>
        </w:rPr>
        <w:t>∊</w:t>
      </w:r>
      <w:r w:rsidRPr="00B17ABA">
        <w:rPr>
          <w:rFonts w:ascii="Times New Roman" w:hAnsi="Times New Roman" w:cs="Times New Roman"/>
          <w:i/>
          <w:iCs/>
        </w:rPr>
        <w:t xml:space="preserve">A </w:t>
      </w:r>
      <w:r w:rsidRPr="00B17ABA">
        <w:rPr>
          <w:rFonts w:ascii="Times New Roman" w:hAnsi="Times New Roman" w:cs="Times New Roman"/>
        </w:rPr>
        <w:t xml:space="preserve">and </w:t>
      </w:r>
      <w:r w:rsidRPr="00B17ABA">
        <w:rPr>
          <w:i/>
          <w:iCs/>
        </w:rPr>
        <w:t>h</w:t>
      </w:r>
      <w:r w:rsidRPr="00B17ABA">
        <w:rPr>
          <w:rFonts w:ascii="Cambria Math" w:hAnsi="Cambria Math" w:cs="Cambria Math"/>
          <w:i/>
          <w:iCs/>
        </w:rPr>
        <w:t>∊S</w:t>
      </w:r>
      <w:r w:rsidRPr="00B17ABA">
        <w:rPr>
          <w:rFonts w:ascii="Times New Roman" w:hAnsi="Times New Roman" w:cs="Times New Roman"/>
          <w:i/>
          <w:iCs/>
        </w:rPr>
        <w:t>.</w:t>
      </w:r>
      <w:r w:rsidRPr="00B17ABA">
        <w:t xml:space="preserve"> In most cases, the transition probability follows Markovian assumption whose transition </w:t>
      </w:r>
      <w:r w:rsidRPr="00B17ABA">
        <w:rPr>
          <w:rFonts w:hint="eastAsia"/>
        </w:rPr>
        <w:t>probabilit</w:t>
      </w:r>
      <w:r w:rsidRPr="00B17ABA">
        <w:t>ies</w:t>
      </w:r>
      <w:r w:rsidRPr="00B17ABA">
        <w:rPr>
          <w:rFonts w:hint="eastAsia"/>
        </w:rPr>
        <w:t xml:space="preserve"> to a subsequent state depend only on the current state and </w:t>
      </w:r>
      <w:r w:rsidRPr="00B17ABA">
        <w:t>action selected</w:t>
      </w:r>
      <w:r w:rsidRPr="00B17ABA">
        <w:rPr>
          <w:rFonts w:hint="eastAsia"/>
        </w:rPr>
        <w:t xml:space="preserve">. </w:t>
      </w:r>
      <w:r w:rsidRPr="00B17ABA">
        <w:t>This Markovian property can be relaxed by varying the transition probabilities or the timing of events based on the given information to a limited extent</w:t>
      </w:r>
      <w:r w:rsidR="003A2511" w:rsidRPr="00B17ABA">
        <w:t>,</w:t>
      </w:r>
      <w:r w:rsidRPr="00B17ABA">
        <w:t xml:space="preserve"> which is called a semi-Markov decision process (SMDP). The global reward for a sequence of decision (i.e., the value of the objective function) is estimated by DP: therefore MDP is also called stochastic DP</w:t>
      </w:r>
      <w:r w:rsidRPr="00B17ABA">
        <w:fldChar w:fldCharType="begin"/>
      </w:r>
      <w:r w:rsidRPr="00B17ABA">
        <w:instrText xml:space="preserve"> ADDIN EN.CITE &lt;EndNote&gt;&lt;Cite&gt;&lt;Author&gt;Gosavi&lt;/Author&gt;&lt;Year&gt;2003&lt;/Year&gt;&lt;RecNum&gt;102&lt;/RecNum&gt;&lt;DisplayText&gt;&lt;style face="superscript"&gt;[51]&lt;/style&gt;&lt;/DisplayText&gt;&lt;record&gt;&lt;rec-number&gt;102&lt;/rec-number&gt;&lt;foreign-keys&gt;&lt;key app="EN" db-id="z2a0dvwpazf220et2vh50z295rxpzfevwft2"&gt;102&lt;/key&gt;&lt;/foreign-keys&gt;&lt;ref-type name="Journal Article"&gt;17&lt;/ref-type&gt;&lt;contributors&gt;&lt;authors&gt;&lt;author&gt;Gosavi, A. &lt;/author&gt;&lt;/authors&gt;&lt;/contributors&gt;&lt;titles&gt;&lt;title&gt;Simulation-based optimization: parametric optimization techniques and reinforcement learning&lt;/title&gt;&lt;/titles&gt;&lt;dates&gt;&lt;year&gt;2003&lt;/year&gt;&lt;/dates&gt;&lt;urls&gt;&lt;/urls&gt;&lt;/record&gt;&lt;/Cite&gt;&lt;/EndNote&gt;</w:instrText>
      </w:r>
      <w:r w:rsidRPr="00B17ABA">
        <w:fldChar w:fldCharType="separate"/>
      </w:r>
      <w:r w:rsidRPr="00B17ABA">
        <w:rPr>
          <w:noProof/>
          <w:vertAlign w:val="superscript"/>
        </w:rPr>
        <w:t>[51]</w:t>
      </w:r>
      <w:r w:rsidRPr="00B17ABA">
        <w:fldChar w:fldCharType="end"/>
      </w:r>
      <w:r w:rsidRPr="00B17ABA">
        <w:t xml:space="preserve">. </w:t>
      </w:r>
      <w:r w:rsidRPr="00B17ABA">
        <w:rPr>
          <w:rFonts w:eastAsia="Malgun Gothic"/>
          <w:lang w:eastAsia="ko-KR"/>
        </w:rPr>
        <w:t xml:space="preserve">The difference between stochastic DP and deterministic DP is </w:t>
      </w:r>
      <w:r w:rsidRPr="00B17ABA">
        <w:rPr>
          <w:bCs/>
        </w:rPr>
        <w:t xml:space="preserve">that the next state </w:t>
      </w:r>
      <w:r w:rsidRPr="00B17ABA">
        <w:rPr>
          <w:bCs/>
          <w:i/>
          <w:iCs/>
        </w:rPr>
        <w:t>h</w:t>
      </w:r>
      <w:r w:rsidRPr="00B17ABA">
        <w:rPr>
          <w:bCs/>
          <w:i/>
          <w:iCs/>
          <w:vertAlign w:val="subscript"/>
        </w:rPr>
        <w:t>t+1</w:t>
      </w:r>
      <w:r w:rsidRPr="00B17ABA">
        <w:rPr>
          <w:bCs/>
        </w:rPr>
        <w:t xml:space="preserve"> is not completely determined by the current state </w:t>
      </w:r>
      <w:r w:rsidRPr="00B17ABA">
        <w:rPr>
          <w:bCs/>
          <w:i/>
          <w:iCs/>
        </w:rPr>
        <w:t>h</w:t>
      </w:r>
      <w:r w:rsidRPr="00B17ABA">
        <w:rPr>
          <w:bCs/>
          <w:i/>
          <w:iCs/>
          <w:vertAlign w:val="subscript"/>
        </w:rPr>
        <w:t>t</w:t>
      </w:r>
      <w:r w:rsidRPr="00B17ABA">
        <w:rPr>
          <w:bCs/>
        </w:rPr>
        <w:t xml:space="preserve"> and action </w:t>
      </w:r>
      <w:r w:rsidRPr="00B17ABA">
        <w:rPr>
          <w:bCs/>
          <w:i/>
          <w:iCs/>
        </w:rPr>
        <w:t>x</w:t>
      </w:r>
      <w:r w:rsidRPr="00B17ABA">
        <w:rPr>
          <w:bCs/>
          <w:i/>
          <w:iCs/>
          <w:vertAlign w:val="subscript"/>
        </w:rPr>
        <w:t>t</w:t>
      </w:r>
      <w:r w:rsidRPr="00B17ABA">
        <w:rPr>
          <w:bCs/>
        </w:rPr>
        <w:t xml:space="preserve">. Rather, stochastic DP uses a probability distribution dependent </w:t>
      </w:r>
      <w:r w:rsidRPr="00B17ABA">
        <w:t>on the conditional expectation of the previous state(s) and action(s).</w:t>
      </w:r>
    </w:p>
    <w:p w:rsidR="00086AF5" w:rsidRPr="00B17ABA" w:rsidRDefault="00086AF5" w:rsidP="0048744C">
      <w:pPr>
        <w:jc w:val="both"/>
      </w:pPr>
      <w:r w:rsidRPr="00B17ABA">
        <w:rPr>
          <w:rFonts w:ascii="Times New Roman" w:hAnsi="Times New Roman" w:cs="Times New Roman"/>
        </w:rPr>
        <w:t xml:space="preserve">As MDP has the form of a successive decision tree, it may suffer the curse of dimensionality in large and complex sequential decision problems. Where a SMDP is used, in particular, </w:t>
      </w:r>
      <w:r w:rsidRPr="00B17ABA">
        <w:t xml:space="preserve">considering the previous states and actions inevitably increase the computational complexity: therefore </w:t>
      </w:r>
      <w:r w:rsidRPr="00B17ABA">
        <w:rPr>
          <w:rFonts w:eastAsia="Malgun Gothic" w:cstheme="minorHAnsi"/>
          <w:lang w:eastAsia="ko-KR"/>
        </w:rPr>
        <w:t>some studies tried to alleviate the computational complexity using</w:t>
      </w:r>
      <w:r w:rsidRPr="00B17ABA">
        <w:rPr>
          <w:rFonts w:ascii="Times New Roman" w:eastAsia="Malgun Gothic" w:hAnsi="Times New Roman" w:cs="Times New Roman"/>
        </w:rPr>
        <w:t xml:space="preserve"> the state aggregation</w:t>
      </w:r>
      <w:r w:rsidRPr="00B17ABA">
        <w:rPr>
          <w:rFonts w:ascii="Times New Roman" w:eastAsia="Arial Unicode MS" w:hAnsi="Times New Roman" w:cs="Times New Roman"/>
          <w:noProof/>
          <w:lang w:val="en-US"/>
        </w:rPr>
        <w:fldChar w:fldCharType="begin"/>
      </w:r>
      <w:r w:rsidRPr="00B17ABA">
        <w:rPr>
          <w:rFonts w:ascii="Times New Roman" w:eastAsia="Arial Unicode MS" w:hAnsi="Times New Roman" w:cs="Times New Roman"/>
          <w:noProof/>
          <w:lang w:val="en-US"/>
        </w:rPr>
        <w:instrText xml:space="preserve"> ADDIN EN.CITE &lt;EndNote&gt;&lt;Cite&gt;&lt;Author&gt;Yaesoubi&lt;/Author&gt;&lt;Year&gt;2011&lt;/Year&gt;&lt;RecNum&gt;59&lt;/RecNum&gt;&lt;DisplayText&gt;&lt;style face="superscript"&gt;[58]&lt;/style&gt;&lt;/DisplayText&gt;&lt;record&gt;&lt;rec-number&gt;59&lt;/rec-number&gt;&lt;foreign-keys&gt;&lt;key app="EN" db-id="z2a0dvwpazf220et2vh50z295rxpzfevwft2"&gt;59&lt;/key&gt;&lt;/foreign-keys&gt;&lt;ref-type name="Journal Article"&gt;17&lt;/ref-type&gt;&lt;contributors&gt;&lt;authors&gt;&lt;author&gt;Yaesoubi, R.&lt;/author&gt;&lt;author&gt;Cohen, T.&lt;/author&gt;&lt;/authors&gt;&lt;/contributors&gt;&lt;auth-address&gt;Yaesoubi, R&amp;#xD;Brigham &amp;amp; Womens Hosp, Div Global Hlth Equ, 641 Huntington Ave, Boston, MA 02115 USA&amp;#xD;Brigham &amp;amp; Womens Hosp, Div Global Hlth Equ, 641 Huntington Ave, Boston, MA 02115 USA&amp;#xD;Brigham &amp;amp; Womens Hosp, Div Global Hlth Equ, Boston, MA 02115 USA&amp;#xD;Harvard Univ, Sch Publ Hlth, Ctr Communicable Dis Dynam, Boston, MA 02155 USA&amp;#xD;Harvard Univ, Sch Publ Hlth, Dept Epidemiol, Boston, MA 02155 USA&lt;/auth-address&gt;&lt;titles&gt;&lt;title&gt;Generalized Markov models of infectious disease spread: A novel framework for developing dynamic health policies&lt;/title&gt;&lt;secondary-title&gt;European Journal of Operational Research&lt;/secondary-title&gt;&lt;alt-title&gt;Eur J Oper Res&lt;/alt-title&gt;&lt;/titles&gt;&lt;periodical&gt;&lt;full-title&gt;European Journal of Operational Research&lt;/full-title&gt;&lt;/periodical&gt;&lt;pages&gt;679-687&lt;/pages&gt;&lt;volume&gt;215&lt;/volume&gt;&lt;number&gt;3&lt;/number&gt;&lt;keywords&gt;&lt;keyword&gt;infectious disease models&lt;/keyword&gt;&lt;keyword&gt;dynamic health policy&lt;/keyword&gt;&lt;keyword&gt;discrete-time markov chain&lt;/keyword&gt;&lt;keyword&gt;dynamic programming&lt;/keyword&gt;&lt;keyword&gt;epidemiology&lt;/keyword&gt;&lt;keyword&gt;discrete-time&lt;/keyword&gt;&lt;keyword&gt;epidemic models&lt;/keyword&gt;&lt;keyword&gt;sis&lt;/keyword&gt;&lt;/keywords&gt;&lt;dates&gt;&lt;year&gt;2011&lt;/year&gt;&lt;pub-dates&gt;&lt;date&gt;Dec 16&lt;/date&gt;&lt;/pub-dates&gt;&lt;/dates&gt;&lt;isbn&gt;0377-2217&lt;/isbn&gt;&lt;accession-num&gt;ISI:000295301200018&lt;/accession-num&gt;&lt;urls&gt;&lt;related-urls&gt;&lt;url&gt;&amp;lt;Go to ISI&amp;gt;://000295301200018&lt;/url&gt;&lt;/related-urls&gt;&lt;/urls&gt;&lt;electronic-resource-num&gt;DOI 10.1016/j.ejor.2011.07.016&lt;/electronic-resource-num&gt;&lt;language&gt;English&lt;/language&gt;&lt;/record&gt;&lt;/Cite&gt;&lt;/EndNote&gt;</w:instrText>
      </w:r>
      <w:r w:rsidRPr="00B17ABA">
        <w:rPr>
          <w:rFonts w:ascii="Times New Roman" w:eastAsia="Arial Unicode MS" w:hAnsi="Times New Roman" w:cs="Times New Roman"/>
          <w:noProof/>
          <w:lang w:val="en-US"/>
        </w:rPr>
        <w:fldChar w:fldCharType="separate"/>
      </w:r>
      <w:r w:rsidRPr="00B17ABA">
        <w:rPr>
          <w:rFonts w:ascii="Times New Roman" w:eastAsia="Arial Unicode MS" w:hAnsi="Times New Roman" w:cs="Times New Roman"/>
          <w:noProof/>
          <w:vertAlign w:val="superscript"/>
          <w:lang w:val="en-US"/>
        </w:rPr>
        <w:t>[58]</w:t>
      </w:r>
      <w:r w:rsidRPr="00B17ABA">
        <w:rPr>
          <w:rFonts w:ascii="Times New Roman" w:eastAsia="Arial Unicode MS" w:hAnsi="Times New Roman" w:cs="Times New Roman"/>
          <w:noProof/>
          <w:lang w:val="en-US"/>
        </w:rPr>
        <w:fldChar w:fldCharType="end"/>
      </w:r>
      <w:r w:rsidRPr="00B17ABA">
        <w:rPr>
          <w:rFonts w:ascii="Times New Roman" w:eastAsia="Malgun Gothic" w:hAnsi="Times New Roman" w:cs="Times New Roman"/>
        </w:rPr>
        <w:t>, partial-observability</w:t>
      </w:r>
      <w:r w:rsidRPr="00B17ABA">
        <w:rPr>
          <w:rFonts w:ascii="Times New Roman" w:eastAsia="Arial Unicode MS" w:hAnsi="Times New Roman" w:cs="Times New Roman"/>
          <w:noProof/>
          <w:lang w:val="en-US"/>
        </w:rPr>
        <w:fldChar w:fldCharType="begin"/>
      </w:r>
      <w:r w:rsidRPr="00B17ABA">
        <w:rPr>
          <w:rFonts w:ascii="Times New Roman" w:eastAsia="Arial Unicode MS" w:hAnsi="Times New Roman" w:cs="Times New Roman"/>
          <w:noProof/>
          <w:lang w:val="en-US"/>
        </w:rPr>
        <w:instrText xml:space="preserve"> ADDIN EN.CITE &lt;EndNote&gt;&lt;Cite&gt;&lt;Author&gt;Hauskrecht&lt;/Author&gt;&lt;Year&gt;2000&lt;/Year&gt;&lt;RecNum&gt;60&lt;/RecNum&gt;&lt;DisplayText&gt;&lt;style face="superscript"&gt;[59]&lt;/style&gt;&lt;/DisplayText&gt;&lt;record&gt;&lt;rec-number&gt;60&lt;/rec-number&gt;&lt;foreign-keys&gt;&lt;key app="EN" db-id="z2a0dvwpazf220et2vh50z295rxpzfevwft2"&gt;60&lt;/key&gt;&lt;/foreign-keys&gt;&lt;ref-type name="Journal Article"&gt;17&lt;/ref-type&gt;&lt;contributors&gt;&lt;authors&gt;&lt;author&gt;Hauskrecht, M.&lt;/author&gt;&lt;author&gt;Fraser, H.&lt;/author&gt;&lt;/authors&gt;&lt;/contributors&gt;&lt;auth-address&gt;Computer Science Department, Box 1910, Brown University, Providence, RI 02912, USA. milos@cs.brown.edu&lt;/auth-address&gt;&lt;titles&gt;&lt;title&gt;Planning treatment of ischemic heart disease with partially observable Markov decision processes&lt;/title&gt;&lt;secondary-title&gt;Artif Intell Med&lt;/secondary-title&gt;&lt;/titles&gt;&lt;periodical&gt;&lt;full-title&gt;Artif Intell Med&lt;/full-title&gt;&lt;/periodical&gt;&lt;pages&gt;221-44&lt;/pages&gt;&lt;volume&gt;18&lt;/volume&gt;&lt;number&gt;3&lt;/number&gt;&lt;edition&gt;2000/02/17&lt;/edition&gt;&lt;keywords&gt;&lt;keyword&gt;Cost-Benefit Analysis&lt;/keyword&gt;&lt;keyword&gt;Decision Making&lt;/keyword&gt;&lt;keyword&gt;Health Care Costs&lt;/keyword&gt;&lt;keyword&gt;Humans&lt;/keyword&gt;&lt;keyword&gt;*Markov Chains&lt;/keyword&gt;&lt;keyword&gt;Myocardial Ischemia/diagnosis/economics/*therapy&lt;/keyword&gt;&lt;keyword&gt;*Patient Care Planning&lt;/keyword&gt;&lt;/keywords&gt;&lt;dates&gt;&lt;year&gt;2000&lt;/year&gt;&lt;pub-dates&gt;&lt;date&gt;Mar&lt;/date&gt;&lt;/pub-dates&gt;&lt;/dates&gt;&lt;isbn&gt;0933-3657 (Print)&amp;#xD;0933-3657 (Linking)&lt;/isbn&gt;&lt;accession-num&gt;10675716&lt;/accession-num&gt;&lt;urls&gt;&lt;related-urls&gt;&lt;url&gt;http://people.cs.pitt.edu/~milos/research/AIMJ-2000.pdf&lt;/url&gt;&lt;/related-urls&gt;&lt;/urls&gt;&lt;electronic-resource-num&gt;S0933365799000421 [pii]&lt;/electronic-resource-num&gt;&lt;language&gt;eng&lt;/language&gt;&lt;access-date&gt;Accessed 19 February 2014&lt;/access-date&gt;&lt;/record&gt;&lt;/Cite&gt;&lt;/EndNote&gt;</w:instrText>
      </w:r>
      <w:r w:rsidRPr="00B17ABA">
        <w:rPr>
          <w:rFonts w:ascii="Times New Roman" w:eastAsia="Arial Unicode MS" w:hAnsi="Times New Roman" w:cs="Times New Roman"/>
          <w:noProof/>
          <w:lang w:val="en-US"/>
        </w:rPr>
        <w:fldChar w:fldCharType="separate"/>
      </w:r>
      <w:r w:rsidRPr="00B17ABA">
        <w:rPr>
          <w:rFonts w:ascii="Times New Roman" w:eastAsia="Arial Unicode MS" w:hAnsi="Times New Roman" w:cs="Times New Roman"/>
          <w:noProof/>
          <w:vertAlign w:val="superscript"/>
          <w:lang w:val="en-US"/>
        </w:rPr>
        <w:t>[59]</w:t>
      </w:r>
      <w:r w:rsidRPr="00B17ABA">
        <w:rPr>
          <w:rFonts w:ascii="Times New Roman" w:eastAsia="Arial Unicode MS" w:hAnsi="Times New Roman" w:cs="Times New Roman"/>
          <w:noProof/>
          <w:lang w:val="en-US"/>
        </w:rPr>
        <w:fldChar w:fldCharType="end"/>
      </w:r>
      <w:r w:rsidRPr="00B17ABA">
        <w:rPr>
          <w:rFonts w:ascii="Times New Roman" w:eastAsia="Arial Unicode MS" w:hAnsi="Times New Roman" w:cs="Times New Roman"/>
          <w:noProof/>
          <w:lang w:val="en-US"/>
        </w:rPr>
        <w:t xml:space="preserve"> </w:t>
      </w:r>
      <w:r w:rsidRPr="00B17ABA">
        <w:rPr>
          <w:rFonts w:ascii="Times New Roman" w:eastAsia="Malgun Gothic" w:hAnsi="Times New Roman" w:cs="Times New Roman"/>
        </w:rPr>
        <w:t>or limited-memory</w:t>
      </w:r>
      <w:r w:rsidRPr="00B17ABA">
        <w:rPr>
          <w:rFonts w:cstheme="minorHAnsi"/>
        </w:rPr>
        <w:fldChar w:fldCharType="begin">
          <w:fldData xml:space="preserve">PEVuZE5vdGU+PENpdGU+PEF1dGhvcj52YW4gR2VydmVuPC9BdXRob3I+PFllYXI+MjAwNzwvWWVh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</w:fldData>
        </w:fldChar>
      </w:r>
      <w:r w:rsidRPr="00B17ABA">
        <w:rPr>
          <w:rFonts w:cstheme="minorHAnsi"/>
        </w:rPr>
        <w:instrText xml:space="preserve"> ADDIN EN.CITE </w:instrText>
      </w:r>
      <w:r w:rsidRPr="00B17ABA">
        <w:rPr>
          <w:rFonts w:cstheme="minorHAnsi"/>
        </w:rPr>
        <w:fldChar w:fldCharType="begin">
          <w:fldData xml:space="preserve">PEVuZE5vdGU+PENpdGU+PEF1dGhvcj52YW4gR2VydmVuPC9BdXRob3I+PFllYXI+MjAwNzwvWWVh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</w:fldData>
        </w:fldChar>
      </w:r>
      <w:r w:rsidRPr="00B17ABA">
        <w:rPr>
          <w:rFonts w:cstheme="minorHAnsi"/>
        </w:rPr>
        <w:instrText xml:space="preserve"> ADDIN EN.CITE.DATA </w:instrText>
      </w:r>
      <w:r w:rsidRPr="00B17ABA">
        <w:rPr>
          <w:rFonts w:cstheme="minorHAnsi"/>
        </w:rPr>
      </w:r>
      <w:r w:rsidRPr="00B17ABA">
        <w:rPr>
          <w:rFonts w:cstheme="minorHAnsi"/>
        </w:rPr>
        <w:fldChar w:fldCharType="end"/>
      </w:r>
      <w:r w:rsidRPr="00B17ABA">
        <w:rPr>
          <w:rFonts w:cstheme="minorHAnsi"/>
        </w:rPr>
      </w:r>
      <w:r w:rsidRPr="00B17ABA">
        <w:rPr>
          <w:rFonts w:cstheme="minorHAnsi"/>
        </w:rPr>
        <w:fldChar w:fldCharType="separate"/>
      </w:r>
      <w:r w:rsidRPr="00B17ABA">
        <w:rPr>
          <w:rFonts w:cstheme="minorHAnsi"/>
          <w:noProof/>
          <w:vertAlign w:val="superscript"/>
        </w:rPr>
        <w:t>[60]</w:t>
      </w:r>
      <w:r w:rsidRPr="00B17ABA">
        <w:rPr>
          <w:rFonts w:cstheme="minorHAnsi"/>
        </w:rPr>
        <w:fldChar w:fldCharType="end"/>
      </w:r>
      <w:r w:rsidRPr="00B17ABA">
        <w:rPr>
          <w:rFonts w:ascii="Times New Roman" w:eastAsia="Malgun Gothic" w:hAnsi="Times New Roman" w:cs="Times New Roman"/>
        </w:rPr>
        <w:t xml:space="preserve">. </w:t>
      </w:r>
      <w:r w:rsidRPr="00B17ABA">
        <w:rPr>
          <w:rFonts w:eastAsia="Malgun Gothic"/>
          <w:lang w:eastAsia="ko-KR"/>
        </w:rPr>
        <w:t xml:space="preserve">State aggregation reduces the number of potential states by combining </w:t>
      </w:r>
      <w:r w:rsidRPr="00B17ABA">
        <w:t>several similar states with respect to transition probabilities or reward to an aggregated state. Partial-observability and limited-memory assumptions reduce the amount of memory used for each decision by relaxing the no forgetting rule</w:t>
      </w:r>
      <w:r w:rsidR="0048744C" w:rsidRPr="00B17ABA">
        <w:t>, which uses all information known for those previous decisions</w:t>
      </w:r>
      <w:r w:rsidRPr="00B17ABA">
        <w:t>.</w:t>
      </w:r>
    </w:p>
    <w:p w:rsidR="00086AF5" w:rsidRPr="00B17ABA" w:rsidRDefault="00086AF5" w:rsidP="00086AF5">
      <w:pPr>
        <w:jc w:val="both"/>
      </w:pPr>
      <w:r w:rsidRPr="00B17ABA">
        <w:rPr>
          <w:rFonts w:ascii="Times New Roman" w:hAnsi="Times New Roman" w:cs="Times New Roman"/>
        </w:rPr>
        <w:t>An alternative stochastic optimisation method is simulation-based optimisation</w:t>
      </w:r>
      <w:r w:rsidR="003A2511" w:rsidRPr="00B17ABA">
        <w:rPr>
          <w:rFonts w:ascii="Times New Roman" w:hAnsi="Times New Roman" w:cs="Times New Roman"/>
        </w:rPr>
        <w:t>,</w:t>
      </w:r>
      <w:r w:rsidRPr="00B17ABA">
        <w:rPr>
          <w:rFonts w:ascii="Times New Roman" w:hAnsi="Times New Roman" w:cs="Times New Roman"/>
        </w:rPr>
        <w:t xml:space="preserve"> which uses a simulation model to evaluate the objective function</w:t>
      </w:r>
      <w:r w:rsidRPr="00B17ABA">
        <w:rPr>
          <w:rFonts w:ascii="Times New Roman" w:hAnsi="Times New Roman" w:cs="Times New Roman"/>
        </w:rPr>
        <w:fldChar w:fldCharType="begin"/>
      </w:r>
      <w:r w:rsidRPr="00B17ABA">
        <w:rPr>
          <w:rFonts w:ascii="Times New Roman" w:hAnsi="Times New Roman" w:cs="Times New Roman"/>
        </w:rPr>
        <w:instrText xml:space="preserve"> ADDIN EN.CITE &lt;EndNote&gt;&lt;Cite&gt;&lt;Author&gt;Carson&lt;/Author&gt;&lt;Year&gt;1997&lt;/Year&gt;&lt;RecNum&gt;303&lt;/RecNum&gt;&lt;DisplayText&gt;&lt;style face="superscript"&gt;[61]&lt;/style&gt;&lt;/DisplayText&gt;&lt;record&gt;&lt;rec-number&gt;303&lt;/rec-number&gt;&lt;foreign-keys&gt;&lt;key app="EN" db-id="z2a0dvwpazf220et2vh50z295rxpzfevwft2"&gt;303&lt;/key&gt;&lt;/foreign-keys&gt;&lt;ref-type name="Journal Article"&gt;17&lt;/ref-type&gt;&lt;contributors&gt;&lt;authors&gt;&lt;author&gt;Carson, Y.&lt;/author&gt;&lt;author&gt;Maria, A.&lt;/author&gt;&lt;/authors&gt;&lt;/contributors&gt;&lt;auth-address&gt;Carson, Y&amp;#xD;SUNY Binghamton, Dept Syst Sci &amp;amp; Ind Engn, Binghamton, NY 13902 USA&amp;#xD;SUNY Binghamton, Dept Syst Sci &amp;amp; Ind Engn, Binghamton, NY 13902 USA&amp;#xD;SUNY Binghamton, Dept Syst Sci &amp;amp; Ind Engn, Binghamton, NY 13902 USA&lt;/auth-address&gt;&lt;titles&gt;&lt;title&gt;Simulation optimization: Methods and applications&lt;/title&gt;&lt;secondary-title&gt;Proceedings of the 1997 Winter Simulation Conference&lt;/secondary-title&gt;&lt;/titles&gt;&lt;periodical&gt;&lt;full-title&gt;Proceedings of the 1997 Winter Simulation Conference&lt;/full-title&gt;&lt;/periodical&gt;&lt;pages&gt;118-126&lt;/pages&gt;&lt;dates&gt;&lt;year&gt;1997&lt;/year&gt;&lt;/dates&gt;&lt;accession-num&gt;ISI:000071432100018&lt;/accession-num&gt;&lt;urls&gt;&lt;related-urls&gt;&lt;url&gt;&amp;lt;Go to ISI&amp;gt;://000071432100018&lt;/url&gt;&lt;/related-urls&gt;&lt;/urls&gt;&lt;electronic-resource-num&gt;Doi 10.1145/268437.268460&lt;/electronic-resource-num&gt;&lt;language&gt;English&lt;/language&gt;&lt;/record&gt;&lt;/Cite&gt;&lt;/EndNote&gt;</w:instrText>
      </w:r>
      <w:r w:rsidRPr="00B17ABA">
        <w:rPr>
          <w:rFonts w:ascii="Times New Roman" w:hAnsi="Times New Roman" w:cs="Times New Roman"/>
        </w:rPr>
        <w:fldChar w:fldCharType="separate"/>
      </w:r>
      <w:r w:rsidRPr="00B17ABA">
        <w:rPr>
          <w:rFonts w:ascii="Times New Roman" w:hAnsi="Times New Roman" w:cs="Times New Roman"/>
          <w:noProof/>
          <w:vertAlign w:val="superscript"/>
        </w:rPr>
        <w:t>[61]</w:t>
      </w:r>
      <w:r w:rsidRPr="00B17ABA">
        <w:rPr>
          <w:rFonts w:ascii="Times New Roman" w:hAnsi="Times New Roman" w:cs="Times New Roman"/>
        </w:rPr>
        <w:fldChar w:fldCharType="end"/>
      </w:r>
      <w:r w:rsidRPr="00B17ABA">
        <w:rPr>
          <w:rFonts w:ascii="Times New Roman" w:hAnsi="Times New Roman" w:cs="Times New Roman"/>
        </w:rPr>
        <w:t xml:space="preserve">(see </w:t>
      </w:r>
      <w:r w:rsidRPr="00B17ABA">
        <w:rPr>
          <w:rFonts w:ascii="Times New Roman" w:hAnsi="Times New Roman" w:cs="Times New Roman"/>
        </w:rPr>
        <w:fldChar w:fldCharType="begin"/>
      </w:r>
      <w:r w:rsidRPr="00B17ABA">
        <w:rPr>
          <w:rFonts w:ascii="Times New Roman" w:hAnsi="Times New Roman" w:cs="Times New Roman"/>
        </w:rPr>
        <w:instrText xml:space="preserve"> REF _Ref423083129 </w:instrText>
      </w:r>
      <w:r w:rsidR="00B17ABA">
        <w:rPr>
          <w:rFonts w:ascii="Times New Roman" w:hAnsi="Times New Roman" w:cs="Times New Roman"/>
        </w:rPr>
        <w:instrText xml:space="preserve"> \* MERGEFORMAT </w:instrText>
      </w:r>
      <w:r w:rsidRPr="00B17ABA">
        <w:rPr>
          <w:rFonts w:ascii="Times New Roman" w:hAnsi="Times New Roman" w:cs="Times New Roman"/>
        </w:rPr>
        <w:fldChar w:fldCharType="separate"/>
      </w:r>
      <w:r w:rsidR="006F6429" w:rsidRPr="00B17ABA">
        <w:t xml:space="preserve">Figure </w:t>
      </w:r>
      <w:r w:rsidR="006F6429" w:rsidRPr="00B17ABA">
        <w:rPr>
          <w:noProof/>
          <w:cs/>
        </w:rPr>
        <w:t>‎</w:t>
      </w:r>
      <w:r w:rsidR="006F6429" w:rsidRPr="00B17ABA">
        <w:rPr>
          <w:noProof/>
        </w:rPr>
        <w:t>1</w:t>
      </w:r>
      <w:r w:rsidR="006F6429" w:rsidRPr="00B17ABA">
        <w:t>.</w:t>
      </w:r>
      <w:r w:rsidR="006F6429" w:rsidRPr="00B17ABA">
        <w:rPr>
          <w:noProof/>
        </w:rPr>
        <w:t>2</w:t>
      </w:r>
      <w:r w:rsidRPr="00B17ABA">
        <w:rPr>
          <w:rFonts w:ascii="Times New Roman" w:hAnsi="Times New Roman" w:cs="Times New Roman"/>
        </w:rPr>
        <w:fldChar w:fldCharType="end"/>
      </w:r>
      <w:r w:rsidRPr="00B17ABA">
        <w:rPr>
          <w:rFonts w:ascii="Times New Roman" w:hAnsi="Times New Roman" w:cs="Times New Roman"/>
        </w:rPr>
        <w:t xml:space="preserve">). </w:t>
      </w:r>
      <w:r w:rsidRPr="00B17ABA">
        <w:t>The problem formulation</w:t>
      </w:r>
      <w:r w:rsidRPr="00B17ABA">
        <w:rPr>
          <w:lang w:eastAsia="ko-KR"/>
        </w:rPr>
        <w:t xml:space="preserve"> is</w:t>
      </w:r>
      <w:r w:rsidRPr="00B17ABA">
        <w:t xml:space="preserve"> identical with MDP; however</w:t>
      </w:r>
      <w:r w:rsidR="004C1768" w:rsidRPr="00B17ABA">
        <w:t>,</w:t>
      </w:r>
      <w:r w:rsidRPr="00B17ABA">
        <w:t xml:space="preserve"> the problem solving procedures can differ. </w:t>
      </w:r>
      <w:r w:rsidRPr="00B17ABA">
        <w:rPr>
          <w:rFonts w:ascii="Times New Roman" w:hAnsi="Times New Roman" w:cs="Times New Roman"/>
        </w:rPr>
        <w:t xml:space="preserve">Whereas mathematical programming and MDP inherently integrate the evaluation process </w:t>
      </w:r>
      <w:r w:rsidRPr="00B17ABA">
        <w:rPr>
          <w:rFonts w:ascii="Times New Roman" w:hAnsi="Times New Roman" w:cs="Times New Roman"/>
        </w:rPr>
        <w:lastRenderedPageBreak/>
        <w:t xml:space="preserve">and the optimisation process, simulation-based optimisation </w:t>
      </w:r>
      <w:r w:rsidRPr="00B17ABA">
        <w:t xml:space="preserve">is constructed with two key components; </w:t>
      </w:r>
      <w:r w:rsidRPr="00B17ABA">
        <w:rPr>
          <w:rFonts w:hint="eastAsia"/>
          <w:lang w:eastAsia="ko-KR"/>
        </w:rPr>
        <w:t xml:space="preserve">an </w:t>
      </w:r>
      <w:r w:rsidRPr="00B17ABA">
        <w:t xml:space="preserve">optimisation model and </w:t>
      </w:r>
      <w:r w:rsidRPr="00B17ABA">
        <w:rPr>
          <w:rFonts w:hint="eastAsia"/>
          <w:lang w:eastAsia="ko-KR"/>
        </w:rPr>
        <w:t xml:space="preserve">an </w:t>
      </w:r>
      <w:r w:rsidRPr="00B17ABA">
        <w:t xml:space="preserve">evaluation model. The optimisation model includes the overall process of guiding the search procedure, generating candidate solutions and determining the optimality of the candidate solutions based on the expected value provided by </w:t>
      </w:r>
      <w:r w:rsidRPr="00B17ABA">
        <w:rPr>
          <w:rFonts w:hint="eastAsia"/>
          <w:lang w:eastAsia="ko-KR"/>
        </w:rPr>
        <w:t>the</w:t>
      </w:r>
      <w:r w:rsidRPr="00B17ABA">
        <w:t xml:space="preserve"> evaluation model. The underlying evaluation model </w:t>
      </w:r>
      <w:r w:rsidRPr="00B17ABA">
        <w:rPr>
          <w:rFonts w:ascii="Times New Roman" w:hAnsi="Times New Roman" w:cs="Times New Roman"/>
        </w:rPr>
        <w:t xml:space="preserve">is not restricted to individual-based models (IBMs) such as DES, but may include any decision analytic models such decision-tree and Markov models. </w:t>
      </w:r>
      <w:r w:rsidRPr="00B17ABA">
        <w:t>The problem solving procedure can work forward or backward depending on the optimisation algorithm used.</w:t>
      </w:r>
    </w:p>
    <w:p w:rsidR="0064218D" w:rsidRPr="00B17ABA" w:rsidRDefault="0064218D" w:rsidP="0064218D">
      <w:pPr>
        <w:jc w:val="both"/>
      </w:pPr>
    </w:p>
    <w:p w:rsidR="00B8666A" w:rsidRPr="00B17ABA" w:rsidRDefault="0048744C" w:rsidP="00B8666A">
      <w:pPr>
        <w:keepNext/>
        <w:ind w:firstLine="0"/>
        <w:jc w:val="center"/>
      </w:pPr>
      <w:r w:rsidRPr="00B17ABA">
        <w:rPr>
          <w:noProof/>
          <w:lang w:eastAsia="ko-KR"/>
        </w:rPr>
        <w:drawing>
          <wp:inline distT="0" distB="0" distL="0" distR="0" wp14:anchorId="4216AA37" wp14:editId="7A8CD1B9">
            <wp:extent cx="5219700" cy="3725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conceptual framework of model .tif"/>
                    <pic:cNvPicPr/>
                  </pic:nvPicPr>
                  <pic:blipFill>
                    <a:blip r:embed="rId14">
                      <a:extLst>
                        <a:ext uri="{28A0092B-C50C-407E-A947-70E740481C1C}">
                          <a14:useLocalDpi xmlns:a14="http://schemas.microsoft.com/office/drawing/2010/main" val="0"/>
                        </a:ext>
                      </a:extLst>
                    </a:blip>
                    <a:stretch>
                      <a:fillRect/>
                    </a:stretch>
                  </pic:blipFill>
                  <pic:spPr>
                    <a:xfrm>
                      <a:off x="0" y="0"/>
                      <a:ext cx="5219700" cy="3725545"/>
                    </a:xfrm>
                    <a:prstGeom prst="rect">
                      <a:avLst/>
                    </a:prstGeom>
                  </pic:spPr>
                </pic:pic>
              </a:graphicData>
            </a:graphic>
          </wp:inline>
        </w:drawing>
      </w:r>
    </w:p>
    <w:p w:rsidR="00B8666A" w:rsidRPr="00B17ABA" w:rsidRDefault="00B8666A" w:rsidP="00B8666A">
      <w:pPr>
        <w:pStyle w:val="Caption"/>
        <w:jc w:val="center"/>
        <w:rPr>
          <w:rFonts w:eastAsia="Arial Unicode MS" w:cs="Times New Roman"/>
          <w:noProof/>
        </w:rPr>
      </w:pPr>
      <w:bookmarkStart w:id="26" w:name="_Ref423083129"/>
      <w:bookmarkStart w:id="27" w:name="_Toc426019120"/>
      <w:r w:rsidRPr="00B17ABA">
        <w:t xml:space="preserve">Figure </w:t>
      </w:r>
      <w:fldSimple w:instr=" STYLEREF 1 \s ">
        <w:r w:rsidR="00ED7C74" w:rsidRPr="00B17ABA">
          <w:rPr>
            <w:noProof/>
            <w:cs/>
          </w:rPr>
          <w:t>‎</w:t>
        </w:r>
        <w:r w:rsidR="00ED7C74" w:rsidRPr="00B17ABA">
          <w:rPr>
            <w:noProof/>
          </w:rPr>
          <w:t>1</w:t>
        </w:r>
      </w:fldSimple>
      <w:r w:rsidR="00ED7C74" w:rsidRPr="00B17ABA">
        <w:t>.</w:t>
      </w:r>
      <w:fldSimple w:instr=" SEQ Figure \* ARABIC \s 1 ">
        <w:r w:rsidR="00ED7C74" w:rsidRPr="00B17ABA">
          <w:rPr>
            <w:noProof/>
          </w:rPr>
          <w:t>2</w:t>
        </w:r>
      </w:fldSimple>
      <w:bookmarkEnd w:id="26"/>
      <w:r w:rsidRPr="00B17ABA">
        <w:t>. Simulation-based optimisation model</w:t>
      </w:r>
      <w:bookmarkEnd w:id="27"/>
    </w:p>
    <w:p w:rsidR="00B8666A" w:rsidRPr="00B17ABA" w:rsidRDefault="00B8666A">
      <w:pPr>
        <w:jc w:val="both"/>
        <w:rPr>
          <w:rFonts w:eastAsia="Malgun Gothic"/>
          <w:lang w:eastAsia="ko-KR"/>
        </w:rPr>
      </w:pPr>
    </w:p>
    <w:p w:rsidR="00086AF5" w:rsidRPr="00B17ABA" w:rsidRDefault="00086AF5" w:rsidP="0048744C">
      <w:pPr>
        <w:jc w:val="both"/>
        <w:rPr>
          <w:bCs/>
          <w:lang w:eastAsia="ko-KR"/>
        </w:rPr>
      </w:pPr>
      <w:r w:rsidRPr="00B17ABA">
        <w:rPr>
          <w:rFonts w:eastAsia="Malgun Gothic"/>
          <w:lang w:eastAsia="ko-KR"/>
        </w:rPr>
        <w:t>Many search algorithms have been developed. The simplest search method is enumeration</w:t>
      </w:r>
      <w:r w:rsidR="003A2511" w:rsidRPr="00B17ABA">
        <w:rPr>
          <w:rFonts w:eastAsia="Malgun Gothic"/>
          <w:lang w:eastAsia="ko-KR"/>
        </w:rPr>
        <w:t>,</w:t>
      </w:r>
      <w:r w:rsidRPr="00B17ABA">
        <w:rPr>
          <w:rFonts w:eastAsia="Malgun Gothic"/>
          <w:lang w:eastAsia="ko-KR"/>
        </w:rPr>
        <w:t xml:space="preserve"> which </w:t>
      </w:r>
      <w:r w:rsidRPr="00B17ABA">
        <w:rPr>
          <w:rFonts w:cstheme="majorBidi"/>
        </w:rPr>
        <w:t>examines all possible candidate solutions and ranks them based on the results obtained from the simulation model</w:t>
      </w:r>
      <w:r w:rsidRPr="00B17ABA">
        <w:rPr>
          <w:rFonts w:cstheme="majorBidi"/>
        </w:rPr>
        <w:fldChar w:fldCharType="begin"/>
      </w:r>
      <w:r w:rsidRPr="00B17ABA">
        <w:rPr>
          <w:rFonts w:cstheme="majorBidi"/>
        </w:rPr>
        <w:instrText xml:space="preserve"> ADDIN EN.CITE &lt;EndNote&gt;&lt;Cite&gt;&lt;Author&gt;Gosavi&lt;/Author&gt;&lt;Year&gt;2003&lt;/Year&gt;&lt;RecNum&gt;102&lt;/RecNum&gt;&lt;DisplayText&gt;&lt;style face="superscript"&gt;[51]&lt;/style&gt;&lt;/DisplayText&gt;&lt;record&gt;&lt;rec-number&gt;102&lt;/rec-number&gt;&lt;foreign-keys&gt;&lt;key app="EN" db-id="z2a0dvwpazf220et2vh50z295rxpzfevwft2"&gt;102&lt;/key&gt;&lt;/foreign-keys&gt;&lt;ref-type name="Journal Article"&gt;17&lt;/ref-type&gt;&lt;contributors&gt;&lt;authors&gt;&lt;author&gt;Gosavi, A. &lt;/author&gt;&lt;/authors&gt;&lt;/contributors&gt;&lt;titles&gt;&lt;title&gt;Simulation-based optimization: parametric optimization techniques and reinforcement learning&lt;/title&gt;&lt;/titles&gt;&lt;dates&gt;&lt;year&gt;2003&lt;/year&gt;&lt;/dates&gt;&lt;urls&gt;&lt;/urls&gt;&lt;/record&gt;&lt;/Cite&gt;&lt;/EndNote&gt;</w:instrText>
      </w:r>
      <w:r w:rsidRPr="00B17ABA">
        <w:rPr>
          <w:rFonts w:cstheme="majorBidi"/>
        </w:rPr>
        <w:fldChar w:fldCharType="separate"/>
      </w:r>
      <w:r w:rsidRPr="00B17ABA">
        <w:rPr>
          <w:rFonts w:cstheme="majorBidi"/>
          <w:noProof/>
          <w:vertAlign w:val="superscript"/>
        </w:rPr>
        <w:t>[51]</w:t>
      </w:r>
      <w:r w:rsidRPr="00B17ABA">
        <w:rPr>
          <w:rFonts w:cstheme="majorBidi"/>
        </w:rPr>
        <w:fldChar w:fldCharType="end"/>
      </w:r>
      <w:r w:rsidRPr="00B17ABA">
        <w:rPr>
          <w:rFonts w:cstheme="majorBidi"/>
        </w:rPr>
        <w:t xml:space="preserve">. If the solution space is small, enumeration will guarantee the global optimal solution in a reasonable amount of time. </w:t>
      </w:r>
      <w:r w:rsidRPr="00B17ABA">
        <w:t>However</w:t>
      </w:r>
      <w:r w:rsidR="004C1768" w:rsidRPr="00B17ABA">
        <w:t>,</w:t>
      </w:r>
      <w:r w:rsidRPr="00B17ABA">
        <w:t xml:space="preserve"> sequential decision problems often have an enormous number of possible solutions. In this case</w:t>
      </w:r>
      <w:r w:rsidR="0048744C" w:rsidRPr="00B17ABA">
        <w:t>,</w:t>
      </w:r>
      <w:r w:rsidRPr="00B17ABA">
        <w:t xml:space="preserve"> enumeration is not practical or efficient.</w:t>
      </w:r>
      <w:r w:rsidRPr="00B17ABA">
        <w:rPr>
          <w:rFonts w:ascii="Calibri" w:hAnsi="Calibri" w:cs="Calibri"/>
        </w:rPr>
        <w:t xml:space="preserve"> </w:t>
      </w:r>
      <w:r w:rsidRPr="00B17ABA">
        <w:rPr>
          <w:rFonts w:eastAsia="Malgun Gothic"/>
          <w:lang w:eastAsia="ko-KR"/>
        </w:rPr>
        <w:t xml:space="preserve">The alternative is using a local search method, </w:t>
      </w:r>
      <w:r w:rsidRPr="00B17ABA">
        <w:rPr>
          <w:rFonts w:eastAsia="Malgun Gothic"/>
          <w:lang w:eastAsia="ko-KR"/>
        </w:rPr>
        <w:lastRenderedPageBreak/>
        <w:t xml:space="preserve">which is one of the fundamental elements of heuristic methods. </w:t>
      </w:r>
      <w:r w:rsidRPr="00B17ABA">
        <w:rPr>
          <w:rFonts w:ascii="Times New Roman" w:eastAsia="Malgun Gothic" w:hAnsi="Times New Roman" w:cs="Times New Roman"/>
          <w:bCs/>
          <w:lang w:eastAsia="ko-KR"/>
        </w:rPr>
        <w:t xml:space="preserve">Rather than examining all possible solutions to the problem, </w:t>
      </w:r>
      <w:r w:rsidRPr="00B17ABA">
        <w:rPr>
          <w:rFonts w:ascii="Times New Roman" w:eastAsia="Malgun Gothic" w:hAnsi="Times New Roman" w:cs="Times New Roman"/>
          <w:lang w:eastAsia="ko-KR"/>
        </w:rPr>
        <w:t xml:space="preserve">local search methods focus </w:t>
      </w:r>
      <w:r w:rsidRPr="00B17ABA">
        <w:rPr>
          <w:rFonts w:ascii="Times New Roman" w:eastAsia="Malgun Gothic" w:hAnsi="Times New Roman" w:cs="Times New Roman"/>
          <w:bCs/>
          <w:lang w:eastAsia="ko-KR"/>
        </w:rPr>
        <w:t xml:space="preserve">on searching </w:t>
      </w:r>
      <w:r w:rsidRPr="00B17ABA">
        <w:rPr>
          <w:rFonts w:ascii="Times New Roman" w:eastAsia="Malgun Gothic" w:hAnsi="Times New Roman" w:cs="Times New Roman"/>
          <w:bCs/>
        </w:rPr>
        <w:t>a neighbourhood of particular solution</w:t>
      </w:r>
      <w:r w:rsidRPr="00B17ABA">
        <w:rPr>
          <w:rFonts w:ascii="Times New Roman" w:eastAsia="Malgun Gothic" w:hAnsi="Times New Roman" w:cs="Times New Roman"/>
          <w:bCs/>
          <w:lang w:eastAsia="ko-KR"/>
        </w:rPr>
        <w:t xml:space="preserve">s by introducing certain pre-set </w:t>
      </w:r>
      <w:r w:rsidRPr="00B17ABA">
        <w:rPr>
          <w:rFonts w:ascii="Times New Roman" w:eastAsia="Malgun Gothic" w:hAnsi="Times New Roman" w:cs="Times New Roman"/>
          <w:lang w:eastAsia="ko-KR"/>
        </w:rPr>
        <w:t xml:space="preserve">subjective factors (more details are described in </w:t>
      </w:r>
      <w:r w:rsidR="00340692" w:rsidRPr="00B17ABA">
        <w:rPr>
          <w:rFonts w:ascii="Times New Roman" w:eastAsia="Malgun Gothic" w:hAnsi="Times New Roman" w:cs="Times New Roman"/>
          <w:lang w:eastAsia="ko-KR"/>
        </w:rPr>
        <w:t>section</w:t>
      </w:r>
      <w:r w:rsidRPr="00B17ABA">
        <w:rPr>
          <w:rFonts w:ascii="Times New Roman" w:eastAsia="Malgun Gothic" w:hAnsi="Times New Roman" w:cs="Times New Roman"/>
          <w:lang w:eastAsia="ko-KR"/>
        </w:rPr>
        <w:t xml:space="preserve"> 3.2.8). </w:t>
      </w:r>
      <w:r w:rsidRPr="00B17ABA">
        <w:rPr>
          <w:rFonts w:eastAsia="Malgun Gothic"/>
          <w:lang w:eastAsia="ko-KR"/>
        </w:rPr>
        <w:t>They would not guarantee an optimal solution, but can be attractive because it provides ‘near-optimal’ solutions in a reasonable amount of time by reducing the risk of spending too much time solving the problems</w:t>
      </w:r>
      <w:r w:rsidRPr="00B17ABA">
        <w:rPr>
          <w:rFonts w:eastAsia="Malgun Gothic"/>
          <w:lang w:eastAsia="ko-KR"/>
        </w:rPr>
        <w:fldChar w:fldCharType="begin"/>
      </w:r>
      <w:r w:rsidRPr="00B17ABA">
        <w:rPr>
          <w:rFonts w:eastAsia="Malgun Gothic"/>
          <w:lang w:eastAsia="ko-KR"/>
        </w:rPr>
        <w:instrText xml:space="preserve"> ADDIN EN.CITE &lt;EndNote&gt;&lt;Cite&gt;&lt;Author&gt;Lawler&lt;/Author&gt;&lt;Year&gt;1985&lt;/Year&gt;&lt;RecNum&gt;46&lt;/RecNum&gt;&lt;DisplayText&gt;&lt;style face="superscript"&gt;[62]&lt;/style&gt;&lt;/DisplayText&gt;&lt;record&gt;&lt;rec-number&gt;46&lt;/rec-number&gt;&lt;foreign-keys&gt;&lt;key app="EN" db-id="z2a0dvwpazf220et2vh50z295rxpzfevwft2"&gt;46&lt;/key&gt;&lt;/foreign-keys&gt;&lt;ref-type name="Journal Article"&gt;17&lt;/ref-type&gt;&lt;contributors&gt;&lt;authors&gt;&lt;author&gt;Lawler, E.L.&lt;/author&gt;&lt;/authors&gt;&lt;/contributors&gt;&lt;titles&gt;&lt;title&gt;The Traveling salesman problem : a guided tour of combinatorial optimization &lt;/title&gt;&lt;secondary-title&gt;Chichester : Wiley&lt;/secondary-title&gt;&lt;/titles&gt;&lt;periodical&gt;&lt;full-title&gt;Chichester : Wiley&lt;/full-title&gt;&lt;/periodical&gt;&lt;dates&gt;&lt;year&gt;1985&lt;/year&gt;&lt;/dates&gt;&lt;urls&gt;&lt;/urls&gt;&lt;/record&gt;&lt;/Cite&gt;&lt;/EndNote&gt;</w:instrText>
      </w:r>
      <w:r w:rsidRPr="00B17ABA">
        <w:rPr>
          <w:rFonts w:eastAsia="Malgun Gothic"/>
          <w:lang w:eastAsia="ko-KR"/>
        </w:rPr>
        <w:fldChar w:fldCharType="separate"/>
      </w:r>
      <w:r w:rsidRPr="00B17ABA">
        <w:rPr>
          <w:rFonts w:eastAsia="Malgun Gothic"/>
          <w:noProof/>
          <w:vertAlign w:val="superscript"/>
          <w:lang w:eastAsia="ko-KR"/>
        </w:rPr>
        <w:t>[62]</w:t>
      </w:r>
      <w:r w:rsidRPr="00B17ABA">
        <w:rPr>
          <w:rFonts w:eastAsia="Malgun Gothic"/>
          <w:lang w:eastAsia="ko-KR"/>
        </w:rPr>
        <w:fldChar w:fldCharType="end"/>
      </w:r>
      <w:r w:rsidRPr="00B17ABA">
        <w:rPr>
          <w:rFonts w:eastAsia="Malgun Gothic"/>
          <w:lang w:eastAsia="ko-KR"/>
        </w:rPr>
        <w:t>.</w:t>
      </w:r>
      <w:r w:rsidRPr="00B17ABA">
        <w:rPr>
          <w:rFonts w:ascii="Times New Roman" w:eastAsia="Malgun Gothic" w:hAnsi="Times New Roman" w:cs="Times New Roman"/>
          <w:bCs/>
          <w:lang w:eastAsia="ko-KR"/>
        </w:rPr>
        <w:t xml:space="preserve"> </w:t>
      </w:r>
      <w:r w:rsidRPr="00B17ABA">
        <w:rPr>
          <w:rFonts w:eastAsia="Malgun Gothic"/>
          <w:lang w:eastAsia="ko-KR"/>
        </w:rPr>
        <w:t xml:space="preserve">Therefore, the </w:t>
      </w:r>
      <w:r w:rsidRPr="00B17ABA">
        <w:rPr>
          <w:rFonts w:eastAsia="Malgun Gothic" w:cstheme="majorBidi"/>
          <w:lang w:eastAsia="ko-KR"/>
        </w:rPr>
        <w:t>term</w:t>
      </w:r>
      <w:r w:rsidRPr="00B17ABA">
        <w:rPr>
          <w:rFonts w:cstheme="majorBidi"/>
        </w:rPr>
        <w:t xml:space="preserve"> ‘heuristic’</w:t>
      </w:r>
      <w:r w:rsidRPr="00B17ABA">
        <w:rPr>
          <w:rFonts w:eastAsia="Malgun Gothic" w:cstheme="majorBidi"/>
          <w:lang w:eastAsia="ko-KR"/>
        </w:rPr>
        <w:t xml:space="preserve"> is often </w:t>
      </w:r>
      <w:r w:rsidR="0048744C" w:rsidRPr="00B17ABA">
        <w:rPr>
          <w:rFonts w:eastAsia="Malgun Gothic" w:cstheme="majorBidi"/>
          <w:lang w:eastAsia="ko-KR"/>
        </w:rPr>
        <w:t>used equivalently with approximate optimisation methods, a</w:t>
      </w:r>
      <w:r w:rsidRPr="00B17ABA">
        <w:rPr>
          <w:rFonts w:eastAsia="Malgun Gothic"/>
          <w:lang w:eastAsia="ko-KR"/>
        </w:rPr>
        <w:t xml:space="preserve">s a contrast to mathematical programming (or exact algorithm). </w:t>
      </w:r>
    </w:p>
    <w:p w:rsidR="00086AF5" w:rsidRPr="00B17ABA" w:rsidRDefault="00086AF5" w:rsidP="0048744C">
      <w:pPr>
        <w:jc w:val="both"/>
        <w:rPr>
          <w:rFonts w:cstheme="majorBidi"/>
        </w:rPr>
      </w:pPr>
      <w:r w:rsidRPr="00B17ABA">
        <w:rPr>
          <w:rFonts w:cstheme="majorBidi"/>
        </w:rPr>
        <w:t xml:space="preserve">These </w:t>
      </w:r>
      <w:r w:rsidR="0048744C" w:rsidRPr="00B17ABA">
        <w:rPr>
          <w:rFonts w:cstheme="majorBidi"/>
        </w:rPr>
        <w:t xml:space="preserve">stochastic </w:t>
      </w:r>
      <w:r w:rsidRPr="00B17ABA">
        <w:rPr>
          <w:rFonts w:cstheme="majorBidi"/>
        </w:rPr>
        <w:t xml:space="preserve">optimisation methods introduced above have been widely used to solve sequential decision problems in computer science, applied mathematics, </w:t>
      </w:r>
      <w:r w:rsidRPr="00B17ABA">
        <w:rPr>
          <w:rFonts w:eastAsia="Malgun Gothic"/>
          <w:lang w:eastAsia="ko-KR"/>
        </w:rPr>
        <w:t>artificial intelligence,</w:t>
      </w:r>
      <w:r w:rsidRPr="00B17ABA">
        <w:rPr>
          <w:rFonts w:cstheme="majorBidi"/>
        </w:rPr>
        <w:t xml:space="preserve"> engineering and operational research. Some of them also have been introduced for healthcare-related sequential decision problems. For example; </w:t>
      </w:r>
    </w:p>
    <w:p w:rsidR="00086AF5" w:rsidRPr="00B17ABA" w:rsidRDefault="00086AF5" w:rsidP="00D12C75">
      <w:pPr>
        <w:jc w:val="both"/>
        <w:rPr>
          <w:rFonts w:cstheme="majorBidi"/>
        </w:rPr>
      </w:pPr>
      <w:r w:rsidRPr="00B17ABA">
        <w:rPr>
          <w:rFonts w:cstheme="majorBidi"/>
        </w:rPr>
        <w:t>Hauskrecht and Fraser introduced a framework to use a partially observable MDP (i.e., MDP assuming the partial observability) for the management of patients with ischemic heart disease</w:t>
      </w:r>
      <w:r w:rsidRPr="00B17ABA">
        <w:rPr>
          <w:rFonts w:cstheme="majorBidi"/>
        </w:rPr>
        <w:fldChar w:fldCharType="begin"/>
      </w:r>
      <w:r w:rsidRPr="00B17ABA">
        <w:rPr>
          <w:rFonts w:cstheme="majorBidi"/>
        </w:rPr>
        <w:instrText xml:space="preserve"> ADDIN EN.CITE &lt;EndNote&gt;&lt;Cite&gt;&lt;Author&gt;Hauskrecht&lt;/Author&gt;&lt;Year&gt;2000&lt;/Year&gt;&lt;RecNum&gt;60&lt;/RecNum&gt;&lt;DisplayText&gt;&lt;style face="superscript"&gt;[59]&lt;/style&gt;&lt;/DisplayText&gt;&lt;record&gt;&lt;rec-number&gt;60&lt;/rec-number&gt;&lt;foreign-keys&gt;&lt;key app="EN" db-id="z2a0dvwpazf220et2vh50z295rxpzfevwft2"&gt;60&lt;/key&gt;&lt;/foreign-keys&gt;&lt;ref-type name="Journal Article"&gt;17&lt;/ref-type&gt;&lt;contributors&gt;&lt;authors&gt;&lt;author&gt;Hauskrecht, M.&lt;/author&gt;&lt;author&gt;Fraser, H.&lt;/author&gt;&lt;/authors&gt;&lt;/contributors&gt;&lt;auth-address&gt;Computer Science Department, Box 1910, Brown University, Providence, RI 02912, USA. milos@cs.brown.edu&lt;/auth-address&gt;&lt;titles&gt;&lt;title&gt;Planning treatment of ischemic heart disease with partially observable Markov decision processes&lt;/title&gt;&lt;secondary-title&gt;Artif Intell Med&lt;/secondary-title&gt;&lt;/titles&gt;&lt;periodical&gt;&lt;full-title&gt;Artif Intell Med&lt;/full-title&gt;&lt;/periodical&gt;&lt;pages&gt;221-44&lt;/pages&gt;&lt;volume&gt;18&lt;/volume&gt;&lt;number&gt;3&lt;/number&gt;&lt;edition&gt;2000/02/17&lt;/edition&gt;&lt;keywords&gt;&lt;keyword&gt;Cost-Benefit Analysis&lt;/keyword&gt;&lt;keyword&gt;Decision Making&lt;/keyword&gt;&lt;keyword&gt;Health Care Costs&lt;/keyword&gt;&lt;keyword&gt;Humans&lt;/keyword&gt;&lt;keyword&gt;*Markov Chains&lt;/keyword&gt;&lt;keyword&gt;Myocardial Ischemia/diagnosis/economics/*therapy&lt;/keyword&gt;&lt;keyword&gt;*Patient Care Planning&lt;/keyword&gt;&lt;/keywords&gt;&lt;dates&gt;&lt;year&gt;2000&lt;/year&gt;&lt;pub-dates&gt;&lt;date&gt;Mar&lt;/date&gt;&lt;/pub-dates&gt;&lt;/dates&gt;&lt;isbn&gt;0933-3657 (Print)&amp;#xD;0933-3657 (Linking)&lt;/isbn&gt;&lt;accession-num&gt;10675716&lt;/accession-num&gt;&lt;urls&gt;&lt;related-urls&gt;&lt;url&gt;http://people.cs.pitt.edu/~milos/research/AIMJ-2000.pdf&lt;/url&gt;&lt;/related-urls&gt;&lt;/urls&gt;&lt;electronic-resource-num&gt;S0933365799000421 [pii]&lt;/electronic-resource-num&gt;&lt;language&gt;eng&lt;/language&gt;&lt;access-date&gt;Accessed 19 February 2014&lt;/access-date&gt;&lt;/record&gt;&lt;/Cite&gt;&lt;/EndNote&gt;</w:instrText>
      </w:r>
      <w:r w:rsidRPr="00B17ABA">
        <w:rPr>
          <w:rFonts w:cstheme="majorBidi"/>
        </w:rPr>
        <w:fldChar w:fldCharType="separate"/>
      </w:r>
      <w:r w:rsidRPr="00B17ABA">
        <w:rPr>
          <w:rFonts w:cstheme="majorBidi"/>
          <w:noProof/>
          <w:vertAlign w:val="superscript"/>
        </w:rPr>
        <w:t>[59]</w:t>
      </w:r>
      <w:r w:rsidRPr="00B17ABA">
        <w:rPr>
          <w:rFonts w:cstheme="majorBidi"/>
        </w:rPr>
        <w:fldChar w:fldCharType="end"/>
      </w:r>
      <w:r w:rsidRPr="00B17ABA">
        <w:rPr>
          <w:rFonts w:cstheme="majorBidi"/>
        </w:rPr>
        <w:t>. The set of actions included no treatment, pharmacological treatment</w:t>
      </w:r>
      <w:r w:rsidR="0048744C" w:rsidRPr="00B17ABA">
        <w:rPr>
          <w:rFonts w:cstheme="majorBidi"/>
        </w:rPr>
        <w:t>,</w:t>
      </w:r>
      <w:r w:rsidRPr="00B17ABA">
        <w:rPr>
          <w:rFonts w:cstheme="majorBidi"/>
        </w:rPr>
        <w:t xml:space="preserve"> surgical procedure such as angioplasty (PTCA) and coronary artery bypass surgery (CABG), and investigative actions</w:t>
      </w:r>
      <w:r w:rsidR="00D12C75" w:rsidRPr="00B17ABA">
        <w:rPr>
          <w:rFonts w:cstheme="majorBidi"/>
        </w:rPr>
        <w:t xml:space="preserve"> such as</w:t>
      </w:r>
      <w:r w:rsidRPr="00B17ABA">
        <w:rPr>
          <w:rFonts w:cstheme="majorBidi"/>
        </w:rPr>
        <w:t xml:space="preserve"> coronary angiogram and stress test. The set of patient’s states included coronary artery disease, ischemia level, acute myocardial infarction (MI), decreased ventricular function, history of CABG and PTCA, chest pain, resting electrocardiogram ischemia, catheter coronary artery result and stress test result. Some of them were assumed to be observable, whereas the others were assumed to be hidden. The objective was to minimise the expected cumulative cost of the treatment. </w:t>
      </w:r>
    </w:p>
    <w:p w:rsidR="00086AF5" w:rsidRPr="00B17ABA" w:rsidRDefault="00086AF5" w:rsidP="00D12C75">
      <w:pPr>
        <w:jc w:val="both"/>
        <w:rPr>
          <w:rFonts w:eastAsia="Malgun Gothic" w:cstheme="majorBidi"/>
          <w:lang w:eastAsia="ko-KR"/>
        </w:rPr>
      </w:pPr>
      <w:r w:rsidRPr="00B17ABA">
        <w:rPr>
          <w:rFonts w:eastAsia="Malgun Gothic" w:cstheme="majorBidi"/>
          <w:lang w:eastAsia="ko-KR"/>
        </w:rPr>
        <w:t xml:space="preserve">Van Gerven et al </w:t>
      </w:r>
      <w:r w:rsidR="00D12C75" w:rsidRPr="00B17ABA">
        <w:rPr>
          <w:rFonts w:eastAsia="Malgun Gothic" w:cstheme="majorBidi"/>
          <w:lang w:eastAsia="ko-KR"/>
        </w:rPr>
        <w:t>used</w:t>
      </w:r>
      <w:r w:rsidRPr="00B17ABA">
        <w:rPr>
          <w:rFonts w:eastAsia="Malgun Gothic" w:cstheme="majorBidi"/>
          <w:lang w:eastAsia="ko-KR"/>
        </w:rPr>
        <w:t xml:space="preserve"> a dynamic limited-memory influence diagram (i.e., successive influence diagram assuming a limited memory) </w:t>
      </w:r>
      <w:r w:rsidR="00D12C75" w:rsidRPr="00B17ABA">
        <w:rPr>
          <w:rFonts w:eastAsia="Malgun Gothic" w:cstheme="majorBidi"/>
          <w:lang w:eastAsia="ko-KR"/>
        </w:rPr>
        <w:t xml:space="preserve">for the underlying evaluation model </w:t>
      </w:r>
      <w:r w:rsidRPr="00B17ABA">
        <w:rPr>
          <w:rFonts w:eastAsia="Malgun Gothic" w:cstheme="majorBidi"/>
          <w:lang w:eastAsia="ko-KR"/>
        </w:rPr>
        <w:t>to identify the optimal permutation of different levels of chemotherapy for high-grade tumour patients</w:t>
      </w:r>
      <w:r w:rsidRPr="00B17ABA">
        <w:rPr>
          <w:rFonts w:eastAsia="Malgun Gothic" w:cstheme="majorBidi"/>
          <w:lang w:eastAsia="ko-KR"/>
        </w:rPr>
        <w:fldChar w:fldCharType="begin">
          <w:fldData xml:space="preserve">PEVuZE5vdGU+PENpdGU+PEF1dGhvcj52YW4gR2VydmVuPC9BdXRob3I+PFllYXI+MjAwNzwvWWVh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</w:fldData>
        </w:fldChar>
      </w:r>
      <w:r w:rsidRPr="00B17ABA">
        <w:rPr>
          <w:rFonts w:eastAsia="Malgun Gothic" w:cstheme="majorBidi"/>
          <w:lang w:eastAsia="ko-KR"/>
        </w:rPr>
        <w:instrText xml:space="preserve"> ADDIN EN.CITE </w:instrText>
      </w:r>
      <w:r w:rsidRPr="00B17ABA">
        <w:rPr>
          <w:rFonts w:eastAsia="Malgun Gothic" w:cstheme="majorBidi"/>
          <w:lang w:eastAsia="ko-KR"/>
        </w:rPr>
        <w:fldChar w:fldCharType="begin">
          <w:fldData xml:space="preserve">PEVuZE5vdGU+PENpdGU+PEF1dGhvcj52YW4gR2VydmVuPC9BdXRob3I+PFllYXI+MjAwNzwvWWVh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</w:fldData>
        </w:fldChar>
      </w:r>
      <w:r w:rsidRPr="00B17ABA">
        <w:rPr>
          <w:rFonts w:eastAsia="Malgun Gothic" w:cstheme="majorBidi"/>
          <w:lang w:eastAsia="ko-KR"/>
        </w:rPr>
        <w:instrText xml:space="preserve"> ADDIN EN.CITE.DATA </w:instrText>
      </w:r>
      <w:r w:rsidRPr="00B17ABA">
        <w:rPr>
          <w:rFonts w:eastAsia="Malgun Gothic" w:cstheme="majorBidi"/>
          <w:lang w:eastAsia="ko-KR"/>
        </w:rPr>
      </w:r>
      <w:r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Pr="00B17ABA">
        <w:rPr>
          <w:rFonts w:eastAsia="Malgun Gothic" w:cstheme="majorBidi"/>
          <w:noProof/>
          <w:vertAlign w:val="superscript"/>
          <w:lang w:eastAsia="ko-KR"/>
        </w:rPr>
        <w:t>[60]</w:t>
      </w:r>
      <w:r w:rsidRPr="00B17ABA">
        <w:rPr>
          <w:rFonts w:eastAsia="Malgun Gothic" w:cstheme="majorBidi"/>
          <w:lang w:eastAsia="ko-KR"/>
        </w:rPr>
        <w:fldChar w:fldCharType="end"/>
      </w:r>
      <w:r w:rsidRPr="00B17ABA">
        <w:rPr>
          <w:rFonts w:eastAsia="Malgun Gothic" w:cstheme="majorBidi"/>
          <w:lang w:eastAsia="ko-KR"/>
        </w:rPr>
        <w:t>. The decision problem was whether to administer chemotherapy or not at each decision moment in cancer population. The set of the patient’s health states includes normal, mild complaints, ambulatory, nursing care, intensive care and death</w:t>
      </w:r>
      <w:r w:rsidR="00D12C75" w:rsidRPr="00B17ABA">
        <w:rPr>
          <w:rFonts w:eastAsia="Malgun Gothic" w:cstheme="majorBidi"/>
          <w:lang w:eastAsia="ko-KR"/>
        </w:rPr>
        <w:t xml:space="preserve">, which were </w:t>
      </w:r>
      <w:r w:rsidRPr="00B17ABA">
        <w:rPr>
          <w:rFonts w:eastAsia="Malgun Gothic" w:cstheme="majorBidi"/>
          <w:lang w:eastAsia="ko-KR"/>
        </w:rPr>
        <w:t>assumed to depend on the patient’s age, gender, tumour mass and the treatment strategy. Effectiveness is tumour progression depending on tumour response. The objective was to maximise the global utility</w:t>
      </w:r>
      <w:r w:rsidR="003A2511" w:rsidRPr="00B17ABA">
        <w:rPr>
          <w:rFonts w:eastAsia="Malgun Gothic" w:cstheme="majorBidi"/>
          <w:lang w:eastAsia="ko-KR"/>
        </w:rPr>
        <w:t>,</w:t>
      </w:r>
      <w:r w:rsidRPr="00B17ABA">
        <w:rPr>
          <w:rFonts w:eastAsia="Malgun Gothic" w:cstheme="majorBidi"/>
          <w:lang w:eastAsia="ko-KR"/>
        </w:rPr>
        <w:t xml:space="preserve"> which was the quality of life </w:t>
      </w:r>
      <w:r w:rsidR="00456B65" w:rsidRPr="00B17ABA">
        <w:rPr>
          <w:rFonts w:eastAsia="Malgun Gothic" w:cstheme="majorBidi"/>
          <w:lang w:eastAsia="ko-KR"/>
        </w:rPr>
        <w:t xml:space="preserve">(QoL) </w:t>
      </w:r>
      <w:r w:rsidRPr="00B17ABA">
        <w:rPr>
          <w:rFonts w:eastAsia="Malgun Gothic" w:cstheme="majorBidi"/>
          <w:lang w:eastAsia="ko-KR"/>
        </w:rPr>
        <w:t xml:space="preserve">minus cost of chemotherapy. Experimental results from single policy updating, single rule updating and simulated annealing (SA) showed that the framework was applicable to find reasonable treatment strategies for complex dynamic decision problems in medicine. </w:t>
      </w:r>
    </w:p>
    <w:p w:rsidR="00086AF5" w:rsidRPr="009923E9" w:rsidRDefault="00086AF5" w:rsidP="009923E9">
      <w:pPr>
        <w:jc w:val="both"/>
        <w:rPr>
          <w:rFonts w:eastAsia="Malgun Gothic" w:cstheme="majorBidi"/>
          <w:lang w:eastAsia="ko-KR"/>
        </w:rPr>
      </w:pPr>
      <w:r w:rsidRPr="00B17ABA">
        <w:rPr>
          <w:rFonts w:cstheme="majorBidi"/>
        </w:rPr>
        <w:lastRenderedPageBreak/>
        <w:t>Although many optimisation algorithms have been developed, there is no single method</w:t>
      </w:r>
      <w:r w:rsidR="003A2511" w:rsidRPr="00B17ABA">
        <w:rPr>
          <w:rFonts w:cstheme="majorBidi"/>
        </w:rPr>
        <w:t>,</w:t>
      </w:r>
      <w:r w:rsidRPr="00B17ABA">
        <w:rPr>
          <w:rFonts w:cstheme="majorBidi"/>
        </w:rPr>
        <w:t xml:space="preserve"> which is generally known to be consistently better than the others in the context of sequential decision problems. The performance is problem-specific and varies depending on the way that the problem is constructed and the applied problem solving procedure. Therefore this thesis tries to identify the key approximate optimisation methods</w:t>
      </w:r>
      <w:r w:rsidR="00DA60EE" w:rsidRPr="00B17ABA">
        <w:rPr>
          <w:rFonts w:cstheme="majorBidi"/>
        </w:rPr>
        <w:t>,</w:t>
      </w:r>
      <w:r w:rsidRPr="00B17ABA">
        <w:rPr>
          <w:rFonts w:cstheme="majorBidi"/>
        </w:rPr>
        <w:t xml:space="preserve"> which are applicable to SDDPs</w:t>
      </w:r>
      <w:r w:rsidR="00DA60EE" w:rsidRPr="00B17ABA">
        <w:rPr>
          <w:rFonts w:cstheme="majorBidi"/>
        </w:rPr>
        <w:t>,</w:t>
      </w:r>
      <w:r w:rsidRPr="00B17ABA">
        <w:rPr>
          <w:rFonts w:cstheme="majorBidi"/>
        </w:rPr>
        <w:t xml:space="preserve"> and </w:t>
      </w:r>
      <w:r w:rsidRPr="00B17ABA">
        <w:rPr>
          <w:rFonts w:eastAsia="Malgun Gothic" w:cstheme="majorBidi"/>
          <w:lang w:eastAsia="ko-KR"/>
        </w:rPr>
        <w:t xml:space="preserve">to discuss about the </w:t>
      </w:r>
      <w:r w:rsidR="00DA60EE" w:rsidRPr="00B17ABA">
        <w:rPr>
          <w:rFonts w:eastAsia="Malgun Gothic" w:cstheme="majorBidi"/>
          <w:lang w:eastAsia="ko-KR"/>
        </w:rPr>
        <w:t xml:space="preserve">feasibility and the </w:t>
      </w:r>
      <w:r w:rsidRPr="00B17ABA">
        <w:rPr>
          <w:rFonts w:eastAsia="Malgun Gothic" w:cstheme="majorBidi"/>
          <w:lang w:eastAsia="ko-KR"/>
        </w:rPr>
        <w:t xml:space="preserve">performance of the proposed methods using a case study of primary hypertension. </w:t>
      </w:r>
      <w:r w:rsidRPr="00B17ABA">
        <w:t>The key criterion to decide the performance is the quality of solution, which shows how close the final objective function values and the real global optimum</w:t>
      </w:r>
      <w:r w:rsidR="00DA60EE" w:rsidRPr="00B17ABA">
        <w:t xml:space="preserve"> are</w:t>
      </w:r>
      <w:r w:rsidRPr="00B17ABA">
        <w:t>, where the real global optimum is known; or how good the objective function values of the finally generated solution</w:t>
      </w:r>
      <w:r w:rsidR="00DA60EE" w:rsidRPr="00B17ABA">
        <w:t xml:space="preserve"> are</w:t>
      </w:r>
      <w:r w:rsidRPr="00B17ABA">
        <w:t xml:space="preserve">, where the real global optimum is </w:t>
      </w:r>
      <w:r w:rsidR="00DA60EE" w:rsidRPr="00B17ABA">
        <w:t>un</w:t>
      </w:r>
      <w:r w:rsidRPr="00B17ABA">
        <w:t xml:space="preserve">known. Computational efficiency, which means finding a good solution in a reasonable amount of computation time, is also an important criterion to compare the performance of approximate optimisation methods.  </w:t>
      </w:r>
    </w:p>
    <w:p w:rsidR="00F600D3" w:rsidRPr="00B17ABA" w:rsidRDefault="00235297" w:rsidP="009923E9">
      <w:pPr>
        <w:pStyle w:val="Heading2"/>
        <w:rPr>
          <w:lang w:eastAsia="ko-KR"/>
        </w:rPr>
      </w:pPr>
      <w:bookmarkStart w:id="28" w:name="_Toc426018022"/>
      <w:r w:rsidRPr="00B17ABA">
        <w:rPr>
          <w:lang w:eastAsia="ko-KR"/>
        </w:rPr>
        <w:t>Motivations and r</w:t>
      </w:r>
      <w:r w:rsidR="00F600D3" w:rsidRPr="00B17ABA">
        <w:rPr>
          <w:lang w:eastAsia="ko-KR"/>
        </w:rPr>
        <w:t xml:space="preserve">esearch </w:t>
      </w:r>
      <w:r w:rsidRPr="00B17ABA">
        <w:rPr>
          <w:lang w:eastAsia="ko-KR"/>
        </w:rPr>
        <w:t>objectives</w:t>
      </w:r>
      <w:bookmarkEnd w:id="28"/>
    </w:p>
    <w:p w:rsidR="00086AF5" w:rsidRPr="00B17ABA" w:rsidRDefault="00086AF5" w:rsidP="00086AF5">
      <w:pPr>
        <w:jc w:val="both"/>
      </w:pPr>
      <w:r w:rsidRPr="00B17ABA">
        <w:t>This study was motivated by the clinical reality that drug switching commonly happens in long-term medical conditions, but there is limited evidence and research about the optimal treatment pathway. Clinical guidelines in the treatment of primary hypertension are an example, with recommended treatment algorithms being based on piece-wise evidence, resulting in lack of clear consensus and differences between guidelines</w:t>
      </w:r>
      <w:r w:rsidR="000A2983" w:rsidRPr="00B17ABA">
        <w:fldChar w:fldCharType="begin">
          <w:fldData xml:space="preserve">PEVuZE5vdGU+PENpdGU+PEF1dGhvcj5OYXRpb25hbCBJbnN0aXR1dGUgZm9yIEhlYWx0aCBhbmQg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wvYXV0aG9ycz48L2NvbnRyaWJ1dG9ycz48YXV0aC1hZGRyZXNz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I4MS0xMzU3PC9wYWdlcz48dm9sdW1lPjMxPC92b2x1bWU+PG51bWJlcj43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NTA3LTIwPC9wYWdlcz48dm9sdW1lPjMxMTwvdm9sdW1lPjxudW1i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</w:fldData>
        </w:fldChar>
      </w:r>
      <w:r w:rsidR="00EE2B4F" w:rsidRPr="00B17ABA">
        <w:instrText xml:space="preserve"> ADDIN EN.CITE </w:instrText>
      </w:r>
      <w:r w:rsidR="00EE2B4F" w:rsidRPr="00B17ABA">
        <w:fldChar w:fldCharType="begin">
          <w:fldData xml:space="preserve">PEVuZE5vdGU+PENpdGU+PEF1dGhvcj5OYXRpb25hbCBJbnN0aXR1dGUgZm9yIEhlYWx0aCBhbmQg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wvYXV0aG9ycz48L2NvbnRyaWJ1dG9ycz48YXV0aC1hZGRyZXNz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I4MS0xMzU3PC9wYWdlcz48dm9sdW1lPjMxPC92b2x1bWU+PG51bWJlcj43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NTA3LTIwPC9wYWdlcz48dm9sdW1lPjMxMTwvdm9sdW1lPjxudW1i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</w:fldData>
        </w:fldChar>
      </w:r>
      <w:r w:rsidR="00EE2B4F" w:rsidRPr="00B17ABA">
        <w:instrText xml:space="preserve"> ADDIN EN.CITE.DATA </w:instrText>
      </w:r>
      <w:r w:rsidR="00EE2B4F" w:rsidRPr="00B17ABA">
        <w:fldChar w:fldCharType="end"/>
      </w:r>
      <w:r w:rsidR="000A2983" w:rsidRPr="00B17ABA">
        <w:fldChar w:fldCharType="separate"/>
      </w:r>
      <w:r w:rsidR="00EE2B4F" w:rsidRPr="00B17ABA">
        <w:rPr>
          <w:noProof/>
          <w:vertAlign w:val="superscript"/>
        </w:rPr>
        <w:t>[8-10, 63]</w:t>
      </w:r>
      <w:r w:rsidR="000A2983" w:rsidRPr="00B17ABA">
        <w:fldChar w:fldCharType="end"/>
      </w:r>
      <w:r w:rsidRPr="00B17ABA">
        <w:t>.</w:t>
      </w:r>
      <w:r w:rsidR="000A2983" w:rsidRPr="00B17ABA">
        <w:t xml:space="preserve"> </w:t>
      </w:r>
      <w:r w:rsidRPr="00B17ABA">
        <w:t>Furthermore those recommended clinical guidelines have not been tested in clinical trials or in economic evaluations.</w:t>
      </w:r>
    </w:p>
    <w:p w:rsidR="00086AF5" w:rsidRPr="00B17ABA" w:rsidRDefault="00086AF5" w:rsidP="00086AF5">
      <w:pPr>
        <w:jc w:val="both"/>
      </w:pPr>
      <w:r w:rsidRPr="00B17ABA">
        <w:t>From a methodological perspective, conventional economic evaluations have been interested in evaluating the cost-effectiveness of a drug at a specific point in the disease pathway: however</w:t>
      </w:r>
      <w:r w:rsidR="00DA60EE" w:rsidRPr="00B17ABA">
        <w:t>,</w:t>
      </w:r>
      <w:r w:rsidRPr="00B17ABA">
        <w:t xml:space="preserve"> the most cost-effective drugs can be different as the patient’s health state changes over time. Although there were some studies</w:t>
      </w:r>
      <w:r w:rsidR="00DA60EE" w:rsidRPr="00B17ABA">
        <w:t>,</w:t>
      </w:r>
      <w:r w:rsidRPr="00B17ABA">
        <w:t xml:space="preserve"> which considered the treatment sequences in a broader disease pathway, t</w:t>
      </w:r>
      <w:r w:rsidRPr="00B17ABA">
        <w:rPr>
          <w:rFonts w:eastAsia="Malgun Gothic"/>
          <w:lang w:eastAsia="ko-KR"/>
        </w:rPr>
        <w:t>here has been no economic evaluation to address the global optimality</w:t>
      </w:r>
      <w:r w:rsidRPr="00B17ABA">
        <w:t xml:space="preserve"> of SDDPs in a long-term health condition. </w:t>
      </w:r>
    </w:p>
    <w:p w:rsidR="00086AF5" w:rsidRPr="00B17ABA" w:rsidRDefault="00086AF5" w:rsidP="00086AF5">
      <w:pPr>
        <w:jc w:val="both"/>
      </w:pPr>
      <w:r w:rsidRPr="00B17ABA">
        <w:t xml:space="preserve">Due to the practical importance of stochastic sequential decision problem, many approximate optimisation methods have been developed. None of those optimisation algorithms works consistently better than others. The performance can be different </w:t>
      </w:r>
      <w:r w:rsidRPr="00B17ABA">
        <w:lastRenderedPageBreak/>
        <w:t>depending on the type of optimisation problems: therefore</w:t>
      </w:r>
      <w:r w:rsidR="00DA60EE" w:rsidRPr="00B17ABA">
        <w:t>,</w:t>
      </w:r>
      <w:r w:rsidRPr="00B17ABA">
        <w:t xml:space="preserve"> t</w:t>
      </w:r>
      <w:r w:rsidRPr="00B17ABA">
        <w:rPr>
          <w:rFonts w:eastAsia="Malgun Gothic" w:hint="eastAsia"/>
          <w:lang w:eastAsia="ko-KR"/>
        </w:rPr>
        <w:t>his study aims</w:t>
      </w:r>
      <w:r w:rsidRPr="00B17ABA">
        <w:rPr>
          <w:rFonts w:eastAsia="Malgun Gothic"/>
          <w:lang w:eastAsia="ko-KR"/>
        </w:rPr>
        <w:t xml:space="preserve"> to set down the definitions of SDDPs mathematically to understand the nature of SDDPs,</w:t>
      </w:r>
      <w:r w:rsidRPr="00B17ABA">
        <w:t xml:space="preserve"> </w:t>
      </w:r>
      <w:r w:rsidRPr="00B17ABA">
        <w:rPr>
          <w:rFonts w:eastAsia="Malgun Gothic"/>
          <w:lang w:eastAsia="ko-KR"/>
        </w:rPr>
        <w:t xml:space="preserve">to </w:t>
      </w:r>
      <w:r w:rsidRPr="00B17ABA">
        <w:rPr>
          <w:rFonts w:cstheme="majorBidi"/>
          <w:color w:val="000000" w:themeColor="text1"/>
          <w:lang w:eastAsia="ko-KR"/>
        </w:rPr>
        <w:t>e</w:t>
      </w:r>
      <w:r w:rsidRPr="00B17ABA">
        <w:rPr>
          <w:rFonts w:eastAsia="Malgun Gothic" w:cstheme="majorBidi"/>
          <w:color w:val="000000" w:themeColor="text1"/>
          <w:lang w:eastAsia="ko-KR"/>
        </w:rPr>
        <w:t xml:space="preserve">xamine the potential methods to identify </w:t>
      </w:r>
      <w:r w:rsidRPr="00B17ABA">
        <w:rPr>
          <w:rFonts w:eastAsia="Malgun Gothic" w:cstheme="majorBidi" w:hint="eastAsia"/>
          <w:color w:val="000000" w:themeColor="text1"/>
          <w:lang w:eastAsia="ko-KR"/>
        </w:rPr>
        <w:t xml:space="preserve">optimal or </w:t>
      </w:r>
      <w:r w:rsidRPr="00B17ABA">
        <w:rPr>
          <w:rFonts w:eastAsia="Malgun Gothic" w:cstheme="majorBidi"/>
          <w:color w:val="000000" w:themeColor="text1"/>
          <w:lang w:eastAsia="ko-KR"/>
        </w:rPr>
        <w:t xml:space="preserve">near-optimal sequential treatment </w:t>
      </w:r>
      <w:r w:rsidRPr="00B17ABA">
        <w:rPr>
          <w:rFonts w:eastAsia="Malgun Gothic" w:cstheme="majorBidi" w:hint="eastAsia"/>
          <w:color w:val="000000" w:themeColor="text1"/>
          <w:lang w:eastAsia="ko-KR"/>
        </w:rPr>
        <w:t>strateg</w:t>
      </w:r>
      <w:r w:rsidRPr="00B17ABA">
        <w:rPr>
          <w:rFonts w:eastAsia="Malgun Gothic" w:cstheme="majorBidi"/>
          <w:color w:val="000000" w:themeColor="text1"/>
          <w:lang w:eastAsia="ko-KR"/>
        </w:rPr>
        <w:t>ies in the context of a multiple drugs, multiple switches and multiple health states decision space problem</w:t>
      </w:r>
      <w:r w:rsidRPr="00B17ABA">
        <w:rPr>
          <w:rFonts w:eastAsia="Malgun Gothic" w:cstheme="majorBidi"/>
          <w:lang w:eastAsia="ko-KR"/>
        </w:rPr>
        <w:t xml:space="preserve">; and to discuss the performance of the proposed methods using a case study of primary hypertension. </w:t>
      </w:r>
    </w:p>
    <w:p w:rsidR="00086AF5" w:rsidRPr="00B17ABA" w:rsidRDefault="00086AF5" w:rsidP="00086AF5">
      <w:pPr>
        <w:jc w:val="both"/>
        <w:rPr>
          <w:rFonts w:eastAsia="Malgun Gothic" w:cstheme="majorBidi"/>
          <w:lang w:eastAsia="ko-KR"/>
        </w:rPr>
      </w:pPr>
      <w:r w:rsidRPr="00B17ABA">
        <w:rPr>
          <w:rFonts w:eastAsia="Malgun Gothic" w:cstheme="majorBidi"/>
          <w:lang w:eastAsia="ko-KR"/>
        </w:rPr>
        <w:t>The objectives of this study are:</w:t>
      </w:r>
    </w:p>
    <w:p w:rsidR="00086AF5" w:rsidRPr="00B17ABA" w:rsidRDefault="00086AF5" w:rsidP="00086AF5">
      <w:pPr>
        <w:pStyle w:val="ListParagraph"/>
        <w:numPr>
          <w:ilvl w:val="0"/>
          <w:numId w:val="1"/>
        </w:numPr>
        <w:ind w:left="851"/>
        <w:rPr>
          <w:rFonts w:cstheme="majorBidi"/>
          <w:color w:val="000000" w:themeColor="text1"/>
        </w:rPr>
      </w:pPr>
      <w:r w:rsidRPr="00B17ABA">
        <w:rPr>
          <w:rFonts w:cstheme="majorBidi"/>
          <w:color w:val="000000" w:themeColor="text1"/>
          <w:lang w:eastAsia="ko-KR"/>
        </w:rPr>
        <w:t>To develop the formal definitions of SDDPs using the framework of MDP.</w:t>
      </w:r>
    </w:p>
    <w:p w:rsidR="00086AF5" w:rsidRPr="00B17ABA" w:rsidRDefault="00086AF5" w:rsidP="00086AF5">
      <w:pPr>
        <w:pStyle w:val="ListParagraph"/>
        <w:numPr>
          <w:ilvl w:val="0"/>
          <w:numId w:val="1"/>
        </w:numPr>
        <w:ind w:left="851"/>
        <w:rPr>
          <w:rFonts w:cstheme="majorBidi"/>
          <w:color w:val="000000" w:themeColor="text1"/>
        </w:rPr>
      </w:pPr>
      <w:r w:rsidRPr="00B17ABA">
        <w:rPr>
          <w:rFonts w:eastAsia="Malgun Gothic" w:cstheme="minorHAnsi"/>
        </w:rPr>
        <w:t xml:space="preserve">To review approximate optimisation methods to identify the set of methods appropriate for SDDPs.  </w:t>
      </w:r>
    </w:p>
    <w:p w:rsidR="00086AF5" w:rsidRPr="00B17ABA" w:rsidRDefault="00086AF5" w:rsidP="00086AF5">
      <w:pPr>
        <w:pStyle w:val="ListParagraph"/>
        <w:numPr>
          <w:ilvl w:val="0"/>
          <w:numId w:val="1"/>
        </w:numPr>
        <w:ind w:left="851"/>
        <w:rPr>
          <w:rFonts w:eastAsia="Malgun Gothic" w:cstheme="majorBidi"/>
          <w:color w:val="000000" w:themeColor="text1"/>
          <w:lang w:eastAsia="ko-KR"/>
        </w:rPr>
      </w:pPr>
      <w:r w:rsidRPr="00B17ABA">
        <w:rPr>
          <w:rFonts w:cstheme="majorBidi"/>
          <w:color w:val="000000" w:themeColor="text1"/>
          <w:lang w:eastAsia="ko-KR"/>
        </w:rPr>
        <w:t>To develop a de novo hypertension cost-effectiveness model considering blood pressure lowering effects of sequential use of antihypertensive drugs.</w:t>
      </w:r>
    </w:p>
    <w:p w:rsidR="00086AF5" w:rsidRPr="00B17ABA" w:rsidRDefault="00086AF5" w:rsidP="00086AF5">
      <w:pPr>
        <w:pStyle w:val="ListParagraph"/>
        <w:numPr>
          <w:ilvl w:val="0"/>
          <w:numId w:val="1"/>
        </w:numPr>
        <w:ind w:left="851"/>
        <w:rPr>
          <w:rFonts w:eastAsia="Malgun Gothic" w:cstheme="majorBidi"/>
          <w:color w:val="000000" w:themeColor="text1"/>
          <w:lang w:eastAsia="ko-KR"/>
        </w:rPr>
      </w:pPr>
      <w:r w:rsidRPr="00B17ABA">
        <w:rPr>
          <w:rFonts w:cstheme="majorBidi"/>
          <w:color w:val="000000" w:themeColor="text1"/>
          <w:lang w:eastAsia="ko-KR"/>
        </w:rPr>
        <w:t xml:space="preserve">To test the feasibility and performance of selected approximate optimisation methods using the developed hypertension model. </w:t>
      </w:r>
    </w:p>
    <w:p w:rsidR="002A4EA9" w:rsidRPr="00B17ABA" w:rsidRDefault="002A4EA9" w:rsidP="001A2558">
      <w:pPr>
        <w:pStyle w:val="Heading2"/>
      </w:pPr>
      <w:bookmarkStart w:id="29" w:name="_Toc390867569"/>
      <w:bookmarkStart w:id="30" w:name="_Toc426018023"/>
      <w:r w:rsidRPr="00B17ABA">
        <w:t>Thesis structure</w:t>
      </w:r>
      <w:bookmarkEnd w:id="29"/>
      <w:bookmarkEnd w:id="30"/>
    </w:p>
    <w:p w:rsidR="000A2983" w:rsidRPr="00B17ABA" w:rsidRDefault="000A2983" w:rsidP="00DA60EE">
      <w:pPr>
        <w:jc w:val="both"/>
      </w:pPr>
      <w:r w:rsidRPr="00B17ABA">
        <w:t xml:space="preserve">The rest of the thesis is organised as follows. </w:t>
      </w:r>
      <w:r w:rsidRPr="00B17ABA">
        <w:rPr>
          <w:rFonts w:hint="eastAsia"/>
          <w:lang w:eastAsia="ko-KR"/>
        </w:rPr>
        <w:t>In t</w:t>
      </w:r>
      <w:r w:rsidRPr="00B17ABA">
        <w:t xml:space="preserve">he following </w:t>
      </w:r>
      <w:r w:rsidRPr="00B17ABA">
        <w:rPr>
          <w:rFonts w:hint="eastAsia"/>
          <w:lang w:eastAsia="ko-KR"/>
        </w:rPr>
        <w:t>c</w:t>
      </w:r>
      <w:r w:rsidRPr="00B17ABA">
        <w:t>hapter</w:t>
      </w:r>
      <w:r w:rsidRPr="00B17ABA">
        <w:rPr>
          <w:rFonts w:hint="eastAsia"/>
          <w:lang w:eastAsia="ko-KR"/>
        </w:rPr>
        <w:t>,</w:t>
      </w:r>
      <w:r w:rsidRPr="00B17ABA">
        <w:rPr>
          <w:lang w:eastAsia="ko-KR"/>
        </w:rPr>
        <w:t xml:space="preserve"> </w:t>
      </w:r>
      <w:r w:rsidRPr="00B17ABA">
        <w:rPr>
          <w:rFonts w:hint="eastAsia"/>
          <w:lang w:eastAsia="ko-KR"/>
        </w:rPr>
        <w:t>a</w:t>
      </w:r>
      <w:r w:rsidRPr="00B17ABA">
        <w:t xml:space="preserve"> mathematical description of SDDPs </w:t>
      </w:r>
      <w:r w:rsidRPr="00B17ABA">
        <w:rPr>
          <w:lang w:eastAsia="ko-KR"/>
        </w:rPr>
        <w:t>i</w:t>
      </w:r>
      <w:r w:rsidRPr="00B17ABA">
        <w:rPr>
          <w:rFonts w:hint="eastAsia"/>
          <w:lang w:eastAsia="ko-KR"/>
        </w:rPr>
        <w:t xml:space="preserve">s developed </w:t>
      </w:r>
      <w:r w:rsidRPr="00B17ABA">
        <w:t>to gain an understanding of the nature of SDDPs.</w:t>
      </w:r>
      <w:r w:rsidRPr="00B17ABA">
        <w:rPr>
          <w:rFonts w:hint="eastAsia"/>
          <w:lang w:eastAsia="ko-KR"/>
        </w:rPr>
        <w:t xml:space="preserve"> </w:t>
      </w:r>
      <w:r w:rsidRPr="00B17ABA">
        <w:rPr>
          <w:lang w:eastAsia="ko-KR"/>
        </w:rPr>
        <w:t xml:space="preserve">As the </w:t>
      </w:r>
      <w:r w:rsidRPr="00B17ABA">
        <w:t xml:space="preserve">mathematical definition of </w:t>
      </w:r>
      <w:r w:rsidRPr="00B17ABA">
        <w:rPr>
          <w:lang w:eastAsia="ko-KR"/>
        </w:rPr>
        <w:t>SDDPs can be structured in different ways depending on the structure of underlying evaluation model, key cost-effectiveness modelling techniques are introduced first, followed by their advantages and disadvantages in using for the underlying evaluation model of SDDPs. Other issues, which need to be considered to structure S</w:t>
      </w:r>
      <w:r w:rsidRPr="00B17ABA">
        <w:t xml:space="preserve">DDPs, are also </w:t>
      </w:r>
      <w:r w:rsidR="00DA60EE" w:rsidRPr="00B17ABA">
        <w:t>discussed</w:t>
      </w:r>
      <w:r w:rsidRPr="00B17ABA">
        <w:t xml:space="preserve"> with the comparison between SDDPs and representative combinatorial optimisation problems. </w:t>
      </w:r>
      <w:r w:rsidRPr="00B17ABA">
        <w:rPr>
          <w:rFonts w:hint="eastAsia"/>
          <w:lang w:eastAsia="ko-KR"/>
        </w:rPr>
        <w:t xml:space="preserve">Potential sources of computational complexity of SDDPs </w:t>
      </w:r>
      <w:r w:rsidRPr="00B17ABA">
        <w:rPr>
          <w:lang w:eastAsia="ko-KR"/>
        </w:rPr>
        <w:t>a</w:t>
      </w:r>
      <w:r w:rsidRPr="00B17ABA">
        <w:rPr>
          <w:rFonts w:hint="eastAsia"/>
          <w:lang w:eastAsia="ko-KR"/>
        </w:rPr>
        <w:t xml:space="preserve">re explained based on the mathematical description of SDDPs. </w:t>
      </w:r>
    </w:p>
    <w:p w:rsidR="00413DE1" w:rsidRPr="00B17ABA" w:rsidRDefault="005A1F35" w:rsidP="00DA60EE">
      <w:pPr>
        <w:jc w:val="both"/>
      </w:pPr>
      <w:r w:rsidRPr="00B17ABA">
        <w:t xml:space="preserve">In </w:t>
      </w:r>
      <w:r w:rsidR="00754100" w:rsidRPr="00B17ABA">
        <w:t>Chapter</w:t>
      </w:r>
      <w:r w:rsidR="00413DE1" w:rsidRPr="00B17ABA">
        <w:t xml:space="preserve"> 3</w:t>
      </w:r>
      <w:r w:rsidRPr="00B17ABA">
        <w:t xml:space="preserve">, </w:t>
      </w:r>
      <w:r w:rsidRPr="00B17ABA">
        <w:rPr>
          <w:lang w:eastAsia="ko-KR"/>
        </w:rPr>
        <w:t>a</w:t>
      </w:r>
      <w:r w:rsidRPr="00B17ABA">
        <w:rPr>
          <w:rFonts w:hint="eastAsia"/>
          <w:lang w:eastAsia="ko-KR"/>
        </w:rPr>
        <w:t xml:space="preserve"> systematic review </w:t>
      </w:r>
      <w:r w:rsidRPr="00B17ABA">
        <w:rPr>
          <w:lang w:eastAsia="ko-KR"/>
        </w:rPr>
        <w:t xml:space="preserve">is presented </w:t>
      </w:r>
      <w:r w:rsidRPr="00B17ABA">
        <w:rPr>
          <w:rFonts w:hint="eastAsia"/>
          <w:lang w:eastAsia="ko-KR"/>
        </w:rPr>
        <w:t xml:space="preserve">to identify </w:t>
      </w:r>
      <w:r w:rsidRPr="00B17ABA">
        <w:t>approximate optimisation methods to solve an SDDP</w:t>
      </w:r>
      <w:r w:rsidRPr="00B17ABA">
        <w:rPr>
          <w:rFonts w:hint="eastAsia"/>
          <w:lang w:eastAsia="ko-KR"/>
        </w:rPr>
        <w:t>.</w:t>
      </w:r>
      <w:r w:rsidRPr="00B17ABA">
        <w:rPr>
          <w:rFonts w:cstheme="majorBidi"/>
          <w:color w:val="000000" w:themeColor="text1"/>
        </w:rPr>
        <w:t xml:space="preserve"> The theoretical background and methodological application of the potential optimisation methods, which were identified in the systematic review, are explained.</w:t>
      </w:r>
      <w:r w:rsidRPr="00B17ABA">
        <w:t xml:space="preserve"> </w:t>
      </w:r>
      <w:r w:rsidR="00E219C7" w:rsidRPr="00B17ABA">
        <w:t xml:space="preserve">A </w:t>
      </w:r>
      <w:r w:rsidR="00915895" w:rsidRPr="00B17ABA">
        <w:t>simplified</w:t>
      </w:r>
      <w:r w:rsidR="00E219C7" w:rsidRPr="00B17ABA">
        <w:t xml:space="preserve"> SDDP case-study </w:t>
      </w:r>
      <w:r w:rsidR="00D94C7A" w:rsidRPr="00B17ABA">
        <w:t xml:space="preserve">is </w:t>
      </w:r>
      <w:r w:rsidR="00915895" w:rsidRPr="00B17ABA">
        <w:t xml:space="preserve">used to </w:t>
      </w:r>
      <w:r w:rsidR="00413DE1" w:rsidRPr="00B17ABA">
        <w:t xml:space="preserve">test the feasibility of </w:t>
      </w:r>
      <w:r w:rsidR="00DA60EE" w:rsidRPr="00B17ABA">
        <w:t xml:space="preserve">the selected </w:t>
      </w:r>
      <w:r w:rsidR="00413DE1" w:rsidRPr="00B17ABA">
        <w:t xml:space="preserve">methods within the </w:t>
      </w:r>
      <w:r w:rsidR="00DA60EE" w:rsidRPr="00B17ABA">
        <w:t>context of SDDPs</w:t>
      </w:r>
      <w:r w:rsidR="00413DE1" w:rsidRPr="00B17ABA">
        <w:t>.</w:t>
      </w:r>
      <w:r w:rsidR="00413DE1" w:rsidRPr="00B17ABA">
        <w:tab/>
      </w:r>
      <w:r w:rsidR="00413DE1" w:rsidRPr="00B17ABA">
        <w:tab/>
      </w:r>
    </w:p>
    <w:p w:rsidR="00A60691" w:rsidRPr="00B17ABA" w:rsidRDefault="00413DE1" w:rsidP="00DA60EE">
      <w:pPr>
        <w:jc w:val="both"/>
      </w:pPr>
      <w:r w:rsidRPr="00B17ABA">
        <w:lastRenderedPageBreak/>
        <w:t xml:space="preserve">Chapter 4 </w:t>
      </w:r>
      <w:r w:rsidR="00262FAE" w:rsidRPr="00B17ABA">
        <w:rPr>
          <w:rFonts w:hint="eastAsia"/>
          <w:lang w:eastAsia="ko-KR"/>
        </w:rPr>
        <w:t xml:space="preserve">is the overview of modelling </w:t>
      </w:r>
      <w:r w:rsidR="00D7090D" w:rsidRPr="00B17ABA">
        <w:rPr>
          <w:rFonts w:hint="eastAsia"/>
          <w:lang w:eastAsia="ko-KR"/>
        </w:rPr>
        <w:t>an SDDP</w:t>
      </w:r>
      <w:r w:rsidR="00262FAE" w:rsidRPr="00B17ABA">
        <w:rPr>
          <w:rFonts w:hint="eastAsia"/>
          <w:lang w:eastAsia="ko-KR"/>
        </w:rPr>
        <w:t xml:space="preserve"> for primary hypertension.</w:t>
      </w:r>
      <w:r w:rsidR="00DA60EE" w:rsidRPr="00B17ABA">
        <w:rPr>
          <w:lang w:eastAsia="ko-KR"/>
        </w:rPr>
        <w:t xml:space="preserve"> Hypertension and </w:t>
      </w:r>
      <w:r w:rsidR="00DA60EE" w:rsidRPr="00B17ABA">
        <w:t>the pharmacologic management</w:t>
      </w:r>
      <w:r w:rsidR="00DA60EE" w:rsidRPr="00B17ABA">
        <w:rPr>
          <w:rFonts w:hint="eastAsia"/>
        </w:rPr>
        <w:t xml:space="preserve"> </w:t>
      </w:r>
      <w:r w:rsidR="00DA60EE" w:rsidRPr="00B17ABA">
        <w:t xml:space="preserve">are explained </w:t>
      </w:r>
      <w:r w:rsidR="00DA60EE" w:rsidRPr="00B17ABA">
        <w:rPr>
          <w:rFonts w:hint="eastAsia"/>
          <w:lang w:eastAsia="ko-KR"/>
        </w:rPr>
        <w:t>based on</w:t>
      </w:r>
      <w:r w:rsidR="00DA60EE" w:rsidRPr="00B17ABA">
        <w:rPr>
          <w:lang w:eastAsia="ko-KR"/>
        </w:rPr>
        <w:t xml:space="preserve"> the clinical guidelines and textbooks</w:t>
      </w:r>
      <w:r w:rsidR="00DA60EE" w:rsidRPr="00B17ABA">
        <w:t>.</w:t>
      </w:r>
      <w:r w:rsidR="00DA60EE" w:rsidRPr="00B17ABA">
        <w:rPr>
          <w:lang w:eastAsia="ko-KR"/>
        </w:rPr>
        <w:t xml:space="preserve"> A</w:t>
      </w:r>
      <w:r w:rsidR="00DA60EE" w:rsidRPr="00B17ABA">
        <w:rPr>
          <w:rFonts w:hint="eastAsia"/>
        </w:rPr>
        <w:t xml:space="preserve"> literature review on previous </w:t>
      </w:r>
      <w:r w:rsidR="00DA60EE" w:rsidRPr="00B17ABA">
        <w:t xml:space="preserve">cost-effectiveness </w:t>
      </w:r>
      <w:r w:rsidR="00DA60EE" w:rsidRPr="00B17ABA">
        <w:rPr>
          <w:rFonts w:hint="eastAsia"/>
        </w:rPr>
        <w:t xml:space="preserve">modelling studies in primary </w:t>
      </w:r>
      <w:r w:rsidR="00DA60EE" w:rsidRPr="00B17ABA">
        <w:t>hypertension is summarised</w:t>
      </w:r>
      <w:r w:rsidR="00DA60EE" w:rsidRPr="00B17ABA">
        <w:rPr>
          <w:rFonts w:hint="eastAsia"/>
        </w:rPr>
        <w:t xml:space="preserve">. </w:t>
      </w:r>
      <w:r w:rsidR="00034AC8" w:rsidRPr="00B17ABA">
        <w:rPr>
          <w:lang w:eastAsia="ko-KR"/>
        </w:rPr>
        <w:t>A</w:t>
      </w:r>
      <w:r w:rsidR="00262FAE" w:rsidRPr="00B17ABA">
        <w:rPr>
          <w:rFonts w:hint="eastAsia"/>
          <w:lang w:eastAsia="ko-KR"/>
        </w:rPr>
        <w:t xml:space="preserve"> conceptual framework of the hypertension SDDP model </w:t>
      </w:r>
      <w:r w:rsidR="00D94C7A" w:rsidRPr="00B17ABA">
        <w:rPr>
          <w:lang w:eastAsia="ko-KR"/>
        </w:rPr>
        <w:t>is detailed</w:t>
      </w:r>
      <w:r w:rsidR="00262FAE" w:rsidRPr="00B17ABA">
        <w:rPr>
          <w:rFonts w:hint="eastAsia"/>
          <w:lang w:eastAsia="ko-KR"/>
        </w:rPr>
        <w:t xml:space="preserve"> </w:t>
      </w:r>
      <w:r w:rsidR="00DA60EE" w:rsidRPr="00B17ABA">
        <w:t>based on the elements used for the mathematical definition of SDDPs.</w:t>
      </w:r>
    </w:p>
    <w:p w:rsidR="001C0F06" w:rsidRPr="00B17ABA" w:rsidRDefault="00A60691" w:rsidP="00DA60EE">
      <w:pPr>
        <w:jc w:val="both"/>
      </w:pPr>
      <w:r w:rsidRPr="00B17ABA">
        <w:t xml:space="preserve">The hypertension SDDP model </w:t>
      </w:r>
      <w:r w:rsidRPr="00B17ABA">
        <w:rPr>
          <w:rFonts w:hint="eastAsia"/>
        </w:rPr>
        <w:t xml:space="preserve">consists of </w:t>
      </w:r>
      <w:r w:rsidRPr="00B17ABA">
        <w:t xml:space="preserve">two closely linked models - an evaluation model and an optimisation model. Chapter 5 describes the </w:t>
      </w:r>
      <w:r w:rsidRPr="00B17ABA">
        <w:rPr>
          <w:rFonts w:hint="eastAsia"/>
        </w:rPr>
        <w:t xml:space="preserve">population characteristics, model </w:t>
      </w:r>
      <w:r w:rsidRPr="00B17ABA">
        <w:t>structure</w:t>
      </w:r>
      <w:r w:rsidRPr="00B17ABA">
        <w:rPr>
          <w:rFonts w:hint="eastAsia"/>
        </w:rPr>
        <w:t>, data</w:t>
      </w:r>
      <w:r w:rsidRPr="00B17ABA">
        <w:t xml:space="preserve"> used and key assumptions </w:t>
      </w:r>
      <w:r w:rsidRPr="00B17ABA">
        <w:rPr>
          <w:rFonts w:hint="eastAsia"/>
        </w:rPr>
        <w:t>to populate the</w:t>
      </w:r>
      <w:r w:rsidRPr="00B17ABA">
        <w:t xml:space="preserve"> </w:t>
      </w:r>
      <w:r w:rsidRPr="00B17ABA">
        <w:rPr>
          <w:rFonts w:hint="eastAsia"/>
        </w:rPr>
        <w:t xml:space="preserve">underlying evaluation model. </w:t>
      </w:r>
      <w:r w:rsidRPr="00B17ABA">
        <w:t>Chapter 6</w:t>
      </w:r>
      <w:r w:rsidRPr="00B17ABA">
        <w:rPr>
          <w:rFonts w:hint="eastAsia"/>
        </w:rPr>
        <w:t xml:space="preserve"> explains how </w:t>
      </w:r>
      <w:r w:rsidR="00DA60EE" w:rsidRPr="00B17ABA">
        <w:t xml:space="preserve">the suggested </w:t>
      </w:r>
      <w:r w:rsidRPr="00B17ABA">
        <w:rPr>
          <w:rFonts w:hint="eastAsia"/>
        </w:rPr>
        <w:t>optimisation m</w:t>
      </w:r>
      <w:r w:rsidR="00DA60EE" w:rsidRPr="00B17ABA">
        <w:t xml:space="preserve">ethods </w:t>
      </w:r>
      <w:r w:rsidR="00DA60EE" w:rsidRPr="00B17ABA">
        <w:rPr>
          <w:rFonts w:hint="eastAsia"/>
        </w:rPr>
        <w:t>- e</w:t>
      </w:r>
      <w:r w:rsidR="00DA60EE" w:rsidRPr="00B17ABA">
        <w:t xml:space="preserve">numeration, SA, </w:t>
      </w:r>
      <w:r w:rsidR="00DA60EE" w:rsidRPr="00B17ABA">
        <w:rPr>
          <w:rFonts w:hint="eastAsia"/>
        </w:rPr>
        <w:t>g</w:t>
      </w:r>
      <w:r w:rsidR="00DA60EE" w:rsidRPr="00B17ABA">
        <w:t>enetic algorithm (GA) and reinforcement learning (RL) –</w:t>
      </w:r>
      <w:r w:rsidRPr="00B17ABA">
        <w:t xml:space="preserve"> works with the </w:t>
      </w:r>
      <w:r w:rsidR="00DA60EE" w:rsidRPr="00B17ABA">
        <w:t xml:space="preserve">underlying evaluation model using the pseudo-codes. </w:t>
      </w:r>
      <w:r w:rsidR="001C0F06" w:rsidRPr="00B17ABA">
        <w:t xml:space="preserve"> </w:t>
      </w:r>
    </w:p>
    <w:p w:rsidR="00401B72" w:rsidRPr="00B17ABA" w:rsidRDefault="00401B72" w:rsidP="00134B5E">
      <w:pPr>
        <w:jc w:val="both"/>
      </w:pPr>
      <w:r w:rsidRPr="00B17ABA">
        <w:t>Chapter 7</w:t>
      </w:r>
      <w:r w:rsidR="00DC209A" w:rsidRPr="00B17ABA">
        <w:t xml:space="preserve"> presents </w:t>
      </w:r>
      <w:r w:rsidR="001C0F06" w:rsidRPr="00B17ABA">
        <w:t>how the hypertension SDDP model was validated internally and externally. T</w:t>
      </w:r>
      <w:r w:rsidR="00DC209A" w:rsidRPr="00B17ABA">
        <w:t xml:space="preserve">he </w:t>
      </w:r>
      <w:r w:rsidR="001C0F06" w:rsidRPr="00B17ABA">
        <w:t xml:space="preserve">experimental </w:t>
      </w:r>
      <w:r w:rsidR="00DC209A" w:rsidRPr="00B17ABA">
        <w:t>r</w:t>
      </w:r>
      <w:r w:rsidRPr="00B17ABA">
        <w:t>esult</w:t>
      </w:r>
      <w:r w:rsidR="00DC209A" w:rsidRPr="00B17ABA">
        <w:t xml:space="preserve">s </w:t>
      </w:r>
      <w:r w:rsidR="00034AC8" w:rsidRPr="00B17ABA">
        <w:t xml:space="preserve">obtained from different </w:t>
      </w:r>
      <w:r w:rsidR="001C0F06" w:rsidRPr="00B17ABA">
        <w:t xml:space="preserve">approximate optimisation </w:t>
      </w:r>
      <w:r w:rsidR="00034AC8" w:rsidRPr="00B17ABA">
        <w:t xml:space="preserve">methods </w:t>
      </w:r>
      <w:r w:rsidR="001C0F06" w:rsidRPr="00B17ABA">
        <w:t xml:space="preserve">in various settings of key parameters </w:t>
      </w:r>
      <w:r w:rsidR="00D94C7A" w:rsidRPr="00B17ABA">
        <w:t>a</w:t>
      </w:r>
      <w:r w:rsidR="001C0F06" w:rsidRPr="00B17ABA">
        <w:t xml:space="preserve">re </w:t>
      </w:r>
      <w:r w:rsidR="000A2983" w:rsidRPr="00B17ABA">
        <w:t xml:space="preserve">investigated regarding </w:t>
      </w:r>
      <w:r w:rsidR="00D94C7A" w:rsidRPr="00B17ABA">
        <w:t>the quality of solution and computational efficiency</w:t>
      </w:r>
      <w:r w:rsidR="001C0F06" w:rsidRPr="00B17ABA">
        <w:t>.</w:t>
      </w:r>
    </w:p>
    <w:p w:rsidR="00401B72" w:rsidRPr="00B17ABA" w:rsidRDefault="00401B72" w:rsidP="001A2558">
      <w:pPr>
        <w:jc w:val="both"/>
      </w:pPr>
      <w:r w:rsidRPr="00B17ABA">
        <w:t>Chapter 8</w:t>
      </w:r>
      <w:r w:rsidR="004E3A4A" w:rsidRPr="00B17ABA">
        <w:rPr>
          <w:rFonts w:hint="eastAsia"/>
          <w:lang w:eastAsia="ko-KR"/>
        </w:rPr>
        <w:t xml:space="preserve"> </w:t>
      </w:r>
      <w:r w:rsidR="000A2983" w:rsidRPr="00B17ABA">
        <w:t xml:space="preserve">summarises </w:t>
      </w:r>
      <w:r w:rsidR="00034AC8" w:rsidRPr="00B17ABA">
        <w:t>what this study achieved and discusse</w:t>
      </w:r>
      <w:r w:rsidR="001C0F06" w:rsidRPr="00B17ABA">
        <w:t>s</w:t>
      </w:r>
      <w:r w:rsidR="00034AC8" w:rsidRPr="00B17ABA">
        <w:t xml:space="preserve"> the applicability of the proposed methods. </w:t>
      </w:r>
      <w:r w:rsidR="0058209C" w:rsidRPr="00B17ABA">
        <w:t xml:space="preserve">This chapter also lists the limitations of the hypertension SDDP model and suggests the direction of future research. </w:t>
      </w:r>
    </w:p>
    <w:p w:rsidR="0058209C" w:rsidRPr="00B17ABA" w:rsidRDefault="00D94C7A" w:rsidP="001A2558">
      <w:pPr>
        <w:jc w:val="both"/>
      </w:pPr>
      <w:r w:rsidRPr="00B17ABA">
        <w:t xml:space="preserve">Chapter 9 is the </w:t>
      </w:r>
      <w:r w:rsidR="0058209C" w:rsidRPr="00B17ABA">
        <w:t>conclusion of this study.</w:t>
      </w:r>
    </w:p>
    <w:p w:rsidR="00E219C7" w:rsidRPr="00B17ABA" w:rsidRDefault="00E219C7" w:rsidP="001A2558">
      <w:pPr>
        <w:jc w:val="both"/>
      </w:pPr>
    </w:p>
    <w:p w:rsidR="0058209C" w:rsidRPr="00B17ABA" w:rsidRDefault="0058209C" w:rsidP="001A2558">
      <w:pPr>
        <w:jc w:val="both"/>
        <w:sectPr w:rsidR="0058209C" w:rsidRPr="00B17ABA" w:rsidSect="00013330">
          <w:footerReference w:type="default" r:id="rId15"/>
          <w:pgSz w:w="11906" w:h="16838"/>
          <w:pgMar w:top="1701" w:right="1418" w:bottom="1701" w:left="2268" w:header="709" w:footer="709" w:gutter="0"/>
          <w:pgNumType w:start="1"/>
          <w:cols w:space="708"/>
          <w:docGrid w:linePitch="360"/>
        </w:sectPr>
      </w:pPr>
    </w:p>
    <w:p w:rsidR="00837CB1" w:rsidRPr="00B17ABA" w:rsidRDefault="003F5F9E">
      <w:pPr>
        <w:pStyle w:val="Heading1"/>
        <w:ind w:left="0" w:firstLine="0"/>
      </w:pPr>
      <w:bookmarkStart w:id="31" w:name="_Toc390867570"/>
      <w:bookmarkStart w:id="32" w:name="_Toc426018024"/>
      <w:r w:rsidRPr="00B17ABA">
        <w:lastRenderedPageBreak/>
        <w:t>Problem specification</w:t>
      </w:r>
      <w:r w:rsidR="000A2983" w:rsidRPr="00B17ABA">
        <w:t xml:space="preserve"> for </w:t>
      </w:r>
      <w:r w:rsidR="00302011" w:rsidRPr="00B17ABA">
        <w:t>sequential drug decision problems</w:t>
      </w:r>
      <w:bookmarkEnd w:id="31"/>
      <w:bookmarkEnd w:id="32"/>
    </w:p>
    <w:p w:rsidR="00837CB1" w:rsidRPr="00B17ABA" w:rsidRDefault="00837CB1" w:rsidP="001A2558">
      <w:pPr>
        <w:pStyle w:val="Heading2"/>
      </w:pPr>
      <w:bookmarkStart w:id="33" w:name="_Toc390867571"/>
      <w:bookmarkStart w:id="34" w:name="_Toc426018025"/>
      <w:r w:rsidRPr="00B17ABA">
        <w:t>Chapter overview</w:t>
      </w:r>
      <w:bookmarkEnd w:id="33"/>
      <w:bookmarkEnd w:id="34"/>
      <w:r w:rsidRPr="00B17ABA">
        <w:tab/>
      </w:r>
    </w:p>
    <w:p w:rsidR="000A2983" w:rsidRPr="00B17ABA" w:rsidRDefault="000A2983" w:rsidP="00805C07">
      <w:pPr>
        <w:jc w:val="both"/>
        <w:rPr>
          <w:rFonts w:asciiTheme="majorHAnsi" w:eastAsiaTheme="majorEastAsia" w:hAnsiTheme="majorHAnsi" w:cstheme="majorBidi"/>
          <w:bCs/>
          <w:sz w:val="30"/>
          <w:szCs w:val="26"/>
        </w:rPr>
      </w:pPr>
      <w:r w:rsidRPr="00B17ABA">
        <w:t>Chapter 2 classifies the cost-effectiveness modelling techniques by the key issues</w:t>
      </w:r>
      <w:r w:rsidR="004C1768" w:rsidRPr="00B17ABA">
        <w:t>,</w:t>
      </w:r>
      <w:r w:rsidRPr="00B17ABA">
        <w:t xml:space="preserve"> which should be considered for SDDP modelling, and discusses the potential strengths and weakness of each technique when they are used as the underlying evaluation model in SDDPs. Various ways to define SDDPs are also introduced with the comparison between SDDPs and representative combinatorial optimisation problems. A mathematical definition of SDDPs is presented using the framework of MDP, assuming the underlying evaluation model follows the structure of a discrete time Markov model. The potential computational complexity is discussed based on the mathematical definition of SDDPs. </w:t>
      </w:r>
    </w:p>
    <w:p w:rsidR="00003FA4" w:rsidRPr="00B17ABA" w:rsidRDefault="00003FA4" w:rsidP="009923E9">
      <w:pPr>
        <w:pStyle w:val="Heading2"/>
      </w:pPr>
      <w:bookmarkStart w:id="35" w:name="_Toc426018026"/>
      <w:r w:rsidRPr="00B17ABA">
        <w:t xml:space="preserve">Classification of evaluation models for </w:t>
      </w:r>
      <w:r w:rsidR="00302011" w:rsidRPr="00B17ABA">
        <w:t>sequential drug decision problems</w:t>
      </w:r>
      <w:bookmarkEnd w:id="35"/>
    </w:p>
    <w:p w:rsidR="00F600D3" w:rsidRPr="00B17ABA" w:rsidRDefault="00F600D3" w:rsidP="00E67D04">
      <w:pPr>
        <w:jc w:val="both"/>
      </w:pPr>
      <w:r w:rsidRPr="00B17ABA">
        <w:t xml:space="preserve">Several studies have </w:t>
      </w:r>
      <w:r w:rsidR="000A2983" w:rsidRPr="00B17ABA">
        <w:t>categoris</w:t>
      </w:r>
      <w:r w:rsidRPr="00B17ABA">
        <w:t>ed modelling techniques by the key issues</w:t>
      </w:r>
      <w:r w:rsidR="003A2511" w:rsidRPr="00B17ABA">
        <w:t>,</w:t>
      </w:r>
      <w:r w:rsidRPr="00B17ABA">
        <w:t xml:space="preserve"> which should be considered to select an appropriate method in economic evaluation in healthcare</w:t>
      </w:r>
      <w:r w:rsidRPr="00B17ABA">
        <w:fldChar w:fldCharType="begin">
          <w:fldData xml:space="preserve">PEVuZE5vdGU+PENpdGU+PEF1dGhvcj5CYXJ0b248L0F1dGhvcj48WWVhcj4yMDA0PC9ZZWFyPjxS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</w:fldData>
        </w:fldChar>
      </w:r>
      <w:r w:rsidR="00EE2B4F" w:rsidRPr="00B17ABA">
        <w:instrText xml:space="preserve"> ADDIN EN.CITE </w:instrText>
      </w:r>
      <w:r w:rsidR="00EE2B4F" w:rsidRPr="00B17ABA">
        <w:fldChar w:fldCharType="begin">
          <w:fldData xml:space="preserve">PEVuZE5vdGU+PENpdGU+PEF1dGhvcj5CYXJ0b248L0F1dGhvcj48WWVhcj4yMDA0PC9ZZWFyPjxS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</w:fldData>
        </w:fldChar>
      </w:r>
      <w:r w:rsidR="00EE2B4F" w:rsidRPr="00B17ABA">
        <w:instrText xml:space="preserve"> ADDIN EN.CITE.DATA </w:instrText>
      </w:r>
      <w:r w:rsidR="00EE2B4F" w:rsidRPr="00B17ABA">
        <w:fldChar w:fldCharType="end"/>
      </w:r>
      <w:r w:rsidRPr="00B17ABA">
        <w:fldChar w:fldCharType="separate"/>
      </w:r>
      <w:r w:rsidR="00EE2B4F" w:rsidRPr="00B17ABA">
        <w:rPr>
          <w:noProof/>
          <w:vertAlign w:val="superscript"/>
        </w:rPr>
        <w:t>[14, 64-66]</w:t>
      </w:r>
      <w:r w:rsidRPr="00B17ABA">
        <w:fldChar w:fldCharType="end"/>
      </w:r>
      <w:r w:rsidRPr="00B17ABA">
        <w:rPr>
          <w:rFonts w:hint="eastAsia"/>
          <w:lang w:eastAsia="ko-KR"/>
        </w:rPr>
        <w:t xml:space="preserve">. </w:t>
      </w:r>
      <w:r w:rsidRPr="00B17ABA">
        <w:t>Brennan et al developed guidance on choosing a modelling technique using a range of model structure criteria, which include time and interaction between individuals, the heterogeneity of entities, the role of expected values, randomness and the degree of non-Markovian structure</w:t>
      </w:r>
      <w:r w:rsidRPr="00B17ABA">
        <w:rPr>
          <w:lang w:eastAsia="ko-KR"/>
        </w:rPr>
        <w:fldChar w:fldCharType="begin"/>
      </w:r>
      <w:r w:rsidR="00EE2B4F" w:rsidRPr="00B17ABA">
        <w:rPr>
          <w:lang w:eastAsia="ko-KR"/>
        </w:rPr>
        <w:instrText xml:space="preserve"> ADDIN EN.CITE &lt;EndNote&gt;&lt;Cite&gt;&lt;Author&gt;Brennan&lt;/Author&gt;&lt;Year&gt;2006&lt;/Year&gt;&lt;RecNum&gt;237&lt;/RecNum&gt;&lt;DisplayText&gt;&lt;style face="superscript"&gt;[64]&lt;/style&gt;&lt;/DisplayText&gt;&lt;record&gt;&lt;rec-number&gt;237&lt;/rec-number&gt;&lt;foreign-keys&gt;&lt;key app="EN" db-id="z2a0dvwpazf220et2vh50z295rxpzfevwft2"&gt;237&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abbr-1&gt;Health economics&lt;/abbr-1&gt;&lt;/periodical&gt;&lt;pages&gt;1295-310&lt;/pages&gt;&lt;volume&gt;15&lt;/volume&gt;&lt;number&gt;12&lt;/number&gt;&lt;edition&gt;2006/08/31&lt;/edition&gt;&lt;keywords&gt;&lt;keyword&gt;Cost-Benefit Analysis&lt;/keyword&gt;&lt;keyword&gt;Decision Trees&lt;/keyword&gt;&lt;keyword&gt;Great Britain&lt;/keyword&gt;&lt;keyword&gt;Markov Chains&lt;/keyword&gt;&lt;keyword&gt;*Models, Theoretical&lt;/keyword&gt;&lt;keyword&gt;Technology Assessment, Biomedical/*economics&lt;/keyword&gt;&lt;/keywords&gt;&lt;dates&gt;&lt;year&gt;2006&lt;/year&gt;&lt;pub-dates&gt;&lt;date&gt;Dec&lt;/date&gt;&lt;/pub-dates&gt;&lt;/dates&gt;&lt;isbn&gt;1057-9230 (Print)&amp;#xD;1057-9230 (Linking)&lt;/isbn&gt;&lt;accession-num&gt;16941543&lt;/accession-num&gt;&lt;urls&gt;&lt;related-urls&gt;&lt;url&gt;http://onlinelibrary.wiley.com/doi/10.1002/hec.1148/abstract&lt;/url&gt;&lt;/related-urls&gt;&lt;/urls&gt;&lt;electronic-resource-num&gt;10.1002/hec.1148&lt;/electronic-resource-num&gt;&lt;language&gt;eng&lt;/language&gt;&lt;access-date&gt;Accessed 19 February 2014&lt;/access-date&gt;&lt;/record&gt;&lt;/Cite&gt;&lt;/EndNote&gt;</w:instrText>
      </w:r>
      <w:r w:rsidRPr="00B17ABA">
        <w:rPr>
          <w:lang w:eastAsia="ko-KR"/>
        </w:rPr>
        <w:fldChar w:fldCharType="separate"/>
      </w:r>
      <w:r w:rsidR="00EE2B4F" w:rsidRPr="00B17ABA">
        <w:rPr>
          <w:noProof/>
          <w:vertAlign w:val="superscript"/>
          <w:lang w:eastAsia="ko-KR"/>
        </w:rPr>
        <w:t>[64]</w:t>
      </w:r>
      <w:r w:rsidRPr="00B17ABA">
        <w:rPr>
          <w:lang w:eastAsia="ko-KR"/>
        </w:rPr>
        <w:fldChar w:fldCharType="end"/>
      </w:r>
      <w:r w:rsidRPr="00B17ABA">
        <w:t xml:space="preserve">. This thesis </w:t>
      </w:r>
      <w:r w:rsidRPr="00B17ABA">
        <w:rPr>
          <w:rFonts w:ascii="Times New Roman" w:eastAsia="Malgun Gothic" w:hAnsi="Times New Roman" w:cs="Times New Roman"/>
          <w:lang w:eastAsia="ko-KR"/>
        </w:rPr>
        <w:t>uses the taxonomy proposed by Brennan et al as the basis to develop a specific classification for economic evaluation of SDDPs (see</w:t>
      </w:r>
      <w:r w:rsidR="00F76ADC" w:rsidRPr="00B17ABA">
        <w:rPr>
          <w:rFonts w:ascii="Times New Roman" w:eastAsia="Malgun Gothic" w:hAnsi="Times New Roman" w:cs="Times New Roman"/>
          <w:lang w:eastAsia="ko-KR"/>
        </w:rPr>
        <w:t xml:space="preserve"> </w:t>
      </w:r>
      <w:r w:rsidR="00F76ADC" w:rsidRPr="00B17ABA">
        <w:rPr>
          <w:rFonts w:ascii="Times New Roman" w:eastAsia="Malgun Gothic" w:hAnsi="Times New Roman" w:cs="Times New Roman"/>
          <w:lang w:eastAsia="ko-KR"/>
        </w:rPr>
        <w:fldChar w:fldCharType="begin"/>
      </w:r>
      <w:r w:rsidR="00F76ADC" w:rsidRPr="00B17ABA">
        <w:rPr>
          <w:rFonts w:ascii="Times New Roman" w:eastAsia="Malgun Gothic" w:hAnsi="Times New Roman" w:cs="Times New Roman"/>
          <w:lang w:eastAsia="ko-KR"/>
        </w:rPr>
        <w:instrText xml:space="preserve"> REF _Ref423085101 </w:instrText>
      </w:r>
      <w:r w:rsidR="006A7463" w:rsidRPr="00B17ABA">
        <w:rPr>
          <w:rFonts w:ascii="Times New Roman" w:eastAsia="Malgun Gothic" w:hAnsi="Times New Roman" w:cs="Times New Roman"/>
          <w:lang w:eastAsia="ko-KR"/>
        </w:rPr>
        <w:instrText xml:space="preserve"> \* MERGEFORMAT </w:instrText>
      </w:r>
      <w:r w:rsidR="00F76ADC" w:rsidRPr="00B17ABA">
        <w:rPr>
          <w:rFonts w:ascii="Times New Roman" w:eastAsia="Malgun Gothic" w:hAnsi="Times New Roman" w:cs="Times New Roman"/>
          <w:lang w:eastAsia="ko-KR"/>
        </w:rPr>
        <w:fldChar w:fldCharType="separate"/>
      </w:r>
      <w:r w:rsidR="006F6429" w:rsidRPr="00B17ABA">
        <w:rPr>
          <w:noProof/>
        </w:rPr>
        <w:t xml:space="preserve">Table </w:t>
      </w:r>
      <w:r w:rsidR="006F6429" w:rsidRPr="00B17ABA">
        <w:rPr>
          <w:noProof/>
          <w:cs/>
        </w:rPr>
        <w:t>‎</w:t>
      </w:r>
      <w:r w:rsidR="006F6429" w:rsidRPr="00B17ABA">
        <w:rPr>
          <w:noProof/>
        </w:rPr>
        <w:t>2.1</w:t>
      </w:r>
      <w:r w:rsidR="00F76ADC" w:rsidRPr="00B17ABA">
        <w:rPr>
          <w:rFonts w:ascii="Times New Roman" w:eastAsia="Malgun Gothic" w:hAnsi="Times New Roman" w:cs="Times New Roman"/>
          <w:lang w:eastAsia="ko-KR"/>
        </w:rPr>
        <w:fldChar w:fldCharType="end"/>
      </w:r>
      <w:r w:rsidRPr="00B17ABA">
        <w:rPr>
          <w:rFonts w:ascii="Times New Roman" w:eastAsia="Malgun Gothic" w:hAnsi="Times New Roman" w:cs="Times New Roman"/>
          <w:lang w:eastAsia="ko-KR"/>
        </w:rPr>
        <w:t>).</w:t>
      </w:r>
    </w:p>
    <w:p w:rsidR="00F76ADC" w:rsidRPr="00B17ABA" w:rsidRDefault="00F600D3" w:rsidP="00FF227F">
      <w:pPr>
        <w:jc w:val="both"/>
      </w:pPr>
      <w:r w:rsidRPr="00B17ABA">
        <w:rPr>
          <w:lang w:eastAsia="ko-KR"/>
        </w:rPr>
        <w:t>Firstly, similar to the taxonomy proposed by Brennan et al</w:t>
      </w:r>
      <w:r w:rsidRPr="00B17ABA">
        <w:rPr>
          <w:lang w:eastAsia="ko-KR"/>
        </w:rPr>
        <w:fldChar w:fldCharType="begin"/>
      </w:r>
      <w:r w:rsidR="00EE2B4F" w:rsidRPr="00B17ABA">
        <w:rPr>
          <w:lang w:eastAsia="ko-KR"/>
        </w:rPr>
        <w:instrText xml:space="preserve"> ADDIN EN.CITE &lt;EndNote&gt;&lt;Cite&gt;&lt;Author&gt;Brennan&lt;/Author&gt;&lt;Year&gt;2006&lt;/Year&gt;&lt;RecNum&gt;237&lt;/RecNum&gt;&lt;DisplayText&gt;&lt;style face="superscript"&gt;[64]&lt;/style&gt;&lt;/DisplayText&gt;&lt;record&gt;&lt;rec-number&gt;237&lt;/rec-number&gt;&lt;foreign-keys&gt;&lt;key app="EN" db-id="z2a0dvwpazf220et2vh50z295rxpzfevwft2"&gt;237&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abbr-1&gt;Health economics&lt;/abbr-1&gt;&lt;/periodical&gt;&lt;pages&gt;1295-310&lt;/pages&gt;&lt;volume&gt;15&lt;/volume&gt;&lt;number&gt;12&lt;/number&gt;&lt;edition&gt;2006/08/31&lt;/edition&gt;&lt;keywords&gt;&lt;keyword&gt;Cost-Benefit Analysis&lt;/keyword&gt;&lt;keyword&gt;Decision Trees&lt;/keyword&gt;&lt;keyword&gt;Great Britain&lt;/keyword&gt;&lt;keyword&gt;Markov Chains&lt;/keyword&gt;&lt;keyword&gt;*Models, Theoretical&lt;/keyword&gt;&lt;keyword&gt;Technology Assessment, Biomedical/*economics&lt;/keyword&gt;&lt;/keywords&gt;&lt;dates&gt;&lt;year&gt;2006&lt;/year&gt;&lt;pub-dates&gt;&lt;date&gt;Dec&lt;/date&gt;&lt;/pub-dates&gt;&lt;/dates&gt;&lt;isbn&gt;1057-9230 (Print)&amp;#xD;1057-9230 (Linking)&lt;/isbn&gt;&lt;accession-num&gt;16941543&lt;/accession-num&gt;&lt;urls&gt;&lt;related-urls&gt;&lt;url&gt;http://onlinelibrary.wiley.com/doi/10.1002/hec.1148/abstract&lt;/url&gt;&lt;/related-urls&gt;&lt;/urls&gt;&lt;electronic-resource-num&gt;10.1002/hec.1148&lt;/electronic-resource-num&gt;&lt;language&gt;eng&lt;/language&gt;&lt;access-date&gt;Accessed 19 February 2014&lt;/access-date&gt;&lt;/record&gt;&lt;/Cite&gt;&lt;/EndNote&gt;</w:instrText>
      </w:r>
      <w:r w:rsidRPr="00B17ABA">
        <w:rPr>
          <w:lang w:eastAsia="ko-KR"/>
        </w:rPr>
        <w:fldChar w:fldCharType="separate"/>
      </w:r>
      <w:r w:rsidR="00EE2B4F" w:rsidRPr="00B17ABA">
        <w:rPr>
          <w:noProof/>
          <w:vertAlign w:val="superscript"/>
          <w:lang w:eastAsia="ko-KR"/>
        </w:rPr>
        <w:t>[64]</w:t>
      </w:r>
      <w:r w:rsidRPr="00B17ABA">
        <w:rPr>
          <w:lang w:eastAsia="ko-KR"/>
        </w:rPr>
        <w:fldChar w:fldCharType="end"/>
      </w:r>
      <w:r w:rsidRPr="00B17ABA">
        <w:rPr>
          <w:lang w:eastAsia="ko-KR"/>
        </w:rPr>
        <w:t xml:space="preserve">, the models are classified according to whether it is cohort/aggregate level (column A and B) or individual level (column C and D), and then by whether the model is Markovian (column A and C), </w:t>
      </w:r>
      <w:r w:rsidRPr="00B17ABA">
        <w:rPr>
          <w:lang w:eastAsia="ko-KR"/>
        </w:rPr>
        <w:lastRenderedPageBreak/>
        <w:t>semi-Markovian (column B and C) or non-Markovian (column D). From another perspective, the models are classified as decision-tree (row 1), Markov models (row 2), and non-Markovian IBMs (row 3) according to the underlying type of models commonly known in the discipline of healthcare modelling and operational research. Regarding the specific models included in the proposed classification</w:t>
      </w:r>
      <w:r w:rsidR="000A2983" w:rsidRPr="00B17ABA">
        <w:rPr>
          <w:lang w:eastAsia="ko-KR"/>
        </w:rPr>
        <w:t xml:space="preserve"> for SDDPs</w:t>
      </w:r>
      <w:r w:rsidRPr="00B17ABA">
        <w:rPr>
          <w:lang w:eastAsia="ko-KR"/>
        </w:rPr>
        <w:t>, decision-tree models, where the Markovian assumption is difficult to be relaxed, are classified as classic cohort-level decision-tree models (column A, row 1) and simulated patient-level decision-tree (SPLDT) (column C, row 1). Markov models are classified as classic cohort-level Markov models where the Markovian assumption is strictly applied (column A, row 1), and cohort-level semi-Markov models (column B, row 1) and simulated patient-level Markov model (SPLMM) (column C, row 1) where the Markovian assumption is relaxed. This study broadly defines non-Markovian IBMs as individual level models where the changes of individual states do not necessarily need to follow the Markovian assumption. According to this definition, non-Markovian IBMs include individual event history model (IEH) (column C and D, row 3)</w:t>
      </w:r>
      <w:r w:rsidR="003A2511" w:rsidRPr="00B17ABA">
        <w:rPr>
          <w:lang w:eastAsia="ko-KR"/>
        </w:rPr>
        <w:t>,</w:t>
      </w:r>
      <w:r w:rsidRPr="00B17ABA">
        <w:rPr>
          <w:lang w:eastAsia="ko-KR"/>
        </w:rPr>
        <w:t xml:space="preserve"> which includes two commonly known specific IBMs: DES and agent-based simulation (ABS). </w:t>
      </w:r>
      <w:bookmarkStart w:id="36" w:name="_Ref423085101"/>
      <w:bookmarkStart w:id="37" w:name="_Ref423085094"/>
    </w:p>
    <w:p w:rsidR="00F76ADC" w:rsidRPr="00B17ABA" w:rsidRDefault="00F76ADC" w:rsidP="005A2F21">
      <w:pPr>
        <w:pStyle w:val="Caption"/>
      </w:pPr>
    </w:p>
    <w:p w:rsidR="00F600D3" w:rsidRPr="00B17ABA" w:rsidRDefault="00F600D3" w:rsidP="00475272">
      <w:pPr>
        <w:pStyle w:val="Caption"/>
      </w:pPr>
      <w:bookmarkStart w:id="38" w:name="_Toc426018622"/>
      <w:r w:rsidRPr="00B17ABA">
        <w:t xml:space="preserve">Table </w:t>
      </w:r>
      <w:fldSimple w:instr=" STYLEREF 1 \s ">
        <w:r w:rsidR="006F6429" w:rsidRPr="00B17ABA">
          <w:rPr>
            <w:noProof/>
            <w:cs/>
          </w:rPr>
          <w:t>‎</w:t>
        </w:r>
        <w:r w:rsidR="006F6429" w:rsidRPr="00B17ABA">
          <w:rPr>
            <w:noProof/>
          </w:rPr>
          <w:t>2</w:t>
        </w:r>
      </w:fldSimple>
      <w:r w:rsidR="002804C0" w:rsidRPr="00B17ABA">
        <w:t>.</w:t>
      </w:r>
      <w:fldSimple w:instr=" SEQ Table \* ARABIC \s 1 ">
        <w:r w:rsidR="006F6429" w:rsidRPr="00B17ABA">
          <w:rPr>
            <w:noProof/>
          </w:rPr>
          <w:t>1</w:t>
        </w:r>
      </w:fldSimple>
      <w:bookmarkEnd w:id="36"/>
      <w:r w:rsidRPr="00B17ABA">
        <w:t xml:space="preserve">. Classification of evaluation models for </w:t>
      </w:r>
      <w:bookmarkEnd w:id="37"/>
      <w:r w:rsidR="00E44CDD" w:rsidRPr="00B17ABA">
        <w:t>SDDPs</w:t>
      </w:r>
      <w:bookmarkEnd w:id="38"/>
    </w:p>
    <w:tbl>
      <w:tblPr>
        <w:tblW w:w="5000" w:type="pct"/>
        <w:tblLook w:val="04A0" w:firstRow="1" w:lastRow="0" w:firstColumn="1" w:lastColumn="0" w:noHBand="0" w:noVBand="1"/>
      </w:tblPr>
      <w:tblGrid>
        <w:gridCol w:w="358"/>
        <w:gridCol w:w="1426"/>
        <w:gridCol w:w="1422"/>
        <w:gridCol w:w="1552"/>
        <w:gridCol w:w="2072"/>
        <w:gridCol w:w="1606"/>
      </w:tblGrid>
      <w:tr w:rsidR="00F600D3" w:rsidRPr="00B17ABA" w:rsidTr="00F600D3">
        <w:trPr>
          <w:trHeight w:val="300"/>
        </w:trPr>
        <w:tc>
          <w:tcPr>
            <w:tcW w:w="1057" w:type="pct"/>
            <w:gridSpan w:val="2"/>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F600D3" w:rsidRPr="00B17ABA" w:rsidRDefault="00F600D3" w:rsidP="00F600D3">
            <w:pPr>
              <w:pStyle w:val="TOC1"/>
            </w:pPr>
            <w:r w:rsidRPr="00B17ABA">
              <w:t> </w:t>
            </w:r>
          </w:p>
        </w:tc>
        <w:tc>
          <w:tcPr>
            <w:tcW w:w="843" w:type="pct"/>
            <w:tcBorders>
              <w:top w:val="single" w:sz="4" w:space="0" w:color="auto"/>
              <w:left w:val="nil"/>
              <w:bottom w:val="single" w:sz="4" w:space="0" w:color="auto"/>
              <w:right w:val="single" w:sz="4" w:space="0" w:color="auto"/>
            </w:tcBorders>
            <w:shd w:val="clear" w:color="auto" w:fill="auto"/>
            <w:noWrap/>
            <w:hideMark/>
          </w:tcPr>
          <w:p w:rsidR="00F600D3" w:rsidRPr="00B17ABA" w:rsidRDefault="00F600D3" w:rsidP="00ED7C74">
            <w:pPr>
              <w:pStyle w:val="TOC1"/>
              <w:jc w:val="center"/>
            </w:pPr>
            <w:r w:rsidRPr="00B17ABA">
              <w:t>A</w:t>
            </w:r>
          </w:p>
        </w:tc>
        <w:tc>
          <w:tcPr>
            <w:tcW w:w="920" w:type="pct"/>
            <w:tcBorders>
              <w:top w:val="single" w:sz="4" w:space="0" w:color="auto"/>
              <w:left w:val="nil"/>
              <w:bottom w:val="single" w:sz="4" w:space="0" w:color="auto"/>
              <w:right w:val="single" w:sz="4" w:space="0" w:color="auto"/>
            </w:tcBorders>
            <w:shd w:val="clear" w:color="auto" w:fill="auto"/>
            <w:noWrap/>
            <w:hideMark/>
          </w:tcPr>
          <w:p w:rsidR="00F600D3" w:rsidRPr="00B17ABA" w:rsidRDefault="00F600D3" w:rsidP="00ED7C74">
            <w:pPr>
              <w:pStyle w:val="TOC1"/>
              <w:jc w:val="center"/>
            </w:pPr>
            <w:r w:rsidRPr="00B17ABA">
              <w:t>B</w:t>
            </w:r>
          </w:p>
        </w:tc>
        <w:tc>
          <w:tcPr>
            <w:tcW w:w="1228" w:type="pct"/>
            <w:tcBorders>
              <w:top w:val="single" w:sz="4" w:space="0" w:color="auto"/>
              <w:left w:val="nil"/>
              <w:bottom w:val="single" w:sz="4" w:space="0" w:color="auto"/>
              <w:right w:val="single" w:sz="4" w:space="0" w:color="auto"/>
            </w:tcBorders>
            <w:shd w:val="clear" w:color="auto" w:fill="auto"/>
            <w:noWrap/>
            <w:hideMark/>
          </w:tcPr>
          <w:p w:rsidR="00F600D3" w:rsidRPr="00B17ABA" w:rsidRDefault="00F600D3" w:rsidP="00ED7C74">
            <w:pPr>
              <w:pStyle w:val="TOC1"/>
              <w:jc w:val="center"/>
            </w:pPr>
            <w:r w:rsidRPr="00B17ABA">
              <w:t>C</w:t>
            </w:r>
          </w:p>
        </w:tc>
        <w:tc>
          <w:tcPr>
            <w:tcW w:w="952" w:type="pct"/>
            <w:tcBorders>
              <w:top w:val="single" w:sz="4" w:space="0" w:color="auto"/>
              <w:left w:val="nil"/>
              <w:bottom w:val="single" w:sz="4" w:space="0" w:color="auto"/>
              <w:right w:val="single" w:sz="4" w:space="0" w:color="auto"/>
            </w:tcBorders>
            <w:shd w:val="clear" w:color="auto" w:fill="auto"/>
            <w:noWrap/>
            <w:hideMark/>
          </w:tcPr>
          <w:p w:rsidR="00F600D3" w:rsidRPr="00B17ABA" w:rsidRDefault="00F600D3" w:rsidP="00ED7C74">
            <w:pPr>
              <w:pStyle w:val="TOC1"/>
              <w:jc w:val="center"/>
            </w:pPr>
            <w:r w:rsidRPr="00B17ABA">
              <w:t>D</w:t>
            </w:r>
          </w:p>
        </w:tc>
      </w:tr>
      <w:tr w:rsidR="00F600D3" w:rsidRPr="00B17ABA" w:rsidTr="00F600D3">
        <w:trPr>
          <w:trHeight w:val="300"/>
        </w:trPr>
        <w:tc>
          <w:tcPr>
            <w:tcW w:w="1057" w:type="pct"/>
            <w:gridSpan w:val="2"/>
            <w:vMerge/>
            <w:tcBorders>
              <w:top w:val="single" w:sz="4" w:space="0" w:color="auto"/>
              <w:left w:val="single" w:sz="4" w:space="0" w:color="auto"/>
              <w:bottom w:val="single" w:sz="4" w:space="0" w:color="auto"/>
              <w:right w:val="single" w:sz="4" w:space="0" w:color="auto"/>
            </w:tcBorders>
            <w:hideMark/>
          </w:tcPr>
          <w:p w:rsidR="00F600D3" w:rsidRPr="00B17ABA" w:rsidRDefault="00F600D3" w:rsidP="00F600D3">
            <w:pPr>
              <w:pStyle w:val="TOC1"/>
            </w:pPr>
          </w:p>
        </w:tc>
        <w:tc>
          <w:tcPr>
            <w:tcW w:w="1763" w:type="pct"/>
            <w:gridSpan w:val="2"/>
            <w:tcBorders>
              <w:top w:val="single" w:sz="4" w:space="0" w:color="auto"/>
              <w:left w:val="nil"/>
              <w:bottom w:val="single" w:sz="4" w:space="0" w:color="auto"/>
              <w:right w:val="single" w:sz="4" w:space="0" w:color="auto"/>
            </w:tcBorders>
            <w:shd w:val="clear" w:color="auto" w:fill="auto"/>
            <w:hideMark/>
          </w:tcPr>
          <w:p w:rsidR="00F600D3" w:rsidRPr="00B17ABA" w:rsidRDefault="00F600D3" w:rsidP="00ED7C74">
            <w:pPr>
              <w:pStyle w:val="TOC1"/>
              <w:jc w:val="center"/>
            </w:pPr>
            <w:r w:rsidRPr="00B17ABA">
              <w:t>Cohort/aggregate level</w:t>
            </w:r>
          </w:p>
        </w:tc>
        <w:tc>
          <w:tcPr>
            <w:tcW w:w="2180" w:type="pct"/>
            <w:gridSpan w:val="2"/>
            <w:tcBorders>
              <w:top w:val="single" w:sz="4" w:space="0" w:color="auto"/>
              <w:left w:val="nil"/>
              <w:bottom w:val="single" w:sz="4" w:space="0" w:color="auto"/>
              <w:right w:val="single" w:sz="4" w:space="0" w:color="auto"/>
            </w:tcBorders>
            <w:shd w:val="clear" w:color="auto" w:fill="auto"/>
            <w:hideMark/>
          </w:tcPr>
          <w:p w:rsidR="00F600D3" w:rsidRPr="00B17ABA" w:rsidRDefault="00F600D3" w:rsidP="00ED7C74">
            <w:pPr>
              <w:pStyle w:val="TOC1"/>
              <w:jc w:val="center"/>
            </w:pPr>
            <w:r w:rsidRPr="00B17ABA">
              <w:t>Individual level</w:t>
            </w:r>
          </w:p>
        </w:tc>
      </w:tr>
      <w:tr w:rsidR="00F600D3" w:rsidRPr="00B17ABA" w:rsidTr="00F600D3">
        <w:trPr>
          <w:trHeight w:val="489"/>
        </w:trPr>
        <w:tc>
          <w:tcPr>
            <w:tcW w:w="1057" w:type="pct"/>
            <w:gridSpan w:val="2"/>
            <w:vMerge/>
            <w:tcBorders>
              <w:top w:val="single" w:sz="4" w:space="0" w:color="auto"/>
              <w:left w:val="single" w:sz="4" w:space="0" w:color="auto"/>
              <w:bottom w:val="double" w:sz="4" w:space="0" w:color="auto"/>
              <w:right w:val="single" w:sz="4" w:space="0" w:color="auto"/>
            </w:tcBorders>
            <w:hideMark/>
          </w:tcPr>
          <w:p w:rsidR="00F600D3" w:rsidRPr="00B17ABA" w:rsidRDefault="00F600D3" w:rsidP="00F600D3">
            <w:pPr>
              <w:pStyle w:val="TOC1"/>
            </w:pPr>
          </w:p>
        </w:tc>
        <w:tc>
          <w:tcPr>
            <w:tcW w:w="843" w:type="pct"/>
            <w:tcBorders>
              <w:top w:val="nil"/>
              <w:left w:val="nil"/>
              <w:bottom w:val="double" w:sz="4" w:space="0" w:color="auto"/>
              <w:right w:val="single" w:sz="4" w:space="0" w:color="auto"/>
            </w:tcBorders>
            <w:shd w:val="clear" w:color="auto" w:fill="auto"/>
            <w:hideMark/>
          </w:tcPr>
          <w:p w:rsidR="00F600D3" w:rsidRPr="00B17ABA" w:rsidRDefault="00F600D3" w:rsidP="00ED7C74">
            <w:pPr>
              <w:pStyle w:val="TOC1"/>
              <w:jc w:val="center"/>
            </w:pPr>
            <w:r w:rsidRPr="00B17ABA">
              <w:t>Markov</w:t>
            </w:r>
          </w:p>
        </w:tc>
        <w:tc>
          <w:tcPr>
            <w:tcW w:w="920" w:type="pct"/>
            <w:tcBorders>
              <w:top w:val="nil"/>
              <w:left w:val="nil"/>
              <w:bottom w:val="double" w:sz="4" w:space="0" w:color="auto"/>
              <w:right w:val="single" w:sz="4" w:space="0" w:color="auto"/>
            </w:tcBorders>
            <w:shd w:val="clear" w:color="auto" w:fill="auto"/>
            <w:hideMark/>
          </w:tcPr>
          <w:p w:rsidR="00F600D3" w:rsidRPr="00B17ABA" w:rsidRDefault="00F600D3" w:rsidP="00ED7C74">
            <w:pPr>
              <w:pStyle w:val="TOC1"/>
              <w:jc w:val="center"/>
            </w:pPr>
            <w:r w:rsidRPr="00B17ABA">
              <w:t>Semi-Markov</w:t>
            </w:r>
          </w:p>
        </w:tc>
        <w:tc>
          <w:tcPr>
            <w:tcW w:w="1228" w:type="pct"/>
            <w:tcBorders>
              <w:top w:val="nil"/>
              <w:left w:val="nil"/>
              <w:bottom w:val="double" w:sz="4" w:space="0" w:color="auto"/>
              <w:right w:val="single" w:sz="4" w:space="0" w:color="auto"/>
            </w:tcBorders>
            <w:shd w:val="clear" w:color="auto" w:fill="auto"/>
            <w:hideMark/>
          </w:tcPr>
          <w:p w:rsidR="00F600D3" w:rsidRPr="00B17ABA" w:rsidRDefault="00F600D3" w:rsidP="00ED7C74">
            <w:pPr>
              <w:pStyle w:val="TOC1"/>
              <w:jc w:val="center"/>
            </w:pPr>
            <w:r w:rsidRPr="00B17ABA">
              <w:t>Markov or semi-Markov</w:t>
            </w:r>
          </w:p>
        </w:tc>
        <w:tc>
          <w:tcPr>
            <w:tcW w:w="952" w:type="pct"/>
            <w:tcBorders>
              <w:top w:val="nil"/>
              <w:left w:val="nil"/>
              <w:bottom w:val="double" w:sz="4" w:space="0" w:color="auto"/>
              <w:right w:val="single" w:sz="4" w:space="0" w:color="auto"/>
            </w:tcBorders>
            <w:shd w:val="clear" w:color="auto" w:fill="auto"/>
            <w:hideMark/>
          </w:tcPr>
          <w:p w:rsidR="00F600D3" w:rsidRPr="00B17ABA" w:rsidRDefault="00F600D3" w:rsidP="00ED7C74">
            <w:pPr>
              <w:pStyle w:val="TOC1"/>
              <w:jc w:val="center"/>
            </w:pPr>
            <w:r w:rsidRPr="00B17ABA">
              <w:t>Non-Markov</w:t>
            </w:r>
          </w:p>
        </w:tc>
      </w:tr>
      <w:tr w:rsidR="00F600D3" w:rsidRPr="00B17ABA" w:rsidTr="00F600D3">
        <w:trPr>
          <w:trHeight w:val="600"/>
        </w:trPr>
        <w:tc>
          <w:tcPr>
            <w:tcW w:w="212" w:type="pct"/>
            <w:tcBorders>
              <w:top w:val="double" w:sz="4" w:space="0" w:color="auto"/>
              <w:left w:val="single" w:sz="4" w:space="0" w:color="auto"/>
              <w:bottom w:val="single" w:sz="4" w:space="0" w:color="auto"/>
              <w:right w:val="single" w:sz="4" w:space="0" w:color="auto"/>
            </w:tcBorders>
            <w:shd w:val="clear" w:color="auto" w:fill="auto"/>
            <w:hideMark/>
          </w:tcPr>
          <w:p w:rsidR="00F600D3" w:rsidRPr="00B17ABA" w:rsidRDefault="00F600D3" w:rsidP="00F600D3">
            <w:pPr>
              <w:pStyle w:val="TOC1"/>
            </w:pPr>
            <w:r w:rsidRPr="00B17ABA">
              <w:t>1</w:t>
            </w:r>
          </w:p>
        </w:tc>
        <w:tc>
          <w:tcPr>
            <w:tcW w:w="845" w:type="pct"/>
            <w:tcBorders>
              <w:top w:val="double" w:sz="4" w:space="0" w:color="auto"/>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Decision-tree</w:t>
            </w:r>
          </w:p>
        </w:tc>
        <w:tc>
          <w:tcPr>
            <w:tcW w:w="843" w:type="pct"/>
            <w:tcBorders>
              <w:top w:val="double" w:sz="4" w:space="0" w:color="auto"/>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Decision-tree</w:t>
            </w:r>
          </w:p>
        </w:tc>
        <w:tc>
          <w:tcPr>
            <w:tcW w:w="920" w:type="pct"/>
            <w:tcBorders>
              <w:top w:val="double" w:sz="4" w:space="0" w:color="auto"/>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 n/a</w:t>
            </w:r>
          </w:p>
        </w:tc>
        <w:tc>
          <w:tcPr>
            <w:tcW w:w="1228" w:type="pct"/>
            <w:tcBorders>
              <w:top w:val="double" w:sz="4" w:space="0" w:color="auto"/>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Simulated patient-level decision-tree (SPLDT)</w:t>
            </w:r>
          </w:p>
        </w:tc>
        <w:tc>
          <w:tcPr>
            <w:tcW w:w="952" w:type="pct"/>
            <w:tcBorders>
              <w:top w:val="double" w:sz="4" w:space="0" w:color="auto"/>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n/a</w:t>
            </w:r>
          </w:p>
        </w:tc>
      </w:tr>
      <w:tr w:rsidR="00F600D3" w:rsidRPr="00B17ABA" w:rsidTr="00F600D3">
        <w:trPr>
          <w:trHeight w:val="600"/>
        </w:trPr>
        <w:tc>
          <w:tcPr>
            <w:tcW w:w="212" w:type="pct"/>
            <w:tcBorders>
              <w:top w:val="nil"/>
              <w:left w:val="single" w:sz="4" w:space="0" w:color="auto"/>
              <w:bottom w:val="single" w:sz="4" w:space="0" w:color="auto"/>
              <w:right w:val="single" w:sz="4" w:space="0" w:color="auto"/>
            </w:tcBorders>
            <w:shd w:val="clear" w:color="auto" w:fill="auto"/>
            <w:hideMark/>
          </w:tcPr>
          <w:p w:rsidR="00F600D3" w:rsidRPr="00B17ABA" w:rsidRDefault="00F600D3" w:rsidP="00F600D3">
            <w:pPr>
              <w:pStyle w:val="TOC1"/>
            </w:pPr>
            <w:r w:rsidRPr="00B17ABA">
              <w:t>2</w:t>
            </w:r>
          </w:p>
        </w:tc>
        <w:tc>
          <w:tcPr>
            <w:tcW w:w="845" w:type="pct"/>
            <w:tcBorders>
              <w:top w:val="nil"/>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Markov models</w:t>
            </w:r>
          </w:p>
        </w:tc>
        <w:tc>
          <w:tcPr>
            <w:tcW w:w="843" w:type="pct"/>
            <w:tcBorders>
              <w:top w:val="nil"/>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Markov model</w:t>
            </w:r>
          </w:p>
        </w:tc>
        <w:tc>
          <w:tcPr>
            <w:tcW w:w="920" w:type="pct"/>
            <w:tcBorders>
              <w:top w:val="nil"/>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Semi-Markov model</w:t>
            </w:r>
          </w:p>
        </w:tc>
        <w:tc>
          <w:tcPr>
            <w:tcW w:w="1228" w:type="pct"/>
            <w:tcBorders>
              <w:top w:val="nil"/>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Simulated patient-level Markov model (SPLMM)</w:t>
            </w:r>
          </w:p>
        </w:tc>
        <w:tc>
          <w:tcPr>
            <w:tcW w:w="952" w:type="pct"/>
            <w:tcBorders>
              <w:top w:val="nil"/>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n/a</w:t>
            </w:r>
          </w:p>
        </w:tc>
      </w:tr>
      <w:tr w:rsidR="00F600D3" w:rsidRPr="00B17ABA" w:rsidTr="00F600D3">
        <w:trPr>
          <w:trHeight w:val="600"/>
        </w:trPr>
        <w:tc>
          <w:tcPr>
            <w:tcW w:w="212" w:type="pct"/>
            <w:tcBorders>
              <w:top w:val="nil"/>
              <w:left w:val="single" w:sz="4" w:space="0" w:color="auto"/>
              <w:bottom w:val="single" w:sz="4" w:space="0" w:color="auto"/>
              <w:right w:val="single" w:sz="4" w:space="0" w:color="auto"/>
            </w:tcBorders>
            <w:shd w:val="clear" w:color="auto" w:fill="auto"/>
            <w:hideMark/>
          </w:tcPr>
          <w:p w:rsidR="00F600D3" w:rsidRPr="00B17ABA" w:rsidRDefault="00F600D3" w:rsidP="00F600D3">
            <w:pPr>
              <w:pStyle w:val="TOC1"/>
            </w:pPr>
            <w:r w:rsidRPr="00B17ABA">
              <w:t>3</w:t>
            </w:r>
          </w:p>
        </w:tc>
        <w:tc>
          <w:tcPr>
            <w:tcW w:w="845" w:type="pct"/>
            <w:tcBorders>
              <w:top w:val="nil"/>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Non-Markov individual-based models (IBM)</w:t>
            </w:r>
          </w:p>
        </w:tc>
        <w:tc>
          <w:tcPr>
            <w:tcW w:w="843" w:type="pct"/>
            <w:tcBorders>
              <w:top w:val="nil"/>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n/a</w:t>
            </w:r>
          </w:p>
        </w:tc>
        <w:tc>
          <w:tcPr>
            <w:tcW w:w="920" w:type="pct"/>
            <w:tcBorders>
              <w:top w:val="nil"/>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n/a</w:t>
            </w:r>
          </w:p>
        </w:tc>
        <w:tc>
          <w:tcPr>
            <w:tcW w:w="2180" w:type="pct"/>
            <w:gridSpan w:val="2"/>
            <w:tcBorders>
              <w:top w:val="single" w:sz="4" w:space="0" w:color="auto"/>
              <w:left w:val="nil"/>
              <w:bottom w:val="single" w:sz="4" w:space="0" w:color="auto"/>
              <w:right w:val="single" w:sz="4" w:space="0" w:color="auto"/>
            </w:tcBorders>
            <w:shd w:val="clear" w:color="auto" w:fill="auto"/>
            <w:hideMark/>
          </w:tcPr>
          <w:p w:rsidR="00F600D3" w:rsidRPr="00B17ABA" w:rsidRDefault="00F600D3" w:rsidP="00F600D3">
            <w:pPr>
              <w:pStyle w:val="TOC1"/>
            </w:pPr>
            <w:r w:rsidRPr="00B17ABA">
              <w:t>Individual event history model (IEH), including discrete event simulation (DES), agent-based simulation (ABS)</w:t>
            </w:r>
          </w:p>
        </w:tc>
      </w:tr>
    </w:tbl>
    <w:p w:rsidR="00F600D3" w:rsidRPr="00B17ABA" w:rsidRDefault="00F600D3" w:rsidP="00F600D3">
      <w:pPr>
        <w:widowControl w:val="0"/>
        <w:tabs>
          <w:tab w:val="left" w:pos="7186"/>
        </w:tabs>
        <w:autoSpaceDE w:val="0"/>
        <w:autoSpaceDN w:val="0"/>
        <w:adjustRightInd w:val="0"/>
        <w:jc w:val="both"/>
        <w:rPr>
          <w:rFonts w:ascii="Times New Roman" w:eastAsia="Malgun Gothic" w:hAnsi="Times New Roman" w:cs="Times New Roman"/>
          <w:lang w:eastAsia="ko-KR"/>
        </w:rPr>
      </w:pPr>
    </w:p>
    <w:p w:rsidR="00F600D3" w:rsidRPr="00B17ABA" w:rsidRDefault="00F600D3">
      <w:pPr>
        <w:widowControl w:val="0"/>
        <w:tabs>
          <w:tab w:val="left" w:pos="7186"/>
        </w:tabs>
        <w:autoSpaceDE w:val="0"/>
        <w:autoSpaceDN w:val="0"/>
        <w:adjustRightInd w:val="0"/>
        <w:jc w:val="both"/>
        <w:rPr>
          <w:rFonts w:ascii="Times New Roman" w:eastAsia="Malgun Gothic" w:hAnsi="Times New Roman" w:cs="Times New Roman"/>
          <w:lang w:eastAsia="ko-KR"/>
        </w:rPr>
      </w:pPr>
      <w:r w:rsidRPr="00B17ABA">
        <w:rPr>
          <w:rFonts w:ascii="Times New Roman" w:eastAsia="Malgun Gothic" w:hAnsi="Times New Roman" w:cs="Times New Roman"/>
          <w:lang w:eastAsia="ko-KR"/>
        </w:rPr>
        <w:t xml:space="preserve">Compared to the taxonomy proposed by Brennan et al, the classification proposed for SDDPs makes no distinction between timed vs. untimed models and between continuous vs. discrete state models, because </w:t>
      </w:r>
      <w:r w:rsidR="00B15A8A" w:rsidRPr="00B17ABA">
        <w:rPr>
          <w:rFonts w:ascii="Times New Roman" w:eastAsia="Malgun Gothic" w:hAnsi="Times New Roman" w:cs="Times New Roman"/>
          <w:lang w:eastAsia="ko-KR"/>
        </w:rPr>
        <w:t xml:space="preserve">considering </w:t>
      </w:r>
      <w:r w:rsidRPr="00B17ABA">
        <w:rPr>
          <w:rFonts w:ascii="Times New Roman" w:eastAsia="Malgun Gothic" w:hAnsi="Times New Roman" w:cs="Times New Roman"/>
          <w:lang w:eastAsia="ko-KR"/>
        </w:rPr>
        <w:t xml:space="preserve">time is essential for modelling SDDPs </w:t>
      </w:r>
      <w:r w:rsidR="00B15A8A" w:rsidRPr="00B17ABA">
        <w:rPr>
          <w:rFonts w:ascii="Times New Roman" w:eastAsia="Malgun Gothic" w:hAnsi="Times New Roman" w:cs="Times New Roman"/>
          <w:lang w:eastAsia="ko-KR"/>
        </w:rPr>
        <w:t>(</w:t>
      </w:r>
      <w:r w:rsidR="004D643A" w:rsidRPr="00B17ABA">
        <w:rPr>
          <w:rFonts w:ascii="Times New Roman" w:eastAsia="Malgun Gothic" w:hAnsi="Times New Roman" w:cs="Times New Roman"/>
          <w:lang w:eastAsia="ko-KR"/>
        </w:rPr>
        <w:t xml:space="preserve">i.e., </w:t>
      </w:r>
      <w:r w:rsidR="00B15A8A" w:rsidRPr="00B17ABA">
        <w:rPr>
          <w:rFonts w:ascii="Times New Roman" w:eastAsia="Malgun Gothic" w:hAnsi="Times New Roman" w:cs="Times New Roman"/>
          <w:lang w:eastAsia="ko-KR"/>
        </w:rPr>
        <w:t xml:space="preserve">all timed) </w:t>
      </w:r>
      <w:r w:rsidRPr="00B17ABA">
        <w:rPr>
          <w:rFonts w:ascii="Times New Roman" w:eastAsia="Malgun Gothic" w:hAnsi="Times New Roman" w:cs="Times New Roman"/>
          <w:lang w:eastAsia="ko-KR"/>
        </w:rPr>
        <w:t xml:space="preserve">and in most cases, discrete, rather than continuous, health states would be used for SDDPs. No distinction between discrete vs. continuous time was made in the proposed classification because Markov-based models and various non-Markovian IBMs could </w:t>
      </w:r>
      <w:r w:rsidRPr="00B17ABA">
        <w:rPr>
          <w:rFonts w:ascii="Times New Roman" w:eastAsia="Malgun Gothic" w:hAnsi="Times New Roman" w:cs="Times New Roman"/>
          <w:lang w:eastAsia="ko-KR"/>
        </w:rPr>
        <w:lastRenderedPageBreak/>
        <w:t>potentially handle both discrete and continuous time (this feature is less relevant to decision-tree models). There is also no distinction between deterministic vs. stochastic models, because all the models within the proposed classification could be evaluated both deterministically and stochastically. Finally, the proposed classification makes no distinction between models allowing or not allowing for interaction, because interactions among patient cohorts or individual patients are not necessary for SDDPs, especially in long-term medical conditions assuming unconstrained-resource.</w:t>
      </w:r>
    </w:p>
    <w:p w:rsidR="00B17ABA" w:rsidRDefault="00F600D3" w:rsidP="00B17ABA">
      <w:pPr>
        <w:widowControl w:val="0"/>
        <w:tabs>
          <w:tab w:val="left" w:pos="7186"/>
        </w:tabs>
        <w:autoSpaceDE w:val="0"/>
        <w:autoSpaceDN w:val="0"/>
        <w:adjustRightInd w:val="0"/>
        <w:jc w:val="both"/>
        <w:rPr>
          <w:rFonts w:ascii="Times New Roman" w:eastAsia="Malgun Gothic" w:hAnsi="Times New Roman" w:cs="Times New Roman"/>
          <w:lang w:eastAsia="ko-KR"/>
        </w:rPr>
      </w:pPr>
      <w:r w:rsidRPr="00B17ABA">
        <w:rPr>
          <w:rFonts w:ascii="Times New Roman" w:eastAsia="Malgun Gothic" w:hAnsi="Times New Roman" w:cs="Times New Roman"/>
          <w:lang w:eastAsia="ko-KR"/>
        </w:rPr>
        <w:t>In practice, SPLDT and SPLMM are not as common as the classic cohort-level decision-tree and Markov models. It is also straightforward to adapt IEH models such as DES or ABS to develop SPLDT or SPLMM models. Therefore, this study will focus on three types of models for the evaluation of SDDPs: cohort-level decision-tree models, cohort-level Markov models (Markovian or semi-Markovian) and IEH including DES and ABS. These models are simply referred to as decision-tree, Markov models and IBMs hereafter.</w:t>
      </w:r>
    </w:p>
    <w:p w:rsidR="00B17ABA" w:rsidRPr="00B17ABA" w:rsidRDefault="00B17ABA" w:rsidP="00B17ABA">
      <w:pPr>
        <w:widowControl w:val="0"/>
        <w:tabs>
          <w:tab w:val="left" w:pos="7186"/>
        </w:tabs>
        <w:autoSpaceDE w:val="0"/>
        <w:autoSpaceDN w:val="0"/>
        <w:adjustRightInd w:val="0"/>
        <w:jc w:val="both"/>
        <w:rPr>
          <w:rFonts w:ascii="Times New Roman" w:eastAsia="Malgun Gothic" w:hAnsi="Times New Roman" w:cs="Times New Roman"/>
          <w:lang w:eastAsia="ko-KR"/>
        </w:rPr>
      </w:pPr>
    </w:p>
    <w:p w:rsidR="00F600D3" w:rsidRPr="00B17ABA" w:rsidRDefault="00F600D3" w:rsidP="00F600D3">
      <w:pPr>
        <w:pStyle w:val="Heading3"/>
        <w:rPr>
          <w:lang w:eastAsia="ko-KR"/>
        </w:rPr>
      </w:pPr>
      <w:r w:rsidRPr="00B17ABA">
        <w:rPr>
          <w:lang w:eastAsia="ko-KR"/>
        </w:rPr>
        <w:t>Decision-trees</w:t>
      </w:r>
    </w:p>
    <w:p w:rsidR="00F600D3" w:rsidRPr="00B17ABA" w:rsidRDefault="00F600D3" w:rsidP="00620560">
      <w:pPr>
        <w:jc w:val="both"/>
        <w:rPr>
          <w:rFonts w:cstheme="majorBidi"/>
          <w:lang w:eastAsia="ko-KR"/>
        </w:rPr>
      </w:pPr>
      <w:r w:rsidRPr="00B17ABA">
        <w:rPr>
          <w:lang w:eastAsia="ko-KR"/>
        </w:rPr>
        <w:t xml:space="preserve">Decision-trees are simple directed graphs consisting of branches showing a clinical problem, decision nodes presenting a decision maker’s choice between competing strategies, chance nodes </w:t>
      </w:r>
      <w:r w:rsidRPr="00B17ABA">
        <w:rPr>
          <w:rFonts w:cstheme="majorBidi"/>
          <w:lang w:eastAsia="ko-KR"/>
        </w:rPr>
        <w:t xml:space="preserve">determining </w:t>
      </w:r>
      <w:r w:rsidRPr="00B17ABA">
        <w:rPr>
          <w:rFonts w:cstheme="majorBidi"/>
        </w:rPr>
        <w:t>the consequences of treatment probabilistically and terminal nodes denoting the final outcome state associated with each possible pathway</w:t>
      </w:r>
      <w:r w:rsidRPr="00B17ABA">
        <w:rPr>
          <w:rFonts w:cstheme="majorBidi"/>
        </w:rPr>
        <w:fldChar w:fldCharType="begin">
          <w:fldData xml:space="preserve">PEVuZE5vdGU+PENpdGU+PEF1dGhvcj5QYXVrZXI8L0F1dGhvcj48WWVhcj4xOTg3PC9ZZWFyPjxS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QYXVrZXI8L0F1dGhvcj48WWVhcj4xOTg3PC9ZZWFyPjxS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67]</w:t>
      </w:r>
      <w:r w:rsidRPr="00B17ABA">
        <w:rPr>
          <w:rFonts w:cstheme="majorBidi"/>
        </w:rPr>
        <w:fldChar w:fldCharType="end"/>
      </w:r>
      <w:r w:rsidRPr="00B17ABA">
        <w:rPr>
          <w:rFonts w:cstheme="majorBidi"/>
        </w:rPr>
        <w:t>. The object that is usually modelled is a hypothetical homogeneous cohort. The parameters of the tree have either the average or probability distributions</w:t>
      </w:r>
      <w:r w:rsidR="003A2511" w:rsidRPr="00B17ABA">
        <w:rPr>
          <w:rFonts w:cstheme="majorBidi"/>
        </w:rPr>
        <w:t>,</w:t>
      </w:r>
      <w:r w:rsidRPr="00B17ABA">
        <w:rPr>
          <w:rFonts w:cstheme="majorBidi"/>
        </w:rPr>
        <w:t xml:space="preserve"> which are generally constant over time. </w:t>
      </w:r>
    </w:p>
    <w:p w:rsidR="00F600D3" w:rsidRPr="00B17ABA" w:rsidRDefault="00F600D3" w:rsidP="00B17ABA">
      <w:pPr>
        <w:widowControl w:val="0"/>
        <w:tabs>
          <w:tab w:val="left" w:pos="7186"/>
        </w:tabs>
        <w:autoSpaceDE w:val="0"/>
        <w:autoSpaceDN w:val="0"/>
        <w:adjustRightInd w:val="0"/>
        <w:ind w:firstLine="0"/>
        <w:jc w:val="both"/>
        <w:rPr>
          <w:rFonts w:cstheme="majorBidi"/>
        </w:rPr>
      </w:pPr>
      <w:r w:rsidRPr="00B17ABA">
        <w:rPr>
          <w:rFonts w:eastAsia="Malgun Gothic" w:cstheme="majorBidi"/>
          <w:lang w:eastAsia="ko-KR"/>
        </w:rPr>
        <w:t>If</w:t>
      </w:r>
      <w:r w:rsidRPr="00B17ABA">
        <w:rPr>
          <w:rFonts w:cstheme="majorBidi"/>
          <w:lang w:eastAsia="ko-KR"/>
        </w:rPr>
        <w:t xml:space="preserve"> the given SDDP is simple enough to be presented diagrammatically as a successive decision-tree</w:t>
      </w:r>
      <w:r w:rsidRPr="00B17ABA">
        <w:rPr>
          <w:rFonts w:cstheme="majorBidi"/>
        </w:rPr>
        <w:t>, a decision-tree can be used to solve the SDDP</w:t>
      </w:r>
      <w:r w:rsidRPr="00B17ABA">
        <w:rPr>
          <w:rFonts w:ascii="Times New Roman" w:eastAsia="Arial Unicode MS" w:hAnsi="Times New Roman" w:cs="Times New Roman"/>
          <w:noProof/>
          <w:lang w:val="en-US"/>
        </w:rPr>
        <w:fldChar w:fldCharType="begin">
          <w:fldData xml:space="preserve">PEVuZE5vdGU+PENpdGU+PEF1dGhvcj5WaW5rZW48L0F1dGhvcj48WWVhcj4yMDAxPC9ZZWFyPjxS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</w:fldData>
        </w:fldChar>
      </w:r>
      <w:r w:rsidR="00EE2B4F" w:rsidRPr="00B17ABA">
        <w:rPr>
          <w:rFonts w:ascii="Times New Roman" w:eastAsia="Arial Unicode MS" w:hAnsi="Times New Roman" w:cs="Times New Roman"/>
          <w:noProof/>
          <w:lang w:val="en-US"/>
        </w:rPr>
        <w:instrText xml:space="preserve"> ADDIN EN.CITE </w:instrText>
      </w:r>
      <w:r w:rsidR="00EE2B4F" w:rsidRPr="00B17ABA">
        <w:rPr>
          <w:rFonts w:ascii="Times New Roman" w:eastAsia="Arial Unicode MS" w:hAnsi="Times New Roman" w:cs="Times New Roman"/>
          <w:noProof/>
          <w:lang w:val="en-US"/>
        </w:rPr>
        <w:fldChar w:fldCharType="begin">
          <w:fldData xml:space="preserve">PEVuZE5vdGU+PENpdGU+PEF1dGhvcj5WaW5rZW48L0F1dGhvcj48WWVhcj4yMDAxPC9ZZWFyPjxS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</w:fldData>
        </w:fldChar>
      </w:r>
      <w:r w:rsidR="00EE2B4F" w:rsidRPr="00B17ABA">
        <w:rPr>
          <w:rFonts w:ascii="Times New Roman" w:eastAsia="Arial Unicode MS" w:hAnsi="Times New Roman" w:cs="Times New Roman"/>
          <w:noProof/>
          <w:lang w:val="en-US"/>
        </w:rPr>
        <w:instrText xml:space="preserve"> ADDIN EN.CITE.DATA </w:instrText>
      </w:r>
      <w:r w:rsidR="00EE2B4F" w:rsidRPr="00B17ABA">
        <w:rPr>
          <w:rFonts w:ascii="Times New Roman" w:eastAsia="Arial Unicode MS" w:hAnsi="Times New Roman" w:cs="Times New Roman"/>
          <w:noProof/>
          <w:lang w:val="en-US"/>
        </w:rPr>
      </w:r>
      <w:r w:rsidR="00EE2B4F" w:rsidRPr="00B17ABA">
        <w:rPr>
          <w:rFonts w:ascii="Times New Roman" w:eastAsia="Arial Unicode MS" w:hAnsi="Times New Roman" w:cs="Times New Roman"/>
          <w:noProof/>
          <w:lang w:val="en-US"/>
        </w:rPr>
        <w:fldChar w:fldCharType="end"/>
      </w:r>
      <w:r w:rsidRPr="00B17ABA">
        <w:rPr>
          <w:rFonts w:ascii="Times New Roman" w:eastAsia="Arial Unicode MS" w:hAnsi="Times New Roman" w:cs="Times New Roman"/>
          <w:noProof/>
          <w:lang w:val="en-US"/>
        </w:rPr>
      </w:r>
      <w:r w:rsidRPr="00B17ABA">
        <w:rPr>
          <w:rFonts w:ascii="Times New Roman" w:eastAsia="Arial Unicode MS" w:hAnsi="Times New Roman" w:cs="Times New Roman"/>
          <w:noProof/>
          <w:lang w:val="en-US"/>
        </w:rPr>
        <w:fldChar w:fldCharType="separate"/>
      </w:r>
      <w:r w:rsidR="00EE2B4F" w:rsidRPr="00B17ABA">
        <w:rPr>
          <w:rFonts w:ascii="Times New Roman" w:eastAsia="Arial Unicode MS" w:hAnsi="Times New Roman" w:cs="Times New Roman"/>
          <w:noProof/>
          <w:vertAlign w:val="superscript"/>
          <w:lang w:val="en-US"/>
        </w:rPr>
        <w:t>[36, 68-70]</w:t>
      </w:r>
      <w:r w:rsidRPr="00B17ABA">
        <w:rPr>
          <w:rFonts w:ascii="Times New Roman" w:eastAsia="Arial Unicode MS" w:hAnsi="Times New Roman" w:cs="Times New Roman"/>
          <w:noProof/>
          <w:lang w:val="en-US"/>
        </w:rPr>
        <w:fldChar w:fldCharType="end"/>
      </w:r>
      <w:r w:rsidRPr="00B17ABA">
        <w:rPr>
          <w:rFonts w:cstheme="majorBidi"/>
        </w:rPr>
        <w:t>. The successive decision-tree consists of 1) branches showing the disease pathway or the treatment pathway, 2) chance nodes determining the probability of treatment success or failure and 3) decision nodes allowing sequential treatment decisions. The main assumption is that a drug is continuously used if it is effective for the previous period and switched if it is not effective (see</w:t>
      </w:r>
      <w:r w:rsidR="001D23F1" w:rsidRPr="00B17ABA">
        <w:rPr>
          <w:rFonts w:cstheme="majorBidi"/>
        </w:rPr>
        <w:t xml:space="preserve"> </w:t>
      </w:r>
      <w:r w:rsidR="001D23F1" w:rsidRPr="00B17ABA">
        <w:rPr>
          <w:rFonts w:cstheme="majorBidi"/>
        </w:rPr>
        <w:fldChar w:fldCharType="begin"/>
      </w:r>
      <w:r w:rsidR="001D23F1" w:rsidRPr="00B17ABA">
        <w:rPr>
          <w:rFonts w:cstheme="majorBidi"/>
        </w:rPr>
        <w:instrText xml:space="preserve"> REF _Ref423083191 </w:instrText>
      </w:r>
      <w:r w:rsidR="00B17ABA">
        <w:rPr>
          <w:rFonts w:cstheme="majorBidi"/>
        </w:rPr>
        <w:instrText xml:space="preserve"> \* MERGEFORMAT </w:instrText>
      </w:r>
      <w:r w:rsidR="001D23F1" w:rsidRPr="00B17ABA">
        <w:rPr>
          <w:rFonts w:cstheme="majorBidi"/>
        </w:rPr>
        <w:fldChar w:fldCharType="separate"/>
      </w:r>
      <w:r w:rsidR="006F6429" w:rsidRPr="00B17ABA">
        <w:t xml:space="preserve">Figure </w:t>
      </w:r>
      <w:r w:rsidR="006F6429" w:rsidRPr="00B17ABA">
        <w:rPr>
          <w:noProof/>
          <w:cs/>
        </w:rPr>
        <w:t>‎</w:t>
      </w:r>
      <w:r w:rsidR="006F6429" w:rsidRPr="00B17ABA">
        <w:rPr>
          <w:noProof/>
        </w:rPr>
        <w:t>2</w:t>
      </w:r>
      <w:r w:rsidR="006F6429" w:rsidRPr="00B17ABA">
        <w:t>.</w:t>
      </w:r>
      <w:r w:rsidR="006F6429" w:rsidRPr="00B17ABA">
        <w:rPr>
          <w:noProof/>
        </w:rPr>
        <w:t>1</w:t>
      </w:r>
      <w:r w:rsidR="001D23F1" w:rsidRPr="00B17ABA">
        <w:rPr>
          <w:rFonts w:cstheme="majorBidi"/>
        </w:rPr>
        <w:fldChar w:fldCharType="end"/>
      </w:r>
      <w:r w:rsidRPr="00B17ABA">
        <w:rPr>
          <w:rFonts w:cstheme="majorBidi"/>
        </w:rPr>
        <w:t xml:space="preserve">). However, the decision-tree would quickly become unmanageable where there are more time periods, more health states or more drug alternatives. Moreover, decision-trees may be of limited value to represent real world </w:t>
      </w:r>
      <w:r w:rsidRPr="00B17ABA">
        <w:rPr>
          <w:rFonts w:eastAsia="Malgun Gothic" w:cstheme="majorBidi"/>
          <w:lang w:eastAsia="ko-KR"/>
        </w:rPr>
        <w:t>SDDPs</w:t>
      </w:r>
      <w:r w:rsidR="003A2511" w:rsidRPr="00B17ABA">
        <w:rPr>
          <w:rFonts w:eastAsia="Malgun Gothic" w:cstheme="majorBidi"/>
          <w:lang w:eastAsia="ko-KR"/>
        </w:rPr>
        <w:t>,</w:t>
      </w:r>
      <w:r w:rsidRPr="00B17ABA">
        <w:rPr>
          <w:rFonts w:eastAsia="Malgun Gothic" w:cstheme="majorBidi"/>
          <w:lang w:eastAsia="ko-KR"/>
        </w:rPr>
        <w:t xml:space="preserve"> which inevitably </w:t>
      </w:r>
      <w:r w:rsidRPr="00B17ABA">
        <w:rPr>
          <w:rFonts w:eastAsia="Malgun Gothic" w:cstheme="majorBidi"/>
          <w:lang w:eastAsia="ko-KR"/>
        </w:rPr>
        <w:lastRenderedPageBreak/>
        <w:t xml:space="preserve">involve </w:t>
      </w:r>
      <w:r w:rsidRPr="00B17ABA">
        <w:rPr>
          <w:rFonts w:cstheme="majorBidi"/>
        </w:rPr>
        <w:t xml:space="preserve">the functionalities to memorise current and previous information and to carry information over time, and to perform logical evaluations based on this information. </w:t>
      </w:r>
    </w:p>
    <w:p w:rsidR="00F600D3" w:rsidRPr="00B17ABA" w:rsidRDefault="00F600D3" w:rsidP="00F600D3">
      <w:pPr>
        <w:keepNext/>
        <w:widowControl w:val="0"/>
        <w:tabs>
          <w:tab w:val="left" w:pos="7186"/>
        </w:tabs>
        <w:autoSpaceDE w:val="0"/>
        <w:autoSpaceDN w:val="0"/>
        <w:adjustRightInd w:val="0"/>
        <w:ind w:left="142" w:firstLine="0"/>
      </w:pPr>
      <w:r w:rsidRPr="00B17ABA">
        <w:rPr>
          <w:noProof/>
          <w:lang w:eastAsia="ko-KR"/>
        </w:rPr>
        <w:drawing>
          <wp:inline distT="0" distB="0" distL="0" distR="0" wp14:anchorId="3759A32E" wp14:editId="04D5DDA7">
            <wp:extent cx="4773880" cy="256042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 example of successive decision tree.tif"/>
                    <pic:cNvPicPr/>
                  </pic:nvPicPr>
                  <pic:blipFill>
                    <a:blip r:embed="rId16">
                      <a:extLst>
                        <a:ext uri="{28A0092B-C50C-407E-A947-70E740481C1C}">
                          <a14:useLocalDpi xmlns:a14="http://schemas.microsoft.com/office/drawing/2010/main" val="0"/>
                        </a:ext>
                      </a:extLst>
                    </a:blip>
                    <a:stretch>
                      <a:fillRect/>
                    </a:stretch>
                  </pic:blipFill>
                  <pic:spPr>
                    <a:xfrm>
                      <a:off x="0" y="0"/>
                      <a:ext cx="4775892" cy="2561499"/>
                    </a:xfrm>
                    <a:prstGeom prst="rect">
                      <a:avLst/>
                    </a:prstGeom>
                  </pic:spPr>
                </pic:pic>
              </a:graphicData>
            </a:graphic>
          </wp:inline>
        </w:drawing>
      </w:r>
    </w:p>
    <w:p w:rsidR="00F76ADC" w:rsidRDefault="00F600D3" w:rsidP="00B17ABA">
      <w:pPr>
        <w:pStyle w:val="Caption"/>
        <w:jc w:val="center"/>
      </w:pPr>
      <w:bookmarkStart w:id="39" w:name="_Ref423083191"/>
      <w:bookmarkStart w:id="40" w:name="_Toc426019121"/>
      <w:r w:rsidRPr="00B17ABA">
        <w:t xml:space="preserve">Figure </w:t>
      </w:r>
      <w:fldSimple w:instr=" STYLEREF 1 \s ">
        <w:r w:rsidR="00ED7C74" w:rsidRPr="00B17ABA">
          <w:rPr>
            <w:noProof/>
            <w:cs/>
          </w:rPr>
          <w:t>‎</w:t>
        </w:r>
        <w:r w:rsidR="00ED7C74" w:rsidRPr="00B17ABA">
          <w:rPr>
            <w:noProof/>
          </w:rPr>
          <w:t>2</w:t>
        </w:r>
      </w:fldSimple>
      <w:r w:rsidR="00ED7C74" w:rsidRPr="00B17ABA">
        <w:t>.</w:t>
      </w:r>
      <w:fldSimple w:instr=" SEQ Figure \* ARABIC \s 1 ">
        <w:r w:rsidR="00ED7C74" w:rsidRPr="00B17ABA">
          <w:rPr>
            <w:noProof/>
          </w:rPr>
          <w:t>1</w:t>
        </w:r>
      </w:fldSimple>
      <w:bookmarkEnd w:id="39"/>
      <w:r w:rsidRPr="00B17ABA">
        <w:t xml:space="preserve">. An example successive decision tree model for </w:t>
      </w:r>
      <w:r w:rsidR="00E44CDD" w:rsidRPr="00B17ABA">
        <w:t>SDDPs</w:t>
      </w:r>
      <w:bookmarkEnd w:id="40"/>
    </w:p>
    <w:p w:rsidR="00B17ABA" w:rsidRPr="00B17ABA" w:rsidRDefault="00B17ABA" w:rsidP="00B17ABA"/>
    <w:p w:rsidR="00F600D3" w:rsidRPr="00B17ABA" w:rsidRDefault="00F600D3" w:rsidP="00F600D3">
      <w:pPr>
        <w:pStyle w:val="Heading3"/>
      </w:pPr>
      <w:r w:rsidRPr="00B17ABA">
        <w:rPr>
          <w:lang w:eastAsia="ko-KR"/>
        </w:rPr>
        <w:t>Markov models</w:t>
      </w:r>
    </w:p>
    <w:p w:rsidR="00F600D3" w:rsidRPr="00B17ABA" w:rsidRDefault="00F600D3" w:rsidP="00620560">
      <w:pPr>
        <w:widowControl w:val="0"/>
        <w:autoSpaceDE w:val="0"/>
        <w:autoSpaceDN w:val="0"/>
        <w:adjustRightInd w:val="0"/>
        <w:jc w:val="both"/>
        <w:rPr>
          <w:bCs/>
        </w:rPr>
      </w:pPr>
      <w:r w:rsidRPr="00B17ABA">
        <w:rPr>
          <w:rFonts w:ascii="Times New Roman" w:eastAsia="Malgun Gothic" w:hAnsi="Times New Roman" w:cs="Times New Roman"/>
          <w:lang w:eastAsia="ko-KR"/>
        </w:rPr>
        <w:t xml:space="preserve">Markov models are partially cyclic directed graphs, which </w:t>
      </w:r>
      <w:r w:rsidRPr="00B17ABA">
        <w:rPr>
          <w:rFonts w:ascii="Times New Roman" w:hAnsi="Times New Roman" w:cs="Times New Roman"/>
        </w:rPr>
        <w:t xml:space="preserve">describe the transition of a homogeneous cohort of patients from the current state to the next state over time </w:t>
      </w:r>
      <w:r w:rsidRPr="00B17ABA">
        <w:rPr>
          <w:rFonts w:ascii="Times New Roman" w:hAnsi="Times New Roman" w:cs="Times New Roman"/>
          <w:bCs/>
        </w:rPr>
        <w:t>according to the specified transition probabilities</w:t>
      </w:r>
      <w:r w:rsidRPr="00B17ABA">
        <w:fldChar w:fldCharType="begin"/>
      </w:r>
      <w:r w:rsidR="00EE2B4F" w:rsidRPr="00B17ABA">
        <w:instrText xml:space="preserve"> ADDIN EN.CITE &lt;EndNote&gt;&lt;Cite&gt;&lt;Author&gt;Beck&lt;/Author&gt;&lt;Year&gt;1983&lt;/Year&gt;&lt;RecNum&gt;251&lt;/RecNum&gt;&lt;DisplayText&gt;&lt;style face="superscript"&gt;[71]&lt;/style&gt;&lt;/DisplayText&gt;&lt;record&gt;&lt;rec-number&gt;251&lt;/rec-number&gt;&lt;foreign-keys&gt;&lt;key app="EN" db-id="z2a0dvwpazf220et2vh50z295rxpzfevwft2"&gt;251&lt;/key&gt;&lt;/foreign-keys&gt;&lt;ref-type name="Journal Article"&gt;17&lt;/ref-type&gt;&lt;contributors&gt;&lt;authors&gt;&lt;author&gt;Beck, J. R.&lt;/author&gt;&lt;author&gt;Pauker, S. G.&lt;/author&gt;&lt;/authors&gt;&lt;/contributors&gt;&lt;auth-address&gt;Beck, Jr&amp;#xD;Dartmouth Coll,Hitchcock Med Ctr,Dept Pathol,Hanover,Nh 03756, USA&amp;#xD;Dartmouth Coll,Hitchcock Med Ctr,Dept Pathol,Hanover,Nh 03756, USA&amp;#xD;Tufts Univ,New England Med Ctr,Sch Med,Dept Med,Div Clin Decis Making,Boston,Ma 02111&lt;/auth-address&gt;&lt;titles&gt;&lt;title&gt;The Markov process in medical prognosis&lt;/title&gt;&lt;secondary-title&gt;Medical Decision Making&lt;/secondary-title&gt;&lt;alt-title&gt;Med Decis Making&lt;/alt-title&gt;&lt;/titles&gt;&lt;periodical&gt;&lt;full-title&gt;Medical Decision Making&lt;/full-title&gt;&lt;abbr-1&gt;Med Decis Making&lt;/abbr-1&gt;&lt;/periodical&gt;&lt;alt-periodical&gt;&lt;full-title&gt;Medical Decision Making&lt;/full-title&gt;&lt;abbr-1&gt;Med Decis Making&lt;/abbr-1&gt;&lt;/alt-periodical&gt;&lt;pages&gt;419-458&lt;/pages&gt;&lt;volume&gt;3&lt;/volume&gt;&lt;number&gt;4&lt;/number&gt;&lt;dates&gt;&lt;year&gt;1983&lt;/year&gt;&lt;/dates&gt;&lt;isbn&gt;0272-989X&lt;/isbn&gt;&lt;accession-num&gt;ISI:A1983RY22400001&lt;/accession-num&gt;&lt;urls&gt;&lt;related-urls&gt;&lt;url&gt;&amp;lt;Go to ISI&amp;gt;://A1983RY22400001&lt;/url&gt;&lt;/related-urls&gt;&lt;/urls&gt;&lt;electronic-resource-num&gt;Doi 10.1177/0272989x8300300403&lt;/electronic-resource-num&gt;&lt;language&gt;English&lt;/language&gt;&lt;/record&gt;&lt;/Cite&gt;&lt;/EndNote&gt;</w:instrText>
      </w:r>
      <w:r w:rsidRPr="00B17ABA">
        <w:fldChar w:fldCharType="separate"/>
      </w:r>
      <w:r w:rsidR="00EE2B4F" w:rsidRPr="00B17ABA">
        <w:rPr>
          <w:noProof/>
          <w:vertAlign w:val="superscript"/>
        </w:rPr>
        <w:t>[71]</w:t>
      </w:r>
      <w:r w:rsidRPr="00B17ABA">
        <w:fldChar w:fldCharType="end"/>
      </w:r>
      <w:r w:rsidRPr="00B17ABA">
        <w:rPr>
          <w:rFonts w:ascii="Times New Roman" w:hAnsi="Times New Roman" w:cs="Times New Roman"/>
        </w:rPr>
        <w:t xml:space="preserve">. </w:t>
      </w:r>
      <w:r w:rsidRPr="00B17ABA">
        <w:rPr>
          <w:bCs/>
        </w:rPr>
        <w:t>In cohort simulations</w:t>
      </w:r>
      <w:r w:rsidR="003A2511" w:rsidRPr="00B17ABA">
        <w:rPr>
          <w:bCs/>
        </w:rPr>
        <w:t>,</w:t>
      </w:r>
      <w:r w:rsidRPr="00B17ABA">
        <w:rPr>
          <w:bCs/>
        </w:rPr>
        <w:t xml:space="preserve"> which assume a Markov state-transition model, a </w:t>
      </w:r>
      <w:r w:rsidRPr="00B17ABA">
        <w:rPr>
          <w:rFonts w:hint="eastAsia"/>
          <w:bCs/>
          <w:lang w:eastAsia="ko-KR"/>
        </w:rPr>
        <w:t>proportion</w:t>
      </w:r>
      <w:r w:rsidRPr="00B17ABA">
        <w:rPr>
          <w:bCs/>
        </w:rPr>
        <w:t xml:space="preserve"> of </w:t>
      </w:r>
      <w:r w:rsidRPr="00B17ABA">
        <w:rPr>
          <w:rFonts w:hint="eastAsia"/>
          <w:bCs/>
          <w:lang w:eastAsia="ko-KR"/>
        </w:rPr>
        <w:t>patients</w:t>
      </w:r>
      <w:r w:rsidRPr="00B17ABA">
        <w:rPr>
          <w:bCs/>
        </w:rPr>
        <w:t xml:space="preserve"> in each state transfers from one state to another state every cycle depending on the current health state. The model runs until all the patients in the cohort are in the absorbing state or until the </w:t>
      </w:r>
      <w:r w:rsidRPr="00B17ABA">
        <w:rPr>
          <w:rFonts w:hint="eastAsia"/>
          <w:bCs/>
          <w:lang w:eastAsia="ko-KR"/>
        </w:rPr>
        <w:t xml:space="preserve">time horizon </w:t>
      </w:r>
      <w:r w:rsidRPr="00B17ABA">
        <w:rPr>
          <w:bCs/>
        </w:rPr>
        <w:t>assumed in the model</w:t>
      </w:r>
      <w:r w:rsidR="000A2983" w:rsidRPr="00B17ABA">
        <w:rPr>
          <w:bCs/>
        </w:rPr>
        <w:t xml:space="preserve"> is reached</w:t>
      </w:r>
      <w:r w:rsidRPr="00B17ABA">
        <w:rPr>
          <w:bCs/>
        </w:rPr>
        <w:t>. The results are presented in a chart showing what proportion or cumulative proportion of the cohort is in which state at a given time. The costs and effectiveness incurred</w:t>
      </w:r>
      <w:r w:rsidRPr="00B17ABA">
        <w:rPr>
          <w:rFonts w:hint="eastAsia"/>
          <w:bCs/>
          <w:lang w:eastAsia="ko-KR"/>
        </w:rPr>
        <w:t xml:space="preserve"> by</w:t>
      </w:r>
      <w:r w:rsidRPr="00B17ABA">
        <w:rPr>
          <w:bCs/>
        </w:rPr>
        <w:t xml:space="preserve"> patients across the different health states are added up </w:t>
      </w:r>
      <w:r w:rsidRPr="00B17ABA">
        <w:rPr>
          <w:rFonts w:hint="eastAsia"/>
          <w:bCs/>
          <w:lang w:eastAsia="ko-KR"/>
        </w:rPr>
        <w:t>every cycle</w:t>
      </w:r>
      <w:r w:rsidRPr="00B17ABA">
        <w:rPr>
          <w:bCs/>
        </w:rPr>
        <w:t xml:space="preserve">. The final outcome is the average costs and effectiveness of the patients in the original cohort for </w:t>
      </w:r>
      <w:r w:rsidR="000A2983" w:rsidRPr="00B17ABA">
        <w:rPr>
          <w:bCs/>
        </w:rPr>
        <w:t xml:space="preserve">the </w:t>
      </w:r>
      <w:r w:rsidRPr="00B17ABA">
        <w:rPr>
          <w:bCs/>
        </w:rPr>
        <w:t xml:space="preserve">follow-up period. In order to </w:t>
      </w:r>
      <w:r w:rsidRPr="00B17ABA">
        <w:rPr>
          <w:rFonts w:hint="eastAsia"/>
          <w:bCs/>
          <w:lang w:eastAsia="ko-KR"/>
        </w:rPr>
        <w:t>provide</w:t>
      </w:r>
      <w:r w:rsidRPr="00B17ABA">
        <w:rPr>
          <w:bCs/>
        </w:rPr>
        <w:t xml:space="preserve"> probabilistic results, Monte Carlo simulation can be incorporated into the model.</w:t>
      </w:r>
    </w:p>
    <w:p w:rsidR="00F600D3" w:rsidRPr="00B17ABA" w:rsidRDefault="00F600D3" w:rsidP="00620560">
      <w:pPr>
        <w:jc w:val="both"/>
        <w:rPr>
          <w:rFonts w:eastAsia="Malgun Gothic"/>
          <w:lang w:eastAsia="ko-KR"/>
        </w:rPr>
      </w:pPr>
      <w:r w:rsidRPr="00B17ABA">
        <w:rPr>
          <w:rFonts w:ascii="Times New Roman" w:eastAsia="Malgun Gothic" w:hAnsi="Times New Roman" w:cs="Times New Roman"/>
          <w:lang w:eastAsia="ko-KR"/>
        </w:rPr>
        <w:t xml:space="preserve">Under the </w:t>
      </w:r>
      <w:r w:rsidRPr="00B17ABA">
        <w:rPr>
          <w:rFonts w:ascii="Times New Roman" w:hAnsi="Times New Roman" w:cs="Times New Roman"/>
        </w:rPr>
        <w:t>Markovian assumpti</w:t>
      </w:r>
      <w:r w:rsidRPr="00B17ABA">
        <w:rPr>
          <w:rFonts w:ascii="Times New Roman" w:eastAsia="Malgun Gothic" w:hAnsi="Times New Roman" w:cs="Times New Roman"/>
          <w:lang w:eastAsia="ko-KR"/>
        </w:rPr>
        <w:t xml:space="preserve">on </w:t>
      </w:r>
      <w:r w:rsidRPr="00B17ABA">
        <w:rPr>
          <w:rFonts w:ascii="Times New Roman" w:hAnsi="Times New Roman" w:cs="Times New Roman"/>
        </w:rPr>
        <w:t>the transition probability to a subsequent state of a cohort solely depends on the current state of the cohort</w:t>
      </w:r>
      <w:r w:rsidRPr="00B17ABA">
        <w:rPr>
          <w:rFonts w:ascii="Times New Roman" w:hAnsi="Times New Roman" w:cs="Times New Roman"/>
          <w:bCs/>
          <w:lang w:val="en-US"/>
        </w:rPr>
        <w:t xml:space="preserve">. Thus, </w:t>
      </w:r>
      <w:r w:rsidRPr="00B17ABA">
        <w:rPr>
          <w:rFonts w:ascii="Times New Roman" w:eastAsia="Malgun Gothic" w:hAnsi="Times New Roman" w:cs="Times New Roman"/>
          <w:bCs/>
          <w:lang w:val="en-US" w:eastAsia="ko-KR"/>
        </w:rPr>
        <w:t>n</w:t>
      </w:r>
      <w:r w:rsidRPr="00B17ABA">
        <w:rPr>
          <w:rFonts w:ascii="Times New Roman" w:hAnsi="Times New Roman" w:cs="Times New Roman"/>
        </w:rPr>
        <w:t xml:space="preserve">o information on the past is </w:t>
      </w:r>
      <w:r w:rsidRPr="00B17ABA">
        <w:rPr>
          <w:rFonts w:ascii="Times New Roman" w:eastAsia="Malgun Gothic" w:hAnsi="Times New Roman" w:cs="Times New Roman"/>
          <w:lang w:eastAsia="ko-KR"/>
        </w:rPr>
        <w:t>used</w:t>
      </w:r>
      <w:r w:rsidRPr="00B17ABA">
        <w:rPr>
          <w:rFonts w:ascii="Times New Roman" w:hAnsi="Times New Roman" w:cs="Times New Roman"/>
        </w:rPr>
        <w:t xml:space="preserve"> to </w:t>
      </w:r>
      <w:r w:rsidRPr="00B17ABA">
        <w:rPr>
          <w:rFonts w:ascii="Times New Roman" w:eastAsia="Malgun Gothic" w:hAnsi="Times New Roman" w:cs="Times New Roman"/>
          <w:lang w:eastAsia="ko-KR"/>
        </w:rPr>
        <w:t>determine the subsequent transition of state at the current time</w:t>
      </w:r>
      <w:r w:rsidRPr="00B17ABA">
        <w:rPr>
          <w:rFonts w:ascii="Times New Roman" w:hAnsi="Times New Roman" w:cs="Times New Roman"/>
        </w:rPr>
        <w:t xml:space="preserve">. </w:t>
      </w:r>
      <w:r w:rsidRPr="00B17ABA">
        <w:rPr>
          <w:rFonts w:ascii="Times New Roman" w:eastAsia="Malgun Gothic" w:hAnsi="Times New Roman" w:cs="Times New Roman"/>
          <w:lang w:eastAsia="ko-KR"/>
        </w:rPr>
        <w:t xml:space="preserve">Some researchers </w:t>
      </w:r>
      <w:r w:rsidRPr="00B17ABA">
        <w:rPr>
          <w:rFonts w:ascii="Times New Roman" w:eastAsia="Malgun Gothic" w:hAnsi="Times New Roman" w:cs="Times New Roman"/>
          <w:lang w:eastAsia="ko-KR"/>
        </w:rPr>
        <w:lastRenderedPageBreak/>
        <w:t xml:space="preserve">have tried to relax the Markovian assumption </w:t>
      </w:r>
      <w:r w:rsidRPr="00B17ABA">
        <w:rPr>
          <w:rFonts w:ascii="Times New Roman" w:hAnsi="Times New Roman" w:cs="Times New Roman"/>
        </w:rPr>
        <w:t xml:space="preserve">by using </w:t>
      </w:r>
      <w:r w:rsidRPr="00B17ABA">
        <w:rPr>
          <w:rFonts w:ascii="Times New Roman" w:hAnsi="Times New Roman" w:cs="Times New Roman"/>
          <w:bCs/>
        </w:rPr>
        <w:t>time-dependent (</w:t>
      </w:r>
      <w:r w:rsidRPr="00B17ABA">
        <w:rPr>
          <w:rFonts w:ascii="Times New Roman" w:hAnsi="Times New Roman" w:cs="Times New Roman"/>
          <w:bCs/>
          <w:lang w:eastAsia="ko-KR"/>
        </w:rPr>
        <w:t>or</w:t>
      </w:r>
      <w:r w:rsidRPr="00B17ABA">
        <w:rPr>
          <w:rFonts w:ascii="Times New Roman" w:hAnsi="Times New Roman" w:cs="Times New Roman"/>
          <w:bCs/>
        </w:rPr>
        <w:t xml:space="preserve"> age- or time-in-state dependent)</w:t>
      </w:r>
      <w:r w:rsidRPr="00B17ABA">
        <w:rPr>
          <w:rFonts w:ascii="Times New Roman" w:hAnsi="Times New Roman" w:cs="Times New Roman"/>
        </w:rPr>
        <w:t xml:space="preserve"> transition matrices</w:t>
      </w:r>
      <w:r w:rsidRPr="00B17ABA">
        <w:rPr>
          <w:rFonts w:ascii="Times New Roman" w:hAnsi="Times New Roman" w:cs="Times New Roman"/>
        </w:rPr>
        <w:fldChar w:fldCharType="begin">
          <w:fldData xml:space="preserve">PEVuZE5vdGU+PENpdGU+PEF1dGhvcj5CcmVubmFuPC9BdXRob3I+PFllYXI+MjAwNzwvWWVhcj48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</w:fldData>
        </w:fldChar>
      </w:r>
      <w:r w:rsidR="00EE2B4F" w:rsidRPr="00B17ABA">
        <w:rPr>
          <w:rFonts w:ascii="Times New Roman" w:hAnsi="Times New Roman" w:cs="Times New Roman"/>
        </w:rPr>
        <w:instrText xml:space="preserve"> ADDIN EN.CITE </w:instrText>
      </w:r>
      <w:r w:rsidR="00EE2B4F" w:rsidRPr="00B17ABA">
        <w:rPr>
          <w:rFonts w:ascii="Times New Roman" w:hAnsi="Times New Roman" w:cs="Times New Roman"/>
        </w:rPr>
        <w:fldChar w:fldCharType="begin">
          <w:fldData xml:space="preserve">PEVuZE5vdGU+PENpdGU+PEF1dGhvcj5CcmVubmFuPC9BdXRob3I+PFllYXI+MjAwNzwvWWVhcj48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</w:fldData>
        </w:fldChar>
      </w:r>
      <w:r w:rsidR="00EE2B4F" w:rsidRPr="00B17ABA">
        <w:rPr>
          <w:rFonts w:ascii="Times New Roman" w:hAnsi="Times New Roman" w:cs="Times New Roman"/>
        </w:rPr>
        <w:instrText xml:space="preserve"> ADDIN EN.CITE.DATA </w:instrText>
      </w:r>
      <w:r w:rsidR="00EE2B4F" w:rsidRPr="00B17ABA">
        <w:rPr>
          <w:rFonts w:ascii="Times New Roman" w:hAnsi="Times New Roman" w:cs="Times New Roman"/>
        </w:rPr>
      </w:r>
      <w:r w:rsidR="00EE2B4F" w:rsidRPr="00B17ABA">
        <w:rPr>
          <w:rFonts w:ascii="Times New Roman" w:hAnsi="Times New Roman" w:cs="Times New Roman"/>
        </w:rPr>
        <w:fldChar w:fldCharType="end"/>
      </w:r>
      <w:r w:rsidRPr="00B17ABA">
        <w:rPr>
          <w:rFonts w:ascii="Times New Roman" w:hAnsi="Times New Roman" w:cs="Times New Roman"/>
        </w:rPr>
      </w:r>
      <w:r w:rsidRPr="00B17ABA">
        <w:rPr>
          <w:rFonts w:ascii="Times New Roman" w:hAnsi="Times New Roman" w:cs="Times New Roman"/>
        </w:rPr>
        <w:fldChar w:fldCharType="separate"/>
      </w:r>
      <w:r w:rsidR="00EE2B4F" w:rsidRPr="00B17ABA">
        <w:rPr>
          <w:rFonts w:ascii="Times New Roman" w:hAnsi="Times New Roman" w:cs="Times New Roman"/>
          <w:noProof/>
          <w:vertAlign w:val="superscript"/>
        </w:rPr>
        <w:t>[72, 73]</w:t>
      </w:r>
      <w:r w:rsidRPr="00B17ABA">
        <w:rPr>
          <w:rFonts w:ascii="Times New Roman" w:hAnsi="Times New Roman" w:cs="Times New Roman"/>
        </w:rPr>
        <w:fldChar w:fldCharType="end"/>
      </w:r>
      <w:r w:rsidRPr="00B17ABA">
        <w:rPr>
          <w:rFonts w:ascii="Times New Roman" w:hAnsi="Times New Roman" w:cs="Times New Roman"/>
        </w:rPr>
        <w:t xml:space="preserve">. </w:t>
      </w:r>
      <w:r w:rsidRPr="00B17ABA">
        <w:rPr>
          <w:rFonts w:eastAsia="Malgun Gothic" w:hint="eastAsia"/>
          <w:lang w:eastAsia="ko-KR"/>
        </w:rPr>
        <w:t>The</w:t>
      </w:r>
      <w:r w:rsidRPr="00B17ABA">
        <w:rPr>
          <w:rFonts w:eastAsia="Malgun Gothic"/>
          <w:lang w:eastAsia="ko-KR"/>
        </w:rPr>
        <w:t xml:space="preserve"> structure of these models </w:t>
      </w:r>
      <w:r w:rsidR="000A2983" w:rsidRPr="00B17ABA">
        <w:rPr>
          <w:rFonts w:eastAsia="Malgun Gothic"/>
          <w:lang w:eastAsia="ko-KR"/>
        </w:rPr>
        <w:t xml:space="preserve">is </w:t>
      </w:r>
      <w:r w:rsidRPr="00B17ABA">
        <w:rPr>
          <w:rFonts w:eastAsia="Malgun Gothic" w:hint="eastAsia"/>
          <w:lang w:eastAsia="ko-KR"/>
        </w:rPr>
        <w:t>similar to the standard Markov model.</w:t>
      </w:r>
      <w:r w:rsidRPr="00B17ABA">
        <w:rPr>
          <w:rFonts w:eastAsia="Malgun Gothic"/>
          <w:lang w:eastAsia="ko-KR"/>
        </w:rPr>
        <w:t xml:space="preserve"> However, the difference is that the </w:t>
      </w:r>
      <w:r w:rsidRPr="00B17ABA">
        <w:rPr>
          <w:bCs/>
        </w:rPr>
        <w:t>transition probabilities in</w:t>
      </w:r>
      <w:r w:rsidRPr="00B17ABA">
        <w:rPr>
          <w:rFonts w:eastAsia="Malgun Gothic"/>
          <w:lang w:eastAsia="ko-KR"/>
        </w:rPr>
        <w:t xml:space="preserve"> the modified Markov models </w:t>
      </w:r>
      <w:r w:rsidRPr="00B17ABA">
        <w:rPr>
          <w:bCs/>
        </w:rPr>
        <w:t>can be time-dependent (</w:t>
      </w:r>
      <w:r w:rsidRPr="00B17ABA">
        <w:rPr>
          <w:rFonts w:hint="eastAsia"/>
          <w:bCs/>
          <w:lang w:eastAsia="ko-KR"/>
        </w:rPr>
        <w:t>or</w:t>
      </w:r>
      <w:r w:rsidRPr="00B17ABA">
        <w:rPr>
          <w:bCs/>
        </w:rPr>
        <w:t xml:space="preserve"> age or time-in-state dependent) or varied according to the level of patients’ risk </w:t>
      </w:r>
      <w:r w:rsidRPr="00B17ABA">
        <w:rPr>
          <w:bCs/>
          <w:lang w:eastAsia="ko-KR"/>
        </w:rPr>
        <w:t>factors</w:t>
      </w:r>
      <w:r w:rsidRPr="00B17ABA">
        <w:rPr>
          <w:bCs/>
        </w:rPr>
        <w:t xml:space="preserve">. </w:t>
      </w:r>
      <w:r w:rsidRPr="00B17ABA">
        <w:rPr>
          <w:rFonts w:eastAsia="Malgun Gothic" w:hint="eastAsia"/>
          <w:lang w:eastAsia="ko-KR"/>
        </w:rPr>
        <w:t>Such models ha</w:t>
      </w:r>
      <w:r w:rsidRPr="00B17ABA">
        <w:rPr>
          <w:rFonts w:eastAsia="Malgun Gothic"/>
          <w:lang w:eastAsia="ko-KR"/>
        </w:rPr>
        <w:t>ve</w:t>
      </w:r>
      <w:r w:rsidRPr="00B17ABA">
        <w:rPr>
          <w:rFonts w:eastAsia="Malgun Gothic" w:hint="eastAsia"/>
          <w:lang w:eastAsia="ko-KR"/>
        </w:rPr>
        <w:t xml:space="preserve"> been referred to as semi-Markov </w:t>
      </w:r>
      <w:r w:rsidRPr="00B17ABA">
        <w:rPr>
          <w:rFonts w:eastAsia="Malgun Gothic"/>
          <w:lang w:eastAsia="ko-KR"/>
        </w:rPr>
        <w:t>models</w:t>
      </w:r>
      <w:r w:rsidRPr="00B17ABA">
        <w:rPr>
          <w:rFonts w:eastAsia="Malgun Gothic"/>
          <w:lang w:eastAsia="ko-KR"/>
        </w:rPr>
        <w:fldChar w:fldCharType="begin">
          <w:fldData xml:space="preserve">PEVuZE5vdGU+PENpdGU+PEF1dGhvcj5CcmlnZ3M8L0F1dGhvcj48WWVhcj4yMDA2PC9ZZWFyPjxS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4gSmFtZXNAbWdoLWl0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CcmlnZ3M8L0F1dGhvcj48WWVhcj4yMDA2PC9ZZWFyPjxS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4gSmFtZXNAbWdoLWl0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65, 66, 74]</w:t>
      </w:r>
      <w:r w:rsidRPr="00B17ABA">
        <w:rPr>
          <w:rFonts w:eastAsia="Malgun Gothic"/>
          <w:lang w:eastAsia="ko-KR"/>
        </w:rPr>
        <w:fldChar w:fldCharType="end"/>
      </w:r>
      <w:r w:rsidRPr="00B17ABA">
        <w:rPr>
          <w:rFonts w:eastAsia="Malgun Gothic" w:hint="eastAsia"/>
          <w:lang w:eastAsia="ko-KR"/>
        </w:rPr>
        <w:t>.</w:t>
      </w:r>
    </w:p>
    <w:p w:rsidR="00F600D3" w:rsidRPr="00B17ABA" w:rsidRDefault="00F600D3" w:rsidP="00620560">
      <w:pPr>
        <w:widowControl w:val="0"/>
        <w:autoSpaceDE w:val="0"/>
        <w:autoSpaceDN w:val="0"/>
        <w:adjustRightInd w:val="0"/>
        <w:jc w:val="both"/>
        <w:rPr>
          <w:rFonts w:ascii="Times New Roman" w:hAnsi="Times New Roman" w:cs="Times New Roman"/>
        </w:rPr>
      </w:pPr>
      <w:r w:rsidRPr="00B17ABA">
        <w:rPr>
          <w:rFonts w:ascii="Times New Roman" w:eastAsia="Malgun Gothic" w:hAnsi="Times New Roman" w:cs="Times New Roman"/>
          <w:lang w:eastAsia="ko-KR"/>
        </w:rPr>
        <w:t>Compared to the successive decision-tree, the Markov model has a simpler model structure because the time dimension is not explicitly shown (see</w:t>
      </w:r>
      <w:r w:rsidR="00A46BE1" w:rsidRPr="00B17ABA">
        <w:rPr>
          <w:rFonts w:ascii="Times New Roman" w:eastAsia="Malgun Gothic" w:hAnsi="Times New Roman" w:cs="Times New Roman"/>
          <w:lang w:eastAsia="ko-KR"/>
        </w:rPr>
        <w:t xml:space="preserve"> </w:t>
      </w:r>
      <w:r w:rsidR="00A46BE1" w:rsidRPr="00B17ABA">
        <w:rPr>
          <w:rFonts w:ascii="Times New Roman" w:eastAsia="Malgun Gothic" w:hAnsi="Times New Roman" w:cs="Times New Roman"/>
          <w:lang w:eastAsia="ko-KR"/>
        </w:rPr>
        <w:fldChar w:fldCharType="begin"/>
      </w:r>
      <w:r w:rsidR="00A46BE1" w:rsidRPr="00B17ABA">
        <w:rPr>
          <w:rFonts w:ascii="Times New Roman" w:eastAsia="Malgun Gothic" w:hAnsi="Times New Roman" w:cs="Times New Roman"/>
          <w:lang w:eastAsia="ko-KR"/>
        </w:rPr>
        <w:instrText xml:space="preserve"> REF _Ref423083236 </w:instrText>
      </w:r>
      <w:r w:rsidR="00B17ABA">
        <w:rPr>
          <w:rFonts w:ascii="Times New Roman" w:eastAsia="Malgun Gothic" w:hAnsi="Times New Roman" w:cs="Times New Roman"/>
          <w:lang w:eastAsia="ko-KR"/>
        </w:rPr>
        <w:instrText xml:space="preserve"> \* MERGEFORMAT </w:instrText>
      </w:r>
      <w:r w:rsidR="00A46BE1" w:rsidRPr="00B17ABA">
        <w:rPr>
          <w:rFonts w:ascii="Times New Roman" w:eastAsia="Malgun Gothic" w:hAnsi="Times New Roman" w:cs="Times New Roman"/>
          <w:lang w:eastAsia="ko-KR"/>
        </w:rPr>
        <w:fldChar w:fldCharType="separate"/>
      </w:r>
      <w:r w:rsidR="006F6429" w:rsidRPr="00B17ABA">
        <w:t xml:space="preserve">Figure </w:t>
      </w:r>
      <w:r w:rsidR="006F6429" w:rsidRPr="00B17ABA">
        <w:rPr>
          <w:noProof/>
          <w:cs/>
        </w:rPr>
        <w:t>‎</w:t>
      </w:r>
      <w:r w:rsidR="006F6429" w:rsidRPr="00B17ABA">
        <w:rPr>
          <w:noProof/>
        </w:rPr>
        <w:t>2</w:t>
      </w:r>
      <w:r w:rsidR="006F6429" w:rsidRPr="00B17ABA">
        <w:t>.</w:t>
      </w:r>
      <w:r w:rsidR="006F6429" w:rsidRPr="00B17ABA">
        <w:rPr>
          <w:noProof/>
        </w:rPr>
        <w:t>2</w:t>
      </w:r>
      <w:r w:rsidR="00A46BE1" w:rsidRPr="00B17ABA">
        <w:rPr>
          <w:rFonts w:ascii="Times New Roman" w:eastAsia="Malgun Gothic" w:hAnsi="Times New Roman" w:cs="Times New Roman"/>
          <w:lang w:eastAsia="ko-KR"/>
        </w:rPr>
        <w:fldChar w:fldCharType="end"/>
      </w:r>
      <w:r w:rsidRPr="00B17ABA">
        <w:rPr>
          <w:rFonts w:ascii="Times New Roman" w:eastAsia="Malgun Gothic" w:hAnsi="Times New Roman" w:cs="Times New Roman"/>
          <w:lang w:eastAsia="ko-KR"/>
        </w:rPr>
        <w:t>). If an SDDP generally satisfies the Markovian assumption (i.e., previous drug uses or health states have no or limited impact on the drug decision and health state transition at the current time), then, Markov models may be appropriate to build the evaluation model for the SDDP. In practice, the memoryless assumption would be restrictive for most real SDDPs because previous drug uses or health states may have a substantial impact on the subsequent drug decision and health state transitions.</w:t>
      </w:r>
      <w:r w:rsidR="004C1768" w:rsidRPr="00B17ABA">
        <w:rPr>
          <w:rFonts w:ascii="Times New Roman" w:eastAsia="Malgun Gothic" w:hAnsi="Times New Roman" w:cs="Times New Roman"/>
          <w:lang w:eastAsia="ko-KR"/>
        </w:rPr>
        <w:t xml:space="preserve"> Therefore,</w:t>
      </w:r>
      <w:r w:rsidRPr="00B17ABA">
        <w:rPr>
          <w:rFonts w:ascii="Times New Roman" w:eastAsia="Malgun Gothic" w:hAnsi="Times New Roman" w:cs="Times New Roman"/>
          <w:lang w:eastAsia="ko-KR"/>
        </w:rPr>
        <w:t xml:space="preserve"> either a suitable semi-Markov model or more flexible model methods, such as IBMs, need to be considered. Note that the ability of semi-Markov models to represent complicated systems, where more detailed heterogeneity of population needs to be considered, may be still restricted by the curse of dimensionality as a result of the fundamental choice of the cohort model structure</w:t>
      </w:r>
      <w:r w:rsidRPr="00B17ABA">
        <w:rPr>
          <w:rFonts w:ascii="Times New Roman" w:eastAsia="Malgun Gothic" w:hAnsi="Times New Roman" w:cs="Times New Roman"/>
          <w:lang w:eastAsia="ko-KR"/>
        </w:rPr>
        <w:fldChar w:fldCharType="begin"/>
      </w:r>
      <w:r w:rsidR="00EE2B4F" w:rsidRPr="00B17ABA">
        <w:rPr>
          <w:rFonts w:ascii="Times New Roman" w:eastAsia="Malgun Gothic" w:hAnsi="Times New Roman" w:cs="Times New Roman"/>
          <w:lang w:eastAsia="ko-KR"/>
        </w:rPr>
        <w:instrText xml:space="preserve"> ADDIN EN.CITE &lt;EndNote&gt;&lt;Cite&gt;&lt;Author&gt;Brennan&lt;/Author&gt;&lt;Year&gt;2006&lt;/Year&gt;&lt;RecNum&gt;237&lt;/RecNum&gt;&lt;DisplayText&gt;&lt;style face="superscript"&gt;[64]&lt;/style&gt;&lt;/DisplayText&gt;&lt;record&gt;&lt;rec-number&gt;237&lt;/rec-number&gt;&lt;foreign-keys&gt;&lt;key app="EN" db-id="z2a0dvwpazf220et2vh50z295rxpzfevwft2"&gt;237&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abbr-1&gt;Health economics&lt;/abbr-1&gt;&lt;/periodical&gt;&lt;pages&gt;1295-310&lt;/pages&gt;&lt;volume&gt;15&lt;/volume&gt;&lt;number&gt;12&lt;/number&gt;&lt;edition&gt;2006/08/31&lt;/edition&gt;&lt;keywords&gt;&lt;keyword&gt;Cost-Benefit Analysis&lt;/keyword&gt;&lt;keyword&gt;Decision Trees&lt;/keyword&gt;&lt;keyword&gt;Great Britain&lt;/keyword&gt;&lt;keyword&gt;Markov Chains&lt;/keyword&gt;&lt;keyword&gt;*Models, Theoretical&lt;/keyword&gt;&lt;keyword&gt;Technology Assessment, Biomedical/*economics&lt;/keyword&gt;&lt;/keywords&gt;&lt;dates&gt;&lt;year&gt;2006&lt;/year&gt;&lt;pub-dates&gt;&lt;date&gt;Dec&lt;/date&gt;&lt;/pub-dates&gt;&lt;/dates&gt;&lt;isbn&gt;1057-9230 (Print)&amp;#xD;1057-9230 (Linking)&lt;/isbn&gt;&lt;accession-num&gt;16941543&lt;/accession-num&gt;&lt;urls&gt;&lt;related-urls&gt;&lt;url&gt;http://onlinelibrary.wiley.com/doi/10.1002/hec.1148/abstract&lt;/url&gt;&lt;/related-urls&gt;&lt;/urls&gt;&lt;electronic-resource-num&gt;10.1002/hec.1148&lt;/electronic-resource-num&gt;&lt;language&gt;eng&lt;/language&gt;&lt;access-date&gt;Accessed 19 February 2014&lt;/access-date&gt;&lt;/record&gt;&lt;/Cite&gt;&lt;/EndNote&gt;</w:instrText>
      </w:r>
      <w:r w:rsidRPr="00B17ABA">
        <w:rPr>
          <w:rFonts w:ascii="Times New Roman" w:eastAsia="Malgun Gothic" w:hAnsi="Times New Roman" w:cs="Times New Roman"/>
          <w:lang w:eastAsia="ko-KR"/>
        </w:rPr>
        <w:fldChar w:fldCharType="separate"/>
      </w:r>
      <w:r w:rsidR="00EE2B4F" w:rsidRPr="00B17ABA">
        <w:rPr>
          <w:rFonts w:ascii="Times New Roman" w:eastAsia="Malgun Gothic" w:hAnsi="Times New Roman" w:cs="Times New Roman"/>
          <w:noProof/>
          <w:vertAlign w:val="superscript"/>
          <w:lang w:eastAsia="ko-KR"/>
        </w:rPr>
        <w:t>[64]</w:t>
      </w:r>
      <w:r w:rsidRPr="00B17ABA">
        <w:rPr>
          <w:rFonts w:ascii="Times New Roman" w:eastAsia="Malgun Gothic" w:hAnsi="Times New Roman" w:cs="Times New Roman"/>
          <w:lang w:eastAsia="ko-KR"/>
        </w:rPr>
        <w:fldChar w:fldCharType="end"/>
      </w:r>
      <w:r w:rsidRPr="00B17ABA">
        <w:rPr>
          <w:rFonts w:ascii="Times New Roman" w:eastAsia="Malgun Gothic" w:hAnsi="Times New Roman" w:cs="Times New Roman"/>
          <w:lang w:eastAsia="ko-KR"/>
        </w:rPr>
        <w:t>.</w:t>
      </w:r>
    </w:p>
    <w:p w:rsidR="00F600D3" w:rsidRPr="00B17ABA" w:rsidRDefault="00F600D3" w:rsidP="00F600D3">
      <w:pPr>
        <w:jc w:val="both"/>
      </w:pPr>
    </w:p>
    <w:p w:rsidR="00F600D3" w:rsidRPr="00B17ABA" w:rsidRDefault="00F600D3" w:rsidP="00F600D3">
      <w:pPr>
        <w:keepNext/>
        <w:ind w:firstLine="0"/>
        <w:jc w:val="center"/>
      </w:pPr>
      <w:r w:rsidRPr="00B17ABA">
        <w:rPr>
          <w:noProof/>
          <w:lang w:eastAsia="ko-KR"/>
        </w:rPr>
        <w:drawing>
          <wp:inline distT="0" distB="0" distL="0" distR="0" wp14:anchorId="164A9BE7" wp14:editId="474BAAE2">
            <wp:extent cx="4096987" cy="193002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2.tif"/>
                    <pic:cNvPicPr/>
                  </pic:nvPicPr>
                  <pic:blipFill>
                    <a:blip r:embed="rId17">
                      <a:extLst>
                        <a:ext uri="{28A0092B-C50C-407E-A947-70E740481C1C}">
                          <a14:useLocalDpi xmlns:a14="http://schemas.microsoft.com/office/drawing/2010/main" val="0"/>
                        </a:ext>
                      </a:extLst>
                    </a:blip>
                    <a:stretch>
                      <a:fillRect/>
                    </a:stretch>
                  </pic:blipFill>
                  <pic:spPr>
                    <a:xfrm>
                      <a:off x="0" y="0"/>
                      <a:ext cx="4115253" cy="1938628"/>
                    </a:xfrm>
                    <a:prstGeom prst="rect">
                      <a:avLst/>
                    </a:prstGeom>
                  </pic:spPr>
                </pic:pic>
              </a:graphicData>
            </a:graphic>
          </wp:inline>
        </w:drawing>
      </w:r>
    </w:p>
    <w:p w:rsidR="00F600D3" w:rsidRPr="00B17ABA" w:rsidRDefault="00F600D3" w:rsidP="00F600D3">
      <w:pPr>
        <w:pStyle w:val="Caption"/>
        <w:jc w:val="center"/>
      </w:pPr>
      <w:bookmarkStart w:id="41" w:name="_Ref423083236"/>
      <w:bookmarkStart w:id="42" w:name="_Toc426019122"/>
      <w:r w:rsidRPr="00B17ABA">
        <w:t xml:space="preserve">Figure </w:t>
      </w:r>
      <w:fldSimple w:instr=" STYLEREF 1 \s ">
        <w:r w:rsidR="00ED7C74" w:rsidRPr="00B17ABA">
          <w:rPr>
            <w:noProof/>
            <w:cs/>
          </w:rPr>
          <w:t>‎</w:t>
        </w:r>
        <w:r w:rsidR="00ED7C74" w:rsidRPr="00B17ABA">
          <w:rPr>
            <w:noProof/>
          </w:rPr>
          <w:t>2</w:t>
        </w:r>
      </w:fldSimple>
      <w:r w:rsidR="00ED7C74" w:rsidRPr="00B17ABA">
        <w:t>.</w:t>
      </w:r>
      <w:fldSimple w:instr=" SEQ Figure \* ARABIC \s 1 ">
        <w:r w:rsidR="00ED7C74" w:rsidRPr="00B17ABA">
          <w:rPr>
            <w:noProof/>
          </w:rPr>
          <w:t>2</w:t>
        </w:r>
      </w:fldSimple>
      <w:bookmarkEnd w:id="41"/>
      <w:r w:rsidRPr="00B17ABA">
        <w:t xml:space="preserve">. An example Markov model of </w:t>
      </w:r>
      <w:r w:rsidR="00E44CDD" w:rsidRPr="00B17ABA">
        <w:t>SDDPs</w:t>
      </w:r>
      <w:bookmarkEnd w:id="42"/>
    </w:p>
    <w:p w:rsidR="008E3D29" w:rsidRDefault="008E3D29" w:rsidP="00B17ABA">
      <w:pPr>
        <w:ind w:firstLine="0"/>
      </w:pPr>
    </w:p>
    <w:p w:rsidR="00B17ABA" w:rsidRPr="00B17ABA" w:rsidRDefault="00B17ABA" w:rsidP="00B17ABA">
      <w:pPr>
        <w:ind w:firstLine="0"/>
      </w:pPr>
    </w:p>
    <w:p w:rsidR="00F600D3" w:rsidRPr="00B17ABA" w:rsidRDefault="00F600D3" w:rsidP="00F600D3">
      <w:pPr>
        <w:pStyle w:val="Heading3"/>
        <w:rPr>
          <w:lang w:eastAsia="ko-KR"/>
        </w:rPr>
      </w:pPr>
      <w:r w:rsidRPr="00B17ABA">
        <w:rPr>
          <w:lang w:eastAsia="ko-KR"/>
        </w:rPr>
        <w:lastRenderedPageBreak/>
        <w:t>Individual-based models</w:t>
      </w:r>
    </w:p>
    <w:p w:rsidR="00F600D3" w:rsidRPr="00B17ABA" w:rsidRDefault="00F600D3" w:rsidP="00F600D3">
      <w:pPr>
        <w:widowControl w:val="0"/>
        <w:autoSpaceDE w:val="0"/>
        <w:autoSpaceDN w:val="0"/>
        <w:adjustRightInd w:val="0"/>
        <w:jc w:val="both"/>
        <w:rPr>
          <w:rFonts w:ascii="Times New Roman" w:eastAsia="Malgun Gothic" w:hAnsi="Times New Roman" w:cs="Times New Roman"/>
          <w:lang w:eastAsia="ko-KR"/>
        </w:rPr>
      </w:pPr>
      <w:r w:rsidRPr="00B17ABA">
        <w:rPr>
          <w:bCs/>
        </w:rPr>
        <w:t xml:space="preserve">Rather than a cohort of patients moving through the model simultaneously, a large number of individual patients can move through the model consecutively in </w:t>
      </w:r>
      <w:r w:rsidR="000A2983" w:rsidRPr="00B17ABA">
        <w:rPr>
          <w:bCs/>
        </w:rPr>
        <w:t>IBMs</w:t>
      </w:r>
      <w:r w:rsidRPr="00B17ABA">
        <w:rPr>
          <w:bCs/>
        </w:rPr>
        <w:t xml:space="preserve">. </w:t>
      </w:r>
      <w:r w:rsidRPr="00B17ABA">
        <w:rPr>
          <w:rFonts w:ascii="Times New Roman" w:eastAsia="Malgun Gothic" w:hAnsi="Times New Roman" w:cs="Times New Roman"/>
          <w:lang w:eastAsia="ko-KR"/>
        </w:rPr>
        <w:t>In the context of healthcare modelling, IBMs, such as DES, explicitly model the disease progression and other relevant characteristics (either static such as gender or dynamic such as age and drug uses) of s</w:t>
      </w:r>
      <w:r w:rsidRPr="00B17ABA">
        <w:rPr>
          <w:rFonts w:ascii="Times New Roman" w:hAnsi="Times New Roman" w:cs="Times New Roman"/>
        </w:rPr>
        <w:t>ampled individual</w:t>
      </w:r>
      <w:r w:rsidRPr="00B17ABA">
        <w:rPr>
          <w:rFonts w:ascii="Times New Roman" w:eastAsia="Malgun Gothic" w:hAnsi="Times New Roman" w:cs="Times New Roman"/>
          <w:lang w:eastAsia="ko-KR"/>
        </w:rPr>
        <w:t xml:space="preserve"> patient</w:t>
      </w:r>
      <w:r w:rsidRPr="00B17ABA">
        <w:rPr>
          <w:rFonts w:ascii="Times New Roman" w:hAnsi="Times New Roman" w:cs="Times New Roman"/>
        </w:rPr>
        <w:t>s over time</w:t>
      </w:r>
      <w:r w:rsidRPr="00B17ABA">
        <w:rPr>
          <w:rFonts w:ascii="Times New Roman" w:eastAsia="Malgun Gothic" w:hAnsi="Times New Roman" w:cs="Times New Roman"/>
          <w:lang w:eastAsia="ko-KR"/>
        </w:rPr>
        <w:t xml:space="preserve">. </w:t>
      </w:r>
      <w:r w:rsidRPr="00B17ABA">
        <w:rPr>
          <w:rFonts w:eastAsia="Malgun Gothic"/>
          <w:bCs/>
          <w:lang w:eastAsia="ko-KR"/>
        </w:rPr>
        <w:t xml:space="preserve">Entities represent patients assigned with attributes such as </w:t>
      </w:r>
      <w:r w:rsidRPr="00B17ABA">
        <w:rPr>
          <w:rFonts w:eastAsia="Malgun Gothic" w:cs="CaslonTwoTwentyFour-Book"/>
          <w:lang w:eastAsia="ko-KR"/>
        </w:rPr>
        <w:t xml:space="preserve">age, gender and other risk factors. These attributes are updated while the patients go through the events that can happen to an entity during simulation. </w:t>
      </w:r>
      <w:r w:rsidRPr="00B17ABA">
        <w:rPr>
          <w:rFonts w:eastAsia="Malgun Gothic" w:cs="CaslonTwoTwentyFour-Book" w:hint="eastAsia"/>
          <w:lang w:eastAsia="ko-KR"/>
        </w:rPr>
        <w:t xml:space="preserve">The updated information </w:t>
      </w:r>
      <w:r w:rsidRPr="00B17ABA">
        <w:rPr>
          <w:rFonts w:eastAsia="Malgun Gothic" w:cs="CaslonTwoTwentyFour-Book"/>
          <w:lang w:eastAsia="ko-KR"/>
        </w:rPr>
        <w:t xml:space="preserve">is stored in a variable and used to determine the transition to </w:t>
      </w:r>
      <w:r w:rsidRPr="00B17ABA">
        <w:rPr>
          <w:rFonts w:eastAsia="Malgun Gothic" w:hint="eastAsia"/>
          <w:bCs/>
          <w:lang w:eastAsia="ko-KR"/>
        </w:rPr>
        <w:t xml:space="preserve">the </w:t>
      </w:r>
      <w:r w:rsidRPr="00B17ABA">
        <w:rPr>
          <w:rFonts w:eastAsia="Malgun Gothic"/>
          <w:bCs/>
          <w:lang w:eastAsia="ko-KR"/>
        </w:rPr>
        <w:t>subsequent disease pathway</w:t>
      </w:r>
      <w:r w:rsidRPr="00B17ABA">
        <w:rPr>
          <w:rFonts w:eastAsia="Malgun Gothic" w:hint="eastAsia"/>
          <w:bCs/>
          <w:lang w:eastAsia="ko-KR"/>
        </w:rPr>
        <w:t xml:space="preserve">, as well as the </w:t>
      </w:r>
      <w:r w:rsidRPr="00B17ABA">
        <w:rPr>
          <w:rFonts w:eastAsia="Malgun Gothic"/>
          <w:bCs/>
          <w:lang w:eastAsia="ko-KR"/>
        </w:rPr>
        <w:t xml:space="preserve">associated </w:t>
      </w:r>
      <w:r w:rsidRPr="00B17ABA">
        <w:rPr>
          <w:rFonts w:eastAsia="Malgun Gothic" w:hint="eastAsia"/>
          <w:bCs/>
          <w:lang w:eastAsia="ko-KR"/>
        </w:rPr>
        <w:t>costs and effectiveness</w:t>
      </w:r>
      <w:r w:rsidRPr="00B17ABA">
        <w:rPr>
          <w:rFonts w:eastAsia="Malgun Gothic" w:cs="CaslonTwoTwentyFour-Book" w:hint="eastAsia"/>
          <w:lang w:eastAsia="ko-KR"/>
        </w:rPr>
        <w:t xml:space="preserve">. </w:t>
      </w:r>
      <w:r w:rsidRPr="00B17ABA">
        <w:rPr>
          <w:rFonts w:ascii="Times New Roman" w:eastAsia="Malgun Gothic" w:hAnsi="Times New Roman" w:cs="Times New Roman"/>
          <w:lang w:eastAsia="ko-KR"/>
        </w:rPr>
        <w:t xml:space="preserve">As the whole history of an individual is tracked and used to determine the transition to </w:t>
      </w:r>
      <w:r w:rsidRPr="00B17ABA">
        <w:rPr>
          <w:rFonts w:ascii="Times New Roman" w:eastAsia="Malgun Gothic" w:hAnsi="Times New Roman" w:cs="Times New Roman"/>
          <w:bCs/>
          <w:lang w:eastAsia="ko-KR"/>
        </w:rPr>
        <w:t>the subsequent disease pathway</w:t>
      </w:r>
      <w:r w:rsidRPr="00B17ABA">
        <w:rPr>
          <w:rFonts w:ascii="Times New Roman" w:eastAsia="Malgun Gothic" w:hAnsi="Times New Roman" w:cs="Times New Roman"/>
          <w:lang w:eastAsia="ko-KR"/>
        </w:rPr>
        <w:t xml:space="preserve">, </w:t>
      </w:r>
      <w:r w:rsidRPr="00B17ABA">
        <w:rPr>
          <w:rFonts w:ascii="Times New Roman" w:eastAsia="Malgun Gothic" w:hAnsi="Times New Roman" w:cs="Times New Roman"/>
          <w:bCs/>
          <w:lang w:eastAsia="ko-KR"/>
        </w:rPr>
        <w:t xml:space="preserve">IBMs do not </w:t>
      </w:r>
      <w:r w:rsidRPr="00B17ABA">
        <w:rPr>
          <w:rFonts w:ascii="Times New Roman" w:hAnsi="Times New Roman" w:cs="Times New Roman"/>
          <w:bCs/>
        </w:rPr>
        <w:t xml:space="preserve">have the constraints incurred by the memoryless property of </w:t>
      </w:r>
      <w:r w:rsidRPr="00B17ABA">
        <w:rPr>
          <w:rFonts w:ascii="Times New Roman" w:eastAsia="Malgun Gothic" w:hAnsi="Times New Roman" w:cs="Times New Roman"/>
          <w:lang w:eastAsia="ko-KR"/>
        </w:rPr>
        <w:t xml:space="preserve">Markov models. The method to handle time is flexible for IBMs where time can either be modelled by fixed interval time slices/cycles (as for Markov models) or handled by discrete events where the system clock jumps from event to event only when system state changes. </w:t>
      </w:r>
    </w:p>
    <w:p w:rsidR="00F600D3" w:rsidRPr="00B17ABA" w:rsidRDefault="00F600D3">
      <w:pPr>
        <w:jc w:val="both"/>
        <w:rPr>
          <w:rFonts w:ascii="Times New Roman" w:eastAsia="Malgun Gothic" w:hAnsi="Times New Roman" w:cs="Times New Roman"/>
          <w:lang w:eastAsia="ko-KR"/>
        </w:rPr>
      </w:pPr>
      <w:r w:rsidRPr="00B17ABA">
        <w:rPr>
          <w:rFonts w:ascii="Times New Roman" w:eastAsia="Malgun Gothic" w:hAnsi="Times New Roman" w:cs="Times New Roman"/>
          <w:lang w:eastAsia="ko-KR"/>
        </w:rPr>
        <w:t xml:space="preserve">Due to the flexibility of IBMs, they may be considered when the SDDPs have a large number of health states and/or potential drugs with patient heterogeneity, and when it is essential to model non-Markovian relationships in the model. The “curse of dimensionality” does not affect IBMs as the complexity of IBMs only increase linearly, rather than exponentially, when more drug choices, health states, or time periods are modelled. A time-to-event approach potentially reduces the computational time for modelling SDDPs because the model is only updated when relevant event (e.g., change of health states, change of drugs) happens. </w:t>
      </w:r>
      <w:r w:rsidR="000A2983" w:rsidRPr="00B17ABA">
        <w:rPr>
          <w:rFonts w:ascii="Times New Roman" w:eastAsia="Malgun Gothic" w:hAnsi="Times New Roman" w:cs="Times New Roman"/>
          <w:lang w:val="en-US" w:eastAsia="ko-KR"/>
        </w:rPr>
        <w:fldChar w:fldCharType="begin"/>
      </w:r>
      <w:r w:rsidR="000A2983" w:rsidRPr="00B17ABA">
        <w:rPr>
          <w:rFonts w:ascii="Times New Roman" w:eastAsia="Malgun Gothic" w:hAnsi="Times New Roman" w:cs="Times New Roman"/>
          <w:lang w:val="en-US" w:eastAsia="ko-KR"/>
        </w:rPr>
        <w:instrText xml:space="preserve"> </w:instrText>
      </w:r>
      <w:r w:rsidR="000A2983" w:rsidRPr="00B17ABA">
        <w:rPr>
          <w:rFonts w:ascii="Times New Roman" w:eastAsia="Malgun Gothic" w:hAnsi="Times New Roman" w:cs="Times New Roman" w:hint="eastAsia"/>
          <w:lang w:val="en-US" w:eastAsia="ko-KR"/>
        </w:rPr>
        <w:instrText>REF _Ref425191317 \h</w:instrText>
      </w:r>
      <w:r w:rsidR="000A2983" w:rsidRPr="00B17ABA">
        <w:rPr>
          <w:rFonts w:ascii="Times New Roman" w:eastAsia="Malgun Gothic" w:hAnsi="Times New Roman" w:cs="Times New Roman"/>
          <w:lang w:val="en-US" w:eastAsia="ko-KR"/>
        </w:rPr>
        <w:instrText xml:space="preserve"> </w:instrText>
      </w:r>
      <w:r w:rsidR="00B17ABA">
        <w:rPr>
          <w:rFonts w:ascii="Times New Roman" w:eastAsia="Malgun Gothic" w:hAnsi="Times New Roman" w:cs="Times New Roman"/>
          <w:lang w:val="en-US" w:eastAsia="ko-KR"/>
        </w:rPr>
        <w:instrText xml:space="preserve"> \* MERGEFORMAT </w:instrText>
      </w:r>
      <w:r w:rsidR="000A2983" w:rsidRPr="00B17ABA">
        <w:rPr>
          <w:rFonts w:ascii="Times New Roman" w:eastAsia="Malgun Gothic" w:hAnsi="Times New Roman" w:cs="Times New Roman"/>
          <w:lang w:val="en-US" w:eastAsia="ko-KR"/>
        </w:rPr>
      </w:r>
      <w:r w:rsidR="000A2983" w:rsidRPr="00B17ABA">
        <w:rPr>
          <w:rFonts w:ascii="Times New Roman" w:eastAsia="Malgun Gothic" w:hAnsi="Times New Roman" w:cs="Times New Roman"/>
          <w:lang w:val="en-US" w:eastAsia="ko-KR"/>
        </w:rPr>
        <w:fldChar w:fldCharType="separate"/>
      </w:r>
      <w:r w:rsidR="006F6429" w:rsidRPr="00B17ABA" w:rsidDel="00A46BE1">
        <w:t xml:space="preserve">Figure </w:t>
      </w:r>
      <w:r w:rsidR="006F6429" w:rsidRPr="00B17ABA">
        <w:rPr>
          <w:noProof/>
          <w:cs/>
        </w:rPr>
        <w:t>‎</w:t>
      </w:r>
      <w:r w:rsidR="006F6429" w:rsidRPr="00B17ABA">
        <w:rPr>
          <w:noProof/>
        </w:rPr>
        <w:t>2</w:t>
      </w:r>
      <w:r w:rsidR="006F6429" w:rsidRPr="00B17ABA">
        <w:t>.</w:t>
      </w:r>
      <w:r w:rsidR="006F6429" w:rsidRPr="00B17ABA">
        <w:rPr>
          <w:noProof/>
        </w:rPr>
        <w:t>3</w:t>
      </w:r>
      <w:r w:rsidR="000A2983" w:rsidRPr="00B17ABA">
        <w:rPr>
          <w:rFonts w:ascii="Times New Roman" w:eastAsia="Malgun Gothic" w:hAnsi="Times New Roman" w:cs="Times New Roman"/>
          <w:lang w:val="en-US" w:eastAsia="ko-KR"/>
        </w:rPr>
        <w:fldChar w:fldCharType="end"/>
      </w:r>
      <w:r w:rsidRPr="00B17ABA">
        <w:rPr>
          <w:rFonts w:ascii="Times New Roman" w:eastAsia="Malgun Gothic" w:hAnsi="Times New Roman" w:cs="Times New Roman"/>
          <w:lang w:val="en-US" w:eastAsia="ko-KR"/>
        </w:rPr>
        <w:t xml:space="preserve"> illustrates </w:t>
      </w:r>
      <w:r w:rsidRPr="00B17ABA">
        <w:rPr>
          <w:rFonts w:ascii="Times New Roman" w:eastAsia="Malgun Gothic" w:hAnsi="Times New Roman" w:cs="Times New Roman"/>
          <w:lang w:eastAsia="ko-KR"/>
        </w:rPr>
        <w:t>an example using a DES structure.</w:t>
      </w:r>
    </w:p>
    <w:p w:rsidR="00F600D3" w:rsidRPr="00B17ABA" w:rsidRDefault="00F600D3" w:rsidP="00620560">
      <w:pPr>
        <w:jc w:val="both"/>
        <w:rPr>
          <w:rFonts w:eastAsia="Malgun Gothic"/>
          <w:bCs/>
          <w:lang w:eastAsia="ko-KR"/>
        </w:rPr>
      </w:pPr>
      <w:r w:rsidRPr="00B17ABA">
        <w:rPr>
          <w:rFonts w:eastAsia="Malgun Gothic"/>
          <w:bCs/>
          <w:lang w:eastAsia="ko-KR"/>
        </w:rPr>
        <w:t>Nevertheless</w:t>
      </w:r>
      <w:r w:rsidRPr="00B17ABA">
        <w:rPr>
          <w:rFonts w:eastAsia="Malgun Gothic" w:hint="eastAsia"/>
          <w:bCs/>
          <w:lang w:eastAsia="ko-KR"/>
        </w:rPr>
        <w:t xml:space="preserve">, there are </w:t>
      </w:r>
      <w:r w:rsidRPr="00B17ABA">
        <w:rPr>
          <w:rFonts w:eastAsia="Malgun Gothic"/>
          <w:bCs/>
          <w:lang w:eastAsia="ko-KR"/>
        </w:rPr>
        <w:t xml:space="preserve">certain </w:t>
      </w:r>
      <w:r w:rsidRPr="00B17ABA">
        <w:rPr>
          <w:rFonts w:eastAsia="Malgun Gothic" w:hint="eastAsia"/>
          <w:bCs/>
          <w:lang w:eastAsia="ko-KR"/>
        </w:rPr>
        <w:t xml:space="preserve">limitations to DES. Firstly, </w:t>
      </w:r>
      <w:r w:rsidRPr="00B17ABA">
        <w:rPr>
          <w:rFonts w:hint="eastAsia"/>
          <w:lang w:eastAsia="ko-KR"/>
        </w:rPr>
        <w:t xml:space="preserve">they </w:t>
      </w:r>
      <w:r w:rsidRPr="00B17ABA">
        <w:rPr>
          <w:lang w:eastAsia="ko-KR"/>
        </w:rPr>
        <w:t>require more</w:t>
      </w:r>
      <w:r w:rsidRPr="00B17ABA">
        <w:rPr>
          <w:rFonts w:hint="eastAsia"/>
          <w:lang w:eastAsia="ko-KR"/>
        </w:rPr>
        <w:t xml:space="preserve"> data</w:t>
      </w:r>
      <w:r w:rsidRPr="00B17ABA">
        <w:rPr>
          <w:lang w:eastAsia="ko-KR"/>
        </w:rPr>
        <w:t xml:space="preserve"> than other models, such as input parameters conditional on </w:t>
      </w:r>
      <w:r w:rsidRPr="00B17ABA">
        <w:rPr>
          <w:rFonts w:hint="eastAsia"/>
          <w:lang w:eastAsia="ko-KR"/>
        </w:rPr>
        <w:t xml:space="preserve">various </w:t>
      </w:r>
      <w:r w:rsidRPr="00B17ABA">
        <w:rPr>
          <w:lang w:eastAsia="ko-KR"/>
        </w:rPr>
        <w:t>individual p</w:t>
      </w:r>
      <w:r w:rsidRPr="00B17ABA">
        <w:rPr>
          <w:rFonts w:hint="eastAsia"/>
          <w:lang w:eastAsia="ko-KR"/>
        </w:rPr>
        <w:t>atient</w:t>
      </w:r>
      <w:r w:rsidRPr="00B17ABA">
        <w:rPr>
          <w:lang w:eastAsia="ko-KR"/>
        </w:rPr>
        <w:t>s’</w:t>
      </w:r>
      <w:r w:rsidRPr="00B17ABA">
        <w:rPr>
          <w:rFonts w:hint="eastAsia"/>
          <w:lang w:eastAsia="ko-KR"/>
        </w:rPr>
        <w:t xml:space="preserve"> history</w:t>
      </w:r>
      <w:r w:rsidRPr="00B17ABA">
        <w:rPr>
          <w:rFonts w:eastAsia="Malgun Gothic" w:hint="eastAsia"/>
          <w:lang w:eastAsia="ko-KR"/>
        </w:rPr>
        <w:t>.</w:t>
      </w:r>
      <w:r w:rsidRPr="00B17ABA">
        <w:rPr>
          <w:rFonts w:eastAsia="Malgun Gothic"/>
          <w:lang w:eastAsia="ko-KR"/>
        </w:rPr>
        <w:t xml:space="preserve"> Secondly</w:t>
      </w:r>
      <w:r w:rsidRPr="00B17ABA">
        <w:rPr>
          <w:rFonts w:eastAsia="Malgun Gothic" w:hint="eastAsia"/>
          <w:lang w:eastAsia="ko-KR"/>
        </w:rPr>
        <w:t>,</w:t>
      </w:r>
      <w:r w:rsidRPr="00B17ABA">
        <w:t xml:space="preserve"> DES model</w:t>
      </w:r>
      <w:r w:rsidRPr="00B17ABA">
        <w:rPr>
          <w:rFonts w:eastAsia="Malgun Gothic" w:hint="eastAsia"/>
          <w:lang w:eastAsia="ko-KR"/>
        </w:rPr>
        <w:t>s</w:t>
      </w:r>
      <w:r w:rsidRPr="00B17ABA">
        <w:t xml:space="preserve"> take </w:t>
      </w:r>
      <w:r w:rsidRPr="00B17ABA">
        <w:rPr>
          <w:rFonts w:eastAsia="Malgun Gothic" w:hint="eastAsia"/>
          <w:lang w:eastAsia="ko-KR"/>
        </w:rPr>
        <w:t xml:space="preserve">a </w:t>
      </w:r>
      <w:r w:rsidRPr="00B17ABA">
        <w:t xml:space="preserve">relatively long </w:t>
      </w:r>
      <w:r w:rsidRPr="00B17ABA">
        <w:rPr>
          <w:rFonts w:eastAsia="Malgun Gothic" w:hint="eastAsia"/>
          <w:lang w:eastAsia="ko-KR"/>
        </w:rPr>
        <w:t xml:space="preserve">time </w:t>
      </w:r>
      <w:r w:rsidRPr="00B17ABA">
        <w:t>to calibrate</w:t>
      </w:r>
      <w:r w:rsidRPr="00B17ABA">
        <w:rPr>
          <w:rFonts w:hint="eastAsia"/>
          <w:lang w:eastAsia="ko-KR"/>
        </w:rPr>
        <w:t xml:space="preserve"> and </w:t>
      </w:r>
      <w:r w:rsidRPr="00B17ABA">
        <w:rPr>
          <w:rFonts w:eastAsia="Malgun Gothic"/>
          <w:lang w:eastAsia="ko-KR"/>
        </w:rPr>
        <w:t>validate</w:t>
      </w:r>
      <w:r w:rsidRPr="00B17ABA">
        <w:rPr>
          <w:rFonts w:eastAsia="Malgun Gothic" w:hint="eastAsia"/>
          <w:lang w:eastAsia="ko-KR"/>
        </w:rPr>
        <w:t xml:space="preserve"> because they may </w:t>
      </w:r>
      <w:r w:rsidRPr="00B17ABA">
        <w:t xml:space="preserve">require sampling a large </w:t>
      </w:r>
      <w:r w:rsidRPr="00B17ABA">
        <w:rPr>
          <w:rFonts w:eastAsia="Malgun Gothic" w:hint="eastAsia"/>
          <w:lang w:eastAsia="ko-KR"/>
        </w:rPr>
        <w:t>number</w:t>
      </w:r>
      <w:r w:rsidRPr="00B17ABA">
        <w:t xml:space="preserve"> of patients </w:t>
      </w:r>
      <w:r w:rsidRPr="00B17ABA">
        <w:rPr>
          <w:rFonts w:eastAsia="Malgun Gothic" w:hint="eastAsia"/>
          <w:lang w:eastAsia="ko-KR"/>
        </w:rPr>
        <w:t>to</w:t>
      </w:r>
      <w:r w:rsidRPr="00B17ABA">
        <w:t xml:space="preserve"> increase </w:t>
      </w:r>
      <w:r w:rsidRPr="00B17ABA">
        <w:rPr>
          <w:rFonts w:eastAsia="Malgun Gothic" w:hint="eastAsia"/>
          <w:lang w:eastAsia="ko-KR"/>
        </w:rPr>
        <w:t xml:space="preserve">the </w:t>
      </w:r>
      <w:r w:rsidRPr="00B17ABA">
        <w:t xml:space="preserve">accuracy </w:t>
      </w:r>
      <w:r w:rsidRPr="00B17ABA">
        <w:rPr>
          <w:rFonts w:eastAsia="Malgun Gothic" w:hint="eastAsia"/>
          <w:lang w:eastAsia="ko-KR"/>
        </w:rPr>
        <w:t>of mean effects. This is also associated with less flexibility of DES model</w:t>
      </w:r>
      <w:r w:rsidRPr="00B17ABA">
        <w:rPr>
          <w:rFonts w:hint="eastAsia"/>
          <w:lang w:eastAsia="ko-KR"/>
        </w:rPr>
        <w:t>s</w:t>
      </w:r>
      <w:r w:rsidRPr="00B17ABA">
        <w:rPr>
          <w:rFonts w:eastAsia="Malgun Gothic" w:hint="eastAsia"/>
          <w:lang w:eastAsia="ko-KR"/>
        </w:rPr>
        <w:t xml:space="preserve"> to assess uncertainty</w:t>
      </w:r>
      <w:r w:rsidR="000A2983" w:rsidRPr="00B17ABA">
        <w:rPr>
          <w:rFonts w:eastAsia="Malgun Gothic"/>
          <w:lang w:eastAsia="ko-KR"/>
        </w:rPr>
        <w:t xml:space="preserve"> due to computational burden</w:t>
      </w:r>
      <w:r w:rsidRPr="00B17ABA">
        <w:rPr>
          <w:rFonts w:eastAsia="Malgun Gothic" w:hint="eastAsia"/>
          <w:lang w:eastAsia="ko-KR"/>
        </w:rPr>
        <w:t>.</w:t>
      </w:r>
      <w:r w:rsidRPr="00B17ABA">
        <w:t xml:space="preserve"> A</w:t>
      </w:r>
      <w:r w:rsidRPr="00B17ABA">
        <w:rPr>
          <w:rFonts w:eastAsia="Malgun Gothic" w:hint="eastAsia"/>
          <w:lang w:eastAsia="ko-KR"/>
        </w:rPr>
        <w:t xml:space="preserve"> fu</w:t>
      </w:r>
      <w:r w:rsidRPr="00B17ABA">
        <w:rPr>
          <w:rFonts w:eastAsia="Malgun Gothic"/>
          <w:lang w:eastAsia="ko-KR"/>
        </w:rPr>
        <w:t>l</w:t>
      </w:r>
      <w:r w:rsidRPr="00B17ABA">
        <w:rPr>
          <w:rFonts w:eastAsia="Malgun Gothic" w:hint="eastAsia"/>
          <w:lang w:eastAsia="ko-KR"/>
        </w:rPr>
        <w:t xml:space="preserve">l sensitivity </w:t>
      </w:r>
      <w:r w:rsidRPr="00B17ABA">
        <w:rPr>
          <w:rFonts w:eastAsia="Malgun Gothic"/>
          <w:lang w:eastAsia="ko-KR"/>
        </w:rPr>
        <w:t xml:space="preserve">analysis of DES </w:t>
      </w:r>
      <w:r w:rsidRPr="00B17ABA">
        <w:rPr>
          <w:rFonts w:eastAsia="Malgun Gothic" w:hint="eastAsia"/>
          <w:lang w:eastAsia="ko-KR"/>
        </w:rPr>
        <w:t>requires two levels of simulation</w:t>
      </w:r>
      <w:r w:rsidRPr="00B17ABA">
        <w:rPr>
          <w:rFonts w:eastAsia="Malgun Gothic"/>
          <w:lang w:eastAsia="ko-KR"/>
        </w:rPr>
        <w:t xml:space="preserve">: </w:t>
      </w:r>
      <w:r w:rsidRPr="00B17ABA">
        <w:rPr>
          <w:rFonts w:hint="eastAsia"/>
          <w:lang w:eastAsia="ko-KR"/>
        </w:rPr>
        <w:t>o</w:t>
      </w:r>
      <w:r w:rsidRPr="00B17ABA">
        <w:rPr>
          <w:rFonts w:eastAsia="Malgun Gothic" w:hint="eastAsia"/>
          <w:lang w:eastAsia="ko-KR"/>
        </w:rPr>
        <w:t xml:space="preserve">ne </w:t>
      </w:r>
      <w:r w:rsidRPr="00B17ABA">
        <w:rPr>
          <w:rFonts w:eastAsia="Malgun Gothic"/>
          <w:lang w:eastAsia="ko-KR"/>
        </w:rPr>
        <w:t>is</w:t>
      </w:r>
      <w:r w:rsidRPr="00B17ABA">
        <w:rPr>
          <w:rFonts w:eastAsia="Malgun Gothic" w:hint="eastAsia"/>
          <w:lang w:eastAsia="ko-KR"/>
        </w:rPr>
        <w:t xml:space="preserve"> based on fixed parameters to estimate a single expected value and the </w:t>
      </w:r>
      <w:r w:rsidRPr="00B17ABA">
        <w:rPr>
          <w:rFonts w:hint="eastAsia"/>
          <w:lang w:eastAsia="ko-KR"/>
        </w:rPr>
        <w:t>other</w:t>
      </w:r>
      <w:r w:rsidRPr="00B17ABA">
        <w:rPr>
          <w:lang w:eastAsia="ko-KR"/>
        </w:rPr>
        <w:t xml:space="preserve"> </w:t>
      </w:r>
      <w:r w:rsidRPr="00B17ABA">
        <w:rPr>
          <w:rFonts w:eastAsia="Malgun Gothic"/>
          <w:lang w:eastAsia="ko-KR"/>
        </w:rPr>
        <w:t xml:space="preserve">is </w:t>
      </w:r>
      <w:r w:rsidRPr="00B17ABA">
        <w:rPr>
          <w:rFonts w:eastAsia="Malgun Gothic" w:hint="eastAsia"/>
          <w:lang w:eastAsia="ko-KR"/>
        </w:rPr>
        <w:t>to sample from a distribution of possible input values</w:t>
      </w:r>
      <w:r w:rsidRPr="00B17ABA">
        <w:rPr>
          <w:rFonts w:eastAsia="Malgun Gothic"/>
          <w:lang w:eastAsia="ko-KR"/>
        </w:rPr>
        <w:fldChar w:fldCharType="begin"/>
      </w:r>
      <w:r w:rsidR="00EE2B4F" w:rsidRPr="00B17ABA">
        <w:rPr>
          <w:rFonts w:eastAsia="Malgun Gothic"/>
          <w:lang w:eastAsia="ko-KR"/>
        </w:rPr>
        <w:instrText xml:space="preserve"> ADDIN EN.CITE &lt;EndNote&gt;&lt;Cite&gt;&lt;Author&gt;Briggs&lt;/Author&gt;&lt;Year&gt;2006&lt;/Year&gt;&lt;RecNum&gt;253&lt;/RecNum&gt;&lt;DisplayText&gt;&lt;style face="superscript"&gt;[74]&lt;/style&gt;&lt;/DisplayText&gt;&lt;record&gt;&lt;rec-number&gt;253&lt;/rec-number&gt;&lt;foreign-keys&gt;&lt;key app="EN" db-id="z2a0dvwpazf220et2vh50z295rxpzfevwft2"&gt;253&lt;/key&gt;&lt;/foreign-keys&gt;&lt;ref-type name="Book"&gt;6&lt;/ref-type&gt;&lt;contributors&gt;&lt;authors&gt;&lt;author&gt;Briggs, A.&lt;/author&gt;&lt;author&gt;Claxton, K.&lt;/author&gt;&lt;author&gt;Sculpher, M&lt;/author&gt;&lt;/authors&gt;&lt;/contributors&gt;&lt;titles&gt;&lt;title&gt;Decision modelling for health economic evaluation&lt;/title&gt;&lt;secondary-title&gt;Handbooks in Health Economic Evaluation&lt;/secondary-title&gt;&lt;/titles&gt;&lt;volume&gt;1&lt;/volume&gt;&lt;dates&gt;&lt;year&gt;2006&lt;/year&gt;&lt;/dates&gt;&lt;publisher&gt;Oxford University Press&lt;/publisher&gt;&lt;urls&gt;&lt;/urls&gt;&lt;access-date&gt;Accessed 19 February 2014&lt;/access-date&gt;&lt;/record&gt;&lt;/Cite&gt;&lt;/EndNote&gt;</w:instrText>
      </w:r>
      <w:r w:rsidRPr="00B17ABA">
        <w:rPr>
          <w:rFonts w:eastAsia="Malgun Gothic"/>
          <w:lang w:eastAsia="ko-KR"/>
        </w:rPr>
        <w:fldChar w:fldCharType="separate"/>
      </w:r>
      <w:r w:rsidR="00EE2B4F" w:rsidRPr="00B17ABA">
        <w:rPr>
          <w:rFonts w:eastAsia="Malgun Gothic"/>
          <w:noProof/>
          <w:vertAlign w:val="superscript"/>
          <w:lang w:eastAsia="ko-KR"/>
        </w:rPr>
        <w:t>[74]</w:t>
      </w:r>
      <w:r w:rsidRPr="00B17ABA">
        <w:rPr>
          <w:rFonts w:eastAsia="Malgun Gothic"/>
          <w:lang w:eastAsia="ko-KR"/>
        </w:rPr>
        <w:fldChar w:fldCharType="end"/>
      </w:r>
      <w:r w:rsidRPr="00B17ABA">
        <w:rPr>
          <w:rFonts w:eastAsia="Malgun Gothic" w:hint="eastAsia"/>
          <w:lang w:eastAsia="ko-KR"/>
        </w:rPr>
        <w:t xml:space="preserve">. If </w:t>
      </w:r>
      <w:r w:rsidRPr="00B17ABA">
        <w:rPr>
          <w:rFonts w:eastAsia="Malgun Gothic"/>
          <w:lang w:eastAsia="ko-KR"/>
        </w:rPr>
        <w:t xml:space="preserve">the </w:t>
      </w:r>
      <w:r w:rsidRPr="00B17ABA">
        <w:rPr>
          <w:rFonts w:eastAsia="Malgun Gothic" w:hint="eastAsia"/>
          <w:bCs/>
          <w:lang w:val="en-US" w:eastAsia="ko-KR"/>
        </w:rPr>
        <w:t>DES model</w:t>
      </w:r>
      <w:r w:rsidRPr="00B17ABA">
        <w:rPr>
          <w:rFonts w:eastAsia="Malgun Gothic"/>
          <w:bCs/>
          <w:lang w:val="en-US" w:eastAsia="ko-KR"/>
        </w:rPr>
        <w:t xml:space="preserve"> run</w:t>
      </w:r>
      <w:r w:rsidRPr="00B17ABA">
        <w:rPr>
          <w:rFonts w:eastAsia="Malgun Gothic" w:hint="eastAsia"/>
          <w:bCs/>
          <w:lang w:val="en-US" w:eastAsia="ko-KR"/>
        </w:rPr>
        <w:t>s</w:t>
      </w:r>
      <w:r w:rsidRPr="00B17ABA">
        <w:rPr>
          <w:rFonts w:eastAsia="Malgun Gothic"/>
          <w:bCs/>
          <w:lang w:val="en-US" w:eastAsia="ko-KR"/>
        </w:rPr>
        <w:t xml:space="preserve"> for 10,000 patients</w:t>
      </w:r>
      <w:r w:rsidR="00B15A8A" w:rsidRPr="00B17ABA">
        <w:rPr>
          <w:rFonts w:eastAsia="Malgun Gothic"/>
          <w:bCs/>
          <w:lang w:val="en-US" w:eastAsia="ko-KR"/>
        </w:rPr>
        <w:t xml:space="preserve"> to get the reasonable average costs and effectiveness</w:t>
      </w:r>
      <w:r w:rsidRPr="00B17ABA">
        <w:rPr>
          <w:rFonts w:eastAsia="Malgun Gothic" w:hint="eastAsia"/>
          <w:bCs/>
          <w:lang w:val="en-US" w:eastAsia="ko-KR"/>
        </w:rPr>
        <w:t>, for example,</w:t>
      </w:r>
      <w:r w:rsidRPr="00B17ABA">
        <w:rPr>
          <w:rFonts w:eastAsia="Malgun Gothic"/>
          <w:bCs/>
          <w:lang w:val="en-US" w:eastAsia="ko-KR"/>
        </w:rPr>
        <w:t xml:space="preserve"> </w:t>
      </w:r>
      <w:r w:rsidRPr="00B17ABA">
        <w:rPr>
          <w:rFonts w:eastAsia="Malgun Gothic" w:hint="eastAsia"/>
          <w:bCs/>
          <w:lang w:val="en-US" w:eastAsia="ko-KR"/>
        </w:rPr>
        <w:t xml:space="preserve">conducting the </w:t>
      </w:r>
      <w:r w:rsidRPr="00B17ABA">
        <w:rPr>
          <w:rFonts w:eastAsia="Malgun Gothic" w:hint="eastAsia"/>
          <w:bCs/>
          <w:lang w:val="en-US" w:eastAsia="ko-KR"/>
        </w:rPr>
        <w:lastRenderedPageBreak/>
        <w:t xml:space="preserve">full sensitivity analysis </w:t>
      </w:r>
      <w:r w:rsidR="000A2983" w:rsidRPr="00B17ABA">
        <w:rPr>
          <w:rFonts w:eastAsia="Malgun Gothic"/>
          <w:bCs/>
          <w:lang w:val="en-US" w:eastAsia="ko-KR"/>
        </w:rPr>
        <w:t xml:space="preserve">may </w:t>
      </w:r>
      <w:r w:rsidRPr="00B17ABA">
        <w:rPr>
          <w:rFonts w:eastAsia="Malgun Gothic" w:hint="eastAsia"/>
          <w:bCs/>
          <w:lang w:val="en-US" w:eastAsia="ko-KR"/>
        </w:rPr>
        <w:t xml:space="preserve">result in 100 million individual simulations. </w:t>
      </w:r>
      <w:r w:rsidRPr="00B17ABA">
        <w:rPr>
          <w:rFonts w:eastAsia="Malgun Gothic" w:hint="eastAsia"/>
          <w:lang w:eastAsia="ko-KR"/>
        </w:rPr>
        <w:t>This may be only feasible for a small proportion of DES models implemented in a fast programming language</w:t>
      </w:r>
      <w:r w:rsidRPr="00B17ABA">
        <w:rPr>
          <w:rFonts w:eastAsia="Malgun Gothic"/>
          <w:lang w:eastAsia="ko-KR"/>
        </w:rPr>
        <w:t xml:space="preserve"> or by</w:t>
      </w:r>
      <w:r w:rsidRPr="00B17ABA">
        <w:rPr>
          <w:rFonts w:eastAsia="Malgun Gothic"/>
          <w:bCs/>
          <w:lang w:eastAsia="ko-KR"/>
        </w:rPr>
        <w:t xml:space="preserve"> extended computing resources that facilitate parallel runs across multiple processors</w:t>
      </w:r>
      <w:r w:rsidRPr="00B17ABA">
        <w:rPr>
          <w:rFonts w:eastAsia="Malgun Gothic"/>
          <w:bCs/>
          <w:lang w:eastAsia="ko-KR"/>
        </w:rPr>
        <w:fldChar w:fldCharType="begin">
          <w:fldData xml:space="preserve">PEVuZE5vdGU+PENpdGU+PEF1dGhvcj5LYXJub248L0F1dGhvcj48WWVhcj4yMDEyPC9ZZWFyPjxS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==
</w:fldData>
        </w:fldChar>
      </w:r>
      <w:r w:rsidR="00EE2B4F" w:rsidRPr="00B17ABA">
        <w:rPr>
          <w:rFonts w:eastAsia="Malgun Gothic"/>
          <w:bCs/>
          <w:lang w:eastAsia="ko-KR"/>
        </w:rPr>
        <w:instrText xml:space="preserve"> ADDIN EN.CITE </w:instrText>
      </w:r>
      <w:r w:rsidR="00EE2B4F" w:rsidRPr="00B17ABA">
        <w:rPr>
          <w:rFonts w:eastAsia="Malgun Gothic"/>
          <w:bCs/>
          <w:lang w:eastAsia="ko-KR"/>
        </w:rPr>
        <w:fldChar w:fldCharType="begin">
          <w:fldData xml:space="preserve">PEVuZE5vdGU+PENpdGU+PEF1dGhvcj5LYXJub248L0F1dGhvcj48WWVhcj4yMDEyPC9ZZWFyPjxS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==
</w:fldData>
        </w:fldChar>
      </w:r>
      <w:r w:rsidR="00EE2B4F" w:rsidRPr="00B17ABA">
        <w:rPr>
          <w:rFonts w:eastAsia="Malgun Gothic"/>
          <w:bCs/>
          <w:lang w:eastAsia="ko-KR"/>
        </w:rPr>
        <w:instrText xml:space="preserve"> ADDIN EN.CITE.DATA </w:instrText>
      </w:r>
      <w:r w:rsidR="00EE2B4F" w:rsidRPr="00B17ABA">
        <w:rPr>
          <w:rFonts w:eastAsia="Malgun Gothic"/>
          <w:bCs/>
          <w:lang w:eastAsia="ko-KR"/>
        </w:rPr>
      </w:r>
      <w:r w:rsidR="00EE2B4F" w:rsidRPr="00B17ABA">
        <w:rPr>
          <w:rFonts w:eastAsia="Malgun Gothic"/>
          <w:bCs/>
          <w:lang w:eastAsia="ko-KR"/>
        </w:rPr>
        <w:fldChar w:fldCharType="end"/>
      </w:r>
      <w:r w:rsidRPr="00B17ABA">
        <w:rPr>
          <w:rFonts w:eastAsia="Malgun Gothic"/>
          <w:bCs/>
          <w:lang w:eastAsia="ko-KR"/>
        </w:rPr>
      </w:r>
      <w:r w:rsidRPr="00B17ABA">
        <w:rPr>
          <w:rFonts w:eastAsia="Malgun Gothic"/>
          <w:bCs/>
          <w:lang w:eastAsia="ko-KR"/>
        </w:rPr>
        <w:fldChar w:fldCharType="separate"/>
      </w:r>
      <w:r w:rsidR="00EE2B4F" w:rsidRPr="00B17ABA">
        <w:rPr>
          <w:rFonts w:eastAsia="Malgun Gothic"/>
          <w:bCs/>
          <w:noProof/>
          <w:vertAlign w:val="superscript"/>
          <w:lang w:eastAsia="ko-KR"/>
        </w:rPr>
        <w:t>[75]</w:t>
      </w:r>
      <w:r w:rsidRPr="00B17ABA">
        <w:rPr>
          <w:rFonts w:eastAsia="Malgun Gothic"/>
          <w:bCs/>
          <w:lang w:eastAsia="ko-KR"/>
        </w:rPr>
        <w:fldChar w:fldCharType="end"/>
      </w:r>
      <w:r w:rsidRPr="00B17ABA">
        <w:rPr>
          <w:rFonts w:eastAsia="Malgun Gothic"/>
          <w:bCs/>
          <w:lang w:eastAsia="ko-KR"/>
        </w:rPr>
        <w:t>.</w:t>
      </w:r>
    </w:p>
    <w:p w:rsidR="00F600D3" w:rsidRPr="00B17ABA" w:rsidRDefault="00F600D3" w:rsidP="00F600D3">
      <w:pPr>
        <w:jc w:val="both"/>
        <w:rPr>
          <w:rFonts w:eastAsia="Malgun Gothic"/>
          <w:bCs/>
          <w:lang w:eastAsia="ko-KR"/>
        </w:rPr>
      </w:pPr>
    </w:p>
    <w:tbl>
      <w:tblPr>
        <w:tblStyle w:val="TableGrid"/>
        <w:tblW w:w="0" w:type="auto"/>
        <w:tblLook w:val="04A0" w:firstRow="1" w:lastRow="0" w:firstColumn="1" w:lastColumn="0" w:noHBand="0" w:noVBand="1"/>
      </w:tblPr>
      <w:tblGrid>
        <w:gridCol w:w="8436"/>
      </w:tblGrid>
      <w:tr w:rsidR="00F600D3" w:rsidRPr="00B17ABA" w:rsidTr="009923E9">
        <w:tc>
          <w:tcPr>
            <w:tcW w:w="8436" w:type="dxa"/>
          </w:tcPr>
          <w:p w:rsidR="00F600D3" w:rsidRPr="00B17ABA" w:rsidRDefault="00F600D3" w:rsidP="00F600D3">
            <w:pPr>
              <w:ind w:firstLine="0"/>
              <w:jc w:val="both"/>
              <w:rPr>
                <w:rFonts w:ascii="Times New Roman" w:eastAsia="Malgun Gothic" w:hAnsi="Times New Roman" w:cs="Times New Roman"/>
                <w:sz w:val="20"/>
                <w:szCs w:val="20"/>
                <w:lang w:eastAsia="ko-KR"/>
              </w:rPr>
            </w:pPr>
            <w:r w:rsidRPr="00B17ABA">
              <w:rPr>
                <w:rFonts w:ascii="Times New Roman" w:eastAsia="Malgun Gothic" w:hAnsi="Times New Roman" w:cs="Times New Roman"/>
                <w:b/>
                <w:sz w:val="20"/>
                <w:szCs w:val="20"/>
                <w:lang w:eastAsia="ko-KR"/>
              </w:rPr>
              <w:t>FOR</w:t>
            </w:r>
            <w:r w:rsidRPr="00B17ABA">
              <w:rPr>
                <w:rFonts w:ascii="Times New Roman" w:eastAsia="Malgun Gothic" w:hAnsi="Times New Roman" w:cs="Times New Roman"/>
                <w:sz w:val="20"/>
                <w:szCs w:val="20"/>
                <w:lang w:eastAsia="ko-KR"/>
              </w:rPr>
              <w:t xml:space="preserve"> individual </w:t>
            </w:r>
            <w:r w:rsidRPr="00B17ABA">
              <w:rPr>
                <w:rFonts w:ascii="Times New Roman" w:eastAsia="Malgun Gothic" w:hAnsi="Times New Roman" w:cs="Times New Roman"/>
                <w:i/>
                <w:sz w:val="20"/>
                <w:szCs w:val="20"/>
                <w:lang w:eastAsia="ko-KR"/>
              </w:rPr>
              <w:t>i</w:t>
            </w:r>
          </w:p>
          <w:p w:rsidR="00F600D3" w:rsidRPr="00B17ABA" w:rsidRDefault="00F600D3" w:rsidP="00F600D3">
            <w:pPr>
              <w:ind w:left="709" w:hanging="283"/>
              <w:jc w:val="both"/>
              <w:rPr>
                <w:rFonts w:ascii="Times New Roman" w:eastAsia="Malgun Gothic" w:hAnsi="Times New Roman" w:cs="Times New Roman"/>
                <w:sz w:val="20"/>
                <w:szCs w:val="20"/>
                <w:lang w:eastAsia="ko-KR"/>
              </w:rPr>
            </w:pPr>
            <w:r w:rsidRPr="00B17ABA">
              <w:rPr>
                <w:rFonts w:ascii="Times New Roman" w:eastAsia="Malgun Gothic" w:hAnsi="Times New Roman" w:cs="Times New Roman"/>
                <w:sz w:val="20"/>
                <w:szCs w:val="20"/>
                <w:lang w:eastAsia="ko-KR"/>
              </w:rPr>
              <w:t>1: Sample relevant initial patient attributes (e.g., gender, age, whether or not smoking, etc.).</w:t>
            </w:r>
          </w:p>
          <w:p w:rsidR="00F600D3" w:rsidRPr="00B17ABA" w:rsidRDefault="00F600D3" w:rsidP="00F600D3">
            <w:pPr>
              <w:ind w:left="709" w:hanging="283"/>
              <w:jc w:val="both"/>
              <w:rPr>
                <w:rFonts w:ascii="Times New Roman" w:eastAsia="Malgun Gothic" w:hAnsi="Times New Roman" w:cs="Times New Roman"/>
                <w:sz w:val="20"/>
                <w:szCs w:val="20"/>
                <w:lang w:eastAsia="ko-KR"/>
              </w:rPr>
            </w:pPr>
            <w:r w:rsidRPr="00B17ABA">
              <w:rPr>
                <w:rFonts w:ascii="Times New Roman" w:eastAsia="Malgun Gothic" w:hAnsi="Times New Roman" w:cs="Times New Roman"/>
                <w:sz w:val="20"/>
                <w:szCs w:val="20"/>
                <w:lang w:eastAsia="ko-KR"/>
              </w:rPr>
              <w:t>2: Assign initial drug.</w:t>
            </w:r>
          </w:p>
          <w:p w:rsidR="00F600D3" w:rsidRPr="00B17ABA" w:rsidRDefault="00F600D3" w:rsidP="00F600D3">
            <w:pPr>
              <w:ind w:left="709" w:hanging="283"/>
              <w:jc w:val="both"/>
              <w:rPr>
                <w:rFonts w:ascii="Times New Roman" w:eastAsia="Malgun Gothic" w:hAnsi="Times New Roman" w:cs="Times New Roman"/>
                <w:sz w:val="20"/>
                <w:szCs w:val="20"/>
                <w:lang w:eastAsia="ko-KR"/>
              </w:rPr>
            </w:pPr>
            <w:r w:rsidRPr="00B17ABA">
              <w:rPr>
                <w:rFonts w:ascii="Times New Roman" w:eastAsia="Malgun Gothic" w:hAnsi="Times New Roman" w:cs="Times New Roman"/>
                <w:sz w:val="20"/>
                <w:szCs w:val="20"/>
                <w:lang w:eastAsia="ko-KR"/>
              </w:rPr>
              <w:t>3: Decide the outcome (success/failure) and timing of next health state, and accrue costs and QALYs.</w:t>
            </w:r>
          </w:p>
          <w:p w:rsidR="00F600D3" w:rsidRPr="00B17ABA" w:rsidRDefault="00F600D3" w:rsidP="00F600D3">
            <w:pPr>
              <w:ind w:left="709" w:hanging="283"/>
              <w:jc w:val="both"/>
              <w:rPr>
                <w:rFonts w:ascii="Times New Roman" w:eastAsia="Malgun Gothic" w:hAnsi="Times New Roman" w:cs="Times New Roman"/>
                <w:sz w:val="20"/>
                <w:szCs w:val="20"/>
                <w:lang w:eastAsia="ko-KR"/>
              </w:rPr>
            </w:pPr>
            <w:r w:rsidRPr="00B17ABA">
              <w:rPr>
                <w:rFonts w:ascii="Times New Roman" w:eastAsia="Malgun Gothic" w:hAnsi="Times New Roman" w:cs="Times New Roman"/>
                <w:sz w:val="20"/>
                <w:szCs w:val="20"/>
                <w:lang w:eastAsia="ko-KR"/>
              </w:rPr>
              <w:t>4: Assign the next drug.</w:t>
            </w:r>
          </w:p>
          <w:p w:rsidR="00F600D3" w:rsidRPr="00B17ABA" w:rsidRDefault="00F600D3" w:rsidP="00F600D3">
            <w:pPr>
              <w:ind w:left="709" w:hanging="283"/>
              <w:jc w:val="both"/>
              <w:rPr>
                <w:rFonts w:ascii="Times New Roman" w:eastAsia="Malgun Gothic" w:hAnsi="Times New Roman" w:cs="Times New Roman"/>
                <w:sz w:val="20"/>
                <w:szCs w:val="20"/>
                <w:lang w:eastAsia="ko-KR"/>
              </w:rPr>
            </w:pPr>
            <w:r w:rsidRPr="00B17ABA">
              <w:rPr>
                <w:rFonts w:ascii="Times New Roman" w:eastAsia="Malgun Gothic" w:hAnsi="Times New Roman" w:cs="Times New Roman"/>
                <w:sz w:val="20"/>
                <w:szCs w:val="20"/>
                <w:lang w:eastAsia="ko-KR"/>
              </w:rPr>
              <w:t>5: Decide the outcome (success/failure) and timing of next health state, and accrue costs and QALYs.</w:t>
            </w:r>
          </w:p>
          <w:p w:rsidR="00F600D3" w:rsidRPr="00B17ABA" w:rsidRDefault="00F600D3" w:rsidP="00F600D3">
            <w:pPr>
              <w:ind w:left="709" w:hanging="283"/>
              <w:jc w:val="both"/>
              <w:rPr>
                <w:rFonts w:ascii="Times New Roman" w:eastAsia="Malgun Gothic" w:hAnsi="Times New Roman" w:cs="Times New Roman"/>
                <w:sz w:val="20"/>
                <w:szCs w:val="20"/>
                <w:lang w:eastAsia="ko-KR"/>
              </w:rPr>
            </w:pPr>
            <w:r w:rsidRPr="00B17ABA">
              <w:rPr>
                <w:rFonts w:ascii="Times New Roman" w:eastAsia="Malgun Gothic" w:hAnsi="Times New Roman" w:cs="Times New Roman"/>
                <w:sz w:val="20"/>
                <w:szCs w:val="20"/>
                <w:lang w:eastAsia="ko-KR"/>
              </w:rPr>
              <w:t>6: Repeat step 4-5 until the patient dies or the pre-set simulation time is reached.</w:t>
            </w:r>
          </w:p>
          <w:p w:rsidR="00F600D3" w:rsidRPr="00B17ABA" w:rsidRDefault="00F600D3" w:rsidP="00F600D3">
            <w:pPr>
              <w:ind w:firstLine="0"/>
              <w:jc w:val="both"/>
              <w:rPr>
                <w:rFonts w:ascii="Times New Roman" w:eastAsia="Malgun Gothic" w:hAnsi="Times New Roman" w:cs="Times New Roman"/>
                <w:sz w:val="20"/>
                <w:szCs w:val="20"/>
                <w:lang w:eastAsia="ko-KR"/>
              </w:rPr>
            </w:pPr>
            <w:r w:rsidRPr="00B17ABA">
              <w:rPr>
                <w:rFonts w:ascii="Times New Roman" w:eastAsia="Malgun Gothic" w:hAnsi="Times New Roman" w:cs="Times New Roman"/>
                <w:b/>
                <w:sz w:val="20"/>
                <w:szCs w:val="20"/>
                <w:lang w:eastAsia="ko-KR"/>
              </w:rPr>
              <w:t>NEXT</w:t>
            </w:r>
            <w:r w:rsidRPr="00B17ABA">
              <w:rPr>
                <w:rFonts w:ascii="Times New Roman" w:eastAsia="Malgun Gothic" w:hAnsi="Times New Roman" w:cs="Times New Roman"/>
                <w:sz w:val="20"/>
                <w:szCs w:val="20"/>
                <w:lang w:eastAsia="ko-KR"/>
              </w:rPr>
              <w:t xml:space="preserve"> individual </w:t>
            </w:r>
            <w:r w:rsidRPr="00B17ABA">
              <w:rPr>
                <w:rFonts w:ascii="Times New Roman" w:eastAsia="Malgun Gothic" w:hAnsi="Times New Roman" w:cs="Times New Roman"/>
                <w:i/>
                <w:sz w:val="20"/>
                <w:szCs w:val="20"/>
                <w:lang w:eastAsia="ko-KR"/>
              </w:rPr>
              <w:t>i+1</w:t>
            </w:r>
          </w:p>
        </w:tc>
      </w:tr>
    </w:tbl>
    <w:p w:rsidR="004C1768" w:rsidRPr="00B17ABA" w:rsidDel="00A46BE1" w:rsidRDefault="00F600D3" w:rsidP="00B17ABA">
      <w:pPr>
        <w:pStyle w:val="Caption"/>
        <w:jc w:val="center"/>
      </w:pPr>
      <w:bookmarkStart w:id="43" w:name="_Ref425191317"/>
      <w:bookmarkStart w:id="44" w:name="_Toc426019123"/>
      <w:r w:rsidRPr="00B17ABA" w:rsidDel="00A46BE1">
        <w:t xml:space="preserve">Figure </w:t>
      </w:r>
      <w:fldSimple w:instr=" STYLEREF 1 \s ">
        <w:r w:rsidR="00ED7C74" w:rsidRPr="00B17ABA">
          <w:rPr>
            <w:noProof/>
            <w:cs/>
          </w:rPr>
          <w:t>‎</w:t>
        </w:r>
        <w:r w:rsidR="00ED7C74" w:rsidRPr="00B17ABA">
          <w:rPr>
            <w:noProof/>
          </w:rPr>
          <w:t>2</w:t>
        </w:r>
      </w:fldSimple>
      <w:r w:rsidR="00ED7C74" w:rsidRPr="00B17ABA">
        <w:t>.</w:t>
      </w:r>
      <w:fldSimple w:instr=" SEQ Figure \* ARABIC \s 1 ">
        <w:r w:rsidR="00ED7C74" w:rsidRPr="00B17ABA">
          <w:rPr>
            <w:noProof/>
          </w:rPr>
          <w:t>3</w:t>
        </w:r>
      </w:fldSimple>
      <w:bookmarkEnd w:id="43"/>
      <w:r w:rsidRPr="00B17ABA" w:rsidDel="00A46BE1">
        <w:t xml:space="preserve">. An example IBM model of </w:t>
      </w:r>
      <w:r w:rsidR="00E44CDD" w:rsidRPr="00B17ABA">
        <w:t>SDDPs</w:t>
      </w:r>
      <w:bookmarkEnd w:id="44"/>
    </w:p>
    <w:p w:rsidR="00F600D3" w:rsidRPr="00B17ABA" w:rsidRDefault="0028345F">
      <w:pPr>
        <w:pStyle w:val="Heading2"/>
      </w:pPr>
      <w:bookmarkStart w:id="45" w:name="_Toc426018027"/>
      <w:r w:rsidRPr="00B17ABA">
        <w:t xml:space="preserve">Comparison between </w:t>
      </w:r>
      <w:r w:rsidR="006A7463" w:rsidRPr="00B17ABA">
        <w:t xml:space="preserve">sequential drug decision problems </w:t>
      </w:r>
      <w:r w:rsidRPr="00B17ABA">
        <w:t>and representative combinatorial optimisation problems</w:t>
      </w:r>
      <w:bookmarkEnd w:id="45"/>
    </w:p>
    <w:p w:rsidR="003F216C" w:rsidRPr="00B17ABA" w:rsidRDefault="003F216C" w:rsidP="00620560">
      <w:pPr>
        <w:jc w:val="both"/>
        <w:rPr>
          <w:lang w:eastAsia="ko-KR"/>
        </w:rPr>
      </w:pPr>
      <w:r w:rsidRPr="00B17ABA">
        <w:t>Most sequential decision problems</w:t>
      </w:r>
      <w:r w:rsidR="00D6370E" w:rsidRPr="00B17ABA">
        <w:t>,</w:t>
      </w:r>
      <w:r w:rsidRPr="00B17ABA">
        <w:t xml:space="preserve"> which involved discrete finite state/action spaces and probabilistic transitions</w:t>
      </w:r>
      <w:r w:rsidR="00D6370E" w:rsidRPr="00B17ABA">
        <w:t>,</w:t>
      </w:r>
      <w:r w:rsidRPr="00B17ABA">
        <w:t xml:space="preserve"> were formulated as an MDP</w:t>
      </w:r>
      <w:r w:rsidRPr="00B17ABA">
        <w:fldChar w:fldCharType="begin">
          <w:fldData xml:space="preserve">PEVuZE5vdGU+PENpdGU+PEF1dGhvcj5DaGFuZzwvQXV0aG9yPjxZZWFyPjE5OTg8L1llYXI+PFJl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==
</w:fldData>
        </w:fldChar>
      </w:r>
      <w:r w:rsidR="00EE2B4F" w:rsidRPr="00B17ABA">
        <w:instrText xml:space="preserve"> ADDIN EN.CITE </w:instrText>
      </w:r>
      <w:r w:rsidR="00EE2B4F" w:rsidRPr="00B17ABA">
        <w:fldChar w:fldCharType="begin">
          <w:fldData xml:space="preserve">PEVuZE5vdGU+PENpdGU+PEF1dGhvcj5DaGFuZzwvQXV0aG9yPjxZZWFyPjE5OTg8L1llYXI+PFJl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==
</w:fldData>
        </w:fldChar>
      </w:r>
      <w:r w:rsidR="00EE2B4F" w:rsidRPr="00B17ABA">
        <w:instrText xml:space="preserve"> ADDIN EN.CITE.DATA </w:instrText>
      </w:r>
      <w:r w:rsidR="00EE2B4F" w:rsidRPr="00B17ABA">
        <w:fldChar w:fldCharType="end"/>
      </w:r>
      <w:r w:rsidRPr="00B17ABA">
        <w:fldChar w:fldCharType="separate"/>
      </w:r>
      <w:r w:rsidR="00EE2B4F" w:rsidRPr="00B17ABA">
        <w:rPr>
          <w:noProof/>
          <w:vertAlign w:val="superscript"/>
        </w:rPr>
        <w:t>[76-79]</w:t>
      </w:r>
      <w:r w:rsidRPr="00B17ABA">
        <w:fldChar w:fldCharType="end"/>
      </w:r>
      <w:r w:rsidRPr="00B17ABA">
        <w:t xml:space="preserve">. </w:t>
      </w:r>
      <w:r w:rsidRPr="00B17ABA">
        <w:rPr>
          <w:rFonts w:eastAsia="Malgun Gothic"/>
          <w:lang w:eastAsia="ko-KR"/>
        </w:rPr>
        <w:t>The representative scenarios have the various forms of traveling salesman/shortest path/vehicle routing</w:t>
      </w:r>
      <w:r w:rsidRPr="00B17ABA">
        <w:rPr>
          <w:rFonts w:eastAsia="Malgun Gothic"/>
          <w:lang w:eastAsia="ko-KR"/>
        </w:rPr>
        <w:fldChar w:fldCharType="begin">
          <w:fldData xml:space="preserve">PEVuZE5vdGU+PENpdGU+PEF1dGhvcj5HZXRhY2hldzwvQXV0aG9yPjxZZWFyPjIwMDA8L1llYXI+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==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HZXRhY2hldzwvQXV0aG9yPjxZZWFyPjIwMDA8L1llYXI+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==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80-82]</w:t>
      </w:r>
      <w:r w:rsidRPr="00B17ABA">
        <w:rPr>
          <w:rFonts w:eastAsia="Malgun Gothic"/>
          <w:lang w:eastAsia="ko-KR"/>
        </w:rPr>
        <w:fldChar w:fldCharType="end"/>
      </w:r>
      <w:r w:rsidRPr="00B17ABA">
        <w:rPr>
          <w:rFonts w:eastAsia="Malgun Gothic"/>
          <w:lang w:eastAsia="ko-KR"/>
        </w:rPr>
        <w:t>, job scheduling</w:t>
      </w:r>
      <w:r w:rsidRPr="00B17ABA">
        <w:rPr>
          <w:rFonts w:eastAsia="Malgun Gothic"/>
          <w:lang w:eastAsia="ko-KR"/>
        </w:rPr>
        <w:fldChar w:fldCharType="begin">
          <w:fldData xml:space="preserve">PEVuZE5vdGU+PENpdGU+PEF1dGhvcj5MZWU8L0F1dGhvcj48WWVhcj4xOTk1PC9ZZWFyPjxSZWNO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MZWU8L0F1dGhvcj48WWVhcj4xOTk1PC9ZZWFyPjxSZWNO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83-85]</w:t>
      </w:r>
      <w:r w:rsidRPr="00B17ABA">
        <w:rPr>
          <w:rFonts w:eastAsia="Malgun Gothic"/>
          <w:lang w:eastAsia="ko-KR"/>
        </w:rPr>
        <w:fldChar w:fldCharType="end"/>
      </w:r>
      <w:r w:rsidRPr="00B17ABA">
        <w:rPr>
          <w:rFonts w:eastAsia="Malgun Gothic"/>
          <w:lang w:eastAsia="ko-KR"/>
        </w:rPr>
        <w:t>, timetabling</w:t>
      </w:r>
      <w:r w:rsidRPr="00B17ABA">
        <w:rPr>
          <w:rFonts w:eastAsia="Malgun Gothic"/>
          <w:lang w:eastAsia="ko-KR"/>
        </w:rPr>
        <w:fldChar w:fldCharType="begin"/>
      </w:r>
      <w:r w:rsidR="00EE2B4F" w:rsidRPr="00B17ABA">
        <w:rPr>
          <w:rFonts w:eastAsia="Malgun Gothic"/>
          <w:lang w:eastAsia="ko-KR"/>
        </w:rPr>
        <w:instrText xml:space="preserve"> ADDIN EN.CITE &lt;EndNote&gt;&lt;Cite&gt;&lt;Author&gt;Rahman&lt;/Author&gt;&lt;Year&gt;2010&lt;/Year&gt;&lt;RecNum&gt;71&lt;/RecNum&gt;&lt;DisplayText&gt;&lt;style face="superscript"&gt;[86]&lt;/style&gt;&lt;/DisplayText&gt;&lt;record&gt;&lt;rec-number&gt;71&lt;/rec-number&gt;&lt;foreign-keys&gt;&lt;key app="EN" db-id="z2a0dvwpazf220et2vh50z295rxpzfevwft2"&gt;71&lt;/key&gt;&lt;/foreign-keys&gt;&lt;ref-type name="Journal Article"&gt;17&lt;/ref-type&gt;&lt;contributors&gt;&lt;authors&gt;&lt;author&gt;Rahman, A. M.&lt;/author&gt;&lt;author&gt;Giasuddin, S. S.&lt;/author&gt;&lt;author&gt;Rahman, R. M.&lt;/author&gt;&lt;/authors&gt;&lt;/contributors&gt;&lt;auth-address&gt;North South University, Computer Science and Engineering Department, Dhaka, Bangladesh&lt;/auth-address&gt;&lt;titles&gt;&lt;title&gt;Decision tree based Routine Generation (DRG) algorithm: a data mining advancement to generate academic routine and exam-time tabling for open credit system&lt;/title&gt;&lt;secondary-title&gt;Journal of Computers&lt;/secondary-title&gt;&lt;/titles&gt;&lt;periodical&gt;&lt;full-title&gt;Journal of Computers&lt;/full-title&gt;&lt;/periodical&gt;&lt;pages&gt;12-22&lt;/pages&gt;&lt;volume&gt;5&lt;/volume&gt;&lt;number&gt;1&lt;/number&gt;&lt;keywords&gt;&lt;keyword&gt;Conflict List&lt;/keyword&gt;&lt;keyword&gt;Course Color&lt;/keyword&gt;&lt;keyword&gt;Crosstable&lt;/keyword&gt;&lt;keyword&gt;Day-time slot pattern&lt;/keyword&gt;&lt;keyword&gt;Faculty Choice&lt;/keyword&gt;&lt;keyword&gt;Favorite Slot&lt;/keyword&gt;&lt;keyword&gt;OLAP&lt;/keyword&gt;&lt;/keywords&gt;&lt;dates&gt;&lt;year&gt;2010&lt;/year&gt;&lt;/dates&gt;&lt;accession-num&gt;AL&lt;/accession-num&gt;&lt;call-num&gt;academic routine and exam time table generation for open credit system&lt;/call-num&gt;&lt;label&gt;HA&lt;/label&gt;&lt;reviewed-item&gt;S&lt;/reviewed-item&gt;&lt;urls&gt;&lt;related-urls&gt;&lt;url&gt;http://www.scopus.com/inward/record.url?eid=2-s2.0-78651591845&amp;amp;partnerID=40&amp;amp;md5=ac9f7900d472ef32d7ac3afe06ef6930&lt;/url&gt;&lt;/related-urls&gt;&lt;/urls&gt;&lt;/record&gt;&lt;/Cite&gt;&lt;/EndNote&gt;</w:instrText>
      </w:r>
      <w:r w:rsidRPr="00B17ABA">
        <w:rPr>
          <w:rFonts w:eastAsia="Malgun Gothic"/>
          <w:lang w:eastAsia="ko-KR"/>
        </w:rPr>
        <w:fldChar w:fldCharType="separate"/>
      </w:r>
      <w:r w:rsidR="00EE2B4F" w:rsidRPr="00B17ABA">
        <w:rPr>
          <w:rFonts w:eastAsia="Malgun Gothic"/>
          <w:noProof/>
          <w:vertAlign w:val="superscript"/>
          <w:lang w:eastAsia="ko-KR"/>
        </w:rPr>
        <w:t>[86]</w:t>
      </w:r>
      <w:r w:rsidRPr="00B17ABA">
        <w:rPr>
          <w:rFonts w:eastAsia="Malgun Gothic"/>
          <w:lang w:eastAsia="ko-KR"/>
        </w:rPr>
        <w:fldChar w:fldCharType="end"/>
      </w:r>
      <w:r w:rsidRPr="00B17ABA">
        <w:rPr>
          <w:rFonts w:eastAsia="Malgun Gothic"/>
          <w:lang w:eastAsia="ko-KR"/>
        </w:rPr>
        <w:t>, inventory control</w:t>
      </w:r>
      <w:r w:rsidRPr="00B17ABA">
        <w:rPr>
          <w:rFonts w:eastAsia="Malgun Gothic"/>
          <w:lang w:eastAsia="ko-KR"/>
        </w:rPr>
        <w:fldChar w:fldCharType="begin">
          <w:fldData xml:space="preserve">PEVuZE5vdGU+PENpdGU+PEF1dGhvcj5YdTwvQXV0aG9yPjxZZWFyPjIwMDc8L1llYXI+PFJlY051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YdTwvQXV0aG9yPjxZZWFyPjIwMDc8L1llYXI+PFJlY051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87-89]</w:t>
      </w:r>
      <w:r w:rsidRPr="00B17ABA">
        <w:rPr>
          <w:rFonts w:eastAsia="Malgun Gothic"/>
          <w:lang w:eastAsia="ko-KR"/>
        </w:rPr>
        <w:fldChar w:fldCharType="end"/>
      </w:r>
      <w:r w:rsidRPr="00B17ABA">
        <w:rPr>
          <w:rFonts w:eastAsia="Malgun Gothic"/>
          <w:lang w:eastAsia="ko-KR"/>
        </w:rPr>
        <w:t>, facility location</w:t>
      </w:r>
      <w:r w:rsidRPr="00B17ABA">
        <w:rPr>
          <w:rFonts w:eastAsia="Malgun Gothic"/>
          <w:lang w:eastAsia="ko-KR"/>
        </w:rPr>
        <w:fldChar w:fldCharType="begin">
          <w:fldData xml:space="preserve">PEVuZE5vdGU+PENpdGU+PEF1dGhvcj5TaW5naDwvQXV0aG9yPjxZZWFyPjIwMTE8L1llYXI+PFJl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TaW5naDwvQXV0aG9yPjxZZWFyPjIwMTE8L1llYXI+PFJl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90-93]</w:t>
      </w:r>
      <w:r w:rsidRPr="00B17ABA">
        <w:rPr>
          <w:rFonts w:eastAsia="Malgun Gothic"/>
          <w:lang w:eastAsia="ko-KR"/>
        </w:rPr>
        <w:fldChar w:fldCharType="end"/>
      </w:r>
      <w:r w:rsidRPr="00B17ABA">
        <w:rPr>
          <w:rFonts w:eastAsia="Malgun Gothic"/>
          <w:lang w:eastAsia="ko-KR"/>
        </w:rPr>
        <w:t>, resource allocation</w:t>
      </w:r>
      <w:r w:rsidRPr="00B17ABA">
        <w:rPr>
          <w:rFonts w:eastAsia="Malgun Gothic"/>
          <w:lang w:eastAsia="ko-KR"/>
        </w:rPr>
        <w:fldChar w:fldCharType="begin">
          <w:fldData xml:space="preserve">PEVuZE5vdGU+PENpdGU+PEF1dGhvcj5MYW5nc3RvbjwvQXV0aG9yPjxZZWFyPjE5OTA8L1llYXI+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MYW5nc3RvbjwvQXV0aG9yPjxZZWFyPjE5OTA8L1llYXI+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94-97]</w:t>
      </w:r>
      <w:r w:rsidRPr="00B17ABA">
        <w:rPr>
          <w:rFonts w:eastAsia="Malgun Gothic"/>
          <w:lang w:eastAsia="ko-KR"/>
        </w:rPr>
        <w:fldChar w:fldCharType="end"/>
      </w:r>
      <w:r w:rsidRPr="00B17ABA">
        <w:rPr>
          <w:rFonts w:eastAsia="Malgun Gothic"/>
          <w:lang w:eastAsia="ko-KR"/>
        </w:rPr>
        <w:t xml:space="preserve"> and others.</w:t>
      </w:r>
      <w:r w:rsidRPr="00B17ABA">
        <w:rPr>
          <w:rFonts w:eastAsia="Malgun Gothic"/>
          <w:color w:val="FF0000"/>
          <w:lang w:eastAsia="ko-KR"/>
        </w:rPr>
        <w:t xml:space="preserve"> </w:t>
      </w:r>
      <w:r w:rsidRPr="00B17ABA">
        <w:rPr>
          <w:lang w:eastAsia="ko-KR"/>
        </w:rPr>
        <w:t>If an SDDP of interest tries to control the disease as quickly as possible (i.e., the objective is to minimise the time to control the disease) or to minimise the total treatment costs, SDDP has a connection with the traveling salesman problem</w:t>
      </w:r>
      <w:r w:rsidR="005A2F21" w:rsidRPr="00B17ABA">
        <w:rPr>
          <w:lang w:eastAsia="ko-KR"/>
        </w:rPr>
        <w:t xml:space="preserve"> (or shortest path problem)</w:t>
      </w:r>
      <w:r w:rsidRPr="00B17ABA">
        <w:rPr>
          <w:lang w:eastAsia="ko-KR"/>
        </w:rPr>
        <w:t xml:space="preserve"> in that it also requires finding a permutation of cities that achieves minimum distance or costs</w:t>
      </w:r>
      <w:r w:rsidRPr="00B17ABA">
        <w:rPr>
          <w:lang w:eastAsia="ko-KR"/>
        </w:rPr>
        <w:fldChar w:fldCharType="begin"/>
      </w:r>
      <w:r w:rsidR="00620560" w:rsidRPr="00B17ABA">
        <w:rPr>
          <w:lang w:eastAsia="ko-KR"/>
        </w:rPr>
        <w:instrText xml:space="preserve"> ADDIN EN.CITE &lt;EndNote&gt;&lt;Cite&gt;&lt;Author&gt;Lawler&lt;/Author&gt;&lt;Year&gt;1985&lt;/Year&gt;&lt;RecNum&gt;46&lt;/RecNum&gt;&lt;DisplayText&gt;&lt;style face="superscript"&gt;[62]&lt;/style&gt;&lt;/DisplayText&gt;&lt;record&gt;&lt;rec-number&gt;46&lt;/rec-number&gt;&lt;foreign-keys&gt;&lt;key app="EN" db-id="z2a0dvwpazf220et2vh50z295rxpzfevwft2"&gt;46&lt;/key&gt;&lt;/foreign-keys&gt;&lt;ref-type name="Journal Article"&gt;17&lt;/ref-type&gt;&lt;contributors&gt;&lt;authors&gt;&lt;author&gt;Lawler, E.L.&lt;/author&gt;&lt;/authors&gt;&lt;/contributors&gt;&lt;titles&gt;&lt;title&gt;The Traveling salesman problem : a guided tour of combinatorial optimization &lt;/title&gt;&lt;secondary-title&gt;Chichester : Wiley&lt;/secondary-title&gt;&lt;/titles&gt;&lt;periodical&gt;&lt;full-title&gt;Chichester : Wiley&lt;/full-title&gt;&lt;/periodical&gt;&lt;dates&gt;&lt;year&gt;1985&lt;/year&gt;&lt;/dates&gt;&lt;urls&gt;&lt;/urls&gt;&lt;/record&gt;&lt;/Cite&gt;&lt;/EndNote&gt;</w:instrText>
      </w:r>
      <w:r w:rsidRPr="00B17ABA">
        <w:rPr>
          <w:lang w:eastAsia="ko-KR"/>
        </w:rPr>
        <w:fldChar w:fldCharType="separate"/>
      </w:r>
      <w:r w:rsidR="00620560" w:rsidRPr="00B17ABA">
        <w:rPr>
          <w:noProof/>
          <w:vertAlign w:val="superscript"/>
          <w:lang w:eastAsia="ko-KR"/>
        </w:rPr>
        <w:t>[62]</w:t>
      </w:r>
      <w:r w:rsidRPr="00B17ABA">
        <w:rPr>
          <w:lang w:eastAsia="ko-KR"/>
        </w:rPr>
        <w:fldChar w:fldCharType="end"/>
      </w:r>
      <w:r w:rsidR="00F76ADC" w:rsidRPr="00B17ABA">
        <w:rPr>
          <w:lang w:eastAsia="ko-KR"/>
        </w:rPr>
        <w:t xml:space="preserve"> (see </w:t>
      </w:r>
      <w:r w:rsidR="00F76ADC" w:rsidRPr="00B17ABA">
        <w:rPr>
          <w:lang w:eastAsia="ko-KR"/>
        </w:rPr>
        <w:fldChar w:fldCharType="begin"/>
      </w:r>
      <w:r w:rsidR="00F76ADC" w:rsidRPr="00B17ABA">
        <w:rPr>
          <w:lang w:eastAsia="ko-KR"/>
        </w:rPr>
        <w:instrText xml:space="preserve"> REF _Ref423085303 </w:instrText>
      </w:r>
      <w:r w:rsidR="00B17ABA">
        <w:rPr>
          <w:lang w:eastAsia="ko-KR"/>
        </w:rPr>
        <w:instrText xml:space="preserve"> \* MERGEFORMAT </w:instrText>
      </w:r>
      <w:r w:rsidR="00F76ADC" w:rsidRPr="00B17ABA">
        <w:rPr>
          <w:lang w:eastAsia="ko-KR"/>
        </w:rPr>
        <w:fldChar w:fldCharType="separate"/>
      </w:r>
      <w:r w:rsidR="006F6429" w:rsidRPr="00B17ABA">
        <w:t xml:space="preserve">Table </w:t>
      </w:r>
      <w:r w:rsidR="006F6429" w:rsidRPr="00B17ABA">
        <w:rPr>
          <w:noProof/>
          <w:cs/>
        </w:rPr>
        <w:t>‎</w:t>
      </w:r>
      <w:r w:rsidR="006F6429" w:rsidRPr="00B17ABA">
        <w:rPr>
          <w:noProof/>
        </w:rPr>
        <w:t>2</w:t>
      </w:r>
      <w:r w:rsidR="006F6429" w:rsidRPr="00B17ABA">
        <w:t>.</w:t>
      </w:r>
      <w:r w:rsidR="006F6429" w:rsidRPr="00B17ABA">
        <w:rPr>
          <w:noProof/>
        </w:rPr>
        <w:t>2</w:t>
      </w:r>
      <w:r w:rsidR="00F76ADC" w:rsidRPr="00B17ABA">
        <w:rPr>
          <w:lang w:eastAsia="ko-KR"/>
        </w:rPr>
        <w:fldChar w:fldCharType="end"/>
      </w:r>
      <w:r w:rsidR="00F76ADC" w:rsidRPr="00B17ABA">
        <w:rPr>
          <w:lang w:eastAsia="ko-KR"/>
        </w:rPr>
        <w:t>)</w:t>
      </w:r>
      <w:r w:rsidRPr="00B17ABA">
        <w:rPr>
          <w:lang w:eastAsia="ko-KR"/>
        </w:rPr>
        <w:t xml:space="preserve">. Considering the interaction between health states and sequential treatment over time, the job-shop scheduling problem, which processes a set of jobs </w:t>
      </w:r>
      <w:r w:rsidRPr="00B17ABA">
        <w:rPr>
          <w:i/>
          <w:iCs/>
          <w:lang w:eastAsia="ko-KR"/>
        </w:rPr>
        <w:t>J=(j</w:t>
      </w:r>
      <w:r w:rsidRPr="00B17ABA">
        <w:rPr>
          <w:i/>
          <w:iCs/>
          <w:vertAlign w:val="subscript"/>
          <w:lang w:eastAsia="ko-KR"/>
        </w:rPr>
        <w:t>1</w:t>
      </w:r>
      <w:r w:rsidRPr="00B17ABA">
        <w:rPr>
          <w:i/>
          <w:iCs/>
          <w:lang w:eastAsia="ko-KR"/>
        </w:rPr>
        <w:t>, j</w:t>
      </w:r>
      <w:r w:rsidRPr="00B17ABA">
        <w:rPr>
          <w:i/>
          <w:iCs/>
          <w:vertAlign w:val="subscript"/>
          <w:lang w:eastAsia="ko-KR"/>
        </w:rPr>
        <w:t>2</w:t>
      </w:r>
      <w:r w:rsidRPr="00B17ABA">
        <w:rPr>
          <w:i/>
          <w:iCs/>
          <w:lang w:eastAsia="ko-KR"/>
        </w:rPr>
        <w:t>, …, j</w:t>
      </w:r>
      <w:r w:rsidRPr="00B17ABA">
        <w:rPr>
          <w:i/>
          <w:iCs/>
          <w:vertAlign w:val="subscript"/>
          <w:lang w:eastAsia="ko-KR"/>
        </w:rPr>
        <w:t>n</w:t>
      </w:r>
      <w:r w:rsidRPr="00B17ABA">
        <w:rPr>
          <w:i/>
          <w:iCs/>
          <w:lang w:eastAsia="ko-KR"/>
        </w:rPr>
        <w:t>)</w:t>
      </w:r>
      <w:r w:rsidRPr="00B17ABA">
        <w:rPr>
          <w:lang w:eastAsia="ko-KR"/>
        </w:rPr>
        <w:t xml:space="preserve"> and a set of machines </w:t>
      </w:r>
      <w:r w:rsidRPr="00B17ABA">
        <w:rPr>
          <w:i/>
          <w:iCs/>
          <w:lang w:eastAsia="ko-KR"/>
        </w:rPr>
        <w:t>M=(m</w:t>
      </w:r>
      <w:r w:rsidRPr="00B17ABA">
        <w:rPr>
          <w:i/>
          <w:iCs/>
          <w:vertAlign w:val="subscript"/>
          <w:lang w:eastAsia="ko-KR"/>
        </w:rPr>
        <w:t>1</w:t>
      </w:r>
      <w:r w:rsidRPr="00B17ABA">
        <w:rPr>
          <w:i/>
          <w:iCs/>
          <w:lang w:eastAsia="ko-KR"/>
        </w:rPr>
        <w:t>, m</w:t>
      </w:r>
      <w:r w:rsidRPr="00B17ABA">
        <w:rPr>
          <w:i/>
          <w:iCs/>
          <w:vertAlign w:val="subscript"/>
          <w:lang w:eastAsia="ko-KR"/>
        </w:rPr>
        <w:t>2</w:t>
      </w:r>
      <w:r w:rsidRPr="00B17ABA">
        <w:rPr>
          <w:i/>
          <w:iCs/>
          <w:lang w:eastAsia="ko-KR"/>
        </w:rPr>
        <w:t>, …, m</w:t>
      </w:r>
      <w:r w:rsidRPr="00B17ABA">
        <w:rPr>
          <w:i/>
          <w:iCs/>
          <w:vertAlign w:val="subscript"/>
          <w:lang w:eastAsia="ko-KR"/>
        </w:rPr>
        <w:t>m</w:t>
      </w:r>
      <w:r w:rsidRPr="00B17ABA">
        <w:rPr>
          <w:i/>
          <w:iCs/>
          <w:lang w:eastAsia="ko-KR"/>
        </w:rPr>
        <w:t xml:space="preserve">), </w:t>
      </w:r>
      <w:r w:rsidRPr="00B17ABA">
        <w:rPr>
          <w:lang w:eastAsia="ko-KR"/>
        </w:rPr>
        <w:t>is also similar with SDDPs</w:t>
      </w:r>
      <w:r w:rsidRPr="00B17ABA">
        <w:fldChar w:fldCharType="begin"/>
      </w:r>
      <w:r w:rsidR="00EE2B4F" w:rsidRPr="00B17ABA">
        <w:instrText xml:space="preserve"> ADDIN EN.CITE &lt;EndNote&gt;&lt;Cite&gt;&lt;Author&gt;Coffman&lt;/Author&gt;&lt;Year&gt;1976&lt;/Year&gt;&lt;RecNum&gt;196&lt;/RecNum&gt;&lt;DisplayText&gt;&lt;style face="superscript"&gt;[98, 99]&lt;/style&gt;&lt;/DisplayText&gt;&lt;record&gt;&lt;rec-number&gt;196&lt;/rec-number&gt;&lt;foreign-keys&gt;&lt;key app="EN" db-id="z2a0dvwpazf220et2vh50z295rxpzfevwft2"&gt;196&lt;/key&gt;&lt;/foreign-keys&gt;&lt;ref-type name="Blog"&gt;56&lt;/ref-type&gt;&lt;contributors&gt;&lt;authors&gt;&lt;author&gt;Coffman, E. G., JR. &lt;/author&gt;&lt;/authors&gt;&lt;/contributors&gt;&lt;titles&gt;&lt;title&gt;Computer and Job-Shop Scheduling Theory&lt;/title&gt;&lt;/titles&gt;&lt;dates&gt;&lt;year&gt;1976&lt;/year&gt;&lt;/dates&gt;&lt;pub-location&gt;New York&lt;/pub-location&gt;&lt;publisher&gt;John Wiley&lt;/publisher&gt;&lt;urls&gt;&lt;/urls&gt;&lt;/record&gt;&lt;/Cite&gt;&lt;Cite&gt;&lt;Author&gt;French&lt;/Author&gt;&lt;Year&gt;1982&lt;/Year&gt;&lt;RecNum&gt;197&lt;/RecNum&gt;&lt;record&gt;&lt;rec-number&gt;197&lt;/rec-number&gt;&lt;foreign-keys&gt;&lt;key app="EN" db-id="z2a0dvwpazf220et2vh50z295rxpzfevwft2"&gt;197&lt;/key&gt;&lt;/foreign-keys&gt;&lt;ref-type name="Book"&gt;6&lt;/ref-type&gt;&lt;contributors&gt;&lt;authors&gt;&lt;author&gt;French, S. &lt;/author&gt;&lt;/authors&gt;&lt;/contributors&gt;&lt;titles&gt;&lt;title&gt;Sequencing and scheduling: An Intro- duction to the Mathematics of the Job-Shop&lt;/title&gt;&lt;/titles&gt;&lt;dates&gt;&lt;year&gt;1982&lt;/year&gt;&lt;/dates&gt;&lt;pub-location&gt;Chichester, UK&lt;/pub-location&gt;&lt;publisher&gt;Horwood&lt;/publisher&gt;&lt;urls&gt;&lt;/urls&gt;&lt;/record&gt;&lt;/Cite&gt;&lt;/EndNote&gt;</w:instrText>
      </w:r>
      <w:r w:rsidRPr="00B17ABA">
        <w:fldChar w:fldCharType="separate"/>
      </w:r>
      <w:r w:rsidR="00EE2B4F" w:rsidRPr="00B17ABA">
        <w:rPr>
          <w:noProof/>
          <w:vertAlign w:val="superscript"/>
        </w:rPr>
        <w:t>[98, 99]</w:t>
      </w:r>
      <w:r w:rsidRPr="00B17ABA">
        <w:fldChar w:fldCharType="end"/>
      </w:r>
      <w:r w:rsidRPr="00B17ABA">
        <w:rPr>
          <w:lang w:eastAsia="ko-KR"/>
        </w:rPr>
        <w:t xml:space="preserve">. Many variations of the job-shop scheduling problem exist. In the stochastic job-shop scheduling problems, each operation of job </w:t>
      </w:r>
      <w:r w:rsidRPr="00B17ABA">
        <w:rPr>
          <w:i/>
          <w:iCs/>
          <w:lang w:eastAsia="ko-KR"/>
        </w:rPr>
        <w:t>j</w:t>
      </w:r>
      <w:r w:rsidRPr="00B17ABA">
        <w:rPr>
          <w:lang w:eastAsia="ko-KR"/>
        </w:rPr>
        <w:t xml:space="preserve"> on machine </w:t>
      </w:r>
      <w:r w:rsidRPr="00B17ABA">
        <w:rPr>
          <w:i/>
          <w:iCs/>
          <w:lang w:eastAsia="ko-KR"/>
        </w:rPr>
        <w:t>m</w:t>
      </w:r>
      <w:r w:rsidRPr="00B17ABA">
        <w:rPr>
          <w:lang w:eastAsia="ko-KR"/>
        </w:rPr>
        <w:t xml:space="preserve"> has processing time </w:t>
      </w:r>
      <w:r w:rsidRPr="00B17ABA">
        <w:rPr>
          <w:i/>
          <w:iCs/>
          <w:lang w:eastAsia="ko-KR"/>
        </w:rPr>
        <w:t>t</w:t>
      </w:r>
      <w:r w:rsidRPr="00B17ABA">
        <w:rPr>
          <w:i/>
          <w:iCs/>
          <w:vertAlign w:val="subscript"/>
          <w:lang w:eastAsia="ko-KR"/>
        </w:rPr>
        <w:t>jm</w:t>
      </w:r>
      <w:r w:rsidRPr="00B17ABA">
        <w:rPr>
          <w:lang w:eastAsia="ko-KR"/>
        </w:rPr>
        <w:t xml:space="preserve"> </w:t>
      </w:r>
      <w:r w:rsidRPr="00B17ABA">
        <w:rPr>
          <w:lang w:eastAsia="ko-KR"/>
        </w:rPr>
        <w:lastRenderedPageBreak/>
        <w:t>which is assumed to be unknown</w:t>
      </w:r>
      <w:r w:rsidRPr="00B17ABA">
        <w:rPr>
          <w:lang w:eastAsia="ko-KR"/>
        </w:rPr>
        <w:fldChar w:fldCharType="begin">
          <w:fldData xml:space="preserve">PEVuZE5vdGU+PENpdGU+PEF1dGhvcj5Zb3NoaXRvbWk8L0F1dGhvcj48WWVhcj4yMDAyPC9ZZWFy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Zb3NoaXRvbWk8L0F1dGhvcj48WWVhcj4yMDAyPC9ZZWFy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Pr="00B17ABA">
        <w:rPr>
          <w:lang w:eastAsia="ko-KR"/>
        </w:rPr>
      </w:r>
      <w:r w:rsidRPr="00B17ABA">
        <w:rPr>
          <w:lang w:eastAsia="ko-KR"/>
        </w:rPr>
        <w:fldChar w:fldCharType="separate"/>
      </w:r>
      <w:r w:rsidR="00EE2B4F" w:rsidRPr="00B17ABA">
        <w:rPr>
          <w:noProof/>
          <w:vertAlign w:val="superscript"/>
          <w:lang w:eastAsia="ko-KR"/>
        </w:rPr>
        <w:t>[85, 100]</w:t>
      </w:r>
      <w:r w:rsidRPr="00B17ABA">
        <w:rPr>
          <w:lang w:eastAsia="ko-KR"/>
        </w:rPr>
        <w:fldChar w:fldCharType="end"/>
      </w:r>
      <w:r w:rsidRPr="00B17ABA">
        <w:rPr>
          <w:lang w:eastAsia="ko-KR"/>
        </w:rPr>
        <w:t>. In the dynamic job-shop scheduling problems, job release times are random variables described by a known probability distribution</w:t>
      </w:r>
      <w:r w:rsidRPr="00B17ABA">
        <w:rPr>
          <w:lang w:val="en-US" w:eastAsia="ko-KR"/>
        </w:rPr>
        <w:fldChar w:fldCharType="begin">
          <w:fldData xml:space="preserve">PEVuZE5vdGU+PENpdGU+PEF1dGhvcj5MaW48L0F1dGhvcj48WWVhcj4xOTk3PC9ZZWFyPjxSZWNO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</w:fldData>
        </w:fldChar>
      </w:r>
      <w:r w:rsidR="00EE2B4F" w:rsidRPr="00B17ABA">
        <w:rPr>
          <w:lang w:val="en-US" w:eastAsia="ko-KR"/>
        </w:rPr>
        <w:instrText xml:space="preserve"> ADDIN EN.CITE </w:instrText>
      </w:r>
      <w:r w:rsidR="00EE2B4F" w:rsidRPr="00B17ABA">
        <w:rPr>
          <w:lang w:val="en-US" w:eastAsia="ko-KR"/>
        </w:rPr>
        <w:fldChar w:fldCharType="begin">
          <w:fldData xml:space="preserve">PEVuZE5vdGU+PENpdGU+PEF1dGhvcj5MaW48L0F1dGhvcj48WWVhcj4xOTk3PC9ZZWFyPjxSZWNO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</w:fldData>
        </w:fldChar>
      </w:r>
      <w:r w:rsidR="00EE2B4F" w:rsidRPr="00B17ABA">
        <w:rPr>
          <w:lang w:val="en-US" w:eastAsia="ko-KR"/>
        </w:rPr>
        <w:instrText xml:space="preserve"> ADDIN EN.CITE.DATA </w:instrText>
      </w:r>
      <w:r w:rsidR="00EE2B4F" w:rsidRPr="00B17ABA">
        <w:rPr>
          <w:lang w:val="en-US" w:eastAsia="ko-KR"/>
        </w:rPr>
      </w:r>
      <w:r w:rsidR="00EE2B4F" w:rsidRPr="00B17ABA">
        <w:rPr>
          <w:lang w:val="en-US" w:eastAsia="ko-KR"/>
        </w:rPr>
        <w:fldChar w:fldCharType="end"/>
      </w:r>
      <w:r w:rsidRPr="00B17ABA">
        <w:rPr>
          <w:lang w:val="en-US" w:eastAsia="ko-KR"/>
        </w:rPr>
      </w:r>
      <w:r w:rsidRPr="00B17ABA">
        <w:rPr>
          <w:lang w:val="en-US" w:eastAsia="ko-KR"/>
        </w:rPr>
        <w:fldChar w:fldCharType="separate"/>
      </w:r>
      <w:r w:rsidR="00EE2B4F" w:rsidRPr="00B17ABA">
        <w:rPr>
          <w:noProof/>
          <w:vertAlign w:val="superscript"/>
          <w:lang w:val="en-US" w:eastAsia="ko-KR"/>
        </w:rPr>
        <w:t>[101, 102]</w:t>
      </w:r>
      <w:r w:rsidRPr="00B17ABA">
        <w:rPr>
          <w:lang w:val="en-US" w:eastAsia="ko-KR"/>
        </w:rPr>
        <w:fldChar w:fldCharType="end"/>
      </w:r>
      <w:r w:rsidRPr="00B17ABA">
        <w:rPr>
          <w:lang w:val="en-US"/>
        </w:rPr>
        <w:t xml:space="preserve">. </w:t>
      </w:r>
      <w:r w:rsidRPr="00B17ABA">
        <w:rPr>
          <w:lang w:eastAsia="ko-KR"/>
        </w:rPr>
        <w:t>Jobs may have constraints, for example</w:t>
      </w:r>
      <w:r w:rsidR="00D6370E" w:rsidRPr="00B17ABA">
        <w:rPr>
          <w:lang w:eastAsia="ko-KR"/>
        </w:rPr>
        <w:t>,</w:t>
      </w:r>
      <w:r w:rsidRPr="00B17ABA">
        <w:rPr>
          <w:lang w:eastAsia="ko-KR"/>
        </w:rPr>
        <w:t xml:space="preserve"> a job </w:t>
      </w:r>
      <w:r w:rsidRPr="00B17ABA">
        <w:rPr>
          <w:i/>
          <w:iCs/>
          <w:lang w:eastAsia="ko-KR"/>
        </w:rPr>
        <w:t xml:space="preserve">i </w:t>
      </w:r>
      <w:r w:rsidRPr="00B17ABA">
        <w:rPr>
          <w:lang w:eastAsia="ko-KR"/>
        </w:rPr>
        <w:t xml:space="preserve">needs to finish before job </w:t>
      </w:r>
      <w:r w:rsidRPr="00B17ABA">
        <w:rPr>
          <w:i/>
          <w:iCs/>
          <w:lang w:eastAsia="ko-KR"/>
        </w:rPr>
        <w:t>j</w:t>
      </w:r>
      <w:r w:rsidRPr="00B17ABA">
        <w:rPr>
          <w:lang w:eastAsia="ko-KR"/>
        </w:rPr>
        <w:t xml:space="preserve"> can be started or single jobs cannot be performed in parallel. There may be the mutual constraints between jobs and machines, for example, certain jobs can be scheduled on some machines only</w:t>
      </w:r>
      <w:r w:rsidRPr="00B17ABA">
        <w:rPr>
          <w:lang w:eastAsia="ko-KR"/>
        </w:rPr>
        <w:fldChar w:fldCharType="begin">
          <w:fldData xml:space="preserve">PEVuZE5vdGU+PENpdGU+PEF1dGhvcj5EamVsbGFiPC9BdXRob3I+PFllYXI+MTk5OTwvWWVhcj48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EamVsbGFiPC9BdXRob3I+PFllYXI+MTk5OTwvWWVhcj48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Pr="00B17ABA">
        <w:rPr>
          <w:lang w:eastAsia="ko-KR"/>
        </w:rPr>
      </w:r>
      <w:r w:rsidRPr="00B17ABA">
        <w:rPr>
          <w:lang w:eastAsia="ko-KR"/>
        </w:rPr>
        <w:fldChar w:fldCharType="separate"/>
      </w:r>
      <w:r w:rsidR="00EE2B4F" w:rsidRPr="00B17ABA">
        <w:rPr>
          <w:noProof/>
          <w:vertAlign w:val="superscript"/>
          <w:lang w:eastAsia="ko-KR"/>
        </w:rPr>
        <w:t>[103-105]</w:t>
      </w:r>
      <w:r w:rsidRPr="00B17ABA">
        <w:rPr>
          <w:lang w:eastAsia="ko-KR"/>
        </w:rPr>
        <w:fldChar w:fldCharType="end"/>
      </w:r>
      <w:r w:rsidRPr="00B17ABA">
        <w:rPr>
          <w:lang w:eastAsia="ko-KR"/>
        </w:rPr>
        <w:t xml:space="preserve">. </w:t>
      </w:r>
    </w:p>
    <w:p w:rsidR="008E3D29" w:rsidRPr="00B17ABA" w:rsidRDefault="008E3D29" w:rsidP="008E3D29">
      <w:pPr>
        <w:jc w:val="both"/>
        <w:rPr>
          <w:lang w:eastAsia="ko-KR"/>
        </w:rPr>
      </w:pPr>
    </w:p>
    <w:p w:rsidR="003F216C" w:rsidRPr="00B17ABA" w:rsidRDefault="003F216C" w:rsidP="008E3D29">
      <w:pPr>
        <w:pStyle w:val="Caption"/>
        <w:rPr>
          <w:rFonts w:eastAsia="Malgun Gothic" w:cstheme="majorBidi"/>
          <w:lang w:eastAsia="ko-KR"/>
        </w:rPr>
      </w:pPr>
      <w:bookmarkStart w:id="46" w:name="_Ref423085303"/>
      <w:bookmarkStart w:id="47" w:name="_Toc426018623"/>
      <w:r w:rsidRPr="00B17ABA">
        <w:t xml:space="preserve">Table </w:t>
      </w:r>
      <w:fldSimple w:instr=" STYLEREF 1 \s ">
        <w:r w:rsidR="006F6429" w:rsidRPr="00B17ABA">
          <w:rPr>
            <w:noProof/>
            <w:cs/>
          </w:rPr>
          <w:t>‎</w:t>
        </w:r>
        <w:r w:rsidR="006F6429" w:rsidRPr="00B17ABA">
          <w:rPr>
            <w:noProof/>
          </w:rPr>
          <w:t>2</w:t>
        </w:r>
      </w:fldSimple>
      <w:r w:rsidR="002804C0" w:rsidRPr="00B17ABA">
        <w:t>.</w:t>
      </w:r>
      <w:fldSimple w:instr=" SEQ Table \* ARABIC \s 1 ">
        <w:r w:rsidR="006F6429" w:rsidRPr="00B17ABA">
          <w:rPr>
            <w:noProof/>
          </w:rPr>
          <w:t>2</w:t>
        </w:r>
      </w:fldSimple>
      <w:bookmarkEnd w:id="46"/>
      <w:r w:rsidRPr="00B17ABA">
        <w:t xml:space="preserve">. Comparison between </w:t>
      </w:r>
      <w:r w:rsidR="000A2983" w:rsidRPr="00B17ABA">
        <w:t>SDDPs</w:t>
      </w:r>
      <w:r w:rsidRPr="00B17ABA">
        <w:t xml:space="preserve"> and the representative </w:t>
      </w:r>
      <w:r w:rsidR="0028345F" w:rsidRPr="00B17ABA">
        <w:t>combinatorial optimisation</w:t>
      </w:r>
      <w:r w:rsidRPr="00B17ABA">
        <w:t xml:space="preserve"> problems: traveling salesman problems and job-shop scheduling problems</w:t>
      </w:r>
      <w:bookmarkEnd w:id="47"/>
    </w:p>
    <w:tbl>
      <w:tblPr>
        <w:tblStyle w:val="TableGrid"/>
        <w:tblW w:w="5000" w:type="pct"/>
        <w:tblLook w:val="04A0" w:firstRow="1" w:lastRow="0" w:firstColumn="1" w:lastColumn="0" w:noHBand="0" w:noVBand="1"/>
      </w:tblPr>
      <w:tblGrid>
        <w:gridCol w:w="1128"/>
        <w:gridCol w:w="2434"/>
        <w:gridCol w:w="2435"/>
        <w:gridCol w:w="2439"/>
      </w:tblGrid>
      <w:tr w:rsidR="003F216C" w:rsidRPr="00B17ABA" w:rsidTr="003F216C">
        <w:trPr>
          <w:trHeight w:val="416"/>
        </w:trPr>
        <w:tc>
          <w:tcPr>
            <w:tcW w:w="561" w:type="pct"/>
            <w:tcBorders>
              <w:bottom w:val="double" w:sz="4" w:space="0" w:color="auto"/>
            </w:tcBorders>
            <w:hideMark/>
          </w:tcPr>
          <w:p w:rsidR="003F216C" w:rsidRPr="00B17ABA" w:rsidRDefault="003F216C" w:rsidP="003F216C">
            <w:pPr>
              <w:pStyle w:val="TOC1"/>
            </w:pPr>
          </w:p>
        </w:tc>
        <w:tc>
          <w:tcPr>
            <w:tcW w:w="1479" w:type="pct"/>
            <w:tcBorders>
              <w:bottom w:val="double" w:sz="4" w:space="0" w:color="auto"/>
            </w:tcBorders>
            <w:hideMark/>
          </w:tcPr>
          <w:p w:rsidR="003F216C" w:rsidRPr="00B17ABA" w:rsidRDefault="003F216C" w:rsidP="003F216C">
            <w:pPr>
              <w:pStyle w:val="TOC1"/>
            </w:pPr>
            <w:r w:rsidRPr="00B17ABA">
              <w:t>Sequential drug decision problems</w:t>
            </w:r>
          </w:p>
        </w:tc>
        <w:tc>
          <w:tcPr>
            <w:tcW w:w="1479" w:type="pct"/>
            <w:tcBorders>
              <w:bottom w:val="double" w:sz="4" w:space="0" w:color="auto"/>
            </w:tcBorders>
            <w:hideMark/>
          </w:tcPr>
          <w:p w:rsidR="003F216C" w:rsidRPr="00B17ABA" w:rsidRDefault="003F216C" w:rsidP="003F216C">
            <w:pPr>
              <w:pStyle w:val="TOC1"/>
            </w:pPr>
            <w:r w:rsidRPr="00B17ABA">
              <w:t>Traveling salesman problems</w:t>
            </w:r>
          </w:p>
        </w:tc>
        <w:tc>
          <w:tcPr>
            <w:tcW w:w="1481" w:type="pct"/>
            <w:tcBorders>
              <w:bottom w:val="double" w:sz="4" w:space="0" w:color="auto"/>
            </w:tcBorders>
            <w:hideMark/>
          </w:tcPr>
          <w:p w:rsidR="003F216C" w:rsidRPr="00B17ABA" w:rsidRDefault="003F216C" w:rsidP="003F216C">
            <w:pPr>
              <w:pStyle w:val="TOC1"/>
            </w:pPr>
            <w:r w:rsidRPr="00B17ABA">
              <w:t xml:space="preserve">Job-shop scheduling problems </w:t>
            </w:r>
          </w:p>
        </w:tc>
      </w:tr>
      <w:tr w:rsidR="003F216C" w:rsidRPr="00B17ABA" w:rsidTr="003F216C">
        <w:trPr>
          <w:trHeight w:val="300"/>
        </w:trPr>
        <w:tc>
          <w:tcPr>
            <w:tcW w:w="561" w:type="pct"/>
            <w:tcBorders>
              <w:top w:val="double" w:sz="4" w:space="0" w:color="auto"/>
            </w:tcBorders>
            <w:hideMark/>
          </w:tcPr>
          <w:p w:rsidR="003F216C" w:rsidRPr="00B17ABA" w:rsidRDefault="003F216C" w:rsidP="003F216C">
            <w:pPr>
              <w:pStyle w:val="TOC1"/>
            </w:pPr>
            <w:r w:rsidRPr="00B17ABA">
              <w:t>Problem</w:t>
            </w:r>
          </w:p>
        </w:tc>
        <w:tc>
          <w:tcPr>
            <w:tcW w:w="1479" w:type="pct"/>
            <w:tcBorders>
              <w:top w:val="double" w:sz="4" w:space="0" w:color="auto"/>
            </w:tcBorders>
            <w:hideMark/>
          </w:tcPr>
          <w:p w:rsidR="003F216C" w:rsidRPr="00B17ABA" w:rsidRDefault="003F216C" w:rsidP="003F216C">
            <w:pPr>
              <w:pStyle w:val="TOC1"/>
            </w:pPr>
            <w:r w:rsidRPr="00B17ABA">
              <w:t>To identify a sequence of drugs along the disease pathway of a health condition with the objective of maximising the net benefits of treatment.</w:t>
            </w:r>
          </w:p>
        </w:tc>
        <w:tc>
          <w:tcPr>
            <w:tcW w:w="1479" w:type="pct"/>
            <w:tcBorders>
              <w:top w:val="double" w:sz="4" w:space="0" w:color="auto"/>
            </w:tcBorders>
            <w:hideMark/>
          </w:tcPr>
          <w:p w:rsidR="003F216C" w:rsidRPr="00B17ABA" w:rsidRDefault="003F216C" w:rsidP="003F216C">
            <w:pPr>
              <w:pStyle w:val="TOC1"/>
              <w:rPr>
                <w:shd w:val="clear" w:color="auto" w:fill="FFFFFF"/>
              </w:rPr>
            </w:pPr>
            <w:r w:rsidRPr="00B17ABA">
              <w:rPr>
                <w:shd w:val="clear" w:color="auto" w:fill="FFFFFF"/>
              </w:rPr>
              <w:t>To identify the shortest travel route given a list of cities and the distances between each pair of cities.</w:t>
            </w:r>
          </w:p>
          <w:p w:rsidR="003F216C" w:rsidRPr="00B17ABA" w:rsidRDefault="003F216C" w:rsidP="003F216C">
            <w:pPr>
              <w:pStyle w:val="TOC1"/>
            </w:pPr>
          </w:p>
        </w:tc>
        <w:tc>
          <w:tcPr>
            <w:tcW w:w="1481" w:type="pct"/>
            <w:tcBorders>
              <w:top w:val="double" w:sz="4" w:space="0" w:color="auto"/>
            </w:tcBorders>
            <w:hideMark/>
          </w:tcPr>
          <w:p w:rsidR="003F216C" w:rsidRPr="00B17ABA" w:rsidRDefault="003F216C" w:rsidP="003F216C">
            <w:pPr>
              <w:pStyle w:val="TOC1"/>
            </w:pPr>
            <w:r w:rsidRPr="00B17ABA">
              <w:t>To allocate the jobs on the capable machines to minimise the total (or average) completion time.</w:t>
            </w:r>
          </w:p>
          <w:p w:rsidR="003F216C" w:rsidRPr="00B17ABA" w:rsidRDefault="003F216C" w:rsidP="003F216C">
            <w:pPr>
              <w:pStyle w:val="TOC1"/>
            </w:pPr>
          </w:p>
        </w:tc>
      </w:tr>
      <w:tr w:rsidR="003F216C" w:rsidRPr="00B17ABA" w:rsidTr="003F216C">
        <w:trPr>
          <w:trHeight w:val="661"/>
        </w:trPr>
        <w:tc>
          <w:tcPr>
            <w:tcW w:w="561" w:type="pct"/>
          </w:tcPr>
          <w:p w:rsidR="003F216C" w:rsidRPr="00B17ABA" w:rsidRDefault="003F216C" w:rsidP="003F216C">
            <w:pPr>
              <w:pStyle w:val="TOC1"/>
            </w:pPr>
            <w:r w:rsidRPr="00B17ABA">
              <w:t>Time parameter</w:t>
            </w:r>
          </w:p>
        </w:tc>
        <w:tc>
          <w:tcPr>
            <w:tcW w:w="1479" w:type="pct"/>
          </w:tcPr>
          <w:p w:rsidR="003F216C" w:rsidRPr="00B17ABA" w:rsidRDefault="003F216C" w:rsidP="003F216C">
            <w:pPr>
              <w:pStyle w:val="TOC1"/>
            </w:pPr>
            <w:r w:rsidRPr="00B17ABA">
              <w:t>Discrete or continuous.</w:t>
            </w:r>
          </w:p>
        </w:tc>
        <w:tc>
          <w:tcPr>
            <w:tcW w:w="1479" w:type="pct"/>
          </w:tcPr>
          <w:p w:rsidR="003F216C" w:rsidRPr="00B17ABA" w:rsidRDefault="003F216C" w:rsidP="003F216C">
            <w:pPr>
              <w:pStyle w:val="TOC1"/>
            </w:pPr>
            <w:r w:rsidRPr="00B17ABA">
              <w:t>Discrete or continuous.</w:t>
            </w:r>
          </w:p>
        </w:tc>
        <w:tc>
          <w:tcPr>
            <w:tcW w:w="1481" w:type="pct"/>
          </w:tcPr>
          <w:p w:rsidR="003F216C" w:rsidRPr="00B17ABA" w:rsidRDefault="003F216C" w:rsidP="003F216C">
            <w:pPr>
              <w:pStyle w:val="TOC1"/>
              <w:rPr>
                <w:lang w:val="en-US" w:eastAsia="ko-KR"/>
              </w:rPr>
            </w:pPr>
            <w:r w:rsidRPr="00B17ABA">
              <w:rPr>
                <w:lang w:val="en-US" w:eastAsia="ko-KR"/>
              </w:rPr>
              <w:t>Discrete or continuous.</w:t>
            </w:r>
          </w:p>
        </w:tc>
      </w:tr>
      <w:tr w:rsidR="003F216C" w:rsidRPr="00B17ABA" w:rsidTr="003F216C">
        <w:trPr>
          <w:trHeight w:val="794"/>
        </w:trPr>
        <w:tc>
          <w:tcPr>
            <w:tcW w:w="561" w:type="pct"/>
            <w:hideMark/>
          </w:tcPr>
          <w:p w:rsidR="003F216C" w:rsidRPr="00B17ABA" w:rsidRDefault="003F216C" w:rsidP="003F216C">
            <w:pPr>
              <w:pStyle w:val="TOC1"/>
            </w:pPr>
            <w:r w:rsidRPr="00B17ABA">
              <w:t>States</w:t>
            </w:r>
          </w:p>
        </w:tc>
        <w:tc>
          <w:tcPr>
            <w:tcW w:w="1479" w:type="pct"/>
            <w:hideMark/>
          </w:tcPr>
          <w:p w:rsidR="003F216C" w:rsidRPr="00B17ABA" w:rsidRDefault="003F216C" w:rsidP="003F216C">
            <w:pPr>
              <w:pStyle w:val="TOC1"/>
            </w:pPr>
            <w:r w:rsidRPr="00B17ABA">
              <w:t>A set of possible health state combinations within the time dimension.</w:t>
            </w:r>
          </w:p>
        </w:tc>
        <w:tc>
          <w:tcPr>
            <w:tcW w:w="1479" w:type="pct"/>
            <w:hideMark/>
          </w:tcPr>
          <w:p w:rsidR="003F216C" w:rsidRPr="00B17ABA" w:rsidRDefault="003F216C" w:rsidP="003F216C">
            <w:pPr>
              <w:pStyle w:val="TOC1"/>
            </w:pPr>
            <w:r w:rsidRPr="00B17ABA">
              <w:t>-</w:t>
            </w:r>
          </w:p>
        </w:tc>
        <w:tc>
          <w:tcPr>
            <w:tcW w:w="1481" w:type="pct"/>
            <w:hideMark/>
          </w:tcPr>
          <w:p w:rsidR="003F216C" w:rsidRPr="00B17ABA" w:rsidRDefault="003F216C" w:rsidP="003F216C">
            <w:pPr>
              <w:pStyle w:val="TOC1"/>
            </w:pPr>
            <w:r w:rsidRPr="00B17ABA">
              <w:t>A set of jobs that consists of a chain of operations.</w:t>
            </w:r>
          </w:p>
          <w:p w:rsidR="003F216C" w:rsidRPr="00B17ABA" w:rsidRDefault="003F216C" w:rsidP="003F216C">
            <w:pPr>
              <w:pStyle w:val="TOC1"/>
            </w:pPr>
          </w:p>
        </w:tc>
      </w:tr>
      <w:tr w:rsidR="003F216C" w:rsidRPr="00B17ABA" w:rsidTr="003F216C">
        <w:trPr>
          <w:trHeight w:val="525"/>
        </w:trPr>
        <w:tc>
          <w:tcPr>
            <w:tcW w:w="561" w:type="pct"/>
            <w:hideMark/>
          </w:tcPr>
          <w:p w:rsidR="003F216C" w:rsidRPr="00B17ABA" w:rsidRDefault="003F216C" w:rsidP="003F216C">
            <w:pPr>
              <w:pStyle w:val="TOC1"/>
            </w:pPr>
            <w:r w:rsidRPr="00B17ABA">
              <w:t>Actions</w:t>
            </w:r>
          </w:p>
        </w:tc>
        <w:tc>
          <w:tcPr>
            <w:tcW w:w="1479" w:type="pct"/>
            <w:hideMark/>
          </w:tcPr>
          <w:p w:rsidR="003F216C" w:rsidRPr="00B17ABA" w:rsidRDefault="003F216C" w:rsidP="003F216C">
            <w:pPr>
              <w:pStyle w:val="TOC1"/>
            </w:pPr>
            <w:r w:rsidRPr="00B17ABA">
              <w:t>A set of possible drug sequences.</w:t>
            </w:r>
          </w:p>
        </w:tc>
        <w:tc>
          <w:tcPr>
            <w:tcW w:w="1479" w:type="pct"/>
            <w:hideMark/>
          </w:tcPr>
          <w:p w:rsidR="003F216C" w:rsidRPr="00B17ABA" w:rsidRDefault="003F216C" w:rsidP="003F216C">
            <w:pPr>
              <w:pStyle w:val="TOC1"/>
            </w:pPr>
            <w:r w:rsidRPr="00B17ABA">
              <w:t xml:space="preserve">The set of permutations of </w:t>
            </w:r>
            <w:r w:rsidRPr="00B17ABA">
              <w:rPr>
                <w:i/>
                <w:iCs/>
              </w:rPr>
              <w:t>n</w:t>
            </w:r>
            <w:r w:rsidRPr="00B17ABA">
              <w:t xml:space="preserve"> cities.</w:t>
            </w:r>
          </w:p>
          <w:p w:rsidR="003F216C" w:rsidRPr="00B17ABA" w:rsidRDefault="003F216C" w:rsidP="003F216C">
            <w:pPr>
              <w:pStyle w:val="TOC1"/>
              <w:rPr>
                <w:lang w:val="en-US" w:eastAsia="ko-KR"/>
              </w:rPr>
            </w:pPr>
          </w:p>
        </w:tc>
        <w:tc>
          <w:tcPr>
            <w:tcW w:w="1481" w:type="pct"/>
            <w:hideMark/>
          </w:tcPr>
          <w:p w:rsidR="003F216C" w:rsidRPr="00B17ABA" w:rsidRDefault="003F216C" w:rsidP="003F216C">
            <w:pPr>
              <w:pStyle w:val="TOC1"/>
              <w:rPr>
                <w:color w:val="FF0000"/>
                <w:lang w:val="en-US" w:eastAsia="ko-KR"/>
              </w:rPr>
            </w:pPr>
            <w:r w:rsidRPr="00B17ABA">
              <w:rPr>
                <w:lang w:val="en-US" w:eastAsia="ko-KR"/>
              </w:rPr>
              <w:t>A set of machines that handles one operation at a time.</w:t>
            </w:r>
          </w:p>
          <w:p w:rsidR="003F216C" w:rsidRPr="00B17ABA" w:rsidRDefault="003F216C" w:rsidP="003F216C">
            <w:pPr>
              <w:pStyle w:val="TOC1"/>
              <w:rPr>
                <w:lang w:val="en-US"/>
              </w:rPr>
            </w:pPr>
          </w:p>
        </w:tc>
      </w:tr>
      <w:tr w:rsidR="003F216C" w:rsidRPr="00B17ABA" w:rsidTr="003F216C">
        <w:trPr>
          <w:trHeight w:val="300"/>
        </w:trPr>
        <w:tc>
          <w:tcPr>
            <w:tcW w:w="561" w:type="pct"/>
            <w:hideMark/>
          </w:tcPr>
          <w:p w:rsidR="003F216C" w:rsidRPr="00B17ABA" w:rsidRDefault="003F216C" w:rsidP="003F216C">
            <w:pPr>
              <w:pStyle w:val="TOC1"/>
            </w:pPr>
            <w:r w:rsidRPr="00B17ABA">
              <w:t>Random variable</w:t>
            </w:r>
          </w:p>
        </w:tc>
        <w:tc>
          <w:tcPr>
            <w:tcW w:w="1479" w:type="pct"/>
            <w:hideMark/>
          </w:tcPr>
          <w:p w:rsidR="003F216C" w:rsidRPr="00B17ABA" w:rsidRDefault="003F216C" w:rsidP="003F216C">
            <w:pPr>
              <w:pStyle w:val="TOC1"/>
            </w:pPr>
            <w:r w:rsidRPr="00B17ABA">
              <w:t xml:space="preserve">Transition probability between health states depending on action (e.g., treatment success rate). </w:t>
            </w:r>
          </w:p>
        </w:tc>
        <w:tc>
          <w:tcPr>
            <w:tcW w:w="1479" w:type="pct"/>
            <w:hideMark/>
          </w:tcPr>
          <w:p w:rsidR="003F216C" w:rsidRPr="00B17ABA" w:rsidRDefault="003F216C" w:rsidP="003F216C">
            <w:pPr>
              <w:pStyle w:val="TOC1"/>
            </w:pPr>
            <w:r w:rsidRPr="00B17ABA">
              <w:t>Travel time and client’s need.</w:t>
            </w:r>
          </w:p>
        </w:tc>
        <w:tc>
          <w:tcPr>
            <w:tcW w:w="1481" w:type="pct"/>
            <w:hideMark/>
          </w:tcPr>
          <w:p w:rsidR="003F216C" w:rsidRPr="00B17ABA" w:rsidRDefault="003F216C" w:rsidP="003F216C">
            <w:pPr>
              <w:pStyle w:val="TOC1"/>
            </w:pPr>
            <w:r w:rsidRPr="00B17ABA">
              <w:t>The processing time, release time, demand and deadline of jobs.</w:t>
            </w:r>
          </w:p>
        </w:tc>
      </w:tr>
      <w:tr w:rsidR="003F216C" w:rsidRPr="00B17ABA" w:rsidTr="003F216C">
        <w:trPr>
          <w:trHeight w:val="300"/>
        </w:trPr>
        <w:tc>
          <w:tcPr>
            <w:tcW w:w="561" w:type="pct"/>
            <w:hideMark/>
          </w:tcPr>
          <w:p w:rsidR="003F216C" w:rsidRPr="00B17ABA" w:rsidRDefault="003F216C" w:rsidP="003F216C">
            <w:pPr>
              <w:pStyle w:val="TOC1"/>
            </w:pPr>
            <w:r w:rsidRPr="00B17ABA">
              <w:t>Constraints</w:t>
            </w:r>
          </w:p>
        </w:tc>
        <w:tc>
          <w:tcPr>
            <w:tcW w:w="1479" w:type="pct"/>
            <w:hideMark/>
          </w:tcPr>
          <w:p w:rsidR="003F216C" w:rsidRPr="00B17ABA" w:rsidRDefault="003F216C" w:rsidP="003F216C">
            <w:pPr>
              <w:pStyle w:val="TOC1"/>
              <w:rPr>
                <w:lang w:eastAsia="zh-TW"/>
              </w:rPr>
            </w:pPr>
            <w:r w:rsidRPr="00B17ABA">
              <w:rPr>
                <w:rFonts w:eastAsia="Times New Roman"/>
                <w:lang w:eastAsia="zh-TW"/>
              </w:rPr>
              <w:t>History dependent decision-making and a</w:t>
            </w:r>
            <w:r w:rsidRPr="00B17ABA">
              <w:rPr>
                <w:lang w:eastAsia="zh-TW"/>
              </w:rPr>
              <w:t>ny contraindication of drugs for a specific health state.</w:t>
            </w:r>
          </w:p>
        </w:tc>
        <w:tc>
          <w:tcPr>
            <w:tcW w:w="1479" w:type="pct"/>
            <w:hideMark/>
          </w:tcPr>
          <w:p w:rsidR="003F216C" w:rsidRPr="00B17ABA" w:rsidRDefault="003F216C" w:rsidP="003F216C">
            <w:pPr>
              <w:pStyle w:val="TOC1"/>
            </w:pPr>
            <w:r w:rsidRPr="00B17ABA">
              <w:t>The rules for visiting each city (e.g., visiting each city once and returning to the starting city).</w:t>
            </w:r>
          </w:p>
        </w:tc>
        <w:tc>
          <w:tcPr>
            <w:tcW w:w="1481" w:type="pct"/>
            <w:hideMark/>
          </w:tcPr>
          <w:p w:rsidR="003F216C" w:rsidRPr="00B17ABA" w:rsidRDefault="003F216C" w:rsidP="003F216C">
            <w:pPr>
              <w:pStyle w:val="TOC1"/>
              <w:rPr>
                <w:lang w:val="en-US"/>
              </w:rPr>
            </w:pPr>
            <w:r w:rsidRPr="00B17ABA">
              <w:t xml:space="preserve">Deadline and mutual constraints between jobs and machines. </w:t>
            </w:r>
          </w:p>
        </w:tc>
      </w:tr>
    </w:tbl>
    <w:p w:rsidR="003F216C" w:rsidRPr="00B17ABA" w:rsidRDefault="003F216C" w:rsidP="003F216C">
      <w:pPr>
        <w:jc w:val="both"/>
        <w:rPr>
          <w:rFonts w:ascii="Times New Roman" w:hAnsi="Times New Roman" w:cs="Times New Roman"/>
          <w:lang w:eastAsia="ko-KR"/>
        </w:rPr>
      </w:pPr>
    </w:p>
    <w:p w:rsidR="00F76ADC" w:rsidRPr="00B17ABA" w:rsidRDefault="00F76ADC" w:rsidP="004C1768">
      <w:pPr>
        <w:jc w:val="both"/>
        <w:rPr>
          <w:lang w:eastAsia="ko-KR"/>
        </w:rPr>
      </w:pPr>
      <w:r w:rsidRPr="00B17ABA">
        <w:rPr>
          <w:rFonts w:eastAsia="Malgun Gothic" w:cstheme="majorBidi"/>
          <w:lang w:eastAsia="ko-KR"/>
        </w:rPr>
        <w:t>The potential differences between SDDPs and the conventional job-shop scheduling problem are that 1) the transition between states are stochastic in the SDDP, whereas the chain of operations is deterministic in most cases of the job-shop scheduling problems; and 2) the drugs in SDDPs are related to each other, whereas the set of machines are assumed to be unrelated parallel in most cases of the job-shop scheduling problems</w:t>
      </w:r>
      <w:r w:rsidRPr="00B17ABA">
        <w:rPr>
          <w:rFonts w:eastAsia="Malgun Gothic" w:cstheme="majorBidi"/>
          <w:lang w:eastAsia="ko-KR"/>
        </w:rPr>
        <w:fldChar w:fldCharType="begin">
          <w:fldData xml:space="preserve">PEVuZE5vdGU+PENpdGU+PEF1dGhvcj5HbGFzczwvQXV0aG9yPjxZZWFyPjE5OTQ8L1llYXI+PFJl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HbGFzczwvQXV0aG9yPjxZZWFyPjE5OTQ8L1llYXI+PFJl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106-108]</w:t>
      </w:r>
      <w:r w:rsidRPr="00B17ABA">
        <w:rPr>
          <w:rFonts w:eastAsia="Malgun Gothic" w:cstheme="majorBidi"/>
          <w:lang w:eastAsia="ko-KR"/>
        </w:rPr>
        <w:fldChar w:fldCharType="end"/>
      </w:r>
      <w:r w:rsidRPr="00B17ABA">
        <w:rPr>
          <w:rFonts w:eastAsia="Malgun Gothic" w:cstheme="majorBidi"/>
          <w:lang w:eastAsia="ko-KR"/>
        </w:rPr>
        <w:t xml:space="preserve">. Therefore, the size of the decision space in SDDPs </w:t>
      </w:r>
      <w:r w:rsidR="004C1768" w:rsidRPr="00B17ABA">
        <w:rPr>
          <w:rFonts w:eastAsia="Malgun Gothic" w:cstheme="majorBidi"/>
          <w:lang w:eastAsia="ko-KR"/>
        </w:rPr>
        <w:t xml:space="preserve">tends to </w:t>
      </w:r>
      <w:r w:rsidRPr="00B17ABA">
        <w:rPr>
          <w:rFonts w:eastAsia="Malgun Gothic" w:cstheme="majorBidi"/>
          <w:lang w:eastAsia="ko-KR"/>
        </w:rPr>
        <w:t xml:space="preserve">increase more rapidly than the job-shop scheduling problem to consider the potential health state combinations, which could happen </w:t>
      </w:r>
      <w:r w:rsidRPr="00B17ABA">
        <w:rPr>
          <w:rFonts w:eastAsia="Malgun Gothic" w:cstheme="majorBidi"/>
          <w:lang w:eastAsia="ko-KR"/>
        </w:rPr>
        <w:lastRenderedPageBreak/>
        <w:t xml:space="preserve">stochastically. Unlike most job-shop scheduling problems, furthermore, </w:t>
      </w:r>
      <w:r w:rsidR="00131186" w:rsidRPr="00B17ABA">
        <w:rPr>
          <w:rFonts w:eastAsia="Malgun Gothic" w:cstheme="majorBidi"/>
          <w:lang w:eastAsia="ko-KR"/>
        </w:rPr>
        <w:t>an SDDP</w:t>
      </w:r>
      <w:r w:rsidRPr="00B17ABA">
        <w:rPr>
          <w:rFonts w:eastAsia="Malgun Gothic" w:cstheme="majorBidi"/>
          <w:lang w:eastAsia="ko-KR"/>
        </w:rPr>
        <w:t xml:space="preserve"> model will need to embed a certain level of memory into the model to consider potential impact of treatment history on the transition between health states. The no-forgetting assumption, which uses all informational predecessors for later decisions</w:t>
      </w:r>
      <w:r w:rsidRPr="00B17ABA">
        <w:rPr>
          <w:rFonts w:eastAsia="Malgun Gothic" w:cstheme="majorBidi"/>
          <w:lang w:eastAsia="ko-KR"/>
        </w:rPr>
        <w:fldChar w:fldCharType="begin">
          <w:fldData xml:space="preserve">PEVuZE5vdGU+PENpdGU+PEF1dGhvcj5TaGFjaHRlcjwvQXV0aG9yPjxZZWFyPjE5ODY8L1llYXI+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TaGFjaHRlcjwvQXV0aG9yPjxZZWFyPjE5ODY8L1llYXI+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109, 110]</w:t>
      </w:r>
      <w:r w:rsidRPr="00B17ABA">
        <w:rPr>
          <w:rFonts w:eastAsia="Malgun Gothic" w:cstheme="majorBidi"/>
          <w:lang w:eastAsia="ko-KR"/>
        </w:rPr>
        <w:fldChar w:fldCharType="end"/>
      </w:r>
      <w:r w:rsidRPr="00B17ABA">
        <w:rPr>
          <w:rFonts w:eastAsia="Malgun Gothic" w:cstheme="majorBidi"/>
          <w:lang w:eastAsia="ko-KR"/>
        </w:rPr>
        <w:t xml:space="preserve">, </w:t>
      </w:r>
      <w:r w:rsidRPr="00B17ABA">
        <w:rPr>
          <w:rFonts w:eastAsia="Malgun Gothic" w:cstheme="majorBidi" w:hint="eastAsia"/>
          <w:lang w:eastAsia="ko-KR"/>
        </w:rPr>
        <w:t>causes</w:t>
      </w:r>
      <w:r w:rsidRPr="00B17ABA">
        <w:rPr>
          <w:rFonts w:eastAsia="Malgun Gothic" w:cstheme="majorBidi"/>
          <w:lang w:eastAsia="ko-KR"/>
        </w:rPr>
        <w:t xml:space="preserve"> exponential growth of memory usage, </w:t>
      </w:r>
      <w:r w:rsidRPr="00B17ABA">
        <w:rPr>
          <w:rFonts w:eastAsia="Malgun Gothic" w:cstheme="majorBidi" w:hint="eastAsia"/>
          <w:lang w:eastAsia="ko-KR"/>
        </w:rPr>
        <w:t xml:space="preserve">computational </w:t>
      </w:r>
      <w:r w:rsidRPr="00B17ABA">
        <w:rPr>
          <w:rFonts w:eastAsia="Malgun Gothic" w:cstheme="majorBidi"/>
          <w:lang w:eastAsia="ko-KR"/>
        </w:rPr>
        <w:t>complexity and runtime, regardless of the modelling method. As the alternative, the limited-memory assumptions relaxes the no-forgetting assumption to consider only a limited number of previous observations</w:t>
      </w:r>
      <w:r w:rsidRPr="00B17ABA">
        <w:rPr>
          <w:rFonts w:eastAsia="Malgun Gothic"/>
          <w:lang w:eastAsia="ko-KR"/>
        </w:rPr>
        <w:fldChar w:fldCharType="begin">
          <w:fldData xml:space="preserve">PEVuZE5vdGU+PENpdGU+PEF1dGhvcj5MYXVyaXR6ZW48L0F1dGhvcj48WWVhcj4yMDAxPC9ZZWFy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=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MYXVyaXR6ZW48L0F1dGhvcj48WWVhcj4yMDAxPC9ZZWFy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=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60, 111, 112]</w:t>
      </w:r>
      <w:r w:rsidRPr="00B17ABA">
        <w:rPr>
          <w:rFonts w:eastAsia="Malgun Gothic"/>
          <w:lang w:eastAsia="ko-KR"/>
        </w:rPr>
        <w:fldChar w:fldCharType="end"/>
      </w:r>
      <w:r w:rsidRPr="00B17ABA">
        <w:rPr>
          <w:rFonts w:eastAsia="Malgun Gothic" w:cstheme="majorBidi"/>
          <w:lang w:eastAsia="ko-KR"/>
        </w:rPr>
        <w:t xml:space="preserve">. </w:t>
      </w:r>
      <w:r w:rsidRPr="00B17ABA">
        <w:rPr>
          <w:rFonts w:eastAsia="Malgun Gothic" w:cstheme="majorBidi" w:hint="eastAsia"/>
          <w:lang w:eastAsia="ko-KR"/>
        </w:rPr>
        <w:t>However, t</w:t>
      </w:r>
      <w:r w:rsidRPr="00B17ABA">
        <w:rPr>
          <w:rFonts w:eastAsia="Malgun Gothic" w:cstheme="majorBidi"/>
          <w:lang w:eastAsia="ko-KR"/>
        </w:rPr>
        <w:t xml:space="preserve">his </w:t>
      </w:r>
      <w:r w:rsidR="004C1768" w:rsidRPr="00B17ABA">
        <w:rPr>
          <w:rFonts w:eastAsia="Malgun Gothic" w:cstheme="majorBidi"/>
          <w:lang w:eastAsia="ko-KR"/>
        </w:rPr>
        <w:t xml:space="preserve">may be </w:t>
      </w:r>
      <w:r w:rsidRPr="00B17ABA">
        <w:rPr>
          <w:rFonts w:eastAsia="Malgun Gothic" w:cstheme="majorBidi"/>
          <w:lang w:eastAsia="ko-KR"/>
        </w:rPr>
        <w:t>associated with the trade-off between the quality of solution and the computational complexity.</w:t>
      </w:r>
    </w:p>
    <w:p w:rsidR="009F32C0" w:rsidRPr="00B17ABA" w:rsidRDefault="009F32C0" w:rsidP="004C1768">
      <w:pPr>
        <w:jc w:val="both"/>
      </w:pPr>
      <w:r w:rsidRPr="009923E9">
        <w:t xml:space="preserve">The set of time </w:t>
      </w:r>
      <w:r w:rsidRPr="009923E9">
        <w:rPr>
          <w:i/>
          <w:iCs/>
        </w:rPr>
        <w:t>T</w:t>
      </w:r>
      <w:r w:rsidRPr="009923E9">
        <w:t xml:space="preserve"> can be classified in either a discrete set</w:t>
      </w:r>
      <w:r w:rsidR="0014116F" w:rsidRPr="009923E9">
        <w:t xml:space="preserve"> (which is called discrete-time MDP)</w:t>
      </w:r>
      <w:r w:rsidRPr="009923E9">
        <w:fldChar w:fldCharType="begin">
          <w:fldData xml:space="preserve">PEVuZE5vdGU+PENpdGU+PEF1dGhvcj5NYXNtb3VkaTwvQXV0aG9yPjxZZWFyPjIwMTE8L1llYXI+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</w:fldData>
        </w:fldChar>
      </w:r>
      <w:r w:rsidR="00EE2B4F" w:rsidRPr="00B17ABA">
        <w:instrText xml:space="preserve"> ADDIN EN.CITE </w:instrText>
      </w:r>
      <w:r w:rsidR="00EE2B4F" w:rsidRPr="00B17ABA">
        <w:fldChar w:fldCharType="begin">
          <w:fldData xml:space="preserve">PEVuZE5vdGU+PENpdGU+PEF1dGhvcj5NYXNtb3VkaTwvQXV0aG9yPjxZZWFyPjIwMTE8L1llYXI+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</w:fldData>
        </w:fldChar>
      </w:r>
      <w:r w:rsidR="00EE2B4F" w:rsidRPr="00B17ABA">
        <w:instrText xml:space="preserve"> ADDIN EN.CITE.DATA </w:instrText>
      </w:r>
      <w:r w:rsidR="00EE2B4F" w:rsidRPr="00B17ABA">
        <w:fldChar w:fldCharType="end"/>
      </w:r>
      <w:r w:rsidRPr="009923E9">
        <w:fldChar w:fldCharType="separate"/>
      </w:r>
      <w:r w:rsidR="00EE2B4F" w:rsidRPr="00B17ABA">
        <w:rPr>
          <w:noProof/>
          <w:vertAlign w:val="superscript"/>
        </w:rPr>
        <w:t>[113, 114]</w:t>
      </w:r>
      <w:r w:rsidRPr="009923E9">
        <w:fldChar w:fldCharType="end"/>
      </w:r>
      <w:r w:rsidRPr="009923E9">
        <w:t xml:space="preserve"> or a continuous</w:t>
      </w:r>
      <w:r w:rsidR="0014116F" w:rsidRPr="009923E9">
        <w:t xml:space="preserve"> (which is called continuous-time MDP)</w:t>
      </w:r>
      <w:r w:rsidRPr="009923E9">
        <w:fldChar w:fldCharType="begin"/>
      </w:r>
      <w:r w:rsidR="00EE2B4F" w:rsidRPr="00B17ABA">
        <w:instrText xml:space="preserve"> ADDIN EN.CITE &lt;EndNote&gt;&lt;Cite&gt;&lt;Author&gt;Doya&lt;/Author&gt;&lt;Year&gt;2000&lt;/Year&gt;&lt;RecNum&gt;49&lt;/RecNum&gt;&lt;DisplayText&gt;&lt;style face="superscript"&gt;[115]&lt;/style&gt;&lt;/DisplayText&gt;&lt;record&gt;&lt;rec-number&gt;49&lt;/rec-number&gt;&lt;foreign-keys&gt;&lt;key app="EN" db-id="z2a0dvwpazf220et2vh50z295rxpzfevwft2"&gt;49&lt;/key&gt;&lt;/foreign-keys&gt;&lt;ref-type name="Journal Article"&gt;17&lt;/ref-type&gt;&lt;contributors&gt;&lt;authors&gt;&lt;author&gt;Doya, K.&lt;/author&gt;&lt;/authors&gt;&lt;/contributors&gt;&lt;auth-address&gt;ATR Hum. Info. Proc. Res. Labs., Soraku, Kyoto 619-0288, Japan&lt;/auth-address&gt;&lt;titles&gt;&lt;title&gt;Reinforcement learning in continuous time and space&lt;/title&gt;&lt;secondary-title&gt;Neural Computation&lt;/secondary-title&gt;&lt;/titles&gt;&lt;periodical&gt;&lt;full-title&gt;Neural Computation&lt;/full-title&gt;&lt;/periodical&gt;&lt;pages&gt;219-245&lt;/pages&gt;&lt;volume&gt;12&lt;/volume&gt;&lt;number&gt;1&lt;/number&gt;&lt;dates&gt;&lt;year&gt;2000&lt;/year&gt;&lt;/dates&gt;&lt;accession-num&gt;SM, RL&lt;/accession-num&gt;&lt;call-num&gt;continuous-time dynamical systems without a priori discretization of time, state, and action&lt;/call-num&gt;&lt;label&gt;HAA, GH&lt;/label&gt;&lt;reviewed-item&gt;0&lt;/reviewed-item&gt;&lt;urls&gt;&lt;related-urls&gt;&lt;url&gt;http://www.scopus.com/inward/record.url?eid=2-s2.0-0033629916&amp;amp;partnerID=40&amp;amp;md5=94d3eed3ff7ada133960049ded41455b&lt;/url&gt;&lt;/related-urls&gt;&lt;/urls&gt;&lt;/record&gt;&lt;/Cite&gt;&lt;/EndNote&gt;</w:instrText>
      </w:r>
      <w:r w:rsidRPr="009923E9">
        <w:fldChar w:fldCharType="separate"/>
      </w:r>
      <w:r w:rsidR="00EE2B4F" w:rsidRPr="00B17ABA">
        <w:rPr>
          <w:noProof/>
          <w:vertAlign w:val="superscript"/>
        </w:rPr>
        <w:t>[115]</w:t>
      </w:r>
      <w:r w:rsidRPr="009923E9">
        <w:fldChar w:fldCharType="end"/>
      </w:r>
      <w:r w:rsidRPr="009923E9">
        <w:t xml:space="preserve"> depending on whether the events are assumed to occur at a discrete time interval or at a point on a continuum. The set of time </w:t>
      </w:r>
      <w:r w:rsidRPr="009923E9">
        <w:rPr>
          <w:i/>
          <w:iCs/>
        </w:rPr>
        <w:t>T</w:t>
      </w:r>
      <w:r w:rsidRPr="009923E9">
        <w:t xml:space="preserve"> can be further classified as either finite horizon</w:t>
      </w:r>
      <w:r w:rsidRPr="009923E9">
        <w:fldChar w:fldCharType="begin">
          <w:fldData xml:space="preserve">PEVuZE5vdGU+PENpdGU+PEF1dGhvcj5MZXZpbmU8L0F1dGhvcj48WWVhcj4xOTk1PC9ZZWFyPjxS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</w:fldData>
        </w:fldChar>
      </w:r>
      <w:r w:rsidR="00EE2B4F" w:rsidRPr="00B17ABA">
        <w:instrText xml:space="preserve"> ADDIN EN.CITE </w:instrText>
      </w:r>
      <w:r w:rsidR="00EE2B4F" w:rsidRPr="00B17ABA">
        <w:fldChar w:fldCharType="begin">
          <w:fldData xml:space="preserve">PEVuZE5vdGU+PENpdGU+PEF1dGhvcj5MZXZpbmU8L0F1dGhvcj48WWVhcj4xOTk1PC9ZZWFyPjxS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</w:fldData>
        </w:fldChar>
      </w:r>
      <w:r w:rsidR="00EE2B4F" w:rsidRPr="00B17ABA">
        <w:instrText xml:space="preserve"> ADDIN EN.CITE.DATA </w:instrText>
      </w:r>
      <w:r w:rsidR="00EE2B4F" w:rsidRPr="00B17ABA">
        <w:fldChar w:fldCharType="end"/>
      </w:r>
      <w:r w:rsidRPr="009923E9">
        <w:fldChar w:fldCharType="separate"/>
      </w:r>
      <w:r w:rsidR="00EE2B4F" w:rsidRPr="00B17ABA">
        <w:rPr>
          <w:noProof/>
          <w:vertAlign w:val="superscript"/>
        </w:rPr>
        <w:t>[116-118]</w:t>
      </w:r>
      <w:r w:rsidRPr="009923E9">
        <w:fldChar w:fldCharType="end"/>
      </w:r>
      <w:r w:rsidRPr="009923E9">
        <w:t xml:space="preserve"> or infinite horizon</w:t>
      </w:r>
      <w:r w:rsidRPr="009923E9">
        <w:fldChar w:fldCharType="begin">
          <w:fldData xml:space="preserve">PEVuZE5vdGU+PENpdGU+PEF1dGhvcj5XaGl0ZSBJaWk8L0F1dGhvcj48WWVhcj4xOTk0PC9ZZWFy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</w:fldData>
        </w:fldChar>
      </w:r>
      <w:r w:rsidR="00EE2B4F" w:rsidRPr="00B17ABA">
        <w:instrText xml:space="preserve"> ADDIN EN.CITE </w:instrText>
      </w:r>
      <w:r w:rsidR="00EE2B4F" w:rsidRPr="00B17ABA">
        <w:fldChar w:fldCharType="begin">
          <w:fldData xml:space="preserve">PEVuZE5vdGU+PENpdGU+PEF1dGhvcj5XaGl0ZSBJaWk8L0F1dGhvcj48WWVhcj4xOTk0PC9ZZWFy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</w:fldData>
        </w:fldChar>
      </w:r>
      <w:r w:rsidR="00EE2B4F" w:rsidRPr="00B17ABA">
        <w:instrText xml:space="preserve"> ADDIN EN.CITE.DATA </w:instrText>
      </w:r>
      <w:r w:rsidR="00EE2B4F" w:rsidRPr="00B17ABA">
        <w:fldChar w:fldCharType="end"/>
      </w:r>
      <w:r w:rsidRPr="009923E9">
        <w:fldChar w:fldCharType="separate"/>
      </w:r>
      <w:r w:rsidR="00EE2B4F" w:rsidRPr="00B17ABA">
        <w:rPr>
          <w:noProof/>
          <w:vertAlign w:val="superscript"/>
        </w:rPr>
        <w:t>[119, 120]</w:t>
      </w:r>
      <w:r w:rsidRPr="009923E9">
        <w:fldChar w:fldCharType="end"/>
      </w:r>
      <w:r w:rsidRPr="009923E9">
        <w:t xml:space="preserve"> according to whether the set of time </w:t>
      </w:r>
      <w:r w:rsidRPr="009923E9">
        <w:rPr>
          <w:i/>
          <w:iCs/>
        </w:rPr>
        <w:t>T</w:t>
      </w:r>
      <w:r w:rsidRPr="009923E9">
        <w:t xml:space="preserve"> is finite or infinite. The problem formulation</w:t>
      </w:r>
      <w:r w:rsidRPr="009923E9">
        <w:rPr>
          <w:lang w:eastAsia="ko-KR"/>
        </w:rPr>
        <w:t>s</w:t>
      </w:r>
      <w:r w:rsidRPr="009923E9">
        <w:t xml:space="preserve"> in those four cases </w:t>
      </w:r>
      <w:r w:rsidRPr="009923E9">
        <w:rPr>
          <w:lang w:eastAsia="ko-KR"/>
        </w:rPr>
        <w:t>are</w:t>
      </w:r>
      <w:r w:rsidRPr="009923E9">
        <w:t xml:space="preserve"> almost identical, but computational methods differ considerably. Where the total future expectation is always finite, for example, DP can use the expected total reward over the decision making horizon. For a problem assuming infinite horizon, however, </w:t>
      </w:r>
      <w:r w:rsidRPr="009923E9">
        <w:rPr>
          <w:rFonts w:eastAsia="Batang"/>
          <w:lang w:eastAsia="ko-KR"/>
        </w:rPr>
        <w:t xml:space="preserve">average expected reward per unit time is used because the </w:t>
      </w:r>
      <w:r w:rsidRPr="009923E9">
        <w:t xml:space="preserve">policy and expected reward can be assumed to be independent of time t </w:t>
      </w:r>
      <w:r w:rsidRPr="009923E9">
        <w:rPr>
          <w:rFonts w:eastAsia="Batang"/>
          <w:lang w:eastAsia="ko-KR"/>
        </w:rPr>
        <w:t>over the infinitely long trajectory</w:t>
      </w:r>
      <w:r w:rsidRPr="009923E9">
        <w:t>.</w:t>
      </w:r>
    </w:p>
    <w:p w:rsidR="007374FF" w:rsidRPr="00B17ABA" w:rsidRDefault="007374FF" w:rsidP="007374FF">
      <w:pPr>
        <w:jc w:val="both"/>
        <w:rPr>
          <w:rFonts w:ascii="Times New Roman" w:hAnsi="Times New Roman" w:cs="Times New Roman"/>
          <w:bCs/>
        </w:rPr>
      </w:pPr>
      <w:r w:rsidRPr="00B17ABA">
        <w:rPr>
          <w:rFonts w:eastAsia="Malgun Gothic" w:cstheme="majorBidi"/>
          <w:lang w:eastAsia="ko-KR"/>
        </w:rPr>
        <w:t xml:space="preserve">SDDPs can be also specified in different ways depending on the decision-maker’s perspective. </w:t>
      </w:r>
      <w:r w:rsidRPr="00B17ABA">
        <w:rPr>
          <w:rFonts w:ascii="Times New Roman" w:hAnsi="Times New Roman" w:cs="Times New Roman"/>
          <w:lang w:eastAsia="ko-KR"/>
        </w:rPr>
        <w:t>Although the decision</w:t>
      </w:r>
      <w:r w:rsidRPr="00B17ABA">
        <w:rPr>
          <w:rFonts w:ascii="Times New Roman" w:eastAsia="Malgun Gothic" w:hAnsi="Times New Roman" w:cs="Times New Roman"/>
          <w:lang w:eastAsia="ko-KR"/>
        </w:rPr>
        <w:t>-</w:t>
      </w:r>
      <w:r w:rsidRPr="00B17ABA">
        <w:rPr>
          <w:rFonts w:ascii="Times New Roman" w:hAnsi="Times New Roman" w:cs="Times New Roman"/>
          <w:lang w:eastAsia="ko-KR"/>
        </w:rPr>
        <w:t xml:space="preserve">makers generally pursue maximising total treatment net benefits in SDDPs, one may be interested in developing an evidence-based stepped-care guideline in a population perspective </w:t>
      </w:r>
      <w:r w:rsidRPr="00B17ABA">
        <w:rPr>
          <w:rFonts w:ascii="Times New Roman" w:hAnsi="Times New Roman" w:cs="Times New Roman"/>
          <w:bCs/>
        </w:rPr>
        <w:t xml:space="preserve">(i.e., what is the optimal initial drug and then what is the optimal second or third-line drug after the previous drug fails to control the disease), but </w:t>
      </w:r>
      <w:r w:rsidRPr="00B17ABA">
        <w:rPr>
          <w:rFonts w:ascii="Times New Roman" w:hAnsi="Times New Roman" w:cs="Times New Roman"/>
          <w:bCs/>
          <w:lang w:eastAsia="ko-KR"/>
        </w:rPr>
        <w:t xml:space="preserve">the </w:t>
      </w:r>
      <w:r w:rsidRPr="00B17ABA">
        <w:rPr>
          <w:rFonts w:ascii="Times New Roman" w:hAnsi="Times New Roman" w:cs="Times New Roman"/>
          <w:bCs/>
        </w:rPr>
        <w:t xml:space="preserve">other may be interested in dynamic treatment assignment in an individual patient’s perspective to provide a tailored optimal treatment sequence to the patients’ need for treatment. </w:t>
      </w:r>
    </w:p>
    <w:p w:rsidR="007374FF" w:rsidRPr="00B17ABA" w:rsidRDefault="007374FF" w:rsidP="007374FF">
      <w:pPr>
        <w:jc w:val="both"/>
        <w:rPr>
          <w:rFonts w:eastAsia="Malgun Gothic" w:cstheme="majorBidi"/>
          <w:lang w:eastAsia="ko-KR"/>
        </w:rPr>
      </w:pPr>
      <w:r w:rsidRPr="00B17ABA">
        <w:rPr>
          <w:rFonts w:eastAsia="Malgun Gothic"/>
          <w:lang w:eastAsia="ko-KR"/>
        </w:rPr>
        <w:t xml:space="preserve">For the former, the search space can be constructed with a set of complete solutions, which is a set of </w:t>
      </w:r>
      <w:r w:rsidRPr="00B17ABA">
        <w:rPr>
          <w:bCs/>
        </w:rPr>
        <w:t xml:space="preserve">all possible treatment sequences in the context of SDDPs. </w:t>
      </w:r>
      <w:r w:rsidRPr="00B17ABA">
        <w:rPr>
          <w:lang w:eastAsia="ko-KR"/>
        </w:rPr>
        <w:t xml:space="preserve">In this case, each complete treatment sequence </w:t>
      </w:r>
      <w:r w:rsidRPr="00B17ABA">
        <w:t xml:space="preserve">is referred to as deterministic policy because </w:t>
      </w:r>
      <w:r w:rsidRPr="00B17ABA">
        <w:rPr>
          <w:rFonts w:hint="eastAsia"/>
          <w:lang w:eastAsia="ko-KR"/>
        </w:rPr>
        <w:t>m</w:t>
      </w:r>
      <w:r w:rsidRPr="00B17ABA">
        <w:t xml:space="preserve">apping from the current drug to the next drug is already determined by the complete treatment sequence. As the algorithm works with complete solution, it can provide at least a potential answer based </w:t>
      </w:r>
      <w:r w:rsidRPr="00B17ABA">
        <w:lastRenderedPageBreak/>
        <w:t>on the search experience, wherever it stops. For the underlying evaluation model, cohort models such as decision trees and Markov models would be more relevant.</w:t>
      </w:r>
    </w:p>
    <w:p w:rsidR="007374FF" w:rsidRPr="00B17ABA" w:rsidRDefault="007374FF" w:rsidP="007374FF">
      <w:pPr>
        <w:jc w:val="both"/>
        <w:rPr>
          <w:rFonts w:ascii="Times New Roman" w:hAnsi="Times New Roman" w:cs="Times New Roman"/>
          <w:bCs/>
        </w:rPr>
      </w:pPr>
      <w:r w:rsidRPr="00B17ABA">
        <w:t>The latter will need a more flexible approach to generate an individual patient’s disease pathway and to assign a drug to individual health state. I</w:t>
      </w:r>
      <w:r w:rsidRPr="009923E9">
        <w:rPr>
          <w:rFonts w:eastAsia="Batang"/>
          <w:lang w:eastAsia="ko-KR"/>
        </w:rPr>
        <w:t xml:space="preserve">nstead of having a fixed patients’ case to </w:t>
      </w:r>
      <w:r w:rsidR="000A2983" w:rsidRPr="00B17ABA">
        <w:rPr>
          <w:rFonts w:eastAsia="Batang"/>
          <w:lang w:eastAsia="ko-KR"/>
        </w:rPr>
        <w:t>optimise</w:t>
      </w:r>
      <w:r w:rsidRPr="009923E9">
        <w:rPr>
          <w:rFonts w:eastAsia="Batang"/>
          <w:lang w:eastAsia="ko-KR"/>
        </w:rPr>
        <w:t xml:space="preserve">, the overall problem can be divided into a set of sub-problems, which have a set of possible health states and treatment options, by decision-making point. A simulation model randomly generates the individual patient’s health state in each period and allows the drug selected the actual instance is revealed. This approach, then, combines the individual or partial solutions to get a complete answer for the overall problem. </w:t>
      </w:r>
      <w:r w:rsidRPr="00B17ABA">
        <w:rPr>
          <w:rFonts w:ascii="Times New Roman" w:eastAsia="Malgun Gothic" w:hAnsi="Times New Roman" w:cs="Times New Roman"/>
          <w:lang w:val="en-US" w:eastAsia="ko-KR"/>
        </w:rPr>
        <w:t xml:space="preserve">This enables one to </w:t>
      </w:r>
      <w:r w:rsidRPr="00B17ABA">
        <w:rPr>
          <w:rFonts w:ascii="Times New Roman" w:eastAsia="Malgun Gothic" w:hAnsi="Times New Roman" w:cs="Times New Roman"/>
          <w:lang w:eastAsia="ko-KR"/>
        </w:rPr>
        <w:t xml:space="preserve">operate the sequential decision-making process, </w:t>
      </w:r>
      <w:r w:rsidRPr="00B17ABA">
        <w:rPr>
          <w:rFonts w:ascii="Times New Roman" w:hAnsi="Times New Roman" w:cs="Times New Roman"/>
          <w:bCs/>
        </w:rPr>
        <w:t xml:space="preserve">considering inter-patients variability in risk factors and response to treatment over time. </w:t>
      </w:r>
      <w:r w:rsidRPr="009923E9">
        <w:rPr>
          <w:rFonts w:eastAsia="Batang"/>
          <w:lang w:eastAsia="ko-KR"/>
        </w:rPr>
        <w:t>The allowable set of incomplete or partial treatment sequences reside</w:t>
      </w:r>
      <w:r w:rsidRPr="009923E9">
        <w:rPr>
          <w:lang w:eastAsia="ko-KR"/>
        </w:rPr>
        <w:t>s</w:t>
      </w:r>
      <w:r w:rsidRPr="009923E9">
        <w:rPr>
          <w:rFonts w:eastAsia="Batang"/>
          <w:lang w:eastAsia="ko-KR"/>
        </w:rPr>
        <w:t xml:space="preserve"> in a subset of the original decision space by health state, and then varies as patients’ health state progresses with a given probability. </w:t>
      </w:r>
      <w:r w:rsidRPr="009923E9">
        <w:rPr>
          <w:rFonts w:cstheme="minorHAnsi"/>
        </w:rPr>
        <w:t>The knowledge about the previous search can be used to advance the search after a change.</w:t>
      </w:r>
      <w:r w:rsidRPr="009923E9">
        <w:rPr>
          <w:rFonts w:cstheme="minorHAnsi"/>
          <w:lang w:eastAsia="ko-KR"/>
        </w:rPr>
        <w:t xml:space="preserve"> </w:t>
      </w:r>
      <w:r w:rsidRPr="009923E9">
        <w:t xml:space="preserve">The decision rule is said to be stochastic (or </w:t>
      </w:r>
      <w:r w:rsidR="000A2983" w:rsidRPr="00B17ABA">
        <w:t>randomis</w:t>
      </w:r>
      <w:r w:rsidRPr="009923E9">
        <w:t xml:space="preserve">ed) because </w:t>
      </w:r>
      <w:r w:rsidRPr="009923E9">
        <w:rPr>
          <w:rFonts w:cstheme="minorHAnsi"/>
          <w:lang w:eastAsia="ko-KR"/>
        </w:rPr>
        <w:t>m</w:t>
      </w:r>
      <w:r w:rsidRPr="009923E9">
        <w:rPr>
          <w:rFonts w:eastAsia="Malgun Gothic" w:cstheme="minorHAnsi"/>
          <w:lang w:val="en-US" w:eastAsia="ko-KR"/>
        </w:rPr>
        <w:t xml:space="preserve">apping from the current state to the next state </w:t>
      </w:r>
      <w:r w:rsidRPr="009923E9">
        <w:rPr>
          <w:lang w:eastAsia="ko-KR"/>
        </w:rPr>
        <w:t>is stochastic</w:t>
      </w:r>
      <w:r w:rsidRPr="009923E9">
        <w:t xml:space="preserve">. </w:t>
      </w:r>
    </w:p>
    <w:p w:rsidR="000A2983" w:rsidRPr="00B17ABA" w:rsidRDefault="000A2983" w:rsidP="000A2983">
      <w:pPr>
        <w:jc w:val="both"/>
        <w:rPr>
          <w:rFonts w:ascii="Times New Roman" w:hAnsi="Times New Roman" w:cs="Times New Roman"/>
          <w:lang w:eastAsia="ko-KR"/>
        </w:rPr>
      </w:pPr>
      <w:r w:rsidRPr="00B17ABA">
        <w:rPr>
          <w:rFonts w:eastAsia="Malgun Gothic" w:hint="eastAsia"/>
          <w:lang w:eastAsia="ko-KR"/>
        </w:rPr>
        <w:t xml:space="preserve">On </w:t>
      </w:r>
      <w:r w:rsidRPr="00B17ABA">
        <w:rPr>
          <w:rFonts w:eastAsia="Malgun Gothic"/>
          <w:lang w:eastAsia="ko-KR"/>
        </w:rPr>
        <w:t>the premise that</w:t>
      </w:r>
      <w:r w:rsidRPr="00B17ABA">
        <w:rPr>
          <w:rFonts w:eastAsia="Malgun Gothic" w:hint="eastAsia"/>
          <w:lang w:eastAsia="ko-KR"/>
        </w:rPr>
        <w:t xml:space="preserve"> </w:t>
      </w:r>
      <w:r w:rsidRPr="00B17ABA">
        <w:rPr>
          <w:rFonts w:eastAsia="Malgun Gothic"/>
          <w:lang w:eastAsia="ko-KR"/>
        </w:rPr>
        <w:t>SDDPs</w:t>
      </w:r>
      <w:r w:rsidRPr="00B17ABA">
        <w:rPr>
          <w:rFonts w:eastAsia="Malgun Gothic" w:hint="eastAsia"/>
          <w:lang w:eastAsia="ko-KR"/>
        </w:rPr>
        <w:t xml:space="preserve"> have a </w:t>
      </w:r>
      <w:r w:rsidRPr="00B17ABA">
        <w:rPr>
          <w:rFonts w:eastAsia="Malgun Gothic"/>
          <w:lang w:eastAsia="ko-KR"/>
        </w:rPr>
        <w:t xml:space="preserve">similar </w:t>
      </w:r>
      <w:r w:rsidRPr="00B17ABA">
        <w:rPr>
          <w:rFonts w:eastAsia="Malgun Gothic" w:hint="eastAsia"/>
          <w:lang w:eastAsia="ko-KR"/>
        </w:rPr>
        <w:t xml:space="preserve">property of </w:t>
      </w:r>
      <w:r w:rsidRPr="00B17ABA">
        <w:rPr>
          <w:rFonts w:eastAsia="Malgun Gothic"/>
          <w:lang w:eastAsia="ko-KR"/>
        </w:rPr>
        <w:t xml:space="preserve">the stochastic sequential decision problems, the following section mathematically </w:t>
      </w:r>
      <w:r w:rsidRPr="00B17ABA">
        <w:rPr>
          <w:rFonts w:ascii="Times New Roman" w:hAnsi="Times New Roman" w:cs="Times New Roman"/>
        </w:rPr>
        <w:t>defined SDDPs using the framework of MDP, assuming that the given SDDP is a discrete-time Markov problem having a finite state/action spaces in a finite set of decision times. T</w:t>
      </w:r>
      <w:r w:rsidRPr="00B17ABA">
        <w:rPr>
          <w:rFonts w:ascii="Times New Roman" w:hAnsi="Times New Roman" w:cs="Times New Roman"/>
          <w:lang w:eastAsia="ko-KR"/>
        </w:rPr>
        <w:t>he decision</w:t>
      </w:r>
      <w:r w:rsidRPr="00B17ABA">
        <w:rPr>
          <w:rFonts w:ascii="Times New Roman" w:eastAsia="Malgun Gothic" w:hAnsi="Times New Roman" w:cs="Times New Roman"/>
          <w:lang w:eastAsia="ko-KR"/>
        </w:rPr>
        <w:t>-</w:t>
      </w:r>
      <w:r w:rsidRPr="00B17ABA">
        <w:rPr>
          <w:rFonts w:ascii="Times New Roman" w:hAnsi="Times New Roman" w:cs="Times New Roman"/>
          <w:lang w:eastAsia="ko-KR"/>
        </w:rPr>
        <w:t>maker was assumed to pursue maximising total treatment net benefits in SDDPs from a population perspective. These assumptions were used in the whole thesis, but can be extended to DES using a continuous-time for patient’s perspective in future research.</w:t>
      </w:r>
    </w:p>
    <w:p w:rsidR="00F76ADC" w:rsidRPr="00B17ABA" w:rsidRDefault="00F76ADC">
      <w:pPr>
        <w:jc w:val="both"/>
      </w:pPr>
      <w:r w:rsidRPr="00B17ABA">
        <w:br w:type="page"/>
      </w:r>
    </w:p>
    <w:p w:rsidR="00837CB1" w:rsidRPr="00B17ABA" w:rsidRDefault="00837CB1" w:rsidP="001A2558">
      <w:pPr>
        <w:pStyle w:val="Heading2"/>
      </w:pPr>
      <w:bookmarkStart w:id="48" w:name="_Ref423423872"/>
      <w:bookmarkStart w:id="49" w:name="_Toc426018028"/>
      <w:r w:rsidRPr="00B17ABA">
        <w:lastRenderedPageBreak/>
        <w:t xml:space="preserve">Mathematical description of </w:t>
      </w:r>
      <w:r w:rsidR="008369CD" w:rsidRPr="00B17ABA">
        <w:t>sequential drug decision problems</w:t>
      </w:r>
      <w:bookmarkEnd w:id="48"/>
      <w:bookmarkEnd w:id="49"/>
      <w:r w:rsidRPr="00B17ABA">
        <w:tab/>
      </w:r>
    </w:p>
    <w:p w:rsidR="00837CB1" w:rsidRPr="00B17ABA" w:rsidRDefault="00837CB1">
      <w:pPr>
        <w:jc w:val="both"/>
        <w:rPr>
          <w:rFonts w:ascii="Times New Roman" w:eastAsia="Malgun Gothic" w:hAnsi="Times New Roman" w:cs="Times New Roman"/>
          <w:bCs/>
          <w:lang w:eastAsia="ko-KR"/>
        </w:rPr>
      </w:pPr>
      <w:r w:rsidRPr="00B17ABA">
        <w:rPr>
          <w:rFonts w:ascii="Times New Roman" w:hAnsi="Times New Roman" w:cs="Times New Roman"/>
        </w:rPr>
        <w:t>SDDPs</w:t>
      </w:r>
      <w:r w:rsidR="007F0F6C" w:rsidRPr="00B17ABA">
        <w:rPr>
          <w:rFonts w:ascii="Times New Roman" w:hAnsi="Times New Roman" w:cs="Times New Roman"/>
        </w:rPr>
        <w:t xml:space="preserve"> </w:t>
      </w:r>
      <w:r w:rsidRPr="00B17ABA">
        <w:rPr>
          <w:rFonts w:ascii="Times New Roman" w:hAnsi="Times New Roman" w:cs="Times New Roman"/>
        </w:rPr>
        <w:t xml:space="preserve">involve patients experiencing a series of health-related and drug-related events </w:t>
      </w:r>
      <w:r w:rsidR="000A3C2D" w:rsidRPr="00B17ABA">
        <w:rPr>
          <w:rFonts w:ascii="Times New Roman" w:hAnsi="Times New Roman" w:cs="Times New Roman"/>
        </w:rPr>
        <w:t>over</w:t>
      </w:r>
      <w:r w:rsidR="007F0F6C" w:rsidRPr="00B17ABA">
        <w:rPr>
          <w:rFonts w:ascii="Times New Roman" w:hAnsi="Times New Roman" w:cs="Times New Roman"/>
        </w:rPr>
        <w:t xml:space="preserve"> </w:t>
      </w:r>
      <w:r w:rsidRPr="00B17ABA">
        <w:rPr>
          <w:rFonts w:ascii="Times New Roman" w:hAnsi="Times New Roman" w:cs="Times New Roman"/>
        </w:rPr>
        <w:t xml:space="preserve">a finite time. A finite set of </w:t>
      </w:r>
      <w:r w:rsidRPr="00B17ABA">
        <w:rPr>
          <w:rFonts w:ascii="Times New Roman" w:eastAsia="Malgun Gothic" w:hAnsi="Times New Roman" w:cs="Times New Roman"/>
          <w:lang w:eastAsia="ko-KR"/>
        </w:rPr>
        <w:t xml:space="preserve">mutually exclusive health </w:t>
      </w:r>
      <w:r w:rsidRPr="00B17ABA">
        <w:rPr>
          <w:rFonts w:ascii="Times New Roman" w:hAnsi="Times New Roman" w:cs="Times New Roman"/>
        </w:rPr>
        <w:t xml:space="preserve">states </w:t>
      </w:r>
      <w:r w:rsidRPr="00B17ABA">
        <w:rPr>
          <w:rFonts w:ascii="Times New Roman" w:hAnsi="Times New Roman" w:cs="Times New Roman"/>
          <w:i/>
        </w:rPr>
        <w:t>h</w:t>
      </w:r>
      <w:r w:rsidRPr="00B17ABA">
        <w:rPr>
          <w:rFonts w:ascii="Cambria Math" w:hAnsi="Cambria Math" w:cs="Cambria Math"/>
          <w:i/>
        </w:rPr>
        <w:t>∈</w:t>
      </w:r>
      <w:r w:rsidRPr="00B17ABA">
        <w:rPr>
          <w:rFonts w:ascii="Times New Roman" w:hAnsi="Times New Roman" w:cs="Times New Roman"/>
          <w:i/>
        </w:rPr>
        <w:t>H</w:t>
      </w:r>
      <w:r w:rsidR="007F0F6C" w:rsidRPr="00B17ABA">
        <w:rPr>
          <w:rFonts w:ascii="Times New Roman" w:hAnsi="Times New Roman" w:cs="Times New Roman"/>
          <w:i/>
        </w:rPr>
        <w:t xml:space="preserve"> </w:t>
      </w:r>
      <w:r w:rsidRPr="00B17ABA">
        <w:rPr>
          <w:rFonts w:ascii="Times New Roman" w:hAnsi="Times New Roman" w:cs="Times New Roman"/>
          <w:bCs/>
        </w:rPr>
        <w:t xml:space="preserve">and </w:t>
      </w:r>
      <w:r w:rsidRPr="00B17ABA">
        <w:rPr>
          <w:rFonts w:ascii="Times New Roman" w:hAnsi="Times New Roman" w:cs="Times New Roman"/>
        </w:rPr>
        <w:t>drugs</w:t>
      </w:r>
      <w:r w:rsidR="007F0F6C" w:rsidRPr="00B17ABA">
        <w:rPr>
          <w:rFonts w:ascii="Times New Roman" w:hAnsi="Times New Roman" w:cs="Times New Roman"/>
        </w:rPr>
        <w:t xml:space="preserve"> </w:t>
      </w:r>
      <w:r w:rsidRPr="00B17ABA">
        <w:rPr>
          <w:rFonts w:ascii="Times New Roman" w:eastAsia="Malgun Gothic" w:hAnsi="Times New Roman" w:cs="Times New Roman"/>
          <w:i/>
          <w:lang w:eastAsia="ko-KR"/>
        </w:rPr>
        <w:t>a</w:t>
      </w:r>
      <w:r w:rsidRPr="00B17ABA">
        <w:rPr>
          <w:rFonts w:ascii="Cambria Math" w:eastAsia="Malgun Gothic" w:hAnsi="Cambria Math" w:cs="Cambria Math"/>
          <w:i/>
          <w:lang w:eastAsia="ko-KR"/>
        </w:rPr>
        <w:t>∈</w:t>
      </w:r>
      <w:r w:rsidRPr="00B17ABA">
        <w:rPr>
          <w:rFonts w:ascii="Times New Roman" w:eastAsia="Malgun Gothic" w:hAnsi="Times New Roman" w:cs="Times New Roman"/>
          <w:i/>
          <w:lang w:eastAsia="ko-KR"/>
        </w:rPr>
        <w:t>A</w:t>
      </w:r>
      <w:r w:rsidRPr="00B17ABA">
        <w:rPr>
          <w:rFonts w:ascii="Times New Roman" w:eastAsia="Malgun Gothic" w:hAnsi="Times New Roman" w:cs="Times New Roman"/>
          <w:lang w:eastAsia="ko-KR"/>
        </w:rPr>
        <w:t xml:space="preserve"> are defined.</w:t>
      </w:r>
      <w:r w:rsidRPr="00B17ABA">
        <w:rPr>
          <w:rFonts w:ascii="Times New Roman" w:hAnsi="Times New Roman" w:cs="Times New Roman"/>
          <w:bCs/>
        </w:rPr>
        <w:t xml:space="preserve"> Note that a drug </w:t>
      </w:r>
      <w:r w:rsidRPr="00B17ABA">
        <w:rPr>
          <w:rFonts w:ascii="Times New Roman" w:hAnsi="Times New Roman" w:cs="Times New Roman"/>
          <w:bCs/>
          <w:i/>
        </w:rPr>
        <w:t>a</w:t>
      </w:r>
      <w:r w:rsidRPr="00B17ABA">
        <w:rPr>
          <w:rFonts w:ascii="Times New Roman" w:hAnsi="Times New Roman" w:cs="Times New Roman"/>
          <w:bCs/>
        </w:rPr>
        <w:t xml:space="preserve"> defined here refers to a single treatment regimen</w:t>
      </w:r>
      <w:r w:rsidR="0050314D" w:rsidRPr="00B17ABA">
        <w:rPr>
          <w:rFonts w:ascii="Times New Roman" w:hAnsi="Times New Roman" w:cs="Times New Roman"/>
          <w:bCs/>
        </w:rPr>
        <w:t>,</w:t>
      </w:r>
      <w:r w:rsidRPr="00B17ABA">
        <w:rPr>
          <w:rFonts w:ascii="Times New Roman" w:hAnsi="Times New Roman" w:cs="Times New Roman"/>
          <w:bCs/>
        </w:rPr>
        <w:t xml:space="preserve"> which could be a single drug (potentially with different doses)</w:t>
      </w:r>
      <w:r w:rsidR="0050314D" w:rsidRPr="00B17ABA">
        <w:rPr>
          <w:rFonts w:ascii="Times New Roman" w:hAnsi="Times New Roman" w:cs="Times New Roman"/>
          <w:bCs/>
        </w:rPr>
        <w:t>,</w:t>
      </w:r>
      <w:r w:rsidRPr="00B17ABA">
        <w:rPr>
          <w:rFonts w:ascii="Times New Roman" w:hAnsi="Times New Roman" w:cs="Times New Roman"/>
          <w:bCs/>
        </w:rPr>
        <w:t xml:space="preserve"> or a combination of more than one drug in circumstances where multiple drugs may be prescribed at the same time. </w:t>
      </w:r>
      <w:r w:rsidRPr="00B17ABA">
        <w:rPr>
          <w:rFonts w:ascii="Times New Roman" w:eastAsia="Malgun Gothic" w:hAnsi="Times New Roman" w:cs="Times New Roman"/>
          <w:bCs/>
          <w:lang w:eastAsia="ko-KR"/>
        </w:rPr>
        <w:t>G</w:t>
      </w:r>
      <w:r w:rsidRPr="00B17ABA">
        <w:rPr>
          <w:rFonts w:ascii="Times New Roman" w:hAnsi="Times New Roman" w:cs="Times New Roman"/>
          <w:bCs/>
        </w:rPr>
        <w:t xml:space="preserve">iven a health state </w:t>
      </w:r>
      <w:r w:rsidRPr="00B17ABA">
        <w:rPr>
          <w:rFonts w:ascii="Times New Roman" w:hAnsi="Times New Roman" w:cs="Times New Roman"/>
          <w:bCs/>
          <w:i/>
        </w:rPr>
        <w:t>s</w:t>
      </w:r>
      <w:r w:rsidRPr="00B17ABA">
        <w:rPr>
          <w:rFonts w:ascii="Times New Roman" w:hAnsi="Times New Roman" w:cs="Times New Roman"/>
          <w:bCs/>
          <w:i/>
          <w:vertAlign w:val="subscript"/>
        </w:rPr>
        <w:t>t</w:t>
      </w:r>
      <w:r w:rsidRPr="00B17ABA">
        <w:rPr>
          <w:rFonts w:ascii="Cambria Math" w:hAnsi="Cambria Math" w:cs="Cambria Math"/>
          <w:i/>
        </w:rPr>
        <w:t>∈</w:t>
      </w:r>
      <w:r w:rsidRPr="00B17ABA">
        <w:rPr>
          <w:rFonts w:ascii="Times New Roman" w:hAnsi="Times New Roman" w:cs="Times New Roman"/>
          <w:i/>
        </w:rPr>
        <w:t>H</w:t>
      </w:r>
      <w:r w:rsidRPr="00B17ABA">
        <w:rPr>
          <w:rFonts w:ascii="Times New Roman" w:hAnsi="Times New Roman" w:cs="Times New Roman"/>
          <w:bCs/>
        </w:rPr>
        <w:t xml:space="preserve"> at time </w:t>
      </w:r>
      <w:r w:rsidRPr="00B17ABA">
        <w:rPr>
          <w:rFonts w:ascii="Times New Roman" w:hAnsi="Times New Roman" w:cs="Times New Roman"/>
          <w:bCs/>
          <w:i/>
        </w:rPr>
        <w:t>t</w:t>
      </w:r>
      <w:r w:rsidRPr="00B17ABA">
        <w:rPr>
          <w:rFonts w:ascii="Times New Roman" w:hAnsi="Times New Roman" w:cs="Times New Roman"/>
          <w:bCs/>
        </w:rPr>
        <w:t xml:space="preserve">, the selected </w:t>
      </w:r>
      <w:r w:rsidRPr="00B17ABA">
        <w:rPr>
          <w:rFonts w:ascii="Times New Roman" w:eastAsia="Malgun Gothic" w:hAnsi="Times New Roman" w:cs="Times New Roman"/>
          <w:bCs/>
          <w:lang w:eastAsia="ko-KR"/>
        </w:rPr>
        <w:t xml:space="preserve">drug </w:t>
      </w:r>
      <w:r w:rsidRPr="00B17ABA">
        <w:rPr>
          <w:rFonts w:ascii="Times New Roman" w:eastAsia="Malgun Gothic" w:hAnsi="Times New Roman" w:cs="Times New Roman"/>
          <w:bCs/>
          <w:i/>
          <w:lang w:eastAsia="ko-KR"/>
        </w:rPr>
        <w:t>x</w:t>
      </w:r>
      <w:r w:rsidRPr="00B17ABA">
        <w:rPr>
          <w:rFonts w:ascii="Times New Roman" w:eastAsia="Malgun Gothic" w:hAnsi="Times New Roman" w:cs="Times New Roman"/>
          <w:bCs/>
          <w:i/>
          <w:vertAlign w:val="subscript"/>
          <w:lang w:eastAsia="ko-KR"/>
        </w:rPr>
        <w:t>t</w:t>
      </w:r>
      <w:r w:rsidRPr="00B17ABA">
        <w:rPr>
          <w:rFonts w:ascii="Cambria Math" w:hAnsi="Cambria Math" w:cs="Cambria Math"/>
          <w:i/>
        </w:rPr>
        <w:t>∈</w:t>
      </w:r>
      <w:r w:rsidRPr="00B17ABA">
        <w:rPr>
          <w:rFonts w:ascii="Times New Roman" w:hAnsi="Times New Roman" w:cs="Times New Roman"/>
          <w:i/>
        </w:rPr>
        <w:t>A</w:t>
      </w:r>
      <w:r w:rsidR="007F0F6C" w:rsidRPr="00B17ABA">
        <w:rPr>
          <w:rFonts w:ascii="Times New Roman" w:hAnsi="Times New Roman" w:cs="Times New Roman"/>
          <w:i/>
        </w:rPr>
        <w:t xml:space="preserve"> </w:t>
      </w:r>
      <w:r w:rsidRPr="00B17ABA">
        <w:rPr>
          <w:rFonts w:ascii="Times New Roman" w:hAnsi="Times New Roman" w:cs="Times New Roman"/>
          <w:bCs/>
        </w:rPr>
        <w:t>has an impact on both the next health state</w:t>
      </w:r>
      <w:r w:rsidR="00E714E8" w:rsidRPr="00B17ABA">
        <w:rPr>
          <w:rFonts w:ascii="Times New Roman" w:hAnsi="Times New Roman" w:cs="Times New Roman"/>
          <w:bCs/>
        </w:rPr>
        <w:t xml:space="preserve"> </w:t>
      </w:r>
      <w:r w:rsidRPr="00B17ABA">
        <w:rPr>
          <w:rFonts w:ascii="Times New Roman" w:hAnsi="Times New Roman" w:cs="Times New Roman"/>
          <w:bCs/>
          <w:i/>
        </w:rPr>
        <w:t>s</w:t>
      </w:r>
      <w:r w:rsidRPr="00B17ABA">
        <w:rPr>
          <w:rFonts w:ascii="Times New Roman" w:hAnsi="Times New Roman" w:cs="Times New Roman"/>
          <w:bCs/>
          <w:i/>
          <w:vertAlign w:val="subscript"/>
        </w:rPr>
        <w:t>t</w:t>
      </w:r>
      <w:r w:rsidRPr="00B17ABA">
        <w:rPr>
          <w:rFonts w:ascii="Times New Roman" w:hAnsi="Times New Roman" w:cs="Times New Roman"/>
          <w:bCs/>
          <w:i/>
        </w:rPr>
        <w:t>→s</w:t>
      </w:r>
      <w:r w:rsidRPr="00B17ABA">
        <w:rPr>
          <w:rFonts w:ascii="Times New Roman" w:hAnsi="Times New Roman" w:cs="Times New Roman"/>
          <w:bCs/>
          <w:i/>
          <w:vertAlign w:val="subscript"/>
        </w:rPr>
        <w:t>t+1</w:t>
      </w:r>
      <w:r w:rsidR="00E714E8" w:rsidRPr="00B17ABA">
        <w:rPr>
          <w:rFonts w:ascii="Times New Roman" w:hAnsi="Times New Roman" w:cs="Times New Roman"/>
          <w:bCs/>
          <w:i/>
        </w:rPr>
        <w:t xml:space="preserve"> </w:t>
      </w:r>
      <w:r w:rsidRPr="00B17ABA">
        <w:rPr>
          <w:rFonts w:ascii="Times New Roman" w:hAnsi="Times New Roman" w:cs="Times New Roman"/>
          <w:bCs/>
        </w:rPr>
        <w:t>and the costs/benefits</w:t>
      </w:r>
      <w:r w:rsidR="007F0F6C" w:rsidRPr="00B17ABA">
        <w:rPr>
          <w:rFonts w:ascii="Times New Roman" w:hAnsi="Times New Roman" w:cs="Times New Roman"/>
          <w:bCs/>
        </w:rPr>
        <w:t xml:space="preserve"> </w:t>
      </w:r>
      <w:r w:rsidRPr="00B17ABA">
        <w:rPr>
          <w:rFonts w:ascii="Times New Roman" w:hAnsi="Times New Roman" w:cs="Times New Roman"/>
          <w:bCs/>
        </w:rPr>
        <w:t>associated with this transition.</w:t>
      </w:r>
    </w:p>
    <w:p w:rsidR="00837CB1" w:rsidRPr="00B17ABA" w:rsidRDefault="00837CB1" w:rsidP="00915895">
      <w:pPr>
        <w:jc w:val="both"/>
        <w:rPr>
          <w:rFonts w:ascii="Times New Roman" w:hAnsi="Times New Roman" w:cs="Times New Roman"/>
        </w:rPr>
      </w:pPr>
      <w:r w:rsidRPr="00B17ABA">
        <w:rPr>
          <w:rFonts w:ascii="Times New Roman" w:hAnsi="Times New Roman" w:cs="Times New Roman"/>
        </w:rPr>
        <w:t xml:space="preserve">As the health state transitions are not fully known in advance, </w:t>
      </w:r>
      <w:r w:rsidRPr="00B17ABA">
        <w:rPr>
          <w:rFonts w:ascii="Times New Roman" w:hAnsi="Times New Roman" w:cs="Times New Roman"/>
          <w:bCs/>
        </w:rPr>
        <w:t>a</w:t>
      </w:r>
      <w:r w:rsidRPr="00B17ABA">
        <w:rPr>
          <w:rFonts w:ascii="Times New Roman" w:hAnsi="Times New Roman" w:cs="Times New Roman"/>
        </w:rPr>
        <w:t xml:space="preserve"> transition probability function</w:t>
      </w:r>
      <w:r w:rsidR="004B558E" w:rsidRPr="00B17ABA">
        <w:rPr>
          <w:rFonts w:ascii="Times New Roman" w:hAnsi="Times New Roman" w:cs="Times New Roman"/>
        </w:rPr>
        <w:t xml:space="preserve"> </w:t>
      </w:r>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s</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oMath>
      <w:r w:rsidR="004B558E" w:rsidRPr="00B17ABA">
        <w:rPr>
          <w:rFonts w:ascii="Times New Roman" w:hAnsi="Times New Roman" w:cs="Times New Roman"/>
        </w:rPr>
        <w:t xml:space="preserve"> </w:t>
      </w:r>
      <w:r w:rsidRPr="00B17ABA">
        <w:rPr>
          <w:rFonts w:ascii="Times New Roman" w:hAnsi="Times New Roman" w:cs="Times New Roman"/>
        </w:rPr>
        <w:t xml:space="preserve">can be used to represent the probability of the patients being in state </w:t>
      </w:r>
      <w:r w:rsidR="004B558E" w:rsidRPr="00B17ABA">
        <w:rPr>
          <w:rFonts w:ascii="Times New Roman" w:hAnsi="Times New Roman" w:cs="Times New Roman"/>
          <w:i/>
          <w:iCs/>
        </w:rPr>
        <w:t>s</w:t>
      </w:r>
      <w:r w:rsidR="004B558E" w:rsidRPr="00B17ABA">
        <w:rPr>
          <w:rFonts w:ascii="Times New Roman" w:hAnsi="Times New Roman" w:cs="Times New Roman"/>
          <w:i/>
          <w:iCs/>
          <w:vertAlign w:val="subscript"/>
        </w:rPr>
        <w:t>t+1</w:t>
      </w:r>
      <w:r w:rsidR="004B558E" w:rsidRPr="00B17ABA">
        <w:rPr>
          <w:rFonts w:ascii="Times New Roman" w:hAnsi="Times New Roman" w:cs="Times New Roman"/>
          <w:vertAlign w:val="subscript"/>
        </w:rPr>
        <w:t xml:space="preserve"> </w:t>
      </w:r>
      <w:r w:rsidRPr="00B17ABA">
        <w:rPr>
          <w:rFonts w:ascii="Times New Roman" w:hAnsi="Times New Roman" w:cs="Times New Roman"/>
        </w:rPr>
        <w:t xml:space="preserve">at time </w:t>
      </w:r>
      <w:r w:rsidRPr="00B17ABA">
        <w:rPr>
          <w:rFonts w:ascii="Times New Roman" w:hAnsi="Times New Roman" w:cs="Times New Roman"/>
          <w:i/>
        </w:rPr>
        <w:t>t+1</w:t>
      </w:r>
      <w:r w:rsidRPr="00B17ABA">
        <w:rPr>
          <w:rFonts w:ascii="Times New Roman" w:hAnsi="Times New Roman" w:cs="Times New Roman"/>
        </w:rPr>
        <w:t xml:space="preserve"> if drug </w:t>
      </w:r>
      <w:r w:rsidRPr="00B17ABA">
        <w:rPr>
          <w:rFonts w:ascii="Times New Roman" w:hAnsi="Times New Roman" w:cs="Times New Roman"/>
          <w:i/>
          <w:iCs/>
        </w:rPr>
        <w:t>x</w:t>
      </w:r>
      <w:r w:rsidRPr="00B17ABA">
        <w:rPr>
          <w:rFonts w:ascii="Times New Roman" w:eastAsia="Malgun Gothic" w:hAnsi="Times New Roman" w:cs="Times New Roman"/>
          <w:bCs/>
          <w:i/>
          <w:vertAlign w:val="subscript"/>
          <w:lang w:eastAsia="ko-KR"/>
        </w:rPr>
        <w:t>t</w:t>
      </w:r>
      <w:r w:rsidRPr="00B17ABA">
        <w:rPr>
          <w:rFonts w:ascii="Times New Roman" w:hAnsi="Times New Roman" w:cs="Times New Roman"/>
        </w:rPr>
        <w:t xml:space="preserve"> is chosen for health state </w:t>
      </w:r>
      <w:r w:rsidR="004B558E" w:rsidRPr="00B17ABA">
        <w:rPr>
          <w:rFonts w:ascii="Times New Roman" w:hAnsi="Times New Roman" w:cs="Times New Roman"/>
          <w:i/>
          <w:iCs/>
        </w:rPr>
        <w:t>s</w:t>
      </w:r>
      <w:r w:rsidR="004B558E" w:rsidRPr="00B17ABA">
        <w:rPr>
          <w:rFonts w:ascii="Times New Roman" w:hAnsi="Times New Roman" w:cs="Times New Roman"/>
          <w:i/>
          <w:iCs/>
          <w:vertAlign w:val="subscript"/>
        </w:rPr>
        <w:t>t</w:t>
      </w:r>
      <w:r w:rsidR="004B558E" w:rsidRPr="00B17ABA">
        <w:rPr>
          <w:rFonts w:ascii="Times New Roman" w:hAnsi="Times New Roman" w:cs="Times New Roman"/>
          <w:vertAlign w:val="subscript"/>
        </w:rPr>
        <w:t xml:space="preserve">  </w:t>
      </w:r>
      <w:r w:rsidRPr="00B17ABA">
        <w:rPr>
          <w:rFonts w:ascii="Times New Roman" w:hAnsi="Times New Roman" w:cs="Times New Roman"/>
        </w:rPr>
        <w:t xml:space="preserve">at time </w:t>
      </w:r>
      <w:r w:rsidRPr="00B17ABA">
        <w:rPr>
          <w:rFonts w:ascii="Times New Roman" w:hAnsi="Times New Roman" w:cs="Times New Roman"/>
          <w:i/>
        </w:rPr>
        <w:t>t</w:t>
      </w:r>
      <w:r w:rsidRPr="00B17ABA">
        <w:rPr>
          <w:rFonts w:ascii="Times New Roman" w:hAnsi="Times New Roman" w:cs="Times New Roman"/>
        </w:rPr>
        <w:t xml:space="preserve">. For simplicity, the transition probability </w:t>
      </w:r>
      <w:r w:rsidR="00915895" w:rsidRPr="00B17ABA">
        <w:rPr>
          <w:rFonts w:ascii="Times New Roman" w:hAnsi="Times New Roman" w:cs="Times New Roman"/>
        </w:rPr>
        <w:t>is often</w:t>
      </w:r>
      <w:r w:rsidRPr="00B17ABA">
        <w:rPr>
          <w:rFonts w:ascii="Times New Roman" w:hAnsi="Times New Roman" w:cs="Times New Roman"/>
        </w:rPr>
        <w:t xml:space="preserve"> assumed to follow the Markov property, which assumes no memory. That is, future states </w:t>
      </w:r>
      <w:r w:rsidR="004B558E" w:rsidRPr="00B17ABA">
        <w:rPr>
          <w:rFonts w:ascii="Times New Roman" w:hAnsi="Times New Roman" w:cs="Times New Roman"/>
          <w:i/>
          <w:iCs/>
        </w:rPr>
        <w:t>s</w:t>
      </w:r>
      <w:r w:rsidR="004B558E" w:rsidRPr="00B17ABA">
        <w:rPr>
          <w:rFonts w:ascii="Times New Roman" w:hAnsi="Times New Roman" w:cs="Times New Roman"/>
          <w:i/>
          <w:iCs/>
          <w:vertAlign w:val="subscript"/>
        </w:rPr>
        <w:t>t+1</w:t>
      </w:r>
      <w:r w:rsidR="004B558E" w:rsidRPr="00B17ABA">
        <w:rPr>
          <w:rFonts w:ascii="Times New Roman" w:hAnsi="Times New Roman" w:cs="Times New Roman"/>
          <w:vertAlign w:val="subscript"/>
        </w:rPr>
        <w:t xml:space="preserve"> </w:t>
      </w:r>
      <w:r w:rsidRPr="00B17ABA">
        <w:rPr>
          <w:rFonts w:ascii="Times New Roman" w:hAnsi="Times New Roman" w:cs="Times New Roman"/>
        </w:rPr>
        <w:t>depend only upon the present state</w:t>
      </w:r>
      <w:r w:rsidR="004B558E" w:rsidRPr="00B17ABA">
        <w:rPr>
          <w:rFonts w:ascii="Times New Roman" w:hAnsi="Times New Roman" w:cs="Times New Roman"/>
        </w:rPr>
        <w:t xml:space="preserve"> </w:t>
      </w:r>
      <w:r w:rsidR="004B558E" w:rsidRPr="00B17ABA">
        <w:rPr>
          <w:rFonts w:ascii="Times New Roman" w:hAnsi="Times New Roman" w:cs="Times New Roman"/>
          <w:i/>
          <w:iCs/>
        </w:rPr>
        <w:t>s</w:t>
      </w:r>
      <w:r w:rsidR="004B558E" w:rsidRPr="00B17ABA">
        <w:rPr>
          <w:rFonts w:ascii="Times New Roman" w:hAnsi="Times New Roman" w:cs="Times New Roman"/>
          <w:i/>
          <w:iCs/>
          <w:vertAlign w:val="subscript"/>
        </w:rPr>
        <w:t>t</w:t>
      </w:r>
      <w:r w:rsidR="004B558E" w:rsidRPr="00B17ABA">
        <w:rPr>
          <w:rFonts w:ascii="Times New Roman" w:hAnsi="Times New Roman" w:cs="Times New Roman"/>
        </w:rPr>
        <w:t xml:space="preserve"> and </w:t>
      </w:r>
      <w:r w:rsidR="004B558E" w:rsidRPr="00B17ABA">
        <w:rPr>
          <w:rFonts w:ascii="Times New Roman" w:hAnsi="Times New Roman" w:cs="Times New Roman"/>
          <w:i/>
          <w:iCs/>
        </w:rPr>
        <w:t>x</w:t>
      </w:r>
      <w:r w:rsidR="004B558E" w:rsidRPr="00B17ABA">
        <w:rPr>
          <w:rFonts w:ascii="Times New Roman" w:hAnsi="Times New Roman" w:cs="Times New Roman"/>
          <w:i/>
          <w:iCs/>
          <w:vertAlign w:val="subscript"/>
        </w:rPr>
        <w:t>t</w:t>
      </w:r>
      <w:r w:rsidR="004B558E" w:rsidRPr="00B17ABA">
        <w:rPr>
          <w:rFonts w:ascii="Times New Roman" w:hAnsi="Times New Roman" w:cs="Times New Roman"/>
          <w:i/>
          <w:iCs/>
        </w:rPr>
        <w:t>,</w:t>
      </w:r>
      <w:r w:rsidRPr="00B17ABA">
        <w:rPr>
          <w:rFonts w:ascii="Times New Roman" w:hAnsi="Times New Roman" w:cs="Times New Roman"/>
        </w:rPr>
        <w:t xml:space="preserve"> not on the sequence of events that preceded it</w:t>
      </w:r>
      <w:r w:rsidRPr="00B17ABA">
        <w:rPr>
          <w:rFonts w:ascii="Times New Roman" w:hAnsi="Times New Roman" w:cs="Times New Roman"/>
          <w:iCs/>
        </w:rPr>
        <w:t>.</w:t>
      </w:r>
      <w:r w:rsidRPr="00B17ABA">
        <w:rPr>
          <w:rFonts w:ascii="Times New Roman" w:hAnsi="Times New Roman" w:cs="Times New Roman"/>
        </w:rPr>
        <w:t xml:space="preserve"> Mathematically, such </w:t>
      </w:r>
      <w:r w:rsidR="00D7090D" w:rsidRPr="00B17ABA">
        <w:rPr>
          <w:rFonts w:ascii="Times New Roman" w:hAnsi="Times New Roman" w:cs="Times New Roman"/>
        </w:rPr>
        <w:t>an SDDP</w:t>
      </w:r>
      <w:r w:rsidRPr="00B17ABA">
        <w:rPr>
          <w:rFonts w:ascii="Times New Roman" w:hAnsi="Times New Roman" w:cs="Times New Roman"/>
        </w:rPr>
        <w:t xml:space="preserve"> can be defined as </w:t>
      </w:r>
      <w:r w:rsidRPr="00B17ABA">
        <w:rPr>
          <w:rFonts w:ascii="Times New Roman" w:hAnsi="Times New Roman" w:cs="Times New Roman"/>
          <w:i/>
        </w:rPr>
        <w:t xml:space="preserve">P(T, H, HS, A, SS, </w:t>
      </w:r>
      <w:r w:rsidRPr="00B17ABA">
        <w:rPr>
          <w:rFonts w:ascii="Times New Roman" w:hAnsi="Times New Roman" w:cs="Times New Roman"/>
          <w:i/>
          <w:iCs/>
        </w:rPr>
        <w:t>DS</w:t>
      </w:r>
      <w:r w:rsidRPr="00B17ABA">
        <w:rPr>
          <w:rFonts w:ascii="Times New Roman" w:hAnsi="Times New Roman" w:cs="Times New Roman"/>
          <w:i/>
        </w:rPr>
        <w:t>, Ω, p, r, f),</w:t>
      </w:r>
      <w:r w:rsidR="00150C43" w:rsidRPr="00B17ABA">
        <w:rPr>
          <w:rFonts w:ascii="Times New Roman" w:hAnsi="Times New Roman" w:cs="Times New Roman"/>
        </w:rPr>
        <w:t xml:space="preserve"> as follows:</w:t>
      </w:r>
    </w:p>
    <w:p w:rsidR="00A46BE1" w:rsidRPr="00B17ABA" w:rsidRDefault="00A46BE1" w:rsidP="00915895">
      <w:pPr>
        <w:jc w:val="both"/>
        <w:rPr>
          <w:rFonts w:ascii="Times New Roman" w:hAnsi="Times New Roman" w:cs="Times New Roman"/>
        </w:rPr>
      </w:pPr>
    </w:p>
    <w:p w:rsidR="00837CB1" w:rsidRPr="00B17ABA" w:rsidRDefault="00837CB1" w:rsidP="001A2558">
      <w:pPr>
        <w:pStyle w:val="ListParagraph"/>
        <w:numPr>
          <w:ilvl w:val="0"/>
          <w:numId w:val="3"/>
        </w:numPr>
        <w:rPr>
          <w:rFonts w:ascii="Times New Roman" w:hAnsi="Times New Roman" w:cs="Times New Roman"/>
        </w:rPr>
      </w:pPr>
      <w:r w:rsidRPr="00B17ABA">
        <w:rPr>
          <w:rFonts w:ascii="Times New Roman" w:hAnsi="Times New Roman" w:cs="Times New Roman"/>
          <w:i/>
          <w:iCs/>
        </w:rPr>
        <w:t>T</w:t>
      </w:r>
      <w:r w:rsidRPr="00B17ABA">
        <w:rPr>
          <w:rFonts w:ascii="Times New Roman" w:hAnsi="Times New Roman" w:cs="Times New Roman"/>
          <w:i/>
          <w:iCs/>
          <w:lang w:eastAsia="ko-KR"/>
        </w:rPr>
        <w:t>=(t</w:t>
      </w:r>
      <w:r w:rsidRPr="00B17ABA">
        <w:rPr>
          <w:rFonts w:ascii="Times New Roman" w:hAnsi="Times New Roman" w:cs="Times New Roman"/>
          <w:i/>
          <w:iCs/>
          <w:vertAlign w:val="subscript"/>
          <w:lang w:eastAsia="ko-KR"/>
        </w:rPr>
        <w:t>1</w:t>
      </w:r>
      <w:r w:rsidRPr="00B17ABA">
        <w:rPr>
          <w:rFonts w:ascii="Times New Roman" w:hAnsi="Times New Roman" w:cs="Times New Roman"/>
          <w:i/>
          <w:iCs/>
          <w:lang w:eastAsia="ko-KR"/>
        </w:rPr>
        <w:t>,t</w:t>
      </w:r>
      <w:r w:rsidRPr="00B17ABA">
        <w:rPr>
          <w:rFonts w:ascii="Times New Roman" w:hAnsi="Times New Roman" w:cs="Times New Roman"/>
          <w:i/>
          <w:iCs/>
          <w:vertAlign w:val="subscript"/>
          <w:lang w:eastAsia="ko-KR"/>
        </w:rPr>
        <w:t>2</w:t>
      </w:r>
      <w:r w:rsidRPr="00B17ABA">
        <w:rPr>
          <w:rFonts w:ascii="Times New Roman" w:hAnsi="Times New Roman" w:cs="Times New Roman"/>
          <w:i/>
          <w:iCs/>
          <w:lang w:eastAsia="ko-KR"/>
        </w:rPr>
        <w:t>,…,t</w:t>
      </w:r>
      <w:r w:rsidRPr="00B17ABA">
        <w:rPr>
          <w:rFonts w:ascii="Times New Roman" w:hAnsi="Times New Roman" w:cs="Times New Roman"/>
          <w:i/>
          <w:iCs/>
          <w:vertAlign w:val="subscript"/>
          <w:lang w:eastAsia="ko-KR"/>
        </w:rPr>
        <w:t>n</w:t>
      </w:r>
      <w:r w:rsidRPr="00B17ABA">
        <w:rPr>
          <w:rFonts w:ascii="Times New Roman" w:hAnsi="Times New Roman" w:cs="Times New Roman"/>
          <w:i/>
          <w:iCs/>
          <w:lang w:eastAsia="ko-KR"/>
        </w:rPr>
        <w:t>)</w:t>
      </w:r>
      <w:r w:rsidRPr="00B17ABA">
        <w:rPr>
          <w:rFonts w:ascii="Times New Roman" w:hAnsi="Times New Roman" w:cs="Times New Roman"/>
        </w:rPr>
        <w:t xml:space="preserve"> represents the time dimension with </w:t>
      </w:r>
      <w:r w:rsidRPr="00B17ABA">
        <w:rPr>
          <w:rFonts w:ascii="Times New Roman" w:hAnsi="Times New Roman" w:cs="Times New Roman"/>
          <w:i/>
        </w:rPr>
        <w:t>n</w:t>
      </w:r>
      <w:r w:rsidRPr="00B17ABA">
        <w:rPr>
          <w:rFonts w:ascii="Times New Roman" w:hAnsi="Times New Roman" w:cs="Times New Roman"/>
        </w:rPr>
        <w:t xml:space="preserve"> periods where possible changes in health state and drug use occur</w:t>
      </w:r>
      <w:r w:rsidRPr="00B17ABA">
        <w:rPr>
          <w:rFonts w:ascii="Times New Roman" w:hAnsi="Times New Roman" w:cs="Times New Roman"/>
          <w:iCs/>
          <w:lang w:eastAsia="ko-KR"/>
        </w:rPr>
        <w:t xml:space="preserve">. </w:t>
      </w:r>
    </w:p>
    <w:p w:rsidR="00837CB1" w:rsidRPr="00B17ABA" w:rsidRDefault="00837CB1" w:rsidP="001A2558">
      <w:pPr>
        <w:pStyle w:val="ListParagraph"/>
        <w:numPr>
          <w:ilvl w:val="0"/>
          <w:numId w:val="3"/>
        </w:numPr>
        <w:rPr>
          <w:rFonts w:ascii="Times New Roman" w:hAnsi="Times New Roman" w:cs="Times New Roman"/>
        </w:rPr>
      </w:pPr>
      <w:r w:rsidRPr="00B17ABA">
        <w:rPr>
          <w:rFonts w:ascii="Times New Roman" w:hAnsi="Times New Roman" w:cs="Times New Roman"/>
          <w:i/>
        </w:rPr>
        <w:t>H</w:t>
      </w:r>
      <w:r w:rsidRPr="00B17ABA">
        <w:rPr>
          <w:rFonts w:ascii="Times New Roman" w:hAnsi="Times New Roman" w:cs="Times New Roman"/>
        </w:rPr>
        <w:t xml:space="preserve"> represents a set of </w:t>
      </w:r>
      <w:r w:rsidRPr="00B17ABA">
        <w:rPr>
          <w:rFonts w:ascii="Times New Roman" w:hAnsi="Times New Roman" w:cs="Times New Roman"/>
          <w:i/>
          <w:iCs/>
        </w:rPr>
        <w:t>l</w:t>
      </w:r>
      <w:r w:rsidRPr="00B17ABA">
        <w:rPr>
          <w:rFonts w:ascii="Times New Roman" w:hAnsi="Times New Roman" w:cs="Times New Roman"/>
        </w:rPr>
        <w:t xml:space="preserve"> possible health states </w:t>
      </w:r>
      <w:r w:rsidRPr="00B17ABA">
        <w:rPr>
          <w:rFonts w:ascii="Times New Roman" w:hAnsi="Times New Roman" w:cs="Times New Roman"/>
          <w:i/>
          <w:iCs/>
        </w:rPr>
        <w:t>H</w:t>
      </w:r>
      <w:r w:rsidR="00343B92" w:rsidRPr="00B17ABA">
        <w:rPr>
          <w:rFonts w:ascii="Times New Roman" w:hAnsi="Times New Roman" w:cs="Times New Roman"/>
          <w:i/>
          <w:iCs/>
        </w:rPr>
        <w:t>=</w:t>
      </w:r>
      <w:r w:rsidR="003C2C20" w:rsidRPr="00B17ABA">
        <w:rPr>
          <w:rFonts w:ascii="TUOS Blake" w:hAnsi="TUOS Blake" w:cs="Arial"/>
          <w:i/>
          <w:sz w:val="18"/>
          <w:szCs w:val="18"/>
        </w:rPr>
        <w:t>{</w:t>
      </w:r>
      <w:r w:rsidRPr="00B17ABA">
        <w:rPr>
          <w:rFonts w:ascii="Times New Roman" w:hAnsi="Times New Roman" w:cs="Times New Roman"/>
          <w:i/>
          <w:iCs/>
        </w:rPr>
        <w:t>h</w:t>
      </w:r>
      <w:r w:rsidRPr="00B17ABA">
        <w:rPr>
          <w:rFonts w:ascii="Times New Roman" w:hAnsi="Times New Roman" w:cs="Times New Roman"/>
          <w:i/>
          <w:iCs/>
          <w:vertAlign w:val="subscript"/>
        </w:rPr>
        <w:t>1</w:t>
      </w:r>
      <w:r w:rsidRPr="00B17ABA">
        <w:rPr>
          <w:rFonts w:ascii="Times New Roman" w:hAnsi="Times New Roman" w:cs="Times New Roman"/>
          <w:i/>
          <w:iCs/>
        </w:rPr>
        <w:t>,h</w:t>
      </w:r>
      <w:r w:rsidRPr="00B17ABA">
        <w:rPr>
          <w:rFonts w:ascii="Times New Roman" w:hAnsi="Times New Roman" w:cs="Times New Roman"/>
          <w:i/>
          <w:iCs/>
          <w:vertAlign w:val="subscript"/>
        </w:rPr>
        <w:t>2</w:t>
      </w:r>
      <w:r w:rsidRPr="00B17ABA">
        <w:rPr>
          <w:rFonts w:ascii="Times New Roman" w:hAnsi="Times New Roman" w:cs="Times New Roman"/>
          <w:i/>
          <w:iCs/>
        </w:rPr>
        <w:t>,…,h</w:t>
      </w:r>
      <w:r w:rsidRPr="00B17ABA">
        <w:rPr>
          <w:rFonts w:ascii="Times New Roman" w:hAnsi="Times New Roman" w:cs="Times New Roman"/>
          <w:i/>
          <w:iCs/>
          <w:vertAlign w:val="subscript"/>
        </w:rPr>
        <w:t xml:space="preserve">l </w:t>
      </w:r>
      <w:r w:rsidRPr="00B17ABA">
        <w:rPr>
          <w:rFonts w:ascii="Times New Roman" w:hAnsi="Times New Roman" w:cs="Times New Roman"/>
          <w:i/>
          <w:iCs/>
        </w:rPr>
        <w:t>}</w:t>
      </w:r>
      <w:r w:rsidRPr="00B17ABA">
        <w:rPr>
          <w:rFonts w:ascii="Times New Roman" w:hAnsi="Times New Roman" w:cs="Times New Roman"/>
          <w:iCs/>
        </w:rPr>
        <w:t>.</w:t>
      </w:r>
    </w:p>
    <w:p w:rsidR="00837CB1" w:rsidRPr="00B17ABA" w:rsidRDefault="00837CB1" w:rsidP="008E3D29">
      <w:pPr>
        <w:pStyle w:val="ListParagraph"/>
        <w:numPr>
          <w:ilvl w:val="0"/>
          <w:numId w:val="3"/>
        </w:numPr>
        <w:rPr>
          <w:rFonts w:ascii="Times New Roman" w:hAnsi="Times New Roman" w:cs="Times New Roman"/>
        </w:rPr>
      </w:pPr>
      <w:r w:rsidRPr="00B17ABA">
        <w:rPr>
          <w:rFonts w:ascii="Times New Roman" w:hAnsi="Times New Roman" w:cs="Times New Roman"/>
          <w:i/>
          <w:iCs/>
        </w:rPr>
        <w:t xml:space="preserve">HS </w:t>
      </w:r>
      <w:r w:rsidRPr="00B17ABA">
        <w:rPr>
          <w:rFonts w:ascii="Times New Roman" w:hAnsi="Times New Roman" w:cs="Times New Roman"/>
          <w:lang w:eastAsia="ko-KR"/>
        </w:rPr>
        <w:t xml:space="preserve">represents the health state space, which is a set of possible health state combinations or disease pathways within the time dimension </w:t>
      </w:r>
      <w:r w:rsidRPr="00B17ABA">
        <w:rPr>
          <w:rFonts w:ascii="Times New Roman" w:hAnsi="Times New Roman" w:cs="Times New Roman"/>
          <w:i/>
          <w:iCs/>
        </w:rPr>
        <w:t>HS=</w:t>
      </w:r>
      <w:r w:rsidR="008E3D29" w:rsidRPr="00B17ABA">
        <w:rPr>
          <w:rFonts w:ascii="Times New Roman" w:hAnsi="Times New Roman" w:cs="Times New Roman"/>
          <w:i/>
          <w:iCs/>
        </w:rPr>
        <w:t>{</w:t>
      </w:r>
      <w:r w:rsidRPr="00B17ABA">
        <w:rPr>
          <w:rFonts w:ascii="Times New Roman" w:hAnsi="Times New Roman" w:cs="Times New Roman"/>
          <w:i/>
          <w:iCs/>
        </w:rPr>
        <w:t>θ=</w:t>
      </w:r>
      <w:r w:rsidR="00343B92" w:rsidRPr="00B17ABA">
        <w:rPr>
          <w:rFonts w:ascii="Times New Roman" w:hAnsi="Times New Roman" w:cs="Times New Roman"/>
          <w:i/>
          <w:iCs/>
        </w:rPr>
        <w:t>(</w:t>
      </w:r>
      <w:r w:rsidRPr="00B17ABA">
        <w:rPr>
          <w:rFonts w:ascii="Times New Roman" w:hAnsi="Times New Roman" w:cs="Times New Roman"/>
          <w:i/>
          <w:iCs/>
        </w:rPr>
        <w:t>s</w:t>
      </w:r>
      <w:r w:rsidRPr="00B17ABA">
        <w:rPr>
          <w:rFonts w:ascii="Times New Roman" w:hAnsi="Times New Roman" w:cs="Times New Roman"/>
          <w:i/>
          <w:iCs/>
          <w:vertAlign w:val="subscript"/>
        </w:rPr>
        <w:t>1</w:t>
      </w:r>
      <w:r w:rsidRPr="00B17ABA">
        <w:rPr>
          <w:rFonts w:ascii="Times New Roman" w:hAnsi="Times New Roman" w:cs="Times New Roman"/>
          <w:i/>
          <w:iCs/>
        </w:rPr>
        <w:t>,s</w:t>
      </w:r>
      <w:r w:rsidRPr="00B17ABA">
        <w:rPr>
          <w:rFonts w:ascii="Times New Roman" w:hAnsi="Times New Roman" w:cs="Times New Roman"/>
          <w:i/>
          <w:iCs/>
          <w:vertAlign w:val="subscript"/>
        </w:rPr>
        <w:t>2</w:t>
      </w:r>
      <w:r w:rsidRPr="00B17ABA">
        <w:rPr>
          <w:rFonts w:ascii="Times New Roman" w:hAnsi="Times New Roman" w:cs="Times New Roman"/>
          <w:i/>
          <w:iCs/>
        </w:rPr>
        <w:t>,…,s</w:t>
      </w:r>
      <w:r w:rsidRPr="00B17ABA">
        <w:rPr>
          <w:rFonts w:ascii="Times New Roman" w:hAnsi="Times New Roman" w:cs="Times New Roman"/>
          <w:i/>
          <w:iCs/>
          <w:vertAlign w:val="subscript"/>
        </w:rPr>
        <w:t>n</w:t>
      </w:r>
      <w:r w:rsidR="00134B5E" w:rsidRPr="00B17ABA">
        <w:rPr>
          <w:rFonts w:ascii="Times New Roman" w:hAnsi="Times New Roman" w:cs="Times New Roman"/>
          <w:i/>
          <w:iCs/>
          <w:vertAlign w:val="subscript"/>
        </w:rPr>
        <w:t>,</w:t>
      </w:r>
      <w:r w:rsidR="00134B5E" w:rsidRPr="00B17ABA">
        <w:rPr>
          <w:rFonts w:ascii="Times New Roman" w:hAnsi="Times New Roman" w:cs="Times New Roman"/>
          <w:i/>
          <w:iCs/>
        </w:rPr>
        <w:t xml:space="preserve"> s</w:t>
      </w:r>
      <w:r w:rsidR="00134B5E" w:rsidRPr="00B17ABA">
        <w:rPr>
          <w:rFonts w:ascii="Times New Roman" w:hAnsi="Times New Roman" w:cs="Times New Roman"/>
          <w:i/>
          <w:iCs/>
          <w:vertAlign w:val="subscript"/>
        </w:rPr>
        <w:t xml:space="preserve">n+1 </w:t>
      </w:r>
      <w:r w:rsidR="008E3D29" w:rsidRPr="00B17ABA">
        <w:rPr>
          <w:rFonts w:ascii="Times New Roman" w:hAnsi="Times New Roman" w:cs="Times New Roman"/>
          <w:i/>
          <w:iCs/>
        </w:rPr>
        <w:t xml:space="preserve">)}, </w:t>
      </w:r>
      <w:r w:rsidRPr="00B17ABA">
        <w:rPr>
          <w:rFonts w:ascii="Times New Roman" w:hAnsi="Times New Roman" w:cs="Times New Roman"/>
          <w:iCs/>
        </w:rPr>
        <w:t xml:space="preserve">where </w:t>
      </w:r>
      <w:r w:rsidRPr="00B17ABA">
        <w:rPr>
          <w:rFonts w:ascii="Times New Roman" w:hAnsi="Times New Roman" w:cs="Times New Roman"/>
          <w:i/>
          <w:iCs/>
        </w:rPr>
        <w:t>s</w:t>
      </w:r>
      <w:r w:rsidRPr="00B17ABA">
        <w:rPr>
          <w:rFonts w:ascii="Times New Roman" w:hAnsi="Times New Roman" w:cs="Times New Roman"/>
          <w:i/>
          <w:iCs/>
          <w:vertAlign w:val="subscript"/>
        </w:rPr>
        <w:t>t</w:t>
      </w:r>
      <w:r w:rsidRPr="00B17ABA">
        <w:rPr>
          <w:rFonts w:ascii="Cambria Math" w:hAnsi="Cambria Math" w:cs="Cambria Math"/>
          <w:i/>
          <w:iCs/>
        </w:rPr>
        <w:t>∈</w:t>
      </w:r>
      <w:r w:rsidRPr="00B17ABA">
        <w:rPr>
          <w:rFonts w:ascii="Times New Roman" w:hAnsi="Times New Roman" w:cs="Times New Roman"/>
          <w:i/>
          <w:iCs/>
        </w:rPr>
        <w:t>H</w:t>
      </w:r>
      <w:r w:rsidRPr="00B17ABA">
        <w:rPr>
          <w:rFonts w:ascii="Times New Roman" w:hAnsi="Times New Roman" w:cs="Times New Roman"/>
          <w:iCs/>
        </w:rPr>
        <w:t xml:space="preserve">. The number of potential health state combinations within </w:t>
      </w:r>
      <w:r w:rsidRPr="00B17ABA">
        <w:rPr>
          <w:rFonts w:ascii="Times New Roman" w:hAnsi="Times New Roman" w:cs="Times New Roman"/>
          <w:i/>
          <w:iCs/>
        </w:rPr>
        <w:t>T</w:t>
      </w:r>
      <w:r w:rsidR="0050314D" w:rsidRPr="00B17ABA">
        <w:rPr>
          <w:rFonts w:ascii="Times New Roman" w:hAnsi="Times New Roman" w:cs="Times New Roman"/>
          <w:i/>
          <w:iCs/>
        </w:rPr>
        <w:t xml:space="preserve">  </w:t>
      </w:r>
      <w:r w:rsidRPr="00B17ABA">
        <w:rPr>
          <w:rFonts w:ascii="Times New Roman" w:hAnsi="Times New Roman" w:cs="Times New Roman"/>
          <w:iCs/>
        </w:rPr>
        <w:t>is:</w:t>
      </w:r>
    </w:p>
    <w:p w:rsidR="00F262E6" w:rsidRPr="00B17ABA" w:rsidRDefault="00F262E6" w:rsidP="001A2558">
      <w:pPr>
        <w:pStyle w:val="ListParagraph"/>
        <w:ind w:firstLine="0"/>
        <w:rPr>
          <w:rFonts w:ascii="Times New Roman" w:hAnsi="Times New Roman" w:cs="Times New Roman"/>
        </w:rPr>
      </w:pPr>
    </w:p>
    <w:p w:rsidR="00F262E6" w:rsidRPr="00B17ABA" w:rsidRDefault="00F262E6" w:rsidP="001A2558">
      <w:pPr>
        <w:ind w:firstLine="1276"/>
      </w:pPr>
      <m:oMath>
        <m:r>
          <w:rPr>
            <w:rFonts w:ascii="Cambria Math" w:hAnsi="Cambria Math"/>
          </w:rPr>
          <m:t>Z</m:t>
        </m:r>
        <m:d>
          <m:dPr>
            <m:ctrlPr>
              <w:rPr>
                <w:rFonts w:ascii="Cambria Math" w:hAnsi="Cambria Math"/>
                <w:i/>
              </w:rPr>
            </m:ctrlPr>
          </m:dPr>
          <m:e>
            <m:r>
              <w:rPr>
                <w:rFonts w:ascii="Cambria Math" w:hAnsi="Cambria Math"/>
              </w:rPr>
              <m:t>HS</m:t>
            </m:r>
          </m:e>
        </m:d>
        <m:r>
          <w:rPr>
            <w:rFonts w:ascii="Cambria Math" w:hAnsi="Cambria Math"/>
          </w:rPr>
          <m:t>=</m:t>
        </m:r>
        <m:sSup>
          <m:sSupPr>
            <m:ctrlPr>
              <w:rPr>
                <w:rFonts w:ascii="Cambria Math" w:hAnsi="Cambria Math"/>
                <w:i/>
              </w:rPr>
            </m:ctrlPr>
          </m:sSupPr>
          <m:e>
            <m:r>
              <w:rPr>
                <w:rFonts w:ascii="Cambria Math" w:hAnsi="Cambria Math"/>
              </w:rPr>
              <m:t>1*l</m:t>
            </m:r>
          </m:e>
          <m:sup>
            <m:r>
              <w:rPr>
                <w:rFonts w:ascii="Cambria Math" w:hAnsi="Cambria Math"/>
              </w:rPr>
              <m:t>n</m:t>
            </m:r>
          </m:sup>
        </m:sSup>
      </m:oMath>
      <w:r w:rsidR="00134B5E" w:rsidRPr="00B17ABA">
        <w:t>, where all patients start with the same health state.</w:t>
      </w:r>
      <w:r w:rsidR="00DE3E5D" w:rsidRPr="00B17ABA">
        <w:tab/>
      </w:r>
      <w:r w:rsidR="00DE3E5D" w:rsidRPr="00B17ABA">
        <w:tab/>
      </w:r>
      <w:r w:rsidR="00DE3E5D" w:rsidRPr="00B17ABA">
        <w:tab/>
      </w:r>
      <w:r w:rsidR="00DE3E5D" w:rsidRPr="00B17ABA">
        <w:tab/>
      </w:r>
      <w:r w:rsidR="00DE3E5D" w:rsidRPr="00B17ABA">
        <w:tab/>
      </w:r>
      <w:r w:rsidR="00DE3E5D" w:rsidRPr="00B17ABA">
        <w:tab/>
      </w:r>
      <w:r w:rsidR="00134B5E" w:rsidRPr="00B17ABA">
        <w:tab/>
      </w:r>
      <w:r w:rsidR="00134B5E" w:rsidRPr="00B17ABA">
        <w:tab/>
      </w:r>
      <w:r w:rsidR="00134B5E" w:rsidRPr="00B17ABA">
        <w:tab/>
      </w:r>
      <w:r w:rsidR="00134B5E" w:rsidRPr="00B17ABA">
        <w:tab/>
      </w:r>
      <w:r w:rsidR="00134B5E" w:rsidRPr="00B17ABA">
        <w:tab/>
      </w:r>
      <w:r w:rsidR="00D7090D" w:rsidRPr="00B17ABA">
        <w:t>Equation 2.</w:t>
      </w:r>
      <w:r w:rsidRPr="00B17ABA">
        <w:t>1.</w:t>
      </w:r>
    </w:p>
    <w:p w:rsidR="00A46BE1" w:rsidRPr="00B17ABA" w:rsidRDefault="00A46BE1" w:rsidP="009923E9">
      <w:pPr>
        <w:spacing w:after="0" w:line="240" w:lineRule="auto"/>
        <w:ind w:firstLine="1276"/>
      </w:pPr>
    </w:p>
    <w:p w:rsidR="00837CB1" w:rsidRPr="00B17ABA" w:rsidRDefault="00837CB1" w:rsidP="001A2558">
      <w:pPr>
        <w:pStyle w:val="ListParagraph"/>
        <w:numPr>
          <w:ilvl w:val="0"/>
          <w:numId w:val="3"/>
        </w:numPr>
        <w:rPr>
          <w:rFonts w:ascii="Times New Roman" w:hAnsi="Times New Roman" w:cs="Times New Roman"/>
        </w:rPr>
      </w:pPr>
      <w:r w:rsidRPr="00B17ABA">
        <w:rPr>
          <w:rFonts w:ascii="Times New Roman" w:hAnsi="Times New Roman" w:cs="Times New Roman"/>
          <w:i/>
          <w:lang w:eastAsia="ko-KR"/>
        </w:rPr>
        <w:t>A</w:t>
      </w:r>
      <w:r w:rsidRPr="00B17ABA">
        <w:rPr>
          <w:rFonts w:ascii="Times New Roman" w:hAnsi="Times New Roman" w:cs="Times New Roman"/>
          <w:lang w:eastAsia="ko-KR"/>
        </w:rPr>
        <w:t xml:space="preserve"> represents a set of </w:t>
      </w:r>
      <w:r w:rsidRPr="00B17ABA">
        <w:rPr>
          <w:rFonts w:ascii="Times New Roman" w:hAnsi="Times New Roman" w:cs="Times New Roman"/>
          <w:i/>
          <w:iCs/>
          <w:lang w:eastAsia="ko-KR"/>
        </w:rPr>
        <w:t>m</w:t>
      </w:r>
      <w:r w:rsidRPr="00B17ABA">
        <w:rPr>
          <w:rFonts w:ascii="Times New Roman" w:hAnsi="Times New Roman" w:cs="Times New Roman"/>
          <w:lang w:eastAsia="ko-KR"/>
        </w:rPr>
        <w:t xml:space="preserve"> possible drug alternatives </w:t>
      </w:r>
      <w:r w:rsidRPr="00B17ABA">
        <w:rPr>
          <w:rFonts w:ascii="Times New Roman" w:hAnsi="Times New Roman" w:cs="Times New Roman"/>
          <w:i/>
          <w:iCs/>
        </w:rPr>
        <w:t>A</w:t>
      </w:r>
      <w:r w:rsidR="00343B92" w:rsidRPr="00B17ABA">
        <w:rPr>
          <w:rFonts w:ascii="Times New Roman" w:hAnsi="Times New Roman" w:cs="Times New Roman"/>
          <w:i/>
          <w:iCs/>
        </w:rPr>
        <w:t>=</w:t>
      </w:r>
      <w:r w:rsidR="003C2C20" w:rsidRPr="00B17ABA">
        <w:rPr>
          <w:rFonts w:ascii="Times New Roman" w:hAnsi="Times New Roman" w:cs="Times New Roman"/>
          <w:i/>
          <w:iCs/>
        </w:rPr>
        <w:t>{</w:t>
      </w:r>
      <w:r w:rsidRPr="00B17ABA">
        <w:rPr>
          <w:rFonts w:ascii="Times New Roman" w:hAnsi="Times New Roman" w:cs="Times New Roman"/>
          <w:i/>
          <w:iCs/>
        </w:rPr>
        <w:t>a</w:t>
      </w:r>
      <w:r w:rsidRPr="00B17ABA">
        <w:rPr>
          <w:rFonts w:ascii="Times New Roman" w:hAnsi="Times New Roman" w:cs="Times New Roman"/>
          <w:i/>
          <w:iCs/>
          <w:vertAlign w:val="subscript"/>
        </w:rPr>
        <w:t>1</w:t>
      </w:r>
      <w:r w:rsidRPr="00B17ABA">
        <w:rPr>
          <w:rFonts w:ascii="Times New Roman" w:hAnsi="Times New Roman" w:cs="Times New Roman"/>
          <w:i/>
          <w:iCs/>
        </w:rPr>
        <w:t>,a</w:t>
      </w:r>
      <w:r w:rsidRPr="00B17ABA">
        <w:rPr>
          <w:rFonts w:ascii="Times New Roman" w:hAnsi="Times New Roman" w:cs="Times New Roman"/>
          <w:i/>
          <w:iCs/>
          <w:vertAlign w:val="subscript"/>
        </w:rPr>
        <w:t>2</w:t>
      </w:r>
      <w:r w:rsidRPr="00B17ABA">
        <w:rPr>
          <w:rFonts w:ascii="Times New Roman" w:hAnsi="Times New Roman" w:cs="Times New Roman"/>
          <w:i/>
          <w:iCs/>
        </w:rPr>
        <w:t>, …,a</w:t>
      </w:r>
      <w:r w:rsidRPr="00B17ABA">
        <w:rPr>
          <w:rFonts w:ascii="Times New Roman" w:hAnsi="Times New Roman" w:cs="Times New Roman"/>
          <w:i/>
          <w:iCs/>
          <w:vertAlign w:val="subscript"/>
        </w:rPr>
        <w:t>m</w:t>
      </w:r>
      <w:r w:rsidR="003C2C20" w:rsidRPr="00B17ABA">
        <w:rPr>
          <w:rFonts w:ascii="Times New Roman" w:hAnsi="Times New Roman" w:cs="Times New Roman"/>
          <w:i/>
          <w:iCs/>
        </w:rPr>
        <w:t>}</w:t>
      </w:r>
      <w:r w:rsidR="00343B92" w:rsidRPr="00B17ABA">
        <w:rPr>
          <w:rFonts w:ascii="Times New Roman" w:hAnsi="Times New Roman" w:cs="Times New Roman"/>
          <w:iCs/>
        </w:rPr>
        <w:t>.</w:t>
      </w:r>
    </w:p>
    <w:p w:rsidR="00837CB1" w:rsidRPr="00B17ABA" w:rsidRDefault="00837CB1" w:rsidP="001A2558">
      <w:pPr>
        <w:pStyle w:val="ListParagraph"/>
        <w:numPr>
          <w:ilvl w:val="0"/>
          <w:numId w:val="3"/>
        </w:numPr>
        <w:rPr>
          <w:rFonts w:ascii="Times New Roman" w:hAnsi="Times New Roman" w:cs="Times New Roman"/>
        </w:rPr>
      </w:pPr>
      <w:r w:rsidRPr="00B17ABA">
        <w:rPr>
          <w:rFonts w:ascii="Times New Roman" w:hAnsi="Times New Roman" w:cs="Times New Roman"/>
          <w:lang w:eastAsia="ko-KR"/>
        </w:rPr>
        <w:t>A drug switch is when two different drugs (</w:t>
      </w:r>
      <w:r w:rsidRPr="00B17ABA">
        <w:rPr>
          <w:rFonts w:ascii="Times New Roman" w:hAnsi="Times New Roman" w:cs="Times New Roman"/>
          <w:i/>
          <w:iCs/>
        </w:rPr>
        <w:t>a</w:t>
      </w:r>
      <w:r w:rsidRPr="00B17ABA">
        <w:rPr>
          <w:rFonts w:ascii="Times New Roman" w:hAnsi="Times New Roman" w:cs="Times New Roman"/>
          <w:i/>
          <w:iCs/>
          <w:vertAlign w:val="subscript"/>
        </w:rPr>
        <w:t>i</w:t>
      </w:r>
      <w:r w:rsidR="007F0F6C" w:rsidRPr="00B17ABA">
        <w:rPr>
          <w:rFonts w:ascii="Times New Roman" w:hAnsi="Times New Roman" w:cs="Times New Roman"/>
          <w:i/>
          <w:iCs/>
        </w:rPr>
        <w:t xml:space="preserve"> </w:t>
      </w:r>
      <w:r w:rsidRPr="00B17ABA">
        <w:rPr>
          <w:rFonts w:ascii="Times New Roman" w:hAnsi="Times New Roman" w:cs="Times New Roman"/>
          <w:iCs/>
        </w:rPr>
        <w:t>and</w:t>
      </w:r>
      <w:r w:rsidRPr="00B17ABA">
        <w:rPr>
          <w:rFonts w:ascii="Times New Roman" w:hAnsi="Times New Roman" w:cs="Times New Roman"/>
          <w:i/>
          <w:iCs/>
        </w:rPr>
        <w:t xml:space="preserve"> a</w:t>
      </w:r>
      <w:r w:rsidRPr="00B17ABA">
        <w:rPr>
          <w:rFonts w:ascii="Times New Roman" w:hAnsi="Times New Roman" w:cs="Times New Roman"/>
          <w:i/>
          <w:iCs/>
          <w:vertAlign w:val="subscript"/>
        </w:rPr>
        <w:t xml:space="preserve">j </w:t>
      </w:r>
      <w:r w:rsidRPr="00B17ABA">
        <w:rPr>
          <w:rFonts w:ascii="Times New Roman" w:hAnsi="Times New Roman" w:cs="Times New Roman"/>
          <w:lang w:eastAsia="ko-KR"/>
        </w:rPr>
        <w:t xml:space="preserve">where </w:t>
      </w:r>
      <w:r w:rsidRPr="00B17ABA">
        <w:rPr>
          <w:rFonts w:ascii="Times New Roman" w:hAnsi="Times New Roman" w:cs="Times New Roman"/>
          <w:i/>
          <w:lang w:eastAsia="ko-KR"/>
        </w:rPr>
        <w:t>i≠j</w:t>
      </w:r>
      <w:r w:rsidRPr="00B17ABA">
        <w:rPr>
          <w:rFonts w:ascii="Times New Roman" w:hAnsi="Times New Roman" w:cs="Times New Roman"/>
          <w:lang w:eastAsia="ko-KR"/>
        </w:rPr>
        <w:t xml:space="preserve">) are used sequentially in two adjacent time periods within </w:t>
      </w:r>
      <w:r w:rsidRPr="00B17ABA">
        <w:rPr>
          <w:rFonts w:ascii="Times New Roman" w:hAnsi="Times New Roman" w:cs="Times New Roman"/>
          <w:i/>
          <w:lang w:eastAsia="ko-KR"/>
        </w:rPr>
        <w:t>T</w:t>
      </w:r>
      <w:r w:rsidRPr="00B17ABA">
        <w:rPr>
          <w:rFonts w:ascii="Times New Roman" w:hAnsi="Times New Roman" w:cs="Times New Roman"/>
          <w:lang w:eastAsia="ko-KR"/>
        </w:rPr>
        <w:t xml:space="preserve">. Theoretically, the maximum number of drug </w:t>
      </w:r>
      <w:r w:rsidRPr="00B17ABA">
        <w:rPr>
          <w:rFonts w:ascii="Times New Roman" w:hAnsi="Times New Roman" w:cs="Times New Roman"/>
          <w:lang w:eastAsia="ko-KR"/>
        </w:rPr>
        <w:lastRenderedPageBreak/>
        <w:t xml:space="preserve">switches that can possibly occur within </w:t>
      </w:r>
      <w:r w:rsidRPr="00B17ABA">
        <w:rPr>
          <w:rFonts w:ascii="Times New Roman" w:hAnsi="Times New Roman" w:cs="Times New Roman"/>
          <w:i/>
          <w:lang w:eastAsia="ko-KR"/>
        </w:rPr>
        <w:t>T</w:t>
      </w:r>
      <w:r w:rsidRPr="00B17ABA">
        <w:rPr>
          <w:rFonts w:ascii="Times New Roman" w:hAnsi="Times New Roman" w:cs="Times New Roman"/>
          <w:lang w:eastAsia="ko-KR"/>
        </w:rPr>
        <w:t xml:space="preserve"> is </w:t>
      </w:r>
      <w:r w:rsidRPr="00B17ABA">
        <w:rPr>
          <w:rFonts w:ascii="Times New Roman" w:hAnsi="Times New Roman" w:cs="Times New Roman"/>
          <w:i/>
          <w:lang w:eastAsia="ko-KR"/>
        </w:rPr>
        <w:t>n</w:t>
      </w:r>
      <w:r w:rsidRPr="00B17ABA">
        <w:rPr>
          <w:rFonts w:ascii="Times New Roman" w:hAnsi="Times New Roman" w:cs="Times New Roman"/>
          <w:lang w:eastAsia="ko-KR"/>
        </w:rPr>
        <w:t xml:space="preserve"> (i.e., if drug switch occurs between all adjacent time periods), but in reality the number of drug switches within </w:t>
      </w:r>
      <w:r w:rsidRPr="00B17ABA">
        <w:rPr>
          <w:rFonts w:ascii="Times New Roman" w:hAnsi="Times New Roman" w:cs="Times New Roman"/>
          <w:i/>
          <w:lang w:eastAsia="ko-KR"/>
        </w:rPr>
        <w:t>T</w:t>
      </w:r>
      <w:r w:rsidRPr="00B17ABA">
        <w:rPr>
          <w:rFonts w:ascii="Times New Roman" w:hAnsi="Times New Roman" w:cs="Times New Roman"/>
          <w:lang w:eastAsia="ko-KR"/>
        </w:rPr>
        <w:t xml:space="preserve"> may be less than </w:t>
      </w:r>
      <w:r w:rsidRPr="00B17ABA">
        <w:rPr>
          <w:rFonts w:ascii="Times New Roman" w:hAnsi="Times New Roman" w:cs="Times New Roman"/>
          <w:i/>
          <w:iCs/>
          <w:lang w:eastAsia="ko-KR"/>
        </w:rPr>
        <w:t>n</w:t>
      </w:r>
      <w:r w:rsidRPr="00B17ABA">
        <w:rPr>
          <w:rFonts w:ascii="Times New Roman" w:hAnsi="Times New Roman" w:cs="Times New Roman"/>
          <w:iCs/>
          <w:lang w:eastAsia="ko-KR"/>
        </w:rPr>
        <w:t xml:space="preserve"> if the same drug </w:t>
      </w:r>
      <w:r w:rsidRPr="00B17ABA">
        <w:rPr>
          <w:rFonts w:ascii="Times New Roman" w:hAnsi="Times New Roman" w:cs="Times New Roman"/>
          <w:i/>
          <w:iCs/>
        </w:rPr>
        <w:t>a</w:t>
      </w:r>
      <w:r w:rsidRPr="00B17ABA">
        <w:rPr>
          <w:rFonts w:ascii="Times New Roman" w:hAnsi="Times New Roman" w:cs="Times New Roman"/>
          <w:i/>
          <w:iCs/>
          <w:vertAlign w:val="subscript"/>
        </w:rPr>
        <w:t>i</w:t>
      </w:r>
      <w:r w:rsidRPr="00B17ABA">
        <w:rPr>
          <w:rFonts w:ascii="Times New Roman" w:hAnsi="Times New Roman" w:cs="Times New Roman"/>
          <w:iCs/>
          <w:lang w:eastAsia="ko-KR"/>
        </w:rPr>
        <w:t xml:space="preserve"> can be used continuously for more than one time period whilst being effective and without any </w:t>
      </w:r>
      <w:r w:rsidR="000A0CBC" w:rsidRPr="00B17ABA">
        <w:rPr>
          <w:rFonts w:ascii="Times New Roman" w:hAnsi="Times New Roman" w:cs="Times New Roman"/>
          <w:iCs/>
          <w:lang w:eastAsia="ko-KR"/>
        </w:rPr>
        <w:t>AE</w:t>
      </w:r>
      <w:r w:rsidRPr="00B17ABA">
        <w:rPr>
          <w:rFonts w:ascii="Times New Roman" w:hAnsi="Times New Roman" w:cs="Times New Roman"/>
          <w:lang w:eastAsia="ko-KR"/>
        </w:rPr>
        <w:t xml:space="preserve">. In this </w:t>
      </w:r>
      <w:r w:rsidR="0050314D" w:rsidRPr="00B17ABA">
        <w:rPr>
          <w:rFonts w:ascii="Times New Roman" w:hAnsi="Times New Roman" w:cs="Times New Roman"/>
          <w:lang w:eastAsia="ko-KR"/>
        </w:rPr>
        <w:t>definition</w:t>
      </w:r>
      <w:r w:rsidRPr="00B17ABA">
        <w:rPr>
          <w:rFonts w:ascii="Times New Roman" w:hAnsi="Times New Roman" w:cs="Times New Roman"/>
          <w:lang w:eastAsia="ko-KR"/>
        </w:rPr>
        <w:t xml:space="preserve">, it is assumed that a drug can be continuously used for more than one time period, but </w:t>
      </w:r>
      <w:r w:rsidRPr="00B17ABA">
        <w:rPr>
          <w:rFonts w:ascii="Times New Roman" w:hAnsi="Times New Roman" w:cs="Times New Roman"/>
          <w:iCs/>
        </w:rPr>
        <w:t>a drug cannot be re-used if it has been previously used and replaced with another drug.</w:t>
      </w:r>
    </w:p>
    <w:p w:rsidR="00837CB1" w:rsidRPr="00B17ABA" w:rsidRDefault="00837CB1" w:rsidP="008E3D29">
      <w:pPr>
        <w:pStyle w:val="ListParagraph"/>
        <w:numPr>
          <w:ilvl w:val="0"/>
          <w:numId w:val="3"/>
        </w:numPr>
        <w:rPr>
          <w:rFonts w:ascii="Times New Roman" w:hAnsi="Times New Roman" w:cs="Times New Roman"/>
        </w:rPr>
      </w:pPr>
      <w:r w:rsidRPr="00B17ABA">
        <w:rPr>
          <w:rFonts w:ascii="Times New Roman" w:hAnsi="Times New Roman" w:cs="Times New Roman"/>
          <w:i/>
          <w:lang w:eastAsia="ko-KR"/>
        </w:rPr>
        <w:t>SS</w:t>
      </w:r>
      <w:r w:rsidRPr="00B17ABA">
        <w:rPr>
          <w:rFonts w:ascii="Times New Roman" w:hAnsi="Times New Roman" w:cs="Times New Roman"/>
          <w:lang w:eastAsia="ko-KR"/>
        </w:rPr>
        <w:t xml:space="preserve"> represents the search space, which is a set of possible drug sequences </w:t>
      </w:r>
      <w:r w:rsidRPr="00B17ABA">
        <w:rPr>
          <w:rFonts w:ascii="Times New Roman" w:hAnsi="Times New Roman" w:cs="Times New Roman"/>
          <w:i/>
          <w:iCs/>
        </w:rPr>
        <w:t>SS</w:t>
      </w:r>
      <w:r w:rsidR="008E3D29" w:rsidRPr="00B17ABA">
        <w:rPr>
          <w:rFonts w:ascii="Times New Roman" w:hAnsi="Times New Roman" w:cs="Times New Roman"/>
          <w:i/>
          <w:iCs/>
        </w:rPr>
        <w:t>={</w:t>
      </w:r>
      <w:r w:rsidRPr="00B17ABA">
        <w:rPr>
          <w:rFonts w:ascii="Times New Roman" w:hAnsi="Times New Roman" w:cs="Times New Roman"/>
          <w:i/>
          <w:iCs/>
        </w:rPr>
        <w:t>π=</w:t>
      </w:r>
      <w:r w:rsidR="00343B92" w:rsidRPr="00B17ABA">
        <w:rPr>
          <w:rFonts w:ascii="Times New Roman" w:hAnsi="Times New Roman" w:cs="Times New Roman"/>
          <w:i/>
          <w:iCs/>
        </w:rPr>
        <w:t>(</w:t>
      </w:r>
      <w:r w:rsidRPr="00B17ABA">
        <w:rPr>
          <w:rFonts w:ascii="Times New Roman" w:hAnsi="Times New Roman" w:cs="Times New Roman"/>
          <w:i/>
          <w:iCs/>
        </w:rPr>
        <w:t>d</w:t>
      </w:r>
      <w:r w:rsidRPr="00B17ABA">
        <w:rPr>
          <w:rFonts w:ascii="Times New Roman" w:hAnsi="Times New Roman" w:cs="Times New Roman"/>
          <w:i/>
          <w:iCs/>
          <w:vertAlign w:val="subscript"/>
        </w:rPr>
        <w:t>1</w:t>
      </w:r>
      <w:r w:rsidRPr="00B17ABA">
        <w:rPr>
          <w:rFonts w:ascii="Times New Roman" w:hAnsi="Times New Roman" w:cs="Times New Roman"/>
          <w:i/>
          <w:iCs/>
        </w:rPr>
        <w:t>,d</w:t>
      </w:r>
      <w:r w:rsidRPr="00B17ABA">
        <w:rPr>
          <w:rFonts w:ascii="Times New Roman" w:hAnsi="Times New Roman" w:cs="Times New Roman"/>
          <w:i/>
          <w:iCs/>
          <w:vertAlign w:val="subscript"/>
        </w:rPr>
        <w:t>2</w:t>
      </w:r>
      <w:r w:rsidRPr="00B17ABA">
        <w:rPr>
          <w:rFonts w:ascii="Times New Roman" w:hAnsi="Times New Roman" w:cs="Times New Roman"/>
          <w:i/>
          <w:iCs/>
        </w:rPr>
        <w:t>,…,d</w:t>
      </w:r>
      <w:r w:rsidRPr="00B17ABA">
        <w:rPr>
          <w:rFonts w:ascii="Times New Roman" w:hAnsi="Times New Roman" w:cs="Times New Roman"/>
          <w:i/>
          <w:iCs/>
          <w:vertAlign w:val="subscript"/>
        </w:rPr>
        <w:t>m</w:t>
      </w:r>
      <w:r w:rsidR="008E3D29" w:rsidRPr="00B17ABA">
        <w:rPr>
          <w:rFonts w:ascii="Times New Roman" w:hAnsi="Times New Roman" w:cs="Times New Roman"/>
          <w:i/>
          <w:iCs/>
        </w:rPr>
        <w:t>)},</w:t>
      </w:r>
      <w:r w:rsidR="008E3D29" w:rsidRPr="00B17ABA">
        <w:rPr>
          <w:rFonts w:ascii="Times New Roman" w:hAnsi="Times New Roman" w:cs="Times New Roman"/>
          <w:iCs/>
        </w:rPr>
        <w:t xml:space="preserve"> </w:t>
      </w:r>
      <w:r w:rsidRPr="00B17ABA">
        <w:rPr>
          <w:rFonts w:ascii="Times New Roman" w:hAnsi="Times New Roman" w:cs="Times New Roman"/>
          <w:iCs/>
        </w:rPr>
        <w:t>where</w:t>
      </w:r>
      <w:r w:rsidRPr="00B17ABA">
        <w:rPr>
          <w:rFonts w:ascii="Times New Roman" w:hAnsi="Times New Roman" w:cs="Times New Roman"/>
          <w:i/>
          <w:iCs/>
        </w:rPr>
        <w:t xml:space="preserve"> d</w:t>
      </w:r>
      <w:r w:rsidRPr="00B17ABA">
        <w:rPr>
          <w:rFonts w:ascii="Times New Roman" w:hAnsi="Times New Roman" w:cs="Times New Roman"/>
          <w:i/>
          <w:iCs/>
          <w:vertAlign w:val="subscript"/>
        </w:rPr>
        <w:t>i</w:t>
      </w:r>
      <w:r w:rsidRPr="00B17ABA">
        <w:rPr>
          <w:rFonts w:ascii="Cambria Math" w:hAnsi="Cambria Math" w:cs="Cambria Math"/>
          <w:i/>
          <w:iCs/>
        </w:rPr>
        <w:t>∈</w:t>
      </w:r>
      <w:r w:rsidRPr="00B17ABA">
        <w:rPr>
          <w:rFonts w:ascii="Times New Roman" w:hAnsi="Times New Roman" w:cs="Times New Roman"/>
          <w:i/>
          <w:iCs/>
        </w:rPr>
        <w:t>A.</w:t>
      </w:r>
      <w:r w:rsidR="007F0F6C" w:rsidRPr="00B17ABA">
        <w:rPr>
          <w:rFonts w:ascii="Times New Roman" w:hAnsi="Times New Roman" w:cs="Times New Roman"/>
          <w:i/>
          <w:iCs/>
        </w:rPr>
        <w:t xml:space="preserve"> </w:t>
      </w:r>
      <w:r w:rsidRPr="00B17ABA">
        <w:rPr>
          <w:rFonts w:ascii="Times New Roman" w:hAnsi="Times New Roman" w:cs="Times New Roman"/>
          <w:i/>
          <w:iCs/>
        </w:rPr>
        <w:t>π</w:t>
      </w:r>
      <w:r w:rsidRPr="00B17ABA">
        <w:rPr>
          <w:rFonts w:ascii="Times New Roman" w:hAnsi="Times New Roman" w:cs="Times New Roman"/>
          <w:iCs/>
        </w:rPr>
        <w:t xml:space="preserve"> represents one potential sequential treatment policy, which is the permutations of </w:t>
      </w:r>
      <w:r w:rsidRPr="00B17ABA">
        <w:rPr>
          <w:rFonts w:ascii="Times New Roman" w:hAnsi="Times New Roman" w:cs="Times New Roman"/>
          <w:i/>
          <w:iCs/>
        </w:rPr>
        <w:t>m</w:t>
      </w:r>
      <w:r w:rsidRPr="00B17ABA">
        <w:rPr>
          <w:rFonts w:ascii="Times New Roman" w:hAnsi="Times New Roman" w:cs="Times New Roman"/>
          <w:iCs/>
        </w:rPr>
        <w:t xml:space="preserve"> possible drug alternatives within </w:t>
      </w:r>
      <w:r w:rsidRPr="00B17ABA">
        <w:rPr>
          <w:rFonts w:ascii="Times New Roman" w:hAnsi="Times New Roman" w:cs="Times New Roman"/>
          <w:i/>
          <w:iCs/>
        </w:rPr>
        <w:t>A.</w:t>
      </w:r>
      <w:r w:rsidRPr="00B17ABA">
        <w:rPr>
          <w:rFonts w:ascii="Times New Roman" w:hAnsi="Times New Roman" w:cs="Times New Roman"/>
          <w:iCs/>
        </w:rPr>
        <w:t xml:space="preserve"> Once </w:t>
      </w:r>
      <w:r w:rsidRPr="00B17ABA">
        <w:rPr>
          <w:rFonts w:ascii="Times New Roman" w:hAnsi="Times New Roman" w:cs="Times New Roman"/>
          <w:i/>
          <w:iCs/>
        </w:rPr>
        <w:t>T</w:t>
      </w:r>
      <w:r w:rsidRPr="00B17ABA">
        <w:rPr>
          <w:rFonts w:ascii="Times New Roman" w:hAnsi="Times New Roman" w:cs="Times New Roman"/>
          <w:iCs/>
        </w:rPr>
        <w:t xml:space="preserve"> is defined </w:t>
      </w:r>
      <w:r w:rsidRPr="00B17ABA">
        <w:rPr>
          <w:rFonts w:ascii="Times New Roman" w:hAnsi="Times New Roman" w:cs="Times New Roman"/>
        </w:rPr>
        <w:t>t</w:t>
      </w:r>
      <w:r w:rsidRPr="00B17ABA">
        <w:rPr>
          <w:rFonts w:ascii="Times New Roman" w:hAnsi="Times New Roman" w:cs="Times New Roman"/>
          <w:iCs/>
        </w:rPr>
        <w:t xml:space="preserve">he number of possible drug sequences is: </w:t>
      </w:r>
    </w:p>
    <w:p w:rsidR="00837CB1" w:rsidRPr="00B17ABA" w:rsidRDefault="00837CB1" w:rsidP="001A2558">
      <w:pPr>
        <w:pStyle w:val="ListParagraph"/>
        <w:rPr>
          <w:rFonts w:ascii="Times New Roman" w:hAnsi="Times New Roman" w:cs="Times New Roman"/>
        </w:rPr>
      </w:pPr>
    </w:p>
    <w:p w:rsidR="004B558E" w:rsidRPr="00B17ABA" w:rsidRDefault="004B558E" w:rsidP="001A2558">
      <w:pPr>
        <w:pStyle w:val="ListParagraph"/>
        <w:rPr>
          <w:rFonts w:ascii="Times New Roman" w:hAnsi="Times New Roman" w:cs="Times New Roman"/>
        </w:rPr>
      </w:pPr>
      <m:oMath>
        <m:r>
          <w:rPr>
            <w:rFonts w:ascii="Cambria Math" w:hAnsi="Cambria Math" w:cs="Times New Roman"/>
          </w:rPr>
          <m:t>Z</m:t>
        </m:r>
        <m:d>
          <m:dPr>
            <m:ctrlPr>
              <w:rPr>
                <w:rFonts w:ascii="Cambria Math" w:hAnsi="Cambria Math" w:cs="Times New Roman"/>
                <w:i/>
              </w:rPr>
            </m:ctrlPr>
          </m:dPr>
          <m:e>
            <m:r>
              <w:rPr>
                <w:rFonts w:ascii="Cambria Math" w:hAnsi="Cambria Math" w:cs="Times New Roman"/>
              </w:rPr>
              <m:t>SS</m:t>
            </m:r>
          </m:e>
        </m:d>
        <m:r>
          <w:rPr>
            <w:rFonts w:ascii="Cambria Math" w:hAnsi="Cambria Math" w:cs="Times New Roman"/>
          </w:rPr>
          <m:t>=m*</m:t>
        </m:r>
        <m:d>
          <m:dPr>
            <m:ctrlPr>
              <w:rPr>
                <w:rFonts w:ascii="Cambria Math" w:hAnsi="Cambria Math" w:cs="Times New Roman"/>
                <w:i/>
              </w:rPr>
            </m:ctrlPr>
          </m:dPr>
          <m:e>
            <m:r>
              <w:rPr>
                <w:rFonts w:ascii="Cambria Math" w:hAnsi="Cambria Math" w:cs="Times New Roman"/>
              </w:rPr>
              <m:t>m-1</m:t>
            </m:r>
          </m:e>
        </m:d>
        <m:r>
          <w:rPr>
            <w:rFonts w:ascii="Cambria Math" w:hAnsi="Cambria Math" w:cs="Times New Roman"/>
          </w:rPr>
          <m:t>*… *1=m!</m:t>
        </m:r>
      </m:oMath>
      <w:r w:rsidRPr="00B17ABA">
        <w:rPr>
          <w:rFonts w:ascii="Times New Roman" w:hAnsi="Times New Roman" w:cs="Times New Roman"/>
        </w:rPr>
        <w:t xml:space="preserve">, </w:t>
      </w:r>
      <w:r w:rsidRPr="00B17ABA">
        <w:rPr>
          <w:rFonts w:cstheme="majorBidi"/>
          <w:bCs/>
        </w:rPr>
        <w:t>where</w:t>
      </w:r>
      <w:r w:rsidRPr="00B17ABA">
        <w:rPr>
          <w:rFonts w:cstheme="majorBidi"/>
          <w:bCs/>
          <w:i/>
          <w:iCs/>
        </w:rPr>
        <w:t xml:space="preserve"> m≤n,</w:t>
      </w:r>
      <w:r w:rsidRPr="00B17ABA">
        <w:rPr>
          <w:rFonts w:cstheme="majorBidi"/>
          <w:bCs/>
          <w:iCs/>
        </w:rPr>
        <w:tab/>
      </w:r>
    </w:p>
    <w:p w:rsidR="004B558E" w:rsidRPr="00B17ABA" w:rsidRDefault="004B558E" w:rsidP="001A2558">
      <w:pPr>
        <w:pStyle w:val="ListParagraph"/>
        <w:rPr>
          <w:rFonts w:cstheme="majorBidi"/>
          <w:bCs/>
          <w:i/>
          <w:iCs/>
        </w:rPr>
      </w:pPr>
      <m:oMath>
        <m:r>
          <w:rPr>
            <w:rFonts w:ascii="Cambria Math" w:hAnsi="Cambria Math" w:cs="Times New Roman"/>
          </w:rPr>
          <m:t>Z</m:t>
        </m:r>
        <m:d>
          <m:dPr>
            <m:ctrlPr>
              <w:rPr>
                <w:rFonts w:ascii="Cambria Math" w:hAnsi="Cambria Math" w:cs="Times New Roman"/>
                <w:i/>
              </w:rPr>
            </m:ctrlPr>
          </m:dPr>
          <m:e>
            <m:r>
              <w:rPr>
                <w:rFonts w:ascii="Cambria Math" w:hAnsi="Cambria Math" w:cs="Times New Roman"/>
              </w:rPr>
              <m:t>SS</m:t>
            </m:r>
          </m:e>
        </m:d>
        <m:r>
          <w:rPr>
            <w:rFonts w:ascii="Cambria Math" w:hAnsi="Cambria Math" w:cs="Times New Roman"/>
          </w:rPr>
          <m:t>=m*</m:t>
        </m:r>
        <m:d>
          <m:dPr>
            <m:ctrlPr>
              <w:rPr>
                <w:rFonts w:ascii="Cambria Math" w:hAnsi="Cambria Math" w:cs="Times New Roman"/>
                <w:i/>
              </w:rPr>
            </m:ctrlPr>
          </m:dPr>
          <m:e>
            <m:r>
              <w:rPr>
                <w:rFonts w:ascii="Cambria Math" w:hAnsi="Cambria Math" w:cs="Times New Roman"/>
              </w:rPr>
              <m:t>m-1</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m-2</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m-</m:t>
            </m:r>
            <m:d>
              <m:dPr>
                <m:ctrlPr>
                  <w:rPr>
                    <w:rFonts w:ascii="Cambria Math" w:hAnsi="Cambria Math" w:cs="Times New Roman"/>
                    <w:i/>
                  </w:rPr>
                </m:ctrlPr>
              </m:dPr>
              <m:e>
                <m:r>
                  <w:rPr>
                    <w:rFonts w:ascii="Cambria Math" w:hAnsi="Cambria Math" w:cs="Times New Roman"/>
                  </w:rPr>
                  <m:t>n-1</m:t>
                </m:r>
              </m:e>
            </m:d>
          </m:e>
        </m:d>
      </m:oMath>
      <w:r w:rsidRPr="00B17ABA">
        <w:rPr>
          <w:rFonts w:ascii="Times New Roman" w:hAnsi="Times New Roman" w:cs="Times New Roman"/>
        </w:rPr>
        <w:t xml:space="preserve">, </w:t>
      </w:r>
      <w:r w:rsidRPr="00B17ABA">
        <w:rPr>
          <w:rFonts w:cstheme="majorBidi"/>
          <w:bCs/>
        </w:rPr>
        <w:t>where</w:t>
      </w:r>
      <w:r w:rsidRPr="00B17ABA">
        <w:rPr>
          <w:rFonts w:cstheme="majorBidi"/>
          <w:bCs/>
          <w:i/>
          <w:iCs/>
        </w:rPr>
        <w:t xml:space="preserve"> m&gt;n         </w:t>
      </w:r>
    </w:p>
    <w:p w:rsidR="00837CB1" w:rsidRPr="00B17ABA" w:rsidRDefault="00D7090D" w:rsidP="00DE3E5D">
      <w:pPr>
        <w:ind w:left="5760" w:firstLine="720"/>
        <w:rPr>
          <w:rFonts w:cstheme="majorBidi"/>
          <w:bCs/>
        </w:rPr>
      </w:pPr>
      <w:r w:rsidRPr="00B17ABA">
        <w:rPr>
          <w:rFonts w:cstheme="majorBidi"/>
          <w:bCs/>
        </w:rPr>
        <w:t>Equation 2.</w:t>
      </w:r>
      <w:r w:rsidR="0050314D" w:rsidRPr="00B17ABA">
        <w:rPr>
          <w:rFonts w:cstheme="majorBidi"/>
          <w:bCs/>
        </w:rPr>
        <w:t>2</w:t>
      </w:r>
      <w:r w:rsidR="003B253E" w:rsidRPr="00B17ABA">
        <w:rPr>
          <w:rFonts w:cstheme="majorBidi"/>
          <w:bCs/>
        </w:rPr>
        <w:t>.</w:t>
      </w:r>
    </w:p>
    <w:p w:rsidR="00A46BE1" w:rsidRPr="00B17ABA" w:rsidRDefault="00A46BE1" w:rsidP="009923E9">
      <w:pPr>
        <w:spacing w:after="0" w:line="240" w:lineRule="auto"/>
        <w:ind w:left="5760" w:firstLine="720"/>
        <w:rPr>
          <w:rFonts w:ascii="Times New Roman" w:hAnsi="Times New Roman" w:cs="Times New Roman"/>
        </w:rPr>
      </w:pPr>
    </w:p>
    <w:p w:rsidR="00E62DE7" w:rsidRPr="00B17ABA" w:rsidRDefault="00837CB1" w:rsidP="008E3D29">
      <w:pPr>
        <w:pStyle w:val="ListParagraph"/>
        <w:numPr>
          <w:ilvl w:val="0"/>
          <w:numId w:val="3"/>
        </w:numPr>
        <w:rPr>
          <w:rFonts w:ascii="Times New Roman" w:hAnsi="Times New Roman" w:cs="Times New Roman"/>
          <w:i/>
          <w:iCs/>
        </w:rPr>
      </w:pPr>
      <w:r w:rsidRPr="00B17ABA">
        <w:rPr>
          <w:rFonts w:ascii="Times New Roman" w:hAnsi="Times New Roman" w:cs="Times New Roman"/>
        </w:rPr>
        <w:t>Decision space</w:t>
      </w:r>
      <w:r w:rsidRPr="00B17ABA">
        <w:rPr>
          <w:rFonts w:ascii="Times New Roman" w:hAnsi="Times New Roman" w:cs="Times New Roman"/>
          <w:i/>
          <w:iCs/>
        </w:rPr>
        <w:t xml:space="preserve"> DS</w:t>
      </w:r>
      <w:r w:rsidR="008E3D29" w:rsidRPr="00B17ABA">
        <w:rPr>
          <w:rFonts w:ascii="Times New Roman" w:hAnsi="Times New Roman" w:cs="Times New Roman"/>
          <w:i/>
          <w:iCs/>
        </w:rPr>
        <w:t>={</w:t>
      </w:r>
      <w:r w:rsidRPr="00B17ABA">
        <w:rPr>
          <w:rFonts w:ascii="Times New Roman" w:hAnsi="Times New Roman" w:cs="Times New Roman"/>
          <w:i/>
          <w:iCs/>
        </w:rPr>
        <w:t>π</w:t>
      </w:r>
      <w:r w:rsidRPr="00B17ABA">
        <w:rPr>
          <w:rFonts w:ascii="Times New Roman" w:hAnsi="Times New Roman" w:cs="Times New Roman"/>
          <w:i/>
          <w:iCs/>
          <w:vertAlign w:val="subscript"/>
        </w:rPr>
        <w:t>sx</w:t>
      </w:r>
      <w:r w:rsidRPr="00B17ABA">
        <w:rPr>
          <w:rFonts w:ascii="Times New Roman" w:hAnsi="Times New Roman" w:cs="Times New Roman"/>
          <w:i/>
          <w:iCs/>
        </w:rPr>
        <w:t>=</w:t>
      </w:r>
      <w:r w:rsidR="00343B92" w:rsidRPr="00B17ABA">
        <w:rPr>
          <w:rFonts w:ascii="Times New Roman" w:hAnsi="Times New Roman" w:cs="Times New Roman"/>
          <w:i/>
          <w:iCs/>
        </w:rPr>
        <w:t>(</w:t>
      </w:r>
      <w:r w:rsidRPr="00B17ABA">
        <w:rPr>
          <w:rFonts w:ascii="Times New Roman" w:hAnsi="Times New Roman" w:cs="Times New Roman"/>
          <w:i/>
          <w:iCs/>
        </w:rPr>
        <w:t>(s</w:t>
      </w:r>
      <w:r w:rsidRPr="00B17ABA">
        <w:rPr>
          <w:rFonts w:ascii="Times New Roman" w:hAnsi="Times New Roman" w:cs="Times New Roman"/>
          <w:i/>
          <w:iCs/>
          <w:vertAlign w:val="subscript"/>
        </w:rPr>
        <w:t>1</w:t>
      </w:r>
      <w:r w:rsidRPr="00B17ABA">
        <w:rPr>
          <w:rFonts w:ascii="Times New Roman" w:hAnsi="Times New Roman" w:cs="Times New Roman"/>
          <w:i/>
          <w:iCs/>
        </w:rPr>
        <w:t>,x</w:t>
      </w:r>
      <w:r w:rsidRPr="00B17ABA">
        <w:rPr>
          <w:rFonts w:ascii="Times New Roman" w:hAnsi="Times New Roman" w:cs="Times New Roman"/>
          <w:i/>
          <w:iCs/>
          <w:vertAlign w:val="subscript"/>
        </w:rPr>
        <w:t>1</w:t>
      </w:r>
      <w:r w:rsidRPr="00B17ABA">
        <w:rPr>
          <w:rFonts w:ascii="Times New Roman" w:hAnsi="Times New Roman" w:cs="Times New Roman"/>
          <w:i/>
          <w:iCs/>
        </w:rPr>
        <w:t>),(s</w:t>
      </w:r>
      <w:r w:rsidRPr="00B17ABA">
        <w:rPr>
          <w:rFonts w:ascii="Times New Roman" w:hAnsi="Times New Roman" w:cs="Times New Roman"/>
          <w:i/>
          <w:iCs/>
          <w:vertAlign w:val="subscript"/>
        </w:rPr>
        <w:t>2</w:t>
      </w:r>
      <w:r w:rsidRPr="00B17ABA">
        <w:rPr>
          <w:rFonts w:ascii="Times New Roman" w:hAnsi="Times New Roman" w:cs="Times New Roman"/>
          <w:i/>
          <w:iCs/>
        </w:rPr>
        <w:t>,x</w:t>
      </w:r>
      <w:r w:rsidRPr="00B17ABA">
        <w:rPr>
          <w:rFonts w:ascii="Times New Roman" w:hAnsi="Times New Roman" w:cs="Times New Roman"/>
          <w:i/>
          <w:iCs/>
          <w:vertAlign w:val="subscript"/>
        </w:rPr>
        <w:t>2</w:t>
      </w:r>
      <w:r w:rsidRPr="00B17ABA">
        <w:rPr>
          <w:rFonts w:ascii="Times New Roman" w:hAnsi="Times New Roman" w:cs="Times New Roman"/>
          <w:i/>
          <w:iCs/>
        </w:rPr>
        <w:t>),…,(s</w:t>
      </w:r>
      <w:r w:rsidRPr="00B17ABA">
        <w:rPr>
          <w:rFonts w:ascii="Times New Roman" w:hAnsi="Times New Roman" w:cs="Times New Roman"/>
          <w:i/>
          <w:iCs/>
          <w:vertAlign w:val="subscript"/>
        </w:rPr>
        <w:t>n</w:t>
      </w:r>
      <w:r w:rsidRPr="00B17ABA">
        <w:rPr>
          <w:rFonts w:ascii="Times New Roman" w:hAnsi="Times New Roman" w:cs="Times New Roman"/>
          <w:i/>
          <w:iCs/>
        </w:rPr>
        <w:t>,x</w:t>
      </w:r>
      <w:r w:rsidRPr="00B17ABA">
        <w:rPr>
          <w:rFonts w:ascii="Times New Roman" w:hAnsi="Times New Roman" w:cs="Times New Roman"/>
          <w:i/>
          <w:iCs/>
          <w:vertAlign w:val="subscript"/>
        </w:rPr>
        <w:t>n</w:t>
      </w:r>
      <w:r w:rsidR="008E3D29" w:rsidRPr="00B17ABA">
        <w:rPr>
          <w:rFonts w:ascii="Times New Roman" w:hAnsi="Times New Roman" w:cs="Times New Roman"/>
          <w:i/>
          <w:iCs/>
        </w:rPr>
        <w:t xml:space="preserve">))} </w:t>
      </w:r>
      <w:r w:rsidRPr="00B17ABA">
        <w:rPr>
          <w:rFonts w:ascii="Times New Roman" w:hAnsi="Times New Roman" w:cs="Times New Roman"/>
        </w:rPr>
        <w:t xml:space="preserve">represents a set of health state transitions within </w:t>
      </w:r>
      <w:r w:rsidRPr="00B17ABA">
        <w:rPr>
          <w:rFonts w:ascii="Times New Roman" w:hAnsi="Times New Roman" w:cs="Times New Roman"/>
          <w:i/>
        </w:rPr>
        <w:t>T</w:t>
      </w:r>
      <w:r w:rsidRPr="00B17ABA">
        <w:rPr>
          <w:rFonts w:ascii="Times New Roman" w:hAnsi="Times New Roman" w:cs="Times New Roman"/>
        </w:rPr>
        <w:t xml:space="preserve"> together with the associated drugs used for each</w:t>
      </w:r>
      <w:r w:rsidR="003B253E" w:rsidRPr="00B17ABA">
        <w:rPr>
          <w:rFonts w:ascii="Times New Roman" w:hAnsi="Times New Roman" w:cs="Times New Roman"/>
        </w:rPr>
        <w:t xml:space="preserve"> health state</w:t>
      </w:r>
      <w:r w:rsidRPr="00B17ABA">
        <w:rPr>
          <w:rFonts w:ascii="Times New Roman" w:hAnsi="Times New Roman" w:cs="Times New Roman"/>
        </w:rPr>
        <w:t xml:space="preserve">, where </w:t>
      </w:r>
      <w:r w:rsidRPr="00B17ABA">
        <w:rPr>
          <w:rFonts w:ascii="Times New Roman" w:hAnsi="Times New Roman" w:cs="Times New Roman"/>
          <w:i/>
          <w:iCs/>
        </w:rPr>
        <w:t>s</w:t>
      </w:r>
      <w:r w:rsidRPr="00B17ABA">
        <w:rPr>
          <w:rFonts w:ascii="Times New Roman" w:hAnsi="Times New Roman" w:cs="Times New Roman"/>
          <w:i/>
          <w:iCs/>
          <w:vertAlign w:val="subscript"/>
        </w:rPr>
        <w:t>t</w:t>
      </w:r>
      <w:r w:rsidRPr="00B17ABA">
        <w:rPr>
          <w:rFonts w:ascii="Cambria Math" w:hAnsi="Cambria Math" w:cs="Cambria Math"/>
          <w:i/>
          <w:iCs/>
        </w:rPr>
        <w:t>∈</w:t>
      </w:r>
      <w:r w:rsidRPr="00B17ABA">
        <w:rPr>
          <w:rFonts w:ascii="Times New Roman" w:hAnsi="Times New Roman" w:cs="Times New Roman"/>
          <w:i/>
          <w:iCs/>
        </w:rPr>
        <w:t>H</w:t>
      </w:r>
      <w:r w:rsidRPr="00B17ABA">
        <w:rPr>
          <w:rFonts w:ascii="Times New Roman" w:hAnsi="Times New Roman" w:cs="Times New Roman"/>
          <w:iCs/>
        </w:rPr>
        <w:t xml:space="preserve"> and</w:t>
      </w:r>
      <w:r w:rsidR="00E714E8" w:rsidRPr="00B17ABA">
        <w:rPr>
          <w:rFonts w:ascii="Times New Roman" w:hAnsi="Times New Roman" w:cs="Times New Roman"/>
          <w:iCs/>
        </w:rPr>
        <w:t xml:space="preserve"> </w:t>
      </w:r>
      <w:r w:rsidRPr="00B17ABA">
        <w:rPr>
          <w:rFonts w:ascii="Times New Roman" w:hAnsi="Times New Roman" w:cs="Times New Roman"/>
          <w:i/>
          <w:iCs/>
        </w:rPr>
        <w:t>x</w:t>
      </w:r>
      <w:r w:rsidRPr="00B17ABA">
        <w:rPr>
          <w:rFonts w:ascii="Times New Roman" w:hAnsi="Times New Roman" w:cs="Times New Roman"/>
          <w:i/>
          <w:iCs/>
          <w:vertAlign w:val="subscript"/>
        </w:rPr>
        <w:t>t</w:t>
      </w:r>
      <w:r w:rsidRPr="00B17ABA">
        <w:rPr>
          <w:rFonts w:ascii="Cambria Math" w:hAnsi="Cambria Math" w:cs="Cambria Math"/>
          <w:i/>
          <w:iCs/>
        </w:rPr>
        <w:t>∈</w:t>
      </w:r>
      <w:r w:rsidRPr="00B17ABA">
        <w:rPr>
          <w:rFonts w:ascii="Times New Roman" w:hAnsi="Times New Roman" w:cs="Times New Roman"/>
          <w:i/>
          <w:iCs/>
        </w:rPr>
        <w:t>A</w:t>
      </w:r>
      <w:r w:rsidRPr="00B17ABA">
        <w:rPr>
          <w:rFonts w:ascii="Times New Roman" w:hAnsi="Times New Roman" w:cs="Times New Roman"/>
          <w:iCs/>
        </w:rPr>
        <w:t xml:space="preserve">. Unlike the sequential treatment policy </w:t>
      </w:r>
      <w:r w:rsidRPr="00B17ABA">
        <w:rPr>
          <w:rFonts w:ascii="Times New Roman" w:hAnsi="Times New Roman" w:cs="Times New Roman"/>
          <w:i/>
          <w:iCs/>
        </w:rPr>
        <w:t>π=</w:t>
      </w:r>
      <w:r w:rsidR="00343B92" w:rsidRPr="00B17ABA">
        <w:rPr>
          <w:rFonts w:ascii="Times New Roman" w:hAnsi="Times New Roman" w:cs="Times New Roman"/>
          <w:i/>
          <w:iCs/>
        </w:rPr>
        <w:t>(</w:t>
      </w:r>
      <w:r w:rsidRPr="00B17ABA">
        <w:rPr>
          <w:rFonts w:ascii="Times New Roman" w:hAnsi="Times New Roman" w:cs="Times New Roman"/>
          <w:i/>
          <w:iCs/>
        </w:rPr>
        <w:t>d</w:t>
      </w:r>
      <w:r w:rsidRPr="00B17ABA">
        <w:rPr>
          <w:rFonts w:ascii="Times New Roman" w:hAnsi="Times New Roman" w:cs="Times New Roman"/>
          <w:i/>
          <w:iCs/>
          <w:vertAlign w:val="subscript"/>
        </w:rPr>
        <w:t>1</w:t>
      </w:r>
      <w:r w:rsidRPr="00B17ABA">
        <w:rPr>
          <w:rFonts w:ascii="Times New Roman" w:hAnsi="Times New Roman" w:cs="Times New Roman"/>
          <w:i/>
          <w:iCs/>
        </w:rPr>
        <w:t>,d</w:t>
      </w:r>
      <w:r w:rsidRPr="00B17ABA">
        <w:rPr>
          <w:rFonts w:ascii="Times New Roman" w:hAnsi="Times New Roman" w:cs="Times New Roman"/>
          <w:i/>
          <w:iCs/>
          <w:vertAlign w:val="subscript"/>
        </w:rPr>
        <w:t>2</w:t>
      </w:r>
      <w:r w:rsidRPr="00B17ABA">
        <w:rPr>
          <w:rFonts w:ascii="Times New Roman" w:hAnsi="Times New Roman" w:cs="Times New Roman"/>
          <w:i/>
          <w:iCs/>
        </w:rPr>
        <w:t>,…,d</w:t>
      </w:r>
      <w:r w:rsidRPr="00B17ABA">
        <w:rPr>
          <w:rFonts w:ascii="Times New Roman" w:hAnsi="Times New Roman" w:cs="Times New Roman"/>
          <w:i/>
          <w:iCs/>
          <w:vertAlign w:val="subscript"/>
        </w:rPr>
        <w:t>m</w:t>
      </w:r>
      <w:r w:rsidR="003C2C20" w:rsidRPr="00B17ABA">
        <w:rPr>
          <w:rFonts w:ascii="Times New Roman" w:hAnsi="Times New Roman" w:cs="Times New Roman"/>
          <w:i/>
          <w:iCs/>
        </w:rPr>
        <w:t>)</w:t>
      </w:r>
      <w:r w:rsidRPr="00B17ABA">
        <w:rPr>
          <w:rFonts w:ascii="Times New Roman" w:hAnsi="Times New Roman" w:cs="Times New Roman"/>
          <w:iCs/>
        </w:rPr>
        <w:t xml:space="preserve">, the drug sequence used for each time period </w:t>
      </w:r>
      <w:r w:rsidRPr="00B17ABA">
        <w:rPr>
          <w:rFonts w:ascii="Times New Roman" w:hAnsi="Times New Roman" w:cs="Times New Roman"/>
          <w:i/>
          <w:iCs/>
        </w:rPr>
        <w:t>π</w:t>
      </w:r>
      <w:r w:rsidRPr="00B17ABA">
        <w:rPr>
          <w:rFonts w:ascii="Times New Roman" w:hAnsi="Times New Roman" w:cs="Times New Roman"/>
          <w:i/>
          <w:iCs/>
          <w:vertAlign w:val="subscript"/>
        </w:rPr>
        <w:t>x</w:t>
      </w:r>
      <w:r w:rsidRPr="00B17ABA">
        <w:rPr>
          <w:rFonts w:ascii="Times New Roman" w:hAnsi="Times New Roman" w:cs="Times New Roman"/>
          <w:i/>
          <w:iCs/>
        </w:rPr>
        <w:t>=</w:t>
      </w:r>
      <w:r w:rsidR="00343B92" w:rsidRPr="00B17ABA">
        <w:rPr>
          <w:rFonts w:ascii="Times New Roman" w:hAnsi="Times New Roman" w:cs="Times New Roman"/>
          <w:i/>
          <w:iCs/>
        </w:rPr>
        <w:t>(</w:t>
      </w:r>
      <w:r w:rsidRPr="00B17ABA">
        <w:rPr>
          <w:rFonts w:ascii="Times New Roman" w:hAnsi="Times New Roman" w:cs="Times New Roman"/>
          <w:i/>
          <w:iCs/>
        </w:rPr>
        <w:t>x</w:t>
      </w:r>
      <w:r w:rsidRPr="00B17ABA">
        <w:rPr>
          <w:rFonts w:ascii="Times New Roman" w:hAnsi="Times New Roman" w:cs="Times New Roman"/>
          <w:i/>
          <w:iCs/>
          <w:vertAlign w:val="subscript"/>
        </w:rPr>
        <w:t>1</w:t>
      </w:r>
      <w:r w:rsidRPr="00B17ABA">
        <w:rPr>
          <w:rFonts w:ascii="Times New Roman" w:hAnsi="Times New Roman" w:cs="Times New Roman"/>
          <w:i/>
          <w:iCs/>
        </w:rPr>
        <w:t>,x</w:t>
      </w:r>
      <w:r w:rsidRPr="00B17ABA">
        <w:rPr>
          <w:rFonts w:ascii="Times New Roman" w:hAnsi="Times New Roman" w:cs="Times New Roman"/>
          <w:i/>
          <w:iCs/>
          <w:vertAlign w:val="subscript"/>
        </w:rPr>
        <w:t>2</w:t>
      </w:r>
      <w:r w:rsidRPr="00B17ABA">
        <w:rPr>
          <w:rFonts w:ascii="Times New Roman" w:hAnsi="Times New Roman" w:cs="Times New Roman"/>
          <w:i/>
          <w:iCs/>
        </w:rPr>
        <w:t>,…,x</w:t>
      </w:r>
      <w:r w:rsidRPr="00B17ABA">
        <w:rPr>
          <w:rFonts w:ascii="Times New Roman" w:hAnsi="Times New Roman" w:cs="Times New Roman"/>
          <w:i/>
          <w:iCs/>
          <w:vertAlign w:val="subscript"/>
        </w:rPr>
        <w:t>n</w:t>
      </w:r>
      <w:r w:rsidR="003C2C20" w:rsidRPr="00B17ABA">
        <w:rPr>
          <w:rFonts w:ascii="Times New Roman" w:hAnsi="Times New Roman" w:cs="Times New Roman"/>
          <w:i/>
          <w:iCs/>
        </w:rPr>
        <w:t>)</w:t>
      </w:r>
      <w:r w:rsidRPr="00B17ABA">
        <w:rPr>
          <w:rFonts w:ascii="Times New Roman" w:hAnsi="Times New Roman" w:cs="Times New Roman"/>
          <w:i/>
          <w:iCs/>
        </w:rPr>
        <w:t xml:space="preserve"> </w:t>
      </w:r>
      <w:r w:rsidRPr="00B17ABA">
        <w:rPr>
          <w:rFonts w:ascii="Times New Roman" w:hAnsi="Times New Roman" w:cs="Times New Roman"/>
          <w:iCs/>
        </w:rPr>
        <w:t xml:space="preserve">allows repetition of the same drug depending on </w:t>
      </w:r>
      <w:r w:rsidRPr="00B17ABA">
        <w:rPr>
          <w:rFonts w:ascii="Times New Roman" w:hAnsi="Times New Roman" w:cs="Times New Roman"/>
          <w:i/>
        </w:rPr>
        <w:t>s</w:t>
      </w:r>
      <w:r w:rsidRPr="00B17ABA">
        <w:rPr>
          <w:rFonts w:ascii="Times New Roman" w:hAnsi="Times New Roman" w:cs="Times New Roman"/>
          <w:i/>
          <w:vertAlign w:val="subscript"/>
        </w:rPr>
        <w:t>t</w:t>
      </w:r>
      <w:r w:rsidRPr="00B17ABA">
        <w:rPr>
          <w:rFonts w:ascii="Times New Roman" w:hAnsi="Times New Roman" w:cs="Times New Roman"/>
          <w:iCs/>
        </w:rPr>
        <w:t xml:space="preserve"> (i.e., a drug can be used continuously for more than one time period if </w:t>
      </w:r>
      <w:r w:rsidR="003B253E" w:rsidRPr="00B17ABA">
        <w:rPr>
          <w:rFonts w:ascii="Times New Roman" w:hAnsi="Times New Roman" w:cs="Times New Roman"/>
          <w:iCs/>
        </w:rPr>
        <w:t>the drug</w:t>
      </w:r>
      <w:r w:rsidRPr="00B17ABA">
        <w:rPr>
          <w:rFonts w:ascii="Times New Roman" w:hAnsi="Times New Roman" w:cs="Times New Roman"/>
          <w:iCs/>
        </w:rPr>
        <w:t xml:space="preserve"> is effective). Depending on the decision when to switch drugs within </w:t>
      </w:r>
      <w:r w:rsidRPr="00B17ABA">
        <w:rPr>
          <w:rFonts w:ascii="Times New Roman" w:hAnsi="Times New Roman" w:cs="Times New Roman"/>
          <w:i/>
          <w:iCs/>
        </w:rPr>
        <w:t>T</w:t>
      </w:r>
      <w:r w:rsidRPr="00B17ABA">
        <w:rPr>
          <w:rFonts w:ascii="Times New Roman" w:hAnsi="Times New Roman" w:cs="Times New Roman"/>
          <w:iCs/>
        </w:rPr>
        <w:t xml:space="preserve">, there are a set of variations of </w:t>
      </w:r>
      <w:r w:rsidRPr="00B17ABA">
        <w:rPr>
          <w:rFonts w:ascii="Times New Roman" w:hAnsi="Times New Roman" w:cs="Times New Roman"/>
          <w:i/>
        </w:rPr>
        <w:t>π</w:t>
      </w:r>
      <w:r w:rsidRPr="00B17ABA">
        <w:rPr>
          <w:rFonts w:ascii="Times New Roman" w:hAnsi="Times New Roman" w:cs="Times New Roman"/>
          <w:i/>
          <w:vertAlign w:val="subscript"/>
        </w:rPr>
        <w:t>x</w:t>
      </w:r>
      <w:r w:rsidRPr="00B17ABA">
        <w:rPr>
          <w:rFonts w:ascii="Times New Roman" w:hAnsi="Times New Roman" w:cs="Times New Roman"/>
          <w:i/>
        </w:rPr>
        <w:t>=</w:t>
      </w:r>
      <w:r w:rsidR="008E3D29" w:rsidRPr="00B17ABA">
        <w:rPr>
          <w:rFonts w:ascii="Times New Roman" w:hAnsi="Times New Roman" w:cs="Times New Roman"/>
          <w:i/>
        </w:rPr>
        <w:t>{</w:t>
      </w:r>
      <m:oMath>
        <m:r>
          <w:rPr>
            <w:rFonts w:ascii="Cambria Math" w:hAnsi="Cambria Math" w:cs="Times New Roman"/>
          </w:rPr>
          <m:t>δ</m:t>
        </m:r>
      </m:oMath>
      <w:r w:rsidRPr="00B17ABA">
        <w:rPr>
          <w:rFonts w:ascii="Times New Roman" w:hAnsi="Times New Roman" w:cs="Times New Roman"/>
          <w:i/>
        </w:rPr>
        <w:t>=</w:t>
      </w:r>
      <w:r w:rsidR="00343B92" w:rsidRPr="00B17ABA">
        <w:rPr>
          <w:rFonts w:ascii="Times New Roman" w:hAnsi="Times New Roman" w:cs="Times New Roman"/>
          <w:i/>
        </w:rPr>
        <w:t>(</w:t>
      </w:r>
      <w:r w:rsidRPr="00B17ABA">
        <w:rPr>
          <w:rFonts w:ascii="Times New Roman" w:hAnsi="Times New Roman" w:cs="Times New Roman"/>
          <w:i/>
        </w:rPr>
        <w:t>x</w:t>
      </w:r>
      <w:r w:rsidRPr="00B17ABA">
        <w:rPr>
          <w:rFonts w:ascii="Times New Roman" w:hAnsi="Times New Roman" w:cs="Times New Roman"/>
          <w:i/>
          <w:vertAlign w:val="subscript"/>
        </w:rPr>
        <w:t>1</w:t>
      </w:r>
      <w:r w:rsidRPr="00B17ABA">
        <w:rPr>
          <w:rFonts w:ascii="Times New Roman" w:hAnsi="Times New Roman" w:cs="Times New Roman"/>
          <w:i/>
        </w:rPr>
        <w:t>,x</w:t>
      </w:r>
      <w:r w:rsidRPr="00B17ABA">
        <w:rPr>
          <w:rFonts w:ascii="Times New Roman" w:hAnsi="Times New Roman" w:cs="Times New Roman"/>
          <w:i/>
          <w:vertAlign w:val="subscript"/>
        </w:rPr>
        <w:t>2</w:t>
      </w:r>
      <w:r w:rsidRPr="00B17ABA">
        <w:rPr>
          <w:rFonts w:ascii="Times New Roman" w:hAnsi="Times New Roman" w:cs="Times New Roman"/>
          <w:i/>
        </w:rPr>
        <w:t>,…,x</w:t>
      </w:r>
      <w:r w:rsidRPr="00B17ABA">
        <w:rPr>
          <w:rFonts w:ascii="Times New Roman" w:hAnsi="Times New Roman" w:cs="Times New Roman"/>
          <w:i/>
          <w:vertAlign w:val="subscript"/>
        </w:rPr>
        <w:t>n</w:t>
      </w:r>
      <w:r w:rsidR="003C2C20" w:rsidRPr="00B17ABA">
        <w:rPr>
          <w:rFonts w:ascii="Times New Roman" w:hAnsi="Times New Roman" w:cs="Times New Roman"/>
          <w:i/>
        </w:rPr>
        <w:t>)</w:t>
      </w:r>
      <w:r w:rsidR="008E3D29" w:rsidRPr="00B17ABA">
        <w:rPr>
          <w:rFonts w:ascii="Times New Roman" w:hAnsi="Times New Roman" w:cs="Times New Roman"/>
          <w:i/>
        </w:rPr>
        <w:t>}</w:t>
      </w:r>
      <w:r w:rsidRPr="00B17ABA">
        <w:rPr>
          <w:rFonts w:ascii="Times New Roman" w:hAnsi="Times New Roman" w:cs="Times New Roman"/>
          <w:iCs/>
        </w:rPr>
        <w:t xml:space="preserve"> for a specific </w:t>
      </w:r>
      <w:r w:rsidRPr="00B17ABA">
        <w:rPr>
          <w:rFonts w:ascii="Times New Roman" w:hAnsi="Times New Roman" w:cs="Times New Roman"/>
          <w:i/>
          <w:iCs/>
        </w:rPr>
        <w:t>π=</w:t>
      </w:r>
      <w:r w:rsidR="00343B92" w:rsidRPr="00B17ABA">
        <w:rPr>
          <w:rFonts w:ascii="Times New Roman" w:hAnsi="Times New Roman" w:cs="Times New Roman"/>
          <w:i/>
          <w:iCs/>
        </w:rPr>
        <w:t>(</w:t>
      </w:r>
      <w:r w:rsidRPr="00B17ABA">
        <w:rPr>
          <w:rFonts w:ascii="Times New Roman" w:hAnsi="Times New Roman" w:cs="Times New Roman"/>
          <w:i/>
          <w:iCs/>
        </w:rPr>
        <w:t>d</w:t>
      </w:r>
      <w:r w:rsidRPr="00B17ABA">
        <w:rPr>
          <w:rFonts w:ascii="Times New Roman" w:hAnsi="Times New Roman" w:cs="Times New Roman"/>
          <w:i/>
          <w:iCs/>
          <w:vertAlign w:val="subscript"/>
        </w:rPr>
        <w:t>1</w:t>
      </w:r>
      <w:r w:rsidRPr="00B17ABA">
        <w:rPr>
          <w:rFonts w:ascii="Times New Roman" w:hAnsi="Times New Roman" w:cs="Times New Roman"/>
          <w:i/>
          <w:iCs/>
        </w:rPr>
        <w:t>,d</w:t>
      </w:r>
      <w:r w:rsidRPr="00B17ABA">
        <w:rPr>
          <w:rFonts w:ascii="Times New Roman" w:hAnsi="Times New Roman" w:cs="Times New Roman"/>
          <w:i/>
          <w:iCs/>
          <w:vertAlign w:val="subscript"/>
        </w:rPr>
        <w:t>2</w:t>
      </w:r>
      <w:r w:rsidRPr="00B17ABA">
        <w:rPr>
          <w:rFonts w:ascii="Times New Roman" w:hAnsi="Times New Roman" w:cs="Times New Roman"/>
          <w:i/>
          <w:iCs/>
        </w:rPr>
        <w:t>,…,d</w:t>
      </w:r>
      <w:r w:rsidRPr="00B17ABA">
        <w:rPr>
          <w:rFonts w:ascii="Times New Roman" w:hAnsi="Times New Roman" w:cs="Times New Roman"/>
          <w:i/>
          <w:iCs/>
          <w:vertAlign w:val="subscript"/>
        </w:rPr>
        <w:t>m</w:t>
      </w:r>
      <w:r w:rsidR="003C2C20" w:rsidRPr="00B17ABA">
        <w:rPr>
          <w:rFonts w:ascii="Times New Roman" w:hAnsi="Times New Roman" w:cs="Times New Roman"/>
          <w:i/>
          <w:iCs/>
        </w:rPr>
        <w:t>)</w:t>
      </w:r>
      <w:r w:rsidRPr="00B17ABA">
        <w:rPr>
          <w:rFonts w:ascii="Times New Roman" w:hAnsi="Times New Roman" w:cs="Times New Roman"/>
          <w:i/>
        </w:rPr>
        <w:t>.</w:t>
      </w:r>
      <w:r w:rsidR="00E714E8" w:rsidRPr="00B17ABA">
        <w:rPr>
          <w:rFonts w:ascii="Times New Roman" w:hAnsi="Times New Roman" w:cs="Times New Roman"/>
          <w:i/>
        </w:rPr>
        <w:t xml:space="preserve"> </w:t>
      </w:r>
      <w:r w:rsidRPr="00B17ABA">
        <w:rPr>
          <w:rFonts w:ascii="Times New Roman" w:hAnsi="Times New Roman" w:cs="Times New Roman"/>
          <w:iCs/>
        </w:rPr>
        <w:t>For example, considering three drugs 1, 2 and 3 for f</w:t>
      </w:r>
      <w:r w:rsidR="00E62DE7" w:rsidRPr="00B17ABA">
        <w:rPr>
          <w:rFonts w:ascii="Times New Roman" w:hAnsi="Times New Roman" w:cs="Times New Roman"/>
          <w:iCs/>
        </w:rPr>
        <w:t>our</w:t>
      </w:r>
      <w:r w:rsidRPr="00B17ABA">
        <w:rPr>
          <w:rFonts w:ascii="Times New Roman" w:hAnsi="Times New Roman" w:cs="Times New Roman"/>
          <w:iCs/>
        </w:rPr>
        <w:t xml:space="preserve"> time periods, one of the six possible sequential treatment policy </w:t>
      </w:r>
      <w:r w:rsidRPr="00B17ABA">
        <w:rPr>
          <w:rFonts w:ascii="Times New Roman" w:hAnsi="Times New Roman" w:cs="Times New Roman"/>
          <w:i/>
        </w:rPr>
        <w:t>π=</w:t>
      </w:r>
      <w:r w:rsidR="00343B92" w:rsidRPr="00B17ABA">
        <w:rPr>
          <w:rFonts w:ascii="Times New Roman" w:hAnsi="Times New Roman" w:cs="Times New Roman"/>
          <w:i/>
        </w:rPr>
        <w:t>(</w:t>
      </w:r>
      <w:r w:rsidRPr="00B17ABA">
        <w:rPr>
          <w:rFonts w:ascii="Times New Roman" w:hAnsi="Times New Roman" w:cs="Times New Roman"/>
          <w:i/>
        </w:rPr>
        <w:t>1,2,3</w:t>
      </w:r>
      <w:r w:rsidR="003C2C20" w:rsidRPr="00B17ABA">
        <w:rPr>
          <w:rFonts w:ascii="Times New Roman" w:hAnsi="Times New Roman" w:cs="Times New Roman"/>
          <w:i/>
        </w:rPr>
        <w:t>)</w:t>
      </w:r>
      <w:r w:rsidRPr="00B17ABA">
        <w:rPr>
          <w:rFonts w:ascii="Times New Roman" w:hAnsi="Times New Roman" w:cs="Times New Roman"/>
        </w:rPr>
        <w:t xml:space="preserve"> has 11 variations </w:t>
      </w:r>
      <w:r w:rsidR="00E62DE7" w:rsidRPr="00B17ABA">
        <w:rPr>
          <w:rFonts w:ascii="Times New Roman" w:hAnsi="Times New Roman" w:cs="Times New Roman"/>
          <w:i/>
        </w:rPr>
        <w:t>π</w:t>
      </w:r>
      <w:r w:rsidR="00E62DE7" w:rsidRPr="00B17ABA">
        <w:rPr>
          <w:rFonts w:ascii="Times New Roman" w:hAnsi="Times New Roman" w:cs="Times New Roman"/>
          <w:i/>
          <w:vertAlign w:val="subscript"/>
        </w:rPr>
        <w:t>x</w:t>
      </w:r>
      <w:r w:rsidR="00E62DE7" w:rsidRPr="00B17ABA">
        <w:rPr>
          <w:rFonts w:ascii="Times New Roman" w:hAnsi="Times New Roman" w:cs="Times New Roman"/>
        </w:rPr>
        <w:t xml:space="preserve"> </w:t>
      </w:r>
      <w:r w:rsidRPr="00B17ABA">
        <w:rPr>
          <w:rFonts w:ascii="Times New Roman" w:hAnsi="Times New Roman" w:cs="Times New Roman"/>
        </w:rPr>
        <w:t xml:space="preserve">during </w:t>
      </w:r>
      <w:r w:rsidRPr="00B17ABA">
        <w:rPr>
          <w:rFonts w:ascii="Times New Roman" w:hAnsi="Times New Roman" w:cs="Times New Roman"/>
          <w:i/>
        </w:rPr>
        <w:t>T</w:t>
      </w:r>
      <w:r w:rsidR="00E62DE7" w:rsidRPr="00B17ABA">
        <w:rPr>
          <w:rFonts w:ascii="Times New Roman" w:hAnsi="Times New Roman" w:cs="Times New Roman"/>
          <w:i/>
        </w:rPr>
        <w:t xml:space="preserve"> </w:t>
      </w:r>
      <w:r w:rsidR="00E62DE7" w:rsidRPr="00B17ABA">
        <w:rPr>
          <w:rFonts w:ascii="Times New Roman" w:hAnsi="Times New Roman" w:cs="Times New Roman"/>
          <w:iCs/>
        </w:rPr>
        <w:t>as following</w:t>
      </w:r>
      <w:r w:rsidR="00E62DE7" w:rsidRPr="00B17ABA">
        <w:rPr>
          <w:rFonts w:ascii="Times New Roman" w:hAnsi="Times New Roman" w:cs="Times New Roman"/>
          <w:i/>
        </w:rPr>
        <w:t>:</w:t>
      </w:r>
    </w:p>
    <w:p w:rsidR="00E62DE7" w:rsidRPr="00B17ABA" w:rsidRDefault="00E62DE7" w:rsidP="00E62DE7">
      <w:pPr>
        <w:pStyle w:val="ListParagraph"/>
        <w:ind w:firstLine="0"/>
        <w:rPr>
          <w:rFonts w:ascii="Times New Roman" w:hAnsi="Times New Roman" w:cs="Times New Roman"/>
          <w:i/>
          <w:iCs/>
        </w:rPr>
      </w:pPr>
    </w:p>
    <w:p w:rsidR="00BD7721" w:rsidRPr="00B17ABA" w:rsidRDefault="00837CB1" w:rsidP="00BD7721">
      <w:pPr>
        <w:pStyle w:val="ListParagraph"/>
        <w:ind w:left="1560" w:hanging="426"/>
        <w:rPr>
          <w:rFonts w:ascii="Times New Roman" w:hAnsi="Times New Roman" w:cs="Times New Roman"/>
          <w:i/>
        </w:rPr>
      </w:pPr>
      <w:r w:rsidRPr="00B17ABA">
        <w:rPr>
          <w:rFonts w:ascii="Times New Roman" w:hAnsi="Times New Roman" w:cs="Times New Roman"/>
          <w:i/>
        </w:rPr>
        <w:t>π</w:t>
      </w:r>
      <w:r w:rsidRPr="00B17ABA">
        <w:rPr>
          <w:rFonts w:ascii="Times New Roman" w:hAnsi="Times New Roman" w:cs="Times New Roman"/>
          <w:i/>
          <w:vertAlign w:val="subscript"/>
        </w:rPr>
        <w:t>x</w:t>
      </w:r>
      <w:r w:rsidR="00BD7721" w:rsidRPr="00B17ABA">
        <w:rPr>
          <w:rFonts w:ascii="Times New Roman" w:hAnsi="Times New Roman" w:cs="Times New Roman"/>
          <w:i/>
          <w:vertAlign w:val="subscript"/>
        </w:rPr>
        <w:t xml:space="preserve"> </w:t>
      </w:r>
      <w:r w:rsidR="00E62DE7" w:rsidRPr="00B17ABA">
        <w:rPr>
          <w:rFonts w:ascii="Times New Roman" w:hAnsi="Times New Roman" w:cs="Times New Roman"/>
          <w:i/>
        </w:rPr>
        <w:t>=</w:t>
      </w:r>
      <w:r w:rsidR="00BD7721" w:rsidRPr="00B17ABA">
        <w:rPr>
          <w:rFonts w:ascii="Times New Roman" w:hAnsi="Times New Roman" w:cs="Times New Roman"/>
          <w:i/>
        </w:rPr>
        <w:t xml:space="preserve"> </w:t>
      </w:r>
      <w:r w:rsidR="00CA59FE" w:rsidRPr="00B17ABA">
        <w:rPr>
          <w:rFonts w:ascii="Times New Roman" w:hAnsi="Times New Roman" w:cs="Times New Roman"/>
          <w:i/>
        </w:rPr>
        <w:t>{</w:t>
      </w:r>
      <w:r w:rsidR="00343B92" w:rsidRPr="00B17ABA">
        <w:rPr>
          <w:rFonts w:ascii="Times New Roman" w:hAnsi="Times New Roman" w:cs="Times New Roman"/>
          <w:i/>
        </w:rPr>
        <w:t>(</w:t>
      </w:r>
      <w:r w:rsidR="00E62DE7" w:rsidRPr="00B17ABA">
        <w:rPr>
          <w:rFonts w:ascii="Times New Roman" w:hAnsi="Times New Roman" w:cs="Times New Roman"/>
          <w:i/>
        </w:rPr>
        <w:t>1,1,1,1,1</w:t>
      </w:r>
      <w:r w:rsidR="003C2C20" w:rsidRPr="00B17ABA">
        <w:rPr>
          <w:rFonts w:ascii="Times New Roman" w:hAnsi="Times New Roman" w:cs="Times New Roman"/>
          <w:i/>
        </w:rPr>
        <w:t>)</w:t>
      </w:r>
      <w:r w:rsidR="00E62DE7" w:rsidRPr="00B17ABA">
        <w:rPr>
          <w:rFonts w:ascii="Times New Roman" w:hAnsi="Times New Roman" w:cs="Times New Roman"/>
          <w:i/>
        </w:rPr>
        <w:t>,</w:t>
      </w:r>
      <w:r w:rsidR="00343B92" w:rsidRPr="00B17ABA">
        <w:rPr>
          <w:rFonts w:ascii="Times New Roman" w:hAnsi="Times New Roman" w:cs="Times New Roman"/>
          <w:i/>
        </w:rPr>
        <w:t>(</w:t>
      </w:r>
      <w:r w:rsidRPr="00B17ABA">
        <w:rPr>
          <w:rFonts w:ascii="Times New Roman" w:hAnsi="Times New Roman" w:cs="Times New Roman"/>
          <w:i/>
        </w:rPr>
        <w:t>1,1,1,1,2</w:t>
      </w:r>
      <w:r w:rsidR="003C2C20" w:rsidRPr="00B17ABA">
        <w:rPr>
          <w:rFonts w:ascii="Times New Roman" w:hAnsi="Times New Roman" w:cs="Times New Roman"/>
          <w:i/>
        </w:rPr>
        <w:t>),</w:t>
      </w:r>
      <w:r w:rsidR="00343B92" w:rsidRPr="00B17ABA">
        <w:rPr>
          <w:rFonts w:ascii="Times New Roman" w:hAnsi="Times New Roman" w:cs="Times New Roman"/>
          <w:i/>
        </w:rPr>
        <w:t>(</w:t>
      </w:r>
      <w:r w:rsidRPr="00B17ABA">
        <w:rPr>
          <w:rFonts w:ascii="Times New Roman" w:hAnsi="Times New Roman" w:cs="Times New Roman"/>
          <w:i/>
        </w:rPr>
        <w:t>1,1,1,2,2</w:t>
      </w:r>
      <w:r w:rsidR="003C2C20" w:rsidRPr="00B17ABA">
        <w:rPr>
          <w:rFonts w:ascii="Times New Roman" w:hAnsi="Times New Roman" w:cs="Times New Roman"/>
          <w:i/>
        </w:rPr>
        <w:t>),(</w:t>
      </w:r>
      <w:r w:rsidRPr="00B17ABA">
        <w:rPr>
          <w:rFonts w:ascii="Times New Roman" w:hAnsi="Times New Roman" w:cs="Times New Roman"/>
          <w:i/>
        </w:rPr>
        <w:t>1,1,2,2,2</w:t>
      </w:r>
      <w:r w:rsidR="003C2C20" w:rsidRPr="00B17ABA">
        <w:rPr>
          <w:rFonts w:ascii="Times New Roman" w:hAnsi="Times New Roman" w:cs="Times New Roman"/>
          <w:i/>
        </w:rPr>
        <w:t>)</w:t>
      </w:r>
      <w:r w:rsidRPr="00B17ABA">
        <w:rPr>
          <w:rFonts w:ascii="Times New Roman" w:hAnsi="Times New Roman" w:cs="Times New Roman"/>
          <w:i/>
        </w:rPr>
        <w:t>,</w:t>
      </w:r>
      <w:r w:rsidR="00343B92" w:rsidRPr="00B17ABA">
        <w:rPr>
          <w:rFonts w:ascii="Times New Roman" w:hAnsi="Times New Roman" w:cs="Times New Roman"/>
          <w:i/>
        </w:rPr>
        <w:t>(</w:t>
      </w:r>
      <w:r w:rsidRPr="00B17ABA">
        <w:rPr>
          <w:rFonts w:ascii="Times New Roman" w:hAnsi="Times New Roman" w:cs="Times New Roman"/>
          <w:i/>
        </w:rPr>
        <w:t>1,2,2,2,2</w:t>
      </w:r>
      <w:r w:rsidR="003C2C20" w:rsidRPr="00B17ABA">
        <w:rPr>
          <w:rFonts w:ascii="Times New Roman" w:hAnsi="Times New Roman" w:cs="Times New Roman"/>
          <w:i/>
        </w:rPr>
        <w:t>)</w:t>
      </w:r>
      <w:r w:rsidRPr="00B17ABA">
        <w:rPr>
          <w:rFonts w:ascii="Times New Roman" w:hAnsi="Times New Roman" w:cs="Times New Roman"/>
          <w:i/>
        </w:rPr>
        <w:t>,</w:t>
      </w:r>
      <w:r w:rsidR="00343B92" w:rsidRPr="00B17ABA">
        <w:rPr>
          <w:rFonts w:ascii="Times New Roman" w:hAnsi="Times New Roman" w:cs="Times New Roman"/>
          <w:i/>
        </w:rPr>
        <w:t>(</w:t>
      </w:r>
      <w:r w:rsidRPr="00B17ABA">
        <w:rPr>
          <w:rFonts w:ascii="Times New Roman" w:hAnsi="Times New Roman" w:cs="Times New Roman"/>
          <w:i/>
        </w:rPr>
        <w:t>1,1,1,2,3</w:t>
      </w:r>
      <w:r w:rsidR="003C2C20" w:rsidRPr="00B17ABA">
        <w:rPr>
          <w:rFonts w:ascii="Times New Roman" w:hAnsi="Times New Roman" w:cs="Times New Roman"/>
          <w:i/>
        </w:rPr>
        <w:t>),</w:t>
      </w:r>
    </w:p>
    <w:p w:rsidR="00837CB1" w:rsidRPr="00B17ABA" w:rsidRDefault="00BD7721" w:rsidP="00BD7721">
      <w:pPr>
        <w:pStyle w:val="ListParagraph"/>
        <w:ind w:left="1560" w:hanging="426"/>
        <w:rPr>
          <w:rFonts w:ascii="Times New Roman" w:hAnsi="Times New Roman" w:cs="Times New Roman"/>
          <w:iCs/>
        </w:rPr>
      </w:pPr>
      <w:r w:rsidRPr="00B17ABA">
        <w:rPr>
          <w:rFonts w:ascii="Times New Roman" w:hAnsi="Times New Roman" w:cs="Times New Roman"/>
          <w:i/>
        </w:rPr>
        <w:t xml:space="preserve">         </w:t>
      </w:r>
      <w:r w:rsidR="00343B92" w:rsidRPr="00B17ABA">
        <w:rPr>
          <w:rFonts w:ascii="Times New Roman" w:hAnsi="Times New Roman" w:cs="Times New Roman"/>
          <w:i/>
        </w:rPr>
        <w:t>(</w:t>
      </w:r>
      <w:r w:rsidR="00837CB1" w:rsidRPr="00B17ABA">
        <w:rPr>
          <w:rFonts w:ascii="Times New Roman" w:hAnsi="Times New Roman" w:cs="Times New Roman"/>
          <w:i/>
        </w:rPr>
        <w:t>1,1,2,3,3</w:t>
      </w:r>
      <w:r w:rsidR="003C2C20" w:rsidRPr="00B17ABA">
        <w:rPr>
          <w:rFonts w:ascii="Times New Roman" w:hAnsi="Times New Roman" w:cs="Times New Roman"/>
          <w:i/>
        </w:rPr>
        <w:t xml:space="preserve">), </w:t>
      </w:r>
      <w:r w:rsidR="00343B92" w:rsidRPr="00B17ABA">
        <w:rPr>
          <w:rFonts w:ascii="Times New Roman" w:hAnsi="Times New Roman" w:cs="Times New Roman"/>
          <w:i/>
        </w:rPr>
        <w:t>(</w:t>
      </w:r>
      <w:r w:rsidR="00837CB1" w:rsidRPr="00B17ABA">
        <w:rPr>
          <w:rFonts w:ascii="Times New Roman" w:hAnsi="Times New Roman" w:cs="Times New Roman"/>
          <w:i/>
        </w:rPr>
        <w:t>1,2,3,3,3</w:t>
      </w:r>
      <w:r w:rsidR="003C2C20" w:rsidRPr="00B17ABA">
        <w:rPr>
          <w:rFonts w:ascii="Times New Roman" w:hAnsi="Times New Roman" w:cs="Times New Roman"/>
          <w:i/>
        </w:rPr>
        <w:t>)</w:t>
      </w:r>
      <w:r w:rsidR="00837CB1" w:rsidRPr="00B17ABA">
        <w:rPr>
          <w:rFonts w:ascii="Times New Roman" w:hAnsi="Times New Roman" w:cs="Times New Roman"/>
          <w:i/>
        </w:rPr>
        <w:t>,</w:t>
      </w:r>
      <w:r w:rsidR="00343B92" w:rsidRPr="00B17ABA">
        <w:rPr>
          <w:rFonts w:ascii="Times New Roman" w:hAnsi="Times New Roman" w:cs="Times New Roman"/>
          <w:i/>
        </w:rPr>
        <w:t>(</w:t>
      </w:r>
      <w:r w:rsidR="00837CB1" w:rsidRPr="00B17ABA">
        <w:rPr>
          <w:rFonts w:ascii="Times New Roman" w:hAnsi="Times New Roman" w:cs="Times New Roman"/>
          <w:i/>
        </w:rPr>
        <w:t>1,1,2,2,3</w:t>
      </w:r>
      <w:r w:rsidR="003C2C20" w:rsidRPr="00B17ABA">
        <w:rPr>
          <w:rFonts w:ascii="Times New Roman" w:hAnsi="Times New Roman" w:cs="Times New Roman"/>
          <w:i/>
        </w:rPr>
        <w:t>),</w:t>
      </w:r>
      <w:r w:rsidR="00343B92" w:rsidRPr="00B17ABA">
        <w:rPr>
          <w:rFonts w:ascii="Times New Roman" w:hAnsi="Times New Roman" w:cs="Times New Roman"/>
          <w:i/>
        </w:rPr>
        <w:t>(</w:t>
      </w:r>
      <w:r w:rsidR="00837CB1" w:rsidRPr="00B17ABA">
        <w:rPr>
          <w:rFonts w:ascii="Times New Roman" w:hAnsi="Times New Roman" w:cs="Times New Roman"/>
          <w:i/>
        </w:rPr>
        <w:t>1,2,2,3,3</w:t>
      </w:r>
      <w:r w:rsidR="003C2C20" w:rsidRPr="00B17ABA">
        <w:rPr>
          <w:rFonts w:ascii="Times New Roman" w:hAnsi="Times New Roman" w:cs="Times New Roman"/>
          <w:i/>
        </w:rPr>
        <w:t>)</w:t>
      </w:r>
      <w:r w:rsidR="00837CB1" w:rsidRPr="00B17ABA">
        <w:rPr>
          <w:rFonts w:ascii="Times New Roman" w:hAnsi="Times New Roman" w:cs="Times New Roman"/>
        </w:rPr>
        <w:t xml:space="preserve"> and </w:t>
      </w:r>
      <w:r w:rsidR="00343B92" w:rsidRPr="00B17ABA">
        <w:rPr>
          <w:rFonts w:ascii="Times New Roman" w:hAnsi="Times New Roman" w:cs="Times New Roman"/>
          <w:i/>
        </w:rPr>
        <w:t>(</w:t>
      </w:r>
      <w:r w:rsidR="00837CB1" w:rsidRPr="00B17ABA">
        <w:rPr>
          <w:rFonts w:ascii="Times New Roman" w:hAnsi="Times New Roman" w:cs="Times New Roman"/>
          <w:i/>
        </w:rPr>
        <w:t>1,2,2,2,3</w:t>
      </w:r>
      <w:r w:rsidR="003C2C20" w:rsidRPr="00B17ABA">
        <w:rPr>
          <w:rFonts w:ascii="Times New Roman" w:hAnsi="Times New Roman" w:cs="Times New Roman"/>
          <w:i/>
        </w:rPr>
        <w:t>)</w:t>
      </w:r>
      <w:r w:rsidR="00CA59FE" w:rsidRPr="00B17ABA">
        <w:rPr>
          <w:rFonts w:ascii="Times New Roman" w:hAnsi="Times New Roman" w:cs="Times New Roman"/>
          <w:i/>
        </w:rPr>
        <w:t>}</w:t>
      </w:r>
      <w:r w:rsidR="00837CB1" w:rsidRPr="00B17ABA">
        <w:rPr>
          <w:rFonts w:ascii="Times New Roman" w:hAnsi="Times New Roman" w:cs="Times New Roman"/>
        </w:rPr>
        <w:t xml:space="preserve">. </w:t>
      </w:r>
    </w:p>
    <w:p w:rsidR="00E62DE7" w:rsidRPr="00B17ABA" w:rsidRDefault="00E62DE7" w:rsidP="00E62DE7">
      <w:pPr>
        <w:pStyle w:val="ListParagraph"/>
        <w:ind w:firstLine="0"/>
        <w:rPr>
          <w:rFonts w:ascii="Times New Roman" w:hAnsi="Times New Roman" w:cs="Times New Roman"/>
          <w:i/>
          <w:iCs/>
        </w:rPr>
      </w:pPr>
    </w:p>
    <w:p w:rsidR="00837CB1" w:rsidRPr="00B17ABA" w:rsidRDefault="00837CB1" w:rsidP="00413C2E">
      <w:pPr>
        <w:pStyle w:val="ListParagraph"/>
        <w:numPr>
          <w:ilvl w:val="0"/>
          <w:numId w:val="3"/>
        </w:numPr>
        <w:overflowPunct w:val="0"/>
        <w:autoSpaceDE w:val="0"/>
        <w:autoSpaceDN w:val="0"/>
        <w:adjustRightInd w:val="0"/>
        <w:spacing w:before="120"/>
        <w:textAlignment w:val="baseline"/>
        <w:rPr>
          <w:rFonts w:ascii="Times New Roman" w:eastAsia="Malgun Gothic" w:hAnsi="Times New Roman" w:cs="Times New Roman"/>
          <w:lang w:val="en-US" w:eastAsia="ko-KR"/>
        </w:rPr>
      </w:pPr>
      <w:r w:rsidRPr="00B17ABA">
        <w:rPr>
          <w:rFonts w:ascii="Times New Roman" w:hAnsi="Times New Roman" w:cs="Times New Roman"/>
          <w:i/>
        </w:rPr>
        <w:t>Ω</w:t>
      </w:r>
      <w:r w:rsidRPr="00B17ABA">
        <w:rPr>
          <w:rFonts w:ascii="Times New Roman" w:hAnsi="Times New Roman" w:cs="Times New Roman"/>
          <w:lang w:eastAsia="ko-KR"/>
        </w:rPr>
        <w:t xml:space="preserve"> represents t</w:t>
      </w:r>
      <w:r w:rsidRPr="00B17ABA">
        <w:rPr>
          <w:rFonts w:ascii="Times New Roman" w:hAnsi="Times New Roman" w:cs="Times New Roman"/>
          <w:lang w:val="en-US" w:eastAsia="ko-KR"/>
        </w:rPr>
        <w:t xml:space="preserve">he set of </w:t>
      </w:r>
      <w:r w:rsidRPr="00B17ABA">
        <w:rPr>
          <w:rFonts w:ascii="Times New Roman" w:eastAsia="Malgun Gothic" w:hAnsi="Times New Roman" w:cs="Times New Roman"/>
          <w:lang w:val="en-US" w:eastAsia="ko-KR"/>
        </w:rPr>
        <w:t xml:space="preserve">probability </w:t>
      </w:r>
      <w:r w:rsidR="00413C2E" w:rsidRPr="00B17ABA">
        <w:rPr>
          <w:rFonts w:ascii="Times New Roman" w:hAnsi="Times New Roman" w:cs="Times New Roman"/>
          <w:lang w:val="en-US" w:eastAsia="ko-KR"/>
        </w:rPr>
        <w:t xml:space="preserve">matrices </w:t>
      </w:r>
      <w:r w:rsidR="004873D0" w:rsidRPr="00B17ABA">
        <w:rPr>
          <w:bCs/>
          <w:i/>
        </w:rPr>
        <w:t>ω</w:t>
      </w:r>
      <w:r w:rsidR="004873D0" w:rsidRPr="00B17ABA">
        <w:rPr>
          <w:rFonts w:ascii="Times New Roman" w:hAnsi="Times New Roman" w:cs="Times New Roman"/>
          <w:lang w:val="en-US" w:eastAsia="ko-KR"/>
        </w:rPr>
        <w:t xml:space="preserve"> </w:t>
      </w:r>
      <w:r w:rsidRPr="00B17ABA">
        <w:rPr>
          <w:rFonts w:ascii="Times New Roman" w:hAnsi="Times New Roman" w:cs="Times New Roman"/>
          <w:lang w:val="en-US" w:eastAsia="ko-KR"/>
        </w:rPr>
        <w:t xml:space="preserve">for </w:t>
      </w:r>
      <w:r w:rsidRPr="00B17ABA">
        <w:rPr>
          <w:rFonts w:ascii="Times New Roman" w:hAnsi="Times New Roman" w:cs="Times New Roman"/>
          <w:i/>
          <w:iCs/>
          <w:lang w:val="en-US" w:eastAsia="ko-KR"/>
        </w:rPr>
        <w:t>s</w:t>
      </w:r>
      <w:r w:rsidRPr="00B17ABA">
        <w:rPr>
          <w:rFonts w:ascii="Times New Roman" w:hAnsi="Times New Roman" w:cs="Times New Roman"/>
          <w:i/>
          <w:iCs/>
          <w:vertAlign w:val="subscript"/>
          <w:lang w:val="en-US" w:eastAsia="ko-KR"/>
        </w:rPr>
        <w:t>t+1</w:t>
      </w:r>
      <w:r w:rsidR="00BD7721" w:rsidRPr="00B17ABA">
        <w:rPr>
          <w:rFonts w:ascii="Times New Roman" w:hAnsi="Times New Roman" w:cs="Times New Roman"/>
          <w:lang w:val="en-US" w:eastAsia="ko-KR"/>
        </w:rPr>
        <w:t xml:space="preserve">, </w:t>
      </w:r>
      <w:r w:rsidRPr="00B17ABA">
        <w:rPr>
          <w:rFonts w:ascii="Times New Roman" w:hAnsi="Times New Roman" w:cs="Times New Roman"/>
          <w:iCs/>
          <w:lang w:val="en-US" w:eastAsia="ko-KR"/>
        </w:rPr>
        <w:t>which depends</w:t>
      </w:r>
      <w:r w:rsidRPr="00B17ABA">
        <w:rPr>
          <w:rFonts w:ascii="Times New Roman" w:hAnsi="Times New Roman" w:cs="Times New Roman"/>
          <w:lang w:val="en-US" w:eastAsia="ko-KR"/>
        </w:rPr>
        <w:t xml:space="preserve"> upon</w:t>
      </w:r>
      <w:r w:rsidR="007F0F6C" w:rsidRPr="00B17ABA">
        <w:rPr>
          <w:rFonts w:ascii="Times New Roman" w:hAnsi="Times New Roman" w:cs="Times New Roman"/>
          <w:lang w:val="en-US" w:eastAsia="ko-KR"/>
        </w:rPr>
        <w:t xml:space="preserve"> </w:t>
      </w:r>
      <w:r w:rsidRPr="00B17ABA">
        <w:rPr>
          <w:rFonts w:ascii="Times New Roman" w:hAnsi="Times New Roman" w:cs="Times New Roman"/>
          <w:lang w:val="en-US" w:eastAsia="ko-KR"/>
        </w:rPr>
        <w:t xml:space="preserve">either </w:t>
      </w:r>
      <w:r w:rsidRPr="00B17ABA">
        <w:rPr>
          <w:rFonts w:ascii="Times New Roman" w:hAnsi="Times New Roman" w:cs="Times New Roman"/>
          <w:i/>
          <w:iCs/>
          <w:lang w:val="en-US" w:eastAsia="ko-KR"/>
        </w:rPr>
        <w:t>s</w:t>
      </w:r>
      <w:r w:rsidRPr="00B17ABA">
        <w:rPr>
          <w:rFonts w:ascii="Times New Roman" w:hAnsi="Times New Roman" w:cs="Times New Roman"/>
          <w:i/>
          <w:iCs/>
          <w:vertAlign w:val="subscript"/>
          <w:lang w:val="en-US" w:eastAsia="ko-KR"/>
        </w:rPr>
        <w:t>t</w:t>
      </w:r>
      <w:r w:rsidRPr="00B17ABA">
        <w:rPr>
          <w:rFonts w:ascii="Times New Roman" w:hAnsi="Times New Roman" w:cs="Times New Roman"/>
          <w:lang w:val="en-US" w:eastAsia="ko-KR"/>
        </w:rPr>
        <w:t xml:space="preserve"> and </w:t>
      </w:r>
      <w:r w:rsidRPr="00B17ABA">
        <w:rPr>
          <w:rFonts w:ascii="Times New Roman" w:hAnsi="Times New Roman" w:cs="Times New Roman"/>
          <w:i/>
          <w:iCs/>
          <w:lang w:val="en-US" w:eastAsia="ko-KR"/>
        </w:rPr>
        <w:t>x</w:t>
      </w:r>
      <w:r w:rsidRPr="00B17ABA">
        <w:rPr>
          <w:rFonts w:ascii="Times New Roman" w:hAnsi="Times New Roman" w:cs="Times New Roman"/>
          <w:i/>
          <w:iCs/>
          <w:vertAlign w:val="subscript"/>
          <w:lang w:val="en-US" w:eastAsia="ko-KR"/>
        </w:rPr>
        <w:t>t</w:t>
      </w:r>
      <w:r w:rsidRPr="00B17ABA">
        <w:rPr>
          <w:rFonts w:ascii="Times New Roman" w:eastAsia="Malgun Gothic" w:hAnsi="Times New Roman" w:cs="Times New Roman"/>
          <w:i/>
          <w:iCs/>
          <w:lang w:val="en-US" w:eastAsia="ko-KR"/>
        </w:rPr>
        <w:t>,</w:t>
      </w:r>
      <w:r w:rsidR="007F0F6C" w:rsidRPr="00B17ABA">
        <w:rPr>
          <w:rFonts w:ascii="Times New Roman" w:eastAsia="Malgun Gothic" w:hAnsi="Times New Roman" w:cs="Times New Roman"/>
          <w:i/>
          <w:iCs/>
          <w:lang w:val="en-US" w:eastAsia="ko-KR"/>
        </w:rPr>
        <w:t xml:space="preserve"> </w:t>
      </w:r>
      <w:r w:rsidRPr="00B17ABA">
        <w:rPr>
          <w:rFonts w:ascii="Times New Roman" w:eastAsia="Malgun Gothic" w:hAnsi="Times New Roman" w:cs="Times New Roman"/>
          <w:lang w:val="en-US" w:eastAsia="ko-KR"/>
        </w:rPr>
        <w:t xml:space="preserve">where the </w:t>
      </w:r>
      <w:r w:rsidR="00A630DF" w:rsidRPr="00B17ABA">
        <w:rPr>
          <w:rFonts w:ascii="Times New Roman" w:eastAsia="Malgun Gothic" w:hAnsi="Times New Roman" w:cs="Times New Roman"/>
          <w:lang w:val="en-US" w:eastAsia="ko-KR"/>
        </w:rPr>
        <w:t>Markovian assumption</w:t>
      </w:r>
      <w:r w:rsidRPr="00B17ABA">
        <w:rPr>
          <w:rFonts w:ascii="Times New Roman" w:eastAsia="Malgun Gothic" w:hAnsi="Times New Roman" w:cs="Times New Roman"/>
          <w:lang w:val="en-US" w:eastAsia="ko-KR"/>
        </w:rPr>
        <w:t xml:space="preserve"> is used, or (</w:t>
      </w:r>
      <w:r w:rsidRPr="00B17ABA">
        <w:rPr>
          <w:rFonts w:ascii="Times New Roman" w:eastAsia="Malgun Gothic" w:hAnsi="Times New Roman" w:cs="Times New Roman"/>
          <w:i/>
          <w:iCs/>
          <w:lang w:val="en-US" w:eastAsia="ko-KR"/>
        </w:rPr>
        <w:t>s</w:t>
      </w:r>
      <w:r w:rsidRPr="00B17ABA">
        <w:rPr>
          <w:rFonts w:ascii="Times New Roman" w:eastAsia="Malgun Gothic" w:hAnsi="Times New Roman" w:cs="Times New Roman"/>
          <w:i/>
          <w:iCs/>
          <w:vertAlign w:val="subscript"/>
          <w:lang w:val="en-US" w:eastAsia="ko-KR"/>
        </w:rPr>
        <w:t>1</w:t>
      </w:r>
      <w:r w:rsidRPr="00B17ABA">
        <w:rPr>
          <w:rFonts w:ascii="Times New Roman" w:eastAsia="Malgun Gothic" w:hAnsi="Times New Roman" w:cs="Times New Roman"/>
          <w:i/>
          <w:iCs/>
          <w:lang w:val="en-US" w:eastAsia="ko-KR"/>
        </w:rPr>
        <w:t>,x</w:t>
      </w:r>
      <w:r w:rsidRPr="00B17ABA">
        <w:rPr>
          <w:rFonts w:ascii="Times New Roman" w:eastAsia="Malgun Gothic" w:hAnsi="Times New Roman" w:cs="Times New Roman"/>
          <w:i/>
          <w:iCs/>
          <w:vertAlign w:val="subscript"/>
          <w:lang w:val="en-US" w:eastAsia="ko-KR"/>
        </w:rPr>
        <w:t>1</w:t>
      </w:r>
      <w:r w:rsidRPr="00B17ABA">
        <w:rPr>
          <w:rFonts w:ascii="Times New Roman" w:eastAsia="Malgun Gothic" w:hAnsi="Times New Roman" w:cs="Times New Roman"/>
          <w:i/>
          <w:iCs/>
          <w:lang w:val="en-US" w:eastAsia="ko-KR"/>
        </w:rPr>
        <w:t>,s</w:t>
      </w:r>
      <w:r w:rsidRPr="00B17ABA">
        <w:rPr>
          <w:rFonts w:ascii="Times New Roman" w:eastAsia="Malgun Gothic" w:hAnsi="Times New Roman" w:cs="Times New Roman"/>
          <w:i/>
          <w:iCs/>
          <w:vertAlign w:val="subscript"/>
          <w:lang w:val="en-US" w:eastAsia="ko-KR"/>
        </w:rPr>
        <w:t>2</w:t>
      </w:r>
      <w:r w:rsidRPr="00B17ABA">
        <w:rPr>
          <w:rFonts w:ascii="Times New Roman" w:eastAsia="Malgun Gothic" w:hAnsi="Times New Roman" w:cs="Times New Roman"/>
          <w:i/>
          <w:iCs/>
          <w:lang w:val="en-US" w:eastAsia="ko-KR"/>
        </w:rPr>
        <w:t>,x</w:t>
      </w:r>
      <w:r w:rsidRPr="00B17ABA">
        <w:rPr>
          <w:rFonts w:ascii="Times New Roman" w:eastAsia="Malgun Gothic" w:hAnsi="Times New Roman" w:cs="Times New Roman"/>
          <w:i/>
          <w:iCs/>
          <w:vertAlign w:val="subscript"/>
          <w:lang w:val="en-US" w:eastAsia="ko-KR"/>
        </w:rPr>
        <w:t>2</w:t>
      </w:r>
      <w:r w:rsidRPr="00B17ABA">
        <w:rPr>
          <w:rFonts w:ascii="Times New Roman" w:eastAsia="Malgun Gothic" w:hAnsi="Times New Roman" w:cs="Times New Roman"/>
          <w:i/>
          <w:iCs/>
          <w:lang w:val="en-US" w:eastAsia="ko-KR"/>
        </w:rPr>
        <w:t>,…,s</w:t>
      </w:r>
      <w:r w:rsidRPr="00B17ABA">
        <w:rPr>
          <w:rFonts w:ascii="Times New Roman" w:eastAsia="Malgun Gothic" w:hAnsi="Times New Roman" w:cs="Times New Roman"/>
          <w:i/>
          <w:iCs/>
          <w:vertAlign w:val="subscript"/>
          <w:lang w:val="en-US" w:eastAsia="ko-KR"/>
        </w:rPr>
        <w:t>t</w:t>
      </w:r>
      <w:r w:rsidRPr="00B17ABA">
        <w:rPr>
          <w:rFonts w:ascii="Times New Roman" w:eastAsia="Malgun Gothic" w:hAnsi="Times New Roman" w:cs="Times New Roman"/>
          <w:i/>
          <w:iCs/>
          <w:lang w:val="en-US" w:eastAsia="ko-KR"/>
        </w:rPr>
        <w:t>,x</w:t>
      </w:r>
      <w:r w:rsidRPr="00B17ABA">
        <w:rPr>
          <w:rFonts w:ascii="Times New Roman" w:eastAsia="Malgun Gothic" w:hAnsi="Times New Roman" w:cs="Times New Roman"/>
          <w:i/>
          <w:iCs/>
          <w:vertAlign w:val="subscript"/>
          <w:lang w:val="en-US" w:eastAsia="ko-KR"/>
        </w:rPr>
        <w:t>t</w:t>
      </w:r>
      <w:r w:rsidRPr="00B17ABA">
        <w:rPr>
          <w:rFonts w:ascii="Times New Roman" w:eastAsia="Malgun Gothic" w:hAnsi="Times New Roman" w:cs="Times New Roman"/>
          <w:i/>
          <w:iCs/>
          <w:lang w:val="en-US" w:eastAsia="ko-KR"/>
        </w:rPr>
        <w:t xml:space="preserve">) </w:t>
      </w:r>
      <w:r w:rsidRPr="00B17ABA">
        <w:rPr>
          <w:rFonts w:ascii="Times New Roman" w:eastAsia="Malgun Gothic" w:hAnsi="Times New Roman" w:cs="Times New Roman"/>
          <w:lang w:val="en-US" w:eastAsia="ko-KR"/>
        </w:rPr>
        <w:t>where non-</w:t>
      </w:r>
      <w:r w:rsidR="00A630DF" w:rsidRPr="00B17ABA">
        <w:rPr>
          <w:rFonts w:ascii="Times New Roman" w:eastAsia="Malgun Gothic" w:hAnsi="Times New Roman" w:cs="Times New Roman"/>
          <w:lang w:val="en-US" w:eastAsia="ko-KR"/>
        </w:rPr>
        <w:t>Markovian assumption</w:t>
      </w:r>
      <w:r w:rsidRPr="00B17ABA">
        <w:rPr>
          <w:rFonts w:ascii="Times New Roman" w:eastAsia="Malgun Gothic" w:hAnsi="Times New Roman" w:cs="Times New Roman"/>
          <w:lang w:val="en-US" w:eastAsia="ko-KR"/>
        </w:rPr>
        <w:t xml:space="preserve"> is used.</w:t>
      </w:r>
      <w:r w:rsidR="00E714E8" w:rsidRPr="00B17ABA">
        <w:rPr>
          <w:rFonts w:ascii="Times New Roman" w:eastAsia="Malgun Gothic" w:hAnsi="Times New Roman" w:cs="Times New Roman"/>
          <w:lang w:val="en-US" w:eastAsia="ko-KR"/>
        </w:rPr>
        <w:t xml:space="preserve"> </w:t>
      </w:r>
      <w:r w:rsidR="004873D0" w:rsidRPr="00B17ABA">
        <w:rPr>
          <w:rFonts w:ascii="Times New Roman" w:eastAsia="Malgun Gothic" w:hAnsi="Times New Roman" w:cs="Times New Roman"/>
          <w:lang w:val="en-US" w:eastAsia="ko-KR"/>
        </w:rPr>
        <w:t>T</w:t>
      </w:r>
      <w:r w:rsidRPr="00B17ABA">
        <w:rPr>
          <w:rFonts w:ascii="Times New Roman" w:hAnsi="Times New Roman" w:cs="Times New Roman"/>
        </w:rPr>
        <w:t xml:space="preserve">he probability that </w:t>
      </w:r>
      <w:r w:rsidRPr="00B17ABA">
        <w:rPr>
          <w:rFonts w:ascii="Times New Roman" w:hAnsi="Times New Roman" w:cs="Times New Roman"/>
          <w:i/>
          <w:iCs/>
        </w:rPr>
        <w:t>θ=</w:t>
      </w:r>
      <w:r w:rsidR="00343B92" w:rsidRPr="00B17ABA">
        <w:rPr>
          <w:rFonts w:ascii="Times New Roman" w:hAnsi="Times New Roman" w:cs="Times New Roman"/>
          <w:i/>
          <w:iCs/>
        </w:rPr>
        <w:t>(</w:t>
      </w:r>
      <w:r w:rsidRPr="00B17ABA">
        <w:rPr>
          <w:rFonts w:ascii="Times New Roman" w:hAnsi="Times New Roman" w:cs="Times New Roman"/>
          <w:i/>
          <w:iCs/>
        </w:rPr>
        <w:t>s</w:t>
      </w:r>
      <w:r w:rsidRPr="00B17ABA">
        <w:rPr>
          <w:rFonts w:ascii="Times New Roman" w:hAnsi="Times New Roman" w:cs="Times New Roman"/>
          <w:i/>
          <w:iCs/>
          <w:vertAlign w:val="subscript"/>
        </w:rPr>
        <w:t>1</w:t>
      </w:r>
      <w:r w:rsidRPr="00B17ABA">
        <w:rPr>
          <w:rFonts w:ascii="Times New Roman" w:hAnsi="Times New Roman" w:cs="Times New Roman"/>
          <w:i/>
          <w:iCs/>
        </w:rPr>
        <w:t>,s</w:t>
      </w:r>
      <w:r w:rsidRPr="00B17ABA">
        <w:rPr>
          <w:rFonts w:ascii="Times New Roman" w:hAnsi="Times New Roman" w:cs="Times New Roman"/>
          <w:i/>
          <w:iCs/>
          <w:vertAlign w:val="subscript"/>
        </w:rPr>
        <w:t>2</w:t>
      </w:r>
      <w:r w:rsidRPr="00B17ABA">
        <w:rPr>
          <w:rFonts w:ascii="Times New Roman" w:hAnsi="Times New Roman" w:cs="Times New Roman"/>
          <w:i/>
          <w:iCs/>
        </w:rPr>
        <w:t>,…,s</w:t>
      </w:r>
      <w:r w:rsidRPr="00B17ABA">
        <w:rPr>
          <w:rFonts w:ascii="Times New Roman" w:hAnsi="Times New Roman" w:cs="Times New Roman"/>
          <w:i/>
          <w:iCs/>
          <w:vertAlign w:val="subscript"/>
        </w:rPr>
        <w:t>n</w:t>
      </w:r>
      <w:r w:rsidR="003C2C20" w:rsidRPr="00B17ABA">
        <w:rPr>
          <w:rFonts w:ascii="Times New Roman" w:hAnsi="Times New Roman" w:cs="Times New Roman"/>
          <w:i/>
          <w:iCs/>
        </w:rPr>
        <w:t>)</w:t>
      </w:r>
      <w:r w:rsidRPr="00B17ABA">
        <w:rPr>
          <w:rFonts w:ascii="Times New Roman" w:hAnsi="Times New Roman" w:cs="Times New Roman"/>
        </w:rPr>
        <w:t xml:space="preserve"> happens for a given drug sequence </w:t>
      </w:r>
      <w:r w:rsidRPr="00B17ABA">
        <w:rPr>
          <w:rFonts w:ascii="Times New Roman" w:hAnsi="Times New Roman" w:cs="Times New Roman"/>
          <w:i/>
          <w:iCs/>
        </w:rPr>
        <w:t>π</w:t>
      </w:r>
      <w:r w:rsidRPr="00B17ABA">
        <w:rPr>
          <w:rFonts w:ascii="Times New Roman" w:hAnsi="Times New Roman" w:cs="Times New Roman"/>
          <w:i/>
          <w:iCs/>
          <w:vertAlign w:val="subscript"/>
        </w:rPr>
        <w:t>x</w:t>
      </w:r>
      <w:r w:rsidR="004873D0" w:rsidRPr="00B17ABA">
        <w:rPr>
          <w:rFonts w:ascii="Times New Roman" w:eastAsia="Malgun Gothic" w:hAnsi="Times New Roman" w:cs="Times New Roman"/>
          <w:lang w:val="en-US" w:eastAsia="ko-KR"/>
        </w:rPr>
        <w:t xml:space="preserve"> is:</w:t>
      </w:r>
    </w:p>
    <w:p w:rsidR="004873D0" w:rsidRPr="00B17ABA" w:rsidRDefault="004873D0" w:rsidP="004873D0">
      <w:pPr>
        <w:pStyle w:val="ListParagraph"/>
        <w:ind w:firstLine="0"/>
        <w:rPr>
          <w:rFonts w:ascii="Times New Roman" w:hAnsi="Times New Roman" w:cs="Times New Roman"/>
          <w:lang w:eastAsia="ko-KR"/>
        </w:rPr>
      </w:pPr>
    </w:p>
    <w:p w:rsidR="00A46BE1" w:rsidRPr="00B17ABA" w:rsidRDefault="004873D0" w:rsidP="00BD7721">
      <w:pPr>
        <w:pStyle w:val="ListParagraph"/>
        <w:spacing w:line="480" w:lineRule="auto"/>
        <w:ind w:firstLine="0"/>
        <w:rPr>
          <w:rFonts w:ascii="Times New Roman" w:hAnsi="Times New Roman" w:cs="Times New Roman"/>
          <w:lang w:eastAsia="ko-KR"/>
        </w:rPr>
      </w:pPr>
      <m:oMath>
        <m:r>
          <w:rPr>
            <w:rFonts w:ascii="Cambria Math" w:hAnsi="Cambria Math" w:cs="Times New Roman"/>
            <w:lang w:eastAsia="ko-KR"/>
          </w:rPr>
          <w:lastRenderedPageBreak/>
          <m:t>p</m:t>
        </m:r>
        <m:d>
          <m:dPr>
            <m:ctrlPr>
              <w:rPr>
                <w:rFonts w:ascii="Cambria Math" w:hAnsi="Cambria Math" w:cs="Times New Roman"/>
                <w:i/>
                <w:lang w:eastAsia="ko-KR"/>
              </w:rPr>
            </m:ctrlPr>
          </m:dPr>
          <m:e>
            <m:r>
              <w:rPr>
                <w:rFonts w:ascii="Cambria Math" w:hAnsi="Cambria Math" w:cs="Times New Roman"/>
                <w:lang w:eastAsia="ko-KR"/>
              </w:rPr>
              <m:t>θ|</m:t>
            </m:r>
            <m:sSub>
              <m:sSubPr>
                <m:ctrlPr>
                  <w:rPr>
                    <w:rFonts w:ascii="Cambria Math" w:hAnsi="Cambria Math" w:cs="Times New Roman"/>
                    <w:i/>
                    <w:lang w:eastAsia="ko-KR"/>
                  </w:rPr>
                </m:ctrlPr>
              </m:sSubPr>
              <m:e>
                <m:r>
                  <w:rPr>
                    <w:rFonts w:ascii="Cambria Math" w:hAnsi="Cambria Math" w:cs="Times New Roman"/>
                    <w:lang w:eastAsia="ko-KR"/>
                  </w:rPr>
                  <m:t>π</m:t>
                </m:r>
              </m:e>
              <m:sub>
                <m:r>
                  <w:rPr>
                    <w:rFonts w:ascii="Cambria Math" w:hAnsi="Cambria Math" w:cs="Times New Roman"/>
                    <w:lang w:eastAsia="ko-KR"/>
                  </w:rPr>
                  <m:t>x</m:t>
                </m:r>
              </m:sub>
            </m:sSub>
          </m:e>
        </m:d>
        <m:r>
          <w:rPr>
            <w:rFonts w:ascii="Cambria Math" w:hAnsi="Cambria Math" w:cs="Times New Roman"/>
            <w:lang w:eastAsia="ko-KR"/>
          </w:rPr>
          <m:t>=ω</m:t>
        </m:r>
        <m:d>
          <m:dPr>
            <m:ctrlPr>
              <w:rPr>
                <w:rFonts w:ascii="Cambria Math" w:hAnsi="Cambria Math" w:cs="Times New Roman"/>
                <w:i/>
                <w:lang w:eastAsia="ko-KR"/>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2</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1</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1</m:t>
                </m:r>
              </m:sub>
            </m:sSub>
          </m:e>
        </m:d>
        <m:r>
          <w:rPr>
            <w:rFonts w:ascii="Cambria Math" w:hAnsi="Cambria Math" w:cs="Times New Roman"/>
            <w:lang w:eastAsia="ko-KR"/>
          </w:rPr>
          <m:t>*ω</m:t>
        </m:r>
        <m:d>
          <m:dPr>
            <m:ctrlPr>
              <w:rPr>
                <w:rFonts w:ascii="Cambria Math" w:hAnsi="Cambria Math" w:cs="Times New Roman"/>
                <w:i/>
                <w:lang w:eastAsia="ko-KR"/>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3</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2</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2</m:t>
                </m:r>
              </m:sub>
            </m:sSub>
          </m:e>
        </m:d>
        <m:r>
          <w:rPr>
            <w:rFonts w:ascii="Cambria Math" w:hAnsi="Cambria Math" w:cs="Times New Roman"/>
            <w:lang w:eastAsia="ko-KR"/>
          </w:rPr>
          <m:t>*…*ω</m:t>
        </m:r>
        <m:d>
          <m:dPr>
            <m:ctrlPr>
              <w:rPr>
                <w:rFonts w:ascii="Cambria Math" w:hAnsi="Cambria Math" w:cs="Times New Roman"/>
                <w:i/>
                <w:lang w:eastAsia="ko-KR"/>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n+1</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n</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n</m:t>
                </m:r>
              </m:sub>
            </m:sSub>
          </m:e>
        </m:d>
      </m:oMath>
      <w:r w:rsidR="00E62DE7" w:rsidRPr="00B17ABA">
        <w:rPr>
          <w:rFonts w:ascii="Times New Roman" w:hAnsi="Times New Roman" w:cs="Times New Roman"/>
          <w:lang w:eastAsia="ko-KR"/>
        </w:rPr>
        <w:t xml:space="preserve">, </w:t>
      </w:r>
    </w:p>
    <w:p w:rsidR="00E62DE7" w:rsidRPr="00B17ABA" w:rsidRDefault="00E62DE7" w:rsidP="00BD7721">
      <w:pPr>
        <w:pStyle w:val="ListParagraph"/>
        <w:spacing w:line="480" w:lineRule="auto"/>
        <w:ind w:firstLine="0"/>
        <w:rPr>
          <w:rFonts w:ascii="Times New Roman" w:hAnsi="Times New Roman" w:cs="Times New Roman"/>
          <w:lang w:eastAsia="ko-KR"/>
        </w:rPr>
      </w:pPr>
      <w:r w:rsidRPr="00B17ABA">
        <w:rPr>
          <w:rFonts w:ascii="Times New Roman" w:hAnsi="Times New Roman" w:cs="Times New Roman"/>
          <w:lang w:eastAsia="ko-KR"/>
        </w:rPr>
        <w:t xml:space="preserve">where </w:t>
      </w:r>
      <m:oMath>
        <m:nary>
          <m:naryPr>
            <m:chr m:val="∑"/>
            <m:limLoc m:val="undOvr"/>
            <m:ctrlPr>
              <w:rPr>
                <w:rFonts w:ascii="Cambria Math" w:hAnsi="Cambria Math" w:cs="Times New Roman"/>
                <w:i/>
              </w:rPr>
            </m:ctrlPr>
          </m:naryPr>
          <m:sub>
            <m:r>
              <w:rPr>
                <w:rFonts w:ascii="Cambria Math" w:hAnsi="Cambria Math" w:cs="Times New Roman"/>
              </w:rPr>
              <m:t>1</m:t>
            </m:r>
          </m:sub>
          <m:sup>
            <m:sSup>
              <m:sSupPr>
                <m:ctrlPr>
                  <w:rPr>
                    <w:rFonts w:ascii="Cambria Math" w:hAnsi="Cambria Math" w:cs="Times New Roman"/>
                    <w:i/>
                    <w:iCs/>
                  </w:rPr>
                </m:ctrlPr>
              </m:sSupPr>
              <m:e>
                <m:r>
                  <w:rPr>
                    <w:rFonts w:ascii="Cambria Math" w:hAnsi="Cambria Math" w:cs="Times New Roman"/>
                  </w:rPr>
                  <m:t>l</m:t>
                </m:r>
              </m:e>
              <m:sup>
                <m:r>
                  <w:rPr>
                    <w:rFonts w:ascii="Cambria Math" w:hAnsi="Cambria Math" w:cs="Times New Roman"/>
                  </w:rPr>
                  <m:t>n</m:t>
                </m:r>
              </m:sup>
            </m:sSup>
          </m:sup>
          <m:e>
            <m:r>
              <w:rPr>
                <w:rFonts w:ascii="Cambria Math" w:hAnsi="Cambria Math" w:cs="Times New Roman"/>
              </w:rPr>
              <m:t>p</m:t>
            </m:r>
            <m:d>
              <m:dPr>
                <m:ctrlPr>
                  <w:rPr>
                    <w:rFonts w:ascii="Cambria Math" w:hAnsi="Cambria Math" w:cs="Times New Roman"/>
                    <w:i/>
                    <w:iCs/>
                  </w:rPr>
                </m:ctrlPr>
              </m:dPr>
              <m:e>
                <m:r>
                  <w:rPr>
                    <w:rFonts w:ascii="Cambria Math" w:hAnsi="Cambria Math" w:cs="Times New Roman"/>
                  </w:rPr>
                  <m:t>θ</m:t>
                </m:r>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π</m:t>
                    </m:r>
                  </m:e>
                  <m:sub>
                    <m:r>
                      <w:rPr>
                        <w:rFonts w:ascii="Cambria Math" w:hAnsi="Cambria Math" w:cs="Times New Roman"/>
                        <w:lang w:eastAsia="ko-KR"/>
                      </w:rPr>
                      <m:t>x</m:t>
                    </m:r>
                  </m:sub>
                </m:sSub>
              </m:e>
            </m:d>
          </m:e>
        </m:nary>
        <m:r>
          <w:rPr>
            <w:rFonts w:ascii="Cambria Math" w:hAnsi="Cambria Math" w:cs="Times New Roman"/>
          </w:rPr>
          <m:t>=1</m:t>
        </m:r>
      </m:oMath>
      <w:r w:rsidRPr="00B17ABA">
        <w:rPr>
          <w:rFonts w:ascii="Times New Roman" w:hAnsi="Times New Roman" w:cs="Times New Roman"/>
          <w:lang w:eastAsia="ko-KR"/>
        </w:rPr>
        <w:tab/>
      </w:r>
    </w:p>
    <w:p w:rsidR="004873D0" w:rsidRPr="00B17ABA" w:rsidRDefault="004873D0" w:rsidP="00E62DE7">
      <w:pPr>
        <w:pStyle w:val="ListParagraph"/>
        <w:ind w:left="6480" w:firstLine="0"/>
        <w:rPr>
          <w:rFonts w:ascii="Times New Roman" w:hAnsi="Times New Roman" w:cs="Times New Roman"/>
          <w:lang w:eastAsia="ko-KR"/>
        </w:rPr>
      </w:pPr>
      <w:r w:rsidRPr="00B17ABA">
        <w:rPr>
          <w:rFonts w:ascii="Times New Roman" w:hAnsi="Times New Roman" w:cs="Times New Roman"/>
          <w:lang w:eastAsia="ko-KR"/>
        </w:rPr>
        <w:t>Equation 2.3.</w:t>
      </w:r>
    </w:p>
    <w:p w:rsidR="004873D0" w:rsidRPr="00B17ABA" w:rsidRDefault="004873D0" w:rsidP="004873D0">
      <w:pPr>
        <w:pStyle w:val="ListParagraph"/>
        <w:ind w:firstLine="0"/>
        <w:rPr>
          <w:rFonts w:ascii="Times New Roman" w:hAnsi="Times New Roman" w:cs="Times New Roman"/>
          <w:lang w:eastAsia="ko-KR"/>
        </w:rPr>
      </w:pPr>
    </w:p>
    <w:p w:rsidR="00837CB1" w:rsidRPr="00B17ABA" w:rsidRDefault="00837CB1" w:rsidP="004873D0">
      <w:pPr>
        <w:pStyle w:val="ListParagraph"/>
        <w:numPr>
          <w:ilvl w:val="0"/>
          <w:numId w:val="4"/>
        </w:numPr>
        <w:ind w:left="709"/>
        <w:rPr>
          <w:rFonts w:ascii="Times New Roman" w:hAnsi="Times New Roman" w:cs="Times New Roman"/>
          <w:lang w:eastAsia="ko-KR"/>
        </w:rPr>
      </w:pPr>
      <w:r w:rsidRPr="00B17ABA">
        <w:rPr>
          <w:rFonts w:ascii="Times New Roman" w:hAnsi="Times New Roman" w:cs="Times New Roman"/>
        </w:rPr>
        <w:t xml:space="preserve">The reward function </w:t>
      </w:r>
      <m:oMath>
        <m:r>
          <w:rPr>
            <w:rFonts w:ascii="Cambria Math" w:hAnsi="Cambria Math" w:cs="Times New Roman"/>
          </w:rPr>
          <m:t>r</m:t>
        </m:r>
        <m:d>
          <m:dPr>
            <m:ctrlPr>
              <w:rPr>
                <w:rFonts w:ascii="Cambria Math" w:hAnsi="Cambria Math" w:cs="Times New Roman"/>
                <w:i/>
              </w:rPr>
            </m:ctrlPr>
          </m:dPr>
          <m:e>
            <m:r>
              <w:rPr>
                <w:rFonts w:ascii="Cambria Math" w:hAnsi="Cambria Math" w:cs="Times New Roman"/>
              </w:rPr>
              <m:t>θ</m:t>
            </m:r>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π</m:t>
                </m:r>
              </m:e>
              <m:sub>
                <m:r>
                  <w:rPr>
                    <w:rFonts w:ascii="Cambria Math" w:hAnsi="Cambria Math" w:cs="Times New Roman"/>
                    <w:lang w:eastAsia="ko-KR"/>
                  </w:rPr>
                  <m:t>x</m:t>
                </m:r>
              </m:sub>
            </m:sSub>
          </m:e>
        </m:d>
      </m:oMath>
      <w:r w:rsidRPr="00B17ABA">
        <w:rPr>
          <w:rFonts w:ascii="Times New Roman" w:hAnsi="Times New Roman" w:cs="Times New Roman"/>
          <w:i/>
          <w:iCs/>
        </w:rPr>
        <w:t xml:space="preserve"> </w:t>
      </w:r>
      <w:r w:rsidRPr="00B17ABA">
        <w:rPr>
          <w:rFonts w:ascii="Times New Roman" w:hAnsi="Times New Roman" w:cs="Times New Roman"/>
        </w:rPr>
        <w:t>is the sum of the partial rewards</w:t>
      </w:r>
      <w:r w:rsidR="004B558E" w:rsidRPr="00B17ABA">
        <w:rPr>
          <w:rFonts w:ascii="Times New Roman" w:hAnsi="Times New Roman" w:cs="Times New Roman"/>
        </w:rPr>
        <w:t xml:space="preserve"> </w:t>
      </w:r>
      <m:oMath>
        <m:r>
          <w:rPr>
            <w:rFonts w:ascii="Cambria Math" w:hAnsi="Cambria Math" w:cs="Times New Roman"/>
          </w:rPr>
          <m:t>ω</m:t>
        </m:r>
        <m:d>
          <m:dPr>
            <m:ctrlPr>
              <w:rPr>
                <w:rFonts w:ascii="Cambria Math" w:hAnsi="Cambria Math" w:cs="Times New Roman"/>
                <w:i/>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t+1</m:t>
                </m:r>
              </m:sub>
            </m:sSub>
            <m:ctrlPr>
              <w:rPr>
                <w:rFonts w:ascii="Cambria Math" w:hAnsi="Cambria Math" w:cs="Times New Roman"/>
                <w:i/>
                <w:lang w:eastAsia="ko-KR"/>
              </w:rPr>
            </m:ctrlPr>
          </m:e>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t</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t</m:t>
                </m:r>
              </m:sub>
            </m:sSub>
          </m:e>
        </m:d>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t+1</m:t>
                </m:r>
              </m:sub>
            </m:sSub>
            <m:ctrlPr>
              <w:rPr>
                <w:rFonts w:ascii="Cambria Math" w:hAnsi="Cambria Math" w:cs="Times New Roman"/>
                <w:i/>
                <w:lang w:eastAsia="ko-KR"/>
              </w:rPr>
            </m:ctrlPr>
          </m:e>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t</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t</m:t>
                </m:r>
              </m:sub>
            </m:sSub>
          </m:e>
        </m:d>
      </m:oMath>
      <w:r w:rsidRPr="00B17ABA">
        <w:rPr>
          <w:rFonts w:ascii="Times New Roman" w:hAnsi="Times New Roman" w:cs="Times New Roman"/>
        </w:rPr>
        <w:t xml:space="preserve"> of selecting drug </w:t>
      </w:r>
      <w:r w:rsidRPr="00B17ABA">
        <w:rPr>
          <w:rFonts w:ascii="Times New Roman" w:hAnsi="Times New Roman" w:cs="Times New Roman"/>
          <w:i/>
          <w:iCs/>
        </w:rPr>
        <w:t>x</w:t>
      </w:r>
      <w:r w:rsidRPr="00B17ABA">
        <w:rPr>
          <w:rFonts w:ascii="Cambria Math" w:hAnsi="Cambria Math" w:cs="Cambria Math"/>
          <w:i/>
          <w:iCs/>
          <w:lang w:eastAsia="ko-KR"/>
        </w:rPr>
        <w:t>∈</w:t>
      </w:r>
      <w:r w:rsidRPr="00B17ABA">
        <w:rPr>
          <w:rFonts w:ascii="Times New Roman" w:hAnsi="Times New Roman" w:cs="Times New Roman"/>
          <w:i/>
          <w:iCs/>
          <w:lang w:eastAsia="ko-KR"/>
        </w:rPr>
        <w:t>A</w:t>
      </w:r>
      <w:r w:rsidR="007F0F6C" w:rsidRPr="00B17ABA">
        <w:rPr>
          <w:rFonts w:ascii="Times New Roman" w:hAnsi="Times New Roman" w:cs="Times New Roman"/>
          <w:i/>
          <w:iCs/>
          <w:lang w:eastAsia="ko-KR"/>
        </w:rPr>
        <w:t xml:space="preserve"> </w:t>
      </w:r>
      <w:r w:rsidRPr="00B17ABA">
        <w:rPr>
          <w:rFonts w:ascii="Times New Roman" w:hAnsi="Times New Roman" w:cs="Times New Roman"/>
          <w:lang w:val="en-US" w:eastAsia="ko-KR"/>
        </w:rPr>
        <w:t>for</w:t>
      </w:r>
      <w:r w:rsidR="007F0F6C" w:rsidRPr="00B17ABA">
        <w:rPr>
          <w:rFonts w:ascii="Times New Roman" w:hAnsi="Times New Roman" w:cs="Times New Roman"/>
          <w:lang w:val="en-US" w:eastAsia="ko-KR"/>
        </w:rPr>
        <w:t xml:space="preserve"> </w:t>
      </w:r>
      <w:r w:rsidRPr="00B17ABA">
        <w:rPr>
          <w:rFonts w:ascii="Times New Roman" w:hAnsi="Times New Roman" w:cs="Times New Roman"/>
          <w:lang w:val="en-US" w:eastAsia="ko-KR"/>
        </w:rPr>
        <w:t xml:space="preserve">health state </w:t>
      </w:r>
      <w:r w:rsidRPr="00B17ABA">
        <w:rPr>
          <w:rFonts w:ascii="Times New Roman" w:hAnsi="Times New Roman" w:cs="Times New Roman"/>
          <w:i/>
          <w:iCs/>
          <w:lang w:val="en-US" w:eastAsia="ko-KR"/>
        </w:rPr>
        <w:t>s</w:t>
      </w:r>
      <w:r w:rsidRPr="00B17ABA">
        <w:rPr>
          <w:rFonts w:ascii="Cambria Math" w:hAnsi="Cambria Math" w:cs="Cambria Math"/>
          <w:i/>
          <w:iCs/>
          <w:lang w:eastAsia="ko-KR"/>
        </w:rPr>
        <w:t>∈</w:t>
      </w:r>
      <w:r w:rsidRPr="00B17ABA">
        <w:rPr>
          <w:rFonts w:ascii="Times New Roman" w:hAnsi="Times New Roman" w:cs="Times New Roman"/>
          <w:i/>
          <w:iCs/>
          <w:lang w:eastAsia="ko-KR"/>
        </w:rPr>
        <w:t>H</w:t>
      </w:r>
      <w:r w:rsidRPr="00B17ABA">
        <w:rPr>
          <w:rFonts w:ascii="Times New Roman" w:hAnsi="Times New Roman" w:cs="Times New Roman"/>
          <w:lang w:eastAsia="ko-KR"/>
        </w:rPr>
        <w:t xml:space="preserve"> at time </w:t>
      </w:r>
      <w:r w:rsidRPr="00B17ABA">
        <w:rPr>
          <w:rFonts w:ascii="Times New Roman" w:hAnsi="Times New Roman" w:cs="Times New Roman"/>
          <w:i/>
          <w:iCs/>
          <w:lang w:eastAsia="ko-KR"/>
        </w:rPr>
        <w:t>t</w:t>
      </w:r>
      <w:r w:rsidR="0050314D" w:rsidRPr="00B17ABA">
        <w:rPr>
          <w:rFonts w:ascii="Times New Roman" w:hAnsi="Times New Roman" w:cs="Times New Roman"/>
          <w:lang w:eastAsia="ko-KR"/>
        </w:rPr>
        <w:t xml:space="preserve">: </w:t>
      </w:r>
    </w:p>
    <w:p w:rsidR="004B558E" w:rsidRPr="00B17ABA" w:rsidRDefault="004B558E" w:rsidP="001A2558">
      <w:pPr>
        <w:pStyle w:val="NoSpacing"/>
        <w:rPr>
          <w:lang w:eastAsia="ko-KR"/>
        </w:rPr>
      </w:pPr>
    </w:p>
    <w:p w:rsidR="004873D0" w:rsidRPr="00B17ABA" w:rsidRDefault="004B558E" w:rsidP="004873D0">
      <w:pPr>
        <w:ind w:left="142" w:firstLine="0"/>
        <w:rPr>
          <w:rFonts w:asciiTheme="minorHAnsi" w:hAnsiTheme="minorHAnsi"/>
        </w:rPr>
      </w:pPr>
      <m:oMathPara>
        <m:oMath>
          <m:r>
            <w:rPr>
              <w:rFonts w:ascii="Cambria Math" w:hAnsi="Cambria Math" w:cs="Times New Roman"/>
            </w:rPr>
            <m:t>r</m:t>
          </m:r>
          <m:d>
            <m:dPr>
              <m:ctrlPr>
                <w:rPr>
                  <w:rFonts w:ascii="Cambria Math" w:hAnsi="Cambria Math" w:cs="Times New Roman"/>
                  <w:i/>
                </w:rPr>
              </m:ctrlPr>
            </m:dPr>
            <m:e>
              <m:r>
                <w:rPr>
                  <w:rFonts w:ascii="Cambria Math" w:hAnsi="Cambria Math" w:cs="Times New Roman"/>
                </w:rPr>
                <m:t>θ</m:t>
              </m:r>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π</m:t>
                  </m:r>
                </m:e>
                <m:sub>
                  <m:r>
                    <w:rPr>
                      <w:rFonts w:ascii="Cambria Math" w:hAnsi="Cambria Math" w:cs="Times New Roman"/>
                      <w:lang w:eastAsia="ko-KR"/>
                    </w:rPr>
                    <m:t>x</m:t>
                  </m:r>
                </m:sub>
              </m:sSub>
            </m:e>
          </m:d>
          <m:r>
            <w:rPr>
              <w:rFonts w:ascii="Cambria Math" w:hAnsi="Cambria Math" w:cs="Times New Roman"/>
            </w:rPr>
            <m:t>=ω</m:t>
          </m:r>
          <m:d>
            <m:dPr>
              <m:ctrlPr>
                <w:rPr>
                  <w:rFonts w:ascii="Cambria Math" w:hAnsi="Cambria Math" w:cs="Times New Roman"/>
                  <w:i/>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2</m:t>
                  </m:r>
                </m:sub>
              </m:sSub>
              <m:ctrlPr>
                <w:rPr>
                  <w:rFonts w:ascii="Cambria Math" w:hAnsi="Cambria Math" w:cs="Times New Roman"/>
                  <w:i/>
                  <w:lang w:eastAsia="ko-KR"/>
                </w:rPr>
              </m:ctrlPr>
            </m:e>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1</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1</m:t>
                  </m:r>
                </m:sub>
              </m:sSub>
            </m:e>
          </m:d>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2</m:t>
                  </m:r>
                </m:sub>
              </m:sSub>
              <m:ctrlPr>
                <w:rPr>
                  <w:rFonts w:ascii="Cambria Math" w:hAnsi="Cambria Math" w:cs="Times New Roman"/>
                  <w:i/>
                  <w:lang w:eastAsia="ko-KR"/>
                </w:rPr>
              </m:ctrlPr>
            </m:e>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1</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1</m:t>
                  </m:r>
                </m:sub>
              </m:sSub>
            </m:e>
          </m:d>
          <m:r>
            <w:rPr>
              <w:rFonts w:ascii="Cambria Math" w:hAnsi="Cambria Math" w:cs="Times New Roman"/>
            </w:rPr>
            <m:t xml:space="preserve"> +…+ ω</m:t>
          </m:r>
          <m:d>
            <m:dPr>
              <m:ctrlPr>
                <w:rPr>
                  <w:rFonts w:ascii="Cambria Math" w:hAnsi="Cambria Math" w:cs="Times New Roman"/>
                  <w:i/>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n+1</m:t>
                  </m:r>
                </m:sub>
              </m:sSub>
              <m:ctrlPr>
                <w:rPr>
                  <w:rFonts w:ascii="Cambria Math" w:hAnsi="Cambria Math" w:cs="Times New Roman"/>
                  <w:i/>
                  <w:lang w:eastAsia="ko-KR"/>
                </w:rPr>
              </m:ctrlPr>
            </m:e>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n</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n</m:t>
                  </m:r>
                </m:sub>
              </m:sSub>
            </m:e>
          </m:d>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n+1</m:t>
                  </m:r>
                </m:sub>
              </m:sSub>
              <m:ctrlPr>
                <w:rPr>
                  <w:rFonts w:ascii="Cambria Math" w:hAnsi="Cambria Math" w:cs="Times New Roman"/>
                  <w:i/>
                  <w:lang w:eastAsia="ko-KR"/>
                </w:rPr>
              </m:ctrlPr>
            </m:e>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n</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n</m:t>
                  </m:r>
                </m:sub>
              </m:sSub>
            </m:e>
          </m:d>
          <m:r>
            <m:rPr>
              <m:sty m:val="p"/>
            </m:rPr>
            <w:rPr>
              <w:rFonts w:ascii="Cambria Math" w:hAnsi="Cambria Math" w:cs="Times New Roman"/>
            </w:rPr>
            <m:t xml:space="preserve"> </m:t>
          </m:r>
        </m:oMath>
      </m:oMathPara>
    </w:p>
    <w:p w:rsidR="00A46BE1" w:rsidRPr="00B17ABA" w:rsidRDefault="004B558E" w:rsidP="003A2511">
      <w:pPr>
        <w:ind w:left="1418" w:firstLine="0"/>
        <w:rPr>
          <w:rFonts w:ascii="Times New Roman" w:hAnsi="Times New Roman" w:cs="Times New Roman"/>
        </w:rPr>
      </w:pPr>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n</m:t>
            </m:r>
          </m:sup>
          <m:e>
            <m:r>
              <w:rPr>
                <w:rFonts w:ascii="Cambria Math" w:hAnsi="Cambria Math" w:cs="Times New Roman"/>
              </w:rPr>
              <m:t>ω</m:t>
            </m:r>
            <m:d>
              <m:dPr>
                <m:ctrlPr>
                  <w:rPr>
                    <w:rFonts w:ascii="Cambria Math" w:hAnsi="Cambria Math" w:cs="Times New Roman"/>
                    <w:i/>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t+1</m:t>
                    </m:r>
                  </m:sub>
                </m:sSub>
                <m:ctrlPr>
                  <w:rPr>
                    <w:rFonts w:ascii="Cambria Math" w:hAnsi="Cambria Math" w:cs="Times New Roman"/>
                    <w:i/>
                    <w:lang w:eastAsia="ko-KR"/>
                  </w:rPr>
                </m:ctrlPr>
              </m:e>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t</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t</m:t>
                    </m:r>
                  </m:sub>
                </m:sSub>
              </m:e>
            </m:d>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t+1</m:t>
                    </m:r>
                  </m:sub>
                </m:sSub>
                <m:ctrlPr>
                  <w:rPr>
                    <w:rFonts w:ascii="Cambria Math" w:hAnsi="Cambria Math" w:cs="Times New Roman"/>
                    <w:i/>
                    <w:lang w:eastAsia="ko-KR"/>
                  </w:rPr>
                </m:ctrlPr>
              </m:e>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t</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x</m:t>
                    </m:r>
                  </m:e>
                  <m:sub>
                    <m:r>
                      <w:rPr>
                        <w:rFonts w:ascii="Cambria Math" w:hAnsi="Cambria Math" w:cs="Times New Roman"/>
                        <w:lang w:eastAsia="ko-KR"/>
                      </w:rPr>
                      <m:t>t</m:t>
                    </m:r>
                  </m:sub>
                </m:sSub>
              </m:e>
            </m:d>
          </m:e>
        </m:nary>
      </m:oMath>
      <w:r w:rsidR="004873D0" w:rsidRPr="00B17ABA">
        <w:rPr>
          <w:rFonts w:ascii="Times New Roman" w:hAnsi="Times New Roman" w:cs="Times New Roman"/>
        </w:rPr>
        <w:tab/>
      </w:r>
      <w:r w:rsidR="004873D0" w:rsidRPr="00B17ABA">
        <w:rPr>
          <w:rFonts w:ascii="Times New Roman" w:hAnsi="Times New Roman" w:cs="Times New Roman"/>
        </w:rPr>
        <w:tab/>
      </w:r>
      <w:r w:rsidR="004873D0" w:rsidRPr="00B17ABA">
        <w:rPr>
          <w:rFonts w:ascii="Times New Roman" w:hAnsi="Times New Roman" w:cs="Times New Roman"/>
        </w:rPr>
        <w:tab/>
      </w:r>
    </w:p>
    <w:p w:rsidR="00837CB1" w:rsidRPr="00B17ABA" w:rsidRDefault="00D7090D" w:rsidP="009923E9">
      <w:pPr>
        <w:ind w:left="6316" w:firstLine="164"/>
        <w:rPr>
          <w:rFonts w:ascii="Times New Roman" w:hAnsi="Times New Roman" w:cs="Times New Roman"/>
        </w:rPr>
      </w:pPr>
      <w:r w:rsidRPr="00B17ABA">
        <w:rPr>
          <w:rFonts w:cstheme="majorBidi"/>
        </w:rPr>
        <w:t>Equation 2.</w:t>
      </w:r>
      <w:r w:rsidR="004873D0" w:rsidRPr="00B17ABA">
        <w:rPr>
          <w:rFonts w:cstheme="majorBidi"/>
        </w:rPr>
        <w:t>4</w:t>
      </w:r>
      <w:r w:rsidR="00121483" w:rsidRPr="00B17ABA">
        <w:rPr>
          <w:rFonts w:cstheme="majorBidi"/>
        </w:rPr>
        <w:t>.</w:t>
      </w:r>
    </w:p>
    <w:p w:rsidR="004B3B16" w:rsidRPr="00B17ABA" w:rsidRDefault="004B3B16" w:rsidP="001A2558">
      <w:pPr>
        <w:pStyle w:val="ListParagraph"/>
        <w:ind w:left="6946"/>
        <w:rPr>
          <w:rFonts w:ascii="Times New Roman" w:hAnsi="Times New Roman" w:cs="Times New Roman"/>
          <w:lang w:eastAsia="ko-KR"/>
        </w:rPr>
      </w:pPr>
    </w:p>
    <w:p w:rsidR="00837CB1" w:rsidRPr="00B17ABA" w:rsidRDefault="00837CB1" w:rsidP="00E62DE7">
      <w:pPr>
        <w:pStyle w:val="ListParagraph"/>
        <w:numPr>
          <w:ilvl w:val="0"/>
          <w:numId w:val="4"/>
        </w:numPr>
        <w:ind w:left="709"/>
        <w:rPr>
          <w:rFonts w:ascii="Times New Roman" w:hAnsi="Times New Roman" w:cs="Times New Roman"/>
          <w:lang w:eastAsia="ko-KR"/>
        </w:rPr>
      </w:pPr>
      <w:r w:rsidRPr="00B17ABA">
        <w:rPr>
          <w:rFonts w:ascii="Times New Roman" w:hAnsi="Times New Roman" w:cs="Times New Roman"/>
          <w:iCs/>
          <w:lang w:eastAsia="ko-KR"/>
        </w:rPr>
        <w:t>The</w:t>
      </w:r>
      <w:r w:rsidRPr="00B17ABA">
        <w:rPr>
          <w:rFonts w:ascii="Times New Roman" w:hAnsi="Times New Roman" w:cs="Times New Roman"/>
          <w:lang w:eastAsia="ko-KR"/>
        </w:rPr>
        <w:t xml:space="preserve"> objective function </w:t>
      </w:r>
      <w:r w:rsidRPr="00B17ABA">
        <w:rPr>
          <w:rFonts w:ascii="Times New Roman" w:hAnsi="Times New Roman" w:cs="Times New Roman"/>
          <w:i/>
          <w:lang w:eastAsia="ko-KR"/>
        </w:rPr>
        <w:t>f</w:t>
      </w:r>
      <w:r w:rsidRPr="00B17ABA">
        <w:rPr>
          <w:rFonts w:ascii="Times New Roman" w:hAnsi="Times New Roman" w:cs="Times New Roman"/>
          <w:i/>
          <w:iCs/>
        </w:rPr>
        <w:t>(π)</w:t>
      </w:r>
      <w:r w:rsidRPr="00B17ABA">
        <w:rPr>
          <w:rFonts w:ascii="Times New Roman" w:hAnsi="Times New Roman" w:cs="Times New Roman"/>
          <w:iCs/>
        </w:rPr>
        <w:t xml:space="preserve"> is the sum of all reward functions </w:t>
      </w:r>
      <w:r w:rsidR="00E62DE7" w:rsidRPr="00B17ABA">
        <w:rPr>
          <w:rFonts w:ascii="Times New Roman" w:hAnsi="Times New Roman" w:cs="Times New Roman"/>
          <w:i/>
          <w:iCs/>
        </w:rPr>
        <w:t xml:space="preserve">r(θ) </w:t>
      </w:r>
      <w:r w:rsidRPr="00B17ABA">
        <w:rPr>
          <w:rFonts w:ascii="Times New Roman" w:hAnsi="Times New Roman" w:cs="Times New Roman"/>
          <w:iCs/>
        </w:rPr>
        <w:t>for all possible health state combinations</w:t>
      </w:r>
      <w:r w:rsidR="0050314D" w:rsidRPr="00B17ABA">
        <w:rPr>
          <w:rFonts w:ascii="Times New Roman" w:hAnsi="Times New Roman" w:cs="Times New Roman"/>
          <w:iCs/>
        </w:rPr>
        <w:t xml:space="preserve">: </w:t>
      </w:r>
      <w:r w:rsidRPr="00B17ABA">
        <w:rPr>
          <w:rFonts w:ascii="Times New Roman" w:hAnsi="Times New Roman" w:cs="Times New Roman"/>
          <w:iCs/>
        </w:rPr>
        <w:t xml:space="preserve"> </w:t>
      </w:r>
    </w:p>
    <w:p w:rsidR="00837CB1" w:rsidRPr="00B17ABA" w:rsidRDefault="00837CB1" w:rsidP="001A2558">
      <w:pPr>
        <w:pStyle w:val="ListParagraph"/>
        <w:ind w:left="709"/>
        <w:rPr>
          <w:rFonts w:ascii="Times New Roman" w:hAnsi="Times New Roman" w:cs="Times New Roman"/>
          <w:lang w:eastAsia="ko-KR"/>
        </w:rPr>
      </w:pPr>
    </w:p>
    <w:p w:rsidR="00837CB1" w:rsidRPr="00B17ABA" w:rsidRDefault="004B558E" w:rsidP="004873D0">
      <w:pPr>
        <w:pStyle w:val="ListParagraph"/>
        <w:ind w:left="709"/>
        <w:rPr>
          <w:rFonts w:ascii="Times New Roman" w:hAnsi="Times New Roman" w:cs="Times New Roman"/>
          <w:lang w:eastAsia="ko-KR"/>
        </w:rPr>
      </w:pPr>
      <m:oMath>
        <m:r>
          <w:rPr>
            <w:rFonts w:ascii="Cambria Math" w:hAnsi="Cambria Math" w:cs="Times New Roman"/>
            <w:lang w:eastAsia="ko-KR"/>
          </w:rPr>
          <m:t>f(π</m:t>
        </m:r>
        <m: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1</m:t>
            </m:r>
          </m:sub>
          <m:sup>
            <m:sSup>
              <m:sSupPr>
                <m:ctrlPr>
                  <w:rPr>
                    <w:rFonts w:ascii="Cambria Math" w:hAnsi="Cambria Math" w:cs="Times New Roman"/>
                    <w:i/>
                    <w:iCs/>
                  </w:rPr>
                </m:ctrlPr>
              </m:sSupPr>
              <m:e>
                <m:r>
                  <w:rPr>
                    <w:rFonts w:ascii="Cambria Math" w:hAnsi="Cambria Math" w:cs="Times New Roman"/>
                  </w:rPr>
                  <m:t>l</m:t>
                </m:r>
              </m:e>
              <m:sup>
                <m:r>
                  <w:rPr>
                    <w:rFonts w:ascii="Cambria Math" w:hAnsi="Cambria Math" w:cs="Times New Roman"/>
                  </w:rPr>
                  <m:t>n</m:t>
                </m:r>
              </m:sup>
            </m:sSup>
          </m:sup>
          <m:e>
            <m:r>
              <w:rPr>
                <w:rFonts w:ascii="Cambria Math" w:hAnsi="Cambria Math" w:cs="Times New Roman"/>
              </w:rPr>
              <m:t>r</m:t>
            </m:r>
            <m:d>
              <m:dPr>
                <m:ctrlPr>
                  <w:rPr>
                    <w:rFonts w:ascii="Cambria Math" w:hAnsi="Cambria Math" w:cs="Times New Roman"/>
                    <w:i/>
                    <w:iCs/>
                  </w:rPr>
                </m:ctrlPr>
              </m:dPr>
              <m:e>
                <m:r>
                  <w:rPr>
                    <w:rFonts w:ascii="Cambria Math" w:hAnsi="Cambria Math" w:cs="Times New Roman"/>
                  </w:rPr>
                  <m:t>θ</m:t>
                </m:r>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π</m:t>
                    </m:r>
                  </m:e>
                  <m:sub>
                    <m:r>
                      <w:rPr>
                        <w:rFonts w:ascii="Cambria Math" w:hAnsi="Cambria Math" w:cs="Times New Roman"/>
                        <w:lang w:eastAsia="ko-KR"/>
                      </w:rPr>
                      <m:t>x</m:t>
                    </m:r>
                  </m:sub>
                </m:sSub>
              </m:e>
            </m:d>
          </m:e>
        </m:nary>
      </m:oMath>
      <w:r w:rsidR="00837CB1" w:rsidRPr="00B17ABA">
        <w:rPr>
          <w:rFonts w:ascii="Times New Roman" w:hAnsi="Times New Roman" w:cs="Times New Roman"/>
          <w:lang w:eastAsia="ko-KR"/>
        </w:rPr>
        <w:tab/>
      </w:r>
      <w:r w:rsidR="00837CB1" w:rsidRPr="00B17ABA">
        <w:rPr>
          <w:rFonts w:ascii="Times New Roman" w:hAnsi="Times New Roman" w:cs="Times New Roman"/>
          <w:lang w:eastAsia="ko-KR"/>
        </w:rPr>
        <w:tab/>
      </w:r>
      <w:r w:rsidR="00DE3E5D" w:rsidRPr="00B17ABA">
        <w:rPr>
          <w:rFonts w:cstheme="majorBidi"/>
        </w:rPr>
        <w:tab/>
      </w:r>
      <w:r w:rsidR="00DE3E5D" w:rsidRPr="00B17ABA">
        <w:rPr>
          <w:rFonts w:cstheme="majorBidi"/>
        </w:rPr>
        <w:tab/>
      </w:r>
      <w:r w:rsidR="00DE3E5D" w:rsidRPr="00B17ABA">
        <w:rPr>
          <w:rFonts w:cstheme="majorBidi"/>
        </w:rPr>
        <w:tab/>
      </w:r>
      <w:r w:rsidR="00D7090D" w:rsidRPr="00B17ABA">
        <w:rPr>
          <w:rFonts w:cstheme="majorBidi"/>
        </w:rPr>
        <w:t>Equation 2.</w:t>
      </w:r>
      <w:r w:rsidR="004873D0" w:rsidRPr="00B17ABA">
        <w:rPr>
          <w:rFonts w:cstheme="majorBidi"/>
        </w:rPr>
        <w:t>5</w:t>
      </w:r>
      <w:r w:rsidR="00121483" w:rsidRPr="00B17ABA">
        <w:rPr>
          <w:rFonts w:cstheme="majorBidi"/>
        </w:rPr>
        <w:t>.</w:t>
      </w:r>
    </w:p>
    <w:p w:rsidR="004B558E" w:rsidRPr="00B17ABA" w:rsidRDefault="004B558E" w:rsidP="001A2558">
      <w:pPr>
        <w:jc w:val="both"/>
        <w:rPr>
          <w:rFonts w:ascii="Times New Roman" w:hAnsi="Times New Roman" w:cs="Times New Roman"/>
        </w:rPr>
      </w:pPr>
    </w:p>
    <w:p w:rsidR="00837CB1" w:rsidRPr="00B17ABA" w:rsidRDefault="00837CB1">
      <w:pPr>
        <w:jc w:val="both"/>
        <w:rPr>
          <w:rFonts w:ascii="Times New Roman" w:eastAsia="Malgun Gothic" w:hAnsi="Times New Roman" w:cs="Times New Roman"/>
          <w:lang w:eastAsia="ko-KR"/>
        </w:rPr>
      </w:pPr>
      <w:r w:rsidRPr="00B17ABA">
        <w:rPr>
          <w:rFonts w:ascii="Times New Roman" w:hAnsi="Times New Roman" w:cs="Times New Roman"/>
        </w:rPr>
        <w:t xml:space="preserve">In a maximisation problem, the optimal drug sequence </w:t>
      </w:r>
      <w:r w:rsidRPr="00B17ABA">
        <w:rPr>
          <w:rFonts w:ascii="Times New Roman" w:hAnsi="Times New Roman" w:cs="Times New Roman"/>
          <w:i/>
          <w:iCs/>
        </w:rPr>
        <w:t>π*</w:t>
      </w:r>
      <w:r w:rsidRPr="00B17ABA">
        <w:rPr>
          <w:rFonts w:ascii="Cambria Math" w:hAnsi="Cambria Math" w:cs="Cambria Math"/>
          <w:i/>
          <w:iCs/>
        </w:rPr>
        <w:t>∈</w:t>
      </w:r>
      <w:r w:rsidRPr="00B17ABA">
        <w:rPr>
          <w:rFonts w:ascii="Times New Roman" w:hAnsi="Times New Roman" w:cs="Times New Roman"/>
          <w:i/>
          <w:iCs/>
        </w:rPr>
        <w:t>SS</w:t>
      </w:r>
      <w:r w:rsidRPr="00B17ABA">
        <w:rPr>
          <w:rFonts w:ascii="Times New Roman" w:hAnsi="Times New Roman" w:cs="Times New Roman"/>
        </w:rPr>
        <w:t xml:space="preserve"> satisfying </w:t>
      </w:r>
      <w:r w:rsidRPr="00B17ABA">
        <w:rPr>
          <w:rFonts w:ascii="Times New Roman" w:hAnsi="Times New Roman" w:cs="Times New Roman"/>
          <w:i/>
          <w:iCs/>
        </w:rPr>
        <w:t xml:space="preserve">f(π*)≥f(π) </w:t>
      </w:r>
      <w:r w:rsidRPr="00B17ABA">
        <w:rPr>
          <w:rFonts w:ascii="Cambria Math" w:hAnsi="Cambria Math" w:cs="Cambria Math"/>
          <w:i/>
          <w:iCs/>
        </w:rPr>
        <w:t>∀</w:t>
      </w:r>
      <w:r w:rsidRPr="00B17ABA">
        <w:rPr>
          <w:rFonts w:ascii="Times New Roman" w:hAnsi="Times New Roman" w:cs="Times New Roman"/>
          <w:i/>
          <w:iCs/>
        </w:rPr>
        <w:t xml:space="preserve"> π</w:t>
      </w:r>
      <w:r w:rsidRPr="00B17ABA">
        <w:rPr>
          <w:rFonts w:ascii="Cambria Math" w:hAnsi="Cambria Math" w:cs="Cambria Math"/>
          <w:i/>
          <w:iCs/>
        </w:rPr>
        <w:t>∈</w:t>
      </w:r>
      <w:r w:rsidRPr="00B17ABA">
        <w:rPr>
          <w:rFonts w:ascii="Times New Roman" w:hAnsi="Times New Roman" w:cs="Times New Roman"/>
          <w:i/>
          <w:iCs/>
        </w:rPr>
        <w:t>SS</w:t>
      </w:r>
      <w:r w:rsidRPr="00B17ABA">
        <w:rPr>
          <w:rFonts w:ascii="Times New Roman" w:hAnsi="Times New Roman" w:cs="Times New Roman"/>
        </w:rPr>
        <w:t xml:space="preserve"> is called the globally optimal solution of </w:t>
      </w:r>
      <w:r w:rsidRPr="00B17ABA">
        <w:rPr>
          <w:rFonts w:ascii="Times New Roman" w:hAnsi="Times New Roman" w:cs="Times New Roman"/>
          <w:i/>
        </w:rPr>
        <w:t xml:space="preserve">P(T, H, HS, A, SS, </w:t>
      </w:r>
      <w:r w:rsidRPr="00B17ABA">
        <w:rPr>
          <w:rFonts w:ascii="Times New Roman" w:hAnsi="Times New Roman" w:cs="Times New Roman"/>
          <w:i/>
          <w:iCs/>
        </w:rPr>
        <w:t>DS</w:t>
      </w:r>
      <w:r w:rsidRPr="00B17ABA">
        <w:rPr>
          <w:rFonts w:ascii="Times New Roman" w:hAnsi="Times New Roman" w:cs="Times New Roman"/>
          <w:i/>
        </w:rPr>
        <w:t xml:space="preserve">, Ω, p, r, f). </w:t>
      </w:r>
      <w:r w:rsidR="00A46BE1" w:rsidRPr="00B17ABA">
        <w:rPr>
          <w:rFonts w:ascii="Times New Roman" w:hAnsi="Times New Roman" w:cs="Times New Roman"/>
          <w:i/>
        </w:rPr>
        <w:fldChar w:fldCharType="begin"/>
      </w:r>
      <w:r w:rsidR="00A46BE1" w:rsidRPr="00B17ABA">
        <w:rPr>
          <w:rFonts w:ascii="Times New Roman" w:hAnsi="Times New Roman" w:cs="Times New Roman"/>
          <w:i/>
        </w:rPr>
        <w:instrText xml:space="preserve"> REF _Ref423083412 </w:instrText>
      </w:r>
      <w:r w:rsidR="00B17ABA">
        <w:rPr>
          <w:rFonts w:ascii="Times New Roman" w:hAnsi="Times New Roman" w:cs="Times New Roman"/>
          <w:i/>
        </w:rPr>
        <w:instrText xml:space="preserve"> \* MERGEFORMAT </w:instrText>
      </w:r>
      <w:r w:rsidR="00A46BE1" w:rsidRPr="00B17ABA">
        <w:rPr>
          <w:rFonts w:ascii="Times New Roman" w:hAnsi="Times New Roman" w:cs="Times New Roman"/>
          <w:i/>
        </w:rPr>
        <w:fldChar w:fldCharType="separate"/>
      </w:r>
      <w:r w:rsidR="006F6429" w:rsidRPr="00B17ABA">
        <w:t xml:space="preserve">Figure </w:t>
      </w:r>
      <w:r w:rsidR="006F6429" w:rsidRPr="00B17ABA">
        <w:rPr>
          <w:noProof/>
          <w:cs/>
        </w:rPr>
        <w:t>‎</w:t>
      </w:r>
      <w:r w:rsidR="006F6429" w:rsidRPr="00B17ABA">
        <w:rPr>
          <w:noProof/>
        </w:rPr>
        <w:t>2</w:t>
      </w:r>
      <w:r w:rsidR="006F6429" w:rsidRPr="00B17ABA">
        <w:t>.</w:t>
      </w:r>
      <w:r w:rsidR="006F6429" w:rsidRPr="00B17ABA">
        <w:rPr>
          <w:noProof/>
        </w:rPr>
        <w:t>4</w:t>
      </w:r>
      <w:r w:rsidR="00A46BE1" w:rsidRPr="00B17ABA">
        <w:rPr>
          <w:rFonts w:ascii="Times New Roman" w:hAnsi="Times New Roman" w:cs="Times New Roman"/>
          <w:i/>
        </w:rPr>
        <w:fldChar w:fldCharType="end"/>
      </w:r>
      <w:r w:rsidR="00A46BE1" w:rsidRPr="00B17ABA">
        <w:rPr>
          <w:rFonts w:ascii="Times New Roman" w:hAnsi="Times New Roman" w:cs="Times New Roman"/>
          <w:i/>
        </w:rPr>
        <w:t xml:space="preserve"> </w:t>
      </w:r>
      <w:r w:rsidRPr="00B17ABA">
        <w:rPr>
          <w:rFonts w:ascii="Times New Roman" w:hAnsi="Times New Roman" w:cs="Times New Roman"/>
        </w:rPr>
        <w:t xml:space="preserve">illustrates possible health state transitions and associated drug uses of a simple SDDP diagrammatically where the </w:t>
      </w:r>
      <w:r w:rsidR="00A630DF" w:rsidRPr="00B17ABA">
        <w:rPr>
          <w:rFonts w:ascii="Times New Roman" w:hAnsi="Times New Roman" w:cs="Times New Roman"/>
        </w:rPr>
        <w:t>Markovian assumption</w:t>
      </w:r>
      <w:r w:rsidRPr="00B17ABA">
        <w:rPr>
          <w:rFonts w:ascii="Times New Roman" w:hAnsi="Times New Roman" w:cs="Times New Roman"/>
        </w:rPr>
        <w:t xml:space="preserve"> is made. </w:t>
      </w:r>
    </w:p>
    <w:p w:rsidR="00837CB1" w:rsidRPr="00B17ABA" w:rsidRDefault="00837CB1" w:rsidP="001A2558">
      <w:r w:rsidRPr="00B17ABA">
        <w:tab/>
      </w:r>
    </w:p>
    <w:p w:rsidR="00934BF0" w:rsidRPr="00B17ABA" w:rsidRDefault="0027496F" w:rsidP="00150C43">
      <w:pPr>
        <w:keepNext/>
        <w:spacing w:after="0" w:line="240" w:lineRule="auto"/>
        <w:ind w:firstLine="0"/>
        <w:jc w:val="center"/>
      </w:pPr>
      <w:r w:rsidRPr="00B17ABA">
        <w:rPr>
          <w:noProof/>
          <w:lang w:eastAsia="ko-KR"/>
        </w:rPr>
        <w:lastRenderedPageBreak/>
        <w:drawing>
          <wp:inline distT="0" distB="0" distL="0" distR="0" wp14:anchorId="2A81B92C" wp14:editId="4DA99EA8">
            <wp:extent cx="5219700" cy="277431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1.tif"/>
                    <pic:cNvPicPr/>
                  </pic:nvPicPr>
                  <pic:blipFill>
                    <a:blip r:embed="rId18">
                      <a:extLst>
                        <a:ext uri="{28A0092B-C50C-407E-A947-70E740481C1C}">
                          <a14:useLocalDpi xmlns:a14="http://schemas.microsoft.com/office/drawing/2010/main" val="0"/>
                        </a:ext>
                      </a:extLst>
                    </a:blip>
                    <a:stretch>
                      <a:fillRect/>
                    </a:stretch>
                  </pic:blipFill>
                  <pic:spPr>
                    <a:xfrm>
                      <a:off x="0" y="0"/>
                      <a:ext cx="5219700" cy="2774315"/>
                    </a:xfrm>
                    <a:prstGeom prst="rect">
                      <a:avLst/>
                    </a:prstGeom>
                  </pic:spPr>
                </pic:pic>
              </a:graphicData>
            </a:graphic>
          </wp:inline>
        </w:drawing>
      </w:r>
    </w:p>
    <w:p w:rsidR="00F262E6" w:rsidRPr="00B17ABA" w:rsidRDefault="00F262E6" w:rsidP="00344BC1">
      <w:pPr>
        <w:pStyle w:val="TOC2"/>
      </w:pPr>
      <w:r w:rsidRPr="00B17ABA">
        <w:t xml:space="preserve">1) </w:t>
      </w:r>
      <w:r w:rsidRPr="00B17ABA">
        <w:rPr>
          <w:b/>
          <w:bCs/>
          <w:i/>
          <w:iCs/>
        </w:rPr>
        <w:t>s</w:t>
      </w:r>
      <w:r w:rsidRPr="00B17ABA">
        <w:rPr>
          <w:b/>
          <w:bCs/>
          <w:i/>
          <w:iCs/>
          <w:vertAlign w:val="subscript"/>
        </w:rPr>
        <w:t>t</w:t>
      </w:r>
      <w:r w:rsidR="007F0F6C" w:rsidRPr="00B17ABA">
        <w:rPr>
          <w:b/>
          <w:bCs/>
          <w:i/>
          <w:iCs/>
        </w:rPr>
        <w:t xml:space="preserve"> </w:t>
      </w:r>
      <w:r w:rsidRPr="00B17ABA">
        <w:t>r</w:t>
      </w:r>
      <w:r w:rsidR="003B253E" w:rsidRPr="00B17ABA">
        <w:t>epresents the health state a</w:t>
      </w:r>
      <w:r w:rsidR="003B253E" w:rsidRPr="00B17ABA">
        <w:rPr>
          <w:i/>
          <w:iCs/>
        </w:rPr>
        <w:t xml:space="preserve">t </w:t>
      </w:r>
      <w:r w:rsidR="003B253E" w:rsidRPr="00B17ABA">
        <w:t>t;</w:t>
      </w:r>
      <w:r w:rsidR="007F0F6C" w:rsidRPr="00B17ABA">
        <w:t xml:space="preserve"> </w:t>
      </w:r>
      <w:r w:rsidRPr="00B17ABA">
        <w:rPr>
          <w:b/>
          <w:bCs/>
          <w:i/>
          <w:iCs/>
        </w:rPr>
        <w:t>x</w:t>
      </w:r>
      <w:r w:rsidRPr="00B17ABA">
        <w:rPr>
          <w:b/>
          <w:bCs/>
          <w:i/>
          <w:iCs/>
          <w:vertAlign w:val="subscript"/>
        </w:rPr>
        <w:t>t</w:t>
      </w:r>
      <w:r w:rsidRPr="00B17ABA">
        <w:rPr>
          <w:b/>
          <w:bCs/>
          <w:i/>
          <w:iCs/>
        </w:rPr>
        <w:t xml:space="preserve"> </w:t>
      </w:r>
      <w:r w:rsidRPr="00B17ABA">
        <w:t xml:space="preserve">represents the drug choice at </w:t>
      </w:r>
      <w:r w:rsidRPr="00B17ABA">
        <w:rPr>
          <w:i/>
          <w:iCs/>
        </w:rPr>
        <w:t>t</w:t>
      </w:r>
      <w:r w:rsidR="003B253E" w:rsidRPr="00B17ABA">
        <w:t>;</w:t>
      </w:r>
      <w:r w:rsidR="007F0F6C" w:rsidRPr="00B17ABA">
        <w:t xml:space="preserve"> </w:t>
      </w:r>
      <w:r w:rsidR="0027496F" w:rsidRPr="00B17ABA">
        <w:rPr>
          <w:b/>
          <w:bCs/>
          <w:i/>
          <w:iCs/>
        </w:rPr>
        <w:t>ω(s</w:t>
      </w:r>
      <w:r w:rsidR="0027496F" w:rsidRPr="00B17ABA">
        <w:rPr>
          <w:b/>
          <w:bCs/>
          <w:i/>
          <w:iCs/>
          <w:vertAlign w:val="subscript"/>
        </w:rPr>
        <w:t>t+1</w:t>
      </w:r>
      <w:r w:rsidR="0027496F" w:rsidRPr="00B17ABA">
        <w:rPr>
          <w:b/>
          <w:bCs/>
          <w:i/>
          <w:iCs/>
        </w:rPr>
        <w:t>|s</w:t>
      </w:r>
      <w:r w:rsidR="0027496F" w:rsidRPr="00B17ABA">
        <w:rPr>
          <w:b/>
          <w:bCs/>
          <w:i/>
          <w:iCs/>
          <w:vertAlign w:val="subscript"/>
        </w:rPr>
        <w:t>t</w:t>
      </w:r>
      <w:r w:rsidR="0027496F" w:rsidRPr="00B17ABA">
        <w:rPr>
          <w:b/>
          <w:bCs/>
          <w:i/>
          <w:iCs/>
        </w:rPr>
        <w:t>,x</w:t>
      </w:r>
      <w:r w:rsidR="0027496F" w:rsidRPr="00B17ABA">
        <w:rPr>
          <w:b/>
          <w:bCs/>
          <w:i/>
          <w:iCs/>
          <w:vertAlign w:val="subscript"/>
        </w:rPr>
        <w:t>t</w:t>
      </w:r>
      <w:r w:rsidR="0027496F" w:rsidRPr="00B17ABA">
        <w:rPr>
          <w:b/>
          <w:bCs/>
          <w:i/>
          <w:iCs/>
        </w:rPr>
        <w:t>)</w:t>
      </w:r>
      <w:r w:rsidR="0027496F" w:rsidRPr="00B17ABA">
        <w:t xml:space="preserve"> represents the transition probability from </w:t>
      </w:r>
      <w:r w:rsidR="0027496F" w:rsidRPr="00B17ABA">
        <w:rPr>
          <w:i/>
          <w:iCs/>
        </w:rPr>
        <w:t>s</w:t>
      </w:r>
      <w:r w:rsidR="0027496F" w:rsidRPr="00B17ABA">
        <w:rPr>
          <w:i/>
          <w:iCs/>
          <w:vertAlign w:val="subscript"/>
        </w:rPr>
        <w:t xml:space="preserve">t </w:t>
      </w:r>
      <w:r w:rsidR="0027496F" w:rsidRPr="00B17ABA">
        <w:t xml:space="preserve"> to </w:t>
      </w:r>
      <w:r w:rsidR="0027496F" w:rsidRPr="00B17ABA">
        <w:rPr>
          <w:i/>
          <w:iCs/>
        </w:rPr>
        <w:t>s</w:t>
      </w:r>
      <w:r w:rsidR="00E62DE7" w:rsidRPr="00B17ABA">
        <w:rPr>
          <w:i/>
          <w:iCs/>
          <w:vertAlign w:val="subscript"/>
        </w:rPr>
        <w:t>t+1</w:t>
      </w:r>
      <w:r w:rsidR="0027496F" w:rsidRPr="00B17ABA">
        <w:rPr>
          <w:vertAlign w:val="subscript"/>
        </w:rPr>
        <w:t xml:space="preserve"> </w:t>
      </w:r>
      <w:r w:rsidR="0027496F" w:rsidRPr="00B17ABA">
        <w:t xml:space="preserve">where </w:t>
      </w:r>
      <w:r w:rsidR="0027496F" w:rsidRPr="00B17ABA">
        <w:rPr>
          <w:i/>
          <w:iCs/>
        </w:rPr>
        <w:t>x</w:t>
      </w:r>
      <w:r w:rsidR="0027496F" w:rsidRPr="00B17ABA">
        <w:rPr>
          <w:i/>
          <w:iCs/>
          <w:vertAlign w:val="subscript"/>
        </w:rPr>
        <w:t>t</w:t>
      </w:r>
      <w:r w:rsidR="0027496F" w:rsidRPr="00B17ABA">
        <w:rPr>
          <w:i/>
          <w:iCs/>
        </w:rPr>
        <w:t xml:space="preserve"> </w:t>
      </w:r>
      <w:r w:rsidR="0027496F" w:rsidRPr="00B17ABA">
        <w:t xml:space="preserve">is used; </w:t>
      </w:r>
      <w:r w:rsidR="003B253E" w:rsidRPr="00B17ABA">
        <w:rPr>
          <w:b/>
          <w:bCs/>
          <w:i/>
          <w:iCs/>
        </w:rPr>
        <w:t>r(</w:t>
      </w:r>
      <w:r w:rsidR="0027496F" w:rsidRPr="00B17ABA">
        <w:rPr>
          <w:b/>
          <w:bCs/>
          <w:i/>
          <w:iCs/>
        </w:rPr>
        <w:t>s</w:t>
      </w:r>
      <w:r w:rsidR="00E62DE7" w:rsidRPr="00B17ABA">
        <w:rPr>
          <w:b/>
          <w:bCs/>
          <w:i/>
          <w:iCs/>
        </w:rPr>
        <w:t xml:space="preserve"> </w:t>
      </w:r>
      <w:r w:rsidR="0027496F" w:rsidRPr="00B17ABA">
        <w:rPr>
          <w:b/>
          <w:bCs/>
          <w:i/>
          <w:iCs/>
          <w:vertAlign w:val="subscript"/>
        </w:rPr>
        <w:t>t+1</w:t>
      </w:r>
      <w:r w:rsidR="0027496F" w:rsidRPr="00B17ABA">
        <w:rPr>
          <w:b/>
          <w:bCs/>
          <w:i/>
          <w:iCs/>
        </w:rPr>
        <w:t>|</w:t>
      </w:r>
      <w:r w:rsidR="003B253E" w:rsidRPr="00B17ABA">
        <w:rPr>
          <w:b/>
          <w:bCs/>
          <w:i/>
          <w:iCs/>
        </w:rPr>
        <w:t>s</w:t>
      </w:r>
      <w:r w:rsidR="003B253E" w:rsidRPr="00B17ABA">
        <w:rPr>
          <w:b/>
          <w:bCs/>
          <w:i/>
          <w:iCs/>
          <w:vertAlign w:val="subscript"/>
        </w:rPr>
        <w:t>t</w:t>
      </w:r>
      <w:r w:rsidR="003B253E" w:rsidRPr="00B17ABA">
        <w:rPr>
          <w:b/>
          <w:bCs/>
          <w:i/>
          <w:iCs/>
        </w:rPr>
        <w:t>,x</w:t>
      </w:r>
      <w:r w:rsidR="003B253E" w:rsidRPr="00B17ABA">
        <w:rPr>
          <w:b/>
          <w:bCs/>
          <w:i/>
          <w:iCs/>
          <w:vertAlign w:val="subscript"/>
        </w:rPr>
        <w:t>t</w:t>
      </w:r>
      <w:r w:rsidR="003B253E" w:rsidRPr="00B17ABA">
        <w:rPr>
          <w:b/>
          <w:bCs/>
          <w:i/>
          <w:iCs/>
        </w:rPr>
        <w:t>)</w:t>
      </w:r>
      <w:r w:rsidR="003B253E" w:rsidRPr="00B17ABA">
        <w:t xml:space="preserve"> represents the </w:t>
      </w:r>
      <w:r w:rsidR="0050314D" w:rsidRPr="00B17ABA">
        <w:t xml:space="preserve">partial </w:t>
      </w:r>
      <w:r w:rsidR="003B253E" w:rsidRPr="00B17ABA">
        <w:t xml:space="preserve">reward where </w:t>
      </w:r>
      <w:r w:rsidR="003B253E" w:rsidRPr="00B17ABA">
        <w:rPr>
          <w:i/>
          <w:iCs/>
        </w:rPr>
        <w:t>x</w:t>
      </w:r>
      <w:r w:rsidR="003B253E" w:rsidRPr="00B17ABA">
        <w:rPr>
          <w:i/>
          <w:iCs/>
          <w:vertAlign w:val="subscript"/>
        </w:rPr>
        <w:t>t</w:t>
      </w:r>
      <w:r w:rsidR="003B253E" w:rsidRPr="00B17ABA">
        <w:t xml:space="preserve"> is used for </w:t>
      </w:r>
      <w:r w:rsidR="003B253E" w:rsidRPr="00B17ABA">
        <w:rPr>
          <w:i/>
          <w:iCs/>
        </w:rPr>
        <w:t>s</w:t>
      </w:r>
      <w:r w:rsidR="003B253E" w:rsidRPr="00B17ABA">
        <w:rPr>
          <w:i/>
          <w:iCs/>
          <w:vertAlign w:val="subscript"/>
        </w:rPr>
        <w:t>t</w:t>
      </w:r>
      <w:r w:rsidR="00413C2E" w:rsidRPr="00B17ABA">
        <w:rPr>
          <w:i/>
          <w:iCs/>
          <w:vertAlign w:val="subscript"/>
        </w:rPr>
        <w:t xml:space="preserve"> </w:t>
      </w:r>
      <w:r w:rsidR="00413C2E" w:rsidRPr="00B17ABA">
        <w:t>at</w:t>
      </w:r>
      <w:r w:rsidR="00413C2E" w:rsidRPr="00B17ABA">
        <w:rPr>
          <w:i/>
          <w:iCs/>
        </w:rPr>
        <w:t xml:space="preserve"> t</w:t>
      </w:r>
      <w:r w:rsidR="00121483" w:rsidRPr="00B17ABA">
        <w:t xml:space="preserve">; </w:t>
      </w:r>
      <w:r w:rsidR="0027496F" w:rsidRPr="00B17ABA">
        <w:rPr>
          <w:b/>
          <w:bCs/>
          <w:i/>
          <w:iCs/>
        </w:rPr>
        <w:t>r</w:t>
      </w:r>
      <w:r w:rsidR="00121483" w:rsidRPr="00B17ABA">
        <w:rPr>
          <w:b/>
          <w:bCs/>
          <w:i/>
          <w:iCs/>
        </w:rPr>
        <w:t>(</w:t>
      </w:r>
      <w:r w:rsidR="0027496F" w:rsidRPr="00B17ABA">
        <w:rPr>
          <w:b/>
          <w:bCs/>
          <w:i/>
          <w:iCs/>
        </w:rPr>
        <w:t>θ</w:t>
      </w:r>
      <w:r w:rsidR="00121483" w:rsidRPr="00B17ABA">
        <w:rPr>
          <w:b/>
          <w:bCs/>
          <w:i/>
          <w:iCs/>
        </w:rPr>
        <w:t>)</w:t>
      </w:r>
      <w:r w:rsidR="00121483" w:rsidRPr="00B17ABA">
        <w:t xml:space="preserve"> represents the </w:t>
      </w:r>
      <w:r w:rsidR="0027496F" w:rsidRPr="00B17ABA">
        <w:t xml:space="preserve">sum of the partial rewards of using drug </w:t>
      </w:r>
      <w:r w:rsidR="003566E7" w:rsidRPr="00B17ABA">
        <w:rPr>
          <w:rFonts w:cstheme="majorBidi"/>
          <w:i/>
          <w:iCs/>
        </w:rPr>
        <w:t>π</w:t>
      </w:r>
      <w:r w:rsidR="00E34D1A" w:rsidRPr="00B17ABA">
        <w:rPr>
          <w:rFonts w:cstheme="majorBidi"/>
          <w:i/>
          <w:iCs/>
          <w:vertAlign w:val="subscript"/>
        </w:rPr>
        <w:t>x</w:t>
      </w:r>
      <w:r w:rsidR="0027496F" w:rsidRPr="00B17ABA">
        <w:rPr>
          <w:i/>
          <w:iCs/>
          <w:vertAlign w:val="subscript"/>
        </w:rPr>
        <w:t xml:space="preserve"> </w:t>
      </w:r>
      <w:r w:rsidR="0027496F" w:rsidRPr="00B17ABA">
        <w:t xml:space="preserve">for a </w:t>
      </w:r>
      <w:r w:rsidR="00413C2E" w:rsidRPr="00B17ABA">
        <w:t xml:space="preserve">specific </w:t>
      </w:r>
      <w:r w:rsidR="0027496F" w:rsidRPr="00B17ABA">
        <w:t xml:space="preserve">disease pathway </w:t>
      </w:r>
      <w:r w:rsidR="0027496F" w:rsidRPr="00B17ABA">
        <w:rPr>
          <w:i/>
          <w:iCs/>
        </w:rPr>
        <w:t>θ=</w:t>
      </w:r>
      <w:r w:rsidR="00343B92" w:rsidRPr="00B17ABA">
        <w:rPr>
          <w:i/>
          <w:iCs/>
        </w:rPr>
        <w:t>(</w:t>
      </w:r>
      <w:r w:rsidR="0027496F" w:rsidRPr="00B17ABA">
        <w:rPr>
          <w:i/>
          <w:iCs/>
        </w:rPr>
        <w:t>s</w:t>
      </w:r>
      <w:r w:rsidR="0027496F" w:rsidRPr="00B17ABA">
        <w:rPr>
          <w:i/>
          <w:iCs/>
          <w:vertAlign w:val="subscript"/>
        </w:rPr>
        <w:t>1</w:t>
      </w:r>
      <w:r w:rsidR="0027496F" w:rsidRPr="00B17ABA">
        <w:rPr>
          <w:i/>
          <w:iCs/>
        </w:rPr>
        <w:t>,s</w:t>
      </w:r>
      <w:r w:rsidR="0027496F" w:rsidRPr="00B17ABA">
        <w:rPr>
          <w:i/>
          <w:iCs/>
          <w:vertAlign w:val="subscript"/>
        </w:rPr>
        <w:t>2</w:t>
      </w:r>
      <w:r w:rsidR="0027496F" w:rsidRPr="00B17ABA">
        <w:rPr>
          <w:i/>
          <w:iCs/>
        </w:rPr>
        <w:t>,…,s</w:t>
      </w:r>
      <w:r w:rsidR="0027496F" w:rsidRPr="00B17ABA">
        <w:rPr>
          <w:i/>
          <w:iCs/>
          <w:vertAlign w:val="subscript"/>
        </w:rPr>
        <w:t>n</w:t>
      </w:r>
      <w:r w:rsidR="003C2C20" w:rsidRPr="00B17ABA">
        <w:rPr>
          <w:i/>
          <w:iCs/>
        </w:rPr>
        <w:t>)</w:t>
      </w:r>
      <w:r w:rsidR="0027496F" w:rsidRPr="00B17ABA">
        <w:t>.</w:t>
      </w:r>
    </w:p>
    <w:p w:rsidR="004B558E" w:rsidRPr="00B17ABA" w:rsidRDefault="004B558E" w:rsidP="001A2558">
      <w:pPr>
        <w:pStyle w:val="NoSpacing"/>
      </w:pPr>
    </w:p>
    <w:p w:rsidR="00121483" w:rsidRPr="00B17ABA" w:rsidRDefault="004B558E" w:rsidP="00413C2E">
      <w:pPr>
        <w:pStyle w:val="Caption"/>
        <w:jc w:val="center"/>
      </w:pPr>
      <w:bookmarkStart w:id="50" w:name="_Ref423083412"/>
      <w:bookmarkStart w:id="51" w:name="_Toc426019124"/>
      <w:r w:rsidRPr="00B17ABA">
        <w:t xml:space="preserve">Figure </w:t>
      </w:r>
      <w:fldSimple w:instr=" STYLEREF 1 \s ">
        <w:r w:rsidR="00ED7C74" w:rsidRPr="00B17ABA">
          <w:rPr>
            <w:noProof/>
            <w:cs/>
          </w:rPr>
          <w:t>‎</w:t>
        </w:r>
        <w:r w:rsidR="00ED7C74" w:rsidRPr="00B17ABA">
          <w:rPr>
            <w:noProof/>
          </w:rPr>
          <w:t>2</w:t>
        </w:r>
      </w:fldSimple>
      <w:r w:rsidR="00ED7C74" w:rsidRPr="00B17ABA">
        <w:t>.</w:t>
      </w:r>
      <w:fldSimple w:instr=" SEQ Figure \* ARABIC \s 1 ">
        <w:r w:rsidR="00ED7C74" w:rsidRPr="00B17ABA">
          <w:rPr>
            <w:noProof/>
          </w:rPr>
          <w:t>4</w:t>
        </w:r>
      </w:fldSimple>
      <w:bookmarkEnd w:id="50"/>
      <w:r w:rsidRPr="00B17ABA">
        <w:t>.</w:t>
      </w:r>
      <w:r w:rsidR="00402253" w:rsidRPr="00B17ABA">
        <w:t xml:space="preserve"> </w:t>
      </w:r>
      <w:r w:rsidRPr="00B17ABA">
        <w:t>Graphical presentation of a</w:t>
      </w:r>
      <w:r w:rsidR="00E44CDD" w:rsidRPr="00B17ABA">
        <w:t>n SDDP</w:t>
      </w:r>
      <w:r w:rsidRPr="00B17ABA">
        <w:t xml:space="preserve"> with the </w:t>
      </w:r>
      <w:r w:rsidR="0032122C" w:rsidRPr="00B17ABA">
        <w:t>Markovian assumption</w:t>
      </w:r>
      <w:bookmarkEnd w:id="51"/>
    </w:p>
    <w:p w:rsidR="00150C43" w:rsidRPr="00B17ABA" w:rsidRDefault="00150C43" w:rsidP="00150C43"/>
    <w:p w:rsidR="004463B1" w:rsidRPr="00B17ABA" w:rsidRDefault="004463B1" w:rsidP="001A2558">
      <w:pPr>
        <w:pStyle w:val="Heading2"/>
      </w:pPr>
      <w:bookmarkStart w:id="52" w:name="_Toc390867573"/>
      <w:bookmarkStart w:id="53" w:name="_Toc426018029"/>
      <w:r w:rsidRPr="00B17ABA">
        <w:t xml:space="preserve">Computational complexity of </w:t>
      </w:r>
      <w:r w:rsidR="008369CD" w:rsidRPr="00B17ABA">
        <w:t>sequential drug decision problems</w:t>
      </w:r>
      <w:bookmarkEnd w:id="52"/>
      <w:bookmarkEnd w:id="53"/>
    </w:p>
    <w:p w:rsidR="004463B1" w:rsidRPr="00B17ABA" w:rsidRDefault="008369CD" w:rsidP="003A2511">
      <w:pPr>
        <w:spacing w:after="0"/>
        <w:jc w:val="both"/>
        <w:rPr>
          <w:rFonts w:cstheme="majorBidi"/>
          <w:iCs/>
        </w:rPr>
      </w:pPr>
      <w:r w:rsidRPr="00B17ABA">
        <w:rPr>
          <w:rFonts w:cstheme="majorBidi"/>
          <w:lang w:eastAsia="ko-KR"/>
        </w:rPr>
        <w:t>SDDPs</w:t>
      </w:r>
      <w:r w:rsidR="004463B1" w:rsidRPr="00B17ABA">
        <w:rPr>
          <w:rFonts w:cstheme="majorBidi"/>
          <w:lang w:eastAsia="ko-KR"/>
        </w:rPr>
        <w:t xml:space="preserve"> belong to c</w:t>
      </w:r>
      <w:r w:rsidR="004463B1" w:rsidRPr="00B17ABA">
        <w:rPr>
          <w:rFonts w:cstheme="majorBidi"/>
        </w:rPr>
        <w:t xml:space="preserve">ombinatorial </w:t>
      </w:r>
      <w:r w:rsidR="00547C02" w:rsidRPr="00B17ABA">
        <w:rPr>
          <w:rFonts w:cstheme="majorBidi"/>
        </w:rPr>
        <w:t>optimis</w:t>
      </w:r>
      <w:r w:rsidR="004463B1" w:rsidRPr="00B17ABA">
        <w:rPr>
          <w:rFonts w:cstheme="majorBidi"/>
        </w:rPr>
        <w:t>ation problems</w:t>
      </w:r>
      <w:r w:rsidR="0050314D" w:rsidRPr="00B17ABA">
        <w:rPr>
          <w:rFonts w:cstheme="majorBidi"/>
        </w:rPr>
        <w:t>,</w:t>
      </w:r>
      <w:r w:rsidR="004463B1" w:rsidRPr="00B17ABA">
        <w:rPr>
          <w:rFonts w:cstheme="majorBidi"/>
        </w:rPr>
        <w:t xml:space="preserve"> which find a set, or a sequence, of discrete decision variables to achieve the stated objective. Where the search space</w:t>
      </w:r>
      <w:r w:rsidR="004463B1" w:rsidRPr="00B17ABA">
        <w:rPr>
          <w:rFonts w:cstheme="majorBidi"/>
          <w:i/>
          <w:iCs/>
        </w:rPr>
        <w:t xml:space="preserve"> SS</w:t>
      </w:r>
      <w:r w:rsidR="004463B1" w:rsidRPr="00B17ABA">
        <w:rPr>
          <w:rFonts w:cstheme="majorBidi"/>
        </w:rPr>
        <w:t xml:space="preserve"> consists of a set of possible drug sequences at discrete time points </w:t>
      </w:r>
      <w:r w:rsidR="004463B1" w:rsidRPr="00B17ABA">
        <w:rPr>
          <w:rFonts w:cstheme="majorBidi"/>
          <w:i/>
          <w:iCs/>
        </w:rPr>
        <w:t>t=1,2,…,n</w:t>
      </w:r>
      <w:r w:rsidR="004463B1" w:rsidRPr="00B17ABA">
        <w:rPr>
          <w:rFonts w:cstheme="majorBidi"/>
        </w:rPr>
        <w:t xml:space="preserve">, the optimal solution </w:t>
      </w:r>
      <w:r w:rsidR="004463B1" w:rsidRPr="00B17ABA">
        <w:rPr>
          <w:rFonts w:cstheme="majorBidi"/>
          <w:i/>
          <w:iCs/>
        </w:rPr>
        <w:t>π</w:t>
      </w:r>
      <w:r w:rsidR="004463B1" w:rsidRPr="00B17ABA">
        <w:rPr>
          <w:rFonts w:cstheme="majorBidi"/>
          <w:i/>
          <w:iCs/>
          <w:vertAlign w:val="superscript"/>
        </w:rPr>
        <w:t>*</w:t>
      </w:r>
      <w:r w:rsidR="004463B1" w:rsidRPr="00B17ABA">
        <w:rPr>
          <w:rFonts w:cstheme="majorBidi"/>
          <w:i/>
          <w:iCs/>
        </w:rPr>
        <w:t>=</w:t>
      </w:r>
      <w:r w:rsidR="00343B92" w:rsidRPr="00B17ABA">
        <w:rPr>
          <w:rFonts w:cstheme="majorBidi"/>
          <w:i/>
          <w:iCs/>
        </w:rPr>
        <w:t>(</w:t>
      </w:r>
      <w:r w:rsidR="004463B1" w:rsidRPr="00B17ABA">
        <w:rPr>
          <w:rFonts w:cstheme="majorBidi"/>
          <w:i/>
          <w:iCs/>
        </w:rPr>
        <w:t>d</w:t>
      </w:r>
      <w:r w:rsidR="004463B1" w:rsidRPr="00B17ABA">
        <w:rPr>
          <w:rFonts w:cstheme="majorBidi"/>
          <w:i/>
          <w:iCs/>
          <w:vertAlign w:val="subscript"/>
        </w:rPr>
        <w:t>1</w:t>
      </w:r>
      <w:r w:rsidR="004463B1" w:rsidRPr="00B17ABA">
        <w:rPr>
          <w:rFonts w:cstheme="majorBidi"/>
          <w:i/>
          <w:iCs/>
        </w:rPr>
        <w:t>,d</w:t>
      </w:r>
      <w:r w:rsidR="004463B1" w:rsidRPr="00B17ABA">
        <w:rPr>
          <w:rFonts w:cstheme="majorBidi"/>
          <w:i/>
          <w:iCs/>
          <w:vertAlign w:val="subscript"/>
        </w:rPr>
        <w:t>2</w:t>
      </w:r>
      <w:r w:rsidR="004463B1" w:rsidRPr="00B17ABA">
        <w:rPr>
          <w:rFonts w:cstheme="majorBidi"/>
          <w:i/>
          <w:iCs/>
        </w:rPr>
        <w:t>,…,d</w:t>
      </w:r>
      <w:r w:rsidR="004463B1" w:rsidRPr="00B17ABA">
        <w:rPr>
          <w:rFonts w:cstheme="majorBidi"/>
          <w:i/>
          <w:iCs/>
          <w:vertAlign w:val="subscript"/>
        </w:rPr>
        <w:t>m</w:t>
      </w:r>
      <w:r w:rsidR="003C2C20" w:rsidRPr="00B17ABA">
        <w:rPr>
          <w:rFonts w:cstheme="majorBidi"/>
          <w:i/>
          <w:iCs/>
        </w:rPr>
        <w:t>)</w:t>
      </w:r>
      <w:r w:rsidR="004463B1" w:rsidRPr="00B17ABA">
        <w:rPr>
          <w:rFonts w:cstheme="majorBidi"/>
        </w:rPr>
        <w:t xml:space="preserve">  is constructed by the sequence of drugs which maximises th</w:t>
      </w:r>
      <w:r w:rsidR="00121483" w:rsidRPr="00B17ABA">
        <w:rPr>
          <w:rFonts w:cstheme="majorBidi"/>
        </w:rPr>
        <w:t>e</w:t>
      </w:r>
      <w:r w:rsidR="0050314D" w:rsidRPr="00B17ABA">
        <w:rPr>
          <w:rFonts w:cstheme="majorBidi"/>
        </w:rPr>
        <w:t xml:space="preserve"> value of the objective </w:t>
      </w:r>
      <w:r w:rsidR="00A123D4" w:rsidRPr="00B17ABA">
        <w:rPr>
          <w:rFonts w:cstheme="majorBidi"/>
        </w:rPr>
        <w:t>function</w:t>
      </w:r>
      <w:r w:rsidR="00121483" w:rsidRPr="00B17ABA">
        <w:rPr>
          <w:rFonts w:cstheme="majorBidi"/>
        </w:rPr>
        <w:t xml:space="preserve">. </w:t>
      </w:r>
      <w:r w:rsidR="004463B1" w:rsidRPr="00B17ABA">
        <w:rPr>
          <w:rFonts w:cstheme="majorBidi"/>
        </w:rPr>
        <w:t xml:space="preserve">Such a combinatorial optimisation problem </w:t>
      </w:r>
      <w:r w:rsidR="0050314D" w:rsidRPr="00B17ABA">
        <w:rPr>
          <w:rFonts w:cstheme="majorBidi"/>
        </w:rPr>
        <w:t>usually has</w:t>
      </w:r>
      <w:r w:rsidR="004463B1" w:rsidRPr="00B17ABA">
        <w:rPr>
          <w:rFonts w:cstheme="majorBidi"/>
        </w:rPr>
        <w:t xml:space="preserve"> a large decision space which consists of enormous possible solutions. </w:t>
      </w:r>
      <w:r w:rsidR="00C95A87" w:rsidRPr="00B17ABA">
        <w:rPr>
          <w:rFonts w:cstheme="majorBidi"/>
        </w:rPr>
        <w:t>In SDDPs, t</w:t>
      </w:r>
      <w:r w:rsidR="004463B1" w:rsidRPr="00B17ABA">
        <w:rPr>
          <w:rFonts w:cstheme="majorBidi"/>
          <w:iCs/>
        </w:rPr>
        <w:t xml:space="preserve">he size of </w:t>
      </w:r>
      <w:r w:rsidR="004463B1" w:rsidRPr="00B17ABA">
        <w:rPr>
          <w:rFonts w:cstheme="majorBidi"/>
          <w:i/>
          <w:iCs/>
        </w:rPr>
        <w:t>DS</w:t>
      </w:r>
      <w:r w:rsidR="004463B1" w:rsidRPr="00B17ABA">
        <w:rPr>
          <w:rFonts w:cstheme="majorBidi"/>
          <w:iCs/>
        </w:rPr>
        <w:t xml:space="preserve"> depends on the size of </w:t>
      </w:r>
      <w:r w:rsidR="004463B1" w:rsidRPr="00B17ABA">
        <w:rPr>
          <w:rFonts w:cstheme="majorBidi"/>
          <w:i/>
          <w:iCs/>
        </w:rPr>
        <w:t>HS, SS</w:t>
      </w:r>
      <w:r w:rsidR="004463B1" w:rsidRPr="00B17ABA">
        <w:rPr>
          <w:rFonts w:cstheme="majorBidi"/>
          <w:iCs/>
        </w:rPr>
        <w:t xml:space="preserve"> and </w:t>
      </w:r>
      <w:r w:rsidR="004463B1" w:rsidRPr="00B17ABA">
        <w:rPr>
          <w:rFonts w:cstheme="majorBidi"/>
          <w:i/>
          <w:iCs/>
        </w:rPr>
        <w:t>δ</w:t>
      </w:r>
      <w:r w:rsidR="004463B1" w:rsidRPr="00B17ABA">
        <w:rPr>
          <w:rFonts w:cstheme="majorBidi"/>
          <w:iCs/>
        </w:rPr>
        <w:t xml:space="preserve"> which represents the number of variations of drug sequence defined on </w:t>
      </w:r>
      <w:r w:rsidR="004463B1" w:rsidRPr="00B17ABA">
        <w:rPr>
          <w:rFonts w:cstheme="majorBidi"/>
          <w:i/>
          <w:iCs/>
        </w:rPr>
        <w:t>T</w:t>
      </w:r>
      <w:r w:rsidR="004463B1" w:rsidRPr="00B17ABA">
        <w:rPr>
          <w:rFonts w:cstheme="majorBidi"/>
          <w:iCs/>
        </w:rPr>
        <w:t xml:space="preserve"> for a given policy option </w:t>
      </w:r>
      <w:r w:rsidR="004463B1" w:rsidRPr="00B17ABA">
        <w:rPr>
          <w:rFonts w:cstheme="majorBidi"/>
          <w:i/>
        </w:rPr>
        <w:t xml:space="preserve">π </w:t>
      </w:r>
      <w:r w:rsidR="004463B1" w:rsidRPr="00B17ABA">
        <w:rPr>
          <w:rFonts w:cstheme="majorBidi"/>
          <w:iCs/>
        </w:rPr>
        <w:t xml:space="preserve">within </w:t>
      </w:r>
      <w:r w:rsidR="004463B1" w:rsidRPr="00B17ABA">
        <w:rPr>
          <w:rFonts w:cstheme="majorBidi"/>
          <w:i/>
          <w:iCs/>
        </w:rPr>
        <w:t>SS</w:t>
      </w:r>
      <w:r w:rsidR="00314C96" w:rsidRPr="00B17ABA">
        <w:rPr>
          <w:rFonts w:cstheme="majorBidi"/>
        </w:rPr>
        <w:t>:</w:t>
      </w:r>
    </w:p>
    <w:p w:rsidR="00E62DE7" w:rsidRPr="00B17ABA" w:rsidRDefault="00E62DE7" w:rsidP="004873D0">
      <w:pPr>
        <w:jc w:val="both"/>
        <w:rPr>
          <w:rFonts w:cstheme="majorBidi"/>
          <w:iCs/>
        </w:rPr>
      </w:pPr>
    </w:p>
    <w:p w:rsidR="004463B1" w:rsidRPr="00B17ABA" w:rsidRDefault="004B558E" w:rsidP="004873D0">
      <w:pPr>
        <w:ind w:left="720" w:firstLine="720"/>
        <w:jc w:val="both"/>
        <w:rPr>
          <w:rFonts w:cstheme="majorBidi"/>
        </w:rPr>
      </w:pPr>
      <m:oMath>
        <m:r>
          <w:rPr>
            <w:rFonts w:ascii="Cambria Math" w:hAnsi="Cambria Math" w:cstheme="majorBidi"/>
          </w:rPr>
          <m:t>Z</m:t>
        </m:r>
        <m:d>
          <m:dPr>
            <m:ctrlPr>
              <w:rPr>
                <w:rFonts w:ascii="Cambria Math" w:hAnsi="Cambria Math" w:cstheme="majorBidi"/>
                <w:bCs/>
                <w:i/>
              </w:rPr>
            </m:ctrlPr>
          </m:dPr>
          <m:e>
            <m:r>
              <w:rPr>
                <w:rFonts w:ascii="Cambria Math" w:hAnsi="Cambria Math" w:cstheme="majorBidi"/>
              </w:rPr>
              <m:t>DS</m:t>
            </m:r>
          </m:e>
        </m:d>
        <m:r>
          <w:rPr>
            <w:rFonts w:ascii="Cambria Math" w:hAnsi="Cambria Math" w:cstheme="majorBidi"/>
          </w:rPr>
          <m:t>=Z</m:t>
        </m:r>
        <m:d>
          <m:dPr>
            <m:ctrlPr>
              <w:rPr>
                <w:rFonts w:ascii="Cambria Math" w:hAnsi="Cambria Math" w:cstheme="majorBidi"/>
                <w:bCs/>
                <w:i/>
              </w:rPr>
            </m:ctrlPr>
          </m:dPr>
          <m:e>
            <m:r>
              <w:rPr>
                <w:rFonts w:ascii="Cambria Math" w:hAnsi="Cambria Math" w:cstheme="majorBidi"/>
              </w:rPr>
              <m:t>HS</m:t>
            </m:r>
          </m:e>
        </m:d>
        <m:r>
          <w:rPr>
            <w:rFonts w:ascii="Cambria Math" w:hAnsi="Cambria Math" w:cstheme="majorBidi"/>
          </w:rPr>
          <m:t>*Z(SS)*δ</m:t>
        </m:r>
      </m:oMath>
      <w:r w:rsidR="00DE3E5D" w:rsidRPr="00B17ABA">
        <w:rPr>
          <w:rFonts w:cstheme="majorBidi"/>
          <w:b/>
        </w:rPr>
        <w:tab/>
      </w:r>
      <w:r w:rsidR="00DE3E5D" w:rsidRPr="00B17ABA">
        <w:rPr>
          <w:rFonts w:cstheme="majorBidi"/>
          <w:b/>
        </w:rPr>
        <w:tab/>
      </w:r>
      <w:r w:rsidR="00DE3E5D" w:rsidRPr="00B17ABA">
        <w:rPr>
          <w:rFonts w:cstheme="majorBidi"/>
          <w:b/>
        </w:rPr>
        <w:tab/>
      </w:r>
      <w:r w:rsidR="00DE3E5D" w:rsidRPr="00B17ABA">
        <w:rPr>
          <w:rFonts w:cstheme="majorBidi"/>
          <w:b/>
        </w:rPr>
        <w:tab/>
      </w:r>
      <w:r w:rsidR="00D7090D" w:rsidRPr="00B17ABA">
        <w:rPr>
          <w:rFonts w:cstheme="majorBidi"/>
        </w:rPr>
        <w:t>Equation 2.</w:t>
      </w:r>
      <w:r w:rsidR="004873D0" w:rsidRPr="00B17ABA">
        <w:rPr>
          <w:rFonts w:cstheme="majorBidi"/>
        </w:rPr>
        <w:t>6</w:t>
      </w:r>
      <w:r w:rsidR="00121483" w:rsidRPr="00B17ABA">
        <w:rPr>
          <w:rFonts w:cstheme="majorBidi"/>
        </w:rPr>
        <w:t>.</w:t>
      </w:r>
    </w:p>
    <w:p w:rsidR="004463B1" w:rsidRPr="00B17ABA" w:rsidRDefault="004463B1" w:rsidP="003A2511">
      <w:pPr>
        <w:jc w:val="both"/>
        <w:rPr>
          <w:i/>
        </w:rPr>
      </w:pPr>
      <w:r w:rsidRPr="00B17ABA">
        <w:lastRenderedPageBreak/>
        <w:t xml:space="preserve">As described in the previous sub-section, the size of </w:t>
      </w:r>
      <w:r w:rsidRPr="00B17ABA">
        <w:rPr>
          <w:i/>
        </w:rPr>
        <w:t>HS</w:t>
      </w:r>
      <w:r w:rsidRPr="00B17ABA">
        <w:t xml:space="preserve"> increases exponentially with increased number of possible health states </w:t>
      </w:r>
      <w:r w:rsidRPr="00B17ABA">
        <w:rPr>
          <w:i/>
        </w:rPr>
        <w:t>l</w:t>
      </w:r>
      <w:r w:rsidRPr="00B17ABA">
        <w:t xml:space="preserve"> and the modelled time periods </w:t>
      </w:r>
      <w:r w:rsidRPr="00B17ABA">
        <w:rPr>
          <w:i/>
        </w:rPr>
        <w:t xml:space="preserve">n </w:t>
      </w:r>
      <w:r w:rsidRPr="00B17ABA">
        <w:t>(</w:t>
      </w:r>
      <w:r w:rsidR="00313AF7" w:rsidRPr="00B17ABA">
        <w:t>see</w:t>
      </w:r>
      <w:r w:rsidRPr="00B17ABA">
        <w:t xml:space="preserve"> </w:t>
      </w:r>
      <w:r w:rsidR="00D7090D" w:rsidRPr="00B17ABA">
        <w:t>Equation 2.</w:t>
      </w:r>
      <w:r w:rsidRPr="00B17ABA">
        <w:t xml:space="preserve">1). The size of </w:t>
      </w:r>
      <w:r w:rsidRPr="00B17ABA">
        <w:rPr>
          <w:i/>
        </w:rPr>
        <w:t>SS</w:t>
      </w:r>
      <w:r w:rsidR="007F0F6C" w:rsidRPr="00B17ABA">
        <w:rPr>
          <w:i/>
        </w:rPr>
        <w:t xml:space="preserve"> </w:t>
      </w:r>
      <w:r w:rsidRPr="00B17ABA">
        <w:t>increases</w:t>
      </w:r>
      <w:r w:rsidR="003A2511" w:rsidRPr="00B17ABA">
        <w:t xml:space="preserve"> linearly</w:t>
      </w:r>
      <w:r w:rsidRPr="00B17ABA">
        <w:t xml:space="preserve"> with increa</w:t>
      </w:r>
      <w:r w:rsidR="0050314D" w:rsidRPr="00B17ABA">
        <w:t>sed number of drug alternatives</w:t>
      </w:r>
      <w:r w:rsidRPr="00B17ABA">
        <w:t xml:space="preserve"> </w:t>
      </w:r>
      <w:r w:rsidRPr="00B17ABA">
        <w:rPr>
          <w:i/>
        </w:rPr>
        <w:t xml:space="preserve">m </w:t>
      </w:r>
      <w:r w:rsidRPr="00B17ABA">
        <w:t>(</w:t>
      </w:r>
      <w:r w:rsidR="00313AF7" w:rsidRPr="00B17ABA">
        <w:t>see</w:t>
      </w:r>
      <w:r w:rsidRPr="00B17ABA">
        <w:t xml:space="preserve"> </w:t>
      </w:r>
      <w:r w:rsidR="00D7090D" w:rsidRPr="00B17ABA">
        <w:t>Equation 2.</w:t>
      </w:r>
      <w:r w:rsidRPr="00B17ABA">
        <w:t>2). W</w:t>
      </w:r>
      <w:r w:rsidRPr="00B17ABA" w:rsidDel="004009FA">
        <w:t xml:space="preserve">hen the number of possible drug alternatives </w:t>
      </w:r>
      <w:r w:rsidRPr="00B17ABA" w:rsidDel="004009FA">
        <w:rPr>
          <w:i/>
        </w:rPr>
        <w:t>m</w:t>
      </w:r>
      <w:r w:rsidRPr="00B17ABA" w:rsidDel="004009FA">
        <w:t xml:space="preserve"> is large, the size of </w:t>
      </w:r>
      <w:r w:rsidR="00413C2E" w:rsidRPr="00B17ABA">
        <w:rPr>
          <w:i/>
        </w:rPr>
        <w:t>D</w:t>
      </w:r>
      <w:r w:rsidR="00413C2E" w:rsidRPr="00B17ABA" w:rsidDel="004009FA">
        <w:rPr>
          <w:i/>
        </w:rPr>
        <w:t>S</w:t>
      </w:r>
      <w:r w:rsidR="00413C2E" w:rsidRPr="00B17ABA" w:rsidDel="004009FA">
        <w:t xml:space="preserve"> </w:t>
      </w:r>
      <w:r w:rsidRPr="00B17ABA" w:rsidDel="004009FA">
        <w:t xml:space="preserve">can be reduced if the number of time periods </w:t>
      </w:r>
      <w:r w:rsidRPr="00B17ABA" w:rsidDel="004009FA">
        <w:rPr>
          <w:i/>
        </w:rPr>
        <w:t>n</w:t>
      </w:r>
      <w:r w:rsidR="007F0F6C" w:rsidRPr="00B17ABA">
        <w:rPr>
          <w:i/>
        </w:rPr>
        <w:t xml:space="preserve"> </w:t>
      </w:r>
      <w:r w:rsidRPr="00B17ABA">
        <w:t>is reduced</w:t>
      </w:r>
      <w:r w:rsidRPr="00B17ABA" w:rsidDel="004009FA">
        <w:t>.</w:t>
      </w:r>
      <w:r w:rsidR="007F0F6C" w:rsidRPr="00B17ABA">
        <w:t xml:space="preserve"> </w:t>
      </w:r>
      <w:r w:rsidR="00413C2E" w:rsidRPr="00B17ABA">
        <w:t xml:space="preserve">One </w:t>
      </w:r>
      <w:r w:rsidRPr="00B17ABA" w:rsidDel="004009FA">
        <w:t xml:space="preserve">way to reduce the size of </w:t>
      </w:r>
      <w:r w:rsidR="00413C2E" w:rsidRPr="00B17ABA">
        <w:rPr>
          <w:i/>
        </w:rPr>
        <w:t xml:space="preserve">DS </w:t>
      </w:r>
      <w:r w:rsidR="0027496F" w:rsidRPr="00B17ABA">
        <w:t>may be</w:t>
      </w:r>
      <w:r w:rsidRPr="00B17ABA" w:rsidDel="004009FA">
        <w:t xml:space="preserve"> to assume a maximum allowed number of drug switches based on clinical ground</w:t>
      </w:r>
      <w:r w:rsidRPr="00B17ABA">
        <w:t>s</w:t>
      </w:r>
      <w:r w:rsidRPr="00B17ABA" w:rsidDel="004009FA">
        <w:t>. For example, if there are 10 possible drug alternatives for a specific health condition</w:t>
      </w:r>
      <w:r w:rsidRPr="00B17ABA">
        <w:t xml:space="preserve"> (</w:t>
      </w:r>
      <w:r w:rsidR="00A123D4" w:rsidRPr="00B17ABA">
        <w:t xml:space="preserve">i.e., </w:t>
      </w:r>
      <w:r w:rsidR="00A123D4" w:rsidRPr="00B17ABA">
        <w:rPr>
          <w:i/>
          <w:iCs/>
        </w:rPr>
        <w:t>A={1,2,…,10}</w:t>
      </w:r>
      <w:r w:rsidR="00A123D4" w:rsidRPr="00B17ABA">
        <w:t xml:space="preserve">, </w:t>
      </w:r>
      <w:r w:rsidRPr="00B17ABA" w:rsidDel="004009FA">
        <w:rPr>
          <w:i/>
        </w:rPr>
        <w:t>m=10</w:t>
      </w:r>
      <w:r w:rsidRPr="00B17ABA">
        <w:rPr>
          <w:i/>
        </w:rPr>
        <w:t>)</w:t>
      </w:r>
      <w:r w:rsidRPr="00B17ABA" w:rsidDel="004009FA">
        <w:t xml:space="preserve">, but clinically most patients would only consider a maximum of </w:t>
      </w:r>
      <w:r w:rsidRPr="00B17ABA">
        <w:t>three</w:t>
      </w:r>
      <w:r w:rsidRPr="00B17ABA" w:rsidDel="004009FA">
        <w:t xml:space="preserve"> drug switches</w:t>
      </w:r>
      <w:r w:rsidR="003A2511" w:rsidRPr="00B17ABA">
        <w:t xml:space="preserve">, </w:t>
      </w:r>
      <w:r w:rsidRPr="00B17ABA" w:rsidDel="004009FA">
        <w:t xml:space="preserve">the </w:t>
      </w:r>
      <w:r w:rsidR="00713205" w:rsidRPr="00B17ABA">
        <w:t>size of the search space</w:t>
      </w:r>
      <w:r w:rsidRPr="00B17ABA" w:rsidDel="004009FA">
        <w:t xml:space="preserve"> </w:t>
      </w:r>
      <w:r w:rsidRPr="00B17ABA" w:rsidDel="004009FA">
        <w:rPr>
          <w:i/>
        </w:rPr>
        <w:t>Z(SS)=10*9*8*7=5,040</w:t>
      </w:r>
      <w:r w:rsidRPr="00B17ABA" w:rsidDel="004009FA">
        <w:t xml:space="preserve">. Without this clinical constraint, the </w:t>
      </w:r>
      <w:r w:rsidR="00713205" w:rsidRPr="00B17ABA">
        <w:t>size of the search space</w:t>
      </w:r>
      <w:r w:rsidR="00A123D4" w:rsidRPr="00B17ABA">
        <w:t xml:space="preserve"> </w:t>
      </w:r>
      <w:r w:rsidRPr="00B17ABA" w:rsidDel="004009FA">
        <w:rPr>
          <w:i/>
        </w:rPr>
        <w:t xml:space="preserve">Z(SS)=10!=3,628,800 </w:t>
      </w:r>
      <w:r w:rsidRPr="00B17ABA" w:rsidDel="004009FA">
        <w:t>which is more than 700 times bigger</w:t>
      </w:r>
      <w:r w:rsidRPr="00B17ABA" w:rsidDel="004009FA">
        <w:rPr>
          <w:i/>
        </w:rPr>
        <w:t>.</w:t>
      </w:r>
    </w:p>
    <w:p w:rsidR="00D21A3A" w:rsidRPr="00B17ABA" w:rsidRDefault="004463B1" w:rsidP="00620560">
      <w:pPr>
        <w:jc w:val="both"/>
        <w:rPr>
          <w:rFonts w:cstheme="majorBidi"/>
        </w:rPr>
      </w:pPr>
      <w:r w:rsidRPr="00B17ABA">
        <w:rPr>
          <w:rFonts w:cstheme="majorBidi"/>
          <w:iCs/>
        </w:rPr>
        <w:t xml:space="preserve">Further computational complexity arises because of the dynamic and stochastic nature of SDDPs. </w:t>
      </w:r>
      <w:r w:rsidRPr="00B17ABA">
        <w:rPr>
          <w:rFonts w:cstheme="majorBidi"/>
        </w:rPr>
        <w:t>The term ‘</w:t>
      </w:r>
      <w:r w:rsidR="009768C1" w:rsidRPr="00B17ABA">
        <w:rPr>
          <w:rFonts w:cstheme="majorBidi"/>
        </w:rPr>
        <w:t>d</w:t>
      </w:r>
      <w:r w:rsidRPr="00B17ABA">
        <w:rPr>
          <w:rFonts w:cstheme="majorBidi"/>
        </w:rPr>
        <w:t xml:space="preserve">ynamic’ here describes the varying properties of </w:t>
      </w:r>
      <w:r w:rsidR="00EB1F78" w:rsidRPr="00B17ABA">
        <w:rPr>
          <w:rFonts w:cstheme="majorBidi"/>
        </w:rPr>
        <w:t>SDDP</w:t>
      </w:r>
      <w:r w:rsidRPr="00B17ABA">
        <w:rPr>
          <w:rFonts w:cstheme="majorBidi"/>
        </w:rPr>
        <w:t>s through time and the existence of interaction between the time-dependent components of the model</w:t>
      </w:r>
      <w:r w:rsidR="00413C2E" w:rsidRPr="00B17ABA">
        <w:rPr>
          <w:rFonts w:cstheme="majorBidi"/>
        </w:rPr>
        <w:t xml:space="preserve"> such as </w:t>
      </w:r>
      <w:r w:rsidRPr="00B17ABA">
        <w:rPr>
          <w:rFonts w:cstheme="majorBidi"/>
        </w:rPr>
        <w:t>patients’ risk factors</w:t>
      </w:r>
      <w:r w:rsidR="00A123D4" w:rsidRPr="00B17ABA">
        <w:rPr>
          <w:rFonts w:cstheme="majorBidi"/>
        </w:rPr>
        <w:t>, health states</w:t>
      </w:r>
      <w:r w:rsidRPr="00B17ABA">
        <w:rPr>
          <w:rFonts w:cstheme="majorBidi"/>
        </w:rPr>
        <w:t xml:space="preserve"> and treatment effectiveness</w:t>
      </w:r>
      <w:r w:rsidR="00774ADC" w:rsidRPr="00B17ABA">
        <w:rPr>
          <w:rFonts w:cstheme="majorBidi"/>
        </w:rPr>
        <w:fldChar w:fldCharType="begin"/>
      </w:r>
      <w:r w:rsidR="00EE2B4F" w:rsidRPr="00B17ABA">
        <w:rPr>
          <w:rFonts w:cstheme="majorBidi"/>
        </w:rPr>
        <w:instrText xml:space="preserve"> ADDIN EN.CITE &lt;EndNote&gt;&lt;Cite&gt;&lt;Author&gt;Pidd&lt;/Author&gt;&lt;Year&gt;2009&lt;/Year&gt;&lt;RecNum&gt;44&lt;/RecNum&gt;&lt;DisplayText&gt;&lt;style face="superscript"&gt;[121]&lt;/style&gt;&lt;/DisplayText&gt;&lt;record&gt;&lt;rec-number&gt;44&lt;/rec-number&gt;&lt;foreign-keys&gt;&lt;key app="EN" db-id="z2a0dvwpazf220et2vh50z295rxpzfevwft2"&gt;44&lt;/key&gt;&lt;/foreign-keys&gt;&lt;ref-type name="Journal Article"&gt;17&lt;/ref-type&gt;&lt;contributors&gt;&lt;authors&gt;&lt;author&gt;M. Pidd&lt;/author&gt;&lt;/authors&gt;&lt;/contributors&gt;&lt;titles&gt;&lt;title&gt;Tools for thinking: Modelling in management science&lt;/title&gt;&lt;secondary-title&gt;John Wiley &amp;amp; Sons; 3rd Edition edition &lt;/secondary-title&gt;&lt;/titles&gt;&lt;periodical&gt;&lt;full-title&gt;John Wiley &amp;amp; Sons; 3rd Edition edition&lt;/full-title&gt;&lt;/periodical&gt;&lt;dates&gt;&lt;year&gt;2009&lt;/year&gt;&lt;/dates&gt;&lt;urls&gt;&lt;/urls&gt;&lt;/record&gt;&lt;/Cite&gt;&lt;/EndNote&gt;</w:instrText>
      </w:r>
      <w:r w:rsidR="00774ADC" w:rsidRPr="00B17ABA">
        <w:rPr>
          <w:rFonts w:cstheme="majorBidi"/>
        </w:rPr>
        <w:fldChar w:fldCharType="separate"/>
      </w:r>
      <w:r w:rsidR="00EE2B4F" w:rsidRPr="00B17ABA">
        <w:rPr>
          <w:rFonts w:cstheme="majorBidi"/>
          <w:noProof/>
          <w:vertAlign w:val="superscript"/>
        </w:rPr>
        <w:t>[121]</w:t>
      </w:r>
      <w:r w:rsidR="00774ADC" w:rsidRPr="00B17ABA">
        <w:rPr>
          <w:rFonts w:cstheme="majorBidi"/>
        </w:rPr>
        <w:fldChar w:fldCharType="end"/>
      </w:r>
      <w:r w:rsidRPr="00B17ABA">
        <w:rPr>
          <w:rFonts w:cstheme="majorBidi"/>
        </w:rPr>
        <w:t xml:space="preserve">. </w:t>
      </w:r>
      <w:r w:rsidRPr="00B17ABA">
        <w:rPr>
          <w:rFonts w:eastAsia="Malgun Gothic" w:cstheme="majorBidi"/>
          <w:lang w:eastAsia="ko-KR"/>
        </w:rPr>
        <w:t xml:space="preserve">Any changes in state can be either pre-specified or occur randomly. In the former, which is called deterministic </w:t>
      </w:r>
      <w:r w:rsidR="00EB1F78" w:rsidRPr="00B17ABA">
        <w:rPr>
          <w:rFonts w:eastAsia="Malgun Gothic" w:cstheme="majorBidi"/>
          <w:lang w:eastAsia="ko-KR"/>
        </w:rPr>
        <w:t>problem</w:t>
      </w:r>
      <w:r w:rsidRPr="00B17ABA">
        <w:rPr>
          <w:rFonts w:eastAsia="Malgun Gothic" w:cstheme="majorBidi"/>
          <w:lang w:eastAsia="ko-KR"/>
        </w:rPr>
        <w:t>, t</w:t>
      </w:r>
      <w:r w:rsidRPr="00B17ABA">
        <w:rPr>
          <w:rFonts w:cstheme="majorBidi"/>
          <w:bCs/>
        </w:rPr>
        <w:t xml:space="preserve">he state at the next stage is completely determined by the state and policy decision at the current stage. In contrast, </w:t>
      </w:r>
      <w:r w:rsidR="00D7090D" w:rsidRPr="00B17ABA">
        <w:rPr>
          <w:rFonts w:cstheme="majorBidi"/>
          <w:bCs/>
        </w:rPr>
        <w:t>an SDDP</w:t>
      </w:r>
      <w:r w:rsidR="00EB1F78" w:rsidRPr="00B17ABA">
        <w:rPr>
          <w:rFonts w:eastAsia="Malgun Gothic" w:cstheme="majorBidi"/>
        </w:rPr>
        <w:t xml:space="preserve"> is a stochastic problem which allows </w:t>
      </w:r>
      <w:r w:rsidRPr="00B17ABA">
        <w:rPr>
          <w:rFonts w:eastAsia="Malgun Gothic" w:cstheme="majorBidi"/>
        </w:rPr>
        <w:t xml:space="preserve">patients’ health state to undergo some modifications, which </w:t>
      </w:r>
      <w:r w:rsidR="00A123D4" w:rsidRPr="00B17ABA">
        <w:rPr>
          <w:rFonts w:eastAsia="Malgun Gothic" w:cstheme="majorBidi"/>
        </w:rPr>
        <w:t>are</w:t>
      </w:r>
      <w:r w:rsidR="007F0F6C" w:rsidRPr="00B17ABA">
        <w:rPr>
          <w:rFonts w:eastAsia="Malgun Gothic" w:cstheme="majorBidi"/>
        </w:rPr>
        <w:t xml:space="preserve"> </w:t>
      </w:r>
      <w:r w:rsidRPr="00B17ABA">
        <w:rPr>
          <w:rFonts w:eastAsia="Malgun Gothic" w:cstheme="majorBidi"/>
        </w:rPr>
        <w:t>not fully known in advance</w:t>
      </w:r>
      <w:r w:rsidR="00A123D4" w:rsidRPr="00B17ABA">
        <w:rPr>
          <w:rFonts w:eastAsia="Malgun Gothic" w:cstheme="majorBidi"/>
        </w:rPr>
        <w:t>, over time</w:t>
      </w:r>
      <w:r w:rsidRPr="00B17ABA">
        <w:rPr>
          <w:rFonts w:eastAsia="Malgun Gothic" w:cstheme="majorBidi"/>
        </w:rPr>
        <w:t>.</w:t>
      </w:r>
      <w:r w:rsidR="007F0F6C" w:rsidRPr="00B17ABA">
        <w:rPr>
          <w:rFonts w:eastAsia="Malgun Gothic" w:cstheme="majorBidi"/>
        </w:rPr>
        <w:t xml:space="preserve"> </w:t>
      </w:r>
      <w:r w:rsidRPr="00B17ABA">
        <w:rPr>
          <w:rFonts w:cstheme="majorBidi"/>
          <w:bCs/>
        </w:rPr>
        <w:t>A</w:t>
      </w:r>
      <w:r w:rsidRPr="00B17ABA">
        <w:rPr>
          <w:rFonts w:cstheme="majorBidi"/>
        </w:rPr>
        <w:t xml:space="preserve"> transition probability function</w:t>
      </w:r>
      <w:r w:rsidR="00A123D4" w:rsidRPr="00B17ABA">
        <w:rPr>
          <w:rFonts w:cstheme="majorBidi"/>
        </w:rPr>
        <w:t xml:space="preserve"> </w:t>
      </w:r>
      <w:r w:rsidR="00A123D4" w:rsidRPr="00B17ABA">
        <w:rPr>
          <w:rFonts w:cstheme="majorBidi"/>
          <w:i/>
          <w:iCs/>
        </w:rPr>
        <w:t>p(s</w:t>
      </w:r>
      <w:r w:rsidR="00A123D4" w:rsidRPr="00B17ABA">
        <w:rPr>
          <w:rFonts w:cstheme="majorBidi"/>
          <w:i/>
          <w:iCs/>
          <w:vertAlign w:val="subscript"/>
        </w:rPr>
        <w:t>t+1</w:t>
      </w:r>
      <w:r w:rsidR="00A123D4" w:rsidRPr="00B17ABA">
        <w:rPr>
          <w:rFonts w:cstheme="majorBidi"/>
          <w:i/>
          <w:iCs/>
        </w:rPr>
        <w:t>|s</w:t>
      </w:r>
      <w:r w:rsidR="00A123D4" w:rsidRPr="00B17ABA">
        <w:rPr>
          <w:rFonts w:cstheme="majorBidi"/>
          <w:i/>
          <w:iCs/>
          <w:vertAlign w:val="subscript"/>
        </w:rPr>
        <w:t>t</w:t>
      </w:r>
      <w:r w:rsidR="00A123D4" w:rsidRPr="00B17ABA">
        <w:rPr>
          <w:rFonts w:cstheme="majorBidi"/>
          <w:i/>
          <w:iCs/>
        </w:rPr>
        <w:t>,x</w:t>
      </w:r>
      <w:r w:rsidR="00A123D4" w:rsidRPr="00B17ABA">
        <w:rPr>
          <w:rFonts w:cstheme="majorBidi"/>
          <w:i/>
          <w:iCs/>
          <w:vertAlign w:val="subscript"/>
        </w:rPr>
        <w:t>t</w:t>
      </w:r>
      <w:r w:rsidR="00A123D4" w:rsidRPr="00B17ABA">
        <w:rPr>
          <w:rFonts w:cstheme="majorBidi"/>
          <w:i/>
          <w:iCs/>
        </w:rPr>
        <w:t>)</w:t>
      </w:r>
      <w:r w:rsidR="00A123D4" w:rsidRPr="00B17ABA">
        <w:rPr>
          <w:rFonts w:cstheme="majorBidi"/>
        </w:rPr>
        <w:t>,</w:t>
      </w:r>
      <w:r w:rsidR="007F0F6C" w:rsidRPr="00B17ABA">
        <w:rPr>
          <w:rFonts w:cstheme="majorBidi"/>
        </w:rPr>
        <w:t xml:space="preserve"> </w:t>
      </w:r>
      <w:r w:rsidRPr="00B17ABA">
        <w:rPr>
          <w:rFonts w:cstheme="majorBidi"/>
        </w:rPr>
        <w:t>wher</w:t>
      </w:r>
      <w:r w:rsidR="00C95A87" w:rsidRPr="00B17ABA">
        <w:rPr>
          <w:rFonts w:cstheme="majorBidi"/>
        </w:rPr>
        <w:t xml:space="preserve">e </w:t>
      </w:r>
      <w:r w:rsidR="00E32220" w:rsidRPr="00B17ABA">
        <w:rPr>
          <w:rFonts w:cstheme="majorBidi"/>
        </w:rPr>
        <w:t xml:space="preserve">the </w:t>
      </w:r>
      <w:r w:rsidR="00A630DF" w:rsidRPr="00B17ABA">
        <w:rPr>
          <w:rFonts w:cstheme="majorBidi"/>
        </w:rPr>
        <w:t>Markovian assumption</w:t>
      </w:r>
      <w:r w:rsidR="00C95A87" w:rsidRPr="00B17ABA">
        <w:rPr>
          <w:rFonts w:cstheme="majorBidi"/>
        </w:rPr>
        <w:t xml:space="preserve"> is applied, </w:t>
      </w:r>
      <w:r w:rsidRPr="00B17ABA">
        <w:rPr>
          <w:rFonts w:cstheme="majorBidi"/>
        </w:rPr>
        <w:t xml:space="preserve">or </w:t>
      </w:r>
      <w:r w:rsidR="00A123D4" w:rsidRPr="00B17ABA">
        <w:rPr>
          <w:rFonts w:cstheme="majorBidi"/>
          <w:i/>
          <w:iCs/>
        </w:rPr>
        <w:t>p(s</w:t>
      </w:r>
      <w:r w:rsidR="00A123D4" w:rsidRPr="00B17ABA">
        <w:rPr>
          <w:rFonts w:cstheme="majorBidi"/>
          <w:i/>
          <w:iCs/>
          <w:vertAlign w:val="subscript"/>
        </w:rPr>
        <w:t>t+1</w:t>
      </w:r>
      <w:r w:rsidR="00546D37" w:rsidRPr="00B17ABA">
        <w:rPr>
          <w:rFonts w:cstheme="majorBidi"/>
          <w:i/>
          <w:iCs/>
        </w:rPr>
        <w:t>|</w:t>
      </w:r>
      <w:r w:rsidR="00A123D4" w:rsidRPr="00B17ABA">
        <w:rPr>
          <w:rFonts w:cstheme="majorBidi"/>
          <w:i/>
          <w:iCs/>
        </w:rPr>
        <w:t>s</w:t>
      </w:r>
      <w:r w:rsidR="00A123D4" w:rsidRPr="00B17ABA">
        <w:rPr>
          <w:rFonts w:cstheme="majorBidi"/>
          <w:i/>
          <w:iCs/>
          <w:vertAlign w:val="subscript"/>
        </w:rPr>
        <w:t>1</w:t>
      </w:r>
      <w:r w:rsidR="00A123D4" w:rsidRPr="00B17ABA">
        <w:rPr>
          <w:rFonts w:cstheme="majorBidi"/>
          <w:i/>
          <w:iCs/>
        </w:rPr>
        <w:t>,x</w:t>
      </w:r>
      <w:r w:rsidR="00A123D4" w:rsidRPr="00B17ABA">
        <w:rPr>
          <w:rFonts w:cstheme="majorBidi"/>
          <w:i/>
          <w:iCs/>
          <w:vertAlign w:val="subscript"/>
        </w:rPr>
        <w:t>1</w:t>
      </w:r>
      <w:r w:rsidR="00546D37" w:rsidRPr="00B17ABA">
        <w:rPr>
          <w:rFonts w:cstheme="majorBidi"/>
          <w:i/>
          <w:iCs/>
          <w:vertAlign w:val="subscript"/>
        </w:rPr>
        <w:t>,…,</w:t>
      </w:r>
      <w:r w:rsidR="00A123D4" w:rsidRPr="00B17ABA">
        <w:rPr>
          <w:rFonts w:cstheme="majorBidi"/>
          <w:i/>
          <w:iCs/>
        </w:rPr>
        <w:t>s</w:t>
      </w:r>
      <w:r w:rsidR="00A123D4" w:rsidRPr="00B17ABA">
        <w:rPr>
          <w:rFonts w:cstheme="majorBidi"/>
          <w:i/>
          <w:iCs/>
          <w:vertAlign w:val="subscript"/>
        </w:rPr>
        <w:t>t-1</w:t>
      </w:r>
      <w:r w:rsidR="00A123D4" w:rsidRPr="00B17ABA">
        <w:rPr>
          <w:rFonts w:cstheme="majorBidi"/>
          <w:i/>
          <w:iCs/>
        </w:rPr>
        <w:t>,x</w:t>
      </w:r>
      <w:r w:rsidR="00A123D4" w:rsidRPr="00B17ABA">
        <w:rPr>
          <w:rFonts w:cstheme="majorBidi"/>
          <w:i/>
          <w:iCs/>
          <w:vertAlign w:val="subscript"/>
        </w:rPr>
        <w:t>t-1</w:t>
      </w:r>
      <w:r w:rsidR="00546D37" w:rsidRPr="00B17ABA">
        <w:rPr>
          <w:rFonts w:cstheme="majorBidi"/>
          <w:i/>
          <w:iCs/>
        </w:rPr>
        <w:t>,</w:t>
      </w:r>
      <w:r w:rsidR="00A123D4" w:rsidRPr="00B17ABA">
        <w:rPr>
          <w:rFonts w:cstheme="majorBidi"/>
          <w:i/>
          <w:iCs/>
        </w:rPr>
        <w:t>s</w:t>
      </w:r>
      <w:r w:rsidR="00A123D4" w:rsidRPr="00B17ABA">
        <w:rPr>
          <w:rFonts w:cstheme="majorBidi"/>
          <w:i/>
          <w:iCs/>
          <w:vertAlign w:val="subscript"/>
        </w:rPr>
        <w:t>t</w:t>
      </w:r>
      <w:r w:rsidR="00A123D4" w:rsidRPr="00B17ABA">
        <w:rPr>
          <w:rFonts w:cstheme="majorBidi"/>
          <w:i/>
          <w:iCs/>
        </w:rPr>
        <w:t>,x</w:t>
      </w:r>
      <w:r w:rsidR="00A123D4" w:rsidRPr="00B17ABA">
        <w:rPr>
          <w:rFonts w:cstheme="majorBidi"/>
          <w:i/>
          <w:iCs/>
          <w:vertAlign w:val="subscript"/>
        </w:rPr>
        <w:t>t</w:t>
      </w:r>
      <w:r w:rsidR="00A123D4" w:rsidRPr="00B17ABA">
        <w:rPr>
          <w:rFonts w:cstheme="majorBidi"/>
          <w:i/>
          <w:iCs/>
        </w:rPr>
        <w:t>)</w:t>
      </w:r>
      <w:r w:rsidR="00A123D4" w:rsidRPr="00B17ABA">
        <w:rPr>
          <w:rFonts w:ascii="Times New Roman" w:hAnsi="Times New Roman" w:cs="Times New Roman"/>
        </w:rPr>
        <w:t>,</w:t>
      </w:r>
      <w:r w:rsidR="0043137F" w:rsidRPr="00B17ABA">
        <w:rPr>
          <w:rFonts w:ascii="Times New Roman" w:hAnsi="Times New Roman" w:cs="Times New Roman"/>
        </w:rPr>
        <w:t xml:space="preserve"> </w:t>
      </w:r>
      <w:r w:rsidR="00A47DA0" w:rsidRPr="00B17ABA">
        <w:rPr>
          <w:rFonts w:ascii="Times New Roman" w:hAnsi="Times New Roman" w:cs="Times New Roman"/>
        </w:rPr>
        <w:t xml:space="preserve">where </w:t>
      </w:r>
      <w:r w:rsidR="00E32220" w:rsidRPr="00B17ABA">
        <w:rPr>
          <w:rFonts w:ascii="Times New Roman" w:hAnsi="Times New Roman" w:cs="Times New Roman"/>
        </w:rPr>
        <w:t xml:space="preserve">a </w:t>
      </w:r>
      <w:r w:rsidR="00A47DA0" w:rsidRPr="00B17ABA">
        <w:rPr>
          <w:rFonts w:ascii="Times New Roman" w:hAnsi="Times New Roman" w:cs="Times New Roman"/>
        </w:rPr>
        <w:t>non-Mar</w:t>
      </w:r>
      <w:r w:rsidRPr="00B17ABA">
        <w:rPr>
          <w:rFonts w:ascii="Times New Roman" w:hAnsi="Times New Roman" w:cs="Times New Roman"/>
        </w:rPr>
        <w:t xml:space="preserve">kovian assumption is applied, </w:t>
      </w:r>
      <w:r w:rsidRPr="00B17ABA">
        <w:rPr>
          <w:rFonts w:cstheme="majorBidi"/>
        </w:rPr>
        <w:t xml:space="preserve">decides the probability that the system is in state </w:t>
      </w:r>
      <w:r w:rsidRPr="00B17ABA">
        <w:rPr>
          <w:rFonts w:cstheme="majorBidi"/>
          <w:i/>
          <w:iCs/>
        </w:rPr>
        <w:t>s</w:t>
      </w:r>
      <w:r w:rsidRPr="00B17ABA">
        <w:rPr>
          <w:rFonts w:cstheme="majorBidi"/>
          <w:i/>
          <w:iCs/>
          <w:vertAlign w:val="subscript"/>
        </w:rPr>
        <w:t>t+1</w:t>
      </w:r>
      <w:r w:rsidRPr="00B17ABA">
        <w:rPr>
          <w:rFonts w:ascii="Cambria Math" w:hAnsi="Cambria Math" w:cs="Cambria Math"/>
          <w:i/>
          <w:iCs/>
        </w:rPr>
        <w:t>∈</w:t>
      </w:r>
      <w:r w:rsidRPr="00B17ABA">
        <w:rPr>
          <w:rFonts w:cstheme="majorBidi"/>
          <w:i/>
          <w:iCs/>
        </w:rPr>
        <w:t xml:space="preserve">H </w:t>
      </w:r>
      <w:r w:rsidRPr="00B17ABA">
        <w:rPr>
          <w:rFonts w:cstheme="majorBidi"/>
        </w:rPr>
        <w:t xml:space="preserve">at time </w:t>
      </w:r>
      <w:r w:rsidRPr="00B17ABA">
        <w:rPr>
          <w:rFonts w:cstheme="majorBidi"/>
          <w:i/>
          <w:iCs/>
        </w:rPr>
        <w:t>t+1</w:t>
      </w:r>
      <w:r w:rsidRPr="00B17ABA">
        <w:rPr>
          <w:rFonts w:cstheme="majorBidi"/>
        </w:rPr>
        <w:t xml:space="preserve"> if action </w:t>
      </w:r>
      <w:r w:rsidRPr="00B17ABA">
        <w:rPr>
          <w:rFonts w:cstheme="majorBidi"/>
          <w:i/>
          <w:iCs/>
        </w:rPr>
        <w:t>x</w:t>
      </w:r>
      <w:r w:rsidRPr="00B17ABA">
        <w:rPr>
          <w:rFonts w:cstheme="majorBidi"/>
          <w:i/>
          <w:iCs/>
          <w:vertAlign w:val="subscript"/>
        </w:rPr>
        <w:t>t</w:t>
      </w:r>
      <w:r w:rsidRPr="00B17ABA">
        <w:rPr>
          <w:rFonts w:ascii="Cambria Math" w:hAnsi="Cambria Math" w:cs="Cambria Math"/>
          <w:i/>
          <w:iCs/>
        </w:rPr>
        <w:t>∈</w:t>
      </w:r>
      <w:r w:rsidRPr="00B17ABA">
        <w:rPr>
          <w:rFonts w:cstheme="majorBidi"/>
          <w:i/>
          <w:iCs/>
        </w:rPr>
        <w:t>A</w:t>
      </w:r>
      <w:r w:rsidR="007F0F6C" w:rsidRPr="00B17ABA">
        <w:rPr>
          <w:rFonts w:cstheme="majorBidi"/>
          <w:i/>
          <w:iCs/>
        </w:rPr>
        <w:t xml:space="preserve"> </w:t>
      </w:r>
      <w:r w:rsidRPr="00B17ABA">
        <w:rPr>
          <w:rFonts w:cstheme="majorBidi"/>
        </w:rPr>
        <w:t xml:space="preserve">is chosen in state </w:t>
      </w:r>
      <w:r w:rsidRPr="00B17ABA">
        <w:rPr>
          <w:rFonts w:cstheme="majorBidi"/>
          <w:i/>
          <w:iCs/>
        </w:rPr>
        <w:t>s</w:t>
      </w:r>
      <w:r w:rsidRPr="00B17ABA">
        <w:rPr>
          <w:rFonts w:cstheme="majorBidi"/>
          <w:i/>
          <w:iCs/>
          <w:vertAlign w:val="subscript"/>
        </w:rPr>
        <w:t>t</w:t>
      </w:r>
      <w:r w:rsidR="00A123D4" w:rsidRPr="00B17ABA">
        <w:rPr>
          <w:rFonts w:cstheme="majorBidi"/>
        </w:rPr>
        <w:t xml:space="preserve"> </w:t>
      </w:r>
      <w:r w:rsidRPr="00B17ABA">
        <w:rPr>
          <w:rFonts w:cstheme="majorBidi"/>
        </w:rPr>
        <w:t xml:space="preserve">at time </w:t>
      </w:r>
      <w:r w:rsidRPr="00B17ABA">
        <w:rPr>
          <w:rFonts w:cstheme="majorBidi"/>
          <w:i/>
          <w:iCs/>
        </w:rPr>
        <w:t>t</w:t>
      </w:r>
      <w:r w:rsidRPr="00B17ABA">
        <w:rPr>
          <w:rFonts w:cstheme="majorBidi"/>
        </w:rPr>
        <w:t>.</w:t>
      </w:r>
      <w:r w:rsidR="00E32220" w:rsidRPr="00B17ABA">
        <w:rPr>
          <w:rFonts w:cstheme="majorBidi"/>
        </w:rPr>
        <w:t xml:space="preserve"> The c</w:t>
      </w:r>
      <w:r w:rsidR="00D21A3A" w:rsidRPr="00B17ABA">
        <w:rPr>
          <w:rFonts w:cstheme="majorBidi"/>
        </w:rPr>
        <w:t xml:space="preserve">omputational issue </w:t>
      </w:r>
      <w:r w:rsidR="006362FD" w:rsidRPr="00B17ABA">
        <w:rPr>
          <w:rFonts w:cstheme="majorBidi"/>
        </w:rPr>
        <w:t xml:space="preserve">here </w:t>
      </w:r>
      <w:r w:rsidR="00D21A3A" w:rsidRPr="00B17ABA">
        <w:rPr>
          <w:rFonts w:cstheme="majorBidi"/>
        </w:rPr>
        <w:t xml:space="preserve">is how to compute or store the huge number of transition probabilities for all possible actions where the number of heath states in </w:t>
      </w:r>
      <w:r w:rsidR="00E32220" w:rsidRPr="00B17ABA">
        <w:rPr>
          <w:rFonts w:cstheme="majorBidi"/>
        </w:rPr>
        <w:t xml:space="preserve">the </w:t>
      </w:r>
      <w:r w:rsidR="00D21A3A" w:rsidRPr="00B17ABA">
        <w:rPr>
          <w:rFonts w:cstheme="majorBidi"/>
        </w:rPr>
        <w:t xml:space="preserve">decision space becomes very large. This problem gets worse where semi-Markovian assumption </w:t>
      </w:r>
      <w:r w:rsidR="00760708" w:rsidRPr="00B17ABA">
        <w:rPr>
          <w:rFonts w:cstheme="majorBidi"/>
        </w:rPr>
        <w:t xml:space="preserve">is </w:t>
      </w:r>
      <w:r w:rsidR="00A123D4" w:rsidRPr="00B17ABA">
        <w:rPr>
          <w:rFonts w:cstheme="majorBidi"/>
        </w:rPr>
        <w:t>required</w:t>
      </w:r>
      <w:r w:rsidR="00E32220" w:rsidRPr="00B17ABA">
        <w:rPr>
          <w:rFonts w:cstheme="majorBidi"/>
        </w:rPr>
        <w:t xml:space="preserve"> in</w:t>
      </w:r>
      <w:r w:rsidR="00D21A3A" w:rsidRPr="00B17ABA">
        <w:rPr>
          <w:rFonts w:cstheme="majorBidi"/>
        </w:rPr>
        <w:t xml:space="preserve"> SDDPs. T</w:t>
      </w:r>
      <w:r w:rsidRPr="00B17ABA">
        <w:rPr>
          <w:rFonts w:cstheme="majorBidi"/>
        </w:rPr>
        <w:t xml:space="preserve">he dependency of </w:t>
      </w:r>
      <w:r w:rsidR="00A123D4" w:rsidRPr="00B17ABA">
        <w:rPr>
          <w:rFonts w:cstheme="majorBidi"/>
        </w:rPr>
        <w:t>treatment</w:t>
      </w:r>
      <w:r w:rsidRPr="00B17ABA">
        <w:rPr>
          <w:rFonts w:cstheme="majorBidi"/>
        </w:rPr>
        <w:t xml:space="preserve"> effectiveness on the timing of the drug </w:t>
      </w:r>
      <w:r w:rsidR="008D1D41" w:rsidRPr="00B17ABA">
        <w:rPr>
          <w:rFonts w:cstheme="majorBidi"/>
        </w:rPr>
        <w:t>to be used (e.g., used as first-</w:t>
      </w:r>
      <w:r w:rsidRPr="00B17ABA">
        <w:rPr>
          <w:rFonts w:cstheme="majorBidi"/>
        </w:rPr>
        <w:t>line vs. second</w:t>
      </w:r>
      <w:r w:rsidR="008D1D41" w:rsidRPr="00B17ABA">
        <w:rPr>
          <w:rFonts w:cstheme="majorBidi"/>
        </w:rPr>
        <w:t>-</w:t>
      </w:r>
      <w:r w:rsidRPr="00B17ABA">
        <w:rPr>
          <w:rFonts w:cstheme="majorBidi"/>
        </w:rPr>
        <w:t>line, or used for the first year vs. continuously after 5 years) and on the current and potentially previous health state(s)</w:t>
      </w:r>
      <w:r w:rsidR="00A123D4" w:rsidRPr="00B17ABA">
        <w:rPr>
          <w:rFonts w:cstheme="majorBidi"/>
        </w:rPr>
        <w:t xml:space="preserve"> </w:t>
      </w:r>
      <w:r w:rsidRPr="00B17ABA">
        <w:rPr>
          <w:rFonts w:cstheme="majorBidi"/>
        </w:rPr>
        <w:t xml:space="preserve">inevitably </w:t>
      </w:r>
      <w:r w:rsidR="006362FD" w:rsidRPr="00B17ABA">
        <w:rPr>
          <w:rFonts w:cstheme="majorBidi"/>
        </w:rPr>
        <w:t>needs</w:t>
      </w:r>
      <w:r w:rsidR="007F0F6C" w:rsidRPr="00B17ABA">
        <w:rPr>
          <w:rFonts w:cstheme="majorBidi"/>
        </w:rPr>
        <w:t xml:space="preserve"> </w:t>
      </w:r>
      <w:r w:rsidR="00D21A3A" w:rsidRPr="00B17ABA">
        <w:rPr>
          <w:rFonts w:cstheme="majorBidi"/>
        </w:rPr>
        <w:t>varying the transition probabilities</w:t>
      </w:r>
      <w:r w:rsidR="00A82D01" w:rsidRPr="00B17ABA">
        <w:rPr>
          <w:rFonts w:cstheme="majorBidi"/>
        </w:rPr>
        <w:t xml:space="preserve">, which causes </w:t>
      </w:r>
      <w:r w:rsidR="00D21A3A" w:rsidRPr="00B17ABA">
        <w:rPr>
          <w:rFonts w:cstheme="majorBidi"/>
        </w:rPr>
        <w:t>the curse of dimensionality.</w:t>
      </w:r>
    </w:p>
    <w:p w:rsidR="00A82D01" w:rsidRPr="00B17ABA" w:rsidRDefault="00A82D01" w:rsidP="00156D65">
      <w:pPr>
        <w:jc w:val="both"/>
        <w:rPr>
          <w:rFonts w:cstheme="majorBidi"/>
        </w:rPr>
      </w:pPr>
      <w:r w:rsidRPr="00B17ABA">
        <w:rPr>
          <w:rFonts w:eastAsia="Malgun Gothic" w:cstheme="majorBidi"/>
          <w:lang w:eastAsia="ko-KR"/>
        </w:rPr>
        <w:t xml:space="preserve">Furthermore, the computational time tends to increase exponentially as the size of </w:t>
      </w:r>
      <w:r w:rsidR="00D7090D" w:rsidRPr="00B17ABA">
        <w:rPr>
          <w:rFonts w:eastAsia="Malgun Gothic" w:cstheme="majorBidi"/>
          <w:lang w:eastAsia="ko-KR"/>
        </w:rPr>
        <w:t xml:space="preserve">the </w:t>
      </w:r>
      <w:r w:rsidRPr="00B17ABA">
        <w:rPr>
          <w:rFonts w:eastAsia="Malgun Gothic" w:cstheme="majorBidi"/>
          <w:lang w:eastAsia="ko-KR"/>
        </w:rPr>
        <w:t>decision space increases with excessive storage requirement to process all the elements of the transition probability matrices. In many case</w:t>
      </w:r>
      <w:r w:rsidR="009F5529" w:rsidRPr="00B17ABA">
        <w:rPr>
          <w:rFonts w:eastAsia="Malgun Gothic" w:cstheme="majorBidi"/>
          <w:lang w:eastAsia="ko-KR"/>
        </w:rPr>
        <w:t>s</w:t>
      </w:r>
      <w:r w:rsidRPr="00B17ABA">
        <w:rPr>
          <w:rFonts w:eastAsia="Malgun Gothic" w:cstheme="majorBidi"/>
          <w:lang w:eastAsia="ko-KR"/>
        </w:rPr>
        <w:t xml:space="preserve">, a probabilistic sensitivity analysis </w:t>
      </w:r>
      <w:r w:rsidR="00546D37" w:rsidRPr="00B17ABA">
        <w:rPr>
          <w:rFonts w:eastAsia="Malgun Gothic" w:cstheme="majorBidi"/>
          <w:lang w:eastAsia="ko-KR"/>
        </w:rPr>
        <w:t xml:space="preserve">(PSA) </w:t>
      </w:r>
      <w:r w:rsidRPr="00B17ABA">
        <w:rPr>
          <w:rFonts w:eastAsia="Malgun Gothic" w:cstheme="majorBidi"/>
          <w:lang w:eastAsia="ko-KR"/>
        </w:rPr>
        <w:t xml:space="preserve">will be required </w:t>
      </w:r>
      <w:r w:rsidR="00A123D4" w:rsidRPr="00B17ABA">
        <w:rPr>
          <w:rFonts w:eastAsia="Malgun Gothic" w:cstheme="majorBidi"/>
          <w:lang w:eastAsia="ko-KR"/>
        </w:rPr>
        <w:t>where</w:t>
      </w:r>
      <w:r w:rsidRPr="00B17ABA">
        <w:rPr>
          <w:rFonts w:eastAsia="Malgun Gothic" w:cstheme="majorBidi"/>
          <w:lang w:eastAsia="ko-KR"/>
        </w:rPr>
        <w:t xml:space="preserve"> the objective function strongly depends on the probabilistic structure </w:t>
      </w:r>
      <w:r w:rsidRPr="00B17ABA">
        <w:rPr>
          <w:rFonts w:eastAsia="Malgun Gothic" w:cstheme="majorBidi"/>
          <w:lang w:eastAsia="ko-KR"/>
        </w:rPr>
        <w:lastRenderedPageBreak/>
        <w:t>of the SDDP model</w:t>
      </w:r>
      <w:r w:rsidR="00156D65" w:rsidRPr="00B17ABA">
        <w:rPr>
          <w:rFonts w:eastAsia="Malgun Gothic" w:cstheme="majorBidi"/>
          <w:lang w:eastAsia="ko-KR"/>
        </w:rPr>
        <w:t>: h</w:t>
      </w:r>
      <w:r w:rsidR="009F5529" w:rsidRPr="00B17ABA">
        <w:rPr>
          <w:rFonts w:eastAsia="Malgun Gothic" w:cstheme="majorBidi"/>
          <w:lang w:eastAsia="ko-KR"/>
        </w:rPr>
        <w:t>owever, the simulation runs for the evaluation of the objective function will be constrained because of considerable computational time.</w:t>
      </w:r>
    </w:p>
    <w:p w:rsidR="0002237F" w:rsidRPr="00B17ABA" w:rsidRDefault="004463B1" w:rsidP="00156D65">
      <w:pPr>
        <w:jc w:val="both"/>
        <w:rPr>
          <w:rFonts w:cs="Times New Roman"/>
        </w:rPr>
      </w:pPr>
      <w:r w:rsidRPr="00B17ABA">
        <w:rPr>
          <w:rFonts w:cstheme="majorBidi"/>
        </w:rPr>
        <w:t xml:space="preserve">In </w:t>
      </w:r>
      <w:r w:rsidR="004B1C31" w:rsidRPr="00B17ABA">
        <w:rPr>
          <w:rFonts w:cstheme="majorBidi"/>
        </w:rPr>
        <w:t xml:space="preserve">the </w:t>
      </w:r>
      <w:r w:rsidRPr="00B17ABA">
        <w:rPr>
          <w:rFonts w:cstheme="majorBidi"/>
        </w:rPr>
        <w:t>computational</w:t>
      </w:r>
      <w:r w:rsidR="004B1C31" w:rsidRPr="00B17ABA">
        <w:rPr>
          <w:rFonts w:cstheme="majorBidi"/>
        </w:rPr>
        <w:t xml:space="preserve"> complexity </w:t>
      </w:r>
      <w:r w:rsidRPr="00B17ABA">
        <w:rPr>
          <w:rFonts w:cstheme="majorBidi"/>
        </w:rPr>
        <w:t xml:space="preserve">theory, </w:t>
      </w:r>
      <w:r w:rsidRPr="00B17ABA">
        <w:rPr>
          <w:rFonts w:eastAsia="Malgun Gothic" w:cstheme="majorBidi"/>
          <w:lang w:eastAsia="ko-KR"/>
        </w:rPr>
        <w:t>such a</w:t>
      </w:r>
      <w:r w:rsidRPr="00B17ABA">
        <w:rPr>
          <w:rFonts w:cstheme="majorBidi"/>
        </w:rPr>
        <w:t xml:space="preserve"> </w:t>
      </w:r>
      <w:r w:rsidR="002C2350" w:rsidRPr="00B17ABA">
        <w:rPr>
          <w:rFonts w:cstheme="majorBidi"/>
        </w:rPr>
        <w:t xml:space="preserve">dynamic and stochastic </w:t>
      </w:r>
      <w:r w:rsidRPr="00B17ABA">
        <w:rPr>
          <w:rFonts w:cstheme="majorBidi"/>
        </w:rPr>
        <w:t xml:space="preserve">sequential decision problem is </w:t>
      </w:r>
      <w:r w:rsidR="009E7347" w:rsidRPr="00B17ABA">
        <w:rPr>
          <w:rFonts w:cstheme="majorBidi"/>
        </w:rPr>
        <w:t>classified as</w:t>
      </w:r>
      <w:r w:rsidRPr="00B17ABA">
        <w:rPr>
          <w:rFonts w:cstheme="majorBidi"/>
        </w:rPr>
        <w:t xml:space="preserve"> a non-deterministic polynomial-time hard (NP-hard) decision problem</w:t>
      </w:r>
      <w:r w:rsidR="003A2511" w:rsidRPr="00B17ABA">
        <w:rPr>
          <w:rFonts w:cstheme="majorBidi"/>
        </w:rPr>
        <w:t>,</w:t>
      </w:r>
      <w:r w:rsidRPr="00B17ABA">
        <w:rPr>
          <w:rFonts w:cstheme="majorBidi"/>
        </w:rPr>
        <w:t xml:space="preserve"> which is </w:t>
      </w:r>
      <w:r w:rsidR="00156D65" w:rsidRPr="00B17ABA">
        <w:rPr>
          <w:rFonts w:cstheme="majorBidi"/>
        </w:rPr>
        <w:t>un</w:t>
      </w:r>
      <w:r w:rsidRPr="00B17ABA">
        <w:rPr>
          <w:rFonts w:cstheme="majorBidi"/>
        </w:rPr>
        <w:t>likely to have a polynomial algorithm, hence may need exponential computation time to find the op</w:t>
      </w:r>
      <w:r w:rsidR="0043137F" w:rsidRPr="00B17ABA">
        <w:rPr>
          <w:rFonts w:cstheme="majorBidi"/>
        </w:rPr>
        <w:t>timal solution in a worst-case</w:t>
      </w:r>
      <w:r w:rsidR="00774ADC" w:rsidRPr="00B17ABA">
        <w:rPr>
          <w:rFonts w:cstheme="majorBidi"/>
        </w:rPr>
        <w:fldChar w:fldCharType="begin"/>
      </w:r>
      <w:r w:rsidR="00EE2B4F" w:rsidRPr="00B17ABA">
        <w:rPr>
          <w:rFonts w:cstheme="majorBidi"/>
        </w:rPr>
        <w:instrText xml:space="preserve"> ADDIN EN.CITE &lt;EndNote&gt;&lt;Cite&gt;&lt;Author&gt;Garey&lt;/Author&gt;&lt;Year&gt;1979&lt;/Year&gt;&lt;RecNum&gt;45&lt;/RecNum&gt;&lt;DisplayText&gt;&lt;style face="superscript"&gt;[122]&lt;/style&gt;&lt;/DisplayText&gt;&lt;record&gt;&lt;rec-number&gt;45&lt;/rec-number&gt;&lt;foreign-keys&gt;&lt;key app="EN" db-id="z2a0dvwpazf220et2vh50z295rxpzfevwft2"&gt;45&lt;/key&gt;&lt;/foreign-keys&gt;&lt;ref-type name="Journal Article"&gt;17&lt;/ref-type&gt;&lt;contributors&gt;&lt;authors&gt;&lt;author&gt;Garey, M. R.&lt;/author&gt;&lt;author&gt;Johnson, D. S.&lt;/author&gt;&lt;/authors&gt;&lt;/contributors&gt;&lt;titles&gt;&lt;title&gt;Computers and intractability : a guide to the theory of NP-completeness &lt;/title&gt;&lt;secondary-title&gt;New York : W. H. Freeman&lt;/secondary-title&gt;&lt;/titles&gt;&lt;periodical&gt;&lt;full-title&gt;New York : W. H. Freeman&lt;/full-title&gt;&lt;/periodical&gt;&lt;dates&gt;&lt;year&gt;1979&lt;/year&gt;&lt;/dates&gt;&lt;urls&gt;&lt;/urls&gt;&lt;/record&gt;&lt;/Cite&gt;&lt;/EndNote&gt;</w:instrText>
      </w:r>
      <w:r w:rsidR="00774ADC" w:rsidRPr="00B17ABA">
        <w:rPr>
          <w:rFonts w:cstheme="majorBidi"/>
        </w:rPr>
        <w:fldChar w:fldCharType="separate"/>
      </w:r>
      <w:r w:rsidR="00EE2B4F" w:rsidRPr="00B17ABA">
        <w:rPr>
          <w:rFonts w:cstheme="majorBidi"/>
          <w:noProof/>
          <w:vertAlign w:val="superscript"/>
        </w:rPr>
        <w:t>[122]</w:t>
      </w:r>
      <w:r w:rsidR="00774ADC" w:rsidRPr="00B17ABA">
        <w:rPr>
          <w:rFonts w:cstheme="majorBidi"/>
        </w:rPr>
        <w:fldChar w:fldCharType="end"/>
      </w:r>
      <w:r w:rsidRPr="00B17ABA">
        <w:rPr>
          <w:rFonts w:cstheme="majorBidi"/>
        </w:rPr>
        <w:t xml:space="preserve">. </w:t>
      </w:r>
      <w:r w:rsidR="003376D7" w:rsidRPr="00B17ABA">
        <w:rPr>
          <w:rFonts w:cs="Times New Roman"/>
        </w:rPr>
        <w:t>Polynomial algorithm is a fast algorithm</w:t>
      </w:r>
      <w:r w:rsidR="003A2511" w:rsidRPr="00B17ABA">
        <w:rPr>
          <w:rFonts w:cs="Times New Roman"/>
        </w:rPr>
        <w:t>,</w:t>
      </w:r>
      <w:r w:rsidR="003376D7" w:rsidRPr="00B17ABA">
        <w:rPr>
          <w:rFonts w:cs="Times New Roman"/>
        </w:rPr>
        <w:t xml:space="preserve"> which guarantees to solve the problem within a number of steps</w:t>
      </w:r>
      <w:r w:rsidR="00156D65" w:rsidRPr="00B17ABA">
        <w:rPr>
          <w:rFonts w:cs="Times New Roman"/>
        </w:rPr>
        <w:t>. F</w:t>
      </w:r>
      <w:r w:rsidR="003376D7" w:rsidRPr="00B17ABA">
        <w:rPr>
          <w:rFonts w:cs="Times New Roman"/>
        </w:rPr>
        <w:t xml:space="preserve">or the size of problem </w:t>
      </w:r>
      <w:r w:rsidR="003376D7" w:rsidRPr="009923E9">
        <w:rPr>
          <w:rFonts w:cs="Times New Roman"/>
          <w:i/>
          <w:iCs/>
        </w:rPr>
        <w:t>n</w:t>
      </w:r>
      <w:r w:rsidR="003376D7" w:rsidRPr="00B17ABA">
        <w:rPr>
          <w:rFonts w:cs="Times New Roman"/>
        </w:rPr>
        <w:t xml:space="preserve">, the time or number of steps needed to find the solution is a polynomial function of </w:t>
      </w:r>
      <w:r w:rsidR="003376D7" w:rsidRPr="009923E9">
        <w:rPr>
          <w:rFonts w:cs="Times New Roman"/>
          <w:i/>
          <w:iCs/>
        </w:rPr>
        <w:t>n</w:t>
      </w:r>
      <w:r w:rsidR="003376D7" w:rsidRPr="00B17ABA">
        <w:rPr>
          <w:rFonts w:cs="Times New Roman"/>
        </w:rPr>
        <w:t xml:space="preserve">. On the other hand, NP-hard problems require times that are exponential functions of the problem size </w:t>
      </w:r>
      <w:r w:rsidR="003376D7" w:rsidRPr="009923E9">
        <w:rPr>
          <w:rFonts w:cs="Times New Roman"/>
          <w:i/>
          <w:iCs/>
        </w:rPr>
        <w:t>n</w:t>
      </w:r>
      <w:r w:rsidR="003376D7" w:rsidRPr="00B17ABA">
        <w:rPr>
          <w:rFonts w:cs="Times New Roman"/>
        </w:rPr>
        <w:t xml:space="preserve">; therefore the execution times of the latter grow much more rapidly as the problem size increases. </w:t>
      </w:r>
    </w:p>
    <w:p w:rsidR="0002237F" w:rsidRPr="00B17ABA" w:rsidRDefault="009F5529" w:rsidP="00156D65">
      <w:pPr>
        <w:jc w:val="both"/>
        <w:rPr>
          <w:rFonts w:cstheme="majorBidi"/>
        </w:rPr>
      </w:pPr>
      <w:r w:rsidRPr="00B17ABA">
        <w:rPr>
          <w:rFonts w:cstheme="majorBidi"/>
        </w:rPr>
        <w:t xml:space="preserve">For such NP-hard problems, </w:t>
      </w:r>
      <w:r w:rsidR="00CE436A" w:rsidRPr="00B17ABA">
        <w:rPr>
          <w:rFonts w:cstheme="majorBidi"/>
        </w:rPr>
        <w:t>classic</w:t>
      </w:r>
      <w:r w:rsidRPr="00B17ABA">
        <w:rPr>
          <w:rFonts w:cstheme="majorBidi"/>
        </w:rPr>
        <w:t xml:space="preserve"> </w:t>
      </w:r>
      <w:r w:rsidR="005D12CA" w:rsidRPr="00B17ABA">
        <w:rPr>
          <w:rFonts w:cstheme="majorBidi"/>
        </w:rPr>
        <w:t>mathematical programming</w:t>
      </w:r>
      <w:r w:rsidR="0002237F" w:rsidRPr="00B17ABA">
        <w:rPr>
          <w:rFonts w:cstheme="majorBidi"/>
        </w:rPr>
        <w:t xml:space="preserve"> is known to become in</w:t>
      </w:r>
      <w:r w:rsidR="008E3D29" w:rsidRPr="00B17ABA">
        <w:rPr>
          <w:rFonts w:cstheme="majorBidi"/>
        </w:rPr>
        <w:t>efficient and impractical</w:t>
      </w:r>
      <w:r w:rsidRPr="00B17ABA">
        <w:rPr>
          <w:rFonts w:cstheme="majorBidi"/>
        </w:rPr>
        <w:t xml:space="preserve">. </w:t>
      </w:r>
      <w:r w:rsidR="0002237F" w:rsidRPr="00B17ABA">
        <w:t xml:space="preserve">The key restrictions can be found in </w:t>
      </w:r>
      <w:r w:rsidR="00156D65" w:rsidRPr="00B17ABA">
        <w:t xml:space="preserve">both </w:t>
      </w:r>
      <w:r w:rsidR="0002237F" w:rsidRPr="00B17ABA">
        <w:t xml:space="preserve">problem specification using mathematical programming and problem solving procedure. </w:t>
      </w:r>
      <w:r w:rsidR="0002237F" w:rsidRPr="00B17ABA">
        <w:rPr>
          <w:rFonts w:eastAsia="Malgun Gothic" w:cstheme="majorBidi"/>
          <w:lang w:eastAsia="ko-KR"/>
        </w:rPr>
        <w:t xml:space="preserve">To use mathematical programming, firstly, the objective function and all the constraints of the given problem must be formulated in such a way that it fits the optimisation method being used: </w:t>
      </w:r>
      <w:r w:rsidR="004C1768" w:rsidRPr="00B17ABA">
        <w:rPr>
          <w:rFonts w:eastAsia="Malgun Gothic" w:cstheme="majorBidi"/>
          <w:lang w:eastAsia="ko-KR"/>
        </w:rPr>
        <w:t xml:space="preserve">however, </w:t>
      </w:r>
      <w:r w:rsidR="0002237F" w:rsidRPr="00B17ABA">
        <w:rPr>
          <w:rFonts w:cstheme="majorBidi"/>
        </w:rPr>
        <w:t xml:space="preserve">the sequential decision problems are likely to be too complicated to manipulate or to express as explicit functions of the decision variables because of the non-linear, non-additive and probabilistic elements. </w:t>
      </w:r>
      <w:r w:rsidR="008E3D29" w:rsidRPr="00B17ABA">
        <w:rPr>
          <w:rFonts w:cstheme="majorBidi"/>
        </w:rPr>
        <w:t xml:space="preserve">Furthermore, </w:t>
      </w:r>
      <w:r w:rsidR="0002237F" w:rsidRPr="00B17ABA">
        <w:rPr>
          <w:rFonts w:cstheme="majorBidi"/>
        </w:rPr>
        <w:t>t</w:t>
      </w:r>
      <w:r w:rsidR="0002237F" w:rsidRPr="00B17ABA">
        <w:t>he classical mathematical programming is useful in finding the optimum of continuous and differentiable functions: however</w:t>
      </w:r>
      <w:r w:rsidR="004C1768" w:rsidRPr="00B17ABA">
        <w:t>,</w:t>
      </w:r>
      <w:r w:rsidR="0002237F" w:rsidRPr="00B17ABA">
        <w:t xml:space="preserve"> most sequential decision problems involve objective functions that are not continuous and/or differentiable.</w:t>
      </w:r>
      <w:r w:rsidR="0002237F" w:rsidRPr="00B17ABA">
        <w:rPr>
          <w:rFonts w:eastAsia="Malgun Gothic" w:cstheme="majorBidi"/>
          <w:lang w:eastAsia="ko-KR"/>
        </w:rPr>
        <w:t xml:space="preserve"> </w:t>
      </w:r>
      <w:r w:rsidR="00156D65" w:rsidRPr="00B17ABA">
        <w:rPr>
          <w:rFonts w:eastAsia="Malgun Gothic" w:cstheme="majorBidi"/>
          <w:lang w:eastAsia="ko-KR"/>
        </w:rPr>
        <w:t>Lastly</w:t>
      </w:r>
      <w:r w:rsidR="008E3D29" w:rsidRPr="00B17ABA">
        <w:rPr>
          <w:rFonts w:eastAsia="Malgun Gothic" w:cstheme="majorBidi"/>
          <w:lang w:eastAsia="ko-KR"/>
        </w:rPr>
        <w:t>,</w:t>
      </w:r>
      <w:r w:rsidR="0002237F" w:rsidRPr="00B17ABA">
        <w:rPr>
          <w:rFonts w:eastAsia="Malgun Gothic" w:cstheme="majorBidi"/>
          <w:lang w:eastAsia="ko-KR"/>
        </w:rPr>
        <w:t xml:space="preserve"> mathematical programming </w:t>
      </w:r>
      <w:r w:rsidR="0002237F" w:rsidRPr="00B17ABA">
        <w:t>often involves large numbers of variables and constraints because of the characteristics of combinatorial optimisation problems</w:t>
      </w:r>
      <w:r w:rsidR="003A2511" w:rsidRPr="00B17ABA">
        <w:t>,</w:t>
      </w:r>
      <w:r w:rsidR="0002237F" w:rsidRPr="00B17ABA">
        <w:t xml:space="preserve"> which has an enormous number of feasible solutions.</w:t>
      </w:r>
      <w:r w:rsidR="00156D65" w:rsidRPr="00B17ABA">
        <w:t xml:space="preserve"> </w:t>
      </w:r>
      <w:r w:rsidR="0002237F" w:rsidRPr="00B17ABA">
        <w:t>This makes the direct enumeration approach i</w:t>
      </w:r>
      <w:r w:rsidR="000A2983" w:rsidRPr="00B17ABA">
        <w:t>nfeasible</w:t>
      </w:r>
      <w:r w:rsidR="0002237F" w:rsidRPr="00B17ABA">
        <w:t xml:space="preserve">. </w:t>
      </w:r>
    </w:p>
    <w:p w:rsidR="0002237F" w:rsidRPr="00B17ABA" w:rsidRDefault="0002237F" w:rsidP="00620560">
      <w:pPr>
        <w:jc w:val="both"/>
        <w:rPr>
          <w:rFonts w:eastAsia="Malgun Gothic" w:cstheme="majorBidi"/>
          <w:lang w:eastAsia="ko-KR"/>
        </w:rPr>
      </w:pPr>
      <w:r w:rsidRPr="00B17ABA">
        <w:rPr>
          <w:rFonts w:cstheme="majorBidi"/>
          <w:lang w:eastAsia="ko-KR"/>
        </w:rPr>
        <w:t xml:space="preserve">As the alternative, approximate optimisation methods have been widely used </w:t>
      </w:r>
      <w:r w:rsidRPr="00B17ABA">
        <w:rPr>
          <w:rFonts w:eastAsia="Malgun Gothic"/>
          <w:lang w:eastAsia="ko-KR"/>
        </w:rPr>
        <w:t xml:space="preserve">in computer science, engineering, artificial intelligence, operational research, business management, bioinformatics, manufacturing, public transportation, military, financing/investment and so on. </w:t>
      </w:r>
      <w:r w:rsidR="008E3D29" w:rsidRPr="00B17ABA">
        <w:rPr>
          <w:rFonts w:eastAsia="Malgun Gothic" w:cstheme="majorBidi"/>
          <w:lang w:eastAsia="ko-KR"/>
        </w:rPr>
        <w:t xml:space="preserve">Approximate optimisation methods, which are generally called heuristic methods in operational research, do not guarantee an optimal solution, but can be attractive because the intelligent </w:t>
      </w:r>
      <w:r w:rsidR="001F62AD" w:rsidRPr="00B17ABA">
        <w:rPr>
          <w:rFonts w:eastAsia="Malgun Gothic" w:cstheme="majorBidi"/>
          <w:lang w:eastAsia="ko-KR"/>
        </w:rPr>
        <w:t xml:space="preserve">function approximation and </w:t>
      </w:r>
      <w:r w:rsidR="008E3D29" w:rsidRPr="00B17ABA">
        <w:rPr>
          <w:rFonts w:eastAsia="Malgun Gothic" w:cstheme="majorBidi"/>
          <w:lang w:eastAsia="ko-KR"/>
        </w:rPr>
        <w:t>search strategies provide ‘near-optimal’ solutions in a reasonable amount of time</w:t>
      </w:r>
      <w:r w:rsidR="008E3D29" w:rsidRPr="00B17ABA">
        <w:rPr>
          <w:rFonts w:cstheme="majorBidi"/>
        </w:rPr>
        <w:fldChar w:fldCharType="begin"/>
      </w:r>
      <w:r w:rsidR="00620560" w:rsidRPr="00B17ABA">
        <w:rPr>
          <w:rFonts w:cstheme="majorBidi"/>
        </w:rPr>
        <w:instrText xml:space="preserve"> ADDIN EN.CITE &lt;EndNote&gt;&lt;Cite&gt;&lt;Author&gt;Lawler&lt;/Author&gt;&lt;Year&gt;1985&lt;/Year&gt;&lt;RecNum&gt;46&lt;/RecNum&gt;&lt;DisplayText&gt;&lt;style face="superscript"&gt;[62]&lt;/style&gt;&lt;/DisplayText&gt;&lt;record&gt;&lt;rec-number&gt;46&lt;/rec-number&gt;&lt;foreign-keys&gt;&lt;key app="EN" db-id="z2a0dvwpazf220et2vh50z295rxpzfevwft2"&gt;46&lt;/key&gt;&lt;/foreign-keys&gt;&lt;ref-type name="Journal Article"&gt;17&lt;/ref-type&gt;&lt;contributors&gt;&lt;authors&gt;&lt;author&gt;Lawler, E.L.&lt;/author&gt;&lt;/authors&gt;&lt;/contributors&gt;&lt;titles&gt;&lt;title&gt;The Traveling salesman problem : a guided tour of combinatorial optimization &lt;/title&gt;&lt;secondary-title&gt;Chichester : Wiley&lt;/secondary-title&gt;&lt;/titles&gt;&lt;periodical&gt;&lt;full-title&gt;Chichester : Wiley&lt;/full-title&gt;&lt;/periodical&gt;&lt;dates&gt;&lt;year&gt;1985&lt;/year&gt;&lt;/dates&gt;&lt;urls&gt;&lt;/urls&gt;&lt;/record&gt;&lt;/Cite&gt;&lt;/EndNote&gt;</w:instrText>
      </w:r>
      <w:r w:rsidR="008E3D29" w:rsidRPr="00B17ABA">
        <w:rPr>
          <w:rFonts w:cstheme="majorBidi"/>
        </w:rPr>
        <w:fldChar w:fldCharType="separate"/>
      </w:r>
      <w:r w:rsidR="00620560" w:rsidRPr="00B17ABA">
        <w:rPr>
          <w:rFonts w:cstheme="majorBidi"/>
          <w:noProof/>
          <w:vertAlign w:val="superscript"/>
        </w:rPr>
        <w:t>[62]</w:t>
      </w:r>
      <w:r w:rsidR="008E3D29" w:rsidRPr="00B17ABA">
        <w:rPr>
          <w:rFonts w:cstheme="majorBidi"/>
        </w:rPr>
        <w:fldChar w:fldCharType="end"/>
      </w:r>
      <w:r w:rsidR="008E3D29" w:rsidRPr="00B17ABA">
        <w:rPr>
          <w:rFonts w:eastAsia="Malgun Gothic" w:cstheme="majorBidi"/>
          <w:lang w:eastAsia="ko-KR"/>
        </w:rPr>
        <w:t xml:space="preserve">. The reasons of exploring heuristic techniques could be 1) the development of the concept of computational complexity has provided a rational basis for using heuristics rather than pursuing the optimality, and 2) a </w:t>
      </w:r>
      <w:r w:rsidR="008E3D29" w:rsidRPr="00B17ABA">
        <w:rPr>
          <w:rFonts w:eastAsia="Malgun Gothic" w:cstheme="majorBidi"/>
          <w:lang w:eastAsia="ko-KR"/>
        </w:rPr>
        <w:lastRenderedPageBreak/>
        <w:t>significant increase in the power and efficiency of the more modern heuristic approaches</w:t>
      </w:r>
      <w:r w:rsidR="00620560" w:rsidRPr="00B17ABA">
        <w:fldChar w:fldCharType="begin"/>
      </w:r>
      <w:r w:rsidR="00620560" w:rsidRPr="00B17ABA">
        <w:instrText xml:space="preserve"> ADDIN EN.CITE &lt;EndNote&gt;&lt;Cite&gt;&lt;Author&gt;Reeves&lt;/Author&gt;&lt;Year&gt;1993&lt;/Year&gt;&lt;RecNum&gt;282&lt;/RecNum&gt;&lt;DisplayText&gt;&lt;style face="superscript"&gt;[53]&lt;/style&gt;&lt;/DisplayText&gt;&lt;record&gt;&lt;rec-number&gt;282&lt;/rec-number&gt;&lt;foreign-keys&gt;&lt;key app="EN" db-id="z2a0dvwpazf220et2vh50z295rxpzfevwft2"&gt;282&lt;/key&gt;&lt;/foreign-keys&gt;&lt;ref-type name="Book"&gt;6&lt;/ref-type&gt;&lt;contributors&gt;&lt;authors&gt;&lt;author&gt;Reeves, C. R.&lt;/author&gt;&lt;/authors&gt;&lt;/contributors&gt;&lt;titles&gt;&lt;title&gt;Modern heuristic techniques for combinatorial problems &lt;/title&gt;&lt;secondary-title&gt;Advanced topics in computer science&lt;/secondary-title&gt;&lt;/titles&gt;&lt;dates&gt;&lt;year&gt;1993&lt;/year&gt;&lt;/dates&gt;&lt;pub-location&gt;UK&lt;/pub-location&gt;&lt;publisher&gt;McGraw-Hill Book Company Europe&lt;/publisher&gt;&lt;urls&gt;&lt;/urls&gt;&lt;access-date&gt;Accessed 19 February 2014&lt;/access-date&gt;&lt;/record&gt;&lt;/Cite&gt;&lt;/EndNote&gt;</w:instrText>
      </w:r>
      <w:r w:rsidR="00620560" w:rsidRPr="00B17ABA">
        <w:fldChar w:fldCharType="separate"/>
      </w:r>
      <w:r w:rsidR="00620560" w:rsidRPr="00B17ABA">
        <w:rPr>
          <w:noProof/>
          <w:vertAlign w:val="superscript"/>
        </w:rPr>
        <w:t>[53]</w:t>
      </w:r>
      <w:r w:rsidR="00620560" w:rsidRPr="00B17ABA">
        <w:fldChar w:fldCharType="end"/>
      </w:r>
      <w:r w:rsidR="008E3D29" w:rsidRPr="00B17ABA">
        <w:rPr>
          <w:rFonts w:eastAsia="Malgun Gothic" w:cstheme="majorBidi"/>
          <w:lang w:eastAsia="ko-KR"/>
        </w:rPr>
        <w:t xml:space="preserve">. </w:t>
      </w:r>
      <w:r w:rsidR="001F62AD" w:rsidRPr="00B17ABA">
        <w:rPr>
          <w:rFonts w:eastAsia="Malgun Gothic" w:cstheme="majorBidi"/>
          <w:lang w:eastAsia="ko-KR"/>
        </w:rPr>
        <w:t>Hence t</w:t>
      </w:r>
      <w:r w:rsidRPr="00B17ABA">
        <w:rPr>
          <w:rFonts w:eastAsia="Malgun Gothic" w:cstheme="majorBidi"/>
          <w:lang w:eastAsia="ko-KR"/>
        </w:rPr>
        <w:t>h</w:t>
      </w:r>
      <w:r w:rsidR="008E3D29" w:rsidRPr="00B17ABA">
        <w:rPr>
          <w:rFonts w:eastAsia="Malgun Gothic" w:cstheme="majorBidi"/>
          <w:lang w:eastAsia="ko-KR"/>
        </w:rPr>
        <w:t>is</w:t>
      </w:r>
      <w:r w:rsidR="001F62AD" w:rsidRPr="00B17ABA">
        <w:rPr>
          <w:rFonts w:eastAsia="Malgun Gothic" w:cstheme="majorBidi"/>
          <w:lang w:eastAsia="ko-KR"/>
        </w:rPr>
        <w:t xml:space="preserve"> thesis focuses on approximate optimisation methods in the following chapters.</w:t>
      </w:r>
    </w:p>
    <w:p w:rsidR="005C1744" w:rsidRPr="00B17ABA" w:rsidRDefault="005C1744" w:rsidP="009923E9">
      <w:pPr>
        <w:ind w:firstLine="0"/>
        <w:jc w:val="both"/>
        <w:sectPr w:rsidR="005C1744" w:rsidRPr="00B17ABA" w:rsidSect="00013330">
          <w:footerReference w:type="default" r:id="rId19"/>
          <w:pgSz w:w="11906" w:h="16838"/>
          <w:pgMar w:top="1701" w:right="1418" w:bottom="1701" w:left="2268" w:header="709" w:footer="709" w:gutter="0"/>
          <w:cols w:space="708"/>
          <w:docGrid w:linePitch="360"/>
        </w:sectPr>
      </w:pPr>
      <w:bookmarkStart w:id="54" w:name="RANGE!L1:S32"/>
      <w:bookmarkStart w:id="55" w:name="RANGE!L1:Q27"/>
      <w:bookmarkEnd w:id="54"/>
      <w:bookmarkEnd w:id="55"/>
    </w:p>
    <w:p w:rsidR="00C63815" w:rsidRPr="00B17ABA" w:rsidRDefault="009F32C0">
      <w:pPr>
        <w:pStyle w:val="Heading1"/>
        <w:ind w:left="0" w:firstLine="0"/>
      </w:pPr>
      <w:bookmarkStart w:id="56" w:name="_Toc390867582"/>
      <w:bookmarkStart w:id="57" w:name="_Toc426018030"/>
      <w:r w:rsidRPr="00B17ABA">
        <w:lastRenderedPageBreak/>
        <w:t xml:space="preserve">Potential optimisation methods </w:t>
      </w:r>
      <w:r w:rsidR="005C1744" w:rsidRPr="00B17ABA">
        <w:t xml:space="preserve">for </w:t>
      </w:r>
      <w:r w:rsidR="003A2B71" w:rsidRPr="00B17ABA">
        <w:t>sequential drug decision problems</w:t>
      </w:r>
      <w:bookmarkEnd w:id="56"/>
      <w:bookmarkEnd w:id="57"/>
    </w:p>
    <w:p w:rsidR="00C63815" w:rsidRPr="00B17ABA" w:rsidRDefault="00C63815" w:rsidP="001A2558">
      <w:pPr>
        <w:pStyle w:val="Heading2"/>
      </w:pPr>
      <w:bookmarkStart w:id="58" w:name="_Toc390867583"/>
      <w:bookmarkStart w:id="59" w:name="_Toc426018031"/>
      <w:r w:rsidRPr="00B17ABA">
        <w:t>Chapter overview</w:t>
      </w:r>
      <w:bookmarkEnd w:id="58"/>
      <w:bookmarkEnd w:id="59"/>
      <w:r w:rsidRPr="00B17ABA">
        <w:tab/>
      </w:r>
      <w:r w:rsidRPr="00B17ABA">
        <w:tab/>
      </w:r>
      <w:r w:rsidRPr="00B17ABA">
        <w:tab/>
      </w:r>
    </w:p>
    <w:p w:rsidR="00B94510" w:rsidRPr="00B17ABA" w:rsidRDefault="00110299" w:rsidP="001F62AD">
      <w:pPr>
        <w:jc w:val="both"/>
        <w:rPr>
          <w:rFonts w:ascii="Times New Roman" w:hAnsi="Times New Roman" w:cs="Times New Roman"/>
          <w:lang w:eastAsia="ko-KR"/>
        </w:rPr>
      </w:pPr>
      <w:r w:rsidRPr="00B17ABA">
        <w:rPr>
          <w:rFonts w:cstheme="majorBidi"/>
          <w:color w:val="000000" w:themeColor="text1"/>
        </w:rPr>
        <w:t xml:space="preserve">In </w:t>
      </w:r>
      <w:r w:rsidR="00754100" w:rsidRPr="00B17ABA">
        <w:rPr>
          <w:rFonts w:cstheme="majorBidi"/>
          <w:color w:val="000000" w:themeColor="text1"/>
        </w:rPr>
        <w:t>Chapter</w:t>
      </w:r>
      <w:r w:rsidRPr="00B17ABA">
        <w:rPr>
          <w:rFonts w:cstheme="majorBidi"/>
          <w:color w:val="000000" w:themeColor="text1"/>
        </w:rPr>
        <w:t xml:space="preserve"> 3, </w:t>
      </w:r>
      <w:r w:rsidR="009F32C0" w:rsidRPr="00B17ABA">
        <w:t>a</w:t>
      </w:r>
      <w:r w:rsidR="00AB3554" w:rsidRPr="00B17ABA">
        <w:t xml:space="preserve"> systematic review, which was conducted to identify the potential approximate optimisation methods to solve SDDPs, provides a comprehensive insight into the approximate optimisation methods that have been applied to solve sequential decision problems.</w:t>
      </w:r>
      <w:r w:rsidR="009F32C0" w:rsidRPr="00B17ABA">
        <w:rPr>
          <w:rFonts w:ascii="Times New Roman" w:hAnsi="Times New Roman" w:cs="Times New Roman"/>
        </w:rPr>
        <w:t xml:space="preserve"> </w:t>
      </w:r>
      <w:r w:rsidRPr="00B17ABA">
        <w:rPr>
          <w:rFonts w:cstheme="majorBidi"/>
          <w:color w:val="000000" w:themeColor="text1"/>
        </w:rPr>
        <w:t>T</w:t>
      </w:r>
      <w:r w:rsidR="002020F1" w:rsidRPr="00B17ABA">
        <w:rPr>
          <w:rFonts w:cstheme="majorBidi"/>
          <w:color w:val="000000" w:themeColor="text1"/>
        </w:rPr>
        <w:t>he theor</w:t>
      </w:r>
      <w:r w:rsidRPr="00B17ABA">
        <w:rPr>
          <w:rFonts w:cstheme="majorBidi"/>
          <w:color w:val="000000" w:themeColor="text1"/>
        </w:rPr>
        <w:t>etical background and</w:t>
      </w:r>
      <w:r w:rsidR="002020F1" w:rsidRPr="00B17ABA">
        <w:rPr>
          <w:rFonts w:cstheme="majorBidi"/>
          <w:color w:val="000000" w:themeColor="text1"/>
        </w:rPr>
        <w:t xml:space="preserve"> methodological application of the potential optimisation methods</w:t>
      </w:r>
      <w:r w:rsidRPr="00B17ABA">
        <w:rPr>
          <w:rFonts w:cstheme="majorBidi"/>
          <w:color w:val="000000" w:themeColor="text1"/>
        </w:rPr>
        <w:t>,</w:t>
      </w:r>
      <w:r w:rsidR="002020F1" w:rsidRPr="00B17ABA">
        <w:rPr>
          <w:rFonts w:cstheme="majorBidi"/>
          <w:color w:val="000000" w:themeColor="text1"/>
        </w:rPr>
        <w:t xml:space="preserve"> which were identified in </w:t>
      </w:r>
      <w:r w:rsidRPr="00B17ABA">
        <w:rPr>
          <w:rFonts w:cstheme="majorBidi"/>
          <w:color w:val="000000" w:themeColor="text1"/>
        </w:rPr>
        <w:t xml:space="preserve">the </w:t>
      </w:r>
      <w:r w:rsidR="009F32C0" w:rsidRPr="00B17ABA">
        <w:rPr>
          <w:rFonts w:cstheme="majorBidi"/>
          <w:color w:val="000000" w:themeColor="text1"/>
        </w:rPr>
        <w:t>systematic review</w:t>
      </w:r>
      <w:r w:rsidRPr="00B17ABA">
        <w:rPr>
          <w:rFonts w:cstheme="majorBidi"/>
          <w:color w:val="000000" w:themeColor="text1"/>
        </w:rPr>
        <w:t xml:space="preserve"> are explained</w:t>
      </w:r>
      <w:r w:rsidR="002020F1" w:rsidRPr="00B17ABA">
        <w:rPr>
          <w:rFonts w:cstheme="majorBidi"/>
          <w:color w:val="000000" w:themeColor="text1"/>
        </w:rPr>
        <w:t>.</w:t>
      </w:r>
      <w:r w:rsidR="007F0F6C" w:rsidRPr="00B17ABA">
        <w:rPr>
          <w:rFonts w:cstheme="majorBidi"/>
          <w:color w:val="000000" w:themeColor="text1"/>
        </w:rPr>
        <w:t xml:space="preserve"> </w:t>
      </w:r>
      <w:r w:rsidR="00AF1C15" w:rsidRPr="00B17ABA">
        <w:rPr>
          <w:rFonts w:cstheme="majorBidi"/>
          <w:color w:val="000000" w:themeColor="text1"/>
        </w:rPr>
        <w:t>A</w:t>
      </w:r>
      <w:r w:rsidR="00AF1C15" w:rsidRPr="00B17ABA">
        <w:rPr>
          <w:rFonts w:ascii="Times New Roman" w:hAnsi="Times New Roman" w:cs="Times New Roman"/>
        </w:rPr>
        <w:t xml:space="preserve"> decision algorithm to </w:t>
      </w:r>
      <w:r w:rsidR="00AF1C15" w:rsidRPr="00B17ABA">
        <w:t xml:space="preserve">guide an appropriate model structure to solve an SDDP is proposed. </w:t>
      </w:r>
      <w:r w:rsidR="00CE6F17" w:rsidRPr="00B17ABA">
        <w:rPr>
          <w:rFonts w:ascii="Times New Roman" w:hAnsi="Times New Roman" w:cs="Times New Roman"/>
        </w:rPr>
        <w:t xml:space="preserve">A hypothetical SDDP </w:t>
      </w:r>
      <w:r w:rsidR="00994800" w:rsidRPr="00B17ABA">
        <w:rPr>
          <w:rFonts w:ascii="Times New Roman" w:hAnsi="Times New Roman" w:cs="Times New Roman"/>
        </w:rPr>
        <w:t xml:space="preserve">case study </w:t>
      </w:r>
      <w:r w:rsidRPr="00B17ABA">
        <w:rPr>
          <w:rFonts w:ascii="Times New Roman" w:hAnsi="Times New Roman" w:cs="Times New Roman"/>
        </w:rPr>
        <w:t>i</w:t>
      </w:r>
      <w:r w:rsidR="00CE6F17" w:rsidRPr="00B17ABA">
        <w:rPr>
          <w:rFonts w:ascii="Times New Roman" w:hAnsi="Times New Roman" w:cs="Times New Roman"/>
        </w:rPr>
        <w:t>s also investigated to help understand SDDPs</w:t>
      </w:r>
      <w:r w:rsidR="001F62AD" w:rsidRPr="00B17ABA">
        <w:rPr>
          <w:rFonts w:ascii="Times New Roman" w:hAnsi="Times New Roman" w:cs="Times New Roman"/>
        </w:rPr>
        <w:t xml:space="preserve"> </w:t>
      </w:r>
      <w:r w:rsidR="00CE6F17" w:rsidRPr="00B17ABA">
        <w:rPr>
          <w:rFonts w:ascii="Times New Roman" w:hAnsi="Times New Roman" w:cs="Times New Roman"/>
        </w:rPr>
        <w:t xml:space="preserve">and to test the feasibility of some of the proposed methods. </w:t>
      </w:r>
    </w:p>
    <w:p w:rsidR="00F600D3" w:rsidRPr="00B17ABA" w:rsidRDefault="00F600D3" w:rsidP="00F600D3">
      <w:pPr>
        <w:pStyle w:val="Heading2"/>
      </w:pPr>
      <w:bookmarkStart w:id="60" w:name="_Toc426018032"/>
      <w:r w:rsidRPr="00B17ABA">
        <w:t>Systematic review on approximate optimisation methods</w:t>
      </w:r>
      <w:bookmarkEnd w:id="60"/>
    </w:p>
    <w:p w:rsidR="00F600D3" w:rsidRPr="00B17ABA" w:rsidRDefault="00F600D3" w:rsidP="00F600D3">
      <w:pPr>
        <w:jc w:val="both"/>
        <w:rPr>
          <w:lang w:eastAsia="ko-KR"/>
        </w:rPr>
      </w:pPr>
      <w:r w:rsidRPr="00B17ABA">
        <w:t xml:space="preserve">A systematic review was conducted to provide a comprehensive insight into the approximate optimisation methods that have been applied to solve </w:t>
      </w:r>
      <w:r w:rsidRPr="00B17ABA">
        <w:rPr>
          <w:rFonts w:hint="eastAsia"/>
        </w:rPr>
        <w:t>sequential decision problem</w:t>
      </w:r>
      <w:r w:rsidRPr="00B17ABA">
        <w:t xml:space="preserve">s. The search was </w:t>
      </w:r>
      <w:r w:rsidRPr="00B17ABA">
        <w:rPr>
          <w:rFonts w:hint="eastAsia"/>
        </w:rPr>
        <w:t xml:space="preserve">not </w:t>
      </w:r>
      <w:r w:rsidRPr="00B17ABA">
        <w:t xml:space="preserve">restricted to literature related to </w:t>
      </w:r>
      <w:r w:rsidRPr="00B17ABA">
        <w:rPr>
          <w:rFonts w:hint="eastAsia"/>
        </w:rPr>
        <w:t>health</w:t>
      </w:r>
      <w:r w:rsidRPr="00B17ABA">
        <w:t>care because 1) an initial pilot search found that there are very few studies</w:t>
      </w:r>
      <w:r w:rsidR="003A2511" w:rsidRPr="00B17ABA">
        <w:t>,</w:t>
      </w:r>
      <w:r w:rsidRPr="00B17ABA">
        <w:t xml:space="preserve"> which specifically applied these methods on healthcare related problems, and 2) there may be other efficient and useful methods that have been applied to sequential decision problems in other areas but have not been applied to healthcare problems. This systematic review was carried out in the following series of steps: 1) selection of the search databases, 2) definition of the search topic, 3) preliminary search and selection of target papers, 4) construction of search strategy, 5) definition of inclusion and exclusion criteria, 6) processing of the search result and 7) </w:t>
      </w:r>
      <w:r w:rsidRPr="00B17ABA">
        <w:lastRenderedPageBreak/>
        <w:t xml:space="preserve">discussion of the methods. </w:t>
      </w:r>
      <w:r w:rsidRPr="00B17ABA">
        <w:rPr>
          <w:lang w:eastAsia="ko-KR"/>
        </w:rPr>
        <w:t xml:space="preserve">Based on the search results, the key characteristics </w:t>
      </w:r>
      <w:r w:rsidRPr="00B17ABA">
        <w:t>of the identified methods</w:t>
      </w:r>
      <w:r w:rsidRPr="00B17ABA">
        <w:rPr>
          <w:lang w:eastAsia="ko-KR"/>
        </w:rPr>
        <w:t xml:space="preserve"> and the applicability to the SDDPs </w:t>
      </w:r>
      <w:r w:rsidRPr="00B17ABA">
        <w:t xml:space="preserve">were discussed. </w:t>
      </w:r>
    </w:p>
    <w:p w:rsidR="00F600D3" w:rsidRPr="00B17ABA" w:rsidRDefault="00F600D3" w:rsidP="00F600D3">
      <w:pPr>
        <w:pStyle w:val="Heading3"/>
      </w:pPr>
      <w:r w:rsidRPr="00B17ABA">
        <w:rPr>
          <w:rFonts w:hint="eastAsia"/>
        </w:rPr>
        <w:t>Selection of the s</w:t>
      </w:r>
      <w:r w:rsidRPr="00B17ABA">
        <w:t>earch database</w:t>
      </w:r>
    </w:p>
    <w:p w:rsidR="0002237F" w:rsidRPr="00B17ABA" w:rsidRDefault="00F600D3" w:rsidP="0002237F">
      <w:pPr>
        <w:jc w:val="both"/>
        <w:rPr>
          <w:rFonts w:asciiTheme="majorHAnsi" w:hAnsiTheme="majorHAnsi"/>
          <w:sz w:val="26"/>
        </w:rPr>
      </w:pPr>
      <w:r w:rsidRPr="00B17ABA">
        <w:t xml:space="preserve">Because this systematic review had a broad and generic objective and was not restricted to healthcare related literature, two generic databases, </w:t>
      </w:r>
      <w:r w:rsidRPr="00B17ABA">
        <w:rPr>
          <w:i/>
          <w:iCs/>
        </w:rPr>
        <w:t xml:space="preserve">Web of Science (SCI-EXPANDED, SSCI, A&amp;HCI, CPCI-S, CPCI-SSH) </w:t>
      </w:r>
      <w:r w:rsidRPr="00B17ABA">
        <w:t xml:space="preserve">and </w:t>
      </w:r>
      <w:r w:rsidRPr="00B17ABA">
        <w:rPr>
          <w:i/>
          <w:iCs/>
        </w:rPr>
        <w:t>Scopus (1966 to present)</w:t>
      </w:r>
      <w:r w:rsidRPr="00B17ABA">
        <w:t xml:space="preserve"> were selected. </w:t>
      </w:r>
      <w:r w:rsidRPr="00B17ABA">
        <w:rPr>
          <w:rFonts w:hint="eastAsia"/>
          <w:lang w:eastAsia="ko-KR"/>
        </w:rPr>
        <w:t>Both</w:t>
      </w:r>
      <w:r w:rsidRPr="00B17ABA">
        <w:t xml:space="preserve"> databases provide access to multiple databases</w:t>
      </w:r>
      <w:r w:rsidR="003A2511" w:rsidRPr="00B17ABA">
        <w:t>,</w:t>
      </w:r>
      <w:r w:rsidRPr="00B17ABA">
        <w:t xml:space="preserve"> which cover specialized subfields within an academic or scientific discipline including literature from computer science, engineering, mathematics, health sciences, and operational research. The most widely used health-specific databases, which are </w:t>
      </w:r>
      <w:r w:rsidRPr="00B17ABA">
        <w:rPr>
          <w:i/>
          <w:iCs/>
        </w:rPr>
        <w:t xml:space="preserve">MEDLINE (Ovid MEDLINE(R) In-Process &amp; Other Non-Indexed Citations and Ovid MEDLINE(R)1946 to Present) </w:t>
      </w:r>
      <w:r w:rsidRPr="00B17ABA">
        <w:t xml:space="preserve">and </w:t>
      </w:r>
      <w:r w:rsidRPr="00B17ABA">
        <w:rPr>
          <w:i/>
          <w:iCs/>
        </w:rPr>
        <w:t>EMBASE(1974 to 2012 March 15)</w:t>
      </w:r>
      <w:r w:rsidRPr="00B17ABA">
        <w:t>, were also selected in order to retrieve the literature</w:t>
      </w:r>
      <w:r w:rsidR="003A2511" w:rsidRPr="00B17ABA">
        <w:t>,</w:t>
      </w:r>
      <w:r w:rsidRPr="00B17ABA">
        <w:t xml:space="preserve"> which addressed a sequential decision problem using an approximate optimisation method in healthcare, especially in </w:t>
      </w:r>
      <w:r w:rsidR="00456B65" w:rsidRPr="00B17ABA">
        <w:t>cost-effectiveness analysis (</w:t>
      </w:r>
      <w:r w:rsidRPr="00B17ABA">
        <w:t>CEA</w:t>
      </w:r>
      <w:r w:rsidR="00456B65" w:rsidRPr="00B17ABA">
        <w:t>)</w:t>
      </w:r>
      <w:r w:rsidRPr="00B17ABA">
        <w:t xml:space="preserve"> modelling. </w:t>
      </w:r>
    </w:p>
    <w:p w:rsidR="00F600D3" w:rsidRPr="00B17ABA" w:rsidRDefault="00F600D3" w:rsidP="00F600D3">
      <w:pPr>
        <w:pStyle w:val="Heading3"/>
      </w:pPr>
      <w:r w:rsidRPr="00B17ABA">
        <w:t>Definition of the search topic</w:t>
      </w:r>
    </w:p>
    <w:p w:rsidR="00F600D3" w:rsidRPr="00B17ABA" w:rsidRDefault="00F600D3" w:rsidP="00F600D3">
      <w:pPr>
        <w:jc w:val="both"/>
        <w:rPr>
          <w:lang w:eastAsia="ko-KR"/>
        </w:rPr>
      </w:pPr>
      <w:r w:rsidRPr="00B17ABA">
        <w:t>The search strategies were constructed with the combination of three main topics, which were sequential decision problem, approximate methods (or heuristics) and optimisation. These topics were defined as following</w:t>
      </w:r>
      <w:r w:rsidRPr="00B17ABA">
        <w:rPr>
          <w:lang w:eastAsia="ko-KR"/>
        </w:rPr>
        <w:t>:</w:t>
      </w:r>
    </w:p>
    <w:p w:rsidR="00F600D3" w:rsidRPr="00B17ABA" w:rsidRDefault="00F600D3">
      <w:pPr>
        <w:pStyle w:val="ListParagraph"/>
        <w:numPr>
          <w:ilvl w:val="0"/>
          <w:numId w:val="7"/>
        </w:numPr>
        <w:ind w:left="709"/>
      </w:pPr>
      <w:r w:rsidRPr="00B17ABA">
        <w:rPr>
          <w:bCs/>
          <w:i/>
        </w:rPr>
        <w:t>Sequential decision problem</w:t>
      </w:r>
      <w:r w:rsidRPr="00B17ABA">
        <w:rPr>
          <w:bCs/>
          <w:iCs/>
        </w:rPr>
        <w:t xml:space="preserve">: </w:t>
      </w:r>
      <w:r w:rsidRPr="00B17ABA">
        <w:t>SDDPs are characterized as making</w:t>
      </w:r>
      <w:r w:rsidRPr="00B17ABA">
        <w:rPr>
          <w:rFonts w:hint="eastAsia"/>
        </w:rPr>
        <w:t xml:space="preserve"> mult</w:t>
      </w:r>
      <w:r w:rsidRPr="00B17ABA">
        <w:t>i</w:t>
      </w:r>
      <w:r w:rsidRPr="00B17ABA">
        <w:rPr>
          <w:rFonts w:hint="eastAsia"/>
          <w:lang w:eastAsia="ko-KR"/>
        </w:rPr>
        <w:t>-stage</w:t>
      </w:r>
      <w:r w:rsidRPr="00B17ABA">
        <w:rPr>
          <w:rFonts w:hint="eastAsia"/>
        </w:rPr>
        <w:t xml:space="preserve"> decisions </w:t>
      </w:r>
      <w:r w:rsidRPr="00B17ABA">
        <w:t xml:space="preserve">sequentially </w:t>
      </w:r>
      <w:r w:rsidRPr="00B17ABA">
        <w:rPr>
          <w:rFonts w:hint="eastAsia"/>
        </w:rPr>
        <w:t>over time</w:t>
      </w:r>
      <w:r w:rsidRPr="00B17ABA">
        <w:t xml:space="preserve">. Successive Markov decision tree, which is called MDP, has been widely used to describe stochastic multi-stage decision problems whose transition mechanism can be controlled over time. </w:t>
      </w:r>
      <w:r w:rsidRPr="00B17ABA">
        <w:rPr>
          <w:rFonts w:cs="Calibri"/>
        </w:rPr>
        <w:t>Due to the dynamic, stochastic and combinatorial nature of the given problem, the</w:t>
      </w:r>
      <w:r w:rsidRPr="00B17ABA">
        <w:t xml:space="preserve"> problem can be classified as an NP-hard decision problem. Therefore, the search strategy was constructed to cover broadly not just for sequential decision problem</w:t>
      </w:r>
      <w:r w:rsidRPr="00B17ABA">
        <w:rPr>
          <w:rFonts w:hint="eastAsia"/>
          <w:lang w:eastAsia="ko-KR"/>
        </w:rPr>
        <w:t>s</w:t>
      </w:r>
      <w:r w:rsidRPr="00B17ABA">
        <w:t xml:space="preserve"> but also any problem which can be depicted by an MDP or classified as any NP-hard decision problem. </w:t>
      </w:r>
    </w:p>
    <w:p w:rsidR="00F600D3" w:rsidRPr="00B17ABA" w:rsidRDefault="00F600D3" w:rsidP="00F600D3">
      <w:pPr>
        <w:pStyle w:val="ListParagraph"/>
        <w:numPr>
          <w:ilvl w:val="0"/>
          <w:numId w:val="7"/>
        </w:numPr>
        <w:ind w:left="709"/>
        <w:rPr>
          <w:rFonts w:eastAsia="Malgun Gothic"/>
          <w:bCs/>
          <w:iCs/>
          <w:lang w:eastAsia="ko-KR"/>
        </w:rPr>
      </w:pPr>
      <w:r w:rsidRPr="00B17ABA">
        <w:rPr>
          <w:bCs/>
          <w:i/>
        </w:rPr>
        <w:t>Approximate method</w:t>
      </w:r>
      <w:r w:rsidRPr="00B17ABA">
        <w:rPr>
          <w:rFonts w:eastAsia="Malgun Gothic" w:hint="eastAsia"/>
          <w:bCs/>
          <w:i/>
          <w:lang w:eastAsia="ko-KR"/>
        </w:rPr>
        <w:t>s</w:t>
      </w:r>
      <w:r w:rsidRPr="00B17ABA">
        <w:rPr>
          <w:rFonts w:eastAsia="Malgun Gothic"/>
          <w:bCs/>
          <w:i/>
          <w:lang w:eastAsia="ko-KR"/>
        </w:rPr>
        <w:t>/Heuristics</w:t>
      </w:r>
      <w:r w:rsidRPr="00B17ABA">
        <w:rPr>
          <w:rFonts w:eastAsia="Malgun Gothic"/>
          <w:bCs/>
          <w:iCs/>
          <w:lang w:eastAsia="ko-KR"/>
        </w:rPr>
        <w:t xml:space="preserve">: </w:t>
      </w:r>
      <w:r w:rsidRPr="00B17ABA">
        <w:rPr>
          <w:rFonts w:ascii="Times New Roman" w:eastAsia="Malgun Gothic" w:hAnsi="Times New Roman" w:cs="Times New Roman"/>
          <w:lang w:eastAsia="ko-KR"/>
        </w:rPr>
        <w:t>Heuristic</w:t>
      </w:r>
      <w:r w:rsidRPr="00B17ABA">
        <w:rPr>
          <w:rFonts w:ascii="Times New Roman" w:hAnsi="Times New Roman" w:cs="Times New Roman"/>
          <w:lang w:eastAsia="ko-KR"/>
        </w:rPr>
        <w:t>s</w:t>
      </w:r>
      <w:r w:rsidRPr="00B17ABA">
        <w:rPr>
          <w:rFonts w:ascii="Times New Roman" w:eastAsia="Malgun Gothic" w:hAnsi="Times New Roman" w:cs="Times New Roman"/>
          <w:lang w:eastAsia="ko-KR"/>
        </w:rPr>
        <w:t xml:space="preserve"> aim to identify n</w:t>
      </w:r>
      <w:r w:rsidRPr="00B17ABA">
        <w:rPr>
          <w:rFonts w:ascii="Times New Roman" w:eastAsia="Malgun Gothic" w:hAnsi="Times New Roman" w:cs="Times New Roman"/>
        </w:rPr>
        <w:t xml:space="preserve">ear-optimal solutions at a reasonable computational time </w:t>
      </w:r>
      <w:r w:rsidRPr="00B17ABA">
        <w:rPr>
          <w:rFonts w:ascii="Times New Roman" w:eastAsia="Malgun Gothic" w:hAnsi="Times New Roman" w:cs="Times New Roman"/>
          <w:bCs/>
          <w:lang w:eastAsia="ko-KR"/>
        </w:rPr>
        <w:t xml:space="preserve">by introducing certain pre-set </w:t>
      </w:r>
      <w:r w:rsidRPr="00B17ABA">
        <w:rPr>
          <w:rFonts w:ascii="Times New Roman" w:eastAsia="Malgun Gothic" w:hAnsi="Times New Roman" w:cs="Times New Roman"/>
          <w:lang w:eastAsia="ko-KR"/>
        </w:rPr>
        <w:t>subjective factors</w:t>
      </w:r>
      <w:r w:rsidRPr="00B17ABA">
        <w:rPr>
          <w:rFonts w:ascii="Times New Roman" w:eastAsia="Malgun Gothic" w:hAnsi="Times New Roman" w:cs="Times New Roman"/>
        </w:rPr>
        <w:t xml:space="preserve">. As </w:t>
      </w:r>
      <w:r w:rsidRPr="00B17ABA">
        <w:rPr>
          <w:rFonts w:ascii="Times New Roman" w:eastAsia="Malgun Gothic" w:hAnsi="Times New Roman" w:cs="Times New Roman"/>
        </w:rPr>
        <w:lastRenderedPageBreak/>
        <w:t xml:space="preserve">heuristics do not guarantee to find a global optimum, the term “heuristics” often means approximate methods in the context of optimisation. In this study, thus, “heuristics” are equivalent to approximate optimisation method. </w:t>
      </w:r>
      <w:r w:rsidRPr="00B17ABA">
        <w:rPr>
          <w:rFonts w:cstheme="majorBidi"/>
        </w:rPr>
        <w:t>Heuristics also include meta-heuristics</w:t>
      </w:r>
      <w:r w:rsidR="003A2511" w:rsidRPr="00B17ABA">
        <w:rPr>
          <w:rFonts w:cstheme="majorBidi"/>
        </w:rPr>
        <w:t>,</w:t>
      </w:r>
      <w:r w:rsidRPr="00B17ABA">
        <w:rPr>
          <w:rFonts w:cstheme="majorBidi"/>
        </w:rPr>
        <w:t xml:space="preserve"> which are a set of heuristic methods aimed at efficiently and effectively exploring a search space.</w:t>
      </w:r>
    </w:p>
    <w:p w:rsidR="00F600D3" w:rsidRPr="00B17ABA" w:rsidRDefault="00F600D3" w:rsidP="00620560">
      <w:pPr>
        <w:pStyle w:val="ListParagraph"/>
        <w:numPr>
          <w:ilvl w:val="0"/>
          <w:numId w:val="7"/>
        </w:numPr>
      </w:pPr>
      <w:r w:rsidRPr="00B17ABA">
        <w:rPr>
          <w:i/>
          <w:iCs/>
        </w:rPr>
        <w:t>Optimisation</w:t>
      </w:r>
      <w:r w:rsidRPr="00B17ABA">
        <w:t>: Optimisation is the process to find the solutions that give the maximum or minimum value of the objective function under given circumstances</w:t>
      </w:r>
      <w:r w:rsidRPr="00B17ABA">
        <w:fldChar w:fldCharType="begin"/>
      </w:r>
      <w:r w:rsidR="00620560" w:rsidRPr="00B17ABA">
        <w:instrText xml:space="preserve"> ADDIN EN.CITE &lt;EndNote&gt;&lt;Cite&gt;&lt;Author&gt;Rao&lt;/Author&gt;&lt;Year&gt;1979&lt;/Year&gt;&lt;RecNum&gt;36&lt;/RecNum&gt;&lt;DisplayText&gt;&lt;style face="superscript"&gt;[46]&lt;/style&gt;&lt;/DisplayText&gt;&lt;record&gt;&lt;rec-number&gt;36&lt;/rec-number&gt;&lt;foreign-keys&gt;&lt;key app="EN" db-id="z2a0dvwpazf220et2vh50z295rxpzfevwft2"&gt;36&lt;/key&gt;&lt;/foreign-keys&gt;&lt;ref-type name="Book"&gt;6&lt;/ref-type&gt;&lt;contributors&gt;&lt;authors&gt;&lt;author&gt;Rao, S.S. &lt;/author&gt;&lt;/authors&gt;&lt;/contributors&gt;&lt;titles&gt;&lt;title&gt;Optimization : theory and applications &lt;/title&gt;&lt;/titles&gt;&lt;dates&gt;&lt;year&gt;1979&lt;/year&gt;&lt;/dates&gt;&lt;publisher&gt;Wiley Eastern&lt;/publisher&gt;&lt;urls&gt;&lt;/urls&gt;&lt;/record&gt;&lt;/Cite&gt;&lt;/EndNote&gt;</w:instrText>
      </w:r>
      <w:r w:rsidRPr="00B17ABA">
        <w:fldChar w:fldCharType="separate"/>
      </w:r>
      <w:r w:rsidR="00620560" w:rsidRPr="00B17ABA">
        <w:rPr>
          <w:noProof/>
          <w:vertAlign w:val="superscript"/>
        </w:rPr>
        <w:t>[46]</w:t>
      </w:r>
      <w:r w:rsidRPr="00B17ABA">
        <w:fldChar w:fldCharType="end"/>
      </w:r>
      <w:r w:rsidRPr="00B17ABA">
        <w:t xml:space="preserve">. </w:t>
      </w:r>
      <w:r w:rsidRPr="00B17ABA">
        <w:rPr>
          <w:rFonts w:cs="Calibri"/>
        </w:rPr>
        <w:t xml:space="preserve">The process </w:t>
      </w:r>
      <w:r w:rsidRPr="00B17ABA">
        <w:rPr>
          <w:rFonts w:eastAsia="Malgun Gothic" w:cs="Calibri" w:hint="eastAsia"/>
          <w:lang w:eastAsia="ko-KR"/>
        </w:rPr>
        <w:t>of</w:t>
      </w:r>
      <w:r w:rsidRPr="00B17ABA">
        <w:rPr>
          <w:rFonts w:cs="Calibri"/>
        </w:rPr>
        <w:t xml:space="preserve"> solv</w:t>
      </w:r>
      <w:r w:rsidRPr="00B17ABA">
        <w:rPr>
          <w:rFonts w:eastAsia="Malgun Gothic" w:cs="Calibri" w:hint="eastAsia"/>
          <w:lang w:eastAsia="ko-KR"/>
        </w:rPr>
        <w:t>ing</w:t>
      </w:r>
      <w:r w:rsidRPr="00B17ABA">
        <w:rPr>
          <w:rFonts w:eastAsia="Malgun Gothic" w:cs="Calibri"/>
          <w:lang w:eastAsia="ko-KR"/>
        </w:rPr>
        <w:t xml:space="preserve"> </w:t>
      </w:r>
      <w:r w:rsidRPr="00B17ABA">
        <w:rPr>
          <w:rFonts w:cs="Calibri"/>
        </w:rPr>
        <w:t xml:space="preserve">SDDPs </w:t>
      </w:r>
      <w:r w:rsidRPr="00B17ABA">
        <w:t xml:space="preserve">can be broadly viewed as optimisation, </w:t>
      </w:r>
      <w:r w:rsidRPr="00B17ABA">
        <w:rPr>
          <w:rFonts w:cs="Calibri"/>
        </w:rPr>
        <w:t xml:space="preserve">which is the act of obtaining the best result under the given circumstances. </w:t>
      </w:r>
    </w:p>
    <w:p w:rsidR="00F600D3" w:rsidRPr="00B17ABA" w:rsidRDefault="00F600D3" w:rsidP="00F600D3">
      <w:pPr>
        <w:pStyle w:val="Heading3"/>
      </w:pPr>
      <w:r w:rsidRPr="00B17ABA">
        <w:t>Pilot search</w:t>
      </w:r>
    </w:p>
    <w:p w:rsidR="00F600D3" w:rsidRPr="00B17ABA" w:rsidRDefault="00F600D3" w:rsidP="00F600D3">
      <w:pPr>
        <w:jc w:val="both"/>
        <w:rPr>
          <w:lang w:eastAsia="ko-KR"/>
        </w:rPr>
      </w:pPr>
      <w:r w:rsidRPr="00B17ABA">
        <w:t>A</w:t>
      </w:r>
      <w:r w:rsidRPr="00B17ABA">
        <w:rPr>
          <w:lang w:eastAsia="ko-KR"/>
        </w:rPr>
        <w:t xml:space="preserve"> pilot search was carried out to identify studies</w:t>
      </w:r>
      <w:r w:rsidR="003A2511" w:rsidRPr="00B17ABA">
        <w:rPr>
          <w:lang w:eastAsia="ko-KR"/>
        </w:rPr>
        <w:t>,</w:t>
      </w:r>
      <w:r w:rsidRPr="00B17ABA">
        <w:rPr>
          <w:lang w:eastAsia="ko-KR"/>
        </w:rPr>
        <w:t xml:space="preserve"> which addressed a sequential decision problem </w:t>
      </w:r>
      <w:r w:rsidRPr="00B17ABA">
        <w:rPr>
          <w:rFonts w:hint="eastAsia"/>
          <w:lang w:eastAsia="ko-KR"/>
        </w:rPr>
        <w:t>in healthcare</w:t>
      </w:r>
      <w:r w:rsidRPr="00B17ABA">
        <w:rPr>
          <w:lang w:eastAsia="ko-KR"/>
        </w:rPr>
        <w:t xml:space="preserve"> using a heuristic method. The results of the pilot search were used to develop the search strategies for the full literature search. The generally known terms related to NP-hard sequential decision problem, heuristic methods, optimisation and CEA were used for this pilot search. Target papers were selected if the study addressed ‘A stochastic </w:t>
      </w:r>
      <w:r w:rsidRPr="00B17ABA">
        <w:rPr>
          <w:rFonts w:hint="eastAsia"/>
          <w:lang w:eastAsia="ko-KR"/>
        </w:rPr>
        <w:t>optimisation problem</w:t>
      </w:r>
      <w:r w:rsidR="003A2511" w:rsidRPr="00B17ABA">
        <w:rPr>
          <w:lang w:eastAsia="ko-KR"/>
        </w:rPr>
        <w:t>,</w:t>
      </w:r>
      <w:r w:rsidRPr="00B17ABA">
        <w:rPr>
          <w:lang w:eastAsia="ko-KR"/>
        </w:rPr>
        <w:t xml:space="preserve"> </w:t>
      </w:r>
      <w:r w:rsidRPr="00B17ABA">
        <w:rPr>
          <w:rFonts w:hint="eastAsia"/>
          <w:lang w:eastAsia="ko-KR"/>
        </w:rPr>
        <w:t xml:space="preserve">which </w:t>
      </w:r>
      <w:r w:rsidRPr="00B17ABA">
        <w:rPr>
          <w:lang w:eastAsia="ko-KR"/>
        </w:rPr>
        <w:t>a</w:t>
      </w:r>
      <w:r w:rsidRPr="00B17ABA">
        <w:rPr>
          <w:rFonts w:hint="eastAsia"/>
          <w:lang w:eastAsia="ko-KR"/>
        </w:rPr>
        <w:t xml:space="preserve">ssigns an optimal </w:t>
      </w:r>
      <w:r w:rsidRPr="00B17ABA">
        <w:rPr>
          <w:lang w:eastAsia="ko-KR"/>
        </w:rPr>
        <w:t xml:space="preserve">strategy, such as </w:t>
      </w:r>
      <w:r w:rsidRPr="00B17ABA">
        <w:rPr>
          <w:rFonts w:hint="eastAsia"/>
          <w:lang w:eastAsia="ko-KR"/>
        </w:rPr>
        <w:t>healthcare policy, diagnosis</w:t>
      </w:r>
      <w:r w:rsidRPr="00B17ABA">
        <w:rPr>
          <w:lang w:eastAsia="ko-KR"/>
        </w:rPr>
        <w:t>,</w:t>
      </w:r>
      <w:r w:rsidRPr="00B17ABA">
        <w:rPr>
          <w:rFonts w:hint="eastAsia"/>
          <w:lang w:eastAsia="ko-KR"/>
        </w:rPr>
        <w:t xml:space="preserve"> treatment or</w:t>
      </w:r>
      <w:r w:rsidRPr="00B17ABA">
        <w:rPr>
          <w:lang w:eastAsia="ko-KR"/>
        </w:rPr>
        <w:t xml:space="preserve"> </w:t>
      </w:r>
      <w:r w:rsidRPr="00B17ABA">
        <w:rPr>
          <w:rFonts w:hint="eastAsia"/>
          <w:lang w:eastAsia="ko-KR"/>
        </w:rPr>
        <w:t xml:space="preserve">drug dose strategy </w:t>
      </w:r>
      <w:r w:rsidRPr="00B17ABA">
        <w:rPr>
          <w:lang w:eastAsia="ko-KR"/>
        </w:rPr>
        <w:t>sequentially, to achieve a treatment goal, u</w:t>
      </w:r>
      <w:r w:rsidRPr="00B17ABA">
        <w:rPr>
          <w:rFonts w:hint="eastAsia"/>
          <w:lang w:eastAsia="ko-KR"/>
        </w:rPr>
        <w:t xml:space="preserve">sing a heuristic or </w:t>
      </w:r>
      <w:r w:rsidRPr="00B17ABA">
        <w:rPr>
          <w:lang w:eastAsia="ko-KR"/>
        </w:rPr>
        <w:t xml:space="preserve">approximate method’. In total nine out </w:t>
      </w:r>
      <w:r w:rsidRPr="00B17ABA">
        <w:rPr>
          <w:rFonts w:hint="eastAsia"/>
          <w:lang w:eastAsia="ko-KR"/>
        </w:rPr>
        <w:t>of 1</w:t>
      </w:r>
      <w:r w:rsidR="00FF227F" w:rsidRPr="00B17ABA">
        <w:rPr>
          <w:lang w:eastAsia="ko-KR"/>
        </w:rPr>
        <w:t>,</w:t>
      </w:r>
      <w:r w:rsidRPr="00B17ABA">
        <w:rPr>
          <w:rFonts w:hint="eastAsia"/>
          <w:lang w:eastAsia="ko-KR"/>
        </w:rPr>
        <w:t>036</w:t>
      </w:r>
      <w:r w:rsidRPr="00B17ABA">
        <w:rPr>
          <w:lang w:eastAsia="ko-KR"/>
        </w:rPr>
        <w:t xml:space="preserve"> studies were selected as target papers. The summary table of the target papers is given in Appendix 2.</w:t>
      </w:r>
    </w:p>
    <w:p w:rsidR="00F600D3" w:rsidRPr="00B17ABA" w:rsidRDefault="00F600D3" w:rsidP="00F600D3">
      <w:pPr>
        <w:pStyle w:val="Heading3"/>
      </w:pPr>
      <w:r w:rsidRPr="00B17ABA">
        <w:t>Construction of search strategy</w:t>
      </w:r>
    </w:p>
    <w:p w:rsidR="00F600D3" w:rsidRPr="00B17ABA" w:rsidRDefault="00F600D3">
      <w:pPr>
        <w:ind w:firstLine="720"/>
        <w:contextualSpacing/>
        <w:jc w:val="both"/>
        <w:rPr>
          <w:rFonts w:ascii="Calibri" w:eastAsia="Malgun Gothic" w:hAnsi="Calibri"/>
        </w:rPr>
      </w:pPr>
      <w:r w:rsidRPr="00B17ABA">
        <w:t xml:space="preserve">A series of search keywords were chosen for each of the three topics. Starting with these initial keywords, the search strategies were further refined so that the nine target papers identified by the pilot search could also be identified by the full literature search. </w:t>
      </w:r>
      <w:r w:rsidR="00A46BE1" w:rsidRPr="00B17ABA">
        <w:fldChar w:fldCharType="begin"/>
      </w:r>
      <w:r w:rsidR="00A46BE1" w:rsidRPr="00B17ABA">
        <w:instrText xml:space="preserve"> REF _Ref423083529 </w:instrText>
      </w:r>
      <w:r w:rsidR="00B17ABA">
        <w:instrText xml:space="preserve"> \* MERGEFORMAT </w:instrText>
      </w:r>
      <w:r w:rsidR="00A46BE1" w:rsidRPr="00B17ABA">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1</w:t>
      </w:r>
      <w:r w:rsidR="00A46BE1" w:rsidRPr="00B17ABA">
        <w:fldChar w:fldCharType="end"/>
      </w:r>
      <w:r w:rsidR="00A46BE1" w:rsidRPr="00B17ABA">
        <w:t xml:space="preserve"> </w:t>
      </w:r>
      <w:r w:rsidRPr="00B17ABA">
        <w:t xml:space="preserve">presents the full process of refining the search strategies. Some health-related keywords such as multi-drug, treatment, regimen and therapy were </w:t>
      </w:r>
      <w:r w:rsidRPr="00B17ABA">
        <w:rPr>
          <w:rFonts w:hint="eastAsia"/>
          <w:lang w:eastAsia="ko-KR"/>
        </w:rPr>
        <w:t xml:space="preserve">also </w:t>
      </w:r>
      <w:r w:rsidRPr="00B17ABA">
        <w:t xml:space="preserve">included in the final search strategies in order to improve the specificity of the search and to make sure the full search would pick up all the target papers identified in the pilot search. </w:t>
      </w:r>
    </w:p>
    <w:p w:rsidR="00F600D3" w:rsidRPr="00B17ABA" w:rsidRDefault="00F600D3" w:rsidP="00F600D3">
      <w:pPr>
        <w:contextualSpacing/>
        <w:rPr>
          <w:rFonts w:ascii="Calibri" w:eastAsia="Malgun Gothic" w:hAnsi="Calibri"/>
        </w:rPr>
      </w:pPr>
    </w:p>
    <w:p w:rsidR="00F600D3" w:rsidRPr="00B17ABA" w:rsidRDefault="00F600D3" w:rsidP="00F600D3">
      <w:pPr>
        <w:keepNext/>
        <w:ind w:firstLine="0"/>
        <w:contextualSpacing/>
        <w:jc w:val="center"/>
      </w:pPr>
      <w:r w:rsidRPr="00B17ABA">
        <w:rPr>
          <w:noProof/>
          <w:lang w:eastAsia="ko-KR"/>
        </w:rPr>
        <w:lastRenderedPageBreak/>
        <w:drawing>
          <wp:inline distT="0" distB="0" distL="0" distR="0" wp14:anchorId="691AB5EA" wp14:editId="40C1C1E0">
            <wp:extent cx="5128781" cy="416053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2.tif"/>
                    <pic:cNvPicPr/>
                  </pic:nvPicPr>
                  <pic:blipFill>
                    <a:blip r:embed="rId20">
                      <a:extLst>
                        <a:ext uri="{28A0092B-C50C-407E-A947-70E740481C1C}">
                          <a14:useLocalDpi xmlns:a14="http://schemas.microsoft.com/office/drawing/2010/main" val="0"/>
                        </a:ext>
                      </a:extLst>
                    </a:blip>
                    <a:stretch>
                      <a:fillRect/>
                    </a:stretch>
                  </pic:blipFill>
                  <pic:spPr>
                    <a:xfrm>
                      <a:off x="0" y="0"/>
                      <a:ext cx="5141437" cy="4170797"/>
                    </a:xfrm>
                    <a:prstGeom prst="rect">
                      <a:avLst/>
                    </a:prstGeom>
                  </pic:spPr>
                </pic:pic>
              </a:graphicData>
            </a:graphic>
          </wp:inline>
        </w:drawing>
      </w:r>
    </w:p>
    <w:p w:rsidR="00F600D3" w:rsidRPr="00B17ABA" w:rsidRDefault="00F600D3" w:rsidP="00F600D3">
      <w:pPr>
        <w:ind w:firstLine="0"/>
        <w:jc w:val="center"/>
        <w:rPr>
          <w:rFonts w:ascii="Calibri" w:eastAsia="Malgun Gothic" w:hAnsi="Calibri"/>
        </w:rPr>
      </w:pPr>
      <w:bookmarkStart w:id="61" w:name="_Ref423083529"/>
      <w:bookmarkStart w:id="62" w:name="_Toc426019125"/>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1</w:t>
        </w:r>
      </w:fldSimple>
      <w:bookmarkEnd w:id="61"/>
      <w:r w:rsidRPr="00B17ABA">
        <w:t>. The process of refining the search strategy</w:t>
      </w:r>
      <w:bookmarkEnd w:id="62"/>
    </w:p>
    <w:p w:rsidR="0002237F" w:rsidRPr="00B17ABA" w:rsidRDefault="0002237F" w:rsidP="00F600D3">
      <w:pPr>
        <w:jc w:val="both"/>
      </w:pPr>
    </w:p>
    <w:p w:rsidR="00F600D3" w:rsidRPr="00B17ABA" w:rsidRDefault="00F600D3">
      <w:pPr>
        <w:jc w:val="both"/>
        <w:rPr>
          <w:rFonts w:eastAsia="Batang"/>
          <w:bCs/>
          <w:szCs w:val="20"/>
          <w:lang w:eastAsia="ko-KR"/>
        </w:rPr>
      </w:pPr>
      <w:r w:rsidRPr="00B17ABA">
        <w:t>The final search strategies and the search keywords were A’’, B’ and C in</w:t>
      </w:r>
      <w:r w:rsidR="00A46BE1" w:rsidRPr="00B17ABA">
        <w:t xml:space="preserve"> </w:t>
      </w:r>
      <w:r w:rsidR="00A46BE1" w:rsidRPr="00B17ABA">
        <w:fldChar w:fldCharType="begin"/>
      </w:r>
      <w:r w:rsidR="00A46BE1" w:rsidRPr="00B17ABA">
        <w:instrText xml:space="preserve"> REF _Ref423083529 </w:instrText>
      </w:r>
      <w:r w:rsidR="00B17ABA">
        <w:instrText xml:space="preserve"> \* MERGEFORMAT </w:instrText>
      </w:r>
      <w:r w:rsidR="00A46BE1" w:rsidRPr="00B17ABA">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1</w:t>
      </w:r>
      <w:r w:rsidR="00A46BE1" w:rsidRPr="00B17ABA">
        <w:fldChar w:fldCharType="end"/>
      </w:r>
      <w:r w:rsidRPr="00B17ABA">
        <w:rPr>
          <w:lang w:eastAsia="ko-KR"/>
        </w:rPr>
        <w:t>. T</w:t>
      </w:r>
      <w:r w:rsidRPr="00B17ABA">
        <w:t>he three topics were combined using the “AND” Boolean operator. Search fields were limited to title, abstract and keyword. Literature not written in English, published before</w:t>
      </w:r>
      <w:r w:rsidRPr="00B17ABA">
        <w:rPr>
          <w:rFonts w:hint="eastAsia"/>
        </w:rPr>
        <w:t xml:space="preserve"> 1990</w:t>
      </w:r>
      <w:r w:rsidRPr="00B17ABA">
        <w:t xml:space="preserve"> and </w:t>
      </w:r>
      <w:r w:rsidRPr="00B17ABA">
        <w:rPr>
          <w:rFonts w:eastAsia="Batang"/>
          <w:bCs/>
          <w:szCs w:val="20"/>
        </w:rPr>
        <w:t>c</w:t>
      </w:r>
      <w:r w:rsidRPr="00B17ABA">
        <w:rPr>
          <w:bCs/>
          <w:szCs w:val="20"/>
        </w:rPr>
        <w:t>o</w:t>
      </w:r>
      <w:r w:rsidRPr="00B17ABA">
        <w:rPr>
          <w:rFonts w:eastAsia="Batang"/>
          <w:bCs/>
          <w:szCs w:val="20"/>
        </w:rPr>
        <w:t xml:space="preserve">nference, symposium or workshop papers, books, letters, editorials or corrections were excluded using the limit function in the database. The </w:t>
      </w:r>
      <w:r w:rsidRPr="00B17ABA">
        <w:t>e</w:t>
      </w:r>
      <w:r w:rsidRPr="00B17ABA">
        <w:rPr>
          <w:rFonts w:eastAsia="Batang"/>
          <w:bCs/>
          <w:szCs w:val="20"/>
        </w:rPr>
        <w:t xml:space="preserve">lectronic database search was conducted on </w:t>
      </w:r>
      <w:r w:rsidRPr="00B17ABA">
        <w:rPr>
          <w:rFonts w:hint="eastAsia"/>
          <w:bCs/>
          <w:szCs w:val="20"/>
        </w:rPr>
        <w:t>22</w:t>
      </w:r>
      <w:r w:rsidRPr="00B17ABA">
        <w:rPr>
          <w:bCs/>
          <w:szCs w:val="20"/>
          <w:vertAlign w:val="superscript"/>
        </w:rPr>
        <w:t>nd</w:t>
      </w:r>
      <w:r w:rsidRPr="00B17ABA">
        <w:rPr>
          <w:bCs/>
          <w:szCs w:val="20"/>
        </w:rPr>
        <w:t xml:space="preserve"> March </w:t>
      </w:r>
      <w:r w:rsidRPr="00B17ABA">
        <w:rPr>
          <w:rFonts w:eastAsia="Batang"/>
          <w:bCs/>
          <w:szCs w:val="20"/>
        </w:rPr>
        <w:t>2012.</w:t>
      </w:r>
    </w:p>
    <w:p w:rsidR="00F600D3" w:rsidRPr="00B17ABA" w:rsidRDefault="00F600D3" w:rsidP="00F600D3">
      <w:pPr>
        <w:pStyle w:val="Heading3"/>
      </w:pPr>
      <w:r w:rsidRPr="00B17ABA">
        <w:rPr>
          <w:rFonts w:eastAsia="Malgun Gothic" w:hint="eastAsia"/>
          <w:lang w:eastAsia="ko-KR"/>
        </w:rPr>
        <w:t>I</w:t>
      </w:r>
      <w:r w:rsidRPr="00B17ABA">
        <w:t>nclusion and exclusion criteria</w:t>
      </w:r>
    </w:p>
    <w:p w:rsidR="00F600D3" w:rsidRPr="00B17ABA" w:rsidRDefault="00F600D3" w:rsidP="00F600D3">
      <w:pPr>
        <w:contextualSpacing/>
        <w:jc w:val="both"/>
      </w:pPr>
      <w:r w:rsidRPr="00B17ABA">
        <w:rPr>
          <w:lang w:eastAsia="ko-KR"/>
        </w:rPr>
        <w:t xml:space="preserve">A study was regarded as a potentially relevant study if it deals with ‘A stochastic sequential optimisation problem using </w:t>
      </w:r>
      <w:r w:rsidRPr="00B17ABA">
        <w:rPr>
          <w:rFonts w:hint="eastAsia"/>
          <w:lang w:eastAsia="ko-KR"/>
        </w:rPr>
        <w:t>a heuristic</w:t>
      </w:r>
      <w:r w:rsidRPr="00B17ABA">
        <w:rPr>
          <w:lang w:eastAsia="ko-KR"/>
        </w:rPr>
        <w:t xml:space="preserve"> or optimisation</w:t>
      </w:r>
      <w:r w:rsidRPr="00B17ABA">
        <w:rPr>
          <w:rFonts w:eastAsia="Malgun Gothic" w:hint="eastAsia"/>
          <w:lang w:eastAsia="ko-KR"/>
        </w:rPr>
        <w:t xml:space="preserve"> method</w:t>
      </w:r>
      <w:r w:rsidRPr="00B17ABA">
        <w:rPr>
          <w:rFonts w:eastAsia="Malgun Gothic"/>
          <w:lang w:eastAsia="ko-KR"/>
        </w:rPr>
        <w:t xml:space="preserve"> regardless of the type of problem’. </w:t>
      </w:r>
      <w:r w:rsidRPr="00B17ABA">
        <w:t>Although this literature search mainly focused on heuristic methods, the studies</w:t>
      </w:r>
      <w:r w:rsidR="003A2511" w:rsidRPr="00B17ABA">
        <w:t>,</w:t>
      </w:r>
      <w:r w:rsidRPr="00B17ABA">
        <w:t xml:space="preserve"> which used an optimisation method (i.e., mathematical programming methods)</w:t>
      </w:r>
      <w:r w:rsidR="003A2511" w:rsidRPr="00B17ABA">
        <w:t>,</w:t>
      </w:r>
      <w:r w:rsidRPr="00B17ABA">
        <w:t xml:space="preserve"> were </w:t>
      </w:r>
      <w:r w:rsidRPr="00B17ABA">
        <w:lastRenderedPageBreak/>
        <w:t>not excluded at this stage in order to retain the possibility of considering a mathematical programming method for an SDDP if necessary.</w:t>
      </w:r>
    </w:p>
    <w:p w:rsidR="00F600D3" w:rsidRPr="00B17ABA" w:rsidRDefault="00F600D3" w:rsidP="00F600D3">
      <w:pPr>
        <w:pStyle w:val="Heading3"/>
      </w:pPr>
      <w:r w:rsidRPr="00B17ABA">
        <w:t>Processing of the search result</w:t>
      </w:r>
    </w:p>
    <w:p w:rsidR="00F600D3" w:rsidRPr="00B17ABA" w:rsidRDefault="00F600D3" w:rsidP="00F76ADC">
      <w:pPr>
        <w:jc w:val="both"/>
      </w:pPr>
      <w:r w:rsidRPr="00B17ABA">
        <w:t xml:space="preserve">The total number of retrieved hits from the four electronic databases </w:t>
      </w:r>
      <w:r w:rsidRPr="00B17ABA">
        <w:rPr>
          <w:rFonts w:eastAsia="Malgun Gothic" w:hint="eastAsia"/>
          <w:lang w:eastAsia="ko-KR"/>
        </w:rPr>
        <w:t>wa</w:t>
      </w:r>
      <w:r w:rsidRPr="00B17ABA">
        <w:t>s 10</w:t>
      </w:r>
      <w:r w:rsidR="00A46BE1" w:rsidRPr="00B17ABA">
        <w:t>,</w:t>
      </w:r>
      <w:r w:rsidRPr="00B17ABA">
        <w:t xml:space="preserve">517 including all the nine target papers identified by the pilot search. </w:t>
      </w:r>
      <w:r w:rsidR="00842BC8" w:rsidRPr="00B17ABA">
        <w:fldChar w:fldCharType="begin"/>
      </w:r>
      <w:r w:rsidR="00842BC8" w:rsidRPr="00B17ABA">
        <w:instrText xml:space="preserve"> REF _Ref423085414 </w:instrText>
      </w:r>
      <w:r w:rsidR="00B17ABA">
        <w:instrText xml:space="preserve"> \* MERGEFORMAT </w:instrText>
      </w:r>
      <w:r w:rsidR="00842BC8" w:rsidRPr="00B17ABA">
        <w:fldChar w:fldCharType="separate"/>
      </w:r>
      <w:r w:rsidR="006F6429" w:rsidRPr="00B17ABA">
        <w:t xml:space="preserve">Table </w:t>
      </w:r>
      <w:r w:rsidR="006F6429" w:rsidRPr="00B17ABA">
        <w:rPr>
          <w:noProof/>
          <w:cs/>
        </w:rPr>
        <w:t>‎</w:t>
      </w:r>
      <w:r w:rsidR="006F6429" w:rsidRPr="00B17ABA">
        <w:rPr>
          <w:noProof/>
        </w:rPr>
        <w:t>3</w:t>
      </w:r>
      <w:r w:rsidR="006F6429" w:rsidRPr="00B17ABA">
        <w:t>.</w:t>
      </w:r>
      <w:r w:rsidR="006F6429" w:rsidRPr="00B17ABA">
        <w:rPr>
          <w:noProof/>
        </w:rPr>
        <w:t>1</w:t>
      </w:r>
      <w:r w:rsidR="00842BC8" w:rsidRPr="00B17ABA">
        <w:rPr>
          <w:noProof/>
        </w:rPr>
        <w:fldChar w:fldCharType="end"/>
      </w:r>
      <w:r w:rsidR="00F76ADC" w:rsidRPr="00B17ABA">
        <w:t xml:space="preserve"> </w:t>
      </w:r>
      <w:r w:rsidRPr="00B17ABA">
        <w:t>shows the number of papers retrieved from four electronic databases. Full search strategies by database and the results of the varied combinations of search strategies are presented in Appendix 3.</w:t>
      </w:r>
    </w:p>
    <w:p w:rsidR="00A46BE1" w:rsidRDefault="00F600D3" w:rsidP="00F600D3">
      <w:pPr>
        <w:jc w:val="both"/>
      </w:pPr>
      <w:r w:rsidRPr="00B17ABA">
        <w:t xml:space="preserve">The search results were transferred to EndNote together with abstract. After excluding </w:t>
      </w:r>
      <w:r w:rsidRPr="00B17ABA">
        <w:rPr>
          <w:rFonts w:eastAsia="Malgun Gothic" w:hint="eastAsia"/>
          <w:lang w:eastAsia="ko-KR"/>
        </w:rPr>
        <w:t>3</w:t>
      </w:r>
      <w:r w:rsidRPr="00B17ABA">
        <w:rPr>
          <w:rFonts w:eastAsia="Malgun Gothic"/>
          <w:lang w:eastAsia="ko-KR"/>
        </w:rPr>
        <w:t>,</w:t>
      </w:r>
      <w:r w:rsidRPr="00B17ABA">
        <w:rPr>
          <w:rFonts w:eastAsia="Malgun Gothic" w:hint="eastAsia"/>
          <w:lang w:eastAsia="ko-KR"/>
        </w:rPr>
        <w:t xml:space="preserve">603 </w:t>
      </w:r>
      <w:r w:rsidRPr="00B17ABA">
        <w:t>duplication</w:t>
      </w:r>
      <w:r w:rsidRPr="00B17ABA">
        <w:rPr>
          <w:rFonts w:eastAsia="Malgun Gothic" w:hint="eastAsia"/>
          <w:lang w:eastAsia="ko-KR"/>
        </w:rPr>
        <w:t>s</w:t>
      </w:r>
      <w:r w:rsidRPr="00B17ABA">
        <w:t xml:space="preserve">, 6,914 potentially relevant studies were left. The title and abstract of these papers were manually reviewed to decide whether they meet the inclusion criteria. During this step, 6,211 studies were excluded because they did not address a stochastic sequential or multistage optimisation problem. 191 studies were excluded because they did not use a heuristic or optimisation method. Finally 512 studies that met the inclusion criteria were left.  </w:t>
      </w:r>
      <w:r w:rsidR="00A46BE1" w:rsidRPr="00B17ABA">
        <w:fldChar w:fldCharType="begin"/>
      </w:r>
      <w:r w:rsidR="00A46BE1" w:rsidRPr="00B17ABA">
        <w:instrText xml:space="preserve"> REF _Ref423083614 </w:instrText>
      </w:r>
      <w:r w:rsidR="00B17ABA">
        <w:instrText xml:space="preserve"> \* MERGEFORMAT </w:instrText>
      </w:r>
      <w:r w:rsidR="00A46BE1" w:rsidRPr="00B17ABA">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2</w:t>
      </w:r>
      <w:r w:rsidR="00A46BE1" w:rsidRPr="00B17ABA">
        <w:fldChar w:fldCharType="end"/>
      </w:r>
      <w:r w:rsidR="00A46BE1" w:rsidRPr="00B17ABA">
        <w:t xml:space="preserve"> </w:t>
      </w:r>
      <w:r w:rsidRPr="00B17ABA">
        <w:t xml:space="preserve">shows the flow chart of study selection.  </w:t>
      </w:r>
    </w:p>
    <w:p w:rsidR="009923E9" w:rsidRPr="00B17ABA" w:rsidRDefault="009923E9" w:rsidP="00F600D3">
      <w:pPr>
        <w:jc w:val="both"/>
      </w:pPr>
    </w:p>
    <w:p w:rsidR="00F600D3" w:rsidRPr="00B17ABA" w:rsidRDefault="00F600D3" w:rsidP="0002237F">
      <w:pPr>
        <w:pStyle w:val="Caption"/>
      </w:pPr>
      <w:bookmarkStart w:id="63" w:name="_Ref423085414"/>
      <w:bookmarkStart w:id="64" w:name="_Toc426018624"/>
      <w:r w:rsidRPr="00B17ABA">
        <w:t xml:space="preserve">Table </w:t>
      </w:r>
      <w:fldSimple w:instr=" STYLEREF 1 \s ">
        <w:r w:rsidR="006F6429" w:rsidRPr="00B17ABA">
          <w:rPr>
            <w:noProof/>
            <w:cs/>
          </w:rPr>
          <w:t>‎</w:t>
        </w:r>
        <w:r w:rsidR="006F6429" w:rsidRPr="00B17ABA">
          <w:rPr>
            <w:noProof/>
          </w:rPr>
          <w:t>3</w:t>
        </w:r>
      </w:fldSimple>
      <w:r w:rsidR="002804C0" w:rsidRPr="00B17ABA">
        <w:t>.</w:t>
      </w:r>
      <w:fldSimple w:instr=" SEQ Table \* ARABIC \s 1 ">
        <w:r w:rsidR="006F6429" w:rsidRPr="00B17ABA">
          <w:rPr>
            <w:noProof/>
          </w:rPr>
          <w:t>1</w:t>
        </w:r>
      </w:fldSimple>
      <w:bookmarkEnd w:id="63"/>
      <w:r w:rsidRPr="00B17ABA">
        <w:t>. The number of papers retrieved from four electronic databases by search strategy</w:t>
      </w:r>
      <w:bookmarkEnd w:id="64"/>
    </w:p>
    <w:tbl>
      <w:tblPr>
        <w:tblW w:w="5000" w:type="pct"/>
        <w:tblLayout w:type="fixed"/>
        <w:tblLook w:val="04A0" w:firstRow="1" w:lastRow="0" w:firstColumn="1" w:lastColumn="0" w:noHBand="0" w:noVBand="1"/>
      </w:tblPr>
      <w:tblGrid>
        <w:gridCol w:w="518"/>
        <w:gridCol w:w="1134"/>
        <w:gridCol w:w="1164"/>
        <w:gridCol w:w="1164"/>
        <w:gridCol w:w="1036"/>
        <w:gridCol w:w="1294"/>
        <w:gridCol w:w="1041"/>
        <w:gridCol w:w="1085"/>
      </w:tblGrid>
      <w:tr w:rsidR="00F600D3" w:rsidRPr="00B17ABA" w:rsidTr="00F600D3">
        <w:trPr>
          <w:trHeight w:val="255"/>
        </w:trPr>
        <w:tc>
          <w:tcPr>
            <w:tcW w:w="307" w:type="pct"/>
            <w:tcBorders>
              <w:top w:val="nil"/>
              <w:left w:val="nil"/>
              <w:bottom w:val="nil"/>
              <w:right w:val="nil"/>
            </w:tcBorders>
            <w:shd w:val="clear" w:color="auto" w:fill="auto"/>
            <w:noWrap/>
            <w:vAlign w:val="center"/>
            <w:hideMark/>
          </w:tcPr>
          <w:p w:rsidR="00F600D3" w:rsidRPr="00B17ABA" w:rsidRDefault="00F600D3" w:rsidP="00ED7C74">
            <w:pPr>
              <w:pStyle w:val="TOC1"/>
              <w:jc w:val="center"/>
              <w:rPr>
                <w:lang w:eastAsia="zh-TW"/>
              </w:rPr>
            </w:pPr>
          </w:p>
        </w:tc>
        <w:tc>
          <w:tcPr>
            <w:tcW w:w="672" w:type="pct"/>
            <w:tcBorders>
              <w:top w:val="nil"/>
              <w:left w:val="nil"/>
              <w:bottom w:val="nil"/>
              <w:right w:val="nil"/>
            </w:tcBorders>
            <w:shd w:val="clear" w:color="auto" w:fill="auto"/>
            <w:noWrap/>
            <w:vAlign w:val="center"/>
            <w:hideMark/>
          </w:tcPr>
          <w:p w:rsidR="00F600D3" w:rsidRPr="00B17ABA" w:rsidRDefault="00F600D3" w:rsidP="00ED7C74">
            <w:pPr>
              <w:pStyle w:val="TOC1"/>
              <w:jc w:val="center"/>
              <w:rPr>
                <w:lang w:eastAsia="zh-TW"/>
              </w:rPr>
            </w:pPr>
          </w:p>
        </w:tc>
        <w:tc>
          <w:tcPr>
            <w:tcW w:w="2761"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ED7C74">
            <w:pPr>
              <w:pStyle w:val="TOC1"/>
              <w:jc w:val="center"/>
              <w:rPr>
                <w:lang w:eastAsia="zh-TW"/>
              </w:rPr>
            </w:pPr>
            <w:r w:rsidRPr="00B17ABA">
              <w:rPr>
                <w:lang w:eastAsia="zh-TW"/>
              </w:rPr>
              <w:t>Database</w:t>
            </w:r>
          </w:p>
        </w:tc>
        <w:tc>
          <w:tcPr>
            <w:tcW w:w="61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600D3" w:rsidRPr="00B17ABA" w:rsidRDefault="00F600D3" w:rsidP="00ED7C74">
            <w:pPr>
              <w:pStyle w:val="TOC1"/>
              <w:jc w:val="center"/>
              <w:rPr>
                <w:lang w:eastAsia="zh-TW"/>
              </w:rPr>
            </w:pPr>
            <w:r w:rsidRPr="00B17ABA">
              <w:rPr>
                <w:lang w:eastAsia="zh-TW"/>
              </w:rPr>
              <w:t>Total</w:t>
            </w:r>
            <w:r w:rsidRPr="00B17ABA">
              <w:rPr>
                <w:vertAlign w:val="superscript"/>
                <w:lang w:eastAsia="zh-TW"/>
              </w:rPr>
              <w:t>1)</w:t>
            </w:r>
          </w:p>
        </w:tc>
        <w:tc>
          <w:tcPr>
            <w:tcW w:w="643"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F600D3" w:rsidRPr="00B17ABA" w:rsidRDefault="00F600D3" w:rsidP="00ED7C74">
            <w:pPr>
              <w:pStyle w:val="TOC1"/>
              <w:jc w:val="center"/>
              <w:rPr>
                <w:lang w:eastAsia="zh-TW"/>
              </w:rPr>
            </w:pPr>
            <w:r w:rsidRPr="00B17ABA">
              <w:rPr>
                <w:rFonts w:hint="eastAsia"/>
                <w:lang w:eastAsia="ko-KR"/>
              </w:rPr>
              <w:t>R</w:t>
            </w:r>
            <w:r w:rsidRPr="00B17ABA">
              <w:rPr>
                <w:lang w:eastAsia="ko-KR"/>
              </w:rPr>
              <w:t>etrieval</w:t>
            </w:r>
            <w:r w:rsidRPr="00B17ABA">
              <w:rPr>
                <w:rFonts w:hint="eastAsia"/>
                <w:lang w:eastAsia="ko-KR"/>
              </w:rPr>
              <w:t xml:space="preserve"> rate of the target paper</w:t>
            </w:r>
            <w:r w:rsidRPr="00B17ABA">
              <w:rPr>
                <w:rFonts w:hint="eastAsia"/>
                <w:vertAlign w:val="superscript"/>
                <w:lang w:eastAsia="ko-KR"/>
              </w:rPr>
              <w:t>2)</w:t>
            </w:r>
          </w:p>
        </w:tc>
      </w:tr>
      <w:tr w:rsidR="00F600D3" w:rsidRPr="00B17ABA" w:rsidTr="00F600D3">
        <w:trPr>
          <w:trHeight w:val="480"/>
        </w:trPr>
        <w:tc>
          <w:tcPr>
            <w:tcW w:w="307"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rsidR="00F600D3" w:rsidRPr="00B17ABA" w:rsidRDefault="00F600D3" w:rsidP="00ED7C74">
            <w:pPr>
              <w:pStyle w:val="TOC1"/>
              <w:jc w:val="center"/>
              <w:rPr>
                <w:lang w:eastAsia="zh-TW"/>
              </w:rPr>
            </w:pPr>
          </w:p>
        </w:tc>
        <w:tc>
          <w:tcPr>
            <w:tcW w:w="672" w:type="pct"/>
            <w:tcBorders>
              <w:top w:val="single" w:sz="4" w:space="0" w:color="auto"/>
              <w:left w:val="nil"/>
              <w:bottom w:val="double" w:sz="4" w:space="0" w:color="auto"/>
              <w:right w:val="single" w:sz="4" w:space="0" w:color="auto"/>
            </w:tcBorders>
            <w:shd w:val="clear" w:color="auto" w:fill="auto"/>
            <w:noWrap/>
            <w:vAlign w:val="center"/>
            <w:hideMark/>
          </w:tcPr>
          <w:p w:rsidR="00F600D3" w:rsidRPr="00B17ABA" w:rsidRDefault="00F600D3" w:rsidP="00ED7C74">
            <w:pPr>
              <w:pStyle w:val="TOC1"/>
              <w:jc w:val="center"/>
              <w:rPr>
                <w:lang w:eastAsia="zh-TW"/>
              </w:rPr>
            </w:pPr>
            <w:r w:rsidRPr="00B17ABA">
              <w:rPr>
                <w:lang w:eastAsia="zh-TW"/>
              </w:rPr>
              <w:t>Search</w:t>
            </w:r>
          </w:p>
          <w:p w:rsidR="00F600D3" w:rsidRPr="00B17ABA" w:rsidRDefault="00F600D3" w:rsidP="00ED7C74">
            <w:pPr>
              <w:pStyle w:val="TOC1"/>
              <w:jc w:val="center"/>
              <w:rPr>
                <w:lang w:eastAsia="zh-TW"/>
              </w:rPr>
            </w:pPr>
            <w:r w:rsidRPr="00B17ABA">
              <w:rPr>
                <w:lang w:eastAsia="zh-TW"/>
              </w:rPr>
              <w:t>strategy</w:t>
            </w:r>
          </w:p>
        </w:tc>
        <w:tc>
          <w:tcPr>
            <w:tcW w:w="690" w:type="pct"/>
            <w:tcBorders>
              <w:top w:val="nil"/>
              <w:left w:val="nil"/>
              <w:bottom w:val="double" w:sz="4" w:space="0" w:color="auto"/>
              <w:right w:val="single" w:sz="4" w:space="0" w:color="auto"/>
            </w:tcBorders>
            <w:shd w:val="clear" w:color="auto" w:fill="auto"/>
            <w:noWrap/>
            <w:vAlign w:val="center"/>
            <w:hideMark/>
          </w:tcPr>
          <w:p w:rsidR="00F600D3" w:rsidRPr="00B17ABA" w:rsidRDefault="00F600D3" w:rsidP="00ED7C74">
            <w:pPr>
              <w:pStyle w:val="TOC1"/>
              <w:jc w:val="center"/>
              <w:rPr>
                <w:lang w:eastAsia="zh-TW"/>
              </w:rPr>
            </w:pPr>
            <w:r w:rsidRPr="00B17ABA">
              <w:rPr>
                <w:lang w:eastAsia="zh-TW"/>
              </w:rPr>
              <w:t>WOS</w:t>
            </w:r>
          </w:p>
        </w:tc>
        <w:tc>
          <w:tcPr>
            <w:tcW w:w="690" w:type="pct"/>
            <w:tcBorders>
              <w:top w:val="nil"/>
              <w:left w:val="nil"/>
              <w:bottom w:val="double" w:sz="4" w:space="0" w:color="auto"/>
              <w:right w:val="single" w:sz="4" w:space="0" w:color="auto"/>
            </w:tcBorders>
            <w:shd w:val="clear" w:color="auto" w:fill="auto"/>
            <w:noWrap/>
            <w:vAlign w:val="center"/>
            <w:hideMark/>
          </w:tcPr>
          <w:p w:rsidR="00F600D3" w:rsidRPr="00B17ABA" w:rsidRDefault="00F600D3" w:rsidP="00ED7C74">
            <w:pPr>
              <w:pStyle w:val="TOC1"/>
              <w:jc w:val="center"/>
              <w:rPr>
                <w:lang w:eastAsia="zh-TW"/>
              </w:rPr>
            </w:pPr>
            <w:r w:rsidRPr="00B17ABA">
              <w:rPr>
                <w:lang w:eastAsia="zh-TW"/>
              </w:rPr>
              <w:t>Scopus</w:t>
            </w:r>
          </w:p>
        </w:tc>
        <w:tc>
          <w:tcPr>
            <w:tcW w:w="614" w:type="pct"/>
            <w:tcBorders>
              <w:top w:val="nil"/>
              <w:left w:val="nil"/>
              <w:bottom w:val="double" w:sz="4" w:space="0" w:color="auto"/>
              <w:right w:val="single" w:sz="4" w:space="0" w:color="auto"/>
            </w:tcBorders>
            <w:shd w:val="clear" w:color="auto" w:fill="auto"/>
            <w:noWrap/>
            <w:vAlign w:val="center"/>
            <w:hideMark/>
          </w:tcPr>
          <w:p w:rsidR="00F600D3" w:rsidRPr="00B17ABA" w:rsidRDefault="00F600D3" w:rsidP="00ED7C74">
            <w:pPr>
              <w:pStyle w:val="TOC1"/>
              <w:jc w:val="center"/>
              <w:rPr>
                <w:lang w:eastAsia="zh-TW"/>
              </w:rPr>
            </w:pPr>
            <w:r w:rsidRPr="00B17ABA">
              <w:rPr>
                <w:lang w:eastAsia="zh-TW"/>
              </w:rPr>
              <w:t>Ovid</w:t>
            </w:r>
          </w:p>
        </w:tc>
        <w:tc>
          <w:tcPr>
            <w:tcW w:w="767" w:type="pct"/>
            <w:tcBorders>
              <w:top w:val="nil"/>
              <w:left w:val="nil"/>
              <w:bottom w:val="double" w:sz="4" w:space="0" w:color="auto"/>
              <w:right w:val="single" w:sz="4" w:space="0" w:color="auto"/>
            </w:tcBorders>
            <w:shd w:val="clear" w:color="auto" w:fill="auto"/>
            <w:noWrap/>
            <w:vAlign w:val="center"/>
            <w:hideMark/>
          </w:tcPr>
          <w:p w:rsidR="00F600D3" w:rsidRPr="00B17ABA" w:rsidRDefault="00F600D3" w:rsidP="00ED7C74">
            <w:pPr>
              <w:pStyle w:val="TOC1"/>
              <w:jc w:val="center"/>
              <w:rPr>
                <w:lang w:eastAsia="zh-TW"/>
              </w:rPr>
            </w:pPr>
            <w:r w:rsidRPr="00B17ABA">
              <w:rPr>
                <w:lang w:eastAsia="zh-TW"/>
              </w:rPr>
              <w:t>Embase</w:t>
            </w:r>
          </w:p>
        </w:tc>
        <w:tc>
          <w:tcPr>
            <w:tcW w:w="617" w:type="pct"/>
            <w:vMerge/>
            <w:tcBorders>
              <w:top w:val="single" w:sz="4" w:space="0" w:color="auto"/>
              <w:left w:val="single" w:sz="4" w:space="0" w:color="auto"/>
              <w:bottom w:val="double" w:sz="4" w:space="0" w:color="auto"/>
              <w:right w:val="single" w:sz="4" w:space="0" w:color="auto"/>
            </w:tcBorders>
            <w:vAlign w:val="center"/>
            <w:hideMark/>
          </w:tcPr>
          <w:p w:rsidR="00F600D3" w:rsidRPr="00B17ABA" w:rsidRDefault="00F600D3" w:rsidP="009D5FD9">
            <w:pPr>
              <w:pStyle w:val="TOC1"/>
              <w:rPr>
                <w:lang w:eastAsia="zh-TW"/>
              </w:rPr>
            </w:pPr>
          </w:p>
        </w:tc>
        <w:tc>
          <w:tcPr>
            <w:tcW w:w="643" w:type="pct"/>
            <w:vMerge/>
            <w:tcBorders>
              <w:top w:val="single" w:sz="4" w:space="0" w:color="auto"/>
              <w:left w:val="single" w:sz="4" w:space="0" w:color="auto"/>
              <w:bottom w:val="double" w:sz="4" w:space="0" w:color="auto"/>
              <w:right w:val="single" w:sz="4" w:space="0" w:color="auto"/>
            </w:tcBorders>
            <w:vAlign w:val="center"/>
            <w:hideMark/>
          </w:tcPr>
          <w:p w:rsidR="00F600D3" w:rsidRPr="00B17ABA" w:rsidRDefault="00F600D3" w:rsidP="00F600D3">
            <w:pPr>
              <w:pStyle w:val="TOC1"/>
              <w:rPr>
                <w:lang w:eastAsia="zh-TW"/>
              </w:rPr>
            </w:pPr>
          </w:p>
        </w:tc>
      </w:tr>
      <w:tr w:rsidR="00F600D3" w:rsidRPr="00B17ABA" w:rsidTr="00F600D3">
        <w:trPr>
          <w:trHeight w:val="255"/>
        </w:trPr>
        <w:tc>
          <w:tcPr>
            <w:tcW w:w="307"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1</w:t>
            </w:r>
          </w:p>
        </w:tc>
        <w:tc>
          <w:tcPr>
            <w:tcW w:w="672" w:type="pct"/>
            <w:tcBorders>
              <w:top w:val="doub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A</w:t>
            </w:r>
          </w:p>
        </w:tc>
        <w:tc>
          <w:tcPr>
            <w:tcW w:w="690" w:type="pct"/>
            <w:tcBorders>
              <w:top w:val="doub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040,041</w:t>
            </w:r>
          </w:p>
        </w:tc>
        <w:tc>
          <w:tcPr>
            <w:tcW w:w="690" w:type="pct"/>
            <w:tcBorders>
              <w:top w:val="doub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948,450</w:t>
            </w:r>
          </w:p>
        </w:tc>
        <w:tc>
          <w:tcPr>
            <w:tcW w:w="614" w:type="pct"/>
            <w:tcBorders>
              <w:top w:val="doub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858,663</w:t>
            </w:r>
          </w:p>
        </w:tc>
        <w:tc>
          <w:tcPr>
            <w:tcW w:w="767" w:type="pct"/>
            <w:tcBorders>
              <w:top w:val="doub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968,771</w:t>
            </w:r>
          </w:p>
        </w:tc>
        <w:tc>
          <w:tcPr>
            <w:tcW w:w="617" w:type="pct"/>
            <w:tcBorders>
              <w:top w:val="doub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5,815,925</w:t>
            </w:r>
          </w:p>
        </w:tc>
        <w:tc>
          <w:tcPr>
            <w:tcW w:w="643" w:type="pct"/>
            <w:vMerge w:val="restart"/>
            <w:tcBorders>
              <w:top w:val="double" w:sz="4" w:space="0" w:color="auto"/>
              <w:left w:val="nil"/>
              <w:right w:val="single" w:sz="4" w:space="0" w:color="auto"/>
            </w:tcBorders>
            <w:shd w:val="clear" w:color="auto" w:fill="auto"/>
            <w:noWrap/>
            <w:vAlign w:val="center"/>
            <w:hideMark/>
          </w:tcPr>
          <w:p w:rsidR="00F600D3" w:rsidRPr="00B17ABA" w:rsidRDefault="00F600D3" w:rsidP="00F600D3">
            <w:pPr>
              <w:pStyle w:val="TOC1"/>
              <w:jc w:val="center"/>
              <w:rPr>
                <w:lang w:eastAsia="zh-TW"/>
              </w:rPr>
            </w:pPr>
            <w:r w:rsidRPr="00B17ABA">
              <w:rPr>
                <w:lang w:eastAsia="zh-TW"/>
              </w:rPr>
              <w:t>n/a</w:t>
            </w:r>
          </w:p>
        </w:tc>
      </w:tr>
      <w:tr w:rsidR="00F600D3" w:rsidRPr="00B17ABA" w:rsidTr="00F600D3">
        <w:trPr>
          <w:trHeight w:val="236"/>
        </w:trPr>
        <w:tc>
          <w:tcPr>
            <w:tcW w:w="307" w:type="pct"/>
            <w:tcBorders>
              <w:top w:val="nil"/>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2</w:t>
            </w:r>
          </w:p>
        </w:tc>
        <w:tc>
          <w:tcPr>
            <w:tcW w:w="672"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A'</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53,400</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50,124</w:t>
            </w:r>
          </w:p>
        </w:tc>
        <w:tc>
          <w:tcPr>
            <w:tcW w:w="614"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9,409</w:t>
            </w:r>
          </w:p>
        </w:tc>
        <w:tc>
          <w:tcPr>
            <w:tcW w:w="76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0,861</w:t>
            </w:r>
          </w:p>
        </w:tc>
        <w:tc>
          <w:tcPr>
            <w:tcW w:w="61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23,794</w:t>
            </w:r>
          </w:p>
        </w:tc>
        <w:tc>
          <w:tcPr>
            <w:tcW w:w="643" w:type="pct"/>
            <w:vMerge/>
            <w:tcBorders>
              <w:left w:val="nil"/>
              <w:right w:val="single" w:sz="4" w:space="0" w:color="auto"/>
            </w:tcBorders>
            <w:shd w:val="clear" w:color="auto" w:fill="auto"/>
            <w:noWrap/>
            <w:vAlign w:val="center"/>
            <w:hideMark/>
          </w:tcPr>
          <w:p w:rsidR="00F600D3" w:rsidRPr="00B17ABA" w:rsidRDefault="00F600D3" w:rsidP="00F600D3">
            <w:pPr>
              <w:pStyle w:val="TOC1"/>
              <w:jc w:val="center"/>
              <w:rPr>
                <w:lang w:eastAsia="zh-TW"/>
              </w:rPr>
            </w:pPr>
          </w:p>
        </w:tc>
      </w:tr>
      <w:tr w:rsidR="00F600D3" w:rsidRPr="00B17ABA" w:rsidTr="00F600D3">
        <w:trPr>
          <w:trHeight w:val="186"/>
        </w:trPr>
        <w:tc>
          <w:tcPr>
            <w:tcW w:w="307" w:type="pct"/>
            <w:tcBorders>
              <w:top w:val="nil"/>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3</w:t>
            </w:r>
          </w:p>
        </w:tc>
        <w:tc>
          <w:tcPr>
            <w:tcW w:w="672"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A''</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77,965</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80,102</w:t>
            </w:r>
          </w:p>
        </w:tc>
        <w:tc>
          <w:tcPr>
            <w:tcW w:w="614"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30,134</w:t>
            </w:r>
          </w:p>
        </w:tc>
        <w:tc>
          <w:tcPr>
            <w:tcW w:w="76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38,284</w:t>
            </w:r>
          </w:p>
        </w:tc>
        <w:tc>
          <w:tcPr>
            <w:tcW w:w="61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26,485</w:t>
            </w:r>
          </w:p>
        </w:tc>
        <w:tc>
          <w:tcPr>
            <w:tcW w:w="643" w:type="pct"/>
            <w:vMerge/>
            <w:tcBorders>
              <w:left w:val="nil"/>
              <w:right w:val="single" w:sz="4" w:space="0" w:color="auto"/>
            </w:tcBorders>
            <w:shd w:val="clear" w:color="auto" w:fill="auto"/>
            <w:noWrap/>
            <w:vAlign w:val="center"/>
            <w:hideMark/>
          </w:tcPr>
          <w:p w:rsidR="00F600D3" w:rsidRPr="00B17ABA" w:rsidRDefault="00F600D3" w:rsidP="00F600D3">
            <w:pPr>
              <w:pStyle w:val="TOC1"/>
              <w:jc w:val="center"/>
              <w:rPr>
                <w:lang w:eastAsia="zh-TW"/>
              </w:rPr>
            </w:pPr>
          </w:p>
        </w:tc>
      </w:tr>
      <w:tr w:rsidR="00F600D3" w:rsidRPr="00B17ABA" w:rsidTr="00F600D3">
        <w:trPr>
          <w:trHeight w:val="255"/>
        </w:trPr>
        <w:tc>
          <w:tcPr>
            <w:tcW w:w="307" w:type="pct"/>
            <w:tcBorders>
              <w:top w:val="nil"/>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4</w:t>
            </w:r>
          </w:p>
        </w:tc>
        <w:tc>
          <w:tcPr>
            <w:tcW w:w="672"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B</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585,439</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684,764</w:t>
            </w:r>
          </w:p>
        </w:tc>
        <w:tc>
          <w:tcPr>
            <w:tcW w:w="614"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09,279</w:t>
            </w:r>
          </w:p>
        </w:tc>
        <w:tc>
          <w:tcPr>
            <w:tcW w:w="76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18,667</w:t>
            </w:r>
          </w:p>
        </w:tc>
        <w:tc>
          <w:tcPr>
            <w:tcW w:w="61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498,149</w:t>
            </w:r>
          </w:p>
        </w:tc>
        <w:tc>
          <w:tcPr>
            <w:tcW w:w="643" w:type="pct"/>
            <w:vMerge/>
            <w:tcBorders>
              <w:left w:val="nil"/>
              <w:right w:val="single" w:sz="4" w:space="0" w:color="auto"/>
            </w:tcBorders>
            <w:shd w:val="clear" w:color="auto" w:fill="auto"/>
            <w:noWrap/>
            <w:vAlign w:val="center"/>
            <w:hideMark/>
          </w:tcPr>
          <w:p w:rsidR="00F600D3" w:rsidRPr="00B17ABA" w:rsidRDefault="00F600D3" w:rsidP="00F600D3">
            <w:pPr>
              <w:pStyle w:val="TOC1"/>
              <w:jc w:val="center"/>
              <w:rPr>
                <w:lang w:eastAsia="zh-TW"/>
              </w:rPr>
            </w:pPr>
          </w:p>
        </w:tc>
      </w:tr>
      <w:tr w:rsidR="00F600D3" w:rsidRPr="00B17ABA" w:rsidTr="00F600D3">
        <w:trPr>
          <w:trHeight w:val="255"/>
        </w:trPr>
        <w:tc>
          <w:tcPr>
            <w:tcW w:w="307" w:type="pct"/>
            <w:tcBorders>
              <w:top w:val="nil"/>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5</w:t>
            </w:r>
          </w:p>
        </w:tc>
        <w:tc>
          <w:tcPr>
            <w:tcW w:w="672"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B'</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72,268</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33,930</w:t>
            </w:r>
          </w:p>
        </w:tc>
        <w:tc>
          <w:tcPr>
            <w:tcW w:w="614"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5,113</w:t>
            </w:r>
          </w:p>
        </w:tc>
        <w:tc>
          <w:tcPr>
            <w:tcW w:w="76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5,061</w:t>
            </w:r>
          </w:p>
        </w:tc>
        <w:tc>
          <w:tcPr>
            <w:tcW w:w="61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456,372</w:t>
            </w:r>
          </w:p>
        </w:tc>
        <w:tc>
          <w:tcPr>
            <w:tcW w:w="643" w:type="pct"/>
            <w:vMerge/>
            <w:tcBorders>
              <w:left w:val="nil"/>
              <w:right w:val="single" w:sz="4" w:space="0" w:color="auto"/>
            </w:tcBorders>
            <w:shd w:val="clear" w:color="auto" w:fill="auto"/>
            <w:noWrap/>
            <w:vAlign w:val="center"/>
            <w:hideMark/>
          </w:tcPr>
          <w:p w:rsidR="00F600D3" w:rsidRPr="00B17ABA" w:rsidRDefault="00F600D3" w:rsidP="00F600D3">
            <w:pPr>
              <w:pStyle w:val="TOC1"/>
              <w:jc w:val="center"/>
              <w:rPr>
                <w:lang w:eastAsia="zh-TW"/>
              </w:rPr>
            </w:pPr>
          </w:p>
        </w:tc>
      </w:tr>
      <w:tr w:rsidR="00F600D3" w:rsidRPr="00B17ABA" w:rsidTr="00F600D3">
        <w:trPr>
          <w:trHeight w:val="255"/>
        </w:trPr>
        <w:tc>
          <w:tcPr>
            <w:tcW w:w="307" w:type="pct"/>
            <w:tcBorders>
              <w:top w:val="nil"/>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6</w:t>
            </w:r>
          </w:p>
        </w:tc>
        <w:tc>
          <w:tcPr>
            <w:tcW w:w="672"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C</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064,178</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222,123</w:t>
            </w:r>
          </w:p>
        </w:tc>
        <w:tc>
          <w:tcPr>
            <w:tcW w:w="614"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961,438</w:t>
            </w:r>
          </w:p>
        </w:tc>
        <w:tc>
          <w:tcPr>
            <w:tcW w:w="76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157,020</w:t>
            </w:r>
          </w:p>
        </w:tc>
        <w:tc>
          <w:tcPr>
            <w:tcW w:w="61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6,404,759</w:t>
            </w:r>
          </w:p>
        </w:tc>
        <w:tc>
          <w:tcPr>
            <w:tcW w:w="643" w:type="pct"/>
            <w:vMerge/>
            <w:tcBorders>
              <w:left w:val="nil"/>
              <w:right w:val="single" w:sz="4" w:space="0" w:color="auto"/>
            </w:tcBorders>
            <w:shd w:val="clear" w:color="auto" w:fill="auto"/>
            <w:noWrap/>
            <w:vAlign w:val="center"/>
            <w:hideMark/>
          </w:tcPr>
          <w:p w:rsidR="00F600D3" w:rsidRPr="00B17ABA" w:rsidRDefault="00F600D3" w:rsidP="00F600D3">
            <w:pPr>
              <w:pStyle w:val="TOC1"/>
              <w:jc w:val="center"/>
              <w:rPr>
                <w:lang w:eastAsia="zh-TW"/>
              </w:rPr>
            </w:pPr>
          </w:p>
        </w:tc>
      </w:tr>
      <w:tr w:rsidR="00F600D3" w:rsidRPr="00B17ABA" w:rsidTr="00F600D3">
        <w:trPr>
          <w:trHeight w:val="255"/>
        </w:trPr>
        <w:tc>
          <w:tcPr>
            <w:tcW w:w="307" w:type="pct"/>
            <w:tcBorders>
              <w:top w:val="nil"/>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7</w:t>
            </w:r>
          </w:p>
        </w:tc>
        <w:tc>
          <w:tcPr>
            <w:tcW w:w="672"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A∩B</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25,449</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19,961</w:t>
            </w:r>
          </w:p>
        </w:tc>
        <w:tc>
          <w:tcPr>
            <w:tcW w:w="614"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0,703</w:t>
            </w:r>
          </w:p>
        </w:tc>
        <w:tc>
          <w:tcPr>
            <w:tcW w:w="76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2,356</w:t>
            </w:r>
          </w:p>
        </w:tc>
        <w:tc>
          <w:tcPr>
            <w:tcW w:w="61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88,469</w:t>
            </w:r>
          </w:p>
        </w:tc>
        <w:tc>
          <w:tcPr>
            <w:tcW w:w="643" w:type="pct"/>
            <w:vMerge/>
            <w:tcBorders>
              <w:left w:val="nil"/>
              <w:right w:val="single" w:sz="4" w:space="0" w:color="auto"/>
            </w:tcBorders>
            <w:shd w:val="clear" w:color="auto" w:fill="auto"/>
            <w:noWrap/>
            <w:vAlign w:val="center"/>
            <w:hideMark/>
          </w:tcPr>
          <w:p w:rsidR="00F600D3" w:rsidRPr="00B17ABA" w:rsidRDefault="00F600D3" w:rsidP="00F600D3">
            <w:pPr>
              <w:pStyle w:val="TOC1"/>
              <w:jc w:val="center"/>
              <w:rPr>
                <w:lang w:eastAsia="zh-TW"/>
              </w:rPr>
            </w:pPr>
          </w:p>
        </w:tc>
      </w:tr>
      <w:tr w:rsidR="00F600D3" w:rsidRPr="00B17ABA" w:rsidTr="00F600D3">
        <w:trPr>
          <w:trHeight w:val="255"/>
        </w:trPr>
        <w:tc>
          <w:tcPr>
            <w:tcW w:w="307" w:type="pct"/>
            <w:tcBorders>
              <w:top w:val="nil"/>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8</w:t>
            </w:r>
          </w:p>
        </w:tc>
        <w:tc>
          <w:tcPr>
            <w:tcW w:w="672"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A'∩B'</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6,011</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7,653</w:t>
            </w:r>
          </w:p>
        </w:tc>
        <w:tc>
          <w:tcPr>
            <w:tcW w:w="614"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48</w:t>
            </w:r>
          </w:p>
        </w:tc>
        <w:tc>
          <w:tcPr>
            <w:tcW w:w="76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254</w:t>
            </w:r>
          </w:p>
        </w:tc>
        <w:tc>
          <w:tcPr>
            <w:tcW w:w="61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4,166</w:t>
            </w:r>
          </w:p>
        </w:tc>
        <w:tc>
          <w:tcPr>
            <w:tcW w:w="643" w:type="pct"/>
            <w:vMerge/>
            <w:tcBorders>
              <w:left w:val="nil"/>
              <w:right w:val="single" w:sz="4" w:space="0" w:color="auto"/>
            </w:tcBorders>
            <w:shd w:val="clear" w:color="auto" w:fill="auto"/>
            <w:noWrap/>
            <w:vAlign w:val="center"/>
            <w:hideMark/>
          </w:tcPr>
          <w:p w:rsidR="00F600D3" w:rsidRPr="00B17ABA" w:rsidRDefault="00F600D3" w:rsidP="00F600D3">
            <w:pPr>
              <w:pStyle w:val="TOC1"/>
              <w:jc w:val="center"/>
              <w:rPr>
                <w:lang w:eastAsia="zh-TW"/>
              </w:rPr>
            </w:pPr>
          </w:p>
        </w:tc>
      </w:tr>
      <w:tr w:rsidR="00F600D3" w:rsidRPr="00B17ABA" w:rsidTr="00F600D3">
        <w:trPr>
          <w:trHeight w:val="255"/>
        </w:trPr>
        <w:tc>
          <w:tcPr>
            <w:tcW w:w="307" w:type="pct"/>
            <w:tcBorders>
              <w:top w:val="nil"/>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9</w:t>
            </w:r>
          </w:p>
        </w:tc>
        <w:tc>
          <w:tcPr>
            <w:tcW w:w="672"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A''∩B'</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6,170</w:t>
            </w:r>
          </w:p>
        </w:tc>
        <w:tc>
          <w:tcPr>
            <w:tcW w:w="690"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7,817</w:t>
            </w:r>
          </w:p>
        </w:tc>
        <w:tc>
          <w:tcPr>
            <w:tcW w:w="614"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307</w:t>
            </w:r>
          </w:p>
        </w:tc>
        <w:tc>
          <w:tcPr>
            <w:tcW w:w="76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341</w:t>
            </w:r>
          </w:p>
        </w:tc>
        <w:tc>
          <w:tcPr>
            <w:tcW w:w="617" w:type="pct"/>
            <w:tcBorders>
              <w:top w:val="nil"/>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4,635</w:t>
            </w:r>
          </w:p>
        </w:tc>
        <w:tc>
          <w:tcPr>
            <w:tcW w:w="643" w:type="pct"/>
            <w:vMerge/>
            <w:tcBorders>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center"/>
              <w:rPr>
                <w:lang w:eastAsia="zh-TW"/>
              </w:rPr>
            </w:pPr>
          </w:p>
        </w:tc>
      </w:tr>
      <w:tr w:rsidR="00F600D3" w:rsidRPr="00B17ABA" w:rsidTr="00F600D3">
        <w:trPr>
          <w:trHeight w:val="255"/>
        </w:trPr>
        <w:tc>
          <w:tcPr>
            <w:tcW w:w="3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10</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A∩B∩C</w:t>
            </w:r>
          </w:p>
        </w:tc>
        <w:tc>
          <w:tcPr>
            <w:tcW w:w="690"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51,068</w:t>
            </w:r>
          </w:p>
        </w:tc>
        <w:tc>
          <w:tcPr>
            <w:tcW w:w="690"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47,774</w:t>
            </w: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6,414</w:t>
            </w:r>
          </w:p>
        </w:tc>
        <w:tc>
          <w:tcPr>
            <w:tcW w:w="767"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6,877</w:t>
            </w:r>
          </w:p>
        </w:tc>
        <w:tc>
          <w:tcPr>
            <w:tcW w:w="617"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12,133</w:t>
            </w:r>
          </w:p>
        </w:tc>
        <w:tc>
          <w:tcPr>
            <w:tcW w:w="643"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center"/>
              <w:rPr>
                <w:lang w:eastAsia="zh-TW"/>
              </w:rPr>
            </w:pPr>
            <w:r w:rsidRPr="00B17ABA">
              <w:rPr>
                <w:lang w:eastAsia="zh-TW"/>
              </w:rPr>
              <w:t>9/9</w:t>
            </w:r>
          </w:p>
        </w:tc>
      </w:tr>
      <w:tr w:rsidR="00F600D3" w:rsidRPr="00B17ABA" w:rsidTr="00F600D3">
        <w:trPr>
          <w:trHeight w:val="255"/>
        </w:trPr>
        <w:tc>
          <w:tcPr>
            <w:tcW w:w="3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00D3" w:rsidRPr="00B17ABA" w:rsidRDefault="00F600D3" w:rsidP="009D5FD9">
            <w:pPr>
              <w:pStyle w:val="TOC1"/>
              <w:jc w:val="both"/>
              <w:rPr>
                <w:lang w:eastAsia="zh-TW"/>
              </w:rPr>
            </w:pPr>
            <w:r w:rsidRPr="00B17ABA">
              <w:rPr>
                <w:lang w:eastAsia="zh-TW"/>
              </w:rPr>
              <w:t>11</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rPr>
                <w:lang w:eastAsia="zh-TW"/>
              </w:rPr>
            </w:pPr>
            <w:r w:rsidRPr="00B17ABA">
              <w:rPr>
                <w:lang w:eastAsia="zh-TW"/>
              </w:rPr>
              <w:t>A'∩B'∩C</w:t>
            </w:r>
          </w:p>
        </w:tc>
        <w:tc>
          <w:tcPr>
            <w:tcW w:w="690"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4,339</w:t>
            </w:r>
          </w:p>
        </w:tc>
        <w:tc>
          <w:tcPr>
            <w:tcW w:w="690"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5,394</w:t>
            </w: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58</w:t>
            </w:r>
          </w:p>
        </w:tc>
        <w:tc>
          <w:tcPr>
            <w:tcW w:w="767"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52</w:t>
            </w:r>
          </w:p>
        </w:tc>
        <w:tc>
          <w:tcPr>
            <w:tcW w:w="617"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right"/>
              <w:rPr>
                <w:lang w:eastAsia="zh-TW"/>
              </w:rPr>
            </w:pPr>
            <w:r w:rsidRPr="00B17ABA">
              <w:rPr>
                <w:lang w:eastAsia="zh-TW"/>
              </w:rPr>
              <w:t>10,043</w:t>
            </w:r>
          </w:p>
        </w:tc>
        <w:tc>
          <w:tcPr>
            <w:tcW w:w="643" w:type="pct"/>
            <w:tcBorders>
              <w:top w:val="single" w:sz="4" w:space="0" w:color="auto"/>
              <w:left w:val="nil"/>
              <w:bottom w:val="single" w:sz="4" w:space="0" w:color="auto"/>
              <w:right w:val="single" w:sz="4" w:space="0" w:color="auto"/>
            </w:tcBorders>
            <w:shd w:val="clear" w:color="auto" w:fill="auto"/>
            <w:noWrap/>
            <w:vAlign w:val="center"/>
            <w:hideMark/>
          </w:tcPr>
          <w:p w:rsidR="00F600D3" w:rsidRPr="00B17ABA" w:rsidRDefault="00F600D3" w:rsidP="00F600D3">
            <w:pPr>
              <w:pStyle w:val="TOC1"/>
              <w:jc w:val="center"/>
              <w:rPr>
                <w:lang w:eastAsia="zh-TW"/>
              </w:rPr>
            </w:pPr>
            <w:r w:rsidRPr="00B17ABA">
              <w:rPr>
                <w:lang w:eastAsia="zh-TW"/>
              </w:rPr>
              <w:t>6/9</w:t>
            </w:r>
          </w:p>
        </w:tc>
      </w:tr>
      <w:tr w:rsidR="00F600D3" w:rsidRPr="00B17ABA" w:rsidTr="00F600D3">
        <w:trPr>
          <w:trHeight w:val="255"/>
        </w:trPr>
        <w:tc>
          <w:tcPr>
            <w:tcW w:w="307"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rsidR="00F600D3" w:rsidRPr="00B17ABA" w:rsidRDefault="00F600D3" w:rsidP="009D5FD9">
            <w:pPr>
              <w:pStyle w:val="TOC1"/>
              <w:jc w:val="both"/>
              <w:rPr>
                <w:lang w:eastAsia="zh-TW"/>
              </w:rPr>
            </w:pPr>
            <w:r w:rsidRPr="00B17ABA">
              <w:rPr>
                <w:lang w:eastAsia="zh-TW"/>
              </w:rPr>
              <w:t>12</w:t>
            </w:r>
          </w:p>
        </w:tc>
        <w:tc>
          <w:tcPr>
            <w:tcW w:w="672" w:type="pct"/>
            <w:tcBorders>
              <w:top w:val="nil"/>
              <w:left w:val="nil"/>
              <w:bottom w:val="single" w:sz="4" w:space="0" w:color="auto"/>
              <w:right w:val="single" w:sz="4" w:space="0" w:color="auto"/>
            </w:tcBorders>
            <w:shd w:val="clear" w:color="auto" w:fill="D9D9D9" w:themeFill="background1" w:themeFillShade="D9"/>
            <w:noWrap/>
            <w:vAlign w:val="center"/>
            <w:hideMark/>
          </w:tcPr>
          <w:p w:rsidR="00F600D3" w:rsidRPr="00B17ABA" w:rsidRDefault="00F600D3" w:rsidP="00F600D3">
            <w:pPr>
              <w:pStyle w:val="TOC1"/>
              <w:rPr>
                <w:lang w:eastAsia="zh-TW"/>
              </w:rPr>
            </w:pPr>
            <w:r w:rsidRPr="00B17ABA">
              <w:rPr>
                <w:lang w:eastAsia="zh-TW"/>
              </w:rPr>
              <w:t>A''∩B'∩C</w:t>
            </w:r>
          </w:p>
        </w:tc>
        <w:tc>
          <w:tcPr>
            <w:tcW w:w="690" w:type="pct"/>
            <w:tcBorders>
              <w:top w:val="nil"/>
              <w:left w:val="nil"/>
              <w:bottom w:val="single" w:sz="4" w:space="0" w:color="auto"/>
              <w:right w:val="single" w:sz="4" w:space="0" w:color="auto"/>
            </w:tcBorders>
            <w:shd w:val="clear" w:color="auto" w:fill="D9D9D9" w:themeFill="background1" w:themeFillShade="D9"/>
            <w:noWrap/>
            <w:vAlign w:val="center"/>
            <w:hideMark/>
          </w:tcPr>
          <w:p w:rsidR="00F600D3" w:rsidRPr="00B17ABA" w:rsidRDefault="00F600D3" w:rsidP="00F600D3">
            <w:pPr>
              <w:pStyle w:val="TOC1"/>
              <w:jc w:val="right"/>
              <w:rPr>
                <w:lang w:eastAsia="zh-TW"/>
              </w:rPr>
            </w:pPr>
            <w:r w:rsidRPr="00B17ABA">
              <w:rPr>
                <w:lang w:eastAsia="zh-TW"/>
              </w:rPr>
              <w:t>4,342</w:t>
            </w:r>
          </w:p>
        </w:tc>
        <w:tc>
          <w:tcPr>
            <w:tcW w:w="690" w:type="pct"/>
            <w:tcBorders>
              <w:top w:val="nil"/>
              <w:left w:val="nil"/>
              <w:bottom w:val="single" w:sz="4" w:space="0" w:color="auto"/>
              <w:right w:val="single" w:sz="4" w:space="0" w:color="auto"/>
            </w:tcBorders>
            <w:shd w:val="clear" w:color="auto" w:fill="D9D9D9" w:themeFill="background1" w:themeFillShade="D9"/>
            <w:vAlign w:val="center"/>
            <w:hideMark/>
          </w:tcPr>
          <w:p w:rsidR="00F600D3" w:rsidRPr="00B17ABA" w:rsidRDefault="00F600D3" w:rsidP="00F600D3">
            <w:pPr>
              <w:pStyle w:val="TOC1"/>
              <w:jc w:val="right"/>
              <w:rPr>
                <w:lang w:eastAsia="zh-TW"/>
              </w:rPr>
            </w:pPr>
            <w:r w:rsidRPr="00B17ABA">
              <w:rPr>
                <w:lang w:eastAsia="zh-TW"/>
              </w:rPr>
              <w:t>5,834</w:t>
            </w:r>
          </w:p>
        </w:tc>
        <w:tc>
          <w:tcPr>
            <w:tcW w:w="614" w:type="pct"/>
            <w:tcBorders>
              <w:top w:val="nil"/>
              <w:left w:val="nil"/>
              <w:bottom w:val="single" w:sz="4" w:space="0" w:color="auto"/>
              <w:right w:val="single" w:sz="4" w:space="0" w:color="auto"/>
            </w:tcBorders>
            <w:shd w:val="clear" w:color="auto" w:fill="D9D9D9" w:themeFill="background1" w:themeFillShade="D9"/>
            <w:vAlign w:val="center"/>
            <w:hideMark/>
          </w:tcPr>
          <w:p w:rsidR="00F600D3" w:rsidRPr="00B17ABA" w:rsidRDefault="00F600D3" w:rsidP="00F600D3">
            <w:pPr>
              <w:pStyle w:val="TOC1"/>
              <w:jc w:val="right"/>
              <w:rPr>
                <w:lang w:eastAsia="zh-TW"/>
              </w:rPr>
            </w:pPr>
            <w:r w:rsidRPr="00B17ABA">
              <w:rPr>
                <w:lang w:eastAsia="zh-TW"/>
              </w:rPr>
              <w:t>182</w:t>
            </w:r>
          </w:p>
        </w:tc>
        <w:tc>
          <w:tcPr>
            <w:tcW w:w="767" w:type="pct"/>
            <w:tcBorders>
              <w:top w:val="nil"/>
              <w:left w:val="nil"/>
              <w:bottom w:val="single" w:sz="4" w:space="0" w:color="auto"/>
              <w:right w:val="single" w:sz="4" w:space="0" w:color="auto"/>
            </w:tcBorders>
            <w:shd w:val="clear" w:color="auto" w:fill="D9D9D9" w:themeFill="background1" w:themeFillShade="D9"/>
            <w:noWrap/>
            <w:vAlign w:val="center"/>
            <w:hideMark/>
          </w:tcPr>
          <w:p w:rsidR="00F600D3" w:rsidRPr="00B17ABA" w:rsidRDefault="00F600D3" w:rsidP="00F600D3">
            <w:pPr>
              <w:pStyle w:val="TOC1"/>
              <w:jc w:val="right"/>
              <w:rPr>
                <w:lang w:eastAsia="zh-TW"/>
              </w:rPr>
            </w:pPr>
            <w:r w:rsidRPr="00B17ABA">
              <w:rPr>
                <w:lang w:eastAsia="zh-TW"/>
              </w:rPr>
              <w:t>159</w:t>
            </w:r>
          </w:p>
        </w:tc>
        <w:tc>
          <w:tcPr>
            <w:tcW w:w="617" w:type="pct"/>
            <w:tcBorders>
              <w:top w:val="nil"/>
              <w:left w:val="nil"/>
              <w:bottom w:val="single" w:sz="4" w:space="0" w:color="auto"/>
              <w:right w:val="single" w:sz="4" w:space="0" w:color="auto"/>
            </w:tcBorders>
            <w:shd w:val="clear" w:color="auto" w:fill="D9D9D9" w:themeFill="background1" w:themeFillShade="D9"/>
            <w:noWrap/>
            <w:vAlign w:val="center"/>
            <w:hideMark/>
          </w:tcPr>
          <w:p w:rsidR="00F600D3" w:rsidRPr="00B17ABA" w:rsidRDefault="00F600D3" w:rsidP="00F600D3">
            <w:pPr>
              <w:pStyle w:val="TOC1"/>
              <w:jc w:val="right"/>
              <w:rPr>
                <w:lang w:eastAsia="zh-TW"/>
              </w:rPr>
            </w:pPr>
            <w:r w:rsidRPr="00B17ABA">
              <w:rPr>
                <w:lang w:eastAsia="zh-TW"/>
              </w:rPr>
              <w:t>10,517</w:t>
            </w:r>
          </w:p>
        </w:tc>
        <w:tc>
          <w:tcPr>
            <w:tcW w:w="643" w:type="pct"/>
            <w:tcBorders>
              <w:top w:val="nil"/>
              <w:left w:val="nil"/>
              <w:bottom w:val="single" w:sz="4" w:space="0" w:color="auto"/>
              <w:right w:val="single" w:sz="4" w:space="0" w:color="auto"/>
            </w:tcBorders>
            <w:shd w:val="clear" w:color="auto" w:fill="D9D9D9" w:themeFill="background1" w:themeFillShade="D9"/>
            <w:noWrap/>
            <w:vAlign w:val="center"/>
            <w:hideMark/>
          </w:tcPr>
          <w:p w:rsidR="00F600D3" w:rsidRPr="00B17ABA" w:rsidRDefault="00F600D3" w:rsidP="00F600D3">
            <w:pPr>
              <w:pStyle w:val="TOC1"/>
              <w:jc w:val="center"/>
              <w:rPr>
                <w:lang w:eastAsia="zh-TW"/>
              </w:rPr>
            </w:pPr>
            <w:r w:rsidRPr="00B17ABA">
              <w:rPr>
                <w:lang w:eastAsia="zh-TW"/>
              </w:rPr>
              <w:t>9/9</w:t>
            </w:r>
          </w:p>
        </w:tc>
      </w:tr>
    </w:tbl>
    <w:p w:rsidR="00F600D3" w:rsidRPr="00B17ABA" w:rsidRDefault="00F600D3" w:rsidP="00344BC1">
      <w:pPr>
        <w:pStyle w:val="TOC2"/>
      </w:pPr>
      <w:r w:rsidRPr="00B17ABA">
        <w:t>1) Duplication is not excluded.</w:t>
      </w:r>
    </w:p>
    <w:p w:rsidR="00F600D3" w:rsidRPr="00B17ABA" w:rsidRDefault="00F600D3" w:rsidP="00344BC1">
      <w:pPr>
        <w:pStyle w:val="TOC2"/>
      </w:pPr>
      <w:r w:rsidRPr="00B17ABA">
        <w:t xml:space="preserve">2) </w:t>
      </w:r>
      <w:r w:rsidRPr="00B17ABA">
        <w:rPr>
          <w:rFonts w:hint="eastAsia"/>
        </w:rPr>
        <w:t xml:space="preserve">The number of </w:t>
      </w:r>
      <w:r w:rsidRPr="00B17ABA">
        <w:rPr>
          <w:lang w:eastAsia="zh-TW"/>
        </w:rPr>
        <w:t>target papers</w:t>
      </w:r>
      <w:r w:rsidRPr="00B17ABA">
        <w:rPr>
          <w:rFonts w:hint="eastAsia"/>
        </w:rPr>
        <w:t xml:space="preserve"> retrieved in the search stage </w:t>
      </w:r>
      <w:r w:rsidRPr="00B17ABA">
        <w:rPr>
          <w:lang w:eastAsia="zh-TW"/>
        </w:rPr>
        <w:t>/</w:t>
      </w:r>
      <w:r w:rsidRPr="00B17ABA">
        <w:rPr>
          <w:rFonts w:hint="eastAsia"/>
        </w:rPr>
        <w:t xml:space="preserve"> the number of </w:t>
      </w:r>
      <w:r w:rsidRPr="00B17ABA">
        <w:rPr>
          <w:lang w:eastAsia="zh-TW"/>
        </w:rPr>
        <w:t>target papers</w:t>
      </w:r>
      <w:r w:rsidRPr="00B17ABA">
        <w:rPr>
          <w:rFonts w:hint="eastAsia"/>
        </w:rPr>
        <w:t>.</w:t>
      </w:r>
    </w:p>
    <w:p w:rsidR="00F600D3" w:rsidRPr="00B17ABA" w:rsidRDefault="00F600D3" w:rsidP="00344BC1">
      <w:pPr>
        <w:pStyle w:val="TOC2"/>
      </w:pPr>
      <w:r w:rsidRPr="00B17ABA">
        <w:rPr>
          <w:rFonts w:hint="eastAsia"/>
        </w:rPr>
        <w:t>3)</w:t>
      </w:r>
      <w:r w:rsidRPr="00B17ABA">
        <w:t xml:space="preserve"> The search strategy in grey is the final search strategy.</w:t>
      </w:r>
    </w:p>
    <w:p w:rsidR="00F600D3" w:rsidRPr="00B17ABA" w:rsidRDefault="00F600D3" w:rsidP="00F600D3">
      <w:pPr>
        <w:jc w:val="both"/>
        <w:rPr>
          <w:lang w:eastAsia="ko-KR"/>
        </w:rPr>
      </w:pPr>
    </w:p>
    <w:p w:rsidR="00F600D3" w:rsidRPr="00B17ABA" w:rsidRDefault="00F600D3" w:rsidP="00F600D3">
      <w:pPr>
        <w:keepNext/>
        <w:ind w:firstLine="0"/>
        <w:contextualSpacing/>
        <w:jc w:val="center"/>
      </w:pPr>
      <w:r w:rsidRPr="00B17ABA">
        <w:rPr>
          <w:noProof/>
          <w:lang w:eastAsia="ko-KR"/>
        </w:rPr>
        <w:lastRenderedPageBreak/>
        <w:drawing>
          <wp:inline distT="0" distB="0" distL="0" distR="0" wp14:anchorId="54E47F36" wp14:editId="5CF128C3">
            <wp:extent cx="3990975" cy="426982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3.tif"/>
                    <pic:cNvPicPr/>
                  </pic:nvPicPr>
                  <pic:blipFill>
                    <a:blip r:embed="rId21">
                      <a:extLst>
                        <a:ext uri="{28A0092B-C50C-407E-A947-70E740481C1C}">
                          <a14:useLocalDpi xmlns:a14="http://schemas.microsoft.com/office/drawing/2010/main" val="0"/>
                        </a:ext>
                      </a:extLst>
                    </a:blip>
                    <a:stretch>
                      <a:fillRect/>
                    </a:stretch>
                  </pic:blipFill>
                  <pic:spPr>
                    <a:xfrm>
                      <a:off x="0" y="0"/>
                      <a:ext cx="3990975" cy="4269821"/>
                    </a:xfrm>
                    <a:prstGeom prst="rect">
                      <a:avLst/>
                    </a:prstGeom>
                  </pic:spPr>
                </pic:pic>
              </a:graphicData>
            </a:graphic>
          </wp:inline>
        </w:drawing>
      </w:r>
    </w:p>
    <w:p w:rsidR="00F600D3" w:rsidRPr="00B17ABA" w:rsidRDefault="00F600D3" w:rsidP="00F600D3">
      <w:pPr>
        <w:pStyle w:val="Caption"/>
        <w:jc w:val="center"/>
      </w:pPr>
      <w:bookmarkStart w:id="65" w:name="_Ref423083614"/>
      <w:bookmarkStart w:id="66" w:name="_Toc426019126"/>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2</w:t>
        </w:r>
      </w:fldSimple>
      <w:bookmarkEnd w:id="65"/>
      <w:r w:rsidRPr="00B17ABA">
        <w:t>. Flow-chart of study selection</w:t>
      </w:r>
      <w:bookmarkEnd w:id="66"/>
    </w:p>
    <w:p w:rsidR="0002237F" w:rsidRPr="00B17ABA" w:rsidRDefault="0002237F" w:rsidP="00F600D3">
      <w:pPr>
        <w:jc w:val="both"/>
      </w:pPr>
    </w:p>
    <w:p w:rsidR="00F600D3" w:rsidRPr="00B17ABA" w:rsidRDefault="00F600D3" w:rsidP="00F600D3">
      <w:pPr>
        <w:jc w:val="both"/>
      </w:pPr>
      <w:r w:rsidRPr="00B17ABA">
        <w:t>Based on the information in the title and abstract, these 512 studies were classified according to the heuristic and optimisation method(s) used. The method</w:t>
      </w:r>
      <w:r w:rsidRPr="00B17ABA">
        <w:rPr>
          <w:rFonts w:eastAsia="Malgun Gothic" w:hint="eastAsia"/>
          <w:lang w:eastAsia="ko-KR"/>
        </w:rPr>
        <w:t>s were divided into</w:t>
      </w:r>
      <w:r w:rsidRPr="00B17ABA">
        <w:rPr>
          <w:rFonts w:eastAsia="Malgun Gothic"/>
          <w:lang w:eastAsia="ko-KR"/>
        </w:rPr>
        <w:t xml:space="preserve"> </w:t>
      </w:r>
      <w:r w:rsidRPr="00B17ABA">
        <w:t>two broad categories</w:t>
      </w:r>
      <w:r w:rsidR="003A2511" w:rsidRPr="00B17ABA">
        <w:t>,</w:t>
      </w:r>
      <w:r w:rsidRPr="00B17ABA">
        <w:t xml:space="preserve"> which </w:t>
      </w:r>
      <w:r w:rsidRPr="00B17ABA">
        <w:rPr>
          <w:rFonts w:eastAsia="Malgun Gothic" w:hint="eastAsia"/>
          <w:lang w:eastAsia="ko-KR"/>
        </w:rPr>
        <w:t>were</w:t>
      </w:r>
      <w:r w:rsidRPr="00B17ABA">
        <w:t xml:space="preserve"> mathematical programming and </w:t>
      </w:r>
      <w:r w:rsidRPr="00B17ABA">
        <w:rPr>
          <w:rFonts w:eastAsia="Malgun Gothic"/>
          <w:lang w:eastAsia="ko-KR"/>
        </w:rPr>
        <w:t>heuristics. For the classification, m</w:t>
      </w:r>
      <w:r w:rsidRPr="00B17ABA">
        <w:rPr>
          <w:bCs/>
        </w:rPr>
        <w:t xml:space="preserve">athematical programming was defined as the exact algorithm as it guarantees to find the global optimal solution </w:t>
      </w:r>
      <w:r w:rsidRPr="00B17ABA">
        <w:rPr>
          <w:lang w:eastAsia="ko-KR"/>
        </w:rPr>
        <w:t>where the benefit or the constraints can be described as the functions of certain decision variables. In contrast, heuristics were defined as the approximate method</w:t>
      </w:r>
      <w:r w:rsidR="003A2511" w:rsidRPr="00B17ABA">
        <w:rPr>
          <w:lang w:eastAsia="ko-KR"/>
        </w:rPr>
        <w:t>,</w:t>
      </w:r>
      <w:r w:rsidRPr="00B17ABA">
        <w:rPr>
          <w:lang w:eastAsia="ko-KR"/>
        </w:rPr>
        <w:t xml:space="preserve"> which identifies an optimal or near optimal solutions using a subjective heuristic rule. </w:t>
      </w:r>
    </w:p>
    <w:p w:rsidR="00F600D3" w:rsidRPr="00B17ABA" w:rsidRDefault="00F600D3" w:rsidP="00F76ADC">
      <w:pPr>
        <w:jc w:val="both"/>
      </w:pPr>
      <w:r w:rsidRPr="00B17ABA">
        <w:rPr>
          <w:rFonts w:eastAsia="Malgun Gothic"/>
          <w:lang w:eastAsia="ko-KR"/>
        </w:rPr>
        <w:t xml:space="preserve">In the review stage, heuristics were further divided into </w:t>
      </w:r>
      <w:r w:rsidRPr="00B17ABA">
        <w:t>constructive methods, local search method</w:t>
      </w:r>
      <w:r w:rsidRPr="00B17ABA">
        <w:rPr>
          <w:rFonts w:eastAsia="Malgun Gothic" w:hint="eastAsia"/>
          <w:lang w:eastAsia="ko-KR"/>
        </w:rPr>
        <w:t>s</w:t>
      </w:r>
      <w:r w:rsidRPr="00B17ABA">
        <w:rPr>
          <w:rFonts w:eastAsia="Malgun Gothic"/>
          <w:lang w:eastAsia="ko-KR"/>
        </w:rPr>
        <w:t xml:space="preserve"> and other heuristic methods</w:t>
      </w:r>
      <w:r w:rsidRPr="00B17ABA">
        <w:t>. T</w:t>
      </w:r>
      <w:r w:rsidRPr="00B17ABA">
        <w:rPr>
          <w:rFonts w:cstheme="majorBidi"/>
        </w:rPr>
        <w:t xml:space="preserve">he difference between constructive heuristic methods and local search methods defined in this study is the way to construct the search space. Constructive methods construct the decision space with partial solutions (i.e. potential individual drugs in the case of SDDPs) and </w:t>
      </w:r>
      <w:r w:rsidRPr="00B17ABA">
        <w:rPr>
          <w:rFonts w:eastAsia="Malgun Gothic" w:cstheme="majorBidi"/>
          <w:bCs/>
          <w:lang w:eastAsia="ko-KR"/>
        </w:rPr>
        <w:t xml:space="preserve">combine the partial solutions of each sub-problem to construct a solution to the whole problem, whereas local search methods </w:t>
      </w:r>
      <w:r w:rsidRPr="00B17ABA">
        <w:rPr>
          <w:rFonts w:eastAsia="Malgun Gothic" w:cstheme="majorBidi"/>
          <w:bCs/>
          <w:lang w:eastAsia="ko-KR"/>
        </w:rPr>
        <w:lastRenderedPageBreak/>
        <w:t xml:space="preserve">construct the decision space with complete solutions (i.e., potential drug sequences in the case of SDDPs). </w:t>
      </w:r>
      <w:r w:rsidRPr="00B17ABA">
        <w:rPr>
          <w:rFonts w:cstheme="majorBidi"/>
        </w:rPr>
        <w:t xml:space="preserve">Local search methods were further distinguished between </w:t>
      </w:r>
      <w:r w:rsidRPr="00B17ABA">
        <w:rPr>
          <w:rFonts w:eastAsia="Malgun Gothic" w:cstheme="majorBidi"/>
          <w:lang w:eastAsia="ko-KR"/>
        </w:rPr>
        <w:t xml:space="preserve">1) </w:t>
      </w:r>
      <w:r w:rsidRPr="00B17ABA">
        <w:rPr>
          <w:rFonts w:cstheme="majorBidi"/>
        </w:rPr>
        <w:t xml:space="preserve">single solution methods and </w:t>
      </w:r>
      <w:r w:rsidRPr="00B17ABA">
        <w:rPr>
          <w:rFonts w:eastAsia="Malgun Gothic" w:cstheme="majorBidi"/>
          <w:lang w:eastAsia="ko-KR"/>
        </w:rPr>
        <w:t xml:space="preserve">2) </w:t>
      </w:r>
      <w:r w:rsidRPr="00B17ABA">
        <w:rPr>
          <w:rFonts w:cstheme="majorBidi"/>
        </w:rPr>
        <w:t>population-based methods depending on the number of candidate solutions used at the same time (see</w:t>
      </w:r>
      <w:r w:rsidR="00F76ADC" w:rsidRPr="00B17ABA">
        <w:rPr>
          <w:rFonts w:cstheme="majorBidi"/>
        </w:rPr>
        <w:t xml:space="preserve"> </w:t>
      </w:r>
      <w:r w:rsidR="00F76ADC" w:rsidRPr="00B17ABA">
        <w:rPr>
          <w:rFonts w:cstheme="majorBidi"/>
        </w:rPr>
        <w:fldChar w:fldCharType="begin"/>
      </w:r>
      <w:r w:rsidR="00F76ADC" w:rsidRPr="00B17ABA">
        <w:rPr>
          <w:rFonts w:cstheme="majorBidi"/>
        </w:rPr>
        <w:instrText xml:space="preserve"> REF _Ref423085431 </w:instrText>
      </w:r>
      <w:r w:rsidR="00B17ABA">
        <w:rPr>
          <w:rFonts w:cstheme="majorBidi"/>
        </w:rPr>
        <w:instrText xml:space="preserve"> \* MERGEFORMAT </w:instrText>
      </w:r>
      <w:r w:rsidR="00F76ADC" w:rsidRPr="00B17ABA">
        <w:rPr>
          <w:rFonts w:cstheme="majorBidi"/>
        </w:rPr>
        <w:fldChar w:fldCharType="separate"/>
      </w:r>
      <w:r w:rsidR="006F6429" w:rsidRPr="00B17ABA">
        <w:t xml:space="preserve">Table </w:t>
      </w:r>
      <w:r w:rsidR="006F6429" w:rsidRPr="00B17ABA">
        <w:rPr>
          <w:noProof/>
          <w:cs/>
        </w:rPr>
        <w:t>‎</w:t>
      </w:r>
      <w:r w:rsidR="006F6429" w:rsidRPr="00B17ABA">
        <w:rPr>
          <w:noProof/>
        </w:rPr>
        <w:t>3</w:t>
      </w:r>
      <w:r w:rsidR="006F6429" w:rsidRPr="00B17ABA">
        <w:t>.</w:t>
      </w:r>
      <w:r w:rsidR="006F6429" w:rsidRPr="00B17ABA">
        <w:rPr>
          <w:noProof/>
        </w:rPr>
        <w:t>2</w:t>
      </w:r>
      <w:r w:rsidR="00F76ADC" w:rsidRPr="00B17ABA">
        <w:rPr>
          <w:rFonts w:cstheme="majorBidi"/>
        </w:rPr>
        <w:fldChar w:fldCharType="end"/>
      </w:r>
      <w:r w:rsidRPr="00B17ABA">
        <w:rPr>
          <w:rFonts w:cstheme="majorBidi"/>
        </w:rPr>
        <w:t xml:space="preserve">). </w:t>
      </w:r>
    </w:p>
    <w:p w:rsidR="00F600D3" w:rsidRPr="00B17ABA" w:rsidRDefault="00F600D3" w:rsidP="00F600D3"/>
    <w:p w:rsidR="00F600D3" w:rsidRPr="00B17ABA" w:rsidRDefault="00F600D3" w:rsidP="00F600D3">
      <w:pPr>
        <w:pStyle w:val="Caption"/>
      </w:pPr>
      <w:bookmarkStart w:id="67" w:name="_Ref423085431"/>
      <w:bookmarkStart w:id="68" w:name="_Toc426018625"/>
      <w:r w:rsidRPr="00B17ABA">
        <w:t xml:space="preserve">Table </w:t>
      </w:r>
      <w:fldSimple w:instr=" STYLEREF 1 \s ">
        <w:r w:rsidR="006F6429" w:rsidRPr="00B17ABA">
          <w:rPr>
            <w:noProof/>
            <w:cs/>
          </w:rPr>
          <w:t>‎</w:t>
        </w:r>
        <w:r w:rsidR="006F6429" w:rsidRPr="00B17ABA">
          <w:rPr>
            <w:noProof/>
          </w:rPr>
          <w:t>3</w:t>
        </w:r>
      </w:fldSimple>
      <w:r w:rsidR="002804C0" w:rsidRPr="00B17ABA">
        <w:t>.</w:t>
      </w:r>
      <w:fldSimple w:instr=" SEQ Table \* ARABIC \s 1 ">
        <w:r w:rsidR="006F6429" w:rsidRPr="00B17ABA">
          <w:rPr>
            <w:noProof/>
          </w:rPr>
          <w:t>2</w:t>
        </w:r>
      </w:fldSimple>
      <w:bookmarkEnd w:id="67"/>
      <w:r w:rsidRPr="00B17ABA">
        <w:t>. The characteristics of each category</w:t>
      </w:r>
      <w:bookmarkEnd w:id="68"/>
    </w:p>
    <w:tbl>
      <w:tblPr>
        <w:tblStyle w:val="TableGrid"/>
        <w:tblW w:w="0" w:type="auto"/>
        <w:tblLook w:val="04A0" w:firstRow="1" w:lastRow="0" w:firstColumn="1" w:lastColumn="0" w:noHBand="0" w:noVBand="1"/>
      </w:tblPr>
      <w:tblGrid>
        <w:gridCol w:w="2234"/>
        <w:gridCol w:w="6202"/>
      </w:tblGrid>
      <w:tr w:rsidR="00F600D3" w:rsidRPr="00B17ABA" w:rsidTr="00F600D3">
        <w:tc>
          <w:tcPr>
            <w:tcW w:w="2376" w:type="dxa"/>
            <w:tcBorders>
              <w:bottom w:val="double" w:sz="4" w:space="0" w:color="auto"/>
            </w:tcBorders>
          </w:tcPr>
          <w:p w:rsidR="00F600D3" w:rsidRPr="00B17ABA" w:rsidRDefault="00F600D3" w:rsidP="00F600D3">
            <w:pPr>
              <w:pStyle w:val="TOC1"/>
            </w:pPr>
            <w:r w:rsidRPr="00B17ABA">
              <w:t>Classification</w:t>
            </w:r>
          </w:p>
        </w:tc>
        <w:tc>
          <w:tcPr>
            <w:tcW w:w="6866" w:type="dxa"/>
            <w:tcBorders>
              <w:bottom w:val="double" w:sz="4" w:space="0" w:color="auto"/>
            </w:tcBorders>
          </w:tcPr>
          <w:p w:rsidR="00F600D3" w:rsidRPr="00B17ABA" w:rsidRDefault="00F600D3" w:rsidP="00F600D3">
            <w:pPr>
              <w:pStyle w:val="TOC1"/>
            </w:pPr>
            <w:r w:rsidRPr="00B17ABA">
              <w:t>Characteristics</w:t>
            </w:r>
          </w:p>
        </w:tc>
      </w:tr>
      <w:tr w:rsidR="00F600D3" w:rsidRPr="00B17ABA" w:rsidTr="00F600D3">
        <w:tc>
          <w:tcPr>
            <w:tcW w:w="2376" w:type="dxa"/>
            <w:tcBorders>
              <w:top w:val="double" w:sz="4" w:space="0" w:color="auto"/>
            </w:tcBorders>
          </w:tcPr>
          <w:p w:rsidR="00F600D3" w:rsidRPr="00B17ABA" w:rsidRDefault="007435F0">
            <w:pPr>
              <w:pStyle w:val="TOC1"/>
            </w:pPr>
            <w:r w:rsidRPr="00B17ABA">
              <w:t>Approximate m</w:t>
            </w:r>
            <w:r w:rsidR="00F600D3" w:rsidRPr="00B17ABA">
              <w:t>athematical programming</w:t>
            </w:r>
          </w:p>
        </w:tc>
        <w:tc>
          <w:tcPr>
            <w:tcW w:w="6866" w:type="dxa"/>
            <w:tcBorders>
              <w:top w:val="double" w:sz="4" w:space="0" w:color="auto"/>
            </w:tcBorders>
          </w:tcPr>
          <w:p w:rsidR="00F600D3" w:rsidRPr="00B17ABA" w:rsidRDefault="00F600D3" w:rsidP="009D5FD9">
            <w:pPr>
              <w:pStyle w:val="TOC1"/>
              <w:numPr>
                <w:ilvl w:val="0"/>
                <w:numId w:val="16"/>
              </w:numPr>
              <w:ind w:left="322" w:hanging="205"/>
            </w:pPr>
            <w:r w:rsidRPr="00B17ABA">
              <w:t>Mathematically describe the problem with the objective function and/or the constraints.</w:t>
            </w:r>
          </w:p>
          <w:p w:rsidR="00F600D3" w:rsidRPr="00B17ABA" w:rsidRDefault="00F600D3" w:rsidP="009D5FD9">
            <w:pPr>
              <w:pStyle w:val="TOC1"/>
              <w:numPr>
                <w:ilvl w:val="0"/>
                <w:numId w:val="16"/>
              </w:numPr>
              <w:ind w:left="322" w:hanging="205"/>
            </w:pPr>
            <w:r w:rsidRPr="00B17ABA">
              <w:t>Find the optimum of continuous and differentiable functions using linear, integer, nonlinear or mixed programming method.</w:t>
            </w:r>
          </w:p>
          <w:p w:rsidR="00F600D3" w:rsidRPr="00B17ABA" w:rsidRDefault="00F600D3" w:rsidP="009D5FD9">
            <w:pPr>
              <w:pStyle w:val="TOC1"/>
              <w:numPr>
                <w:ilvl w:val="0"/>
                <w:numId w:val="16"/>
              </w:numPr>
              <w:ind w:left="322" w:hanging="205"/>
            </w:pPr>
            <w:r w:rsidRPr="00B17ABA">
              <w:t xml:space="preserve">Use the backward approach where </w:t>
            </w:r>
            <w:r w:rsidR="00456B65" w:rsidRPr="00B17ABA">
              <w:t>DP</w:t>
            </w:r>
            <w:r w:rsidRPr="00B17ABA">
              <w:t xml:space="preserve"> is applied.</w:t>
            </w:r>
          </w:p>
        </w:tc>
      </w:tr>
      <w:tr w:rsidR="00F600D3" w:rsidRPr="00B17ABA" w:rsidTr="00F600D3">
        <w:tc>
          <w:tcPr>
            <w:tcW w:w="2376" w:type="dxa"/>
            <w:tcBorders>
              <w:bottom w:val="single" w:sz="4" w:space="0" w:color="auto"/>
            </w:tcBorders>
          </w:tcPr>
          <w:p w:rsidR="00F600D3" w:rsidRPr="00B17ABA" w:rsidRDefault="00F600D3" w:rsidP="00F600D3">
            <w:pPr>
              <w:pStyle w:val="TOC1"/>
            </w:pPr>
            <w:r w:rsidRPr="00B17ABA">
              <w:t>Heuristics</w:t>
            </w:r>
          </w:p>
          <w:p w:rsidR="00F600D3" w:rsidRPr="00B17ABA" w:rsidRDefault="00F600D3" w:rsidP="00F600D3">
            <w:pPr>
              <w:pStyle w:val="TOC1"/>
            </w:pPr>
            <w:r w:rsidRPr="00B17ABA">
              <w:t>(Constructive methods)</w:t>
            </w:r>
          </w:p>
        </w:tc>
        <w:tc>
          <w:tcPr>
            <w:tcW w:w="6866" w:type="dxa"/>
            <w:tcBorders>
              <w:bottom w:val="single" w:sz="4" w:space="0" w:color="auto"/>
            </w:tcBorders>
          </w:tcPr>
          <w:p w:rsidR="00F600D3" w:rsidRPr="00B17ABA" w:rsidRDefault="00F600D3" w:rsidP="009D5FD9">
            <w:pPr>
              <w:pStyle w:val="TOC1"/>
              <w:numPr>
                <w:ilvl w:val="0"/>
                <w:numId w:val="16"/>
              </w:numPr>
              <w:ind w:left="322" w:hanging="205"/>
            </w:pPr>
            <w:r w:rsidRPr="00B17ABA">
              <w:t>Organize the search space into a tree.</w:t>
            </w:r>
          </w:p>
          <w:p w:rsidR="00F600D3" w:rsidRPr="00B17ABA" w:rsidRDefault="00F600D3" w:rsidP="009D5FD9">
            <w:pPr>
              <w:pStyle w:val="TOC1"/>
              <w:numPr>
                <w:ilvl w:val="0"/>
                <w:numId w:val="16"/>
              </w:numPr>
              <w:ind w:left="322" w:hanging="205"/>
            </w:pPr>
            <w:r w:rsidRPr="00B17ABA">
              <w:t>Begin with an empty or partial solution.</w:t>
            </w:r>
          </w:p>
          <w:p w:rsidR="00F600D3" w:rsidRPr="00B17ABA" w:rsidRDefault="00F600D3" w:rsidP="009D5FD9">
            <w:pPr>
              <w:pStyle w:val="TOC1"/>
              <w:numPr>
                <w:ilvl w:val="0"/>
                <w:numId w:val="16"/>
              </w:numPr>
              <w:ind w:left="322" w:hanging="205"/>
            </w:pPr>
            <w:r w:rsidRPr="00B17ABA">
              <w:t>Construct the complete solution adding one by one.</w:t>
            </w:r>
          </w:p>
        </w:tc>
      </w:tr>
      <w:tr w:rsidR="00F600D3" w:rsidRPr="00B17ABA" w:rsidTr="00F600D3">
        <w:tc>
          <w:tcPr>
            <w:tcW w:w="2376" w:type="dxa"/>
            <w:tcBorders>
              <w:bottom w:val="single" w:sz="4" w:space="0" w:color="auto"/>
            </w:tcBorders>
          </w:tcPr>
          <w:p w:rsidR="00F600D3" w:rsidRPr="00B17ABA" w:rsidRDefault="00F600D3" w:rsidP="00F600D3">
            <w:pPr>
              <w:pStyle w:val="TOC1"/>
            </w:pPr>
            <w:r w:rsidRPr="00B17ABA">
              <w:t>Heuristics</w:t>
            </w:r>
          </w:p>
          <w:p w:rsidR="00F600D3" w:rsidRPr="00B17ABA" w:rsidRDefault="00F600D3" w:rsidP="00F600D3">
            <w:pPr>
              <w:pStyle w:val="TOC1"/>
            </w:pPr>
            <w:r w:rsidRPr="00B17ABA">
              <w:t>(Local search methods)</w:t>
            </w:r>
          </w:p>
        </w:tc>
        <w:tc>
          <w:tcPr>
            <w:tcW w:w="6866" w:type="dxa"/>
            <w:tcBorders>
              <w:bottom w:val="single" w:sz="4" w:space="0" w:color="auto"/>
            </w:tcBorders>
          </w:tcPr>
          <w:p w:rsidR="00F600D3" w:rsidRPr="00B17ABA" w:rsidRDefault="00F600D3" w:rsidP="009D5FD9">
            <w:pPr>
              <w:pStyle w:val="TOC1"/>
              <w:numPr>
                <w:ilvl w:val="0"/>
                <w:numId w:val="16"/>
              </w:numPr>
              <w:ind w:left="322" w:hanging="205"/>
            </w:pPr>
            <w:r w:rsidRPr="00B17ABA">
              <w:t>Start with one complete solution (Single solution method) or some complete solutions (Population-based method).</w:t>
            </w:r>
          </w:p>
          <w:p w:rsidR="00F600D3" w:rsidRPr="00B17ABA" w:rsidRDefault="00F600D3" w:rsidP="009D5FD9">
            <w:pPr>
              <w:pStyle w:val="TOC1"/>
              <w:numPr>
                <w:ilvl w:val="0"/>
                <w:numId w:val="16"/>
              </w:numPr>
              <w:ind w:left="322" w:hanging="205"/>
            </w:pPr>
            <w:r w:rsidRPr="00B17ABA">
              <w:t xml:space="preserve">Replace the current solution by a better solution iteratively in a defined neighbourhood. </w:t>
            </w:r>
          </w:p>
        </w:tc>
      </w:tr>
    </w:tbl>
    <w:p w:rsidR="00F600D3" w:rsidRPr="00B17ABA" w:rsidRDefault="00F600D3" w:rsidP="00156D65">
      <w:pPr>
        <w:spacing w:before="240"/>
        <w:jc w:val="both"/>
        <w:rPr>
          <w:rFonts w:cstheme="majorBidi"/>
        </w:rPr>
      </w:pPr>
    </w:p>
    <w:p w:rsidR="00F600D3" w:rsidRPr="00B17ABA" w:rsidRDefault="00F76ADC" w:rsidP="00F76ADC">
      <w:pPr>
        <w:jc w:val="both"/>
        <w:rPr>
          <w:rFonts w:eastAsia="Malgun Gothic"/>
          <w:lang w:eastAsia="ko-KR"/>
        </w:rPr>
      </w:pPr>
      <w:r w:rsidRPr="00B17ABA">
        <w:rPr>
          <w:rFonts w:cstheme="majorBidi"/>
        </w:rPr>
        <w:fldChar w:fldCharType="begin"/>
      </w:r>
      <w:r w:rsidRPr="00B17ABA">
        <w:rPr>
          <w:rFonts w:cstheme="majorBidi"/>
        </w:rPr>
        <w:instrText xml:space="preserve"> REF _Ref423085452 </w:instrText>
      </w:r>
      <w:r w:rsidR="00B17ABA">
        <w:rPr>
          <w:rFonts w:cstheme="majorBidi"/>
        </w:rPr>
        <w:instrText xml:space="preserve"> \* MERGEFORMAT </w:instrText>
      </w:r>
      <w:r w:rsidRPr="00B17ABA">
        <w:rPr>
          <w:rFonts w:cstheme="majorBidi"/>
        </w:rPr>
        <w:fldChar w:fldCharType="separate"/>
      </w:r>
      <w:r w:rsidR="006F6429" w:rsidRPr="00B17ABA">
        <w:t xml:space="preserve">Table </w:t>
      </w:r>
      <w:r w:rsidR="006F6429" w:rsidRPr="00B17ABA">
        <w:rPr>
          <w:noProof/>
          <w:cs/>
        </w:rPr>
        <w:t>‎</w:t>
      </w:r>
      <w:r w:rsidR="006F6429" w:rsidRPr="00B17ABA">
        <w:rPr>
          <w:noProof/>
        </w:rPr>
        <w:t>3</w:t>
      </w:r>
      <w:r w:rsidR="006F6429" w:rsidRPr="00B17ABA">
        <w:t>.</w:t>
      </w:r>
      <w:r w:rsidR="006F6429" w:rsidRPr="00B17ABA">
        <w:rPr>
          <w:noProof/>
        </w:rPr>
        <w:t>3</w:t>
      </w:r>
      <w:r w:rsidRPr="00B17ABA">
        <w:rPr>
          <w:rFonts w:cstheme="majorBidi"/>
        </w:rPr>
        <w:fldChar w:fldCharType="end"/>
      </w:r>
      <w:r w:rsidRPr="00B17ABA">
        <w:rPr>
          <w:rFonts w:cstheme="majorBidi"/>
        </w:rPr>
        <w:t xml:space="preserve"> </w:t>
      </w:r>
      <w:r w:rsidR="00F600D3" w:rsidRPr="00B17ABA">
        <w:rPr>
          <w:rFonts w:cstheme="majorBidi"/>
        </w:rPr>
        <w:t>summarises the identified list of heuristic methods and optimisation methods that have been applied in the 518 identified papers. 228</w:t>
      </w:r>
      <w:r w:rsidR="00F600D3" w:rsidRPr="00B17ABA">
        <w:t xml:space="preserve"> studies used more than one heuristic method to compare with each other. 62 studies hybridised more than one heuristics method to improve the search procedure and the quality of solution. Therefore, one study may satisfy more than one category in</w:t>
      </w:r>
      <w:r w:rsidRPr="00B17ABA">
        <w:t xml:space="preserve"> </w:t>
      </w:r>
      <w:r w:rsidR="00842BC8" w:rsidRPr="00B17ABA">
        <w:fldChar w:fldCharType="begin"/>
      </w:r>
      <w:r w:rsidR="00842BC8" w:rsidRPr="00B17ABA">
        <w:instrText xml:space="preserve"> REF _Ref423085452 </w:instrText>
      </w:r>
      <w:r w:rsidR="00B17ABA">
        <w:instrText xml:space="preserve"> \* MERGEFORMAT </w:instrText>
      </w:r>
      <w:r w:rsidR="00842BC8" w:rsidRPr="00B17ABA">
        <w:fldChar w:fldCharType="separate"/>
      </w:r>
      <w:r w:rsidR="006F6429" w:rsidRPr="00B17ABA">
        <w:t xml:space="preserve">Table </w:t>
      </w:r>
      <w:r w:rsidR="006F6429" w:rsidRPr="00B17ABA">
        <w:rPr>
          <w:noProof/>
          <w:cs/>
        </w:rPr>
        <w:t>‎</w:t>
      </w:r>
      <w:r w:rsidR="006F6429" w:rsidRPr="00B17ABA">
        <w:rPr>
          <w:noProof/>
        </w:rPr>
        <w:t>3</w:t>
      </w:r>
      <w:r w:rsidR="006F6429" w:rsidRPr="00B17ABA">
        <w:t>.</w:t>
      </w:r>
      <w:r w:rsidR="006F6429" w:rsidRPr="00B17ABA">
        <w:rPr>
          <w:noProof/>
        </w:rPr>
        <w:t>3</w:t>
      </w:r>
      <w:r w:rsidR="00842BC8" w:rsidRPr="00B17ABA">
        <w:rPr>
          <w:noProof/>
        </w:rPr>
        <w:fldChar w:fldCharType="end"/>
      </w:r>
      <w:r w:rsidR="00F600D3" w:rsidRPr="00B17ABA">
        <w:rPr>
          <w:rFonts w:eastAsia="Malgun Gothic" w:hint="eastAsia"/>
          <w:lang w:eastAsia="ko-KR"/>
        </w:rPr>
        <w:t>.</w:t>
      </w:r>
    </w:p>
    <w:p w:rsidR="00F600D3" w:rsidRPr="00B17ABA" w:rsidRDefault="00F600D3" w:rsidP="00F600D3">
      <w:pPr>
        <w:jc w:val="both"/>
        <w:rPr>
          <w:rFonts w:eastAsia="Malgun Gothic"/>
          <w:lang w:eastAsia="ko-KR"/>
        </w:rPr>
      </w:pPr>
    </w:p>
    <w:p w:rsidR="0002237F" w:rsidRPr="00B17ABA" w:rsidRDefault="0002237F" w:rsidP="00F600D3">
      <w:pPr>
        <w:pStyle w:val="Caption"/>
      </w:pPr>
      <w:r w:rsidRPr="00B17ABA">
        <w:br w:type="page"/>
      </w:r>
    </w:p>
    <w:p w:rsidR="00F600D3" w:rsidRPr="00B17ABA" w:rsidRDefault="00F600D3" w:rsidP="00F600D3">
      <w:pPr>
        <w:pStyle w:val="Caption"/>
        <w:rPr>
          <w:lang w:eastAsia="ko-KR"/>
        </w:rPr>
      </w:pPr>
      <w:bookmarkStart w:id="69" w:name="_Ref423085452"/>
      <w:bookmarkStart w:id="70" w:name="_Toc426018626"/>
      <w:r w:rsidRPr="00B17ABA">
        <w:lastRenderedPageBreak/>
        <w:t xml:space="preserve">Table </w:t>
      </w:r>
      <w:fldSimple w:instr=" STYLEREF 1 \s ">
        <w:r w:rsidR="006F6429" w:rsidRPr="00B17ABA">
          <w:rPr>
            <w:noProof/>
            <w:cs/>
          </w:rPr>
          <w:t>‎</w:t>
        </w:r>
        <w:r w:rsidR="006F6429" w:rsidRPr="00B17ABA">
          <w:rPr>
            <w:noProof/>
          </w:rPr>
          <w:t>3</w:t>
        </w:r>
      </w:fldSimple>
      <w:r w:rsidR="002804C0" w:rsidRPr="00B17ABA">
        <w:t>.</w:t>
      </w:r>
      <w:fldSimple w:instr=" SEQ Table \* ARABIC \s 1 ">
        <w:r w:rsidR="006F6429" w:rsidRPr="00B17ABA">
          <w:rPr>
            <w:noProof/>
          </w:rPr>
          <w:t>3</w:t>
        </w:r>
      </w:fldSimple>
      <w:bookmarkEnd w:id="69"/>
      <w:r w:rsidRPr="00B17ABA">
        <w:t>. Potential heuristic and optimisation methods for sequential decision problems</w:t>
      </w:r>
      <w:bookmarkEnd w:id="70"/>
    </w:p>
    <w:tbl>
      <w:tblPr>
        <w:tblW w:w="48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3"/>
        <w:gridCol w:w="299"/>
        <w:gridCol w:w="304"/>
        <w:gridCol w:w="4653"/>
        <w:gridCol w:w="1145"/>
        <w:gridCol w:w="1256"/>
      </w:tblGrid>
      <w:tr w:rsidR="00F600D3" w:rsidRPr="00B17ABA" w:rsidTr="00F600D3">
        <w:trPr>
          <w:trHeight w:val="600"/>
        </w:trPr>
        <w:tc>
          <w:tcPr>
            <w:tcW w:w="3366" w:type="pct"/>
            <w:gridSpan w:val="4"/>
            <w:tcBorders>
              <w:bottom w:val="double" w:sz="4" w:space="0" w:color="auto"/>
            </w:tcBorders>
            <w:shd w:val="clear" w:color="auto" w:fill="auto"/>
            <w:noWrap/>
            <w:vAlign w:val="center"/>
            <w:hideMark/>
          </w:tcPr>
          <w:p w:rsidR="00F600D3" w:rsidRPr="00B17ABA" w:rsidRDefault="00F600D3" w:rsidP="00F600D3">
            <w:pPr>
              <w:pStyle w:val="TOC1"/>
              <w:rPr>
                <w:lang w:eastAsia="ko-KR"/>
              </w:rPr>
            </w:pPr>
          </w:p>
        </w:tc>
        <w:tc>
          <w:tcPr>
            <w:tcW w:w="694" w:type="pct"/>
            <w:tcBorders>
              <w:bottom w:val="double" w:sz="4" w:space="0" w:color="auto"/>
            </w:tcBorders>
            <w:shd w:val="clear" w:color="auto" w:fill="auto"/>
            <w:vAlign w:val="center"/>
            <w:hideMark/>
          </w:tcPr>
          <w:p w:rsidR="00F600D3" w:rsidRPr="00B17ABA" w:rsidRDefault="00F600D3" w:rsidP="009D5FD9">
            <w:pPr>
              <w:pStyle w:val="TOC1"/>
              <w:jc w:val="center"/>
              <w:rPr>
                <w:lang w:eastAsia="ko-KR"/>
              </w:rPr>
            </w:pPr>
            <w:r w:rsidRPr="00B17ABA">
              <w:rPr>
                <w:lang w:eastAsia="ko-KR"/>
              </w:rPr>
              <w:t>SDP</w:t>
            </w:r>
          </w:p>
        </w:tc>
        <w:tc>
          <w:tcPr>
            <w:tcW w:w="940" w:type="pct"/>
            <w:tcBorders>
              <w:bottom w:val="double" w:sz="4" w:space="0" w:color="auto"/>
            </w:tcBorders>
            <w:shd w:val="clear" w:color="auto" w:fill="auto"/>
            <w:vAlign w:val="center"/>
            <w:hideMark/>
          </w:tcPr>
          <w:p w:rsidR="00F600D3" w:rsidRPr="00B17ABA" w:rsidRDefault="00F600D3" w:rsidP="009D5FD9">
            <w:pPr>
              <w:pStyle w:val="TOC1"/>
              <w:jc w:val="center"/>
              <w:rPr>
                <w:lang w:eastAsia="ko-KR"/>
              </w:rPr>
            </w:pPr>
            <w:r w:rsidRPr="00B17ABA">
              <w:rPr>
                <w:lang w:eastAsia="ko-KR"/>
              </w:rPr>
              <w:t>SDP in Healthcare</w:t>
            </w:r>
          </w:p>
        </w:tc>
      </w:tr>
      <w:tr w:rsidR="00F600D3" w:rsidRPr="00B17ABA" w:rsidTr="00F600D3">
        <w:trPr>
          <w:trHeight w:val="315"/>
        </w:trPr>
        <w:tc>
          <w:tcPr>
            <w:tcW w:w="3366" w:type="pct"/>
            <w:gridSpan w:val="4"/>
            <w:tcBorders>
              <w:top w:val="double" w:sz="4" w:space="0" w:color="auto"/>
              <w:bottom w:val="single" w:sz="4" w:space="0" w:color="auto"/>
            </w:tcBorders>
            <w:shd w:val="clear" w:color="auto" w:fill="D9D9D9" w:themeFill="background1" w:themeFillShade="D9"/>
            <w:noWrap/>
            <w:vAlign w:val="center"/>
            <w:hideMark/>
          </w:tcPr>
          <w:p w:rsidR="00F600D3" w:rsidRPr="00B17ABA" w:rsidRDefault="00F600D3" w:rsidP="00F600D3">
            <w:pPr>
              <w:pStyle w:val="TOC1"/>
              <w:rPr>
                <w:lang w:eastAsia="ko-KR"/>
              </w:rPr>
            </w:pPr>
            <w:r w:rsidRPr="00B17ABA">
              <w:rPr>
                <w:lang w:eastAsia="ko-KR"/>
              </w:rPr>
              <w:t>(Approximate) Mathematical programming</w:t>
            </w:r>
          </w:p>
        </w:tc>
        <w:tc>
          <w:tcPr>
            <w:tcW w:w="694" w:type="pct"/>
            <w:tcBorders>
              <w:top w:val="double" w:sz="4" w:space="0" w:color="auto"/>
            </w:tcBorders>
            <w:shd w:val="clear" w:color="auto" w:fill="D9D9D9" w:themeFill="background1" w:themeFillShade="D9"/>
            <w:noWrap/>
            <w:vAlign w:val="center"/>
            <w:hideMark/>
          </w:tcPr>
          <w:p w:rsidR="00F600D3" w:rsidRPr="00B17ABA" w:rsidRDefault="00F600D3" w:rsidP="00F600D3">
            <w:pPr>
              <w:pStyle w:val="TOC1"/>
              <w:jc w:val="right"/>
              <w:rPr>
                <w:lang w:eastAsia="ko-KR"/>
              </w:rPr>
            </w:pPr>
            <w:r w:rsidRPr="00B17ABA">
              <w:rPr>
                <w:lang w:eastAsia="ko-KR"/>
              </w:rPr>
              <w:t>283</w:t>
            </w:r>
          </w:p>
        </w:tc>
        <w:tc>
          <w:tcPr>
            <w:tcW w:w="940" w:type="pct"/>
            <w:tcBorders>
              <w:top w:val="double" w:sz="4" w:space="0" w:color="auto"/>
            </w:tcBorders>
            <w:shd w:val="clear" w:color="auto" w:fill="D9D9D9" w:themeFill="background1" w:themeFillShade="D9"/>
            <w:noWrap/>
            <w:vAlign w:val="center"/>
            <w:hideMark/>
          </w:tcPr>
          <w:p w:rsidR="00F600D3" w:rsidRPr="00B17ABA" w:rsidRDefault="00F600D3" w:rsidP="00F600D3">
            <w:pPr>
              <w:pStyle w:val="TOC1"/>
              <w:jc w:val="right"/>
              <w:rPr>
                <w:lang w:eastAsia="ko-KR"/>
              </w:rPr>
            </w:pPr>
            <w:r w:rsidRPr="00B17ABA">
              <w:rPr>
                <w:lang w:eastAsia="ko-KR"/>
              </w:rPr>
              <w:t>7</w:t>
            </w:r>
          </w:p>
        </w:tc>
      </w:tr>
      <w:tr w:rsidR="00F600D3" w:rsidRPr="00B17ABA" w:rsidTr="00F600D3">
        <w:trPr>
          <w:trHeight w:val="1381"/>
        </w:trPr>
        <w:tc>
          <w:tcPr>
            <w:tcW w:w="181" w:type="pct"/>
            <w:tcBorders>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tc>
        <w:tc>
          <w:tcPr>
            <w:tcW w:w="3185" w:type="pct"/>
            <w:gridSpan w:val="3"/>
            <w:tcBorders>
              <w:left w:val="nil"/>
            </w:tcBorders>
            <w:shd w:val="clear" w:color="auto" w:fill="auto"/>
            <w:noWrap/>
            <w:vAlign w:val="center"/>
            <w:hideMark/>
          </w:tcPr>
          <w:p w:rsidR="00F600D3" w:rsidRPr="00B17ABA" w:rsidRDefault="00F600D3">
            <w:pPr>
              <w:pStyle w:val="TOC1"/>
              <w:rPr>
                <w:lang w:eastAsia="ko-KR"/>
              </w:rPr>
            </w:pPr>
            <w:r w:rsidRPr="00B17ABA">
              <w:rPr>
                <w:lang w:eastAsia="ko-KR"/>
              </w:rPr>
              <w:t>Dynamic programming</w:t>
            </w:r>
          </w:p>
          <w:p w:rsidR="00F600D3" w:rsidRPr="00B17ABA" w:rsidRDefault="00F600D3" w:rsidP="00F600D3">
            <w:pPr>
              <w:pStyle w:val="TOC1"/>
              <w:rPr>
                <w:lang w:eastAsia="ko-KR"/>
              </w:rPr>
            </w:pPr>
            <w:r w:rsidRPr="00B17ABA">
              <w:rPr>
                <w:lang w:eastAsia="ko-KR"/>
              </w:rPr>
              <w:t>Linear programming</w:t>
            </w:r>
          </w:p>
          <w:p w:rsidR="00F600D3" w:rsidRPr="00B17ABA" w:rsidRDefault="00F600D3" w:rsidP="00F600D3">
            <w:pPr>
              <w:pStyle w:val="TOC1"/>
              <w:rPr>
                <w:lang w:eastAsia="ko-KR"/>
              </w:rPr>
            </w:pPr>
            <w:r w:rsidRPr="00B17ABA">
              <w:rPr>
                <w:lang w:eastAsia="ko-KR"/>
              </w:rPr>
              <w:t>Mixed integer programming</w:t>
            </w:r>
          </w:p>
          <w:p w:rsidR="00F600D3" w:rsidRPr="00B17ABA" w:rsidRDefault="00F600D3" w:rsidP="00F600D3">
            <w:pPr>
              <w:pStyle w:val="TOC1"/>
              <w:rPr>
                <w:lang w:eastAsia="ko-KR"/>
              </w:rPr>
            </w:pPr>
            <w:r w:rsidRPr="00B17ABA">
              <w:rPr>
                <w:lang w:eastAsia="ko-KR"/>
              </w:rPr>
              <w:t>Integer programming</w:t>
            </w:r>
          </w:p>
          <w:p w:rsidR="00F600D3" w:rsidRPr="00B17ABA" w:rsidRDefault="00F600D3" w:rsidP="00F600D3">
            <w:pPr>
              <w:pStyle w:val="TOC1"/>
              <w:rPr>
                <w:lang w:eastAsia="ko-KR"/>
              </w:rPr>
            </w:pPr>
            <w:r w:rsidRPr="00B17ABA">
              <w:rPr>
                <w:lang w:eastAsia="ko-KR"/>
              </w:rPr>
              <w:t>Others</w:t>
            </w:r>
          </w:p>
        </w:tc>
        <w:tc>
          <w:tcPr>
            <w:tcW w:w="694" w:type="pct"/>
            <w:shd w:val="clear" w:color="auto" w:fill="auto"/>
            <w:noWrap/>
            <w:vAlign w:val="center"/>
            <w:hideMark/>
          </w:tcPr>
          <w:p w:rsidR="00F600D3" w:rsidRPr="00B17ABA" w:rsidRDefault="00F600D3" w:rsidP="00F600D3">
            <w:pPr>
              <w:pStyle w:val="TOC1"/>
              <w:jc w:val="right"/>
              <w:rPr>
                <w:lang w:eastAsia="ko-KR"/>
              </w:rPr>
            </w:pPr>
            <w:r w:rsidRPr="00B17ABA">
              <w:rPr>
                <w:lang w:eastAsia="ko-KR"/>
              </w:rPr>
              <w:t>206</w:t>
            </w:r>
          </w:p>
          <w:p w:rsidR="00F600D3" w:rsidRPr="00B17ABA" w:rsidRDefault="00F600D3" w:rsidP="00F600D3">
            <w:pPr>
              <w:pStyle w:val="TOC1"/>
              <w:jc w:val="right"/>
              <w:rPr>
                <w:lang w:eastAsia="ko-KR"/>
              </w:rPr>
            </w:pPr>
            <w:r w:rsidRPr="00B17ABA">
              <w:rPr>
                <w:lang w:eastAsia="ko-KR"/>
              </w:rPr>
              <w:t>29</w:t>
            </w:r>
          </w:p>
          <w:p w:rsidR="00F600D3" w:rsidRPr="00B17ABA" w:rsidRDefault="00F600D3" w:rsidP="00F600D3">
            <w:pPr>
              <w:pStyle w:val="TOC1"/>
              <w:jc w:val="right"/>
              <w:rPr>
                <w:lang w:eastAsia="ko-KR"/>
              </w:rPr>
            </w:pPr>
            <w:r w:rsidRPr="00B17ABA">
              <w:rPr>
                <w:lang w:eastAsia="ko-KR"/>
              </w:rPr>
              <w:t>5</w:t>
            </w:r>
          </w:p>
          <w:p w:rsidR="00F600D3" w:rsidRPr="00B17ABA" w:rsidRDefault="00F600D3" w:rsidP="00F600D3">
            <w:pPr>
              <w:pStyle w:val="TOC1"/>
              <w:jc w:val="right"/>
              <w:rPr>
                <w:lang w:eastAsia="ko-KR"/>
              </w:rPr>
            </w:pPr>
            <w:r w:rsidRPr="00B17ABA">
              <w:rPr>
                <w:lang w:eastAsia="ko-KR"/>
              </w:rPr>
              <w:t>3</w:t>
            </w:r>
          </w:p>
          <w:p w:rsidR="00F600D3" w:rsidRPr="00B17ABA" w:rsidRDefault="00F600D3" w:rsidP="00F600D3">
            <w:pPr>
              <w:pStyle w:val="TOC1"/>
              <w:jc w:val="right"/>
              <w:rPr>
                <w:lang w:eastAsia="ko-KR"/>
              </w:rPr>
            </w:pPr>
            <w:r w:rsidRPr="00B17ABA">
              <w:rPr>
                <w:lang w:eastAsia="ko-KR"/>
              </w:rPr>
              <w:t xml:space="preserve"> 48</w:t>
            </w:r>
          </w:p>
        </w:tc>
        <w:tc>
          <w:tcPr>
            <w:tcW w:w="940" w:type="pct"/>
            <w:shd w:val="clear" w:color="auto" w:fill="auto"/>
            <w:noWrap/>
            <w:vAlign w:val="center"/>
            <w:hideMark/>
          </w:tcPr>
          <w:p w:rsidR="00F600D3" w:rsidRPr="00B17ABA" w:rsidRDefault="00F600D3" w:rsidP="00F600D3">
            <w:pPr>
              <w:pStyle w:val="TOC1"/>
              <w:jc w:val="right"/>
              <w:rPr>
                <w:lang w:eastAsia="ko-KR"/>
              </w:rPr>
            </w:pPr>
            <w:r w:rsidRPr="00B17ABA">
              <w:rPr>
                <w:lang w:eastAsia="ko-KR"/>
              </w:rPr>
              <w:t>7</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tc>
      </w:tr>
      <w:tr w:rsidR="00F600D3" w:rsidRPr="00B17ABA" w:rsidTr="00F600D3">
        <w:trPr>
          <w:trHeight w:val="300"/>
        </w:trPr>
        <w:tc>
          <w:tcPr>
            <w:tcW w:w="3366" w:type="pct"/>
            <w:gridSpan w:val="4"/>
            <w:tcBorders>
              <w:bottom w:val="single" w:sz="4" w:space="0" w:color="auto"/>
            </w:tcBorders>
            <w:shd w:val="clear" w:color="auto" w:fill="D9D9D9" w:themeFill="background1" w:themeFillShade="D9"/>
            <w:noWrap/>
            <w:vAlign w:val="center"/>
            <w:hideMark/>
          </w:tcPr>
          <w:p w:rsidR="00F600D3" w:rsidRPr="00B17ABA" w:rsidRDefault="00F600D3" w:rsidP="00F600D3">
            <w:pPr>
              <w:pStyle w:val="TOC1"/>
              <w:rPr>
                <w:lang w:eastAsia="ko-KR"/>
              </w:rPr>
            </w:pPr>
            <w:r w:rsidRPr="00B17ABA">
              <w:rPr>
                <w:lang w:eastAsia="ko-KR"/>
              </w:rPr>
              <w:t xml:space="preserve">Heuristic method </w:t>
            </w:r>
          </w:p>
        </w:tc>
        <w:tc>
          <w:tcPr>
            <w:tcW w:w="694" w:type="pct"/>
            <w:shd w:val="clear" w:color="auto" w:fill="D9D9D9" w:themeFill="background1" w:themeFillShade="D9"/>
            <w:noWrap/>
            <w:vAlign w:val="center"/>
            <w:hideMark/>
          </w:tcPr>
          <w:p w:rsidR="00F600D3" w:rsidRPr="00B17ABA" w:rsidRDefault="00F600D3" w:rsidP="00F600D3">
            <w:pPr>
              <w:pStyle w:val="TOC1"/>
              <w:jc w:val="right"/>
              <w:rPr>
                <w:lang w:eastAsia="ko-KR"/>
              </w:rPr>
            </w:pPr>
            <w:r w:rsidRPr="00B17ABA">
              <w:rPr>
                <w:lang w:eastAsia="ko-KR"/>
              </w:rPr>
              <w:t>402</w:t>
            </w:r>
          </w:p>
        </w:tc>
        <w:tc>
          <w:tcPr>
            <w:tcW w:w="940" w:type="pct"/>
            <w:shd w:val="clear" w:color="auto" w:fill="D9D9D9" w:themeFill="background1" w:themeFillShade="D9"/>
            <w:noWrap/>
            <w:vAlign w:val="center"/>
            <w:hideMark/>
          </w:tcPr>
          <w:p w:rsidR="00F600D3" w:rsidRPr="00B17ABA" w:rsidRDefault="00F600D3" w:rsidP="00F600D3">
            <w:pPr>
              <w:pStyle w:val="TOC1"/>
              <w:jc w:val="right"/>
              <w:rPr>
                <w:lang w:eastAsia="ko-KR"/>
              </w:rPr>
            </w:pPr>
            <w:r w:rsidRPr="00B17ABA">
              <w:rPr>
                <w:lang w:eastAsia="ko-KR"/>
              </w:rPr>
              <w:t>5</w:t>
            </w:r>
          </w:p>
        </w:tc>
      </w:tr>
      <w:tr w:rsidR="00F600D3" w:rsidRPr="00B17ABA" w:rsidTr="00F600D3">
        <w:trPr>
          <w:trHeight w:val="300"/>
        </w:trPr>
        <w:tc>
          <w:tcPr>
            <w:tcW w:w="181" w:type="pct"/>
            <w:tcBorders>
              <w:bottom w:val="single" w:sz="4" w:space="0" w:color="auto"/>
              <w:right w:val="nil"/>
            </w:tcBorders>
            <w:shd w:val="clear" w:color="auto" w:fill="F2F2F2" w:themeFill="background1" w:themeFillShade="F2"/>
            <w:noWrap/>
            <w:vAlign w:val="center"/>
            <w:hideMark/>
          </w:tcPr>
          <w:p w:rsidR="00F600D3" w:rsidRPr="00B17ABA" w:rsidRDefault="00F600D3" w:rsidP="00F600D3">
            <w:pPr>
              <w:pStyle w:val="TOC1"/>
              <w:rPr>
                <w:lang w:eastAsia="ko-KR"/>
              </w:rPr>
            </w:pPr>
            <w:r w:rsidRPr="00B17ABA">
              <w:rPr>
                <w:lang w:eastAsia="ko-KR"/>
              </w:rPr>
              <w:t> </w:t>
            </w:r>
          </w:p>
        </w:tc>
        <w:tc>
          <w:tcPr>
            <w:tcW w:w="3185" w:type="pct"/>
            <w:gridSpan w:val="3"/>
            <w:tcBorders>
              <w:left w:val="nil"/>
              <w:bottom w:val="single" w:sz="4" w:space="0" w:color="auto"/>
            </w:tcBorders>
            <w:shd w:val="clear" w:color="auto" w:fill="F2F2F2" w:themeFill="background1" w:themeFillShade="F2"/>
            <w:noWrap/>
            <w:vAlign w:val="center"/>
            <w:hideMark/>
          </w:tcPr>
          <w:p w:rsidR="00F600D3" w:rsidRPr="00B17ABA" w:rsidRDefault="00F600D3" w:rsidP="00F600D3">
            <w:pPr>
              <w:pStyle w:val="TOC1"/>
              <w:rPr>
                <w:lang w:eastAsia="ko-KR"/>
              </w:rPr>
            </w:pPr>
            <w:r w:rsidRPr="00B17ABA">
              <w:rPr>
                <w:lang w:eastAsia="ko-KR"/>
              </w:rPr>
              <w:t xml:space="preserve">Constructive methods </w:t>
            </w:r>
          </w:p>
        </w:tc>
        <w:tc>
          <w:tcPr>
            <w:tcW w:w="694" w:type="pct"/>
            <w:shd w:val="clear" w:color="auto" w:fill="F2F2F2" w:themeFill="background1" w:themeFillShade="F2"/>
            <w:noWrap/>
            <w:vAlign w:val="center"/>
            <w:hideMark/>
          </w:tcPr>
          <w:p w:rsidR="00F600D3" w:rsidRPr="00B17ABA" w:rsidRDefault="005A2F21" w:rsidP="00F600D3">
            <w:pPr>
              <w:pStyle w:val="TOC1"/>
              <w:jc w:val="right"/>
              <w:rPr>
                <w:lang w:eastAsia="ko-KR"/>
              </w:rPr>
            </w:pPr>
            <w:r w:rsidRPr="00B17ABA">
              <w:rPr>
                <w:lang w:eastAsia="ko-KR"/>
              </w:rPr>
              <w:t>23</w:t>
            </w:r>
          </w:p>
        </w:tc>
        <w:tc>
          <w:tcPr>
            <w:tcW w:w="940" w:type="pct"/>
            <w:shd w:val="clear" w:color="auto" w:fill="F2F2F2" w:themeFill="background1" w:themeFillShade="F2"/>
            <w:noWrap/>
            <w:vAlign w:val="center"/>
            <w:hideMark/>
          </w:tcPr>
          <w:p w:rsidR="00F600D3" w:rsidRPr="00B17ABA" w:rsidRDefault="00F600D3" w:rsidP="00F600D3">
            <w:pPr>
              <w:pStyle w:val="TOC1"/>
              <w:jc w:val="right"/>
              <w:rPr>
                <w:lang w:eastAsia="ko-KR"/>
              </w:rPr>
            </w:pPr>
            <w:r w:rsidRPr="00B17ABA">
              <w:rPr>
                <w:lang w:eastAsia="ko-KR"/>
              </w:rPr>
              <w:t>0</w:t>
            </w:r>
          </w:p>
        </w:tc>
      </w:tr>
      <w:tr w:rsidR="00F600D3" w:rsidRPr="00B17ABA" w:rsidTr="00F600D3">
        <w:trPr>
          <w:trHeight w:val="872"/>
        </w:trPr>
        <w:tc>
          <w:tcPr>
            <w:tcW w:w="360" w:type="pct"/>
            <w:tcBorders>
              <w:bottom w:val="single" w:sz="4" w:space="0" w:color="auto"/>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tc>
        <w:tc>
          <w:tcPr>
            <w:tcW w:w="3006" w:type="pct"/>
            <w:gridSpan w:val="3"/>
            <w:tcBorders>
              <w:left w:val="nil"/>
              <w:bottom w:val="single" w:sz="4" w:space="0" w:color="auto"/>
            </w:tcBorders>
            <w:shd w:val="clear" w:color="auto" w:fill="auto"/>
            <w:noWrap/>
            <w:vAlign w:val="center"/>
            <w:hideMark/>
          </w:tcPr>
          <w:p w:rsidR="00F600D3" w:rsidRPr="00B17ABA" w:rsidRDefault="00F600D3" w:rsidP="00F600D3">
            <w:pPr>
              <w:pStyle w:val="TOC1"/>
              <w:rPr>
                <w:lang w:eastAsia="ko-KR"/>
              </w:rPr>
            </w:pPr>
            <w:r w:rsidRPr="00B17ABA">
              <w:rPr>
                <w:lang w:eastAsia="ko-KR"/>
              </w:rPr>
              <w:t>Greedy-based method</w:t>
            </w:r>
          </w:p>
          <w:p w:rsidR="00F600D3" w:rsidRPr="00B17ABA" w:rsidRDefault="00F600D3" w:rsidP="00F600D3">
            <w:pPr>
              <w:pStyle w:val="TOC1"/>
              <w:rPr>
                <w:lang w:eastAsia="ko-KR"/>
              </w:rPr>
            </w:pPr>
            <w:r w:rsidRPr="00B17ABA">
              <w:rPr>
                <w:lang w:eastAsia="ko-KR"/>
              </w:rPr>
              <w:t xml:space="preserve">Branch and bound </w:t>
            </w:r>
          </w:p>
          <w:p w:rsidR="00F600D3" w:rsidRPr="00B17ABA" w:rsidRDefault="00F600D3" w:rsidP="00F600D3">
            <w:pPr>
              <w:pStyle w:val="TOC1"/>
              <w:rPr>
                <w:lang w:eastAsia="ko-KR"/>
              </w:rPr>
            </w:pPr>
            <w:r w:rsidRPr="00B17ABA">
              <w:rPr>
                <w:lang w:eastAsia="ko-KR"/>
              </w:rPr>
              <w:t>Others constructive method</w:t>
            </w:r>
          </w:p>
        </w:tc>
        <w:tc>
          <w:tcPr>
            <w:tcW w:w="694" w:type="pct"/>
            <w:shd w:val="clear" w:color="auto" w:fill="auto"/>
            <w:noWrap/>
            <w:vAlign w:val="center"/>
            <w:hideMark/>
          </w:tcPr>
          <w:p w:rsidR="00F600D3" w:rsidRPr="00B17ABA" w:rsidRDefault="00F600D3" w:rsidP="00F600D3">
            <w:pPr>
              <w:pStyle w:val="TOC1"/>
              <w:jc w:val="right"/>
              <w:rPr>
                <w:lang w:eastAsia="ko-KR"/>
              </w:rPr>
            </w:pPr>
            <w:r w:rsidRPr="00B17ABA">
              <w:rPr>
                <w:lang w:eastAsia="ko-KR"/>
              </w:rPr>
              <w:t>10</w:t>
            </w:r>
          </w:p>
          <w:p w:rsidR="00F600D3" w:rsidRPr="00B17ABA" w:rsidRDefault="00F600D3" w:rsidP="00F600D3">
            <w:pPr>
              <w:pStyle w:val="TOC1"/>
              <w:jc w:val="right"/>
              <w:rPr>
                <w:lang w:eastAsia="ko-KR"/>
              </w:rPr>
            </w:pPr>
            <w:r w:rsidRPr="00B17ABA">
              <w:rPr>
                <w:lang w:eastAsia="ko-KR"/>
              </w:rPr>
              <w:t>7</w:t>
            </w:r>
          </w:p>
          <w:p w:rsidR="00F600D3" w:rsidRPr="00B17ABA" w:rsidRDefault="00F600D3" w:rsidP="00F600D3">
            <w:pPr>
              <w:pStyle w:val="TOC1"/>
              <w:jc w:val="right"/>
              <w:rPr>
                <w:lang w:eastAsia="ko-KR"/>
              </w:rPr>
            </w:pPr>
            <w:r w:rsidRPr="00B17ABA">
              <w:rPr>
                <w:lang w:eastAsia="ko-KR"/>
              </w:rPr>
              <w:t>4</w:t>
            </w:r>
          </w:p>
        </w:tc>
        <w:tc>
          <w:tcPr>
            <w:tcW w:w="940" w:type="pct"/>
            <w:shd w:val="clear" w:color="auto" w:fill="auto"/>
            <w:noWrap/>
            <w:vAlign w:val="center"/>
            <w:hideMark/>
          </w:tcPr>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tc>
      </w:tr>
      <w:tr w:rsidR="00F600D3" w:rsidRPr="00B17ABA" w:rsidTr="00F600D3">
        <w:trPr>
          <w:trHeight w:val="300"/>
        </w:trPr>
        <w:tc>
          <w:tcPr>
            <w:tcW w:w="181" w:type="pct"/>
            <w:tcBorders>
              <w:bottom w:val="single" w:sz="4" w:space="0" w:color="auto"/>
              <w:right w:val="nil"/>
            </w:tcBorders>
            <w:shd w:val="clear" w:color="auto" w:fill="F2F2F2" w:themeFill="background1" w:themeFillShade="F2"/>
            <w:noWrap/>
            <w:vAlign w:val="center"/>
            <w:hideMark/>
          </w:tcPr>
          <w:p w:rsidR="00F600D3" w:rsidRPr="00B17ABA" w:rsidRDefault="00F600D3" w:rsidP="00F600D3">
            <w:pPr>
              <w:pStyle w:val="TOC1"/>
              <w:rPr>
                <w:lang w:eastAsia="ko-KR"/>
              </w:rPr>
            </w:pPr>
            <w:r w:rsidRPr="00B17ABA">
              <w:rPr>
                <w:lang w:eastAsia="ko-KR"/>
              </w:rPr>
              <w:t> </w:t>
            </w:r>
          </w:p>
        </w:tc>
        <w:tc>
          <w:tcPr>
            <w:tcW w:w="3185" w:type="pct"/>
            <w:gridSpan w:val="3"/>
            <w:tcBorders>
              <w:left w:val="nil"/>
              <w:bottom w:val="single" w:sz="4" w:space="0" w:color="auto"/>
            </w:tcBorders>
            <w:shd w:val="clear" w:color="auto" w:fill="F2F2F2" w:themeFill="background1" w:themeFillShade="F2"/>
            <w:noWrap/>
            <w:vAlign w:val="center"/>
            <w:hideMark/>
          </w:tcPr>
          <w:p w:rsidR="00F600D3" w:rsidRPr="00B17ABA" w:rsidRDefault="00F600D3" w:rsidP="00F600D3">
            <w:pPr>
              <w:pStyle w:val="TOC1"/>
              <w:rPr>
                <w:lang w:eastAsia="ko-KR"/>
              </w:rPr>
            </w:pPr>
            <w:r w:rsidRPr="00B17ABA">
              <w:rPr>
                <w:lang w:eastAsia="ko-KR"/>
              </w:rPr>
              <w:t xml:space="preserve">Local search methods </w:t>
            </w:r>
          </w:p>
        </w:tc>
        <w:tc>
          <w:tcPr>
            <w:tcW w:w="694" w:type="pct"/>
            <w:shd w:val="clear" w:color="auto" w:fill="F2F2F2" w:themeFill="background1" w:themeFillShade="F2"/>
            <w:noWrap/>
            <w:vAlign w:val="center"/>
            <w:hideMark/>
          </w:tcPr>
          <w:p w:rsidR="00F600D3" w:rsidRPr="00B17ABA" w:rsidRDefault="00F600D3" w:rsidP="00F600D3">
            <w:pPr>
              <w:pStyle w:val="TOC1"/>
              <w:jc w:val="right"/>
              <w:rPr>
                <w:lang w:eastAsia="ko-KR"/>
              </w:rPr>
            </w:pPr>
            <w:r w:rsidRPr="00B17ABA">
              <w:rPr>
                <w:lang w:eastAsia="ko-KR"/>
              </w:rPr>
              <w:t>129</w:t>
            </w:r>
          </w:p>
        </w:tc>
        <w:tc>
          <w:tcPr>
            <w:tcW w:w="940" w:type="pct"/>
            <w:shd w:val="clear" w:color="auto" w:fill="F2F2F2" w:themeFill="background1" w:themeFillShade="F2"/>
            <w:noWrap/>
            <w:vAlign w:val="center"/>
            <w:hideMark/>
          </w:tcPr>
          <w:p w:rsidR="00F600D3" w:rsidRPr="00B17ABA" w:rsidRDefault="00F600D3" w:rsidP="00F600D3">
            <w:pPr>
              <w:pStyle w:val="TOC1"/>
              <w:jc w:val="right"/>
              <w:rPr>
                <w:lang w:eastAsia="ko-KR"/>
              </w:rPr>
            </w:pPr>
            <w:r w:rsidRPr="00B17ABA">
              <w:rPr>
                <w:lang w:eastAsia="ko-KR"/>
              </w:rPr>
              <w:t>5</w:t>
            </w:r>
          </w:p>
        </w:tc>
      </w:tr>
      <w:tr w:rsidR="00F600D3" w:rsidRPr="00B17ABA" w:rsidTr="00F600D3">
        <w:trPr>
          <w:trHeight w:val="351"/>
        </w:trPr>
        <w:tc>
          <w:tcPr>
            <w:tcW w:w="360" w:type="pct"/>
            <w:tcBorders>
              <w:bottom w:val="nil"/>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tc>
        <w:tc>
          <w:tcPr>
            <w:tcW w:w="3006" w:type="pct"/>
            <w:gridSpan w:val="3"/>
            <w:tcBorders>
              <w:left w:val="nil"/>
              <w:bottom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Single solution heuristics</w:t>
            </w:r>
          </w:p>
        </w:tc>
        <w:tc>
          <w:tcPr>
            <w:tcW w:w="694" w:type="pct"/>
            <w:tcBorders>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 </w:t>
            </w:r>
          </w:p>
        </w:tc>
        <w:tc>
          <w:tcPr>
            <w:tcW w:w="940" w:type="pct"/>
            <w:tcBorders>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 </w:t>
            </w:r>
          </w:p>
        </w:tc>
      </w:tr>
      <w:tr w:rsidR="00F600D3" w:rsidRPr="00B17ABA" w:rsidTr="00F600D3">
        <w:trPr>
          <w:trHeight w:val="1249"/>
        </w:trPr>
        <w:tc>
          <w:tcPr>
            <w:tcW w:w="541" w:type="pct"/>
            <w:gridSpan w:val="2"/>
            <w:tcBorders>
              <w:top w:val="nil"/>
              <w:bottom w:val="nil"/>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tc>
        <w:tc>
          <w:tcPr>
            <w:tcW w:w="2825" w:type="pct"/>
            <w:gridSpan w:val="2"/>
            <w:tcBorders>
              <w:top w:val="nil"/>
              <w:left w:val="nil"/>
              <w:bottom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Simulated annealing</w:t>
            </w:r>
          </w:p>
          <w:p w:rsidR="00F600D3" w:rsidRPr="00B17ABA" w:rsidRDefault="00F600D3" w:rsidP="00F600D3">
            <w:pPr>
              <w:pStyle w:val="TOC1"/>
              <w:rPr>
                <w:lang w:eastAsia="ko-KR"/>
              </w:rPr>
            </w:pPr>
            <w:r w:rsidRPr="00B17ABA">
              <w:rPr>
                <w:lang w:eastAsia="ko-KR"/>
              </w:rPr>
              <w:t xml:space="preserve">Tabu search </w:t>
            </w:r>
          </w:p>
          <w:p w:rsidR="00F600D3" w:rsidRPr="00B17ABA" w:rsidRDefault="00F600D3" w:rsidP="00F600D3">
            <w:pPr>
              <w:pStyle w:val="TOC1"/>
              <w:rPr>
                <w:lang w:eastAsia="ko-KR"/>
              </w:rPr>
            </w:pPr>
            <w:r w:rsidRPr="00B17ABA">
              <w:rPr>
                <w:lang w:eastAsia="ko-KR"/>
              </w:rPr>
              <w:t xml:space="preserve">Variable neighbourhood search </w:t>
            </w:r>
          </w:p>
          <w:p w:rsidR="00F600D3" w:rsidRPr="00B17ABA" w:rsidRDefault="00F600D3" w:rsidP="00F600D3">
            <w:pPr>
              <w:pStyle w:val="TOC1"/>
              <w:rPr>
                <w:lang w:eastAsia="ko-KR"/>
              </w:rPr>
            </w:pPr>
            <w:r w:rsidRPr="00B17ABA">
              <w:rPr>
                <w:lang w:eastAsia="ko-KR"/>
              </w:rPr>
              <w:t>Guided local search</w:t>
            </w:r>
          </w:p>
          <w:p w:rsidR="00F600D3" w:rsidRPr="00B17ABA" w:rsidRDefault="005A2F21" w:rsidP="00F600D3">
            <w:pPr>
              <w:pStyle w:val="TOC1"/>
              <w:rPr>
                <w:lang w:eastAsia="ko-KR"/>
              </w:rPr>
            </w:pPr>
            <w:r w:rsidRPr="00B17ABA">
              <w:rPr>
                <w:lang w:eastAsia="ko-KR"/>
              </w:rPr>
              <w:t>Greedy randomised adaptive search procedure (GRASP)</w:t>
            </w:r>
          </w:p>
        </w:tc>
        <w:tc>
          <w:tcPr>
            <w:tcW w:w="694"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12</w:t>
            </w:r>
          </w:p>
          <w:p w:rsidR="00F600D3" w:rsidRPr="00B17ABA" w:rsidRDefault="00F600D3" w:rsidP="00F600D3">
            <w:pPr>
              <w:pStyle w:val="TOC1"/>
              <w:jc w:val="right"/>
              <w:rPr>
                <w:lang w:eastAsia="ko-KR"/>
              </w:rPr>
            </w:pPr>
            <w:r w:rsidRPr="00B17ABA">
              <w:rPr>
                <w:lang w:eastAsia="ko-KR"/>
              </w:rPr>
              <w:t>6</w:t>
            </w:r>
          </w:p>
          <w:p w:rsidR="00F600D3" w:rsidRPr="00B17ABA" w:rsidRDefault="00F600D3" w:rsidP="00F600D3">
            <w:pPr>
              <w:pStyle w:val="TOC1"/>
              <w:jc w:val="right"/>
              <w:rPr>
                <w:lang w:eastAsia="ko-KR"/>
              </w:rPr>
            </w:pPr>
            <w:r w:rsidRPr="00B17ABA">
              <w:rPr>
                <w:lang w:eastAsia="ko-KR"/>
              </w:rPr>
              <w:t>5</w:t>
            </w:r>
          </w:p>
          <w:p w:rsidR="00F600D3" w:rsidRPr="00B17ABA" w:rsidRDefault="00F600D3" w:rsidP="00F600D3">
            <w:pPr>
              <w:pStyle w:val="TOC1"/>
              <w:jc w:val="right"/>
              <w:rPr>
                <w:lang w:eastAsia="ko-KR"/>
              </w:rPr>
            </w:pPr>
            <w:r w:rsidRPr="00B17ABA">
              <w:rPr>
                <w:lang w:eastAsia="ko-KR"/>
              </w:rPr>
              <w:t>1</w:t>
            </w:r>
          </w:p>
          <w:p w:rsidR="00F600D3" w:rsidRPr="00B17ABA" w:rsidRDefault="00F600D3" w:rsidP="00F600D3">
            <w:pPr>
              <w:pStyle w:val="TOC1"/>
              <w:jc w:val="right"/>
              <w:rPr>
                <w:lang w:eastAsia="ko-KR"/>
              </w:rPr>
            </w:pPr>
            <w:r w:rsidRPr="00B17ABA">
              <w:rPr>
                <w:lang w:eastAsia="ko-KR"/>
              </w:rPr>
              <w:t>1</w:t>
            </w:r>
          </w:p>
        </w:tc>
        <w:tc>
          <w:tcPr>
            <w:tcW w:w="940"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1</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tc>
      </w:tr>
      <w:tr w:rsidR="00F600D3" w:rsidRPr="00B17ABA" w:rsidTr="00F600D3">
        <w:trPr>
          <w:trHeight w:val="300"/>
        </w:trPr>
        <w:tc>
          <w:tcPr>
            <w:tcW w:w="360" w:type="pct"/>
            <w:tcBorders>
              <w:top w:val="nil"/>
              <w:bottom w:val="nil"/>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tc>
        <w:tc>
          <w:tcPr>
            <w:tcW w:w="3006" w:type="pct"/>
            <w:gridSpan w:val="3"/>
            <w:tcBorders>
              <w:top w:val="nil"/>
              <w:left w:val="nil"/>
              <w:bottom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Population-based heuristics</w:t>
            </w:r>
          </w:p>
        </w:tc>
        <w:tc>
          <w:tcPr>
            <w:tcW w:w="694"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 </w:t>
            </w:r>
          </w:p>
        </w:tc>
        <w:tc>
          <w:tcPr>
            <w:tcW w:w="940"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 </w:t>
            </w:r>
          </w:p>
        </w:tc>
      </w:tr>
      <w:tr w:rsidR="00F600D3" w:rsidRPr="00B17ABA" w:rsidTr="00F600D3">
        <w:trPr>
          <w:trHeight w:val="365"/>
        </w:trPr>
        <w:tc>
          <w:tcPr>
            <w:tcW w:w="541" w:type="pct"/>
            <w:gridSpan w:val="2"/>
            <w:tcBorders>
              <w:top w:val="nil"/>
              <w:bottom w:val="nil"/>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tc>
        <w:tc>
          <w:tcPr>
            <w:tcW w:w="2825" w:type="pct"/>
            <w:gridSpan w:val="2"/>
            <w:tcBorders>
              <w:top w:val="nil"/>
              <w:left w:val="nil"/>
              <w:bottom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Evolutionary algorithm</w:t>
            </w:r>
          </w:p>
        </w:tc>
        <w:tc>
          <w:tcPr>
            <w:tcW w:w="694"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22</w:t>
            </w:r>
          </w:p>
        </w:tc>
        <w:tc>
          <w:tcPr>
            <w:tcW w:w="940"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0</w:t>
            </w:r>
          </w:p>
        </w:tc>
      </w:tr>
      <w:tr w:rsidR="00F600D3" w:rsidRPr="00B17ABA" w:rsidTr="00F600D3">
        <w:trPr>
          <w:trHeight w:val="1661"/>
        </w:trPr>
        <w:tc>
          <w:tcPr>
            <w:tcW w:w="725" w:type="pct"/>
            <w:gridSpan w:val="3"/>
            <w:tcBorders>
              <w:top w:val="nil"/>
              <w:bottom w:val="nil"/>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p w:rsidR="00F600D3" w:rsidRPr="00B17ABA" w:rsidRDefault="00F600D3" w:rsidP="00F600D3">
            <w:pPr>
              <w:pStyle w:val="TOC1"/>
              <w:rPr>
                <w:lang w:eastAsia="ko-KR"/>
              </w:rPr>
            </w:pPr>
            <w:r w:rsidRPr="00B17ABA">
              <w:rPr>
                <w:lang w:eastAsia="ko-KR"/>
              </w:rPr>
              <w:t> </w:t>
            </w:r>
          </w:p>
        </w:tc>
        <w:tc>
          <w:tcPr>
            <w:tcW w:w="2641" w:type="pct"/>
            <w:tcBorders>
              <w:top w:val="nil"/>
              <w:left w:val="nil"/>
              <w:bottom w:val="nil"/>
            </w:tcBorders>
            <w:shd w:val="clear" w:color="auto" w:fill="auto"/>
            <w:noWrap/>
            <w:vAlign w:val="center"/>
            <w:hideMark/>
          </w:tcPr>
          <w:p w:rsidR="00F600D3" w:rsidRPr="00B17ABA" w:rsidRDefault="00F600D3" w:rsidP="00F600D3">
            <w:pPr>
              <w:pStyle w:val="TOC1"/>
              <w:numPr>
                <w:ilvl w:val="0"/>
                <w:numId w:val="17"/>
              </w:numPr>
              <w:rPr>
                <w:lang w:eastAsia="ko-KR"/>
              </w:rPr>
            </w:pPr>
            <w:r w:rsidRPr="00B17ABA">
              <w:rPr>
                <w:lang w:eastAsia="ko-KR"/>
              </w:rPr>
              <w:t xml:space="preserve">Genetic algorithm </w:t>
            </w:r>
          </w:p>
          <w:p w:rsidR="00F600D3" w:rsidRPr="00B17ABA" w:rsidRDefault="00F600D3" w:rsidP="00F600D3">
            <w:pPr>
              <w:pStyle w:val="TOC1"/>
              <w:numPr>
                <w:ilvl w:val="0"/>
                <w:numId w:val="17"/>
              </w:numPr>
              <w:rPr>
                <w:lang w:eastAsia="ko-KR"/>
              </w:rPr>
            </w:pPr>
            <w:r w:rsidRPr="00B17ABA">
              <w:rPr>
                <w:lang w:eastAsia="ko-KR"/>
              </w:rPr>
              <w:t xml:space="preserve">Differential evolution algorithm </w:t>
            </w:r>
          </w:p>
          <w:p w:rsidR="00F600D3" w:rsidRPr="00B17ABA" w:rsidRDefault="00F600D3" w:rsidP="00F600D3">
            <w:pPr>
              <w:pStyle w:val="TOC1"/>
              <w:numPr>
                <w:ilvl w:val="0"/>
                <w:numId w:val="17"/>
              </w:numPr>
              <w:rPr>
                <w:lang w:eastAsia="ko-KR"/>
              </w:rPr>
            </w:pPr>
            <w:r w:rsidRPr="00B17ABA">
              <w:rPr>
                <w:lang w:eastAsia="ko-KR"/>
              </w:rPr>
              <w:t xml:space="preserve">Evolutionary programming </w:t>
            </w:r>
          </w:p>
          <w:p w:rsidR="00F600D3" w:rsidRPr="00B17ABA" w:rsidRDefault="00F600D3" w:rsidP="00F600D3">
            <w:pPr>
              <w:pStyle w:val="TOC1"/>
              <w:numPr>
                <w:ilvl w:val="0"/>
                <w:numId w:val="17"/>
              </w:numPr>
              <w:rPr>
                <w:lang w:eastAsia="ko-KR"/>
              </w:rPr>
            </w:pPr>
            <w:r w:rsidRPr="00B17ABA">
              <w:rPr>
                <w:lang w:eastAsia="ko-KR"/>
              </w:rPr>
              <w:t xml:space="preserve">Estimation of distribution algorithms </w:t>
            </w:r>
          </w:p>
          <w:p w:rsidR="00F600D3" w:rsidRPr="00B17ABA" w:rsidRDefault="00F600D3" w:rsidP="00F600D3">
            <w:pPr>
              <w:pStyle w:val="TOC1"/>
              <w:numPr>
                <w:ilvl w:val="0"/>
                <w:numId w:val="17"/>
              </w:numPr>
              <w:rPr>
                <w:lang w:eastAsia="ko-KR"/>
              </w:rPr>
            </w:pPr>
            <w:r w:rsidRPr="00B17ABA">
              <w:rPr>
                <w:lang w:eastAsia="ko-KR"/>
              </w:rPr>
              <w:t>Memetic algorithm</w:t>
            </w:r>
          </w:p>
          <w:p w:rsidR="00F600D3" w:rsidRPr="00B17ABA" w:rsidRDefault="00F600D3" w:rsidP="00F600D3">
            <w:pPr>
              <w:pStyle w:val="TOC1"/>
              <w:numPr>
                <w:ilvl w:val="0"/>
                <w:numId w:val="17"/>
              </w:numPr>
              <w:rPr>
                <w:lang w:eastAsia="ko-KR"/>
              </w:rPr>
            </w:pPr>
            <w:r w:rsidRPr="00B17ABA">
              <w:rPr>
                <w:lang w:eastAsia="ko-KR"/>
              </w:rPr>
              <w:t>Scatter search (path-relinking)</w:t>
            </w:r>
          </w:p>
        </w:tc>
        <w:tc>
          <w:tcPr>
            <w:tcW w:w="694"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12</w:t>
            </w:r>
          </w:p>
          <w:p w:rsidR="00F600D3" w:rsidRPr="00B17ABA" w:rsidRDefault="00F600D3" w:rsidP="00F600D3">
            <w:pPr>
              <w:pStyle w:val="TOC1"/>
              <w:jc w:val="right"/>
              <w:rPr>
                <w:lang w:eastAsia="ko-KR"/>
              </w:rPr>
            </w:pPr>
            <w:r w:rsidRPr="00B17ABA">
              <w:rPr>
                <w:lang w:eastAsia="ko-KR"/>
              </w:rPr>
              <w:t>2</w:t>
            </w:r>
          </w:p>
          <w:p w:rsidR="00F600D3" w:rsidRPr="00B17ABA" w:rsidRDefault="00F600D3" w:rsidP="00F600D3">
            <w:pPr>
              <w:pStyle w:val="TOC1"/>
              <w:jc w:val="right"/>
              <w:rPr>
                <w:lang w:eastAsia="ko-KR"/>
              </w:rPr>
            </w:pPr>
            <w:r w:rsidRPr="00B17ABA">
              <w:rPr>
                <w:lang w:eastAsia="ko-KR"/>
              </w:rPr>
              <w:t>1</w:t>
            </w:r>
          </w:p>
          <w:p w:rsidR="00F600D3" w:rsidRPr="00B17ABA" w:rsidRDefault="00F600D3" w:rsidP="00F600D3">
            <w:pPr>
              <w:pStyle w:val="TOC1"/>
              <w:jc w:val="right"/>
              <w:rPr>
                <w:lang w:eastAsia="ko-KR"/>
              </w:rPr>
            </w:pPr>
            <w:r w:rsidRPr="00B17ABA">
              <w:rPr>
                <w:lang w:eastAsia="ko-KR"/>
              </w:rPr>
              <w:t>1</w:t>
            </w:r>
          </w:p>
          <w:p w:rsidR="00F600D3" w:rsidRPr="00B17ABA" w:rsidRDefault="00F600D3" w:rsidP="00F600D3">
            <w:pPr>
              <w:pStyle w:val="TOC1"/>
              <w:jc w:val="right"/>
              <w:rPr>
                <w:lang w:eastAsia="ko-KR"/>
              </w:rPr>
            </w:pPr>
            <w:r w:rsidRPr="00B17ABA">
              <w:rPr>
                <w:lang w:eastAsia="ko-KR"/>
              </w:rPr>
              <w:t>1</w:t>
            </w:r>
          </w:p>
          <w:p w:rsidR="00F600D3" w:rsidRPr="00B17ABA" w:rsidRDefault="00F600D3" w:rsidP="00F600D3">
            <w:pPr>
              <w:pStyle w:val="TOC1"/>
              <w:jc w:val="right"/>
              <w:rPr>
                <w:lang w:eastAsia="ko-KR"/>
              </w:rPr>
            </w:pPr>
            <w:r w:rsidRPr="00B17ABA">
              <w:rPr>
                <w:lang w:eastAsia="ko-KR"/>
              </w:rPr>
              <w:t>1</w:t>
            </w:r>
          </w:p>
        </w:tc>
        <w:tc>
          <w:tcPr>
            <w:tcW w:w="940"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0</w:t>
            </w:r>
          </w:p>
          <w:p w:rsidR="00F600D3" w:rsidRPr="00B17ABA" w:rsidRDefault="00F600D3" w:rsidP="00F600D3">
            <w:pPr>
              <w:pStyle w:val="TOC1"/>
              <w:jc w:val="right"/>
              <w:rPr>
                <w:lang w:eastAsia="ko-KR"/>
              </w:rPr>
            </w:pPr>
            <w:r w:rsidRPr="00B17ABA">
              <w:rPr>
                <w:lang w:eastAsia="ko-KR"/>
              </w:rPr>
              <w:t>1</w:t>
            </w:r>
          </w:p>
          <w:p w:rsidR="00F600D3" w:rsidRPr="00B17ABA" w:rsidRDefault="00F600D3" w:rsidP="00F600D3">
            <w:pPr>
              <w:pStyle w:val="TOC1"/>
              <w:jc w:val="right"/>
              <w:rPr>
                <w:lang w:eastAsia="ko-KR"/>
              </w:rPr>
            </w:pPr>
            <w:r w:rsidRPr="00B17ABA">
              <w:rPr>
                <w:lang w:eastAsia="ko-KR"/>
              </w:rPr>
              <w:t>0</w:t>
            </w:r>
          </w:p>
        </w:tc>
      </w:tr>
      <w:tr w:rsidR="00F600D3" w:rsidRPr="00B17ABA" w:rsidTr="00F600D3">
        <w:trPr>
          <w:trHeight w:val="300"/>
        </w:trPr>
        <w:tc>
          <w:tcPr>
            <w:tcW w:w="541" w:type="pct"/>
            <w:gridSpan w:val="2"/>
            <w:tcBorders>
              <w:top w:val="nil"/>
              <w:bottom w:val="nil"/>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tc>
        <w:tc>
          <w:tcPr>
            <w:tcW w:w="2825" w:type="pct"/>
            <w:gridSpan w:val="2"/>
            <w:tcBorders>
              <w:top w:val="nil"/>
              <w:left w:val="nil"/>
              <w:bottom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Particle swarm optimisation</w:t>
            </w:r>
          </w:p>
        </w:tc>
        <w:tc>
          <w:tcPr>
            <w:tcW w:w="694"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2</w:t>
            </w:r>
          </w:p>
        </w:tc>
        <w:tc>
          <w:tcPr>
            <w:tcW w:w="940"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0</w:t>
            </w:r>
          </w:p>
        </w:tc>
      </w:tr>
      <w:tr w:rsidR="00F600D3" w:rsidRPr="00B17ABA" w:rsidTr="00F600D3">
        <w:trPr>
          <w:trHeight w:val="300"/>
        </w:trPr>
        <w:tc>
          <w:tcPr>
            <w:tcW w:w="541" w:type="pct"/>
            <w:gridSpan w:val="2"/>
            <w:tcBorders>
              <w:top w:val="nil"/>
              <w:bottom w:val="nil"/>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tc>
        <w:tc>
          <w:tcPr>
            <w:tcW w:w="2825" w:type="pct"/>
            <w:gridSpan w:val="2"/>
            <w:tcBorders>
              <w:top w:val="nil"/>
              <w:left w:val="nil"/>
              <w:bottom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Artificial bee colony algorithm</w:t>
            </w:r>
          </w:p>
        </w:tc>
        <w:tc>
          <w:tcPr>
            <w:tcW w:w="694"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1</w:t>
            </w:r>
          </w:p>
        </w:tc>
        <w:tc>
          <w:tcPr>
            <w:tcW w:w="940" w:type="pct"/>
            <w:tcBorders>
              <w:top w:val="nil"/>
              <w:bottom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0</w:t>
            </w:r>
          </w:p>
        </w:tc>
      </w:tr>
      <w:tr w:rsidR="00F600D3" w:rsidRPr="00B17ABA" w:rsidTr="00F600D3">
        <w:trPr>
          <w:trHeight w:val="300"/>
        </w:trPr>
        <w:tc>
          <w:tcPr>
            <w:tcW w:w="360" w:type="pct"/>
            <w:tcBorders>
              <w:top w:val="nil"/>
              <w:bottom w:val="single" w:sz="4" w:space="0" w:color="auto"/>
              <w:right w:val="nil"/>
            </w:tcBorders>
            <w:shd w:val="clear" w:color="auto" w:fill="auto"/>
            <w:noWrap/>
            <w:vAlign w:val="center"/>
            <w:hideMark/>
          </w:tcPr>
          <w:p w:rsidR="00F600D3" w:rsidRPr="00B17ABA" w:rsidRDefault="00F600D3" w:rsidP="00F600D3">
            <w:pPr>
              <w:pStyle w:val="TOC1"/>
              <w:rPr>
                <w:lang w:eastAsia="ko-KR"/>
              </w:rPr>
            </w:pPr>
            <w:r w:rsidRPr="00B17ABA">
              <w:rPr>
                <w:lang w:eastAsia="ko-KR"/>
              </w:rPr>
              <w:t> </w:t>
            </w:r>
          </w:p>
        </w:tc>
        <w:tc>
          <w:tcPr>
            <w:tcW w:w="3006" w:type="pct"/>
            <w:gridSpan w:val="3"/>
            <w:tcBorders>
              <w:top w:val="nil"/>
              <w:left w:val="nil"/>
              <w:bottom w:val="single" w:sz="4" w:space="0" w:color="auto"/>
            </w:tcBorders>
            <w:shd w:val="clear" w:color="auto" w:fill="auto"/>
            <w:noWrap/>
            <w:vAlign w:val="center"/>
            <w:hideMark/>
          </w:tcPr>
          <w:p w:rsidR="00F600D3" w:rsidRPr="00B17ABA" w:rsidRDefault="00F600D3" w:rsidP="00F600D3">
            <w:pPr>
              <w:pStyle w:val="TOC1"/>
              <w:rPr>
                <w:lang w:eastAsia="ko-KR"/>
              </w:rPr>
            </w:pPr>
            <w:r w:rsidRPr="00B17ABA">
              <w:rPr>
                <w:lang w:eastAsia="ko-KR"/>
              </w:rPr>
              <w:t>Other local search methods</w:t>
            </w:r>
          </w:p>
        </w:tc>
        <w:tc>
          <w:tcPr>
            <w:tcW w:w="694" w:type="pct"/>
            <w:tcBorders>
              <w:top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86</w:t>
            </w:r>
          </w:p>
        </w:tc>
        <w:tc>
          <w:tcPr>
            <w:tcW w:w="940" w:type="pct"/>
            <w:tcBorders>
              <w:top w:val="nil"/>
            </w:tcBorders>
            <w:shd w:val="clear" w:color="auto" w:fill="auto"/>
            <w:noWrap/>
            <w:vAlign w:val="center"/>
            <w:hideMark/>
          </w:tcPr>
          <w:p w:rsidR="00F600D3" w:rsidRPr="00B17ABA" w:rsidRDefault="00F600D3" w:rsidP="00F600D3">
            <w:pPr>
              <w:pStyle w:val="TOC1"/>
              <w:jc w:val="right"/>
              <w:rPr>
                <w:lang w:eastAsia="ko-KR"/>
              </w:rPr>
            </w:pPr>
            <w:r w:rsidRPr="00B17ABA">
              <w:rPr>
                <w:lang w:eastAsia="ko-KR"/>
              </w:rPr>
              <w:t>4</w:t>
            </w:r>
          </w:p>
        </w:tc>
      </w:tr>
      <w:tr w:rsidR="00F600D3" w:rsidRPr="00B17ABA" w:rsidTr="00F600D3">
        <w:trPr>
          <w:trHeight w:val="300"/>
        </w:trPr>
        <w:tc>
          <w:tcPr>
            <w:tcW w:w="181" w:type="pct"/>
            <w:tcBorders>
              <w:right w:val="nil"/>
            </w:tcBorders>
            <w:shd w:val="clear" w:color="auto" w:fill="F2F2F2" w:themeFill="background1" w:themeFillShade="F2"/>
            <w:noWrap/>
            <w:vAlign w:val="center"/>
            <w:hideMark/>
          </w:tcPr>
          <w:p w:rsidR="00F600D3" w:rsidRPr="00B17ABA" w:rsidRDefault="00F600D3" w:rsidP="00F600D3">
            <w:pPr>
              <w:pStyle w:val="TOC1"/>
              <w:rPr>
                <w:lang w:eastAsia="ko-KR"/>
              </w:rPr>
            </w:pPr>
            <w:r w:rsidRPr="00B17ABA">
              <w:rPr>
                <w:lang w:eastAsia="ko-KR"/>
              </w:rPr>
              <w:t> </w:t>
            </w:r>
          </w:p>
        </w:tc>
        <w:tc>
          <w:tcPr>
            <w:tcW w:w="3185" w:type="pct"/>
            <w:gridSpan w:val="3"/>
            <w:tcBorders>
              <w:left w:val="nil"/>
            </w:tcBorders>
            <w:shd w:val="clear" w:color="auto" w:fill="F2F2F2" w:themeFill="background1" w:themeFillShade="F2"/>
            <w:noWrap/>
            <w:vAlign w:val="center"/>
            <w:hideMark/>
          </w:tcPr>
          <w:p w:rsidR="00F600D3" w:rsidRPr="00B17ABA" w:rsidRDefault="00F600D3" w:rsidP="00F600D3">
            <w:pPr>
              <w:pStyle w:val="TOC1"/>
              <w:rPr>
                <w:lang w:eastAsia="ko-KR"/>
              </w:rPr>
            </w:pPr>
            <w:r w:rsidRPr="00B17ABA">
              <w:rPr>
                <w:lang w:eastAsia="ko-KR"/>
              </w:rPr>
              <w:t>Problem-specific heuristics</w:t>
            </w:r>
          </w:p>
        </w:tc>
        <w:tc>
          <w:tcPr>
            <w:tcW w:w="694" w:type="pct"/>
            <w:shd w:val="clear" w:color="auto" w:fill="F2F2F2" w:themeFill="background1" w:themeFillShade="F2"/>
            <w:noWrap/>
            <w:vAlign w:val="center"/>
            <w:hideMark/>
          </w:tcPr>
          <w:p w:rsidR="00F600D3" w:rsidRPr="00B17ABA" w:rsidRDefault="00F600D3" w:rsidP="00F600D3">
            <w:pPr>
              <w:pStyle w:val="TOC1"/>
              <w:jc w:val="right"/>
              <w:rPr>
                <w:lang w:eastAsia="ko-KR"/>
              </w:rPr>
            </w:pPr>
            <w:r w:rsidRPr="00B17ABA">
              <w:rPr>
                <w:lang w:eastAsia="ko-KR"/>
              </w:rPr>
              <w:t>290</w:t>
            </w:r>
          </w:p>
        </w:tc>
        <w:tc>
          <w:tcPr>
            <w:tcW w:w="940" w:type="pct"/>
            <w:shd w:val="clear" w:color="auto" w:fill="F2F2F2" w:themeFill="background1" w:themeFillShade="F2"/>
            <w:noWrap/>
            <w:vAlign w:val="center"/>
            <w:hideMark/>
          </w:tcPr>
          <w:p w:rsidR="00F600D3" w:rsidRPr="00B17ABA" w:rsidRDefault="00F600D3" w:rsidP="00F600D3">
            <w:pPr>
              <w:pStyle w:val="TOC1"/>
              <w:jc w:val="right"/>
              <w:rPr>
                <w:lang w:eastAsia="ko-KR"/>
              </w:rPr>
            </w:pPr>
            <w:r w:rsidRPr="00B17ABA">
              <w:rPr>
                <w:lang w:eastAsia="ko-KR"/>
              </w:rPr>
              <w:t>0</w:t>
            </w:r>
          </w:p>
        </w:tc>
      </w:tr>
      <w:tr w:rsidR="00F600D3" w:rsidRPr="00B17ABA" w:rsidTr="00F600D3">
        <w:trPr>
          <w:trHeight w:val="300"/>
        </w:trPr>
        <w:tc>
          <w:tcPr>
            <w:tcW w:w="3366" w:type="pct"/>
            <w:gridSpan w:val="4"/>
            <w:shd w:val="clear" w:color="auto" w:fill="D9D9D9" w:themeFill="background1" w:themeFillShade="D9"/>
            <w:noWrap/>
            <w:vAlign w:val="center"/>
          </w:tcPr>
          <w:p w:rsidR="00F600D3" w:rsidRPr="00B17ABA" w:rsidRDefault="00F600D3" w:rsidP="00F600D3">
            <w:pPr>
              <w:pStyle w:val="TOC1"/>
              <w:rPr>
                <w:lang w:eastAsia="ko-KR"/>
              </w:rPr>
            </w:pPr>
            <w:r w:rsidRPr="00B17ABA">
              <w:rPr>
                <w:lang w:eastAsia="ko-KR"/>
              </w:rPr>
              <w:t>Hybrid heuristics</w:t>
            </w:r>
          </w:p>
        </w:tc>
        <w:tc>
          <w:tcPr>
            <w:tcW w:w="694" w:type="pct"/>
            <w:shd w:val="clear" w:color="auto" w:fill="D9D9D9" w:themeFill="background1" w:themeFillShade="D9"/>
            <w:noWrap/>
            <w:vAlign w:val="center"/>
          </w:tcPr>
          <w:p w:rsidR="00F600D3" w:rsidRPr="00B17ABA" w:rsidRDefault="00F600D3" w:rsidP="00F600D3">
            <w:pPr>
              <w:pStyle w:val="TOC1"/>
              <w:jc w:val="right"/>
              <w:rPr>
                <w:lang w:eastAsia="ko-KR"/>
              </w:rPr>
            </w:pPr>
            <w:r w:rsidRPr="00B17ABA">
              <w:rPr>
                <w:lang w:eastAsia="ko-KR"/>
              </w:rPr>
              <w:t>62</w:t>
            </w:r>
          </w:p>
        </w:tc>
        <w:tc>
          <w:tcPr>
            <w:tcW w:w="940" w:type="pct"/>
            <w:shd w:val="clear" w:color="auto" w:fill="D9D9D9" w:themeFill="background1" w:themeFillShade="D9"/>
            <w:noWrap/>
            <w:vAlign w:val="center"/>
          </w:tcPr>
          <w:p w:rsidR="00F600D3" w:rsidRPr="00B17ABA" w:rsidRDefault="00F600D3" w:rsidP="00F600D3">
            <w:pPr>
              <w:pStyle w:val="TOC1"/>
              <w:jc w:val="right"/>
              <w:rPr>
                <w:lang w:eastAsia="ko-KR"/>
              </w:rPr>
            </w:pPr>
            <w:r w:rsidRPr="00B17ABA">
              <w:rPr>
                <w:lang w:eastAsia="ko-KR"/>
              </w:rPr>
              <w:t>0</w:t>
            </w:r>
          </w:p>
        </w:tc>
      </w:tr>
    </w:tbl>
    <w:p w:rsidR="00F600D3" w:rsidRPr="00B17ABA" w:rsidRDefault="00F600D3" w:rsidP="00344BC1">
      <w:pPr>
        <w:pStyle w:val="TOC2"/>
      </w:pPr>
      <w:r w:rsidRPr="00B17ABA">
        <w:t>1) SDP stands for sequential decision problem under uncertainty.</w:t>
      </w:r>
    </w:p>
    <w:p w:rsidR="00F600D3" w:rsidRPr="00B17ABA" w:rsidRDefault="00F600D3" w:rsidP="00344BC1">
      <w:pPr>
        <w:pStyle w:val="TOC2"/>
      </w:pPr>
      <w:r w:rsidRPr="00B17ABA">
        <w:t>2) The numbers in dark rows represent the number of papers</w:t>
      </w:r>
      <w:r w:rsidR="003A2511" w:rsidRPr="00B17ABA">
        <w:t>,</w:t>
      </w:r>
      <w:r w:rsidRPr="00B17ABA">
        <w:t xml:space="preserve"> which used the specified method, not the sum of the subgroups.</w:t>
      </w:r>
    </w:p>
    <w:p w:rsidR="0002237F" w:rsidRPr="00B17ABA" w:rsidRDefault="0002237F" w:rsidP="00F600D3">
      <w:r w:rsidRPr="00B17ABA">
        <w:br w:type="page"/>
      </w:r>
    </w:p>
    <w:p w:rsidR="00F600D3" w:rsidRPr="00B17ABA" w:rsidRDefault="00F600D3" w:rsidP="00F600D3">
      <w:pPr>
        <w:pStyle w:val="Heading3"/>
      </w:pPr>
      <w:r w:rsidRPr="00B17ABA">
        <w:lastRenderedPageBreak/>
        <w:t xml:space="preserve">Summary of the systematic review </w:t>
      </w:r>
    </w:p>
    <w:p w:rsidR="00F600D3" w:rsidRPr="00B17ABA" w:rsidRDefault="009F32C0" w:rsidP="00F600D3">
      <w:pPr>
        <w:pStyle w:val="Heading4"/>
        <w:rPr>
          <w:lang w:eastAsia="ko-KR"/>
        </w:rPr>
      </w:pPr>
      <w:r w:rsidRPr="00B17ABA">
        <w:rPr>
          <w:lang w:eastAsia="ko-KR"/>
        </w:rPr>
        <w:t>1</w:t>
      </w:r>
      <w:r w:rsidR="00F600D3" w:rsidRPr="00B17ABA">
        <w:rPr>
          <w:rFonts w:hint="eastAsia"/>
          <w:lang w:eastAsia="ko-KR"/>
        </w:rPr>
        <w:t xml:space="preserve">) </w:t>
      </w:r>
      <w:r w:rsidR="00F600D3" w:rsidRPr="00B17ABA">
        <w:rPr>
          <w:lang w:eastAsia="ko-KR"/>
        </w:rPr>
        <w:t>Mathematical programming</w:t>
      </w:r>
    </w:p>
    <w:p w:rsidR="00F600D3" w:rsidRPr="00B17ABA" w:rsidRDefault="00F600D3" w:rsidP="00620560">
      <w:pPr>
        <w:jc w:val="both"/>
      </w:pPr>
      <w:r w:rsidRPr="00B17ABA">
        <w:rPr>
          <w:rFonts w:eastAsia="Malgun Gothic"/>
          <w:lang w:eastAsia="ko-KR"/>
        </w:rPr>
        <w:t xml:space="preserve">206 studies, which were classified as DP, mostly used </w:t>
      </w:r>
      <w:r w:rsidRPr="00B17ABA">
        <w:t>approximate dynamic programming (ADP), which</w:t>
      </w:r>
      <w:r w:rsidRPr="00B17ABA">
        <w:rPr>
          <w:rFonts w:eastAsia="Malgun Gothic"/>
          <w:lang w:eastAsia="ko-KR"/>
        </w:rPr>
        <w:t xml:space="preserve"> includes simulation and/or a function approximation </w:t>
      </w:r>
      <w:r w:rsidRPr="00B17ABA">
        <w:t>under the theoretical foundations in the traditional DP. Whereas DP is the standard methods to solve sequential decision problems in theory, it has been recognized that classic DP is limited in its suitability to directly treat large and complex sequential decision problems encountered in the real-world because of the curse of dimensionality</w:t>
      </w:r>
      <w:r w:rsidR="0036615F" w:rsidRPr="00B17ABA">
        <w:t xml:space="preserve"> and computational requirements</w:t>
      </w:r>
      <w:r w:rsidRPr="00B17ABA">
        <w:fldChar w:fldCharType="begin"/>
      </w:r>
      <w:r w:rsidR="00620560" w:rsidRPr="00B17ABA">
        <w:instrText xml:space="preserve"> ADDIN EN.CITE &lt;EndNote&gt;&lt;Cite&gt;&lt;Author&gt;Gosavi&lt;/Author&gt;&lt;Year&gt;2003&lt;/Year&gt;&lt;RecNum&gt;102&lt;/RecNum&gt;&lt;DisplayText&gt;&lt;style face="superscript"&gt;[51]&lt;/style&gt;&lt;/DisplayText&gt;&lt;record&gt;&lt;rec-number&gt;102&lt;/rec-number&gt;&lt;foreign-keys&gt;&lt;key app="EN" db-id="z2a0dvwpazf220et2vh50z295rxpzfevwft2"&gt;102&lt;/key&gt;&lt;/foreign-keys&gt;&lt;ref-type name="Journal Article"&gt;17&lt;/ref-type&gt;&lt;contributors&gt;&lt;authors&gt;&lt;author&gt;Gosavi, A. &lt;/author&gt;&lt;/authors&gt;&lt;/contributors&gt;&lt;titles&gt;&lt;title&gt;Simulation-based optimization: parametric optimization techniques and reinforcement learning&lt;/title&gt;&lt;/titles&gt;&lt;dates&gt;&lt;year&gt;2003&lt;/year&gt;&lt;/dates&gt;&lt;urls&gt;&lt;/urls&gt;&lt;/record&gt;&lt;/Cite&gt;&lt;/EndNote&gt;</w:instrText>
      </w:r>
      <w:r w:rsidRPr="00B17ABA">
        <w:fldChar w:fldCharType="separate"/>
      </w:r>
      <w:r w:rsidR="00620560" w:rsidRPr="00B17ABA">
        <w:rPr>
          <w:noProof/>
          <w:vertAlign w:val="superscript"/>
        </w:rPr>
        <w:t>[51]</w:t>
      </w:r>
      <w:r w:rsidRPr="00B17ABA">
        <w:fldChar w:fldCharType="end"/>
      </w:r>
      <w:r w:rsidRPr="00B17ABA">
        <w:t xml:space="preserve">. </w:t>
      </w:r>
      <w:r w:rsidR="00847241" w:rsidRPr="00B17ABA">
        <w:t xml:space="preserve">The systematic review also confirmed that classic DP on its own is considerably limited in its usefulness for large and complex real decision problems. </w:t>
      </w:r>
      <w:r w:rsidRPr="00B17ABA">
        <w:t xml:space="preserve">This has motivated the development of ADP for solving large and complex sequential decision problems. </w:t>
      </w:r>
    </w:p>
    <w:p w:rsidR="00F600D3" w:rsidRPr="00B17ABA" w:rsidRDefault="00F600D3" w:rsidP="00620560">
      <w:pPr>
        <w:jc w:val="both"/>
        <w:rPr>
          <w:rFonts w:cstheme="majorBidi"/>
          <w:lang w:eastAsia="ko-KR"/>
        </w:rPr>
      </w:pPr>
      <w:r w:rsidRPr="00B17ABA">
        <w:t xml:space="preserve">The most widely used ADP was RL, which is a simulation-based DP approach. </w:t>
      </w:r>
      <w:r w:rsidRPr="00B17ABA">
        <w:rPr>
          <w:rFonts w:eastAsia="Malgun Gothic"/>
          <w:lang w:eastAsia="ko-KR"/>
        </w:rPr>
        <w:t xml:space="preserve">Instead of </w:t>
      </w:r>
      <w:r w:rsidRPr="00B17ABA">
        <w:rPr>
          <w:rFonts w:eastAsia="Malgun Gothic" w:hint="eastAsia"/>
          <w:lang w:eastAsia="ko-KR"/>
        </w:rPr>
        <w:t>comput</w:t>
      </w:r>
      <w:r w:rsidRPr="00B17ABA">
        <w:rPr>
          <w:rFonts w:eastAsia="Malgun Gothic"/>
          <w:lang w:eastAsia="ko-KR"/>
        </w:rPr>
        <w:t>ing</w:t>
      </w:r>
      <w:r w:rsidRPr="00B17ABA">
        <w:rPr>
          <w:rFonts w:eastAsia="Malgun Gothic" w:hint="eastAsia"/>
          <w:lang w:eastAsia="ko-KR"/>
        </w:rPr>
        <w:t xml:space="preserve"> or stor</w:t>
      </w:r>
      <w:r w:rsidRPr="00B17ABA">
        <w:rPr>
          <w:rFonts w:eastAsia="Malgun Gothic"/>
          <w:lang w:eastAsia="ko-KR"/>
        </w:rPr>
        <w:t>ing</w:t>
      </w:r>
      <w:r w:rsidRPr="00B17ABA">
        <w:rPr>
          <w:rFonts w:eastAsia="Malgun Gothic" w:hint="eastAsia"/>
          <w:lang w:eastAsia="ko-KR"/>
        </w:rPr>
        <w:t xml:space="preserve"> transition probabilities</w:t>
      </w:r>
      <w:r w:rsidRPr="00B17ABA">
        <w:rPr>
          <w:rFonts w:eastAsia="Malgun Gothic"/>
          <w:lang w:eastAsia="ko-KR"/>
        </w:rPr>
        <w:t xml:space="preserve"> like DP, RL uses a stochastic approximation of Q-value, which is the expected value of each state-action pair for a certain period, within the simulation (this is further explained in </w:t>
      </w:r>
      <w:r w:rsidR="00340692" w:rsidRPr="00B17ABA">
        <w:rPr>
          <w:rFonts w:eastAsia="Malgun Gothic"/>
          <w:lang w:eastAsia="ko-KR"/>
        </w:rPr>
        <w:t>section</w:t>
      </w:r>
      <w:r w:rsidRPr="00B17ABA">
        <w:rPr>
          <w:rFonts w:eastAsia="Malgun Gothic"/>
          <w:lang w:eastAsia="ko-KR"/>
        </w:rPr>
        <w:t xml:space="preserve"> 3.</w:t>
      </w:r>
      <w:r w:rsidR="00F13C6A" w:rsidRPr="00B17ABA">
        <w:rPr>
          <w:rFonts w:eastAsia="Malgun Gothic"/>
          <w:lang w:eastAsia="ko-KR"/>
        </w:rPr>
        <w:t>5</w:t>
      </w:r>
      <w:r w:rsidRPr="00B17ABA">
        <w:rPr>
          <w:rFonts w:eastAsia="Malgun Gothic"/>
          <w:lang w:eastAsia="ko-KR"/>
        </w:rPr>
        <w:t>). Variations of this algorithm have been proposed for the transformation of Q-value</w:t>
      </w:r>
      <w:r w:rsidRPr="00B17ABA">
        <w:rPr>
          <w:rFonts w:eastAsia="Malgun Gothic"/>
          <w:lang w:eastAsia="ko-KR"/>
        </w:rPr>
        <w:fldChar w:fldCharType="begin">
          <w:fldData xml:space="preserve">PEVuZE5vdGU+PENpdGU+PEF1dGhvcj5Nb29keTwvQXV0aG9yPjxZZWFyPjIwMDE8L1llYXI+PFJl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Nb29keTwvQXV0aG9yPjxZZWFyPjIwMDE8L1llYXI+PFJl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123-126]</w:t>
      </w:r>
      <w:r w:rsidRPr="00B17ABA">
        <w:rPr>
          <w:rFonts w:eastAsia="Malgun Gothic"/>
          <w:lang w:eastAsia="ko-KR"/>
        </w:rPr>
        <w:fldChar w:fldCharType="end"/>
      </w:r>
      <w:r w:rsidRPr="00B17ABA">
        <w:rPr>
          <w:rFonts w:eastAsia="Malgun Gothic" w:cstheme="majorBidi"/>
          <w:lang w:eastAsia="ko-KR"/>
        </w:rPr>
        <w:t xml:space="preserve">. It also has been applied </w:t>
      </w:r>
      <w:r w:rsidRPr="00B17ABA">
        <w:rPr>
          <w:rFonts w:cstheme="majorBidi"/>
          <w:lang w:eastAsia="ko-KR"/>
        </w:rPr>
        <w:t>for discovering effective therapeutic regimens in clinical setting</w:t>
      </w:r>
      <w:r w:rsidRPr="00B17ABA">
        <w:rPr>
          <w:rFonts w:cstheme="majorBidi"/>
        </w:rPr>
        <w:fldChar w:fldCharType="begin">
          <w:fldData xml:space="preserve">PEVuZE5vdGU+PENpdGU+PEF1dGhvcj5OZXJpPC9BdXRob3I+PFllYXI+MjAwNzwvWWVhcj48UmVj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OZXJpPC9BdXRob3I+PFllYXI+MjAwNzwvWWVhcj48UmVj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127-133]</w:t>
      </w:r>
      <w:r w:rsidRPr="00B17ABA">
        <w:rPr>
          <w:rFonts w:cstheme="majorBidi"/>
        </w:rPr>
        <w:fldChar w:fldCharType="end"/>
      </w:r>
      <w:r w:rsidRPr="00B17ABA">
        <w:rPr>
          <w:rFonts w:cstheme="majorBidi"/>
        </w:rPr>
        <w:t xml:space="preserve">. </w:t>
      </w:r>
      <w:r w:rsidRPr="00B17ABA">
        <w:t xml:space="preserve">Neuro-dynamic programming (NDP) is another name of RL where a </w:t>
      </w:r>
      <w:r w:rsidRPr="00B17ABA">
        <w:rPr>
          <w:rFonts w:eastAsia="Malgun Gothic"/>
          <w:lang w:eastAsia="ko-KR"/>
        </w:rPr>
        <w:t>Bellman’s value function</w:t>
      </w:r>
      <w:r w:rsidRPr="00B17ABA">
        <w:t xml:space="preserve"> is approximated using neural network architectures of simulated data</w:t>
      </w:r>
      <w:r w:rsidRPr="00B17ABA">
        <w:fldChar w:fldCharType="begin">
          <w:fldData xml:space="preserve">PEVuZE5vdGU+PENpdGU+PEF1dGhvcj5CZXJ0c2VrYXM8L0F1dGhvcj48WWVhcj4yMDAwPC9ZZWFy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</w:fldData>
        </w:fldChar>
      </w:r>
      <w:r w:rsidR="00EE2B4F" w:rsidRPr="00B17ABA">
        <w:instrText xml:space="preserve"> ADDIN EN.CITE </w:instrText>
      </w:r>
      <w:r w:rsidR="00EE2B4F" w:rsidRPr="00B17ABA">
        <w:fldChar w:fldCharType="begin">
          <w:fldData xml:space="preserve">PEVuZE5vdGU+PENpdGU+PEF1dGhvcj5CZXJ0c2VrYXM8L0F1dGhvcj48WWVhcj4yMDAwPC9ZZWFy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</w:fldData>
        </w:fldChar>
      </w:r>
      <w:r w:rsidR="00EE2B4F" w:rsidRPr="00B17ABA">
        <w:instrText xml:space="preserve"> ADDIN EN.CITE.DATA </w:instrText>
      </w:r>
      <w:r w:rsidR="00EE2B4F" w:rsidRPr="00B17ABA">
        <w:fldChar w:fldCharType="end"/>
      </w:r>
      <w:r w:rsidRPr="00B17ABA">
        <w:fldChar w:fldCharType="separate"/>
      </w:r>
      <w:r w:rsidR="00EE2B4F" w:rsidRPr="00B17ABA">
        <w:rPr>
          <w:noProof/>
          <w:vertAlign w:val="superscript"/>
        </w:rPr>
        <w:t>[134, 135]</w:t>
      </w:r>
      <w:r w:rsidRPr="00B17ABA">
        <w:fldChar w:fldCharType="end"/>
      </w:r>
      <w:r w:rsidRPr="00B17ABA">
        <w:t>.</w:t>
      </w:r>
    </w:p>
    <w:p w:rsidR="00F600D3" w:rsidRPr="00B17ABA" w:rsidRDefault="00F600D3" w:rsidP="00620560">
      <w:pPr>
        <w:jc w:val="both"/>
      </w:pPr>
      <w:r w:rsidRPr="00B17ABA">
        <w:rPr>
          <w:rFonts w:cstheme="majorBidi"/>
        </w:rPr>
        <w:t xml:space="preserve">29 studies, which were classified as linear programming, </w:t>
      </w:r>
      <w:r w:rsidRPr="00B17ABA">
        <w:rPr>
          <w:rFonts w:eastAsia="Malgun Gothic"/>
          <w:lang w:eastAsia="ko-KR"/>
        </w:rPr>
        <w:t xml:space="preserve">attempted to alleviate the curse of dimensionality by fitting </w:t>
      </w:r>
      <w:r w:rsidRPr="00B17ABA">
        <w:t xml:space="preserve">a linear combination of pre-selected basis functions to the </w:t>
      </w:r>
      <w:r w:rsidRPr="00B17ABA">
        <w:rPr>
          <w:rFonts w:eastAsia="Malgun Gothic"/>
          <w:lang w:eastAsia="ko-KR"/>
        </w:rPr>
        <w:t>Bellman’s value function</w:t>
      </w:r>
      <w:r w:rsidRPr="00B17ABA">
        <w:fldChar w:fldCharType="begin"/>
      </w:r>
      <w:r w:rsidR="00EE2B4F" w:rsidRPr="00B17ABA">
        <w:instrText xml:space="preserve"> ADDIN EN.CITE &lt;EndNote&gt;&lt;Cite&gt;&lt;Author&gt;De Farias&lt;/Author&gt;&lt;Year&gt;2003&lt;/Year&gt;&lt;RecNum&gt;116&lt;/RecNum&gt;&lt;DisplayText&gt;&lt;style face="superscript"&gt;[136]&lt;/style&gt;&lt;/DisplayText&gt;&lt;record&gt;&lt;rec-number&gt;116&lt;/rec-number&gt;&lt;foreign-keys&gt;&lt;key app="EN" db-id="z2a0dvwpazf220et2vh50z295rxpzfevwft2"&gt;116&lt;/key&gt;&lt;/foreign-keys&gt;&lt;ref-type name="Journal Article"&gt;17&lt;/ref-type&gt;&lt;contributors&gt;&lt;authors&gt;&lt;author&gt;De Farias, D. P.&lt;/author&gt;&lt;author&gt;Van Roy, B.&lt;/author&gt;&lt;/authors&gt;&lt;/contributors&gt;&lt;auth-address&gt;De Farias, DP&amp;#xD;MIT, Dept Mech Engn, 77 Massachusetts Ave, Cambridge, MA 02139 USA&amp;#xD;MIT, Dept Mech Engn, 77 Massachusetts Ave, Cambridge, MA 02139 USA&amp;#xD;MIT, Dept Mech Engn, Cambridge, MA 02139 USA&amp;#xD;Stanford Univ, Dept Management Sci &amp;amp; Engn, Stanford, CA 94306 USA&lt;/auth-address&gt;&lt;titles&gt;&lt;title&gt;The linear programming approach to approximate dynamic programming&lt;/title&gt;&lt;secondary-title&gt;Operations Research&lt;/secondary-title&gt;&lt;alt-title&gt;Oper Res&lt;/alt-title&gt;&lt;/titles&gt;&lt;periodical&gt;&lt;full-title&gt;Operations Research&lt;/full-title&gt;&lt;/periodical&gt;&lt;pages&gt;850-865&lt;/pages&gt;&lt;volume&gt;51&lt;/volume&gt;&lt;number&gt;6&lt;/number&gt;&lt;keywords&gt;&lt;keyword&gt;dynamic programming/optimal control : approximations/large-scale problems&lt;/keyword&gt;&lt;keyword&gt;queues, algorithms : control of queueing networks&lt;/keyword&gt;&lt;keyword&gt;queuing-networks&lt;/keyword&gt;&lt;keyword&gt;decision-processes&lt;/keyword&gt;&lt;keyword&gt;value-iteration&lt;/keyword&gt;&lt;keyword&gt;performance&lt;/keyword&gt;&lt;keyword&gt;td(lambda)&lt;/keyword&gt;&lt;keyword&gt;options&lt;/keyword&gt;&lt;/keywords&gt;&lt;dates&gt;&lt;year&gt;2003&lt;/year&gt;&lt;pub-dates&gt;&lt;date&gt;Nov-Dec&lt;/date&gt;&lt;/pub-dates&gt;&lt;/dates&gt;&lt;isbn&gt;0030-364X&lt;/isbn&gt;&lt;accession-num&gt;ISI:000187176800002&lt;/accession-num&gt;&lt;urls&gt;&lt;related-urls&gt;&lt;url&gt;&amp;lt;Go to ISI&amp;gt;://000187176800002&lt;/url&gt;&lt;/related-urls&gt;&lt;/urls&gt;&lt;electronic-resource-num&gt;DOI 10.1287/opre.51.6.850.24925&lt;/electronic-resource-num&gt;&lt;language&gt;English&lt;/language&gt;&lt;/record&gt;&lt;/Cite&gt;&lt;/EndNote&gt;</w:instrText>
      </w:r>
      <w:r w:rsidRPr="00B17ABA">
        <w:fldChar w:fldCharType="separate"/>
      </w:r>
      <w:r w:rsidR="00EE2B4F" w:rsidRPr="00B17ABA">
        <w:rPr>
          <w:noProof/>
          <w:vertAlign w:val="superscript"/>
        </w:rPr>
        <w:t>[136]</w:t>
      </w:r>
      <w:r w:rsidRPr="00B17ABA">
        <w:fldChar w:fldCharType="end"/>
      </w:r>
      <w:r w:rsidRPr="00B17ABA">
        <w:t xml:space="preserve">. </w:t>
      </w:r>
      <w:r w:rsidRPr="00B17ABA">
        <w:rPr>
          <w:rFonts w:cstheme="majorBidi"/>
        </w:rPr>
        <w:t xml:space="preserve">As this involved the DP procedure for optimisation, it was also called </w:t>
      </w:r>
      <w:r w:rsidRPr="00B17ABA">
        <w:rPr>
          <w:rFonts w:eastAsia="Malgun Gothic"/>
          <w:lang w:eastAsia="ko-KR"/>
        </w:rPr>
        <w:t>LP-based ADP or approximate linear programming</w:t>
      </w:r>
      <w:r w:rsidRPr="00B17ABA">
        <w:fldChar w:fldCharType="begin"/>
      </w:r>
      <w:r w:rsidR="00EE2B4F" w:rsidRPr="00B17ABA">
        <w:instrText xml:space="preserve"> ADDIN EN.CITE &lt;EndNote&gt;&lt;Cite&gt;&lt;Author&gt;De Farias&lt;/Author&gt;&lt;Year&gt;2006&lt;/Year&gt;&lt;RecNum&gt;117&lt;/RecNum&gt;&lt;DisplayText&gt;&lt;style face="superscript"&gt;[137]&lt;/style&gt;&lt;/DisplayText&gt;&lt;record&gt;&lt;rec-number&gt;117&lt;/rec-number&gt;&lt;foreign-keys&gt;&lt;key app="EN" db-id="z2a0dvwpazf220et2vh50z295rxpzfevwft2"&gt;117&lt;/key&gt;&lt;/foreign-keys&gt;&lt;ref-type name="Journal Article"&gt;17&lt;/ref-type&gt;&lt;contributors&gt;&lt;authors&gt;&lt;author&gt;De Farias, D. P.&lt;/author&gt;&lt;author&gt;Van Roy, B.&lt;/author&gt;&lt;/authors&gt;&lt;/contributors&gt;&lt;auth-address&gt;Department of Mechanical Engineering, Massachusetts Institute of Technology, Cambridge, MA 02139&amp;#xD;Departments of Management Science and Engineering and Electrical Engineering, Stanford University, Stanford, CA 94305&lt;/auth-address&gt;&lt;titles&gt;&lt;title&gt;A cost-shaping linear program for average-cost approximate dynamic programming with performance guarantees&lt;/title&gt;&lt;secondary-title&gt;Mathematics of Operations Research&lt;/secondary-title&gt;&lt;/titles&gt;&lt;periodical&gt;&lt;full-title&gt;Mathematics of Operations Research&lt;/full-title&gt;&lt;/periodical&gt;&lt;pages&gt;597-620&lt;/pages&gt;&lt;volume&gt;31&lt;/volume&gt;&lt;number&gt;3&lt;/number&gt;&lt;keywords&gt;&lt;keyword&gt;Approximate dynamic programming&lt;/keyword&gt;&lt;keyword&gt;Average cost&lt;/keyword&gt;&lt;keyword&gt;Linear programming&lt;/keyword&gt;&lt;/keywords&gt;&lt;dates&gt;&lt;year&gt;2006&lt;/year&gt;&lt;/dates&gt;&lt;accession-num&gt;LP, DP&lt;/accession-num&gt;&lt;call-num&gt;optimization of average-cost Markov decision processes (MDPs)&lt;/call-num&gt;&lt;label&gt;ADP&lt;/label&gt;&lt;reviewed-item&gt;M&lt;/reviewed-item&gt;&lt;urls&gt;&lt;related-urls&gt;&lt;url&gt;http://www.scopus.com/inward/record.url?eid=2-s2.0-33748414214&amp;amp;partnerID=40&amp;amp;md5=3dde709d404112043d178cede187636d&lt;/url&gt;&lt;/related-urls&gt;&lt;/urls&gt;&lt;/record&gt;&lt;/Cite&gt;&lt;/EndNote&gt;</w:instrText>
      </w:r>
      <w:r w:rsidRPr="00B17ABA">
        <w:fldChar w:fldCharType="separate"/>
      </w:r>
      <w:r w:rsidR="00EE2B4F" w:rsidRPr="00B17ABA">
        <w:rPr>
          <w:noProof/>
          <w:vertAlign w:val="superscript"/>
        </w:rPr>
        <w:t>[137]</w:t>
      </w:r>
      <w:r w:rsidRPr="00B17ABA">
        <w:fldChar w:fldCharType="end"/>
      </w:r>
      <w:r w:rsidRPr="00B17ABA">
        <w:rPr>
          <w:rFonts w:eastAsia="Malgun Gothic"/>
          <w:lang w:eastAsia="ko-KR"/>
        </w:rPr>
        <w:t xml:space="preserve">. </w:t>
      </w:r>
      <w:r w:rsidRPr="00B17ABA">
        <w:t xml:space="preserve">Various problem-specific methods for fitting the linear value function approximation have been proposed </w:t>
      </w:r>
      <w:r w:rsidRPr="00B17ABA">
        <w:rPr>
          <w:rFonts w:eastAsia="Malgun Gothic"/>
          <w:lang w:eastAsia="ko-KR"/>
        </w:rPr>
        <w:t>in the context of interactive multi-objective decision-making</w:t>
      </w:r>
      <w:r w:rsidRPr="00B17ABA">
        <w:rPr>
          <w:rFonts w:eastAsia="Malgun Gothic"/>
          <w:lang w:eastAsia="ko-KR"/>
        </w:rPr>
        <w:fldChar w:fldCharType="begin"/>
      </w:r>
      <w:r w:rsidR="00EE2B4F" w:rsidRPr="00B17ABA">
        <w:rPr>
          <w:rFonts w:eastAsia="Malgun Gothic"/>
          <w:lang w:eastAsia="ko-KR"/>
        </w:rPr>
        <w:instrText xml:space="preserve"> ADDIN EN.CITE &lt;EndNote&gt;&lt;Cite&gt;&lt;Author&gt;Tapia&lt;/Author&gt;&lt;Year&gt;1992&lt;/Year&gt;&lt;RecNum&gt;118&lt;/RecNum&gt;&lt;DisplayText&gt;&lt;style face="superscript"&gt;[138]&lt;/style&gt;&lt;/DisplayText&gt;&lt;record&gt;&lt;rec-number&gt;118&lt;/rec-number&gt;&lt;foreign-keys&gt;&lt;key app="EN" db-id="z2a0dvwpazf220et2vh50z295rxpzfevwft2"&gt;118&lt;/key&gt;&lt;/foreign-keys&gt;&lt;ref-type name="Journal Article"&gt;17&lt;/ref-type&gt;&lt;contributors&gt;&lt;authors&gt;&lt;author&gt;Tapia, C. G.&lt;/author&gt;&lt;author&gt;Murtagh, B. A.&lt;/author&gt;&lt;/authors&gt;&lt;/contributors&gt;&lt;auth-address&gt;Tapia, Cg&amp;#xD;Univ Philippines,Coll Sci,Dept Math,Quezon City,Philippines&amp;#xD;Univ Philippines,Coll Sci,Dept Math,Quezon City,Philippines&amp;#xD;Univ New S Wales,Sch Mech &amp;amp; Ind Engn,Kensington,Nsw 2033,Australia&lt;/auth-address&gt;&lt;titles&gt;&lt;title&gt;A Markovian process in interactive multiobjective decision-making&lt;/title&gt;&lt;secondary-title&gt;European Journal of Operational Research&lt;/secondary-title&gt;&lt;alt-title&gt;Eur J Oper Res&lt;/alt-title&gt;&lt;/titles&gt;&lt;periodical&gt;&lt;full-title&gt;European Journal of Operational Research&lt;/full-title&gt;&lt;/periodical&gt;&lt;pages&gt;421-428&lt;/pages&gt;&lt;volume&gt;57&lt;/volume&gt;&lt;number&gt;3&lt;/number&gt;&lt;keywords&gt;&lt;keyword&gt;markovian process&lt;/keyword&gt;&lt;keyword&gt;interactive multiobjective mathematical programming&lt;/keyword&gt;&lt;keyword&gt;multiobjective decision-making&lt;/keyword&gt;&lt;keyword&gt;markovian programming&lt;/keyword&gt;&lt;/keywords&gt;&lt;dates&gt;&lt;year&gt;1992&lt;/year&gt;&lt;pub-dates&gt;&lt;date&gt;Mar 26&lt;/date&gt;&lt;/pub-dates&gt;&lt;/dates&gt;&lt;isbn&gt;0377-2217&lt;/isbn&gt;&lt;accession-num&gt;ISI:A1992HX04800015&lt;/accession-num&gt;&lt;urls&gt;&lt;related-urls&gt;&lt;url&gt;&amp;lt;Go to ISI&amp;gt;://A1992HX04800015&lt;/url&gt;&lt;/related-urls&gt;&lt;/urls&gt;&lt;electronic-resource-num&gt;Doi 10.1016/0377-2217(92)90354-C&lt;/electronic-resource-num&gt;&lt;language&gt;English&lt;/language&gt;&lt;/record&gt;&lt;/Cite&gt;&lt;/EndNote&gt;</w:instrText>
      </w:r>
      <w:r w:rsidRPr="00B17ABA">
        <w:rPr>
          <w:rFonts w:eastAsia="Malgun Gothic"/>
          <w:lang w:eastAsia="ko-KR"/>
        </w:rPr>
        <w:fldChar w:fldCharType="separate"/>
      </w:r>
      <w:r w:rsidR="00EE2B4F" w:rsidRPr="00B17ABA">
        <w:rPr>
          <w:rFonts w:eastAsia="Malgun Gothic"/>
          <w:noProof/>
          <w:vertAlign w:val="superscript"/>
          <w:lang w:eastAsia="ko-KR"/>
        </w:rPr>
        <w:t>[138]</w:t>
      </w:r>
      <w:r w:rsidRPr="00B17ABA">
        <w:rPr>
          <w:rFonts w:eastAsia="Malgun Gothic"/>
          <w:lang w:eastAsia="ko-KR"/>
        </w:rPr>
        <w:fldChar w:fldCharType="end"/>
      </w:r>
      <w:r w:rsidRPr="00B17ABA">
        <w:rPr>
          <w:rFonts w:eastAsia="Malgun Gothic"/>
          <w:lang w:eastAsia="ko-KR"/>
        </w:rPr>
        <w:t>, stochastic inventory/routing</w:t>
      </w:r>
      <w:r w:rsidRPr="00B17ABA">
        <w:rPr>
          <w:rFonts w:eastAsia="Malgun Gothic"/>
          <w:lang w:eastAsia="ko-KR"/>
        </w:rPr>
        <w:fldChar w:fldCharType="begin"/>
      </w:r>
      <w:r w:rsidR="00EE2B4F" w:rsidRPr="00B17ABA">
        <w:rPr>
          <w:rFonts w:eastAsia="Malgun Gothic"/>
          <w:lang w:eastAsia="ko-KR"/>
        </w:rPr>
        <w:instrText xml:space="preserve"> ADDIN EN.CITE &lt;EndNote&gt;&lt;Cite&gt;&lt;Author&gt;Adelman&lt;/Author&gt;&lt;Year&gt;2004&lt;/Year&gt;&lt;RecNum&gt;119&lt;/RecNum&gt;&lt;DisplayText&gt;&lt;style face="superscript"&gt;[139]&lt;/style&gt;&lt;/DisplayText&gt;&lt;record&gt;&lt;rec-number&gt;119&lt;/rec-number&gt;&lt;foreign-keys&gt;&lt;key app="EN" db-id="z2a0dvwpazf220et2vh50z295rxpzfevwft2"&gt;119&lt;/key&gt;&lt;/foreign-keys&gt;&lt;ref-type name="Journal Article"&gt;17&lt;/ref-type&gt;&lt;contributors&gt;&lt;authors&gt;&lt;author&gt;Adelman, D.&lt;/author&gt;&lt;/authors&gt;&lt;/contributors&gt;&lt;auth-address&gt;Adelman, D&amp;#xD;Univ Chicago, Grad Sch Business, Chicago, IL 60637 USA&amp;#xD;Univ Chicago, Grad Sch Business, Chicago, IL 60637 USA&amp;#xD;Univ Chicago, Grad Sch Business, Chicago, IL 60637 USA&lt;/auth-address&gt;&lt;titles&gt;&lt;title&gt;A price-directed approach to stochastic inventory/routing&lt;/title&gt;&lt;secondary-title&gt;Operations Research&lt;/secondary-title&gt;&lt;alt-title&gt;Oper Res&lt;/alt-title&gt;&lt;/titles&gt;&lt;periodical&gt;&lt;full-title&gt;Operations Research&lt;/full-title&gt;&lt;/periodical&gt;&lt;pages&gt;499-514&lt;/pages&gt;&lt;volume&gt;52&lt;/volume&gt;&lt;number&gt;4&lt;/number&gt;&lt;keywords&gt;&lt;keyword&gt;dynamic programming/optimal control, discounted infinite-horizon : separable functional approximations&lt;/keyword&gt;&lt;keyword&gt;transportation, inventory routing : stochastic&lt;/keyword&gt;&lt;keyword&gt;inventory/production, multi-item : stochastic&lt;/keyword&gt;&lt;keyword&gt;routing problem&lt;/keyword&gt;&lt;keyword&gt;approximations&lt;/keyword&gt;&lt;keyword&gt;deliveries&lt;/keyword&gt;&lt;/keywords&gt;&lt;dates&gt;&lt;year&gt;2004&lt;/year&gt;&lt;pub-dates&gt;&lt;date&gt;Jul-Aug&lt;/date&gt;&lt;/pub-dates&gt;&lt;/dates&gt;&lt;isbn&gt;0030-364X&lt;/isbn&gt;&lt;accession-num&gt;ISI:000223191100001&lt;/accession-num&gt;&lt;urls&gt;&lt;related-urls&gt;&lt;url&gt;&amp;lt;Go to ISI&amp;gt;://000223191100001&lt;/url&gt;&lt;/related-urls&gt;&lt;/urls&gt;&lt;electronic-resource-num&gt;DOI 10.1287/opre.1040.0114&lt;/electronic-resource-num&gt;&lt;language&gt;English&lt;/language&gt;&lt;/record&gt;&lt;/Cite&gt;&lt;/EndNote&gt;</w:instrText>
      </w:r>
      <w:r w:rsidRPr="00B17ABA">
        <w:rPr>
          <w:rFonts w:eastAsia="Malgun Gothic"/>
          <w:lang w:eastAsia="ko-KR"/>
        </w:rPr>
        <w:fldChar w:fldCharType="separate"/>
      </w:r>
      <w:r w:rsidR="00EE2B4F" w:rsidRPr="00B17ABA">
        <w:rPr>
          <w:rFonts w:eastAsia="Malgun Gothic"/>
          <w:noProof/>
          <w:vertAlign w:val="superscript"/>
          <w:lang w:eastAsia="ko-KR"/>
        </w:rPr>
        <w:t>[139]</w:t>
      </w:r>
      <w:r w:rsidRPr="00B17ABA">
        <w:rPr>
          <w:rFonts w:eastAsia="Malgun Gothic"/>
          <w:lang w:eastAsia="ko-KR"/>
        </w:rPr>
        <w:fldChar w:fldCharType="end"/>
      </w:r>
      <w:r w:rsidRPr="00B17ABA">
        <w:rPr>
          <w:rFonts w:eastAsia="Malgun Gothic"/>
          <w:lang w:eastAsia="ko-KR"/>
        </w:rPr>
        <w:t>, queuing control</w:t>
      </w:r>
      <w:r w:rsidRPr="00B17ABA">
        <w:rPr>
          <w:rFonts w:eastAsia="Malgun Gothic"/>
          <w:lang w:eastAsia="ko-KR"/>
        </w:rPr>
        <w:fldChar w:fldCharType="begin"/>
      </w:r>
      <w:r w:rsidR="00EE2B4F" w:rsidRPr="00B17ABA">
        <w:rPr>
          <w:rFonts w:eastAsia="Malgun Gothic"/>
          <w:lang w:eastAsia="ko-KR"/>
        </w:rPr>
        <w:instrText xml:space="preserve"> ADDIN EN.CITE &lt;EndNote&gt;&lt;Cite&gt;&lt;Author&gt;De Farias&lt;/Author&gt;&lt;Year&gt;2003&lt;/Year&gt;&lt;RecNum&gt;116&lt;/RecNum&gt;&lt;DisplayText&gt;&lt;style face="superscript"&gt;[136]&lt;/style&gt;&lt;/DisplayText&gt;&lt;record&gt;&lt;rec-number&gt;116&lt;/rec-number&gt;&lt;foreign-keys&gt;&lt;key app="EN" db-id="z2a0dvwpazf220et2vh50z295rxpzfevwft2"&gt;116&lt;/key&gt;&lt;/foreign-keys&gt;&lt;ref-type name="Journal Article"&gt;17&lt;/ref-type&gt;&lt;contributors&gt;&lt;authors&gt;&lt;author&gt;De Farias, D. P.&lt;/author&gt;&lt;author&gt;Van Roy, B.&lt;/author&gt;&lt;/authors&gt;&lt;/contributors&gt;&lt;auth-address&gt;De Farias, DP&amp;#xD;MIT, Dept Mech Engn, 77 Massachusetts Ave, Cambridge, MA 02139 USA&amp;#xD;MIT, Dept Mech Engn, 77 Massachusetts Ave, Cambridge, MA 02139 USA&amp;#xD;MIT, Dept Mech Engn, Cambridge, MA 02139 USA&amp;#xD;Stanford Univ, Dept Management Sci &amp;amp; Engn, Stanford, CA 94306 USA&lt;/auth-address&gt;&lt;titles&gt;&lt;title&gt;The linear programming approach to approximate dynamic programming&lt;/title&gt;&lt;secondary-title&gt;Operations Research&lt;/secondary-title&gt;&lt;alt-title&gt;Oper Res&lt;/alt-title&gt;&lt;/titles&gt;&lt;periodical&gt;&lt;full-title&gt;Operations Research&lt;/full-title&gt;&lt;/periodical&gt;&lt;pages&gt;850-865&lt;/pages&gt;&lt;volume&gt;51&lt;/volume&gt;&lt;number&gt;6&lt;/number&gt;&lt;keywords&gt;&lt;keyword&gt;dynamic programming/optimal control : approximations/large-scale problems&lt;/keyword&gt;&lt;keyword&gt;queues, algorithms : control of queueing networks&lt;/keyword&gt;&lt;keyword&gt;queuing-networks&lt;/keyword&gt;&lt;keyword&gt;decision-processes&lt;/keyword&gt;&lt;keyword&gt;value-iteration&lt;/keyword&gt;&lt;keyword&gt;performance&lt;/keyword&gt;&lt;keyword&gt;td(lambda)&lt;/keyword&gt;&lt;keyword&gt;options&lt;/keyword&gt;&lt;/keywords&gt;&lt;dates&gt;&lt;year&gt;2003&lt;/year&gt;&lt;pub-dates&gt;&lt;date&gt;Nov-Dec&lt;/date&gt;&lt;/pub-dates&gt;&lt;/dates&gt;&lt;isbn&gt;0030-364X&lt;/isbn&gt;&lt;accession-num&gt;ISI:000187176800002&lt;/accession-num&gt;&lt;urls&gt;&lt;related-urls&gt;&lt;url&gt;&amp;lt;Go to ISI&amp;gt;://000187176800002&lt;/url&gt;&lt;/related-urls&gt;&lt;/urls&gt;&lt;electronic-resource-num&gt;DOI 10.1287/opre.51.6.850.24925&lt;/electronic-resource-num&gt;&lt;language&gt;English&lt;/language&gt;&lt;/record&gt;&lt;/Cite&gt;&lt;/EndNote&gt;</w:instrText>
      </w:r>
      <w:r w:rsidRPr="00B17ABA">
        <w:rPr>
          <w:rFonts w:eastAsia="Malgun Gothic"/>
          <w:lang w:eastAsia="ko-KR"/>
        </w:rPr>
        <w:fldChar w:fldCharType="separate"/>
      </w:r>
      <w:r w:rsidR="00EE2B4F" w:rsidRPr="00B17ABA">
        <w:rPr>
          <w:rFonts w:eastAsia="Malgun Gothic"/>
          <w:noProof/>
          <w:vertAlign w:val="superscript"/>
          <w:lang w:eastAsia="ko-KR"/>
        </w:rPr>
        <w:t>[136]</w:t>
      </w:r>
      <w:r w:rsidRPr="00B17ABA">
        <w:rPr>
          <w:rFonts w:eastAsia="Malgun Gothic"/>
          <w:lang w:eastAsia="ko-KR"/>
        </w:rPr>
        <w:fldChar w:fldCharType="end"/>
      </w:r>
      <w:r w:rsidRPr="00B17ABA">
        <w:rPr>
          <w:rFonts w:eastAsia="Malgun Gothic"/>
          <w:lang w:eastAsia="ko-KR"/>
        </w:rPr>
        <w:t>, capacity of production line</w:t>
      </w:r>
      <w:r w:rsidRPr="00B17ABA">
        <w:rPr>
          <w:rFonts w:eastAsia="Malgun Gothic"/>
          <w:lang w:eastAsia="ko-KR"/>
        </w:rPr>
        <w:fldChar w:fldCharType="begin"/>
      </w:r>
      <w:r w:rsidR="00EE2B4F" w:rsidRPr="00B17ABA">
        <w:rPr>
          <w:rFonts w:eastAsia="Malgun Gothic"/>
          <w:lang w:eastAsia="ko-KR"/>
        </w:rPr>
        <w:instrText xml:space="preserve"> ADDIN EN.CITE &lt;EndNote&gt;&lt;Cite&gt;&lt;Author&gt;Abdul-Kader&lt;/Author&gt;&lt;Year&gt;2006&lt;/Year&gt;&lt;RecNum&gt;120&lt;/RecNum&gt;&lt;DisplayText&gt;&lt;style face="superscript"&gt;[140]&lt;/style&gt;&lt;/DisplayText&gt;&lt;record&gt;&lt;rec-number&gt;120&lt;/rec-number&gt;&lt;foreign-keys&gt;&lt;key app="EN" db-id="z2a0dvwpazf220et2vh50z295rxpzfevwft2"&gt;120&lt;/key&gt;&lt;/foreign-keys&gt;&lt;ref-type name="Journal Article"&gt;17&lt;/ref-type&gt;&lt;contributors&gt;&lt;authors&gt;&lt;author&gt;Abdul-Kader, W.&lt;/author&gt;&lt;/authors&gt;&lt;/contributors&gt;&lt;auth-address&gt;Abdul-Kader, W&amp;#xD;Univ Windsor, 401 Sunset Ave, Windsor, ON N9B 3P4, Canada&amp;#xD;Univ Windsor, 401 Sunset Ave, Windsor, ON N9B 3P4, Canada&amp;#xD;Univ Windsor, Windsor, ON N9B 3P4, Canada&lt;/auth-address&gt;&lt;titles&gt;&lt;title&gt;Capacity improvement of an unreliable production line - an analytical approach&lt;/title&gt;&lt;secondary-title&gt;Computers &amp;amp; Operations Research&lt;/secondary-title&gt;&lt;alt-title&gt;Comput Oper Res&lt;/alt-title&gt;&lt;/titles&gt;&lt;periodical&gt;&lt;full-title&gt;Computers &amp;amp; Operations Research&lt;/full-title&gt;&lt;abbr-1&gt;Comput Oper Res&lt;/abbr-1&gt;&lt;/periodical&gt;&lt;alt-periodical&gt;&lt;full-title&gt;Computers &amp;amp; Operations Research&lt;/full-title&gt;&lt;abbr-1&gt;Comput Oper Res&lt;/abbr-1&gt;&lt;/alt-periodical&gt;&lt;pages&gt;1695-1712&lt;/pages&gt;&lt;volume&gt;33&lt;/volume&gt;&lt;number&gt;6&lt;/number&gt;&lt;keywords&gt;&lt;keyword&gt;production line&lt;/keyword&gt;&lt;keyword&gt;reliability&lt;/keyword&gt;&lt;keyword&gt;buffer size&lt;/keyword&gt;&lt;keyword&gt;capacity improvement&lt;/keyword&gt;&lt;keyword&gt;manufacturing systems&lt;/keyword&gt;&lt;keyword&gt;processing times&lt;/keyword&gt;&lt;keyword&gt;finite buffers&lt;/keyword&gt;&lt;keyword&gt;maintenance&lt;/keyword&gt;&lt;keyword&gt;machines&lt;/keyword&gt;&lt;/keywords&gt;&lt;dates&gt;&lt;year&gt;2006&lt;/year&gt;&lt;pub-dates&gt;&lt;date&gt;Jun&lt;/date&gt;&lt;/pub-dates&gt;&lt;/dates&gt;&lt;isbn&gt;0305-0548&lt;/isbn&gt;&lt;accession-num&gt;ISI:000234338400012&lt;/accession-num&gt;&lt;urls&gt;&lt;related-urls&gt;&lt;url&gt;&amp;lt;Go to ISI&amp;gt;://000234338400012&lt;/url&gt;&lt;/related-urls&gt;&lt;/urls&gt;&lt;electronic-resource-num&gt;DOI 10.1016/j.cor.2004.11.015&lt;/electronic-resource-num&gt;&lt;language&gt;English&lt;/language&gt;&lt;/record&gt;&lt;/Cite&gt;&lt;/EndNote&gt;</w:instrText>
      </w:r>
      <w:r w:rsidRPr="00B17ABA">
        <w:rPr>
          <w:rFonts w:eastAsia="Malgun Gothic"/>
          <w:lang w:eastAsia="ko-KR"/>
        </w:rPr>
        <w:fldChar w:fldCharType="separate"/>
      </w:r>
      <w:r w:rsidR="00EE2B4F" w:rsidRPr="00B17ABA">
        <w:rPr>
          <w:rFonts w:eastAsia="Malgun Gothic"/>
          <w:noProof/>
          <w:vertAlign w:val="superscript"/>
          <w:lang w:eastAsia="ko-KR"/>
        </w:rPr>
        <w:t>[140]</w:t>
      </w:r>
      <w:r w:rsidRPr="00B17ABA">
        <w:rPr>
          <w:rFonts w:eastAsia="Malgun Gothic"/>
          <w:lang w:eastAsia="ko-KR"/>
        </w:rPr>
        <w:fldChar w:fldCharType="end"/>
      </w:r>
      <w:r w:rsidRPr="00B17ABA">
        <w:rPr>
          <w:rFonts w:eastAsia="Malgun Gothic"/>
          <w:lang w:eastAsia="ko-KR"/>
        </w:rPr>
        <w:t>, noisy prediction problem</w:t>
      </w:r>
      <w:r w:rsidRPr="00B17ABA">
        <w:rPr>
          <w:rFonts w:eastAsia="Malgun Gothic"/>
          <w:lang w:eastAsia="ko-KR"/>
        </w:rPr>
        <w:fldChar w:fldCharType="begin"/>
      </w:r>
      <w:r w:rsidR="00EE2B4F" w:rsidRPr="00B17ABA">
        <w:rPr>
          <w:rFonts w:eastAsia="Malgun Gothic"/>
          <w:lang w:eastAsia="ko-KR"/>
        </w:rPr>
        <w:instrText xml:space="preserve"> ADDIN EN.CITE &lt;EndNote&gt;&lt;Cite&gt;&lt;Author&gt;Wainwright&lt;/Author&gt;&lt;Year&gt;2006&lt;/Year&gt;&lt;RecNum&gt;121&lt;/RecNum&gt;&lt;DisplayText&gt;&lt;style face="superscript"&gt;[141]&lt;/style&gt;&lt;/DisplayText&gt;&lt;record&gt;&lt;rec-number&gt;121&lt;/rec-number&gt;&lt;foreign-keys&gt;&lt;key app="EN" db-id="z2a0dvwpazf220et2vh50z295rxpzfevwft2"&gt;121&lt;/key&gt;&lt;/foreign-keys&gt;&lt;ref-type name="Journal Article"&gt;17&lt;/ref-type&gt;&lt;contributors&gt;&lt;authors&gt;&lt;author&gt;Wainwright, M. J.&lt;/author&gt;&lt;author&gt;Jordan, M. I.&lt;/author&gt;&lt;/authors&gt;&lt;/contributors&gt;&lt;auth-address&gt;Wainwright, MJ&amp;#xD;Univ Calif Berkeley, Dept Stat, Berkeley, CA 94720 USA&amp;#xD;Univ Calif Berkeley, Dept Stat, Berkeley, CA 94720 USA&amp;#xD;Univ Calif Berkeley, Dept Stat, Berkeley, CA 94720 USA&amp;#xD;Univ Calif Berkeley, Dept Elect Engn &amp;amp; Comp Sci, Berkeley, CA 94720 USA&lt;/auth-address&gt;&lt;titles&gt;&lt;title&gt;Log-determinant relaxation for approximate inference in discrete Markov random fields&lt;/title&gt;&lt;secondary-title&gt;Ieee Transactions on Signal Processing&lt;/secondary-title&gt;&lt;alt-title&gt;Ieee T Signal Proces&lt;/alt-title&gt;&lt;/titles&gt;&lt;periodical&gt;&lt;full-title&gt;Ieee Transactions on Signal Processing&lt;/full-title&gt;&lt;abbr-1&gt;Ieee T Signal Proces&lt;/abbr-1&gt;&lt;/periodical&gt;&lt;alt-periodical&gt;&lt;full-title&gt;Ieee Transactions on Signal Processing&lt;/full-title&gt;&lt;abbr-1&gt;Ieee T Signal Proces&lt;/abbr-1&gt;&lt;/alt-periodical&gt;&lt;pages&gt;2099-2109&lt;/pages&gt;&lt;volume&gt;54&lt;/volume&gt;&lt;number&gt;6&lt;/number&gt;&lt;keywords&gt;&lt;keyword&gt;belief propagation&lt;/keyword&gt;&lt;keyword&gt;denoising&lt;/keyword&gt;&lt;keyword&gt;gaussian mixture&lt;/keyword&gt;&lt;keyword&gt;markov random field&lt;/keyword&gt;&lt;keyword&gt;sum-product algorithm&lt;/keyword&gt;&lt;keyword&gt;models&lt;/keyword&gt;&lt;keyword&gt;graphs&lt;/keyword&gt;&lt;keyword&gt;signal&lt;/keyword&gt;&lt;keyword&gt;trees&lt;/keyword&gt;&lt;/keywords&gt;&lt;dates&gt;&lt;year&gt;2006&lt;/year&gt;&lt;pub-dates&gt;&lt;date&gt;Jun&lt;/date&gt;&lt;/pub-dates&gt;&lt;/dates&gt;&lt;isbn&gt;1053-587X&lt;/isbn&gt;&lt;accession-num&gt;ISI:000237900000012&lt;/accession-num&gt;&lt;urls&gt;&lt;related-urls&gt;&lt;url&gt;&amp;lt;Go to ISI&amp;gt;://000237900000012&lt;/url&gt;&lt;/related-urls&gt;&lt;/urls&gt;&lt;electronic-resource-num&gt;Doi 10.1109/Tsp.2006.874409&lt;/electronic-resource-num&gt;&lt;language&gt;English&lt;/language&gt;&lt;/record&gt;&lt;/Cite&gt;&lt;/EndNote&gt;</w:instrText>
      </w:r>
      <w:r w:rsidRPr="00B17ABA">
        <w:rPr>
          <w:rFonts w:eastAsia="Malgun Gothic"/>
          <w:lang w:eastAsia="ko-KR"/>
        </w:rPr>
        <w:fldChar w:fldCharType="separate"/>
      </w:r>
      <w:r w:rsidR="00EE2B4F" w:rsidRPr="00B17ABA">
        <w:rPr>
          <w:rFonts w:eastAsia="Malgun Gothic"/>
          <w:noProof/>
          <w:vertAlign w:val="superscript"/>
          <w:lang w:eastAsia="ko-KR"/>
        </w:rPr>
        <w:t>[141]</w:t>
      </w:r>
      <w:r w:rsidRPr="00B17ABA">
        <w:rPr>
          <w:rFonts w:eastAsia="Malgun Gothic"/>
          <w:lang w:eastAsia="ko-KR"/>
        </w:rPr>
        <w:fldChar w:fldCharType="end"/>
      </w:r>
      <w:r w:rsidRPr="00B17ABA">
        <w:rPr>
          <w:rFonts w:eastAsia="Malgun Gothic"/>
          <w:lang w:eastAsia="ko-KR"/>
        </w:rPr>
        <w:t xml:space="preserve"> and fleet size and vehicle transfer problem</w:t>
      </w:r>
      <w:r w:rsidRPr="00B17ABA">
        <w:rPr>
          <w:rFonts w:eastAsia="Malgun Gothic"/>
          <w:lang w:eastAsia="ko-KR"/>
        </w:rPr>
        <w:fldChar w:fldCharType="begin"/>
      </w:r>
      <w:r w:rsidR="00EE2B4F" w:rsidRPr="00B17ABA">
        <w:rPr>
          <w:rFonts w:eastAsia="Malgun Gothic"/>
          <w:lang w:eastAsia="ko-KR"/>
        </w:rPr>
        <w:instrText xml:space="preserve"> ADDIN EN.CITE &lt;EndNote&gt;&lt;Cite&gt;&lt;Author&gt;Lia&lt;/Author&gt;&lt;Year&gt;2010&lt;/Year&gt;&lt;RecNum&gt;122&lt;/RecNum&gt;&lt;DisplayText&gt;&lt;style face="superscript"&gt;[142]&lt;/style&gt;&lt;/DisplayText&gt;&lt;record&gt;&lt;rec-number&gt;122&lt;/rec-number&gt;&lt;foreign-keys&gt;&lt;key app="EN" db-id="z2a0dvwpazf220et2vh50z295rxpzfevwft2"&gt;122&lt;/key&gt;&lt;/foreign-keys&gt;&lt;ref-type name="Journal Article"&gt;17&lt;/ref-type&gt;&lt;contributors&gt;&lt;authors&gt;&lt;author&gt;Lia, Z. L.&lt;/author&gt;&lt;author&gt;Tao, F.&lt;/author&gt;&lt;/authors&gt;&lt;/contributors&gt;&lt;auth-address&gt;Lia, ZL&amp;#xD;Univ Sydney, Fac Econ &amp;amp; Business, Sydney, NSW 2006, Australia&amp;#xD;Univ Sydney, Fac Econ &amp;amp; Business, Sydney, NSW 2006, Australia&amp;#xD;Univ Sydney, Fac Econ &amp;amp; Business, Sydney, NSW 2006, Australia&lt;/auth-address&gt;&lt;titles&gt;&lt;title&gt;On determining optimal fleet size and vehicle transfer policy for a car rental company&lt;/title&gt;&lt;secondary-title&gt;Computers &amp;amp; Operations Research&lt;/secondary-title&gt;&lt;alt-title&gt;Comput Oper Res&lt;/alt-title&gt;&lt;/titles&gt;&lt;periodical&gt;&lt;full-title&gt;Computers &amp;amp; Operations Research&lt;/full-title&gt;&lt;abbr-1&gt;Comput Oper Res&lt;/abbr-1&gt;&lt;/periodical&gt;&lt;alt-periodical&gt;&lt;full-title&gt;Computers &amp;amp; Operations Research&lt;/full-title&gt;&lt;abbr-1&gt;Comput Oper Res&lt;/abbr-1&gt;&lt;/alt-periodical&gt;&lt;pages&gt;341-350&lt;/pages&gt;&lt;volume&gt;37&lt;/volume&gt;&lt;number&gt;2&lt;/number&gt;&lt;keywords&gt;&lt;keyword&gt;automobile rental&lt;/keyword&gt;&lt;keyword&gt;markov decision process&lt;/keyword&gt;&lt;keyword&gt;fleet size management&lt;/keyword&gt;&lt;keyword&gt;vehicle transfer&lt;/keyword&gt;&lt;keyword&gt;rail-car&lt;/keyword&gt;&lt;keyword&gt;management&lt;/keyword&gt;&lt;keyword&gt;model&lt;/keyword&gt;&lt;keyword&gt;transshipment&lt;/keyword&gt;&lt;keyword&gt;systems&lt;/keyword&gt;&lt;/keywords&gt;&lt;dates&gt;&lt;year&gt;2010&lt;/year&gt;&lt;pub-dates&gt;&lt;date&gt;Feb&lt;/date&gt;&lt;/pub-dates&gt;&lt;/dates&gt;&lt;isbn&gt;0305-0548&lt;/isbn&gt;&lt;accession-num&gt;ISI:000273416100013&lt;/accession-num&gt;&lt;urls&gt;&lt;related-urls&gt;&lt;url&gt;&amp;lt;Go to ISI&amp;gt;://000273416100013&lt;/url&gt;&lt;/related-urls&gt;&lt;/urls&gt;&lt;electronic-resource-num&gt;DOI 10.1016/j.cor.2009.05.010&lt;/electronic-resource-num&gt;&lt;language&gt;English&lt;/language&gt;&lt;/record&gt;&lt;/Cite&gt;&lt;/EndNote&gt;</w:instrText>
      </w:r>
      <w:r w:rsidRPr="00B17ABA">
        <w:rPr>
          <w:rFonts w:eastAsia="Malgun Gothic"/>
          <w:lang w:eastAsia="ko-KR"/>
        </w:rPr>
        <w:fldChar w:fldCharType="separate"/>
      </w:r>
      <w:r w:rsidR="00EE2B4F" w:rsidRPr="00B17ABA">
        <w:rPr>
          <w:rFonts w:eastAsia="Malgun Gothic"/>
          <w:noProof/>
          <w:vertAlign w:val="superscript"/>
          <w:lang w:eastAsia="ko-KR"/>
        </w:rPr>
        <w:t>[142]</w:t>
      </w:r>
      <w:r w:rsidRPr="00B17ABA">
        <w:rPr>
          <w:rFonts w:eastAsia="Malgun Gothic"/>
          <w:lang w:eastAsia="ko-KR"/>
        </w:rPr>
        <w:fldChar w:fldCharType="end"/>
      </w:r>
      <w:r w:rsidRPr="00B17ABA">
        <w:rPr>
          <w:rFonts w:eastAsia="Malgun Gothic"/>
          <w:lang w:eastAsia="ko-KR"/>
        </w:rPr>
        <w:t xml:space="preserve"> and other large and complex MDP problems</w:t>
      </w:r>
      <w:r w:rsidRPr="00B17ABA">
        <w:rPr>
          <w:rFonts w:eastAsia="Malgun Gothic"/>
          <w:lang w:eastAsia="ko-KR"/>
        </w:rPr>
        <w:fldChar w:fldCharType="begin">
          <w:fldData xml:space="preserve">PEVuZE5vdGU+PENpdGU+PEF1dGhvcj5HdWVzdHJpbjwvQXV0aG9yPjxZZWFyPjIwMDM8L1llYXI+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HdWVzdHJpbjwvQXV0aG9yPjxZZWFyPjIwMDM8L1llYXI+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143-145]</w:t>
      </w:r>
      <w:r w:rsidRPr="00B17ABA">
        <w:rPr>
          <w:rFonts w:eastAsia="Malgun Gothic"/>
          <w:lang w:eastAsia="ko-KR"/>
        </w:rPr>
        <w:fldChar w:fldCharType="end"/>
      </w:r>
      <w:r w:rsidRPr="00B17ABA">
        <w:rPr>
          <w:rFonts w:eastAsia="Malgun Gothic"/>
          <w:lang w:eastAsia="ko-KR"/>
        </w:rPr>
        <w:t xml:space="preserve">. </w:t>
      </w:r>
    </w:p>
    <w:p w:rsidR="00F600D3" w:rsidRPr="00B17ABA" w:rsidRDefault="00F600D3" w:rsidP="00620560">
      <w:pPr>
        <w:jc w:val="both"/>
        <w:rPr>
          <w:rFonts w:eastAsia="Malgun Gothic"/>
          <w:lang w:eastAsia="ko-KR"/>
        </w:rPr>
      </w:pPr>
      <w:r w:rsidRPr="00B17ABA">
        <w:t xml:space="preserve">Where sequential decision problems were formulated as integer or mixed integer programming, problem-specific heuristics were incorporated into the algorithms to search the decision space efficiently. </w:t>
      </w:r>
      <w:r w:rsidRPr="00B17ABA">
        <w:rPr>
          <w:rFonts w:eastAsia="Malgun Gothic"/>
          <w:lang w:eastAsia="ko-KR"/>
        </w:rPr>
        <w:t>Most heuristics used were based on “branch-and-bound” (see more information in the following sub-section)</w:t>
      </w:r>
      <w:r w:rsidRPr="00B17ABA">
        <w:rPr>
          <w:rFonts w:eastAsia="Malgun Gothic"/>
          <w:lang w:eastAsia="ko-KR"/>
        </w:rPr>
        <w:fldChar w:fldCharType="begin">
          <w:fldData xml:space="preserve">PEVuZE5vdGU+PENpdGU+PEF1dGhvcj5Mb290c21hPC9BdXRob3I+PFllYXI+MTk5NDwvWWVhcj48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==
</w:fldData>
        </w:fldChar>
      </w:r>
      <w:r w:rsidR="00EE2B4F" w:rsidRPr="00B17ABA">
        <w:rPr>
          <w:rFonts w:eastAsia="Malgun Gothic"/>
          <w:lang w:eastAsia="ko-KR"/>
        </w:rPr>
        <w:instrText xml:space="preserve"> ADDIN EN.CITE </w:instrText>
      </w:r>
      <w:r w:rsidR="00EE2B4F" w:rsidRPr="00B17ABA">
        <w:rPr>
          <w:rFonts w:eastAsia="Malgun Gothic"/>
          <w:lang w:eastAsia="ko-KR"/>
        </w:rPr>
        <w:fldChar w:fldCharType="begin">
          <w:fldData xml:space="preserve">PEVuZE5vdGU+PENpdGU+PEF1dGhvcj5Mb290c21hPC9BdXRob3I+PFllYXI+MTk5NDwvWWVhcj48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==
</w:fldData>
        </w:fldChar>
      </w:r>
      <w:r w:rsidR="00EE2B4F" w:rsidRPr="00B17ABA">
        <w:rPr>
          <w:rFonts w:eastAsia="Malgun Gothic"/>
          <w:lang w:eastAsia="ko-KR"/>
        </w:rPr>
        <w:instrText xml:space="preserve"> ADDIN EN.CITE.DATA </w:instrText>
      </w:r>
      <w:r w:rsidR="00EE2B4F" w:rsidRPr="00B17ABA">
        <w:rPr>
          <w:rFonts w:eastAsia="Malgun Gothic"/>
          <w:lang w:eastAsia="ko-KR"/>
        </w:rPr>
      </w:r>
      <w:r w:rsidR="00EE2B4F" w:rsidRPr="00B17ABA">
        <w:rPr>
          <w:rFonts w:eastAsia="Malgun Gothic"/>
          <w:lang w:eastAsia="ko-KR"/>
        </w:rPr>
        <w:fldChar w:fldCharType="end"/>
      </w:r>
      <w:r w:rsidRPr="00B17ABA">
        <w:rPr>
          <w:rFonts w:eastAsia="Malgun Gothic"/>
          <w:lang w:eastAsia="ko-KR"/>
        </w:rPr>
      </w:r>
      <w:r w:rsidRPr="00B17ABA">
        <w:rPr>
          <w:rFonts w:eastAsia="Malgun Gothic"/>
          <w:lang w:eastAsia="ko-KR"/>
        </w:rPr>
        <w:fldChar w:fldCharType="separate"/>
      </w:r>
      <w:r w:rsidR="00EE2B4F" w:rsidRPr="00B17ABA">
        <w:rPr>
          <w:rFonts w:eastAsia="Malgun Gothic"/>
          <w:noProof/>
          <w:vertAlign w:val="superscript"/>
          <w:lang w:eastAsia="ko-KR"/>
        </w:rPr>
        <w:t>[146-152]</w:t>
      </w:r>
      <w:r w:rsidRPr="00B17ABA">
        <w:rPr>
          <w:rFonts w:eastAsia="Malgun Gothic"/>
          <w:lang w:eastAsia="ko-KR"/>
        </w:rPr>
        <w:fldChar w:fldCharType="end"/>
      </w:r>
      <w:r w:rsidRPr="00B17ABA">
        <w:rPr>
          <w:rFonts w:eastAsia="Malgun Gothic"/>
          <w:lang w:eastAsia="ko-KR"/>
        </w:rPr>
        <w:t xml:space="preserve">. </w:t>
      </w:r>
    </w:p>
    <w:p w:rsidR="00F600D3" w:rsidRPr="00B17ABA" w:rsidRDefault="009F32C0" w:rsidP="00F600D3">
      <w:pPr>
        <w:pStyle w:val="Heading4"/>
      </w:pPr>
      <w:r w:rsidRPr="00B17ABA">
        <w:rPr>
          <w:rFonts w:eastAsia="Malgun Gothic"/>
          <w:lang w:eastAsia="ko-KR"/>
        </w:rPr>
        <w:lastRenderedPageBreak/>
        <w:t>2</w:t>
      </w:r>
      <w:r w:rsidR="00F600D3" w:rsidRPr="00B17ABA">
        <w:rPr>
          <w:rFonts w:eastAsia="Malgun Gothic"/>
          <w:lang w:eastAsia="ko-KR"/>
        </w:rPr>
        <w:t xml:space="preserve">) Heuristics: </w:t>
      </w:r>
      <w:r w:rsidR="00F600D3" w:rsidRPr="00B17ABA">
        <w:t>Constructive methods</w:t>
      </w:r>
    </w:p>
    <w:p w:rsidR="00F600D3" w:rsidRPr="00B17ABA" w:rsidRDefault="00F600D3" w:rsidP="00F600D3">
      <w:pPr>
        <w:jc w:val="both"/>
        <w:rPr>
          <w:rFonts w:eastAsia="Malgun Gothic" w:cstheme="majorBidi"/>
          <w:lang w:eastAsia="ko-KR"/>
        </w:rPr>
      </w:pPr>
      <w:r w:rsidRPr="00B17ABA">
        <w:rPr>
          <w:rFonts w:cstheme="majorBidi"/>
        </w:rPr>
        <w:t xml:space="preserve">Given the search space is structured as a tree, constructive methods try to overcome the computational complexity by eliminating parts of the branches where it is unlikely to find an optimum solution. </w:t>
      </w:r>
      <w:r w:rsidRPr="00B17ABA">
        <w:rPr>
          <w:rFonts w:eastAsia="Malgun Gothic" w:cstheme="majorBidi"/>
          <w:lang w:eastAsia="ko-KR"/>
        </w:rPr>
        <w:t xml:space="preserve">Various strategies for partitioning allow selective exploration of the active nodes of the trees to obtain an optimal or near optimal solutions for the problem. </w:t>
      </w:r>
    </w:p>
    <w:p w:rsidR="00F600D3" w:rsidRPr="00B17ABA" w:rsidRDefault="00F600D3" w:rsidP="00620560">
      <w:pPr>
        <w:jc w:val="both"/>
        <w:rPr>
          <w:rFonts w:cstheme="majorBidi"/>
          <w:u w:val="single"/>
        </w:rPr>
      </w:pPr>
      <w:r w:rsidRPr="00B17ABA">
        <w:rPr>
          <w:rFonts w:eastAsia="Malgun Gothic" w:cstheme="majorBidi"/>
          <w:lang w:eastAsia="ko-KR"/>
        </w:rPr>
        <w:t>The g</w:t>
      </w:r>
      <w:r w:rsidRPr="00B17ABA">
        <w:rPr>
          <w:rFonts w:eastAsia="Malgun Gothic" w:cstheme="majorBidi"/>
          <w:bCs/>
        </w:rPr>
        <w:t>reedy algorithm, which is the simplest constructive heuristic method, moves one by one to make the best available decision at each stage</w:t>
      </w:r>
      <w:r w:rsidRPr="00B17ABA">
        <w:rPr>
          <w:rFonts w:cstheme="majorBidi"/>
        </w:rPr>
        <w:fldChar w:fldCharType="begin"/>
      </w:r>
      <w:r w:rsidR="00EE2B4F" w:rsidRPr="00B17ABA">
        <w:rPr>
          <w:rFonts w:cstheme="majorBidi"/>
        </w:rPr>
        <w:instrText xml:space="preserve"> ADDIN EN.CITE &lt;EndNote&gt;&lt;Cite&gt;&lt;Author&gt;Michalewicz&lt;/Author&gt;&lt;Year&gt;2004&lt;/Year&gt;&lt;RecNum&gt;134&lt;/RecNum&gt;&lt;DisplayText&gt;&lt;style face="superscript"&gt;[153]&lt;/style&gt;&lt;/DisplayText&gt;&lt;record&gt;&lt;rec-number&gt;134&lt;/rec-number&gt;&lt;foreign-keys&gt;&lt;key app="EN" db-id="z2a0dvwpazf220et2vh50z295rxpzfevwft2"&gt;134&lt;/key&gt;&lt;/foreign-keys&gt;&lt;ref-type name="Book"&gt;6&lt;/ref-type&gt;&lt;contributors&gt;&lt;authors&gt;&lt;author&gt;Michalewicz, Z. &lt;/author&gt;&lt;author&gt;&lt;style face="normal" font="default" charset="129" size="100%"&gt;Fogel, &lt;/style&gt;&lt;style face="normal" font="default" size="100%"&gt;D. B.&lt;/style&gt;&lt;/author&gt;&lt;/authors&gt;&lt;/contributors&gt;&lt;titles&gt;&lt;title&gt;How to solve it: Modern Heuristics&lt;/title&gt;&lt;/titles&gt;&lt;edition&gt;2nd&lt;/edition&gt;&lt;dates&gt;&lt;year&gt;2004&lt;/year&gt;&lt;pub-dates&gt;&lt;date&gt;Sep&lt;/date&gt;&lt;/pub-dates&gt;&lt;/dates&gt;&lt;publisher&gt;Springer&lt;/publisher&gt;&lt;urls&gt;&lt;/urls&gt;&lt;access-date&gt;Accessed 19 February 2014&lt;/access-date&gt;&lt;/record&gt;&lt;/Cite&gt;&lt;/EndNote&gt;</w:instrText>
      </w:r>
      <w:r w:rsidRPr="00B17ABA">
        <w:rPr>
          <w:rFonts w:cstheme="majorBidi"/>
        </w:rPr>
        <w:fldChar w:fldCharType="separate"/>
      </w:r>
      <w:r w:rsidR="00EE2B4F" w:rsidRPr="00B17ABA">
        <w:rPr>
          <w:rFonts w:cstheme="majorBidi"/>
          <w:noProof/>
          <w:vertAlign w:val="superscript"/>
        </w:rPr>
        <w:t>[153]</w:t>
      </w:r>
      <w:r w:rsidRPr="00B17ABA">
        <w:rPr>
          <w:rFonts w:cstheme="majorBidi"/>
        </w:rPr>
        <w:fldChar w:fldCharType="end"/>
      </w:r>
      <w:r w:rsidRPr="00B17ABA">
        <w:rPr>
          <w:rFonts w:cstheme="majorBidi"/>
        </w:rPr>
        <w:t>. As this is a simple but short-sighted method to solve a large and complex decision problem, the algorithm has been often used as an extended version</w:t>
      </w:r>
      <w:r w:rsidRPr="00B17ABA">
        <w:rPr>
          <w:rFonts w:cstheme="majorBidi"/>
        </w:rPr>
        <w:fldChar w:fldCharType="begin">
          <w:fldData xml:space="preserve">PEVuZE5vdGU+PENpdGU+PEF1dGhvcj5NaWxsZXI8L0F1dGhvcj48WWVhcj4yMDA1PC9ZZWFyPjxS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NaWxsZXI8L0F1dGhvcj48WWVhcj4yMDA1PC9ZZWFyPjxS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154-156]</w:t>
      </w:r>
      <w:r w:rsidRPr="00B17ABA">
        <w:rPr>
          <w:rFonts w:cstheme="majorBidi"/>
        </w:rPr>
        <w:fldChar w:fldCharType="end"/>
      </w:r>
      <w:r w:rsidRPr="00B17ABA">
        <w:rPr>
          <w:rFonts w:cstheme="majorBidi"/>
        </w:rPr>
        <w:t xml:space="preserve"> </w:t>
      </w:r>
      <w:r w:rsidRPr="00B17ABA">
        <w:rPr>
          <w:rFonts w:eastAsia="Malgun Gothic" w:cstheme="majorBidi"/>
          <w:bCs/>
        </w:rPr>
        <w:t>or as a part of meta-heuristics to improve the problem solving procedure</w:t>
      </w:r>
      <w:r w:rsidRPr="00B17ABA">
        <w:rPr>
          <w:rFonts w:cstheme="majorBidi"/>
        </w:rPr>
        <w:fldChar w:fldCharType="begin">
          <w:fldData xml:space="preserve">PEVuZE5vdGU+PENpdGU+PEF1dGhvcj5GYWdnaW9saTwvQXV0aG9yPjxZZWFyPjE5OTg8L1llYXI+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GYWdnaW9saTwvQXV0aG9yPjxZZWFyPjE5OTg8L1llYXI+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157-159]</w:t>
      </w:r>
      <w:r w:rsidRPr="00B17ABA">
        <w:rPr>
          <w:rFonts w:cstheme="majorBidi"/>
        </w:rPr>
        <w:fldChar w:fldCharType="end"/>
      </w:r>
      <w:r w:rsidRPr="00B17ABA">
        <w:rPr>
          <w:rFonts w:cstheme="majorBidi"/>
        </w:rPr>
        <w:t>.</w:t>
      </w:r>
    </w:p>
    <w:p w:rsidR="00F600D3" w:rsidRPr="00B17ABA" w:rsidRDefault="00F600D3" w:rsidP="00620560">
      <w:pPr>
        <w:jc w:val="both"/>
        <w:rPr>
          <w:rFonts w:cstheme="majorBidi"/>
        </w:rPr>
      </w:pPr>
      <w:r w:rsidRPr="00B17ABA">
        <w:rPr>
          <w:rFonts w:cstheme="majorBidi"/>
        </w:rPr>
        <w:t>The branch-and-bound algorithm uses a lower bound (or upper bound for a maximisation problem) to avoid searching worse branches than the currently best branch identified from the previous search. Several derivatives of the branch-and-bound algorithm have been proposed. Best-first search explores the most promising node first based on a heuristic rule</w:t>
      </w:r>
      <w:r w:rsidRPr="00B17ABA">
        <w:rPr>
          <w:rFonts w:cstheme="majorBidi"/>
        </w:rPr>
        <w:fldChar w:fldCharType="begin">
          <w:fldData xml:space="preserve">PEVuZE5vdGU+PENpdGU+PEF1dGhvcj5TZW48L0F1dGhvcj48WWVhcj4yMDA0PC9ZZWFyPjxSZWNO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TZW48L0F1dGhvcj48WWVhcj4yMDA0PC9ZZWFyPjxSZWNO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160, 161]</w:t>
      </w:r>
      <w:r w:rsidRPr="00B17ABA">
        <w:rPr>
          <w:rFonts w:cstheme="majorBidi"/>
        </w:rPr>
        <w:fldChar w:fldCharType="end"/>
      </w:r>
      <w:r w:rsidRPr="00B17ABA">
        <w:rPr>
          <w:rFonts w:cstheme="majorBidi"/>
        </w:rPr>
        <w:t>. Breadth-first search explores all the nodes on one level first before moving to the next level</w:t>
      </w:r>
      <w:r w:rsidRPr="00B17ABA">
        <w:rPr>
          <w:rFonts w:cstheme="majorBidi"/>
        </w:rPr>
        <w:fldChar w:fldCharType="begin">
          <w:fldData xml:space="preserve">PEVuZE5vdGU+PENpdGU+PEF1dGhvcj5TaGFsYXNoPC9BdXRob3I+PFllYXI+MjAwMDwvWWVhcj48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TaGFsYXNoPC9BdXRob3I+PFllYXI+MjAwMDwvWWVhcj48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162, 163]</w:t>
      </w:r>
      <w:r w:rsidRPr="00B17ABA">
        <w:rPr>
          <w:rFonts w:cstheme="majorBidi"/>
        </w:rPr>
        <w:fldChar w:fldCharType="end"/>
      </w:r>
      <w:r w:rsidRPr="00B17ABA">
        <w:rPr>
          <w:rFonts w:cstheme="majorBidi"/>
        </w:rPr>
        <w:t>. Depth-first search proceeds down in the tree as deep as possible in an arbitrary pattern before making any decision and then backtracks out through the tree</w:t>
      </w:r>
      <w:r w:rsidRPr="00B17ABA">
        <w:rPr>
          <w:rFonts w:cstheme="majorBidi"/>
        </w:rPr>
        <w:fldChar w:fldCharType="begin">
          <w:fldData xml:space="preserve">PEVuZE5vdGU+PENpdGU+PEF1dGhvcj5TYWl0bzwvQXV0aG9yPjxZZWFyPjIwMDA8L1llYXI+PFJl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TYWl0bzwvQXV0aG9yPjxZZWFyPjIwMDA8L1llYXI+PFJl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164, 165]</w:t>
      </w:r>
      <w:r w:rsidRPr="00B17ABA">
        <w:rPr>
          <w:rFonts w:cstheme="majorBidi"/>
        </w:rPr>
        <w:fldChar w:fldCharType="end"/>
      </w:r>
      <w:r w:rsidRPr="00B17ABA">
        <w:rPr>
          <w:rFonts w:cstheme="majorBidi"/>
        </w:rPr>
        <w:t>. Branch-and-price</w:t>
      </w:r>
      <w:r w:rsidRPr="00B17ABA">
        <w:rPr>
          <w:rFonts w:cstheme="majorBidi"/>
        </w:rPr>
        <w:fldChar w:fldCharType="begin">
          <w:fldData xml:space="preserve">PEVuZE5vdGU+PENpdGU+PEF1dGhvcj5NYWVuaG91dDwvQXV0aG9yPjxZZWFyPjIwMTA8L1llYXI+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==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NYWVuaG91dDwvQXV0aG9yPjxZZWFyPjIwMTA8L1llYXI+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==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166, 167]</w:t>
      </w:r>
      <w:r w:rsidRPr="00B17ABA">
        <w:rPr>
          <w:rFonts w:cstheme="majorBidi"/>
        </w:rPr>
        <w:fldChar w:fldCharType="end"/>
      </w:r>
      <w:r w:rsidRPr="00B17ABA">
        <w:rPr>
          <w:rFonts w:cstheme="majorBidi"/>
        </w:rPr>
        <w:t xml:space="preserve">, </w:t>
      </w:r>
      <w:r w:rsidRPr="00B17ABA">
        <w:rPr>
          <w:rFonts w:cstheme="majorBidi" w:hint="eastAsia"/>
          <w:lang w:eastAsia="ko-KR"/>
        </w:rPr>
        <w:t>b</w:t>
      </w:r>
      <w:r w:rsidRPr="00B17ABA">
        <w:rPr>
          <w:rFonts w:cstheme="majorBidi"/>
        </w:rPr>
        <w:t>ranch-</w:t>
      </w:r>
      <w:r w:rsidRPr="00B17ABA">
        <w:rPr>
          <w:rFonts w:cstheme="majorBidi" w:hint="eastAsia"/>
          <w:lang w:eastAsia="ko-KR"/>
        </w:rPr>
        <w:t>a</w:t>
      </w:r>
      <w:r w:rsidRPr="00B17ABA">
        <w:rPr>
          <w:rFonts w:cstheme="majorBidi"/>
        </w:rPr>
        <w:t>nd-</w:t>
      </w:r>
      <w:r w:rsidRPr="00B17ABA">
        <w:rPr>
          <w:rFonts w:cstheme="majorBidi" w:hint="eastAsia"/>
          <w:lang w:eastAsia="ko-KR"/>
        </w:rPr>
        <w:t>c</w:t>
      </w:r>
      <w:r w:rsidRPr="00B17ABA">
        <w:rPr>
          <w:rFonts w:cstheme="majorBidi"/>
        </w:rPr>
        <w:t>ut</w:t>
      </w:r>
      <w:r w:rsidRPr="00B17ABA">
        <w:rPr>
          <w:rFonts w:cstheme="majorBidi"/>
        </w:rPr>
        <w:fldChar w:fldCharType="begin"/>
      </w:r>
      <w:r w:rsidR="00EE2B4F" w:rsidRPr="00B17ABA">
        <w:rPr>
          <w:rFonts w:cstheme="majorBidi"/>
        </w:rPr>
        <w:instrText xml:space="preserve"> ADDIN EN.CITE &lt;EndNote&gt;&lt;Cite&gt;&lt;Author&gt;Pfetsch&lt;/Author&gt;&lt;Year&gt;2008&lt;/Year&gt;&lt;RecNum&gt;149&lt;/RecNum&gt;&lt;DisplayText&gt;&lt;style face="superscript"&gt;[168]&lt;/style&gt;&lt;/DisplayText&gt;&lt;record&gt;&lt;rec-number&gt;149&lt;/rec-number&gt;&lt;foreign-keys&gt;&lt;key app="EN" db-id="z2a0dvwpazf220et2vh50z295rxpzfevwft2"&gt;149&lt;/key&gt;&lt;/foreign-keys&gt;&lt;ref-type name="Journal Article"&gt;17&lt;/ref-type&gt;&lt;contributors&gt;&lt;authors&gt;&lt;author&gt;Pfetsch, M. E.&lt;/author&gt;&lt;/authors&gt;&lt;/contributors&gt;&lt;auth-address&gt;Zuse Institute Berlin, Takustr. 7, 14195 Berlin, Germany&lt;/auth-address&gt;&lt;titles&gt;&lt;title&gt;Branch-and-cut for the maximum feasible subsystem problem&lt;/title&gt;&lt;secondary-title&gt;SIAM Journal on Optimization&lt;/secondary-title&gt;&lt;/titles&gt;&lt;periodical&gt;&lt;full-title&gt;SIAM Journal on Optimization&lt;/full-title&gt;&lt;/periodical&gt;&lt;pages&gt;21-38&lt;/pages&gt;&lt;volume&gt;19&lt;/volume&gt;&lt;number&gt;1&lt;/number&gt;&lt;keywords&gt;&lt;keyword&gt;Branch-and-cut&lt;/keyword&gt;&lt;keyword&gt;Infeasible linear inequality system&lt;/keyword&gt;&lt;keyword&gt;Irreducible infeasible subsystem (IIS)&lt;/keyword&gt;&lt;keyword&gt;Maximum feasible subsystem problem&lt;/keyword&gt;&lt;keyword&gt;Minimum IIS-cover&lt;/keyword&gt;&lt;/keywords&gt;&lt;dates&gt;&lt;year&gt;2008&lt;/year&gt;&lt;/dates&gt;&lt;accession-num&gt;0&lt;/accession-num&gt;&lt;call-num&gt;the maximum feasible subsystem problem&lt;/call-num&gt;&lt;label&gt;B&amp;amp;C, GH&lt;/label&gt;&lt;reviewed-item&gt;0&lt;/reviewed-item&gt;&lt;urls&gt;&lt;related-urls&gt;&lt;url&gt;http://www.scopus.com/inward/record.url?eid=2-s2.0-55049139983&amp;amp;partnerID=40&amp;amp;md5=bd9854df2348ef4f3a49c1c8ad1f2eb9&lt;/url&gt;&lt;/related-urls&gt;&lt;/urls&gt;&lt;/record&gt;&lt;/Cite&gt;&lt;/EndNote&gt;</w:instrText>
      </w:r>
      <w:r w:rsidRPr="00B17ABA">
        <w:rPr>
          <w:rFonts w:cstheme="majorBidi"/>
        </w:rPr>
        <w:fldChar w:fldCharType="separate"/>
      </w:r>
      <w:r w:rsidR="00EE2B4F" w:rsidRPr="00B17ABA">
        <w:rPr>
          <w:rFonts w:cstheme="majorBidi"/>
          <w:noProof/>
          <w:vertAlign w:val="superscript"/>
        </w:rPr>
        <w:t>[168]</w:t>
      </w:r>
      <w:r w:rsidRPr="00B17ABA">
        <w:rPr>
          <w:rFonts w:cstheme="majorBidi"/>
        </w:rPr>
        <w:fldChar w:fldCharType="end"/>
      </w:r>
      <w:r w:rsidRPr="00B17ABA">
        <w:rPr>
          <w:rFonts w:cstheme="majorBidi"/>
        </w:rPr>
        <w:t xml:space="preserve"> and A-algorithm</w:t>
      </w:r>
      <w:r w:rsidRPr="00B17ABA">
        <w:rPr>
          <w:rFonts w:cstheme="majorBidi"/>
        </w:rPr>
        <w:fldChar w:fldCharType="begin">
          <w:fldData xml:space="preserve">PEVuZE5vdGU+PENpdGU+PEF1dGhvcj5TY2hyb2VkbDwvQXV0aG9yPjxZZWFyPjIwMDU8L1llYXI+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TY2hyb2VkbDwvQXV0aG9yPjxZZWFyPjIwMDU8L1llYXI+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169, 170]</w:t>
      </w:r>
      <w:r w:rsidRPr="00B17ABA">
        <w:rPr>
          <w:rFonts w:cstheme="majorBidi"/>
        </w:rPr>
        <w:fldChar w:fldCharType="end"/>
      </w:r>
      <w:r w:rsidRPr="00B17ABA">
        <w:rPr>
          <w:rFonts w:cstheme="majorBidi"/>
        </w:rPr>
        <w:t xml:space="preserve"> were also introduced.</w:t>
      </w:r>
    </w:p>
    <w:p w:rsidR="00F600D3" w:rsidRPr="00B17ABA" w:rsidRDefault="00F600D3" w:rsidP="00620560">
      <w:pPr>
        <w:jc w:val="both"/>
        <w:rPr>
          <w:rFonts w:cstheme="majorBidi"/>
          <w:lang w:eastAsia="ko-KR"/>
        </w:rPr>
      </w:pPr>
      <w:r w:rsidRPr="00B17ABA">
        <w:rPr>
          <w:rFonts w:cstheme="majorBidi"/>
        </w:rPr>
        <w:t xml:space="preserve">Constructive methods are typically the fastest approximate methods, but limited </w:t>
      </w:r>
      <w:r w:rsidRPr="00B17ABA">
        <w:rPr>
          <w:rFonts w:eastAsia="Malgun Gothic" w:cstheme="majorBidi"/>
        </w:rPr>
        <w:t xml:space="preserve">when the decision space becomes very large. </w:t>
      </w:r>
      <w:r w:rsidRPr="00B17ABA">
        <w:rPr>
          <w:rFonts w:cstheme="majorBidi"/>
        </w:rPr>
        <w:t>Therefore, various heuristics have been incorporated into the branch-and-bound algorithms. Garaix et al applied the greedy insertion procedure to construct a possible sequence, a descent method to identify the best solution on the first hierarchical level of the objective function, and a scheduling method to re-optimise the initial solution based on the second hierarchical level of the objective function</w:t>
      </w:r>
      <w:r w:rsidRPr="00B17ABA">
        <w:rPr>
          <w:rFonts w:cstheme="majorBidi"/>
        </w:rPr>
        <w:fldChar w:fldCharType="begin"/>
      </w:r>
      <w:r w:rsidR="00EE2B4F" w:rsidRPr="00B17ABA">
        <w:rPr>
          <w:rFonts w:cstheme="majorBidi"/>
        </w:rPr>
        <w:instrText xml:space="preserve"> ADDIN EN.CITE &lt;EndNote&gt;&lt;Cite&gt;&lt;Author&gt;Garaix&lt;/Author&gt;&lt;Year&gt;2010&lt;/Year&gt;&lt;RecNum&gt;148&lt;/RecNum&gt;&lt;DisplayText&gt;&lt;style face="superscript"&gt;[167]&lt;/style&gt;&lt;/DisplayText&gt;&lt;record&gt;&lt;rec-number&gt;148&lt;/rec-number&gt;&lt;foreign-keys&gt;&lt;key app="EN" db-id="z2a0dvwpazf220et2vh50z295rxpzfevwft2"&gt;148&lt;/key&gt;&lt;/foreign-keys&gt;&lt;ref-type name="Journal Article"&gt;17&lt;/ref-type&gt;&lt;contributors&gt;&lt;authors&gt;&lt;author&gt;Garaix, T.&lt;/author&gt;&lt;author&gt;Artigues, C.&lt;/author&gt;&lt;author&gt;Feillet, D.&lt;/author&gt;&lt;author&gt;Josselin, D.&lt;/author&gt;&lt;/authors&gt;&lt;/contributors&gt;&lt;auth-address&gt;Politecnico di Torino, Torino, Italy&amp;#xD;Université de Toulouse, LAAS-CNRS, Toulouse, France&amp;#xD;École des Mines de Saint-Étienne, Gardane, France&amp;#xD;Université d&amp;apos;Avignon et des Pays de Vaucluse, UMR ESPACE 6012 CNRS, F-84911 Avignon, France&lt;/auth-address&gt;&lt;titles&gt;&lt;title&gt;Vehicle routing problems with alternative paths: An application to on-demand transportation&lt;/title&gt;&lt;secondary-title&gt;European Journal of Operational Research&lt;/secondary-title&gt;&lt;/titles&gt;&lt;periodical&gt;&lt;full-title&gt;European Journal of Operational Research&lt;/full-title&gt;&lt;/periodical&gt;&lt;pages&gt;62-75&lt;/pages&gt;&lt;volume&gt;204&lt;/volume&gt;&lt;number&gt;1&lt;/number&gt;&lt;keywords&gt;&lt;keyword&gt;Dial-a-ride problem&lt;/keyword&gt;&lt;keyword&gt;Dynamic programming&lt;/keyword&gt;&lt;keyword&gt;Multigraph&lt;/keyword&gt;&lt;keyword&gt;On-demand transportation&lt;/keyword&gt;&lt;keyword&gt;Shortest path problem with resource constraints&lt;/keyword&gt;&lt;keyword&gt;Vehicle routing&lt;/keyword&gt;&lt;/keywords&gt;&lt;dates&gt;&lt;year&gt;2010&lt;/year&gt;&lt;/dates&gt;&lt;accession-num&gt;DP&lt;/accession-num&gt;&lt;call-num&gt;Routing&lt;/call-num&gt;&lt;label&gt;B&amp;amp;P, HAI&lt;/label&gt;&lt;reviewed-item&gt;0&lt;/reviewed-item&gt;&lt;urls&gt;&lt;related-urls&gt;&lt;url&gt;http://www.scopus.com/inward/record.url?eid=2-s2.0-70449632124&amp;amp;partnerID=40&amp;amp;md5=b965c1e1b45d2f2dbe590147786a6e41&lt;/url&gt;&lt;/related-urls&gt;&lt;/urls&gt;&lt;/record&gt;&lt;/Cite&gt;&lt;/EndNote&gt;</w:instrText>
      </w:r>
      <w:r w:rsidRPr="00B17ABA">
        <w:rPr>
          <w:rFonts w:cstheme="majorBidi"/>
        </w:rPr>
        <w:fldChar w:fldCharType="separate"/>
      </w:r>
      <w:r w:rsidR="00EE2B4F" w:rsidRPr="00B17ABA">
        <w:rPr>
          <w:rFonts w:cstheme="majorBidi"/>
          <w:noProof/>
          <w:vertAlign w:val="superscript"/>
        </w:rPr>
        <w:t>[167]</w:t>
      </w:r>
      <w:r w:rsidRPr="00B17ABA">
        <w:rPr>
          <w:rFonts w:cstheme="majorBidi"/>
        </w:rPr>
        <w:fldChar w:fldCharType="end"/>
      </w:r>
      <w:r w:rsidRPr="00B17ABA">
        <w:rPr>
          <w:rFonts w:cstheme="majorBidi"/>
        </w:rPr>
        <w:t>. Dell'Amico et al introduced greedy heuristics incorporated with a local search and a scatter search</w:t>
      </w:r>
      <w:r w:rsidRPr="00B17ABA">
        <w:rPr>
          <w:rFonts w:cstheme="majorBidi"/>
          <w:lang w:eastAsia="ko-KR"/>
        </w:rPr>
        <w:fldChar w:fldCharType="begin"/>
      </w:r>
      <w:r w:rsidR="00EE2B4F" w:rsidRPr="00B17ABA">
        <w:rPr>
          <w:rFonts w:cstheme="majorBidi"/>
          <w:lang w:eastAsia="ko-KR"/>
        </w:rPr>
        <w:instrText xml:space="preserve"> ADDIN EN.CITE &lt;EndNote&gt;&lt;Cite&gt;&lt;Author&gt;Dell&amp;apos;Amico&lt;/Author&gt;&lt;Year&gt;2004&lt;/Year&gt;&lt;RecNum&gt;146&lt;/RecNum&gt;&lt;DisplayText&gt;&lt;style face="superscript"&gt;[165]&lt;/style&gt;&lt;/DisplayText&gt;&lt;record&gt;&lt;rec-number&gt;146&lt;/rec-number&gt;&lt;foreign-keys&gt;&lt;key app="EN" db-id="z2a0dvwpazf220et2vh50z295rxpzfevwft2"&gt;146&lt;/key&gt;&lt;/foreign-keys&gt;&lt;ref-type name="Journal Article"&gt;17&lt;/ref-type&gt;&lt;contributors&gt;&lt;authors&gt;&lt;author&gt;Dell&amp;apos;Amico, M.&lt;/author&gt;&lt;author&gt;Iori, M.&lt;/author&gt;&lt;author&gt;Martello, S.&lt;/author&gt;&lt;/authors&gt;&lt;/contributors&gt;&lt;titles&gt;&lt;title&gt;Heuristic algorithms and scatter search for the cardinality constrained P parallel to C-max problem&lt;/title&gt;&lt;secondary-title&gt;Journal of Heuristics&lt;/secondary-title&gt;&lt;/titles&gt;&lt;periodical&gt;&lt;full-title&gt;Journal of Heuristics&lt;/full-title&gt;&lt;/periodical&gt;&lt;pages&gt;169-204&lt;/pages&gt;&lt;volume&gt;10&lt;/volume&gt;&lt;number&gt;2&lt;/number&gt;&lt;dates&gt;&lt;year&gt;2004&lt;/year&gt;&lt;pub-dates&gt;&lt;date&gt;Mar&lt;/date&gt;&lt;/pub-dates&gt;&lt;/dates&gt;&lt;isbn&gt;1381-1231&lt;/isbn&gt;&lt;accession-num&gt;0&lt;/accession-num&gt;&lt;call-num&gt;the cardinality constrained P parallel to C-max problem; assign n jobs tom identical parallel processors by minimizing the makespan&lt;/call-num&gt;&lt;label&gt;GH, HAL, SS, B&amp;amp;B&lt;/label&gt;&lt;reviewed-item&gt;0&lt;/reviewed-item&gt;&lt;urls&gt;&lt;related-urls&gt;&lt;url&gt;&amp;lt;Go to ISI&amp;gt;://WOS:000221132700004&lt;/url&gt;&lt;/related-urls&gt;&lt;/urls&gt;&lt;electronic-resource-num&gt;10.1023/B:HEUR.0000026266.07036.da&lt;/electronic-resource-num&gt;&lt;/record&gt;&lt;/Cite&gt;&lt;/EndNote&gt;</w:instrText>
      </w:r>
      <w:r w:rsidRPr="00B17ABA">
        <w:rPr>
          <w:rFonts w:cstheme="majorBidi"/>
          <w:lang w:eastAsia="ko-KR"/>
        </w:rPr>
        <w:fldChar w:fldCharType="separate"/>
      </w:r>
      <w:r w:rsidR="00EE2B4F" w:rsidRPr="00B17ABA">
        <w:rPr>
          <w:rFonts w:cstheme="majorBidi"/>
          <w:noProof/>
          <w:vertAlign w:val="superscript"/>
          <w:lang w:eastAsia="ko-KR"/>
        </w:rPr>
        <w:t>[165]</w:t>
      </w:r>
      <w:r w:rsidRPr="00B17ABA">
        <w:rPr>
          <w:rFonts w:cstheme="majorBidi"/>
          <w:lang w:eastAsia="ko-KR"/>
        </w:rPr>
        <w:fldChar w:fldCharType="end"/>
      </w:r>
      <w:r w:rsidRPr="00B17ABA">
        <w:rPr>
          <w:rFonts w:cstheme="majorBidi"/>
        </w:rPr>
        <w:t>. Local search methods, GA</w:t>
      </w:r>
      <w:r w:rsidRPr="00B17ABA">
        <w:rPr>
          <w:rFonts w:cstheme="majorBidi"/>
        </w:rPr>
        <w:fldChar w:fldCharType="begin"/>
      </w:r>
      <w:r w:rsidR="00EE2B4F" w:rsidRPr="00B17ABA">
        <w:rPr>
          <w:rFonts w:cstheme="majorBidi"/>
        </w:rPr>
        <w:instrText xml:space="preserve"> ADDIN EN.CITE &lt;EndNote&gt;&lt;Cite&gt;&lt;Author&gt;Portmann&lt;/Author&gt;&lt;Year&gt;1998&lt;/Year&gt;&lt;RecNum&gt;153&lt;/RecNum&gt;&lt;DisplayText&gt;&lt;style face="superscript"&gt;[171]&lt;/style&gt;&lt;/DisplayText&gt;&lt;record&gt;&lt;rec-number&gt;153&lt;/rec-number&gt;&lt;foreign-keys&gt;&lt;key app="EN" db-id="z2a0dvwpazf220et2vh50z295rxpzfevwft2"&gt;153&lt;/key&gt;&lt;/foreign-keys&gt;&lt;ref-type name="Journal Article"&gt;17&lt;/ref-type&gt;&lt;contributors&gt;&lt;authors&gt;&lt;author&gt;Portmann, M. C.&lt;/author&gt;&lt;author&gt;Vignier, A.&lt;/author&gt;&lt;author&gt;Dardilhac, D.&lt;/author&gt;&lt;author&gt;Dezalay, D.&lt;/author&gt;&lt;/authors&gt;&lt;/contributors&gt;&lt;auth-address&gt;CRIN - CNRS URA 262, Ecole des Mines de Nancy, Parc de Saurupt, 54 042 Nancy Cedex, France&amp;#xD;Laboratoire d&amp;apos;Informatique, E3i, 64, Avenue Jean Portalis, 37200 Tours, France&amp;#xD;CRIN, Batiment LORIA, Campus Scientifique, BP 239, F-54500 Vandoeuvre les Nancy Cedex, France&lt;/auth-address&gt;&lt;titles&gt;&lt;title&gt;Branch and bound crossed with GA to solve hybrid flowshops&lt;/title&gt;&lt;secondary-title&gt;European Journal of Operational Research&lt;/secondary-title&gt;&lt;/titles&gt;&lt;periodical&gt;&lt;full-title&gt;European Journal of Operational Research&lt;/full-title&gt;&lt;/periodical&gt;&lt;pages&gt;389-400&lt;/pages&gt;&lt;volume&gt;107&lt;/volume&gt;&lt;number&gt;2&lt;/number&gt;&lt;keywords&gt;&lt;keyword&gt;Branch and bound&lt;/keyword&gt;&lt;keyword&gt;Genetic algorithm&lt;/keyword&gt;&lt;keyword&gt;Hybrid flowshop&lt;/keyword&gt;&lt;/keywords&gt;&lt;dates&gt;&lt;year&gt;1998&lt;/year&gt;&lt;/dates&gt;&lt;accession-num&gt;0&lt;/accession-num&gt;&lt;call-num&gt;a k-stage hybrid flowshop scheduling problem&lt;/call-num&gt;&lt;label&gt;B&amp;amp;B, GA&lt;/label&gt;&lt;reviewed-item&gt;0&lt;/reviewed-item&gt;&lt;urls&gt;&lt;related-urls&gt;&lt;url&gt;http://www.scopus.com/inward/record.url?eid=2-s2.0-0032098627&amp;amp;partnerID=40&amp;amp;md5=9e48e742e36f6307f01ac34a830ede49&lt;/url&gt;&lt;/related-urls&gt;&lt;/urls&gt;&lt;/record&gt;&lt;/Cite&gt;&lt;/EndNote&gt;</w:instrText>
      </w:r>
      <w:r w:rsidRPr="00B17ABA">
        <w:rPr>
          <w:rFonts w:cstheme="majorBidi"/>
        </w:rPr>
        <w:fldChar w:fldCharType="separate"/>
      </w:r>
      <w:r w:rsidR="00EE2B4F" w:rsidRPr="00B17ABA">
        <w:rPr>
          <w:rFonts w:cstheme="majorBidi"/>
          <w:noProof/>
          <w:vertAlign w:val="superscript"/>
        </w:rPr>
        <w:t>[171]</w:t>
      </w:r>
      <w:r w:rsidRPr="00B17ABA">
        <w:rPr>
          <w:rFonts w:cstheme="majorBidi"/>
        </w:rPr>
        <w:fldChar w:fldCharType="end"/>
      </w:r>
      <w:r w:rsidRPr="00B17ABA">
        <w:rPr>
          <w:rFonts w:cstheme="majorBidi"/>
        </w:rPr>
        <w:t xml:space="preserve"> and SA</w:t>
      </w:r>
      <w:r w:rsidRPr="00B17ABA">
        <w:rPr>
          <w:rFonts w:cstheme="majorBidi"/>
        </w:rPr>
        <w:fldChar w:fldCharType="begin"/>
      </w:r>
      <w:r w:rsidR="00EE2B4F" w:rsidRPr="00B17ABA">
        <w:rPr>
          <w:rFonts w:cstheme="majorBidi"/>
        </w:rPr>
        <w:instrText xml:space="preserve"> ADDIN EN.CITE &lt;EndNote&gt;&lt;Cite&gt;&lt;Author&gt;Bosio&lt;/Author&gt;&lt;Year&gt;2007&lt;/Year&gt;&lt;RecNum&gt;154&lt;/RecNum&gt;&lt;DisplayText&gt;&lt;style face="superscript"&gt;[172]&lt;/style&gt;&lt;/DisplayText&gt;&lt;record&gt;&lt;rec-number&gt;154&lt;/rec-number&gt;&lt;foreign-keys&gt;&lt;key app="EN" db-id="z2a0dvwpazf220et2vh50z295rxpzfevwft2"&gt;154&lt;/key&gt;&lt;/foreign-keys&gt;&lt;ref-type name="Journal Article"&gt;17&lt;/ref-type&gt;&lt;contributors&gt;&lt;authors&gt;&lt;author&gt;Bosio, S.&lt;/author&gt;&lt;author&gt;Righini, G.&lt;/author&gt;&lt;/authors&gt;&lt;/contributors&gt;&lt;auth-address&gt;Dipartimento di Matematica Francesco Brioschi, Politecnico di Milano, Via Bonardi 9, 20133 Milano, Italy&amp;#xD;Dipartimento di Tecnologie dell&amp;apos;Informazione, Università degli Studi di Milano, Via Bramante 65, 26013 Crema, Italy&lt;/auth-address&gt;&lt;titles&gt;&lt;title&gt;Computational approaches to a combinatorial optimization problem arising from text classification&lt;/title&gt;&lt;secondary-title&gt;Computers and Operations Research&lt;/secondary-title&gt;&lt;/titles&gt;&lt;periodical&gt;&lt;full-title&gt;Computers and Operations Research&lt;/full-title&gt;&lt;/periodical&gt;&lt;pages&gt;1910-1928&lt;/pages&gt;&lt;volume&gt;34&lt;/volume&gt;&lt;number&gt;7&lt;/number&gt;&lt;keywords&gt;&lt;keyword&gt;Combinatorial optimization&lt;/keyword&gt;&lt;keyword&gt;Lagrangean relaxation&lt;/keyword&gt;&lt;keyword&gt;Simulated Annealing&lt;/keyword&gt;&lt;keyword&gt;Threshold Accepting&lt;/keyword&gt;&lt;/keywords&gt;&lt;dates&gt;&lt;year&gt;2007&lt;/year&gt;&lt;/dates&gt;&lt;accession-num&gt;LR&lt;/accession-num&gt;&lt;call-num&gt;a combinatorial optimization problem arising from text classification&lt;/call-num&gt;&lt;label&gt;B&amp;amp;B, TA, SA&lt;/label&gt;&lt;reviewed-item&gt;0&lt;/reviewed-item&gt;&lt;urls&gt;&lt;related-urls&gt;&lt;url&gt;http://www.scopus.com/inward/record.url?eid=2-s2.0-33845294037&amp;amp;partnerID=40&amp;amp;md5=78bc48602fa97e46346ade9b1d3b95a9&lt;/url&gt;&lt;/related-urls&gt;&lt;/urls&gt;&lt;/record&gt;&lt;/Cite&gt;&lt;/EndNote&gt;</w:instrText>
      </w:r>
      <w:r w:rsidRPr="00B17ABA">
        <w:rPr>
          <w:rFonts w:cstheme="majorBidi"/>
        </w:rPr>
        <w:fldChar w:fldCharType="separate"/>
      </w:r>
      <w:r w:rsidR="00EE2B4F" w:rsidRPr="00B17ABA">
        <w:rPr>
          <w:rFonts w:cstheme="majorBidi"/>
          <w:noProof/>
          <w:vertAlign w:val="superscript"/>
        </w:rPr>
        <w:t>[172]</w:t>
      </w:r>
      <w:r w:rsidRPr="00B17ABA">
        <w:rPr>
          <w:rFonts w:cstheme="majorBidi"/>
        </w:rPr>
        <w:fldChar w:fldCharType="end"/>
      </w:r>
      <w:r w:rsidRPr="00B17ABA">
        <w:rPr>
          <w:rFonts w:cstheme="majorBidi"/>
        </w:rPr>
        <w:t>, also has been combined with the branch-and-bound algorithm. These studies showed that heuristics applied to the branch-and-bound algorithm improved the quality of solution with reasonable computational requirements.</w:t>
      </w:r>
    </w:p>
    <w:p w:rsidR="00F600D3" w:rsidRPr="00B17ABA" w:rsidRDefault="00F600D3" w:rsidP="00F600D3">
      <w:pPr>
        <w:jc w:val="both"/>
        <w:rPr>
          <w:rFonts w:eastAsia="Malgun Gothic" w:cstheme="majorBidi"/>
          <w:color w:val="FF0000"/>
          <w:lang w:eastAsia="ko-KR"/>
        </w:rPr>
      </w:pPr>
    </w:p>
    <w:p w:rsidR="00F600D3" w:rsidRPr="00B17ABA" w:rsidRDefault="009F32C0" w:rsidP="00F600D3">
      <w:pPr>
        <w:pStyle w:val="Heading4"/>
      </w:pPr>
      <w:r w:rsidRPr="00B17ABA">
        <w:rPr>
          <w:rFonts w:eastAsia="Malgun Gothic"/>
          <w:lang w:eastAsia="ko-KR"/>
        </w:rPr>
        <w:lastRenderedPageBreak/>
        <w:t>3</w:t>
      </w:r>
      <w:r w:rsidR="00F600D3" w:rsidRPr="00B17ABA">
        <w:rPr>
          <w:rFonts w:eastAsia="Malgun Gothic"/>
          <w:lang w:eastAsia="ko-KR"/>
        </w:rPr>
        <w:t xml:space="preserve">) Heuristics: </w:t>
      </w:r>
      <w:r w:rsidR="00F600D3" w:rsidRPr="00B17ABA">
        <w:t>Local search methods</w:t>
      </w:r>
    </w:p>
    <w:p w:rsidR="00F600D3" w:rsidRPr="00B17ABA" w:rsidRDefault="00F600D3" w:rsidP="00F600D3">
      <w:pPr>
        <w:jc w:val="both"/>
        <w:rPr>
          <w:rFonts w:eastAsia="Malgun Gothic" w:cstheme="majorBidi"/>
          <w:color w:val="000000" w:themeColor="text1"/>
          <w:lang w:eastAsia="ko-KR"/>
        </w:rPr>
      </w:pPr>
      <w:r w:rsidRPr="00B17ABA">
        <w:rPr>
          <w:rFonts w:eastAsia="Malgun Gothic" w:cstheme="majorBidi"/>
          <w:bCs/>
          <w:color w:val="000000" w:themeColor="text1"/>
        </w:rPr>
        <w:t xml:space="preserve">Within the local search method category, five single solution meta-heuristic methods and eight population-based meta-heuristic methods were identified. </w:t>
      </w:r>
      <w:r w:rsidRPr="00B17ABA">
        <w:rPr>
          <w:rFonts w:eastAsia="Malgun Gothic" w:cstheme="majorBidi"/>
          <w:color w:val="000000" w:themeColor="text1"/>
          <w:lang w:eastAsia="ko-KR"/>
        </w:rPr>
        <w:t>The rank of these meta-heuristic methods (in terms of the number of times that a method was identified in the 512 studies) was more related to the age of the algorithm rather than the accuracy or efficiency.</w:t>
      </w:r>
    </w:p>
    <w:p w:rsidR="00C7717A" w:rsidRPr="00B17ABA" w:rsidRDefault="00847241" w:rsidP="00620560">
      <w:pPr>
        <w:jc w:val="both"/>
        <w:rPr>
          <w:rFonts w:eastAsia="Malgun Gothic"/>
        </w:rPr>
      </w:pPr>
      <w:r w:rsidRPr="00B17ABA">
        <w:rPr>
          <w:rFonts w:cstheme="majorBidi"/>
        </w:rPr>
        <w:t>Most meta-heuristic methods such as tabu search, SA and evolutionary methods are primarily to be viewed as repetitive improvement methods based on local search. These methods have their own subjective strategy</w:t>
      </w:r>
      <w:r w:rsidR="003A2511" w:rsidRPr="00B17ABA">
        <w:rPr>
          <w:rFonts w:cstheme="majorBidi"/>
        </w:rPr>
        <w:t>,</w:t>
      </w:r>
      <w:r w:rsidRPr="00B17ABA">
        <w:rPr>
          <w:rFonts w:cstheme="majorBidi"/>
        </w:rPr>
        <w:t xml:space="preserve"> which differentiates themselves from each other.</w:t>
      </w:r>
      <w:r w:rsidRPr="00B17ABA">
        <w:t xml:space="preserve"> </w:t>
      </w:r>
      <w:r w:rsidRPr="00B17ABA">
        <w:rPr>
          <w:rFonts w:cstheme="majorBidi"/>
        </w:rPr>
        <w:t>For example, SA has a mechanism to move to the worse solution to overcome the problem of descent strategies</w:t>
      </w:r>
      <w:r w:rsidR="003A2511" w:rsidRPr="00B17ABA">
        <w:rPr>
          <w:rFonts w:cstheme="majorBidi"/>
        </w:rPr>
        <w:t>,</w:t>
      </w:r>
      <w:r w:rsidRPr="00B17ABA">
        <w:rPr>
          <w:rFonts w:cstheme="majorBidi"/>
        </w:rPr>
        <w:t xml:space="preserve"> which always move towards the bottom of the valley containing the starting point</w:t>
      </w:r>
      <w:r w:rsidRPr="00B17ABA">
        <w:rPr>
          <w:rFonts w:cstheme="majorBidi"/>
        </w:rPr>
        <w:fldChar w:fldCharType="begin"/>
      </w:r>
      <w:r w:rsidR="00EE2B4F" w:rsidRPr="00B17ABA">
        <w:rPr>
          <w:rFonts w:cstheme="majorBidi"/>
        </w:rPr>
        <w:instrText xml:space="preserve"> ADDIN EN.CITE &lt;EndNote&gt;&lt;Cite&gt;&lt;Author&gt;Kirkpatrick&lt;/Author&gt;&lt;Year&gt;1983&lt;/Year&gt;&lt;RecNum&gt;222&lt;/RecNum&gt;&lt;DisplayText&gt;&lt;style face="superscript"&gt;[173]&lt;/style&gt;&lt;/DisplayText&gt;&lt;record&gt;&lt;rec-number&gt;222&lt;/rec-number&gt;&lt;foreign-keys&gt;&lt;key app="EN" db-id="z2a0dvwpazf220et2vh50z295rxpzfevwft2"&gt;222&lt;/key&gt;&lt;/foreign-keys&gt;&lt;ref-type name="Journal Article"&gt;17&lt;/ref-type&gt;&lt;contributors&gt;&lt;authors&gt;&lt;author&gt;Kirkpatrick, S. &lt;/author&gt;&lt;author&gt;Gelatt, C. D. &lt;/author&gt;&lt;author&gt;Vecchi, M. P.&lt;/author&gt;&lt;/authors&gt;&lt;/contributors&gt;&lt;titles&gt;&lt;title&gt;Optimization by simulated annealing&lt;/title&gt;&lt;secondary-title&gt;Science&lt;/secondary-title&gt;&lt;/titles&gt;&lt;periodical&gt;&lt;full-title&gt;Science&lt;/full-title&gt;&lt;/periodical&gt;&lt;pages&gt;&lt;style face="normal" font="default" size="100%"&gt;671&lt;/style&gt;&lt;style face="normal" font="default" charset="136" size="100%"&gt;–680&lt;/style&gt;&lt;/pages&gt;&lt;volume&gt;220&lt;/volume&gt;&lt;number&gt;4598&lt;/number&gt;&lt;dates&gt;&lt;year&gt;1983&lt;/year&gt;&lt;/dates&gt;&lt;urls&gt;&lt;/urls&gt;&lt;/record&gt;&lt;/Cite&gt;&lt;/EndNote&gt;</w:instrText>
      </w:r>
      <w:r w:rsidRPr="00B17ABA">
        <w:rPr>
          <w:rFonts w:cstheme="majorBidi"/>
        </w:rPr>
        <w:fldChar w:fldCharType="separate"/>
      </w:r>
      <w:r w:rsidR="00EE2B4F" w:rsidRPr="00B17ABA">
        <w:rPr>
          <w:rFonts w:cstheme="majorBidi"/>
          <w:noProof/>
          <w:vertAlign w:val="superscript"/>
        </w:rPr>
        <w:t>[173]</w:t>
      </w:r>
      <w:r w:rsidRPr="00B17ABA">
        <w:rPr>
          <w:rFonts w:cstheme="majorBidi"/>
        </w:rPr>
        <w:fldChar w:fldCharType="end"/>
      </w:r>
      <w:r w:rsidRPr="00B17ABA">
        <w:rPr>
          <w:rFonts w:cstheme="majorBidi"/>
        </w:rPr>
        <w:t>. A distinctive feature of the tabu search is the tabu list</w:t>
      </w:r>
      <w:r w:rsidR="003A2511" w:rsidRPr="00B17ABA">
        <w:rPr>
          <w:rFonts w:cstheme="majorBidi"/>
        </w:rPr>
        <w:t>,</w:t>
      </w:r>
      <w:r w:rsidRPr="00B17ABA">
        <w:rPr>
          <w:rFonts w:cstheme="majorBidi"/>
        </w:rPr>
        <w:t xml:space="preserve"> which stores the short and long-term search history to restrict the moves to the areas placed in the tabu list</w:t>
      </w:r>
      <w:r w:rsidRPr="00B17ABA">
        <w:rPr>
          <w:rFonts w:cstheme="majorBidi"/>
        </w:rPr>
        <w:fldChar w:fldCharType="begin">
          <w:fldData xml:space="preserve">PEVuZE5vdGU+PENpdGU+PEF1dGhvcj5HbG92ZXI8L0F1dGhvcj48WWVhcj4xOTg2PC9ZZWFyPjxS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HbG92ZXI8L0F1dGhvcj48WWVhcj4xOTg2PC9ZZWFyPjxS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174, 175]</w:t>
      </w:r>
      <w:r w:rsidRPr="00B17ABA">
        <w:rPr>
          <w:rFonts w:cstheme="majorBidi"/>
        </w:rPr>
        <w:fldChar w:fldCharType="end"/>
      </w:r>
      <w:r w:rsidRPr="00B17ABA">
        <w:rPr>
          <w:rFonts w:cstheme="majorBidi"/>
        </w:rPr>
        <w:t>. In the g</w:t>
      </w:r>
      <w:r w:rsidRPr="00B17ABA">
        <w:rPr>
          <w:rFonts w:cstheme="majorBidi"/>
          <w:lang w:eastAsia="ko-KR"/>
        </w:rPr>
        <w:t>uided local search, the objective function is modified depending on the solution features, which is associated with a penalty, while the set of solutions and the neighbourhood structure are kept fixed</w:t>
      </w:r>
      <w:r w:rsidRPr="00B17ABA">
        <w:rPr>
          <w:rFonts w:cstheme="majorBidi"/>
          <w:lang w:eastAsia="ko-KR"/>
        </w:rPr>
        <w:fldChar w:fldCharType="begin"/>
      </w:r>
      <w:r w:rsidR="00EE2B4F" w:rsidRPr="00B17ABA">
        <w:rPr>
          <w:rFonts w:cstheme="majorBidi"/>
          <w:lang w:eastAsia="ko-KR"/>
        </w:rPr>
        <w:instrText xml:space="preserve"> ADDIN EN.CITE &lt;EndNote&gt;&lt;Cite&gt;&lt;Author&gt;Voudouris&lt;/Author&gt;&lt;Year&gt;1999&lt;/Year&gt;&lt;RecNum&gt;231&lt;/RecNum&gt;&lt;DisplayText&gt;&lt;style face="superscript"&gt;[176]&lt;/style&gt;&lt;/DisplayText&gt;&lt;record&gt;&lt;rec-number&gt;231&lt;/rec-number&gt;&lt;foreign-keys&gt;&lt;key app="EN" db-id="z2a0dvwpazf220et2vh50z295rxpzfevwft2"&gt;231&lt;/key&gt;&lt;/foreign-keys&gt;&lt;ref-type name="Journal Article"&gt;17&lt;/ref-type&gt;&lt;contributors&gt;&lt;authors&gt;&lt;author&gt;Voudouris, C.&lt;/author&gt;&lt;author&gt;Tsang, E.&lt;/author&gt;&lt;/authors&gt;&lt;/contributors&gt;&lt;auth-address&gt;Voudouris, C&amp;#xD;BT Labs, Intelligent Syst Res Grp, MLB 1-PP 12 Martlesham Heath, Ipswich IP5 3RE, Suffolk, England&amp;#xD;BT Labs, Intelligent Syst Res Grp, MLB 1-PP 12 Martlesham Heath, Ipswich IP5 3RE, Suffolk, England&amp;#xD;BT Labs, Intelligent Syst Res Grp, Ipswich IP5 3RE, Suffolk, England&amp;#xD;Univ Essex, Dept Comp Sci, Colchester CO4 3SQ, Essex, England&lt;/auth-address&gt;&lt;titles&gt;&lt;title&gt;Guided local search and its application to the traveling salesman problem&lt;/title&gt;&lt;secondary-title&gt;European Journal of Operational Research&lt;/secondary-title&gt;&lt;alt-title&gt;Eur J Oper Res&lt;/alt-title&gt;&lt;/titles&gt;&lt;periodical&gt;&lt;full-title&gt;European Journal of Operational Research&lt;/full-title&gt;&lt;/periodical&gt;&lt;pages&gt;469-499&lt;/pages&gt;&lt;volume&gt;113&lt;/volume&gt;&lt;number&gt;2&lt;/number&gt;&lt;keywords&gt;&lt;keyword&gt;heuristics&lt;/keyword&gt;&lt;keyword&gt;combinatorial optimization&lt;/keyword&gt;&lt;keyword&gt;traveling salesman&lt;/keyword&gt;&lt;keyword&gt;guided local search&lt;/keyword&gt;&lt;keyword&gt;tabu search&lt;/keyword&gt;&lt;keyword&gt;optimization&lt;/keyword&gt;&lt;/keywords&gt;&lt;dates&gt;&lt;year&gt;1999&lt;/year&gt;&lt;pub-dates&gt;&lt;date&gt;Mar 1&lt;/date&gt;&lt;/pub-dates&gt;&lt;/dates&gt;&lt;isbn&gt;0377-2217&lt;/isbn&gt;&lt;accession-num&gt;WOS:000078205500015&lt;/accession-num&gt;&lt;urls&gt;&lt;related-urls&gt;&lt;url&gt;&amp;lt;Go to ISI&amp;gt;://WOS:000078205500015&lt;/url&gt;&lt;/related-urls&gt;&lt;/urls&gt;&lt;electronic-resource-num&gt;Doi 10.1016/S0377-2217(98)00099-X&lt;/electronic-resource-num&gt;&lt;language&gt;English&lt;/language&gt;&lt;/record&gt;&lt;/Cite&gt;&lt;/EndNote&gt;</w:instrText>
      </w:r>
      <w:r w:rsidRPr="00B17ABA">
        <w:rPr>
          <w:rFonts w:cstheme="majorBidi"/>
          <w:lang w:eastAsia="ko-KR"/>
        </w:rPr>
        <w:fldChar w:fldCharType="separate"/>
      </w:r>
      <w:r w:rsidR="00EE2B4F" w:rsidRPr="00B17ABA">
        <w:rPr>
          <w:rFonts w:cstheme="majorBidi"/>
          <w:noProof/>
          <w:vertAlign w:val="superscript"/>
          <w:lang w:eastAsia="ko-KR"/>
        </w:rPr>
        <w:t>[176]</w:t>
      </w:r>
      <w:r w:rsidRPr="00B17ABA">
        <w:rPr>
          <w:rFonts w:cstheme="majorBidi"/>
          <w:lang w:eastAsia="ko-KR"/>
        </w:rPr>
        <w:fldChar w:fldCharType="end"/>
      </w:r>
      <w:r w:rsidRPr="00B17ABA">
        <w:rPr>
          <w:rFonts w:cstheme="majorBidi"/>
          <w:lang w:eastAsia="ko-KR"/>
        </w:rPr>
        <w:t xml:space="preserve">. </w:t>
      </w:r>
      <w:r w:rsidRPr="00B17ABA">
        <w:rPr>
          <w:rFonts w:cstheme="majorBidi"/>
        </w:rPr>
        <w:t>Variable neighbourhood search changes neighbourhoods where no improvement is observed</w:t>
      </w:r>
      <w:r w:rsidRPr="00B17ABA">
        <w:rPr>
          <w:rFonts w:cstheme="majorBidi"/>
        </w:rPr>
        <w:fldChar w:fldCharType="begin"/>
      </w:r>
      <w:r w:rsidR="00EE2B4F" w:rsidRPr="00B17ABA">
        <w:rPr>
          <w:rFonts w:cstheme="majorBidi"/>
        </w:rPr>
        <w:instrText xml:space="preserve"> ADDIN EN.CITE &lt;EndNote&gt;&lt;Cite&gt;&lt;Author&gt;Mladenovic&lt;/Author&gt;&lt;Year&gt;1997&lt;/Year&gt;&lt;RecNum&gt;232&lt;/RecNum&gt;&lt;DisplayText&gt;&lt;style face="superscript"&gt;[177]&lt;/style&gt;&lt;/DisplayText&gt;&lt;record&gt;&lt;rec-number&gt;232&lt;/rec-number&gt;&lt;foreign-keys&gt;&lt;key app="EN" db-id="z2a0dvwpazf220et2vh50z295rxpzfevwft2"&gt;232&lt;/key&gt;&lt;/foreign-keys&gt;&lt;ref-type name="Journal Article"&gt;17&lt;/ref-type&gt;&lt;contributors&gt;&lt;authors&gt;&lt;author&gt;Mladenovic, N.&lt;/author&gt;&lt;author&gt;Hansen, P.&lt;/author&gt;&lt;/authors&gt;&lt;/contributors&gt;&lt;auth-address&gt;Gerad,Montreal,Pq H3t 2a7,Canada&amp;#xD;Ecole Hautes Etud Commerciales,Montreal,Pq H3t 2a7,Canada&lt;/auth-address&gt;&lt;titles&gt;&lt;title&gt;Variable neighborhood search&lt;/title&gt;&lt;secondary-title&gt;Computers &amp;amp; Operations Research&lt;/secondary-title&gt;&lt;alt-title&gt;Comput Oper Res&lt;/alt-title&gt;&lt;/titles&gt;&lt;periodical&gt;&lt;full-title&gt;Computers &amp;amp; Operations Research&lt;/full-title&gt;&lt;abbr-1&gt;Comput Oper Res&lt;/abbr-1&gt;&lt;/periodical&gt;&lt;alt-periodical&gt;&lt;full-title&gt;Computers &amp;amp; Operations Research&lt;/full-title&gt;&lt;abbr-1&gt;Comput Oper Res&lt;/abbr-1&gt;&lt;/alt-periodical&gt;&lt;pages&gt;1097-1100&lt;/pages&gt;&lt;volume&gt;24&lt;/volume&gt;&lt;number&gt;11&lt;/number&gt;&lt;keywords&gt;&lt;keyword&gt;traveling salesman problem&lt;/keyword&gt;&lt;/keywords&gt;&lt;dates&gt;&lt;year&gt;1997&lt;/year&gt;&lt;pub-dates&gt;&lt;date&gt;Nov&lt;/date&gt;&lt;/pub-dates&gt;&lt;/dates&gt;&lt;isbn&gt;0305-0548&lt;/isbn&gt;&lt;accession-num&gt;WOS:A1997XU56300011&lt;/accession-num&gt;&lt;urls&gt;&lt;related-urls&gt;&lt;url&gt;&amp;lt;Go to ISI&amp;gt;://WOS:A1997XU56300011&lt;/url&gt;&lt;/related-urls&gt;&lt;/urls&gt;&lt;electronic-resource-num&gt;Doi 10.1016/S0305-0548(97)00031-2&lt;/electronic-resource-num&gt;&lt;language&gt;English&lt;/language&gt;&lt;/record&gt;&lt;/Cite&gt;&lt;/EndNote&gt;</w:instrText>
      </w:r>
      <w:r w:rsidRPr="00B17ABA">
        <w:rPr>
          <w:rFonts w:cstheme="majorBidi"/>
        </w:rPr>
        <w:fldChar w:fldCharType="separate"/>
      </w:r>
      <w:r w:rsidR="00EE2B4F" w:rsidRPr="00B17ABA">
        <w:rPr>
          <w:rFonts w:cstheme="majorBidi"/>
          <w:noProof/>
          <w:vertAlign w:val="superscript"/>
        </w:rPr>
        <w:t>[177]</w:t>
      </w:r>
      <w:r w:rsidRPr="00B17ABA">
        <w:rPr>
          <w:rFonts w:cstheme="majorBidi"/>
        </w:rPr>
        <w:fldChar w:fldCharType="end"/>
      </w:r>
      <w:r w:rsidRPr="00B17ABA">
        <w:rPr>
          <w:rFonts w:cstheme="majorBidi"/>
        </w:rPr>
        <w:t xml:space="preserve">. </w:t>
      </w:r>
      <w:r w:rsidRPr="00B17ABA">
        <w:rPr>
          <w:rFonts w:cstheme="majorBidi"/>
          <w:lang w:eastAsia="ko-KR"/>
        </w:rPr>
        <w:t xml:space="preserve">Greedy </w:t>
      </w:r>
      <w:r w:rsidR="000A2983" w:rsidRPr="00B17ABA">
        <w:rPr>
          <w:rFonts w:cstheme="majorBidi"/>
          <w:lang w:eastAsia="ko-KR"/>
        </w:rPr>
        <w:t>randomis</w:t>
      </w:r>
      <w:r w:rsidRPr="00B17ABA">
        <w:rPr>
          <w:rFonts w:cstheme="majorBidi"/>
          <w:lang w:eastAsia="ko-KR"/>
        </w:rPr>
        <w:t>ed adaptive search uses a</w:t>
      </w:r>
      <w:r w:rsidRPr="00B17ABA">
        <w:rPr>
          <w:rFonts w:cstheme="majorBidi"/>
        </w:rPr>
        <w:t xml:space="preserve"> constructive heuristics for solution construction and a local search for solution improvement</w:t>
      </w:r>
      <w:r w:rsidRPr="00B17ABA">
        <w:rPr>
          <w:rFonts w:cstheme="majorBidi"/>
        </w:rPr>
        <w:fldChar w:fldCharType="begin"/>
      </w:r>
      <w:r w:rsidR="00EE2B4F" w:rsidRPr="00B17ABA">
        <w:rPr>
          <w:rFonts w:cstheme="majorBidi"/>
        </w:rPr>
        <w:instrText xml:space="preserve"> ADDIN EN.CITE &lt;EndNote&gt;&lt;Cite&gt;&lt;Author&gt;Feo&lt;/Author&gt;&lt;Year&gt;1995&lt;/Year&gt;&lt;RecNum&gt;233&lt;/RecNum&gt;&lt;DisplayText&gt;&lt;style face="superscript"&gt;[178]&lt;/style&gt;&lt;/DisplayText&gt;&lt;record&gt;&lt;rec-number&gt;233&lt;/rec-number&gt;&lt;foreign-keys&gt;&lt;key app="EN" db-id="z2a0dvwpazf220et2vh50z295rxpzfevwft2"&gt;233&lt;/key&gt;&lt;/foreign-keys&gt;&lt;ref-type name="Journal Article"&gt;17&lt;/ref-type&gt;&lt;contributors&gt;&lt;authors&gt;&lt;author&gt;Feo, T. A.&lt;/author&gt;&lt;author&gt;Resende, M. G. C.&lt;/author&gt;&lt;/authors&gt;&lt;/contributors&gt;&lt;auth-address&gt;Univ Texas,Dept Mech Engn,Operat Res Grp,Austin,Tx 78712&amp;#xD;at&amp;amp;T Bell Labs,Math Sci Res Ctr,Murray Hill,Nj 07974&lt;/auth-address&gt;&lt;titles&gt;&lt;title&gt;Greedy randomized adaptive search procedures&lt;/title&gt;&lt;secondary-title&gt;Journal of Global Optimization&lt;/secondary-title&gt;&lt;alt-title&gt;J Global Optim&lt;/alt-title&gt;&lt;/titles&gt;&lt;periodical&gt;&lt;full-title&gt;Journal of Global Optimization&lt;/full-title&gt;&lt;abbr-1&gt;J Global Optim&lt;/abbr-1&gt;&lt;/periodical&gt;&lt;alt-periodical&gt;&lt;full-title&gt;Journal of Global Optimization&lt;/full-title&gt;&lt;abbr-1&gt;J Global Optim&lt;/abbr-1&gt;&lt;/alt-periodical&gt;&lt;pages&gt;109-133&lt;/pages&gt;&lt;volume&gt;6&lt;/volume&gt;&lt;number&gt;2&lt;/number&gt;&lt;keywords&gt;&lt;keyword&gt;combinatorial optimization&lt;/keyword&gt;&lt;keyword&gt;search heuristic&lt;/keyword&gt;&lt;keyword&gt;grasp&lt;/keyword&gt;&lt;keyword&gt;computer implementation&lt;/keyword&gt;&lt;keyword&gt;algorithm&lt;/keyword&gt;&lt;/keywords&gt;&lt;dates&gt;&lt;year&gt;1995&lt;/year&gt;&lt;pub-dates&gt;&lt;date&gt;Mar&lt;/date&gt;&lt;/pub-dates&gt;&lt;/dates&gt;&lt;isbn&gt;0925-5001&lt;/isbn&gt;&lt;accession-num&gt;WOS:A1995QP38500001&lt;/accession-num&gt;&lt;urls&gt;&lt;related-urls&gt;&lt;url&gt;&amp;lt;Go to ISI&amp;gt;://WOS:A1995QP38500001&lt;/url&gt;&lt;/related-urls&gt;&lt;/urls&gt;&lt;electronic-resource-num&gt;Doi 10.1007/Bf01096763&lt;/electronic-resource-num&gt;&lt;language&gt;English&lt;/language&gt;&lt;/record&gt;&lt;/Cite&gt;&lt;/EndNote&gt;</w:instrText>
      </w:r>
      <w:r w:rsidRPr="00B17ABA">
        <w:rPr>
          <w:rFonts w:cstheme="majorBidi"/>
        </w:rPr>
        <w:fldChar w:fldCharType="separate"/>
      </w:r>
      <w:r w:rsidR="00EE2B4F" w:rsidRPr="00B17ABA">
        <w:rPr>
          <w:rFonts w:cstheme="majorBidi"/>
          <w:noProof/>
          <w:vertAlign w:val="superscript"/>
        </w:rPr>
        <w:t>[178]</w:t>
      </w:r>
      <w:r w:rsidRPr="00B17ABA">
        <w:rPr>
          <w:rFonts w:cstheme="majorBidi"/>
        </w:rPr>
        <w:fldChar w:fldCharType="end"/>
      </w:r>
      <w:r w:rsidRPr="00B17ABA">
        <w:rPr>
          <w:rFonts w:cstheme="majorBidi"/>
        </w:rPr>
        <w:t>. Evolutionary algorithms are different with the algorithms mentioned above in the sense that evolutionary methods maintain a population of solutions</w:t>
      </w:r>
      <w:r w:rsidRPr="00B17ABA">
        <w:rPr>
          <w:rFonts w:cstheme="majorBidi"/>
        </w:rPr>
        <w:fldChar w:fldCharType="begin"/>
      </w:r>
      <w:r w:rsidR="00EE2B4F" w:rsidRPr="00B17ABA">
        <w:rPr>
          <w:rFonts w:cstheme="majorBidi"/>
        </w:rPr>
        <w:instrText xml:space="preserve"> ADDIN EN.CITE &lt;EndNote&gt;&lt;Cite&gt;&lt;Author&gt;Holland&lt;/Author&gt;&lt;Year&gt;1975&lt;/Year&gt;&lt;RecNum&gt;234&lt;/RecNum&gt;&lt;DisplayText&gt;&lt;style face="superscript"&gt;[179]&lt;/style&gt;&lt;/DisplayText&gt;&lt;record&gt;&lt;rec-number&gt;234&lt;/rec-number&gt;&lt;foreign-keys&gt;&lt;key app="EN" db-id="z2a0dvwpazf220et2vh50z295rxpzfevwft2"&gt;234&lt;/key&gt;&lt;/foreign-keys&gt;&lt;ref-type name="Journal Article"&gt;17&lt;/ref-type&gt;&lt;contributors&gt;&lt;authors&gt;&lt;author&gt;Holland, J.H.&lt;/author&gt;&lt;/authors&gt;&lt;/contributors&gt;&lt;titles&gt;&lt;title&gt;Adaptation in natural and artificial systems&lt;/title&gt;&lt;secondary-title&gt;The University of Michigan Press, Ann Harbor, MI&lt;/secondary-title&gt;&lt;/titles&gt;&lt;periodical&gt;&lt;full-title&gt;The University of Michigan Press, Ann Harbor, MI&lt;/full-title&gt;&lt;/periodical&gt;&lt;dates&gt;&lt;year&gt;1975&lt;/year&gt;&lt;/dates&gt;&lt;urls&gt;&lt;/urls&gt;&lt;/record&gt;&lt;/Cite&gt;&lt;/EndNote&gt;</w:instrText>
      </w:r>
      <w:r w:rsidRPr="00B17ABA">
        <w:rPr>
          <w:rFonts w:cstheme="majorBidi"/>
        </w:rPr>
        <w:fldChar w:fldCharType="separate"/>
      </w:r>
      <w:r w:rsidR="00EE2B4F" w:rsidRPr="00B17ABA">
        <w:rPr>
          <w:rFonts w:cstheme="majorBidi"/>
          <w:noProof/>
          <w:vertAlign w:val="superscript"/>
        </w:rPr>
        <w:t>[179]</w:t>
      </w:r>
      <w:r w:rsidRPr="00B17ABA">
        <w:rPr>
          <w:rFonts w:cstheme="majorBidi"/>
        </w:rPr>
        <w:fldChar w:fldCharType="end"/>
      </w:r>
      <w:r w:rsidRPr="00B17ABA">
        <w:rPr>
          <w:rFonts w:cstheme="majorBidi"/>
        </w:rPr>
        <w:t xml:space="preserve">. At each iteration a number of operators, which are called recombination, mutation and selection, are applied to the individuals of the current population to generate the fitted individuals of the population of the next iteration. </w:t>
      </w:r>
      <w:r w:rsidR="00C7717A" w:rsidRPr="00B17ABA">
        <w:t xml:space="preserve">All these characteristics of meta-heuristics are associated with </w:t>
      </w:r>
      <w:r w:rsidR="00C7717A" w:rsidRPr="00B17ABA">
        <w:rPr>
          <w:rFonts w:eastAsia="Malgun Gothic"/>
        </w:rPr>
        <w:t xml:space="preserve">intensification, which </w:t>
      </w:r>
      <w:r w:rsidR="00C7717A" w:rsidRPr="00B17ABA">
        <w:t xml:space="preserve">searches carefully and intensively around good solutions found in the past search, </w:t>
      </w:r>
      <w:r w:rsidR="00C7717A" w:rsidRPr="00B17ABA">
        <w:rPr>
          <w:rFonts w:eastAsia="Malgun Gothic"/>
        </w:rPr>
        <w:t xml:space="preserve">and diversification, which </w:t>
      </w:r>
      <w:r w:rsidR="00C7717A" w:rsidRPr="00B17ABA">
        <w:t>guides the search to unvisited regions</w:t>
      </w:r>
      <w:r w:rsidR="00C7717A" w:rsidRPr="00B17ABA">
        <w:rPr>
          <w:rFonts w:eastAsia="Malgun Gothic"/>
        </w:rPr>
        <w:t xml:space="preserve">. Although meta-heuristics cannot guarantee the globally optimal solution, they </w:t>
      </w:r>
      <w:r w:rsidR="001F62AD" w:rsidRPr="00B17ABA">
        <w:rPr>
          <w:rFonts w:eastAsia="Malgun Gothic"/>
        </w:rPr>
        <w:t>can</w:t>
      </w:r>
      <w:r w:rsidR="00C7717A" w:rsidRPr="00B17ABA">
        <w:rPr>
          <w:rFonts w:eastAsia="Malgun Gothic"/>
        </w:rPr>
        <w:t xml:space="preserve"> </w:t>
      </w:r>
      <w:r w:rsidR="00C7717A" w:rsidRPr="00B17ABA">
        <w:rPr>
          <w:rFonts w:ascii="Times New Roman" w:eastAsia="Malgun Gothic" w:hAnsi="Times New Roman" w:cs="Times New Roman"/>
          <w:lang w:eastAsia="ko-KR"/>
        </w:rPr>
        <w:t>escape from local minima and proceed to the ‘global’ optima</w:t>
      </w:r>
      <w:r w:rsidR="00C7717A" w:rsidRPr="00B17ABA">
        <w:rPr>
          <w:rFonts w:eastAsia="Malgun Gothic"/>
        </w:rPr>
        <w:t xml:space="preserve"> successfully where the intensification and diversification are well balanced. </w:t>
      </w:r>
    </w:p>
    <w:p w:rsidR="00F600D3" w:rsidRPr="00B17ABA" w:rsidRDefault="00F600D3" w:rsidP="00620560">
      <w:pPr>
        <w:jc w:val="both"/>
        <w:rPr>
          <w:color w:val="333333"/>
          <w:sz w:val="20"/>
          <w:szCs w:val="20"/>
          <w:shd w:val="clear" w:color="auto" w:fill="FFFFFF"/>
        </w:rPr>
      </w:pPr>
      <w:r w:rsidRPr="00B17ABA">
        <w:t>Recently, interest in hybrid meta-heuristics, which cooperatively use the strengths of different methods, has increased considerably</w:t>
      </w:r>
      <w:r w:rsidRPr="00B17ABA">
        <w:fldChar w:fldCharType="begin">
          <w:fldData xml:space="preserve">PEVuZE5vdGU+PENpdGU+PEF1dGhvcj5HZW5kcmVhdTwvQXV0aG9yPjxZZWFyPjIwMDU8L1llYXI+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</w:fldData>
        </w:fldChar>
      </w:r>
      <w:r w:rsidR="00EE2B4F" w:rsidRPr="00B17ABA">
        <w:instrText xml:space="preserve"> ADDIN EN.CITE </w:instrText>
      </w:r>
      <w:r w:rsidR="00EE2B4F" w:rsidRPr="00B17ABA">
        <w:fldChar w:fldCharType="begin">
          <w:fldData xml:space="preserve">PEVuZE5vdGU+PENpdGU+PEF1dGhvcj5HZW5kcmVhdTwvQXV0aG9yPjxZZWFyPjIwMDU8L1llYXI+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</w:fldData>
        </w:fldChar>
      </w:r>
      <w:r w:rsidR="00EE2B4F" w:rsidRPr="00B17ABA">
        <w:instrText xml:space="preserve"> ADDIN EN.CITE.DATA </w:instrText>
      </w:r>
      <w:r w:rsidR="00EE2B4F" w:rsidRPr="00B17ABA">
        <w:fldChar w:fldCharType="end"/>
      </w:r>
      <w:r w:rsidRPr="00B17ABA">
        <w:fldChar w:fldCharType="separate"/>
      </w:r>
      <w:r w:rsidR="00EE2B4F" w:rsidRPr="00B17ABA">
        <w:rPr>
          <w:noProof/>
          <w:vertAlign w:val="superscript"/>
        </w:rPr>
        <w:t>[180]</w:t>
      </w:r>
      <w:r w:rsidRPr="00B17ABA">
        <w:fldChar w:fldCharType="end"/>
      </w:r>
      <w:r w:rsidRPr="00B17ABA">
        <w:t>. SA was supplemented with a tabu list</w:t>
      </w:r>
      <w:r w:rsidRPr="00B17ABA">
        <w:fldChar w:fldCharType="begin"/>
      </w:r>
      <w:r w:rsidR="00EE2B4F" w:rsidRPr="00B17ABA">
        <w:instrText xml:space="preserve"> ADDIN EN.CITE &lt;EndNote&gt;&lt;Cite&gt;&lt;Author&gt;Altiparmak&lt;/Author&gt;&lt;Year&gt;2008&lt;/Year&gt;&lt;RecNum&gt;190&lt;/RecNum&gt;&lt;DisplayText&gt;&lt;style face="superscript"&gt;[181]&lt;/style&gt;&lt;/DisplayText&gt;&lt;record&gt;&lt;rec-number&gt;190&lt;/rec-number&gt;&lt;foreign-keys&gt;&lt;key app="EN" db-id="z2a0dvwpazf220et2vh50z295rxpzfevwft2"&gt;190&lt;/key&gt;&lt;/foreign-keys&gt;&lt;ref-type name="Journal Article"&gt;17&lt;/ref-type&gt;&lt;contributors&gt;&lt;authors&gt;&lt;author&gt;Altiparmak, F.&lt;/author&gt;&lt;author&gt;Karaoglan, I.&lt;/author&gt;&lt;/authors&gt;&lt;/contributors&gt;&lt;titles&gt;&lt;title&gt;An adaptive tabu-simulated annealing for concave cost transportation problems&lt;/title&gt;&lt;secondary-title&gt;Journal of the Operational Research Society&lt;/secondary-title&gt;&lt;/titles&gt;&lt;periodical&gt;&lt;full-title&gt;Journal of the Operational Research Society&lt;/full-title&gt;&lt;/periodical&gt;&lt;pages&gt;331-341&lt;/pages&gt;&lt;volume&gt;59&lt;/volume&gt;&lt;number&gt;3&lt;/number&gt;&lt;dates&gt;&lt;year&gt;2008&lt;/year&gt;&lt;pub-dates&gt;&lt;date&gt;Mar&lt;/date&gt;&lt;/pub-dates&gt;&lt;/dates&gt;&lt;isbn&gt;0160-5682&lt;/isbn&gt;&lt;accession-num&gt;LP&lt;/accession-num&gt;&lt;call-num&gt;Concave cost transportation problems (TP) &lt;/call-num&gt;&lt;label&gt;HAA, TS, SA &lt;/label&gt;&lt;reviewed-item&gt;00&lt;/reviewed-item&gt;&lt;urls&gt;&lt;related-urls&gt;&lt;url&gt;&amp;lt;Go to ISI&amp;gt;://WOS:000254299100007&lt;/url&gt;&lt;/related-urls&gt;&lt;/urls&gt;&lt;electronic-resource-num&gt;10.1057/palgrave.jors.2602301&lt;/electronic-resource-num&gt;&lt;/record&gt;&lt;/Cite&gt;&lt;/EndNote&gt;</w:instrText>
      </w:r>
      <w:r w:rsidRPr="00B17ABA">
        <w:fldChar w:fldCharType="separate"/>
      </w:r>
      <w:r w:rsidR="00EE2B4F" w:rsidRPr="00B17ABA">
        <w:rPr>
          <w:noProof/>
          <w:vertAlign w:val="superscript"/>
        </w:rPr>
        <w:t>[181]</w:t>
      </w:r>
      <w:r w:rsidRPr="00B17ABA">
        <w:fldChar w:fldCharType="end"/>
      </w:r>
      <w:r w:rsidRPr="00B17ABA">
        <w:t>, and variable neighbourhood search was used as an improvement procedure in the last step of the GA</w:t>
      </w:r>
      <w:r w:rsidRPr="00B17ABA">
        <w:fldChar w:fldCharType="begin"/>
      </w:r>
      <w:r w:rsidR="00EE2B4F" w:rsidRPr="00B17ABA">
        <w:instrText xml:space="preserve"> ADDIN EN.CITE &lt;EndNote&gt;&lt;Cite&gt;&lt;Author&gt;Jarboui&lt;/Author&gt;&lt;Year&gt;2011&lt;/Year&gt;&lt;RecNum&gt;191&lt;/RecNum&gt;&lt;DisplayText&gt;&lt;style face="superscript"&gt;[182]&lt;/style&gt;&lt;/DisplayText&gt;&lt;record&gt;&lt;rec-number&gt;191&lt;/rec-number&gt;&lt;foreign-keys&gt;&lt;key app="EN" db-id="z2a0dvwpazf220et2vh50z295rxpzfevwft2"&gt;191&lt;/key&gt;&lt;/foreign-keys&gt;&lt;ref-type name="Journal Article"&gt;17&lt;/ref-type&gt;&lt;contributors&gt;&lt;authors&gt;&lt;author&gt;Jarboui, B.&lt;/author&gt;&lt;author&gt;Eddaly, M.&lt;/author&gt;&lt;author&gt;Siarry, P.&lt;/author&gt;&lt;/authors&gt;&lt;/contributors&gt;&lt;titles&gt;&lt;title&gt;A hybrid genetic algorithm for solving no-wait flowshop scheduling problems&lt;/title&gt;&lt;secondary-title&gt;International Journal of Advanced Manufacturing Technology&lt;/secondary-title&gt;&lt;/titles&gt;&lt;periodical&gt;&lt;full-title&gt;International Journal of Advanced Manufacturing Technology&lt;/full-title&gt;&lt;/periodical&gt;&lt;pages&gt;1129-1143&lt;/pages&gt;&lt;volume&gt;54&lt;/volume&gt;&lt;number&gt;9-12&lt;/number&gt;&lt;dates&gt;&lt;year&gt;2011&lt;/year&gt;&lt;pub-dates&gt;&lt;date&gt;Jun&lt;/date&gt;&lt;/pub-dates&gt;&lt;/dates&gt;&lt;isbn&gt;0268-3768&lt;/isbn&gt;&lt;accession-num&gt;00&lt;/accession-num&gt;&lt;call-num&gt;solving no-wait flowshop scheduling problems&lt;/call-num&gt;&lt;label&gt;GA, VNS&lt;/label&gt;&lt;reviewed-item&gt;0&lt;/reviewed-item&gt;&lt;urls&gt;&lt;related-urls&gt;&lt;url&gt;&amp;lt;Go to ISI&amp;gt;://WOS:000290573000026&lt;/url&gt;&lt;/related-urls&gt;&lt;/urls&gt;&lt;electronic-resource-num&gt;10.1007/s00170-010-3009-4&lt;/electronic-resource-num&gt;&lt;/record&gt;&lt;/Cite&gt;&lt;/EndNote&gt;</w:instrText>
      </w:r>
      <w:r w:rsidRPr="00B17ABA">
        <w:fldChar w:fldCharType="separate"/>
      </w:r>
      <w:r w:rsidR="00EE2B4F" w:rsidRPr="00B17ABA">
        <w:rPr>
          <w:noProof/>
          <w:vertAlign w:val="superscript"/>
        </w:rPr>
        <w:t>[182]</w:t>
      </w:r>
      <w:r w:rsidRPr="00B17ABA">
        <w:fldChar w:fldCharType="end"/>
      </w:r>
      <w:r w:rsidRPr="00B17ABA">
        <w:t>. In Roach  and Nagi’ study, the GA randomly generated candidate solutions, while the SA focused these to "local" optima</w:t>
      </w:r>
      <w:r w:rsidRPr="00B17ABA">
        <w:fldChar w:fldCharType="begin"/>
      </w:r>
      <w:r w:rsidR="00EE2B4F" w:rsidRPr="00B17ABA">
        <w:instrText xml:space="preserve"> ADDIN EN.CITE &lt;EndNote&gt;&lt;Cite&gt;&lt;Author&gt;Roach&lt;/Author&gt;&lt;Year&gt;1996&lt;/Year&gt;&lt;RecNum&gt;192&lt;/RecNum&gt;&lt;DisplayText&gt;&lt;style face="superscript"&gt;[183]&lt;/style&gt;&lt;/DisplayText&gt;&lt;record&gt;&lt;rec-number&gt;192&lt;/rec-number&gt;&lt;foreign-keys&gt;&lt;key app="EN" db-id="z2a0dvwpazf220et2vh50z295rxpzfevwft2"&gt;192&lt;/key&gt;&lt;/foreign-keys&gt;&lt;ref-type name="Journal Article"&gt;17&lt;/ref-type&gt;&lt;contributors&gt;&lt;authors&gt;&lt;author&gt;Roach, A.&lt;/author&gt;&lt;author&gt;Nagi, R.&lt;/author&gt;&lt;/authors&gt;&lt;/contributors&gt;&lt;auth-address&gt;Department of Industrial Engineering, 342 Bell Hall, SUNY at Buffalo, Buffalo, NY 14260, United States&lt;/auth-address&gt;&lt;titles&gt;&lt;title&gt;A hybrid GA - SA algorithm for Just-in-Time scheduling of multi-level assemblies&lt;/title&gt;&lt;secondary-title&gt;Computers and Industrial Engineering&lt;/secondary-title&gt;&lt;/titles&gt;&lt;periodical&gt;&lt;full-title&gt;Computers and Industrial Engineering&lt;/full-title&gt;&lt;/periodical&gt;&lt;pages&gt;1047-1060&lt;/pages&gt;&lt;volume&gt;30&lt;/volume&gt;&lt;number&gt;4&lt;/number&gt;&lt;dates&gt;&lt;year&gt;1996&lt;/year&gt;&lt;/dates&gt;&lt;accession-num&gt;0&lt;/accession-num&gt;&lt;call-num&gt;Just-in-Time scheduling of multi-level assemblies&lt;/call-num&gt;&lt;label&gt;GA, SA&lt;/label&gt;&lt;reviewed-item&gt;0&lt;/reviewed-item&gt;&lt;urls&gt;&lt;related-urls&gt;&lt;url&gt;http://www.scopus.com/inward/record.url?eid=2-s2.0-0030241635&amp;amp;partnerID=40&amp;amp;md5=6569e2330b90c8967ef93098a104daf3&lt;/url&gt;&lt;/related-urls&gt;&lt;/urls&gt;&lt;/record&gt;&lt;/Cite&gt;&lt;/EndNote&gt;</w:instrText>
      </w:r>
      <w:r w:rsidRPr="00B17ABA">
        <w:fldChar w:fldCharType="separate"/>
      </w:r>
      <w:r w:rsidR="00EE2B4F" w:rsidRPr="00B17ABA">
        <w:rPr>
          <w:noProof/>
          <w:vertAlign w:val="superscript"/>
        </w:rPr>
        <w:t>[183]</w:t>
      </w:r>
      <w:r w:rsidRPr="00B17ABA">
        <w:fldChar w:fldCharType="end"/>
      </w:r>
      <w:r w:rsidRPr="00B17ABA">
        <w:t>. Ho and Ewe used a GA within the search procedure of ant colony optimisation to quickly achieve adaptation by refocusing the search process around promising areas of the search space</w:t>
      </w:r>
      <w:r w:rsidRPr="00B17ABA">
        <w:rPr>
          <w:lang w:eastAsia="ko-KR"/>
        </w:rPr>
        <w:fldChar w:fldCharType="begin"/>
      </w:r>
      <w:r w:rsidR="00EE2B4F" w:rsidRPr="00B17ABA">
        <w:rPr>
          <w:lang w:eastAsia="ko-KR"/>
        </w:rPr>
        <w:instrText xml:space="preserve"> ADDIN EN.CITE &lt;EndNote&gt;&lt;Cite&gt;&lt;Author&gt;Ho&lt;/Author&gt;&lt;Year&gt;2009&lt;/Year&gt;&lt;RecNum&gt;193&lt;/RecNum&gt;&lt;DisplayText&gt;&lt;style face="superscript"&gt;[184]&lt;/style&gt;&lt;/DisplayText&gt;&lt;record&gt;&lt;rec-number&gt;193&lt;/rec-number&gt;&lt;foreign-keys&gt;&lt;key app="EN" db-id="z2a0dvwpazf220et2vh50z295rxpzfevwft2"&gt;193&lt;/key&gt;&lt;/foreign-keys&gt;&lt;ref-type name="Journal Article"&gt;17&lt;/ref-type&gt;&lt;contributors&gt;&lt;authors&gt;&lt;author&gt;Ho, C. K.&lt;/author&gt;&lt;author&gt;Ewe, H. T.&lt;/author&gt;&lt;/authors&gt;&lt;/contributors&gt;&lt;auth-address&gt;Faculty of Information Technology (FIT), Multimedia University, Cyberjaya 63100, Malaysia&amp;#xD;Faculty of Information and Communication Technology (FICT), Tunku Abdul Rahman University, Malaysia&lt;/auth-address&gt;&lt;titles&gt;&lt;title&gt;GACO - A hybrid ant colony optimization metaheuristic for the dynamic load-balanced clustering problem in ad hoc networks&lt;/title&gt;&lt;secondary-title&gt;Applied Artificial Intelligence&lt;/secondary-title&gt;&lt;/titles&gt;&lt;periodical&gt;&lt;full-title&gt;Applied Artificial Intelligence&lt;/full-title&gt;&lt;/periodical&gt;&lt;pages&gt;570-598&lt;/pages&gt;&lt;volume&gt;23&lt;/volume&gt;&lt;number&gt;7&lt;/number&gt;&lt;dates&gt;&lt;year&gt;2009&lt;/year&gt;&lt;/dates&gt;&lt;accession-num&gt;00&lt;/accession-num&gt;&lt;call-num&gt;the dynamic load-balanced clustering problem in ad hoc networks&lt;/call-num&gt;&lt;label&gt;AC, GA, AC, GH&lt;/label&gt;&lt;reviewed-item&gt;0&lt;/reviewed-item&gt;&lt;urls&gt;&lt;related-urls&gt;&lt;url&gt;http://www.scopus.com/inward/record.url?eid=2-s2.0-70349743898&amp;amp;partnerID=40&amp;amp;md5=3533b1a9ca0937f5f6150185d64fa729&lt;/url&gt;&lt;/related-urls&gt;&lt;/urls&gt;&lt;/record&gt;&lt;/Cite&gt;&lt;/EndNote&gt;</w:instrText>
      </w:r>
      <w:r w:rsidRPr="00B17ABA">
        <w:rPr>
          <w:lang w:eastAsia="ko-KR"/>
        </w:rPr>
        <w:fldChar w:fldCharType="separate"/>
      </w:r>
      <w:r w:rsidR="00EE2B4F" w:rsidRPr="00B17ABA">
        <w:rPr>
          <w:noProof/>
          <w:vertAlign w:val="superscript"/>
          <w:lang w:eastAsia="ko-KR"/>
        </w:rPr>
        <w:t>[184]</w:t>
      </w:r>
      <w:r w:rsidRPr="00B17ABA">
        <w:rPr>
          <w:lang w:eastAsia="ko-KR"/>
        </w:rPr>
        <w:fldChar w:fldCharType="end"/>
      </w:r>
      <w:r w:rsidRPr="00B17ABA">
        <w:t xml:space="preserve">. Behnamian et al hybridised ant </w:t>
      </w:r>
      <w:r w:rsidRPr="00B17ABA">
        <w:lastRenderedPageBreak/>
        <w:t>colony optimisation for initial population generation, SA for solution evolution and a variable neighbourhood search to improve the population</w:t>
      </w:r>
      <w:r w:rsidRPr="00B17ABA">
        <w:rPr>
          <w:lang w:eastAsia="ko-KR"/>
        </w:rPr>
        <w:fldChar w:fldCharType="begin"/>
      </w:r>
      <w:r w:rsidR="00EE2B4F" w:rsidRPr="00B17ABA">
        <w:rPr>
          <w:lang w:eastAsia="ko-KR"/>
        </w:rPr>
        <w:instrText xml:space="preserve"> ADDIN EN.CITE &lt;EndNote&gt;&lt;Cite&gt;&lt;Author&gt;Behnamian&lt;/Author&gt;&lt;Year&gt;2009&lt;/Year&gt;&lt;RecNum&gt;194&lt;/RecNum&gt;&lt;DisplayText&gt;&lt;style face="superscript"&gt;[185]&lt;/style&gt;&lt;/DisplayText&gt;&lt;record&gt;&lt;rec-number&gt;194&lt;/rec-number&gt;&lt;foreign-keys&gt;&lt;key app="EN" db-id="z2a0dvwpazf220et2vh50z295rxpzfevwft2"&gt;194&lt;/key&gt;&lt;/foreign-keys&gt;&lt;ref-type name="Journal Article"&gt;17&lt;/ref-type&gt;&lt;contributors&gt;&lt;authors&gt;&lt;author&gt;Behnamian, J.&lt;/author&gt;&lt;author&gt;Zandieh, M.&lt;/author&gt;&lt;author&gt;Fatemi Ghomi, S. M. T.&lt;/author&gt;&lt;/authors&gt;&lt;/contributors&gt;&lt;auth-address&gt;Department of Industrial Engineering, Amirkabir University of Technology, 424 Hafez Avenue, Tehran, Iran&amp;#xD;Department of Industrial Management, Management and Accounting Faculty, Shahid Beheshti University, G.C., Tehran, Iran&lt;/auth-address&gt;&lt;titles&gt;&lt;title&gt;Parallel-machine scheduling problems with sequence-dependent setup times using an ACO, SA and VNS hybrid algorithm&lt;/title&gt;&lt;secondary-title&gt;Expert Systems with Applications&lt;/secondary-title&gt;&lt;/titles&gt;&lt;periodical&gt;&lt;full-title&gt;Expert Systems with Applications&lt;/full-title&gt;&lt;/periodical&gt;&lt;pages&gt;9637-9644&lt;/pages&gt;&lt;volume&gt;36&lt;/volume&gt;&lt;number&gt;6&lt;/number&gt;&lt;keywords&gt;&lt;keyword&gt;Ant colony optimization&lt;/keyword&gt;&lt;keyword&gt;Parallel machines scheduling&lt;/keyword&gt;&lt;keyword&gt;Sequence-dependent setup times&lt;/keyword&gt;&lt;keyword&gt;Simulated annealing&lt;/keyword&gt;&lt;keyword&gt;Variable neighborhood&lt;/keyword&gt;&lt;/keywords&gt;&lt;dates&gt;&lt;year&gt;2009&lt;/year&gt;&lt;/dates&gt;&lt;accession-num&gt;0&lt;/accession-num&gt;&lt;call-num&gt;Parallel-machine scheduling problems with sequence-dependent setup times&lt;/call-num&gt;&lt;label&gt;AC, SA, VNS&lt;/label&gt;&lt;reviewed-item&gt;0&lt;/reviewed-item&gt;&lt;urls&gt;&lt;related-urls&gt;&lt;url&gt;http://www.scopus.com/inward/record.url?eid=2-s2.0-64449088021&amp;amp;partnerID=40&amp;amp;md5=184c265fe943cbdad6acaf05a361a8e9&lt;/url&gt;&lt;/related-urls&gt;&lt;/urls&gt;&lt;/record&gt;&lt;/Cite&gt;&lt;/EndNote&gt;</w:instrText>
      </w:r>
      <w:r w:rsidRPr="00B17ABA">
        <w:rPr>
          <w:lang w:eastAsia="ko-KR"/>
        </w:rPr>
        <w:fldChar w:fldCharType="separate"/>
      </w:r>
      <w:r w:rsidR="00EE2B4F" w:rsidRPr="00B17ABA">
        <w:rPr>
          <w:noProof/>
          <w:vertAlign w:val="superscript"/>
          <w:lang w:eastAsia="ko-KR"/>
        </w:rPr>
        <w:t>[185]</w:t>
      </w:r>
      <w:r w:rsidRPr="00B17ABA">
        <w:rPr>
          <w:lang w:eastAsia="ko-KR"/>
        </w:rPr>
        <w:fldChar w:fldCharType="end"/>
      </w:r>
      <w:r w:rsidRPr="00B17ABA">
        <w:t>. Tseng and Liang proposed a hybrid meta-heuristic called ANGEL, which combines the ant colony optimisation, the GA and a local search method</w:t>
      </w:r>
      <w:r w:rsidRPr="00B17ABA">
        <w:rPr>
          <w:lang w:eastAsia="ko-KR"/>
        </w:rPr>
        <w:fldChar w:fldCharType="begin"/>
      </w:r>
      <w:r w:rsidR="00EE2B4F" w:rsidRPr="00B17ABA">
        <w:rPr>
          <w:lang w:eastAsia="ko-KR"/>
        </w:rPr>
        <w:instrText xml:space="preserve"> ADDIN EN.CITE &lt;EndNote&gt;&lt;Cite&gt;&lt;Author&gt;Tseng&lt;/Author&gt;&lt;Year&gt;2006&lt;/Year&gt;&lt;RecNum&gt;195&lt;/RecNum&gt;&lt;DisplayText&gt;&lt;style face="superscript"&gt;[186]&lt;/style&gt;&lt;/DisplayText&gt;&lt;record&gt;&lt;rec-number&gt;195&lt;/rec-number&gt;&lt;foreign-keys&gt;&lt;key app="EN" db-id="z2a0dvwpazf220et2vh50z295rxpzfevwft2"&gt;195&lt;/key&gt;&lt;/foreign-keys&gt;&lt;ref-type name="Journal Article"&gt;17&lt;/ref-type&gt;&lt;contributors&gt;&lt;authors&gt;&lt;author&gt;Tseng, L. Yu&lt;/author&gt;&lt;author&gt;Liang, S. C.&lt;/author&gt;&lt;/authors&gt;&lt;/contributors&gt;&lt;auth-address&gt;Department of Computer Science, National Chung Hsing University, Taichung 402, Taiwan&amp;#xD;Department of Applied Mathematics, National Cluing Hsing University, Taichung 402, Taiwan&lt;/auth-address&gt;&lt;titles&gt;&lt;title&gt;A hybrid metaheuristic for the quadratic assignment problem&lt;/title&gt;&lt;secondary-title&gt;Computational Optimization and Applications&lt;/secondary-title&gt;&lt;/titles&gt;&lt;periodical&gt;&lt;full-title&gt;Computational Optimization and Applications&lt;/full-title&gt;&lt;/periodical&gt;&lt;pages&gt;85-113&lt;/pages&gt;&lt;volume&gt;34&lt;/volume&gt;&lt;number&gt;1&lt;/number&gt;&lt;keywords&gt;&lt;keyword&gt;Ant colony optimization&lt;/keyword&gt;&lt;keyword&gt;Genetic algorithm&lt;/keyword&gt;&lt;keyword&gt;Local search&lt;/keyword&gt;&lt;keyword&gt;Quadratic assignment problem&lt;/keyword&gt;&lt;/keywords&gt;&lt;dates&gt;&lt;year&gt;2006&lt;/year&gt;&lt;/dates&gt;&lt;accession-num&gt;0&lt;/accession-num&gt;&lt;call-num&gt;The quadratic assignment problem (QAP)&lt;/call-num&gt;&lt;label&gt;AC, GA, HAL&lt;/label&gt;&lt;reviewed-item&gt;00&lt;/reviewed-item&gt;&lt;urls&gt;&lt;related-urls&gt;&lt;url&gt;http://www.scopus.com/inward/record.url?eid=2-s2.0-33646692921&amp;amp;partnerID=40&amp;amp;md5=ef3658c3a544918e8ff0c72475ee4cca&lt;/url&gt;&lt;/related-urls&gt;&lt;/urls&gt;&lt;/record&gt;&lt;/Cite&gt;&lt;/EndNote&gt;</w:instrText>
      </w:r>
      <w:r w:rsidRPr="00B17ABA">
        <w:rPr>
          <w:lang w:eastAsia="ko-KR"/>
        </w:rPr>
        <w:fldChar w:fldCharType="separate"/>
      </w:r>
      <w:r w:rsidR="00EE2B4F" w:rsidRPr="00B17ABA">
        <w:rPr>
          <w:noProof/>
          <w:vertAlign w:val="superscript"/>
          <w:lang w:eastAsia="ko-KR"/>
        </w:rPr>
        <w:t>[186]</w:t>
      </w:r>
      <w:r w:rsidRPr="00B17ABA">
        <w:rPr>
          <w:lang w:eastAsia="ko-KR"/>
        </w:rPr>
        <w:fldChar w:fldCharType="end"/>
      </w:r>
      <w:r w:rsidRPr="00B17ABA">
        <w:t xml:space="preserve">. Experimental results showed that these hybrid heuristics enhance the performance of individual heuristics in terms of the quality of solution and computational time. </w:t>
      </w:r>
    </w:p>
    <w:p w:rsidR="00F600D3" w:rsidRPr="00B17ABA" w:rsidRDefault="00F600D3" w:rsidP="00F600D3">
      <w:pPr>
        <w:rPr>
          <w:lang w:eastAsia="ko-KR"/>
        </w:rPr>
      </w:pPr>
    </w:p>
    <w:p w:rsidR="00F600D3" w:rsidRPr="00B17ABA" w:rsidRDefault="009F32C0" w:rsidP="00F600D3">
      <w:pPr>
        <w:pStyle w:val="Heading4"/>
        <w:rPr>
          <w:lang w:eastAsia="ko-KR"/>
        </w:rPr>
      </w:pPr>
      <w:r w:rsidRPr="00B17ABA">
        <w:rPr>
          <w:lang w:eastAsia="ko-KR"/>
        </w:rPr>
        <w:t>4</w:t>
      </w:r>
      <w:r w:rsidR="00F600D3" w:rsidRPr="00B17ABA">
        <w:rPr>
          <w:lang w:eastAsia="ko-KR"/>
        </w:rPr>
        <w:t>) Other local search and problem-specific heuristic methods</w:t>
      </w:r>
    </w:p>
    <w:p w:rsidR="00F600D3" w:rsidRPr="00B17ABA" w:rsidRDefault="00F600D3" w:rsidP="00F600D3">
      <w:pPr>
        <w:jc w:val="both"/>
      </w:pPr>
      <w:r w:rsidRPr="00B17ABA">
        <w:rPr>
          <w:rFonts w:eastAsia="Malgun Gothic" w:cstheme="majorBidi"/>
          <w:lang w:eastAsia="ko-KR"/>
        </w:rPr>
        <w:t xml:space="preserve">86 studies, which were classified as other local search, </w:t>
      </w:r>
      <w:r w:rsidRPr="00B17ABA">
        <w:t xml:space="preserve">employed a form of neighbourhood search within their own heuristic framework or together with other optimisation methods. </w:t>
      </w:r>
      <w:r w:rsidRPr="00B17ABA">
        <w:rPr>
          <w:rFonts w:eastAsia="Malgun Gothic" w:cstheme="majorBidi"/>
          <w:bCs/>
          <w:lang w:eastAsia="ko-KR"/>
        </w:rPr>
        <w:t>Rather than examining all possibilit</w:t>
      </w:r>
      <w:r w:rsidRPr="00B17ABA">
        <w:rPr>
          <w:rFonts w:cstheme="majorBidi"/>
          <w:bCs/>
          <w:lang w:eastAsia="ko-KR"/>
        </w:rPr>
        <w:t>ies</w:t>
      </w:r>
      <w:r w:rsidRPr="00B17ABA">
        <w:rPr>
          <w:rFonts w:eastAsia="Malgun Gothic" w:cstheme="majorBidi"/>
          <w:bCs/>
          <w:lang w:eastAsia="ko-KR"/>
        </w:rPr>
        <w:t xml:space="preserve"> to the problem, local searches</w:t>
      </w:r>
      <w:r w:rsidRPr="00B17ABA">
        <w:rPr>
          <w:rFonts w:eastAsia="Malgun Gothic" w:cstheme="majorBidi"/>
          <w:bCs/>
        </w:rPr>
        <w:t xml:space="preserve"> focus</w:t>
      </w:r>
      <w:r w:rsidRPr="00B17ABA">
        <w:rPr>
          <w:rFonts w:eastAsia="Malgun Gothic" w:cstheme="majorBidi"/>
          <w:bCs/>
          <w:lang w:eastAsia="ko-KR"/>
        </w:rPr>
        <w:t xml:space="preserve">ed on searching </w:t>
      </w:r>
      <w:r w:rsidRPr="00B17ABA">
        <w:rPr>
          <w:rFonts w:eastAsia="Malgun Gothic" w:cstheme="majorBidi"/>
          <w:bCs/>
        </w:rPr>
        <w:t>a neighbourhood of particular solution</w:t>
      </w:r>
      <w:r w:rsidRPr="00B17ABA">
        <w:rPr>
          <w:rFonts w:eastAsia="Malgun Gothic" w:cstheme="majorBidi"/>
          <w:bCs/>
          <w:lang w:eastAsia="ko-KR"/>
        </w:rPr>
        <w:t xml:space="preserve">s by introducing </w:t>
      </w:r>
      <w:r w:rsidRPr="00B17ABA">
        <w:rPr>
          <w:rFonts w:eastAsia="Malgun Gothic" w:cstheme="majorBidi"/>
          <w:lang w:eastAsia="ko-KR"/>
        </w:rPr>
        <w:t xml:space="preserve">a mechanism to define </w:t>
      </w:r>
      <w:r w:rsidRPr="00B17ABA">
        <w:rPr>
          <w:rFonts w:cstheme="majorBidi"/>
          <w:lang w:eastAsia="ko-KR"/>
        </w:rPr>
        <w:t>a</w:t>
      </w:r>
      <w:r w:rsidRPr="00B17ABA">
        <w:rPr>
          <w:rFonts w:cstheme="majorBidi"/>
        </w:rPr>
        <w:t xml:space="preserve"> neighbourhood</w:t>
      </w:r>
      <w:r w:rsidRPr="00B17ABA">
        <w:rPr>
          <w:rFonts w:eastAsia="Malgun Gothic" w:cstheme="majorBidi"/>
          <w:lang w:eastAsia="ko-KR"/>
        </w:rPr>
        <w:t xml:space="preserve"> structure</w:t>
      </w:r>
      <w:r w:rsidRPr="00B17ABA">
        <w:rPr>
          <w:rFonts w:cstheme="majorBidi"/>
        </w:rPr>
        <w:t xml:space="preserve"> and </w:t>
      </w:r>
      <w:r w:rsidRPr="00B17ABA">
        <w:rPr>
          <w:rFonts w:eastAsia="Malgun Gothic" w:cstheme="majorBidi"/>
          <w:lang w:eastAsia="ko-KR"/>
        </w:rPr>
        <w:t xml:space="preserve">to evaluate </w:t>
      </w:r>
      <w:r w:rsidRPr="00B17ABA">
        <w:rPr>
          <w:rFonts w:cstheme="majorBidi"/>
        </w:rPr>
        <w:t>the cost</w:t>
      </w:r>
      <w:r w:rsidRPr="00B17ABA">
        <w:rPr>
          <w:rFonts w:eastAsia="Malgun Gothic" w:cstheme="majorBidi"/>
          <w:lang w:eastAsia="ko-KR"/>
        </w:rPr>
        <w:t xml:space="preserve">s or benefits </w:t>
      </w:r>
      <w:r w:rsidRPr="00B17ABA">
        <w:rPr>
          <w:rFonts w:cstheme="majorBidi"/>
        </w:rPr>
        <w:t xml:space="preserve">of moving from the current </w:t>
      </w:r>
      <w:r w:rsidRPr="00B17ABA">
        <w:rPr>
          <w:rFonts w:eastAsia="Malgun Gothic" w:cstheme="majorBidi"/>
          <w:lang w:eastAsia="ko-KR"/>
        </w:rPr>
        <w:t>solution</w:t>
      </w:r>
      <w:r w:rsidRPr="00B17ABA">
        <w:rPr>
          <w:rFonts w:cstheme="majorBidi"/>
        </w:rPr>
        <w:t xml:space="preserve"> to others within the same neighbourhood.</w:t>
      </w:r>
    </w:p>
    <w:p w:rsidR="00F600D3" w:rsidRPr="00B17ABA" w:rsidRDefault="00F600D3" w:rsidP="00F600D3">
      <w:pPr>
        <w:jc w:val="both"/>
      </w:pPr>
      <w:r w:rsidRPr="00B17ABA">
        <w:rPr>
          <w:rFonts w:eastAsia="Malgun Gothic" w:cstheme="majorBidi"/>
          <w:bCs/>
        </w:rPr>
        <w:t xml:space="preserve">290 studies were classified as the problem-specific heuristic category because the heuristic methods cannot be classified as any of the categories discussed earlier </w:t>
      </w:r>
      <w:r w:rsidRPr="00B17ABA">
        <w:rPr>
          <w:rFonts w:eastAsia="Malgun Gothic" w:cstheme="majorBidi"/>
          <w:lang w:eastAsia="ko-KR"/>
        </w:rPr>
        <w:t xml:space="preserve">or the author(s) did not clearly state the specific information about the type of heuristic </w:t>
      </w:r>
      <w:r w:rsidRPr="00B17ABA">
        <w:t>methods. Most problem-specific heuristics implied a specific heuristic approach to a particular problem based on the given prior information in that area, whereas meta-heuristics is a set of heuristic concepts that can be used to a wide set of different problems.</w:t>
      </w:r>
    </w:p>
    <w:p w:rsidR="004D643A" w:rsidRPr="00B17ABA" w:rsidRDefault="004D643A" w:rsidP="00F600D3">
      <w:pPr>
        <w:jc w:val="both"/>
        <w:rPr>
          <w:rFonts w:ascii="Calibri" w:hAnsi="Calibri" w:cs="Calibri"/>
        </w:rPr>
      </w:pPr>
    </w:p>
    <w:p w:rsidR="00C82AE1" w:rsidRPr="00B17ABA" w:rsidRDefault="00C82AE1" w:rsidP="001F62AD">
      <w:pPr>
        <w:rPr>
          <w:i/>
          <w:iCs/>
        </w:rPr>
      </w:pPr>
      <w:r w:rsidRPr="00B17ABA">
        <w:rPr>
          <w:i/>
          <w:iCs/>
        </w:rPr>
        <w:t>5) Sequential decision problems in healthcare</w:t>
      </w:r>
    </w:p>
    <w:p w:rsidR="00344BC1" w:rsidRDefault="00C82AE1" w:rsidP="00B17ABA">
      <w:pPr>
        <w:jc w:val="both"/>
        <w:rPr>
          <w:rFonts w:eastAsia="Malgun Gothic" w:cstheme="majorBidi"/>
          <w:lang w:eastAsia="ko-KR"/>
        </w:rPr>
      </w:pPr>
      <w:r w:rsidRPr="00B17ABA">
        <w:rPr>
          <w:rFonts w:eastAsia="Malgun Gothic" w:cstheme="majorBidi"/>
          <w:lang w:eastAsia="ko-KR"/>
        </w:rPr>
        <w:t>Among the 512 identified studies, 19 studies addressed healthcare-related sequential decision problems. There were six studies associated with identifying an optimal treatment strategy in clinical practice</w:t>
      </w:r>
      <w:r w:rsidRPr="00B17ABA">
        <w:rPr>
          <w:rFonts w:eastAsia="Malgun Gothic" w:cstheme="majorBidi"/>
          <w:lang w:eastAsia="ko-KR"/>
        </w:rPr>
        <w:fldChar w:fldCharType="begin">
          <w:fldData xml:space="preserve">PEVuZE5vdGU+PENpdGU+PEF1dGhvcj5IYXVza3JlY2h0PC9BdXRob3I+PFllYXI+MjAwMDwvWWVh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IYXVza3JlY2h0PC9BdXRob3I+PFllYXI+MjAwMDwvWWVh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59, 60, 130, 132, 187, 188]</w:t>
      </w:r>
      <w:r w:rsidRPr="00B17ABA">
        <w:rPr>
          <w:rFonts w:eastAsia="Malgun Gothic" w:cstheme="majorBidi"/>
          <w:lang w:eastAsia="ko-KR"/>
        </w:rPr>
        <w:fldChar w:fldCharType="end"/>
      </w:r>
      <w:r w:rsidRPr="00B17ABA">
        <w:rPr>
          <w:rFonts w:eastAsia="Malgun Gothic" w:cstheme="majorBidi"/>
          <w:lang w:eastAsia="ko-KR"/>
        </w:rPr>
        <w:t>, two studies associated with dynamic treatment regimen in clinical trials</w:t>
      </w:r>
      <w:r w:rsidRPr="00B17ABA">
        <w:rPr>
          <w:rFonts w:eastAsia="Malgun Gothic" w:cstheme="majorBidi"/>
          <w:lang w:eastAsia="ko-KR"/>
        </w:rPr>
        <w:fldChar w:fldCharType="begin">
          <w:fldData xml:space="preserve">PEVuZE5vdGU+PENpdGU+PEF1dGhvcj5UaGFsbDwvQXV0aG9yPjxZZWFyPjIwMDI8L1llYXI+PFJl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UaGFsbDwvQXV0aG9yPjxZZWFyPjIwMDI8L1llYXI+PFJl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189, 190]</w:t>
      </w:r>
      <w:r w:rsidRPr="00B17ABA">
        <w:rPr>
          <w:rFonts w:eastAsia="Malgun Gothic" w:cstheme="majorBidi"/>
          <w:lang w:eastAsia="ko-KR"/>
        </w:rPr>
        <w:fldChar w:fldCharType="end"/>
      </w:r>
      <w:r w:rsidRPr="00B17ABA">
        <w:rPr>
          <w:rFonts w:eastAsia="Malgun Gothic" w:cstheme="majorBidi"/>
          <w:lang w:eastAsia="ko-KR"/>
        </w:rPr>
        <w:t>, two studies associated with screening strategies</w:t>
      </w:r>
      <w:r w:rsidRPr="00B17ABA">
        <w:rPr>
          <w:rFonts w:eastAsia="Malgun Gothic" w:cstheme="majorBidi"/>
          <w:lang w:eastAsia="ko-KR"/>
        </w:rPr>
        <w:fldChar w:fldCharType="begin">
          <w:fldData xml:space="preserve">PEVuZE5vdGU+PENpdGU+PEF1dGhvcj5CcmFpbHNmb3JkPC9BdXRob3I+PFllYXI+MjAwNzwvWWVh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CcmFpbHNmb3JkPC9BdXRob3I+PFllYXI+MjAwNzwvWWVh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191, 192]</w:t>
      </w:r>
      <w:r w:rsidRPr="00B17ABA">
        <w:rPr>
          <w:rFonts w:eastAsia="Malgun Gothic" w:cstheme="majorBidi"/>
          <w:lang w:eastAsia="ko-KR"/>
        </w:rPr>
        <w:fldChar w:fldCharType="end"/>
      </w:r>
      <w:r w:rsidRPr="00B17ABA">
        <w:rPr>
          <w:rFonts w:eastAsia="Malgun Gothic" w:cstheme="majorBidi"/>
          <w:lang w:eastAsia="ko-KR"/>
        </w:rPr>
        <w:t>, two studies associated with public health policies to control outbreaks of infectious disease</w:t>
      </w:r>
      <w:r w:rsidRPr="00B17ABA">
        <w:rPr>
          <w:rFonts w:eastAsia="Malgun Gothic" w:cstheme="majorBidi"/>
          <w:lang w:eastAsia="ko-KR"/>
        </w:rPr>
        <w:fldChar w:fldCharType="begin">
          <w:fldData xml:space="preserve">PEVuZE5vdGU+PENpdGU+PEF1dGhvcj5ZYWVzb3ViaTwvQXV0aG9yPjxZZWFyPjIwMTE8L1llYXI+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ZYWVzb3ViaTwvQXV0aG9yPjxZZWFyPjIwMTE8L1llYXI+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58, 193]</w:t>
      </w:r>
      <w:r w:rsidRPr="00B17ABA">
        <w:rPr>
          <w:rFonts w:eastAsia="Malgun Gothic" w:cstheme="majorBidi"/>
          <w:lang w:eastAsia="ko-KR"/>
        </w:rPr>
        <w:fldChar w:fldCharType="end"/>
      </w:r>
      <w:r w:rsidRPr="00B17ABA">
        <w:rPr>
          <w:rFonts w:eastAsia="Malgun Gothic" w:cstheme="majorBidi"/>
          <w:lang w:eastAsia="ko-KR"/>
        </w:rPr>
        <w:t>, four studies associated with the optimal diagnosis by medical imaging or diagnostic device</w:t>
      </w:r>
      <w:r w:rsidRPr="00B17ABA">
        <w:rPr>
          <w:rFonts w:eastAsia="Malgun Gothic" w:cstheme="majorBidi"/>
          <w:lang w:eastAsia="ko-KR"/>
        </w:rPr>
        <w:fldChar w:fldCharType="begin">
          <w:fldData xml:space="preserve">PEVuZE5vdGU+PENpdGU+PEF1dGhvcj5CaW91Y2FzLURpYXM8L0F1dGhvcj48WWVhcj4yMDA1PC9Z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xDaXRlPjxBdXRob3I+R2VuZzwvQXV0aG9yPjxZ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CaW91Y2FzLURpYXM8L0F1dGhvcj48WWVhcj4yMDA1PC9Z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xDaXRlPjxBdXRob3I+R2VuZzwvQXV0aG9yPjxZ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194-197]</w:t>
      </w:r>
      <w:r w:rsidRPr="00B17ABA">
        <w:rPr>
          <w:rFonts w:eastAsia="Malgun Gothic" w:cstheme="majorBidi"/>
          <w:lang w:eastAsia="ko-KR"/>
        </w:rPr>
        <w:fldChar w:fldCharType="end"/>
      </w:r>
      <w:r w:rsidRPr="00B17ABA">
        <w:rPr>
          <w:rFonts w:eastAsia="Malgun Gothic" w:cstheme="majorBidi"/>
          <w:lang w:eastAsia="ko-KR"/>
        </w:rPr>
        <w:t xml:space="preserve"> and two studies were associated with hospital management</w:t>
      </w:r>
      <w:r w:rsidRPr="00B17ABA">
        <w:rPr>
          <w:rFonts w:eastAsia="Malgun Gothic" w:cstheme="majorBidi"/>
          <w:lang w:eastAsia="ko-KR"/>
        </w:rPr>
        <w:fldChar w:fldCharType="begin">
          <w:fldData xml:space="preserve">PEVuZE5vdGU+PENpdGU+PEF1dGhvcj5QYXRyaWNrPC9BdXRob3I+PFllYXI+MjAwODwvWWVhcj48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QYXRyaWNrPC9BdXRob3I+PFllYXI+MjAwODwvWWVhcj48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198, 199]</w:t>
      </w:r>
      <w:r w:rsidRPr="00B17ABA">
        <w:rPr>
          <w:rFonts w:eastAsia="Malgun Gothic" w:cstheme="majorBidi"/>
          <w:lang w:eastAsia="ko-KR"/>
        </w:rPr>
        <w:fldChar w:fldCharType="end"/>
      </w:r>
      <w:r w:rsidRPr="00B17ABA">
        <w:rPr>
          <w:rFonts w:eastAsia="Malgun Gothic" w:cstheme="majorBidi"/>
          <w:lang w:eastAsia="ko-KR"/>
        </w:rPr>
        <w:t>. The dynamic decision process with patient’s stochastic response to the treatment decision was depicted in partially observable MDP</w:t>
      </w:r>
      <w:r w:rsidRPr="00B17ABA">
        <w:rPr>
          <w:rFonts w:eastAsia="Malgun Gothic" w:cstheme="majorBidi"/>
          <w:lang w:eastAsia="ko-KR"/>
        </w:rPr>
        <w:fldChar w:fldCharType="begin"/>
      </w:r>
      <w:r w:rsidR="00620560" w:rsidRPr="00B17ABA">
        <w:rPr>
          <w:rFonts w:eastAsia="Malgun Gothic" w:cstheme="majorBidi"/>
          <w:lang w:eastAsia="ko-KR"/>
        </w:rPr>
        <w:instrText xml:space="preserve"> ADDIN EN.CITE &lt;EndNote&gt;&lt;Cite&gt;&lt;Author&gt;Hauskrecht&lt;/Author&gt;&lt;Year&gt;2000&lt;/Year&gt;&lt;RecNum&gt;60&lt;/RecNum&gt;&lt;DisplayText&gt;&lt;style face="superscript"&gt;[59]&lt;/style&gt;&lt;/DisplayText&gt;&lt;record&gt;&lt;rec-number&gt;60&lt;/rec-number&gt;&lt;foreign-keys&gt;&lt;key app="EN" db-id="z2a0dvwpazf220et2vh50z295rxpzfevwft2"&gt;60&lt;/key&gt;&lt;/foreign-keys&gt;&lt;ref-type name="Journal Article"&gt;17&lt;/ref-type&gt;&lt;contributors&gt;&lt;authors&gt;&lt;author&gt;Hauskrecht, M.&lt;/author&gt;&lt;author&gt;Fraser, H.&lt;/author&gt;&lt;/authors&gt;&lt;/contributors&gt;&lt;auth-address&gt;Computer Science Department, Box 1910, Brown University, Providence, RI 02912, USA. milos@cs.brown.edu&lt;/auth-address&gt;&lt;titles&gt;&lt;title&gt;Planning treatment of ischemic heart disease with partially observable Markov decision processes&lt;/title&gt;&lt;secondary-title&gt;Artif Intell Med&lt;/secondary-title&gt;&lt;/titles&gt;&lt;periodical&gt;&lt;full-title&gt;Artif Intell Med&lt;/full-title&gt;&lt;/periodical&gt;&lt;pages&gt;221-44&lt;/pages&gt;&lt;volume&gt;18&lt;/volume&gt;&lt;number&gt;3&lt;/number&gt;&lt;edition&gt;2000/02/17&lt;/edition&gt;&lt;keywords&gt;&lt;keyword&gt;Cost-Benefit Analysis&lt;/keyword&gt;&lt;keyword&gt;Decision Making&lt;/keyword&gt;&lt;keyword&gt;Health Care Costs&lt;/keyword&gt;&lt;keyword&gt;Humans&lt;/keyword&gt;&lt;keyword&gt;*Markov Chains&lt;/keyword&gt;&lt;keyword&gt;Myocardial Ischemia/diagnosis/economics/*therapy&lt;/keyword&gt;&lt;keyword&gt;*Patient Care Planning&lt;/keyword&gt;&lt;/keywords&gt;&lt;dates&gt;&lt;year&gt;2000&lt;/year&gt;&lt;pub-dates&gt;&lt;date&gt;Mar&lt;/date&gt;&lt;/pub-dates&gt;&lt;/dates&gt;&lt;isbn&gt;0933-3657 (Print)&amp;#xD;0933-3657 (Linking)&lt;/isbn&gt;&lt;accession-num&gt;10675716&lt;/accession-num&gt;&lt;urls&gt;&lt;related-urls&gt;&lt;url&gt;http://people.cs.pitt.edu/~milos/research/AIMJ-2000.pdf&lt;/url&gt;&lt;/related-urls&gt;&lt;/urls&gt;&lt;electronic-resource-num&gt;S0933365799000421 [pii]&lt;/electronic-resource-num&gt;&lt;language&gt;eng&lt;/language&gt;&lt;access-date&gt;Accessed 19 February 2014&lt;/access-date&gt;&lt;/record&gt;&lt;/Cite&gt;&lt;/EndNote&gt;</w:instrText>
      </w:r>
      <w:r w:rsidRPr="00B17ABA">
        <w:rPr>
          <w:rFonts w:eastAsia="Malgun Gothic" w:cstheme="majorBidi"/>
          <w:lang w:eastAsia="ko-KR"/>
        </w:rPr>
        <w:fldChar w:fldCharType="separate"/>
      </w:r>
      <w:r w:rsidR="00620560" w:rsidRPr="00B17ABA">
        <w:rPr>
          <w:rFonts w:eastAsia="Malgun Gothic" w:cstheme="majorBidi"/>
          <w:noProof/>
          <w:vertAlign w:val="superscript"/>
          <w:lang w:eastAsia="ko-KR"/>
        </w:rPr>
        <w:t>[59]</w:t>
      </w:r>
      <w:r w:rsidRPr="00B17ABA">
        <w:rPr>
          <w:rFonts w:eastAsia="Malgun Gothic" w:cstheme="majorBidi"/>
          <w:lang w:eastAsia="ko-KR"/>
        </w:rPr>
        <w:fldChar w:fldCharType="end"/>
      </w:r>
      <w:r w:rsidRPr="00B17ABA">
        <w:rPr>
          <w:rFonts w:eastAsia="Malgun Gothic" w:cstheme="majorBidi"/>
          <w:lang w:eastAsia="ko-KR"/>
        </w:rPr>
        <w:t>, dynamic limited-memory influence diagrams</w:t>
      </w:r>
      <w:r w:rsidRPr="00B17ABA">
        <w:rPr>
          <w:rFonts w:cstheme="minorHAnsi"/>
        </w:rPr>
        <w:fldChar w:fldCharType="begin">
          <w:fldData xml:space="preserve">PEVuZE5vdGU+PENpdGU+PEF1dGhvcj52YW4gR2VydmVuPC9BdXRob3I+PFllYXI+MjAwNzwvWWVh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</w:fldData>
        </w:fldChar>
      </w:r>
      <w:r w:rsidR="00620560" w:rsidRPr="00B17ABA">
        <w:rPr>
          <w:rFonts w:cstheme="minorHAnsi"/>
        </w:rPr>
        <w:instrText xml:space="preserve"> ADDIN EN.CITE </w:instrText>
      </w:r>
      <w:r w:rsidR="00620560" w:rsidRPr="00B17ABA">
        <w:rPr>
          <w:rFonts w:cstheme="minorHAnsi"/>
        </w:rPr>
        <w:fldChar w:fldCharType="begin">
          <w:fldData xml:space="preserve">PEVuZE5vdGU+PENpdGU+PEF1dGhvcj52YW4gR2VydmVuPC9BdXRob3I+PFllYXI+MjAwNzwvWWVh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</w:fldData>
        </w:fldChar>
      </w:r>
      <w:r w:rsidR="00620560" w:rsidRPr="00B17ABA">
        <w:rPr>
          <w:rFonts w:cstheme="minorHAnsi"/>
        </w:rPr>
        <w:instrText xml:space="preserve"> ADDIN EN.CITE.DATA </w:instrText>
      </w:r>
      <w:r w:rsidR="00620560" w:rsidRPr="00B17ABA">
        <w:rPr>
          <w:rFonts w:cstheme="minorHAnsi"/>
        </w:rPr>
      </w:r>
      <w:r w:rsidR="00620560" w:rsidRPr="00B17ABA">
        <w:rPr>
          <w:rFonts w:cstheme="minorHAnsi"/>
        </w:rPr>
        <w:fldChar w:fldCharType="end"/>
      </w:r>
      <w:r w:rsidRPr="00B17ABA">
        <w:rPr>
          <w:rFonts w:cstheme="minorHAnsi"/>
        </w:rPr>
      </w:r>
      <w:r w:rsidRPr="00B17ABA">
        <w:rPr>
          <w:rFonts w:cstheme="minorHAnsi"/>
        </w:rPr>
        <w:fldChar w:fldCharType="separate"/>
      </w:r>
      <w:r w:rsidR="00620560" w:rsidRPr="00B17ABA">
        <w:rPr>
          <w:rFonts w:cstheme="minorHAnsi"/>
          <w:noProof/>
          <w:vertAlign w:val="superscript"/>
        </w:rPr>
        <w:t>[60]</w:t>
      </w:r>
      <w:r w:rsidRPr="00B17ABA">
        <w:rPr>
          <w:rFonts w:cstheme="minorHAnsi"/>
        </w:rPr>
        <w:fldChar w:fldCharType="end"/>
      </w:r>
      <w:r w:rsidRPr="00B17ABA">
        <w:rPr>
          <w:rFonts w:cstheme="minorHAnsi"/>
        </w:rPr>
        <w:t xml:space="preserve"> </w:t>
      </w:r>
      <w:r w:rsidRPr="00B17ABA">
        <w:rPr>
          <w:rFonts w:eastAsia="Malgun Gothic" w:cstheme="majorBidi"/>
          <w:lang w:eastAsia="ko-KR"/>
        </w:rPr>
        <w:lastRenderedPageBreak/>
        <w:t>and probabilistic Boolean Networks</w:t>
      </w:r>
      <w:r w:rsidRPr="00B17ABA">
        <w:rPr>
          <w:rFonts w:eastAsia="Malgun Gothic" w:cstheme="majorBidi"/>
          <w:lang w:eastAsia="ko-KR"/>
        </w:rPr>
        <w:fldChar w:fldCharType="begin">
          <w:fldData xml:space="preserve">PEVuZE5vdGU+PENpdGU+PEF1dGhvcj5WYWhlZGk8L0F1dGhvcj48WWVhcj4yMDA5PC9ZZWFyPjxS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WYWhlZGk8L0F1dGhvcj48WWVhcj4yMDA5PC9ZZWFyPjxS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Pr="00B17ABA">
        <w:rPr>
          <w:rFonts w:eastAsia="Malgun Gothic" w:cstheme="majorBidi"/>
          <w:lang w:eastAsia="ko-KR"/>
        </w:rPr>
      </w:r>
      <w:r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187]</w:t>
      </w:r>
      <w:r w:rsidRPr="00B17ABA">
        <w:rPr>
          <w:rFonts w:eastAsia="Malgun Gothic" w:cstheme="majorBidi"/>
          <w:lang w:eastAsia="ko-KR"/>
        </w:rPr>
        <w:fldChar w:fldCharType="end"/>
      </w:r>
      <w:r w:rsidRPr="00B17ABA">
        <w:rPr>
          <w:rFonts w:eastAsia="Malgun Gothic" w:cstheme="majorBidi"/>
          <w:lang w:eastAsia="ko-KR"/>
        </w:rPr>
        <w:t xml:space="preserve">. For the optimisation procedure, most of them used DP where patient level data was available. </w:t>
      </w:r>
    </w:p>
    <w:p w:rsidR="00B17ABA" w:rsidRPr="00B17ABA" w:rsidRDefault="00B17ABA" w:rsidP="00B17ABA">
      <w:pPr>
        <w:jc w:val="both"/>
        <w:rPr>
          <w:rFonts w:eastAsia="Malgun Gothic" w:cstheme="majorBidi"/>
          <w:lang w:eastAsia="ko-KR"/>
        </w:rPr>
      </w:pPr>
    </w:p>
    <w:p w:rsidR="004D643A" w:rsidRPr="00B17ABA" w:rsidRDefault="004D643A" w:rsidP="009923E9">
      <w:pPr>
        <w:pStyle w:val="Heading3"/>
        <w:rPr>
          <w:lang w:eastAsia="ko-KR"/>
        </w:rPr>
      </w:pPr>
      <w:r w:rsidRPr="00B17ABA">
        <w:rPr>
          <w:lang w:eastAsia="ko-KR"/>
        </w:rPr>
        <w:t>Identification of the candidate methods</w:t>
      </w:r>
    </w:p>
    <w:p w:rsidR="0022143A" w:rsidRPr="00B17ABA" w:rsidRDefault="0022143A">
      <w:pPr>
        <w:jc w:val="both"/>
        <w:rPr>
          <w:rFonts w:ascii="Times New Roman" w:hAnsi="Times New Roman" w:cs="Times New Roman"/>
        </w:rPr>
      </w:pPr>
      <w:r w:rsidRPr="00B17ABA">
        <w:t xml:space="preserve">In previous chapters, it was stated that a classic </w:t>
      </w:r>
      <w:r w:rsidR="00AB4C91" w:rsidRPr="00B17ABA">
        <w:t>DP</w:t>
      </w:r>
      <w:r w:rsidRPr="00B17ABA">
        <w:t xml:space="preserve"> has a limited capacity </w:t>
      </w:r>
      <w:r w:rsidRPr="00B17ABA">
        <w:rPr>
          <w:rFonts w:ascii="Times New Roman" w:hAnsi="Times New Roman" w:cs="Times New Roman"/>
        </w:rPr>
        <w:t xml:space="preserve">in most </w:t>
      </w:r>
      <w:r w:rsidRPr="00B17ABA">
        <w:t xml:space="preserve">large, complex and uncertain SDDPs that have a non-linear objective function with a large number of probabilistic elements. Sutton and Barto said the key assumptions to </w:t>
      </w:r>
      <w:r w:rsidRPr="00B17ABA">
        <w:rPr>
          <w:rFonts w:ascii="Times New Roman" w:hAnsi="Times New Roman" w:cs="Times New Roman"/>
        </w:rPr>
        <w:t>solve the Bellman optimality equation: 1) the dynamics of the environment is known exactly (2) computational resources are enough to complete the computation of the solution; and (3) Markov property</w:t>
      </w:r>
      <w:r w:rsidR="006654F4" w:rsidRPr="00B17ABA">
        <w:rPr>
          <w:rFonts w:ascii="Times New Roman" w:hAnsi="Times New Roman" w:cs="Times New Roman"/>
        </w:rPr>
        <w:fldChar w:fldCharType="begin"/>
      </w:r>
      <w:r w:rsidR="00EE2B4F" w:rsidRPr="00B17ABA">
        <w:rPr>
          <w:rFonts w:ascii="Times New Roman" w:hAnsi="Times New Roman" w:cs="Times New Roman"/>
        </w:rPr>
        <w:instrText xml:space="preserve"> ADDIN EN.CITE &lt;EndNote&gt;&lt;Cite&gt;&lt;Author&gt;Sutton&lt;/Author&gt;&lt;Year&gt;1998&lt;/Year&gt;&lt;RecNum&gt;258&lt;/RecNum&gt;&lt;DisplayText&gt;&lt;style face="superscript"&gt;[200]&lt;/style&gt;&lt;/DisplayText&gt;&lt;record&gt;&lt;rec-number&gt;258&lt;/rec-number&gt;&lt;foreign-keys&gt;&lt;key app="EN" db-id="z2a0dvwpazf220et2vh50z295rxpzfevwft2"&gt;258&lt;/key&gt;&lt;/foreign-keys&gt;&lt;ref-type name="Book"&gt;6&lt;/ref-type&gt;&lt;contributors&gt;&lt;authors&gt;&lt;author&gt;Sutton, R. S.  &lt;/author&gt;&lt;author&gt;Barto, A.G.&lt;/author&gt;&lt;/authors&gt;&lt;/contributors&gt;&lt;titles&gt;&lt;title&gt;Reinforcement Learning: An Introduction&lt;/title&gt;&lt;secondary-title&gt;Adaptive Computation and Machine Learning&lt;/secondary-title&gt;&lt;/titles&gt;&lt;dates&gt;&lt;year&gt;1998&lt;/year&gt;&lt;/dates&gt;&lt;publisher&gt;The MIT Press&lt;/publisher&gt;&lt;urls&gt;&lt;/urls&gt;&lt;access-date&gt;Accessed 19 February 2014&lt;/access-date&gt;&lt;/record&gt;&lt;/Cite&gt;&lt;/EndNote&gt;</w:instrText>
      </w:r>
      <w:r w:rsidR="006654F4" w:rsidRPr="00B17ABA">
        <w:rPr>
          <w:rFonts w:ascii="Times New Roman" w:hAnsi="Times New Roman" w:cs="Times New Roman"/>
        </w:rPr>
        <w:fldChar w:fldCharType="separate"/>
      </w:r>
      <w:r w:rsidR="00EE2B4F" w:rsidRPr="00B17ABA">
        <w:rPr>
          <w:rFonts w:ascii="Times New Roman" w:hAnsi="Times New Roman" w:cs="Times New Roman"/>
          <w:noProof/>
          <w:vertAlign w:val="superscript"/>
        </w:rPr>
        <w:t>[200]</w:t>
      </w:r>
      <w:r w:rsidR="006654F4" w:rsidRPr="00B17ABA">
        <w:rPr>
          <w:rFonts w:ascii="Times New Roman" w:hAnsi="Times New Roman" w:cs="Times New Roman"/>
        </w:rPr>
        <w:fldChar w:fldCharType="end"/>
      </w:r>
      <w:r w:rsidRPr="00B17ABA">
        <w:rPr>
          <w:rFonts w:ascii="Times New Roman" w:hAnsi="Times New Roman" w:cs="Times New Roman"/>
        </w:rPr>
        <w:t>. For general SDDPs, various combinations of these assumptions are likely to be violated. Firstly the dynamics of the health state in SDDPs involve random events</w:t>
      </w:r>
      <w:r w:rsidR="003A2511" w:rsidRPr="00B17ABA">
        <w:rPr>
          <w:rFonts w:ascii="Times New Roman" w:hAnsi="Times New Roman" w:cs="Times New Roman"/>
        </w:rPr>
        <w:t>,</w:t>
      </w:r>
      <w:r w:rsidRPr="00B17ABA">
        <w:rPr>
          <w:rFonts w:ascii="Times New Roman" w:hAnsi="Times New Roman" w:cs="Times New Roman"/>
        </w:rPr>
        <w:t xml:space="preserve"> which results from the probabilistic nature of stochastic models. T</w:t>
      </w:r>
      <w:r w:rsidRPr="00B17ABA">
        <w:rPr>
          <w:rFonts w:ascii="Times New Roman" w:eastAsia="Malgun Gothic" w:hAnsi="Times New Roman" w:cs="Times New Roman"/>
          <w:lang w:eastAsia="ko-KR"/>
        </w:rPr>
        <w:t xml:space="preserve">he Markov assumption would be also restrictive for most real SDDPs because previous drug uses or health states may have a substantial impact on the subsequent drug decision and health state transitions. In addition, the number of possible health states and treatment options for a long-term follow-up period significantly increase the number of </w:t>
      </w:r>
      <w:r w:rsidRPr="00B17ABA">
        <w:t xml:space="preserve">the transition probabilities and the transition rewards to be computed and cause the curses of modelling and dimensionality. </w:t>
      </w:r>
    </w:p>
    <w:p w:rsidR="0022143A" w:rsidRPr="00B17ABA" w:rsidRDefault="00633054">
      <w:pPr>
        <w:jc w:val="both"/>
        <w:rPr>
          <w:rFonts w:eastAsia="Malgun Gothic"/>
          <w:bCs/>
          <w:lang w:eastAsia="ko-KR"/>
        </w:rPr>
      </w:pPr>
      <w:r w:rsidRPr="00B17ABA">
        <w:rPr>
          <w:rFonts w:ascii="Times New Roman" w:hAnsi="Times New Roman" w:cs="Times New Roman"/>
        </w:rPr>
        <w:t>As the alternative, this thesis focused on approximate optimisation methods</w:t>
      </w:r>
      <w:r w:rsidR="003A2511" w:rsidRPr="00B17ABA">
        <w:rPr>
          <w:rFonts w:ascii="Times New Roman" w:hAnsi="Times New Roman" w:cs="Times New Roman"/>
        </w:rPr>
        <w:t>,</w:t>
      </w:r>
      <w:r w:rsidRPr="00B17ABA">
        <w:rPr>
          <w:rFonts w:ascii="Times New Roman" w:hAnsi="Times New Roman" w:cs="Times New Roman"/>
        </w:rPr>
        <w:t xml:space="preserve"> which usually use a simulation model to approximate the value function</w:t>
      </w:r>
      <w:r w:rsidR="00A27ADF" w:rsidRPr="00B17ABA">
        <w:rPr>
          <w:rFonts w:ascii="Times New Roman" w:hAnsi="Times New Roman" w:cs="Times New Roman"/>
        </w:rPr>
        <w:t xml:space="preserve"> (see </w:t>
      </w:r>
      <w:r w:rsidR="00A27ADF" w:rsidRPr="00B17ABA">
        <w:rPr>
          <w:rFonts w:ascii="Times New Roman" w:hAnsi="Times New Roman" w:cs="Times New Roman"/>
        </w:rPr>
        <w:fldChar w:fldCharType="begin"/>
      </w:r>
      <w:r w:rsidR="00A27ADF" w:rsidRPr="00B17ABA">
        <w:rPr>
          <w:rFonts w:ascii="Times New Roman" w:hAnsi="Times New Roman" w:cs="Times New Roman"/>
        </w:rPr>
        <w:instrText xml:space="preserve"> REF _Ref423172033 \h </w:instrText>
      </w:r>
      <w:r w:rsidR="00B17ABA">
        <w:rPr>
          <w:rFonts w:ascii="Times New Roman" w:hAnsi="Times New Roman" w:cs="Times New Roman"/>
        </w:rPr>
        <w:instrText xml:space="preserve"> \* MERGEFORMAT </w:instrText>
      </w:r>
      <w:r w:rsidR="00A27ADF" w:rsidRPr="00B17ABA">
        <w:rPr>
          <w:rFonts w:ascii="Times New Roman" w:hAnsi="Times New Roman" w:cs="Times New Roman"/>
        </w:rPr>
      </w:r>
      <w:r w:rsidR="00A27ADF" w:rsidRPr="00B17ABA">
        <w:rPr>
          <w:rFonts w:ascii="Times New Roman" w:hAnsi="Times New Roman" w:cs="Times New Roman"/>
        </w:rPr>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3</w:t>
      </w:r>
      <w:r w:rsidR="00A27ADF" w:rsidRPr="00B17ABA">
        <w:rPr>
          <w:rFonts w:ascii="Times New Roman" w:hAnsi="Times New Roman" w:cs="Times New Roman"/>
        </w:rPr>
        <w:fldChar w:fldCharType="end"/>
      </w:r>
      <w:r w:rsidR="00A27ADF" w:rsidRPr="00B17ABA">
        <w:rPr>
          <w:rFonts w:ascii="Times New Roman" w:hAnsi="Times New Roman" w:cs="Times New Roman"/>
        </w:rPr>
        <w:t>)</w:t>
      </w:r>
      <w:r w:rsidRPr="00B17ABA">
        <w:rPr>
          <w:rFonts w:ascii="Times New Roman" w:hAnsi="Times New Roman" w:cs="Times New Roman"/>
        </w:rPr>
        <w:t xml:space="preserve">. </w:t>
      </w:r>
      <w:r w:rsidRPr="00B17ABA">
        <w:t xml:space="preserve">The underlying evaluation model </w:t>
      </w:r>
      <w:r w:rsidR="0022143A" w:rsidRPr="00B17ABA">
        <w:t>could be a cohort model or an IBM</w:t>
      </w:r>
      <w:r w:rsidRPr="00B17ABA">
        <w:t xml:space="preserve"> </w:t>
      </w:r>
      <w:r w:rsidR="0022143A" w:rsidRPr="00B17ABA">
        <w:rPr>
          <w:lang w:eastAsia="ko-KR"/>
        </w:rPr>
        <w:t>depend</w:t>
      </w:r>
      <w:r w:rsidRPr="00B17ABA">
        <w:rPr>
          <w:lang w:eastAsia="ko-KR"/>
        </w:rPr>
        <w:t>ing</w:t>
      </w:r>
      <w:r w:rsidR="0022143A" w:rsidRPr="00B17ABA">
        <w:rPr>
          <w:lang w:eastAsia="ko-KR"/>
        </w:rPr>
        <w:t xml:space="preserve"> on the size of the health state space and the assumptions in the transitions between the health states. If the number of potential disease pathways is manageable, the SDDP can be depicted in a successive decision tree; otherwise, more efficient modelling methods to handle the large number of disease pathways, such as Markov model or IBM, needs to be considered. </w:t>
      </w:r>
      <w:r w:rsidR="0022143A" w:rsidRPr="00B17ABA">
        <w:t xml:space="preserve">If a cohort model is capable of handling the complexity of the SDDP or an efficient and flexible programming language is available, a Markov model can be used. With the memoryless assumption, however, it may be </w:t>
      </w:r>
      <w:r w:rsidR="00D07D58" w:rsidRPr="00B17ABA">
        <w:t xml:space="preserve">restricted </w:t>
      </w:r>
      <w:r w:rsidR="0022143A" w:rsidRPr="00B17ABA">
        <w:t>to consider the dependency of drug effectiveness on the timing of the drug used and on the current and potentially previous health states. In this case, a s</w:t>
      </w:r>
      <w:r w:rsidR="0022143A" w:rsidRPr="00B17ABA">
        <w:rPr>
          <w:rFonts w:eastAsia="Malgun Gothic"/>
          <w:lang w:eastAsia="ko-KR"/>
        </w:rPr>
        <w:t xml:space="preserve">emi-Markov model would be appropriate for the SDDP. </w:t>
      </w:r>
      <w:r w:rsidR="0022143A" w:rsidRPr="00B17ABA">
        <w:rPr>
          <w:rFonts w:eastAsia="Malgun Gothic"/>
          <w:bCs/>
          <w:lang w:eastAsia="ko-KR"/>
        </w:rPr>
        <w:t>DES can be a better option where a cohort model is inefficient or insufficient to describe the dynamic relationship between the disease pathway and time-dependent variables of patients.</w:t>
      </w:r>
    </w:p>
    <w:p w:rsidR="00A27ADF" w:rsidRPr="00B17ABA" w:rsidRDefault="00A27ADF" w:rsidP="00D07D58">
      <w:pPr>
        <w:jc w:val="both"/>
        <w:rPr>
          <w:rFonts w:ascii="Times New Roman" w:hAnsi="Times New Roman" w:cs="Times New Roman"/>
        </w:rPr>
        <w:sectPr w:rsidR="00A27ADF" w:rsidRPr="00B17ABA" w:rsidSect="00013330">
          <w:pgSz w:w="11906" w:h="16838"/>
          <w:pgMar w:top="1701" w:right="1418" w:bottom="1701" w:left="2268"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76"/>
        <w:gridCol w:w="2476"/>
      </w:tblGrid>
      <w:tr w:rsidR="00A27ADF" w:rsidRPr="00B17ABA" w:rsidTr="00833971">
        <w:trPr>
          <w:trHeight w:val="7939"/>
        </w:trPr>
        <w:tc>
          <w:tcPr>
            <w:tcW w:w="11023" w:type="dxa"/>
          </w:tcPr>
          <w:p w:rsidR="00A27ADF" w:rsidRPr="00B17ABA" w:rsidRDefault="00A27ADF" w:rsidP="00833971">
            <w:pPr>
              <w:keepNext/>
              <w:ind w:firstLine="0"/>
              <w:jc w:val="center"/>
            </w:pPr>
            <w:r w:rsidRPr="00B17ABA">
              <w:rPr>
                <w:noProof/>
                <w:lang w:eastAsia="ko-KR"/>
              </w:rPr>
              <w:lastRenderedPageBreak/>
              <w:drawing>
                <wp:inline distT="0" distB="0" distL="0" distR="0" wp14:anchorId="1D2F2BC8" wp14:editId="35AF6642">
                  <wp:extent cx="6959600" cy="509587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10a.tif"/>
                          <pic:cNvPicPr/>
                        </pic:nvPicPr>
                        <pic:blipFill>
                          <a:blip r:embed="rId22">
                            <a:extLst>
                              <a:ext uri="{28A0092B-C50C-407E-A947-70E740481C1C}">
                                <a14:useLocalDpi xmlns:a14="http://schemas.microsoft.com/office/drawing/2010/main" val="0"/>
                              </a:ext>
                            </a:extLst>
                          </a:blip>
                          <a:stretch>
                            <a:fillRect/>
                          </a:stretch>
                        </pic:blipFill>
                        <pic:spPr>
                          <a:xfrm>
                            <a:off x="0" y="0"/>
                            <a:ext cx="6959600" cy="5095875"/>
                          </a:xfrm>
                          <a:prstGeom prst="rect">
                            <a:avLst/>
                          </a:prstGeom>
                        </pic:spPr>
                      </pic:pic>
                    </a:graphicData>
                  </a:graphic>
                </wp:inline>
              </w:drawing>
            </w:r>
          </w:p>
        </w:tc>
        <w:tc>
          <w:tcPr>
            <w:tcW w:w="2629" w:type="dxa"/>
            <w:vAlign w:val="bottom"/>
          </w:tcPr>
          <w:p w:rsidR="00B17ABA" w:rsidRPr="00B17ABA" w:rsidRDefault="00B17ABA" w:rsidP="009923E9">
            <w:pPr>
              <w:pStyle w:val="TOC2"/>
              <w:rPr>
                <w:lang w:eastAsia="ko-KR"/>
              </w:rPr>
            </w:pPr>
            <w:bookmarkStart w:id="71" w:name="_Ref423172033"/>
            <w:bookmarkStart w:id="72" w:name="_Toc426019127"/>
            <w:r w:rsidRPr="00B17ABA">
              <w:rPr>
                <w:lang w:eastAsia="ko-KR"/>
              </w:rPr>
              <w:t>1) The methods tested in this thesis are in grey.</w:t>
            </w:r>
          </w:p>
          <w:p w:rsidR="00B17ABA" w:rsidRDefault="00B17ABA" w:rsidP="00833971">
            <w:pPr>
              <w:pStyle w:val="Caption"/>
            </w:pPr>
          </w:p>
          <w:p w:rsidR="00B17ABA" w:rsidRDefault="00B17ABA" w:rsidP="00833971">
            <w:pPr>
              <w:pStyle w:val="Caption"/>
            </w:pPr>
          </w:p>
          <w:p w:rsidR="00B17ABA" w:rsidRDefault="00B17ABA" w:rsidP="00B17ABA"/>
          <w:p w:rsidR="00B17ABA" w:rsidRDefault="00B17ABA" w:rsidP="00B17ABA"/>
          <w:p w:rsidR="00B17ABA" w:rsidRDefault="00B17ABA" w:rsidP="00B17ABA"/>
          <w:p w:rsidR="00B17ABA" w:rsidRDefault="00B17ABA" w:rsidP="00B17ABA"/>
          <w:p w:rsidR="00B17ABA" w:rsidRDefault="00B17ABA" w:rsidP="00B17ABA"/>
          <w:p w:rsidR="00B17ABA" w:rsidRDefault="00B17ABA" w:rsidP="00B17ABA"/>
          <w:p w:rsidR="00B17ABA" w:rsidRDefault="00B17ABA" w:rsidP="00B17ABA"/>
          <w:p w:rsidR="00B17ABA" w:rsidRDefault="00B17ABA" w:rsidP="00B17ABA"/>
          <w:p w:rsidR="00B17ABA" w:rsidRDefault="00B17ABA" w:rsidP="00B17ABA"/>
          <w:p w:rsidR="00B17ABA" w:rsidRDefault="00B17ABA" w:rsidP="00B17ABA"/>
          <w:p w:rsidR="00B17ABA" w:rsidRDefault="00B17ABA" w:rsidP="00B17ABA"/>
          <w:p w:rsidR="00B17ABA" w:rsidRPr="00B17ABA" w:rsidRDefault="00B17ABA" w:rsidP="00B17ABA"/>
          <w:p w:rsidR="00B17ABA" w:rsidRDefault="00B17ABA" w:rsidP="00833971">
            <w:pPr>
              <w:pStyle w:val="Caption"/>
            </w:pPr>
          </w:p>
          <w:p w:rsidR="00A27ADF" w:rsidRPr="00B17ABA" w:rsidRDefault="00A27ADF" w:rsidP="00833971">
            <w:pPr>
              <w:pStyle w:val="Caption"/>
              <w:rPr>
                <w:lang w:eastAsia="ko-KR"/>
              </w:rPr>
            </w:pPr>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3</w:t>
              </w:r>
            </w:fldSimple>
            <w:bookmarkEnd w:id="71"/>
            <w:r w:rsidRPr="00B17ABA">
              <w:rPr>
                <w:rFonts w:hint="eastAsia"/>
                <w:lang w:eastAsia="ko-KR"/>
              </w:rPr>
              <w:t xml:space="preserve">. </w:t>
            </w:r>
            <w:r w:rsidRPr="00B17ABA">
              <w:rPr>
                <w:lang w:eastAsia="ko-KR"/>
              </w:rPr>
              <w:t>A decision algorithm to select the optimisation method for SDDPs</w:t>
            </w:r>
            <w:bookmarkEnd w:id="72"/>
          </w:p>
          <w:p w:rsidR="00344BC1" w:rsidRPr="00B17ABA" w:rsidRDefault="00344BC1" w:rsidP="00344BC1">
            <w:pPr>
              <w:rPr>
                <w:lang w:eastAsia="ko-KR"/>
              </w:rPr>
            </w:pPr>
          </w:p>
          <w:p w:rsidR="00344BC1" w:rsidRPr="00B17ABA" w:rsidRDefault="00344BC1" w:rsidP="00344BC1">
            <w:pPr>
              <w:rPr>
                <w:lang w:eastAsia="ko-KR"/>
              </w:rPr>
            </w:pPr>
          </w:p>
          <w:p w:rsidR="00344BC1" w:rsidRPr="00B17ABA" w:rsidRDefault="00344BC1" w:rsidP="00344BC1">
            <w:pPr>
              <w:rPr>
                <w:lang w:eastAsia="ko-KR"/>
              </w:rPr>
            </w:pPr>
          </w:p>
          <w:p w:rsidR="00AB4C91" w:rsidRPr="00B17ABA" w:rsidRDefault="00AB4C91" w:rsidP="009923E9">
            <w:pPr>
              <w:rPr>
                <w:lang w:eastAsia="ko-KR"/>
              </w:rPr>
            </w:pPr>
          </w:p>
          <w:p w:rsidR="00AB4C91" w:rsidRPr="00B17ABA" w:rsidRDefault="00AB4C91" w:rsidP="009923E9">
            <w:pPr>
              <w:rPr>
                <w:lang w:eastAsia="ko-KR"/>
              </w:rPr>
            </w:pPr>
          </w:p>
          <w:p w:rsidR="00344BC1" w:rsidRPr="00B17ABA" w:rsidRDefault="00344BC1" w:rsidP="00344BC1">
            <w:pPr>
              <w:rPr>
                <w:lang w:eastAsia="ko-KR"/>
              </w:rPr>
            </w:pPr>
          </w:p>
        </w:tc>
      </w:tr>
    </w:tbl>
    <w:p w:rsidR="00A27ADF" w:rsidRPr="00B17ABA" w:rsidRDefault="00A27ADF" w:rsidP="00A27ADF">
      <w:pPr>
        <w:jc w:val="both"/>
        <w:rPr>
          <w:rFonts w:ascii="Times New Roman" w:hAnsi="Times New Roman" w:cs="Times New Roman"/>
        </w:rPr>
        <w:sectPr w:rsidR="00A27ADF" w:rsidRPr="00B17ABA" w:rsidSect="00013330">
          <w:pgSz w:w="16838" w:h="11906" w:orient="landscape"/>
          <w:pgMar w:top="2268" w:right="1701" w:bottom="1418" w:left="1701" w:header="708" w:footer="708" w:gutter="0"/>
          <w:cols w:space="708"/>
          <w:docGrid w:linePitch="360"/>
        </w:sectPr>
      </w:pPr>
    </w:p>
    <w:p w:rsidR="00633054" w:rsidRPr="00B17ABA" w:rsidRDefault="0022143A" w:rsidP="00A27ADF">
      <w:pPr>
        <w:jc w:val="both"/>
      </w:pPr>
      <w:r w:rsidRPr="00B17ABA">
        <w:rPr>
          <w:rFonts w:ascii="Times New Roman" w:hAnsi="Times New Roman" w:cs="Times New Roman"/>
        </w:rPr>
        <w:lastRenderedPageBreak/>
        <w:t>Once the underlying evaluation model is decided, a search method should be decided based on the given time to make a decision. If the time available for making the decision is sufficient, enumeration will guarantee the optimal solution; otherwise, various heuristics</w:t>
      </w:r>
      <w:r w:rsidR="00D07D58" w:rsidRPr="00B17ABA">
        <w:rPr>
          <w:rFonts w:ascii="Times New Roman" w:hAnsi="Times New Roman" w:cs="Times New Roman"/>
        </w:rPr>
        <w:t xml:space="preserve"> (</w:t>
      </w:r>
      <w:r w:rsidRPr="00B17ABA">
        <w:rPr>
          <w:rFonts w:ascii="Times New Roman" w:hAnsi="Times New Roman" w:cs="Times New Roman"/>
        </w:rPr>
        <w:t>or meta-heuristics</w:t>
      </w:r>
      <w:r w:rsidR="00D07D58" w:rsidRPr="00B17ABA">
        <w:rPr>
          <w:rFonts w:ascii="Times New Roman" w:hAnsi="Times New Roman" w:cs="Times New Roman"/>
        </w:rPr>
        <w:t>)</w:t>
      </w:r>
      <w:r w:rsidRPr="00B17ABA">
        <w:rPr>
          <w:rFonts w:ascii="Times New Roman" w:hAnsi="Times New Roman" w:cs="Times New Roman"/>
        </w:rPr>
        <w:t xml:space="preserve"> can be applied to search for near-optimal solutions in a feasible time. </w:t>
      </w:r>
      <w:r w:rsidR="00633054" w:rsidRPr="00B17ABA">
        <w:t xml:space="preserve">All the heuristic methods in </w:t>
      </w:r>
      <w:r w:rsidR="00633054" w:rsidRPr="00B17ABA">
        <w:fldChar w:fldCharType="begin"/>
      </w:r>
      <w:r w:rsidR="00633054" w:rsidRPr="00B17ABA">
        <w:instrText xml:space="preserve"> REF _Ref423085452 </w:instrText>
      </w:r>
      <w:r w:rsidR="00B17ABA">
        <w:instrText xml:space="preserve"> \* MERGEFORMAT </w:instrText>
      </w:r>
      <w:r w:rsidR="00633054" w:rsidRPr="00B17ABA">
        <w:fldChar w:fldCharType="separate"/>
      </w:r>
      <w:r w:rsidR="006F6429" w:rsidRPr="00B17ABA">
        <w:t xml:space="preserve">Table </w:t>
      </w:r>
      <w:r w:rsidR="006F6429" w:rsidRPr="00B17ABA">
        <w:rPr>
          <w:noProof/>
          <w:cs/>
        </w:rPr>
        <w:t>‎</w:t>
      </w:r>
      <w:r w:rsidR="006F6429" w:rsidRPr="00B17ABA">
        <w:rPr>
          <w:noProof/>
        </w:rPr>
        <w:t>3</w:t>
      </w:r>
      <w:r w:rsidR="006F6429" w:rsidRPr="00B17ABA">
        <w:t>.</w:t>
      </w:r>
      <w:r w:rsidR="006F6429" w:rsidRPr="00B17ABA">
        <w:rPr>
          <w:noProof/>
        </w:rPr>
        <w:t>3</w:t>
      </w:r>
      <w:r w:rsidR="00633054" w:rsidRPr="00B17ABA">
        <w:fldChar w:fldCharType="end"/>
      </w:r>
      <w:r w:rsidR="00633054" w:rsidRPr="00B17ABA">
        <w:t xml:space="preserve"> are potentially applicable to SDDPs: however</w:t>
      </w:r>
      <w:r w:rsidR="004C1768" w:rsidRPr="00B17ABA">
        <w:t>,</w:t>
      </w:r>
      <w:r w:rsidR="00633054" w:rsidRPr="00B17ABA">
        <w:t xml:space="preserve"> SA and GA were selected as the representatives of meta-heuristics as they work differently each other but </w:t>
      </w:r>
      <w:r w:rsidR="00A27ADF" w:rsidRPr="00B17ABA">
        <w:t xml:space="preserve">both </w:t>
      </w:r>
      <w:r w:rsidR="00633054" w:rsidRPr="00B17ABA">
        <w:t>are theoretically well established</w:t>
      </w:r>
      <w:r w:rsidR="00A27ADF" w:rsidRPr="00B17ABA">
        <w:t xml:space="preserve"> with</w:t>
      </w:r>
      <w:r w:rsidR="00633054" w:rsidRPr="00B17ABA">
        <w:t xml:space="preserve"> a plenty of evidence in their performance. </w:t>
      </w:r>
      <w:r w:rsidR="00633054" w:rsidRPr="00B17ABA">
        <w:rPr>
          <w:rFonts w:cstheme="majorBidi"/>
          <w:lang w:eastAsia="ko-KR"/>
        </w:rPr>
        <w:t xml:space="preserve">Because of the generality, SA and GA have been widely applied to various optimisation problems and shown that </w:t>
      </w:r>
      <w:r w:rsidR="00633054" w:rsidRPr="00B17ABA">
        <w:t xml:space="preserve">they can provide a good solution for large and complex problems where </w:t>
      </w:r>
      <w:r w:rsidR="00633054" w:rsidRPr="00B17ABA">
        <w:rPr>
          <w:lang w:eastAsia="ko-KR"/>
        </w:rPr>
        <w:t xml:space="preserve">the enumeration is practically inefficient and impractical.  </w:t>
      </w:r>
    </w:p>
    <w:p w:rsidR="00633054" w:rsidRPr="00B17ABA" w:rsidRDefault="00633054" w:rsidP="00EA14C4">
      <w:pPr>
        <w:jc w:val="both"/>
        <w:rPr>
          <w:lang w:eastAsia="ko-KR"/>
        </w:rPr>
      </w:pPr>
      <w:r w:rsidRPr="00B17ABA">
        <w:t>The basic idea is that a random choice is made between available moves from the current neighbourhood to a neighbouring solution. The neighbourhood is a set of candidate solutions</w:t>
      </w:r>
      <w:r w:rsidR="003A2511" w:rsidRPr="00B17ABA">
        <w:t>,</w:t>
      </w:r>
      <w:r w:rsidRPr="00B17ABA">
        <w:t xml:space="preserve"> which can be generated by a small perturbation to the current solution. Searching within </w:t>
      </w:r>
      <w:r w:rsidRPr="00B17ABA">
        <w:rPr>
          <w:rFonts w:hint="eastAsia"/>
          <w:lang w:eastAsia="ko-KR"/>
        </w:rPr>
        <w:t>a</w:t>
      </w:r>
      <w:r w:rsidRPr="00B17ABA">
        <w:t xml:space="preserve"> neighbourhood of the current solution is a useful compromise </w:t>
      </w:r>
      <w:r w:rsidR="00AB4C91" w:rsidRPr="00B17ABA">
        <w:t>because</w:t>
      </w:r>
      <w:r w:rsidRPr="00B17ABA">
        <w:t xml:space="preserve"> the current solution imposes a bias on the next search area</w:t>
      </w:r>
      <w:r w:rsidRPr="00B17ABA">
        <w:rPr>
          <w:rFonts w:hint="eastAsia"/>
          <w:lang w:eastAsia="ko-KR"/>
        </w:rPr>
        <w:t>, retaining the information obtained in the earlier search process</w:t>
      </w:r>
      <w:r w:rsidRPr="00B17ABA">
        <w:fldChar w:fldCharType="begin"/>
      </w:r>
      <w:r w:rsidR="00EE2B4F" w:rsidRPr="00B17ABA">
        <w:instrText xml:space="preserve"> ADDIN EN.CITE &lt;EndNote&gt;&lt;Cite&gt;&lt;Author&gt;Michalewicz&lt;/Author&gt;&lt;Year&gt;2004&lt;/Year&gt;&lt;RecNum&gt;134&lt;/RecNum&gt;&lt;DisplayText&gt;&lt;style face="superscript"&gt;[153]&lt;/style&gt;&lt;/DisplayText&gt;&lt;record&gt;&lt;rec-number&gt;134&lt;/rec-number&gt;&lt;foreign-keys&gt;&lt;key app="EN" db-id="z2a0dvwpazf220et2vh50z295rxpzfevwft2"&gt;134&lt;/key&gt;&lt;/foreign-keys&gt;&lt;ref-type name="Book"&gt;6&lt;/ref-type&gt;&lt;contributors&gt;&lt;authors&gt;&lt;author&gt;Michalewicz, Z. &lt;/author&gt;&lt;author&gt;&lt;style face="normal" font="default" charset="129" size="100%"&gt;Fogel, &lt;/style&gt;&lt;style face="normal" font="default" size="100%"&gt;D. B.&lt;/style&gt;&lt;/author&gt;&lt;/authors&gt;&lt;/contributors&gt;&lt;titles&gt;&lt;title&gt;How to solve it: Modern Heuristics&lt;/title&gt;&lt;/titles&gt;&lt;edition&gt;2nd&lt;/edition&gt;&lt;dates&gt;&lt;year&gt;2004&lt;/year&gt;&lt;pub-dates&gt;&lt;date&gt;Sep&lt;/date&gt;&lt;/pub-dates&gt;&lt;/dates&gt;&lt;publisher&gt;Springer&lt;/publisher&gt;&lt;urls&gt;&lt;/urls&gt;&lt;access-date&gt;Accessed 19 February 2014&lt;/access-date&gt;&lt;/record&gt;&lt;/Cite&gt;&lt;/EndNote&gt;</w:instrText>
      </w:r>
      <w:r w:rsidRPr="00B17ABA">
        <w:fldChar w:fldCharType="separate"/>
      </w:r>
      <w:r w:rsidR="00EE2B4F" w:rsidRPr="00B17ABA">
        <w:rPr>
          <w:noProof/>
          <w:vertAlign w:val="superscript"/>
        </w:rPr>
        <w:t>[153]</w:t>
      </w:r>
      <w:r w:rsidRPr="00B17ABA">
        <w:fldChar w:fldCharType="end"/>
      </w:r>
      <w:r w:rsidRPr="00B17ABA">
        <w:rPr>
          <w:rFonts w:hint="eastAsia"/>
          <w:lang w:eastAsia="ko-KR"/>
        </w:rPr>
        <w:t>.</w:t>
      </w:r>
      <w:r w:rsidRPr="00B17ABA">
        <w:rPr>
          <w:lang w:eastAsia="ko-KR"/>
        </w:rPr>
        <w:t xml:space="preserve"> SA and GA are</w:t>
      </w:r>
      <w:r w:rsidRPr="00B17ABA">
        <w:rPr>
          <w:rFonts w:cstheme="majorBidi"/>
          <w:lang w:eastAsia="ko-KR"/>
        </w:rPr>
        <w:t xml:space="preserve"> also flexible to combine with a simulation model and other heuristic concepts such as the decomposition method if necessary.</w:t>
      </w:r>
    </w:p>
    <w:p w:rsidR="00633054" w:rsidRPr="00B17ABA" w:rsidRDefault="00633054" w:rsidP="00633054">
      <w:pPr>
        <w:jc w:val="both"/>
        <w:rPr>
          <w:rFonts w:cstheme="majorBidi"/>
          <w:lang w:eastAsia="ko-KR"/>
        </w:rPr>
      </w:pPr>
      <w:r w:rsidRPr="00B17ABA">
        <w:rPr>
          <w:rFonts w:cstheme="majorBidi"/>
          <w:lang w:eastAsia="ko-KR"/>
        </w:rPr>
        <w:t>The difference between SA and GA is the number of candidate solutions used at the same time. SA, which is a single solution heuristic method, explores a trajectory of the objective value during the search process. In contrast, GA, which is a population-based heuristic method, deals with a set of solutions in every iteration and describes the evolution of a set of points in the search space. The performance of SA depends on the problem representation and the neighbourhood structure, whereas the performance of GA depends on the way the population is manipulated.</w:t>
      </w:r>
    </w:p>
    <w:p w:rsidR="00DF7922" w:rsidRPr="00B17ABA" w:rsidRDefault="007F484F" w:rsidP="00CF4840">
      <w:pPr>
        <w:spacing w:after="0"/>
        <w:jc w:val="both"/>
        <w:rPr>
          <w:rFonts w:ascii="Times New Roman" w:eastAsia="Malgun Gothic" w:hAnsi="Times New Roman" w:cs="Times New Roman"/>
          <w:lang w:eastAsia="ko-KR"/>
        </w:rPr>
      </w:pPr>
      <w:r w:rsidRPr="00B17ABA">
        <w:t xml:space="preserve">RL, which is a kind of </w:t>
      </w:r>
      <w:r w:rsidRPr="00B17ABA">
        <w:rPr>
          <w:rFonts w:eastAsia="Malgun Gothic"/>
          <w:lang w:eastAsia="ko-KR"/>
        </w:rPr>
        <w:t xml:space="preserve">ADP, </w:t>
      </w:r>
      <w:r w:rsidR="00633054" w:rsidRPr="00B17ABA">
        <w:t>is another promising method to solve SDDP. In a broad sense, RL</w:t>
      </w:r>
      <w:r w:rsidRPr="00B17ABA">
        <w:rPr>
          <w:rFonts w:eastAsia="Malgun Gothic"/>
          <w:lang w:eastAsia="ko-KR"/>
        </w:rPr>
        <w:t xml:space="preserve"> </w:t>
      </w:r>
      <w:r w:rsidR="00633054" w:rsidRPr="00B17ABA">
        <w:rPr>
          <w:rFonts w:eastAsia="Malgun Gothic"/>
          <w:lang w:eastAsia="ko-KR"/>
        </w:rPr>
        <w:t xml:space="preserve">is also included in the category of simulation-based optimisation as it incorporates simulation into the DP procedure. </w:t>
      </w:r>
      <w:r w:rsidR="00DF7922" w:rsidRPr="00B17ABA">
        <w:t xml:space="preserve">The way that RL works is considerably different with local search methods such as SA and GA. Where the decision space is decomposed </w:t>
      </w:r>
      <w:r w:rsidR="00DF7922" w:rsidRPr="00B17ABA">
        <w:rPr>
          <w:rFonts w:ascii="Times New Roman" w:eastAsia="Malgun Gothic" w:hAnsi="Times New Roman" w:cs="Times New Roman"/>
          <w:lang w:eastAsia="ko-KR"/>
        </w:rPr>
        <w:t xml:space="preserve">into a set of sub-problems </w:t>
      </w:r>
      <w:r w:rsidR="00DF7922" w:rsidRPr="00B17ABA">
        <w:rPr>
          <w:rFonts w:ascii="Times New Roman" w:hAnsi="Times New Roman" w:cs="Times New Roman"/>
          <w:bCs/>
          <w:i/>
          <w:iCs/>
        </w:rPr>
        <w:t>DS</w:t>
      </w:r>
      <w:r w:rsidR="00DF7922" w:rsidRPr="00B17ABA">
        <w:rPr>
          <w:rFonts w:ascii="Times New Roman" w:hAnsi="Times New Roman" w:cs="Times New Roman"/>
          <w:bCs/>
          <w:i/>
          <w:iCs/>
          <w:vertAlign w:val="subscript"/>
        </w:rPr>
        <w:t>1</w:t>
      </w:r>
      <w:r w:rsidR="00DF7922" w:rsidRPr="00B17ABA">
        <w:rPr>
          <w:rFonts w:ascii="Times New Roman" w:hAnsi="Times New Roman" w:cs="Times New Roman"/>
          <w:bCs/>
          <w:i/>
          <w:iCs/>
        </w:rPr>
        <w:t>, DS</w:t>
      </w:r>
      <w:r w:rsidR="00DF7922" w:rsidRPr="00B17ABA">
        <w:rPr>
          <w:rFonts w:ascii="Times New Roman" w:hAnsi="Times New Roman" w:cs="Times New Roman"/>
          <w:bCs/>
          <w:i/>
          <w:iCs/>
          <w:vertAlign w:val="subscript"/>
        </w:rPr>
        <w:t>2</w:t>
      </w:r>
      <w:r w:rsidR="00DF7922" w:rsidRPr="00B17ABA">
        <w:rPr>
          <w:rFonts w:ascii="Times New Roman" w:hAnsi="Times New Roman" w:cs="Times New Roman"/>
          <w:bCs/>
          <w:i/>
          <w:iCs/>
        </w:rPr>
        <w:t>,…, DS</w:t>
      </w:r>
      <w:r w:rsidR="00DF7922" w:rsidRPr="00B17ABA">
        <w:rPr>
          <w:rFonts w:ascii="Times New Roman" w:hAnsi="Times New Roman" w:cs="Times New Roman"/>
          <w:bCs/>
          <w:i/>
          <w:iCs/>
          <w:vertAlign w:val="subscript"/>
        </w:rPr>
        <w:t>n</w:t>
      </w:r>
      <w:r w:rsidR="00DF7922" w:rsidRPr="00B17ABA">
        <w:rPr>
          <w:rFonts w:ascii="Times New Roman" w:hAnsi="Times New Roman" w:cs="Times New Roman"/>
          <w:bCs/>
        </w:rPr>
        <w:t xml:space="preserve"> defined by time periods, </w:t>
      </w:r>
      <w:r w:rsidR="00DF7922" w:rsidRPr="00B17ABA">
        <w:rPr>
          <w:rFonts w:ascii="Times New Roman" w:eastAsia="Malgun Gothic" w:hAnsi="Times New Roman" w:cs="Times New Roman"/>
          <w:lang w:eastAsia="ko-KR"/>
        </w:rPr>
        <w:t>RL solves the sub-problems sequentially</w:t>
      </w:r>
      <w:r w:rsidR="00DF7922" w:rsidRPr="00B17ABA">
        <w:rPr>
          <w:rFonts w:ascii="Times New Roman" w:eastAsia="Arial Unicode MS" w:hAnsi="Times New Roman" w:cs="Times New Roman"/>
          <w:noProof/>
          <w:lang w:val="en-US"/>
        </w:rPr>
        <w:fldChar w:fldCharType="begin">
          <w:fldData xml:space="preserve">PEVuZE5vdGU+PENpdGU+PEF1dGhvcj5TZXJ2w610PC9BdXRob3I+PFllYXI+MTk5NTwvWWVhcj48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</w:fldData>
        </w:fldChar>
      </w:r>
      <w:r w:rsidR="00DF7922" w:rsidRPr="00B17ABA">
        <w:rPr>
          <w:rFonts w:ascii="Times New Roman" w:eastAsia="Arial Unicode MS" w:hAnsi="Times New Roman" w:cs="Times New Roman"/>
          <w:noProof/>
          <w:lang w:val="en-US"/>
        </w:rPr>
        <w:instrText xml:space="preserve"> ADDIN EN.CITE </w:instrText>
      </w:r>
      <w:r w:rsidR="00DF7922" w:rsidRPr="00B17ABA">
        <w:rPr>
          <w:rFonts w:ascii="Times New Roman" w:eastAsia="Arial Unicode MS" w:hAnsi="Times New Roman" w:cs="Times New Roman"/>
          <w:noProof/>
          <w:lang w:val="en-US"/>
        </w:rPr>
        <w:fldChar w:fldCharType="begin">
          <w:fldData xml:space="preserve">PEVuZE5vdGU+PENpdGU+PEF1dGhvcj5TZXJ2w610PC9BdXRob3I+PFllYXI+MTk5NTwvWWVhcj48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</w:fldData>
        </w:fldChar>
      </w:r>
      <w:r w:rsidR="00DF7922" w:rsidRPr="00B17ABA">
        <w:rPr>
          <w:rFonts w:ascii="Times New Roman" w:eastAsia="Arial Unicode MS" w:hAnsi="Times New Roman" w:cs="Times New Roman"/>
          <w:noProof/>
          <w:lang w:val="en-US"/>
        </w:rPr>
        <w:instrText xml:space="preserve"> ADDIN EN.CITE.DATA </w:instrText>
      </w:r>
      <w:r w:rsidR="00DF7922" w:rsidRPr="00B17ABA">
        <w:rPr>
          <w:rFonts w:ascii="Times New Roman" w:eastAsia="Arial Unicode MS" w:hAnsi="Times New Roman" w:cs="Times New Roman"/>
          <w:noProof/>
          <w:lang w:val="en-US"/>
        </w:rPr>
      </w:r>
      <w:r w:rsidR="00DF7922" w:rsidRPr="00B17ABA">
        <w:rPr>
          <w:rFonts w:ascii="Times New Roman" w:eastAsia="Arial Unicode MS" w:hAnsi="Times New Roman" w:cs="Times New Roman"/>
          <w:noProof/>
          <w:lang w:val="en-US"/>
        </w:rPr>
        <w:fldChar w:fldCharType="end"/>
      </w:r>
      <w:r w:rsidR="00DF7922" w:rsidRPr="00B17ABA">
        <w:rPr>
          <w:rFonts w:ascii="Times New Roman" w:eastAsia="Arial Unicode MS" w:hAnsi="Times New Roman" w:cs="Times New Roman"/>
          <w:noProof/>
          <w:lang w:val="en-US"/>
        </w:rPr>
      </w:r>
      <w:r w:rsidR="00DF7922" w:rsidRPr="00B17ABA">
        <w:rPr>
          <w:rFonts w:ascii="Times New Roman" w:eastAsia="Arial Unicode MS" w:hAnsi="Times New Roman" w:cs="Times New Roman"/>
          <w:noProof/>
          <w:lang w:val="en-US"/>
        </w:rPr>
        <w:fldChar w:fldCharType="separate"/>
      </w:r>
      <w:r w:rsidR="00DF7922" w:rsidRPr="00B17ABA">
        <w:rPr>
          <w:rFonts w:ascii="Times New Roman" w:eastAsia="Arial Unicode MS" w:hAnsi="Times New Roman" w:cs="Times New Roman"/>
          <w:noProof/>
          <w:vertAlign w:val="superscript"/>
          <w:lang w:val="en-US"/>
        </w:rPr>
        <w:t>[201, 202]</w:t>
      </w:r>
      <w:r w:rsidR="00DF7922" w:rsidRPr="00B17ABA">
        <w:rPr>
          <w:rFonts w:ascii="Times New Roman" w:eastAsia="Arial Unicode MS" w:hAnsi="Times New Roman" w:cs="Times New Roman"/>
          <w:noProof/>
          <w:lang w:val="en-US"/>
        </w:rPr>
        <w:fldChar w:fldCharType="end"/>
      </w:r>
      <w:r w:rsidR="00DF7922" w:rsidRPr="00B17ABA">
        <w:rPr>
          <w:rFonts w:ascii="Times New Roman" w:eastAsia="Arial Unicode MS" w:hAnsi="Times New Roman" w:cs="Times New Roman"/>
          <w:noProof/>
          <w:lang w:val="en-US"/>
        </w:rPr>
        <w:t>.</w:t>
      </w:r>
      <w:r w:rsidR="00DF7922" w:rsidRPr="00B17ABA">
        <w:rPr>
          <w:rFonts w:ascii="Times New Roman" w:eastAsia="Malgun Gothic" w:hAnsi="Times New Roman" w:cs="Times New Roman"/>
          <w:lang w:eastAsia="ko-KR"/>
        </w:rPr>
        <w:t xml:space="preserve"> Each decomposed problem involves a decomposed health state space </w:t>
      </w:r>
      <w:r w:rsidR="00DF7922" w:rsidRPr="00B17ABA">
        <w:rPr>
          <w:rFonts w:ascii="Times New Roman" w:eastAsia="Malgun Gothic" w:hAnsi="Times New Roman" w:cs="Times New Roman"/>
          <w:i/>
          <w:iCs/>
          <w:lang w:eastAsia="ko-KR"/>
        </w:rPr>
        <w:t>HS</w:t>
      </w:r>
      <w:r w:rsidR="00DF7922" w:rsidRPr="00B17ABA">
        <w:rPr>
          <w:rFonts w:ascii="Times New Roman" w:eastAsia="Malgun Gothic" w:hAnsi="Times New Roman" w:cs="Times New Roman"/>
          <w:i/>
          <w:iCs/>
          <w:vertAlign w:val="subscript"/>
          <w:lang w:eastAsia="ko-KR"/>
        </w:rPr>
        <w:t xml:space="preserve">t, </w:t>
      </w:r>
      <w:r w:rsidR="00DF7922" w:rsidRPr="00B17ABA">
        <w:rPr>
          <w:rFonts w:ascii="Times New Roman" w:eastAsia="Malgun Gothic" w:hAnsi="Times New Roman" w:cs="Times New Roman"/>
          <w:lang w:eastAsia="ko-KR"/>
        </w:rPr>
        <w:t xml:space="preserve">which is the same with </w:t>
      </w:r>
      <w:r w:rsidR="00DF7922" w:rsidRPr="00B17ABA">
        <w:rPr>
          <w:rFonts w:ascii="Times New Roman" w:hAnsi="Times New Roman" w:cs="Times New Roman"/>
        </w:rPr>
        <w:t xml:space="preserve">a set of </w:t>
      </w:r>
      <w:r w:rsidR="00DF7922" w:rsidRPr="00B17ABA">
        <w:rPr>
          <w:rFonts w:ascii="Times New Roman" w:hAnsi="Times New Roman" w:cs="Times New Roman"/>
          <w:i/>
          <w:iCs/>
        </w:rPr>
        <w:t>l</w:t>
      </w:r>
      <w:r w:rsidR="00DF7922" w:rsidRPr="00B17ABA">
        <w:rPr>
          <w:rFonts w:ascii="Times New Roman" w:hAnsi="Times New Roman" w:cs="Times New Roman"/>
        </w:rPr>
        <w:t xml:space="preserve"> possible health states </w:t>
      </w:r>
      <w:r w:rsidR="00DF7922" w:rsidRPr="00B17ABA">
        <w:rPr>
          <w:rFonts w:ascii="Times New Roman" w:hAnsi="Times New Roman" w:cs="Times New Roman"/>
          <w:i/>
          <w:iCs/>
        </w:rPr>
        <w:t>H={h</w:t>
      </w:r>
      <w:r w:rsidR="00DF7922" w:rsidRPr="00B17ABA">
        <w:rPr>
          <w:rFonts w:ascii="Times New Roman" w:hAnsi="Times New Roman" w:cs="Times New Roman"/>
          <w:i/>
          <w:iCs/>
          <w:vertAlign w:val="subscript"/>
        </w:rPr>
        <w:t>1</w:t>
      </w:r>
      <w:r w:rsidR="00DF7922" w:rsidRPr="00B17ABA">
        <w:rPr>
          <w:rFonts w:ascii="Times New Roman" w:hAnsi="Times New Roman" w:cs="Times New Roman"/>
          <w:i/>
          <w:iCs/>
        </w:rPr>
        <w:t>,h</w:t>
      </w:r>
      <w:r w:rsidR="00DF7922" w:rsidRPr="00B17ABA">
        <w:rPr>
          <w:rFonts w:ascii="Times New Roman" w:hAnsi="Times New Roman" w:cs="Times New Roman"/>
          <w:i/>
          <w:iCs/>
          <w:vertAlign w:val="subscript"/>
        </w:rPr>
        <w:t>2</w:t>
      </w:r>
      <w:r w:rsidR="00DF7922" w:rsidRPr="00B17ABA">
        <w:rPr>
          <w:rFonts w:ascii="Times New Roman" w:hAnsi="Times New Roman" w:cs="Times New Roman"/>
          <w:i/>
          <w:iCs/>
        </w:rPr>
        <w:t>,…,h</w:t>
      </w:r>
      <w:r w:rsidR="00DF7922" w:rsidRPr="00B17ABA">
        <w:rPr>
          <w:rFonts w:ascii="Times New Roman" w:hAnsi="Times New Roman" w:cs="Times New Roman"/>
          <w:i/>
          <w:iCs/>
          <w:vertAlign w:val="subscript"/>
        </w:rPr>
        <w:t xml:space="preserve">l </w:t>
      </w:r>
      <w:r w:rsidR="00DF7922" w:rsidRPr="00B17ABA">
        <w:rPr>
          <w:rFonts w:ascii="Times New Roman" w:hAnsi="Times New Roman" w:cs="Times New Roman"/>
          <w:i/>
          <w:iCs/>
        </w:rPr>
        <w:t>}</w:t>
      </w:r>
      <w:r w:rsidR="00DF7922" w:rsidRPr="00B17ABA">
        <w:rPr>
          <w:rFonts w:ascii="Times New Roman" w:eastAsia="Malgun Gothic" w:hAnsi="Times New Roman" w:cs="Times New Roman"/>
          <w:lang w:eastAsia="ko-KR"/>
        </w:rPr>
        <w:t xml:space="preserve"> where the Markovian assumption is used, and a decomposed search space </w:t>
      </w:r>
      <w:r w:rsidR="00DF7922" w:rsidRPr="00B17ABA">
        <w:rPr>
          <w:rFonts w:ascii="Times New Roman" w:eastAsia="Malgun Gothic" w:hAnsi="Times New Roman" w:cs="Times New Roman"/>
          <w:i/>
          <w:iCs/>
          <w:lang w:eastAsia="ko-KR"/>
        </w:rPr>
        <w:t>SS</w:t>
      </w:r>
      <w:r w:rsidR="00DF7922" w:rsidRPr="00B17ABA">
        <w:rPr>
          <w:rFonts w:ascii="Times New Roman" w:eastAsia="Malgun Gothic" w:hAnsi="Times New Roman" w:cs="Times New Roman"/>
          <w:i/>
          <w:iCs/>
          <w:vertAlign w:val="subscript"/>
          <w:lang w:eastAsia="ko-KR"/>
        </w:rPr>
        <w:t>t</w:t>
      </w:r>
      <w:r w:rsidR="00DF7922" w:rsidRPr="00B17ABA">
        <w:rPr>
          <w:rFonts w:ascii="Times New Roman" w:eastAsia="Malgun Gothic" w:hAnsi="Times New Roman" w:cs="Times New Roman"/>
          <w:lang w:eastAsia="ko-KR"/>
        </w:rPr>
        <w:t xml:space="preserve">, which is the same with </w:t>
      </w:r>
      <w:r w:rsidR="00DF7922" w:rsidRPr="00B17ABA">
        <w:rPr>
          <w:rFonts w:ascii="Times New Roman" w:hAnsi="Times New Roman" w:cs="Times New Roman"/>
          <w:lang w:eastAsia="ko-KR"/>
        </w:rPr>
        <w:t xml:space="preserve">a set of </w:t>
      </w:r>
      <w:r w:rsidR="00DF7922" w:rsidRPr="00B17ABA">
        <w:rPr>
          <w:rFonts w:ascii="Times New Roman" w:hAnsi="Times New Roman" w:cs="Times New Roman"/>
          <w:i/>
          <w:iCs/>
          <w:lang w:eastAsia="ko-KR"/>
        </w:rPr>
        <w:t>m</w:t>
      </w:r>
      <w:r w:rsidR="00DF7922" w:rsidRPr="00B17ABA">
        <w:rPr>
          <w:rFonts w:ascii="Times New Roman" w:hAnsi="Times New Roman" w:cs="Times New Roman"/>
          <w:lang w:eastAsia="ko-KR"/>
        </w:rPr>
        <w:t xml:space="preserve"> possible drug alternatives </w:t>
      </w:r>
      <w:r w:rsidR="00DF7922" w:rsidRPr="00B17ABA">
        <w:rPr>
          <w:rFonts w:ascii="Times New Roman" w:hAnsi="Times New Roman" w:cs="Times New Roman"/>
          <w:i/>
          <w:iCs/>
        </w:rPr>
        <w:t>A={a</w:t>
      </w:r>
      <w:r w:rsidR="00DF7922" w:rsidRPr="00B17ABA">
        <w:rPr>
          <w:rFonts w:ascii="Times New Roman" w:hAnsi="Times New Roman" w:cs="Times New Roman"/>
          <w:i/>
          <w:iCs/>
          <w:vertAlign w:val="subscript"/>
        </w:rPr>
        <w:t>1</w:t>
      </w:r>
      <w:r w:rsidR="00DF7922" w:rsidRPr="00B17ABA">
        <w:rPr>
          <w:rFonts w:ascii="Times New Roman" w:hAnsi="Times New Roman" w:cs="Times New Roman"/>
          <w:i/>
          <w:iCs/>
        </w:rPr>
        <w:t>,a</w:t>
      </w:r>
      <w:r w:rsidR="00DF7922" w:rsidRPr="00B17ABA">
        <w:rPr>
          <w:rFonts w:ascii="Times New Roman" w:hAnsi="Times New Roman" w:cs="Times New Roman"/>
          <w:i/>
          <w:iCs/>
          <w:vertAlign w:val="subscript"/>
        </w:rPr>
        <w:t>2</w:t>
      </w:r>
      <w:r w:rsidR="00DF7922" w:rsidRPr="00B17ABA">
        <w:rPr>
          <w:rFonts w:ascii="Times New Roman" w:hAnsi="Times New Roman" w:cs="Times New Roman"/>
          <w:i/>
          <w:iCs/>
        </w:rPr>
        <w:t>, …,a</w:t>
      </w:r>
      <w:r w:rsidR="00DF7922" w:rsidRPr="00B17ABA">
        <w:rPr>
          <w:rFonts w:ascii="Times New Roman" w:hAnsi="Times New Roman" w:cs="Times New Roman"/>
          <w:i/>
          <w:iCs/>
          <w:vertAlign w:val="subscript"/>
        </w:rPr>
        <w:t>m</w:t>
      </w:r>
      <w:r w:rsidR="00DF7922" w:rsidRPr="00B17ABA">
        <w:rPr>
          <w:rFonts w:ascii="Times New Roman" w:hAnsi="Times New Roman" w:cs="Times New Roman"/>
          <w:i/>
          <w:iCs/>
        </w:rPr>
        <w:t>}</w:t>
      </w:r>
      <w:r w:rsidR="00DF7922" w:rsidRPr="00B17ABA">
        <w:rPr>
          <w:rFonts w:ascii="Times New Roman" w:eastAsia="Malgun Gothic" w:hAnsi="Times New Roman" w:cs="Times New Roman"/>
          <w:lang w:eastAsia="ko-KR"/>
        </w:rPr>
        <w:t xml:space="preserve"> if there are no constraints in the use of drugs depending on the medical history. </w:t>
      </w:r>
      <w:r w:rsidR="00CF4840" w:rsidRPr="00B17ABA">
        <w:rPr>
          <w:rFonts w:ascii="Times New Roman" w:eastAsia="Malgun Gothic" w:hAnsi="Times New Roman" w:cs="Times New Roman"/>
          <w:lang w:eastAsia="ko-KR"/>
        </w:rPr>
        <w:t xml:space="preserve">Where a semi-Markov assumption is used, the size of </w:t>
      </w:r>
      <w:r w:rsidR="00CF4840" w:rsidRPr="00B17ABA">
        <w:rPr>
          <w:rFonts w:ascii="Times New Roman" w:eastAsia="Malgun Gothic" w:hAnsi="Times New Roman" w:cs="Times New Roman"/>
          <w:i/>
          <w:iCs/>
          <w:lang w:eastAsia="ko-KR"/>
        </w:rPr>
        <w:t>HS</w:t>
      </w:r>
      <w:r w:rsidR="00CF4840" w:rsidRPr="00B17ABA">
        <w:rPr>
          <w:rFonts w:ascii="Times New Roman" w:eastAsia="Malgun Gothic" w:hAnsi="Times New Roman" w:cs="Times New Roman"/>
          <w:i/>
          <w:iCs/>
          <w:vertAlign w:val="subscript"/>
          <w:lang w:eastAsia="ko-KR"/>
        </w:rPr>
        <w:t>t</w:t>
      </w:r>
      <w:r w:rsidR="00CF4840" w:rsidRPr="00B17ABA">
        <w:rPr>
          <w:rFonts w:ascii="Times New Roman" w:eastAsia="Malgun Gothic" w:hAnsi="Times New Roman" w:cs="Times New Roman"/>
          <w:lang w:eastAsia="ko-KR"/>
        </w:rPr>
        <w:t xml:space="preserve"> </w:t>
      </w:r>
      <w:r w:rsidR="00CF4840" w:rsidRPr="00B17ABA">
        <w:rPr>
          <w:rFonts w:ascii="Times New Roman" w:eastAsia="Malgun Gothic" w:hAnsi="Times New Roman" w:cs="Times New Roman"/>
          <w:lang w:eastAsia="ko-KR"/>
        </w:rPr>
        <w:lastRenderedPageBreak/>
        <w:t xml:space="preserve">can be increased, as seen in Equation 3.1, to consider the different transition probabilities according to the disease history. The number of potential drugs, </w:t>
      </w:r>
      <w:r w:rsidR="00CF4840" w:rsidRPr="00B17ABA">
        <w:rPr>
          <w:rFonts w:ascii="Times New Roman" w:eastAsia="Malgun Gothic" w:hAnsi="Times New Roman" w:cs="Times New Roman"/>
          <w:i/>
          <w:iCs/>
          <w:lang w:eastAsia="ko-KR"/>
        </w:rPr>
        <w:t>m,</w:t>
      </w:r>
      <w:r w:rsidR="00CF4840" w:rsidRPr="00B17ABA">
        <w:rPr>
          <w:rFonts w:ascii="Times New Roman" w:eastAsia="Malgun Gothic" w:hAnsi="Times New Roman" w:cs="Times New Roman"/>
          <w:lang w:eastAsia="ko-KR"/>
        </w:rPr>
        <w:t xml:space="preserve"> can be further reduced by reference to the decision-making rules for each health state;</w:t>
      </w:r>
      <w:r w:rsidR="00CF4840" w:rsidRPr="00B17ABA">
        <w:rPr>
          <w:rFonts w:ascii="Times New Roman" w:eastAsia="Malgun Gothic" w:hAnsi="Times New Roman" w:cs="Times New Roman"/>
          <w:i/>
          <w:iCs/>
          <w:lang w:eastAsia="ko-KR"/>
        </w:rPr>
        <w:t xml:space="preserve"> </w:t>
      </w:r>
      <w:r w:rsidR="00CF4840" w:rsidRPr="00B17ABA">
        <w:rPr>
          <w:rFonts w:ascii="Times New Roman" w:eastAsia="Malgun Gothic" w:hAnsi="Times New Roman" w:cs="Times New Roman"/>
          <w:lang w:eastAsia="ko-KR"/>
        </w:rPr>
        <w:t xml:space="preserve">e.g., where the contraindications for a specific health condition are considered, or where a drug cannot be re-used if it has been previously used for treatment.  </w:t>
      </w:r>
    </w:p>
    <w:p w:rsidR="00633054" w:rsidRPr="00B17ABA" w:rsidRDefault="00633054" w:rsidP="00633054">
      <w:pPr>
        <w:jc w:val="both"/>
        <w:rPr>
          <w:rFonts w:ascii="Times New Roman" w:eastAsia="Malgun Gothic" w:hAnsi="Times New Roman" w:cs="Times New Roman"/>
          <w:lang w:eastAsia="ko-KR"/>
        </w:rPr>
      </w:pPr>
    </w:p>
    <w:p w:rsidR="00633054" w:rsidRPr="00B17ABA" w:rsidRDefault="00633054" w:rsidP="00633054">
      <w:pPr>
        <w:rPr>
          <w:rFonts w:ascii="Times New Roman" w:hAnsi="Times New Roman" w:cs="Times New Roman"/>
        </w:rPr>
      </w:pPr>
      <m:oMath>
        <m:r>
          <w:rPr>
            <w:rFonts w:ascii="Cambria Math" w:hAnsi="Cambria Math" w:cs="Times New Roman"/>
          </w:rPr>
          <m:t>Z</m:t>
        </m:r>
        <m:d>
          <m:dPr>
            <m:ctrlPr>
              <w:rPr>
                <w:rFonts w:ascii="Cambria Math" w:hAnsi="Cambria Math" w:cs="Times New Roman"/>
                <w:bCs/>
                <w:i/>
              </w:rPr>
            </m:ctrlPr>
          </m:dPr>
          <m:e>
            <m:r>
              <w:rPr>
                <w:rFonts w:ascii="Cambria Math" w:hAnsi="Cambria Math" w:cs="Times New Roman"/>
              </w:rPr>
              <m:t>DS</m:t>
            </m:r>
          </m:e>
        </m:d>
        <m:r>
          <w:rPr>
            <w:rFonts w:ascii="Cambria Math" w:hAnsi="Cambria Math" w:cs="Times New Roman"/>
          </w:rPr>
          <m:t>=</m:t>
        </m:r>
        <m:d>
          <m:dPr>
            <m:ctrlPr>
              <w:rPr>
                <w:rFonts w:ascii="Cambria Math" w:hAnsi="Cambria Math" w:cs="Times New Roman"/>
                <w:bCs/>
                <w:i/>
              </w:rPr>
            </m:ctrlPr>
          </m:dPr>
          <m:e>
            <m:r>
              <w:rPr>
                <w:rFonts w:ascii="Cambria Math" w:hAnsi="Cambria Math" w:cs="Times New Roman"/>
              </w:rPr>
              <m:t>l*m</m:t>
            </m:r>
          </m:e>
        </m:d>
        <m:r>
          <w:rPr>
            <w:rFonts w:ascii="Cambria Math" w:hAnsi="Cambria Math" w:cs="Times New Roman"/>
          </w:rPr>
          <m:t>*n</m:t>
        </m:r>
      </m:oMath>
      <w:r w:rsidRPr="00B17ABA">
        <w:rPr>
          <w:rFonts w:ascii="Times New Roman" w:hAnsi="Times New Roman" w:cs="Times New Roman"/>
        </w:rPr>
        <w:t>, where the Markovian assumption is used,</w:t>
      </w:r>
    </w:p>
    <w:p w:rsidR="00633054" w:rsidRPr="00B17ABA" w:rsidRDefault="00633054" w:rsidP="00633054">
      <w:pPr>
        <w:rPr>
          <w:rFonts w:ascii="Times New Roman" w:hAnsi="Times New Roman" w:cs="Times New Roman"/>
        </w:rPr>
      </w:pPr>
      <m:oMath>
        <m:r>
          <w:rPr>
            <w:rFonts w:ascii="Cambria Math" w:hAnsi="Cambria Math" w:cs="Times New Roman"/>
          </w:rPr>
          <m:t>Z</m:t>
        </m:r>
        <m:d>
          <m:dPr>
            <m:ctrlPr>
              <w:rPr>
                <w:rFonts w:ascii="Cambria Math" w:hAnsi="Cambria Math" w:cs="Times New Roman"/>
                <w:bCs/>
                <w:i/>
              </w:rPr>
            </m:ctrlPr>
          </m:dPr>
          <m:e>
            <m:r>
              <w:rPr>
                <w:rFonts w:ascii="Cambria Math" w:hAnsi="Cambria Math" w:cs="Times New Roman"/>
              </w:rPr>
              <m:t>DS</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n</m:t>
            </m:r>
          </m:sup>
          <m:e>
            <m:d>
              <m:dPr>
                <m:ctrlPr>
                  <w:rPr>
                    <w:rFonts w:ascii="Cambria Math" w:hAnsi="Cambria Math" w:cs="Times New Roman"/>
                    <w:bCs/>
                    <w:i/>
                  </w:rPr>
                </m:ctrlPr>
              </m:dPr>
              <m:e>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1</m:t>
                    </m:r>
                  </m:sup>
                </m:sSup>
                <m:r>
                  <w:rPr>
                    <w:rFonts w:ascii="Cambria Math" w:hAnsi="Cambria Math" w:cs="Times New Roman"/>
                  </w:rPr>
                  <m:t>*m</m:t>
                </m:r>
              </m:e>
            </m:d>
          </m:e>
        </m:nary>
      </m:oMath>
      <w:r w:rsidRPr="00B17ABA">
        <w:rPr>
          <w:rFonts w:ascii="Times New Roman" w:hAnsi="Times New Roman" w:cs="Times New Roman"/>
        </w:rPr>
        <w:t>, where a semi-Markovian assumption is used.</w:t>
      </w:r>
    </w:p>
    <w:p w:rsidR="00633054" w:rsidRPr="00B17ABA" w:rsidRDefault="00633054" w:rsidP="00633054">
      <w:pPr>
        <w:rPr>
          <w:rFonts w:ascii="Times New Roman" w:hAnsi="Times New Roman" w:cs="Times New Roman"/>
        </w:rPr>
      </w:pPr>
      <w:r w:rsidRPr="00B17ABA">
        <w:t xml:space="preserve">where </w:t>
      </w:r>
      <w:r w:rsidRPr="00B17ABA">
        <w:rPr>
          <w:i/>
        </w:rPr>
        <w:t>l</w:t>
      </w:r>
      <w:r w:rsidRPr="00B17ABA">
        <w:t xml:space="preserve"> is the number of potential health states;</w:t>
      </w:r>
      <w:r w:rsidRPr="00B17ABA">
        <w:rPr>
          <w:i/>
        </w:rPr>
        <w:t xml:space="preserve"> m</w:t>
      </w:r>
      <w:r w:rsidRPr="00B17ABA">
        <w:t xml:space="preserve"> is the number of potential drugs; and </w:t>
      </w:r>
      <w:r w:rsidRPr="00B17ABA">
        <w:rPr>
          <w:i/>
        </w:rPr>
        <w:t>n</w:t>
      </w:r>
      <w:r w:rsidRPr="00B17ABA">
        <w:t xml:space="preserve"> is the time periods.</w:t>
      </w:r>
    </w:p>
    <w:p w:rsidR="00633054" w:rsidRPr="00B17ABA" w:rsidRDefault="00633054" w:rsidP="007A585B">
      <w:pPr>
        <w:spacing w:after="0"/>
        <w:jc w:val="center"/>
        <w:rPr>
          <w:rFonts w:ascii="Times New Roman" w:hAnsi="Times New Roman" w:cs="Times New Roman"/>
          <w:bCs/>
        </w:rPr>
      </w:pPr>
      <w:r w:rsidRPr="00B17ABA">
        <w:rPr>
          <w:rFonts w:ascii="Times New Roman" w:hAnsi="Times New Roman" w:cs="Times New Roman"/>
          <w:bCs/>
        </w:rPr>
        <w:tab/>
      </w:r>
      <w:r w:rsidRPr="00B17ABA">
        <w:rPr>
          <w:rFonts w:ascii="Times New Roman" w:hAnsi="Times New Roman" w:cs="Times New Roman"/>
          <w:bCs/>
        </w:rPr>
        <w:tab/>
      </w:r>
      <w:r w:rsidRPr="00B17ABA">
        <w:rPr>
          <w:rFonts w:ascii="Times New Roman" w:hAnsi="Times New Roman" w:cs="Times New Roman"/>
          <w:bCs/>
        </w:rPr>
        <w:tab/>
      </w:r>
      <w:r w:rsidRPr="00B17ABA">
        <w:rPr>
          <w:rFonts w:ascii="Times New Roman" w:hAnsi="Times New Roman" w:cs="Times New Roman"/>
          <w:bCs/>
        </w:rPr>
        <w:tab/>
      </w:r>
      <w:r w:rsidRPr="00B17ABA">
        <w:rPr>
          <w:rFonts w:ascii="Times New Roman" w:hAnsi="Times New Roman" w:cs="Times New Roman"/>
          <w:bCs/>
        </w:rPr>
        <w:tab/>
      </w:r>
      <w:r w:rsidRPr="00B17ABA">
        <w:rPr>
          <w:rFonts w:ascii="Times New Roman" w:hAnsi="Times New Roman" w:cs="Times New Roman"/>
          <w:bCs/>
        </w:rPr>
        <w:tab/>
      </w:r>
      <w:r w:rsidRPr="00B17ABA">
        <w:rPr>
          <w:rFonts w:ascii="Times New Roman" w:hAnsi="Times New Roman" w:cs="Times New Roman"/>
          <w:bCs/>
        </w:rPr>
        <w:tab/>
      </w:r>
      <w:r w:rsidRPr="00B17ABA">
        <w:rPr>
          <w:rFonts w:ascii="Times New Roman" w:hAnsi="Times New Roman" w:cs="Times New Roman"/>
          <w:bCs/>
        </w:rPr>
        <w:tab/>
      </w:r>
      <w:r w:rsidRPr="00B17ABA">
        <w:rPr>
          <w:rFonts w:cstheme="majorBidi"/>
        </w:rPr>
        <w:t>Equation 3.1.</w:t>
      </w:r>
    </w:p>
    <w:p w:rsidR="00633054" w:rsidRPr="00B17ABA" w:rsidRDefault="00633054" w:rsidP="00633054">
      <w:pPr>
        <w:jc w:val="both"/>
        <w:rPr>
          <w:rFonts w:ascii="Times New Roman" w:eastAsia="Malgun Gothic" w:hAnsi="Times New Roman" w:cs="Times New Roman"/>
          <w:lang w:eastAsia="ko-KR"/>
        </w:rPr>
      </w:pPr>
    </w:p>
    <w:p w:rsidR="00633054" w:rsidRPr="00B17ABA" w:rsidRDefault="00633054" w:rsidP="007A585B">
      <w:pPr>
        <w:jc w:val="both"/>
      </w:pPr>
      <w:r w:rsidRPr="00B17ABA">
        <w:rPr>
          <w:lang w:eastAsia="ko-KR"/>
        </w:rPr>
        <w:t xml:space="preserve">The use of the decomposition method is useful </w:t>
      </w:r>
      <w:r w:rsidRPr="00B17ABA">
        <w:t xml:space="preserve">to speed-up </w:t>
      </w:r>
      <w:r w:rsidRPr="00B17ABA">
        <w:rPr>
          <w:rFonts w:eastAsia="Batang"/>
          <w:lang w:eastAsia="ko-KR"/>
        </w:rPr>
        <w:t xml:space="preserve">the searching process because </w:t>
      </w:r>
      <w:r w:rsidRPr="00B17ABA">
        <w:rPr>
          <w:lang w:eastAsia="ko-KR"/>
        </w:rPr>
        <w:t xml:space="preserve">the size of the decision space can be significantly reduced </w:t>
      </w:r>
      <w:r w:rsidRPr="00B17ABA">
        <w:rPr>
          <w:rFonts w:cstheme="majorBidi"/>
          <w:lang w:eastAsia="ko-KR"/>
        </w:rPr>
        <w:t>compared to the decision space defined in Equation 2.</w:t>
      </w:r>
      <w:r w:rsidRPr="00B17ABA">
        <w:rPr>
          <w:rFonts w:cstheme="majorBidi"/>
        </w:rPr>
        <w:t>6. However</w:t>
      </w:r>
      <w:r w:rsidR="004C1768" w:rsidRPr="00B17ABA">
        <w:rPr>
          <w:rFonts w:cstheme="majorBidi"/>
        </w:rPr>
        <w:t>,</w:t>
      </w:r>
      <w:r w:rsidRPr="00B17ABA">
        <w:rPr>
          <w:rFonts w:cstheme="majorBidi"/>
        </w:rPr>
        <w:t xml:space="preserve"> </w:t>
      </w:r>
      <w:r w:rsidRPr="00B17ABA">
        <w:t xml:space="preserve">additional computational complexity occurs to combine those decomposed states and solutions. </w:t>
      </w:r>
    </w:p>
    <w:p w:rsidR="00633054" w:rsidRPr="00B17ABA" w:rsidRDefault="00633054" w:rsidP="00EC519D">
      <w:pPr>
        <w:jc w:val="both"/>
      </w:pPr>
      <w:r w:rsidRPr="00B17ABA">
        <w:rPr>
          <w:rFonts w:cs="Times New Roman"/>
          <w:lang w:eastAsia="ko-KR"/>
        </w:rPr>
        <w:t>Where the decision space is decomposed, t</w:t>
      </w:r>
      <w:r w:rsidRPr="00B17ABA">
        <w:t xml:space="preserve">he problem solving procedure can work either forward or backward. </w:t>
      </w:r>
      <w:r w:rsidRPr="00B17ABA">
        <w:rPr>
          <w:rFonts w:cs="Times New Roman"/>
          <w:lang w:eastAsia="ko-KR"/>
        </w:rPr>
        <w:t>Where the algorithm works forward, t</w:t>
      </w:r>
      <w:r w:rsidRPr="00B17ABA">
        <w:rPr>
          <w:rFonts w:cs="Times New Roman"/>
        </w:rPr>
        <w:t>he optimal solution</w:t>
      </w:r>
      <w:r w:rsidR="00086B8C" w:rsidRPr="00B17ABA">
        <w:rPr>
          <w:rFonts w:cs="Times New Roman"/>
        </w:rPr>
        <w:t xml:space="preserve"> </w:t>
      </w:r>
      <m:oMath>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s,t</m:t>
            </m:r>
          </m:sub>
          <m:sup>
            <m:r>
              <w:rPr>
                <w:rFonts w:ascii="Cambria Math" w:hAnsi="Cambria Math" w:cs="Times New Roman"/>
              </w:rPr>
              <m:t>*</m:t>
            </m:r>
          </m:sup>
        </m:sSubSup>
      </m:oMath>
      <w:r w:rsidRPr="00B17ABA">
        <w:rPr>
          <w:rFonts w:cs="Times New Roman"/>
        </w:rPr>
        <w:t xml:space="preserve"> for </w:t>
      </w:r>
      <w:r w:rsidR="007F111A" w:rsidRPr="00B17ABA">
        <w:rPr>
          <w:rFonts w:cs="Times New Roman"/>
          <w:i/>
          <w:iCs/>
        </w:rPr>
        <w:t>s</w:t>
      </w:r>
      <w:r w:rsidR="007F111A" w:rsidRPr="00B17ABA">
        <w:rPr>
          <w:rFonts w:cs="Times New Roman"/>
        </w:rPr>
        <w:t xml:space="preserve"> at </w:t>
      </w:r>
      <w:r w:rsidR="007F111A" w:rsidRPr="00B17ABA">
        <w:rPr>
          <w:rFonts w:cs="Times New Roman"/>
          <w:i/>
          <w:iCs/>
        </w:rPr>
        <w:t>t</w:t>
      </w:r>
      <w:r w:rsidR="007F111A" w:rsidRPr="00B17ABA">
        <w:rPr>
          <w:rFonts w:cs="Times New Roman"/>
        </w:rPr>
        <w:t xml:space="preserve"> </w:t>
      </w:r>
      <w:r w:rsidRPr="00B17ABA">
        <w:rPr>
          <w:rFonts w:cs="Times New Roman"/>
        </w:rPr>
        <w:t xml:space="preserve">maximises the expected rewards </w:t>
      </w:r>
      <w:r w:rsidRPr="00B17ABA">
        <w:rPr>
          <w:rFonts w:cs="Times New Roman"/>
          <w:i/>
          <w:iCs/>
        </w:rPr>
        <w:t>r</w:t>
      </w:r>
      <w:r w:rsidRPr="00B17ABA">
        <w:rPr>
          <w:rFonts w:cs="Times New Roman"/>
        </w:rPr>
        <w:t xml:space="preserve"> from one-step transition or multiple transitions depending on the value function works (see Equation 3.2). </w:t>
      </w:r>
      <w:r w:rsidRPr="00B17ABA">
        <w:rPr>
          <w:rFonts w:ascii="Times New Roman" w:eastAsia="Malgun Gothic" w:hAnsi="Times New Roman" w:cs="Times New Roman"/>
        </w:rPr>
        <w:t xml:space="preserve">This approach is expected to facilitate considering the impact of medical history on the total net benefit and the </w:t>
      </w:r>
      <w:r w:rsidRPr="00B17ABA">
        <w:rPr>
          <w:rFonts w:hint="eastAsia"/>
          <w:lang w:eastAsia="ko-KR"/>
        </w:rPr>
        <w:t>contraindicat</w:t>
      </w:r>
      <w:r w:rsidRPr="00B17ABA">
        <w:rPr>
          <w:rFonts w:eastAsia="Malgun Gothic" w:hint="eastAsia"/>
          <w:lang w:eastAsia="ko-KR"/>
        </w:rPr>
        <w:t>ions</w:t>
      </w:r>
      <w:r w:rsidRPr="00B17ABA">
        <w:rPr>
          <w:rFonts w:hint="eastAsia"/>
          <w:lang w:eastAsia="ko-KR"/>
        </w:rPr>
        <w:t xml:space="preserve"> for a specific health c</w:t>
      </w:r>
      <w:r w:rsidRPr="00B17ABA">
        <w:rPr>
          <w:lang w:eastAsia="ko-KR"/>
        </w:rPr>
        <w:t>ondition</w:t>
      </w:r>
      <w:r w:rsidRPr="00B17ABA">
        <w:rPr>
          <w:rFonts w:ascii="Times New Roman" w:eastAsia="Malgun Gothic" w:hAnsi="Times New Roman" w:cs="Times New Roman"/>
        </w:rPr>
        <w:t>. However, i</w:t>
      </w:r>
      <w:r w:rsidRPr="00B17ABA">
        <w:t xml:space="preserve">n many situations of decision-making, </w:t>
      </w:r>
      <w:r w:rsidRPr="00B17ABA">
        <w:rPr>
          <w:rFonts w:eastAsia="Malgun Gothic"/>
          <w:lang w:eastAsia="ko-KR"/>
        </w:rPr>
        <w:t xml:space="preserve">short-sighted approaches, which take the optimal actions at each separate step </w:t>
      </w:r>
      <w:r w:rsidRPr="00B17ABA">
        <w:t xml:space="preserve">based on the largest immediate reward, may not be good enough in the long-term because the action selected at present affects the subsequent events of the problem. </w:t>
      </w:r>
    </w:p>
    <w:p w:rsidR="00113DF2" w:rsidRPr="00B17ABA" w:rsidRDefault="00113DF2" w:rsidP="00EC519D">
      <w:pPr>
        <w:jc w:val="both"/>
        <w:rPr>
          <w:rFonts w:ascii="Times New Roman" w:eastAsia="Malgun Gothic" w:hAnsi="Times New Roman" w:cs="Times New Roman"/>
          <w:bCs/>
        </w:rPr>
      </w:pPr>
    </w:p>
    <w:p w:rsidR="00633054" w:rsidRPr="00B17ABA" w:rsidRDefault="00113DF2" w:rsidP="00113DF2">
      <w:pPr>
        <w:jc w:val="both"/>
        <w:rPr>
          <w:rFonts w:ascii="Times New Roman" w:hAnsi="Times New Roman" w:cs="Times New Roman"/>
          <w:lang w:eastAsia="ko-KR"/>
        </w:rPr>
      </w:pPr>
      <m:oMath>
        <m:r>
          <w:rPr>
            <w:rFonts w:ascii="Cambria Math" w:hAnsi="Cambria Math" w:cs="Times New Roman"/>
            <w:lang w:eastAsia="ko-KR"/>
          </w:rPr>
          <m:t>f</m:t>
        </m:r>
        <m:d>
          <m:dPr>
            <m:ctrlPr>
              <w:rPr>
                <w:rFonts w:ascii="Cambria Math" w:hAnsi="Cambria Math" w:cs="Times New Roman"/>
                <w:i/>
                <w:lang w:eastAsia="ko-KR"/>
              </w:rPr>
            </m:ctrlPr>
          </m:dPr>
          <m:e>
            <m:sSubSup>
              <m:sSubSupPr>
                <m:ctrlPr>
                  <w:rPr>
                    <w:rFonts w:ascii="Cambria Math" w:hAnsi="Cambria Math" w:cs="Times New Roman"/>
                    <w:i/>
                    <w:lang w:eastAsia="ko-KR"/>
                  </w:rPr>
                </m:ctrlPr>
              </m:sSubSupPr>
              <m:e>
                <m:r>
                  <w:rPr>
                    <w:rFonts w:ascii="Cambria Math" w:hAnsi="Cambria Math" w:cs="Times New Roman"/>
                    <w:lang w:eastAsia="ko-KR"/>
                  </w:rPr>
                  <m:t>π</m:t>
                </m:r>
              </m:e>
              <m:sub>
                <m:r>
                  <w:rPr>
                    <w:rFonts w:ascii="Cambria Math" w:hAnsi="Cambria Math" w:cs="Times New Roman"/>
                    <w:lang w:eastAsia="ko-KR"/>
                  </w:rPr>
                  <m:t>s,t</m:t>
                </m:r>
              </m:sub>
              <m:sup>
                <m:r>
                  <w:rPr>
                    <w:rFonts w:ascii="Cambria Math" w:hAnsi="Cambria Math" w:cs="Times New Roman"/>
                    <w:lang w:eastAsia="ko-KR"/>
                  </w:rPr>
                  <m:t>*</m:t>
                </m:r>
              </m:sup>
            </m:sSubSup>
          </m:e>
        </m:d>
        <m:r>
          <w:rPr>
            <w:rFonts w:ascii="Cambria Math" w:hAnsi="Cambria Math" w:cs="Times New Roman"/>
            <w:lang w:eastAsia="ko-KR"/>
          </w:rPr>
          <m:t>=</m:t>
        </m:r>
        <m:func>
          <m:funcPr>
            <m:ctrlPr>
              <w:rPr>
                <w:rFonts w:ascii="Cambria Math" w:hAnsi="Cambria Math" w:cs="Times New Roman"/>
                <w:i/>
                <w:lang w:eastAsia="ko-KR"/>
              </w:rPr>
            </m:ctrlPr>
          </m:funcPr>
          <m:fName>
            <m:limLow>
              <m:limLowPr>
                <m:ctrlPr>
                  <w:rPr>
                    <w:rFonts w:ascii="Cambria Math" w:hAnsi="Cambria Math" w:cs="Times New Roman"/>
                    <w:i/>
                    <w:lang w:eastAsia="ko-KR"/>
                  </w:rPr>
                </m:ctrlPr>
              </m:limLowPr>
              <m:e>
                <m:r>
                  <m:rPr>
                    <m:sty m:val="p"/>
                  </m:rPr>
                  <w:rPr>
                    <w:rFonts w:ascii="Cambria Math" w:hAnsi="Cambria Math" w:cs="Times New Roman"/>
                    <w:lang w:eastAsia="ko-KR"/>
                  </w:rPr>
                  <m:t>max</m:t>
                </m:r>
              </m:e>
              <m:lim>
                <m:r>
                  <w:rPr>
                    <w:rFonts w:ascii="Cambria Math" w:hAnsi="Cambria Math" w:cs="Times New Roman"/>
                    <w:lang w:eastAsia="ko-KR"/>
                  </w:rPr>
                  <m:t>a∈A</m:t>
                </m:r>
              </m:lim>
            </m:limLow>
          </m:fName>
          <m:e>
            <m:r>
              <w:rPr>
                <w:rFonts w:ascii="Cambria Math" w:hAnsi="Cambria Math" w:cs="Times New Roman"/>
                <w:lang w:eastAsia="ko-KR"/>
              </w:rPr>
              <m:t>{r</m:t>
            </m:r>
            <m:d>
              <m:dPr>
                <m:ctrlPr>
                  <w:rPr>
                    <w:rFonts w:ascii="Cambria Math" w:hAnsi="Cambria Math" w:cs="Times New Roman"/>
                    <w:i/>
                    <w:lang w:eastAsia="ko-KR"/>
                  </w:rPr>
                </m:ctrlPr>
              </m:dPr>
              <m:e>
                <m:sSub>
                  <m:sSubPr>
                    <m:ctrlPr>
                      <w:rPr>
                        <w:rFonts w:ascii="Cambria Math" w:hAnsi="Cambria Math" w:cs="Times New Roman"/>
                        <w:i/>
                        <w:lang w:eastAsia="ko-KR"/>
                      </w:rPr>
                    </m:ctrlPr>
                  </m:sSubPr>
                  <m:e>
                    <m:r>
                      <w:rPr>
                        <w:rFonts w:ascii="Cambria Math" w:hAnsi="Cambria Math" w:cs="Times New Roman"/>
                        <w:lang w:eastAsia="ko-KR"/>
                      </w:rPr>
                      <m:t>s</m:t>
                    </m:r>
                  </m:e>
                  <m:sub>
                    <m:r>
                      <w:rPr>
                        <w:rFonts w:ascii="Cambria Math" w:hAnsi="Cambria Math" w:cs="Times New Roman"/>
                        <w:lang w:eastAsia="ko-KR"/>
                      </w:rPr>
                      <m:t>t</m:t>
                    </m:r>
                  </m:sub>
                </m:sSub>
                <m:r>
                  <w:rPr>
                    <w:rFonts w:ascii="Cambria Math" w:hAnsi="Cambria Math" w:cs="Times New Roman"/>
                    <w:lang w:eastAsia="ko-KR"/>
                  </w:rPr>
                  <m:t>,</m:t>
                </m:r>
                <m:sSub>
                  <m:sSubPr>
                    <m:ctrlPr>
                      <w:rPr>
                        <w:rFonts w:ascii="Cambria Math" w:hAnsi="Cambria Math" w:cs="Times New Roman"/>
                        <w:i/>
                        <w:lang w:eastAsia="ko-KR"/>
                      </w:rPr>
                    </m:ctrlPr>
                  </m:sSubPr>
                  <m:e>
                    <m:r>
                      <w:rPr>
                        <w:rFonts w:ascii="Cambria Math" w:hAnsi="Cambria Math" w:cs="Times New Roman"/>
                        <w:lang w:eastAsia="ko-KR"/>
                      </w:rPr>
                      <m:t>a</m:t>
                    </m:r>
                  </m:e>
                  <m:sub>
                    <m:r>
                      <w:rPr>
                        <w:rFonts w:ascii="Cambria Math" w:hAnsi="Cambria Math" w:cs="Times New Roman"/>
                        <w:lang w:eastAsia="ko-KR"/>
                      </w:rPr>
                      <m:t>t</m:t>
                    </m:r>
                  </m:sub>
                </m:sSub>
              </m:e>
            </m:d>
            <m:r>
              <w:rPr>
                <w:rFonts w:ascii="Cambria Math" w:hAnsi="Cambria Math" w:cs="Times New Roman"/>
                <w:lang w:eastAsia="ko-KR"/>
              </w:rPr>
              <m:t>}</m:t>
            </m:r>
          </m:e>
        </m:func>
      </m:oMath>
      <w:r w:rsidRPr="00B17ABA">
        <w:rPr>
          <w:rFonts w:ascii="Times New Roman" w:hAnsi="Times New Roman" w:cs="Times New Roman"/>
          <w:lang w:eastAsia="ko-KR"/>
        </w:rPr>
        <w:t xml:space="preserve"> </w:t>
      </w:r>
      <w:r w:rsidRPr="00B17ABA">
        <w:rPr>
          <w:rFonts w:ascii="Times New Roman" w:hAnsi="Times New Roman" w:cs="Times New Roman"/>
          <w:lang w:eastAsia="ko-KR"/>
        </w:rPr>
        <w:tab/>
      </w:r>
      <w:r w:rsidRPr="00B17ABA">
        <w:rPr>
          <w:rFonts w:ascii="Times New Roman" w:hAnsi="Times New Roman" w:cs="Times New Roman"/>
          <w:lang w:eastAsia="ko-KR"/>
        </w:rPr>
        <w:tab/>
      </w:r>
      <w:r w:rsidRPr="00B17ABA">
        <w:rPr>
          <w:rFonts w:ascii="Times New Roman" w:hAnsi="Times New Roman" w:cs="Times New Roman"/>
          <w:lang w:eastAsia="ko-KR"/>
        </w:rPr>
        <w:tab/>
      </w:r>
      <w:r w:rsidRPr="00B17ABA">
        <w:rPr>
          <w:rFonts w:ascii="Times New Roman" w:hAnsi="Times New Roman" w:cs="Times New Roman"/>
          <w:lang w:eastAsia="ko-KR"/>
        </w:rPr>
        <w:tab/>
      </w:r>
      <w:r w:rsidRPr="00B17ABA">
        <w:rPr>
          <w:rFonts w:ascii="Times New Roman" w:hAnsi="Times New Roman" w:cs="Times New Roman"/>
          <w:lang w:eastAsia="ko-KR"/>
        </w:rPr>
        <w:tab/>
      </w:r>
      <w:r w:rsidR="00633054" w:rsidRPr="00B17ABA">
        <w:rPr>
          <w:rFonts w:cstheme="majorBidi"/>
          <w:iCs/>
        </w:rPr>
        <w:t>Equation 3.2.</w:t>
      </w:r>
    </w:p>
    <w:p w:rsidR="007A585B" w:rsidRPr="00B17ABA" w:rsidRDefault="007A585B" w:rsidP="00633054">
      <w:pPr>
        <w:overflowPunct w:val="0"/>
        <w:autoSpaceDE w:val="0"/>
        <w:autoSpaceDN w:val="0"/>
        <w:adjustRightInd w:val="0"/>
        <w:ind w:left="709" w:firstLine="0"/>
        <w:jc w:val="center"/>
        <w:textAlignment w:val="baseline"/>
        <w:rPr>
          <w:rFonts w:cstheme="majorBidi"/>
          <w:b/>
          <w:bCs/>
        </w:rPr>
      </w:pPr>
    </w:p>
    <w:p w:rsidR="00633054" w:rsidRPr="00B17ABA" w:rsidRDefault="00633054">
      <w:pPr>
        <w:jc w:val="both"/>
        <w:rPr>
          <w:rFonts w:ascii="Times New Roman" w:eastAsia="Malgun Gothic" w:hAnsi="Times New Roman" w:cs="Times New Roman"/>
          <w:lang w:eastAsia="ko-KR"/>
        </w:rPr>
      </w:pPr>
      <w:r w:rsidRPr="00B17ABA">
        <w:rPr>
          <w:rFonts w:ascii="Times New Roman" w:eastAsia="Malgun Gothic" w:hAnsi="Times New Roman" w:cs="Times New Roman"/>
          <w:bCs/>
        </w:rPr>
        <w:t xml:space="preserve">In contrast, a backward approach tries to </w:t>
      </w:r>
      <w:r w:rsidRPr="00B17ABA">
        <w:rPr>
          <w:rFonts w:ascii="Times New Roman" w:hAnsi="Times New Roman" w:cs="Times New Roman"/>
        </w:rPr>
        <w:t xml:space="preserve">find the global optimum by balancing </w:t>
      </w:r>
      <w:r w:rsidRPr="00B17ABA">
        <w:rPr>
          <w:rFonts w:ascii="Times New Roman" w:eastAsia="Malgun Gothic" w:hAnsi="Times New Roman" w:cs="Times New Roman"/>
          <w:lang w:eastAsia="ko-KR"/>
        </w:rPr>
        <w:t xml:space="preserve">the immediate reward and the future reward. </w:t>
      </w:r>
      <w:r w:rsidRPr="00B17ABA">
        <w:rPr>
          <w:rFonts w:ascii="Times New Roman" w:hAnsi="Times New Roman" w:cs="Times New Roman"/>
        </w:rPr>
        <w:t xml:space="preserve">As they work backward, the estimates of the value </w:t>
      </w:r>
      <w:r w:rsidRPr="00B17ABA">
        <w:rPr>
          <w:rFonts w:ascii="Times New Roman" w:hAnsi="Times New Roman" w:cs="Times New Roman"/>
        </w:rPr>
        <w:lastRenderedPageBreak/>
        <w:t xml:space="preserve">function at </w:t>
      </w:r>
      <w:r w:rsidRPr="00B17ABA">
        <w:rPr>
          <w:rFonts w:ascii="Times New Roman" w:hAnsi="Times New Roman" w:cs="Times New Roman"/>
          <w:i/>
        </w:rPr>
        <w:t>i</w:t>
      </w:r>
      <w:r w:rsidRPr="00B17ABA">
        <w:rPr>
          <w:rFonts w:ascii="Times New Roman" w:hAnsi="Times New Roman" w:cs="Times New Roman"/>
        </w:rPr>
        <w:t xml:space="preserve"> are conditional on using the optimal drug at </w:t>
      </w:r>
      <w:r w:rsidRPr="00B17ABA">
        <w:rPr>
          <w:rFonts w:ascii="Times New Roman" w:hAnsi="Times New Roman" w:cs="Times New Roman"/>
          <w:i/>
        </w:rPr>
        <w:t xml:space="preserve">i-1 </w:t>
      </w:r>
      <w:r w:rsidRPr="00B17ABA">
        <w:rPr>
          <w:rFonts w:ascii="Times New Roman" w:hAnsi="Times New Roman" w:cs="Times New Roman"/>
          <w:iCs/>
        </w:rPr>
        <w:t>(</w:t>
      </w:r>
      <w:r w:rsidRPr="00B17ABA">
        <w:t>see more discussion in section 3.</w:t>
      </w:r>
      <w:r w:rsidR="00DC0040" w:rsidRPr="00B17ABA">
        <w:t>5</w:t>
      </w:r>
      <w:r w:rsidRPr="00B17ABA">
        <w:t>.2)</w:t>
      </w:r>
      <w:r w:rsidRPr="00B17ABA">
        <w:rPr>
          <w:rFonts w:ascii="Times New Roman" w:hAnsi="Times New Roman" w:cs="Times New Roman"/>
        </w:rPr>
        <w:t xml:space="preserve">. </w:t>
      </w:r>
      <w:r w:rsidRPr="00B17ABA">
        <w:rPr>
          <w:rFonts w:ascii="Times New Roman" w:eastAsia="Malgun Gothic" w:hAnsi="Times New Roman" w:cs="Times New Roman"/>
          <w:lang w:eastAsia="ko-KR"/>
        </w:rPr>
        <w:t>H</w:t>
      </w:r>
      <w:r w:rsidRPr="00B17ABA">
        <w:rPr>
          <w:rFonts w:ascii="Times New Roman" w:hAnsi="Times New Roman" w:cs="Times New Roman"/>
        </w:rPr>
        <w:t xml:space="preserve">owever, there is a concern about </w:t>
      </w:r>
      <w:r w:rsidRPr="00B17ABA">
        <w:rPr>
          <w:rFonts w:ascii="Times New Roman" w:eastAsia="Malgun Gothic" w:hAnsi="Times New Roman" w:cs="Times New Roman"/>
        </w:rPr>
        <w:t xml:space="preserve">how to implement the backward approach in economic evaluation modelling framework, whose cost and effectiveness are dependent on the patient’s medical history.  </w:t>
      </w:r>
    </w:p>
    <w:p w:rsidR="0022143A" w:rsidRPr="00B17ABA" w:rsidRDefault="00633054" w:rsidP="00B17ABA">
      <w:pPr>
        <w:jc w:val="both"/>
        <w:rPr>
          <w:rFonts w:cstheme="majorBidi"/>
          <w:lang w:eastAsia="ko-KR"/>
        </w:rPr>
      </w:pPr>
      <w:r w:rsidRPr="00B17ABA">
        <w:t xml:space="preserve">In the following </w:t>
      </w:r>
      <w:r w:rsidR="00340692" w:rsidRPr="00B17ABA">
        <w:t>section</w:t>
      </w:r>
      <w:r w:rsidRPr="00B17ABA">
        <w:t xml:space="preserve">s, the theoretical background and practical application of the three key methods is discussed in detail. The application of the three key methods to the simple hypothetical SDDP provides the further discussion about the feasibility and applicability of each method to a real SDDP.  </w:t>
      </w:r>
    </w:p>
    <w:p w:rsidR="00A2660C" w:rsidRPr="00B17ABA" w:rsidRDefault="00072A66" w:rsidP="009923E9">
      <w:pPr>
        <w:pStyle w:val="Heading2"/>
      </w:pPr>
      <w:bookmarkStart w:id="73" w:name="_Toc426018033"/>
      <w:r w:rsidRPr="00B17ABA">
        <w:t>Simulated annealing</w:t>
      </w:r>
      <w:bookmarkEnd w:id="73"/>
    </w:p>
    <w:p w:rsidR="00A2660C" w:rsidRPr="00B17ABA" w:rsidRDefault="00072A66" w:rsidP="00620560">
      <w:pPr>
        <w:jc w:val="both"/>
      </w:pPr>
      <w:r w:rsidRPr="00B17ABA">
        <w:t>SA</w:t>
      </w:r>
      <w:r w:rsidR="00A2660C" w:rsidRPr="00B17ABA">
        <w:t xml:space="preserve"> </w:t>
      </w:r>
      <w:r w:rsidR="004910A5" w:rsidRPr="00B17ABA">
        <w:t xml:space="preserve">was motivated </w:t>
      </w:r>
      <w:r w:rsidR="00040C3E" w:rsidRPr="00B17ABA">
        <w:t xml:space="preserve">by </w:t>
      </w:r>
      <w:r w:rsidR="004910A5" w:rsidRPr="00B17ABA">
        <w:t xml:space="preserve">the </w:t>
      </w:r>
      <w:r w:rsidR="00040C3E" w:rsidRPr="00B17ABA">
        <w:t xml:space="preserve">traditional </w:t>
      </w:r>
      <w:r w:rsidR="004910A5" w:rsidRPr="00B17ABA">
        <w:t xml:space="preserve">annealing process </w:t>
      </w:r>
      <w:r w:rsidR="00040C3E" w:rsidRPr="00B17ABA">
        <w:t>of</w:t>
      </w:r>
      <w:r w:rsidR="004910A5" w:rsidRPr="00B17ABA">
        <w:t xml:space="preserve"> metals</w:t>
      </w:r>
      <w:r w:rsidR="00F64882" w:rsidRPr="00B17ABA">
        <w:fldChar w:fldCharType="begin"/>
      </w:r>
      <w:r w:rsidR="00EE2B4F" w:rsidRPr="00B17ABA">
        <w:instrText xml:space="preserve"> ADDIN EN.CITE &lt;EndNote&gt;&lt;Cite&gt;&lt;Author&gt;Metropolis&lt;/Author&gt;&lt;Year&gt;1953&lt;/Year&gt;&lt;RecNum&gt;284&lt;/RecNum&gt;&lt;DisplayText&gt;&lt;style face="superscript"&gt;[203]&lt;/style&gt;&lt;/DisplayText&gt;&lt;record&gt;&lt;rec-number&gt;284&lt;/rec-number&gt;&lt;foreign-keys&gt;&lt;key app="EN" db-id="z2a0dvwpazf220et2vh50z295rxpzfevwft2"&gt;284&lt;/key&gt;&lt;/foreign-keys&gt;&lt;ref-type name="Journal Article"&gt;17&lt;/ref-type&gt;&lt;contributors&gt;&lt;authors&gt;&lt;author&gt;Metropolis, N.&lt;/author&gt;&lt;author&gt;Rosenbluth, A. W.&lt;/author&gt;&lt;author&gt;Rosenbluth, M. N.&lt;/author&gt;&lt;author&gt;Teller, A. H.&lt;/author&gt;&lt;author&gt;Teller, E.&lt;/author&gt;&lt;/authors&gt;&lt;/contributors&gt;&lt;titles&gt;&lt;title&gt;Equation of state calculations by fast computing machin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087-1092&lt;/pages&gt;&lt;volume&gt;21&lt;/volume&gt;&lt;number&gt;6&lt;/number&gt;&lt;dates&gt;&lt;year&gt;1953&lt;/year&gt;&lt;/dates&gt;&lt;isbn&gt;0021-9606&lt;/isbn&gt;&lt;accession-num&gt;WOS:A1953UC11200020&lt;/accession-num&gt;&lt;urls&gt;&lt;related-urls&gt;&lt;url&gt;&amp;lt;Go to ISI&amp;gt;://WOS:A1953UC11200020&lt;/url&gt;&lt;/related-urls&gt;&lt;/urls&gt;&lt;electronic-resource-num&gt;Doi 10.1063/1.1699114&lt;/electronic-resource-num&gt;&lt;language&gt;English&lt;/language&gt;&lt;/record&gt;&lt;/Cite&gt;&lt;/EndNote&gt;</w:instrText>
      </w:r>
      <w:r w:rsidR="00F64882" w:rsidRPr="00B17ABA">
        <w:fldChar w:fldCharType="separate"/>
      </w:r>
      <w:r w:rsidR="00EE2B4F" w:rsidRPr="00B17ABA">
        <w:rPr>
          <w:noProof/>
          <w:vertAlign w:val="superscript"/>
        </w:rPr>
        <w:t>[203]</w:t>
      </w:r>
      <w:r w:rsidR="00F64882" w:rsidRPr="00B17ABA">
        <w:fldChar w:fldCharType="end"/>
      </w:r>
      <w:r w:rsidR="00040C3E" w:rsidRPr="00B17ABA">
        <w:t xml:space="preserve">. During the annealing process, the system state </w:t>
      </w:r>
      <w:r w:rsidR="00682560" w:rsidRPr="00B17ABA">
        <w:t>heat</w:t>
      </w:r>
      <w:r w:rsidR="008161B7" w:rsidRPr="00B17ABA">
        <w:t>s</w:t>
      </w:r>
      <w:r w:rsidR="00682560" w:rsidRPr="00B17ABA">
        <w:t xml:space="preserve"> up to a high temperature and then </w:t>
      </w:r>
      <w:r w:rsidR="00040C3E" w:rsidRPr="00B17ABA">
        <w:t>cool</w:t>
      </w:r>
      <w:r w:rsidR="008161B7" w:rsidRPr="00B17ABA">
        <w:t>s</w:t>
      </w:r>
      <w:r w:rsidR="00040C3E" w:rsidRPr="00B17ABA">
        <w:t xml:space="preserve"> down slowly</w:t>
      </w:r>
      <w:r w:rsidR="00AD660F" w:rsidRPr="00B17ABA">
        <w:t xml:space="preserve"> </w:t>
      </w:r>
      <w:r w:rsidR="00040C3E" w:rsidRPr="00B17ABA">
        <w:t>until it converge</w:t>
      </w:r>
      <w:r w:rsidR="00682560" w:rsidRPr="00B17ABA">
        <w:t>s</w:t>
      </w:r>
      <w:r w:rsidR="00040C3E" w:rsidRPr="00B17ABA">
        <w:t xml:space="preserve"> to a steady ‘frozen’ state.</w:t>
      </w:r>
      <w:r w:rsidR="00682560" w:rsidRPr="00B17ABA">
        <w:t xml:space="preserve"> </w:t>
      </w:r>
      <w:r w:rsidR="00A2660C" w:rsidRPr="00B17ABA">
        <w:t>Kirkpatrick et al mapp</w:t>
      </w:r>
      <w:r w:rsidR="00682560" w:rsidRPr="00B17ABA">
        <w:t>ed</w:t>
      </w:r>
      <w:r w:rsidR="00A2660C" w:rsidRPr="00B17ABA">
        <w:t xml:space="preserve"> the </w:t>
      </w:r>
      <w:r w:rsidR="0008129F" w:rsidRPr="00B17ABA">
        <w:t>behaviour</w:t>
      </w:r>
      <w:r w:rsidR="00A2660C" w:rsidRPr="00B17ABA">
        <w:t xml:space="preserve"> of the physical cooling process onto the elements of a</w:t>
      </w:r>
      <w:r w:rsidR="0008129F" w:rsidRPr="00B17ABA">
        <w:t xml:space="preserve"> discrete </w:t>
      </w:r>
      <w:r w:rsidR="00547C02" w:rsidRPr="00B17ABA">
        <w:t>optimis</w:t>
      </w:r>
      <w:r w:rsidR="00A2660C" w:rsidRPr="00B17ABA">
        <w:t xml:space="preserve">ation problem, with the objective of </w:t>
      </w:r>
      <w:r w:rsidR="0008129F" w:rsidRPr="00B17ABA">
        <w:t>solving an optimisation problem</w:t>
      </w:r>
      <w:r w:rsidR="00F64882" w:rsidRPr="00B17ABA">
        <w:rPr>
          <w:lang w:eastAsia="ko-KR"/>
        </w:rPr>
        <w:fldChar w:fldCharType="begin"/>
      </w:r>
      <w:r w:rsidR="00EE2B4F" w:rsidRPr="00B17ABA">
        <w:rPr>
          <w:lang w:eastAsia="ko-KR"/>
        </w:rPr>
        <w:instrText xml:space="preserve"> ADDIN EN.CITE &lt;EndNote&gt;&lt;Cite&gt;&lt;Author&gt;Kirkpatrick&lt;/Author&gt;&lt;Year&gt;1983&lt;/Year&gt;&lt;RecNum&gt;222&lt;/RecNum&gt;&lt;DisplayText&gt;&lt;style face="superscript"&gt;[173]&lt;/style&gt;&lt;/DisplayText&gt;&lt;record&gt;&lt;rec-number&gt;222&lt;/rec-number&gt;&lt;foreign-keys&gt;&lt;key app="EN" db-id="z2a0dvwpazf220et2vh50z295rxpzfevwft2"&gt;222&lt;/key&gt;&lt;/foreign-keys&gt;&lt;ref-type name="Journal Article"&gt;17&lt;/ref-type&gt;&lt;contributors&gt;&lt;authors&gt;&lt;author&gt;Kirkpatrick, S. &lt;/author&gt;&lt;author&gt;Gelatt, C. D. &lt;/author&gt;&lt;author&gt;Vecchi, M. P.&lt;/author&gt;&lt;/authors&gt;&lt;/contributors&gt;&lt;titles&gt;&lt;title&gt;Optimization by simulated annealing&lt;/title&gt;&lt;secondary-title&gt;Science&lt;/secondary-title&gt;&lt;/titles&gt;&lt;periodical&gt;&lt;full-title&gt;Science&lt;/full-title&gt;&lt;/periodical&gt;&lt;pages&gt;&lt;style face="normal" font="default" size="100%"&gt;671&lt;/style&gt;&lt;style face="normal" font="default" charset="136" size="100%"&gt;–680&lt;/style&gt;&lt;/pages&gt;&lt;volume&gt;220&lt;/volume&gt;&lt;number&gt;4598&lt;/number&gt;&lt;dates&gt;&lt;year&gt;1983&lt;/year&gt;&lt;/dates&gt;&lt;urls&gt;&lt;/urls&gt;&lt;/record&gt;&lt;/Cite&gt;&lt;/EndNote&gt;</w:instrText>
      </w:r>
      <w:r w:rsidR="00F64882" w:rsidRPr="00B17ABA">
        <w:rPr>
          <w:lang w:eastAsia="ko-KR"/>
        </w:rPr>
        <w:fldChar w:fldCharType="separate"/>
      </w:r>
      <w:r w:rsidR="00EE2B4F" w:rsidRPr="00B17ABA">
        <w:rPr>
          <w:noProof/>
          <w:vertAlign w:val="superscript"/>
          <w:lang w:eastAsia="ko-KR"/>
        </w:rPr>
        <w:t>[173]</w:t>
      </w:r>
      <w:r w:rsidR="00F64882" w:rsidRPr="00B17ABA">
        <w:rPr>
          <w:lang w:eastAsia="ko-KR"/>
        </w:rPr>
        <w:fldChar w:fldCharType="end"/>
      </w:r>
      <w:r w:rsidR="0008129F" w:rsidRPr="00B17ABA">
        <w:t>.</w:t>
      </w:r>
    </w:p>
    <w:p w:rsidR="00460EBD" w:rsidRPr="00B17ABA" w:rsidRDefault="00A2660C" w:rsidP="00620560">
      <w:pPr>
        <w:jc w:val="both"/>
      </w:pPr>
      <w:r w:rsidRPr="00B17ABA">
        <w:t xml:space="preserve">The algorithm starts </w:t>
      </w:r>
      <w:r w:rsidR="006A3454" w:rsidRPr="00B17ABA">
        <w:t>from</w:t>
      </w:r>
      <w:r w:rsidRPr="00B17ABA">
        <w:t xml:space="preserve"> an initial solution </w:t>
      </w:r>
      <w:r w:rsidR="006A3454" w:rsidRPr="00B17ABA">
        <w:t xml:space="preserve">that is </w:t>
      </w:r>
      <w:r w:rsidRPr="00B17ABA">
        <w:t xml:space="preserve">either randomly or heuristically </w:t>
      </w:r>
      <w:r w:rsidR="008161B7" w:rsidRPr="00B17ABA">
        <w:t>select</w:t>
      </w:r>
      <w:r w:rsidR="002B69BD" w:rsidRPr="00B17ABA">
        <w:t>ed</w:t>
      </w:r>
      <w:r w:rsidR="00A46BE1" w:rsidRPr="00B17ABA">
        <w:t xml:space="preserve"> (see </w:t>
      </w:r>
      <w:r w:rsidR="00A46BE1" w:rsidRPr="00B17ABA">
        <w:fldChar w:fldCharType="begin"/>
      </w:r>
      <w:r w:rsidR="00A46BE1" w:rsidRPr="00B17ABA">
        <w:instrText xml:space="preserve"> REF _Ref423083708 </w:instrText>
      </w:r>
      <w:r w:rsidR="00B17ABA">
        <w:instrText xml:space="preserve"> \* MERGEFORMAT </w:instrText>
      </w:r>
      <w:r w:rsidR="00A46BE1" w:rsidRPr="00B17ABA">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4</w:t>
      </w:r>
      <w:r w:rsidR="00A46BE1" w:rsidRPr="00B17ABA">
        <w:fldChar w:fldCharType="end"/>
      </w:r>
      <w:r w:rsidR="00A46BE1" w:rsidRPr="00B17ABA">
        <w:t>)</w:t>
      </w:r>
      <w:r w:rsidRPr="00B17ABA">
        <w:t>.</w:t>
      </w:r>
      <w:r w:rsidR="00AD660F" w:rsidRPr="00B17ABA">
        <w:t xml:space="preserve"> </w:t>
      </w:r>
      <w:r w:rsidR="002B69BD" w:rsidRPr="00B17ABA">
        <w:t xml:space="preserve">Incorporating </w:t>
      </w:r>
      <w:r w:rsidRPr="00B17ABA">
        <w:t xml:space="preserve">knowledge into the </w:t>
      </w:r>
      <w:r w:rsidR="002B69BD" w:rsidRPr="00B17ABA">
        <w:t>initial</w:t>
      </w:r>
      <w:r w:rsidRPr="00B17ABA">
        <w:t xml:space="preserve"> solution</w:t>
      </w:r>
      <w:r w:rsidR="002B69BD" w:rsidRPr="00B17ABA">
        <w:t xml:space="preserve"> c</w:t>
      </w:r>
      <w:r w:rsidR="006A3454" w:rsidRPr="00B17ABA">
        <w:t>an</w:t>
      </w:r>
      <w:r w:rsidRPr="00B17ABA">
        <w:t xml:space="preserve"> sav</w:t>
      </w:r>
      <w:r w:rsidR="002B69BD" w:rsidRPr="00B17ABA">
        <w:t xml:space="preserve">e </w:t>
      </w:r>
      <w:r w:rsidRPr="00B17ABA">
        <w:t xml:space="preserve">a substantial amount of </w:t>
      </w:r>
      <w:r w:rsidR="002B69BD" w:rsidRPr="00B17ABA">
        <w:t>computational</w:t>
      </w:r>
      <w:r w:rsidRPr="00B17ABA">
        <w:t xml:space="preserve"> time</w:t>
      </w:r>
      <w:r w:rsidR="006A3454" w:rsidRPr="00B17ABA">
        <w:t>; however, i</w:t>
      </w:r>
      <w:r w:rsidR="002B69BD" w:rsidRPr="00B17ABA">
        <w:t xml:space="preserve">f the initial solution is too good, </w:t>
      </w:r>
      <w:r w:rsidRPr="00B17ABA">
        <w:t xml:space="preserve">the </w:t>
      </w:r>
      <w:r w:rsidR="002B69BD" w:rsidRPr="00B17ABA">
        <w:t xml:space="preserve">algorithm </w:t>
      </w:r>
      <w:r w:rsidRPr="00B17ABA">
        <w:t xml:space="preserve">may never fully escape from the </w:t>
      </w:r>
      <w:r w:rsidR="00654887" w:rsidRPr="00B17ABA">
        <w:t>neighbourhood</w:t>
      </w:r>
      <w:r w:rsidRPr="00B17ABA">
        <w:t xml:space="preserve"> of the starting state</w:t>
      </w:r>
      <w:r w:rsidR="00F64882" w:rsidRPr="00B17ABA">
        <w:fldChar w:fldCharType="begin"/>
      </w:r>
      <w:r w:rsidR="00620560" w:rsidRPr="00B17ABA">
        <w:instrText xml:space="preserve"> ADDIN EN.CITE &lt;EndNote&gt;&lt;Cite&gt;&lt;Author&gt;Reeves&lt;/Author&gt;&lt;Year&gt;1993&lt;/Year&gt;&lt;RecNum&gt;282&lt;/RecNum&gt;&lt;DisplayText&gt;&lt;style face="superscript"&gt;[53]&lt;/style&gt;&lt;/DisplayText&gt;&lt;record&gt;&lt;rec-number&gt;282&lt;/rec-number&gt;&lt;foreign-keys&gt;&lt;key app="EN" db-id="z2a0dvwpazf220et2vh50z295rxpzfevwft2"&gt;282&lt;/key&gt;&lt;/foreign-keys&gt;&lt;ref-type name="Book"&gt;6&lt;/ref-type&gt;&lt;contributors&gt;&lt;authors&gt;&lt;author&gt;Reeves, C. R.&lt;/author&gt;&lt;/authors&gt;&lt;/contributors&gt;&lt;titles&gt;&lt;title&gt;Modern heuristic techniques for combinatorial problems &lt;/title&gt;&lt;secondary-title&gt;Advanced topics in computer science&lt;/secondary-title&gt;&lt;/titles&gt;&lt;dates&gt;&lt;year&gt;1993&lt;/year&gt;&lt;/dates&gt;&lt;pub-location&gt;UK&lt;/pub-location&gt;&lt;publisher&gt;McGraw-Hill Book Company Europe&lt;/publisher&gt;&lt;urls&gt;&lt;/urls&gt;&lt;access-date&gt;Accessed 19 February 2014&lt;/access-date&gt;&lt;/record&gt;&lt;/Cite&gt;&lt;/EndNote&gt;</w:instrText>
      </w:r>
      <w:r w:rsidR="00F64882" w:rsidRPr="00B17ABA">
        <w:fldChar w:fldCharType="separate"/>
      </w:r>
      <w:r w:rsidR="00620560" w:rsidRPr="00B17ABA">
        <w:rPr>
          <w:noProof/>
          <w:vertAlign w:val="superscript"/>
        </w:rPr>
        <w:t>[53]</w:t>
      </w:r>
      <w:r w:rsidR="00F64882" w:rsidRPr="00B17ABA">
        <w:fldChar w:fldCharType="end"/>
      </w:r>
      <w:r w:rsidRPr="00B17ABA">
        <w:t>.</w:t>
      </w:r>
      <w:r w:rsidR="00460EBD" w:rsidRPr="00B17ABA">
        <w:t xml:space="preserve"> </w:t>
      </w:r>
    </w:p>
    <w:p w:rsidR="00460EBD" w:rsidRPr="00B17ABA" w:rsidRDefault="007A585B" w:rsidP="007A585B">
      <w:pPr>
        <w:jc w:val="both"/>
      </w:pPr>
      <w:r w:rsidRPr="00B17ABA">
        <w:t>The neighbourhood is a set of candidate solutions which can be generated by a small perturbation to the current solution. They</w:t>
      </w:r>
      <w:r w:rsidR="00460EBD" w:rsidRPr="00B17ABA">
        <w:t xml:space="preserve"> can be defined in various ways depending on the characteristics of a given problem. </w:t>
      </w:r>
      <w:r w:rsidRPr="00B17ABA">
        <w:t>However, i</w:t>
      </w:r>
      <w:r w:rsidR="00460EBD" w:rsidRPr="00B17ABA">
        <w:t>t should be noted that t</w:t>
      </w:r>
      <w:r w:rsidR="00460EBD" w:rsidRPr="00B17ABA">
        <w:rPr>
          <w:rFonts w:cs="Times New Roman"/>
        </w:rPr>
        <w:t xml:space="preserve">here is an implicit trade-off between </w:t>
      </w:r>
      <w:r w:rsidR="00460EBD" w:rsidRPr="00B17ABA">
        <w:rPr>
          <w:rFonts w:cs="Times New Roman"/>
          <w:bCs/>
        </w:rPr>
        <w:t xml:space="preserve">the size of the neighbourhood </w:t>
      </w:r>
      <w:r w:rsidR="00460EBD" w:rsidRPr="00B17ABA">
        <w:rPr>
          <w:rFonts w:cs="Times New Roman"/>
        </w:rPr>
        <w:t xml:space="preserve">and </w:t>
      </w:r>
      <w:r w:rsidR="00460EBD" w:rsidRPr="00B17ABA">
        <w:rPr>
          <w:rFonts w:cs="Times New Roman"/>
          <w:bCs/>
        </w:rPr>
        <w:t>the efficiency of the search</w:t>
      </w:r>
      <w:r w:rsidR="00460EBD" w:rsidRPr="00B17ABA">
        <w:rPr>
          <w:rFonts w:cs="Times New Roman"/>
        </w:rPr>
        <w:fldChar w:fldCharType="begin">
          <w:fldData xml:space="preserve">PEVuZE5vdGU+PENpdGU+PEF1dGhvcj5SZWV2ZXM8L0F1dGhvcj48WWVhcj4xOTkzPC9ZZWFyPjxS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</w:fldData>
        </w:fldChar>
      </w:r>
      <w:r w:rsidR="00EE2B4F" w:rsidRPr="00B17ABA">
        <w:rPr>
          <w:rFonts w:cs="Times New Roman"/>
        </w:rPr>
        <w:instrText xml:space="preserve"> ADDIN EN.CITE </w:instrText>
      </w:r>
      <w:r w:rsidR="00EE2B4F" w:rsidRPr="00B17ABA">
        <w:rPr>
          <w:rFonts w:cs="Times New Roman"/>
        </w:rPr>
        <w:fldChar w:fldCharType="begin">
          <w:fldData xml:space="preserve">PEVuZE5vdGU+PENpdGU+PEF1dGhvcj5SZWV2ZXM8L0F1dGhvcj48WWVhcj4xOTkzPC9ZZWFyPjxS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</w:fldData>
        </w:fldChar>
      </w:r>
      <w:r w:rsidR="00EE2B4F" w:rsidRPr="00B17ABA">
        <w:rPr>
          <w:rFonts w:cs="Times New Roman"/>
        </w:rPr>
        <w:instrText xml:space="preserve"> ADDIN EN.CITE.DATA </w:instrText>
      </w:r>
      <w:r w:rsidR="00EE2B4F" w:rsidRPr="00B17ABA">
        <w:rPr>
          <w:rFonts w:cs="Times New Roman"/>
        </w:rPr>
      </w:r>
      <w:r w:rsidR="00EE2B4F" w:rsidRPr="00B17ABA">
        <w:rPr>
          <w:rFonts w:cs="Times New Roman"/>
        </w:rPr>
        <w:fldChar w:fldCharType="end"/>
      </w:r>
      <w:r w:rsidR="00460EBD" w:rsidRPr="00B17ABA">
        <w:rPr>
          <w:rFonts w:cs="Times New Roman"/>
        </w:rPr>
      </w:r>
      <w:r w:rsidR="00460EBD" w:rsidRPr="00B17ABA">
        <w:rPr>
          <w:rFonts w:cs="Times New Roman"/>
        </w:rPr>
        <w:fldChar w:fldCharType="separate"/>
      </w:r>
      <w:r w:rsidR="00EE2B4F" w:rsidRPr="00B17ABA">
        <w:rPr>
          <w:rFonts w:cs="Times New Roman"/>
          <w:noProof/>
          <w:vertAlign w:val="superscript"/>
        </w:rPr>
        <w:t>[53, 121, 153]</w:t>
      </w:r>
      <w:r w:rsidR="00460EBD" w:rsidRPr="00B17ABA">
        <w:rPr>
          <w:rFonts w:cs="Times New Roman"/>
        </w:rPr>
        <w:fldChar w:fldCharType="end"/>
      </w:r>
      <w:r w:rsidR="00460EBD" w:rsidRPr="00B17ABA">
        <w:rPr>
          <w:rFonts w:cs="Times New Roman"/>
          <w:bCs/>
        </w:rPr>
        <w:t>. That is, i</w:t>
      </w:r>
      <w:r w:rsidR="00460EBD" w:rsidRPr="00B17ABA">
        <w:rPr>
          <w:rFonts w:cs="Times New Roman"/>
        </w:rPr>
        <w:t xml:space="preserve">f the size of </w:t>
      </w:r>
      <w:r w:rsidR="00460EBD" w:rsidRPr="00B17ABA">
        <w:rPr>
          <w:rFonts w:cs="Times New Roman"/>
          <w:bCs/>
        </w:rPr>
        <w:t xml:space="preserve">the neighbourhood is large, it is more likely to converge </w:t>
      </w:r>
      <w:r w:rsidR="00460EBD" w:rsidRPr="00B17ABA">
        <w:rPr>
          <w:rFonts w:cs="Times New Roman"/>
        </w:rPr>
        <w:t xml:space="preserve">nearer to the global optimum, but to take a long time </w:t>
      </w:r>
      <w:r w:rsidR="00460EBD" w:rsidRPr="00B17ABA">
        <w:rPr>
          <w:rFonts w:cs="Times New Roman"/>
          <w:bCs/>
        </w:rPr>
        <w:t>to complete the required calculations</w:t>
      </w:r>
      <w:r w:rsidR="00460EBD" w:rsidRPr="00B17ABA">
        <w:rPr>
          <w:rFonts w:cs="Times New Roman"/>
        </w:rPr>
        <w:t>. If the size of the neighbourhood is small, the algorithm is able to search the neighbourhood quickly, but more likely to become trapped at a local optimum. In general, small simple neighbourhoods are preferable to large complex ones</w:t>
      </w:r>
      <w:r w:rsidR="00460EBD" w:rsidRPr="00B17ABA">
        <w:rPr>
          <w:rFonts w:cs="Times New Roman"/>
        </w:rPr>
        <w:fldChar w:fldCharType="begin"/>
      </w:r>
      <w:r w:rsidR="00620560" w:rsidRPr="00B17ABA">
        <w:rPr>
          <w:rFonts w:cs="Times New Roman"/>
        </w:rPr>
        <w:instrText xml:space="preserve"> ADDIN EN.CITE &lt;EndNote&gt;&lt;Cite&gt;&lt;Author&gt;Reeves&lt;/Author&gt;&lt;Year&gt;1993&lt;/Year&gt;&lt;RecNum&gt;282&lt;/RecNum&gt;&lt;DisplayText&gt;&lt;style face="superscript"&gt;[53]&lt;/style&gt;&lt;/DisplayText&gt;&lt;record&gt;&lt;rec-number&gt;282&lt;/rec-number&gt;&lt;foreign-keys&gt;&lt;key app="EN" db-id="z2a0dvwpazf220et2vh50z295rxpzfevwft2"&gt;282&lt;/key&gt;&lt;/foreign-keys&gt;&lt;ref-type name="Book"&gt;6&lt;/ref-type&gt;&lt;contributors&gt;&lt;authors&gt;&lt;author&gt;Reeves, C. R.&lt;/author&gt;&lt;/authors&gt;&lt;/contributors&gt;&lt;titles&gt;&lt;title&gt;Modern heuristic techniques for combinatorial problems &lt;/title&gt;&lt;secondary-title&gt;Advanced topics in computer science&lt;/secondary-title&gt;&lt;/titles&gt;&lt;dates&gt;&lt;year&gt;1993&lt;/year&gt;&lt;/dates&gt;&lt;pub-location&gt;UK&lt;/pub-location&gt;&lt;publisher&gt;McGraw-Hill Book Company Europe&lt;/publisher&gt;&lt;urls&gt;&lt;/urls&gt;&lt;access-date&gt;Accessed 19 February 2014&lt;/access-date&gt;&lt;/record&gt;&lt;/Cite&gt;&lt;/EndNote&gt;</w:instrText>
      </w:r>
      <w:r w:rsidR="00460EBD" w:rsidRPr="00B17ABA">
        <w:rPr>
          <w:rFonts w:cs="Times New Roman"/>
        </w:rPr>
        <w:fldChar w:fldCharType="separate"/>
      </w:r>
      <w:r w:rsidR="00620560" w:rsidRPr="00B17ABA">
        <w:rPr>
          <w:rFonts w:cs="Times New Roman"/>
          <w:noProof/>
          <w:vertAlign w:val="superscript"/>
        </w:rPr>
        <w:t>[53]</w:t>
      </w:r>
      <w:r w:rsidR="00460EBD" w:rsidRPr="00B17ABA">
        <w:rPr>
          <w:rFonts w:cs="Times New Roman"/>
        </w:rPr>
        <w:fldChar w:fldCharType="end"/>
      </w:r>
      <w:r w:rsidR="00460EBD" w:rsidRPr="00B17ABA">
        <w:rPr>
          <w:rFonts w:cs="Times New Roman"/>
        </w:rPr>
        <w:t xml:space="preserve">. </w:t>
      </w:r>
    </w:p>
    <w:p w:rsidR="00F540DA" w:rsidRPr="00B17ABA" w:rsidRDefault="003376D7" w:rsidP="007A585B">
      <w:pPr>
        <w:jc w:val="both"/>
      </w:pPr>
      <w:r w:rsidRPr="00B17ABA">
        <w:t>The method used to decrease the temperature is generally called cooling schedule</w:t>
      </w:r>
      <w:r w:rsidR="003A2511" w:rsidRPr="00B17ABA">
        <w:t>,</w:t>
      </w:r>
      <w:r w:rsidRPr="00B17ABA">
        <w:t xml:space="preserve"> which consists of four components: initial temperature, final temperature, temperature </w:t>
      </w:r>
      <w:r w:rsidRPr="00B17ABA">
        <w:lastRenderedPageBreak/>
        <w:t xml:space="preserve">decrement and iterations at each temperature. The choice of an appropriate cooling schedule is crucial for the performance of SA. The initial temperature </w:t>
      </w:r>
      <w:r w:rsidRPr="00B17ABA">
        <w:rPr>
          <w:i/>
          <w:iCs/>
        </w:rPr>
        <w:t>T</w:t>
      </w:r>
      <w:r w:rsidRPr="00B17ABA">
        <w:t xml:space="preserve"> should be hot enough to allow most neighbours to be accepted and to have the final solution</w:t>
      </w:r>
      <w:r w:rsidR="003A2511" w:rsidRPr="00B17ABA">
        <w:t>,</w:t>
      </w:r>
      <w:r w:rsidRPr="00B17ABA">
        <w:t xml:space="preserve"> which is independent of the starting solutions</w:t>
      </w:r>
      <w:r w:rsidR="000A2983" w:rsidRPr="00B17ABA">
        <w:fldChar w:fldCharType="begin"/>
      </w:r>
      <w:r w:rsidR="00EE2B4F" w:rsidRPr="00B17ABA">
        <w:instrText xml:space="preserve"> ADDIN EN.CITE &lt;EndNote&gt;&lt;Cite&gt;&lt;Author&gt;Kirkpatrick&lt;/Author&gt;&lt;Year&gt;1983&lt;/Year&gt;&lt;RecNum&gt;222&lt;/RecNum&gt;&lt;DisplayText&gt;&lt;style face="superscript"&gt;[173]&lt;/style&gt;&lt;/DisplayText&gt;&lt;record&gt;&lt;rec-number&gt;222&lt;/rec-number&gt;&lt;foreign-keys&gt;&lt;key app="EN" db-id="z2a0dvwpazf220et2vh50z295rxpzfevwft2"&gt;222&lt;/key&gt;&lt;/foreign-keys&gt;&lt;ref-type name="Journal Article"&gt;17&lt;/ref-type&gt;&lt;contributors&gt;&lt;authors&gt;&lt;author&gt;Kirkpatrick, S. &lt;/author&gt;&lt;author&gt;Gelatt, C. D. &lt;/author&gt;&lt;author&gt;Vecchi, M. P.&lt;/author&gt;&lt;/authors&gt;&lt;/contributors&gt;&lt;titles&gt;&lt;title&gt;Optimization by simulated annealing&lt;/title&gt;&lt;secondary-title&gt;Science&lt;/secondary-title&gt;&lt;/titles&gt;&lt;periodical&gt;&lt;full-title&gt;Science&lt;/full-title&gt;&lt;/periodical&gt;&lt;pages&gt;&lt;style face="normal" font="default" size="100%"&gt;671&lt;/style&gt;&lt;style face="normal" font="default" charset="136" size="100%"&gt;–680&lt;/style&gt;&lt;/pages&gt;&lt;volume&gt;220&lt;/volume&gt;&lt;number&gt;4598&lt;/number&gt;&lt;dates&gt;&lt;year&gt;1983&lt;/year&gt;&lt;/dates&gt;&lt;urls&gt;&lt;/urls&gt;&lt;/record&gt;&lt;/Cite&gt;&lt;/EndNote&gt;</w:instrText>
      </w:r>
      <w:r w:rsidR="000A2983" w:rsidRPr="00B17ABA">
        <w:fldChar w:fldCharType="separate"/>
      </w:r>
      <w:r w:rsidR="00EE2B4F" w:rsidRPr="00B17ABA">
        <w:rPr>
          <w:noProof/>
          <w:vertAlign w:val="superscript"/>
        </w:rPr>
        <w:t>[173]</w:t>
      </w:r>
      <w:r w:rsidR="000A2983" w:rsidRPr="00B17ABA">
        <w:fldChar w:fldCharType="end"/>
      </w:r>
      <w:r w:rsidRPr="00B17ABA">
        <w:t>. There are a few studies that suggest a method for finding a suitable initial temperature</w:t>
      </w:r>
      <w:r w:rsidR="00620560" w:rsidRPr="00B17ABA">
        <w:fldChar w:fldCharType="begin">
          <w:fldData xml:space="preserve">PEVuZE5vdGU+PENpdGU+PEF1dGhvcj5QYXJrPC9BdXRob3I+PFllYXI+MTk5ODwvWWVhcj48UmVj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</w:fldData>
        </w:fldChar>
      </w:r>
      <w:r w:rsidR="00EE2B4F" w:rsidRPr="00B17ABA">
        <w:instrText xml:space="preserve"> ADDIN EN.CITE </w:instrText>
      </w:r>
      <w:r w:rsidR="00EE2B4F" w:rsidRPr="00B17ABA">
        <w:fldChar w:fldCharType="begin">
          <w:fldData xml:space="preserve">PEVuZE5vdGU+PENpdGU+PEF1dGhvcj5QYXJrPC9BdXRob3I+PFllYXI+MTk5ODwvWWVhcj48UmVj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</w:fldData>
        </w:fldChar>
      </w:r>
      <w:r w:rsidR="00EE2B4F" w:rsidRPr="00B17ABA">
        <w:instrText xml:space="preserve"> ADDIN EN.CITE.DATA </w:instrText>
      </w:r>
      <w:r w:rsidR="00EE2B4F" w:rsidRPr="00B17ABA">
        <w:fldChar w:fldCharType="end"/>
      </w:r>
      <w:r w:rsidR="00620560" w:rsidRPr="00B17ABA">
        <w:fldChar w:fldCharType="separate"/>
      </w:r>
      <w:r w:rsidR="00EE2B4F" w:rsidRPr="00B17ABA">
        <w:rPr>
          <w:noProof/>
          <w:vertAlign w:val="superscript"/>
        </w:rPr>
        <w:t>[204-207]</w:t>
      </w:r>
      <w:r w:rsidR="00620560" w:rsidRPr="00B17ABA">
        <w:fldChar w:fldCharType="end"/>
      </w:r>
      <w:r w:rsidR="009601FA" w:rsidRPr="00B17ABA">
        <w:t>.</w:t>
      </w:r>
      <w:r w:rsidR="00347103" w:rsidRPr="00B17ABA">
        <w:t xml:space="preserve"> In this </w:t>
      </w:r>
      <w:r w:rsidR="009601FA" w:rsidRPr="00B17ABA">
        <w:t>thesis</w:t>
      </w:r>
      <w:r w:rsidR="00347103" w:rsidRPr="00B17ABA">
        <w:t xml:space="preserve"> the initial temperature is 1</w:t>
      </w:r>
      <w:r w:rsidR="009601FA" w:rsidRPr="00B17ABA">
        <w:t>, which is the highest temperature.</w:t>
      </w:r>
      <w:r w:rsidR="007A585B" w:rsidRPr="00B17ABA">
        <w:t xml:space="preserve"> </w:t>
      </w:r>
      <w:r w:rsidR="00F540DA" w:rsidRPr="00B17ABA">
        <w:t xml:space="preserve">The temperature </w:t>
      </w:r>
      <w:r w:rsidR="00F540DA" w:rsidRPr="00B17ABA">
        <w:rPr>
          <w:i/>
          <w:iCs/>
        </w:rPr>
        <w:t>T</w:t>
      </w:r>
      <w:r w:rsidR="00F540DA" w:rsidRPr="00B17ABA">
        <w:t xml:space="preserve"> is gradually decreased to a value close to zero during the search process. Temperature decrement may be consistent or vary during the search, with the aim of tuning the balance between diversification and intensification. For example, at the beginning of the search</w:t>
      </w:r>
      <w:r w:rsidR="00F540DA" w:rsidRPr="00B17ABA">
        <w:rPr>
          <w:i/>
          <w:iCs/>
        </w:rPr>
        <w:t xml:space="preserve"> T</w:t>
      </w:r>
      <w:r w:rsidR="00F540DA" w:rsidRPr="00B17ABA">
        <w:t xml:space="preserve"> might be constant or linearly decreasing in order to explore the search space, and then follow a geometric rule to converge to a local minimum at the end of the search</w:t>
      </w:r>
      <w:r w:rsidR="00F540DA" w:rsidRPr="00B17ABA">
        <w:fldChar w:fldCharType="begin">
          <w:fldData xml:space="preserve">PEVuZE5vdGU+PENpdGU+PEF1dGhvcj5CbHVtPC9BdXRob3I+PFllYXI+MjAwMzwvWWVhcj48UmVj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</w:fldData>
        </w:fldChar>
      </w:r>
      <w:r w:rsidR="00EE2B4F" w:rsidRPr="00B17ABA">
        <w:instrText xml:space="preserve"> ADDIN EN.CITE </w:instrText>
      </w:r>
      <w:r w:rsidR="00EE2B4F" w:rsidRPr="00B17ABA">
        <w:fldChar w:fldCharType="begin">
          <w:fldData xml:space="preserve">PEVuZE5vdGU+PENpdGU+PEF1dGhvcj5CbHVtPC9BdXRob3I+PFllYXI+MjAwMzwvWWVhcj48UmVj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</w:fldData>
        </w:fldChar>
      </w:r>
      <w:r w:rsidR="00EE2B4F" w:rsidRPr="00B17ABA">
        <w:instrText xml:space="preserve"> ADDIN EN.CITE.DATA </w:instrText>
      </w:r>
      <w:r w:rsidR="00EE2B4F" w:rsidRPr="00B17ABA">
        <w:fldChar w:fldCharType="end"/>
      </w:r>
      <w:r w:rsidR="00F540DA" w:rsidRPr="00B17ABA">
        <w:fldChar w:fldCharType="separate"/>
      </w:r>
      <w:r w:rsidR="00EE2B4F" w:rsidRPr="00B17ABA">
        <w:rPr>
          <w:noProof/>
          <w:vertAlign w:val="superscript"/>
        </w:rPr>
        <w:t>[208]</w:t>
      </w:r>
      <w:r w:rsidR="00F540DA" w:rsidRPr="00B17ABA">
        <w:fldChar w:fldCharType="end"/>
      </w:r>
      <w:r w:rsidR="00F540DA" w:rsidRPr="00B17ABA">
        <w:t xml:space="preserve">. </w:t>
      </w:r>
    </w:p>
    <w:p w:rsidR="00F540DA" w:rsidRPr="00B17ABA" w:rsidRDefault="00F540DA" w:rsidP="00620560">
      <w:pPr>
        <w:spacing w:after="0"/>
        <w:jc w:val="both"/>
      </w:pPr>
      <w:r w:rsidRPr="00B17ABA">
        <w:t>SA is a variant of the traditional descent methods in which the search always moves in a direction of improvement. The weakness of the traditional descent methods is that the final solution is dependent on the starting solution(s) employed and often results in convergence to a local optimum as it always move to a better solution in the neighbourhood</w:t>
      </w:r>
      <w:r w:rsidRPr="00B17ABA">
        <w:fldChar w:fldCharType="begin"/>
      </w:r>
      <w:r w:rsidR="00620560" w:rsidRPr="00B17ABA">
        <w:instrText xml:space="preserve"> ADDIN EN.CITE &lt;EndNote&gt;&lt;Cite&gt;&lt;Author&gt;Reeves&lt;/Author&gt;&lt;Year&gt;1993&lt;/Year&gt;&lt;RecNum&gt;282&lt;/RecNum&gt;&lt;DisplayText&gt;&lt;style face="superscript"&gt;[53]&lt;/style&gt;&lt;/DisplayText&gt;&lt;record&gt;&lt;rec-number&gt;282&lt;/rec-number&gt;&lt;foreign-keys&gt;&lt;key app="EN" db-id="z2a0dvwpazf220et2vh50z295rxpzfevwft2"&gt;282&lt;/key&gt;&lt;/foreign-keys&gt;&lt;ref-type name="Book"&gt;6&lt;/ref-type&gt;&lt;contributors&gt;&lt;authors&gt;&lt;author&gt;Reeves, C. R.&lt;/author&gt;&lt;/authors&gt;&lt;/contributors&gt;&lt;titles&gt;&lt;title&gt;Modern heuristic techniques for combinatorial problems &lt;/title&gt;&lt;secondary-title&gt;Advanced topics in computer science&lt;/secondary-title&gt;&lt;/titles&gt;&lt;dates&gt;&lt;year&gt;1993&lt;/year&gt;&lt;/dates&gt;&lt;pub-location&gt;UK&lt;/pub-location&gt;&lt;publisher&gt;McGraw-Hill Book Company Europe&lt;/publisher&gt;&lt;urls&gt;&lt;/urls&gt;&lt;access-date&gt;Accessed 19 February 2014&lt;/access-date&gt;&lt;/record&gt;&lt;/Cite&gt;&lt;/EndNote&gt;</w:instrText>
      </w:r>
      <w:r w:rsidRPr="00B17ABA">
        <w:fldChar w:fldCharType="separate"/>
      </w:r>
      <w:r w:rsidR="00620560" w:rsidRPr="00B17ABA">
        <w:rPr>
          <w:noProof/>
          <w:vertAlign w:val="superscript"/>
        </w:rPr>
        <w:t>[53]</w:t>
      </w:r>
      <w:r w:rsidRPr="00B17ABA">
        <w:fldChar w:fldCharType="end"/>
      </w:r>
      <w:r w:rsidRPr="00B17ABA">
        <w:t xml:space="preserve">. </w:t>
      </w:r>
      <w:r w:rsidR="00FD620E" w:rsidRPr="00B17ABA">
        <w:t>However</w:t>
      </w:r>
      <w:r w:rsidR="004C1768" w:rsidRPr="00B17ABA">
        <w:t>,</w:t>
      </w:r>
      <w:r w:rsidR="00FD620E" w:rsidRPr="00B17ABA">
        <w:t xml:space="preserve"> </w:t>
      </w:r>
      <w:r w:rsidRPr="00B17ABA">
        <w:t>SA offers a way to escape from a local optimum</w:t>
      </w:r>
      <w:r w:rsidR="00FD620E" w:rsidRPr="00B17ABA">
        <w:t xml:space="preserve"> by allowing some uphill moves (i.e., moves to a solution inferior to the current solution) in a controlled manner</w:t>
      </w:r>
      <w:r w:rsidRPr="00B17ABA">
        <w:t>. The probability of accepting a move to a worse solution is governed by a probability function, which follows the Boltzmann distribution</w:t>
      </w:r>
      <w:r w:rsidR="00314C96" w:rsidRPr="00B17ABA">
        <w:t>:</w:t>
      </w:r>
    </w:p>
    <w:p w:rsidR="00314C96" w:rsidRPr="00B17ABA" w:rsidRDefault="00314C96" w:rsidP="00314C96">
      <w:pPr>
        <w:spacing w:line="240" w:lineRule="auto"/>
        <w:jc w:val="both"/>
      </w:pPr>
    </w:p>
    <w:p w:rsidR="00F540DA" w:rsidRPr="00B17ABA" w:rsidRDefault="00F540DA" w:rsidP="00314C96">
      <w:pPr>
        <w:ind w:left="567" w:firstLine="0"/>
        <w:jc w:val="center"/>
      </w:pPr>
      <m:oMath>
        <m:r>
          <w:rPr>
            <w:rFonts w:ascii="Cambria Math" w:hAnsi="Cambria Math"/>
          </w:rPr>
          <m:t>p</m:t>
        </m:r>
        <m:d>
          <m:dPr>
            <m:ctrlPr>
              <w:rPr>
                <w:rFonts w:ascii="Cambria Math" w:hAnsi="Cambria Math"/>
                <w:i/>
              </w:rPr>
            </m:ctrlPr>
          </m:dPr>
          <m:e>
            <m:r>
              <w:rPr>
                <w:rFonts w:ascii="Cambria Math" w:hAnsi="Cambria Math"/>
              </w:rPr>
              <m:t>δE</m:t>
            </m:r>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δE</m:t>
                    </m:r>
                  </m:num>
                  <m:den>
                    <m:r>
                      <w:rPr>
                        <w:rFonts w:ascii="Cambria Math" w:hAnsi="Cambria Math"/>
                      </w:rPr>
                      <m:t>kt</m:t>
                    </m:r>
                  </m:den>
                </m:f>
              </m:e>
            </m:d>
            <m:ctrlPr>
              <w:rPr>
                <w:rFonts w:ascii="Cambria Math" w:hAnsi="Cambria Math"/>
                <w:i/>
              </w:rPr>
            </m:ctrlPr>
          </m:e>
        </m:func>
      </m:oMath>
      <w:r w:rsidRPr="00B17ABA">
        <w:tab/>
      </w:r>
      <w:r w:rsidRPr="00B17ABA">
        <w:tab/>
      </w:r>
      <w:r w:rsidRPr="00B17ABA">
        <w:tab/>
      </w:r>
      <w:r w:rsidRPr="00B17ABA">
        <w:tab/>
      </w:r>
      <w:r w:rsidRPr="00B17ABA">
        <w:tab/>
        <w:t xml:space="preserve">Equation </w:t>
      </w:r>
      <w:r w:rsidRPr="00B17ABA">
        <w:rPr>
          <w:rFonts w:hint="eastAsia"/>
          <w:lang w:eastAsia="ko-KR"/>
        </w:rPr>
        <w:t>3</w:t>
      </w:r>
      <w:r w:rsidRPr="00B17ABA">
        <w:rPr>
          <w:lang w:eastAsia="ko-KR"/>
        </w:rPr>
        <w:t>.</w:t>
      </w:r>
      <w:r w:rsidR="00314C96" w:rsidRPr="00B17ABA">
        <w:rPr>
          <w:lang w:eastAsia="ko-KR"/>
        </w:rPr>
        <w:t>3</w:t>
      </w:r>
      <w:r w:rsidRPr="00B17ABA">
        <w:t>.</w:t>
      </w:r>
    </w:p>
    <w:p w:rsidR="00F540DA" w:rsidRPr="00B17ABA" w:rsidRDefault="00F540DA" w:rsidP="009923E9">
      <w:pPr>
        <w:spacing w:after="0"/>
        <w:ind w:firstLine="0"/>
        <w:jc w:val="both"/>
      </w:pPr>
      <w:r w:rsidRPr="00B17ABA">
        <w:t xml:space="preserve">where </w:t>
      </w:r>
      <w:r w:rsidRPr="00B17ABA">
        <w:rPr>
          <w:i/>
          <w:iCs/>
        </w:rPr>
        <w:t>δE</w:t>
      </w:r>
      <w:r w:rsidRPr="00B17ABA">
        <w:t xml:space="preserve"> is </w:t>
      </w:r>
      <w:r w:rsidRPr="00B17ABA">
        <w:rPr>
          <w:i/>
          <w:iCs/>
        </w:rPr>
        <w:t>f(</w:t>
      </w:r>
      <w:r w:rsidRPr="00B17ABA">
        <w:rPr>
          <w:rFonts w:cstheme="majorBidi"/>
          <w:i/>
          <w:iCs/>
        </w:rPr>
        <w:t>π</w:t>
      </w:r>
      <w:r w:rsidRPr="00B17ABA">
        <w:rPr>
          <w:i/>
          <w:iCs/>
        </w:rPr>
        <w:t>’)-f(</w:t>
      </w:r>
      <w:r w:rsidRPr="00B17ABA">
        <w:rPr>
          <w:rFonts w:cstheme="majorBidi"/>
          <w:i/>
          <w:iCs/>
        </w:rPr>
        <w:t>π</w:t>
      </w:r>
      <w:r w:rsidRPr="00B17ABA">
        <w:rPr>
          <w:i/>
          <w:iCs/>
        </w:rPr>
        <w:t>)</w:t>
      </w:r>
      <w:r w:rsidRPr="00B17ABA">
        <w:t xml:space="preserve">, </w:t>
      </w:r>
      <w:r w:rsidRPr="00B17ABA">
        <w:rPr>
          <w:i/>
          <w:iCs/>
        </w:rPr>
        <w:t>t</w:t>
      </w:r>
      <w:r w:rsidRPr="00B17ABA">
        <w:t xml:space="preserve"> is temperature and </w:t>
      </w:r>
      <w:r w:rsidRPr="00B17ABA">
        <w:rPr>
          <w:i/>
          <w:iCs/>
        </w:rPr>
        <w:t>k</w:t>
      </w:r>
      <w:r w:rsidRPr="00B17ABA">
        <w:t xml:space="preserve"> is a physical constant known as Boltzmann’s constant.</w:t>
      </w:r>
    </w:p>
    <w:p w:rsidR="00A46BE1" w:rsidRPr="00B17ABA" w:rsidRDefault="00A46BE1" w:rsidP="00F540DA">
      <w:pPr>
        <w:ind w:firstLine="0"/>
        <w:jc w:val="both"/>
      </w:pPr>
    </w:p>
    <w:p w:rsidR="00A2660C" w:rsidRPr="00B17ABA" w:rsidRDefault="009D3ED4" w:rsidP="00F540DA">
      <w:pPr>
        <w:jc w:val="both"/>
      </w:pPr>
      <w:r w:rsidRPr="00B17ABA">
        <w:t>A</w:t>
      </w:r>
      <w:r w:rsidR="00A2660C" w:rsidRPr="00B17ABA">
        <w:t xml:space="preserve"> solution </w:t>
      </w:r>
      <w:r w:rsidR="003B1C1D" w:rsidRPr="00B17ABA">
        <w:rPr>
          <w:rFonts w:cstheme="majorBidi"/>
          <w:i/>
          <w:iCs/>
        </w:rPr>
        <w:t>π</w:t>
      </w:r>
      <w:r w:rsidR="00A2660C" w:rsidRPr="00B17ABA">
        <w:rPr>
          <w:i/>
          <w:iCs/>
        </w:rPr>
        <w:t>’</w:t>
      </w:r>
      <m:oMath>
        <m:r>
          <w:rPr>
            <w:rFonts w:ascii="Cambria Math" w:hAnsi="Cambria Math"/>
          </w:rPr>
          <m:t>∈</m:t>
        </m:r>
      </m:oMath>
      <w:r w:rsidR="00A2660C" w:rsidRPr="00B17ABA">
        <w:rPr>
          <w:i/>
          <w:iCs/>
        </w:rPr>
        <w:t>N(</w:t>
      </w:r>
      <w:r w:rsidR="003B1C1D" w:rsidRPr="00B17ABA">
        <w:rPr>
          <w:rFonts w:cstheme="majorBidi"/>
          <w:i/>
          <w:iCs/>
        </w:rPr>
        <w:t>π</w:t>
      </w:r>
      <w:r w:rsidR="00A2660C" w:rsidRPr="00B17ABA">
        <w:rPr>
          <w:i/>
          <w:iCs/>
        </w:rPr>
        <w:t xml:space="preserve">) </w:t>
      </w:r>
      <w:r w:rsidR="00A2660C" w:rsidRPr="00B17ABA">
        <w:t xml:space="preserve">is randomly sampled </w:t>
      </w:r>
      <w:r w:rsidR="003B1C1D" w:rsidRPr="00B17ABA">
        <w:t xml:space="preserve">at each iteration </w:t>
      </w:r>
      <w:r w:rsidR="00A2660C" w:rsidRPr="00B17ABA">
        <w:t xml:space="preserve">and accepted as </w:t>
      </w:r>
      <w:r w:rsidR="006A3454" w:rsidRPr="00B17ABA">
        <w:t xml:space="preserve">the </w:t>
      </w:r>
      <w:r w:rsidR="00A2660C" w:rsidRPr="00B17ABA">
        <w:t xml:space="preserve">new current solution depending on </w:t>
      </w:r>
      <w:r w:rsidR="00A2660C" w:rsidRPr="00B17ABA">
        <w:rPr>
          <w:i/>
          <w:iCs/>
        </w:rPr>
        <w:t>f(</w:t>
      </w:r>
      <w:r w:rsidR="003B1C1D" w:rsidRPr="00B17ABA">
        <w:rPr>
          <w:rFonts w:cstheme="majorBidi"/>
          <w:i/>
          <w:iCs/>
        </w:rPr>
        <w:t>π</w:t>
      </w:r>
      <w:r w:rsidR="00A2660C" w:rsidRPr="00B17ABA">
        <w:rPr>
          <w:i/>
          <w:iCs/>
        </w:rPr>
        <w:t>)</w:t>
      </w:r>
      <w:r w:rsidR="00A2660C" w:rsidRPr="00B17ABA">
        <w:t xml:space="preserve">, </w:t>
      </w:r>
      <w:r w:rsidR="00A2660C" w:rsidRPr="00B17ABA">
        <w:rPr>
          <w:i/>
          <w:iCs/>
        </w:rPr>
        <w:t>f(</w:t>
      </w:r>
      <w:r w:rsidR="003B1C1D" w:rsidRPr="00B17ABA">
        <w:rPr>
          <w:rFonts w:cstheme="majorBidi"/>
          <w:i/>
          <w:iCs/>
        </w:rPr>
        <w:t>π</w:t>
      </w:r>
      <w:r w:rsidR="00A2660C" w:rsidRPr="00B17ABA">
        <w:rPr>
          <w:i/>
          <w:iCs/>
        </w:rPr>
        <w:t>’)</w:t>
      </w:r>
      <w:r w:rsidR="00A2660C" w:rsidRPr="00B17ABA">
        <w:t xml:space="preserve"> and </w:t>
      </w:r>
      <w:r w:rsidR="00A2660C" w:rsidRPr="00B17ABA">
        <w:rPr>
          <w:i/>
          <w:iCs/>
        </w:rPr>
        <w:t>T</w:t>
      </w:r>
      <w:r w:rsidR="00A2660C" w:rsidRPr="00B17ABA">
        <w:t xml:space="preserve">. That is, </w:t>
      </w:r>
      <w:r w:rsidR="003B1C1D" w:rsidRPr="00B17ABA">
        <w:rPr>
          <w:rFonts w:cstheme="majorBidi"/>
          <w:i/>
          <w:iCs/>
        </w:rPr>
        <w:t>π</w:t>
      </w:r>
      <w:r w:rsidR="00A2660C" w:rsidRPr="00B17ABA">
        <w:rPr>
          <w:i/>
          <w:iCs/>
        </w:rPr>
        <w:t xml:space="preserve">’ </w:t>
      </w:r>
      <w:r w:rsidR="00A2660C" w:rsidRPr="00B17ABA">
        <w:t xml:space="preserve">replaces </w:t>
      </w:r>
      <w:r w:rsidR="003B1C1D" w:rsidRPr="00B17ABA">
        <w:rPr>
          <w:rFonts w:cstheme="majorBidi"/>
          <w:i/>
          <w:iCs/>
        </w:rPr>
        <w:t>π</w:t>
      </w:r>
      <w:r w:rsidR="00A2660C" w:rsidRPr="00B17ABA">
        <w:t xml:space="preserve"> if </w:t>
      </w:r>
      <w:r w:rsidR="00A2660C" w:rsidRPr="00B17ABA">
        <w:rPr>
          <w:i/>
          <w:iCs/>
        </w:rPr>
        <w:t>f(</w:t>
      </w:r>
      <w:r w:rsidR="003B1C1D" w:rsidRPr="00B17ABA">
        <w:rPr>
          <w:rFonts w:cstheme="majorBidi"/>
          <w:i/>
          <w:iCs/>
        </w:rPr>
        <w:t>π</w:t>
      </w:r>
      <w:r w:rsidR="003B1C1D" w:rsidRPr="00B17ABA">
        <w:rPr>
          <w:i/>
          <w:iCs/>
        </w:rPr>
        <w:t>’)</w:t>
      </w:r>
      <w:r w:rsidR="00A2660C" w:rsidRPr="00B17ABA">
        <w:rPr>
          <w:i/>
          <w:iCs/>
        </w:rPr>
        <w:t>&gt;f(</w:t>
      </w:r>
      <w:r w:rsidR="003B1C1D" w:rsidRPr="00B17ABA">
        <w:rPr>
          <w:rFonts w:cstheme="majorBidi"/>
          <w:i/>
          <w:iCs/>
        </w:rPr>
        <w:t>π</w:t>
      </w:r>
      <w:r w:rsidR="00A2660C" w:rsidRPr="00B17ABA">
        <w:rPr>
          <w:i/>
          <w:iCs/>
        </w:rPr>
        <w:t>)</w:t>
      </w:r>
      <w:r w:rsidR="00A2660C" w:rsidRPr="00B17ABA">
        <w:t xml:space="preserve"> or, in </w:t>
      </w:r>
      <w:r w:rsidR="00A81D10" w:rsidRPr="00B17ABA">
        <w:t xml:space="preserve">the </w:t>
      </w:r>
      <w:r w:rsidR="00A2660C" w:rsidRPr="00B17ABA">
        <w:t xml:space="preserve">case </w:t>
      </w:r>
      <w:r w:rsidR="00A81D10" w:rsidRPr="00B17ABA">
        <w:t xml:space="preserve">of </w:t>
      </w:r>
      <w:r w:rsidR="00A2660C" w:rsidRPr="00B17ABA">
        <w:rPr>
          <w:i/>
          <w:iCs/>
        </w:rPr>
        <w:t>f(</w:t>
      </w:r>
      <w:r w:rsidR="003B1C1D" w:rsidRPr="00B17ABA">
        <w:rPr>
          <w:rFonts w:cstheme="majorBidi"/>
          <w:i/>
          <w:iCs/>
        </w:rPr>
        <w:t>π</w:t>
      </w:r>
      <w:r w:rsidR="003B1C1D" w:rsidRPr="00B17ABA">
        <w:rPr>
          <w:i/>
          <w:iCs/>
        </w:rPr>
        <w:t>’)≤ f</w:t>
      </w:r>
      <w:r w:rsidR="00A2660C" w:rsidRPr="00B17ABA">
        <w:rPr>
          <w:i/>
          <w:iCs/>
        </w:rPr>
        <w:t>(</w:t>
      </w:r>
      <w:r w:rsidR="003B1C1D" w:rsidRPr="00B17ABA">
        <w:rPr>
          <w:rFonts w:cstheme="majorBidi"/>
          <w:i/>
          <w:iCs/>
        </w:rPr>
        <w:t>π</w:t>
      </w:r>
      <w:r w:rsidR="00A2660C" w:rsidRPr="00B17ABA">
        <w:rPr>
          <w:i/>
          <w:iCs/>
        </w:rPr>
        <w:t>)</w:t>
      </w:r>
      <w:r w:rsidR="00A2660C" w:rsidRPr="00B17ABA">
        <w:t>, with a probability</w:t>
      </w:r>
      <w:r w:rsidR="003A2511" w:rsidRPr="00B17ABA">
        <w:t>,</w:t>
      </w:r>
      <w:r w:rsidR="00A2660C" w:rsidRPr="00B17ABA">
        <w:t xml:space="preserve"> which is a function of </w:t>
      </w:r>
      <w:r w:rsidR="00A2660C" w:rsidRPr="00B17ABA">
        <w:rPr>
          <w:i/>
          <w:iCs/>
        </w:rPr>
        <w:t>T</w:t>
      </w:r>
      <w:r w:rsidR="00A2660C" w:rsidRPr="00B17ABA">
        <w:t xml:space="preserve"> and </w:t>
      </w:r>
      <w:r w:rsidR="00A2660C" w:rsidRPr="00B17ABA">
        <w:rPr>
          <w:i/>
          <w:iCs/>
        </w:rPr>
        <w:t>f(</w:t>
      </w:r>
      <w:r w:rsidR="003B1C1D" w:rsidRPr="00B17ABA">
        <w:rPr>
          <w:rFonts w:cstheme="majorBidi"/>
          <w:i/>
          <w:iCs/>
        </w:rPr>
        <w:t>π</w:t>
      </w:r>
      <w:r w:rsidR="00A2660C" w:rsidRPr="00B17ABA">
        <w:rPr>
          <w:i/>
          <w:iCs/>
        </w:rPr>
        <w:t>’)-f(</w:t>
      </w:r>
      <w:r w:rsidR="003B1C1D" w:rsidRPr="00B17ABA">
        <w:rPr>
          <w:rFonts w:cstheme="majorBidi"/>
          <w:i/>
          <w:iCs/>
        </w:rPr>
        <w:t>π</w:t>
      </w:r>
      <w:r w:rsidR="00A2660C" w:rsidRPr="00B17ABA">
        <w:rPr>
          <w:i/>
          <w:iCs/>
        </w:rPr>
        <w:t>)</w:t>
      </w:r>
      <w:r w:rsidR="00A2660C" w:rsidRPr="00B17ABA">
        <w:t xml:space="preserve">. </w:t>
      </w:r>
      <w:r w:rsidR="00C91EDA" w:rsidRPr="00B17ABA">
        <w:t xml:space="preserve">At the beginning of the search, </w:t>
      </w:r>
      <w:r w:rsidR="006A3454" w:rsidRPr="00B17ABA">
        <w:t>t</w:t>
      </w:r>
      <w:r w:rsidR="00C91EDA" w:rsidRPr="00B17ABA">
        <w:t xml:space="preserve">he probability of accepting </w:t>
      </w:r>
      <w:r w:rsidR="006A3454" w:rsidRPr="00B17ABA">
        <w:t>a</w:t>
      </w:r>
      <w:r w:rsidR="00C91EDA" w:rsidRPr="00B17ABA">
        <w:t xml:space="preserve"> worse solution is high but gradually decreases to zero. </w:t>
      </w:r>
    </w:p>
    <w:p w:rsidR="00A2660C" w:rsidRPr="00B17ABA" w:rsidRDefault="00306076" w:rsidP="006654F4">
      <w:pPr>
        <w:jc w:val="both"/>
      </w:pPr>
      <w:r w:rsidRPr="00B17ABA">
        <w:t xml:space="preserve">The stopping criteria can include a minimum value of the temperature parameter, a maximum number of </w:t>
      </w:r>
      <w:r w:rsidR="00E436C1" w:rsidRPr="00B17ABA">
        <w:t xml:space="preserve">total </w:t>
      </w:r>
      <w:r w:rsidRPr="00B17ABA">
        <w:t>iteration</w:t>
      </w:r>
      <w:r w:rsidR="006A3454" w:rsidRPr="00B17ABA">
        <w:t>s</w:t>
      </w:r>
      <w:r w:rsidR="00F64882" w:rsidRPr="00B17ABA">
        <w:fldChar w:fldCharType="begin">
          <w:fldData xml:space="preserve">PEVuZE5vdGU+PENpdGU+PEF1dGhvcj52YW4gR2VydmVuPC9BdXRob3I+PFllYXI+MjAwNzwvWWVh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</w:fldData>
        </w:fldChar>
      </w:r>
      <w:r w:rsidR="00EE2B4F" w:rsidRPr="00B17ABA">
        <w:instrText xml:space="preserve"> ADDIN EN.CITE </w:instrText>
      </w:r>
      <w:r w:rsidR="00EE2B4F" w:rsidRPr="00B17ABA">
        <w:fldChar w:fldCharType="begin">
          <w:fldData xml:space="preserve">PEVuZE5vdGU+PENpdGU+PEF1dGhvcj52YW4gR2VydmVuPC9BdXRob3I+PFllYXI+MjAwNzwvWWVh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</w:fldData>
        </w:fldChar>
      </w:r>
      <w:r w:rsidR="00EE2B4F" w:rsidRPr="00B17ABA">
        <w:instrText xml:space="preserve"> ADDIN EN.CITE.DATA </w:instrText>
      </w:r>
      <w:r w:rsidR="00EE2B4F" w:rsidRPr="00B17ABA">
        <w:fldChar w:fldCharType="end"/>
      </w:r>
      <w:r w:rsidR="00F64882" w:rsidRPr="00B17ABA">
        <w:fldChar w:fldCharType="separate"/>
      </w:r>
      <w:r w:rsidR="00EE2B4F" w:rsidRPr="00B17ABA">
        <w:rPr>
          <w:noProof/>
          <w:vertAlign w:val="superscript"/>
        </w:rPr>
        <w:t>[60, 209]</w:t>
      </w:r>
      <w:r w:rsidR="00F64882" w:rsidRPr="00B17ABA">
        <w:fldChar w:fldCharType="end"/>
      </w:r>
      <w:r w:rsidRPr="00B17ABA">
        <w:t xml:space="preserve">, a </w:t>
      </w:r>
      <w:r w:rsidR="00E436C1" w:rsidRPr="00B17ABA">
        <w:t xml:space="preserve">maximum </w:t>
      </w:r>
      <w:r w:rsidRPr="00B17ABA">
        <w:t>number of non-improvi</w:t>
      </w:r>
      <w:r w:rsidR="006A3454" w:rsidRPr="00B17ABA">
        <w:t>ng iterations</w:t>
      </w:r>
      <w:r w:rsidR="00F64882" w:rsidRPr="00B17ABA">
        <w:fldChar w:fldCharType="begin"/>
      </w:r>
      <w:r w:rsidR="00EE2B4F" w:rsidRPr="00B17ABA">
        <w:instrText xml:space="preserve"> ADDIN EN.CITE &lt;EndNote&gt;&lt;Cite&gt;&lt;Author&gt;Chou&lt;/Author&gt;&lt;Year&gt;2008&lt;/Year&gt;&lt;RecNum&gt;176&lt;/RecNum&gt;&lt;DisplayText&gt;&lt;style face="superscript"&gt;[102]&lt;/style&gt;&lt;/DisplayText&gt;&lt;record&gt;&lt;rec-number&gt;176&lt;/rec-number&gt;&lt;foreign-keys&gt;&lt;key app="EN" db-id="z2a0dvwpazf220et2vh50z295rxpzfevwft2"&gt;176&lt;/key&gt;&lt;/foreign-keys&gt;&lt;ref-type name="Journal Article"&gt;17&lt;/ref-type&gt;&lt;contributors&gt;&lt;authors&gt;&lt;author&gt;Chou, F. D.&lt;/author&gt;&lt;author&gt;Wang, H. M.&lt;/author&gt;&lt;author&gt;Chang, P. C.&lt;/author&gt;&lt;/authors&gt;&lt;/contributors&gt;&lt;auth-address&gt;Chang, PC&amp;#xD;Yuan Ze Univ, Dept Informat Management, 135 Yuan Tung Rd, Tao Yuan 32026, Taiwan&amp;#xD;Yuan Ze Univ, Dept Informat Management, 135 Yuan Tung Rd, Tao Yuan 32026, Taiwan&amp;#xD;Yuan Ze Univ, Dept Informat Management, Tao Yuan 32026, Taiwan&amp;#xD;Ching Yun Univ, Dept Ind Engn &amp;amp; Management, Tao Yuan, Taiwan&amp;#xD;Vanung Univ, Dept Ind Management, Chungli, Taiwan&lt;/auth-address&gt;&lt;titles&gt;&lt;title&gt;A simulated annealing approach with probability matrix for semiconductor dynamic scheduling problem&lt;/title&gt;&lt;secondary-title&gt;Expert Systems with Applications&lt;/secondary-title&gt;&lt;alt-title&gt;Expert Syst Appl&lt;/alt-title&gt;&lt;/titles&gt;&lt;periodical&gt;&lt;full-title&gt;Expert Systems with Applications&lt;/full-title&gt;&lt;/periodical&gt;&lt;pages&gt;1889-1898&lt;/pages&gt;&lt;volume&gt;35&lt;/volume&gt;&lt;number&gt;4&lt;/number&gt;&lt;keywords&gt;&lt;keyword&gt;total weighted completion time&lt;/keyword&gt;&lt;keyword&gt;deadlines&lt;/keyword&gt;&lt;keyword&gt;simulated annealing&lt;/keyword&gt;&lt;keyword&gt;heuristic&lt;/keyword&gt;&lt;keyword&gt;weighted completion times&lt;/keyword&gt;&lt;keyword&gt;single-machine&lt;/keyword&gt;&lt;keyword&gt;dual criteria&lt;/keyword&gt;&lt;keyword&gt;deadlines&lt;/keyword&gt;&lt;keyword&gt;algorithm&lt;/keyword&gt;&lt;keyword&gt;branch&lt;/keyword&gt;&lt;keyword&gt;sum&lt;/keyword&gt;&lt;/keywords&gt;&lt;dates&gt;&lt;year&gt;2008&lt;/year&gt;&lt;pub-dates&gt;&lt;date&gt;Nov&lt;/date&gt;&lt;/pub-dates&gt;&lt;/dates&gt;&lt;isbn&gt;0957-4174&lt;/isbn&gt;&lt;accession-num&gt;ISI:000259432600039&lt;/accession-num&gt;&lt;urls&gt;&lt;related-urls&gt;&lt;url&gt;&amp;lt;Go to ISI&amp;gt;://000259432600039&lt;/url&gt;&lt;/related-urls&gt;&lt;/urls&gt;&lt;electronic-resource-num&gt;DOI 10.1016/j.eswa.2007.08.100&lt;/electronic-resource-num&gt;&lt;language&gt;English&lt;/language&gt;&lt;/record&gt;&lt;/Cite&gt;&lt;/EndNote&gt;</w:instrText>
      </w:r>
      <w:r w:rsidR="00F64882" w:rsidRPr="00B17ABA">
        <w:fldChar w:fldCharType="separate"/>
      </w:r>
      <w:r w:rsidR="00EE2B4F" w:rsidRPr="00B17ABA">
        <w:rPr>
          <w:noProof/>
          <w:vertAlign w:val="superscript"/>
        </w:rPr>
        <w:t>[102]</w:t>
      </w:r>
      <w:r w:rsidR="00F64882" w:rsidRPr="00B17ABA">
        <w:fldChar w:fldCharType="end"/>
      </w:r>
      <w:r w:rsidRPr="00B17ABA">
        <w:t xml:space="preserve"> or a maximum number of accepted </w:t>
      </w:r>
      <w:r w:rsidR="0045383A" w:rsidRPr="00B17ABA">
        <w:t xml:space="preserve">worse </w:t>
      </w:r>
      <w:r w:rsidRPr="00B17ABA">
        <w:t>solutions</w:t>
      </w:r>
      <w:r w:rsidR="00F64882" w:rsidRPr="00B17ABA">
        <w:fldChar w:fldCharType="begin">
          <w:fldData xml:space="preserve">PEVuZE5vdGU+PENpdGU+PEF1dGhvcj5NYXJ0aW5zPC9BdXRob3I+PFllYXI+MjAwOTwvWWVhcj48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</w:fldData>
        </w:fldChar>
      </w:r>
      <w:r w:rsidR="00EE2B4F" w:rsidRPr="00B17ABA">
        <w:instrText xml:space="preserve"> ADDIN EN.CITE </w:instrText>
      </w:r>
      <w:r w:rsidR="00EE2B4F" w:rsidRPr="00B17ABA">
        <w:fldChar w:fldCharType="begin">
          <w:fldData xml:space="preserve">PEVuZE5vdGU+PENpdGU+PEF1dGhvcj5NYXJ0aW5zPC9BdXRob3I+PFllYXI+MjAwOTwvWWVhcj48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</w:fldData>
        </w:fldChar>
      </w:r>
      <w:r w:rsidR="00EE2B4F" w:rsidRPr="00B17ABA">
        <w:instrText xml:space="preserve"> ADDIN EN.CITE.DATA </w:instrText>
      </w:r>
      <w:r w:rsidR="00EE2B4F" w:rsidRPr="00B17ABA">
        <w:fldChar w:fldCharType="end"/>
      </w:r>
      <w:r w:rsidR="00F64882" w:rsidRPr="00B17ABA">
        <w:fldChar w:fldCharType="separate"/>
      </w:r>
      <w:r w:rsidR="00EE2B4F" w:rsidRPr="00B17ABA">
        <w:rPr>
          <w:noProof/>
          <w:vertAlign w:val="superscript"/>
        </w:rPr>
        <w:t>[210]</w:t>
      </w:r>
      <w:r w:rsidR="00F64882" w:rsidRPr="00B17ABA">
        <w:fldChar w:fldCharType="end"/>
      </w:r>
      <w:r w:rsidRPr="00B17ABA">
        <w:t xml:space="preserve">. </w:t>
      </w:r>
      <w:r w:rsidR="00A2660C" w:rsidRPr="00B17ABA">
        <w:t>Th</w:t>
      </w:r>
      <w:r w:rsidRPr="00B17ABA">
        <w:t>ese</w:t>
      </w:r>
      <w:r w:rsidR="00A2660C" w:rsidRPr="00B17ABA">
        <w:t xml:space="preserve"> rule</w:t>
      </w:r>
      <w:r w:rsidRPr="00B17ABA">
        <w:t>s</w:t>
      </w:r>
      <w:r w:rsidR="00A2660C" w:rsidRPr="00B17ABA">
        <w:t xml:space="preserve"> need to be </w:t>
      </w:r>
      <w:r w:rsidR="00A2660C" w:rsidRPr="00B17ABA">
        <w:lastRenderedPageBreak/>
        <w:t xml:space="preserve">carefully tuned with the other parameters to ensure </w:t>
      </w:r>
      <w:r w:rsidR="00E05DA4" w:rsidRPr="00B17ABA">
        <w:t xml:space="preserve">convergence at a </w:t>
      </w:r>
      <w:r w:rsidR="00A2660C" w:rsidRPr="00B17ABA">
        <w:t>sufficiently low temperature</w:t>
      </w:r>
      <w:r w:rsidR="005F0F41" w:rsidRPr="00B17ABA">
        <w:t>.</w:t>
      </w:r>
    </w:p>
    <w:p w:rsidR="00150C43" w:rsidRPr="00B17ABA" w:rsidRDefault="00150C43" w:rsidP="001A2558">
      <w:pPr>
        <w:jc w:val="both"/>
      </w:pPr>
    </w:p>
    <w:tbl>
      <w:tblPr>
        <w:tblStyle w:val="TableGrid"/>
        <w:tblW w:w="0" w:type="auto"/>
        <w:tblLook w:val="04A0" w:firstRow="1" w:lastRow="0" w:firstColumn="1" w:lastColumn="0" w:noHBand="0" w:noVBand="1"/>
      </w:tblPr>
      <w:tblGrid>
        <w:gridCol w:w="8436"/>
      </w:tblGrid>
      <w:tr w:rsidR="00934BF0" w:rsidRPr="00B17ABA" w:rsidTr="00D96450">
        <w:trPr>
          <w:cantSplit/>
        </w:trPr>
        <w:tc>
          <w:tcPr>
            <w:tcW w:w="8436" w:type="dxa"/>
          </w:tcPr>
          <w:p w:rsidR="00934BF0" w:rsidRPr="00B17ABA" w:rsidRDefault="00F406C0" w:rsidP="001A2558">
            <w:pPr>
              <w:ind w:firstLine="0"/>
              <w:rPr>
                <w:rFonts w:ascii="Times New Roman" w:eastAsia="PMingLiU" w:hAnsi="Times New Roman" w:cs="Times New Roman"/>
                <w:sz w:val="20"/>
                <w:szCs w:val="20"/>
              </w:rPr>
            </w:pPr>
            <w:r w:rsidRPr="00B17ABA">
              <w:br w:type="page"/>
            </w:r>
            <w:r w:rsidR="00FB2ECF" w:rsidRPr="00B17ABA">
              <w:rPr>
                <w:rFonts w:ascii="Times New Roman" w:eastAsia="PMingLiU" w:hAnsi="Times New Roman" w:cs="Times New Roman"/>
                <w:sz w:val="20"/>
                <w:szCs w:val="20"/>
              </w:rPr>
              <w:t xml:space="preserve">Select the initial solution </w:t>
            </w:r>
            <w:r w:rsidR="00FB2ECF" w:rsidRPr="00B17ABA">
              <w:rPr>
                <w:rFonts w:ascii="Times New Roman" w:eastAsia="PMingLiU" w:hAnsi="Times New Roman" w:cs="Times New Roman"/>
                <w:i/>
                <w:sz w:val="20"/>
                <w:szCs w:val="20"/>
              </w:rPr>
              <w:t>π</w:t>
            </w:r>
            <w:r w:rsidR="00FB2ECF" w:rsidRPr="00B17ABA">
              <w:rPr>
                <w:rFonts w:ascii="Times New Roman" w:eastAsia="PMingLiU" w:hAnsi="Times New Roman" w:cs="Times New Roman"/>
                <w:sz w:val="20"/>
                <w:szCs w:val="20"/>
              </w:rPr>
              <w:t>.</w:t>
            </w:r>
          </w:p>
          <w:p w:rsidR="00934BF0" w:rsidRPr="00B17ABA" w:rsidRDefault="00FB2ECF" w:rsidP="001A2558">
            <w:pPr>
              <w:ind w:firstLine="0"/>
              <w:rPr>
                <w:rFonts w:ascii="Times New Roman" w:eastAsia="PMingLiU" w:hAnsi="Times New Roman" w:cs="Times New Roman"/>
                <w:sz w:val="20"/>
                <w:szCs w:val="20"/>
              </w:rPr>
            </w:pPr>
            <w:r w:rsidRPr="00B17ABA">
              <w:rPr>
                <w:rFonts w:ascii="Times New Roman" w:eastAsia="PMingLiU" w:hAnsi="Times New Roman" w:cs="Times New Roman"/>
                <w:sz w:val="20"/>
                <w:szCs w:val="20"/>
              </w:rPr>
              <w:t xml:space="preserve">Initialize the temperature </w:t>
            </w:r>
            <w:r w:rsidRPr="00B17ABA">
              <w:rPr>
                <w:rFonts w:ascii="Times New Roman" w:eastAsia="PMingLiU" w:hAnsi="Times New Roman" w:cs="Times New Roman"/>
                <w:i/>
                <w:sz w:val="20"/>
                <w:szCs w:val="20"/>
              </w:rPr>
              <w:t>T</w:t>
            </w:r>
            <w:r w:rsidRPr="00B17ABA">
              <w:rPr>
                <w:rFonts w:ascii="Times New Roman" w:eastAsia="PMingLiU" w:hAnsi="Times New Roman" w:cs="Times New Roman"/>
                <w:sz w:val="20"/>
                <w:szCs w:val="20"/>
              </w:rPr>
              <w:t>.</w:t>
            </w:r>
          </w:p>
          <w:p w:rsidR="00FB2ECF" w:rsidRPr="00B17ABA" w:rsidRDefault="00FB2ECF" w:rsidP="001A2558">
            <w:pPr>
              <w:ind w:firstLine="0"/>
              <w:rPr>
                <w:rFonts w:ascii="Times New Roman" w:eastAsia="PMingLiU" w:hAnsi="Times New Roman" w:cs="Times New Roman"/>
                <w:sz w:val="20"/>
                <w:szCs w:val="20"/>
              </w:rPr>
            </w:pPr>
            <w:r w:rsidRPr="00B17ABA">
              <w:rPr>
                <w:rFonts w:ascii="Times New Roman" w:eastAsia="PMingLiU" w:hAnsi="Times New Roman" w:cs="Times New Roman"/>
                <w:b/>
                <w:bCs/>
                <w:sz w:val="20"/>
                <w:szCs w:val="20"/>
              </w:rPr>
              <w:t xml:space="preserve">WHILE </w:t>
            </w:r>
            <w:r w:rsidRPr="00B17ABA">
              <w:rPr>
                <w:rFonts w:ascii="Times New Roman" w:eastAsia="PMingLiU" w:hAnsi="Times New Roman" w:cs="Times New Roman"/>
                <w:sz w:val="20"/>
                <w:szCs w:val="20"/>
              </w:rPr>
              <w:t xml:space="preserve">The </w:t>
            </w:r>
            <w:r w:rsidR="00934BF0" w:rsidRPr="00B17ABA">
              <w:rPr>
                <w:rFonts w:ascii="Times New Roman" w:eastAsia="PMingLiU" w:hAnsi="Times New Roman" w:cs="Times New Roman"/>
                <w:sz w:val="20"/>
                <w:szCs w:val="20"/>
              </w:rPr>
              <w:t xml:space="preserve">stopping rule </w:t>
            </w:r>
            <w:r w:rsidRPr="00B17ABA">
              <w:rPr>
                <w:rFonts w:ascii="Times New Roman" w:eastAsia="PMingLiU" w:hAnsi="Times New Roman" w:cs="Times New Roman"/>
                <w:sz w:val="20"/>
                <w:szCs w:val="20"/>
              </w:rPr>
              <w:t>is</w:t>
            </w:r>
            <w:r w:rsidR="00934BF0" w:rsidRPr="00B17ABA">
              <w:rPr>
                <w:rFonts w:ascii="Times New Roman" w:eastAsia="PMingLiU" w:hAnsi="Times New Roman" w:cs="Times New Roman"/>
                <w:sz w:val="20"/>
                <w:szCs w:val="20"/>
              </w:rPr>
              <w:t xml:space="preserve"> satisfied</w:t>
            </w:r>
            <w:r w:rsidRPr="00B17ABA">
              <w:rPr>
                <w:rFonts w:ascii="Times New Roman" w:eastAsia="PMingLiU" w:hAnsi="Times New Roman" w:cs="Times New Roman"/>
                <w:sz w:val="20"/>
                <w:szCs w:val="20"/>
              </w:rPr>
              <w:t>.</w:t>
            </w:r>
          </w:p>
          <w:p w:rsidR="00934BF0" w:rsidRPr="00B17ABA" w:rsidRDefault="00FB2ECF" w:rsidP="001A2558">
            <w:pPr>
              <w:ind w:left="567" w:firstLine="0"/>
              <w:rPr>
                <w:rFonts w:ascii="Times New Roman" w:eastAsia="PMingLiU" w:hAnsi="Times New Roman" w:cs="Times New Roman"/>
                <w:sz w:val="20"/>
                <w:szCs w:val="20"/>
              </w:rPr>
            </w:pPr>
            <w:r w:rsidRPr="00B17ABA">
              <w:rPr>
                <w:rFonts w:ascii="Times New Roman" w:eastAsia="PMingLiU" w:hAnsi="Times New Roman" w:cs="Times New Roman"/>
                <w:sz w:val="20"/>
                <w:szCs w:val="20"/>
              </w:rPr>
              <w:t xml:space="preserve">Pick a new solution π’ randomly in the neighbourhood of the current solution </w:t>
            </w:r>
            <w:r w:rsidRPr="00B17ABA">
              <w:rPr>
                <w:rFonts w:ascii="Times New Roman" w:eastAsia="PMingLiU" w:hAnsi="Times New Roman" w:cs="Times New Roman"/>
                <w:i/>
                <w:sz w:val="20"/>
                <w:szCs w:val="20"/>
              </w:rPr>
              <w:t>(N(π))</w:t>
            </w:r>
            <w:r w:rsidRPr="00B17ABA">
              <w:rPr>
                <w:rFonts w:ascii="Times New Roman" w:eastAsia="PMingLiU" w:hAnsi="Times New Roman" w:cs="Times New Roman"/>
                <w:sz w:val="20"/>
                <w:szCs w:val="20"/>
              </w:rPr>
              <w:t xml:space="preserve">.  </w:t>
            </w:r>
          </w:p>
          <w:p w:rsidR="00FB2ECF" w:rsidRPr="00B17ABA" w:rsidRDefault="00934BF0" w:rsidP="00EE389F">
            <w:pPr>
              <w:ind w:left="993" w:firstLine="0"/>
              <w:rPr>
                <w:rFonts w:ascii="Times New Roman" w:eastAsia="PMingLiU" w:hAnsi="Times New Roman" w:cs="Times New Roman"/>
                <w:sz w:val="20"/>
                <w:szCs w:val="20"/>
              </w:rPr>
            </w:pPr>
            <w:r w:rsidRPr="00B17ABA">
              <w:rPr>
                <w:rFonts w:ascii="Times New Roman" w:eastAsia="PMingLiU" w:hAnsi="Times New Roman" w:cs="Times New Roman"/>
                <w:b/>
                <w:bCs/>
                <w:sz w:val="20"/>
                <w:szCs w:val="20"/>
              </w:rPr>
              <w:t>I</w:t>
            </w:r>
            <w:r w:rsidR="00FB2ECF" w:rsidRPr="00B17ABA">
              <w:rPr>
                <w:rFonts w:ascii="Times New Roman" w:eastAsia="PMingLiU" w:hAnsi="Times New Roman" w:cs="Times New Roman"/>
                <w:b/>
                <w:bCs/>
                <w:sz w:val="20"/>
                <w:szCs w:val="20"/>
              </w:rPr>
              <w:t>F</w:t>
            </w:r>
            <w:r w:rsidRPr="00B17ABA">
              <w:rPr>
                <w:rFonts w:ascii="Times New Roman" w:eastAsia="PMingLiU" w:hAnsi="Times New Roman" w:cs="Times New Roman"/>
                <w:sz w:val="20"/>
                <w:szCs w:val="20"/>
              </w:rPr>
              <w:t xml:space="preserve"> </w:t>
            </w:r>
            <w:r w:rsidR="00EE389F" w:rsidRPr="009923E9">
              <w:rPr>
                <w:rFonts w:ascii="Times New Roman" w:eastAsia="PMingLiU" w:hAnsi="Times New Roman" w:cs="Times New Roman"/>
                <w:i/>
                <w:iCs/>
                <w:sz w:val="20"/>
                <w:szCs w:val="20"/>
              </w:rPr>
              <w:t xml:space="preserve">f(π’) </w:t>
            </w:r>
            <w:r w:rsidR="00EE389F" w:rsidRPr="00B17ABA">
              <w:rPr>
                <w:rFonts w:ascii="Times New Roman" w:eastAsia="PMingLiU" w:hAnsi="Times New Roman" w:cs="Times New Roman"/>
                <w:sz w:val="20"/>
                <w:szCs w:val="20"/>
              </w:rPr>
              <w:t xml:space="preserve">&gt; </w:t>
            </w:r>
            <w:r w:rsidR="00EE389F" w:rsidRPr="009923E9">
              <w:rPr>
                <w:rFonts w:ascii="Times New Roman" w:eastAsia="PMingLiU" w:hAnsi="Times New Roman" w:cs="Times New Roman"/>
                <w:i/>
                <w:iCs/>
                <w:sz w:val="20"/>
                <w:szCs w:val="20"/>
              </w:rPr>
              <w:t>f(π)</w:t>
            </w:r>
            <w:r w:rsidR="00EE389F" w:rsidRPr="00B17ABA">
              <w:rPr>
                <w:rFonts w:ascii="Times New Roman" w:eastAsia="PMingLiU" w:hAnsi="Times New Roman" w:cs="Times New Roman"/>
                <w:sz w:val="20"/>
                <w:szCs w:val="20"/>
              </w:rPr>
              <w:t xml:space="preserve"> for a maximisation problem </w:t>
            </w:r>
            <w:r w:rsidRPr="00B17ABA">
              <w:rPr>
                <w:rFonts w:ascii="Times New Roman" w:eastAsia="PMingLiU" w:hAnsi="Times New Roman" w:cs="Times New Roman"/>
                <w:sz w:val="20"/>
                <w:szCs w:val="20"/>
              </w:rPr>
              <w:t>(f(</w:t>
            </w:r>
            <w:r w:rsidR="00FB2ECF" w:rsidRPr="00B17ABA">
              <w:rPr>
                <w:rFonts w:ascii="Times New Roman" w:eastAsia="PMingLiU" w:hAnsi="Times New Roman" w:cs="Times New Roman"/>
                <w:sz w:val="20"/>
                <w:szCs w:val="20"/>
              </w:rPr>
              <w:t>π</w:t>
            </w:r>
            <w:r w:rsidRPr="00B17ABA">
              <w:rPr>
                <w:rFonts w:ascii="Times New Roman" w:eastAsia="PMingLiU" w:hAnsi="Times New Roman" w:cs="Times New Roman"/>
                <w:sz w:val="20"/>
                <w:szCs w:val="20"/>
              </w:rPr>
              <w:t>’)</w:t>
            </w:r>
            <w:r w:rsidR="00FB2ECF" w:rsidRPr="00B17ABA">
              <w:rPr>
                <w:rFonts w:ascii="Times New Roman" w:eastAsia="PMingLiU" w:hAnsi="Times New Roman" w:cs="Times New Roman"/>
                <w:sz w:val="20"/>
                <w:szCs w:val="20"/>
              </w:rPr>
              <w:t xml:space="preserve"> </w:t>
            </w:r>
            <w:r w:rsidRPr="00B17ABA">
              <w:rPr>
                <w:rFonts w:ascii="Times New Roman" w:eastAsia="PMingLiU" w:hAnsi="Times New Roman" w:cs="Times New Roman"/>
                <w:sz w:val="20"/>
                <w:szCs w:val="20"/>
              </w:rPr>
              <w:t>&lt;</w:t>
            </w:r>
            <w:r w:rsidR="00FB2ECF" w:rsidRPr="00B17ABA">
              <w:rPr>
                <w:rFonts w:ascii="Times New Roman" w:eastAsia="PMingLiU" w:hAnsi="Times New Roman" w:cs="Times New Roman"/>
                <w:sz w:val="20"/>
                <w:szCs w:val="20"/>
              </w:rPr>
              <w:t xml:space="preserve"> </w:t>
            </w:r>
            <w:r w:rsidRPr="00B17ABA">
              <w:rPr>
                <w:rFonts w:ascii="Times New Roman" w:eastAsia="PMingLiU" w:hAnsi="Times New Roman" w:cs="Times New Roman"/>
                <w:sz w:val="20"/>
                <w:szCs w:val="20"/>
              </w:rPr>
              <w:t>f(</w:t>
            </w:r>
            <w:r w:rsidR="00FB2ECF" w:rsidRPr="00B17ABA">
              <w:rPr>
                <w:rFonts w:ascii="Times New Roman" w:eastAsia="PMingLiU" w:hAnsi="Times New Roman" w:cs="Times New Roman"/>
                <w:sz w:val="20"/>
                <w:szCs w:val="20"/>
              </w:rPr>
              <w:t>π</w:t>
            </w:r>
            <w:r w:rsidRPr="00B17ABA">
              <w:rPr>
                <w:rFonts w:ascii="Times New Roman" w:eastAsia="PMingLiU" w:hAnsi="Times New Roman" w:cs="Times New Roman"/>
                <w:sz w:val="20"/>
                <w:szCs w:val="20"/>
              </w:rPr>
              <w:t xml:space="preserve">) </w:t>
            </w:r>
            <w:r w:rsidR="006A44EE" w:rsidRPr="00B17ABA">
              <w:rPr>
                <w:rFonts w:ascii="Times New Roman" w:eastAsia="PMingLiU" w:hAnsi="Times New Roman" w:cs="Times New Roman"/>
                <w:sz w:val="20"/>
                <w:szCs w:val="20"/>
              </w:rPr>
              <w:t>for a minimisation problem).</w:t>
            </w:r>
          </w:p>
          <w:p w:rsidR="00934BF0" w:rsidRPr="00B17ABA" w:rsidRDefault="00FB2ECF" w:rsidP="001A2558">
            <w:pPr>
              <w:ind w:left="993" w:firstLine="0"/>
              <w:rPr>
                <w:rFonts w:ascii="Times New Roman" w:eastAsia="PMingLiU" w:hAnsi="Times New Roman" w:cs="Times New Roman"/>
                <w:sz w:val="20"/>
                <w:szCs w:val="20"/>
              </w:rPr>
            </w:pPr>
            <w:r w:rsidRPr="00B17ABA">
              <w:rPr>
                <w:rFonts w:ascii="Times New Roman" w:eastAsia="PMingLiU" w:hAnsi="Times New Roman" w:cs="Times New Roman"/>
                <w:b/>
                <w:bCs/>
                <w:sz w:val="20"/>
                <w:szCs w:val="20"/>
              </w:rPr>
              <w:t xml:space="preserve">THEN </w:t>
            </w:r>
            <w:r w:rsidRPr="00B17ABA">
              <w:rPr>
                <w:rFonts w:ascii="Times New Roman" w:eastAsia="PMingLiU" w:hAnsi="Times New Roman" w:cs="Times New Roman"/>
                <w:sz w:val="20"/>
                <w:szCs w:val="20"/>
              </w:rPr>
              <w:t xml:space="preserve">Replace the current solution π with the new solution </w:t>
            </w:r>
            <w:r w:rsidRPr="00B17ABA">
              <w:rPr>
                <w:rFonts w:ascii="Times New Roman" w:eastAsia="PMingLiU" w:hAnsi="Times New Roman" w:cs="Times New Roman"/>
                <w:i/>
                <w:sz w:val="20"/>
                <w:szCs w:val="20"/>
              </w:rPr>
              <w:t>π’</w:t>
            </w:r>
            <w:r w:rsidRPr="00B17ABA">
              <w:rPr>
                <w:rFonts w:ascii="Times New Roman" w:eastAsia="PMingLiU" w:hAnsi="Times New Roman" w:cs="Times New Roman"/>
                <w:sz w:val="20"/>
                <w:szCs w:val="20"/>
              </w:rPr>
              <w:t>.</w:t>
            </w:r>
          </w:p>
          <w:p w:rsidR="00934BF0" w:rsidRPr="00B17ABA" w:rsidRDefault="00FB2ECF">
            <w:pPr>
              <w:ind w:left="993" w:firstLine="0"/>
              <w:rPr>
                <w:rFonts w:ascii="Times New Roman" w:eastAsia="PMingLiU" w:hAnsi="Times New Roman" w:cs="Times New Roman"/>
                <w:sz w:val="20"/>
                <w:szCs w:val="20"/>
              </w:rPr>
            </w:pPr>
            <w:r w:rsidRPr="00B17ABA">
              <w:rPr>
                <w:rFonts w:ascii="Times New Roman" w:eastAsia="PMingLiU" w:hAnsi="Times New Roman" w:cs="Times New Roman"/>
                <w:b/>
                <w:bCs/>
                <w:sz w:val="20"/>
                <w:szCs w:val="20"/>
              </w:rPr>
              <w:t xml:space="preserve">ELSE </w:t>
            </w:r>
            <w:r w:rsidR="00934BF0" w:rsidRPr="00B17ABA">
              <w:rPr>
                <w:rFonts w:ascii="Times New Roman" w:eastAsia="PMingLiU" w:hAnsi="Times New Roman" w:cs="Times New Roman"/>
                <w:sz w:val="20"/>
                <w:szCs w:val="20"/>
              </w:rPr>
              <w:t>Accept</w:t>
            </w:r>
            <w:r w:rsidRPr="00B17ABA">
              <w:rPr>
                <w:rFonts w:ascii="Times New Roman" w:eastAsia="PMingLiU" w:hAnsi="Times New Roman" w:cs="Times New Roman"/>
                <w:sz w:val="20"/>
                <w:szCs w:val="20"/>
              </w:rPr>
              <w:t xml:space="preserve"> the new solution π</w:t>
            </w:r>
            <w:r w:rsidR="00934BF0" w:rsidRPr="00B17ABA">
              <w:rPr>
                <w:rFonts w:ascii="Times New Roman" w:eastAsia="PMingLiU" w:hAnsi="Times New Roman" w:cs="Times New Roman"/>
                <w:sz w:val="20"/>
                <w:szCs w:val="20"/>
              </w:rPr>
              <w:t xml:space="preserve">’ with </w:t>
            </w: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δE</m:t>
                  </m:r>
                </m:e>
              </m:d>
            </m:oMath>
            <w:r w:rsidRPr="00B17ABA">
              <w:rPr>
                <w:rFonts w:ascii="Times New Roman" w:eastAsia="PMingLiU" w:hAnsi="Times New Roman" w:cs="Times New Roman"/>
                <w:sz w:val="20"/>
                <w:szCs w:val="20"/>
              </w:rPr>
              <w:t xml:space="preserve"> (Equation </w:t>
            </w:r>
            <w:r w:rsidR="000D047A" w:rsidRPr="00B17ABA">
              <w:rPr>
                <w:rFonts w:ascii="Times New Roman" w:eastAsia="PMingLiU" w:hAnsi="Times New Roman" w:cs="Times New Roman"/>
                <w:sz w:val="20"/>
                <w:szCs w:val="20"/>
              </w:rPr>
              <w:t>3.</w:t>
            </w:r>
            <w:r w:rsidR="00DC0040" w:rsidRPr="00B17ABA">
              <w:rPr>
                <w:rFonts w:ascii="Times New Roman" w:eastAsia="PMingLiU" w:hAnsi="Times New Roman" w:cs="Times New Roman"/>
                <w:sz w:val="20"/>
                <w:szCs w:val="20"/>
              </w:rPr>
              <w:t>3</w:t>
            </w:r>
            <w:r w:rsidRPr="00B17ABA">
              <w:rPr>
                <w:rFonts w:ascii="Times New Roman" w:eastAsia="PMingLiU" w:hAnsi="Times New Roman" w:cs="Times New Roman"/>
                <w:sz w:val="20"/>
                <w:szCs w:val="20"/>
              </w:rPr>
              <w:t>).</w:t>
            </w:r>
          </w:p>
          <w:p w:rsidR="00934BF0" w:rsidRPr="00B17ABA" w:rsidRDefault="00FB2ECF" w:rsidP="001A2558">
            <w:pPr>
              <w:ind w:left="993" w:firstLine="0"/>
              <w:rPr>
                <w:rFonts w:ascii="Times New Roman" w:eastAsia="PMingLiU" w:hAnsi="Times New Roman" w:cs="Times New Roman"/>
                <w:b/>
                <w:bCs/>
                <w:sz w:val="20"/>
                <w:szCs w:val="20"/>
              </w:rPr>
            </w:pPr>
            <w:r w:rsidRPr="00B17ABA">
              <w:rPr>
                <w:rFonts w:ascii="Times New Roman" w:eastAsia="PMingLiU" w:hAnsi="Times New Roman" w:cs="Times New Roman"/>
                <w:b/>
                <w:bCs/>
                <w:sz w:val="20"/>
                <w:szCs w:val="20"/>
              </w:rPr>
              <w:t>END</w:t>
            </w:r>
          </w:p>
          <w:p w:rsidR="00934BF0" w:rsidRPr="00B17ABA" w:rsidRDefault="00934BF0" w:rsidP="001A2558">
            <w:pPr>
              <w:ind w:left="567" w:firstLine="0"/>
              <w:rPr>
                <w:rFonts w:ascii="Times New Roman" w:eastAsia="PMingLiU" w:hAnsi="Times New Roman" w:cs="Times New Roman"/>
                <w:sz w:val="20"/>
                <w:szCs w:val="20"/>
              </w:rPr>
            </w:pPr>
            <w:r w:rsidRPr="00B17ABA">
              <w:rPr>
                <w:rFonts w:ascii="Times New Roman" w:eastAsia="PMingLiU" w:hAnsi="Times New Roman" w:cs="Times New Roman"/>
                <w:sz w:val="20"/>
                <w:szCs w:val="20"/>
              </w:rPr>
              <w:t>Update</w:t>
            </w:r>
            <w:r w:rsidR="00FB2ECF" w:rsidRPr="00B17ABA">
              <w:rPr>
                <w:rFonts w:ascii="Times New Roman" w:eastAsia="PMingLiU" w:hAnsi="Times New Roman" w:cs="Times New Roman"/>
                <w:sz w:val="20"/>
                <w:szCs w:val="20"/>
              </w:rPr>
              <w:t xml:space="preserve"> the temperature </w:t>
            </w:r>
            <w:r w:rsidRPr="00B17ABA">
              <w:rPr>
                <w:rFonts w:ascii="Times New Roman" w:eastAsia="PMingLiU" w:hAnsi="Times New Roman" w:cs="Times New Roman"/>
                <w:i/>
                <w:sz w:val="20"/>
                <w:szCs w:val="20"/>
              </w:rPr>
              <w:t>T</w:t>
            </w:r>
            <w:r w:rsidR="00FB2ECF" w:rsidRPr="00B17ABA">
              <w:rPr>
                <w:rFonts w:ascii="Times New Roman" w:eastAsia="PMingLiU" w:hAnsi="Times New Roman" w:cs="Times New Roman"/>
                <w:sz w:val="20"/>
                <w:szCs w:val="20"/>
              </w:rPr>
              <w:t>.</w:t>
            </w:r>
          </w:p>
          <w:p w:rsidR="00934BF0" w:rsidRPr="00B17ABA" w:rsidRDefault="00FB2ECF" w:rsidP="009923E9">
            <w:pPr>
              <w:ind w:firstLine="0"/>
              <w:rPr>
                <w:rFonts w:ascii="Times New Roman" w:eastAsia="PMingLiU" w:hAnsi="Times New Roman" w:cs="Times New Roman"/>
                <w:b/>
                <w:bCs/>
                <w:sz w:val="20"/>
                <w:szCs w:val="20"/>
              </w:rPr>
            </w:pPr>
            <w:r w:rsidRPr="00B17ABA">
              <w:rPr>
                <w:rFonts w:ascii="Times New Roman" w:eastAsia="PMingLiU" w:hAnsi="Times New Roman" w:cs="Times New Roman"/>
                <w:b/>
                <w:bCs/>
                <w:sz w:val="20"/>
                <w:szCs w:val="20"/>
              </w:rPr>
              <w:t>LOOP</w:t>
            </w:r>
          </w:p>
        </w:tc>
      </w:tr>
    </w:tbl>
    <w:p w:rsidR="00934BF0" w:rsidRPr="00B17ABA" w:rsidRDefault="00934BF0" w:rsidP="006654F4">
      <w:pPr>
        <w:pStyle w:val="Caption"/>
        <w:jc w:val="center"/>
      </w:pPr>
      <w:bookmarkStart w:id="74" w:name="_Ref423083708"/>
      <w:bookmarkStart w:id="75" w:name="_Toc426019128"/>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4</w:t>
        </w:r>
      </w:fldSimple>
      <w:bookmarkEnd w:id="74"/>
      <w:r w:rsidRPr="00B17ABA">
        <w:t>.</w:t>
      </w:r>
      <w:r w:rsidR="00FB2ECF" w:rsidRPr="00B17ABA">
        <w:t xml:space="preserve"> </w:t>
      </w:r>
      <w:r w:rsidR="007C7A41" w:rsidRPr="00B17ABA">
        <w:t>Pseudo-code</w:t>
      </w:r>
      <w:r w:rsidRPr="00B17ABA">
        <w:rPr>
          <w:rFonts w:hint="eastAsia"/>
          <w:lang w:eastAsia="ko-KR"/>
        </w:rPr>
        <w:t xml:space="preserve"> of </w:t>
      </w:r>
      <w:r w:rsidR="00E44CDD" w:rsidRPr="00B17ABA">
        <w:rPr>
          <w:lang w:eastAsia="ko-KR"/>
        </w:rPr>
        <w:t>SA</w:t>
      </w:r>
      <w:r w:rsidR="00E111DD" w:rsidRPr="00B17ABA">
        <w:rPr>
          <w:lang w:eastAsia="ko-KR"/>
        </w:rPr>
        <w:fldChar w:fldCharType="begin">
          <w:fldData xml:space="preserve">PEVuZE5vdGU+PENpdGU+PEF1dGhvcj5CbHVtPC9BdXRob3I+PFllYXI+MjAwMzwvWWVhcj48UmVj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CbHVtPC9BdXRob3I+PFllYXI+MjAwMzwvWWVhcj48UmVj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00E111DD" w:rsidRPr="00B17ABA">
        <w:rPr>
          <w:lang w:eastAsia="ko-KR"/>
        </w:rPr>
      </w:r>
      <w:r w:rsidR="00E111DD" w:rsidRPr="00B17ABA">
        <w:rPr>
          <w:lang w:eastAsia="ko-KR"/>
        </w:rPr>
        <w:fldChar w:fldCharType="separate"/>
      </w:r>
      <w:r w:rsidR="00EE2B4F" w:rsidRPr="00B17ABA">
        <w:rPr>
          <w:noProof/>
          <w:vertAlign w:val="superscript"/>
          <w:lang w:eastAsia="ko-KR"/>
        </w:rPr>
        <w:t>[208]</w:t>
      </w:r>
      <w:bookmarkEnd w:id="75"/>
      <w:r w:rsidR="00E111DD" w:rsidRPr="00B17ABA">
        <w:rPr>
          <w:lang w:eastAsia="ko-KR"/>
        </w:rPr>
        <w:fldChar w:fldCharType="end"/>
      </w:r>
    </w:p>
    <w:p w:rsidR="001F2886" w:rsidRPr="00B17ABA" w:rsidRDefault="001F2886" w:rsidP="001A2558">
      <w:pPr>
        <w:ind w:firstLine="0"/>
      </w:pPr>
    </w:p>
    <w:p w:rsidR="00A2660C" w:rsidRPr="00B17ABA" w:rsidRDefault="00A2660C" w:rsidP="009923E9">
      <w:pPr>
        <w:pStyle w:val="Heading2"/>
      </w:pPr>
      <w:bookmarkStart w:id="76" w:name="_Toc426018034"/>
      <w:r w:rsidRPr="00B17ABA">
        <w:t>Genetic algorithm</w:t>
      </w:r>
      <w:bookmarkEnd w:id="76"/>
    </w:p>
    <w:p w:rsidR="006A5793" w:rsidRPr="00B17ABA" w:rsidRDefault="00072A66" w:rsidP="00CB5279">
      <w:pPr>
        <w:jc w:val="both"/>
      </w:pPr>
      <w:r w:rsidRPr="00B17ABA">
        <w:t>GA</w:t>
      </w:r>
      <w:r w:rsidR="00A2660C" w:rsidRPr="00B17ABA">
        <w:t xml:space="preserve"> is a computational model of evolutionary processes, which mimics natural biological evolution. </w:t>
      </w:r>
      <w:r w:rsidRPr="00B17ABA">
        <w:t>GA</w:t>
      </w:r>
      <w:r w:rsidR="00A2660C" w:rsidRPr="00B17ABA">
        <w:t xml:space="preserve"> </w:t>
      </w:r>
      <w:r w:rsidR="00F44EFA" w:rsidRPr="00B17ABA">
        <w:t xml:space="preserve">applies the principle of survival of the fittest </w:t>
      </w:r>
      <w:r w:rsidR="00A2660C" w:rsidRPr="00B17ABA">
        <w:t>on a population of potential solutions</w:t>
      </w:r>
      <w:r w:rsidR="00F44EFA" w:rsidRPr="00B17ABA">
        <w:t xml:space="preserve"> encoded as a form of chromosomes to produce a </w:t>
      </w:r>
      <w:r w:rsidR="00A2660C" w:rsidRPr="00B17ABA">
        <w:t>solution</w:t>
      </w:r>
      <w:r w:rsidR="00F64882" w:rsidRPr="00B17ABA">
        <w:fldChar w:fldCharType="begin"/>
      </w:r>
      <w:r w:rsidR="00EE2B4F" w:rsidRPr="00B17ABA">
        <w:instrText xml:space="preserve"> ADDIN EN.CITE &lt;EndNote&gt;&lt;Cite&gt;&lt;Author&gt;Holland&lt;/Author&gt;&lt;Year&gt;1975&lt;/Year&gt;&lt;RecNum&gt;234&lt;/RecNum&gt;&lt;DisplayText&gt;&lt;style face="superscript"&gt;[179]&lt;/style&gt;&lt;/DisplayText&gt;&lt;record&gt;&lt;rec-number&gt;234&lt;/rec-number&gt;&lt;foreign-keys&gt;&lt;key app="EN" db-id="z2a0dvwpazf220et2vh50z295rxpzfevwft2"&gt;234&lt;/key&gt;&lt;/foreign-keys&gt;&lt;ref-type name="Journal Article"&gt;17&lt;/ref-type&gt;&lt;contributors&gt;&lt;authors&gt;&lt;author&gt;Holland, J.H.&lt;/author&gt;&lt;/authors&gt;&lt;/contributors&gt;&lt;titles&gt;&lt;title&gt;Adaptation in natural and artificial systems&lt;/title&gt;&lt;secondary-title&gt;The University of Michigan Press, Ann Harbor, MI&lt;/secondary-title&gt;&lt;/titles&gt;&lt;periodical&gt;&lt;full-title&gt;The University of Michigan Press, Ann Harbor, MI&lt;/full-title&gt;&lt;/periodical&gt;&lt;dates&gt;&lt;year&gt;1975&lt;/year&gt;&lt;/dates&gt;&lt;urls&gt;&lt;/urls&gt;&lt;/record&gt;&lt;/Cite&gt;&lt;/EndNote&gt;</w:instrText>
      </w:r>
      <w:r w:rsidR="00F64882" w:rsidRPr="00B17ABA">
        <w:fldChar w:fldCharType="separate"/>
      </w:r>
      <w:r w:rsidR="00EE2B4F" w:rsidRPr="00B17ABA">
        <w:rPr>
          <w:noProof/>
          <w:vertAlign w:val="superscript"/>
        </w:rPr>
        <w:t>[179]</w:t>
      </w:r>
      <w:r w:rsidR="00F64882" w:rsidRPr="00B17ABA">
        <w:fldChar w:fldCharType="end"/>
      </w:r>
      <w:r w:rsidR="00A2660C" w:rsidRPr="00B17ABA">
        <w:t xml:space="preserve">. The first step in the </w:t>
      </w:r>
      <w:r w:rsidRPr="00B17ABA">
        <w:t>GA</w:t>
      </w:r>
      <w:r w:rsidR="00A2660C" w:rsidRPr="00B17ABA">
        <w:t xml:space="preserve"> is to generate an initial population including </w:t>
      </w:r>
      <w:r w:rsidR="00A2660C" w:rsidRPr="00B17ABA">
        <w:rPr>
          <w:i/>
          <w:iCs/>
        </w:rPr>
        <w:t>n</w:t>
      </w:r>
      <w:r w:rsidR="00A2660C" w:rsidRPr="00B17ABA">
        <w:t xml:space="preserve"> individuals</w:t>
      </w:r>
      <w:r w:rsidR="00F540DA" w:rsidRPr="00B17ABA">
        <w:t xml:space="preserve"> (i.e., </w:t>
      </w:r>
      <w:r w:rsidR="00F540DA" w:rsidRPr="009923E9">
        <w:rPr>
          <w:i/>
          <w:iCs/>
        </w:rPr>
        <w:t>n</w:t>
      </w:r>
      <w:r w:rsidR="00F540DA" w:rsidRPr="00B17ABA">
        <w:t xml:space="preserve"> sequential treatment policies in SDDPs)</w:t>
      </w:r>
      <w:r w:rsidR="00A46BE1" w:rsidRPr="00B17ABA">
        <w:t xml:space="preserve"> (see </w:t>
      </w:r>
      <w:r w:rsidR="00A46BE1" w:rsidRPr="00B17ABA">
        <w:fldChar w:fldCharType="begin"/>
      </w:r>
      <w:r w:rsidR="00A46BE1" w:rsidRPr="00B17ABA">
        <w:instrText xml:space="preserve"> REF _Ref423083770 </w:instrText>
      </w:r>
      <w:r w:rsidR="00B17ABA">
        <w:instrText xml:space="preserve"> \* MERGEFORMAT </w:instrText>
      </w:r>
      <w:r w:rsidR="00A46BE1" w:rsidRPr="00B17ABA">
        <w:fldChar w:fldCharType="separate"/>
      </w:r>
      <w:r w:rsidR="006F6429" w:rsidRPr="00B17ABA">
        <w:t xml:space="preserve">Figure </w:t>
      </w:r>
      <w:r w:rsidR="006F6429" w:rsidRPr="00B17ABA">
        <w:rPr>
          <w:noProof/>
          <w:cs/>
          <w:lang w:val="pt-PT"/>
        </w:rPr>
        <w:t>‎</w:t>
      </w:r>
      <w:r w:rsidR="006F6429" w:rsidRPr="00B17ABA">
        <w:rPr>
          <w:noProof/>
        </w:rPr>
        <w:t>3</w:t>
      </w:r>
      <w:r w:rsidR="006F6429" w:rsidRPr="00B17ABA">
        <w:t>.</w:t>
      </w:r>
      <w:r w:rsidR="006F6429" w:rsidRPr="00B17ABA">
        <w:rPr>
          <w:noProof/>
        </w:rPr>
        <w:t>5</w:t>
      </w:r>
      <w:r w:rsidR="00A46BE1" w:rsidRPr="00B17ABA">
        <w:fldChar w:fldCharType="end"/>
      </w:r>
      <w:r w:rsidR="00A46BE1" w:rsidRPr="00B17ABA">
        <w:t>)</w:t>
      </w:r>
      <w:r w:rsidR="00A2660C" w:rsidRPr="00B17ABA">
        <w:t xml:space="preserve">. </w:t>
      </w:r>
      <w:r w:rsidR="006A5793" w:rsidRPr="00B17ABA">
        <w:t xml:space="preserve">Small populations </w:t>
      </w:r>
      <w:r w:rsidR="00C91EDA" w:rsidRPr="00B17ABA">
        <w:t xml:space="preserve">may </w:t>
      </w:r>
      <w:r w:rsidR="006A5793" w:rsidRPr="00B17ABA">
        <w:t xml:space="preserve">run the risk of seriously under-covering the solution space, while large populations incur severe computational </w:t>
      </w:r>
      <w:r w:rsidR="00C91EDA" w:rsidRPr="00B17ABA">
        <w:t>cost</w:t>
      </w:r>
      <w:r w:rsidR="006A5793" w:rsidRPr="00B17ABA">
        <w:t xml:space="preserve">. </w:t>
      </w:r>
      <w:r w:rsidR="00306076" w:rsidRPr="00B17ABA">
        <w:t>The ideal size of population is problem-spec</w:t>
      </w:r>
      <w:r w:rsidR="007C7A41" w:rsidRPr="00B17ABA">
        <w:t>ific. It has been varied from 8</w:t>
      </w:r>
      <w:r w:rsidR="00F64882" w:rsidRPr="00B17ABA">
        <w:fldChar w:fldCharType="begin">
          <w:fldData xml:space="preserve">PEVuZE5vdGU+PENpdGU+PEF1dGhvcj5HdWlsbGVuPC9BdXRob3I+PFllYXI+MjAwNjwvWWVhcj48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</w:fldData>
        </w:fldChar>
      </w:r>
      <w:r w:rsidR="00EE2B4F" w:rsidRPr="00B17ABA">
        <w:instrText xml:space="preserve"> ADDIN EN.CITE </w:instrText>
      </w:r>
      <w:r w:rsidR="00EE2B4F" w:rsidRPr="00B17ABA">
        <w:fldChar w:fldCharType="begin">
          <w:fldData xml:space="preserve">PEVuZE5vdGU+PENpdGU+PEF1dGhvcj5HdWlsbGVuPC9BdXRob3I+PFllYXI+MjAwNjwvWWVhcj48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</w:fldData>
        </w:fldChar>
      </w:r>
      <w:r w:rsidR="00EE2B4F" w:rsidRPr="00B17ABA">
        <w:instrText xml:space="preserve"> ADDIN EN.CITE.DATA </w:instrText>
      </w:r>
      <w:r w:rsidR="00EE2B4F" w:rsidRPr="00B17ABA">
        <w:fldChar w:fldCharType="end"/>
      </w:r>
      <w:r w:rsidR="00F64882" w:rsidRPr="00B17ABA">
        <w:fldChar w:fldCharType="separate"/>
      </w:r>
      <w:r w:rsidR="00EE2B4F" w:rsidRPr="00B17ABA">
        <w:rPr>
          <w:noProof/>
          <w:vertAlign w:val="superscript"/>
        </w:rPr>
        <w:t>[211]</w:t>
      </w:r>
      <w:r w:rsidR="00F64882" w:rsidRPr="00B17ABA">
        <w:fldChar w:fldCharType="end"/>
      </w:r>
      <w:r w:rsidR="00306076" w:rsidRPr="00B17ABA">
        <w:t xml:space="preserve"> to 3000</w:t>
      </w:r>
      <w:r w:rsidR="00F64882" w:rsidRPr="00B17ABA">
        <w:fldChar w:fldCharType="begin"/>
      </w:r>
      <w:r w:rsidR="00EE2B4F" w:rsidRPr="00B17ABA">
        <w:instrText xml:space="preserve"> ADDIN EN.CITE &lt;EndNote&gt;&lt;Cite&gt;&lt;Author&gt;Yoshitomi&lt;/Author&gt;&lt;Year&gt;2002&lt;/Year&gt;&lt;RecNum&gt;199&lt;/RecNum&gt;&lt;DisplayText&gt;&lt;style face="superscript"&gt;[100]&lt;/style&gt;&lt;/DisplayText&gt;&lt;record&gt;&lt;rec-number&gt;199&lt;/rec-number&gt;&lt;foreign-keys&gt;&lt;key app="EN" db-id="z2a0dvwpazf220et2vh50z295rxpzfevwft2"&gt;199&lt;/key&gt;&lt;/foreign-keys&gt;&lt;ref-type name="Journal Article"&gt;17&lt;/ref-type&gt;&lt;contributors&gt;&lt;authors&gt;&lt;author&gt;Yoshitomi, Y.&lt;/author&gt;&lt;/authors&gt;&lt;/contributors&gt;&lt;titles&gt;&lt;title&gt;A genetic algorithm approach to solving stochastic job</w:instrText>
      </w:r>
      <w:r w:rsidR="00EE2B4F" w:rsidRPr="00B17ABA">
        <w:rPr>
          <w:rFonts w:ascii="Cambria Math" w:hAnsi="Cambria Math" w:cs="Cambria Math"/>
        </w:rPr>
        <w:instrText>‐</w:instrText>
      </w:r>
      <w:r w:rsidR="00EE2B4F" w:rsidRPr="00B17ABA">
        <w:instrText>shop scheduling problems&lt;/title&gt;&lt;secondary-title&gt;International Transactions in Operational Research&lt;/secondary-title&gt;&lt;/titles&gt;&lt;periodical&gt;&lt;full-title&gt;International Transactions in Operational Research&lt;/full-title&gt;&lt;/periodical&gt;&lt;pages&gt;479–495&lt;/pages&gt;&lt;volume&gt;9&lt;/volume&gt;&lt;number&gt;4&lt;/number&gt;&lt;dates&gt;&lt;year&gt;2002&lt;/year&gt;&lt;/dates&gt;&lt;urls&gt;&lt;/urls&gt;&lt;/record&gt;&lt;/Cite&gt;&lt;/EndNote&gt;</w:instrText>
      </w:r>
      <w:r w:rsidR="00F64882" w:rsidRPr="00B17ABA">
        <w:fldChar w:fldCharType="separate"/>
      </w:r>
      <w:r w:rsidR="00EE2B4F" w:rsidRPr="00B17ABA">
        <w:rPr>
          <w:noProof/>
          <w:vertAlign w:val="superscript"/>
        </w:rPr>
        <w:t>[100]</w:t>
      </w:r>
      <w:r w:rsidR="00F64882" w:rsidRPr="00B17ABA">
        <w:fldChar w:fldCharType="end"/>
      </w:r>
      <w:r w:rsidR="00306076" w:rsidRPr="00B17ABA">
        <w:t>. Reeves said that population sizes as small a</w:t>
      </w:r>
      <w:r w:rsidR="007C7A41" w:rsidRPr="00B17ABA">
        <w:t>s 30 are adequate in many cases</w:t>
      </w:r>
      <w:r w:rsidR="00F64882" w:rsidRPr="00B17ABA">
        <w:fldChar w:fldCharType="begin"/>
      </w:r>
      <w:r w:rsidR="00620560" w:rsidRPr="00B17ABA">
        <w:instrText xml:space="preserve"> ADDIN EN.CITE &lt;EndNote&gt;&lt;Cite&gt;&lt;Author&gt;Reeves&lt;/Author&gt;&lt;Year&gt;1993&lt;/Year&gt;&lt;RecNum&gt;282&lt;/RecNum&gt;&lt;DisplayText&gt;&lt;style face="superscript"&gt;[53]&lt;/style&gt;&lt;/DisplayText&gt;&lt;record&gt;&lt;rec-number&gt;282&lt;/rec-number&gt;&lt;foreign-keys&gt;&lt;key app="EN" db-id="z2a0dvwpazf220et2vh50z295rxpzfevwft2"&gt;282&lt;/key&gt;&lt;/foreign-keys&gt;&lt;ref-type name="Book"&gt;6&lt;/ref-type&gt;&lt;contributors&gt;&lt;authors&gt;&lt;author&gt;Reeves, C. R.&lt;/author&gt;&lt;/authors&gt;&lt;/contributors&gt;&lt;titles&gt;&lt;title&gt;Modern heuristic techniques for combinatorial problems &lt;/title&gt;&lt;secondary-title&gt;Advanced topics in computer science&lt;/secondary-title&gt;&lt;/titles&gt;&lt;dates&gt;&lt;year&gt;1993&lt;/year&gt;&lt;/dates&gt;&lt;pub-location&gt;UK&lt;/pub-location&gt;&lt;publisher&gt;McGraw-Hill Book Company Europe&lt;/publisher&gt;&lt;urls&gt;&lt;/urls&gt;&lt;access-date&gt;Accessed 19 February 2014&lt;/access-date&gt;&lt;/record&gt;&lt;/Cite&gt;&lt;/EndNote&gt;</w:instrText>
      </w:r>
      <w:r w:rsidR="00F64882" w:rsidRPr="00B17ABA">
        <w:fldChar w:fldCharType="separate"/>
      </w:r>
      <w:r w:rsidR="00620560" w:rsidRPr="00B17ABA">
        <w:rPr>
          <w:noProof/>
          <w:vertAlign w:val="superscript"/>
        </w:rPr>
        <w:t>[53]</w:t>
      </w:r>
      <w:r w:rsidR="00F64882" w:rsidRPr="00B17ABA">
        <w:fldChar w:fldCharType="end"/>
      </w:r>
      <w:r w:rsidR="00306076" w:rsidRPr="00B17ABA">
        <w:t xml:space="preserve">. </w:t>
      </w:r>
    </w:p>
    <w:p w:rsidR="00FE1FA1" w:rsidRPr="00B17ABA" w:rsidRDefault="006A5793" w:rsidP="006654F4">
      <w:pPr>
        <w:jc w:val="both"/>
      </w:pPr>
      <w:r w:rsidRPr="00B17ABA">
        <w:t xml:space="preserve">Individuals are </w:t>
      </w:r>
      <w:r w:rsidR="007E5BC3" w:rsidRPr="00B17ABA">
        <w:t xml:space="preserve">usually </w:t>
      </w:r>
      <w:r w:rsidRPr="00B17ABA">
        <w:t xml:space="preserve">encoded </w:t>
      </w:r>
      <w:r w:rsidR="00A66AF2" w:rsidRPr="00B17ABA">
        <w:t>in a string of standard binary (0,1) digits</w:t>
      </w:r>
      <w:r w:rsidR="00F64882" w:rsidRPr="00B17ABA">
        <w:fldChar w:fldCharType="begin">
          <w:fldData xml:space="preserve">PEVuZE5vdGU+PENpdGU+PEF1dGhvcj5ZYW5nPC9BdXRob3I+PFllYXI+MTk5ODwvWWVhcj48UmVj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</w:fldData>
        </w:fldChar>
      </w:r>
      <w:r w:rsidR="00EE2B4F" w:rsidRPr="00B17ABA">
        <w:instrText xml:space="preserve"> ADDIN EN.CITE </w:instrText>
      </w:r>
      <w:r w:rsidR="00EE2B4F" w:rsidRPr="00B17ABA">
        <w:fldChar w:fldCharType="begin">
          <w:fldData xml:space="preserve">PEVuZE5vdGU+PENpdGU+PEF1dGhvcj5ZYW5nPC9BdXRob3I+PFllYXI+MTk5ODwvWWVhcj48UmVj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</w:fldData>
        </w:fldChar>
      </w:r>
      <w:r w:rsidR="00EE2B4F" w:rsidRPr="00B17ABA">
        <w:instrText xml:space="preserve"> ADDIN EN.CITE.DATA </w:instrText>
      </w:r>
      <w:r w:rsidR="00EE2B4F" w:rsidRPr="00B17ABA">
        <w:fldChar w:fldCharType="end"/>
      </w:r>
      <w:r w:rsidR="00F64882" w:rsidRPr="00B17ABA">
        <w:fldChar w:fldCharType="separate"/>
      </w:r>
      <w:r w:rsidR="00EE2B4F" w:rsidRPr="00B17ABA">
        <w:rPr>
          <w:noProof/>
          <w:vertAlign w:val="superscript"/>
        </w:rPr>
        <w:t>[211-213]</w:t>
      </w:r>
      <w:r w:rsidR="00F64882" w:rsidRPr="00B17ABA">
        <w:fldChar w:fldCharType="end"/>
      </w:r>
      <w:r w:rsidR="007C7A41" w:rsidRPr="00B17ABA">
        <w:t>, real numbers</w:t>
      </w:r>
      <w:r w:rsidR="00F64882" w:rsidRPr="00B17ABA">
        <w:fldChar w:fldCharType="begin">
          <w:fldData xml:space="preserve">PEVuZE5vdGU+PENpdGU+PEF1dGhvcj5IaXJ2aWtvcnBpPC9BdXRob3I+PFllYXI+MjAwNzwvWWVh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</w:fldData>
        </w:fldChar>
      </w:r>
      <w:r w:rsidR="00EE2B4F" w:rsidRPr="00B17ABA">
        <w:instrText xml:space="preserve"> ADDIN EN.CITE </w:instrText>
      </w:r>
      <w:r w:rsidR="00EE2B4F" w:rsidRPr="00B17ABA">
        <w:fldChar w:fldCharType="begin">
          <w:fldData xml:space="preserve">PEVuZE5vdGU+PENpdGU+PEF1dGhvcj5IaXJ2aWtvcnBpPC9BdXRob3I+PFllYXI+MjAwNzwvWWVh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</w:fldData>
        </w:fldChar>
      </w:r>
      <w:r w:rsidR="00EE2B4F" w:rsidRPr="00B17ABA">
        <w:instrText xml:space="preserve"> ADDIN EN.CITE.DATA </w:instrText>
      </w:r>
      <w:r w:rsidR="00EE2B4F" w:rsidRPr="00B17ABA">
        <w:fldChar w:fldCharType="end"/>
      </w:r>
      <w:r w:rsidR="00F64882" w:rsidRPr="00B17ABA">
        <w:fldChar w:fldCharType="separate"/>
      </w:r>
      <w:r w:rsidR="00EE2B4F" w:rsidRPr="00B17ABA">
        <w:rPr>
          <w:noProof/>
          <w:vertAlign w:val="superscript"/>
        </w:rPr>
        <w:t>[85, 214]</w:t>
      </w:r>
      <w:r w:rsidR="00F64882" w:rsidRPr="00B17ABA">
        <w:fldChar w:fldCharType="end"/>
      </w:r>
      <w:r w:rsidR="007C7A41" w:rsidRPr="00B17ABA">
        <w:t xml:space="preserve"> or multiple characters</w:t>
      </w:r>
      <w:r w:rsidR="00F64882" w:rsidRPr="00B17ABA">
        <w:fldChar w:fldCharType="begin">
          <w:fldData xml:space="preserve">PEVuZE5vdGU+PENpdGU+PEF1dGhvcj5Qb25nY2hhcm9lbjwvQXV0aG9yPjxZZWFyPjIwMDg8L1ll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</w:fldData>
        </w:fldChar>
      </w:r>
      <w:r w:rsidR="00EE2B4F" w:rsidRPr="00B17ABA">
        <w:instrText xml:space="preserve"> ADDIN EN.CITE </w:instrText>
      </w:r>
      <w:r w:rsidR="00EE2B4F" w:rsidRPr="00B17ABA">
        <w:fldChar w:fldCharType="begin">
          <w:fldData xml:space="preserve">PEVuZE5vdGU+PENpdGU+PEF1dGhvcj5Qb25nY2hhcm9lbjwvQXV0aG9yPjxZZWFyPjIwMDg8L1ll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</w:fldData>
        </w:fldChar>
      </w:r>
      <w:r w:rsidR="00EE2B4F" w:rsidRPr="00B17ABA">
        <w:instrText xml:space="preserve"> ADDIN EN.CITE.DATA </w:instrText>
      </w:r>
      <w:r w:rsidR="00EE2B4F" w:rsidRPr="00B17ABA">
        <w:fldChar w:fldCharType="end"/>
      </w:r>
      <w:r w:rsidR="00F64882" w:rsidRPr="00B17ABA">
        <w:fldChar w:fldCharType="separate"/>
      </w:r>
      <w:r w:rsidR="00EE2B4F" w:rsidRPr="00B17ABA">
        <w:rPr>
          <w:noProof/>
          <w:vertAlign w:val="superscript"/>
        </w:rPr>
        <w:t>[215]</w:t>
      </w:r>
      <w:r w:rsidR="00F64882" w:rsidRPr="00B17ABA">
        <w:fldChar w:fldCharType="end"/>
      </w:r>
      <w:r w:rsidR="00A66AF2" w:rsidRPr="00B17ABA">
        <w:t>.</w:t>
      </w:r>
      <w:r w:rsidR="00A66AF2" w:rsidRPr="00B17ABA">
        <w:rPr>
          <w:rFonts w:cstheme="majorBidi"/>
        </w:rPr>
        <w:t xml:space="preserve"> </w:t>
      </w:r>
      <w:r w:rsidR="00306076" w:rsidRPr="00B17ABA">
        <w:rPr>
          <w:rFonts w:cstheme="majorBidi"/>
        </w:rPr>
        <w:t xml:space="preserve">The assumption is that the components of </w:t>
      </w:r>
      <w:r w:rsidR="007E5BC3" w:rsidRPr="00B17ABA">
        <w:rPr>
          <w:rFonts w:cstheme="majorBidi"/>
        </w:rPr>
        <w:t xml:space="preserve">individuals (which are called </w:t>
      </w:r>
      <w:r w:rsidR="00306076" w:rsidRPr="00B17ABA">
        <w:rPr>
          <w:rFonts w:cstheme="majorBidi"/>
        </w:rPr>
        <w:t>chromosomes</w:t>
      </w:r>
      <w:r w:rsidR="007E5BC3" w:rsidRPr="00B17ABA">
        <w:rPr>
          <w:rFonts w:cstheme="majorBidi"/>
        </w:rPr>
        <w:t>)</w:t>
      </w:r>
      <w:r w:rsidR="00306076" w:rsidRPr="00B17ABA">
        <w:rPr>
          <w:rFonts w:cstheme="majorBidi"/>
        </w:rPr>
        <w:t xml:space="preserve"> represent the genetic structure of the parent</w:t>
      </w:r>
      <w:r w:rsidR="007E5BC3" w:rsidRPr="00B17ABA">
        <w:rPr>
          <w:rFonts w:cstheme="majorBidi"/>
        </w:rPr>
        <w:t>,</w:t>
      </w:r>
      <w:r w:rsidR="00306076" w:rsidRPr="00B17ABA">
        <w:rPr>
          <w:rFonts w:cstheme="majorBidi"/>
        </w:rPr>
        <w:t xml:space="preserve"> and the superior elements are encouraged to find their way into the chromosomes of the offspring. </w:t>
      </w:r>
      <w:r w:rsidRPr="00B17ABA">
        <w:t xml:space="preserve">At each generation, a new set of chromosomes is created by selecting individuals according </w:t>
      </w:r>
      <w:r w:rsidRPr="00B17ABA">
        <w:lastRenderedPageBreak/>
        <w:t>to their level of fitness</w:t>
      </w:r>
      <w:r w:rsidR="00AD660F" w:rsidRPr="00B17ABA">
        <w:t xml:space="preserve"> </w:t>
      </w:r>
      <w:r w:rsidRPr="00B17ABA">
        <w:t xml:space="preserve">in the problem domain </w:t>
      </w:r>
      <w:r w:rsidR="00FE1FA1" w:rsidRPr="00B17ABA">
        <w:t>(i.e.,</w:t>
      </w:r>
      <w:r w:rsidR="007F0F6C" w:rsidRPr="00B17ABA">
        <w:t xml:space="preserve"> </w:t>
      </w:r>
      <w:r w:rsidR="00FE1FA1" w:rsidRPr="00B17ABA">
        <w:t xml:space="preserve">the value of an objective function or the result of a simulation experiment) </w:t>
      </w:r>
      <w:r w:rsidRPr="00B17ABA">
        <w:t xml:space="preserve">and </w:t>
      </w:r>
      <w:r w:rsidR="007E5BC3" w:rsidRPr="00B17ABA">
        <w:t xml:space="preserve">then </w:t>
      </w:r>
      <w:r w:rsidRPr="00B17ABA">
        <w:t xml:space="preserve">breeding them together using a number of genetic operators. </w:t>
      </w:r>
    </w:p>
    <w:p w:rsidR="00FE1FA1" w:rsidRPr="00B17ABA" w:rsidRDefault="007C7A41" w:rsidP="006654F4">
      <w:pPr>
        <w:jc w:val="both"/>
      </w:pPr>
      <w:r w:rsidRPr="00B17ABA">
        <w:rPr>
          <w:rFonts w:cstheme="majorBidi"/>
        </w:rPr>
        <w:t>The s</w:t>
      </w:r>
      <w:r w:rsidR="00FE1FA1" w:rsidRPr="00B17ABA">
        <w:rPr>
          <w:rFonts w:cstheme="majorBidi"/>
        </w:rPr>
        <w:t>election operator selects certain</w:t>
      </w:r>
      <w:r w:rsidR="00AD660F" w:rsidRPr="00B17ABA">
        <w:rPr>
          <w:rFonts w:cstheme="majorBidi"/>
        </w:rPr>
        <w:t xml:space="preserve"> </w:t>
      </w:r>
      <w:r w:rsidR="00FE1FA1" w:rsidRPr="00B17ABA">
        <w:rPr>
          <w:rFonts w:cstheme="majorBidi"/>
        </w:rPr>
        <w:t>nu</w:t>
      </w:r>
      <w:r w:rsidR="00FE1FA1" w:rsidRPr="00B17ABA">
        <w:rPr>
          <w:rFonts w:eastAsia="Malgun Gothic" w:cstheme="majorBidi"/>
        </w:rPr>
        <w:t>mb</w:t>
      </w:r>
      <w:r w:rsidR="00FE1FA1" w:rsidRPr="00B17ABA">
        <w:rPr>
          <w:rFonts w:cstheme="majorBidi"/>
        </w:rPr>
        <w:t xml:space="preserve">er of chromosomes for </w:t>
      </w:r>
      <w:r w:rsidRPr="00B17ABA">
        <w:rPr>
          <w:rFonts w:cstheme="majorBidi"/>
        </w:rPr>
        <w:t xml:space="preserve">the </w:t>
      </w:r>
      <w:r w:rsidR="00FE1FA1" w:rsidRPr="00B17ABA">
        <w:rPr>
          <w:rFonts w:cstheme="majorBidi"/>
        </w:rPr>
        <w:t>succeeding generation from the current population.</w:t>
      </w:r>
      <w:r w:rsidR="00AD660F" w:rsidRPr="00B17ABA">
        <w:rPr>
          <w:rFonts w:cstheme="majorBidi"/>
        </w:rPr>
        <w:t xml:space="preserve"> </w:t>
      </w:r>
      <w:r w:rsidR="00FE1FA1" w:rsidRPr="00B17ABA">
        <w:rPr>
          <w:rFonts w:cstheme="majorBidi"/>
        </w:rPr>
        <w:t>A simple approach, which is called the elitist method,</w:t>
      </w:r>
      <w:r w:rsidR="00AD660F" w:rsidRPr="00B17ABA">
        <w:rPr>
          <w:rFonts w:cstheme="majorBidi"/>
        </w:rPr>
        <w:t xml:space="preserve"> </w:t>
      </w:r>
      <w:r w:rsidR="00FE1FA1" w:rsidRPr="00B17ABA">
        <w:rPr>
          <w:rFonts w:cstheme="majorBidi"/>
        </w:rPr>
        <w:t xml:space="preserve">uses the value of the </w:t>
      </w:r>
      <w:r w:rsidR="00FE1FA1" w:rsidRPr="00B17ABA">
        <w:t>objective function associated with each chromosome</w:t>
      </w:r>
      <w:r w:rsidR="00F64882" w:rsidRPr="00B17ABA">
        <w:fldChar w:fldCharType="begin">
          <w:fldData xml:space="preserve">PEVuZE5vdGU+PENpdGU+PEF1dGhvcj5FYXN0b248L0F1dGhvcj48WWVhcj4xOTk5PC9ZZWFyPjxS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</w:fldData>
        </w:fldChar>
      </w:r>
      <w:r w:rsidR="00EE2B4F" w:rsidRPr="00B17ABA">
        <w:instrText xml:space="preserve"> ADDIN EN.CITE </w:instrText>
      </w:r>
      <w:r w:rsidR="00EE2B4F" w:rsidRPr="00B17ABA">
        <w:fldChar w:fldCharType="begin">
          <w:fldData xml:space="preserve">PEVuZE5vdGU+PENpdGU+PEF1dGhvcj5FYXN0b248L0F1dGhvcj48WWVhcj4xOTk5PC9ZZWFyPjxS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</w:fldData>
        </w:fldChar>
      </w:r>
      <w:r w:rsidR="00EE2B4F" w:rsidRPr="00B17ABA">
        <w:instrText xml:space="preserve"> ADDIN EN.CITE.DATA </w:instrText>
      </w:r>
      <w:r w:rsidR="00EE2B4F" w:rsidRPr="00B17ABA">
        <w:fldChar w:fldCharType="end"/>
      </w:r>
      <w:r w:rsidR="00F64882" w:rsidRPr="00B17ABA">
        <w:fldChar w:fldCharType="separate"/>
      </w:r>
      <w:r w:rsidR="00EE2B4F" w:rsidRPr="00B17ABA">
        <w:rPr>
          <w:noProof/>
          <w:vertAlign w:val="superscript"/>
        </w:rPr>
        <w:t>[211, 216]</w:t>
      </w:r>
      <w:r w:rsidR="00F64882" w:rsidRPr="00B17ABA">
        <w:fldChar w:fldCharType="end"/>
      </w:r>
      <w:r w:rsidR="00FE1FA1" w:rsidRPr="00B17ABA">
        <w:t xml:space="preserve">. The fittest individuals are deterministically allowed to propagate through successive generations. </w:t>
      </w:r>
      <w:r w:rsidR="007E5BC3" w:rsidRPr="00B17ABA">
        <w:t xml:space="preserve">Although </w:t>
      </w:r>
      <w:r w:rsidR="007E5BC3" w:rsidRPr="00B17ABA">
        <w:rPr>
          <w:rFonts w:cstheme="majorBidi"/>
        </w:rPr>
        <w:t>the elitist method</w:t>
      </w:r>
      <w:r w:rsidR="00FE1FA1" w:rsidRPr="00B17ABA">
        <w:t xml:space="preserve"> guarantees the preservation of the current best chromosomes</w:t>
      </w:r>
      <w:r w:rsidR="007E5BC3" w:rsidRPr="00B17ABA">
        <w:t xml:space="preserve">, </w:t>
      </w:r>
      <w:r w:rsidR="00FE1FA1" w:rsidRPr="00B17ABA">
        <w:t>it is not usually recommended because of the risk of premature convergence t</w:t>
      </w:r>
      <w:r w:rsidRPr="00B17ABA">
        <w:t>o a poor local optimum</w:t>
      </w:r>
      <w:r w:rsidR="00F64882" w:rsidRPr="00B17ABA">
        <w:fldChar w:fldCharType="begin"/>
      </w:r>
      <w:r w:rsidR="00620560" w:rsidRPr="00B17ABA">
        <w:instrText xml:space="preserve"> ADDIN EN.CITE &lt;EndNote&gt;&lt;Cite&gt;&lt;Author&gt;Reeves&lt;/Author&gt;&lt;Year&gt;1993&lt;/Year&gt;&lt;RecNum&gt;282&lt;/RecNum&gt;&lt;DisplayText&gt;&lt;style face="superscript"&gt;[53]&lt;/style&gt;&lt;/DisplayText&gt;&lt;record&gt;&lt;rec-number&gt;282&lt;/rec-number&gt;&lt;foreign-keys&gt;&lt;key app="EN" db-id="z2a0dvwpazf220et2vh50z295rxpzfevwft2"&gt;282&lt;/key&gt;&lt;/foreign-keys&gt;&lt;ref-type name="Book"&gt;6&lt;/ref-type&gt;&lt;contributors&gt;&lt;authors&gt;&lt;author&gt;Reeves, C. R.&lt;/author&gt;&lt;/authors&gt;&lt;/contributors&gt;&lt;titles&gt;&lt;title&gt;Modern heuristic techniques for combinatorial problems &lt;/title&gt;&lt;secondary-title&gt;Advanced topics in computer science&lt;/secondary-title&gt;&lt;/titles&gt;&lt;dates&gt;&lt;year&gt;1993&lt;/year&gt;&lt;/dates&gt;&lt;pub-location&gt;UK&lt;/pub-location&gt;&lt;publisher&gt;McGraw-Hill Book Company Europe&lt;/publisher&gt;&lt;urls&gt;&lt;/urls&gt;&lt;access-date&gt;Accessed 19 February 2014&lt;/access-date&gt;&lt;/record&gt;&lt;/Cite&gt;&lt;/EndNote&gt;</w:instrText>
      </w:r>
      <w:r w:rsidR="00F64882" w:rsidRPr="00B17ABA">
        <w:fldChar w:fldCharType="separate"/>
      </w:r>
      <w:r w:rsidR="00620560" w:rsidRPr="00B17ABA">
        <w:rPr>
          <w:noProof/>
          <w:vertAlign w:val="superscript"/>
        </w:rPr>
        <w:t>[53]</w:t>
      </w:r>
      <w:r w:rsidR="00F64882" w:rsidRPr="00B17ABA">
        <w:fldChar w:fldCharType="end"/>
      </w:r>
      <w:r w:rsidR="00FE1FA1" w:rsidRPr="00B17ABA">
        <w:t>. As</w:t>
      </w:r>
      <w:r w:rsidR="00B60198" w:rsidRPr="00B17ABA">
        <w:t xml:space="preserve"> an alternative, </w:t>
      </w:r>
      <w:r w:rsidR="007E5BC3" w:rsidRPr="00B17ABA">
        <w:t xml:space="preserve">the </w:t>
      </w:r>
      <w:r w:rsidR="00B60198" w:rsidRPr="00B17ABA">
        <w:t>t</w:t>
      </w:r>
      <w:r w:rsidR="00FE1FA1" w:rsidRPr="00B17ABA">
        <w:t xml:space="preserve">ournament selection </w:t>
      </w:r>
      <w:r w:rsidR="007E5BC3" w:rsidRPr="00B17ABA">
        <w:t xml:space="preserve">method </w:t>
      </w:r>
      <w:r w:rsidR="00B60198" w:rsidRPr="00B17ABA">
        <w:t xml:space="preserve">compares </w:t>
      </w:r>
      <w:r w:rsidR="00FE1FA1" w:rsidRPr="00B17ABA">
        <w:t xml:space="preserve">two individuals </w:t>
      </w:r>
      <w:r w:rsidR="00B60198" w:rsidRPr="00B17ABA">
        <w:t xml:space="preserve">selected </w:t>
      </w:r>
      <w:r w:rsidR="00FE1FA1" w:rsidRPr="00B17ABA">
        <w:t xml:space="preserve">at random and </w:t>
      </w:r>
      <w:r w:rsidR="00B60198" w:rsidRPr="00B17ABA">
        <w:t xml:space="preserve">then selects </w:t>
      </w:r>
      <w:r w:rsidR="00FE1FA1" w:rsidRPr="00B17ABA">
        <w:t>the be</w:t>
      </w:r>
      <w:r w:rsidR="00B60198" w:rsidRPr="00B17ABA">
        <w:t xml:space="preserve">st as a parent until a certain number of parents </w:t>
      </w:r>
      <w:r w:rsidR="00280CE1" w:rsidRPr="00B17ABA">
        <w:t>are</w:t>
      </w:r>
      <w:r w:rsidR="00B60198" w:rsidRPr="00B17ABA">
        <w:t xml:space="preserve"> selected in this way</w:t>
      </w:r>
      <w:r w:rsidR="00F64882" w:rsidRPr="00B17ABA">
        <w:rPr>
          <w:lang w:eastAsia="ko-KR"/>
        </w:rPr>
        <w:fldChar w:fldCharType="begin">
          <w:fldData xml:space="preserve">PEVuZE5vdGU+PENpdGU+PEF1dGhvcj5IaXJ2aWtvcnBpPC9BdXRob3I+PFllYXI+MjAwNzwvWWVh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IaXJ2aWtvcnBpPC9BdXRob3I+PFllYXI+MjAwNzwvWWVh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00F64882" w:rsidRPr="00B17ABA">
        <w:rPr>
          <w:lang w:eastAsia="ko-KR"/>
        </w:rPr>
      </w:r>
      <w:r w:rsidR="00F64882" w:rsidRPr="00B17ABA">
        <w:rPr>
          <w:lang w:eastAsia="ko-KR"/>
        </w:rPr>
        <w:fldChar w:fldCharType="separate"/>
      </w:r>
      <w:r w:rsidR="00EE2B4F" w:rsidRPr="00B17ABA">
        <w:rPr>
          <w:noProof/>
          <w:vertAlign w:val="superscript"/>
          <w:lang w:eastAsia="ko-KR"/>
        </w:rPr>
        <w:t>[85, 214]</w:t>
      </w:r>
      <w:r w:rsidR="00F64882" w:rsidRPr="00B17ABA">
        <w:rPr>
          <w:lang w:eastAsia="ko-KR"/>
        </w:rPr>
        <w:fldChar w:fldCharType="end"/>
      </w:r>
      <w:r w:rsidR="00B60198" w:rsidRPr="00B17ABA">
        <w:t xml:space="preserve">. </w:t>
      </w:r>
      <w:r w:rsidR="007E5BC3" w:rsidRPr="00B17ABA">
        <w:t>The r</w:t>
      </w:r>
      <w:r w:rsidR="00FE1FA1" w:rsidRPr="00B17ABA">
        <w:t xml:space="preserve">oulette wheel selection </w:t>
      </w:r>
      <w:r w:rsidR="007E5BC3" w:rsidRPr="00B17ABA">
        <w:t xml:space="preserve">method </w:t>
      </w:r>
      <w:r w:rsidR="00FE1FA1" w:rsidRPr="00B17ABA">
        <w:t>selects the individuals according to their probabilities of selection</w:t>
      </w:r>
      <w:r w:rsidR="007E5BC3" w:rsidRPr="00B17ABA">
        <w:t xml:space="preserve"> based on their fitness</w:t>
      </w:r>
      <w:r w:rsidR="00F64882" w:rsidRPr="00B17ABA">
        <w:rPr>
          <w:lang w:eastAsia="ko-KR"/>
        </w:rPr>
        <w:fldChar w:fldCharType="begin">
          <w:fldData xml:space="preserve">PEVuZE5vdGU+PENpdGU+PEF1dGhvcj5Zb3NoaXRvbWk8L0F1dGhvcj48WWVhcj4yMDAyPC9ZZWFy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Zb3NoaXRvbWk8L0F1dGhvcj48WWVhcj4yMDAyPC9ZZWFy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00F64882" w:rsidRPr="00B17ABA">
        <w:rPr>
          <w:lang w:eastAsia="ko-KR"/>
        </w:rPr>
      </w:r>
      <w:r w:rsidR="00F64882" w:rsidRPr="00B17ABA">
        <w:rPr>
          <w:lang w:eastAsia="ko-KR"/>
        </w:rPr>
        <w:fldChar w:fldCharType="separate"/>
      </w:r>
      <w:r w:rsidR="00EE2B4F" w:rsidRPr="00B17ABA">
        <w:rPr>
          <w:noProof/>
          <w:vertAlign w:val="superscript"/>
          <w:lang w:eastAsia="ko-KR"/>
        </w:rPr>
        <w:t>[100, 217, 218]</w:t>
      </w:r>
      <w:r w:rsidR="00F64882" w:rsidRPr="00B17ABA">
        <w:rPr>
          <w:lang w:eastAsia="ko-KR"/>
        </w:rPr>
        <w:fldChar w:fldCharType="end"/>
      </w:r>
      <w:r w:rsidR="00B60198" w:rsidRPr="00B17ABA">
        <w:t xml:space="preserve">. </w:t>
      </w:r>
      <w:r w:rsidR="007E5BC3" w:rsidRPr="00B17ABA">
        <w:t>That is, i</w:t>
      </w:r>
      <w:r w:rsidR="00B60198" w:rsidRPr="00B17ABA">
        <w:t>ndividuals with a higher fitness have a higher probability to be chosen as members of the population of the next iteration.</w:t>
      </w:r>
    </w:p>
    <w:p w:rsidR="00B60198" w:rsidRPr="00B17ABA" w:rsidRDefault="001544C8" w:rsidP="00CB5279">
      <w:pPr>
        <w:jc w:val="both"/>
      </w:pPr>
      <w:r w:rsidRPr="00B17ABA">
        <w:t xml:space="preserve">After </w:t>
      </w:r>
      <w:r w:rsidR="00A2660C" w:rsidRPr="00B17ABA">
        <w:t xml:space="preserve">the selection step, </w:t>
      </w:r>
      <w:r w:rsidRPr="00B17ABA">
        <w:t>the selected population are paired into parents.</w:t>
      </w:r>
      <w:r w:rsidR="007F0F6C" w:rsidRPr="00B17ABA">
        <w:t xml:space="preserve"> </w:t>
      </w:r>
      <w:r w:rsidR="00080D60" w:rsidRPr="00B17ABA">
        <w:rPr>
          <w:rFonts w:cstheme="majorBidi"/>
        </w:rPr>
        <w:t>A crossover operator splits the parent chromosomes at a chosen splice point and then swaps all data beyond that point with the other chromosomes to create offspring. The split</w:t>
      </w:r>
      <w:r w:rsidR="007F0F6C" w:rsidRPr="00B17ABA">
        <w:rPr>
          <w:rFonts w:cstheme="majorBidi"/>
        </w:rPr>
        <w:t xml:space="preserve"> </w:t>
      </w:r>
      <w:r w:rsidR="00080D60" w:rsidRPr="00B17ABA">
        <w:rPr>
          <w:rFonts w:cstheme="majorBidi"/>
        </w:rPr>
        <w:t xml:space="preserve">point can be one, which is called single-point crossover, or multiple, which is called </w:t>
      </w:r>
      <w:r w:rsidR="00280CE1" w:rsidRPr="00B17ABA">
        <w:rPr>
          <w:rFonts w:cstheme="majorBidi"/>
        </w:rPr>
        <w:t>m</w:t>
      </w:r>
      <w:r w:rsidR="00080D60" w:rsidRPr="00B17ABA">
        <w:rPr>
          <w:rFonts w:cstheme="majorBidi"/>
        </w:rPr>
        <w:t>ulti-point crossover.</w:t>
      </w:r>
      <w:r w:rsidR="007F0F6C" w:rsidRPr="00B17ABA">
        <w:rPr>
          <w:rFonts w:cstheme="majorBidi"/>
        </w:rPr>
        <w:t xml:space="preserve"> </w:t>
      </w:r>
      <w:r w:rsidR="00080D60" w:rsidRPr="00B17ABA">
        <w:t>The crossover point is often selected by sampling from a uniform pr</w:t>
      </w:r>
      <w:r w:rsidR="007C7A41" w:rsidRPr="00B17ABA">
        <w:t>obability distribution</w:t>
      </w:r>
      <w:r w:rsidR="00F64882" w:rsidRPr="00B17ABA">
        <w:fldChar w:fldCharType="begin">
          <w:fldData xml:space="preserve">PEVuZE5vdGU+PENpdGU+PEF1dGhvcj5SZWVzPC9BdXRob3I+PFllYXI+MjAwNDwvWWVhcj48UmVj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</w:fldData>
        </w:fldChar>
      </w:r>
      <w:r w:rsidR="00EE2B4F" w:rsidRPr="00B17ABA">
        <w:instrText xml:space="preserve"> ADDIN EN.CITE </w:instrText>
      </w:r>
      <w:r w:rsidR="00EE2B4F" w:rsidRPr="00B17ABA">
        <w:fldChar w:fldCharType="begin">
          <w:fldData xml:space="preserve">PEVuZE5vdGU+PENpdGU+PEF1dGhvcj5SZWVzPC9BdXRob3I+PFllYXI+MjAwNDwvWWVhcj48UmVj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</w:fldData>
        </w:fldChar>
      </w:r>
      <w:r w:rsidR="00EE2B4F" w:rsidRPr="00B17ABA">
        <w:instrText xml:space="preserve"> ADDIN EN.CITE.DATA </w:instrText>
      </w:r>
      <w:r w:rsidR="00EE2B4F" w:rsidRPr="00B17ABA">
        <w:fldChar w:fldCharType="end"/>
      </w:r>
      <w:r w:rsidR="00F64882" w:rsidRPr="00B17ABA">
        <w:fldChar w:fldCharType="separate"/>
      </w:r>
      <w:r w:rsidR="00EE2B4F" w:rsidRPr="00B17ABA">
        <w:rPr>
          <w:noProof/>
          <w:vertAlign w:val="superscript"/>
        </w:rPr>
        <w:t>[211, 213, 217]</w:t>
      </w:r>
      <w:r w:rsidR="00F64882" w:rsidRPr="00B17ABA">
        <w:fldChar w:fldCharType="end"/>
      </w:r>
      <w:r w:rsidR="00080D60" w:rsidRPr="00B17ABA">
        <w:t xml:space="preserve">. Crossover rate, </w:t>
      </w:r>
      <w:r w:rsidR="007E5BC3" w:rsidRPr="00B17ABA">
        <w:t xml:space="preserve">which is </w:t>
      </w:r>
      <w:r w:rsidR="00080D60" w:rsidRPr="00B17ABA">
        <w:t>the probability of crossover occurring between pairs of individuals, ranged from 0.4</w:t>
      </w:r>
      <w:r w:rsidR="00247992" w:rsidRPr="00B17ABA">
        <w:t>%</w:t>
      </w:r>
      <w:r w:rsidR="00620560" w:rsidRPr="00B17ABA">
        <w:fldChar w:fldCharType="begin">
          <w:fldData xml:space="preserve">PEVuZE5vdGU+PENpdGU+PEF1dGhvcj5HdWlsbGVuPC9BdXRob3I+PFllYXI+MjAwNjwvWWVhcj48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</w:fldData>
        </w:fldChar>
      </w:r>
      <w:r w:rsidR="00EE2B4F" w:rsidRPr="00B17ABA">
        <w:instrText xml:space="preserve"> ADDIN EN.CITE </w:instrText>
      </w:r>
      <w:r w:rsidR="00EE2B4F" w:rsidRPr="00B17ABA">
        <w:fldChar w:fldCharType="begin">
          <w:fldData xml:space="preserve">PEVuZE5vdGU+PENpdGU+PEF1dGhvcj5HdWlsbGVuPC9BdXRob3I+PFllYXI+MjAwNjwvWWVhcj48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</w:fldData>
        </w:fldChar>
      </w:r>
      <w:r w:rsidR="00EE2B4F" w:rsidRPr="00B17ABA">
        <w:instrText xml:space="preserve"> ADDIN EN.CITE.DATA </w:instrText>
      </w:r>
      <w:r w:rsidR="00EE2B4F" w:rsidRPr="00B17ABA">
        <w:fldChar w:fldCharType="end"/>
      </w:r>
      <w:r w:rsidR="00620560" w:rsidRPr="00B17ABA">
        <w:fldChar w:fldCharType="separate"/>
      </w:r>
      <w:r w:rsidR="00EE2B4F" w:rsidRPr="00B17ABA">
        <w:rPr>
          <w:noProof/>
          <w:vertAlign w:val="superscript"/>
        </w:rPr>
        <w:t>[211]</w:t>
      </w:r>
      <w:r w:rsidR="00620560" w:rsidRPr="00B17ABA">
        <w:fldChar w:fldCharType="end"/>
      </w:r>
      <w:r w:rsidR="00247992" w:rsidRPr="00B17ABA">
        <w:t xml:space="preserve"> </w:t>
      </w:r>
      <w:r w:rsidR="00080D60" w:rsidRPr="00B17ABA">
        <w:t>to 1.0</w:t>
      </w:r>
      <w:r w:rsidR="00247992" w:rsidRPr="00B17ABA">
        <w:t>%</w:t>
      </w:r>
      <w:r w:rsidR="00620560" w:rsidRPr="00B17ABA">
        <w:fldChar w:fldCharType="begin"/>
      </w:r>
      <w:r w:rsidR="00EE2B4F" w:rsidRPr="00B17ABA">
        <w:instrText xml:space="preserve"> ADDIN EN.CITE &lt;EndNote&gt;&lt;Cite&gt;&lt;Author&gt;Rees&lt;/Author&gt;&lt;Year&gt;2004&lt;/Year&gt;&lt;RecNum&gt;157&lt;/RecNum&gt;&lt;DisplayText&gt;&lt;style face="superscript"&gt;[213]&lt;/style&gt;&lt;/DisplayText&gt;&lt;record&gt;&lt;rec-number&gt;157&lt;/rec-number&gt;&lt;foreign-keys&gt;&lt;key app="EN" db-id="z2a0dvwpazf220et2vh50z295rxpzfevwft2"&gt;157&lt;/key&gt;&lt;/foreign-keys&gt;&lt;ref-type name="Journal Article"&gt;17&lt;/ref-type&gt;&lt;contributors&gt;&lt;authors&gt;&lt;author&gt;Rees, J.&lt;/author&gt;&lt;author&gt;Koehler, G. J.&lt;/author&gt;&lt;/authors&gt;&lt;/contributors&gt;&lt;auth-address&gt;Krannert Grad. School of Management, Purdue University, West Lafayette, IN 47907-2056, United States&amp;#xD;Decis. and Info. Sciences Department, Warrington College of Business, University of Florida, Gainesville, FL 32601, United States&lt;/auth-address&gt;&lt;titles&gt;&lt;title&gt;Modeling search in group decision support systems&lt;/title&gt;&lt;secondary-title&gt;IEEE Transactions on Systems, Man and Cybernetics Part C: Applications and Reviews&lt;/secondary-title&gt;&lt;/titles&gt;&lt;periodical&gt;&lt;full-title&gt;IEEE Transactions on Systems, Man and Cybernetics Part C: Applications and Reviews&lt;/full-title&gt;&lt;/periodical&gt;&lt;pages&gt;237-244&lt;/pages&gt;&lt;volume&gt;34&lt;/volume&gt;&lt;number&gt;3&lt;/number&gt;&lt;dates&gt;&lt;year&gt;2004&lt;/year&gt;&lt;/dates&gt;&lt;accession-num&gt;0&lt;/accession-num&gt;&lt;call-num&gt;group decision support systems (GDSS)&lt;/call-num&gt;&lt;label&gt;HAA, GA&lt;/label&gt;&lt;reviewed-item&gt;M&lt;/reviewed-item&gt;&lt;urls&gt;&lt;related-urls&gt;&lt;url&gt;http://www.scopus.com/inward/record.url?eid=2-s2.0-3543024500&amp;amp;partnerID=40&amp;amp;md5=4bbe1fc7baccd6da65e4e00a88460d09&lt;/url&gt;&lt;/related-urls&gt;&lt;/urls&gt;&lt;/record&gt;&lt;/Cite&gt;&lt;/EndNote&gt;</w:instrText>
      </w:r>
      <w:r w:rsidR="00620560" w:rsidRPr="00B17ABA">
        <w:fldChar w:fldCharType="separate"/>
      </w:r>
      <w:r w:rsidR="00EE2B4F" w:rsidRPr="00B17ABA">
        <w:rPr>
          <w:noProof/>
          <w:vertAlign w:val="superscript"/>
        </w:rPr>
        <w:t>[213]</w:t>
      </w:r>
      <w:r w:rsidR="00620560" w:rsidRPr="00B17ABA">
        <w:fldChar w:fldCharType="end"/>
      </w:r>
      <w:r w:rsidR="00247992" w:rsidRPr="00B17ABA">
        <w:t xml:space="preserve"> </w:t>
      </w:r>
      <w:r w:rsidR="00034F9F" w:rsidRPr="00B17ABA">
        <w:t>in the studies included in the systematic review</w:t>
      </w:r>
      <w:r w:rsidR="00F64882" w:rsidRPr="00B17ABA">
        <w:fldChar w:fldCharType="begin">
          <w:fldData xml:space="preserve">PEVuZE5vdGU+PENpdGU+PEF1dGhvcj5SZWVzPC9BdXRob3I+PFllYXI+MjAwNDwvWWVhcj48UmVj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==
</w:fldData>
        </w:fldChar>
      </w:r>
      <w:r w:rsidR="00EE2B4F" w:rsidRPr="00B17ABA">
        <w:instrText xml:space="preserve"> ADDIN EN.CITE </w:instrText>
      </w:r>
      <w:r w:rsidR="00EE2B4F" w:rsidRPr="00B17ABA">
        <w:fldChar w:fldCharType="begin">
          <w:fldData xml:space="preserve">PEVuZE5vdGU+PENpdGU+PEF1dGhvcj5SZWVzPC9BdXRob3I+PFllYXI+MjAwNDwvWWVhcj48UmVj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==
</w:fldData>
        </w:fldChar>
      </w:r>
      <w:r w:rsidR="00EE2B4F" w:rsidRPr="00B17ABA">
        <w:instrText xml:space="preserve"> ADDIN EN.CITE.DATA </w:instrText>
      </w:r>
      <w:r w:rsidR="00EE2B4F" w:rsidRPr="00B17ABA">
        <w:fldChar w:fldCharType="end"/>
      </w:r>
      <w:r w:rsidR="00F64882" w:rsidRPr="00B17ABA">
        <w:fldChar w:fldCharType="separate"/>
      </w:r>
      <w:r w:rsidR="00EE2B4F" w:rsidRPr="00B17ABA">
        <w:rPr>
          <w:noProof/>
          <w:vertAlign w:val="superscript"/>
        </w:rPr>
        <w:t>[211, 213, 215]</w:t>
      </w:r>
      <w:r w:rsidR="00F64882" w:rsidRPr="00B17ABA">
        <w:fldChar w:fldCharType="end"/>
      </w:r>
      <w:r w:rsidR="00080D60" w:rsidRPr="00B17ABA">
        <w:t>.</w:t>
      </w:r>
    </w:p>
    <w:p w:rsidR="00A2660C" w:rsidRPr="00B17ABA" w:rsidRDefault="001C3C1F" w:rsidP="00CB5279">
      <w:pPr>
        <w:jc w:val="both"/>
      </w:pPr>
      <w:r w:rsidRPr="00B17ABA">
        <w:rPr>
          <w:rFonts w:cstheme="majorBidi"/>
        </w:rPr>
        <w:t>Mutation causes a random change of one or more bits on the offspring’s chromosomes with low probability</w:t>
      </w:r>
      <w:r w:rsidR="00247992" w:rsidRPr="00B17ABA">
        <w:rPr>
          <w:rFonts w:cstheme="majorBidi"/>
        </w:rPr>
        <w:t xml:space="preserve"> in order to </w:t>
      </w:r>
      <w:r w:rsidR="00652C4D" w:rsidRPr="00B17ABA">
        <w:rPr>
          <w:rFonts w:cstheme="majorBidi"/>
        </w:rPr>
        <w:t>prevent</w:t>
      </w:r>
      <w:r w:rsidR="00247992" w:rsidRPr="00B17ABA">
        <w:rPr>
          <w:rFonts w:cstheme="majorBidi"/>
        </w:rPr>
        <w:t xml:space="preserve"> the search from diversifying too rapidly</w:t>
      </w:r>
      <w:r w:rsidRPr="00B17ABA">
        <w:rPr>
          <w:rFonts w:cstheme="majorBidi"/>
        </w:rPr>
        <w:t xml:space="preserve">, typically in the range </w:t>
      </w:r>
      <w:r w:rsidR="00247992" w:rsidRPr="00B17ABA">
        <w:rPr>
          <w:rFonts w:cstheme="majorBidi"/>
        </w:rPr>
        <w:t xml:space="preserve">0.1% </w:t>
      </w:r>
      <w:r w:rsidRPr="00B17ABA">
        <w:rPr>
          <w:rFonts w:cstheme="majorBidi"/>
        </w:rPr>
        <w:t xml:space="preserve">and </w:t>
      </w:r>
      <w:r w:rsidR="00247992" w:rsidRPr="00B17ABA">
        <w:rPr>
          <w:rFonts w:cstheme="majorBidi"/>
        </w:rPr>
        <w:t>0.5%</w:t>
      </w:r>
      <w:r w:rsidR="00F64882" w:rsidRPr="00B17ABA">
        <w:rPr>
          <w:rFonts w:eastAsia="Malgun Gothic" w:cstheme="majorBidi"/>
          <w:lang w:eastAsia="ko-KR"/>
        </w:rPr>
        <w:fldChar w:fldCharType="begin">
          <w:fldData xml:space="preserve">PEVuZE5vdGU+PENpdGU+PEF1dGhvcj5SZWVzPC9BdXRob3I+PFllYXI+MjAwNDwvWWVhcj48UmVj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</w:fldData>
        </w:fldChar>
      </w:r>
      <w:r w:rsidR="00EE2B4F" w:rsidRPr="00B17ABA">
        <w:rPr>
          <w:rFonts w:eastAsia="Malgun Gothic" w:cstheme="majorBidi"/>
          <w:lang w:eastAsia="ko-KR"/>
        </w:rPr>
        <w:instrText xml:space="preserve"> ADDIN EN.CITE </w:instrText>
      </w:r>
      <w:r w:rsidR="00EE2B4F" w:rsidRPr="00B17ABA">
        <w:rPr>
          <w:rFonts w:eastAsia="Malgun Gothic" w:cstheme="majorBidi"/>
          <w:lang w:eastAsia="ko-KR"/>
        </w:rPr>
        <w:fldChar w:fldCharType="begin">
          <w:fldData xml:space="preserve">PEVuZE5vdGU+PENpdGU+PEF1dGhvcj5SZWVzPC9BdXRob3I+PFllYXI+MjAwNDwvWWVhcj48UmVj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</w:fldData>
        </w:fldChar>
      </w:r>
      <w:r w:rsidR="00EE2B4F" w:rsidRPr="00B17ABA">
        <w:rPr>
          <w:rFonts w:eastAsia="Malgun Gothic" w:cstheme="majorBidi"/>
          <w:lang w:eastAsia="ko-KR"/>
        </w:rPr>
        <w:instrText xml:space="preserve"> ADDIN EN.CITE.DATA </w:instrText>
      </w:r>
      <w:r w:rsidR="00EE2B4F" w:rsidRPr="00B17ABA">
        <w:rPr>
          <w:rFonts w:eastAsia="Malgun Gothic" w:cstheme="majorBidi"/>
          <w:lang w:eastAsia="ko-KR"/>
        </w:rPr>
      </w:r>
      <w:r w:rsidR="00EE2B4F" w:rsidRPr="00B17ABA">
        <w:rPr>
          <w:rFonts w:eastAsia="Malgun Gothic" w:cstheme="majorBidi"/>
          <w:lang w:eastAsia="ko-KR"/>
        </w:rPr>
        <w:fldChar w:fldCharType="end"/>
      </w:r>
      <w:r w:rsidR="00F64882" w:rsidRPr="00B17ABA">
        <w:rPr>
          <w:rFonts w:eastAsia="Malgun Gothic" w:cstheme="majorBidi"/>
          <w:lang w:eastAsia="ko-KR"/>
        </w:rPr>
      </w:r>
      <w:r w:rsidR="00F64882" w:rsidRPr="00B17ABA">
        <w:rPr>
          <w:rFonts w:eastAsia="Malgun Gothic" w:cstheme="majorBidi"/>
          <w:lang w:eastAsia="ko-KR"/>
        </w:rPr>
        <w:fldChar w:fldCharType="separate"/>
      </w:r>
      <w:r w:rsidR="00EE2B4F" w:rsidRPr="00B17ABA">
        <w:rPr>
          <w:rFonts w:eastAsia="Malgun Gothic" w:cstheme="majorBidi"/>
          <w:noProof/>
          <w:vertAlign w:val="superscript"/>
          <w:lang w:eastAsia="ko-KR"/>
        </w:rPr>
        <w:t>[213, 214]</w:t>
      </w:r>
      <w:r w:rsidR="00F64882" w:rsidRPr="00B17ABA">
        <w:rPr>
          <w:rFonts w:eastAsia="Malgun Gothic" w:cstheme="majorBidi"/>
          <w:lang w:eastAsia="ko-KR"/>
        </w:rPr>
        <w:fldChar w:fldCharType="end"/>
      </w:r>
      <w:r w:rsidRPr="00B17ABA">
        <w:rPr>
          <w:rFonts w:cstheme="majorBidi"/>
        </w:rPr>
        <w:t>.</w:t>
      </w:r>
      <w:r w:rsidR="001876C8" w:rsidRPr="00B17ABA">
        <w:rPr>
          <w:rFonts w:cstheme="majorBidi" w:hint="eastAsia"/>
          <w:lang w:eastAsia="ko-KR"/>
        </w:rPr>
        <w:t xml:space="preserve"> </w:t>
      </w:r>
      <w:r w:rsidR="00B03478" w:rsidRPr="00B17ABA">
        <w:t xml:space="preserve">In this way </w:t>
      </w:r>
      <w:r w:rsidR="00072A66" w:rsidRPr="00B17ABA">
        <w:t>GA</w:t>
      </w:r>
      <w:r w:rsidR="00B03478" w:rsidRPr="00B17ABA">
        <w:t xml:space="preserve"> reduces the dependence of the solution on its starting chromosomes</w:t>
      </w:r>
      <w:r w:rsidR="007E5BC3" w:rsidRPr="00B17ABA">
        <w:t xml:space="preserve">, but </w:t>
      </w:r>
      <w:r w:rsidR="007E5BC3" w:rsidRPr="00B17ABA">
        <w:rPr>
          <w:rFonts w:cstheme="majorBidi"/>
        </w:rPr>
        <w:t>preserves the good chromosomes created through crossover</w:t>
      </w:r>
      <w:r w:rsidR="00B03478" w:rsidRPr="00B17ABA">
        <w:t xml:space="preserve">. </w:t>
      </w:r>
      <w:r w:rsidR="00A2660C" w:rsidRPr="00B17ABA">
        <w:t xml:space="preserve">When the offspring </w:t>
      </w:r>
      <w:r w:rsidR="00B03478" w:rsidRPr="00B17ABA">
        <w:t xml:space="preserve">is </w:t>
      </w:r>
      <w:r w:rsidR="00A2660C" w:rsidRPr="00B17ABA">
        <w:t>infeasible</w:t>
      </w:r>
      <w:r w:rsidR="00B03478" w:rsidRPr="00B17ABA">
        <w:t>, t</w:t>
      </w:r>
      <w:r w:rsidR="00A2660C" w:rsidRPr="00B17ABA">
        <w:t>he infeasible offspring is handled by rejecting or repairing the infeasible solutions or applying a penalty function.</w:t>
      </w:r>
      <w:r w:rsidR="007F0F6C" w:rsidRPr="00B17ABA">
        <w:t xml:space="preserve"> </w:t>
      </w:r>
      <w:r w:rsidR="00072A66" w:rsidRPr="00B17ABA">
        <w:t>GA</w:t>
      </w:r>
      <w:r w:rsidR="00B03478" w:rsidRPr="00B17ABA">
        <w:t xml:space="preserve"> generally terminates </w:t>
      </w:r>
      <w:r w:rsidR="00A2660C" w:rsidRPr="00B17ABA">
        <w:t>after a pre</w:t>
      </w:r>
      <w:r w:rsidR="00654887" w:rsidRPr="00B17ABA">
        <w:t>-</w:t>
      </w:r>
      <w:r w:rsidR="00A2660C" w:rsidRPr="00B17ABA">
        <w:t>specified number of generations</w:t>
      </w:r>
      <w:r w:rsidR="00B03478" w:rsidRPr="00B17ABA">
        <w:t xml:space="preserve">. </w:t>
      </w:r>
      <w:r w:rsidR="00A2660C" w:rsidRPr="00B17ABA">
        <w:t xml:space="preserve">If no acceptable solutions are found, </w:t>
      </w:r>
      <w:r w:rsidR="00654887" w:rsidRPr="00B17ABA">
        <w:t xml:space="preserve">the </w:t>
      </w:r>
      <w:r w:rsidR="00072A66" w:rsidRPr="00B17ABA">
        <w:t>GA</w:t>
      </w:r>
      <w:r w:rsidR="00654887" w:rsidRPr="00B17ABA">
        <w:t xml:space="preserve"> </w:t>
      </w:r>
      <w:r w:rsidR="00A2660C" w:rsidRPr="00B17ABA">
        <w:t>may be restarted or a fresh search initiated.</w:t>
      </w:r>
    </w:p>
    <w:tbl>
      <w:tblPr>
        <w:tblStyle w:val="TableGrid"/>
        <w:tblW w:w="0" w:type="auto"/>
        <w:jc w:val="center"/>
        <w:tblInd w:w="-3596" w:type="dxa"/>
        <w:tblLook w:val="04A0" w:firstRow="1" w:lastRow="0" w:firstColumn="1" w:lastColumn="0" w:noHBand="0" w:noVBand="1"/>
      </w:tblPr>
      <w:tblGrid>
        <w:gridCol w:w="8428"/>
      </w:tblGrid>
      <w:tr w:rsidR="00A2660C" w:rsidRPr="00B17ABA" w:rsidTr="00DE3E5D">
        <w:trPr>
          <w:trHeight w:val="2647"/>
          <w:jc w:val="center"/>
        </w:trPr>
        <w:tc>
          <w:tcPr>
            <w:tcW w:w="8428" w:type="dxa"/>
          </w:tcPr>
          <w:p w:rsidR="00A2660C" w:rsidRPr="00B17ABA" w:rsidRDefault="00FB2ECF" w:rsidP="001A2558">
            <w:pPr>
              <w:ind w:firstLine="0"/>
              <w:rPr>
                <w:rFonts w:ascii="Times New Roman" w:eastAsia="Malgun Gothic" w:hAnsi="Times New Roman" w:cs="Times New Roman"/>
                <w:sz w:val="20"/>
                <w:szCs w:val="20"/>
              </w:rPr>
            </w:pPr>
            <w:r w:rsidRPr="00B17ABA">
              <w:rPr>
                <w:rFonts w:ascii="Times New Roman" w:eastAsia="Malgun Gothic" w:hAnsi="Times New Roman" w:cs="Times New Roman"/>
                <w:sz w:val="20"/>
                <w:szCs w:val="20"/>
              </w:rPr>
              <w:lastRenderedPageBreak/>
              <w:t xml:space="preserve">Generate the initial population </w:t>
            </w:r>
            <w:r w:rsidRPr="00B17ABA">
              <w:rPr>
                <w:rFonts w:ascii="Times New Roman" w:eastAsia="Malgun Gothic" w:hAnsi="Times New Roman" w:cs="Times New Roman"/>
                <w:i/>
                <w:sz w:val="20"/>
                <w:szCs w:val="20"/>
              </w:rPr>
              <w:t>P</w:t>
            </w:r>
            <w:r w:rsidRPr="00B17ABA">
              <w:rPr>
                <w:rFonts w:ascii="Times New Roman" w:eastAsia="Malgun Gothic" w:hAnsi="Times New Roman" w:cs="Times New Roman"/>
                <w:sz w:val="20"/>
                <w:szCs w:val="20"/>
              </w:rPr>
              <w:t>.</w:t>
            </w:r>
          </w:p>
          <w:p w:rsidR="00FB2ECF" w:rsidRPr="00B17ABA" w:rsidRDefault="00A2660C" w:rsidP="001A2558">
            <w:pPr>
              <w:ind w:firstLine="0"/>
              <w:rPr>
                <w:rFonts w:ascii="Times New Roman" w:eastAsia="Malgun Gothic" w:hAnsi="Times New Roman" w:cs="Times New Roman"/>
                <w:sz w:val="20"/>
                <w:szCs w:val="20"/>
              </w:rPr>
            </w:pPr>
            <w:r w:rsidRPr="00B17ABA">
              <w:rPr>
                <w:rFonts w:ascii="Times New Roman" w:eastAsia="Malgun Gothic" w:hAnsi="Times New Roman" w:cs="Times New Roman"/>
                <w:sz w:val="20"/>
                <w:szCs w:val="20"/>
              </w:rPr>
              <w:t>Evaluate</w:t>
            </w:r>
            <w:r w:rsidR="00FB2ECF" w:rsidRPr="00B17ABA">
              <w:rPr>
                <w:rFonts w:ascii="Times New Roman" w:eastAsia="Malgun Gothic" w:hAnsi="Times New Roman" w:cs="Times New Roman"/>
                <w:sz w:val="20"/>
                <w:szCs w:val="20"/>
              </w:rPr>
              <w:t xml:space="preserve"> the individuals in the initial population.</w:t>
            </w:r>
          </w:p>
          <w:p w:rsidR="00A2660C" w:rsidRPr="00B17ABA" w:rsidRDefault="00FB2ECF" w:rsidP="00CB5279">
            <w:pPr>
              <w:ind w:firstLine="0"/>
              <w:rPr>
                <w:rFonts w:ascii="Times New Roman" w:eastAsia="Malgun Gothic" w:hAnsi="Times New Roman" w:cs="Times New Roman"/>
                <w:sz w:val="20"/>
                <w:szCs w:val="20"/>
              </w:rPr>
            </w:pPr>
            <w:r w:rsidRPr="00B17ABA">
              <w:rPr>
                <w:rFonts w:ascii="Times New Roman" w:eastAsia="Malgun Gothic" w:hAnsi="Times New Roman" w:cs="Times New Roman"/>
                <w:b/>
                <w:bCs/>
                <w:sz w:val="20"/>
                <w:szCs w:val="20"/>
              </w:rPr>
              <w:t>WHILE</w:t>
            </w:r>
            <w:r w:rsidR="00A2660C" w:rsidRPr="00B17ABA">
              <w:rPr>
                <w:rFonts w:ascii="Times New Roman" w:eastAsia="Malgun Gothic" w:hAnsi="Times New Roman" w:cs="Times New Roman"/>
                <w:b/>
                <w:bCs/>
                <w:sz w:val="20"/>
                <w:szCs w:val="20"/>
              </w:rPr>
              <w:t xml:space="preserve"> </w:t>
            </w:r>
            <w:r w:rsidRPr="00B17ABA">
              <w:rPr>
                <w:rFonts w:ascii="Times New Roman" w:eastAsia="PMingLiU" w:hAnsi="Times New Roman" w:cs="Times New Roman"/>
                <w:sz w:val="20"/>
                <w:szCs w:val="20"/>
              </w:rPr>
              <w:t>The stopping rule is satisfied.</w:t>
            </w:r>
            <w:r w:rsidR="00A2660C" w:rsidRPr="00B17ABA">
              <w:rPr>
                <w:rFonts w:ascii="Times New Roman" w:eastAsia="Malgun Gothic" w:hAnsi="Times New Roman" w:cs="Times New Roman"/>
                <w:sz w:val="20"/>
                <w:szCs w:val="20"/>
              </w:rPr>
              <w:t xml:space="preserve"> </w:t>
            </w:r>
          </w:p>
          <w:p w:rsidR="00FB2ECF" w:rsidRPr="00B17ABA" w:rsidRDefault="00FB2ECF" w:rsidP="00C86F3D">
            <w:pPr>
              <w:pStyle w:val="ListParagraph"/>
              <w:numPr>
                <w:ilvl w:val="0"/>
                <w:numId w:val="13"/>
              </w:numPr>
              <w:ind w:left="859" w:hanging="215"/>
              <w:rPr>
                <w:rFonts w:ascii="Times New Roman" w:eastAsia="Malgun Gothic" w:hAnsi="Times New Roman" w:cs="Times New Roman"/>
                <w:sz w:val="20"/>
                <w:szCs w:val="20"/>
              </w:rPr>
            </w:pPr>
            <w:r w:rsidRPr="00B17ABA">
              <w:rPr>
                <w:rFonts w:ascii="Times New Roman" w:eastAsia="Malgun Gothic" w:hAnsi="Times New Roman" w:cs="Times New Roman"/>
                <w:sz w:val="20"/>
                <w:szCs w:val="20"/>
              </w:rPr>
              <w:t xml:space="preserve">Select the superior individuals from the current population. </w:t>
            </w:r>
          </w:p>
          <w:p w:rsidR="00FB2ECF" w:rsidRPr="00B17ABA" w:rsidRDefault="00FB2ECF" w:rsidP="00C86F3D">
            <w:pPr>
              <w:pStyle w:val="ListParagraph"/>
              <w:numPr>
                <w:ilvl w:val="0"/>
                <w:numId w:val="13"/>
              </w:numPr>
              <w:ind w:left="859" w:hanging="215"/>
              <w:rPr>
                <w:rFonts w:ascii="Times New Roman" w:eastAsia="Malgun Gothic" w:hAnsi="Times New Roman" w:cs="Times New Roman"/>
                <w:sz w:val="20"/>
                <w:szCs w:val="20"/>
              </w:rPr>
            </w:pPr>
            <w:r w:rsidRPr="00B17ABA">
              <w:rPr>
                <w:rFonts w:ascii="Times New Roman" w:eastAsia="Malgun Gothic" w:hAnsi="Times New Roman" w:cs="Times New Roman"/>
                <w:sz w:val="20"/>
                <w:szCs w:val="20"/>
              </w:rPr>
              <w:t>Recombine the elements of the parents’ chromosomes to produce new individuals.</w:t>
            </w:r>
            <w:r w:rsidR="00247992" w:rsidRPr="00B17ABA">
              <w:rPr>
                <w:rFonts w:ascii="Times New Roman" w:eastAsia="Malgun Gothic" w:hAnsi="Times New Roman" w:cs="Times New Roman"/>
                <w:sz w:val="20"/>
                <w:szCs w:val="20"/>
              </w:rPr>
              <w:t xml:space="preserve"> </w:t>
            </w:r>
          </w:p>
          <w:p w:rsidR="00A2660C" w:rsidRPr="00B17ABA" w:rsidRDefault="00FB2ECF" w:rsidP="00C86F3D">
            <w:pPr>
              <w:pStyle w:val="ListParagraph"/>
              <w:numPr>
                <w:ilvl w:val="0"/>
                <w:numId w:val="13"/>
              </w:numPr>
              <w:ind w:left="859" w:hanging="215"/>
              <w:rPr>
                <w:rFonts w:ascii="Times New Roman" w:eastAsia="Malgun Gothic" w:hAnsi="Times New Roman" w:cs="Times New Roman"/>
                <w:sz w:val="20"/>
                <w:szCs w:val="20"/>
              </w:rPr>
            </w:pPr>
            <w:r w:rsidRPr="00B17ABA">
              <w:rPr>
                <w:rFonts w:ascii="Times New Roman" w:eastAsia="Malgun Gothic" w:hAnsi="Times New Roman" w:cs="Times New Roman"/>
                <w:sz w:val="20"/>
                <w:szCs w:val="20"/>
              </w:rPr>
              <w:t>Replace each element of the new individuals with a low probability.</w:t>
            </w:r>
          </w:p>
          <w:p w:rsidR="00A2660C" w:rsidRPr="00B17ABA" w:rsidRDefault="00A2660C" w:rsidP="00C86F3D">
            <w:pPr>
              <w:pStyle w:val="ListParagraph"/>
              <w:numPr>
                <w:ilvl w:val="0"/>
                <w:numId w:val="13"/>
              </w:numPr>
              <w:ind w:left="859" w:hanging="215"/>
              <w:rPr>
                <w:rFonts w:ascii="Times New Roman" w:eastAsia="Malgun Gothic" w:hAnsi="Times New Roman" w:cs="Times New Roman"/>
                <w:sz w:val="20"/>
                <w:szCs w:val="20"/>
              </w:rPr>
            </w:pPr>
            <w:r w:rsidRPr="00B17ABA">
              <w:rPr>
                <w:rFonts w:ascii="Times New Roman" w:eastAsia="Malgun Gothic" w:hAnsi="Times New Roman" w:cs="Times New Roman"/>
                <w:sz w:val="20"/>
                <w:szCs w:val="20"/>
              </w:rPr>
              <w:t>Evaluate</w:t>
            </w:r>
            <w:r w:rsidR="00FB2ECF" w:rsidRPr="00B17ABA">
              <w:rPr>
                <w:rFonts w:ascii="Times New Roman" w:eastAsia="Malgun Gothic" w:hAnsi="Times New Roman" w:cs="Times New Roman"/>
                <w:sz w:val="20"/>
                <w:szCs w:val="20"/>
              </w:rPr>
              <w:t xml:space="preserve"> the individuals in the current population.</w:t>
            </w:r>
          </w:p>
          <w:p w:rsidR="00FB2ECF" w:rsidRPr="00B17ABA" w:rsidRDefault="00FB2ECF" w:rsidP="001A2558">
            <w:pPr>
              <w:keepNext/>
              <w:ind w:firstLine="0"/>
              <w:rPr>
                <w:rFonts w:ascii="Times New Roman" w:eastAsia="Malgun Gothic" w:hAnsi="Times New Roman" w:cs="Times New Roman"/>
                <w:b/>
                <w:bCs/>
                <w:sz w:val="20"/>
                <w:szCs w:val="20"/>
              </w:rPr>
            </w:pPr>
            <w:r w:rsidRPr="00B17ABA">
              <w:rPr>
                <w:rFonts w:ascii="Times New Roman" w:eastAsia="Malgun Gothic" w:hAnsi="Times New Roman" w:cs="Times New Roman"/>
                <w:b/>
                <w:bCs/>
                <w:sz w:val="20"/>
                <w:szCs w:val="20"/>
              </w:rPr>
              <w:t>LOOP</w:t>
            </w:r>
          </w:p>
        </w:tc>
      </w:tr>
    </w:tbl>
    <w:p w:rsidR="00A2660C" w:rsidRPr="00B17ABA" w:rsidRDefault="00934BF0" w:rsidP="006654F4">
      <w:pPr>
        <w:pStyle w:val="Caption"/>
        <w:jc w:val="center"/>
        <w:rPr>
          <w:lang w:val="pt-PT" w:eastAsia="ko-KR"/>
        </w:rPr>
      </w:pPr>
      <w:bookmarkStart w:id="77" w:name="_Ref423083770"/>
      <w:bookmarkStart w:id="78" w:name="_Toc426019129"/>
      <w:r w:rsidRPr="00B17ABA">
        <w:rPr>
          <w:lang w:val="pt-PT"/>
        </w:rPr>
        <w:t xml:space="preserve">Figure </w:t>
      </w:r>
      <w:r w:rsidR="00ED7C74" w:rsidRPr="00B17ABA">
        <w:rPr>
          <w:lang w:val="pt-PT"/>
        </w:rPr>
        <w:fldChar w:fldCharType="begin"/>
      </w:r>
      <w:r w:rsidR="00ED7C74" w:rsidRPr="00B17ABA">
        <w:rPr>
          <w:lang w:val="pt-PT"/>
        </w:rPr>
        <w:instrText xml:space="preserve"> STYLEREF 1 \s </w:instrText>
      </w:r>
      <w:r w:rsidR="00ED7C74" w:rsidRPr="00B17ABA">
        <w:rPr>
          <w:lang w:val="pt-PT"/>
        </w:rPr>
        <w:fldChar w:fldCharType="separate"/>
      </w:r>
      <w:r w:rsidR="00ED7C74" w:rsidRPr="00B17ABA">
        <w:rPr>
          <w:noProof/>
          <w:cs/>
          <w:lang w:val="pt-PT"/>
        </w:rPr>
        <w:t>‎</w:t>
      </w:r>
      <w:r w:rsidR="00ED7C74" w:rsidRPr="00B17ABA">
        <w:rPr>
          <w:noProof/>
          <w:lang w:val="pt-PT"/>
        </w:rPr>
        <w:t>3</w:t>
      </w:r>
      <w:r w:rsidR="00ED7C74" w:rsidRPr="00B17ABA">
        <w:rPr>
          <w:lang w:val="pt-PT"/>
        </w:rPr>
        <w:fldChar w:fldCharType="end"/>
      </w:r>
      <w:r w:rsidR="00ED7C74" w:rsidRPr="00B17ABA">
        <w:rPr>
          <w:lang w:val="pt-PT"/>
        </w:rPr>
        <w:t>.</w:t>
      </w:r>
      <w:r w:rsidR="00ED7C74" w:rsidRPr="00B17ABA">
        <w:rPr>
          <w:lang w:val="pt-PT"/>
        </w:rPr>
        <w:fldChar w:fldCharType="begin"/>
      </w:r>
      <w:r w:rsidR="00ED7C74" w:rsidRPr="00B17ABA">
        <w:rPr>
          <w:lang w:val="pt-PT"/>
        </w:rPr>
        <w:instrText xml:space="preserve"> SEQ Figure \* ARABIC \s 1 </w:instrText>
      </w:r>
      <w:r w:rsidR="00ED7C74" w:rsidRPr="00B17ABA">
        <w:rPr>
          <w:lang w:val="pt-PT"/>
        </w:rPr>
        <w:fldChar w:fldCharType="separate"/>
      </w:r>
      <w:r w:rsidR="00ED7C74" w:rsidRPr="00B17ABA">
        <w:rPr>
          <w:noProof/>
          <w:lang w:val="pt-PT"/>
        </w:rPr>
        <w:t>5</w:t>
      </w:r>
      <w:r w:rsidR="00ED7C74" w:rsidRPr="00B17ABA">
        <w:rPr>
          <w:lang w:val="pt-PT"/>
        </w:rPr>
        <w:fldChar w:fldCharType="end"/>
      </w:r>
      <w:bookmarkEnd w:id="77"/>
      <w:r w:rsidRPr="00B17ABA">
        <w:rPr>
          <w:lang w:val="pt-PT"/>
        </w:rPr>
        <w:t>.</w:t>
      </w:r>
      <w:r w:rsidR="00741530" w:rsidRPr="00B17ABA">
        <w:rPr>
          <w:lang w:val="pt-PT"/>
        </w:rPr>
        <w:t xml:space="preserve"> </w:t>
      </w:r>
      <w:r w:rsidR="00606F70" w:rsidRPr="00B17ABA">
        <w:rPr>
          <w:lang w:val="pt-PT"/>
        </w:rPr>
        <w:t>Pseudo-code</w:t>
      </w:r>
      <w:r w:rsidR="006A2971">
        <w:rPr>
          <w:lang w:val="pt-PT"/>
        </w:rPr>
        <w:t xml:space="preserve"> of</w:t>
      </w:r>
      <w:r w:rsidRPr="00B17ABA">
        <w:rPr>
          <w:lang w:val="pt-PT"/>
        </w:rPr>
        <w:t xml:space="preserve"> </w:t>
      </w:r>
      <w:r w:rsidR="00E44CDD" w:rsidRPr="00B17ABA">
        <w:rPr>
          <w:lang w:val="pt-PT"/>
        </w:rPr>
        <w:t>GA</w:t>
      </w:r>
      <w:r w:rsidR="00E111DD" w:rsidRPr="00B17ABA">
        <w:rPr>
          <w:lang w:eastAsia="ko-KR"/>
        </w:rPr>
        <w:fldChar w:fldCharType="begin">
          <w:fldData xml:space="preserve">PEVuZE5vdGU+PENpdGU+PEF1dGhvcj5CbHVtPC9BdXRob3I+PFllYXI+MjAwMzwvWWVhcj48UmVj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</w:fldData>
        </w:fldChar>
      </w:r>
      <w:r w:rsidR="00EE2B4F" w:rsidRPr="00B17ABA">
        <w:rPr>
          <w:lang w:val="pt-PT" w:eastAsia="ko-KR"/>
        </w:rPr>
        <w:instrText xml:space="preserve"> ADDIN EN.CITE </w:instrText>
      </w:r>
      <w:r w:rsidR="00EE2B4F" w:rsidRPr="00B17ABA">
        <w:rPr>
          <w:lang w:eastAsia="ko-KR"/>
        </w:rPr>
        <w:fldChar w:fldCharType="begin">
          <w:fldData xml:space="preserve">PEVuZE5vdGU+PENpdGU+PEF1dGhvcj5CbHVtPC9BdXRob3I+PFllYXI+MjAwMzwvWWVhcj48UmVj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</w:fldData>
        </w:fldChar>
      </w:r>
      <w:r w:rsidR="00EE2B4F" w:rsidRPr="00B17ABA">
        <w:rPr>
          <w:lang w:val="pt-PT" w:eastAsia="ko-KR"/>
        </w:rPr>
        <w:instrText xml:space="preserve"> ADDIN EN.CITE.DATA </w:instrText>
      </w:r>
      <w:r w:rsidR="00EE2B4F" w:rsidRPr="00B17ABA">
        <w:rPr>
          <w:lang w:eastAsia="ko-KR"/>
        </w:rPr>
      </w:r>
      <w:r w:rsidR="00EE2B4F" w:rsidRPr="00B17ABA">
        <w:rPr>
          <w:lang w:eastAsia="ko-KR"/>
        </w:rPr>
        <w:fldChar w:fldCharType="end"/>
      </w:r>
      <w:r w:rsidR="00E111DD" w:rsidRPr="00B17ABA">
        <w:rPr>
          <w:lang w:eastAsia="ko-KR"/>
        </w:rPr>
      </w:r>
      <w:r w:rsidR="00E111DD" w:rsidRPr="00B17ABA">
        <w:rPr>
          <w:lang w:eastAsia="ko-KR"/>
        </w:rPr>
        <w:fldChar w:fldCharType="separate"/>
      </w:r>
      <w:r w:rsidR="00EE2B4F" w:rsidRPr="00B17ABA">
        <w:rPr>
          <w:noProof/>
          <w:vertAlign w:val="superscript"/>
          <w:lang w:val="pt-PT" w:eastAsia="ko-KR"/>
        </w:rPr>
        <w:t>[208]</w:t>
      </w:r>
      <w:bookmarkEnd w:id="78"/>
      <w:r w:rsidR="00E111DD" w:rsidRPr="00B17ABA">
        <w:rPr>
          <w:lang w:eastAsia="ko-KR"/>
        </w:rPr>
        <w:fldChar w:fldCharType="end"/>
      </w:r>
    </w:p>
    <w:p w:rsidR="00344BC1" w:rsidRPr="00B17ABA" w:rsidRDefault="00344BC1" w:rsidP="00344BC1">
      <w:pPr>
        <w:rPr>
          <w:lang w:val="pt-PT" w:eastAsia="ko-KR"/>
        </w:rPr>
      </w:pPr>
    </w:p>
    <w:p w:rsidR="00642045" w:rsidRPr="009923E9" w:rsidRDefault="00234A4C" w:rsidP="00642045">
      <w:pPr>
        <w:pStyle w:val="Heading2"/>
      </w:pPr>
      <w:bookmarkStart w:id="79" w:name="_Toc426018035"/>
      <w:bookmarkStart w:id="80" w:name="_Toc390867595"/>
      <w:r w:rsidRPr="00B17ABA">
        <w:t>Reinforcement learning</w:t>
      </w:r>
      <w:bookmarkEnd w:id="79"/>
    </w:p>
    <w:p w:rsidR="00E270E7" w:rsidRPr="009923E9" w:rsidRDefault="00F13C6A" w:rsidP="009923E9">
      <w:pPr>
        <w:pStyle w:val="Heading3"/>
      </w:pPr>
      <w:r w:rsidRPr="009923E9">
        <w:t xml:space="preserve">Bridge between </w:t>
      </w:r>
      <w:r w:rsidR="00E270E7" w:rsidRPr="009923E9">
        <w:t>DP, ADP, RL and Q-learning</w:t>
      </w:r>
    </w:p>
    <w:p w:rsidR="00F13C6A" w:rsidRPr="00B17ABA" w:rsidRDefault="00E270E7" w:rsidP="009923E9">
      <w:pPr>
        <w:jc w:val="both"/>
      </w:pPr>
      <w:r w:rsidRPr="009923E9">
        <w:t xml:space="preserve">DP is a well-known and efficient mathematical programming </w:t>
      </w:r>
      <w:r w:rsidR="002B1E49" w:rsidRPr="00B17ABA">
        <w:t>method</w:t>
      </w:r>
      <w:r w:rsidRPr="009923E9">
        <w:t xml:space="preserve"> to solve sequential or multi-stage decision problems using </w:t>
      </w:r>
      <w:r w:rsidRPr="009923E9">
        <w:rPr>
          <w:bCs/>
        </w:rPr>
        <w:t xml:space="preserve">the </w:t>
      </w:r>
      <w:r w:rsidRPr="009923E9">
        <w:t>Bellman’s</w:t>
      </w:r>
      <w:r w:rsidRPr="009923E9">
        <w:rPr>
          <w:bCs/>
        </w:rPr>
        <w:t xml:space="preserve"> value function. </w:t>
      </w:r>
      <w:r w:rsidR="00F13C6A" w:rsidRPr="00B17ABA">
        <w:rPr>
          <w:bCs/>
        </w:rPr>
        <w:t>However</w:t>
      </w:r>
      <w:r w:rsidR="004C1768" w:rsidRPr="00B17ABA">
        <w:rPr>
          <w:bCs/>
        </w:rPr>
        <w:t>,</w:t>
      </w:r>
      <w:r w:rsidR="00F13C6A" w:rsidRPr="00B17ABA">
        <w:rPr>
          <w:bCs/>
        </w:rPr>
        <w:t xml:space="preserve"> </w:t>
      </w:r>
      <w:r w:rsidR="00F13C6A" w:rsidRPr="00B17ABA">
        <w:t>it has been recognized that classic DP is limited in its suitability to directly solve large and complex sequential decision problems encountered in the real-world because of the curse of dimensionality and computational requirements</w:t>
      </w:r>
      <w:r w:rsidR="00F13C6A" w:rsidRPr="00B17ABA">
        <w:fldChar w:fldCharType="begin"/>
      </w:r>
      <w:r w:rsidR="00F13C6A" w:rsidRPr="00B17ABA">
        <w:instrText xml:space="preserve"> ADDIN EN.CITE &lt;EndNote&gt;&lt;Cite&gt;&lt;Author&gt;Gosavi&lt;/Author&gt;&lt;Year&gt;2003&lt;/Year&gt;&lt;RecNum&gt;102&lt;/RecNum&gt;&lt;DisplayText&gt;&lt;style face="superscript"&gt;[51]&lt;/style&gt;&lt;/DisplayText&gt;&lt;record&gt;&lt;rec-number&gt;102&lt;/rec-number&gt;&lt;foreign-keys&gt;&lt;key app="EN" db-id="z2a0dvwpazf220et2vh50z295rxpzfevwft2"&gt;102&lt;/key&gt;&lt;/foreign-keys&gt;&lt;ref-type name="Journal Article"&gt;17&lt;/ref-type&gt;&lt;contributors&gt;&lt;authors&gt;&lt;author&gt;Gosavi, A. &lt;/author&gt;&lt;/authors&gt;&lt;/contributors&gt;&lt;titles&gt;&lt;title&gt;Simulation-based optimization: parametric optimization techniques and reinforcement learning&lt;/title&gt;&lt;/titles&gt;&lt;dates&gt;&lt;year&gt;2003&lt;/year&gt;&lt;/dates&gt;&lt;urls&gt;&lt;/urls&gt;&lt;/record&gt;&lt;/Cite&gt;&lt;/EndNote&gt;</w:instrText>
      </w:r>
      <w:r w:rsidR="00F13C6A" w:rsidRPr="00B17ABA">
        <w:fldChar w:fldCharType="separate"/>
      </w:r>
      <w:r w:rsidR="00F13C6A" w:rsidRPr="00B17ABA">
        <w:rPr>
          <w:noProof/>
          <w:vertAlign w:val="superscript"/>
        </w:rPr>
        <w:t>[51]</w:t>
      </w:r>
      <w:r w:rsidR="00F13C6A" w:rsidRPr="00B17ABA">
        <w:fldChar w:fldCharType="end"/>
      </w:r>
      <w:r w:rsidR="00F13C6A" w:rsidRPr="00B17ABA">
        <w:t xml:space="preserve">. This </w:t>
      </w:r>
      <w:r w:rsidR="00CD5DB7" w:rsidRPr="00B17ABA">
        <w:t>causes an increasing interest in</w:t>
      </w:r>
      <w:r w:rsidR="00F13C6A" w:rsidRPr="00B17ABA">
        <w:t xml:space="preserve"> ADP</w:t>
      </w:r>
      <w:r w:rsidR="00CD5DB7" w:rsidRPr="00B17ABA">
        <w:t>,</w:t>
      </w:r>
      <w:r w:rsidR="00F13C6A" w:rsidRPr="00B17ABA">
        <w:t xml:space="preserve"> which</w:t>
      </w:r>
      <w:r w:rsidR="00F13C6A" w:rsidRPr="00B17ABA">
        <w:rPr>
          <w:rFonts w:eastAsia="Malgun Gothic"/>
          <w:lang w:eastAsia="ko-KR"/>
        </w:rPr>
        <w:t xml:space="preserve"> </w:t>
      </w:r>
      <w:r w:rsidR="00CD5DB7" w:rsidRPr="00B17ABA">
        <w:rPr>
          <w:rFonts w:eastAsia="Malgun Gothic"/>
          <w:lang w:eastAsia="ko-KR"/>
        </w:rPr>
        <w:t>uses</w:t>
      </w:r>
      <w:r w:rsidR="00F13C6A" w:rsidRPr="00B17ABA">
        <w:rPr>
          <w:rFonts w:eastAsia="Malgun Gothic"/>
          <w:lang w:eastAsia="ko-KR"/>
        </w:rPr>
        <w:t xml:space="preserve"> simulation and/or a function approximation for solving large and complex sequential decision problems </w:t>
      </w:r>
      <w:r w:rsidR="00F13C6A" w:rsidRPr="00B17ABA">
        <w:t xml:space="preserve">under the theoretical foundations in the traditional DP. </w:t>
      </w:r>
    </w:p>
    <w:p w:rsidR="002D2957" w:rsidRPr="00B17ABA" w:rsidRDefault="00F13C6A" w:rsidP="009923E9">
      <w:pPr>
        <w:jc w:val="both"/>
      </w:pPr>
      <w:r w:rsidRPr="00B17ABA">
        <w:t xml:space="preserve">The most widely used ADP </w:t>
      </w:r>
      <w:r w:rsidR="002D2957" w:rsidRPr="00B17ABA">
        <w:t>i</w:t>
      </w:r>
      <w:r w:rsidRPr="00B17ABA">
        <w:t xml:space="preserve">s RL, which </w:t>
      </w:r>
      <w:r w:rsidR="002D2957" w:rsidRPr="00B17ABA">
        <w:t>is</w:t>
      </w:r>
      <w:r w:rsidRPr="00B17ABA">
        <w:t xml:space="preserve"> a computational model </w:t>
      </w:r>
      <w:r w:rsidR="002D2957" w:rsidRPr="00B17ABA">
        <w:t>using animals’ complex behaviours to learn by experience</w:t>
      </w:r>
      <w:r w:rsidR="002D2957" w:rsidRPr="00B17ABA">
        <w:fldChar w:fldCharType="begin"/>
      </w:r>
      <w:r w:rsidR="00EE2B4F" w:rsidRPr="00B17ABA">
        <w:instrText xml:space="preserve"> ADDIN EN.CITE &lt;EndNote&gt;&lt;Cite&gt;&lt;Author&gt;Sutton&lt;/Author&gt;&lt;Year&gt;1998&lt;/Year&gt;&lt;RecNum&gt;258&lt;/RecNum&gt;&lt;DisplayText&gt;&lt;style face="superscript"&gt;[200]&lt;/style&gt;&lt;/DisplayText&gt;&lt;record&gt;&lt;rec-number&gt;258&lt;/rec-number&gt;&lt;foreign-keys&gt;&lt;key app="EN" db-id="z2a0dvwpazf220et2vh50z295rxpzfevwft2"&gt;258&lt;/key&gt;&lt;/foreign-keys&gt;&lt;ref-type name="Book"&gt;6&lt;/ref-type&gt;&lt;contributors&gt;&lt;authors&gt;&lt;author&gt;Sutton, R. S.  &lt;/author&gt;&lt;author&gt;Barto, A.G.&lt;/author&gt;&lt;/authors&gt;&lt;/contributors&gt;&lt;titles&gt;&lt;title&gt;Reinforcement Learning: An Introduction&lt;/title&gt;&lt;secondary-title&gt;Adaptive Computation and Machine Learning&lt;/secondary-title&gt;&lt;/titles&gt;&lt;dates&gt;&lt;year&gt;1998&lt;/year&gt;&lt;/dates&gt;&lt;publisher&gt;The MIT Press&lt;/publisher&gt;&lt;urls&gt;&lt;/urls&gt;&lt;access-date&gt;Accessed 19 February 2014&lt;/access-date&gt;&lt;/record&gt;&lt;/Cite&gt;&lt;/EndNote&gt;</w:instrText>
      </w:r>
      <w:r w:rsidR="002D2957" w:rsidRPr="00B17ABA">
        <w:fldChar w:fldCharType="separate"/>
      </w:r>
      <w:r w:rsidR="00EE2B4F" w:rsidRPr="00B17ABA">
        <w:rPr>
          <w:noProof/>
          <w:vertAlign w:val="superscript"/>
        </w:rPr>
        <w:t>[200]</w:t>
      </w:r>
      <w:r w:rsidR="002D2957" w:rsidRPr="00B17ABA">
        <w:fldChar w:fldCharType="end"/>
      </w:r>
      <w:r w:rsidR="002D2957" w:rsidRPr="00B17ABA">
        <w:t>. In the conventional framework</w:t>
      </w:r>
      <w:r w:rsidR="00CD5DB7" w:rsidRPr="00B17ABA">
        <w:t xml:space="preserve"> of RL</w:t>
      </w:r>
      <w:r w:rsidR="002D2957" w:rsidRPr="00B17ABA">
        <w:t xml:space="preserve">, the agent does not initially know what immediate </w:t>
      </w:r>
      <w:r w:rsidR="00CD5DB7" w:rsidRPr="00B17ABA">
        <w:t>rewards or penalties</w:t>
      </w:r>
      <w:r w:rsidR="002D2957" w:rsidRPr="00B17ABA">
        <w:t xml:space="preserve"> its actions will produce. </w:t>
      </w:r>
      <w:r w:rsidR="00CD5DB7" w:rsidRPr="00B17ABA">
        <w:t>Instead</w:t>
      </w:r>
      <w:r w:rsidR="002D2957" w:rsidRPr="00B17ABA">
        <w:t xml:space="preserve"> it </w:t>
      </w:r>
      <w:r w:rsidR="00F33ED9" w:rsidRPr="00B17ABA">
        <w:t xml:space="preserve">gradually learns which </w:t>
      </w:r>
      <w:r w:rsidR="00CD5DB7" w:rsidRPr="00B17ABA">
        <w:t>action</w:t>
      </w:r>
      <w:r w:rsidR="00F33ED9" w:rsidRPr="00B17ABA">
        <w:t xml:space="preserve"> is best at each state to maximize its long</w:t>
      </w:r>
      <w:r w:rsidR="00D96F3C" w:rsidRPr="00B17ABA">
        <w:t>-term</w:t>
      </w:r>
      <w:r w:rsidR="00F33ED9" w:rsidRPr="00B17ABA">
        <w:t xml:space="preserve"> </w:t>
      </w:r>
      <w:r w:rsidR="00CD5DB7" w:rsidRPr="00B17ABA">
        <w:t>reward</w:t>
      </w:r>
      <w:r w:rsidR="00F33ED9" w:rsidRPr="00B17ABA">
        <w:t xml:space="preserve"> by </w:t>
      </w:r>
      <w:r w:rsidR="002D2957" w:rsidRPr="00B17ABA">
        <w:t>tr</w:t>
      </w:r>
      <w:r w:rsidR="00F33ED9" w:rsidRPr="00B17ABA">
        <w:t xml:space="preserve">ying </w:t>
      </w:r>
      <w:r w:rsidR="002D2957" w:rsidRPr="00B17ABA">
        <w:t>variou</w:t>
      </w:r>
      <w:r w:rsidR="00F33ED9" w:rsidRPr="00B17ABA">
        <w:t>s actions at various states.</w:t>
      </w:r>
    </w:p>
    <w:p w:rsidR="00F33ED9" w:rsidRPr="00B17ABA" w:rsidRDefault="00F33ED9" w:rsidP="009923E9">
      <w:pPr>
        <w:jc w:val="both"/>
      </w:pPr>
      <w:r w:rsidRPr="00B17ABA">
        <w:t>Q-learning is a specific type of RL</w:t>
      </w:r>
      <w:r w:rsidR="003A2511" w:rsidRPr="00B17ABA">
        <w:t>,</w:t>
      </w:r>
      <w:r w:rsidRPr="00B17ABA">
        <w:t xml:space="preserve"> which stores the value function in </w:t>
      </w:r>
      <w:r w:rsidRPr="00B17ABA">
        <w:rPr>
          <w:rFonts w:eastAsia="Malgun Gothic"/>
          <w:lang w:eastAsia="ko-KR"/>
        </w:rPr>
        <w:t>a state-action pair</w:t>
      </w:r>
      <w:r w:rsidRPr="00B17ABA">
        <w:t xml:space="preserve"> (called Q-values)</w:t>
      </w:r>
      <w:r w:rsidRPr="00B17ABA">
        <w:rPr>
          <w:rFonts w:eastAsia="Malgun Gothic"/>
          <w:lang w:eastAsia="ko-KR"/>
        </w:rPr>
        <w:t xml:space="preserve"> </w:t>
      </w:r>
      <w:r w:rsidR="00CD5DB7" w:rsidRPr="00B17ABA">
        <w:rPr>
          <w:rFonts w:eastAsia="Malgun Gothic"/>
          <w:lang w:eastAsia="ko-KR"/>
        </w:rPr>
        <w:t xml:space="preserve">during </w:t>
      </w:r>
      <w:r w:rsidR="00F13C6A" w:rsidRPr="00B17ABA">
        <w:rPr>
          <w:rFonts w:eastAsia="Malgun Gothic"/>
          <w:lang w:eastAsia="ko-KR"/>
        </w:rPr>
        <w:t>simulation</w:t>
      </w:r>
      <w:r w:rsidRPr="00B17ABA">
        <w:rPr>
          <w:rFonts w:eastAsia="Malgun Gothic"/>
          <w:lang w:eastAsia="ko-KR"/>
        </w:rPr>
        <w:t>. T</w:t>
      </w:r>
      <w:r w:rsidRPr="00B17ABA">
        <w:t xml:space="preserve">he learned action-value function </w:t>
      </w:r>
      <w:r w:rsidR="00CD5DB7" w:rsidRPr="00B17ABA">
        <w:t xml:space="preserve">is </w:t>
      </w:r>
      <w:r w:rsidRPr="00B17ABA">
        <w:t>directly</w:t>
      </w:r>
      <w:r w:rsidR="00CD5DB7" w:rsidRPr="00B17ABA">
        <w:t xml:space="preserve"> used to </w:t>
      </w:r>
      <w:r w:rsidRPr="00B17ABA">
        <w:t xml:space="preserve">approximate the optimal action-value function, independent of the </w:t>
      </w:r>
      <w:r w:rsidR="00D96F3C" w:rsidRPr="00B17ABA">
        <w:t>action</w:t>
      </w:r>
      <w:r w:rsidRPr="00B17ABA">
        <w:t xml:space="preserve"> being followed. This </w:t>
      </w:r>
      <w:r w:rsidR="00CD5DB7" w:rsidRPr="00B17ABA">
        <w:t xml:space="preserve">simply repeated procedure showed </w:t>
      </w:r>
      <w:r w:rsidRPr="00B17ABA">
        <w:t>early convergence proofs</w:t>
      </w:r>
      <w:r w:rsidR="00CD5DB7" w:rsidRPr="00B17ABA">
        <w:t xml:space="preserve"> where </w:t>
      </w:r>
      <w:r w:rsidRPr="00B17ABA">
        <w:t>all pairs</w:t>
      </w:r>
      <w:r w:rsidR="00CD5DB7" w:rsidRPr="00B17ABA">
        <w:t xml:space="preserve"> of state-</w:t>
      </w:r>
      <w:r w:rsidR="00CD5DB7" w:rsidRPr="00B17ABA">
        <w:lastRenderedPageBreak/>
        <w:t>action</w:t>
      </w:r>
      <w:r w:rsidRPr="00B17ABA">
        <w:t xml:space="preserve"> </w:t>
      </w:r>
      <w:r w:rsidR="00CD5DB7" w:rsidRPr="00B17ABA">
        <w:t xml:space="preserve">were </w:t>
      </w:r>
      <w:r w:rsidRPr="00B17ABA">
        <w:t>continu</w:t>
      </w:r>
      <w:r w:rsidR="00CD5DB7" w:rsidRPr="00B17ABA">
        <w:t xml:space="preserve">ously </w:t>
      </w:r>
      <w:r w:rsidRPr="00B17ABA">
        <w:t>updated.</w:t>
      </w:r>
      <w:r w:rsidR="00CD5DB7" w:rsidRPr="00B17ABA">
        <w:t xml:space="preserve"> </w:t>
      </w:r>
      <w:r w:rsidR="00CD5DB7" w:rsidRPr="00B17ABA">
        <w:rPr>
          <w:rFonts w:cstheme="majorBidi"/>
          <w:color w:val="000000" w:themeColor="text1"/>
        </w:rPr>
        <w:t>The theoretical background and methodological application of DP, RL and Q-learning are detailed in the following sections.</w:t>
      </w:r>
    </w:p>
    <w:p w:rsidR="00DF6BB6" w:rsidRPr="00B17ABA" w:rsidRDefault="00F13C6A" w:rsidP="009923E9">
      <w:pPr>
        <w:pStyle w:val="Heading3"/>
      </w:pPr>
      <w:r w:rsidRPr="009923E9">
        <w:t>Dynamic programming</w:t>
      </w:r>
    </w:p>
    <w:p w:rsidR="000A2983" w:rsidRPr="00B17ABA" w:rsidRDefault="00E270E7" w:rsidP="00620560">
      <w:pPr>
        <w:jc w:val="both"/>
        <w:rPr>
          <w:bCs/>
        </w:rPr>
      </w:pPr>
      <w:r w:rsidRPr="009923E9">
        <w:t>DP divides t</w:t>
      </w:r>
      <w:r w:rsidR="008454A1" w:rsidRPr="00B17ABA">
        <w:rPr>
          <w:bCs/>
        </w:rPr>
        <w:t xml:space="preserve">he </w:t>
      </w:r>
      <w:r w:rsidR="00466E80" w:rsidRPr="00B17ABA">
        <w:rPr>
          <w:bCs/>
        </w:rPr>
        <w:t xml:space="preserve">overall problem </w:t>
      </w:r>
      <w:r w:rsidR="008454A1" w:rsidRPr="00B17ABA">
        <w:rPr>
          <w:bCs/>
        </w:rPr>
        <w:t xml:space="preserve">into </w:t>
      </w:r>
      <w:r w:rsidRPr="009923E9">
        <w:rPr>
          <w:bCs/>
        </w:rPr>
        <w:t xml:space="preserve">several </w:t>
      </w:r>
      <w:r w:rsidR="008454A1" w:rsidRPr="00B17ABA">
        <w:rPr>
          <w:bCs/>
        </w:rPr>
        <w:t xml:space="preserve">sub-problems by consecutive time cycles. Each sub-problem has a number of possible states </w:t>
      </w:r>
      <w:r w:rsidR="008454A1" w:rsidRPr="009923E9">
        <w:rPr>
          <w:bCs/>
          <w:i/>
        </w:rPr>
        <w:t>s</w:t>
      </w:r>
      <w:r w:rsidRPr="009923E9">
        <w:rPr>
          <w:bCs/>
          <w:i/>
          <w:vertAlign w:val="subscript"/>
        </w:rPr>
        <w:t>t+1</w:t>
      </w:r>
      <w:r w:rsidRPr="009923E9">
        <w:rPr>
          <w:bCs/>
          <w:i/>
        </w:rPr>
        <w:t xml:space="preserve"> </w:t>
      </w:r>
      <w:r w:rsidRPr="009923E9">
        <w:rPr>
          <w:bCs/>
        </w:rPr>
        <w:t xml:space="preserve">associated with the beginning of that state </w:t>
      </w:r>
      <w:r w:rsidRPr="009923E9">
        <w:rPr>
          <w:bCs/>
          <w:i/>
        </w:rPr>
        <w:t>s</w:t>
      </w:r>
      <w:r w:rsidR="008454A1" w:rsidRPr="009923E9">
        <w:rPr>
          <w:bCs/>
        </w:rPr>
        <w:t xml:space="preserve">, </w:t>
      </w:r>
      <w:r w:rsidR="00466E80" w:rsidRPr="00B17ABA">
        <w:rPr>
          <w:bCs/>
        </w:rPr>
        <w:t xml:space="preserve">possible </w:t>
      </w:r>
      <w:r w:rsidR="008454A1" w:rsidRPr="00B17ABA">
        <w:rPr>
          <w:bCs/>
        </w:rPr>
        <w:t xml:space="preserve">actions </w:t>
      </w:r>
      <w:r w:rsidR="008454A1" w:rsidRPr="009923E9">
        <w:rPr>
          <w:bCs/>
          <w:i/>
        </w:rPr>
        <w:t>a</w:t>
      </w:r>
      <w:r w:rsidR="00466E80" w:rsidRPr="00B17ABA">
        <w:rPr>
          <w:bCs/>
          <w:i/>
        </w:rPr>
        <w:t xml:space="preserve"> </w:t>
      </w:r>
      <w:r w:rsidR="00466E80" w:rsidRPr="009923E9">
        <w:rPr>
          <w:bCs/>
        </w:rPr>
        <w:t>and the immediate (</w:t>
      </w:r>
      <w:r w:rsidR="00466E80" w:rsidRPr="00B17ABA">
        <w:rPr>
          <w:bCs/>
        </w:rPr>
        <w:t xml:space="preserve">i.e., one-step) reward </w:t>
      </w:r>
      <w:r w:rsidR="00466E80" w:rsidRPr="009923E9">
        <w:rPr>
          <w:bCs/>
          <w:i/>
        </w:rPr>
        <w:t xml:space="preserve">r </w:t>
      </w:r>
      <w:r w:rsidR="00466E80" w:rsidRPr="00B17ABA">
        <w:rPr>
          <w:bCs/>
        </w:rPr>
        <w:t xml:space="preserve">from using </w:t>
      </w:r>
      <w:r w:rsidR="00466E80" w:rsidRPr="009923E9">
        <w:rPr>
          <w:bCs/>
          <w:i/>
        </w:rPr>
        <w:t>a</w:t>
      </w:r>
      <w:r w:rsidR="00466E80" w:rsidRPr="00B17ABA">
        <w:rPr>
          <w:bCs/>
        </w:rPr>
        <w:t xml:space="preserve"> for </w:t>
      </w:r>
      <w:r w:rsidR="00466E80" w:rsidRPr="009923E9">
        <w:rPr>
          <w:bCs/>
          <w:i/>
        </w:rPr>
        <w:t>s</w:t>
      </w:r>
      <w:r w:rsidR="00466E80" w:rsidRPr="00B17ABA">
        <w:rPr>
          <w:bCs/>
        </w:rPr>
        <w:t xml:space="preserve"> </w:t>
      </w:r>
      <w:r w:rsidR="008454A1" w:rsidRPr="00B17ABA">
        <w:rPr>
          <w:bCs/>
        </w:rPr>
        <w:t xml:space="preserve">at each time period </w:t>
      </w:r>
      <w:r w:rsidR="008454A1" w:rsidRPr="009923E9">
        <w:rPr>
          <w:bCs/>
          <w:i/>
        </w:rPr>
        <w:t>t</w:t>
      </w:r>
      <w:r w:rsidR="008454A1" w:rsidRPr="00B17ABA">
        <w:rPr>
          <w:bCs/>
        </w:rPr>
        <w:t xml:space="preserve">. </w:t>
      </w:r>
      <w:r w:rsidR="000A2983" w:rsidRPr="00B17ABA">
        <w:rPr>
          <w:bCs/>
        </w:rPr>
        <w:t>W</w:t>
      </w:r>
      <w:r w:rsidR="000A2983" w:rsidRPr="00B17ABA" w:rsidDel="004C01C9">
        <w:rPr>
          <w:rFonts w:ascii="Times New Roman" w:hAnsi="Times New Roman" w:cs="Times New Roman"/>
          <w:bCs/>
        </w:rPr>
        <w:t xml:space="preserve">here </w:t>
      </w:r>
      <w:r w:rsidR="000A2983" w:rsidRPr="00B17ABA" w:rsidDel="004C01C9">
        <w:rPr>
          <w:rFonts w:ascii="Times New Roman" w:hAnsi="Times New Roman" w:cs="Times New Roman"/>
          <w:bCs/>
          <w:i/>
        </w:rPr>
        <w:t>i=T-t,</w:t>
      </w:r>
      <w:r w:rsidR="000A2983" w:rsidRPr="00B17ABA" w:rsidDel="004C01C9">
        <w:rPr>
          <w:rFonts w:ascii="Times New Roman" w:hAnsi="Times New Roman" w:cs="Times New Roman"/>
          <w:bCs/>
        </w:rPr>
        <w:t xml:space="preserve"> and </w:t>
      </w:r>
      <w:r w:rsidR="000A2983" w:rsidRPr="00B17ABA" w:rsidDel="004C01C9">
        <w:rPr>
          <w:rFonts w:ascii="Times New Roman" w:hAnsi="Times New Roman" w:cs="Times New Roman"/>
          <w:bCs/>
          <w:i/>
        </w:rPr>
        <w:t>T</w:t>
      </w:r>
      <w:r w:rsidR="000A2983" w:rsidRPr="00B17ABA" w:rsidDel="004C01C9">
        <w:rPr>
          <w:rFonts w:ascii="Times New Roman" w:hAnsi="Times New Roman" w:cs="Times New Roman"/>
          <w:bCs/>
        </w:rPr>
        <w:t xml:space="preserve"> and </w:t>
      </w:r>
      <w:r w:rsidR="000A2983" w:rsidRPr="00B17ABA" w:rsidDel="004C01C9">
        <w:rPr>
          <w:rFonts w:ascii="Times New Roman" w:hAnsi="Times New Roman" w:cs="Times New Roman"/>
          <w:bCs/>
          <w:i/>
        </w:rPr>
        <w:t>t</w:t>
      </w:r>
      <w:r w:rsidR="000A2983" w:rsidRPr="00B17ABA" w:rsidDel="004C01C9">
        <w:rPr>
          <w:rFonts w:ascii="Times New Roman" w:hAnsi="Times New Roman" w:cs="Times New Roman"/>
          <w:bCs/>
        </w:rPr>
        <w:t xml:space="preserve"> refer to total and current time periods</w:t>
      </w:r>
      <w:r w:rsidR="000A2983" w:rsidRPr="00B17ABA">
        <w:rPr>
          <w:rFonts w:ascii="Times New Roman" w:hAnsi="Times New Roman" w:cs="Times New Roman"/>
          <w:bCs/>
        </w:rPr>
        <w:t xml:space="preserve">, respectively and γ represents the discount rate, the Bellman’s value function </w:t>
      </w:r>
      <m:oMath>
        <m:sSubSup>
          <m:sSubSupPr>
            <m:ctrlPr>
              <w:rPr>
                <w:rFonts w:ascii="Cambria Math" w:hAnsi="Cambria Math" w:cs="Times New Roman"/>
                <w:i/>
                <w:iCs/>
              </w:rPr>
            </m:ctrlPr>
          </m:sSubSupPr>
          <m:e>
            <m:r>
              <w:rPr>
                <w:rFonts w:ascii="Cambria Math" w:hAnsi="Cambria Math" w:cs="Times New Roman" w:hint="eastAsia"/>
              </w:rPr>
              <m:t>V</m:t>
            </m:r>
          </m:e>
          <m:sub>
            <m:r>
              <w:rPr>
                <w:rFonts w:ascii="Cambria Math" w:hAnsi="Cambria Math" w:cs="Times New Roman" w:hint="eastAsia"/>
              </w:rPr>
              <m:t>i</m:t>
            </m:r>
          </m:sub>
          <m:sup>
            <m:sSup>
              <m:sSupPr>
                <m:ctrlPr>
                  <w:rPr>
                    <w:rFonts w:ascii="Cambria Math" w:hAnsi="Cambria Math" w:cs="Times New Roman"/>
                    <w:i/>
                    <w:iCs/>
                  </w:rPr>
                </m:ctrlPr>
              </m:sSupPr>
              <m:e>
                <m:r>
                  <w:rPr>
                    <w:rFonts w:ascii="Cambria Math" w:hAnsi="Cambria Math" w:cs="Times New Roman" w:hint="eastAsia"/>
                  </w:rPr>
                  <m:t>π</m:t>
                </m:r>
              </m:e>
              <m:sup>
                <m:r>
                  <w:rPr>
                    <w:rFonts w:ascii="Cambria Math" w:hAnsi="Cambria Math" w:cs="Times New Roman"/>
                  </w:rPr>
                  <m:t>*</m:t>
                </m:r>
              </m:sup>
            </m:sSup>
          </m:sup>
        </m:sSubSup>
        <m:d>
          <m:dPr>
            <m:ctrlPr>
              <w:rPr>
                <w:rFonts w:ascii="Cambria Math" w:hAnsi="Cambria Math" w:cs="Times New Roman"/>
                <w:i/>
                <w:iCs/>
              </w:rPr>
            </m:ctrlPr>
          </m:dPr>
          <m:e>
            <m:r>
              <w:rPr>
                <w:rFonts w:ascii="Cambria Math" w:hAnsi="Cambria Math" w:cs="Times New Roman" w:hint="eastAsia"/>
              </w:rPr>
              <m:t>s</m:t>
            </m:r>
          </m:e>
        </m:d>
      </m:oMath>
      <w:r w:rsidR="000A2983" w:rsidRPr="00B17ABA">
        <w:rPr>
          <w:rFonts w:ascii="Times New Roman" w:hAnsi="Times New Roman" w:cs="Times New Roman"/>
          <w:iCs/>
        </w:rPr>
        <w:t xml:space="preserve"> </w:t>
      </w:r>
      <w:r w:rsidR="000A2983" w:rsidRPr="00B17ABA" w:rsidDel="004C01C9">
        <w:rPr>
          <w:rFonts w:ascii="Times New Roman" w:hAnsi="Times New Roman" w:cs="Times New Roman"/>
        </w:rPr>
        <w:t xml:space="preserve">of policy </w:t>
      </w:r>
      <m:oMath>
        <m:sSup>
          <m:sSupPr>
            <m:ctrlPr>
              <w:rPr>
                <w:rFonts w:ascii="Cambria Math" w:hAnsi="Cambria Math" w:cs="Times New Roman"/>
                <w:i/>
              </w:rPr>
            </m:ctrlPr>
          </m:sSupPr>
          <m:e>
            <m:r>
              <w:rPr>
                <w:rFonts w:ascii="Cambria Math" w:hAnsi="Cambria Math" w:cs="Times New Roman" w:hint="eastAsia"/>
              </w:rPr>
              <m:t>π</m:t>
            </m:r>
          </m:e>
          <m:sup>
            <m:r>
              <w:rPr>
                <w:rFonts w:ascii="Cambria Math" w:hAnsi="Cambria Math" w:cs="Times New Roman"/>
              </w:rPr>
              <m:t>*</m:t>
            </m:r>
          </m:sup>
        </m:sSup>
      </m:oMath>
      <w:r w:rsidR="002B1E49" w:rsidRPr="00B17ABA">
        <w:rPr>
          <w:rFonts w:ascii="Times New Roman" w:hAnsi="Times New Roman" w:cs="Times New Roman"/>
        </w:rPr>
        <w:t xml:space="preserve"> </w:t>
      </w:r>
      <w:r w:rsidR="000A2983" w:rsidRPr="00B17ABA" w:rsidDel="004C01C9">
        <w:rPr>
          <w:rFonts w:ascii="Times New Roman" w:hAnsi="Times New Roman" w:cs="Times New Roman"/>
          <w:bCs/>
        </w:rPr>
        <w:t xml:space="preserve">for </w:t>
      </w:r>
      <w:r w:rsidR="000A2983" w:rsidRPr="00B17ABA" w:rsidDel="004C01C9">
        <w:rPr>
          <w:rFonts w:ascii="Times New Roman" w:hAnsi="Times New Roman" w:cs="Times New Roman"/>
          <w:bCs/>
          <w:i/>
        </w:rPr>
        <w:t>i</w:t>
      </w:r>
      <w:r w:rsidR="000A2983" w:rsidRPr="00B17ABA" w:rsidDel="004C01C9">
        <w:rPr>
          <w:rFonts w:ascii="Times New Roman" w:hAnsi="Times New Roman" w:cs="Times New Roman"/>
          <w:bCs/>
        </w:rPr>
        <w:t xml:space="preserve"> steps to go</w:t>
      </w:r>
      <w:r w:rsidR="000A2983" w:rsidRPr="00B17ABA">
        <w:rPr>
          <w:rFonts w:ascii="Times New Roman" w:hAnsi="Times New Roman" w:cs="Times New Roman"/>
          <w:bCs/>
        </w:rPr>
        <w:t xml:space="preserve"> is as following</w:t>
      </w:r>
      <w:r w:rsidR="000A2983" w:rsidRPr="00B17ABA">
        <w:rPr>
          <w:rFonts w:ascii="Times New Roman" w:eastAsia="Arial Unicode MS" w:hAnsi="Times New Roman" w:cs="Times New Roman"/>
          <w:noProof/>
          <w:lang w:val="en-US"/>
        </w:rPr>
        <w:fldChar w:fldCharType="begin"/>
      </w:r>
      <w:r w:rsidR="000A2983" w:rsidRPr="00B17ABA">
        <w:rPr>
          <w:rFonts w:ascii="Times New Roman" w:eastAsia="Arial Unicode MS" w:hAnsi="Times New Roman" w:cs="Times New Roman"/>
          <w:noProof/>
          <w:lang w:val="en-US"/>
        </w:rPr>
        <w:instrText xml:space="preserve"> ADDIN EN.CITE &lt;EndNote&gt;&lt;Cite&gt;&lt;Author&gt;Bellman&lt;/Author&gt;&lt;Year&gt;1957&lt;/Year&gt;&lt;RecNum&gt;262&lt;/RecNum&gt;&lt;DisplayText&gt;&lt;style face="superscript"&gt;[54]&lt;/style&gt;&lt;/DisplayText&gt;&lt;record&gt;&lt;rec-number&gt;262&lt;/rec-number&gt;&lt;foreign-keys&gt;&lt;key app="EN" db-id="z2a0dvwpazf220et2vh50z295rxpzfevwft2"&gt;262&lt;/key&gt;&lt;/foreign-keys&gt;&lt;ref-type name="Book"&gt;6&lt;/ref-type&gt;&lt;contributors&gt;&lt;authors&gt;&lt;author&gt;Bellman, R. E.&lt;/author&gt;&lt;/authors&gt;&lt;/contributors&gt;&lt;titles&gt;&lt;title&gt;Dynamic Programming&lt;/title&gt;&lt;/titles&gt;&lt;dates&gt;&lt;year&gt;1957&lt;/year&gt;&lt;/dates&gt;&lt;publisher&gt;Princeton University Press&lt;/publisher&gt;&lt;urls&gt;&lt;/urls&gt;&lt;/record&gt;&lt;/Cite&gt;&lt;/EndNote&gt;</w:instrText>
      </w:r>
      <w:r w:rsidR="000A2983" w:rsidRPr="00B17ABA">
        <w:rPr>
          <w:rFonts w:ascii="Times New Roman" w:eastAsia="Arial Unicode MS" w:hAnsi="Times New Roman" w:cs="Times New Roman"/>
          <w:noProof/>
          <w:lang w:val="en-US"/>
        </w:rPr>
        <w:fldChar w:fldCharType="separate"/>
      </w:r>
      <w:r w:rsidR="000A2983" w:rsidRPr="00B17ABA">
        <w:rPr>
          <w:rFonts w:ascii="Times New Roman" w:eastAsia="Arial Unicode MS" w:hAnsi="Times New Roman" w:cs="Times New Roman"/>
          <w:noProof/>
          <w:vertAlign w:val="superscript"/>
          <w:lang w:val="en-US"/>
        </w:rPr>
        <w:t>[54]</w:t>
      </w:r>
      <w:r w:rsidR="000A2983" w:rsidRPr="00B17ABA">
        <w:rPr>
          <w:rFonts w:ascii="Times New Roman" w:eastAsia="Arial Unicode MS" w:hAnsi="Times New Roman" w:cs="Times New Roman"/>
          <w:noProof/>
          <w:lang w:val="en-US"/>
        </w:rPr>
        <w:fldChar w:fldCharType="end"/>
      </w:r>
      <w:r w:rsidR="000A2983" w:rsidRPr="00B17ABA">
        <w:rPr>
          <w:rFonts w:ascii="Times New Roman" w:eastAsia="Arial Unicode MS" w:hAnsi="Times New Roman" w:cs="Times New Roman"/>
          <w:noProof/>
          <w:lang w:val="en-US"/>
        </w:rPr>
        <w:t>:</w:t>
      </w:r>
    </w:p>
    <w:p w:rsidR="00F76ADC" w:rsidRPr="00B17ABA" w:rsidRDefault="00F76ADC" w:rsidP="001D23F1">
      <w:pPr>
        <w:jc w:val="both"/>
        <w:rPr>
          <w:rFonts w:ascii="Times New Roman" w:eastAsia="Arial Unicode MS" w:hAnsi="Times New Roman" w:cs="Times New Roman"/>
          <w:noProof/>
          <w:lang w:val="en-US"/>
        </w:rPr>
      </w:pPr>
    </w:p>
    <w:p w:rsidR="00642045" w:rsidRPr="00B17ABA" w:rsidDel="004C01C9" w:rsidRDefault="00C64E30" w:rsidP="00642045">
      <w:pPr>
        <w:autoSpaceDE w:val="0"/>
        <w:autoSpaceDN w:val="0"/>
        <w:adjustRightInd w:val="0"/>
        <w:ind w:left="567" w:firstLine="0"/>
        <w:jc w:val="both"/>
        <w:rPr>
          <w:rFonts w:ascii="Times New Roman" w:hAnsi="Times New Roman" w:cs="Times New Roman"/>
          <w:i/>
          <w:iCs/>
        </w:rPr>
      </w:pPr>
      <m:oMath>
        <m:sSubSup>
          <m:sSubSupPr>
            <m:ctrlPr>
              <w:rPr>
                <w:rFonts w:ascii="Cambria Math" w:hAnsi="Cambria Math" w:cs="Times New Roman"/>
                <w:i/>
                <w:iCs/>
              </w:rPr>
            </m:ctrlPr>
          </m:sSubSupPr>
          <m:e>
            <m:r>
              <w:rPr>
                <w:rFonts w:ascii="Cambria Math" w:hAnsi="Cambria Math" w:cs="Times New Roman" w:hint="eastAsia"/>
              </w:rPr>
              <m:t>V</m:t>
            </m:r>
          </m:e>
          <m:sub>
            <m:r>
              <w:rPr>
                <w:rFonts w:ascii="Cambria Math" w:hAnsi="Cambria Math" w:cs="Times New Roman" w:hint="eastAsia"/>
              </w:rPr>
              <m:t>1</m:t>
            </m:r>
          </m:sub>
          <m:sup>
            <m:sSup>
              <m:sSupPr>
                <m:ctrlPr>
                  <w:rPr>
                    <w:rFonts w:ascii="Cambria Math" w:hAnsi="Cambria Math" w:cs="Times New Roman"/>
                    <w:i/>
                    <w:iCs/>
                  </w:rPr>
                </m:ctrlPr>
              </m:sSupPr>
              <m:e>
                <m:r>
                  <w:rPr>
                    <w:rFonts w:ascii="Cambria Math" w:hAnsi="Cambria Math" w:cs="Times New Roman" w:hint="eastAsia"/>
                  </w:rPr>
                  <m:t>π</m:t>
                </m:r>
              </m:e>
              <m:sup>
                <m:r>
                  <w:rPr>
                    <w:rFonts w:ascii="Cambria Math" w:hAnsi="Cambria Math" w:cs="Times New Roman"/>
                  </w:rPr>
                  <m:t>*</m:t>
                </m:r>
              </m:sup>
            </m:sSup>
          </m:sup>
        </m:sSubSup>
        <m:d>
          <m:dPr>
            <m:ctrlPr>
              <w:rPr>
                <w:rFonts w:ascii="Cambria Math" w:hAnsi="Cambria Math" w:cs="Times New Roman"/>
                <w:i/>
                <w:iCs/>
              </w:rPr>
            </m:ctrlPr>
          </m:dPr>
          <m:e>
            <m:r>
              <w:rPr>
                <w:rFonts w:ascii="Cambria Math" w:hAnsi="Cambria Math" w:cs="Times New Roman" w:hint="eastAsia"/>
              </w:rPr>
              <m:t>s</m:t>
            </m:r>
          </m:e>
        </m:d>
        <m:r>
          <w:rPr>
            <w:rFonts w:ascii="Cambria Math" w:hAnsi="Cambria Math" w:cs="Times New Roman" w:hint="eastAsia"/>
          </w:rPr>
          <m:t>=</m:t>
        </m:r>
        <m:sSub>
          <m:sSubPr>
            <m:ctrlPr>
              <w:rPr>
                <w:rFonts w:ascii="Cambria Math" w:hAnsi="Cambria Math" w:cs="Times New Roman"/>
                <w:i/>
                <w:iCs/>
              </w:rPr>
            </m:ctrlPr>
          </m:sSubPr>
          <m:e>
            <m:r>
              <w:rPr>
                <w:rFonts w:ascii="Cambria Math" w:hAnsi="Cambria Math" w:cs="Times New Roman" w:hint="eastAsia"/>
              </w:rPr>
              <m:t>max</m:t>
            </m:r>
          </m:e>
          <m:sub>
            <m:r>
              <w:rPr>
                <w:rFonts w:ascii="Cambria Math" w:hAnsi="Cambria Math" w:cs="Times New Roman" w:hint="eastAsia"/>
              </w:rPr>
              <m:t>a</m:t>
            </m:r>
            <m:r>
              <w:rPr>
                <w:rFonts w:ascii="Cambria Math" w:hAnsi="Cambria Math" w:cs="Times New Roman" w:hint="eastAsia"/>
              </w:rPr>
              <m:t>∈</m:t>
            </m:r>
            <m:r>
              <w:rPr>
                <w:rFonts w:ascii="Cambria Math" w:hAnsi="Cambria Math" w:cs="Times New Roman" w:hint="eastAsia"/>
              </w:rPr>
              <m:t>A</m:t>
            </m:r>
          </m:sub>
        </m:sSub>
        <m:d>
          <m:dPr>
            <m:begChr m:val="{"/>
            <m:endChr m:val="}"/>
            <m:ctrlPr>
              <w:rPr>
                <w:rFonts w:ascii="Cambria Math" w:hAnsi="Cambria Math" w:cs="Times New Roman"/>
                <w:i/>
                <w:iCs/>
              </w:rPr>
            </m:ctrlPr>
          </m:dPr>
          <m:e>
            <m:r>
              <w:rPr>
                <w:rFonts w:ascii="Cambria Math" w:hAnsi="Cambria Math" w:cs="Times New Roman" w:hint="eastAsia"/>
              </w:rPr>
              <m:t>r</m:t>
            </m:r>
            <m:d>
              <m:dPr>
                <m:ctrlPr>
                  <w:rPr>
                    <w:rFonts w:ascii="Cambria Math" w:hAnsi="Cambria Math" w:cs="Times New Roman"/>
                    <w:i/>
                    <w:iCs/>
                  </w:rPr>
                </m:ctrlPr>
              </m:dPr>
              <m:e>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1</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hint="eastAsia"/>
                      </w:rPr>
                      <m:t>1</m:t>
                    </m:r>
                  </m:sub>
                </m:sSub>
              </m:e>
            </m:d>
          </m:e>
        </m:d>
      </m:oMath>
      <w:r w:rsidR="00642045" w:rsidRPr="00B17ABA">
        <w:rPr>
          <w:rFonts w:ascii="Times New Roman" w:hAnsi="Times New Roman" w:cs="Times New Roman"/>
          <w:bCs/>
          <w:i/>
          <w:iCs/>
        </w:rPr>
        <w:t xml:space="preserve">, </w:t>
      </w:r>
      <w:r w:rsidR="00642045" w:rsidRPr="00B17ABA">
        <w:rPr>
          <w:rFonts w:ascii="Times New Roman" w:hAnsi="Times New Roman" w:cs="Times New Roman"/>
          <w:i/>
          <w:iCs/>
        </w:rPr>
        <w:t>i=1</w:t>
      </w:r>
    </w:p>
    <w:p w:rsidR="00F76ADC" w:rsidRPr="00B17ABA" w:rsidRDefault="00C64E30" w:rsidP="00F76ADC">
      <w:pPr>
        <w:pStyle w:val="NoSpacing"/>
        <w:spacing w:line="480" w:lineRule="auto"/>
        <w:ind w:left="567"/>
        <w:rPr>
          <w:rFonts w:asciiTheme="majorBidi" w:hAnsiTheme="majorBidi" w:cstheme="majorBidi"/>
          <w:bCs/>
          <w:i/>
        </w:rPr>
      </w:pPr>
      <m:oMath>
        <m:sSubSup>
          <m:sSubSupPr>
            <m:ctrlPr>
              <w:rPr>
                <w:rFonts w:ascii="Cambria Math" w:hAnsi="Cambria Math" w:cs="Times New Roman"/>
                <w:i/>
                <w:iCs/>
              </w:rPr>
            </m:ctrlPr>
          </m:sSubSupPr>
          <m:e>
            <m:r>
              <w:rPr>
                <w:rFonts w:ascii="Cambria Math" w:hAnsi="Cambria Math" w:cs="Times New Roman" w:hint="eastAsia"/>
              </w:rPr>
              <m:t>V</m:t>
            </m:r>
          </m:e>
          <m:sub>
            <m:r>
              <w:rPr>
                <w:rFonts w:ascii="Cambria Math" w:hAnsi="Cambria Math" w:cs="Times New Roman" w:hint="eastAsia"/>
              </w:rPr>
              <m:t>i</m:t>
            </m:r>
          </m:sub>
          <m:sup>
            <m:sSup>
              <m:sSupPr>
                <m:ctrlPr>
                  <w:rPr>
                    <w:rFonts w:ascii="Cambria Math" w:hAnsi="Cambria Math" w:cs="Times New Roman"/>
                    <w:i/>
                    <w:iCs/>
                  </w:rPr>
                </m:ctrlPr>
              </m:sSupPr>
              <m:e>
                <m:r>
                  <w:rPr>
                    <w:rFonts w:ascii="Cambria Math" w:hAnsi="Cambria Math" w:cs="Times New Roman" w:hint="eastAsia"/>
                  </w:rPr>
                  <m:t>π</m:t>
                </m:r>
              </m:e>
              <m:sup>
                <m:r>
                  <w:rPr>
                    <w:rFonts w:ascii="Cambria Math" w:hAnsi="Cambria Math" w:cs="Times New Roman"/>
                  </w:rPr>
                  <m:t>*</m:t>
                </m:r>
              </m:sup>
            </m:sSup>
          </m:sup>
        </m:sSubSup>
        <m:d>
          <m:dPr>
            <m:ctrlPr>
              <w:rPr>
                <w:rFonts w:ascii="Cambria Math" w:hAnsi="Cambria Math" w:cs="Times New Roman"/>
                <w:i/>
                <w:iCs/>
              </w:rPr>
            </m:ctrlPr>
          </m:dPr>
          <m:e>
            <m:r>
              <w:rPr>
                <w:rFonts w:ascii="Cambria Math" w:hAnsi="Cambria Math" w:cs="Times New Roman" w:hint="eastAsia"/>
              </w:rPr>
              <m:t>s</m:t>
            </m:r>
          </m:e>
        </m:d>
        <m:r>
          <w:rPr>
            <w:rFonts w:ascii="Cambria Math" w:hAnsi="Cambria Math" w:cs="Times New Roman" w:hint="eastAsia"/>
          </w:rPr>
          <m:t>=</m:t>
        </m:r>
        <m:func>
          <m:funcPr>
            <m:ctrlPr>
              <w:rPr>
                <w:rFonts w:ascii="Cambria Math" w:hAnsi="Cambria Math" w:cs="Times New Roman"/>
                <w:i/>
                <w:iCs/>
              </w:rPr>
            </m:ctrlPr>
          </m:funcPr>
          <m:fName>
            <m:limLow>
              <m:limLowPr>
                <m:ctrlPr>
                  <w:rPr>
                    <w:rFonts w:ascii="Cambria Math" w:hAnsi="Cambria Math" w:cs="Times New Roman"/>
                    <w:i/>
                    <w:iCs/>
                  </w:rPr>
                </m:ctrlPr>
              </m:limLowPr>
              <m:e>
                <m:r>
                  <w:rPr>
                    <w:rFonts w:ascii="Cambria Math" w:hAnsi="Cambria Math" w:cs="Times New Roman" w:hint="eastAsia"/>
                  </w:rPr>
                  <m:t>max</m:t>
                </m:r>
              </m:e>
              <m:lim>
                <m:r>
                  <w:rPr>
                    <w:rFonts w:ascii="Cambria Math" w:hAnsi="Cambria Math" w:cs="Times New Roman" w:hint="eastAsia"/>
                  </w:rPr>
                  <m:t>a</m:t>
                </m:r>
                <m:r>
                  <w:rPr>
                    <w:rFonts w:ascii="Cambria Math" w:hAnsi="Cambria Math" w:cs="Times New Roman" w:hint="eastAsia"/>
                  </w:rPr>
                  <m:t>∈</m:t>
                </m:r>
                <m:r>
                  <w:rPr>
                    <w:rFonts w:ascii="Cambria Math" w:hAnsi="Cambria Math" w:cs="Times New Roman" w:hint="eastAsia"/>
                  </w:rPr>
                  <m:t>A</m:t>
                </m:r>
              </m:lim>
            </m:limLow>
          </m:fName>
          <m:e>
            <m:d>
              <m:dPr>
                <m:begChr m:val="{"/>
                <m:endChr m:val="}"/>
                <m:ctrlPr>
                  <w:rPr>
                    <w:rFonts w:ascii="Cambria Math" w:hAnsi="Cambria Math" w:cs="Times New Roman"/>
                    <w:i/>
                    <w:iCs/>
                  </w:rPr>
                </m:ctrlPr>
              </m:dPr>
              <m:e>
                <m:r>
                  <w:rPr>
                    <w:rFonts w:ascii="Cambria Math" w:hAnsi="Cambria Math" w:cs="Times New Roman" w:hint="eastAsia"/>
                  </w:rPr>
                  <m:t>r</m:t>
                </m:r>
                <m:d>
                  <m:dPr>
                    <m:ctrlPr>
                      <w:rPr>
                        <w:rFonts w:ascii="Cambria Math" w:hAnsi="Cambria Math" w:cs="Times New Roman"/>
                        <w:i/>
                        <w:iCs/>
                      </w:rPr>
                    </m:ctrlPr>
                  </m:dPr>
                  <m:e>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i</m:t>
                        </m:r>
                      </m:sub>
                    </m:sSub>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hint="eastAsia"/>
                          </w:rPr>
                          <m:t>i</m:t>
                        </m:r>
                      </m:sub>
                    </m:sSub>
                  </m:e>
                </m:d>
                <m:r>
                  <w:rPr>
                    <w:rFonts w:ascii="Cambria Math" w:hAnsi="Cambria Math" w:cs="Times New Roman" w:hint="eastAsia"/>
                  </w:rPr>
                  <m:t>+</m:t>
                </m:r>
                <m:sSup>
                  <m:sSupPr>
                    <m:ctrlPr>
                      <w:rPr>
                        <w:rFonts w:ascii="Cambria Math" w:hAnsi="Cambria Math" w:cs="Times New Roman"/>
                        <w:i/>
                        <w:iCs/>
                      </w:rPr>
                    </m:ctrlPr>
                  </m:sSupPr>
                  <m:e>
                    <m:r>
                      <w:rPr>
                        <w:rFonts w:ascii="Cambria Math" w:hAnsi="Cambria Math" w:cs="Times New Roman" w:hint="eastAsia"/>
                      </w:rPr>
                      <m:t>γ</m:t>
                    </m:r>
                  </m:e>
                  <m:sup>
                    <m:r>
                      <w:rPr>
                        <w:rFonts w:ascii="Cambria Math" w:hAnsi="Cambria Math" w:cs="Times New Roman"/>
                      </w:rPr>
                      <m:t>t-1</m:t>
                    </m:r>
                  </m:sup>
                </m:sSup>
                <m:nary>
                  <m:naryPr>
                    <m:chr m:val="∑"/>
                    <m:limLoc m:val="undOvr"/>
                    <m:supHide m:val="1"/>
                    <m:ctrlPr>
                      <w:rPr>
                        <w:rFonts w:ascii="Cambria Math" w:hAnsi="Cambria Math" w:cs="Times New Roman"/>
                        <w:i/>
                        <w:iCs/>
                      </w:rPr>
                    </m:ctrlPr>
                  </m:naryPr>
                  <m:sub>
                    <m:r>
                      <w:rPr>
                        <w:rFonts w:ascii="Cambria Math" w:hAnsi="Cambria Math" w:cs="Times New Roman" w:hint="eastAsia"/>
                      </w:rPr>
                      <m:t>s</m:t>
                    </m:r>
                    <m:r>
                      <w:rPr>
                        <w:rFonts w:ascii="Cambria Math" w:hAnsi="Cambria Math" w:cs="Times New Roman" w:hint="eastAsia"/>
                      </w:rPr>
                      <m:t>∈</m:t>
                    </m:r>
                    <m:r>
                      <w:rPr>
                        <w:rFonts w:ascii="Cambria Math" w:hAnsi="Cambria Math" w:cs="Times New Roman" w:hint="eastAsia"/>
                      </w:rPr>
                      <m:t>H</m:t>
                    </m:r>
                  </m:sub>
                  <m:sup/>
                  <m:e>
                    <m:r>
                      <w:rPr>
                        <w:rFonts w:ascii="Cambria Math" w:hAnsi="Cambria Math" w:cs="Times New Roman" w:hint="eastAsia"/>
                      </w:rPr>
                      <m:t xml:space="preserve"> p</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hint="eastAsia"/>
                              </w:rPr>
                              <m:t>s</m:t>
                            </m:r>
                          </m:e>
                          <m:sub>
                            <m:r>
                              <w:rPr>
                                <w:rFonts w:ascii="Cambria Math" w:hAnsi="Cambria Math" w:cs="Times New Roman"/>
                              </w:rPr>
                              <m:t>i-1</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hint="eastAsia"/>
                              </w:rPr>
                              <m:t>i</m:t>
                            </m:r>
                          </m:sub>
                        </m:sSub>
                      </m:e>
                    </m:d>
                    <m:sSubSup>
                      <m:sSubSupPr>
                        <m:ctrlPr>
                          <w:rPr>
                            <w:rFonts w:ascii="Cambria Math" w:hAnsi="Cambria Math" w:cs="Times New Roman"/>
                            <w:i/>
                            <w:iCs/>
                          </w:rPr>
                        </m:ctrlPr>
                      </m:sSubSupPr>
                      <m:e>
                        <m:r>
                          <w:rPr>
                            <w:rFonts w:ascii="Cambria Math" w:hAnsi="Cambria Math" w:cs="Times New Roman"/>
                          </w:rPr>
                          <m:t>*V</m:t>
                        </m:r>
                      </m:e>
                      <m:sub>
                        <m:r>
                          <w:rPr>
                            <w:rFonts w:ascii="Cambria Math" w:hAnsi="Cambria Math" w:cs="Times New Roman"/>
                          </w:rPr>
                          <m:t>i-1</m:t>
                        </m:r>
                      </m:sub>
                      <m:sup>
                        <m:sSup>
                          <m:sSupPr>
                            <m:ctrlPr>
                              <w:rPr>
                                <w:rFonts w:ascii="Cambria Math" w:hAnsi="Cambria Math" w:cs="Times New Roman"/>
                                <w:i/>
                                <w:iCs/>
                              </w:rPr>
                            </m:ctrlPr>
                          </m:sSupPr>
                          <m:e>
                            <m:r>
                              <w:rPr>
                                <w:rFonts w:ascii="Cambria Math" w:hAnsi="Cambria Math" w:cs="Times New Roman" w:hint="eastAsia"/>
                              </w:rPr>
                              <m:t>π</m:t>
                            </m:r>
                          </m:e>
                          <m:sup>
                            <m:r>
                              <w:rPr>
                                <w:rFonts w:ascii="Cambria Math" w:hAnsi="Cambria Math" w:cs="Times New Roman"/>
                              </w:rPr>
                              <m:t>*</m:t>
                            </m:r>
                          </m:sup>
                        </m:sSup>
                      </m:sup>
                    </m:sSubSup>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hint="eastAsia"/>
                              </w:rPr>
                              <m:t>s</m:t>
                            </m:r>
                          </m:e>
                          <m:sub>
                            <m:r>
                              <w:rPr>
                                <w:rFonts w:ascii="Cambria Math" w:hAnsi="Cambria Math" w:cs="Times New Roman"/>
                              </w:rPr>
                              <m:t>i-1</m:t>
                            </m:r>
                          </m:sub>
                        </m:sSub>
                      </m:e>
                    </m:d>
                  </m:e>
                </m:nary>
              </m:e>
            </m:d>
          </m:e>
        </m:func>
        <m:r>
          <m:rPr>
            <m:sty m:val="p"/>
          </m:rPr>
          <w:rPr>
            <w:rFonts w:ascii="Cambria Math" w:hAnsi="Cambria Math" w:cs="Times New Roman" w:hint="eastAsia"/>
          </w:rPr>
          <m:t xml:space="preserve">, </m:t>
        </m:r>
      </m:oMath>
      <w:r w:rsidR="00642045" w:rsidRPr="00B17ABA">
        <w:rPr>
          <w:rFonts w:ascii="Times New Roman" w:hAnsi="Times New Roman" w:cs="Times New Roman"/>
          <w:i/>
          <w:iCs/>
        </w:rPr>
        <w:t xml:space="preserve"> </w:t>
      </w:r>
      <w:r w:rsidR="00642045" w:rsidRPr="00B17ABA">
        <w:rPr>
          <w:rFonts w:asciiTheme="majorBidi" w:hAnsiTheme="majorBidi" w:cstheme="majorBidi"/>
          <w:bCs/>
          <w:i/>
        </w:rPr>
        <w:t>i&gt;1</w:t>
      </w:r>
    </w:p>
    <w:p w:rsidR="00642045" w:rsidRPr="00B17ABA" w:rsidRDefault="00642045" w:rsidP="00314C96">
      <w:pPr>
        <w:pStyle w:val="NoSpacing"/>
        <w:spacing w:line="480" w:lineRule="auto"/>
        <w:ind w:left="6521"/>
        <w:rPr>
          <w:rFonts w:asciiTheme="majorBidi" w:hAnsiTheme="majorBidi" w:cstheme="majorBidi"/>
          <w:bCs/>
          <w:i/>
        </w:rPr>
      </w:pPr>
      <w:r w:rsidRPr="00B17ABA">
        <w:rPr>
          <w:rFonts w:asciiTheme="majorBidi" w:hAnsiTheme="majorBidi" w:cstheme="majorBidi"/>
          <w:bCs/>
        </w:rPr>
        <w:t>Equation 3.</w:t>
      </w:r>
      <w:r w:rsidR="00314C96" w:rsidRPr="00B17ABA">
        <w:rPr>
          <w:rFonts w:asciiTheme="majorBidi" w:hAnsiTheme="majorBidi" w:cstheme="majorBidi"/>
          <w:bCs/>
          <w:lang w:eastAsia="ko-KR"/>
        </w:rPr>
        <w:t>4</w:t>
      </w:r>
      <w:r w:rsidRPr="00B17ABA">
        <w:rPr>
          <w:rFonts w:asciiTheme="majorBidi" w:hAnsiTheme="majorBidi" w:cstheme="majorBidi"/>
          <w:bCs/>
        </w:rPr>
        <w:t>.</w:t>
      </w:r>
    </w:p>
    <w:p w:rsidR="00F76ADC" w:rsidRPr="00B17ABA" w:rsidRDefault="00F76ADC" w:rsidP="00F76ADC">
      <w:pPr>
        <w:pStyle w:val="NoSpacing"/>
        <w:spacing w:line="480" w:lineRule="auto"/>
        <w:ind w:left="567"/>
        <w:rPr>
          <w:rFonts w:ascii="Times New Roman" w:hAnsi="Times New Roman" w:cs="Times New Roman"/>
          <w:i/>
          <w:iCs/>
        </w:rPr>
      </w:pPr>
    </w:p>
    <w:p w:rsidR="00642045" w:rsidRPr="00B17ABA" w:rsidDel="004C01C9" w:rsidRDefault="00642045" w:rsidP="00642045">
      <w:pPr>
        <w:autoSpaceDE w:val="0"/>
        <w:autoSpaceDN w:val="0"/>
        <w:adjustRightInd w:val="0"/>
        <w:ind w:firstLine="0"/>
        <w:jc w:val="both"/>
        <w:rPr>
          <w:rFonts w:eastAsia="Malgun Gothic" w:cstheme="majorBidi"/>
          <w:lang w:eastAsia="ko-KR"/>
        </w:rPr>
      </w:pPr>
      <w:r w:rsidRPr="00B17ABA" w:rsidDel="004C01C9">
        <w:rPr>
          <w:rFonts w:eastAsia="Malgun Gothic" w:cstheme="majorBidi"/>
          <w:lang w:eastAsia="ko-KR"/>
        </w:rPr>
        <w:t xml:space="preserve">The optimal policy </w:t>
      </w:r>
      <w:r w:rsidRPr="00B17ABA" w:rsidDel="004C01C9">
        <w:rPr>
          <w:rFonts w:cstheme="majorBidi"/>
          <w:i/>
          <w:iCs/>
        </w:rPr>
        <w:t>π</w:t>
      </w:r>
      <w:r w:rsidRPr="00B17ABA" w:rsidDel="004C01C9">
        <w:rPr>
          <w:rFonts w:cstheme="majorBidi"/>
          <w:i/>
          <w:iCs/>
          <w:vertAlign w:val="superscript"/>
        </w:rPr>
        <w:t>*</w:t>
      </w:r>
      <w:r w:rsidRPr="00B17ABA" w:rsidDel="004C01C9">
        <w:rPr>
          <w:rFonts w:cstheme="majorBidi"/>
          <w:i/>
          <w:iCs/>
        </w:rPr>
        <w:t>: S</w:t>
      </w:r>
      <w:r w:rsidRPr="00B17ABA" w:rsidDel="004C01C9">
        <w:rPr>
          <w:rFonts w:cstheme="majorBidi" w:hint="eastAsia"/>
          <w:i/>
          <w:iCs/>
        </w:rPr>
        <w:t>→</w:t>
      </w:r>
      <w:r w:rsidRPr="00B17ABA" w:rsidDel="004C01C9">
        <w:rPr>
          <w:rFonts w:cstheme="majorBidi"/>
          <w:i/>
          <w:iCs/>
        </w:rPr>
        <w:t>X</w:t>
      </w:r>
      <w:r w:rsidRPr="00B17ABA" w:rsidDel="004C01C9">
        <w:rPr>
          <w:rFonts w:eastAsia="Malgun Gothic" w:cstheme="majorBidi"/>
          <w:lang w:eastAsia="ko-KR"/>
        </w:rPr>
        <w:t xml:space="preserve"> </w:t>
      </w:r>
      <w:r w:rsidR="002B1E49" w:rsidRPr="00B17ABA">
        <w:rPr>
          <w:rFonts w:eastAsia="Malgun Gothic" w:cstheme="majorBidi"/>
          <w:lang w:eastAsia="ko-KR"/>
        </w:rPr>
        <w:t xml:space="preserve"> </w:t>
      </w:r>
      <w:r w:rsidRPr="00B17ABA" w:rsidDel="004C01C9">
        <w:rPr>
          <w:rFonts w:eastAsia="Malgun Gothic" w:cstheme="majorBidi"/>
          <w:lang w:eastAsia="ko-KR"/>
        </w:rPr>
        <w:t>is:</w:t>
      </w:r>
    </w:p>
    <w:p w:rsidR="00642045" w:rsidRPr="00B17ABA" w:rsidRDefault="00C64E30" w:rsidP="00642045">
      <w:pPr>
        <w:widowControl w:val="0"/>
        <w:autoSpaceDE w:val="0"/>
        <w:autoSpaceDN w:val="0"/>
        <w:adjustRightInd w:val="0"/>
        <w:ind w:left="567" w:firstLine="0"/>
        <w:jc w:val="both"/>
        <w:rPr>
          <w:rFonts w:eastAsia="Malgun Gothic" w:cstheme="majorBidi"/>
          <w:lang w:eastAsia="ko-KR"/>
        </w:rPr>
      </w:pPr>
      <m:oMath>
        <m:sSup>
          <m:sSupPr>
            <m:ctrlPr>
              <w:rPr>
                <w:rFonts w:ascii="Cambria Math" w:hAnsi="Cambria Math" w:cs="Times New Roman"/>
                <w:i/>
              </w:rPr>
            </m:ctrlPr>
          </m:sSupPr>
          <m:e>
            <m:r>
              <w:rPr>
                <w:rFonts w:ascii="Cambria Math" w:hAnsi="Cambria Math" w:cs="Times New Roman" w:hint="eastAsia"/>
              </w:rPr>
              <m:t>π</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hint="eastAsia"/>
              </w:rPr>
              <m:t>s</m:t>
            </m:r>
          </m:e>
        </m:d>
        <m:r>
          <w:rPr>
            <w:rFonts w:ascii="Cambria Math" w:hAnsi="Cambria Math" w:cs="Times New Roman" w:hint="eastAsia"/>
          </w:rPr>
          <m:t>=arg</m:t>
        </m:r>
        <m:func>
          <m:funcPr>
            <m:ctrlPr>
              <w:rPr>
                <w:rFonts w:ascii="Cambria Math" w:hAnsi="Cambria Math" w:cs="Times New Roman"/>
                <w:i/>
              </w:rPr>
            </m:ctrlPr>
          </m:funcPr>
          <m:fName>
            <m:limLow>
              <m:limLowPr>
                <m:ctrlPr>
                  <w:rPr>
                    <w:rFonts w:ascii="Cambria Math" w:hAnsi="Cambria Math" w:cs="Times New Roman"/>
                    <w:i/>
                  </w:rPr>
                </m:ctrlPr>
              </m:limLowPr>
              <m:e>
                <m:r>
                  <w:rPr>
                    <w:rFonts w:ascii="Cambria Math" w:hAnsi="Cambria Math" w:cs="Times New Roman" w:hint="eastAsia"/>
                  </w:rPr>
                  <m:t>max</m:t>
                </m:r>
              </m:e>
              <m:lim>
                <m:r>
                  <w:rPr>
                    <w:rFonts w:ascii="Cambria Math" w:hAnsi="Cambria Math" w:cs="Times New Roman" w:hint="eastAsia"/>
                  </w:rPr>
                  <m:t>a</m:t>
                </m:r>
                <m:r>
                  <w:rPr>
                    <w:rFonts w:ascii="Cambria Math" w:hAnsi="Cambria Math" w:cs="Times New Roman" w:hint="eastAsia"/>
                  </w:rPr>
                  <m:t>∈</m:t>
                </m:r>
                <m:r>
                  <w:rPr>
                    <w:rFonts w:ascii="Cambria Math" w:hAnsi="Cambria Math" w:cs="Times New Roman" w:hint="eastAsia"/>
                  </w:rPr>
                  <m:t>A</m:t>
                </m:r>
              </m:lim>
            </m:limLow>
          </m:fName>
          <m:e>
            <m:d>
              <m:dPr>
                <m:begChr m:val="{"/>
                <m:endChr m:val="}"/>
                <m:ctrlPr>
                  <w:rPr>
                    <w:rFonts w:ascii="Cambria Math" w:hAnsi="Cambria Math" w:cs="Times New Roman"/>
                    <w:i/>
                  </w:rPr>
                </m:ctrlPr>
              </m:dPr>
              <m:e>
                <m:r>
                  <w:rPr>
                    <w:rFonts w:ascii="Cambria Math" w:hAnsi="Cambria Math" w:cs="Times New Roman" w:hint="eastAsia"/>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i</m:t>
                        </m:r>
                      </m:sub>
                    </m:sSub>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hint="eastAsia"/>
                          </w:rPr>
                          <m:t>i</m:t>
                        </m:r>
                      </m:sub>
                    </m:sSub>
                  </m:e>
                </m:d>
                <m:r>
                  <w:rPr>
                    <w:rFonts w:ascii="Cambria Math" w:hAnsi="Cambria Math" w:cs="Times New Roman" w:hint="eastAsia"/>
                  </w:rPr>
                  <m:t>+</m:t>
                </m:r>
                <m:sSup>
                  <m:sSupPr>
                    <m:ctrlPr>
                      <w:rPr>
                        <w:rFonts w:ascii="Cambria Math" w:hAnsi="Cambria Math" w:cs="Times New Roman"/>
                        <w:i/>
                      </w:rPr>
                    </m:ctrlPr>
                  </m:sSupPr>
                  <m:e>
                    <m:r>
                      <w:rPr>
                        <w:rFonts w:ascii="Cambria Math" w:hAnsi="Cambria Math" w:cs="Times New Roman" w:hint="eastAsia"/>
                      </w:rPr>
                      <m:t>γ</m:t>
                    </m:r>
                  </m:e>
                  <m:sup>
                    <m:r>
                      <w:rPr>
                        <w:rFonts w:ascii="Cambria Math" w:hAnsi="Cambria Math" w:cs="Times New Roman"/>
                      </w:rPr>
                      <m:t>t-1</m:t>
                    </m:r>
                  </m:sup>
                </m:sSup>
                <m:nary>
                  <m:naryPr>
                    <m:chr m:val="∑"/>
                    <m:limLoc m:val="undOvr"/>
                    <m:supHide m:val="1"/>
                    <m:ctrlPr>
                      <w:rPr>
                        <w:rFonts w:ascii="Cambria Math" w:hAnsi="Cambria Math" w:cs="Times New Roman"/>
                        <w:i/>
                      </w:rPr>
                    </m:ctrlPr>
                  </m:naryPr>
                  <m:sub>
                    <m:r>
                      <w:rPr>
                        <w:rFonts w:ascii="Cambria Math" w:hAnsi="Cambria Math" w:cs="Times New Roman" w:hint="eastAsia"/>
                      </w:rPr>
                      <m:t>s</m:t>
                    </m:r>
                    <m:r>
                      <w:rPr>
                        <w:rFonts w:ascii="Cambria Math" w:hAnsi="Cambria Math" w:cs="Times New Roman" w:hint="eastAsia"/>
                      </w:rPr>
                      <m:t>∈</m:t>
                    </m:r>
                    <m:r>
                      <w:rPr>
                        <w:rFonts w:ascii="Cambria Math" w:hAnsi="Cambria Math" w:cs="Times New Roman" w:hint="eastAsia"/>
                      </w:rPr>
                      <m:t>H</m:t>
                    </m:r>
                  </m:sub>
                  <m:sup/>
                  <m:e>
                    <m:r>
                      <w:rPr>
                        <w:rFonts w:ascii="Cambria Math" w:hAnsi="Cambria Math" w:cs="Times New Roman" w:hint="eastAsia"/>
                      </w:rPr>
                      <m:t xml:space="preserve"> 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rPr>
                              <m:t>i-1</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hint="eastAsia"/>
                              </w:rPr>
                              <m:t>i</m:t>
                            </m:r>
                          </m:sub>
                        </m:sSub>
                      </m:e>
                    </m:d>
                    <m:sSubSup>
                      <m:sSubSupPr>
                        <m:ctrlPr>
                          <w:rPr>
                            <w:rFonts w:ascii="Cambria Math" w:hAnsi="Cambria Math" w:cs="Times New Roman"/>
                            <w:i/>
                          </w:rPr>
                        </m:ctrlPr>
                      </m:sSubSupPr>
                      <m:e>
                        <m:r>
                          <w:rPr>
                            <w:rFonts w:ascii="Cambria Math" w:hAnsi="Cambria Math" w:cs="Times New Roman" w:hint="eastAsia"/>
                          </w:rPr>
                          <m:t xml:space="preserve"> V</m:t>
                        </m:r>
                      </m:e>
                      <m:sub>
                        <m:r>
                          <w:rPr>
                            <w:rFonts w:ascii="Cambria Math" w:hAnsi="Cambria Math" w:cs="Times New Roman"/>
                          </w:rPr>
                          <m:t>i-1</m:t>
                        </m:r>
                      </m:sub>
                      <m:sup>
                        <m:sSup>
                          <m:sSupPr>
                            <m:ctrlPr>
                              <w:rPr>
                                <w:rFonts w:ascii="Cambria Math" w:hAnsi="Cambria Math" w:cs="Times New Roman"/>
                                <w:i/>
                              </w:rPr>
                            </m:ctrlPr>
                          </m:sSupPr>
                          <m:e>
                            <m:r>
                              <w:rPr>
                                <w:rFonts w:ascii="Cambria Math" w:hAnsi="Cambria Math" w:cs="Times New Roman" w:hint="eastAsia"/>
                              </w:rPr>
                              <m:t>π</m:t>
                            </m:r>
                          </m:e>
                          <m:sup>
                            <m:r>
                              <w:rPr>
                                <w:rFonts w:ascii="Cambria Math" w:hAnsi="Cambria Math" w:cs="Times New Roman"/>
                              </w:rPr>
                              <m:t>*</m:t>
                            </m:r>
                          </m:sup>
                        </m:sSup>
                      </m:sup>
                    </m:sSubSup>
                    <m:d>
                      <m:dPr>
                        <m:ctrlPr>
                          <w:rPr>
                            <w:rFonts w:ascii="Cambria Math" w:hAnsi="Cambria Math" w:cs="Times New Roman"/>
                            <w:i/>
                          </w:rPr>
                        </m:ctrlPr>
                      </m:dPr>
                      <m:e>
                        <m:sSub>
                          <m:sSubPr>
                            <m:ctrlPr>
                              <w:rPr>
                                <w:rFonts w:ascii="Cambria Math" w:hAnsi="Cambria Math" w:cs="Times New Roman"/>
                                <w:i/>
                                <w:iCs/>
                              </w:rPr>
                            </m:ctrlPr>
                          </m:sSubPr>
                          <m:e>
                            <m:r>
                              <w:rPr>
                                <w:rFonts w:ascii="Cambria Math" w:hAnsi="Cambria Math" w:cs="Times New Roman" w:hint="eastAsia"/>
                              </w:rPr>
                              <m:t>s</m:t>
                            </m:r>
                          </m:e>
                          <m:sub>
                            <m:r>
                              <w:rPr>
                                <w:rFonts w:ascii="Cambria Math" w:hAnsi="Cambria Math" w:cs="Times New Roman"/>
                              </w:rPr>
                              <m:t>i-1</m:t>
                            </m:r>
                          </m:sub>
                        </m:sSub>
                      </m:e>
                    </m:d>
                  </m:e>
                </m:nary>
              </m:e>
            </m:d>
          </m:e>
        </m:func>
      </m:oMath>
      <w:r w:rsidR="00642045" w:rsidRPr="00B17ABA">
        <w:rPr>
          <w:rFonts w:eastAsia="Malgun Gothic" w:cstheme="majorBidi"/>
          <w:lang w:eastAsia="ko-KR"/>
        </w:rPr>
        <w:tab/>
      </w:r>
    </w:p>
    <w:p w:rsidR="00642045" w:rsidRPr="00B17ABA" w:rsidDel="004C01C9" w:rsidRDefault="00642045" w:rsidP="00314C96">
      <w:pPr>
        <w:widowControl w:val="0"/>
        <w:autoSpaceDE w:val="0"/>
        <w:autoSpaceDN w:val="0"/>
        <w:adjustRightInd w:val="0"/>
        <w:ind w:left="6327" w:firstLine="153"/>
        <w:jc w:val="both"/>
        <w:rPr>
          <w:rFonts w:eastAsia="Malgun Gothic" w:cstheme="majorBidi"/>
          <w:lang w:eastAsia="ko-KR"/>
        </w:rPr>
      </w:pPr>
      <w:r w:rsidRPr="00B17ABA">
        <w:rPr>
          <w:rFonts w:cstheme="majorBidi"/>
        </w:rPr>
        <w:t>Equation 3.</w:t>
      </w:r>
      <w:r w:rsidR="00314C96" w:rsidRPr="00B17ABA">
        <w:rPr>
          <w:rFonts w:cstheme="majorBidi"/>
          <w:lang w:eastAsia="ko-KR"/>
        </w:rPr>
        <w:t>5</w:t>
      </w:r>
      <w:r w:rsidRPr="00B17ABA">
        <w:rPr>
          <w:rFonts w:cstheme="majorBidi"/>
        </w:rPr>
        <w:t>.</w:t>
      </w:r>
    </w:p>
    <w:p w:rsidR="00642045" w:rsidRPr="00B17ABA" w:rsidRDefault="00642045">
      <w:pPr>
        <w:jc w:val="both"/>
      </w:pPr>
      <w:r w:rsidRPr="00B17ABA">
        <w:rPr>
          <w:bCs/>
        </w:rPr>
        <w:t xml:space="preserve">The solution procedure starts with a small portion of the original problem and </w:t>
      </w:r>
      <w:r w:rsidRPr="00B17ABA">
        <w:rPr>
          <w:bCs/>
          <w:lang w:eastAsia="ko-KR"/>
        </w:rPr>
        <w:t>gradu</w:t>
      </w:r>
      <w:r w:rsidRPr="00B17ABA">
        <w:rPr>
          <w:bCs/>
        </w:rPr>
        <w:t>ally enlarg</w:t>
      </w:r>
      <w:r w:rsidRPr="00B17ABA">
        <w:rPr>
          <w:bCs/>
          <w:lang w:eastAsia="ko-KR"/>
        </w:rPr>
        <w:t>es to</w:t>
      </w:r>
      <w:r w:rsidRPr="00B17ABA">
        <w:rPr>
          <w:bCs/>
        </w:rPr>
        <w:t xml:space="preserve"> the </w:t>
      </w:r>
      <w:r w:rsidRPr="00B17ABA">
        <w:rPr>
          <w:bCs/>
          <w:lang w:eastAsia="ko-KR"/>
        </w:rPr>
        <w:t xml:space="preserve">overall </w:t>
      </w:r>
      <w:r w:rsidRPr="00B17ABA">
        <w:rPr>
          <w:bCs/>
        </w:rPr>
        <w:t>problem.</w:t>
      </w:r>
      <w:r w:rsidRPr="00B17ABA">
        <w:rPr>
          <w:bCs/>
          <w:lang w:eastAsia="ko-KR"/>
        </w:rPr>
        <w:t xml:space="preserve"> </w:t>
      </w:r>
      <w:r w:rsidRPr="00B17ABA">
        <w:rPr>
          <w:bCs/>
        </w:rPr>
        <w:t xml:space="preserve">The selected actions </w:t>
      </w:r>
      <m:oMath>
        <m:sSub>
          <m:sSubPr>
            <m:ctrlPr>
              <w:rPr>
                <w:rFonts w:ascii="Cambria Math" w:hAnsi="Cambria Math"/>
                <w:bCs/>
                <w:i/>
              </w:rPr>
            </m:ctrlPr>
          </m:sSubPr>
          <m:e>
            <m:r>
              <w:rPr>
                <w:rFonts w:ascii="Cambria Math" w:hAnsi="Cambria Math" w:hint="eastAsia"/>
              </w:rPr>
              <m:t>a</m:t>
            </m:r>
          </m:e>
          <m:sub>
            <m:r>
              <w:rPr>
                <w:rFonts w:ascii="Cambria Math" w:hAnsi="Cambria Math" w:hint="eastAsia"/>
              </w:rPr>
              <m:t>i</m:t>
            </m:r>
          </m:sub>
        </m:sSub>
      </m:oMath>
      <w:r w:rsidRPr="00B17ABA">
        <w:rPr>
          <w:bCs/>
        </w:rPr>
        <w:t xml:space="preserve"> transform the current state </w:t>
      </w:r>
      <m:oMath>
        <m:sSub>
          <m:sSubPr>
            <m:ctrlPr>
              <w:rPr>
                <w:rFonts w:ascii="Cambria Math" w:eastAsia="Malgun Gothic" w:hAnsi="Cambria Math" w:cs="Arial"/>
                <w:bCs/>
                <w:i/>
              </w:rPr>
            </m:ctrlPr>
          </m:sSubPr>
          <m:e>
            <m:r>
              <w:rPr>
                <w:rFonts w:ascii="Cambria Math" w:hAnsi="Cambria Math" w:hint="eastAsia"/>
              </w:rPr>
              <m:t>s</m:t>
            </m:r>
          </m:e>
          <m:sub>
            <m:r>
              <w:rPr>
                <w:rFonts w:ascii="Cambria Math" w:hAnsi="Cambria Math" w:hint="eastAsia"/>
              </w:rPr>
              <m:t>i</m:t>
            </m:r>
          </m:sub>
        </m:sSub>
      </m:oMath>
      <w:r w:rsidR="00DF6BB6" w:rsidRPr="00B17ABA">
        <w:rPr>
          <w:bCs/>
        </w:rPr>
        <w:t xml:space="preserve"> </w:t>
      </w:r>
      <w:r w:rsidRPr="00B17ABA">
        <w:rPr>
          <w:bCs/>
        </w:rPr>
        <w:t xml:space="preserve">to a next state </w:t>
      </w:r>
      <m:oMath>
        <m:sSub>
          <m:sSubPr>
            <m:ctrlPr>
              <w:rPr>
                <w:rFonts w:ascii="Cambria Math" w:eastAsia="Malgun Gothic" w:hAnsi="Cambria Math" w:cs="Arial"/>
                <w:bCs/>
                <w:i/>
              </w:rPr>
            </m:ctrlPr>
          </m:sSubPr>
          <m:e>
            <m:r>
              <w:rPr>
                <w:rFonts w:ascii="Cambria Math" w:hAnsi="Cambria Math" w:hint="eastAsia"/>
              </w:rPr>
              <m:t>s</m:t>
            </m:r>
          </m:e>
          <m:sub>
            <m:r>
              <w:rPr>
                <w:rFonts w:ascii="Cambria Math" w:hAnsi="Cambria Math"/>
              </w:rPr>
              <m:t>i-1</m:t>
            </m:r>
          </m:sub>
        </m:sSub>
      </m:oMath>
      <w:r w:rsidRPr="00B17ABA">
        <w:rPr>
          <w:bCs/>
        </w:rPr>
        <w:t xml:space="preserve"> according to a probability distribution </w:t>
      </w:r>
      <m:oMath>
        <m:r>
          <w:rPr>
            <w:rFonts w:ascii="Cambria Math" w:hAnsi="Cambria Math" w:cs="Times New Roman" w:hint="eastAsia"/>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rPr>
                  <m:t>i-1</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hint="eastAsia"/>
                  </w:rPr>
                  <m:t>i</m:t>
                </m:r>
              </m:sub>
            </m:sSub>
          </m:e>
        </m:d>
      </m:oMath>
      <w:r w:rsidRPr="00B17ABA">
        <w:rPr>
          <w:bCs/>
        </w:rPr>
        <w:t xml:space="preserve">. The expected reward assigned to the transition from the current state to the next state </w:t>
      </w:r>
      <m:oMath>
        <m:r>
          <w:rPr>
            <w:rFonts w:ascii="Cambria Math" w:hAnsi="Cambria Math" w:cs="Times New Roman" w:hint="eastAsia"/>
          </w:rPr>
          <m:t>r</m:t>
        </m:r>
        <m:d>
          <m:dPr>
            <m:ctrlPr>
              <w:rPr>
                <w:rFonts w:ascii="Cambria Math" w:hAnsi="Cambria Math" w:cs="Times New Roman"/>
                <w:i/>
                <w:iCs/>
              </w:rPr>
            </m:ctrlPr>
          </m:dPr>
          <m:e>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i</m:t>
                </m:r>
              </m:sub>
            </m:sSub>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hint="eastAsia"/>
                  </w:rPr>
                  <m:t>i</m:t>
                </m:r>
              </m:sub>
            </m:sSub>
          </m:e>
        </m:d>
      </m:oMath>
      <w:r w:rsidRPr="00B17ABA">
        <w:rPr>
          <w:iCs/>
        </w:rPr>
        <w:t xml:space="preserve"> </w:t>
      </w:r>
      <w:r w:rsidRPr="00B17ABA">
        <w:rPr>
          <w:bCs/>
        </w:rPr>
        <w:t xml:space="preserve">usually can be interpreted as the immediate from making the decision </w:t>
      </w:r>
      <m:oMath>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hint="eastAsia"/>
              </w:rPr>
              <m:t>i</m:t>
            </m:r>
          </m:sub>
        </m:sSub>
      </m:oMath>
      <w:r w:rsidR="00836ECE" w:rsidRPr="00B17ABA">
        <w:t xml:space="preserve"> </w:t>
      </w:r>
      <w:r w:rsidRPr="00B17ABA">
        <w:t>for</w:t>
      </w:r>
      <w:r w:rsidRPr="00B17ABA">
        <w:rPr>
          <w:bCs/>
        </w:rPr>
        <w:t xml:space="preserve"> </w:t>
      </w:r>
      <m:oMath>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i</m:t>
            </m:r>
          </m:sub>
        </m:sSub>
      </m:oMath>
      <w:r w:rsidRPr="00B17ABA">
        <w:t xml:space="preserve">. </w:t>
      </w:r>
      <w:r w:rsidRPr="009923E9">
        <w:rPr>
          <w:rFonts w:eastAsia="Batang"/>
        </w:rPr>
        <w:t>The best policy for the remaining states</w:t>
      </w:r>
      <w:r w:rsidRPr="00B17ABA">
        <w:rPr>
          <w:bCs/>
        </w:rPr>
        <w:t xml:space="preserve"> </w:t>
      </w:r>
      <m:oMath>
        <m:sSup>
          <m:sSupPr>
            <m:ctrlPr>
              <w:rPr>
                <w:rFonts w:ascii="Cambria Math" w:hAnsi="Cambria Math" w:cs="Times New Roman"/>
                <w:i/>
              </w:rPr>
            </m:ctrlPr>
          </m:sSupPr>
          <m:e>
            <m:r>
              <w:rPr>
                <w:rFonts w:ascii="Cambria Math" w:hAnsi="Cambria Math" w:cs="Times New Roman" w:hint="eastAsia"/>
              </w:rPr>
              <m:t>π</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hint="eastAsia"/>
              </w:rPr>
              <m:t>s</m:t>
            </m:r>
          </m:e>
        </m:d>
      </m:oMath>
      <w:r w:rsidRPr="00B17ABA">
        <w:t xml:space="preserve"> is the action</w:t>
      </w:r>
      <w:r w:rsidR="003A2511" w:rsidRPr="00B17ABA">
        <w:t>,</w:t>
      </w:r>
      <w:r w:rsidRPr="00B17ABA">
        <w:t xml:space="preserve"> which maximises the </w:t>
      </w:r>
      <w:r w:rsidR="00234A4C" w:rsidRPr="00B17ABA">
        <w:t>value function</w:t>
      </w:r>
      <w:r w:rsidR="002B1E49" w:rsidRPr="00B17ABA">
        <w:t xml:space="preserve"> as Equation 3.5</w:t>
      </w:r>
      <w:r w:rsidRPr="00B17ABA">
        <w:t>.</w:t>
      </w:r>
      <w:r w:rsidR="00234A4C" w:rsidRPr="00B17ABA">
        <w:t xml:space="preserve"> The difference between the reward function and the value function is that the value function is defined over states that gives an estimate of the total (possibly discounted) reward expected in the long run, following </w:t>
      </w:r>
      <w:r w:rsidR="00EA14C4" w:rsidRPr="00B17ABA">
        <w:t xml:space="preserve">a </w:t>
      </w:r>
      <w:r w:rsidR="00234A4C" w:rsidRPr="00B17ABA">
        <w:t>particular policy for each state, whereas reward is an immediate, possibly stochastic, payoff that results from performing an action in a state.</w:t>
      </w:r>
    </w:p>
    <w:p w:rsidR="00642045" w:rsidRPr="00B17ABA" w:rsidRDefault="00642045" w:rsidP="00EA14C4">
      <w:pPr>
        <w:jc w:val="both"/>
      </w:pPr>
      <w:r w:rsidRPr="00B17ABA">
        <w:lastRenderedPageBreak/>
        <w:t>The basis of DP is the Bellman’s Optimality Principle</w:t>
      </w:r>
      <w:r w:rsidR="003A2511" w:rsidRPr="00B17ABA">
        <w:t>,</w:t>
      </w:r>
      <w:r w:rsidRPr="00B17ABA">
        <w:t xml:space="preserve"> which states that “An optimal policy has the property that whatever the initial state and initial decision are, the remaining decisions must constitute an optimal policy with regard to the state resulting from the first decision”</w:t>
      </w:r>
      <w:r w:rsidRPr="00B17ABA">
        <w:fldChar w:fldCharType="begin"/>
      </w:r>
      <w:r w:rsidR="00620560" w:rsidRPr="00B17ABA">
        <w:instrText xml:space="preserve"> ADDIN EN.CITE &lt;EndNote&gt;&lt;Cite&gt;&lt;Author&gt;Bellman&lt;/Author&gt;&lt;Year&gt;1957&lt;/Year&gt;&lt;RecNum&gt;262&lt;/RecNum&gt;&lt;DisplayText&gt;&lt;style face="superscript"&gt;[54]&lt;/style&gt;&lt;/DisplayText&gt;&lt;record&gt;&lt;rec-number&gt;262&lt;/rec-number&gt;&lt;foreign-keys&gt;&lt;key app="EN" db-id="z2a0dvwpazf220et2vh50z295rxpzfevwft2"&gt;262&lt;/key&gt;&lt;/foreign-keys&gt;&lt;ref-type name="Book"&gt;6&lt;/ref-type&gt;&lt;contributors&gt;&lt;authors&gt;&lt;author&gt;Bellman, R. E.&lt;/author&gt;&lt;/authors&gt;&lt;/contributors&gt;&lt;titles&gt;&lt;title&gt;Dynamic Programming&lt;/title&gt;&lt;/titles&gt;&lt;dates&gt;&lt;year&gt;1957&lt;/year&gt;&lt;/dates&gt;&lt;publisher&gt;Princeton University Press&lt;/publisher&gt;&lt;urls&gt;&lt;/urls&gt;&lt;/record&gt;&lt;/Cite&gt;&lt;/EndNote&gt;</w:instrText>
      </w:r>
      <w:r w:rsidRPr="00B17ABA">
        <w:fldChar w:fldCharType="separate"/>
      </w:r>
      <w:r w:rsidR="00620560" w:rsidRPr="00B17ABA">
        <w:rPr>
          <w:noProof/>
          <w:vertAlign w:val="superscript"/>
        </w:rPr>
        <w:t>[54]</w:t>
      </w:r>
      <w:r w:rsidRPr="00B17ABA">
        <w:fldChar w:fldCharType="end"/>
      </w:r>
      <w:r w:rsidRPr="00B17ABA">
        <w:rPr>
          <w:lang w:eastAsia="ko-KR"/>
        </w:rPr>
        <w:t xml:space="preserve">. </w:t>
      </w:r>
      <w:r w:rsidRPr="00B17ABA">
        <w:t xml:space="preserve">This means that the optimal decision depends on only the current state and not on how </w:t>
      </w:r>
      <w:r w:rsidR="00EA14C4" w:rsidRPr="00B17ABA">
        <w:t>to</w:t>
      </w:r>
      <w:r w:rsidRPr="00B17ABA">
        <w:t xml:space="preserve"> get there. The decision maker is usually assumed to have a linear, additive and risk neutral utility function over time. Any decision problem</w:t>
      </w:r>
      <w:r w:rsidR="003A2511" w:rsidRPr="00B17ABA">
        <w:t>,</w:t>
      </w:r>
      <w:r w:rsidRPr="00B17ABA">
        <w:t xml:space="preserve"> which does not satisfy those </w:t>
      </w:r>
      <w:r w:rsidR="002B1E49" w:rsidRPr="00B17ABA">
        <w:t>assumptions,</w:t>
      </w:r>
      <w:r w:rsidRPr="00B17ABA">
        <w:t xml:space="preserve"> may be restricted to formulate and solve the problem using classic DP. </w:t>
      </w:r>
    </w:p>
    <w:p w:rsidR="00642045" w:rsidRPr="00B17ABA" w:rsidRDefault="00642045" w:rsidP="00EA14C4">
      <w:pPr>
        <w:autoSpaceDE w:val="0"/>
        <w:autoSpaceDN w:val="0"/>
        <w:adjustRightInd w:val="0"/>
        <w:jc w:val="both"/>
      </w:pPr>
      <w:r w:rsidRPr="00B17ABA">
        <w:t>Classic algorithms to solve DP are value iteration or policy iteration</w:t>
      </w:r>
      <w:r w:rsidRPr="00B17ABA">
        <w:rPr>
          <w:rFonts w:ascii="Times New Roman" w:eastAsia="Arial Unicode MS" w:hAnsi="Times New Roman" w:cs="Times New Roman"/>
          <w:noProof/>
          <w:lang w:val="en-US"/>
        </w:rPr>
        <w:fldChar w:fldCharType="begin"/>
      </w:r>
      <w:r w:rsidR="00620560" w:rsidRPr="00B17ABA">
        <w:rPr>
          <w:rFonts w:ascii="Times New Roman" w:eastAsia="Arial Unicode MS" w:hAnsi="Times New Roman" w:cs="Times New Roman"/>
          <w:noProof/>
          <w:lang w:val="en-US"/>
        </w:rPr>
        <w:instrText xml:space="preserve"> ADDIN EN.CITE &lt;EndNote&gt;&lt;Cite&gt;&lt;Author&gt;Bellman&lt;/Author&gt;&lt;Year&gt;1957&lt;/Year&gt;&lt;RecNum&gt;262&lt;/RecNum&gt;&lt;DisplayText&gt;&lt;style face="superscript"&gt;[54]&lt;/style&gt;&lt;/DisplayText&gt;&lt;record&gt;&lt;rec-number&gt;262&lt;/rec-number&gt;&lt;foreign-keys&gt;&lt;key app="EN" db-id="z2a0dvwpazf220et2vh50z295rxpzfevwft2"&gt;262&lt;/key&gt;&lt;/foreign-keys&gt;&lt;ref-type name="Book"&gt;6&lt;/ref-type&gt;&lt;contributors&gt;&lt;authors&gt;&lt;author&gt;Bellman, R. E.&lt;/author&gt;&lt;/authors&gt;&lt;/contributors&gt;&lt;titles&gt;&lt;title&gt;Dynamic Programming&lt;/title&gt;&lt;/titles&gt;&lt;dates&gt;&lt;year&gt;1957&lt;/year&gt;&lt;/dates&gt;&lt;publisher&gt;Princeton University Press&lt;/publisher&gt;&lt;urls&gt;&lt;/urls&gt;&lt;/record&gt;&lt;/Cite&gt;&lt;/EndNote&gt;</w:instrText>
      </w:r>
      <w:r w:rsidRPr="00B17ABA">
        <w:rPr>
          <w:rFonts w:ascii="Times New Roman" w:eastAsia="Arial Unicode MS" w:hAnsi="Times New Roman" w:cs="Times New Roman"/>
          <w:noProof/>
          <w:lang w:val="en-US"/>
        </w:rPr>
        <w:fldChar w:fldCharType="separate"/>
      </w:r>
      <w:r w:rsidR="00620560" w:rsidRPr="00B17ABA">
        <w:rPr>
          <w:rFonts w:ascii="Times New Roman" w:eastAsia="Arial Unicode MS" w:hAnsi="Times New Roman" w:cs="Times New Roman"/>
          <w:noProof/>
          <w:vertAlign w:val="superscript"/>
          <w:lang w:val="en-US"/>
        </w:rPr>
        <w:t>[54]</w:t>
      </w:r>
      <w:r w:rsidRPr="00B17ABA">
        <w:rPr>
          <w:rFonts w:ascii="Times New Roman" w:eastAsia="Arial Unicode MS" w:hAnsi="Times New Roman" w:cs="Times New Roman"/>
          <w:noProof/>
          <w:lang w:val="en-US"/>
        </w:rPr>
        <w:fldChar w:fldCharType="end"/>
      </w:r>
      <w:r w:rsidRPr="00B17ABA">
        <w:t xml:space="preserve">. Value iteration starts with some arbitrary values for the value function vector and keeps updating </w:t>
      </w:r>
      <w:r w:rsidR="00EA14C4" w:rsidRPr="00B17ABA">
        <w:t>its</w:t>
      </w:r>
      <w:r w:rsidRPr="00B17ABA">
        <w:t xml:space="preserve"> elements. The idea behind this is that value iteration guarantees convergence to the optimal solution by updating the value function, where the true value of the state </w:t>
      </w:r>
      <w:r w:rsidRPr="00B17ABA">
        <w:rPr>
          <w:i/>
          <w:iCs/>
        </w:rPr>
        <w:t>s</w:t>
      </w:r>
      <w:r w:rsidRPr="00B17ABA">
        <w:rPr>
          <w:rFonts w:ascii="Cambria Math" w:hAnsi="Cambria Math" w:cs="Cambria Math"/>
          <w:i/>
          <w:iCs/>
        </w:rPr>
        <w:t>∊</w:t>
      </w:r>
      <w:r w:rsidRPr="00B17ABA">
        <w:rPr>
          <w:i/>
          <w:iCs/>
        </w:rPr>
        <w:t>H</w:t>
      </w:r>
      <w:r w:rsidR="00727FF6" w:rsidRPr="009923E9">
        <w:rPr>
          <w:i/>
          <w:iCs/>
          <w:vertAlign w:val="subscript"/>
        </w:rPr>
        <w:t>i</w:t>
      </w:r>
      <w:r w:rsidRPr="00B17ABA">
        <w:t xml:space="preserve"> is not known initially (see</w:t>
      </w:r>
      <w:r w:rsidR="00A46BE1" w:rsidRPr="00B17ABA">
        <w:t xml:space="preserve"> </w:t>
      </w:r>
      <w:r w:rsidR="00A46BE1" w:rsidRPr="00B17ABA">
        <w:fldChar w:fldCharType="begin"/>
      </w:r>
      <w:r w:rsidR="00A46BE1" w:rsidRPr="00B17ABA">
        <w:instrText xml:space="preserve"> REF _Ref423083826 </w:instrText>
      </w:r>
      <w:r w:rsidR="00200E05" w:rsidRPr="009923E9">
        <w:instrText xml:space="preserve"> \* MERGEFORMAT </w:instrText>
      </w:r>
      <w:r w:rsidR="00A46BE1" w:rsidRPr="00B17ABA">
        <w:fldChar w:fldCharType="separate"/>
      </w:r>
      <w:r w:rsidR="006F6429" w:rsidRPr="00B17ABA">
        <w:t xml:space="preserve">Figure </w:t>
      </w:r>
      <w:r w:rsidR="006F6429" w:rsidRPr="00B17ABA">
        <w:rPr>
          <w:noProof/>
          <w:cs/>
        </w:rPr>
        <w:t>‎</w:t>
      </w:r>
      <w:r w:rsidR="006F6429" w:rsidRPr="00B17ABA">
        <w:rPr>
          <w:noProof/>
        </w:rPr>
        <w:t>3.6</w:t>
      </w:r>
      <w:r w:rsidR="00A46BE1" w:rsidRPr="00B17ABA">
        <w:fldChar w:fldCharType="end"/>
      </w:r>
      <w:r w:rsidRPr="00B17ABA">
        <w:t xml:space="preserve">). </w:t>
      </w:r>
    </w:p>
    <w:p w:rsidR="00642045" w:rsidRPr="00B17ABA" w:rsidRDefault="00642045" w:rsidP="00642045">
      <w:pPr>
        <w:autoSpaceDE w:val="0"/>
        <w:autoSpaceDN w:val="0"/>
        <w:adjustRightInd w:val="0"/>
        <w:ind w:firstLine="0"/>
        <w:jc w:val="both"/>
      </w:pPr>
    </w:p>
    <w:tbl>
      <w:tblPr>
        <w:tblStyle w:val="TableGrid"/>
        <w:tblW w:w="0" w:type="auto"/>
        <w:tblLook w:val="04A0" w:firstRow="1" w:lastRow="0" w:firstColumn="1" w:lastColumn="0" w:noHBand="0" w:noVBand="1"/>
      </w:tblPr>
      <w:tblGrid>
        <w:gridCol w:w="8436"/>
      </w:tblGrid>
      <w:tr w:rsidR="00642045" w:rsidRPr="00B17ABA" w:rsidTr="009923E9">
        <w:trPr>
          <w:cantSplit/>
        </w:trPr>
        <w:tc>
          <w:tcPr>
            <w:tcW w:w="9242" w:type="dxa"/>
          </w:tcPr>
          <w:p w:rsidR="00642045" w:rsidRPr="00B17ABA" w:rsidRDefault="00642045" w:rsidP="00E25D06">
            <w:pPr>
              <w:autoSpaceDE w:val="0"/>
              <w:autoSpaceDN w:val="0"/>
              <w:adjustRightInd w:val="0"/>
              <w:ind w:firstLine="0"/>
              <w:jc w:val="both"/>
              <w:rPr>
                <w:rFonts w:ascii="Times New Roman" w:hAnsi="Times New Roman" w:cs="Times New Roman"/>
                <w:b/>
                <w:bCs/>
                <w:sz w:val="20"/>
                <w:szCs w:val="20"/>
              </w:rPr>
            </w:pPr>
            <w:r w:rsidRPr="00B17ABA">
              <w:rPr>
                <w:rFonts w:ascii="Times New Roman" w:hAnsi="Times New Roman" w:cs="Times New Roman"/>
                <w:b/>
                <w:bCs/>
                <w:sz w:val="20"/>
                <w:szCs w:val="20"/>
              </w:rPr>
              <w:t xml:space="preserve">INPUT </w:t>
            </w:r>
            <w:r w:rsidRPr="00B17ABA">
              <w:rPr>
                <w:rFonts w:ascii="Times New Roman" w:hAnsi="Times New Roman" w:cs="Times New Roman"/>
                <w:sz w:val="20"/>
                <w:szCs w:val="20"/>
              </w:rPr>
              <w:t>transition-probability matrices</w:t>
            </w:r>
            <w:r w:rsidR="00652C4D" w:rsidRPr="00B17ABA">
              <w:rPr>
                <w:rFonts w:ascii="Times New Roman" w:hAnsi="Times New Roman" w:cs="Times New Roman"/>
                <w:sz w:val="20"/>
                <w:szCs w:val="20"/>
              </w:rPr>
              <w:t xml:space="preserve"> and </w:t>
            </w:r>
            <w:r w:rsidRPr="00B17ABA">
              <w:rPr>
                <w:rFonts w:ascii="Times New Roman" w:hAnsi="Times New Roman" w:cs="Times New Roman"/>
                <w:sz w:val="20"/>
                <w:szCs w:val="20"/>
              </w:rPr>
              <w:t>reward matrices</w:t>
            </w:r>
            <w:r w:rsidR="002B1E49" w:rsidRPr="00B17ABA">
              <w:rPr>
                <w:rFonts w:ascii="Times New Roman" w:hAnsi="Times New Roman" w:cs="Times New Roman"/>
                <w:sz w:val="20"/>
                <w:szCs w:val="20"/>
              </w:rPr>
              <w:t>.</w:t>
            </w:r>
          </w:p>
          <w:p w:rsidR="00642045" w:rsidRPr="00B17ABA" w:rsidRDefault="00642045" w:rsidP="003D498F">
            <w:pPr>
              <w:autoSpaceDE w:val="0"/>
              <w:autoSpaceDN w:val="0"/>
              <w:adjustRightInd w:val="0"/>
              <w:ind w:firstLine="0"/>
              <w:jc w:val="both"/>
              <w:rPr>
                <w:rFonts w:ascii="Times New Roman" w:hAnsi="Times New Roman" w:cs="Times New Roman"/>
                <w:sz w:val="20"/>
                <w:szCs w:val="20"/>
              </w:rPr>
            </w:pPr>
            <w:r w:rsidRPr="00B17ABA">
              <w:rPr>
                <w:rFonts w:ascii="Times New Roman" w:hAnsi="Times New Roman" w:cs="Times New Roman"/>
                <w:b/>
                <w:bCs/>
                <w:sz w:val="20"/>
                <w:szCs w:val="20"/>
              </w:rPr>
              <w:t>FOR</w:t>
            </w:r>
            <w:r w:rsidRPr="00B17ABA">
              <w:rPr>
                <w:rFonts w:ascii="Times New Roman" w:hAnsi="Times New Roman" w:cs="Times New Roman"/>
                <w:i/>
                <w:sz w:val="20"/>
                <w:szCs w:val="20"/>
              </w:rPr>
              <w:t xml:space="preserve"> i=1:T</w:t>
            </w:r>
          </w:p>
          <w:p w:rsidR="00642045" w:rsidRPr="00B17ABA" w:rsidRDefault="00642045" w:rsidP="003D498F">
            <w:pPr>
              <w:autoSpaceDE w:val="0"/>
              <w:autoSpaceDN w:val="0"/>
              <w:adjustRightInd w:val="0"/>
              <w:ind w:left="426" w:firstLine="0"/>
              <w:jc w:val="both"/>
              <w:rPr>
                <w:rFonts w:ascii="Times New Roman" w:hAnsi="Times New Roman" w:cs="Times New Roman"/>
                <w:i/>
                <w:sz w:val="20"/>
                <w:szCs w:val="20"/>
              </w:rPr>
            </w:pPr>
            <w:r w:rsidRPr="00B17ABA">
              <w:rPr>
                <w:rFonts w:ascii="Times New Roman" w:hAnsi="Times New Roman" w:cs="Times New Roman"/>
                <w:b/>
                <w:bCs/>
                <w:sz w:val="20"/>
                <w:szCs w:val="20"/>
              </w:rPr>
              <w:t>FOR</w:t>
            </w:r>
            <w:r w:rsidRPr="00B17ABA">
              <w:rPr>
                <w:rFonts w:ascii="Times New Roman" w:hAnsi="Times New Roman" w:cs="Times New Roman"/>
                <w:sz w:val="20"/>
                <w:szCs w:val="20"/>
              </w:rPr>
              <w:t xml:space="preserve"> all states </w:t>
            </w:r>
            <w:r w:rsidRPr="00B17ABA">
              <w:rPr>
                <w:rFonts w:ascii="Times New Roman" w:hAnsi="Times New Roman" w:cs="Times New Roman"/>
                <w:i/>
                <w:sz w:val="20"/>
                <w:szCs w:val="20"/>
              </w:rPr>
              <w:t>s</w:t>
            </w:r>
            <w:r w:rsidRPr="00B17ABA">
              <w:rPr>
                <w:rFonts w:ascii="Cambria Math" w:hAnsi="Cambria Math" w:cs="Cambria Math"/>
                <w:i/>
                <w:sz w:val="20"/>
                <w:szCs w:val="20"/>
              </w:rPr>
              <w:t>∊</w:t>
            </w:r>
            <w:r w:rsidRPr="00B17ABA">
              <w:rPr>
                <w:rFonts w:ascii="Times New Roman" w:hAnsi="Times New Roman" w:cs="Times New Roman"/>
                <w:i/>
                <w:sz w:val="20"/>
                <w:szCs w:val="20"/>
              </w:rPr>
              <w:t>H</w:t>
            </w:r>
            <w:r w:rsidRPr="009923E9">
              <w:rPr>
                <w:rFonts w:ascii="Times New Roman" w:hAnsi="Times New Roman" w:cs="Times New Roman"/>
                <w:i/>
                <w:sz w:val="20"/>
                <w:szCs w:val="20"/>
                <w:vertAlign w:val="subscript"/>
              </w:rPr>
              <w:t>i</w:t>
            </w:r>
          </w:p>
          <w:p w:rsidR="00642045" w:rsidRPr="00B17ABA" w:rsidRDefault="00642045" w:rsidP="003D498F">
            <w:pPr>
              <w:autoSpaceDE w:val="0"/>
              <w:autoSpaceDN w:val="0"/>
              <w:adjustRightInd w:val="0"/>
              <w:ind w:left="993" w:firstLine="0"/>
              <w:jc w:val="both"/>
              <w:rPr>
                <w:rFonts w:ascii="Times New Roman" w:hAnsi="Times New Roman" w:cs="Times New Roman"/>
                <w:sz w:val="20"/>
                <w:szCs w:val="20"/>
              </w:rPr>
            </w:pPr>
            <w:r w:rsidRPr="00B17ABA">
              <w:rPr>
                <w:rFonts w:ascii="Times New Roman" w:hAnsi="Times New Roman" w:cs="Times New Roman"/>
                <w:sz w:val="20"/>
                <w:szCs w:val="20"/>
              </w:rPr>
              <w:t xml:space="preserve">Initialize </w:t>
            </w:r>
            <w:r w:rsidRPr="00B17ABA">
              <w:rPr>
                <w:rFonts w:ascii="Times New Roman" w:hAnsi="Times New Roman" w:cs="Times New Roman"/>
                <w:i/>
                <w:sz w:val="20"/>
                <w:szCs w:val="20"/>
              </w:rPr>
              <w:t>V</w:t>
            </w:r>
            <w:r w:rsidRPr="00B17ABA">
              <w:rPr>
                <w:rFonts w:ascii="Times New Roman" w:hAnsi="Times New Roman" w:cs="Times New Roman"/>
                <w:i/>
                <w:sz w:val="20"/>
                <w:szCs w:val="20"/>
                <w:vertAlign w:val="subscript"/>
              </w:rPr>
              <w:t>i</w:t>
            </w:r>
            <w:r w:rsidRPr="00B17ABA">
              <w:rPr>
                <w:rFonts w:ascii="Times New Roman" w:hAnsi="Times New Roman" w:cs="Times New Roman"/>
                <w:i/>
                <w:sz w:val="20"/>
                <w:szCs w:val="20"/>
              </w:rPr>
              <w:t>(s)=0</w:t>
            </w:r>
            <w:r w:rsidRPr="00B17ABA">
              <w:rPr>
                <w:rFonts w:ascii="Times New Roman" w:hAnsi="Times New Roman" w:cs="Times New Roman"/>
                <w:sz w:val="20"/>
                <w:szCs w:val="20"/>
              </w:rPr>
              <w:t xml:space="preserve"> (or select an arbitrary number), for all states </w:t>
            </w:r>
            <w:r w:rsidRPr="00B17ABA">
              <w:rPr>
                <w:rFonts w:ascii="Times New Roman" w:hAnsi="Times New Roman" w:cs="Times New Roman"/>
                <w:i/>
                <w:sz w:val="20"/>
                <w:szCs w:val="20"/>
              </w:rPr>
              <w:t>s</w:t>
            </w:r>
            <w:r w:rsidRPr="00B17ABA">
              <w:rPr>
                <w:rFonts w:ascii="Cambria Math" w:hAnsi="Cambria Math" w:cs="Cambria Math"/>
                <w:i/>
                <w:sz w:val="20"/>
                <w:szCs w:val="20"/>
              </w:rPr>
              <w:t>∊</w:t>
            </w:r>
            <w:r w:rsidRPr="00B17ABA">
              <w:rPr>
                <w:rFonts w:ascii="Times New Roman" w:hAnsi="Times New Roman" w:cs="Times New Roman"/>
                <w:i/>
                <w:sz w:val="20"/>
                <w:szCs w:val="20"/>
              </w:rPr>
              <w:t>H.</w:t>
            </w:r>
          </w:p>
          <w:p w:rsidR="00642045" w:rsidRPr="00B17ABA" w:rsidRDefault="00642045" w:rsidP="009923E9">
            <w:pPr>
              <w:autoSpaceDE w:val="0"/>
              <w:autoSpaceDN w:val="0"/>
              <w:adjustRightInd w:val="0"/>
              <w:spacing w:before="240" w:line="276" w:lineRule="auto"/>
              <w:ind w:left="993" w:firstLine="0"/>
              <w:jc w:val="both"/>
              <w:rPr>
                <w:rFonts w:ascii="Times New Roman" w:eastAsia="Batang" w:hAnsi="Times New Roman" w:cs="Times New Roman"/>
                <w:sz w:val="20"/>
                <w:szCs w:val="20"/>
                <w:lang w:eastAsia="ko-KR"/>
              </w:rPr>
            </w:pPr>
            <w:r w:rsidRPr="00B17ABA">
              <w:rPr>
                <w:rFonts w:ascii="Times New Roman" w:eastAsia="Batang" w:hAnsi="Times New Roman" w:cs="Times New Roman"/>
                <w:b/>
                <w:bCs/>
                <w:sz w:val="20"/>
                <w:szCs w:val="20"/>
                <w:lang w:eastAsia="ko-KR"/>
              </w:rPr>
              <w:t>WHILE</w:t>
            </w:r>
            <w:r w:rsidRPr="00B17ABA">
              <w:rPr>
                <w:rFonts w:ascii="Times New Roman" w:eastAsia="Batang" w:hAnsi="Times New Roman" w:cs="Times New Roman"/>
                <w:sz w:val="20"/>
                <w:szCs w:val="20"/>
                <w:lang w:eastAsia="ko-KR"/>
              </w:rPr>
              <w:t xml:space="preserve"> </w:t>
            </w:r>
            <m:oMath>
              <m:sSub>
                <m:sSubPr>
                  <m:ctrlPr>
                    <w:rPr>
                      <w:rFonts w:ascii="Cambria Math" w:eastAsia="Batang" w:hAnsi="Cambria Math" w:cs="Times New Roman"/>
                      <w:i/>
                      <w:sz w:val="20"/>
                      <w:szCs w:val="20"/>
                      <w:lang w:eastAsia="ko-KR"/>
                    </w:rPr>
                  </m:ctrlPr>
                </m:sSubPr>
                <m:e>
                  <m:r>
                    <w:rPr>
                      <w:rFonts w:ascii="Cambria Math" w:eastAsia="Batang" w:hAnsi="Cambria Math" w:cs="Times New Roman"/>
                      <w:sz w:val="20"/>
                      <w:szCs w:val="20"/>
                      <w:lang w:eastAsia="ko-KR"/>
                    </w:rPr>
                    <m:t>V</m:t>
                  </m:r>
                </m:e>
                <m:sub>
                  <m:r>
                    <w:rPr>
                      <w:rFonts w:ascii="Cambria Math" w:eastAsia="Batang" w:hAnsi="Cambria Math" w:cs="Times New Roman"/>
                      <w:sz w:val="20"/>
                      <w:szCs w:val="20"/>
                      <w:lang w:eastAsia="ko-KR"/>
                    </w:rPr>
                    <m:t>i</m:t>
                  </m:r>
                </m:sub>
              </m:sSub>
              <m:r>
                <w:rPr>
                  <w:rFonts w:ascii="Cambria Math" w:hAnsi="Cambria Math" w:cs="Times New Roman" w:hint="eastAsia"/>
                  <w:sz w:val="20"/>
                  <w:szCs w:val="20"/>
                </w:rPr>
                <m:t>(s)</m:t>
              </m:r>
            </m:oMath>
            <w:r w:rsidRPr="00B17ABA">
              <w:rPr>
                <w:rFonts w:ascii="Times New Roman" w:eastAsia="Batang" w:hAnsi="Times New Roman" w:cs="Times New Roman"/>
                <w:sz w:val="20"/>
                <w:szCs w:val="20"/>
                <w:lang w:eastAsia="ko-KR"/>
              </w:rPr>
              <w:t xml:space="preserve"> is not changed.</w:t>
            </w:r>
          </w:p>
          <w:p w:rsidR="00642045" w:rsidRPr="00B17ABA" w:rsidRDefault="00C64E30" w:rsidP="009923E9">
            <w:pPr>
              <w:autoSpaceDE w:val="0"/>
              <w:autoSpaceDN w:val="0"/>
              <w:adjustRightInd w:val="0"/>
              <w:spacing w:before="240" w:line="276" w:lineRule="auto"/>
              <w:ind w:left="993" w:firstLine="0"/>
              <w:jc w:val="both"/>
              <w:rPr>
                <w:rFonts w:ascii="Times New Roman" w:eastAsia="Batang" w:hAnsi="Times New Roman" w:cs="Times New Roman"/>
                <w:sz w:val="20"/>
                <w:szCs w:val="20"/>
                <w:lang w:eastAsia="ko-KR"/>
              </w:rPr>
            </w:pPr>
            <m:oMathPara>
              <m:oMathParaPr>
                <m:jc m:val="center"/>
              </m:oMathParaPr>
              <m:oMath>
                <m:sSubSup>
                  <m:sSubSupPr>
                    <m:ctrlPr>
                      <w:rPr>
                        <w:rFonts w:ascii="Cambria Math" w:eastAsia="Batang" w:hAnsi="Cambria Math" w:cs="Times New Roman"/>
                        <w:i/>
                        <w:sz w:val="20"/>
                        <w:szCs w:val="20"/>
                        <w:lang w:eastAsia="ko-KR"/>
                      </w:rPr>
                    </m:ctrlPr>
                  </m:sSubSupPr>
                  <m:e>
                    <m:r>
                      <w:rPr>
                        <w:rFonts w:ascii="Cambria Math" w:eastAsia="Batang" w:hAnsi="Cambria Math" w:cs="Times New Roman"/>
                        <w:sz w:val="20"/>
                        <w:szCs w:val="20"/>
                        <w:lang w:eastAsia="ko-KR"/>
                      </w:rPr>
                      <m:t>V</m:t>
                    </m:r>
                  </m:e>
                  <m:sub>
                    <m:r>
                      <w:rPr>
                        <w:rFonts w:ascii="Cambria Math" w:eastAsia="Batang" w:hAnsi="Cambria Math" w:cs="Times New Roman"/>
                        <w:sz w:val="20"/>
                        <w:szCs w:val="20"/>
                        <w:lang w:eastAsia="ko-KR"/>
                      </w:rPr>
                      <m:t>i</m:t>
                    </m:r>
                  </m:sub>
                  <m:sup>
                    <m:r>
                      <w:rPr>
                        <w:rFonts w:ascii="Cambria Math" w:eastAsia="Batang" w:hAnsi="Cambria Math" w:cs="Times New Roman"/>
                        <w:sz w:val="20"/>
                        <w:szCs w:val="20"/>
                        <w:lang w:eastAsia="ko-KR"/>
                      </w:rPr>
                      <m:t>*</m:t>
                    </m:r>
                  </m:sup>
                </m:sSubSup>
                <m:r>
                  <w:rPr>
                    <w:rFonts w:ascii="Cambria Math" w:eastAsia="Batang" w:hAnsi="Cambria Math" w:cs="Times New Roman"/>
                    <w:sz w:val="20"/>
                    <w:szCs w:val="20"/>
                    <w:lang w:eastAsia="ko-KR"/>
                  </w:rPr>
                  <m:t>(s)</m:t>
                </m:r>
                <m:r>
                  <w:rPr>
                    <w:rFonts w:ascii="Cambria Math" w:eastAsia="Batang" w:hAnsi="Cambria Math" w:cs="Times New Roman" w:hint="eastAsia"/>
                    <w:sz w:val="20"/>
                    <w:szCs w:val="20"/>
                    <w:lang w:eastAsia="ko-KR"/>
                  </w:rPr>
                  <m:t>←</m:t>
                </m:r>
                <m:func>
                  <m:funcPr>
                    <m:ctrlPr>
                      <w:rPr>
                        <w:rFonts w:ascii="Cambria Math" w:eastAsia="Batang" w:hAnsi="Cambria Math" w:cs="Times New Roman"/>
                        <w:i/>
                        <w:sz w:val="20"/>
                        <w:szCs w:val="20"/>
                        <w:lang w:eastAsia="ko-KR"/>
                      </w:rPr>
                    </m:ctrlPr>
                  </m:funcPr>
                  <m:fName>
                    <m:limLow>
                      <m:limLowPr>
                        <m:ctrlPr>
                          <w:rPr>
                            <w:rFonts w:ascii="Cambria Math" w:eastAsia="Batang" w:hAnsi="Cambria Math" w:cs="Times New Roman"/>
                            <w:i/>
                            <w:sz w:val="20"/>
                            <w:szCs w:val="20"/>
                            <w:lang w:eastAsia="ko-KR"/>
                          </w:rPr>
                        </m:ctrlPr>
                      </m:limLowPr>
                      <m:e>
                        <m:r>
                          <m:rPr>
                            <m:sty m:val="p"/>
                          </m:rPr>
                          <w:rPr>
                            <w:rFonts w:ascii="Cambria Math" w:eastAsia="Batang" w:hAnsi="Cambria Math" w:cs="Times New Roman" w:hint="eastAsia"/>
                            <w:sz w:val="20"/>
                            <w:szCs w:val="20"/>
                            <w:lang w:eastAsia="ko-KR"/>
                          </w:rPr>
                          <m:t>max</m:t>
                        </m:r>
                      </m:e>
                      <m:lim>
                        <m:r>
                          <w:rPr>
                            <w:rFonts w:ascii="Cambria Math" w:eastAsia="Batang" w:hAnsi="Cambria Math" w:cs="Times New Roman"/>
                            <w:sz w:val="20"/>
                            <w:szCs w:val="20"/>
                            <w:lang w:eastAsia="ko-KR"/>
                          </w:rPr>
                          <m:t>a</m:t>
                        </m:r>
                        <m:r>
                          <w:rPr>
                            <w:rFonts w:ascii="Cambria Math" w:eastAsia="Batang" w:hAnsi="Cambria Math" w:cs="Times New Roman" w:hint="eastAsia"/>
                            <w:sz w:val="20"/>
                            <w:szCs w:val="20"/>
                            <w:lang w:eastAsia="ko-KR"/>
                          </w:rPr>
                          <m:t>∈</m:t>
                        </m:r>
                        <m:r>
                          <w:rPr>
                            <w:rFonts w:ascii="Cambria Math" w:eastAsia="Batang" w:hAnsi="Cambria Math" w:cs="Times New Roman"/>
                            <w:sz w:val="20"/>
                            <w:szCs w:val="20"/>
                            <w:lang w:eastAsia="ko-KR"/>
                          </w:rPr>
                          <m:t>A</m:t>
                        </m:r>
                      </m:lim>
                    </m:limLow>
                  </m:fName>
                  <m:e>
                    <m:r>
                      <w:rPr>
                        <w:rFonts w:ascii="Cambria Math" w:eastAsia="Batang" w:hAnsi="Cambria Math" w:cs="Times New Roman"/>
                        <w:sz w:val="20"/>
                        <w:szCs w:val="20"/>
                        <w:lang w:eastAsia="ko-KR"/>
                      </w:rPr>
                      <m:t>{(r</m:t>
                    </m:r>
                    <m:d>
                      <m:dPr>
                        <m:ctrlPr>
                          <w:rPr>
                            <w:rFonts w:ascii="Cambria Math" w:eastAsia="Batang" w:hAnsi="Cambria Math" w:cs="Times New Roman"/>
                            <w:i/>
                            <w:sz w:val="20"/>
                            <w:szCs w:val="20"/>
                            <w:lang w:eastAsia="ko-KR"/>
                          </w:rPr>
                        </m:ctrlPr>
                      </m:dPr>
                      <m:e>
                        <m:sSub>
                          <m:sSubPr>
                            <m:ctrlPr>
                              <w:rPr>
                                <w:rFonts w:ascii="Cambria Math" w:eastAsia="Batang" w:hAnsi="Cambria Math" w:cs="Times New Roman"/>
                                <w:i/>
                                <w:sz w:val="20"/>
                                <w:szCs w:val="20"/>
                                <w:lang w:eastAsia="ko-KR"/>
                              </w:rPr>
                            </m:ctrlPr>
                          </m:sSubPr>
                          <m:e>
                            <m:r>
                              <w:rPr>
                                <w:rFonts w:ascii="Cambria Math" w:eastAsia="Batang" w:hAnsi="Cambria Math" w:cs="Times New Roman"/>
                                <w:sz w:val="20"/>
                                <w:szCs w:val="20"/>
                                <w:lang w:eastAsia="ko-KR"/>
                              </w:rPr>
                              <m:t>s</m:t>
                            </m:r>
                          </m:e>
                          <m:sub>
                            <m:r>
                              <w:rPr>
                                <w:rFonts w:ascii="Cambria Math" w:eastAsia="Batang" w:hAnsi="Cambria Math" w:cs="Times New Roman"/>
                                <w:sz w:val="20"/>
                                <w:szCs w:val="20"/>
                                <w:lang w:eastAsia="ko-KR"/>
                              </w:rPr>
                              <m:t>i</m:t>
                            </m:r>
                          </m:sub>
                        </m:sSub>
                        <m:r>
                          <w:rPr>
                            <w:rFonts w:ascii="Cambria Math" w:eastAsia="Batang" w:hAnsi="Cambria Math" w:cs="Times New Roman" w:hint="eastAsia"/>
                            <w:sz w:val="20"/>
                            <w:szCs w:val="20"/>
                            <w:lang w:eastAsia="ko-KR"/>
                          </w:rPr>
                          <m:t>,</m:t>
                        </m:r>
                        <m:sSub>
                          <m:sSubPr>
                            <m:ctrlPr>
                              <w:rPr>
                                <w:rFonts w:ascii="Cambria Math" w:eastAsia="Batang" w:hAnsi="Cambria Math" w:cs="Times New Roman"/>
                                <w:i/>
                                <w:sz w:val="20"/>
                                <w:szCs w:val="20"/>
                                <w:lang w:eastAsia="ko-KR"/>
                              </w:rPr>
                            </m:ctrlPr>
                          </m:sSubPr>
                          <m:e>
                            <m:r>
                              <w:rPr>
                                <w:rFonts w:ascii="Cambria Math" w:eastAsia="Batang" w:hAnsi="Cambria Math" w:cs="Times New Roman"/>
                                <w:sz w:val="20"/>
                                <w:szCs w:val="20"/>
                                <w:lang w:eastAsia="ko-KR"/>
                              </w:rPr>
                              <m:t>a</m:t>
                            </m:r>
                          </m:e>
                          <m:sub>
                            <m:r>
                              <w:rPr>
                                <w:rFonts w:ascii="Cambria Math" w:eastAsia="Batang" w:hAnsi="Cambria Math" w:cs="Times New Roman"/>
                                <w:sz w:val="20"/>
                                <w:szCs w:val="20"/>
                                <w:lang w:eastAsia="ko-KR"/>
                              </w:rPr>
                              <m:t>i</m:t>
                            </m:r>
                          </m:sub>
                        </m:sSub>
                      </m:e>
                    </m:d>
                    <m:r>
                      <w:rPr>
                        <w:rFonts w:ascii="Cambria Math" w:eastAsia="Batang" w:hAnsi="Cambria Math" w:cs="Times New Roman" w:hint="eastAsia"/>
                        <w:sz w:val="20"/>
                        <w:szCs w:val="20"/>
                        <w:lang w:eastAsia="ko-KR"/>
                      </w:rPr>
                      <m:t>+</m:t>
                    </m:r>
                    <m:sSup>
                      <m:sSupPr>
                        <m:ctrlPr>
                          <w:rPr>
                            <w:rFonts w:ascii="Cambria Math" w:eastAsia="Batang" w:hAnsi="Cambria Math" w:cs="Times New Roman"/>
                            <w:i/>
                            <w:sz w:val="20"/>
                            <w:szCs w:val="20"/>
                            <w:lang w:eastAsia="ko-KR"/>
                          </w:rPr>
                        </m:ctrlPr>
                      </m:sSupPr>
                      <m:e>
                        <m:r>
                          <w:rPr>
                            <w:rFonts w:ascii="Cambria Math" w:eastAsia="Batang" w:hAnsi="Cambria Math" w:cs="Times New Roman"/>
                            <w:sz w:val="20"/>
                            <w:szCs w:val="20"/>
                            <w:lang w:eastAsia="ko-KR"/>
                          </w:rPr>
                          <m:t>γ</m:t>
                        </m:r>
                      </m:e>
                      <m:sup>
                        <m:r>
                          <w:rPr>
                            <w:rFonts w:ascii="Cambria Math" w:eastAsia="Batang" w:hAnsi="Cambria Math" w:cs="Times New Roman"/>
                            <w:sz w:val="20"/>
                            <w:szCs w:val="20"/>
                            <w:lang w:eastAsia="ko-KR"/>
                          </w:rPr>
                          <m:t>t-1</m:t>
                        </m:r>
                      </m:sup>
                    </m:sSup>
                    <m:nary>
                      <m:naryPr>
                        <m:chr m:val="∑"/>
                        <m:limLoc m:val="undOvr"/>
                        <m:supHide m:val="1"/>
                        <m:ctrlPr>
                          <w:rPr>
                            <w:rFonts w:ascii="Cambria Math" w:hAnsi="Cambria Math" w:cs="Times New Roman"/>
                            <w:i/>
                            <w:iCs/>
                          </w:rPr>
                        </m:ctrlPr>
                      </m:naryPr>
                      <m:sub>
                        <m:r>
                          <w:rPr>
                            <w:rFonts w:ascii="Cambria Math" w:hAnsi="Cambria Math" w:cs="Times New Roman" w:hint="eastAsia"/>
                          </w:rPr>
                          <m:t>s</m:t>
                        </m:r>
                        <m:r>
                          <w:rPr>
                            <w:rFonts w:ascii="Cambria Math" w:hAnsi="Cambria Math" w:cs="Times New Roman" w:hint="eastAsia"/>
                          </w:rPr>
                          <m:t>∈</m:t>
                        </m:r>
                        <m:r>
                          <w:rPr>
                            <w:rFonts w:ascii="Cambria Math" w:hAnsi="Cambria Math" w:cs="Times New Roman" w:hint="eastAsia"/>
                          </w:rPr>
                          <m:t>H</m:t>
                        </m:r>
                      </m:sub>
                      <m:sup/>
                      <m:e>
                        <m:r>
                          <w:rPr>
                            <w:rFonts w:ascii="Cambria Math" w:hAnsi="Cambria Math" w:cs="Times New Roman" w:hint="eastAsia"/>
                          </w:rPr>
                          <m:t xml:space="preserve"> p</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hint="eastAsia"/>
                                  </w:rPr>
                                  <m:t>s</m:t>
                                </m:r>
                              </m:e>
                              <m:sub>
                                <m:r>
                                  <w:rPr>
                                    <w:rFonts w:ascii="Cambria Math" w:hAnsi="Cambria Math" w:cs="Times New Roman"/>
                                  </w:rPr>
                                  <m:t>i-1</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hint="eastAsia"/>
                                  </w:rPr>
                                  <m:t>i</m:t>
                                </m:r>
                              </m:sub>
                            </m:sSub>
                          </m:e>
                        </m:d>
                        <m:sSubSup>
                          <m:sSubSupPr>
                            <m:ctrlPr>
                              <w:rPr>
                                <w:rFonts w:ascii="Cambria Math" w:hAnsi="Cambria Math" w:cs="Times New Roman"/>
                                <w:i/>
                                <w:iCs/>
                              </w:rPr>
                            </m:ctrlPr>
                          </m:sSubSupPr>
                          <m:e>
                            <m:r>
                              <w:rPr>
                                <w:rFonts w:ascii="Cambria Math" w:hAnsi="Cambria Math" w:cs="Times New Roman"/>
                              </w:rPr>
                              <m:t>*V</m:t>
                            </m:r>
                          </m:e>
                          <m:sub>
                            <m:r>
                              <w:rPr>
                                <w:rFonts w:ascii="Cambria Math" w:hAnsi="Cambria Math" w:cs="Times New Roman"/>
                              </w:rPr>
                              <m:t>i-1</m:t>
                            </m:r>
                          </m:sub>
                          <m:sup>
                            <m:sSup>
                              <m:sSupPr>
                                <m:ctrlPr>
                                  <w:rPr>
                                    <w:rFonts w:ascii="Cambria Math" w:hAnsi="Cambria Math" w:cs="Times New Roman"/>
                                    <w:i/>
                                    <w:iCs/>
                                  </w:rPr>
                                </m:ctrlPr>
                              </m:sSupPr>
                              <m:e>
                                <m:r>
                                  <w:rPr>
                                    <w:rFonts w:ascii="Cambria Math" w:hAnsi="Cambria Math" w:cs="Times New Roman" w:hint="eastAsia"/>
                                  </w:rPr>
                                  <m:t>π</m:t>
                                </m:r>
                              </m:e>
                              <m:sup>
                                <m:r>
                                  <w:rPr>
                                    <w:rFonts w:ascii="Cambria Math" w:hAnsi="Cambria Math" w:cs="Times New Roman"/>
                                  </w:rPr>
                                  <m:t>*</m:t>
                                </m:r>
                              </m:sup>
                            </m:sSup>
                          </m:sup>
                        </m:sSubSup>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hint="eastAsia"/>
                                  </w:rPr>
                                  <m:t>s</m:t>
                                </m:r>
                              </m:e>
                              <m:sub>
                                <m:r>
                                  <w:rPr>
                                    <w:rFonts w:ascii="Cambria Math" w:hAnsi="Cambria Math" w:cs="Times New Roman"/>
                                  </w:rPr>
                                  <m:t>i-1</m:t>
                                </m:r>
                              </m:sub>
                            </m:sSub>
                          </m:e>
                        </m:d>
                      </m:e>
                    </m:nary>
                    <m:r>
                      <w:rPr>
                        <w:rFonts w:ascii="Cambria Math" w:eastAsia="Batang" w:hAnsi="Cambria Math" w:cs="Times New Roman" w:hint="eastAsia"/>
                        <w:sz w:val="20"/>
                        <w:szCs w:val="20"/>
                        <w:lang w:eastAsia="ko-KR"/>
                      </w:rPr>
                      <m:t>}</m:t>
                    </m:r>
                  </m:e>
                </m:func>
              </m:oMath>
            </m:oMathPara>
          </w:p>
          <w:p w:rsidR="00642045" w:rsidRPr="00B17ABA" w:rsidRDefault="00642045" w:rsidP="009923E9">
            <w:pPr>
              <w:autoSpaceDE w:val="0"/>
              <w:autoSpaceDN w:val="0"/>
              <w:adjustRightInd w:val="0"/>
              <w:spacing w:before="240"/>
              <w:ind w:left="993" w:firstLine="0"/>
              <w:jc w:val="both"/>
              <w:rPr>
                <w:rFonts w:ascii="Times New Roman" w:hAnsi="Times New Roman" w:cs="Times New Roman"/>
                <w:b/>
                <w:bCs/>
                <w:sz w:val="20"/>
                <w:szCs w:val="20"/>
              </w:rPr>
            </w:pPr>
            <w:r w:rsidRPr="00B17ABA">
              <w:rPr>
                <w:rFonts w:ascii="Times New Roman" w:hAnsi="Times New Roman" w:cs="Times New Roman"/>
                <w:b/>
                <w:bCs/>
                <w:sz w:val="20"/>
                <w:szCs w:val="20"/>
              </w:rPr>
              <w:t>LOOP</w:t>
            </w:r>
          </w:p>
          <w:p w:rsidR="00642045" w:rsidRPr="00B17ABA" w:rsidRDefault="00642045" w:rsidP="003D498F">
            <w:pPr>
              <w:autoSpaceDE w:val="0"/>
              <w:autoSpaceDN w:val="0"/>
              <w:adjustRightInd w:val="0"/>
              <w:ind w:left="426" w:firstLine="0"/>
              <w:jc w:val="both"/>
              <w:rPr>
                <w:rFonts w:ascii="Times New Roman" w:hAnsi="Times New Roman" w:cs="Times New Roman"/>
                <w:b/>
                <w:bCs/>
                <w:sz w:val="20"/>
                <w:szCs w:val="20"/>
              </w:rPr>
            </w:pPr>
            <w:r w:rsidRPr="00B17ABA">
              <w:rPr>
                <w:rFonts w:ascii="Times New Roman" w:hAnsi="Times New Roman" w:cs="Times New Roman"/>
                <w:b/>
                <w:bCs/>
                <w:sz w:val="20"/>
                <w:szCs w:val="20"/>
              </w:rPr>
              <w:t>LOOP</w:t>
            </w:r>
          </w:p>
          <w:p w:rsidR="00642045" w:rsidRPr="00B17ABA" w:rsidRDefault="00642045" w:rsidP="003D498F">
            <w:pPr>
              <w:autoSpaceDE w:val="0"/>
              <w:autoSpaceDN w:val="0"/>
              <w:adjustRightInd w:val="0"/>
              <w:ind w:firstLine="0"/>
              <w:jc w:val="both"/>
              <w:rPr>
                <w:rFonts w:ascii="Times New Roman" w:hAnsi="Times New Roman" w:cs="Times New Roman"/>
                <w:sz w:val="20"/>
                <w:szCs w:val="20"/>
              </w:rPr>
            </w:pPr>
            <w:r w:rsidRPr="00B17ABA">
              <w:rPr>
                <w:rFonts w:ascii="Times New Roman" w:hAnsi="Times New Roman" w:cs="Times New Roman"/>
                <w:b/>
                <w:bCs/>
                <w:sz w:val="20"/>
                <w:szCs w:val="20"/>
              </w:rPr>
              <w:t>LOOP</w:t>
            </w:r>
          </w:p>
        </w:tc>
      </w:tr>
    </w:tbl>
    <w:p w:rsidR="00642045" w:rsidRPr="00B17ABA" w:rsidRDefault="00642045" w:rsidP="006654F4">
      <w:pPr>
        <w:pStyle w:val="Caption"/>
        <w:jc w:val="center"/>
      </w:pPr>
      <w:bookmarkStart w:id="81" w:name="_Ref423083826"/>
      <w:bookmarkStart w:id="82" w:name="_Toc426019130"/>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6</w:t>
        </w:r>
      </w:fldSimple>
      <w:bookmarkEnd w:id="81"/>
      <w:r w:rsidRPr="00B17ABA">
        <w:t>. Value iteration algorithm</w:t>
      </w:r>
      <w:r w:rsidRPr="00B17ABA">
        <w:fldChar w:fldCharType="begin"/>
      </w:r>
      <w:r w:rsidR="00EE2B4F" w:rsidRPr="00B17ABA">
        <w:instrText xml:space="preserve"> ADDIN EN.CITE &lt;EndNote&gt;&lt;Cite&gt;&lt;Author&gt;Sutton&lt;/Author&gt;&lt;Year&gt;1998&lt;/Year&gt;&lt;RecNum&gt;258&lt;/RecNum&gt;&lt;DisplayText&gt;&lt;style face="superscript"&gt;[200]&lt;/style&gt;&lt;/DisplayText&gt;&lt;record&gt;&lt;rec-number&gt;258&lt;/rec-number&gt;&lt;foreign-keys&gt;&lt;key app="EN" db-id="z2a0dvwpazf220et2vh50z295rxpzfevwft2"&gt;258&lt;/key&gt;&lt;/foreign-keys&gt;&lt;ref-type name="Book"&gt;6&lt;/ref-type&gt;&lt;contributors&gt;&lt;authors&gt;&lt;author&gt;Sutton, R. S.  &lt;/author&gt;&lt;author&gt;Barto, A.G.&lt;/author&gt;&lt;/authors&gt;&lt;/contributors&gt;&lt;titles&gt;&lt;title&gt;Reinforcement Learning: An Introduction&lt;/title&gt;&lt;secondary-title&gt;Adaptive Computation and Machine Learning&lt;/secondary-title&gt;&lt;/titles&gt;&lt;dates&gt;&lt;year&gt;1998&lt;/year&gt;&lt;/dates&gt;&lt;publisher&gt;The MIT Press&lt;/publisher&gt;&lt;urls&gt;&lt;/urls&gt;&lt;access-date&gt;Accessed 19 February 2014&lt;/access-date&gt;&lt;/record&gt;&lt;/Cite&gt;&lt;/EndNote&gt;</w:instrText>
      </w:r>
      <w:r w:rsidRPr="00B17ABA">
        <w:fldChar w:fldCharType="separate"/>
      </w:r>
      <w:r w:rsidR="00EE2B4F" w:rsidRPr="00B17ABA">
        <w:rPr>
          <w:noProof/>
          <w:vertAlign w:val="superscript"/>
        </w:rPr>
        <w:t>[200]</w:t>
      </w:r>
      <w:bookmarkEnd w:id="82"/>
      <w:r w:rsidRPr="00B17ABA">
        <w:fldChar w:fldCharType="end"/>
      </w:r>
    </w:p>
    <w:p w:rsidR="00642045" w:rsidRPr="00B17ABA" w:rsidRDefault="00642045" w:rsidP="00642045">
      <w:pPr>
        <w:jc w:val="both"/>
      </w:pPr>
    </w:p>
    <w:p w:rsidR="00642045" w:rsidRPr="00B17ABA" w:rsidRDefault="00642045">
      <w:pPr>
        <w:jc w:val="both"/>
        <w:rPr>
          <w:rFonts w:eastAsia="Batang"/>
          <w:lang w:eastAsia="ko-KR"/>
        </w:rPr>
      </w:pPr>
      <w:r w:rsidRPr="00B17ABA">
        <w:t>P</w:t>
      </w:r>
      <w:r w:rsidRPr="00B17ABA">
        <w:rPr>
          <w:rFonts w:eastAsia="Batang"/>
          <w:lang w:eastAsia="ko-KR"/>
        </w:rPr>
        <w:t>olicy iteration starts with an arbitrary policy and repeats replacing the current policy by a better one until an optimal policy is achieved. Since there are a finite number of states and actions, the algorithm will eventually terminate with a policy that cannot be further improved (see</w:t>
      </w:r>
      <w:r w:rsidR="00A46BE1" w:rsidRPr="00B17ABA">
        <w:rPr>
          <w:rFonts w:eastAsia="Batang"/>
          <w:lang w:eastAsia="ko-KR"/>
        </w:rPr>
        <w:t xml:space="preserve"> </w:t>
      </w:r>
      <w:r w:rsidR="00A46BE1" w:rsidRPr="00B17ABA">
        <w:rPr>
          <w:rFonts w:eastAsia="Batang"/>
          <w:lang w:eastAsia="ko-KR"/>
        </w:rPr>
        <w:fldChar w:fldCharType="begin"/>
      </w:r>
      <w:r w:rsidR="00A46BE1" w:rsidRPr="00B17ABA">
        <w:rPr>
          <w:rFonts w:eastAsia="Batang"/>
          <w:lang w:eastAsia="ko-KR"/>
        </w:rPr>
        <w:instrText xml:space="preserve"> REF _Ref423083837 </w:instrText>
      </w:r>
      <w:r w:rsidR="003A2B09" w:rsidRPr="00B17ABA">
        <w:rPr>
          <w:rFonts w:eastAsia="Batang"/>
          <w:lang w:eastAsia="ko-KR"/>
        </w:rPr>
        <w:instrText xml:space="preserve"> \* MERGEFORMAT </w:instrText>
      </w:r>
      <w:r w:rsidR="00A46BE1" w:rsidRPr="00B17ABA">
        <w:rPr>
          <w:rFonts w:eastAsia="Batang"/>
          <w:lang w:eastAsia="ko-KR"/>
        </w:rPr>
        <w:fldChar w:fldCharType="separate"/>
      </w:r>
      <w:r w:rsidR="006F6429" w:rsidRPr="00B17ABA">
        <w:t xml:space="preserve">Figure </w:t>
      </w:r>
      <w:r w:rsidR="006F6429" w:rsidRPr="00B17ABA">
        <w:rPr>
          <w:noProof/>
          <w:cs/>
        </w:rPr>
        <w:t>‎</w:t>
      </w:r>
      <w:r w:rsidR="006F6429" w:rsidRPr="00B17ABA">
        <w:rPr>
          <w:noProof/>
        </w:rPr>
        <w:t>3.7</w:t>
      </w:r>
      <w:r w:rsidR="00A46BE1" w:rsidRPr="00B17ABA">
        <w:rPr>
          <w:rFonts w:eastAsia="Batang"/>
          <w:lang w:eastAsia="ko-KR"/>
        </w:rPr>
        <w:fldChar w:fldCharType="end"/>
      </w:r>
      <w:r w:rsidRPr="00B17ABA">
        <w:rPr>
          <w:rFonts w:eastAsia="Batang"/>
          <w:lang w:eastAsia="ko-KR"/>
        </w:rPr>
        <w:t xml:space="preserve">). </w:t>
      </w:r>
    </w:p>
    <w:p w:rsidR="00642045" w:rsidRPr="00B17ABA" w:rsidRDefault="00642045" w:rsidP="00642045">
      <w:pPr>
        <w:jc w:val="both"/>
        <w:rPr>
          <w:rFonts w:eastAsia="Batang"/>
          <w:lang w:eastAsia="ko-KR"/>
        </w:rPr>
      </w:pPr>
    </w:p>
    <w:tbl>
      <w:tblPr>
        <w:tblStyle w:val="TableGrid"/>
        <w:tblW w:w="0" w:type="auto"/>
        <w:tblLook w:val="04A0" w:firstRow="1" w:lastRow="0" w:firstColumn="1" w:lastColumn="0" w:noHBand="0" w:noVBand="1"/>
      </w:tblPr>
      <w:tblGrid>
        <w:gridCol w:w="8436"/>
      </w:tblGrid>
      <w:tr w:rsidR="00642045" w:rsidRPr="00B17ABA" w:rsidTr="009923E9">
        <w:trPr>
          <w:cantSplit/>
        </w:trPr>
        <w:tc>
          <w:tcPr>
            <w:tcW w:w="8436" w:type="dxa"/>
          </w:tcPr>
          <w:p w:rsidR="00642045" w:rsidRPr="00B17ABA" w:rsidRDefault="00642045" w:rsidP="009923E9">
            <w:pPr>
              <w:autoSpaceDE w:val="0"/>
              <w:autoSpaceDN w:val="0"/>
              <w:adjustRightInd w:val="0"/>
              <w:ind w:firstLine="0"/>
              <w:jc w:val="both"/>
              <w:rPr>
                <w:rFonts w:ascii="Times New Roman" w:eastAsia="Batang" w:hAnsi="Times New Roman" w:cs="Times New Roman"/>
                <w:b/>
                <w:bCs/>
                <w:sz w:val="20"/>
                <w:szCs w:val="20"/>
                <w:lang w:eastAsia="ko-KR"/>
              </w:rPr>
            </w:pPr>
            <w:r w:rsidRPr="00B17ABA">
              <w:rPr>
                <w:rFonts w:ascii="Times New Roman" w:hAnsi="Times New Roman" w:cs="Times New Roman"/>
                <w:b/>
                <w:bCs/>
                <w:sz w:val="20"/>
                <w:szCs w:val="20"/>
              </w:rPr>
              <w:lastRenderedPageBreak/>
              <w:t xml:space="preserve">INPUT </w:t>
            </w:r>
            <w:r w:rsidRPr="00B17ABA">
              <w:rPr>
                <w:rFonts w:ascii="Times New Roman" w:hAnsi="Times New Roman" w:cs="Times New Roman"/>
                <w:sz w:val="20"/>
                <w:szCs w:val="20"/>
              </w:rPr>
              <w:t>transition-probability matrices</w:t>
            </w:r>
            <w:r w:rsidR="00652C4D" w:rsidRPr="00B17ABA">
              <w:rPr>
                <w:rFonts w:ascii="Times New Roman" w:hAnsi="Times New Roman" w:cs="Times New Roman"/>
                <w:sz w:val="20"/>
                <w:szCs w:val="20"/>
              </w:rPr>
              <w:t xml:space="preserve"> and </w:t>
            </w:r>
            <w:r w:rsidRPr="00B17ABA">
              <w:rPr>
                <w:rFonts w:ascii="Times New Roman" w:hAnsi="Times New Roman" w:cs="Times New Roman"/>
                <w:sz w:val="20"/>
                <w:szCs w:val="20"/>
              </w:rPr>
              <w:t>reward matrices</w:t>
            </w:r>
            <w:r w:rsidR="00F02889" w:rsidRPr="00B17ABA">
              <w:rPr>
                <w:rFonts w:ascii="Times New Roman" w:eastAsia="Batang" w:hAnsi="Times New Roman" w:cs="Times New Roman"/>
                <w:b/>
                <w:bCs/>
                <w:sz w:val="20"/>
                <w:szCs w:val="20"/>
                <w:lang w:eastAsia="ko-KR"/>
              </w:rPr>
              <w:t>.</w:t>
            </w:r>
          </w:p>
          <w:p w:rsidR="00642045" w:rsidRPr="00B17ABA" w:rsidRDefault="00642045" w:rsidP="003D498F">
            <w:pPr>
              <w:autoSpaceDE w:val="0"/>
              <w:autoSpaceDN w:val="0"/>
              <w:adjustRightInd w:val="0"/>
              <w:spacing w:line="276" w:lineRule="auto"/>
              <w:ind w:firstLine="0"/>
              <w:jc w:val="both"/>
              <w:rPr>
                <w:rFonts w:ascii="Times New Roman" w:eastAsia="Batang" w:hAnsi="Times New Roman" w:cs="Times New Roman"/>
                <w:sz w:val="20"/>
                <w:szCs w:val="20"/>
                <w:lang w:eastAsia="ko-KR"/>
              </w:rPr>
            </w:pPr>
            <w:r w:rsidRPr="00B17ABA">
              <w:rPr>
                <w:rFonts w:ascii="Times New Roman" w:eastAsia="Batang" w:hAnsi="Times New Roman" w:cs="Times New Roman"/>
                <w:b/>
                <w:bCs/>
                <w:sz w:val="20"/>
                <w:szCs w:val="20"/>
                <w:lang w:eastAsia="ko-KR"/>
              </w:rPr>
              <w:t>FOR</w:t>
            </w:r>
            <w:r w:rsidRPr="00B17ABA">
              <w:rPr>
                <w:rFonts w:ascii="Times New Roman" w:eastAsia="Batang" w:hAnsi="Times New Roman" w:cs="Times New Roman"/>
                <w:sz w:val="20"/>
                <w:szCs w:val="20"/>
                <w:lang w:eastAsia="ko-KR"/>
              </w:rPr>
              <w:t xml:space="preserve"> </w:t>
            </w:r>
            <w:r w:rsidRPr="00B17ABA">
              <w:rPr>
                <w:rFonts w:ascii="Times New Roman" w:eastAsia="Batang" w:hAnsi="Times New Roman" w:cs="Times New Roman"/>
                <w:i/>
                <w:sz w:val="20"/>
                <w:szCs w:val="20"/>
                <w:lang w:eastAsia="ko-KR"/>
              </w:rPr>
              <w:t>i=1:T</w:t>
            </w:r>
          </w:p>
          <w:p w:rsidR="00642045" w:rsidRPr="00B17ABA" w:rsidRDefault="00642045" w:rsidP="003D498F">
            <w:pPr>
              <w:autoSpaceDE w:val="0"/>
              <w:autoSpaceDN w:val="0"/>
              <w:adjustRightInd w:val="0"/>
              <w:spacing w:line="276" w:lineRule="auto"/>
              <w:ind w:left="426" w:firstLine="0"/>
              <w:jc w:val="both"/>
              <w:rPr>
                <w:rFonts w:ascii="Times New Roman" w:eastAsia="Batang" w:hAnsi="Times New Roman" w:cs="Times New Roman"/>
                <w:sz w:val="20"/>
                <w:szCs w:val="20"/>
                <w:lang w:eastAsia="ko-KR"/>
              </w:rPr>
            </w:pPr>
            <w:r w:rsidRPr="00B17ABA">
              <w:rPr>
                <w:rFonts w:ascii="Times New Roman" w:eastAsia="Batang" w:hAnsi="Times New Roman" w:cs="Times New Roman"/>
                <w:b/>
                <w:bCs/>
                <w:sz w:val="20"/>
                <w:szCs w:val="20"/>
                <w:lang w:eastAsia="ko-KR"/>
              </w:rPr>
              <w:t>FOR</w:t>
            </w:r>
            <w:r w:rsidRPr="00B17ABA">
              <w:rPr>
                <w:rFonts w:ascii="Times New Roman" w:eastAsia="Batang" w:hAnsi="Times New Roman" w:cs="Times New Roman"/>
                <w:sz w:val="20"/>
                <w:szCs w:val="20"/>
                <w:lang w:eastAsia="ko-KR"/>
              </w:rPr>
              <w:t xml:space="preserve"> all states </w:t>
            </w:r>
            <w:r w:rsidRPr="00B17ABA">
              <w:rPr>
                <w:rFonts w:ascii="Times New Roman" w:eastAsia="Batang" w:hAnsi="Times New Roman" w:cs="Times New Roman"/>
                <w:i/>
                <w:sz w:val="20"/>
                <w:szCs w:val="20"/>
                <w:lang w:eastAsia="ko-KR"/>
              </w:rPr>
              <w:t>s</w:t>
            </w:r>
            <w:r w:rsidRPr="00B17ABA">
              <w:rPr>
                <w:rFonts w:ascii="Cambria Math" w:eastAsia="Batang" w:hAnsi="Cambria Math" w:cs="Cambria Math"/>
                <w:i/>
                <w:sz w:val="20"/>
                <w:szCs w:val="20"/>
                <w:lang w:eastAsia="ko-KR"/>
              </w:rPr>
              <w:t>∊</w:t>
            </w:r>
            <w:r w:rsidRPr="00B17ABA">
              <w:rPr>
                <w:rFonts w:ascii="Times New Roman" w:eastAsia="Batang" w:hAnsi="Times New Roman" w:cs="Times New Roman"/>
                <w:i/>
                <w:sz w:val="20"/>
                <w:szCs w:val="20"/>
                <w:lang w:eastAsia="ko-KR"/>
              </w:rPr>
              <w:t>H</w:t>
            </w:r>
            <w:r w:rsidRPr="00B17ABA">
              <w:rPr>
                <w:rFonts w:ascii="Times New Roman" w:eastAsia="Batang" w:hAnsi="Times New Roman" w:cs="Times New Roman"/>
                <w:i/>
                <w:sz w:val="20"/>
                <w:szCs w:val="20"/>
                <w:vertAlign w:val="subscript"/>
                <w:lang w:eastAsia="ko-KR"/>
              </w:rPr>
              <w:t>i</w:t>
            </w:r>
            <w:r w:rsidRPr="00B17ABA">
              <w:rPr>
                <w:rFonts w:ascii="Times New Roman" w:eastAsia="Batang" w:hAnsi="Times New Roman" w:cs="Times New Roman"/>
                <w:i/>
                <w:sz w:val="20"/>
                <w:szCs w:val="20"/>
                <w:lang w:eastAsia="ko-KR"/>
              </w:rPr>
              <w:t>.</w:t>
            </w:r>
          </w:p>
          <w:p w:rsidR="00642045" w:rsidRPr="00B17ABA" w:rsidRDefault="00642045" w:rsidP="003D498F">
            <w:pPr>
              <w:autoSpaceDE w:val="0"/>
              <w:autoSpaceDN w:val="0"/>
              <w:adjustRightInd w:val="0"/>
              <w:spacing w:line="276" w:lineRule="auto"/>
              <w:ind w:left="993" w:firstLine="0"/>
              <w:jc w:val="both"/>
              <w:rPr>
                <w:rFonts w:ascii="Times New Roman" w:eastAsia="Batang" w:hAnsi="Times New Roman" w:cs="Times New Roman"/>
                <w:sz w:val="20"/>
                <w:szCs w:val="20"/>
                <w:lang w:eastAsia="ko-KR"/>
              </w:rPr>
            </w:pPr>
            <w:r w:rsidRPr="00B17ABA">
              <w:rPr>
                <w:rFonts w:ascii="Times New Roman" w:eastAsia="Batang" w:hAnsi="Times New Roman" w:cs="Times New Roman"/>
                <w:b/>
                <w:bCs/>
                <w:sz w:val="20"/>
                <w:szCs w:val="20"/>
                <w:lang w:eastAsia="ko-KR"/>
              </w:rPr>
              <w:t>WHILE</w:t>
            </w:r>
            <w:r w:rsidRPr="00B17ABA">
              <w:rPr>
                <w:rFonts w:ascii="Times New Roman" w:eastAsia="Batang" w:hAnsi="Times New Roman" w:cs="Times New Roman"/>
                <w:sz w:val="20"/>
                <w:szCs w:val="20"/>
                <w:lang w:eastAsia="ko-KR"/>
              </w:rPr>
              <w:t xml:space="preserve"> </w:t>
            </w:r>
            <m:oMath>
              <m:sSup>
                <m:sSupPr>
                  <m:ctrlPr>
                    <w:rPr>
                      <w:rFonts w:ascii="Cambria Math" w:eastAsia="Batang" w:hAnsi="Cambria Math" w:cs="Times New Roman"/>
                      <w:i/>
                      <w:sz w:val="20"/>
                      <w:szCs w:val="20"/>
                      <w:lang w:eastAsia="ko-KR"/>
                    </w:rPr>
                  </m:ctrlPr>
                </m:sSupPr>
                <m:e>
                  <m:r>
                    <w:rPr>
                      <w:rFonts w:ascii="Cambria Math" w:eastAsia="Batang" w:hAnsi="Cambria Math" w:cs="Times New Roman"/>
                      <w:sz w:val="20"/>
                      <w:szCs w:val="20"/>
                      <w:lang w:eastAsia="ko-KR"/>
                    </w:rPr>
                    <m:t>π</m:t>
                  </m:r>
                </m:e>
                <m:sup>
                  <m:r>
                    <w:rPr>
                      <w:rFonts w:ascii="Cambria Math" w:eastAsia="Batang" w:hAnsi="Cambria Math" w:cs="Times New Roman"/>
                      <w:sz w:val="20"/>
                      <w:szCs w:val="20"/>
                      <w:lang w:eastAsia="ko-KR"/>
                    </w:rPr>
                    <m:t>*</m:t>
                  </m:r>
                </m:sup>
              </m:sSup>
              <m:r>
                <w:rPr>
                  <w:rFonts w:ascii="Cambria Math" w:eastAsia="Batang" w:hAnsi="Cambria Math" w:cs="Times New Roman"/>
                  <w:sz w:val="20"/>
                  <w:szCs w:val="20"/>
                  <w:lang w:eastAsia="ko-KR"/>
                </w:rPr>
                <m:t>(s)</m:t>
              </m:r>
            </m:oMath>
            <w:r w:rsidRPr="00B17ABA">
              <w:rPr>
                <w:rFonts w:ascii="Times New Roman" w:eastAsia="Batang" w:hAnsi="Times New Roman" w:cs="Times New Roman"/>
                <w:sz w:val="20"/>
                <w:szCs w:val="20"/>
                <w:lang w:eastAsia="ko-KR"/>
              </w:rPr>
              <w:t xml:space="preserve"> is not changed.</w:t>
            </w:r>
          </w:p>
          <w:p w:rsidR="00642045" w:rsidRPr="00B17ABA" w:rsidRDefault="00642045" w:rsidP="003D498F">
            <w:pPr>
              <w:autoSpaceDE w:val="0"/>
              <w:autoSpaceDN w:val="0"/>
              <w:adjustRightInd w:val="0"/>
              <w:spacing w:line="276" w:lineRule="auto"/>
              <w:ind w:left="993" w:firstLine="0"/>
              <w:jc w:val="both"/>
              <w:rPr>
                <w:rFonts w:ascii="Times New Roman" w:eastAsia="Batang" w:hAnsi="Times New Roman" w:cs="Times New Roman"/>
                <w:sz w:val="20"/>
                <w:szCs w:val="20"/>
                <w:lang w:eastAsia="ko-KR"/>
              </w:rPr>
            </w:pPr>
          </w:p>
          <w:p w:rsidR="00642045" w:rsidRPr="00B17ABA" w:rsidRDefault="00642045" w:rsidP="003D498F">
            <w:pPr>
              <w:autoSpaceDE w:val="0"/>
              <w:autoSpaceDN w:val="0"/>
              <w:adjustRightInd w:val="0"/>
              <w:spacing w:line="276" w:lineRule="auto"/>
              <w:ind w:left="1701" w:firstLine="0"/>
              <w:jc w:val="both"/>
              <w:rPr>
                <w:rFonts w:ascii="Times New Roman" w:eastAsia="Batang" w:hAnsi="Times New Roman" w:cs="Times New Roman"/>
                <w:sz w:val="20"/>
                <w:szCs w:val="20"/>
                <w:lang w:eastAsia="ko-KR"/>
              </w:rPr>
            </w:pPr>
            <w:r w:rsidRPr="00B17ABA">
              <w:rPr>
                <w:rFonts w:ascii="Times New Roman" w:eastAsia="Batang" w:hAnsi="Times New Roman" w:cs="Times New Roman"/>
                <w:sz w:val="20"/>
                <w:szCs w:val="20"/>
                <w:lang w:eastAsia="ko-KR"/>
              </w:rPr>
              <w:t xml:space="preserve">Select a random policy </w:t>
            </w:r>
            <w:r w:rsidRPr="00B17ABA">
              <w:rPr>
                <w:rFonts w:ascii="Times New Roman" w:eastAsia="Batang" w:hAnsi="Times New Roman" w:cs="Times New Roman"/>
                <w:i/>
                <w:sz w:val="20"/>
                <w:szCs w:val="20"/>
                <w:lang w:eastAsia="ko-KR"/>
              </w:rPr>
              <w:t>a</w:t>
            </w:r>
            <w:r w:rsidRPr="00B17ABA">
              <w:rPr>
                <w:rFonts w:ascii="Cambria Math" w:eastAsia="Batang" w:hAnsi="Cambria Math" w:cs="Cambria Math"/>
                <w:i/>
                <w:sz w:val="20"/>
                <w:szCs w:val="20"/>
                <w:lang w:eastAsia="ko-KR"/>
              </w:rPr>
              <w:t>∊</w:t>
            </w:r>
            <w:r w:rsidRPr="00B17ABA">
              <w:rPr>
                <w:rFonts w:ascii="Times New Roman" w:eastAsia="Batang" w:hAnsi="Times New Roman" w:cs="Times New Roman"/>
                <w:i/>
                <w:sz w:val="20"/>
                <w:szCs w:val="20"/>
                <w:lang w:eastAsia="ko-KR"/>
              </w:rPr>
              <w:t>A</w:t>
            </w:r>
            <w:r w:rsidRPr="00B17ABA">
              <w:rPr>
                <w:rFonts w:ascii="Times New Roman" w:eastAsia="Batang" w:hAnsi="Times New Roman" w:cs="Times New Roman"/>
                <w:i/>
                <w:sz w:val="20"/>
                <w:szCs w:val="20"/>
                <w:vertAlign w:val="subscript"/>
                <w:lang w:eastAsia="ko-KR"/>
              </w:rPr>
              <w:t>i</w:t>
            </w:r>
            <w:r w:rsidRPr="00B17ABA">
              <w:rPr>
                <w:rFonts w:ascii="Times New Roman" w:eastAsia="Batang" w:hAnsi="Times New Roman" w:cs="Times New Roman"/>
                <w:i/>
                <w:sz w:val="20"/>
                <w:szCs w:val="20"/>
                <w:lang w:eastAsia="ko-KR"/>
              </w:rPr>
              <w:t>(s).</w:t>
            </w:r>
          </w:p>
          <w:p w:rsidR="00642045" w:rsidRPr="00B17ABA" w:rsidRDefault="00642045" w:rsidP="003D498F">
            <w:pPr>
              <w:autoSpaceDE w:val="0"/>
              <w:autoSpaceDN w:val="0"/>
              <w:adjustRightInd w:val="0"/>
              <w:spacing w:line="276" w:lineRule="auto"/>
              <w:ind w:left="1701" w:firstLine="0"/>
              <w:jc w:val="both"/>
              <w:rPr>
                <w:rFonts w:ascii="Times New Roman" w:eastAsia="Batang" w:hAnsi="Times New Roman" w:cs="Times New Roman"/>
                <w:color w:val="00B050"/>
                <w:sz w:val="20"/>
                <w:szCs w:val="20"/>
                <w:lang w:eastAsia="ko-KR"/>
              </w:rPr>
            </w:pPr>
            <w:r w:rsidRPr="00B17ABA">
              <w:rPr>
                <w:rFonts w:ascii="Times New Roman" w:eastAsia="Batang" w:hAnsi="Times New Roman" w:cs="Times New Roman"/>
                <w:sz w:val="20"/>
                <w:szCs w:val="20"/>
                <w:lang w:eastAsia="ko-KR"/>
              </w:rPr>
              <w:t xml:space="preserve">Compute the value of the current policy for the given state. </w:t>
            </w:r>
          </w:p>
          <w:p w:rsidR="00642045" w:rsidRPr="00B17ABA" w:rsidRDefault="00642045" w:rsidP="003D498F">
            <w:pPr>
              <w:ind w:left="1701" w:firstLine="0"/>
              <w:rPr>
                <w:b/>
                <w:sz w:val="20"/>
                <w:szCs w:val="20"/>
                <w:lang w:eastAsia="ko-KR"/>
              </w:rPr>
            </w:pPr>
          </w:p>
          <w:p w:rsidR="00642045" w:rsidRPr="00B17ABA" w:rsidDel="004C01C9" w:rsidRDefault="00642045" w:rsidP="003D498F">
            <w:pPr>
              <w:ind w:left="1701" w:firstLine="0"/>
              <w:rPr>
                <w:rFonts w:ascii="Times New Roman" w:hAnsi="Times New Roman" w:cs="Times New Roman"/>
                <w:i/>
                <w:iCs/>
                <w:sz w:val="20"/>
                <w:szCs w:val="20"/>
              </w:rPr>
            </w:pPr>
            <w:r w:rsidRPr="00B17ABA">
              <w:rPr>
                <w:b/>
                <w:sz w:val="20"/>
                <w:szCs w:val="20"/>
                <w:lang w:eastAsia="ko-KR"/>
              </w:rPr>
              <w:t>IF</w:t>
            </w:r>
            <w:r w:rsidRPr="009923E9">
              <w:rPr>
                <w:i/>
                <w:sz w:val="20"/>
                <w:szCs w:val="20"/>
                <w:lang w:eastAsia="ko-KR"/>
              </w:rPr>
              <w:t xml:space="preserve"> i</w:t>
            </w:r>
            <w:r w:rsidRPr="00B17ABA">
              <w:rPr>
                <w:sz w:val="20"/>
                <w:szCs w:val="20"/>
                <w:lang w:eastAsia="ko-KR"/>
              </w:rPr>
              <w:t xml:space="preserve">=1, </w:t>
            </w:r>
            <m:oMath>
              <m:sSubSup>
                <m:sSubSupPr>
                  <m:ctrlPr>
                    <w:rPr>
                      <w:rFonts w:ascii="Cambria Math" w:hAnsi="Cambria Math" w:cs="Times New Roman"/>
                      <w:i/>
                      <w:iCs/>
                      <w:sz w:val="20"/>
                      <w:szCs w:val="20"/>
                    </w:rPr>
                  </m:ctrlPr>
                </m:sSubSupPr>
                <m:e>
                  <m:r>
                    <w:rPr>
                      <w:rFonts w:ascii="Cambria Math" w:hAnsi="Cambria Math" w:cs="Times New Roman" w:hint="eastAsia"/>
                      <w:sz w:val="20"/>
                      <w:szCs w:val="20"/>
                    </w:rPr>
                    <m:t>V</m:t>
                  </m:r>
                </m:e>
                <m:sub>
                  <m:r>
                    <w:rPr>
                      <w:rFonts w:ascii="Cambria Math" w:hAnsi="Cambria Math" w:cs="Times New Roman" w:hint="eastAsia"/>
                      <w:sz w:val="20"/>
                      <w:szCs w:val="20"/>
                    </w:rPr>
                    <m:t>1</m:t>
                  </m:r>
                </m:sub>
                <m:sup>
                  <m:sSup>
                    <m:sSupPr>
                      <m:ctrlPr>
                        <w:rPr>
                          <w:rFonts w:ascii="Cambria Math" w:hAnsi="Cambria Math" w:cs="Times New Roman"/>
                          <w:i/>
                          <w:iCs/>
                          <w:sz w:val="20"/>
                          <w:szCs w:val="20"/>
                        </w:rPr>
                      </m:ctrlPr>
                    </m:sSupPr>
                    <m:e>
                      <m:r>
                        <w:rPr>
                          <w:rFonts w:ascii="Cambria Math" w:hAnsi="Cambria Math" w:cs="Times New Roman" w:hint="eastAsia"/>
                          <w:sz w:val="20"/>
                          <w:szCs w:val="20"/>
                        </w:rPr>
                        <m:t>π</m:t>
                      </m:r>
                    </m:e>
                    <m:sup>
                      <m:r>
                        <w:rPr>
                          <w:rFonts w:ascii="Cambria Math" w:hAnsi="Cambria Math" w:cs="Times New Roman"/>
                          <w:sz w:val="20"/>
                          <w:szCs w:val="20"/>
                        </w:rPr>
                        <m:t>*</m:t>
                      </m:r>
                    </m:sup>
                  </m:sSup>
                </m:sup>
              </m:sSubSup>
              <m:d>
                <m:dPr>
                  <m:ctrlPr>
                    <w:rPr>
                      <w:rFonts w:ascii="Cambria Math" w:hAnsi="Cambria Math" w:cs="Times New Roman"/>
                      <w:i/>
                      <w:iCs/>
                      <w:sz w:val="20"/>
                      <w:szCs w:val="20"/>
                    </w:rPr>
                  </m:ctrlPr>
                </m:dPr>
                <m:e>
                  <m:r>
                    <w:rPr>
                      <w:rFonts w:ascii="Cambria Math" w:hAnsi="Cambria Math" w:cs="Times New Roman" w:hint="eastAsia"/>
                      <w:sz w:val="20"/>
                      <w:szCs w:val="20"/>
                    </w:rPr>
                    <m:t>s</m:t>
                  </m:r>
                </m:e>
              </m:d>
              <m:r>
                <w:rPr>
                  <w:rFonts w:ascii="Cambria Math" w:hAnsi="Cambria Math" w:cs="Times New Roman" w:hint="eastAsia"/>
                  <w:sz w:val="20"/>
                  <w:szCs w:val="20"/>
                </w:rPr>
                <m:t>=</m:t>
              </m:r>
              <m:sSub>
                <m:sSubPr>
                  <m:ctrlPr>
                    <w:rPr>
                      <w:rFonts w:ascii="Cambria Math" w:hAnsi="Cambria Math" w:cs="Times New Roman"/>
                      <w:i/>
                      <w:iCs/>
                      <w:sz w:val="20"/>
                      <w:szCs w:val="20"/>
                    </w:rPr>
                  </m:ctrlPr>
                </m:sSubPr>
                <m:e>
                  <m:r>
                    <w:rPr>
                      <w:rFonts w:ascii="Cambria Math" w:hAnsi="Cambria Math" w:cs="Times New Roman" w:hint="eastAsia"/>
                      <w:sz w:val="20"/>
                      <w:szCs w:val="20"/>
                    </w:rPr>
                    <m:t>max</m:t>
                  </m:r>
                </m:e>
                <m:sub>
                  <m:r>
                    <w:rPr>
                      <w:rFonts w:ascii="Cambria Math" w:hAnsi="Cambria Math" w:cs="Times New Roman" w:hint="eastAsia"/>
                      <w:sz w:val="20"/>
                      <w:szCs w:val="20"/>
                    </w:rPr>
                    <m:t>a</m:t>
                  </m:r>
                  <m:r>
                    <w:rPr>
                      <w:rFonts w:ascii="Cambria Math" w:hAnsi="Cambria Math" w:cs="Times New Roman" w:hint="eastAsia"/>
                      <w:sz w:val="20"/>
                      <w:szCs w:val="20"/>
                    </w:rPr>
                    <m:t>∈</m:t>
                  </m:r>
                  <m:r>
                    <w:rPr>
                      <w:rFonts w:ascii="Cambria Math" w:hAnsi="Cambria Math" w:cs="Times New Roman" w:hint="eastAsia"/>
                      <w:sz w:val="20"/>
                      <w:szCs w:val="20"/>
                    </w:rPr>
                    <m:t>A</m:t>
                  </m:r>
                </m:sub>
              </m:sSub>
              <m:d>
                <m:dPr>
                  <m:begChr m:val="{"/>
                  <m:endChr m:val="}"/>
                  <m:ctrlPr>
                    <w:rPr>
                      <w:rFonts w:ascii="Cambria Math" w:hAnsi="Cambria Math" w:cs="Times New Roman"/>
                      <w:i/>
                      <w:iCs/>
                      <w:sz w:val="20"/>
                      <w:szCs w:val="20"/>
                    </w:rPr>
                  </m:ctrlPr>
                </m:dPr>
                <m:e>
                  <m:r>
                    <w:rPr>
                      <w:rFonts w:ascii="Cambria Math" w:hAnsi="Cambria Math" w:cs="Times New Roman" w:hint="eastAsia"/>
                      <w:sz w:val="20"/>
                      <w:szCs w:val="20"/>
                    </w:rPr>
                    <m:t>r</m:t>
                  </m:r>
                  <m:d>
                    <m:dPr>
                      <m:ctrlPr>
                        <w:rPr>
                          <w:rFonts w:ascii="Cambria Math" w:hAnsi="Cambria Math" w:cs="Times New Roman"/>
                          <w:i/>
                          <w:iCs/>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1</m:t>
                          </m:r>
                        </m:sub>
                      </m:sSub>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a</m:t>
                          </m:r>
                        </m:e>
                        <m:sub>
                          <m:r>
                            <w:rPr>
                              <w:rFonts w:ascii="Cambria Math" w:hAnsi="Cambria Math" w:cs="Times New Roman" w:hint="eastAsia"/>
                              <w:sz w:val="20"/>
                              <w:szCs w:val="20"/>
                            </w:rPr>
                            <m:t>1</m:t>
                          </m:r>
                        </m:sub>
                      </m:sSub>
                    </m:e>
                  </m:d>
                </m:e>
              </m:d>
            </m:oMath>
            <w:r w:rsidRPr="00B17ABA">
              <w:rPr>
                <w:rFonts w:ascii="Times New Roman" w:hAnsi="Times New Roman" w:cs="Times New Roman"/>
                <w:i/>
                <w:iCs/>
                <w:sz w:val="20"/>
                <w:szCs w:val="20"/>
              </w:rPr>
              <w:t xml:space="preserve">,                                                               </w:t>
            </w:r>
          </w:p>
          <w:p w:rsidR="00F02889" w:rsidRPr="00B17ABA" w:rsidRDefault="00642045" w:rsidP="003D498F">
            <w:pPr>
              <w:pStyle w:val="NoSpacing"/>
              <w:spacing w:line="360" w:lineRule="auto"/>
              <w:ind w:left="1701"/>
              <w:rPr>
                <w:rFonts w:ascii="Times New Roman" w:hAnsi="Times New Roman" w:cs="Times New Roman"/>
                <w:i/>
                <w:sz w:val="20"/>
                <w:szCs w:val="20"/>
              </w:rPr>
            </w:pPr>
            <w:r w:rsidRPr="00B17ABA">
              <w:rPr>
                <w:rFonts w:ascii="Times New Roman" w:hAnsi="Times New Roman" w:cs="Times New Roman"/>
                <w:b/>
                <w:sz w:val="20"/>
                <w:szCs w:val="20"/>
              </w:rPr>
              <w:t xml:space="preserve">ELSE, </w:t>
            </w:r>
            <m:oMath>
              <m:sSubSup>
                <m:sSubSupPr>
                  <m:ctrlPr>
                    <w:rPr>
                      <w:rFonts w:ascii="Cambria Math" w:hAnsi="Cambria Math" w:cs="Times New Roman"/>
                      <w:i/>
                      <w:iCs/>
                      <w:sz w:val="20"/>
                      <w:szCs w:val="20"/>
                    </w:rPr>
                  </m:ctrlPr>
                </m:sSubSupPr>
                <m:e>
                  <m:r>
                    <w:rPr>
                      <w:rFonts w:ascii="Cambria Math" w:hAnsi="Cambria Math" w:cs="Times New Roman" w:hint="eastAsia"/>
                      <w:sz w:val="20"/>
                      <w:szCs w:val="20"/>
                    </w:rPr>
                    <m:t>V</m:t>
                  </m:r>
                </m:e>
                <m:sub>
                  <m:r>
                    <w:rPr>
                      <w:rFonts w:ascii="Cambria Math" w:hAnsi="Cambria Math" w:cs="Times New Roman" w:hint="eastAsia"/>
                      <w:sz w:val="20"/>
                      <w:szCs w:val="20"/>
                    </w:rPr>
                    <m:t>i</m:t>
                  </m:r>
                </m:sub>
                <m:sup>
                  <m:sSup>
                    <m:sSupPr>
                      <m:ctrlPr>
                        <w:rPr>
                          <w:rFonts w:ascii="Cambria Math" w:hAnsi="Cambria Math" w:cs="Times New Roman"/>
                          <w:i/>
                          <w:iCs/>
                          <w:sz w:val="20"/>
                          <w:szCs w:val="20"/>
                        </w:rPr>
                      </m:ctrlPr>
                    </m:sSupPr>
                    <m:e>
                      <m:r>
                        <w:rPr>
                          <w:rFonts w:ascii="Cambria Math" w:hAnsi="Cambria Math" w:cs="Times New Roman" w:hint="eastAsia"/>
                          <w:sz w:val="20"/>
                          <w:szCs w:val="20"/>
                        </w:rPr>
                        <m:t>π</m:t>
                      </m:r>
                    </m:e>
                    <m:sup>
                      <m:r>
                        <w:rPr>
                          <w:rFonts w:ascii="Cambria Math" w:hAnsi="Cambria Math" w:cs="Times New Roman"/>
                          <w:sz w:val="20"/>
                          <w:szCs w:val="20"/>
                        </w:rPr>
                        <m:t>*</m:t>
                      </m:r>
                    </m:sup>
                  </m:sSup>
                </m:sup>
              </m:sSubSup>
              <m:d>
                <m:dPr>
                  <m:ctrlPr>
                    <w:rPr>
                      <w:rFonts w:ascii="Cambria Math" w:hAnsi="Cambria Math" w:cs="Times New Roman"/>
                      <w:i/>
                      <w:iCs/>
                      <w:sz w:val="20"/>
                      <w:szCs w:val="20"/>
                    </w:rPr>
                  </m:ctrlPr>
                </m:dPr>
                <m:e>
                  <m:r>
                    <w:rPr>
                      <w:rFonts w:ascii="Cambria Math" w:hAnsi="Cambria Math" w:cs="Times New Roman" w:hint="eastAsia"/>
                      <w:sz w:val="20"/>
                      <w:szCs w:val="20"/>
                    </w:rPr>
                    <m:t>s</m:t>
                  </m:r>
                </m:e>
              </m:d>
              <m:r>
                <w:rPr>
                  <w:rFonts w:ascii="Cambria Math" w:hAnsi="Cambria Math" w:cs="Times New Roman" w:hint="eastAsia"/>
                  <w:sz w:val="20"/>
                  <w:szCs w:val="20"/>
                </w:rPr>
                <m:t>=</m:t>
              </m:r>
              <m:func>
                <m:funcPr>
                  <m:ctrlPr>
                    <w:rPr>
                      <w:rFonts w:ascii="Cambria Math" w:hAnsi="Cambria Math" w:cs="Times New Roman"/>
                      <w:i/>
                      <w:iCs/>
                      <w:sz w:val="20"/>
                      <w:szCs w:val="20"/>
                    </w:rPr>
                  </m:ctrlPr>
                </m:funcPr>
                <m:fName>
                  <m:limLow>
                    <m:limLowPr>
                      <m:ctrlPr>
                        <w:rPr>
                          <w:rFonts w:ascii="Cambria Math" w:hAnsi="Cambria Math" w:cs="Times New Roman"/>
                          <w:i/>
                          <w:iCs/>
                          <w:sz w:val="20"/>
                          <w:szCs w:val="20"/>
                        </w:rPr>
                      </m:ctrlPr>
                    </m:limLowPr>
                    <m:e>
                      <m:r>
                        <w:rPr>
                          <w:rFonts w:ascii="Cambria Math" w:hAnsi="Cambria Math" w:cs="Times New Roman" w:hint="eastAsia"/>
                          <w:sz w:val="20"/>
                          <w:szCs w:val="20"/>
                        </w:rPr>
                        <m:t>max</m:t>
                      </m:r>
                    </m:e>
                    <m:lim>
                      <m:r>
                        <w:rPr>
                          <w:rFonts w:ascii="Cambria Math" w:hAnsi="Cambria Math" w:cs="Times New Roman" w:hint="eastAsia"/>
                          <w:sz w:val="20"/>
                          <w:szCs w:val="20"/>
                        </w:rPr>
                        <m:t>a</m:t>
                      </m:r>
                      <m:r>
                        <w:rPr>
                          <w:rFonts w:ascii="Cambria Math" w:hAnsi="Cambria Math" w:cs="Times New Roman" w:hint="eastAsia"/>
                          <w:sz w:val="20"/>
                          <w:szCs w:val="20"/>
                        </w:rPr>
                        <m:t>∈</m:t>
                      </m:r>
                      <m:r>
                        <w:rPr>
                          <w:rFonts w:ascii="Cambria Math" w:hAnsi="Cambria Math" w:cs="Times New Roman" w:hint="eastAsia"/>
                          <w:sz w:val="20"/>
                          <w:szCs w:val="20"/>
                        </w:rPr>
                        <m:t>A</m:t>
                      </m:r>
                    </m:lim>
                  </m:limLow>
                </m:fName>
                <m:e>
                  <m:d>
                    <m:dPr>
                      <m:begChr m:val="{"/>
                      <m:endChr m:val="}"/>
                      <m:ctrlPr>
                        <w:rPr>
                          <w:rFonts w:ascii="Cambria Math" w:hAnsi="Cambria Math" w:cs="Times New Roman"/>
                          <w:i/>
                          <w:iCs/>
                          <w:sz w:val="20"/>
                          <w:szCs w:val="20"/>
                        </w:rPr>
                      </m:ctrlPr>
                    </m:dPr>
                    <m:e>
                      <m:r>
                        <w:rPr>
                          <w:rFonts w:ascii="Cambria Math" w:hAnsi="Cambria Math" w:cs="Times New Roman" w:hint="eastAsia"/>
                          <w:sz w:val="20"/>
                          <w:szCs w:val="20"/>
                        </w:rPr>
                        <m:t>r</m:t>
                      </m:r>
                      <m:d>
                        <m:dPr>
                          <m:ctrlPr>
                            <w:rPr>
                              <w:rFonts w:ascii="Cambria Math" w:hAnsi="Cambria Math" w:cs="Times New Roman"/>
                              <w:i/>
                              <w:iCs/>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i</m:t>
                              </m:r>
                            </m:sub>
                          </m:sSub>
                          <m:r>
                            <w:rPr>
                              <w:rFonts w:ascii="Cambria Math" w:hAnsi="Cambria Math" w:cs="Times New Roman" w:hint="eastAsia"/>
                              <w:sz w:val="20"/>
                              <w:szCs w:val="20"/>
                            </w:rPr>
                            <m:t xml:space="preserve">, </m:t>
                          </m:r>
                          <m:sSub>
                            <m:sSubPr>
                              <m:ctrlPr>
                                <w:rPr>
                                  <w:rFonts w:ascii="Cambria Math" w:hAnsi="Cambria Math" w:cs="Times New Roman"/>
                                  <w:i/>
                                  <w:sz w:val="20"/>
                                  <w:szCs w:val="20"/>
                                </w:rPr>
                              </m:ctrlPr>
                            </m:sSubPr>
                            <m:e>
                              <m:r>
                                <w:rPr>
                                  <w:rFonts w:ascii="Cambria Math" w:hAnsi="Cambria Math" w:cs="Times New Roman" w:hint="eastAsia"/>
                                  <w:sz w:val="20"/>
                                  <w:szCs w:val="20"/>
                                </w:rPr>
                                <m:t>a</m:t>
                              </m:r>
                            </m:e>
                            <m:sub>
                              <m:r>
                                <w:rPr>
                                  <w:rFonts w:ascii="Cambria Math" w:hAnsi="Cambria Math" w:cs="Times New Roman" w:hint="eastAsia"/>
                                  <w:sz w:val="20"/>
                                  <w:szCs w:val="20"/>
                                </w:rPr>
                                <m:t>i</m:t>
                              </m:r>
                            </m:sub>
                          </m:sSub>
                        </m:e>
                      </m:d>
                      <m:r>
                        <w:rPr>
                          <w:rFonts w:ascii="Cambria Math" w:hAnsi="Cambria Math" w:cs="Times New Roman" w:hint="eastAsia"/>
                          <w:sz w:val="20"/>
                          <w:szCs w:val="20"/>
                        </w:rPr>
                        <m:t>+</m:t>
                      </m:r>
                      <m:sSup>
                        <m:sSupPr>
                          <m:ctrlPr>
                            <w:rPr>
                              <w:rFonts w:ascii="Cambria Math" w:hAnsi="Cambria Math" w:cs="Times New Roman"/>
                              <w:i/>
                              <w:iCs/>
                              <w:sz w:val="20"/>
                              <w:szCs w:val="20"/>
                            </w:rPr>
                          </m:ctrlPr>
                        </m:sSupPr>
                        <m:e>
                          <m:r>
                            <w:rPr>
                              <w:rFonts w:ascii="Cambria Math" w:hAnsi="Cambria Math" w:cs="Times New Roman" w:hint="eastAsia"/>
                              <w:sz w:val="20"/>
                              <w:szCs w:val="20"/>
                            </w:rPr>
                            <m:t>γ</m:t>
                          </m:r>
                        </m:e>
                        <m:sup>
                          <m:r>
                            <w:rPr>
                              <w:rFonts w:ascii="Cambria Math" w:hAnsi="Cambria Math" w:cs="Times New Roman"/>
                              <w:sz w:val="20"/>
                              <w:szCs w:val="20"/>
                            </w:rPr>
                            <m:t>t-1</m:t>
                          </m:r>
                        </m:sup>
                      </m:sSup>
                      <m:nary>
                        <m:naryPr>
                          <m:chr m:val="∑"/>
                          <m:limLoc m:val="undOvr"/>
                          <m:supHide m:val="1"/>
                          <m:ctrlPr>
                            <w:rPr>
                              <w:rFonts w:ascii="Cambria Math" w:hAnsi="Cambria Math" w:cs="Times New Roman"/>
                              <w:i/>
                              <w:iCs/>
                              <w:sz w:val="20"/>
                              <w:szCs w:val="20"/>
                            </w:rPr>
                          </m:ctrlPr>
                        </m:naryPr>
                        <m:sub>
                          <m:r>
                            <w:rPr>
                              <w:rFonts w:ascii="Cambria Math" w:hAnsi="Cambria Math" w:cs="Times New Roman" w:hint="eastAsia"/>
                              <w:sz w:val="20"/>
                              <w:szCs w:val="20"/>
                            </w:rPr>
                            <m:t>s</m:t>
                          </m:r>
                          <m:r>
                            <w:rPr>
                              <w:rFonts w:ascii="Cambria Math" w:hAnsi="Cambria Math" w:cs="Times New Roman" w:hint="eastAsia"/>
                              <w:sz w:val="20"/>
                              <w:szCs w:val="20"/>
                            </w:rPr>
                            <m:t>∈</m:t>
                          </m:r>
                          <m:r>
                            <w:rPr>
                              <w:rFonts w:ascii="Cambria Math" w:hAnsi="Cambria Math" w:cs="Times New Roman" w:hint="eastAsia"/>
                              <w:sz w:val="20"/>
                              <w:szCs w:val="20"/>
                            </w:rPr>
                            <m:t>H</m:t>
                          </m:r>
                        </m:sub>
                        <m:sup/>
                        <m:e>
                          <m:r>
                            <w:rPr>
                              <w:rFonts w:ascii="Cambria Math" w:hAnsi="Cambria Math" w:cs="Times New Roman" w:hint="eastAsia"/>
                              <w:sz w:val="20"/>
                              <w:szCs w:val="20"/>
                            </w:rPr>
                            <m:t xml:space="preserve"> p</m:t>
                          </m:r>
                          <m:d>
                            <m:dPr>
                              <m:ctrlPr>
                                <w:rPr>
                                  <w:rFonts w:ascii="Cambria Math" w:hAnsi="Cambria Math" w:cs="Times New Roman"/>
                                  <w:i/>
                                  <w:iCs/>
                                  <w:sz w:val="20"/>
                                  <w:szCs w:val="20"/>
                                </w:rPr>
                              </m:ctrlPr>
                            </m:dPr>
                            <m:e>
                              <m:sSub>
                                <m:sSubPr>
                                  <m:ctrlPr>
                                    <w:rPr>
                                      <w:rFonts w:ascii="Cambria Math" w:hAnsi="Cambria Math" w:cs="Times New Roman"/>
                                      <w:i/>
                                      <w:iCs/>
                                      <w:sz w:val="20"/>
                                      <w:szCs w:val="20"/>
                                    </w:rPr>
                                  </m:ctrlPr>
                                </m:sSubPr>
                                <m:e>
                                  <m:r>
                                    <w:rPr>
                                      <w:rFonts w:ascii="Cambria Math" w:hAnsi="Cambria Math" w:cs="Times New Roman" w:hint="eastAsia"/>
                                      <w:sz w:val="20"/>
                                      <w:szCs w:val="20"/>
                                    </w:rPr>
                                    <m:t>s</m:t>
                                  </m:r>
                                </m:e>
                                <m:sub>
                                  <m:r>
                                    <w:rPr>
                                      <w:rFonts w:ascii="Cambria Math" w:hAnsi="Cambria Math" w:cs="Times New Roman"/>
                                      <w:sz w:val="20"/>
                                      <w:szCs w:val="20"/>
                                    </w:rPr>
                                    <m:t>i-1</m:t>
                                  </m:r>
                                </m:sub>
                              </m:sSub>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i</m:t>
                                  </m:r>
                                </m:sub>
                              </m:sSub>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a</m:t>
                                  </m:r>
                                </m:e>
                                <m:sub>
                                  <m:r>
                                    <w:rPr>
                                      <w:rFonts w:ascii="Cambria Math" w:hAnsi="Cambria Math" w:cs="Times New Roman" w:hint="eastAsia"/>
                                      <w:sz w:val="20"/>
                                      <w:szCs w:val="20"/>
                                    </w:rPr>
                                    <m:t>i</m:t>
                                  </m:r>
                                </m:sub>
                              </m:sSub>
                            </m:e>
                          </m:d>
                          <m:sSubSup>
                            <m:sSubSupPr>
                              <m:ctrlPr>
                                <w:rPr>
                                  <w:rFonts w:ascii="Cambria Math" w:hAnsi="Cambria Math" w:cs="Times New Roman"/>
                                  <w:i/>
                                  <w:iCs/>
                                  <w:sz w:val="20"/>
                                  <w:szCs w:val="20"/>
                                </w:rPr>
                              </m:ctrlPr>
                            </m:sSubSupPr>
                            <m:e>
                              <m:r>
                                <w:rPr>
                                  <w:rFonts w:ascii="Cambria Math" w:hAnsi="Cambria Math" w:cs="Times New Roman" w:hint="eastAsia"/>
                                  <w:sz w:val="20"/>
                                  <w:szCs w:val="20"/>
                                </w:rPr>
                                <m:t xml:space="preserve"> V</m:t>
                              </m:r>
                            </m:e>
                            <m:sub>
                              <m:r>
                                <w:rPr>
                                  <w:rFonts w:ascii="Cambria Math" w:hAnsi="Cambria Math" w:cs="Times New Roman"/>
                                  <w:sz w:val="20"/>
                                  <w:szCs w:val="20"/>
                                </w:rPr>
                                <m:t>i-1</m:t>
                              </m:r>
                            </m:sub>
                            <m:sup>
                              <m:sSup>
                                <m:sSupPr>
                                  <m:ctrlPr>
                                    <w:rPr>
                                      <w:rFonts w:ascii="Cambria Math" w:hAnsi="Cambria Math" w:cs="Times New Roman"/>
                                      <w:i/>
                                      <w:iCs/>
                                      <w:sz w:val="20"/>
                                      <w:szCs w:val="20"/>
                                    </w:rPr>
                                  </m:ctrlPr>
                                </m:sSupPr>
                                <m:e>
                                  <m:r>
                                    <w:rPr>
                                      <w:rFonts w:ascii="Cambria Math" w:hAnsi="Cambria Math" w:cs="Times New Roman" w:hint="eastAsia"/>
                                      <w:sz w:val="20"/>
                                      <w:szCs w:val="20"/>
                                    </w:rPr>
                                    <m:t>π</m:t>
                                  </m:r>
                                </m:e>
                                <m:sup>
                                  <m:r>
                                    <w:rPr>
                                      <w:rFonts w:ascii="Cambria Math" w:hAnsi="Cambria Math" w:cs="Times New Roman"/>
                                      <w:sz w:val="20"/>
                                      <w:szCs w:val="20"/>
                                    </w:rPr>
                                    <m:t>*</m:t>
                                  </m:r>
                                </m:sup>
                              </m:sSup>
                            </m:sup>
                          </m:sSubSup>
                          <m:d>
                            <m:dPr>
                              <m:ctrlPr>
                                <w:rPr>
                                  <w:rFonts w:ascii="Cambria Math" w:hAnsi="Cambria Math" w:cs="Times New Roman"/>
                                  <w:i/>
                                  <w:iCs/>
                                  <w:sz w:val="20"/>
                                  <w:szCs w:val="20"/>
                                </w:rPr>
                              </m:ctrlPr>
                            </m:dPr>
                            <m:e>
                              <m:sSub>
                                <m:sSubPr>
                                  <m:ctrlPr>
                                    <w:rPr>
                                      <w:rFonts w:ascii="Cambria Math" w:hAnsi="Cambria Math" w:cs="Times New Roman"/>
                                      <w:i/>
                                      <w:iCs/>
                                      <w:sz w:val="20"/>
                                      <w:szCs w:val="20"/>
                                    </w:rPr>
                                  </m:ctrlPr>
                                </m:sSubPr>
                                <m:e>
                                  <m:r>
                                    <w:rPr>
                                      <w:rFonts w:ascii="Cambria Math" w:hAnsi="Cambria Math" w:cs="Times New Roman" w:hint="eastAsia"/>
                                      <w:sz w:val="20"/>
                                      <w:szCs w:val="20"/>
                                    </w:rPr>
                                    <m:t>s</m:t>
                                  </m:r>
                                </m:e>
                                <m:sub>
                                  <m:r>
                                    <w:rPr>
                                      <w:rFonts w:ascii="Cambria Math" w:hAnsi="Cambria Math" w:cs="Times New Roman"/>
                                      <w:sz w:val="20"/>
                                      <w:szCs w:val="20"/>
                                    </w:rPr>
                                    <m:t>i-1</m:t>
                                  </m:r>
                                </m:sub>
                              </m:sSub>
                            </m:e>
                          </m:d>
                        </m:e>
                      </m:nary>
                    </m:e>
                  </m:d>
                </m:e>
              </m:func>
            </m:oMath>
            <w:r w:rsidRPr="00B17ABA">
              <w:rPr>
                <w:rFonts w:ascii="Times New Roman" w:hAnsi="Times New Roman" w:cs="Times New Roman"/>
                <w:i/>
                <w:sz w:val="20"/>
                <w:szCs w:val="20"/>
              </w:rPr>
              <w:t xml:space="preserve">      </w:t>
            </w:r>
          </w:p>
          <w:p w:rsidR="00642045" w:rsidRPr="00B17ABA" w:rsidRDefault="00F02889" w:rsidP="003D498F">
            <w:pPr>
              <w:pStyle w:val="NoSpacing"/>
              <w:spacing w:line="360" w:lineRule="auto"/>
              <w:ind w:left="1701"/>
              <w:rPr>
                <w:rFonts w:ascii="Times New Roman" w:eastAsia="Batang" w:hAnsi="Times New Roman" w:cs="Times New Roman"/>
                <w:sz w:val="20"/>
                <w:szCs w:val="20"/>
                <w:lang w:eastAsia="ko-KR"/>
              </w:rPr>
            </w:pPr>
            <w:r w:rsidRPr="00B17ABA">
              <w:rPr>
                <w:rFonts w:ascii="Times New Roman" w:hAnsi="Times New Roman" w:cs="Times New Roman"/>
                <w:b/>
                <w:sz w:val="20"/>
                <w:szCs w:val="20"/>
              </w:rPr>
              <w:t>END</w:t>
            </w:r>
            <w:r w:rsidR="00642045" w:rsidRPr="00B17ABA">
              <w:rPr>
                <w:rFonts w:ascii="Times New Roman" w:hAnsi="Times New Roman" w:cs="Times New Roman"/>
                <w:i/>
                <w:sz w:val="20"/>
                <w:szCs w:val="20"/>
              </w:rPr>
              <w:t xml:space="preserve">   </w:t>
            </w:r>
          </w:p>
          <w:p w:rsidR="00642045" w:rsidRPr="00B17ABA" w:rsidRDefault="00642045" w:rsidP="009923E9">
            <w:pPr>
              <w:autoSpaceDE w:val="0"/>
              <w:autoSpaceDN w:val="0"/>
              <w:adjustRightInd w:val="0"/>
              <w:spacing w:before="240" w:line="276" w:lineRule="auto"/>
              <w:ind w:left="1701" w:firstLine="0"/>
              <w:jc w:val="both"/>
              <w:rPr>
                <w:rFonts w:ascii="Times New Roman" w:eastAsia="Batang" w:hAnsi="Times New Roman" w:cs="Times New Roman"/>
                <w:sz w:val="20"/>
                <w:szCs w:val="20"/>
                <w:lang w:eastAsia="ko-KR"/>
              </w:rPr>
            </w:pPr>
            <w:r w:rsidRPr="00B17ABA">
              <w:rPr>
                <w:rFonts w:ascii="Times New Roman" w:eastAsia="Batang" w:hAnsi="Times New Roman" w:cs="Times New Roman"/>
                <w:sz w:val="20"/>
                <w:szCs w:val="20"/>
                <w:lang w:eastAsia="ko-KR"/>
              </w:rPr>
              <w:t xml:space="preserve">Update the optimal policy for the given state. </w:t>
            </w:r>
          </w:p>
          <w:p w:rsidR="00642045" w:rsidRPr="00B17ABA" w:rsidRDefault="00C64E30" w:rsidP="009923E9">
            <w:pPr>
              <w:autoSpaceDE w:val="0"/>
              <w:autoSpaceDN w:val="0"/>
              <w:adjustRightInd w:val="0"/>
              <w:spacing w:before="240" w:line="276" w:lineRule="auto"/>
              <w:ind w:left="1701" w:firstLine="0"/>
              <w:jc w:val="both"/>
              <w:rPr>
                <w:rFonts w:ascii="Times New Roman" w:eastAsia="Batang" w:hAnsi="Times New Roman" w:cs="Times New Roman"/>
                <w:sz w:val="20"/>
                <w:szCs w:val="20"/>
                <w:lang w:val="nl-NL" w:eastAsia="ko-KR"/>
              </w:rPr>
            </w:pPr>
            <m:oMathPara>
              <m:oMathParaPr>
                <m:jc m:val="left"/>
              </m:oMathParaPr>
              <m:oMath>
                <m:sSup>
                  <m:sSupPr>
                    <m:ctrlPr>
                      <w:rPr>
                        <w:rFonts w:ascii="Cambria Math" w:hAnsi="Cambria Math" w:cs="Times New Roman"/>
                        <w:i/>
                        <w:sz w:val="20"/>
                        <w:szCs w:val="20"/>
                      </w:rPr>
                    </m:ctrlPr>
                  </m:sSupPr>
                  <m:e>
                    <m:r>
                      <w:rPr>
                        <w:rFonts w:ascii="Cambria Math" w:hAnsi="Cambria Math" w:cs="Times New Roman" w:hint="eastAsia"/>
                        <w:sz w:val="20"/>
                        <w:szCs w:val="20"/>
                      </w:rPr>
                      <m:t>π</m:t>
                    </m:r>
                  </m:e>
                  <m:sup>
                    <m:r>
                      <w:rPr>
                        <w:rFonts w:ascii="Cambria Math" w:hAnsi="Cambria Math" w:cs="Times New Roman"/>
                        <w:sz w:val="20"/>
                        <w:szCs w:val="20"/>
                      </w:rPr>
                      <m:t>*</m:t>
                    </m:r>
                  </m:sup>
                </m:sSup>
                <m:d>
                  <m:dPr>
                    <m:ctrlPr>
                      <w:rPr>
                        <w:rFonts w:ascii="Cambria Math" w:hAnsi="Cambria Math" w:cs="Times New Roman"/>
                        <w:i/>
                        <w:sz w:val="20"/>
                        <w:szCs w:val="20"/>
                      </w:rPr>
                    </m:ctrlPr>
                  </m:dPr>
                  <m:e>
                    <m:r>
                      <w:rPr>
                        <w:rFonts w:ascii="Cambria Math" w:hAnsi="Cambria Math" w:cs="Times New Roman" w:hint="eastAsia"/>
                        <w:sz w:val="20"/>
                        <w:szCs w:val="20"/>
                      </w:rPr>
                      <m:t>s</m:t>
                    </m:r>
                  </m:e>
                </m:d>
                <m:r>
                  <w:rPr>
                    <w:rFonts w:ascii="Cambria Math" w:hAnsi="Cambria Math" w:cs="Times New Roman" w:hint="eastAsia"/>
                    <w:sz w:val="20"/>
                    <w:szCs w:val="20"/>
                  </w:rPr>
                  <m:t>←</m:t>
                </m:r>
                <m:r>
                  <w:rPr>
                    <w:rFonts w:ascii="Cambria Math" w:hAnsi="Cambria Math" w:cs="Times New Roman" w:hint="eastAsia"/>
                    <w:sz w:val="20"/>
                    <w:szCs w:val="20"/>
                  </w:rPr>
                  <m:t>arg</m:t>
                </m:r>
                <m:func>
                  <m:funcPr>
                    <m:ctrlPr>
                      <w:rPr>
                        <w:rFonts w:ascii="Cambria Math" w:hAnsi="Cambria Math" w:cs="Times New Roman"/>
                        <w:i/>
                        <w:sz w:val="20"/>
                        <w:szCs w:val="20"/>
                      </w:rPr>
                    </m:ctrlPr>
                  </m:funcPr>
                  <m:fName>
                    <m:limLow>
                      <m:limLowPr>
                        <m:ctrlPr>
                          <w:rPr>
                            <w:rFonts w:ascii="Cambria Math" w:hAnsi="Cambria Math" w:cs="Times New Roman"/>
                            <w:i/>
                            <w:sz w:val="20"/>
                            <w:szCs w:val="20"/>
                          </w:rPr>
                        </m:ctrlPr>
                      </m:limLowPr>
                      <m:e>
                        <m:r>
                          <w:rPr>
                            <w:rFonts w:ascii="Cambria Math" w:hAnsi="Cambria Math" w:cs="Times New Roman" w:hint="eastAsia"/>
                            <w:sz w:val="20"/>
                            <w:szCs w:val="20"/>
                          </w:rPr>
                          <m:t>max</m:t>
                        </m:r>
                      </m:e>
                      <m:lim>
                        <m:r>
                          <w:rPr>
                            <w:rFonts w:ascii="Cambria Math" w:hAnsi="Cambria Math" w:cs="Times New Roman" w:hint="eastAsia"/>
                            <w:sz w:val="20"/>
                            <w:szCs w:val="20"/>
                          </w:rPr>
                          <m:t>a</m:t>
                        </m:r>
                        <m:r>
                          <w:rPr>
                            <w:rFonts w:ascii="Cambria Math" w:hAnsi="Cambria Math" w:cs="Times New Roman" w:hint="eastAsia"/>
                            <w:sz w:val="20"/>
                            <w:szCs w:val="20"/>
                          </w:rPr>
                          <m:t>∈</m:t>
                        </m:r>
                        <m:r>
                          <w:rPr>
                            <w:rFonts w:ascii="Cambria Math" w:hAnsi="Cambria Math" w:cs="Times New Roman" w:hint="eastAsia"/>
                            <w:sz w:val="20"/>
                            <w:szCs w:val="20"/>
                          </w:rPr>
                          <m:t>A</m:t>
                        </m:r>
                      </m:lim>
                    </m:limLow>
                  </m:fName>
                  <m:e>
                    <m:d>
                      <m:dPr>
                        <m:begChr m:val="{"/>
                        <m:endChr m:val="}"/>
                        <m:ctrlPr>
                          <w:rPr>
                            <w:rFonts w:ascii="Cambria Math" w:hAnsi="Cambria Math" w:cs="Times New Roman"/>
                            <w:i/>
                            <w:sz w:val="20"/>
                            <w:szCs w:val="20"/>
                          </w:rPr>
                        </m:ctrlPr>
                      </m:dPr>
                      <m:e>
                        <m:r>
                          <w:rPr>
                            <w:rFonts w:ascii="Cambria Math" w:hAnsi="Cambria Math" w:cs="Times New Roman" w:hint="eastAsia"/>
                            <w:sz w:val="20"/>
                            <w:szCs w:val="20"/>
                          </w:rPr>
                          <m:t>r</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i</m:t>
                                </m:r>
                              </m:sub>
                            </m:sSub>
                            <m:r>
                              <w:rPr>
                                <w:rFonts w:ascii="Cambria Math" w:hAnsi="Cambria Math" w:cs="Times New Roman" w:hint="eastAsia"/>
                                <w:sz w:val="20"/>
                                <w:szCs w:val="20"/>
                              </w:rPr>
                              <m:t xml:space="preserve">, </m:t>
                            </m:r>
                            <m:sSub>
                              <m:sSubPr>
                                <m:ctrlPr>
                                  <w:rPr>
                                    <w:rFonts w:ascii="Cambria Math" w:hAnsi="Cambria Math" w:cs="Times New Roman"/>
                                    <w:i/>
                                    <w:sz w:val="20"/>
                                    <w:szCs w:val="20"/>
                                  </w:rPr>
                                </m:ctrlPr>
                              </m:sSubPr>
                              <m:e>
                                <m:r>
                                  <w:rPr>
                                    <w:rFonts w:ascii="Cambria Math" w:hAnsi="Cambria Math" w:cs="Times New Roman" w:hint="eastAsia"/>
                                    <w:sz w:val="20"/>
                                    <w:szCs w:val="20"/>
                                  </w:rPr>
                                  <m:t>a</m:t>
                                </m:r>
                              </m:e>
                              <m:sub>
                                <m:r>
                                  <w:rPr>
                                    <w:rFonts w:ascii="Cambria Math" w:hAnsi="Cambria Math" w:cs="Times New Roman" w:hint="eastAsia"/>
                                    <w:sz w:val="20"/>
                                    <w:szCs w:val="20"/>
                                  </w:rPr>
                                  <m:t>i</m:t>
                                </m:r>
                              </m:sub>
                            </m:sSub>
                          </m:e>
                        </m:d>
                        <m:r>
                          <w:rPr>
                            <w:rFonts w:ascii="Cambria Math" w:hAnsi="Cambria Math" w:cs="Times New Roman" w:hint="eastAsia"/>
                            <w:sz w:val="20"/>
                            <w:szCs w:val="20"/>
                          </w:rPr>
                          <m:t>+</m:t>
                        </m:r>
                        <m:sSup>
                          <m:sSupPr>
                            <m:ctrlPr>
                              <w:rPr>
                                <w:rFonts w:ascii="Cambria Math" w:hAnsi="Cambria Math" w:cs="Times New Roman"/>
                                <w:i/>
                                <w:sz w:val="20"/>
                                <w:szCs w:val="20"/>
                              </w:rPr>
                            </m:ctrlPr>
                          </m:sSupPr>
                          <m:e>
                            <m:r>
                              <w:rPr>
                                <w:rFonts w:ascii="Cambria Math" w:hAnsi="Cambria Math" w:cs="Times New Roman" w:hint="eastAsia"/>
                                <w:sz w:val="20"/>
                                <w:szCs w:val="20"/>
                              </w:rPr>
                              <m:t>γ</m:t>
                            </m:r>
                          </m:e>
                          <m:sup>
                            <m:r>
                              <w:rPr>
                                <w:rFonts w:ascii="Cambria Math" w:hAnsi="Cambria Math" w:cs="Times New Roman"/>
                                <w:sz w:val="20"/>
                                <w:szCs w:val="20"/>
                              </w:rPr>
                              <m:t>t-1</m:t>
                            </m:r>
                          </m:sup>
                        </m:sSup>
                        <m:nary>
                          <m:naryPr>
                            <m:chr m:val="∑"/>
                            <m:limLoc m:val="undOvr"/>
                            <m:supHide m:val="1"/>
                            <m:ctrlPr>
                              <w:rPr>
                                <w:rFonts w:ascii="Cambria Math" w:hAnsi="Cambria Math" w:cs="Times New Roman"/>
                                <w:i/>
                                <w:sz w:val="20"/>
                                <w:szCs w:val="20"/>
                              </w:rPr>
                            </m:ctrlPr>
                          </m:naryPr>
                          <m:sub>
                            <m:r>
                              <w:rPr>
                                <w:rFonts w:ascii="Cambria Math" w:hAnsi="Cambria Math" w:cs="Times New Roman" w:hint="eastAsia"/>
                                <w:sz w:val="20"/>
                                <w:szCs w:val="20"/>
                              </w:rPr>
                              <m:t>s</m:t>
                            </m:r>
                            <m:r>
                              <w:rPr>
                                <w:rFonts w:ascii="Cambria Math" w:hAnsi="Cambria Math" w:cs="Times New Roman" w:hint="eastAsia"/>
                                <w:sz w:val="20"/>
                                <w:szCs w:val="20"/>
                              </w:rPr>
                              <m:t>∈</m:t>
                            </m:r>
                            <m:r>
                              <w:rPr>
                                <w:rFonts w:ascii="Cambria Math" w:hAnsi="Cambria Math" w:cs="Times New Roman" w:hint="eastAsia"/>
                                <w:sz w:val="20"/>
                                <w:szCs w:val="20"/>
                              </w:rPr>
                              <m:t>H</m:t>
                            </m:r>
                          </m:sub>
                          <m:sup/>
                          <m:e>
                            <m:r>
                              <w:rPr>
                                <w:rFonts w:ascii="Cambria Math" w:hAnsi="Cambria Math" w:cs="Times New Roman" w:hint="eastAsia"/>
                                <w:sz w:val="20"/>
                                <w:szCs w:val="20"/>
                              </w:rPr>
                              <m:t xml:space="preserve"> 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sz w:val="20"/>
                                        <w:szCs w:val="20"/>
                                      </w:rPr>
                                      <m:t>i-1</m:t>
                                    </m:r>
                                  </m:sub>
                                </m:sSub>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i</m:t>
                                    </m:r>
                                  </m:sub>
                                </m:sSub>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a</m:t>
                                    </m:r>
                                  </m:e>
                                  <m:sub>
                                    <m:r>
                                      <w:rPr>
                                        <w:rFonts w:ascii="Cambria Math" w:hAnsi="Cambria Math" w:cs="Times New Roman" w:hint="eastAsia"/>
                                        <w:sz w:val="20"/>
                                        <w:szCs w:val="20"/>
                                      </w:rPr>
                                      <m:t>i</m:t>
                                    </m:r>
                                  </m:sub>
                                </m:sSub>
                              </m:e>
                            </m:d>
                            <m:sSubSup>
                              <m:sSubSupPr>
                                <m:ctrlPr>
                                  <w:rPr>
                                    <w:rFonts w:ascii="Cambria Math" w:hAnsi="Cambria Math" w:cs="Times New Roman"/>
                                    <w:i/>
                                    <w:sz w:val="20"/>
                                    <w:szCs w:val="20"/>
                                  </w:rPr>
                                </m:ctrlPr>
                              </m:sSubSupPr>
                              <m:e>
                                <m:r>
                                  <w:rPr>
                                    <w:rFonts w:ascii="Cambria Math" w:hAnsi="Cambria Math" w:cs="Times New Roman" w:hint="eastAsia"/>
                                    <w:sz w:val="20"/>
                                    <w:szCs w:val="20"/>
                                  </w:rPr>
                                  <m:t xml:space="preserve"> V</m:t>
                                </m:r>
                              </m:e>
                              <m:sub>
                                <m:r>
                                  <w:rPr>
                                    <w:rFonts w:ascii="Cambria Math" w:hAnsi="Cambria Math" w:cs="Times New Roman"/>
                                    <w:sz w:val="20"/>
                                    <w:szCs w:val="20"/>
                                  </w:rPr>
                                  <m:t>i-1</m:t>
                                </m:r>
                              </m:sub>
                              <m:sup>
                                <m:sSup>
                                  <m:sSupPr>
                                    <m:ctrlPr>
                                      <w:rPr>
                                        <w:rFonts w:ascii="Cambria Math" w:hAnsi="Cambria Math" w:cs="Times New Roman"/>
                                        <w:i/>
                                        <w:sz w:val="20"/>
                                        <w:szCs w:val="20"/>
                                      </w:rPr>
                                    </m:ctrlPr>
                                  </m:sSupPr>
                                  <m:e>
                                    <m:r>
                                      <w:rPr>
                                        <w:rFonts w:ascii="Cambria Math" w:hAnsi="Cambria Math" w:cs="Times New Roman" w:hint="eastAsia"/>
                                        <w:sz w:val="20"/>
                                        <w:szCs w:val="20"/>
                                      </w:rPr>
                                      <m:t>π</m:t>
                                    </m:r>
                                  </m:e>
                                  <m:sup>
                                    <m:r>
                                      <w:rPr>
                                        <w:rFonts w:ascii="Cambria Math" w:hAnsi="Cambria Math" w:cs="Times New Roman"/>
                                        <w:sz w:val="20"/>
                                        <w:szCs w:val="20"/>
                                      </w:rPr>
                                      <m:t>*</m:t>
                                    </m:r>
                                  </m:sup>
                                </m:sSup>
                              </m:sup>
                            </m:sSubSup>
                            <m:d>
                              <m:dPr>
                                <m:ctrlPr>
                                  <w:rPr>
                                    <w:rFonts w:ascii="Cambria Math" w:hAnsi="Cambria Math" w:cs="Times New Roman"/>
                                    <w:i/>
                                    <w:sz w:val="20"/>
                                    <w:szCs w:val="20"/>
                                  </w:rPr>
                                </m:ctrlPr>
                              </m:dPr>
                              <m:e>
                                <m:sSub>
                                  <m:sSubPr>
                                    <m:ctrlPr>
                                      <w:rPr>
                                        <w:rFonts w:ascii="Cambria Math" w:hAnsi="Cambria Math" w:cs="Times New Roman"/>
                                        <w:i/>
                                        <w:iCs/>
                                        <w:sz w:val="20"/>
                                        <w:szCs w:val="20"/>
                                      </w:rPr>
                                    </m:ctrlPr>
                                  </m:sSubPr>
                                  <m:e>
                                    <m:r>
                                      <w:rPr>
                                        <w:rFonts w:ascii="Cambria Math" w:hAnsi="Cambria Math" w:cs="Times New Roman" w:hint="eastAsia"/>
                                        <w:sz w:val="20"/>
                                        <w:szCs w:val="20"/>
                                      </w:rPr>
                                      <m:t>s</m:t>
                                    </m:r>
                                  </m:e>
                                  <m:sub>
                                    <m:r>
                                      <w:rPr>
                                        <w:rFonts w:ascii="Cambria Math" w:hAnsi="Cambria Math" w:cs="Times New Roman"/>
                                        <w:sz w:val="20"/>
                                        <w:szCs w:val="20"/>
                                      </w:rPr>
                                      <m:t>i-1</m:t>
                                    </m:r>
                                  </m:sub>
                                </m:sSub>
                              </m:e>
                            </m:d>
                          </m:e>
                        </m:nary>
                      </m:e>
                    </m:d>
                  </m:e>
                </m:func>
              </m:oMath>
            </m:oMathPara>
          </w:p>
          <w:p w:rsidR="00642045" w:rsidRPr="00B17ABA" w:rsidRDefault="00642045" w:rsidP="003D498F">
            <w:pPr>
              <w:autoSpaceDE w:val="0"/>
              <w:autoSpaceDN w:val="0"/>
              <w:adjustRightInd w:val="0"/>
              <w:spacing w:line="276" w:lineRule="auto"/>
              <w:ind w:left="993" w:firstLine="0"/>
              <w:jc w:val="both"/>
              <w:rPr>
                <w:rFonts w:ascii="Times New Roman" w:eastAsia="Batang" w:hAnsi="Times New Roman" w:cs="Times New Roman"/>
                <w:b/>
                <w:bCs/>
                <w:sz w:val="20"/>
                <w:szCs w:val="20"/>
                <w:lang w:val="nl-NL" w:eastAsia="ko-KR"/>
              </w:rPr>
            </w:pPr>
            <w:r w:rsidRPr="00B17ABA">
              <w:rPr>
                <w:rFonts w:ascii="Times New Roman" w:eastAsia="Batang" w:hAnsi="Times New Roman" w:cs="Times New Roman"/>
                <w:b/>
                <w:bCs/>
                <w:sz w:val="20"/>
                <w:szCs w:val="20"/>
                <w:lang w:val="nl-NL" w:eastAsia="ko-KR"/>
              </w:rPr>
              <w:t>LOOP</w:t>
            </w:r>
          </w:p>
          <w:p w:rsidR="00642045" w:rsidRPr="00B17ABA" w:rsidRDefault="00642045" w:rsidP="003D498F">
            <w:pPr>
              <w:autoSpaceDE w:val="0"/>
              <w:autoSpaceDN w:val="0"/>
              <w:adjustRightInd w:val="0"/>
              <w:spacing w:line="276" w:lineRule="auto"/>
              <w:ind w:left="426" w:firstLine="0"/>
              <w:jc w:val="both"/>
              <w:rPr>
                <w:rFonts w:ascii="Times New Roman" w:eastAsia="Batang" w:hAnsi="Times New Roman" w:cs="Times New Roman"/>
                <w:b/>
                <w:bCs/>
                <w:sz w:val="20"/>
                <w:szCs w:val="20"/>
                <w:lang w:val="nl-NL" w:eastAsia="ko-KR"/>
              </w:rPr>
            </w:pPr>
            <w:r w:rsidRPr="00B17ABA">
              <w:rPr>
                <w:rFonts w:ascii="Times New Roman" w:eastAsia="Batang" w:hAnsi="Times New Roman" w:cs="Times New Roman"/>
                <w:b/>
                <w:bCs/>
                <w:sz w:val="20"/>
                <w:szCs w:val="20"/>
                <w:lang w:val="nl-NL" w:eastAsia="ko-KR"/>
              </w:rPr>
              <w:t>LOOP</w:t>
            </w:r>
          </w:p>
          <w:p w:rsidR="00642045" w:rsidRPr="00B17ABA" w:rsidRDefault="00642045" w:rsidP="003D498F">
            <w:pPr>
              <w:autoSpaceDE w:val="0"/>
              <w:autoSpaceDN w:val="0"/>
              <w:adjustRightInd w:val="0"/>
              <w:spacing w:line="276" w:lineRule="auto"/>
              <w:ind w:firstLine="0"/>
              <w:jc w:val="both"/>
              <w:rPr>
                <w:rFonts w:ascii="Times New Roman" w:eastAsia="Batang" w:hAnsi="Times New Roman" w:cs="Times New Roman"/>
                <w:sz w:val="20"/>
                <w:szCs w:val="20"/>
                <w:lang w:val="nl-NL" w:eastAsia="ko-KR"/>
              </w:rPr>
            </w:pPr>
            <w:r w:rsidRPr="00B17ABA">
              <w:rPr>
                <w:rFonts w:ascii="Times New Roman" w:eastAsia="Batang" w:hAnsi="Times New Roman" w:cs="Times New Roman"/>
                <w:b/>
                <w:bCs/>
                <w:sz w:val="20"/>
                <w:szCs w:val="20"/>
                <w:lang w:val="nl-NL" w:eastAsia="ko-KR"/>
              </w:rPr>
              <w:t>LOOP</w:t>
            </w:r>
          </w:p>
        </w:tc>
      </w:tr>
    </w:tbl>
    <w:p w:rsidR="00642045" w:rsidRPr="00B17ABA" w:rsidRDefault="00642045" w:rsidP="006654F4">
      <w:pPr>
        <w:pStyle w:val="Caption"/>
        <w:jc w:val="center"/>
        <w:rPr>
          <w:rFonts w:eastAsia="Batang"/>
          <w:lang w:eastAsia="ko-KR"/>
        </w:rPr>
      </w:pPr>
      <w:bookmarkStart w:id="83" w:name="_Ref423083837"/>
      <w:bookmarkStart w:id="84" w:name="_Toc426019131"/>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7</w:t>
        </w:r>
      </w:fldSimple>
      <w:bookmarkEnd w:id="83"/>
      <w:r w:rsidRPr="00B17ABA">
        <w:t>. Policy iteration algorithm</w:t>
      </w:r>
      <w:r w:rsidRPr="00B17ABA">
        <w:fldChar w:fldCharType="begin"/>
      </w:r>
      <w:r w:rsidR="00EE2B4F" w:rsidRPr="00B17ABA">
        <w:instrText xml:space="preserve"> ADDIN EN.CITE &lt;EndNote&gt;&lt;Cite&gt;&lt;Author&gt;Sutton&lt;/Author&gt;&lt;Year&gt;1998&lt;/Year&gt;&lt;RecNum&gt;258&lt;/RecNum&gt;&lt;DisplayText&gt;&lt;style face="superscript"&gt;[200]&lt;/style&gt;&lt;/DisplayText&gt;&lt;record&gt;&lt;rec-number&gt;258&lt;/rec-number&gt;&lt;foreign-keys&gt;&lt;key app="EN" db-id="z2a0dvwpazf220et2vh50z295rxpzfevwft2"&gt;258&lt;/key&gt;&lt;/foreign-keys&gt;&lt;ref-type name="Book"&gt;6&lt;/ref-type&gt;&lt;contributors&gt;&lt;authors&gt;&lt;author&gt;Sutton, R. S.  &lt;/author&gt;&lt;author&gt;Barto, A.G.&lt;/author&gt;&lt;/authors&gt;&lt;/contributors&gt;&lt;titles&gt;&lt;title&gt;Reinforcement Learning: An Introduction&lt;/title&gt;&lt;secondary-title&gt;Adaptive Computation and Machine Learning&lt;/secondary-title&gt;&lt;/titles&gt;&lt;dates&gt;&lt;year&gt;1998&lt;/year&gt;&lt;/dates&gt;&lt;publisher&gt;The MIT Press&lt;/publisher&gt;&lt;urls&gt;&lt;/urls&gt;&lt;access-date&gt;Accessed 19 February 2014&lt;/access-date&gt;&lt;/record&gt;&lt;/Cite&gt;&lt;/EndNote&gt;</w:instrText>
      </w:r>
      <w:r w:rsidRPr="00B17ABA">
        <w:fldChar w:fldCharType="separate"/>
      </w:r>
      <w:r w:rsidR="00EE2B4F" w:rsidRPr="00B17ABA">
        <w:rPr>
          <w:noProof/>
          <w:vertAlign w:val="superscript"/>
        </w:rPr>
        <w:t>[200]</w:t>
      </w:r>
      <w:bookmarkEnd w:id="84"/>
      <w:r w:rsidRPr="00B17ABA">
        <w:fldChar w:fldCharType="end"/>
      </w:r>
    </w:p>
    <w:p w:rsidR="00642045" w:rsidRPr="00B17ABA" w:rsidRDefault="00642045" w:rsidP="00642045">
      <w:pPr>
        <w:jc w:val="both"/>
        <w:rPr>
          <w:rFonts w:ascii="Times New Roman" w:hAnsi="Times New Roman" w:cs="Times New Roman"/>
        </w:rPr>
      </w:pPr>
    </w:p>
    <w:p w:rsidR="00642045" w:rsidRPr="00B17ABA" w:rsidRDefault="00642045" w:rsidP="00620560">
      <w:pPr>
        <w:widowControl w:val="0"/>
        <w:autoSpaceDE w:val="0"/>
        <w:autoSpaceDN w:val="0"/>
        <w:adjustRightInd w:val="0"/>
        <w:spacing w:after="0"/>
        <w:jc w:val="both"/>
        <w:rPr>
          <w:rFonts w:ascii="Times New Roman" w:eastAsia="Arial Unicode MS" w:hAnsi="Times New Roman" w:cs="Times New Roman"/>
          <w:noProof/>
          <w:lang w:val="en-US" w:eastAsia="ko-KR"/>
        </w:rPr>
      </w:pPr>
      <w:r w:rsidRPr="00B17ABA">
        <w:rPr>
          <w:rFonts w:ascii="Times New Roman" w:hAnsi="Times New Roman" w:cs="Times New Roman"/>
        </w:rPr>
        <w:t>T</w:t>
      </w:r>
      <w:r w:rsidRPr="00B17ABA">
        <w:rPr>
          <w:rFonts w:ascii="Times New Roman" w:hAnsi="Times New Roman" w:cs="Times New Roman"/>
          <w:bCs/>
        </w:rPr>
        <w:t>he backward approach involved in DP reduces the computational burden by chopping down the branches</w:t>
      </w:r>
      <w:r w:rsidR="003A2511" w:rsidRPr="00B17ABA">
        <w:rPr>
          <w:rFonts w:ascii="Times New Roman" w:hAnsi="Times New Roman" w:cs="Times New Roman"/>
          <w:bCs/>
        </w:rPr>
        <w:t>,</w:t>
      </w:r>
      <w:r w:rsidRPr="00B17ABA">
        <w:rPr>
          <w:rFonts w:ascii="Times New Roman" w:hAnsi="Times New Roman" w:cs="Times New Roman"/>
          <w:bCs/>
        </w:rPr>
        <w:t xml:space="preserve"> which are unlikely to have a better future value of the objective function. The idea of separating past and future costs enables DP to </w:t>
      </w:r>
      <w:r w:rsidRPr="00B17ABA">
        <w:rPr>
          <w:rFonts w:ascii="Times New Roman" w:eastAsia="Malgun Gothic" w:hAnsi="Times New Roman" w:cs="Times New Roman"/>
          <w:lang w:eastAsia="ko-KR"/>
        </w:rPr>
        <w:t xml:space="preserve">provide the global optimal solution by balancing the immediate reward and the future reward. </w:t>
      </w:r>
      <w:r w:rsidRPr="00B17ABA" w:rsidDel="004C01C9">
        <w:rPr>
          <w:rFonts w:ascii="Times New Roman" w:eastAsia="Malgun Gothic" w:hAnsi="Times New Roman" w:cs="Times New Roman"/>
          <w:lang w:eastAsia="ko-KR"/>
        </w:rPr>
        <w:t xml:space="preserve">The </w:t>
      </w:r>
      <w:r w:rsidRPr="00B17ABA">
        <w:rPr>
          <w:rFonts w:ascii="Times New Roman" w:eastAsia="Malgun Gothic" w:hAnsi="Times New Roman" w:cs="Times New Roman"/>
          <w:lang w:eastAsia="ko-KR"/>
        </w:rPr>
        <w:t xml:space="preserve">proof of convergence to an optimal policy in DP </w:t>
      </w:r>
      <w:r w:rsidRPr="00B17ABA" w:rsidDel="004C01C9">
        <w:rPr>
          <w:rFonts w:ascii="Times New Roman" w:eastAsia="Malgun Gothic" w:hAnsi="Times New Roman" w:cs="Times New Roman"/>
          <w:lang w:eastAsia="ko-KR"/>
        </w:rPr>
        <w:t>can be found in most optimisation text books</w:t>
      </w:r>
      <w:r w:rsidRPr="00B17ABA">
        <w:rPr>
          <w:rFonts w:ascii="Times New Roman" w:eastAsia="Arial Unicode MS" w:hAnsi="Times New Roman" w:cs="Times New Roman"/>
          <w:noProof/>
          <w:lang w:val="en-US"/>
        </w:rPr>
        <w:fldChar w:fldCharType="begin">
          <w:fldData xml:space="preserve">PEVuZE5vdGU+PENpdGU+PEF1dGhvcj5GZWluYmVyZzwvQXV0aG9yPjxZZWFyPjIwMDI8L1llYXI+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</w:fldData>
        </w:fldChar>
      </w:r>
      <w:r w:rsidR="00EE2B4F" w:rsidRPr="00B17ABA">
        <w:rPr>
          <w:rFonts w:ascii="Times New Roman" w:eastAsia="Arial Unicode MS" w:hAnsi="Times New Roman" w:cs="Times New Roman"/>
          <w:noProof/>
          <w:lang w:val="en-US"/>
        </w:rPr>
        <w:instrText xml:space="preserve"> ADDIN EN.CITE </w:instrText>
      </w:r>
      <w:r w:rsidR="00EE2B4F" w:rsidRPr="00B17ABA">
        <w:rPr>
          <w:rFonts w:ascii="Times New Roman" w:eastAsia="Arial Unicode MS" w:hAnsi="Times New Roman" w:cs="Times New Roman"/>
          <w:noProof/>
          <w:lang w:val="en-US"/>
        </w:rPr>
        <w:fldChar w:fldCharType="begin">
          <w:fldData xml:space="preserve">PEVuZE5vdGU+PENpdGU+PEF1dGhvcj5GZWluYmVyZzwvQXV0aG9yPjxZZWFyPjIwMDI8L1llYXI+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</w:fldData>
        </w:fldChar>
      </w:r>
      <w:r w:rsidR="00EE2B4F" w:rsidRPr="00B17ABA">
        <w:rPr>
          <w:rFonts w:ascii="Times New Roman" w:eastAsia="Arial Unicode MS" w:hAnsi="Times New Roman" w:cs="Times New Roman"/>
          <w:noProof/>
          <w:lang w:val="en-US"/>
        </w:rPr>
        <w:instrText xml:space="preserve"> ADDIN EN.CITE.DATA </w:instrText>
      </w:r>
      <w:r w:rsidR="00EE2B4F" w:rsidRPr="00B17ABA">
        <w:rPr>
          <w:rFonts w:ascii="Times New Roman" w:eastAsia="Arial Unicode MS" w:hAnsi="Times New Roman" w:cs="Times New Roman"/>
          <w:noProof/>
          <w:lang w:val="en-US"/>
        </w:rPr>
      </w:r>
      <w:r w:rsidR="00EE2B4F" w:rsidRPr="00B17ABA">
        <w:rPr>
          <w:rFonts w:ascii="Times New Roman" w:eastAsia="Arial Unicode MS" w:hAnsi="Times New Roman" w:cs="Times New Roman"/>
          <w:noProof/>
          <w:lang w:val="en-US"/>
        </w:rPr>
        <w:fldChar w:fldCharType="end"/>
      </w:r>
      <w:r w:rsidRPr="00B17ABA">
        <w:rPr>
          <w:rFonts w:ascii="Times New Roman" w:eastAsia="Arial Unicode MS" w:hAnsi="Times New Roman" w:cs="Times New Roman"/>
          <w:noProof/>
          <w:lang w:val="en-US"/>
        </w:rPr>
      </w:r>
      <w:r w:rsidRPr="00B17ABA">
        <w:rPr>
          <w:rFonts w:ascii="Times New Roman" w:eastAsia="Arial Unicode MS" w:hAnsi="Times New Roman" w:cs="Times New Roman"/>
          <w:noProof/>
          <w:lang w:val="en-US"/>
        </w:rPr>
        <w:fldChar w:fldCharType="separate"/>
      </w:r>
      <w:r w:rsidR="00EE2B4F" w:rsidRPr="00B17ABA">
        <w:rPr>
          <w:rFonts w:ascii="Times New Roman" w:eastAsia="Arial Unicode MS" w:hAnsi="Times New Roman" w:cs="Times New Roman"/>
          <w:noProof/>
          <w:vertAlign w:val="superscript"/>
          <w:lang w:val="en-US"/>
        </w:rPr>
        <w:t>[56, 57, 219]</w:t>
      </w:r>
      <w:r w:rsidRPr="00B17ABA">
        <w:rPr>
          <w:rFonts w:ascii="Times New Roman" w:eastAsia="Arial Unicode MS" w:hAnsi="Times New Roman" w:cs="Times New Roman"/>
          <w:noProof/>
          <w:lang w:val="en-US"/>
        </w:rPr>
        <w:fldChar w:fldCharType="end"/>
      </w:r>
      <w:r w:rsidRPr="00B17ABA">
        <w:rPr>
          <w:rFonts w:ascii="Times New Roman" w:eastAsia="Arial Unicode MS" w:hAnsi="Times New Roman" w:cs="Times New Roman"/>
          <w:noProof/>
          <w:lang w:val="en-US" w:eastAsia="ko-KR"/>
        </w:rPr>
        <w:t xml:space="preserve">. </w:t>
      </w:r>
    </w:p>
    <w:p w:rsidR="00642045" w:rsidRPr="00B17ABA" w:rsidRDefault="00642045" w:rsidP="00642045">
      <w:pPr>
        <w:jc w:val="both"/>
        <w:rPr>
          <w:lang w:eastAsia="ko-KR"/>
        </w:rPr>
      </w:pPr>
      <w:r w:rsidRPr="00B17ABA">
        <w:t>In contrast, DP is</w:t>
      </w:r>
      <w:r w:rsidRPr="00B17ABA">
        <w:rPr>
          <w:lang w:eastAsia="ko-KR"/>
        </w:rPr>
        <w:t xml:space="preserve"> </w:t>
      </w:r>
      <w:r w:rsidRPr="00B17ABA">
        <w:t xml:space="preserve">known to be limited </w:t>
      </w:r>
      <w:r w:rsidRPr="00B17ABA">
        <w:rPr>
          <w:lang w:eastAsia="ko-KR"/>
        </w:rPr>
        <w:t>f</w:t>
      </w:r>
      <w:r w:rsidRPr="00B17ABA">
        <w:t>or many large and complex real problems, because of the amount of computational requirements (e.g., computation of the matrices of transition probability and the rewards for the transition times for every decision). Particularly, where the sub-problems are dependent</w:t>
      </w:r>
      <w:r w:rsidR="00EA14C4" w:rsidRPr="00B17ABA">
        <w:t xml:space="preserve"> upon</w:t>
      </w:r>
      <w:r w:rsidRPr="00B17ABA">
        <w:t xml:space="preserve"> each other (i.e., if past states or decisions affect the current decision),</w:t>
      </w:r>
      <w:r w:rsidR="00F76ADC" w:rsidRPr="00B17ABA">
        <w:t xml:space="preserve"> </w:t>
      </w:r>
      <w:r w:rsidRPr="00B17ABA">
        <w:t xml:space="preserve">obtaining or storing those data can be very challenging and computationally expensive: this motivated the development of various ADP techniques. </w:t>
      </w:r>
    </w:p>
    <w:p w:rsidR="00344BC1" w:rsidRPr="00B17ABA" w:rsidRDefault="00344BC1" w:rsidP="006654F4">
      <w:pPr>
        <w:jc w:val="both"/>
      </w:pPr>
      <w:r w:rsidRPr="00B17ABA">
        <w:br w:type="page"/>
      </w:r>
    </w:p>
    <w:p w:rsidR="00DF6BB6" w:rsidRPr="00B17ABA" w:rsidRDefault="00DF6BB6" w:rsidP="009923E9">
      <w:pPr>
        <w:pStyle w:val="Heading3"/>
      </w:pPr>
      <w:r w:rsidRPr="00B17ABA">
        <w:lastRenderedPageBreak/>
        <w:t>R</w:t>
      </w:r>
      <w:r w:rsidR="00F13C6A" w:rsidRPr="009923E9">
        <w:t>einforcement learning</w:t>
      </w:r>
    </w:p>
    <w:p w:rsidR="00234A4C" w:rsidRPr="00B17ABA" w:rsidRDefault="00642045" w:rsidP="009923E9">
      <w:pPr>
        <w:jc w:val="both"/>
      </w:pPr>
      <w:r w:rsidRPr="00B17ABA">
        <w:t xml:space="preserve">One of the most widely used ADP techniques is RL, </w:t>
      </w:r>
      <w:r w:rsidR="00234A4C" w:rsidRPr="00B17ABA">
        <w:t>which uses simulation to overcome the curse of modelling and dimensionality of classic DP: therefore this is often called simulation-based DP</w:t>
      </w:r>
      <w:r w:rsidR="00234A4C" w:rsidRPr="00B17ABA">
        <w:fldChar w:fldCharType="begin"/>
      </w:r>
      <w:r w:rsidR="00EE2B4F" w:rsidRPr="00B17ABA">
        <w:instrText xml:space="preserve"> ADDIN EN.CITE &lt;EndNote&gt;&lt;Cite&gt;&lt;Author&gt;Sutton&lt;/Author&gt;&lt;Year&gt;1998&lt;/Year&gt;&lt;RecNum&gt;258&lt;/RecNum&gt;&lt;DisplayText&gt;&lt;style face="superscript"&gt;[200]&lt;/style&gt;&lt;/DisplayText&gt;&lt;record&gt;&lt;rec-number&gt;258&lt;/rec-number&gt;&lt;foreign-keys&gt;&lt;key app="EN" db-id="z2a0dvwpazf220et2vh50z295rxpzfevwft2"&gt;258&lt;/key&gt;&lt;/foreign-keys&gt;&lt;ref-type name="Book"&gt;6&lt;/ref-type&gt;&lt;contributors&gt;&lt;authors&gt;&lt;author&gt;Sutton, R. S.  &lt;/author&gt;&lt;author&gt;Barto, A.G.&lt;/author&gt;&lt;/authors&gt;&lt;/contributors&gt;&lt;titles&gt;&lt;title&gt;Reinforcement Learning: An Introduction&lt;/title&gt;&lt;secondary-title&gt;Adaptive Computation and Machine Learning&lt;/secondary-title&gt;&lt;/titles&gt;&lt;dates&gt;&lt;year&gt;1998&lt;/year&gt;&lt;/dates&gt;&lt;publisher&gt;The MIT Press&lt;/publisher&gt;&lt;urls&gt;&lt;/urls&gt;&lt;access-date&gt;Accessed 19 February 2014&lt;/access-date&gt;&lt;/record&gt;&lt;/Cite&gt;&lt;/EndNote&gt;</w:instrText>
      </w:r>
      <w:r w:rsidR="00234A4C" w:rsidRPr="00B17ABA">
        <w:fldChar w:fldCharType="separate"/>
      </w:r>
      <w:r w:rsidR="00EE2B4F" w:rsidRPr="00B17ABA">
        <w:rPr>
          <w:noProof/>
          <w:vertAlign w:val="superscript"/>
        </w:rPr>
        <w:t>[200]</w:t>
      </w:r>
      <w:r w:rsidR="00234A4C" w:rsidRPr="00B17ABA">
        <w:fldChar w:fldCharType="end"/>
      </w:r>
      <w:r w:rsidR="00234A4C" w:rsidRPr="00B17ABA">
        <w:t xml:space="preserve">. RL needs the elements of the value function of DP but not the transition matrices. Rather RL </w:t>
      </w:r>
      <w:r w:rsidRPr="00B17ABA">
        <w:t>calculat</w:t>
      </w:r>
      <w:r w:rsidR="00234A4C" w:rsidRPr="00B17ABA">
        <w:t>es</w:t>
      </w:r>
      <w:r w:rsidRPr="00B17ABA">
        <w:t xml:space="preserve"> the transition probabilities and rewards within a simulator</w:t>
      </w:r>
      <w:r w:rsidR="003A2511" w:rsidRPr="00B17ABA">
        <w:t>,</w:t>
      </w:r>
      <w:r w:rsidRPr="00B17ABA">
        <w:t xml:space="preserve"> which governs the environment </w:t>
      </w:r>
      <w:r w:rsidR="00234A4C" w:rsidRPr="00B17ABA">
        <w:t>including</w:t>
      </w:r>
      <w:r w:rsidRPr="00B17ABA">
        <w:t xml:space="preserve"> the random variables. </w:t>
      </w:r>
      <w:r w:rsidR="00234A4C" w:rsidRPr="00B17ABA">
        <w:t>The fundamental idea is that a goal-directed agent does not initially know what effect its actions will produce and keeps interacting with</w:t>
      </w:r>
      <w:r w:rsidR="00EA14C4" w:rsidRPr="00B17ABA">
        <w:t>in</w:t>
      </w:r>
      <w:r w:rsidR="00234A4C" w:rsidRPr="00B17ABA">
        <w:t xml:space="preserve"> an uncertain environment to gradually learn what the best action to do is at each state. </w:t>
      </w:r>
    </w:p>
    <w:p w:rsidR="00234A4C" w:rsidRPr="00B17ABA" w:rsidRDefault="00234A4C" w:rsidP="009923E9">
      <w:pPr>
        <w:jc w:val="both"/>
      </w:pPr>
      <w:r w:rsidRPr="00B17ABA">
        <w:t>The conventional approach to learn the value function is temporal differences (TD)</w:t>
      </w:r>
      <w:r w:rsidR="003A2511" w:rsidRPr="00B17ABA">
        <w:t>,</w:t>
      </w:r>
      <w:r w:rsidRPr="00B17ABA">
        <w:t xml:space="preserve"> which looks ahead for a sampled successor state like </w:t>
      </w:r>
      <w:r w:rsidR="00EA14C4" w:rsidRPr="00B17ABA">
        <w:t xml:space="preserve">the </w:t>
      </w:r>
      <w:r w:rsidRPr="00B17ABA">
        <w:t xml:space="preserve">Monte Carlo method, and then updates the value for the current state using an estimate of the successor state like DP (which is called bootstrapping). It does not need to wait until the actual return is known at the terminal state like </w:t>
      </w:r>
      <w:r w:rsidR="00EA14C4" w:rsidRPr="00B17ABA">
        <w:t xml:space="preserve">the </w:t>
      </w:r>
      <w:r w:rsidRPr="00B17ABA">
        <w:t xml:space="preserve">Monte Carlo method nor </w:t>
      </w:r>
      <w:r w:rsidR="00EA14C4" w:rsidRPr="00B17ABA">
        <w:t>does it need</w:t>
      </w:r>
      <w:r w:rsidRPr="00B17ABA">
        <w:t xml:space="preserve"> to know the actual value function of the optimal solutions following </w:t>
      </w:r>
      <w:r w:rsidRPr="00B17ABA">
        <w:rPr>
          <w:i/>
          <w:iCs/>
        </w:rPr>
        <w:t>s</w:t>
      </w:r>
      <w:r w:rsidRPr="00B17ABA">
        <w:rPr>
          <w:i/>
          <w:iCs/>
          <w:vertAlign w:val="subscript"/>
        </w:rPr>
        <w:t>t</w:t>
      </w:r>
      <w:r w:rsidRPr="00B17ABA">
        <w:rPr>
          <w:i/>
          <w:iCs/>
        </w:rPr>
        <w:t xml:space="preserve"> </w:t>
      </w:r>
      <w:r w:rsidRPr="00B17ABA">
        <w:t xml:space="preserve">like DP.  Rather TD samples </w:t>
      </w:r>
      <w:r w:rsidRPr="00B17ABA">
        <w:rPr>
          <w:i/>
          <w:iCs/>
        </w:rPr>
        <w:t>n</w:t>
      </w:r>
      <w:r w:rsidRPr="00B17ABA">
        <w:t xml:space="preserve"> transitions from the current state and uses the sum or a weighted average of </w:t>
      </w:r>
      <w:r w:rsidRPr="00B17ABA">
        <w:rPr>
          <w:i/>
          <w:iCs/>
        </w:rPr>
        <w:t>n</w:t>
      </w:r>
      <w:r w:rsidRPr="00B17ABA">
        <w:t>-step returns to come as the expected return from the current state. The general form of TD learning is</w:t>
      </w:r>
      <w:r w:rsidR="00A46BE1" w:rsidRPr="00B17ABA">
        <w:t>:</w:t>
      </w:r>
    </w:p>
    <w:p w:rsidR="00234A4C" w:rsidRPr="00B17ABA" w:rsidRDefault="00234A4C" w:rsidP="00234A4C">
      <w:pPr>
        <w:pStyle w:val="ListParagraph"/>
        <w:ind w:left="0"/>
      </w:pPr>
    </w:p>
    <w:p w:rsidR="001D0B33" w:rsidRPr="00B17ABA" w:rsidRDefault="00234A4C" w:rsidP="009923E9">
      <w:pPr>
        <w:pStyle w:val="ListParagraph"/>
        <w:ind w:left="993" w:firstLine="0"/>
      </w:pPr>
      <m:oMath>
        <m:r>
          <w:rPr>
            <w:rFonts w:ascii="Cambria Math" w:hAnsi="Cambria Math" w:hint="eastAsia"/>
          </w:rPr>
          <m:t>V</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e>
        </m:d>
        <m:r>
          <w:rPr>
            <w:rFonts w:ascii="Cambria Math" w:hAnsi="Cambria Math" w:hint="eastAsia"/>
          </w:rPr>
          <m:t>←</m:t>
        </m:r>
        <m:r>
          <w:rPr>
            <w:rFonts w:ascii="Cambria Math" w:hAnsi="Cambria Math" w:hint="eastAsia"/>
          </w:rPr>
          <m:t xml:space="preserve"> V</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e>
        </m:d>
        <m:r>
          <w:rPr>
            <w:rFonts w:ascii="Cambria Math" w:hAnsi="Cambria Math" w:hint="eastAsia"/>
          </w:rPr>
          <m:t>+α[</m:t>
        </m:r>
        <m:sSub>
          <m:sSubPr>
            <m:ctrlPr>
              <w:rPr>
                <w:rFonts w:ascii="Cambria Math" w:hAnsi="Cambria Math"/>
                <w:i/>
              </w:rPr>
            </m:ctrlPr>
          </m:sSubPr>
          <m:e>
            <m:r>
              <w:rPr>
                <w:rFonts w:ascii="Cambria Math" w:hAnsi="Cambria Math" w:hint="eastAsia"/>
              </w:rPr>
              <m:t>r</m:t>
            </m:r>
          </m:e>
          <m:sub>
            <m:r>
              <w:rPr>
                <w:rFonts w:ascii="Cambria Math" w:hAnsi="Cambria Math" w:hint="eastAsia"/>
              </w:rPr>
              <m:t>t</m:t>
            </m:r>
          </m:sub>
        </m:sSub>
        <m:r>
          <w:rPr>
            <w:rFonts w:ascii="Cambria Math" w:hAnsi="Cambria Math" w:hint="eastAsia"/>
          </w:rPr>
          <m:t>+γV</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1</m:t>
                </m:r>
              </m:sub>
            </m:sSub>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e>
        </m:d>
        <m:r>
          <w:rPr>
            <w:rFonts w:ascii="Cambria Math" w:hAnsi="Cambria Math" w:hint="eastAsia"/>
          </w:rPr>
          <m:t>]</m:t>
        </m:r>
      </m:oMath>
      <w:r w:rsidR="001D0B33" w:rsidRPr="00B17ABA">
        <w:t xml:space="preserve">, </w:t>
      </w:r>
    </w:p>
    <w:p w:rsidR="00234A4C" w:rsidRPr="00B17ABA" w:rsidRDefault="001D0B33" w:rsidP="009923E9">
      <w:r w:rsidRPr="00B17ABA">
        <w:t xml:space="preserve">where </w:t>
      </w:r>
      <w:r w:rsidRPr="009923E9">
        <w:rPr>
          <w:rFonts w:cstheme="majorBidi"/>
          <w:i/>
        </w:rPr>
        <w:t>ɑ</w:t>
      </w:r>
      <w:r w:rsidRPr="00B17ABA">
        <w:t xml:space="preserve"> is the </w:t>
      </w:r>
      <w:r w:rsidRPr="00B17ABA">
        <w:rPr>
          <w:rFonts w:cstheme="majorBidi"/>
        </w:rPr>
        <w:t xml:space="preserve">learning rate and </w:t>
      </w:r>
      <w:r w:rsidRPr="00B17ABA">
        <w:rPr>
          <w:rFonts w:cstheme="majorBidi"/>
          <w:i/>
          <w:iCs/>
        </w:rPr>
        <w:t>γ</w:t>
      </w:r>
      <w:r w:rsidRPr="00B17ABA">
        <w:t xml:space="preserve"> is the discount rate. </w:t>
      </w:r>
      <w:r w:rsidRPr="00B17ABA">
        <w:tab/>
      </w:r>
      <w:r w:rsidRPr="00B17ABA">
        <w:tab/>
      </w:r>
      <w:r w:rsidR="00A46BE1" w:rsidRPr="00B17ABA">
        <w:t>Equation 3.</w:t>
      </w:r>
      <w:r w:rsidRPr="00B17ABA">
        <w:t>6</w:t>
      </w:r>
      <w:r w:rsidR="00A46BE1" w:rsidRPr="00B17ABA">
        <w:t>.</w:t>
      </w:r>
    </w:p>
    <w:p w:rsidR="00A46BE1" w:rsidRPr="00B17ABA" w:rsidRDefault="00A46BE1" w:rsidP="009923E9">
      <w:pPr>
        <w:pStyle w:val="ListParagraph"/>
        <w:ind w:left="993" w:firstLine="0"/>
      </w:pPr>
    </w:p>
    <w:p w:rsidR="00AE4756" w:rsidRPr="00B17ABA" w:rsidRDefault="00C64E30" w:rsidP="00B17ABA">
      <w:pPr>
        <w:jc w:val="both"/>
      </w:pPr>
      <m:oMath>
        <m:sSub>
          <m:sSubPr>
            <m:ctrlPr>
              <w:rPr>
                <w:rFonts w:ascii="Cambria Math" w:hAnsi="Cambria Math"/>
                <w:i/>
              </w:rPr>
            </m:ctrlPr>
          </m:sSubPr>
          <m:e>
            <m:r>
              <w:rPr>
                <w:rFonts w:ascii="Cambria Math" w:hAnsi="Cambria Math" w:hint="eastAsia"/>
              </w:rPr>
              <m:t>r</m:t>
            </m:r>
          </m:e>
          <m:sub>
            <m:r>
              <w:rPr>
                <w:rFonts w:ascii="Cambria Math" w:hAnsi="Cambria Math" w:hint="eastAsia"/>
              </w:rPr>
              <m:t>t</m:t>
            </m:r>
          </m:sub>
        </m:sSub>
      </m:oMath>
      <w:r w:rsidR="00234A4C" w:rsidRPr="00B17ABA">
        <w:t xml:space="preserve"> is the actual one-step return after time </w:t>
      </w:r>
      <w:r w:rsidR="00234A4C" w:rsidRPr="009923E9">
        <w:rPr>
          <w:i/>
        </w:rPr>
        <w:t>t</w:t>
      </w:r>
      <w:r w:rsidR="00234A4C" w:rsidRPr="00B17ABA">
        <w:t xml:space="preserve">. The target to maximise for the TD update is </w:t>
      </w:r>
      <m:oMath>
        <m:r>
          <w:rPr>
            <w:rFonts w:ascii="Cambria Math" w:hAnsi="Cambria Math" w:hint="eastAsia"/>
          </w:rPr>
          <m:t>V</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e>
        </m:d>
      </m:oMath>
      <w:r w:rsidR="001D0B33" w:rsidRPr="00B17ABA">
        <w:t xml:space="preserve">, which is </w:t>
      </w:r>
      <w:r w:rsidR="00234A4C" w:rsidRPr="00B17ABA">
        <w:t>gradually updated with the</w:t>
      </w:r>
      <w:r w:rsidR="006800D5" w:rsidRPr="00B17ABA">
        <w:t xml:space="preserve"> difference between the old </w:t>
      </w:r>
      <w:r w:rsidR="00AE4756" w:rsidRPr="00B17ABA">
        <w:t xml:space="preserve">estimate and the new estimate </w:t>
      </w:r>
      <m:oMath>
        <m:sSub>
          <m:sSubPr>
            <m:ctrlPr>
              <w:rPr>
                <w:rFonts w:ascii="Cambria Math" w:hAnsi="Cambria Math"/>
                <w:i/>
              </w:rPr>
            </m:ctrlPr>
          </m:sSubPr>
          <m:e>
            <m:r>
              <w:rPr>
                <w:rFonts w:ascii="Cambria Math" w:hAnsi="Cambria Math" w:hint="eastAsia"/>
              </w:rPr>
              <m:t>[r</m:t>
            </m:r>
          </m:e>
          <m:sub>
            <m:r>
              <w:rPr>
                <w:rFonts w:ascii="Cambria Math" w:hAnsi="Cambria Math" w:hint="eastAsia"/>
              </w:rPr>
              <m:t>t+1</m:t>
            </m:r>
          </m:sub>
        </m:sSub>
        <m:r>
          <w:rPr>
            <w:rFonts w:ascii="Cambria Math" w:hAnsi="Cambria Math" w:hint="eastAsia"/>
          </w:rPr>
          <m:t>+γV</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1</m:t>
                </m:r>
              </m:sub>
            </m:sSub>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e>
        </m:d>
        <m:r>
          <w:rPr>
            <w:rFonts w:ascii="Cambria Math" w:hAnsi="Cambria Math" w:hint="eastAsia"/>
          </w:rPr>
          <m:t>]</m:t>
        </m:r>
      </m:oMath>
      <w:r w:rsidR="00234A4C" w:rsidRPr="00B17ABA">
        <w:t xml:space="preserve">. </w:t>
      </w:r>
      <w:r w:rsidR="00234A4C" w:rsidRPr="00B17ABA">
        <w:rPr>
          <w:rFonts w:cstheme="majorBidi"/>
        </w:rPr>
        <w:t xml:space="preserve">The discount rate </w:t>
      </w:r>
      <w:r w:rsidR="00234A4C" w:rsidRPr="00B17ABA">
        <w:rPr>
          <w:rFonts w:cstheme="majorBidi"/>
          <w:i/>
          <w:iCs/>
        </w:rPr>
        <w:t>γ</w:t>
      </w:r>
      <w:r w:rsidR="00234A4C" w:rsidRPr="00B17ABA">
        <w:rPr>
          <w:rFonts w:cstheme="majorBidi"/>
        </w:rPr>
        <w:t xml:space="preserve">=[0,1] determines the importance of considering the future rewards in decision-making. As </w:t>
      </w:r>
      <w:r w:rsidR="00234A4C" w:rsidRPr="00B17ABA">
        <w:rPr>
          <w:rFonts w:cstheme="majorBidi"/>
          <w:i/>
          <w:iCs/>
        </w:rPr>
        <w:t>γ</w:t>
      </w:r>
      <w:r w:rsidR="00234A4C" w:rsidRPr="00B17ABA">
        <w:rPr>
          <w:rFonts w:cstheme="majorBidi"/>
        </w:rPr>
        <w:t xml:space="preserve"> tends to 1, higher weight is placed on the future rewards. ɑ</w:t>
      </w:r>
      <w:r w:rsidR="00234A4C" w:rsidRPr="00B17ABA">
        <w:t xml:space="preserve"> is the </w:t>
      </w:r>
      <w:r w:rsidR="00234A4C" w:rsidRPr="00B17ABA">
        <w:rPr>
          <w:rFonts w:cstheme="majorBidi"/>
        </w:rPr>
        <w:t xml:space="preserve">learning rate or step-size parameter </w:t>
      </w:r>
      <w:r w:rsidR="00234A4C" w:rsidRPr="00B17ABA">
        <w:rPr>
          <w:rFonts w:cstheme="majorBidi"/>
          <w:i/>
          <w:iCs/>
        </w:rPr>
        <w:t>ɑ</w:t>
      </w:r>
      <w:r w:rsidR="00234A4C" w:rsidRPr="00B17ABA">
        <w:rPr>
          <w:rFonts w:cstheme="majorBidi"/>
        </w:rPr>
        <w:t xml:space="preserve"> (e.g., </w:t>
      </w:r>
      <w:r w:rsidR="00234A4C" w:rsidRPr="00B17ABA">
        <w:rPr>
          <w:rFonts w:cstheme="majorBidi"/>
          <w:i/>
          <w:iCs/>
        </w:rPr>
        <w:t>ɑ=1/t</w:t>
      </w:r>
      <w:r w:rsidR="00234A4C" w:rsidRPr="00B17ABA">
        <w:rPr>
          <w:rFonts w:cstheme="majorBidi"/>
        </w:rPr>
        <w:t xml:space="preserve">) controls to what extent the new information (i.e., the </w:t>
      </w:r>
      <w:r w:rsidR="00AE4756" w:rsidRPr="00B17ABA">
        <w:rPr>
          <w:rFonts w:cstheme="majorBidi"/>
        </w:rPr>
        <w:t>difference</w:t>
      </w:r>
      <w:r w:rsidR="00234A4C" w:rsidRPr="00B17ABA">
        <w:rPr>
          <w:rFonts w:cstheme="majorBidi"/>
        </w:rPr>
        <w:t xml:space="preserve"> between the old information and the new information) will be considered. The learning rate starts at </w:t>
      </w:r>
      <w:r w:rsidR="00234A4C" w:rsidRPr="00B17ABA">
        <w:rPr>
          <w:rFonts w:cstheme="majorBidi"/>
          <w:i/>
          <w:iCs/>
        </w:rPr>
        <w:t>ɑ</w:t>
      </w:r>
      <w:r w:rsidR="00234A4C" w:rsidRPr="00B17ABA">
        <w:rPr>
          <w:rFonts w:cstheme="majorBidi"/>
        </w:rPr>
        <w:t xml:space="preserve"> and gradually decays to 0 so that a learning algorithm converges to a single answer independent of the learning rate </w:t>
      </w:r>
      <w:r w:rsidR="00234A4C" w:rsidRPr="00B17ABA">
        <w:rPr>
          <w:rFonts w:cstheme="majorBidi"/>
          <w:i/>
          <w:iCs/>
        </w:rPr>
        <w:t>ɑ</w:t>
      </w:r>
      <w:r w:rsidR="00234A4C" w:rsidRPr="00B17ABA">
        <w:rPr>
          <w:rFonts w:cstheme="majorBidi"/>
        </w:rPr>
        <w:t xml:space="preserve">. If </w:t>
      </w:r>
      <w:r w:rsidR="00234A4C" w:rsidRPr="00B17ABA">
        <w:rPr>
          <w:rFonts w:cstheme="majorBidi"/>
          <w:i/>
          <w:iCs/>
        </w:rPr>
        <w:t>ɑ</w:t>
      </w:r>
      <w:r w:rsidR="00234A4C" w:rsidRPr="00B17ABA">
        <w:rPr>
          <w:rFonts w:cstheme="majorBidi"/>
        </w:rPr>
        <w:t xml:space="preserve"> is small, the agent tends to rely on the old information, whereas the agent tends to replace the old information with the newly obtained information if </w:t>
      </w:r>
      <w:r w:rsidR="00234A4C" w:rsidRPr="00B17ABA">
        <w:rPr>
          <w:rFonts w:cstheme="majorBidi"/>
          <w:i/>
          <w:iCs/>
        </w:rPr>
        <w:t>ɑ</w:t>
      </w:r>
      <w:r w:rsidR="00234A4C" w:rsidRPr="00B17ABA">
        <w:rPr>
          <w:rFonts w:cstheme="majorBidi"/>
        </w:rPr>
        <w:t xml:space="preserve"> is large.</w:t>
      </w:r>
      <w:r w:rsidR="00CC1423" w:rsidRPr="00B17ABA">
        <w:t xml:space="preserve"> TD learning </w:t>
      </w:r>
      <w:r w:rsidR="00CC1423" w:rsidRPr="00B17ABA">
        <w:lastRenderedPageBreak/>
        <w:t>can be easily extended to the control problem</w:t>
      </w:r>
      <w:r w:rsidR="003A2511" w:rsidRPr="00B17ABA">
        <w:t>,</w:t>
      </w:r>
      <w:r w:rsidR="00CC1423" w:rsidRPr="00B17ABA">
        <w:t xml:space="preserve"> which is learning the optimal policy </w:t>
      </w:r>
      <m:oMath>
        <m:sSup>
          <m:sSupPr>
            <m:ctrlPr>
              <w:rPr>
                <w:rFonts w:ascii="Cambria Math" w:hAnsi="Cambria Math"/>
                <w:i/>
              </w:rPr>
            </m:ctrlPr>
          </m:sSupPr>
          <m:e>
            <m:r>
              <w:rPr>
                <w:rFonts w:ascii="Cambria Math" w:hAnsi="Cambria Math" w:hint="eastAsia"/>
              </w:rPr>
              <m:t>π</m:t>
            </m:r>
          </m:e>
          <m:sup>
            <m:r>
              <w:rPr>
                <w:rFonts w:ascii="Cambria Math" w:hAnsi="Cambria Math"/>
              </w:rPr>
              <m:t>*</m:t>
            </m:r>
          </m:sup>
        </m:sSup>
      </m:oMath>
      <w:r w:rsidR="00CC1423" w:rsidRPr="00B17ABA">
        <w:t>. One widely used learning algorithm is Q-learning, which a specific kind of RL that assigns values to action-state pairs</w:t>
      </w:r>
      <w:r w:rsidR="00C6183B" w:rsidRPr="00B17ABA">
        <w:t>.</w:t>
      </w:r>
    </w:p>
    <w:p w:rsidR="0066464F" w:rsidRPr="00B17ABA" w:rsidRDefault="0066464F" w:rsidP="009923E9">
      <w:pPr>
        <w:pStyle w:val="Heading3"/>
      </w:pPr>
      <w:r w:rsidRPr="00B17ABA">
        <w:t>Q-learning</w:t>
      </w:r>
    </w:p>
    <w:p w:rsidR="000963EB" w:rsidRPr="00B17ABA" w:rsidRDefault="00C6183B" w:rsidP="009923E9">
      <w:pPr>
        <w:spacing w:after="0"/>
        <w:jc w:val="both"/>
        <w:rPr>
          <w:i/>
          <w:iCs/>
        </w:rPr>
      </w:pPr>
      <w:r w:rsidRPr="009923E9">
        <w:rPr>
          <w:rFonts w:cstheme="majorBidi"/>
        </w:rPr>
        <w:t xml:space="preserve">Q-learning is a simple incremental learning method that repeatedly updates </w:t>
      </w:r>
      <w:r w:rsidR="004071AA" w:rsidRPr="00B17ABA">
        <w:t xml:space="preserve">Q-values </w:t>
      </w:r>
      <w:r w:rsidRPr="009923E9">
        <w:rPr>
          <w:rFonts w:cstheme="majorBidi"/>
        </w:rPr>
        <w:t xml:space="preserve"> based on the new </w:t>
      </w:r>
      <w:r w:rsidR="00F111A3" w:rsidRPr="00B17ABA">
        <w:rPr>
          <w:rFonts w:cstheme="majorBidi"/>
        </w:rPr>
        <w:t>case</w:t>
      </w:r>
      <w:r w:rsidRPr="009923E9">
        <w:rPr>
          <w:rFonts w:cstheme="majorBidi"/>
        </w:rPr>
        <w:t>s until it converges upon the optimal solution</w:t>
      </w:r>
      <w:r w:rsidRPr="009923E9">
        <w:rPr>
          <w:rFonts w:cstheme="majorBidi"/>
        </w:rPr>
        <w:fldChar w:fldCharType="begin"/>
      </w:r>
      <w:r w:rsidR="00EE2B4F" w:rsidRPr="00B17ABA">
        <w:rPr>
          <w:rFonts w:cstheme="majorBidi"/>
        </w:rPr>
        <w:instrText xml:space="preserve"> ADDIN EN.CITE &lt;EndNote&gt;&lt;Cite&gt;&lt;Author&gt;Sutton&lt;/Author&gt;&lt;Year&gt;1998&lt;/Year&gt;&lt;RecNum&gt;258&lt;/RecNum&gt;&lt;DisplayText&gt;&lt;style face="superscript"&gt;[200]&lt;/style&gt;&lt;/DisplayText&gt;&lt;record&gt;&lt;rec-number&gt;258&lt;/rec-number&gt;&lt;foreign-keys&gt;&lt;key app="EN" db-id="z2a0dvwpazf220et2vh50z295rxpzfevwft2"&gt;258&lt;/key&gt;&lt;/foreign-keys&gt;&lt;ref-type name="Book"&gt;6&lt;/ref-type&gt;&lt;contributors&gt;&lt;authors&gt;&lt;author&gt;Sutton, R. S.  &lt;/author&gt;&lt;author&gt;Barto, A.G.&lt;/author&gt;&lt;/authors&gt;&lt;/contributors&gt;&lt;titles&gt;&lt;title&gt;Reinforcement Learning: An Introduction&lt;/title&gt;&lt;secondary-title&gt;Adaptive Computation and Machine Learning&lt;/secondary-title&gt;&lt;/titles&gt;&lt;dates&gt;&lt;year&gt;1998&lt;/year&gt;&lt;/dates&gt;&lt;publisher&gt;The MIT Press&lt;/publisher&gt;&lt;urls&gt;&lt;/urls&gt;&lt;access-date&gt;Accessed 19 February 2014&lt;/access-date&gt;&lt;/record&gt;&lt;/Cite&gt;&lt;/EndNote&gt;</w:instrText>
      </w:r>
      <w:r w:rsidRPr="009923E9">
        <w:rPr>
          <w:rFonts w:cstheme="majorBidi"/>
        </w:rPr>
        <w:fldChar w:fldCharType="separate"/>
      </w:r>
      <w:r w:rsidR="00EE2B4F" w:rsidRPr="00B17ABA">
        <w:rPr>
          <w:rFonts w:cstheme="majorBidi"/>
          <w:noProof/>
          <w:vertAlign w:val="superscript"/>
        </w:rPr>
        <w:t>[200]</w:t>
      </w:r>
      <w:r w:rsidRPr="009923E9">
        <w:rPr>
          <w:rFonts w:cstheme="majorBidi"/>
        </w:rPr>
        <w:fldChar w:fldCharType="end"/>
      </w:r>
      <w:r w:rsidRPr="00B17ABA">
        <w:rPr>
          <w:rFonts w:cstheme="majorBidi"/>
        </w:rPr>
        <w:t xml:space="preserve">. </w:t>
      </w:r>
      <w:r w:rsidRPr="00B17ABA">
        <w:t xml:space="preserve">While a simulator explores the subsequent states and actions following the current state </w:t>
      </w:r>
      <w:r w:rsidRPr="00B17ABA">
        <w:rPr>
          <w:i/>
          <w:iCs/>
        </w:rPr>
        <w:t>s</w:t>
      </w:r>
      <w:r w:rsidRPr="00B17ABA">
        <w:t xml:space="preserve">, the rewards are stored in the form of the so-called Q-factors, which is a state-action pair </w:t>
      </w:r>
      <m:oMath>
        <m:r>
          <w:rPr>
            <w:rFonts w:ascii="Cambria Math" w:hAnsi="Cambria Math" w:hint="eastAsia"/>
          </w:rPr>
          <m:t>Q</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e>
        </m:d>
      </m:oMath>
      <w:r w:rsidRPr="00B17ABA">
        <w:t xml:space="preserve"> at </w:t>
      </w:r>
      <w:r w:rsidRPr="00B17ABA">
        <w:rPr>
          <w:i/>
          <w:iCs/>
        </w:rPr>
        <w:t xml:space="preserve">t. </w:t>
      </w:r>
      <w:r w:rsidR="000963EB" w:rsidRPr="00B17ABA">
        <w:t>The</w:t>
      </w:r>
      <w:r w:rsidR="000963EB" w:rsidRPr="00B17ABA">
        <w:rPr>
          <w:i/>
          <w:iCs/>
        </w:rPr>
        <w:t xml:space="preserve"> </w:t>
      </w:r>
      <w:r w:rsidR="000963EB" w:rsidRPr="00B17ABA">
        <w:t xml:space="preserve">simplest Q-learning uses the </w:t>
      </w:r>
      <w:r w:rsidR="00EA14C4" w:rsidRPr="00B17ABA">
        <w:t xml:space="preserve">observations of what </w:t>
      </w:r>
      <w:r w:rsidR="000963EB" w:rsidRPr="00B17ABA">
        <w:t xml:space="preserve">happened in two cycles - the immediate reward, </w:t>
      </w:r>
      <m:oMath>
        <m:r>
          <w:rPr>
            <w:rFonts w:ascii="Cambria Math" w:hAnsi="Cambria Math" w:hint="eastAsia"/>
          </w:rPr>
          <m:t>r</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1</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e>
        </m:d>
      </m:oMath>
      <w:r w:rsidR="000963EB" w:rsidRPr="00B17ABA">
        <w:t xml:space="preserve"> and the Q-values of other states in the future </w:t>
      </w:r>
      <m:oMath>
        <m:r>
          <w:rPr>
            <w:rFonts w:ascii="Cambria Math" w:hAnsi="Cambria Math" w:hint="eastAsia"/>
          </w:rPr>
          <m:t>Q</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1</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1</m:t>
                </m:r>
              </m:sub>
            </m:sSub>
          </m:e>
        </m:d>
      </m:oMath>
      <w:r w:rsidR="000963EB" w:rsidRPr="00B17ABA">
        <w:t xml:space="preserve"> (see Equation 3.</w:t>
      </w:r>
      <w:r w:rsidR="00CB368E" w:rsidRPr="00B17ABA">
        <w:t>7</w:t>
      </w:r>
      <w:r w:rsidR="000963EB" w:rsidRPr="00B17ABA">
        <w:t xml:space="preserve">). </w:t>
      </w:r>
    </w:p>
    <w:p w:rsidR="00CB368E" w:rsidRPr="00B17ABA" w:rsidRDefault="00CB368E" w:rsidP="009923E9">
      <w:pPr>
        <w:spacing w:after="0"/>
        <w:jc w:val="both"/>
        <w:rPr>
          <w:i/>
          <w:iCs/>
        </w:rPr>
      </w:pPr>
    </w:p>
    <w:p w:rsidR="000963EB" w:rsidRPr="00B17ABA" w:rsidRDefault="000963EB" w:rsidP="000963EB">
      <w:pPr>
        <w:ind w:firstLine="0"/>
        <w:jc w:val="center"/>
      </w:pPr>
      <m:oMathPara>
        <m:oMath>
          <m:r>
            <w:rPr>
              <w:rFonts w:ascii="Cambria Math" w:hAnsi="Cambria Math" w:hint="eastAsia"/>
            </w:rPr>
            <m:t>Q</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e>
          </m:d>
          <m:r>
            <w:rPr>
              <w:rFonts w:ascii="Cambria Math" w:hAnsi="Cambria Math" w:hint="eastAsia"/>
            </w:rPr>
            <m:t>←</m:t>
          </m:r>
          <m:r>
            <w:rPr>
              <w:rFonts w:ascii="Cambria Math" w:hAnsi="Cambria Math" w:hint="eastAsia"/>
            </w:rPr>
            <m:t>Q</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e>
          </m:d>
          <m:r>
            <w:rPr>
              <w:rFonts w:ascii="Cambria Math" w:hAnsi="Cambria Math" w:hint="eastAsia"/>
            </w:rPr>
            <m:t>+α[r</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1</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e>
          </m:d>
          <m:r>
            <w:rPr>
              <w:rFonts w:ascii="Cambria Math" w:hAnsi="Cambria Math" w:hint="eastAsia"/>
            </w:rPr>
            <m:t>+γ</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hint="eastAsia"/>
                    </w:rPr>
                    <m:t>max</m:t>
                  </m:r>
                </m:e>
                <m:lim>
                  <m:r>
                    <w:rPr>
                      <w:rFonts w:ascii="Cambria Math" w:hAnsi="Cambria Math" w:hint="eastAsia"/>
                    </w:rPr>
                    <m:t>a</m:t>
                  </m:r>
                </m:lim>
              </m:limLow>
            </m:fName>
            <m:e>
              <m:r>
                <w:rPr>
                  <w:rFonts w:ascii="Cambria Math" w:hAnsi="Cambria Math" w:hint="eastAsia"/>
                </w:rPr>
                <m:t>Q</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1</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1</m:t>
                      </m:r>
                    </m:sub>
                  </m:sSub>
                </m:e>
              </m:d>
              <m:r>
                <w:rPr>
                  <w:rFonts w:ascii="Cambria Math" w:hAnsi="Cambria Math"/>
                </w:rPr>
                <m:t>-Q(</m:t>
              </m:r>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r>
                <w:rPr>
                  <w:rFonts w:ascii="Cambria Math" w:hAnsi="Cambria Math" w:hint="eastAsia"/>
                </w:rPr>
                <m:t>)]</m:t>
              </m:r>
            </m:e>
          </m:func>
        </m:oMath>
      </m:oMathPara>
    </w:p>
    <w:p w:rsidR="000963EB" w:rsidRPr="00B17ABA" w:rsidRDefault="00CB368E" w:rsidP="009923E9">
      <w:r w:rsidRPr="00B17ABA">
        <w:t xml:space="preserve">where </w:t>
      </w:r>
      <w:r w:rsidRPr="00B17ABA">
        <w:rPr>
          <w:rFonts w:cstheme="majorBidi"/>
          <w:i/>
        </w:rPr>
        <w:t>ɑ</w:t>
      </w:r>
      <w:r w:rsidRPr="00B17ABA">
        <w:t xml:space="preserve"> is the </w:t>
      </w:r>
      <w:r w:rsidRPr="00B17ABA">
        <w:rPr>
          <w:rFonts w:cstheme="majorBidi"/>
        </w:rPr>
        <w:t xml:space="preserve">learning rate and </w:t>
      </w:r>
      <w:r w:rsidRPr="00B17ABA">
        <w:rPr>
          <w:rFonts w:cstheme="majorBidi"/>
          <w:i/>
          <w:iCs/>
        </w:rPr>
        <w:t>γ</w:t>
      </w:r>
      <w:r w:rsidRPr="00B17ABA">
        <w:t xml:space="preserve"> is the discount rate.</w:t>
      </w:r>
      <w:r w:rsidR="000963EB" w:rsidRPr="00B17ABA">
        <w:tab/>
      </w:r>
      <w:r w:rsidR="000963EB" w:rsidRPr="00B17ABA">
        <w:tab/>
        <w:t>Equation 3.</w:t>
      </w:r>
      <w:r w:rsidR="001D0B33" w:rsidRPr="00B17ABA">
        <w:rPr>
          <w:lang w:eastAsia="ko-KR"/>
        </w:rPr>
        <w:t>7</w:t>
      </w:r>
      <w:r w:rsidR="000963EB" w:rsidRPr="00B17ABA">
        <w:t>.</w:t>
      </w:r>
    </w:p>
    <w:p w:rsidR="000963EB" w:rsidRPr="00B17ABA" w:rsidRDefault="000963EB" w:rsidP="000963EB"/>
    <w:p w:rsidR="000963EB" w:rsidRPr="00B17ABA" w:rsidRDefault="000963EB" w:rsidP="009923E9">
      <w:pPr>
        <w:jc w:val="both"/>
      </w:pPr>
      <w:r w:rsidRPr="00B17ABA">
        <w:t xml:space="preserve">The value of the state one step later </w:t>
      </w:r>
      <m:oMath>
        <m:r>
          <w:rPr>
            <w:rFonts w:ascii="Cambria Math" w:hAnsi="Cambria Math" w:hint="eastAsia"/>
          </w:rPr>
          <m:t>Q</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1</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1</m:t>
                </m:r>
              </m:sub>
            </m:sSub>
          </m:e>
        </m:d>
      </m:oMath>
      <w:r w:rsidRPr="00B17ABA">
        <w:t xml:space="preserve"> represents the remaining rewards in the future. They are initially set to 0 and gradually updated as the simulator go</w:t>
      </w:r>
      <w:r w:rsidR="00EA14C4" w:rsidRPr="00B17ABA">
        <w:t>es</w:t>
      </w:r>
      <w:r w:rsidRPr="00B17ABA">
        <w:t xml:space="preserve"> through the corresponding health state and drug. Where the feedback is from multiple transitions, the feedback is either the sum (or weighted sum) of </w:t>
      </w:r>
      <w:r w:rsidR="00CB368E" w:rsidRPr="009923E9">
        <w:rPr>
          <w:i/>
        </w:rPr>
        <w:t>n</w:t>
      </w:r>
      <w:r w:rsidR="00CB368E" w:rsidRPr="00B17ABA">
        <w:t>-step</w:t>
      </w:r>
      <w:r w:rsidRPr="00B17ABA">
        <w:t xml:space="preserve"> reward</w:t>
      </w:r>
      <w:r w:rsidR="00CB368E" w:rsidRPr="00B17ABA">
        <w:t>s</w:t>
      </w:r>
      <w:r w:rsidRPr="00B17ABA">
        <w:t xml:space="preserve"> (see Equation 3.</w:t>
      </w:r>
      <w:r w:rsidR="001D0B33" w:rsidRPr="00B17ABA">
        <w:rPr>
          <w:lang w:eastAsia="ko-KR"/>
        </w:rPr>
        <w:t>8</w:t>
      </w:r>
      <w:r w:rsidRPr="00B17ABA">
        <w:t xml:space="preserve">) or the average of </w:t>
      </w:r>
      <w:r w:rsidRPr="00B17ABA">
        <w:rPr>
          <w:i/>
          <w:iCs/>
        </w:rPr>
        <w:t>n</w:t>
      </w:r>
      <w:r w:rsidRPr="00B17ABA">
        <w:t>-step rewards (See Equation 3.</w:t>
      </w:r>
      <w:r w:rsidR="001D0B33" w:rsidRPr="00B17ABA">
        <w:rPr>
          <w:lang w:eastAsia="ko-KR"/>
        </w:rPr>
        <w:t>9</w:t>
      </w:r>
      <w:r w:rsidRPr="00B17ABA">
        <w:t>). Positive feedback strengthens the action tested by increasing</w:t>
      </w:r>
      <m:oMath>
        <m:r>
          <w:rPr>
            <w:rFonts w:ascii="Cambria Math" w:hAnsi="Cambria Math" w:hint="eastAsia"/>
          </w:rPr>
          <m:t xml:space="preserve"> Q</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e>
        </m:d>
      </m:oMath>
      <w:r w:rsidRPr="00B17ABA">
        <w:t>, while negative feedback weakens the action tested. All that is required for correct convergence is that all pairs continue to be updated.</w:t>
      </w:r>
    </w:p>
    <w:p w:rsidR="000963EB" w:rsidRPr="00B17ABA" w:rsidRDefault="000963EB" w:rsidP="000963EB">
      <w:pPr>
        <w:ind w:firstLine="0"/>
      </w:pPr>
    </w:p>
    <w:p w:rsidR="000963EB" w:rsidRPr="00B17ABA" w:rsidRDefault="00C64E30" w:rsidP="000963EB">
      <w:pPr>
        <w:ind w:left="709" w:firstLine="0"/>
        <w:jc w:val="both"/>
      </w:pPr>
      <m:oMath>
        <m:nary>
          <m:naryPr>
            <m:chr m:val="∑"/>
            <m:limLoc m:val="undOvr"/>
            <m:ctrlPr>
              <w:rPr>
                <w:rFonts w:ascii="Cambria Math" w:hAnsi="Cambria Math"/>
                <w:i/>
              </w:rPr>
            </m:ctrlPr>
          </m:naryPr>
          <m:sub>
            <m:r>
              <w:rPr>
                <w:rFonts w:ascii="Cambria Math" w:hAnsi="Cambria Math" w:hint="eastAsia"/>
              </w:rPr>
              <m:t>t=1</m:t>
            </m:r>
          </m:sub>
          <m:sup>
            <m:r>
              <w:rPr>
                <w:rFonts w:ascii="Cambria Math" w:hAnsi="Cambria Math" w:hint="eastAsia"/>
              </w:rPr>
              <m:t>n</m:t>
            </m:r>
          </m:sup>
          <m:e>
            <m:sSup>
              <m:sSupPr>
                <m:ctrlPr>
                  <w:rPr>
                    <w:rFonts w:ascii="Cambria Math" w:hAnsi="Cambria Math"/>
                    <w:i/>
                  </w:rPr>
                </m:ctrlPr>
              </m:sSupPr>
              <m:e>
                <m:r>
                  <w:rPr>
                    <w:rFonts w:ascii="Cambria Math" w:hAnsi="Cambria Math" w:hint="eastAsia"/>
                  </w:rPr>
                  <m:t>λ</m:t>
                </m:r>
              </m:e>
              <m:sup>
                <m:r>
                  <w:rPr>
                    <w:rFonts w:ascii="Cambria Math" w:hAnsi="Cambria Math"/>
                  </w:rPr>
                  <m:t>t-1</m:t>
                </m:r>
              </m:sup>
            </m:sSup>
            <m:sSub>
              <m:sSubPr>
                <m:ctrlPr>
                  <w:rPr>
                    <w:rFonts w:ascii="Cambria Math" w:hAnsi="Cambria Math"/>
                    <w:i/>
                  </w:rPr>
                </m:ctrlPr>
              </m:sSubPr>
              <m:e>
                <m:r>
                  <w:rPr>
                    <w:rFonts w:ascii="Cambria Math" w:hAnsi="Cambria Math" w:hint="eastAsia"/>
                  </w:rPr>
                  <m:t>r</m:t>
                </m:r>
              </m:e>
              <m:sub>
                <m:r>
                  <w:rPr>
                    <w:rFonts w:ascii="Cambria Math" w:hAnsi="Cambria Math" w:hint="eastAsia"/>
                  </w:rPr>
                  <m:t>t</m:t>
                </m:r>
              </m:sub>
            </m:sSub>
          </m:e>
        </m:nary>
      </m:oMath>
      <w:r w:rsidR="000963EB" w:rsidRPr="00B17ABA">
        <w:tab/>
      </w:r>
      <w:r w:rsidR="000963EB" w:rsidRPr="00B17ABA">
        <w:tab/>
      </w:r>
      <w:r w:rsidR="000963EB" w:rsidRPr="00B17ABA">
        <w:tab/>
      </w:r>
      <w:r w:rsidR="000963EB" w:rsidRPr="00B17ABA">
        <w:tab/>
      </w:r>
      <w:r w:rsidR="000963EB" w:rsidRPr="00B17ABA">
        <w:tab/>
      </w:r>
      <w:r w:rsidR="000963EB" w:rsidRPr="00B17ABA">
        <w:tab/>
      </w:r>
      <w:r w:rsidR="000963EB" w:rsidRPr="00B17ABA">
        <w:tab/>
        <w:t>Equation 3.</w:t>
      </w:r>
      <w:r w:rsidR="001D0B33" w:rsidRPr="00B17ABA">
        <w:rPr>
          <w:lang w:eastAsia="ko-KR"/>
        </w:rPr>
        <w:t>8</w:t>
      </w:r>
      <w:r w:rsidR="000963EB" w:rsidRPr="00B17ABA">
        <w:t>.</w:t>
      </w:r>
    </w:p>
    <w:p w:rsidR="000963EB" w:rsidRPr="00B17ABA" w:rsidRDefault="000963EB" w:rsidP="000963EB">
      <w:pPr>
        <w:ind w:left="709" w:firstLine="0"/>
        <w:jc w:val="both"/>
      </w:pPr>
    </w:p>
    <w:p w:rsidR="000963EB" w:rsidRPr="00B17ABA" w:rsidRDefault="00C64E30" w:rsidP="000963EB">
      <w:pPr>
        <w:ind w:left="709" w:firstLine="0"/>
        <w:jc w:val="both"/>
      </w:pPr>
      <m:oMath>
        <m:f>
          <m:fPr>
            <m:type m:val="lin"/>
            <m:ctrlPr>
              <w:rPr>
                <w:rFonts w:ascii="Cambria Math" w:hAnsi="Cambria Math"/>
                <w:i/>
              </w:rPr>
            </m:ctrlPr>
          </m:fPr>
          <m:num>
            <m:nary>
              <m:naryPr>
                <m:chr m:val="∑"/>
                <m:limLoc m:val="undOvr"/>
                <m:ctrlPr>
                  <w:rPr>
                    <w:rFonts w:ascii="Cambria Math" w:hAnsi="Cambria Math"/>
                    <w:i/>
                  </w:rPr>
                </m:ctrlPr>
              </m:naryPr>
              <m:sub>
                <m:r>
                  <w:rPr>
                    <w:rFonts w:ascii="Cambria Math" w:hAnsi="Cambria Math" w:hint="eastAsia"/>
                  </w:rPr>
                  <m:t>t=1</m:t>
                </m:r>
              </m:sub>
              <m:sup>
                <m:r>
                  <w:rPr>
                    <w:rFonts w:ascii="Cambria Math" w:hAnsi="Cambria Math" w:hint="eastAsia"/>
                  </w:rPr>
                  <m:t>n</m:t>
                </m:r>
              </m:sup>
              <m:e>
                <m:sSup>
                  <m:sSupPr>
                    <m:ctrlPr>
                      <w:rPr>
                        <w:rFonts w:ascii="Cambria Math" w:hAnsi="Cambria Math"/>
                        <w:i/>
                      </w:rPr>
                    </m:ctrlPr>
                  </m:sSupPr>
                  <m:e>
                    <m:r>
                      <w:rPr>
                        <w:rFonts w:ascii="Cambria Math" w:hAnsi="Cambria Math" w:hint="eastAsia"/>
                      </w:rPr>
                      <m:t>λ</m:t>
                    </m:r>
                  </m:e>
                  <m:sup>
                    <m:r>
                      <w:rPr>
                        <w:rFonts w:ascii="Cambria Math" w:hAnsi="Cambria Math"/>
                      </w:rPr>
                      <m:t>t-1</m:t>
                    </m:r>
                  </m:sup>
                </m:sSup>
                <m:sSub>
                  <m:sSubPr>
                    <m:ctrlPr>
                      <w:rPr>
                        <w:rFonts w:ascii="Cambria Math" w:hAnsi="Cambria Math"/>
                        <w:i/>
                      </w:rPr>
                    </m:ctrlPr>
                  </m:sSubPr>
                  <m:e>
                    <m:r>
                      <w:rPr>
                        <w:rFonts w:ascii="Cambria Math" w:hAnsi="Cambria Math" w:hint="eastAsia"/>
                      </w:rPr>
                      <m:t>r</m:t>
                    </m:r>
                  </m:e>
                  <m:sub>
                    <m:r>
                      <w:rPr>
                        <w:rFonts w:ascii="Cambria Math" w:hAnsi="Cambria Math" w:hint="eastAsia"/>
                      </w:rPr>
                      <m:t>t</m:t>
                    </m:r>
                  </m:sub>
                </m:sSub>
              </m:e>
            </m:nary>
          </m:num>
          <m:den>
            <m:r>
              <w:rPr>
                <w:rFonts w:ascii="Cambria Math" w:hAnsi="Cambria Math" w:hint="eastAsia"/>
              </w:rPr>
              <m:t>n</m:t>
            </m:r>
          </m:den>
        </m:f>
      </m:oMath>
      <w:r w:rsidR="000963EB" w:rsidRPr="00B17ABA">
        <w:tab/>
      </w:r>
      <w:r w:rsidR="000963EB" w:rsidRPr="00B17ABA">
        <w:tab/>
      </w:r>
      <w:r w:rsidR="000963EB" w:rsidRPr="00B17ABA">
        <w:tab/>
      </w:r>
      <w:r w:rsidR="000963EB" w:rsidRPr="00B17ABA">
        <w:tab/>
      </w:r>
      <w:r w:rsidR="000963EB" w:rsidRPr="00B17ABA">
        <w:tab/>
      </w:r>
      <w:r w:rsidR="000963EB" w:rsidRPr="00B17ABA">
        <w:tab/>
      </w:r>
      <w:r w:rsidR="000963EB" w:rsidRPr="00B17ABA">
        <w:tab/>
        <w:t>Equation 3.</w:t>
      </w:r>
      <w:r w:rsidR="001D0B33" w:rsidRPr="00B17ABA">
        <w:rPr>
          <w:lang w:eastAsia="ko-KR"/>
        </w:rPr>
        <w:t>9</w:t>
      </w:r>
      <w:r w:rsidR="000963EB" w:rsidRPr="00B17ABA">
        <w:t>.</w:t>
      </w:r>
    </w:p>
    <w:p w:rsidR="000963EB" w:rsidRDefault="000963EB" w:rsidP="00EA14C4">
      <w:pPr>
        <w:jc w:val="both"/>
      </w:pPr>
    </w:p>
    <w:p w:rsidR="000963EB" w:rsidRPr="00B17ABA" w:rsidRDefault="000963EB" w:rsidP="00EA14C4">
      <w:pPr>
        <w:jc w:val="both"/>
        <w:rPr>
          <w:rFonts w:cstheme="majorBidi"/>
        </w:rPr>
      </w:pPr>
      <w:r w:rsidRPr="00B17ABA">
        <w:lastRenderedPageBreak/>
        <w:t xml:space="preserve">The commonly used action selection rule is </w:t>
      </w:r>
      <w:r w:rsidRPr="00B17ABA">
        <w:rPr>
          <w:rFonts w:ascii="Cambria Math" w:hAnsi="Cambria Math" w:cs="Cambria Math"/>
          <w:i/>
          <w:iCs/>
        </w:rPr>
        <w:t>∊</w:t>
      </w:r>
      <w:r w:rsidRPr="00B17ABA">
        <w:rPr>
          <w:rFonts w:ascii="Times New Roman" w:hAnsi="Times New Roman" w:cs="Times New Roman"/>
        </w:rPr>
        <w:t>-greedy</w:t>
      </w:r>
      <w:r w:rsidRPr="00B17ABA">
        <w:t xml:space="preserve"> (or near-greedy)</w:t>
      </w:r>
      <w:r w:rsidR="00EA14C4" w:rsidRPr="00B17ABA">
        <w:t>,</w:t>
      </w:r>
      <w:r w:rsidRPr="00B17ABA">
        <w:t xml:space="preserve"> </w:t>
      </w:r>
      <w:r w:rsidRPr="00B17ABA">
        <w:rPr>
          <w:rFonts w:ascii="Times New Roman" w:hAnsi="Times New Roman" w:cs="Times New Roman"/>
        </w:rPr>
        <w:t xml:space="preserve">which randomly selects an action at each time step with a fixed probability (e.g., </w:t>
      </w:r>
      <w:r w:rsidRPr="00B17ABA">
        <w:rPr>
          <w:rFonts w:ascii="Cambria Math" w:hAnsi="Cambria Math" w:cs="Cambria Math"/>
          <w:i/>
          <w:iCs/>
        </w:rPr>
        <w:t>∊</w:t>
      </w:r>
      <w:r w:rsidRPr="00B17ABA">
        <w:rPr>
          <w:rFonts w:ascii="Times New Roman" w:hAnsi="Times New Roman" w:cs="Times New Roman"/>
          <w:i/>
          <w:iCs/>
        </w:rPr>
        <w:t>=1-(1/log(n+2))</w:t>
      </w:r>
      <w:r w:rsidR="00EA14C4" w:rsidRPr="00B17ABA">
        <w:rPr>
          <w:rFonts w:ascii="Times New Roman" w:hAnsi="Times New Roman" w:cs="Times New Roman"/>
          <w:i/>
          <w:iCs/>
        </w:rPr>
        <w:t>.</w:t>
      </w:r>
      <w:r w:rsidRPr="00B17ABA">
        <w:rPr>
          <w:rFonts w:ascii="Times New Roman" w:hAnsi="Times New Roman" w:cs="Times New Roman"/>
          <w:iCs/>
        </w:rPr>
        <w:t xml:space="preserve"> </w:t>
      </w:r>
      <w:r w:rsidR="00EA14C4" w:rsidRPr="00B17ABA">
        <w:rPr>
          <w:rFonts w:ascii="Times New Roman" w:hAnsi="Times New Roman" w:cs="Times New Roman"/>
          <w:iCs/>
        </w:rPr>
        <w:t>W</w:t>
      </w:r>
      <w:r w:rsidRPr="00B17ABA">
        <w:t xml:space="preserve">here </w:t>
      </w:r>
      <w:r w:rsidRPr="00B17ABA">
        <w:rPr>
          <w:i/>
          <w:iCs/>
        </w:rPr>
        <w:t>n</w:t>
      </w:r>
      <w:r w:rsidRPr="00B17ABA">
        <w:t xml:space="preserve"> is the number of experiences and </w:t>
      </w:r>
      <w:r w:rsidRPr="00B17ABA">
        <w:rPr>
          <w:i/>
          <w:iCs/>
        </w:rPr>
        <w:t>0</w:t>
      </w:r>
      <w:r w:rsidRPr="00B17ABA">
        <w:rPr>
          <w:rFonts w:hint="eastAsia"/>
          <w:i/>
          <w:iCs/>
        </w:rPr>
        <w:t>≤ρ≤</w:t>
      </w:r>
      <w:r w:rsidRPr="00B17ABA">
        <w:rPr>
          <w:i/>
          <w:iCs/>
        </w:rPr>
        <w:t>1</w:t>
      </w:r>
      <w:r w:rsidRPr="00B17ABA">
        <w:t xml:space="preserve"> is a uniform random number drawn at each time step, the agent selects action </w:t>
      </w:r>
      <w:r w:rsidRPr="00B17ABA">
        <w:rPr>
          <w:i/>
          <w:iCs/>
        </w:rPr>
        <w:t xml:space="preserve">x </w:t>
      </w:r>
      <w:r w:rsidRPr="00B17ABA">
        <w:t xml:space="preserve">randomly, </w:t>
      </w:r>
      <w:r w:rsidR="00EA14C4" w:rsidRPr="00B17ABA">
        <w:t>if</w:t>
      </w:r>
      <w:r w:rsidRPr="00B17ABA">
        <w:t xml:space="preserve"> </w:t>
      </w:r>
      <w:r w:rsidRPr="00B17ABA">
        <w:rPr>
          <w:i/>
          <w:iCs/>
        </w:rPr>
        <w:t>ρ</w:t>
      </w:r>
      <w:r w:rsidR="00EA14C4" w:rsidRPr="00B17ABA">
        <w:rPr>
          <w:i/>
          <w:iCs/>
        </w:rPr>
        <w:t>&gt;</w:t>
      </w:r>
      <w:r w:rsidRPr="00B17ABA">
        <w:rPr>
          <w:rFonts w:ascii="Cambria Math" w:hAnsi="Cambria Math" w:cs="Cambria Math"/>
          <w:i/>
          <w:iCs/>
        </w:rPr>
        <w:t>∊</w:t>
      </w:r>
      <w:r w:rsidRPr="00B17ABA">
        <w:t xml:space="preserve">. Otherwise, action </w:t>
      </w:r>
      <w:r w:rsidRPr="00B17ABA">
        <w:rPr>
          <w:i/>
          <w:iCs/>
        </w:rPr>
        <w:t>x</w:t>
      </w:r>
      <w:r w:rsidRPr="00B17ABA">
        <w:t xml:space="preserve"> is one of the learned optimal policy with </w:t>
      </w:r>
      <w:r w:rsidR="00EA14C4" w:rsidRPr="00B17ABA">
        <w:t xml:space="preserve">the </w:t>
      </w:r>
      <w:r w:rsidRPr="00B17ABA">
        <w:t>highest estimated Q-value (see Equation 3.1</w:t>
      </w:r>
      <w:r w:rsidR="001D0B33" w:rsidRPr="00B17ABA">
        <w:t>0</w:t>
      </w:r>
      <w:r w:rsidRPr="00B17ABA">
        <w:t xml:space="preserve">). </w:t>
      </w:r>
      <w:r w:rsidRPr="00B17ABA">
        <w:rPr>
          <w:rFonts w:ascii="Cambria Math" w:hAnsi="Cambria Math" w:cs="Cambria Math"/>
          <w:i/>
          <w:iCs/>
        </w:rPr>
        <w:t>∊</w:t>
      </w:r>
      <w:r w:rsidRPr="00B17ABA">
        <w:rPr>
          <w:rFonts w:cstheme="majorBidi"/>
        </w:rPr>
        <w:t xml:space="preserve"> increases as the number of </w:t>
      </w:r>
      <w:r w:rsidR="00F111A3" w:rsidRPr="00B17ABA">
        <w:rPr>
          <w:rFonts w:cstheme="majorBidi"/>
        </w:rPr>
        <w:t>case</w:t>
      </w:r>
      <w:r w:rsidRPr="00B17ABA">
        <w:rPr>
          <w:rFonts w:cstheme="majorBidi"/>
        </w:rPr>
        <w:t xml:space="preserve">s </w:t>
      </w:r>
      <w:r w:rsidRPr="00B17ABA">
        <w:rPr>
          <w:rFonts w:cstheme="majorBidi"/>
          <w:i/>
          <w:iCs/>
        </w:rPr>
        <w:t>n</w:t>
      </w:r>
      <w:r w:rsidRPr="00B17ABA">
        <w:rPr>
          <w:rFonts w:cstheme="majorBidi"/>
        </w:rPr>
        <w:t xml:space="preserve"> increases, therefore the algorithm is more likely to explore the search space in the early stage of learning and to exploit </w:t>
      </w:r>
      <w:r w:rsidR="00EA14C4" w:rsidRPr="00B17ABA">
        <w:rPr>
          <w:rFonts w:cstheme="majorBidi"/>
        </w:rPr>
        <w:t xml:space="preserve">the </w:t>
      </w:r>
      <w:r w:rsidRPr="00B17ABA">
        <w:rPr>
          <w:rFonts w:cstheme="majorBidi"/>
        </w:rPr>
        <w:t xml:space="preserve">previous experience to maximise the Q-value at the end of </w:t>
      </w:r>
      <w:r w:rsidR="00EA14C4" w:rsidRPr="00B17ABA">
        <w:rPr>
          <w:rFonts w:cstheme="majorBidi"/>
        </w:rPr>
        <w:t xml:space="preserve">the </w:t>
      </w:r>
      <w:r w:rsidRPr="00B17ABA">
        <w:rPr>
          <w:rFonts w:cstheme="majorBidi"/>
        </w:rPr>
        <w:t xml:space="preserve">learning. This implies that the selection of action converges to the optimal solution where a sufficiently large number of trials are obtained. </w:t>
      </w:r>
    </w:p>
    <w:p w:rsidR="000963EB" w:rsidRPr="00B17ABA" w:rsidRDefault="000963EB" w:rsidP="000963EB">
      <w:pPr>
        <w:tabs>
          <w:tab w:val="left" w:pos="3609"/>
        </w:tabs>
      </w:pPr>
    </w:p>
    <w:p w:rsidR="000963EB" w:rsidRPr="00B17ABA" w:rsidRDefault="000963EB" w:rsidP="00EA14C4">
      <w:pPr>
        <w:tabs>
          <w:tab w:val="left" w:pos="3609"/>
        </w:tabs>
      </w:pPr>
      <m:oMath>
        <m:r>
          <w:rPr>
            <w:rFonts w:ascii="Cambria Math" w:hAnsi="Cambria Math" w:hint="eastAsia"/>
          </w:rPr>
          <m:t>π</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hint="eastAsia"/>
                  </w:rPr>
                  <m:t>t</m:t>
                </m:r>
              </m:sub>
            </m:sSub>
          </m:e>
        </m:d>
        <m:r>
          <w:rPr>
            <w:rFonts w:ascii="Cambria Math" w:hAnsi="Cambria Math" w:hint="eastAsia"/>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hint="eastAsia"/>
                  </w:rPr>
                  <m:t xml:space="preserve">random action from </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d>
                  <m:dPr>
                    <m:ctrlPr>
                      <w:rPr>
                        <w:rFonts w:ascii="Cambria Math" w:hAnsi="Cambria Math"/>
                        <w:i/>
                      </w:rPr>
                    </m:ctrlPr>
                  </m:dPr>
                  <m:e>
                    <m:r>
                      <w:rPr>
                        <w:rFonts w:ascii="Cambria Math" w:hAnsi="Cambria Math" w:hint="eastAsia"/>
                      </w:rPr>
                      <m:t>s</m:t>
                    </m:r>
                  </m:e>
                </m:d>
                <m:r>
                  <w:rPr>
                    <w:rFonts w:ascii="Cambria Math" w:hAnsi="Cambria Math" w:hint="eastAsia"/>
                  </w:rPr>
                  <m:t xml:space="preserve">  </m:t>
                </m:r>
                <m:r>
                  <w:rPr>
                    <w:rFonts w:ascii="Cambria Math" w:hAnsi="Cambria Math"/>
                  </w:rPr>
                  <m:t xml:space="preserve">  </m:t>
                </m:r>
                <m:r>
                  <w:rPr>
                    <w:rFonts w:ascii="Cambria Math" w:hAnsi="Cambria Math" w:hint="eastAsia"/>
                  </w:rPr>
                  <m:t xml:space="preserve">       ifρ</m:t>
                </m:r>
                <m:r>
                  <w:rPr>
                    <w:rFonts w:ascii="Cambria Math" w:hAnsi="Cambria Math"/>
                  </w:rPr>
                  <m:t xml:space="preserve">&gt;∊ </m:t>
                </m:r>
              </m:e>
              <m:e>
                <m:sSub>
                  <m:sSubPr>
                    <m:ctrlPr>
                      <w:rPr>
                        <w:rFonts w:ascii="Cambria Math" w:hAnsi="Cambria Math"/>
                        <w:i/>
                      </w:rPr>
                    </m:ctrlPr>
                  </m:sSubPr>
                  <m:e>
                    <m:r>
                      <w:rPr>
                        <w:rFonts w:ascii="Cambria Math" w:hAnsi="Cambria Math" w:hint="eastAsia"/>
                      </w:rPr>
                      <m:t>argmax</m:t>
                    </m:r>
                  </m:e>
                  <m:sub>
                    <m:r>
                      <w:rPr>
                        <w:rFonts w:ascii="Cambria Math" w:hAnsi="Cambria Math" w:hint="eastAsia"/>
                      </w:rPr>
                      <m:t>a</m:t>
                    </m:r>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d>
                      <m:dPr>
                        <m:ctrlPr>
                          <w:rPr>
                            <w:rFonts w:ascii="Cambria Math" w:hAnsi="Cambria Math"/>
                            <w:i/>
                          </w:rPr>
                        </m:ctrlPr>
                      </m:dPr>
                      <m:e>
                        <m:r>
                          <w:rPr>
                            <w:rFonts w:ascii="Cambria Math" w:hAnsi="Cambria Math" w:hint="eastAsia"/>
                          </w:rPr>
                          <m:t>s</m:t>
                        </m:r>
                      </m:e>
                    </m:d>
                  </m:sub>
                </m:sSub>
                <m:r>
                  <w:rPr>
                    <w:rFonts w:ascii="Cambria Math" w:hAnsi="Cambria Math" w:hint="eastAsia"/>
                  </w:rPr>
                  <m:t xml:space="preserve"> Q</m:t>
                </m:r>
                <m:d>
                  <m:dPr>
                    <m:ctrlPr>
                      <w:rPr>
                        <w:rFonts w:ascii="Cambria Math" w:hAnsi="Cambria Math"/>
                        <w:i/>
                      </w:rPr>
                    </m:ctrlPr>
                  </m:dPr>
                  <m:e>
                    <m:sSub>
                      <m:sSubPr>
                        <m:ctrlPr>
                          <w:rPr>
                            <w:rFonts w:ascii="Cambria Math" w:hAnsi="Cambria Math"/>
                            <w:i/>
                          </w:rPr>
                        </m:ctrlPr>
                      </m:sSubPr>
                      <m:e>
                        <m:r>
                          <w:rPr>
                            <w:rFonts w:ascii="Cambria Math" w:hAnsi="Cambria Math" w:hint="eastAsia"/>
                          </w:rPr>
                          <m:t>s</m:t>
                        </m:r>
                      </m:e>
                      <m:sub>
                        <m:r>
                          <w:rPr>
                            <w:rFonts w:ascii="Cambria Math" w:hAnsi="Cambria Math" w:hint="eastAsia"/>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t</m:t>
                        </m:r>
                      </m:sub>
                    </m:sSub>
                  </m:e>
                </m:d>
                <m:r>
                  <w:rPr>
                    <w:rFonts w:ascii="Cambria Math" w:hAnsi="Cambria Math"/>
                  </w:rPr>
                  <m:t xml:space="preserve">             otherwise,</m:t>
                </m:r>
              </m:e>
            </m:eqArr>
          </m:e>
        </m:d>
      </m:oMath>
      <w:r w:rsidRPr="00B17ABA">
        <w:rPr>
          <w:lang w:eastAsia="ko-KR"/>
        </w:rPr>
        <w:t xml:space="preserve"> </w:t>
      </w:r>
      <w:r w:rsidRPr="00B17ABA">
        <w:rPr>
          <w:lang w:eastAsia="ko-KR"/>
        </w:rPr>
        <w:tab/>
      </w:r>
      <w:r w:rsidRPr="00B17ABA">
        <w:rPr>
          <w:lang w:eastAsia="ko-KR"/>
        </w:rPr>
        <w:tab/>
        <w:t>Equation 3.1</w:t>
      </w:r>
      <w:r w:rsidR="001D0B33" w:rsidRPr="00B17ABA">
        <w:rPr>
          <w:lang w:eastAsia="ko-KR"/>
        </w:rPr>
        <w:t>0</w:t>
      </w:r>
      <w:r w:rsidRPr="00B17ABA">
        <w:rPr>
          <w:lang w:eastAsia="ko-KR"/>
        </w:rPr>
        <w:t>.</w:t>
      </w:r>
    </w:p>
    <w:p w:rsidR="000963EB" w:rsidRPr="00B17ABA" w:rsidRDefault="000963EB" w:rsidP="000963EB"/>
    <w:p w:rsidR="000963EB" w:rsidRPr="00B17ABA" w:rsidRDefault="000963EB" w:rsidP="00EF7694">
      <w:pPr>
        <w:jc w:val="both"/>
      </w:pPr>
      <w:r w:rsidRPr="00B17ABA">
        <w:rPr>
          <w:rFonts w:ascii="TimesNewRomanPSMT" w:hAnsi="TimesNewRomanPSMT"/>
          <w:color w:val="000000"/>
        </w:rPr>
        <w:t xml:space="preserve">The Q-learning algorithm starts with initialising a </w:t>
      </w:r>
      <w:r w:rsidR="004210B5" w:rsidRPr="00B17ABA">
        <w:rPr>
          <w:rFonts w:ascii="TimesNewRomanPSMT" w:hAnsi="TimesNewRomanPSMT"/>
          <w:color w:val="000000"/>
        </w:rPr>
        <w:t>Q-table</w:t>
      </w:r>
      <w:r w:rsidRPr="00B17ABA">
        <w:rPr>
          <w:rFonts w:ascii="TimesNewRomanPSMT" w:hAnsi="TimesNewRomanPSMT"/>
          <w:color w:val="000000"/>
        </w:rPr>
        <w:t xml:space="preserve">, which has a two dimensions containing </w:t>
      </w:r>
      <w:r w:rsidR="00EF7694" w:rsidRPr="00B17ABA">
        <w:rPr>
          <w:rFonts w:ascii="TimesNewRomanPSMT" w:hAnsi="TimesNewRomanPSMT"/>
          <w:color w:val="000000"/>
        </w:rPr>
        <w:t xml:space="preserve">the pairs of </w:t>
      </w:r>
      <w:r w:rsidRPr="00B17ABA">
        <w:rPr>
          <w:rFonts w:ascii="TimesNewRomanPSMT" w:hAnsi="TimesNewRomanPSMT"/>
          <w:color w:val="000000"/>
        </w:rPr>
        <w:t xml:space="preserve">all possible states </w:t>
      </w:r>
      <w:r w:rsidR="001D77B0" w:rsidRPr="00B17ABA">
        <w:rPr>
          <w:rFonts w:ascii="TimesNewRomanPSMT" w:hAnsi="TimesNewRomanPSMT"/>
          <w:color w:val="000000"/>
        </w:rPr>
        <w:t>and</w:t>
      </w:r>
      <w:r w:rsidRPr="00B17ABA">
        <w:rPr>
          <w:rFonts w:ascii="TimesNewRomanPSMT" w:hAnsi="TimesNewRomanPSMT"/>
          <w:color w:val="000000"/>
        </w:rPr>
        <w:t xml:space="preserve"> all possible actions</w:t>
      </w:r>
      <w:r w:rsidR="001D77B0" w:rsidRPr="00B17ABA">
        <w:rPr>
          <w:rFonts w:ascii="TimesNewRomanPSMT" w:hAnsi="TimesNewRomanPSMT"/>
          <w:color w:val="000000"/>
        </w:rPr>
        <w:t xml:space="preserve"> at </w:t>
      </w:r>
      <w:r w:rsidR="001D77B0" w:rsidRPr="009923E9">
        <w:rPr>
          <w:rFonts w:ascii="TimesNewRomanPSMT" w:hAnsi="TimesNewRomanPSMT"/>
          <w:i/>
          <w:color w:val="000000"/>
        </w:rPr>
        <w:t>t</w:t>
      </w:r>
      <w:r w:rsidRPr="00B17ABA">
        <w:rPr>
          <w:rFonts w:ascii="TimesNewRomanPSMT" w:hAnsi="TimesNewRomanPSMT"/>
          <w:color w:val="000000"/>
        </w:rPr>
        <w:t xml:space="preserve"> </w:t>
      </w:r>
      <w:r w:rsidR="001D77B0" w:rsidRPr="00B17ABA">
        <w:rPr>
          <w:rFonts w:ascii="TimesNewRomanPSMT" w:hAnsi="TimesNewRomanPSMT"/>
          <w:color w:val="000000"/>
        </w:rPr>
        <w:t xml:space="preserve">(see </w:t>
      </w:r>
      <w:r w:rsidR="001D77B0" w:rsidRPr="00B17ABA">
        <w:rPr>
          <w:rFonts w:ascii="TimesNewRomanPSMT" w:hAnsi="TimesNewRomanPSMT"/>
          <w:color w:val="000000"/>
        </w:rPr>
        <w:fldChar w:fldCharType="begin"/>
      </w:r>
      <w:r w:rsidR="001D77B0" w:rsidRPr="00B17ABA">
        <w:rPr>
          <w:rFonts w:ascii="TimesNewRomanPSMT" w:hAnsi="TimesNewRomanPSMT"/>
          <w:color w:val="000000"/>
        </w:rPr>
        <w:instrText xml:space="preserve"> REF _Ref425195780 \h </w:instrText>
      </w:r>
      <w:r w:rsidR="00B17ABA">
        <w:rPr>
          <w:rFonts w:ascii="TimesNewRomanPSMT" w:hAnsi="TimesNewRomanPSMT"/>
          <w:color w:val="000000"/>
        </w:rPr>
        <w:instrText xml:space="preserve"> \* MERGEFORMAT </w:instrText>
      </w:r>
      <w:r w:rsidR="001D77B0" w:rsidRPr="00B17ABA">
        <w:rPr>
          <w:rFonts w:ascii="TimesNewRomanPSMT" w:hAnsi="TimesNewRomanPSMT"/>
          <w:color w:val="000000"/>
        </w:rPr>
      </w:r>
      <w:r w:rsidR="001D77B0" w:rsidRPr="00B17ABA">
        <w:rPr>
          <w:rFonts w:ascii="TimesNewRomanPSMT" w:hAnsi="TimesNewRomanPSMT"/>
          <w:color w:val="000000"/>
        </w:rPr>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8</w:t>
      </w:r>
      <w:r w:rsidR="001D77B0" w:rsidRPr="00B17ABA">
        <w:rPr>
          <w:rFonts w:ascii="TimesNewRomanPSMT" w:hAnsi="TimesNewRomanPSMT"/>
          <w:color w:val="000000"/>
        </w:rPr>
        <w:fldChar w:fldCharType="end"/>
      </w:r>
      <w:r w:rsidR="001D77B0" w:rsidRPr="00B17ABA">
        <w:rPr>
          <w:rFonts w:ascii="TimesNewRomanPSMT" w:hAnsi="TimesNewRomanPSMT"/>
          <w:color w:val="000000"/>
        </w:rPr>
        <w:t>)</w:t>
      </w:r>
      <w:r w:rsidRPr="00B17ABA">
        <w:rPr>
          <w:rFonts w:ascii="TimesNewRomanPSMT" w:hAnsi="TimesNewRomanPSMT"/>
          <w:color w:val="000000"/>
        </w:rPr>
        <w:t xml:space="preserve">. </w:t>
      </w:r>
      <w:r w:rsidR="005B082F" w:rsidRPr="00B17ABA">
        <w:rPr>
          <w:rFonts w:ascii="TimesNewRomanPSMT" w:hAnsi="TimesNewRomanPSMT"/>
          <w:color w:val="000000"/>
        </w:rPr>
        <w:t xml:space="preserve">Starting from an initial state at </w:t>
      </w:r>
      <w:r w:rsidR="005B082F" w:rsidRPr="009923E9">
        <w:rPr>
          <w:rFonts w:ascii="TimesNewRomanPSMT" w:hAnsi="TimesNewRomanPSMT"/>
          <w:i/>
          <w:color w:val="000000"/>
        </w:rPr>
        <w:t>t</w:t>
      </w:r>
      <w:r w:rsidR="005B082F" w:rsidRPr="009923E9">
        <w:rPr>
          <w:rFonts w:ascii="TimesNewRomanPSMT" w:hAnsi="TimesNewRomanPSMT"/>
          <w:i/>
          <w:color w:val="000000"/>
          <w:vertAlign w:val="subscript"/>
        </w:rPr>
        <w:t>1</w:t>
      </w:r>
      <w:r w:rsidR="005B082F" w:rsidRPr="00B17ABA">
        <w:rPr>
          <w:rFonts w:ascii="TimesNewRomanPSMT" w:hAnsi="TimesNewRomanPSMT"/>
          <w:color w:val="000000"/>
        </w:rPr>
        <w:t>, a</w:t>
      </w:r>
      <w:r w:rsidRPr="00B17ABA">
        <w:rPr>
          <w:rFonts w:ascii="TimesNewRomanPSMT" w:hAnsi="TimesNewRomanPSMT"/>
          <w:color w:val="000000"/>
        </w:rPr>
        <w:t xml:space="preserve"> simulator spontaneously </w:t>
      </w:r>
      <w:r w:rsidR="001D77B0" w:rsidRPr="00B17ABA">
        <w:rPr>
          <w:rFonts w:ascii="TimesNewRomanPSMT" w:hAnsi="TimesNewRomanPSMT"/>
          <w:color w:val="000000"/>
        </w:rPr>
        <w:t>generate</w:t>
      </w:r>
      <w:r w:rsidRPr="00B17ABA">
        <w:rPr>
          <w:rFonts w:ascii="TimesNewRomanPSMT" w:hAnsi="TimesNewRomanPSMT"/>
          <w:color w:val="000000"/>
        </w:rPr>
        <w:t xml:space="preserve">s the current state and the subsequent states </w:t>
      </w:r>
      <w:r w:rsidR="00FA6223" w:rsidRPr="00B17ABA">
        <w:rPr>
          <w:rFonts w:ascii="TimesNewRomanPSMT" w:hAnsi="TimesNewRomanPSMT"/>
          <w:color w:val="000000"/>
        </w:rPr>
        <w:t xml:space="preserve">with the action selected </w:t>
      </w:r>
      <w:r w:rsidR="00EF7694" w:rsidRPr="00B17ABA">
        <w:rPr>
          <w:rFonts w:ascii="TimesNewRomanPSMT" w:hAnsi="TimesNewRomanPSMT"/>
          <w:color w:val="000000"/>
        </w:rPr>
        <w:t xml:space="preserve">by the </w:t>
      </w:r>
      <w:r w:rsidR="001121EC" w:rsidRPr="00B17ABA">
        <w:t>ε</w:t>
      </w:r>
      <w:r w:rsidR="00EF7694" w:rsidRPr="00B17ABA">
        <w:rPr>
          <w:rFonts w:ascii="Times New Roman" w:hAnsi="Times New Roman" w:cs="Times New Roman"/>
        </w:rPr>
        <w:t>-greedy</w:t>
      </w:r>
      <w:r w:rsidR="00EF7694" w:rsidRPr="00B17ABA">
        <w:rPr>
          <w:rFonts w:ascii="TimesNewRomanPSMT" w:hAnsi="TimesNewRomanPSMT"/>
          <w:color w:val="000000"/>
        </w:rPr>
        <w:t xml:space="preserve"> method </w:t>
      </w:r>
      <w:r w:rsidRPr="00B17ABA">
        <w:rPr>
          <w:rFonts w:ascii="TimesNewRomanPSMT" w:hAnsi="TimesNewRomanPSMT"/>
          <w:color w:val="000000"/>
        </w:rPr>
        <w:t xml:space="preserve">until </w:t>
      </w:r>
      <w:r w:rsidR="000635CE" w:rsidRPr="00B17ABA">
        <w:rPr>
          <w:rFonts w:ascii="TimesNewRomanPSMT" w:hAnsi="TimesNewRomanPSMT"/>
          <w:color w:val="000000"/>
        </w:rPr>
        <w:t>a</w:t>
      </w:r>
      <w:r w:rsidRPr="00B17ABA">
        <w:rPr>
          <w:rFonts w:ascii="TimesNewRomanPSMT" w:hAnsi="TimesNewRomanPSMT"/>
          <w:color w:val="000000"/>
        </w:rPr>
        <w:t xml:space="preserve"> terminal state </w:t>
      </w:r>
      <w:r w:rsidR="001D77B0" w:rsidRPr="00B17ABA">
        <w:rPr>
          <w:rFonts w:ascii="TimesNewRomanPSMT" w:hAnsi="TimesNewRomanPSMT"/>
          <w:color w:val="000000"/>
        </w:rPr>
        <w:t>is</w:t>
      </w:r>
      <w:r w:rsidRPr="00B17ABA">
        <w:rPr>
          <w:rFonts w:ascii="TimesNewRomanPSMT" w:hAnsi="TimesNewRomanPSMT"/>
          <w:color w:val="000000"/>
        </w:rPr>
        <w:t xml:space="preserve"> </w:t>
      </w:r>
      <w:r w:rsidR="00FA6223" w:rsidRPr="00B17ABA">
        <w:rPr>
          <w:rFonts w:ascii="TimesNewRomanPSMT" w:hAnsi="TimesNewRomanPSMT"/>
          <w:color w:val="000000"/>
        </w:rPr>
        <w:t>reached</w:t>
      </w:r>
      <w:r w:rsidR="000635CE" w:rsidRPr="00B17ABA">
        <w:rPr>
          <w:rFonts w:ascii="TimesNewRomanPSMT" w:hAnsi="TimesNewRomanPSMT"/>
          <w:color w:val="000000"/>
        </w:rPr>
        <w:t xml:space="preserve"> at the end of the follow-up period</w:t>
      </w:r>
      <w:r w:rsidRPr="00B17ABA">
        <w:rPr>
          <w:rFonts w:ascii="TimesNewRomanPSMT" w:hAnsi="TimesNewRomanPSMT"/>
          <w:color w:val="000000"/>
        </w:rPr>
        <w:t>. All the immediate reward</w:t>
      </w:r>
      <w:r w:rsidR="00EA14C4" w:rsidRPr="00B17ABA">
        <w:rPr>
          <w:rFonts w:ascii="TimesNewRomanPSMT" w:hAnsi="TimesNewRomanPSMT"/>
          <w:color w:val="000000"/>
        </w:rPr>
        <w:t>s</w:t>
      </w:r>
      <w:r w:rsidRPr="00B17ABA">
        <w:rPr>
          <w:rFonts w:ascii="TimesNewRomanPSMT" w:hAnsi="TimesNewRomanPSMT"/>
          <w:color w:val="000000"/>
        </w:rPr>
        <w:t xml:space="preserve"> </w:t>
      </w:r>
      <w:r w:rsidR="00DD2143" w:rsidRPr="00B17ABA">
        <w:rPr>
          <w:rFonts w:ascii="TimesNewRomanPSMT" w:hAnsi="TimesNewRomanPSMT"/>
          <w:color w:val="000000"/>
        </w:rPr>
        <w:t xml:space="preserve">received from the transition between </w:t>
      </w:r>
      <w:r w:rsidR="00DD2143" w:rsidRPr="009923E9">
        <w:rPr>
          <w:rFonts w:ascii="TimesNewRomanPSMT" w:hAnsi="TimesNewRomanPSMT"/>
          <w:i/>
          <w:color w:val="000000"/>
        </w:rPr>
        <w:t>s</w:t>
      </w:r>
      <w:r w:rsidR="00DD2143" w:rsidRPr="009923E9">
        <w:rPr>
          <w:rFonts w:ascii="TimesNewRomanPSMT" w:hAnsi="TimesNewRomanPSMT"/>
          <w:i/>
          <w:color w:val="000000"/>
          <w:vertAlign w:val="subscript"/>
        </w:rPr>
        <w:t>t</w:t>
      </w:r>
      <w:r w:rsidR="00DD2143" w:rsidRPr="00B17ABA">
        <w:rPr>
          <w:rFonts w:ascii="TimesNewRomanPSMT" w:hAnsi="TimesNewRomanPSMT"/>
          <w:color w:val="000000"/>
        </w:rPr>
        <w:t xml:space="preserve"> and </w:t>
      </w:r>
      <w:r w:rsidR="00DD2143" w:rsidRPr="009923E9">
        <w:rPr>
          <w:rFonts w:ascii="TimesNewRomanPSMT" w:hAnsi="TimesNewRomanPSMT"/>
          <w:i/>
          <w:color w:val="000000"/>
        </w:rPr>
        <w:t>s</w:t>
      </w:r>
      <w:r w:rsidR="00DD2143" w:rsidRPr="009923E9">
        <w:rPr>
          <w:rFonts w:ascii="TimesNewRomanPSMT" w:hAnsi="TimesNewRomanPSMT"/>
          <w:i/>
          <w:color w:val="000000"/>
          <w:vertAlign w:val="subscript"/>
        </w:rPr>
        <w:t>t+1</w:t>
      </w:r>
      <w:r w:rsidR="00DD2143" w:rsidRPr="009923E9">
        <w:rPr>
          <w:rFonts w:ascii="TimesNewRomanPSMT" w:hAnsi="TimesNewRomanPSMT"/>
          <w:color w:val="000000"/>
          <w:vertAlign w:val="subscript"/>
        </w:rPr>
        <w:t xml:space="preserve"> </w:t>
      </w:r>
      <w:r w:rsidRPr="00B17ABA">
        <w:rPr>
          <w:rFonts w:ascii="TimesNewRomanPSMT" w:hAnsi="TimesNewRomanPSMT"/>
          <w:color w:val="000000"/>
        </w:rPr>
        <w:t xml:space="preserve">are saved in the Q-table </w:t>
      </w:r>
      <w:r w:rsidR="001D77B0" w:rsidRPr="00B17ABA">
        <w:rPr>
          <w:rFonts w:ascii="TimesNewRomanPSMT" w:hAnsi="TimesNewRomanPSMT"/>
          <w:color w:val="000000"/>
        </w:rPr>
        <w:t xml:space="preserve">at </w:t>
      </w:r>
      <w:r w:rsidR="001D77B0" w:rsidRPr="009923E9">
        <w:rPr>
          <w:rFonts w:ascii="TimesNewRomanPSMT" w:hAnsi="TimesNewRomanPSMT"/>
          <w:i/>
          <w:color w:val="000000"/>
        </w:rPr>
        <w:t>t</w:t>
      </w:r>
      <w:r w:rsidR="001D77B0" w:rsidRPr="00B17ABA">
        <w:rPr>
          <w:rFonts w:ascii="TimesNewRomanPSMT" w:hAnsi="TimesNewRomanPSMT"/>
          <w:color w:val="000000"/>
        </w:rPr>
        <w:t xml:space="preserve"> </w:t>
      </w:r>
      <w:r w:rsidRPr="00B17ABA">
        <w:rPr>
          <w:rFonts w:ascii="TimesNewRomanPSMT" w:hAnsi="TimesNewRomanPSMT"/>
          <w:color w:val="000000"/>
        </w:rPr>
        <w:t>and used to update the Q-value for the current state</w:t>
      </w:r>
      <w:r w:rsidR="00DD2143" w:rsidRPr="00B17ABA">
        <w:rPr>
          <w:rFonts w:ascii="TimesNewRomanPSMT" w:hAnsi="TimesNewRomanPSMT"/>
          <w:color w:val="000000"/>
        </w:rPr>
        <w:t xml:space="preserve"> </w:t>
      </w:r>
      <w:r w:rsidR="00DD2143" w:rsidRPr="00B17ABA">
        <w:rPr>
          <w:rFonts w:ascii="TimesNewRomanPSMT" w:hAnsi="TimesNewRomanPSMT"/>
          <w:i/>
          <w:color w:val="000000"/>
        </w:rPr>
        <w:t>s</w:t>
      </w:r>
      <w:r w:rsidR="00DD2143" w:rsidRPr="00B17ABA">
        <w:rPr>
          <w:rFonts w:ascii="TimesNewRomanPSMT" w:hAnsi="TimesNewRomanPSMT"/>
          <w:i/>
          <w:color w:val="000000"/>
          <w:vertAlign w:val="subscript"/>
        </w:rPr>
        <w:t>t</w:t>
      </w:r>
      <w:r w:rsidRPr="00B17ABA">
        <w:rPr>
          <w:rFonts w:ascii="TimesNewRomanPSMT" w:hAnsi="TimesNewRomanPSMT"/>
          <w:color w:val="000000"/>
        </w:rPr>
        <w:t xml:space="preserve">. </w:t>
      </w:r>
      <w:r w:rsidR="005B082F" w:rsidRPr="00B17ABA">
        <w:t xml:space="preserve">All that is required for correct convergence is that all pairs are continuously updated in an infinite number of times so that they are independent of the action being followed. </w:t>
      </w:r>
      <w:r w:rsidR="005B082F" w:rsidRPr="00B17ABA">
        <w:rPr>
          <w:rFonts w:ascii="TimesNewRomanPSMT" w:hAnsi="TimesNewRomanPSMT"/>
          <w:color w:val="000000"/>
        </w:rPr>
        <w:t xml:space="preserve">At the end of the learning procedure, </w:t>
      </w:r>
      <w:r w:rsidR="005B082F" w:rsidRPr="00B17ABA">
        <w:t xml:space="preserve">the action </w:t>
      </w:r>
      <w:r w:rsidR="005B082F" w:rsidRPr="00B17ABA">
        <w:rPr>
          <w:i/>
          <w:iCs/>
        </w:rPr>
        <w:t>a</w:t>
      </w:r>
      <w:r w:rsidR="005B082F" w:rsidRPr="00B17ABA">
        <w:t>, which maximises the Q-value</w:t>
      </w:r>
      <w:r w:rsidR="00EF7694" w:rsidRPr="00B17ABA">
        <w:t xml:space="preserve"> for</w:t>
      </w:r>
      <w:r w:rsidR="005B082F" w:rsidRPr="00B17ABA">
        <w:t xml:space="preserve"> </w:t>
      </w:r>
      <w:r w:rsidR="005B082F" w:rsidRPr="009923E9">
        <w:rPr>
          <w:i/>
        </w:rPr>
        <w:t>s</w:t>
      </w:r>
      <w:r w:rsidR="005B082F" w:rsidRPr="009923E9">
        <w:rPr>
          <w:i/>
          <w:vertAlign w:val="subscript"/>
        </w:rPr>
        <w:t>t</w:t>
      </w:r>
      <w:r w:rsidR="005B082F" w:rsidRPr="00B17ABA">
        <w:t xml:space="preserve">, is selected as the optimal solution for </w:t>
      </w:r>
      <w:r w:rsidR="00EF7694" w:rsidRPr="00B17ABA">
        <w:rPr>
          <w:i/>
        </w:rPr>
        <w:t>s</w:t>
      </w:r>
      <w:r w:rsidR="00EF7694" w:rsidRPr="00B17ABA">
        <w:rPr>
          <w:i/>
          <w:vertAlign w:val="subscript"/>
        </w:rPr>
        <w:t>t</w:t>
      </w:r>
      <w:r w:rsidR="00EF7694" w:rsidRPr="009923E9">
        <w:rPr>
          <w:i/>
        </w:rPr>
        <w:t>.</w:t>
      </w:r>
    </w:p>
    <w:p w:rsidR="000963EB" w:rsidRPr="00B17ABA" w:rsidRDefault="000963EB" w:rsidP="000963EB"/>
    <w:tbl>
      <w:tblPr>
        <w:tblStyle w:val="TableGrid"/>
        <w:tblW w:w="0" w:type="auto"/>
        <w:tblLook w:val="04A0" w:firstRow="1" w:lastRow="0" w:firstColumn="1" w:lastColumn="0" w:noHBand="0" w:noVBand="1"/>
      </w:tblPr>
      <w:tblGrid>
        <w:gridCol w:w="8436"/>
      </w:tblGrid>
      <w:tr w:rsidR="000963EB" w:rsidRPr="00B17ABA" w:rsidTr="009923E9">
        <w:trPr>
          <w:cantSplit/>
        </w:trPr>
        <w:tc>
          <w:tcPr>
            <w:tcW w:w="8436" w:type="dxa"/>
          </w:tcPr>
          <w:p w:rsidR="000963EB" w:rsidRPr="00B17ABA" w:rsidRDefault="000963EB" w:rsidP="00833971">
            <w:pPr>
              <w:ind w:firstLine="0"/>
              <w:rPr>
                <w:rFonts w:ascii="Times New Roman" w:hAnsi="Times New Roman" w:cs="Times New Roman"/>
                <w:sz w:val="20"/>
                <w:szCs w:val="20"/>
              </w:rPr>
            </w:pPr>
            <w:bookmarkStart w:id="85" w:name="_Ref423084180"/>
            <w:r w:rsidRPr="00B17ABA">
              <w:rPr>
                <w:rFonts w:ascii="Times New Roman" w:hAnsi="Times New Roman" w:cs="Times New Roman"/>
                <w:sz w:val="20"/>
                <w:szCs w:val="20"/>
              </w:rPr>
              <w:lastRenderedPageBreak/>
              <w:t xml:space="preserve">Initialise </w:t>
            </w:r>
            <w:r w:rsidR="001D77B0" w:rsidRPr="00B17ABA">
              <w:rPr>
                <w:rFonts w:ascii="Times New Roman" w:hAnsi="Times New Roman" w:cs="Times New Roman"/>
                <w:sz w:val="20"/>
                <w:szCs w:val="20"/>
              </w:rPr>
              <w:t xml:space="preserve">all Q-values </w:t>
            </w:r>
            <w:r w:rsidRPr="00B17ABA">
              <w:rPr>
                <w:rFonts w:ascii="Times New Roman" w:hAnsi="Times New Roman" w:cs="Times New Roman"/>
                <w:sz w:val="20"/>
                <w:szCs w:val="20"/>
              </w:rPr>
              <w:t>arbitrarily.</w:t>
            </w:r>
          </w:p>
          <w:p w:rsidR="000963EB" w:rsidRPr="00B17ABA" w:rsidRDefault="000963EB" w:rsidP="00833971">
            <w:pPr>
              <w:ind w:firstLine="0"/>
              <w:rPr>
                <w:rFonts w:ascii="Times New Roman" w:hAnsi="Times New Roman" w:cs="Times New Roman"/>
                <w:sz w:val="20"/>
                <w:szCs w:val="20"/>
              </w:rPr>
            </w:pPr>
            <w:r w:rsidRPr="00B17ABA">
              <w:rPr>
                <w:rFonts w:ascii="Times New Roman" w:hAnsi="Times New Roman" w:cs="Times New Roman"/>
                <w:b/>
                <w:bCs/>
                <w:sz w:val="20"/>
                <w:szCs w:val="20"/>
              </w:rPr>
              <w:t>FOR</w:t>
            </w:r>
            <w:r w:rsidRPr="00B17ABA">
              <w:rPr>
                <w:rFonts w:ascii="Times New Roman" w:hAnsi="Times New Roman" w:cs="Times New Roman"/>
                <w:sz w:val="20"/>
                <w:szCs w:val="20"/>
              </w:rPr>
              <w:t xml:space="preserve"> </w:t>
            </w:r>
            <w:r w:rsidR="00EF7694" w:rsidRPr="00B17ABA">
              <w:rPr>
                <w:rFonts w:ascii="Times New Roman" w:hAnsi="Times New Roman" w:cs="Times New Roman"/>
                <w:sz w:val="20"/>
                <w:szCs w:val="20"/>
              </w:rPr>
              <w:t>An infinite number of times.</w:t>
            </w:r>
          </w:p>
          <w:p w:rsidR="000963EB" w:rsidRPr="00B17ABA" w:rsidRDefault="000963EB" w:rsidP="00833971">
            <w:pPr>
              <w:ind w:left="426" w:firstLine="0"/>
              <w:rPr>
                <w:rFonts w:ascii="Times New Roman" w:hAnsi="Times New Roman" w:cs="Times New Roman"/>
                <w:sz w:val="20"/>
                <w:szCs w:val="20"/>
              </w:rPr>
            </w:pPr>
            <w:r w:rsidRPr="00B17ABA">
              <w:rPr>
                <w:rFonts w:ascii="Times New Roman" w:hAnsi="Times New Roman" w:cs="Times New Roman"/>
                <w:sz w:val="20"/>
                <w:szCs w:val="20"/>
              </w:rPr>
              <w:t xml:space="preserve"> </w:t>
            </w:r>
            <w:r w:rsidR="00EF7694" w:rsidRPr="00B17ABA">
              <w:rPr>
                <w:rFonts w:ascii="Times New Roman" w:hAnsi="Times New Roman" w:cs="Times New Roman"/>
                <w:sz w:val="20"/>
                <w:szCs w:val="20"/>
              </w:rPr>
              <w:t xml:space="preserve">Randomly simulate the initial state </w:t>
            </w:r>
            <w:r w:rsidR="00EF7694" w:rsidRPr="00B17ABA">
              <w:rPr>
                <w:i/>
                <w:sz w:val="20"/>
                <w:szCs w:val="20"/>
              </w:rPr>
              <w:t>s</w:t>
            </w:r>
            <w:r w:rsidR="00EF7694" w:rsidRPr="00B17ABA">
              <w:rPr>
                <w:i/>
                <w:sz w:val="20"/>
                <w:szCs w:val="20"/>
                <w:vertAlign w:val="subscript"/>
              </w:rPr>
              <w:t>t</w:t>
            </w:r>
            <w:r w:rsidR="00EF7694" w:rsidRPr="00B17ABA">
              <w:rPr>
                <w:rFonts w:ascii="Times New Roman" w:hAnsi="Times New Roman" w:cs="Times New Roman"/>
                <w:sz w:val="20"/>
                <w:szCs w:val="20"/>
              </w:rPr>
              <w:t xml:space="preserve">. </w:t>
            </w:r>
          </w:p>
          <w:p w:rsidR="000963EB" w:rsidRPr="00B17ABA" w:rsidRDefault="000963EB" w:rsidP="009923E9">
            <w:pPr>
              <w:spacing w:line="480" w:lineRule="auto"/>
              <w:ind w:left="426" w:firstLine="0"/>
              <w:rPr>
                <w:rFonts w:ascii="Times New Roman" w:hAnsi="Times New Roman" w:cs="Times New Roman"/>
                <w:sz w:val="20"/>
                <w:szCs w:val="20"/>
              </w:rPr>
            </w:pPr>
            <w:r w:rsidRPr="00B17ABA">
              <w:rPr>
                <w:rFonts w:ascii="Times New Roman" w:hAnsi="Times New Roman" w:cs="Times New Roman"/>
                <w:sz w:val="20"/>
                <w:szCs w:val="20"/>
              </w:rPr>
              <w:t xml:space="preserve"> </w:t>
            </w:r>
            <w:r w:rsidRPr="00B17ABA">
              <w:rPr>
                <w:rFonts w:ascii="Times New Roman" w:hAnsi="Times New Roman" w:cs="Times New Roman"/>
                <w:b/>
                <w:bCs/>
                <w:sz w:val="20"/>
                <w:szCs w:val="20"/>
              </w:rPr>
              <w:t>FOR</w:t>
            </w:r>
            <w:r w:rsidRPr="00B17ABA">
              <w:rPr>
                <w:rFonts w:ascii="Times New Roman" w:hAnsi="Times New Roman" w:cs="Times New Roman"/>
                <w:sz w:val="20"/>
                <w:szCs w:val="20"/>
              </w:rPr>
              <w:t xml:space="preserve"> each step of episode</w:t>
            </w:r>
          </w:p>
          <w:p w:rsidR="000963EB" w:rsidRPr="00B17ABA" w:rsidRDefault="000963EB" w:rsidP="009923E9">
            <w:pPr>
              <w:pStyle w:val="ListParagraph"/>
              <w:numPr>
                <w:ilvl w:val="0"/>
                <w:numId w:val="79"/>
              </w:numPr>
              <w:ind w:left="1276" w:hanging="283"/>
              <w:jc w:val="left"/>
              <w:rPr>
                <w:rFonts w:ascii="Times New Roman" w:hAnsi="Times New Roman" w:cs="Times New Roman"/>
                <w:sz w:val="20"/>
                <w:szCs w:val="20"/>
              </w:rPr>
            </w:pPr>
            <w:r w:rsidRPr="00B17ABA">
              <w:rPr>
                <w:rFonts w:ascii="Times New Roman" w:hAnsi="Times New Roman" w:cs="Times New Roman"/>
                <w:sz w:val="20"/>
                <w:szCs w:val="20"/>
              </w:rPr>
              <w:t xml:space="preserve">Choose </w:t>
            </w:r>
            <w:r w:rsidRPr="00B17ABA">
              <w:rPr>
                <w:rFonts w:ascii="Times New Roman" w:hAnsi="Times New Roman" w:cs="Times New Roman"/>
                <w:i/>
                <w:iCs/>
                <w:sz w:val="20"/>
                <w:szCs w:val="20"/>
              </w:rPr>
              <w:t>a</w:t>
            </w:r>
            <w:r w:rsidRPr="00B17ABA">
              <w:rPr>
                <w:rFonts w:ascii="Times New Roman" w:hAnsi="Times New Roman" w:cs="Times New Roman"/>
                <w:sz w:val="20"/>
                <w:szCs w:val="20"/>
              </w:rPr>
              <w:t xml:space="preserve"> from </w:t>
            </w:r>
            <w:r w:rsidRPr="00B17ABA">
              <w:rPr>
                <w:rFonts w:ascii="Times New Roman" w:hAnsi="Times New Roman" w:cs="Times New Roman"/>
                <w:i/>
                <w:iCs/>
                <w:sz w:val="20"/>
                <w:szCs w:val="20"/>
              </w:rPr>
              <w:t>s</w:t>
            </w:r>
            <w:r w:rsidRPr="00B17ABA">
              <w:rPr>
                <w:rFonts w:ascii="Times New Roman" w:hAnsi="Times New Roman" w:cs="Times New Roman"/>
                <w:sz w:val="20"/>
                <w:szCs w:val="20"/>
              </w:rPr>
              <w:t xml:space="preserve"> using policy derived from Q</w:t>
            </w:r>
            <w:r w:rsidR="001D77B0" w:rsidRPr="00B17ABA">
              <w:rPr>
                <w:rFonts w:ascii="Times New Roman" w:hAnsi="Times New Roman" w:cs="Times New Roman"/>
                <w:sz w:val="20"/>
                <w:szCs w:val="20"/>
              </w:rPr>
              <w:t>-values</w:t>
            </w:r>
            <w:r w:rsidR="00EF7694" w:rsidRPr="00B17ABA">
              <w:rPr>
                <w:rFonts w:ascii="Times New Roman" w:hAnsi="Times New Roman" w:cs="Times New Roman"/>
                <w:sz w:val="20"/>
                <w:szCs w:val="20"/>
              </w:rPr>
              <w:t xml:space="preserve">, using the </w:t>
            </w:r>
            <w:r w:rsidR="001121EC" w:rsidRPr="00B17ABA">
              <w:t>ε</w:t>
            </w:r>
            <w:r w:rsidR="00EF7694" w:rsidRPr="00B17ABA">
              <w:rPr>
                <w:rFonts w:ascii="Times New Roman" w:hAnsi="Times New Roman" w:cs="Times New Roman"/>
                <w:sz w:val="20"/>
                <w:szCs w:val="20"/>
              </w:rPr>
              <w:t>-greedy method</w:t>
            </w:r>
            <w:r w:rsidRPr="00B17ABA">
              <w:rPr>
                <w:rFonts w:ascii="Times New Roman" w:hAnsi="Times New Roman" w:cs="Times New Roman"/>
                <w:sz w:val="20"/>
                <w:szCs w:val="20"/>
              </w:rPr>
              <w:t>.</w:t>
            </w:r>
          </w:p>
          <w:p w:rsidR="000963EB" w:rsidRPr="00B17ABA" w:rsidRDefault="000963EB" w:rsidP="00EF7694">
            <w:pPr>
              <w:pStyle w:val="ListParagraph"/>
              <w:numPr>
                <w:ilvl w:val="0"/>
                <w:numId w:val="79"/>
              </w:numPr>
              <w:ind w:left="1276" w:hanging="283"/>
              <w:jc w:val="left"/>
              <w:rPr>
                <w:rFonts w:ascii="Times New Roman" w:hAnsi="Times New Roman" w:cs="Times New Roman"/>
                <w:sz w:val="20"/>
                <w:szCs w:val="20"/>
              </w:rPr>
            </w:pPr>
            <w:r w:rsidRPr="00B17ABA">
              <w:rPr>
                <w:rFonts w:ascii="Times New Roman" w:hAnsi="Times New Roman" w:cs="Times New Roman"/>
                <w:sz w:val="20"/>
                <w:szCs w:val="20"/>
              </w:rPr>
              <w:t xml:space="preserve">Take action </w:t>
            </w:r>
            <w:r w:rsidRPr="00B17ABA">
              <w:rPr>
                <w:rFonts w:ascii="Times New Roman" w:hAnsi="Times New Roman" w:cs="Times New Roman"/>
                <w:i/>
                <w:iCs/>
                <w:sz w:val="20"/>
                <w:szCs w:val="20"/>
              </w:rPr>
              <w:t>a</w:t>
            </w:r>
            <w:r w:rsidRPr="00B17ABA">
              <w:rPr>
                <w:rFonts w:ascii="Times New Roman" w:hAnsi="Times New Roman" w:cs="Times New Roman"/>
                <w:sz w:val="20"/>
                <w:szCs w:val="20"/>
              </w:rPr>
              <w:t xml:space="preserve">, observe </w:t>
            </w:r>
            <w:r w:rsidR="00EF7694" w:rsidRPr="00B17ABA">
              <w:rPr>
                <w:rFonts w:ascii="Times New Roman" w:hAnsi="Times New Roman" w:cs="Times New Roman"/>
                <w:i/>
                <w:iCs/>
                <w:sz w:val="20"/>
                <w:szCs w:val="20"/>
              </w:rPr>
              <w:t>s</w:t>
            </w:r>
            <w:r w:rsidR="00EF7694" w:rsidRPr="009923E9">
              <w:rPr>
                <w:rFonts w:ascii="Times New Roman" w:hAnsi="Times New Roman" w:cs="Times New Roman"/>
                <w:i/>
                <w:iCs/>
                <w:sz w:val="20"/>
                <w:szCs w:val="20"/>
                <w:vertAlign w:val="subscript"/>
              </w:rPr>
              <w:t>t+1</w:t>
            </w:r>
            <w:r w:rsidR="00EF7694" w:rsidRPr="00B17ABA">
              <w:rPr>
                <w:rFonts w:ascii="Times New Roman" w:hAnsi="Times New Roman" w:cs="Times New Roman"/>
                <w:i/>
                <w:iCs/>
                <w:sz w:val="20"/>
                <w:szCs w:val="20"/>
                <w:vertAlign w:val="subscript"/>
              </w:rPr>
              <w:t xml:space="preserve"> </w:t>
            </w:r>
            <w:r w:rsidR="00EF7694" w:rsidRPr="009923E9">
              <w:rPr>
                <w:rFonts w:ascii="Times New Roman" w:hAnsi="Times New Roman" w:cs="Times New Roman"/>
                <w:iCs/>
                <w:sz w:val="20"/>
                <w:szCs w:val="20"/>
              </w:rPr>
              <w:t>and</w:t>
            </w:r>
            <w:r w:rsidR="00EF7694" w:rsidRPr="009923E9">
              <w:rPr>
                <w:rFonts w:ascii="Times New Roman" w:hAnsi="Times New Roman" w:cs="Times New Roman"/>
                <w:i/>
                <w:iCs/>
                <w:sz w:val="20"/>
                <w:szCs w:val="20"/>
              </w:rPr>
              <w:t xml:space="preserve"> r.</w:t>
            </w:r>
          </w:p>
          <w:p w:rsidR="000963EB" w:rsidRPr="00B17ABA" w:rsidRDefault="000963EB" w:rsidP="00EF7694">
            <w:pPr>
              <w:ind w:left="1276" w:hanging="283"/>
              <w:rPr>
                <w:rFonts w:ascii="Times New Roman" w:hAnsi="Times New Roman" w:cs="Times New Roman"/>
                <w:sz w:val="20"/>
                <w:szCs w:val="20"/>
              </w:rPr>
            </w:pPr>
            <m:oMathPara>
              <m:oMathParaPr>
                <m:jc m:val="left"/>
              </m:oMathParaPr>
              <m:oMath>
                <m:r>
                  <w:rPr>
                    <w:rFonts w:ascii="Cambria Math" w:hAnsi="Cambria Math" w:cs="Times New Roman" w:hint="eastAsia"/>
                    <w:sz w:val="20"/>
                    <w:szCs w:val="20"/>
                  </w:rPr>
                  <m:t>Q</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t</m:t>
                        </m:r>
                      </m:sub>
                    </m:sSub>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a</m:t>
                        </m:r>
                      </m:e>
                      <m:sub>
                        <m:r>
                          <w:rPr>
                            <w:rFonts w:ascii="Cambria Math" w:hAnsi="Cambria Math" w:cs="Times New Roman" w:hint="eastAsia"/>
                            <w:sz w:val="20"/>
                            <w:szCs w:val="20"/>
                          </w:rPr>
                          <m:t>t</m:t>
                        </m:r>
                      </m:sub>
                    </m:sSub>
                  </m:e>
                </m:d>
                <m:r>
                  <w:rPr>
                    <w:rFonts w:ascii="Cambria Math" w:hAnsi="Cambria Math" w:cs="Times New Roman"/>
                    <w:sz w:val="20"/>
                    <w:szCs w:val="20"/>
                  </w:rPr>
                  <m:t>⟵Q</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t</m:t>
                        </m:r>
                      </m:sub>
                    </m:sSub>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a</m:t>
                        </m:r>
                      </m:e>
                      <m:sub>
                        <m:r>
                          <w:rPr>
                            <w:rFonts w:ascii="Cambria Math" w:hAnsi="Cambria Math" w:cs="Times New Roman" w:hint="eastAsia"/>
                            <w:sz w:val="20"/>
                            <w:szCs w:val="20"/>
                          </w:rPr>
                          <m:t>t</m:t>
                        </m:r>
                      </m:sub>
                    </m:sSub>
                  </m:e>
                </m:d>
                <m:r>
                  <w:rPr>
                    <w:rFonts w:ascii="Cambria Math" w:hAnsi="Cambria Math" w:cs="Times New Roman" w:hint="eastAsia"/>
                    <w:sz w:val="20"/>
                    <w:szCs w:val="20"/>
                  </w:rPr>
                  <m:t>+α[r+γ</m:t>
                </m:r>
                <m:func>
                  <m:funcPr>
                    <m:ctrlPr>
                      <w:rPr>
                        <w:rFonts w:ascii="Cambria Math" w:hAnsi="Cambria Math" w:cs="Times New Roman"/>
                        <w:i/>
                        <w:sz w:val="20"/>
                        <w:szCs w:val="20"/>
                      </w:rPr>
                    </m:ctrlPr>
                  </m:funcPr>
                  <m:fName>
                    <m:limLow>
                      <m:limLowPr>
                        <m:ctrlPr>
                          <w:rPr>
                            <w:rFonts w:ascii="Cambria Math" w:hAnsi="Cambria Math" w:cs="Times New Roman"/>
                            <w:i/>
                            <w:sz w:val="20"/>
                            <w:szCs w:val="20"/>
                          </w:rPr>
                        </m:ctrlPr>
                      </m:limLowPr>
                      <m:e>
                        <m:r>
                          <m:rPr>
                            <m:sty m:val="p"/>
                          </m:rPr>
                          <w:rPr>
                            <w:rFonts w:ascii="Cambria Math" w:hAnsi="Cambria Math" w:cs="Times New Roman" w:hint="eastAsia"/>
                            <w:sz w:val="20"/>
                            <w:szCs w:val="20"/>
                          </w:rPr>
                          <m:t>max</m:t>
                        </m:r>
                      </m:e>
                      <m:lim>
                        <m:r>
                          <w:rPr>
                            <w:rFonts w:ascii="Cambria Math" w:hAnsi="Cambria Math" w:cs="Times New Roman" w:hint="eastAsia"/>
                            <w:sz w:val="20"/>
                            <w:szCs w:val="20"/>
                          </w:rPr>
                          <m:t>a</m:t>
                        </m:r>
                      </m:lim>
                    </m:limLow>
                  </m:fName>
                  <m:e>
                    <m:r>
                      <w:rPr>
                        <w:rFonts w:ascii="Cambria Math" w:hAnsi="Cambria Math" w:cs="Times New Roman" w:hint="eastAsia"/>
                        <w:sz w:val="20"/>
                        <w:szCs w:val="20"/>
                      </w:rPr>
                      <m:t>Q</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t+1</m:t>
                            </m:r>
                          </m:sub>
                        </m:sSub>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a</m:t>
                            </m:r>
                          </m:e>
                          <m:sub>
                            <m:r>
                              <w:rPr>
                                <w:rFonts w:ascii="Cambria Math" w:hAnsi="Cambria Math" w:cs="Times New Roman" w:hint="eastAsia"/>
                                <w:sz w:val="20"/>
                                <w:szCs w:val="20"/>
                              </w:rPr>
                              <m:t>t+1</m:t>
                            </m:r>
                          </m:sub>
                        </m:sSub>
                      </m:e>
                    </m:d>
                    <m:r>
                      <w:rPr>
                        <w:rFonts w:ascii="Cambria Math" w:hAnsi="Cambria Math" w:cs="Times New Roman"/>
                        <w:sz w:val="20"/>
                        <w:szCs w:val="20"/>
                      </w:rPr>
                      <m:t>-Q(</m:t>
                    </m:r>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t</m:t>
                        </m:r>
                      </m:sub>
                    </m:sSub>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a</m:t>
                        </m:r>
                      </m:e>
                      <m:sub>
                        <m:r>
                          <w:rPr>
                            <w:rFonts w:ascii="Cambria Math" w:hAnsi="Cambria Math" w:cs="Times New Roman" w:hint="eastAsia"/>
                            <w:sz w:val="20"/>
                            <w:szCs w:val="20"/>
                          </w:rPr>
                          <m:t>t</m:t>
                        </m:r>
                      </m:sub>
                    </m:sSub>
                    <m:r>
                      <w:rPr>
                        <w:rFonts w:ascii="Cambria Math" w:hAnsi="Cambria Math" w:cs="Times New Roman" w:hint="eastAsia"/>
                        <w:sz w:val="20"/>
                        <w:szCs w:val="20"/>
                      </w:rPr>
                      <m:t>)]</m:t>
                    </m:r>
                  </m:e>
                </m:func>
              </m:oMath>
            </m:oMathPara>
          </w:p>
          <w:p w:rsidR="000963EB" w:rsidRPr="00B17ABA" w:rsidRDefault="000963EB" w:rsidP="00EF7694">
            <w:pPr>
              <w:pStyle w:val="ListParagraph"/>
              <w:numPr>
                <w:ilvl w:val="0"/>
                <w:numId w:val="79"/>
              </w:numPr>
              <w:ind w:left="1276" w:hanging="283"/>
              <w:jc w:val="left"/>
              <w:rPr>
                <w:sz w:val="20"/>
                <w:szCs w:val="20"/>
              </w:rPr>
            </w:pPr>
            <w:r w:rsidRPr="009923E9">
              <w:rPr>
                <w:i/>
                <w:sz w:val="20"/>
                <w:szCs w:val="20"/>
              </w:rPr>
              <w:t>s</w:t>
            </w:r>
            <w:r w:rsidR="00EF7694" w:rsidRPr="009923E9">
              <w:rPr>
                <w:i/>
                <w:sz w:val="20"/>
                <w:szCs w:val="20"/>
                <w:vertAlign w:val="subscript"/>
              </w:rPr>
              <w:t>t</w:t>
            </w:r>
            <w:r w:rsidRPr="00B17ABA">
              <w:rPr>
                <w:rFonts w:ascii="Cambria" w:hAnsi="Cambria" w:hint="eastAsia"/>
                <w:sz w:val="20"/>
                <w:szCs w:val="20"/>
              </w:rPr>
              <w:t>←</w:t>
            </w:r>
            <w:r w:rsidRPr="009923E9">
              <w:rPr>
                <w:i/>
                <w:sz w:val="20"/>
                <w:szCs w:val="20"/>
              </w:rPr>
              <w:t>s</w:t>
            </w:r>
            <w:r w:rsidR="00EF7694" w:rsidRPr="009923E9">
              <w:rPr>
                <w:i/>
                <w:sz w:val="20"/>
                <w:szCs w:val="20"/>
                <w:vertAlign w:val="subscript"/>
              </w:rPr>
              <w:t>t+1</w:t>
            </w:r>
            <w:r w:rsidRPr="00B17ABA">
              <w:rPr>
                <w:sz w:val="20"/>
                <w:szCs w:val="20"/>
              </w:rPr>
              <w:t xml:space="preserve"> until </w:t>
            </w:r>
            <w:r w:rsidR="00EF7694" w:rsidRPr="00B17ABA">
              <w:rPr>
                <w:i/>
                <w:sz w:val="20"/>
                <w:szCs w:val="20"/>
              </w:rPr>
              <w:t>s</w:t>
            </w:r>
            <w:r w:rsidR="00EF7694" w:rsidRPr="00B17ABA">
              <w:rPr>
                <w:i/>
                <w:sz w:val="20"/>
                <w:szCs w:val="20"/>
                <w:vertAlign w:val="subscript"/>
              </w:rPr>
              <w:t>t</w:t>
            </w:r>
            <w:r w:rsidRPr="00B17ABA">
              <w:rPr>
                <w:sz w:val="20"/>
                <w:szCs w:val="20"/>
              </w:rPr>
              <w:t xml:space="preserve"> is terminal.</w:t>
            </w:r>
          </w:p>
          <w:p w:rsidR="000963EB" w:rsidRPr="00B17ABA" w:rsidRDefault="000963EB" w:rsidP="00833971">
            <w:pPr>
              <w:ind w:left="426" w:firstLine="0"/>
              <w:rPr>
                <w:b/>
                <w:bCs/>
                <w:sz w:val="20"/>
                <w:szCs w:val="20"/>
              </w:rPr>
            </w:pPr>
            <w:r w:rsidRPr="00B17ABA">
              <w:rPr>
                <w:b/>
                <w:bCs/>
                <w:sz w:val="20"/>
                <w:szCs w:val="20"/>
              </w:rPr>
              <w:t xml:space="preserve"> END</w:t>
            </w:r>
          </w:p>
          <w:p w:rsidR="003709FB" w:rsidRPr="00B17ABA" w:rsidRDefault="003709FB" w:rsidP="009923E9">
            <w:pPr>
              <w:autoSpaceDE w:val="0"/>
              <w:autoSpaceDN w:val="0"/>
              <w:adjustRightInd w:val="0"/>
              <w:spacing w:line="276" w:lineRule="auto"/>
              <w:ind w:left="426" w:firstLine="0"/>
              <w:jc w:val="both"/>
              <w:rPr>
                <w:rFonts w:ascii="Times New Roman" w:hAnsi="Times New Roman" w:cs="Times New Roman"/>
                <w:color w:val="000000"/>
                <w:sz w:val="20"/>
                <w:szCs w:val="20"/>
              </w:rPr>
            </w:pPr>
            <m:oMathPara>
              <m:oMathParaPr>
                <m:jc m:val="left"/>
              </m:oMathParaPr>
              <m:oMath>
                <m:r>
                  <w:rPr>
                    <w:rFonts w:ascii="Cambria Math" w:hAnsi="Cambria Math" w:cs="Times New Roman"/>
                    <w:color w:val="000000"/>
                    <w:sz w:val="20"/>
                    <w:szCs w:val="20"/>
                  </w:rPr>
                  <m:t>OptSol</m:t>
                </m:r>
                <m:d>
                  <m:dPr>
                    <m:ctrlPr>
                      <w:rPr>
                        <w:rFonts w:ascii="Cambria Math" w:hAnsi="Cambria Math" w:cs="Times New Roman"/>
                        <w:i/>
                        <w:color w:val="000000"/>
                        <w:sz w:val="20"/>
                        <w:szCs w:val="20"/>
                      </w:rPr>
                    </m:ctrlPr>
                  </m:dPr>
                  <m:e>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s</m:t>
                        </m:r>
                      </m:e>
                      <m:sub>
                        <m:r>
                          <w:rPr>
                            <w:rFonts w:ascii="Cambria Math" w:hAnsi="Cambria Math" w:cs="Times New Roman"/>
                            <w:color w:val="000000"/>
                            <w:sz w:val="20"/>
                            <w:szCs w:val="20"/>
                          </w:rPr>
                          <m:t>t</m:t>
                        </m:r>
                      </m:sub>
                    </m:sSub>
                  </m:e>
                </m:d>
                <m:r>
                  <w:rPr>
                    <w:rFonts w:ascii="Cambria Math" w:hAnsi="Cambria Math" w:cs="Times New Roman"/>
                    <w:color w:val="000000"/>
                    <w:sz w:val="20"/>
                    <w:szCs w:val="20"/>
                  </w:rPr>
                  <m:t>=</m:t>
                </m:r>
                <m:func>
                  <m:funcPr>
                    <m:ctrlPr>
                      <w:rPr>
                        <w:rFonts w:ascii="Cambria Math" w:hAnsi="Cambria Math" w:cs="Times New Roman"/>
                        <w:i/>
                        <w:color w:val="000000"/>
                        <w:sz w:val="20"/>
                        <w:szCs w:val="20"/>
                      </w:rPr>
                    </m:ctrlPr>
                  </m:funcPr>
                  <m:fName>
                    <m:limLow>
                      <m:limLowPr>
                        <m:ctrlPr>
                          <w:rPr>
                            <w:rFonts w:ascii="Cambria Math" w:hAnsi="Cambria Math" w:cs="Times New Roman"/>
                            <w:i/>
                            <w:color w:val="000000"/>
                            <w:sz w:val="20"/>
                            <w:szCs w:val="20"/>
                          </w:rPr>
                        </m:ctrlPr>
                      </m:limLowPr>
                      <m:e>
                        <m:r>
                          <m:rPr>
                            <m:sty m:val="p"/>
                          </m:rPr>
                          <w:rPr>
                            <w:rFonts w:ascii="Cambria Math" w:hAnsi="Cambria Math" w:cs="Times New Roman"/>
                            <w:color w:val="000000"/>
                            <w:sz w:val="20"/>
                            <w:szCs w:val="20"/>
                          </w:rPr>
                          <m:t>arg max</m:t>
                        </m:r>
                      </m:e>
                      <m:lim>
                        <m:r>
                          <w:rPr>
                            <w:rFonts w:ascii="Cambria Math" w:hAnsi="Cambria Math" w:cs="Times New Roman"/>
                            <w:color w:val="000000"/>
                            <w:sz w:val="20"/>
                            <w:szCs w:val="20"/>
                          </w:rPr>
                          <m:t xml:space="preserve">             a</m:t>
                        </m:r>
                      </m:lim>
                    </m:limLow>
                  </m:fName>
                  <m:e>
                    <m:r>
                      <w:rPr>
                        <w:rFonts w:ascii="Cambria Math" w:hAnsi="Cambria Math" w:cs="Times New Roman"/>
                        <w:color w:val="000000"/>
                        <w:sz w:val="20"/>
                        <w:szCs w:val="20"/>
                      </w:rPr>
                      <m:t>Q(</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s</m:t>
                        </m:r>
                      </m:e>
                      <m:sub>
                        <m:r>
                          <w:rPr>
                            <w:rFonts w:ascii="Cambria Math" w:hAnsi="Cambria Math" w:cs="Times New Roman"/>
                            <w:color w:val="000000"/>
                            <w:sz w:val="20"/>
                            <w:szCs w:val="20"/>
                          </w:rPr>
                          <m:t>t</m:t>
                        </m:r>
                      </m:sub>
                    </m:sSub>
                    <m:r>
                      <w:rPr>
                        <w:rFonts w:ascii="Cambria Math" w:hAnsi="Cambria Math" w:cs="Times New Roman"/>
                        <w:color w:val="000000"/>
                        <w:sz w:val="20"/>
                        <w:szCs w:val="20"/>
                      </w:rPr>
                      <m:t>)</m:t>
                    </m:r>
                  </m:e>
                </m:func>
              </m:oMath>
            </m:oMathPara>
          </w:p>
          <w:p w:rsidR="000963EB" w:rsidRPr="00B17ABA" w:rsidRDefault="000963EB" w:rsidP="00833971">
            <w:pPr>
              <w:pStyle w:val="Caption"/>
            </w:pPr>
            <w:r w:rsidRPr="00B17ABA">
              <w:rPr>
                <w:b/>
                <w:sz w:val="20"/>
                <w:szCs w:val="20"/>
              </w:rPr>
              <w:t>END</w:t>
            </w:r>
          </w:p>
        </w:tc>
      </w:tr>
    </w:tbl>
    <w:p w:rsidR="000963EB" w:rsidRPr="00B17ABA" w:rsidRDefault="000963EB" w:rsidP="006654F4">
      <w:pPr>
        <w:pStyle w:val="Caption"/>
        <w:jc w:val="center"/>
        <w:rPr>
          <w:lang w:eastAsia="ko-KR"/>
        </w:rPr>
      </w:pPr>
      <w:bookmarkStart w:id="86" w:name="_Ref425195780"/>
      <w:bookmarkStart w:id="87" w:name="_Toc426019132"/>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8</w:t>
        </w:r>
      </w:fldSimple>
      <w:bookmarkEnd w:id="85"/>
      <w:bookmarkEnd w:id="86"/>
      <w:r w:rsidRPr="00B17ABA">
        <w:t>. Q-learning algorithm</w:t>
      </w:r>
      <w:r w:rsidRPr="00B17ABA">
        <w:fldChar w:fldCharType="begin"/>
      </w:r>
      <w:r w:rsidR="00EE2B4F" w:rsidRPr="00B17ABA">
        <w:instrText xml:space="preserve"> ADDIN EN.CITE &lt;EndNote&gt;&lt;Cite&gt;&lt;Author&gt;Sutton&lt;/Author&gt;&lt;Year&gt;1998&lt;/Year&gt;&lt;RecNum&gt;258&lt;/RecNum&gt;&lt;DisplayText&gt;&lt;style face="superscript"&gt;[200]&lt;/style&gt;&lt;/DisplayText&gt;&lt;record&gt;&lt;rec-number&gt;258&lt;/rec-number&gt;&lt;foreign-keys&gt;&lt;key app="EN" db-id="z2a0dvwpazf220et2vh50z295rxpzfevwft2"&gt;258&lt;/key&gt;&lt;/foreign-keys&gt;&lt;ref-type name="Book"&gt;6&lt;/ref-type&gt;&lt;contributors&gt;&lt;authors&gt;&lt;author&gt;Sutton, R. S.  &lt;/author&gt;&lt;author&gt;Barto, A.G.&lt;/author&gt;&lt;/authors&gt;&lt;/contributors&gt;&lt;titles&gt;&lt;title&gt;Reinforcement Learning: An Introduction&lt;/title&gt;&lt;secondary-title&gt;Adaptive Computation and Machine Learning&lt;/secondary-title&gt;&lt;/titles&gt;&lt;dates&gt;&lt;year&gt;1998&lt;/year&gt;&lt;/dates&gt;&lt;publisher&gt;The MIT Press&lt;/publisher&gt;&lt;urls&gt;&lt;/urls&gt;&lt;access-date&gt;Accessed 19 February 2014&lt;/access-date&gt;&lt;/record&gt;&lt;/Cite&gt;&lt;/EndNote&gt;</w:instrText>
      </w:r>
      <w:r w:rsidRPr="00B17ABA">
        <w:fldChar w:fldCharType="separate"/>
      </w:r>
      <w:r w:rsidR="00EE2B4F" w:rsidRPr="00B17ABA">
        <w:rPr>
          <w:noProof/>
          <w:vertAlign w:val="superscript"/>
        </w:rPr>
        <w:t>[200]</w:t>
      </w:r>
      <w:bookmarkEnd w:id="87"/>
      <w:r w:rsidRPr="00B17ABA">
        <w:fldChar w:fldCharType="end"/>
      </w:r>
    </w:p>
    <w:p w:rsidR="00642045" w:rsidRPr="00B17ABA" w:rsidRDefault="00642045" w:rsidP="00642045">
      <w:pPr>
        <w:jc w:val="both"/>
      </w:pPr>
    </w:p>
    <w:p w:rsidR="00642045" w:rsidRPr="00B17ABA" w:rsidRDefault="00642045" w:rsidP="00642045"/>
    <w:p w:rsidR="00642045" w:rsidRPr="00B17ABA" w:rsidRDefault="00642045" w:rsidP="001A2558">
      <w:pPr>
        <w:sectPr w:rsidR="00642045" w:rsidRPr="00B17ABA" w:rsidSect="00013330">
          <w:pgSz w:w="11906" w:h="16838"/>
          <w:pgMar w:top="1701" w:right="1418" w:bottom="1701" w:left="2268" w:header="708" w:footer="708" w:gutter="0"/>
          <w:cols w:space="708"/>
          <w:docGrid w:linePitch="360"/>
        </w:sectPr>
      </w:pPr>
    </w:p>
    <w:p w:rsidR="00012A89" w:rsidRPr="00B17ABA" w:rsidRDefault="00C63815">
      <w:pPr>
        <w:pStyle w:val="Heading2"/>
        <w:rPr>
          <w:lang w:eastAsia="ko-KR"/>
        </w:rPr>
      </w:pPr>
      <w:bookmarkStart w:id="88" w:name="_Toc426018036"/>
      <w:r w:rsidRPr="00B17ABA">
        <w:lastRenderedPageBreak/>
        <w:t xml:space="preserve">Application of the </w:t>
      </w:r>
      <w:r w:rsidR="008A3D68" w:rsidRPr="00B17ABA">
        <w:t xml:space="preserve">key optimisation methods </w:t>
      </w:r>
      <w:r w:rsidRPr="00B17ABA">
        <w:t>on a hypothetical case</w:t>
      </w:r>
      <w:bookmarkEnd w:id="80"/>
      <w:bookmarkEnd w:id="88"/>
    </w:p>
    <w:p w:rsidR="00DB2225" w:rsidRPr="00B17ABA" w:rsidRDefault="00DB2225" w:rsidP="001A2558">
      <w:pPr>
        <w:pStyle w:val="Heading3"/>
        <w:rPr>
          <w:lang w:eastAsia="ko-KR"/>
        </w:rPr>
      </w:pPr>
      <w:bookmarkStart w:id="89" w:name="_Toc390867596"/>
      <w:r w:rsidRPr="00B17ABA">
        <w:t xml:space="preserve">Description of the simple hypothetical </w:t>
      </w:r>
      <w:bookmarkEnd w:id="89"/>
      <w:r w:rsidR="008369CD" w:rsidRPr="00B17ABA">
        <w:t xml:space="preserve">sequential drug decision </w:t>
      </w:r>
      <w:r w:rsidR="00AF1C15" w:rsidRPr="00B17ABA">
        <w:t>problem</w:t>
      </w:r>
    </w:p>
    <w:p w:rsidR="00B72FCF" w:rsidRPr="009923E9" w:rsidRDefault="00DB2225">
      <w:pPr>
        <w:jc w:val="both"/>
        <w:rPr>
          <w:rFonts w:ascii="Times New Roman" w:eastAsia="Times New Roman" w:hAnsi="Times New Roman" w:cs="Times New Roman"/>
          <w:lang w:eastAsia="zh-TW"/>
        </w:rPr>
      </w:pPr>
      <w:r w:rsidRPr="00B17ABA">
        <w:rPr>
          <w:rFonts w:ascii="Times New Roman" w:hAnsi="Times New Roman" w:cs="Times New Roman"/>
        </w:rPr>
        <w:t xml:space="preserve">A simple hypothetical SDDP was used </w:t>
      </w:r>
      <w:r w:rsidR="00F406C0" w:rsidRPr="00B17ABA">
        <w:rPr>
          <w:rFonts w:ascii="Times New Roman" w:hAnsi="Times New Roman" w:cs="Times New Roman"/>
        </w:rPr>
        <w:t xml:space="preserve">to allow full enumeration and </w:t>
      </w:r>
      <w:r w:rsidRPr="00B17ABA">
        <w:rPr>
          <w:rFonts w:ascii="Times New Roman" w:hAnsi="Times New Roman" w:cs="Times New Roman"/>
        </w:rPr>
        <w:t>to illustrate how some of the proposed optimisation methods can be applied</w:t>
      </w:r>
      <w:r w:rsidR="00200E05" w:rsidRPr="00B17ABA">
        <w:rPr>
          <w:rFonts w:ascii="Times New Roman" w:hAnsi="Times New Roman" w:cs="Times New Roman"/>
        </w:rPr>
        <w:t>.</w:t>
      </w:r>
      <w:r w:rsidRPr="00B17ABA">
        <w:rPr>
          <w:rFonts w:ascii="Times New Roman" w:hAnsi="Times New Roman" w:cs="Times New Roman"/>
        </w:rPr>
        <w:t xml:space="preserve"> </w:t>
      </w:r>
      <w:r w:rsidR="00200E05" w:rsidRPr="00B17ABA">
        <w:rPr>
          <w:rFonts w:ascii="Times New Roman" w:eastAsia="Malgun Gothic" w:hAnsi="Times New Roman" w:cs="Times New Roman"/>
          <w:bCs/>
          <w:lang w:eastAsia="ko-KR"/>
        </w:rPr>
        <w:t xml:space="preserve">As this simple example was of low complexity, </w:t>
      </w:r>
      <w:r w:rsidR="00200E05" w:rsidRPr="00B17ABA">
        <w:rPr>
          <w:rFonts w:ascii="Times New Roman" w:hAnsi="Times New Roman" w:cs="Times New Roman"/>
          <w:lang w:eastAsia="ko-KR"/>
        </w:rPr>
        <w:t xml:space="preserve">a successive semi-Markov decision-tree model was used to calculate the value of the objective function </w:t>
      </w:r>
      <w:r w:rsidR="00200E05" w:rsidRPr="00B17ABA">
        <w:rPr>
          <w:rFonts w:ascii="Times New Roman" w:hAnsi="Times New Roman" w:cs="Times New Roman"/>
        </w:rPr>
        <w:t>(see</w:t>
      </w:r>
      <w:r w:rsidR="00B72FCF" w:rsidRPr="00B17ABA">
        <w:rPr>
          <w:rFonts w:ascii="Times New Roman" w:hAnsi="Times New Roman" w:cs="Times New Roman"/>
          <w:b/>
          <w:bCs/>
          <w:lang w:val="en-US"/>
        </w:rPr>
        <w:t xml:space="preserve"> </w:t>
      </w:r>
      <w:r w:rsidR="00B72FCF" w:rsidRPr="00B17ABA">
        <w:rPr>
          <w:rFonts w:ascii="Times New Roman" w:hAnsi="Times New Roman" w:cs="Times New Roman"/>
          <w:b/>
          <w:bCs/>
          <w:lang w:val="en-US"/>
        </w:rPr>
        <w:fldChar w:fldCharType="begin"/>
      </w:r>
      <w:r w:rsidR="00B72FCF" w:rsidRPr="00B17ABA">
        <w:rPr>
          <w:rFonts w:ascii="Times New Roman" w:hAnsi="Times New Roman" w:cs="Times New Roman"/>
          <w:b/>
          <w:bCs/>
          <w:lang w:val="en-US"/>
        </w:rPr>
        <w:instrText xml:space="preserve"> REF _Ref425839886 \h </w:instrText>
      </w:r>
      <w:r w:rsidR="00B17ABA">
        <w:rPr>
          <w:rFonts w:ascii="Times New Roman" w:hAnsi="Times New Roman" w:cs="Times New Roman"/>
          <w:b/>
          <w:bCs/>
          <w:lang w:val="en-US"/>
        </w:rPr>
        <w:instrText xml:space="preserve"> \* MERGEFORMAT </w:instrText>
      </w:r>
      <w:r w:rsidR="00B72FCF" w:rsidRPr="00B17ABA">
        <w:rPr>
          <w:rFonts w:ascii="Times New Roman" w:hAnsi="Times New Roman" w:cs="Times New Roman"/>
          <w:b/>
          <w:bCs/>
          <w:lang w:val="en-US"/>
        </w:rPr>
      </w:r>
      <w:r w:rsidR="00B72FCF" w:rsidRPr="00B17ABA">
        <w:rPr>
          <w:rFonts w:ascii="Times New Roman" w:hAnsi="Times New Roman" w:cs="Times New Roman"/>
          <w:b/>
          <w:bCs/>
          <w:lang w:val="en-US"/>
        </w:rPr>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9</w:t>
      </w:r>
      <w:r w:rsidR="00B72FCF" w:rsidRPr="00B17ABA">
        <w:rPr>
          <w:rFonts w:ascii="Times New Roman" w:hAnsi="Times New Roman" w:cs="Times New Roman"/>
          <w:b/>
          <w:bCs/>
          <w:lang w:val="en-US"/>
        </w:rPr>
        <w:fldChar w:fldCharType="end"/>
      </w:r>
      <w:r w:rsidR="00200E05" w:rsidRPr="00B17ABA">
        <w:rPr>
          <w:rFonts w:ascii="Times New Roman" w:eastAsia="Times New Roman" w:hAnsi="Times New Roman" w:cs="Times New Roman"/>
          <w:lang w:eastAsia="zh-TW"/>
        </w:rPr>
        <w:t>)</w:t>
      </w:r>
      <w:r w:rsidR="00200E05" w:rsidRPr="00B17ABA">
        <w:rPr>
          <w:rFonts w:ascii="Times New Roman" w:hAnsi="Times New Roman" w:cs="Times New Roman"/>
          <w:lang w:eastAsia="ko-KR"/>
        </w:rPr>
        <w:t xml:space="preserve">. </w:t>
      </w:r>
      <w:r w:rsidR="00B72FCF" w:rsidRPr="00B17ABA">
        <w:rPr>
          <w:rFonts w:ascii="Times New Roman" w:eastAsia="Times New Roman" w:hAnsi="Times New Roman" w:cs="Times New Roman"/>
          <w:lang w:eastAsia="zh-TW"/>
        </w:rPr>
        <w:t xml:space="preserve">Four optimisation methods – enumeration, DP, SA and RL (i.e., </w:t>
      </w:r>
      <w:r w:rsidR="00B72FCF" w:rsidRPr="00B17ABA">
        <w:rPr>
          <w:rFonts w:ascii="Times New Roman" w:hAnsi="Times New Roman" w:cs="Times New Roman"/>
          <w:iCs/>
        </w:rPr>
        <w:t>Q-learning)</w:t>
      </w:r>
      <w:r w:rsidR="00B72FCF" w:rsidRPr="00B17ABA">
        <w:rPr>
          <w:rFonts w:ascii="Times New Roman" w:eastAsia="Times New Roman" w:hAnsi="Times New Roman" w:cs="Times New Roman"/>
          <w:lang w:eastAsia="zh-TW"/>
        </w:rPr>
        <w:t xml:space="preserve"> - were tested and compared in the context of computational efficiency, intensity and the quality of solution for SDDPs. DP was applicable due to the low complexity of the hypothetical case, whereas </w:t>
      </w:r>
      <w:r w:rsidR="00B72FCF" w:rsidRPr="00B17ABA">
        <w:rPr>
          <w:rFonts w:ascii="Times New Roman" w:hAnsi="Times New Roman" w:cs="Times New Roman"/>
        </w:rPr>
        <w:t xml:space="preserve">GA was not included because SA was enough to represent the nature of meta-heuristics in such a small problem. The </w:t>
      </w:r>
      <w:r w:rsidR="00B72FCF" w:rsidRPr="00B17ABA">
        <w:rPr>
          <w:rFonts w:ascii="Times New Roman" w:eastAsia="Times New Roman" w:hAnsi="Times New Roman" w:cs="Times New Roman"/>
          <w:lang w:eastAsia="zh-TW"/>
        </w:rPr>
        <w:t xml:space="preserve">Matlab version 7.6.0, R2008a (The MathWorks, Natick, Massachusetts, U.S.A) was used to develop both the evaluation and optimisation models. </w:t>
      </w:r>
    </w:p>
    <w:p w:rsidR="00200E05" w:rsidRPr="00B17ABA" w:rsidRDefault="00200E05" w:rsidP="009923E9">
      <w:pPr>
        <w:keepNext/>
        <w:spacing w:after="0"/>
        <w:ind w:firstLine="0"/>
      </w:pPr>
      <w:r w:rsidRPr="00B17ABA">
        <w:rPr>
          <w:noProof/>
          <w:lang w:eastAsia="ko-KR"/>
        </w:rPr>
        <w:drawing>
          <wp:inline distT="0" distB="0" distL="0" distR="0" wp14:anchorId="59E1262B" wp14:editId="2D822D18">
            <wp:extent cx="5191125" cy="33051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10.tif"/>
                    <pic:cNvPicPr/>
                  </pic:nvPicPr>
                  <pic:blipFill>
                    <a:blip r:embed="rId23">
                      <a:extLst>
                        <a:ext uri="{28A0092B-C50C-407E-A947-70E740481C1C}">
                          <a14:useLocalDpi xmlns:a14="http://schemas.microsoft.com/office/drawing/2010/main" val="0"/>
                        </a:ext>
                      </a:extLst>
                    </a:blip>
                    <a:stretch>
                      <a:fillRect/>
                    </a:stretch>
                  </pic:blipFill>
                  <pic:spPr>
                    <a:xfrm>
                      <a:off x="0" y="0"/>
                      <a:ext cx="5194140" cy="3307095"/>
                    </a:xfrm>
                    <a:prstGeom prst="rect">
                      <a:avLst/>
                    </a:prstGeom>
                  </pic:spPr>
                </pic:pic>
              </a:graphicData>
            </a:graphic>
          </wp:inline>
        </w:drawing>
      </w:r>
    </w:p>
    <w:p w:rsidR="00200E05" w:rsidRPr="00B17ABA" w:rsidRDefault="00200E05" w:rsidP="00200E05">
      <w:pPr>
        <w:pStyle w:val="Caption"/>
        <w:jc w:val="center"/>
      </w:pPr>
      <w:bookmarkStart w:id="90" w:name="_Ref425839886"/>
      <w:bookmarkStart w:id="91" w:name="_Toc426019133"/>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9</w:t>
        </w:r>
      </w:fldSimple>
      <w:bookmarkEnd w:id="90"/>
      <w:r w:rsidRPr="00B17ABA">
        <w:t>.</w:t>
      </w:r>
      <w:r w:rsidRPr="00B17ABA">
        <w:rPr>
          <w:rFonts w:hint="eastAsia"/>
          <w:lang w:eastAsia="ko-KR"/>
        </w:rPr>
        <w:t xml:space="preserve"> </w:t>
      </w:r>
      <w:r w:rsidRPr="00B17ABA">
        <w:t>Decision-tree of the hypothetical simple SDDP</w:t>
      </w:r>
      <w:bookmarkEnd w:id="91"/>
    </w:p>
    <w:p w:rsidR="00DB2225" w:rsidRPr="00B17ABA" w:rsidRDefault="00DB2225" w:rsidP="00142DC3">
      <w:pPr>
        <w:jc w:val="both"/>
        <w:rPr>
          <w:rFonts w:ascii="Times New Roman" w:hAnsi="Times New Roman" w:cs="Times New Roman"/>
          <w:lang w:eastAsia="ko-KR"/>
        </w:rPr>
      </w:pPr>
      <w:r w:rsidRPr="00B17ABA">
        <w:rPr>
          <w:rFonts w:ascii="Times New Roman" w:eastAsia="Times New Roman" w:hAnsi="Times New Roman" w:cs="Times New Roman"/>
          <w:lang w:eastAsia="zh-TW"/>
        </w:rPr>
        <w:lastRenderedPageBreak/>
        <w:t xml:space="preserve">The problem </w:t>
      </w:r>
      <w:r w:rsidRPr="00B17ABA">
        <w:rPr>
          <w:rFonts w:ascii="Times New Roman" w:hAnsi="Times New Roman" w:cs="Times New Roman"/>
        </w:rPr>
        <w:t>was mat</w:t>
      </w:r>
      <w:r w:rsidR="008A35B8" w:rsidRPr="00B17ABA">
        <w:rPr>
          <w:rFonts w:ascii="Times New Roman" w:hAnsi="Times New Roman" w:cs="Times New Roman"/>
        </w:rPr>
        <w:t>hematically defined as follows:</w:t>
      </w:r>
    </w:p>
    <w:p w:rsidR="00DB2225" w:rsidRPr="00B17ABA" w:rsidRDefault="00DB2225" w:rsidP="00EA14C4">
      <w:pPr>
        <w:pStyle w:val="ListParagraph"/>
        <w:numPr>
          <w:ilvl w:val="0"/>
          <w:numId w:val="5"/>
        </w:numPr>
        <w:rPr>
          <w:rFonts w:ascii="Times New Roman" w:hAnsi="Times New Roman" w:cs="Times New Roman"/>
        </w:rPr>
      </w:pPr>
      <w:r w:rsidRPr="00B17ABA">
        <w:rPr>
          <w:rFonts w:ascii="Times New Roman" w:hAnsi="Times New Roman" w:cs="Times New Roman"/>
        </w:rPr>
        <w:t xml:space="preserve">The total follow-up period </w:t>
      </w:r>
      <w:r w:rsidR="00D74FFF" w:rsidRPr="00B17ABA">
        <w:rPr>
          <w:rFonts w:ascii="Times New Roman" w:hAnsi="Times New Roman" w:cs="Times New Roman"/>
        </w:rPr>
        <w:t>i</w:t>
      </w:r>
      <w:r w:rsidRPr="00B17ABA">
        <w:rPr>
          <w:rFonts w:ascii="Times New Roman" w:hAnsi="Times New Roman" w:cs="Times New Roman"/>
        </w:rPr>
        <w:t xml:space="preserve">s divided into </w:t>
      </w:r>
      <w:r w:rsidR="00511202" w:rsidRPr="00B17ABA">
        <w:rPr>
          <w:rFonts w:ascii="Times New Roman" w:hAnsi="Times New Roman" w:cs="Times New Roman"/>
        </w:rPr>
        <w:t>three</w:t>
      </w:r>
      <w:r w:rsidRPr="00B17ABA">
        <w:rPr>
          <w:rFonts w:ascii="Times New Roman" w:hAnsi="Times New Roman" w:cs="Times New Roman"/>
        </w:rPr>
        <w:t xml:space="preserve"> 3-monthly decision-making periods </w:t>
      </w:r>
      <w:r w:rsidRPr="00B17ABA">
        <w:rPr>
          <w:rFonts w:ascii="Times New Roman" w:hAnsi="Times New Roman" w:cs="Times New Roman"/>
          <w:i/>
          <w:iCs/>
        </w:rPr>
        <w:t>T</w:t>
      </w:r>
      <w:r w:rsidRPr="00B17ABA">
        <w:rPr>
          <w:rFonts w:ascii="Times New Roman" w:hAnsi="Times New Roman" w:cs="Times New Roman"/>
          <w:i/>
          <w:iCs/>
          <w:lang w:eastAsia="ko-KR"/>
        </w:rPr>
        <w:t>=(t</w:t>
      </w:r>
      <w:r w:rsidRPr="00B17ABA">
        <w:rPr>
          <w:rFonts w:ascii="Times New Roman" w:hAnsi="Times New Roman" w:cs="Times New Roman"/>
          <w:i/>
          <w:iCs/>
          <w:vertAlign w:val="subscript"/>
          <w:lang w:eastAsia="ko-KR"/>
        </w:rPr>
        <w:t>1</w:t>
      </w:r>
      <w:r w:rsidRPr="00B17ABA">
        <w:rPr>
          <w:rFonts w:ascii="Times New Roman" w:hAnsi="Times New Roman" w:cs="Times New Roman"/>
          <w:i/>
          <w:iCs/>
          <w:lang w:eastAsia="ko-KR"/>
        </w:rPr>
        <w:t>,t</w:t>
      </w:r>
      <w:r w:rsidRPr="00B17ABA">
        <w:rPr>
          <w:rFonts w:ascii="Times New Roman" w:hAnsi="Times New Roman" w:cs="Times New Roman"/>
          <w:i/>
          <w:iCs/>
          <w:vertAlign w:val="subscript"/>
          <w:lang w:eastAsia="ko-KR"/>
        </w:rPr>
        <w:t>2</w:t>
      </w:r>
      <w:r w:rsidRPr="00B17ABA">
        <w:rPr>
          <w:rFonts w:ascii="Times New Roman" w:hAnsi="Times New Roman" w:cs="Times New Roman"/>
          <w:i/>
          <w:iCs/>
          <w:lang w:eastAsia="ko-KR"/>
        </w:rPr>
        <w:t>,t</w:t>
      </w:r>
      <w:r w:rsidRPr="00B17ABA">
        <w:rPr>
          <w:rFonts w:ascii="Times New Roman" w:hAnsi="Times New Roman" w:cs="Times New Roman"/>
          <w:i/>
          <w:iCs/>
          <w:vertAlign w:val="subscript"/>
          <w:lang w:eastAsia="ko-KR"/>
        </w:rPr>
        <w:t>3</w:t>
      </w:r>
      <w:r w:rsidRPr="00B17ABA">
        <w:rPr>
          <w:rFonts w:ascii="Times New Roman" w:hAnsi="Times New Roman" w:cs="Times New Roman"/>
          <w:i/>
          <w:iCs/>
          <w:lang w:eastAsia="ko-KR"/>
        </w:rPr>
        <w:t xml:space="preserve">). </w:t>
      </w:r>
      <w:r w:rsidR="00EA14C4" w:rsidRPr="009923E9">
        <w:rPr>
          <w:rFonts w:ascii="Times New Roman" w:hAnsi="Times New Roman" w:cs="Times New Roman"/>
          <w:lang w:eastAsia="ko-KR"/>
        </w:rPr>
        <w:t>A maximum number of</w:t>
      </w:r>
      <w:r w:rsidR="00675E28" w:rsidRPr="00B17ABA">
        <w:rPr>
          <w:rFonts w:ascii="Times New Roman" w:hAnsi="Times New Roman" w:cs="Times New Roman"/>
        </w:rPr>
        <w:t xml:space="preserve"> </w:t>
      </w:r>
      <w:r w:rsidR="00675E28" w:rsidRPr="00B17ABA">
        <w:rPr>
          <w:rFonts w:ascii="Times New Roman" w:hAnsi="Times New Roman" w:cs="Times New Roman"/>
          <w:lang w:eastAsia="ko-KR"/>
        </w:rPr>
        <w:t>two drug switches are allowed.</w:t>
      </w:r>
    </w:p>
    <w:p w:rsidR="00D74FFF" w:rsidRPr="009923E9" w:rsidRDefault="00D74FFF" w:rsidP="00D74FFF">
      <w:pPr>
        <w:pStyle w:val="ListParagraph"/>
        <w:ind w:firstLine="0"/>
        <w:rPr>
          <w:rFonts w:cs="Times New Roman"/>
          <w:sz w:val="20"/>
          <w:szCs w:val="20"/>
        </w:rPr>
      </w:pPr>
    </w:p>
    <w:p w:rsidR="0045383A" w:rsidRPr="00B17ABA" w:rsidRDefault="00DB2225" w:rsidP="00D74FFF">
      <w:pPr>
        <w:pStyle w:val="ListParagraph"/>
        <w:numPr>
          <w:ilvl w:val="0"/>
          <w:numId w:val="5"/>
        </w:numPr>
        <w:rPr>
          <w:rFonts w:cs="Times New Roman"/>
        </w:rPr>
      </w:pPr>
      <w:r w:rsidRPr="00B17ABA">
        <w:rPr>
          <w:rFonts w:ascii="Times New Roman" w:hAnsi="Times New Roman" w:cs="Times New Roman"/>
        </w:rPr>
        <w:t xml:space="preserve">There </w:t>
      </w:r>
      <w:r w:rsidR="00D74FFF" w:rsidRPr="00B17ABA">
        <w:rPr>
          <w:rFonts w:ascii="Times New Roman" w:hAnsi="Times New Roman" w:cs="Times New Roman"/>
        </w:rPr>
        <w:t xml:space="preserve">are </w:t>
      </w:r>
      <w:r w:rsidRPr="00B17ABA">
        <w:rPr>
          <w:rFonts w:ascii="Times New Roman" w:hAnsi="Times New Roman" w:cs="Times New Roman"/>
          <w:iCs/>
        </w:rPr>
        <w:t>three</w:t>
      </w:r>
      <w:r w:rsidRPr="00B17ABA">
        <w:rPr>
          <w:rFonts w:ascii="Times New Roman" w:hAnsi="Times New Roman" w:cs="Times New Roman"/>
        </w:rPr>
        <w:t xml:space="preserve"> possible health states </w:t>
      </w:r>
      <w:r w:rsidRPr="00B17ABA">
        <w:rPr>
          <w:rFonts w:ascii="Times New Roman" w:hAnsi="Times New Roman" w:cs="Times New Roman"/>
          <w:i/>
          <w:iCs/>
        </w:rPr>
        <w:t>H={H</w:t>
      </w:r>
      <w:r w:rsidRPr="00B17ABA">
        <w:rPr>
          <w:rFonts w:ascii="Times New Roman" w:hAnsi="Times New Roman" w:cs="Times New Roman"/>
          <w:i/>
          <w:iCs/>
          <w:vertAlign w:val="subscript"/>
        </w:rPr>
        <w:t>u</w:t>
      </w:r>
      <w:r w:rsidRPr="00B17ABA">
        <w:rPr>
          <w:rFonts w:ascii="Times New Roman" w:hAnsi="Times New Roman" w:cs="Times New Roman"/>
          <w:i/>
          <w:iCs/>
        </w:rPr>
        <w:t>,H</w:t>
      </w:r>
      <w:r w:rsidR="00D74FFF" w:rsidRPr="00B17ABA">
        <w:rPr>
          <w:rFonts w:ascii="Times New Roman" w:hAnsi="Times New Roman" w:cs="Times New Roman"/>
          <w:i/>
          <w:iCs/>
          <w:vertAlign w:val="subscript"/>
        </w:rPr>
        <w:t>e</w:t>
      </w:r>
      <w:r w:rsidRPr="00B17ABA">
        <w:rPr>
          <w:rFonts w:ascii="Times New Roman" w:hAnsi="Times New Roman" w:cs="Times New Roman"/>
          <w:i/>
          <w:iCs/>
        </w:rPr>
        <w:t>,H</w:t>
      </w:r>
      <w:r w:rsidR="00D74FFF" w:rsidRPr="00B17ABA">
        <w:rPr>
          <w:rFonts w:ascii="Times New Roman" w:hAnsi="Times New Roman" w:cs="Times New Roman"/>
          <w:i/>
          <w:iCs/>
          <w:vertAlign w:val="subscript"/>
        </w:rPr>
        <w:t>n</w:t>
      </w:r>
      <w:r w:rsidRPr="00B17ABA">
        <w:rPr>
          <w:rFonts w:ascii="Times New Roman" w:hAnsi="Times New Roman" w:cs="Times New Roman"/>
          <w:i/>
          <w:iCs/>
        </w:rPr>
        <w:t xml:space="preserve">}, </w:t>
      </w:r>
      <w:r w:rsidRPr="00B17ABA">
        <w:rPr>
          <w:rFonts w:ascii="Times New Roman" w:hAnsi="Times New Roman" w:cs="Times New Roman"/>
          <w:iCs/>
        </w:rPr>
        <w:t>where</w:t>
      </w:r>
      <w:r w:rsidR="007F0F6C" w:rsidRPr="00B17ABA">
        <w:rPr>
          <w:rFonts w:ascii="Times New Roman" w:hAnsi="Times New Roman" w:cs="Times New Roman"/>
          <w:iCs/>
        </w:rPr>
        <w:t xml:space="preserve"> </w:t>
      </w:r>
      <w:r w:rsidRPr="00B17ABA">
        <w:rPr>
          <w:rFonts w:ascii="Times New Roman" w:hAnsi="Times New Roman" w:cs="Times New Roman"/>
          <w:i/>
        </w:rPr>
        <w:t>H</w:t>
      </w:r>
      <w:r w:rsidRPr="00B17ABA">
        <w:rPr>
          <w:rFonts w:ascii="Times New Roman" w:hAnsi="Times New Roman" w:cs="Times New Roman"/>
          <w:i/>
          <w:vertAlign w:val="subscript"/>
        </w:rPr>
        <w:t>u</w:t>
      </w:r>
      <w:r w:rsidR="007F0F6C" w:rsidRPr="00B17ABA">
        <w:rPr>
          <w:rFonts w:ascii="Times New Roman" w:hAnsi="Times New Roman" w:cs="Times New Roman"/>
          <w:i/>
        </w:rPr>
        <w:t xml:space="preserve"> </w:t>
      </w:r>
      <w:r w:rsidRPr="00B17ABA">
        <w:rPr>
          <w:rFonts w:ascii="Times New Roman" w:hAnsi="Times New Roman" w:cs="Times New Roman"/>
          <w:iCs/>
        </w:rPr>
        <w:t>represents</w:t>
      </w:r>
      <w:r w:rsidR="00012A89" w:rsidRPr="00B17ABA">
        <w:rPr>
          <w:rFonts w:ascii="Times New Roman" w:hAnsi="Times New Roman" w:cs="Times New Roman" w:hint="eastAsia"/>
          <w:iCs/>
          <w:lang w:eastAsia="ko-KR"/>
        </w:rPr>
        <w:t xml:space="preserve"> </w:t>
      </w:r>
      <w:r w:rsidRPr="00B17ABA">
        <w:rPr>
          <w:rFonts w:ascii="Times New Roman" w:hAnsi="Times New Roman" w:cs="Times New Roman"/>
        </w:rPr>
        <w:t xml:space="preserve">the undesirable health condition, </w:t>
      </w:r>
      <w:r w:rsidRPr="00B17ABA">
        <w:rPr>
          <w:rFonts w:ascii="Times New Roman" w:hAnsi="Times New Roman" w:cs="Times New Roman"/>
          <w:i/>
        </w:rPr>
        <w:t>H</w:t>
      </w:r>
      <w:r w:rsidRPr="00B17ABA">
        <w:rPr>
          <w:rFonts w:ascii="Times New Roman" w:hAnsi="Times New Roman" w:cs="Times New Roman"/>
          <w:i/>
          <w:vertAlign w:val="subscript"/>
        </w:rPr>
        <w:t>e</w:t>
      </w:r>
      <w:r w:rsidRPr="00B17ABA">
        <w:rPr>
          <w:rFonts w:ascii="Times New Roman" w:hAnsi="Times New Roman" w:cs="Times New Roman"/>
        </w:rPr>
        <w:t xml:space="preserve"> represents occurring AEs and </w:t>
      </w:r>
      <w:r w:rsidRPr="00B17ABA">
        <w:rPr>
          <w:rFonts w:ascii="Times New Roman" w:hAnsi="Times New Roman" w:cs="Times New Roman"/>
          <w:i/>
        </w:rPr>
        <w:t>H</w:t>
      </w:r>
      <w:r w:rsidRPr="00B17ABA">
        <w:rPr>
          <w:rFonts w:ascii="Times New Roman" w:hAnsi="Times New Roman" w:cs="Times New Roman"/>
          <w:i/>
          <w:vertAlign w:val="subscript"/>
        </w:rPr>
        <w:t>n</w:t>
      </w:r>
      <w:r w:rsidRPr="00B17ABA">
        <w:rPr>
          <w:rFonts w:ascii="Times New Roman" w:hAnsi="Times New Roman" w:cs="Times New Roman"/>
        </w:rPr>
        <w:t xml:space="preserve"> represents the health condition under control. </w:t>
      </w:r>
      <w:r w:rsidR="00D74FFF" w:rsidRPr="00B17ABA">
        <w:rPr>
          <w:rFonts w:cs="Times New Roman"/>
        </w:rPr>
        <w:t>T</w:t>
      </w:r>
      <w:r w:rsidR="0045383A" w:rsidRPr="00B17ABA">
        <w:rPr>
          <w:rFonts w:cs="Times New Roman"/>
        </w:rPr>
        <w:t>he</w:t>
      </w:r>
      <w:r w:rsidR="00D74FFF" w:rsidRPr="00B17ABA">
        <w:rPr>
          <w:rFonts w:cs="Times New Roman"/>
        </w:rPr>
        <w:t xml:space="preserve">re are </w:t>
      </w:r>
      <w:r w:rsidR="0045383A" w:rsidRPr="00B17ABA">
        <w:rPr>
          <w:rFonts w:cs="Times New Roman"/>
        </w:rPr>
        <w:t xml:space="preserve">27 possible disease pathways, where the initial health state </w:t>
      </w:r>
      <w:r w:rsidR="0045383A" w:rsidRPr="00B17ABA">
        <w:rPr>
          <w:rFonts w:cs="Times New Roman"/>
          <w:i/>
          <w:iCs/>
        </w:rPr>
        <w:t>s</w:t>
      </w:r>
      <w:r w:rsidR="0045383A" w:rsidRPr="00B17ABA">
        <w:rPr>
          <w:rFonts w:cs="Times New Roman"/>
          <w:i/>
          <w:iCs/>
          <w:vertAlign w:val="subscript"/>
        </w:rPr>
        <w:t>1</w:t>
      </w:r>
      <w:r w:rsidR="00D74FFF" w:rsidRPr="00B17ABA">
        <w:rPr>
          <w:rFonts w:cs="Times New Roman"/>
          <w:i/>
          <w:iCs/>
        </w:rPr>
        <w:t xml:space="preserve"> </w:t>
      </w:r>
      <w:r w:rsidR="00D74FFF" w:rsidRPr="009923E9">
        <w:rPr>
          <w:rFonts w:cs="Times New Roman"/>
        </w:rPr>
        <w:t xml:space="preserve">is </w:t>
      </w:r>
      <w:r w:rsidR="0045383A" w:rsidRPr="00B17ABA">
        <w:rPr>
          <w:rFonts w:cs="Times New Roman"/>
          <w:i/>
        </w:rPr>
        <w:t>H</w:t>
      </w:r>
      <w:r w:rsidR="0045383A" w:rsidRPr="00B17ABA">
        <w:rPr>
          <w:rFonts w:cs="Times New Roman"/>
          <w:i/>
          <w:vertAlign w:val="subscript"/>
        </w:rPr>
        <w:t>u</w:t>
      </w:r>
      <w:r w:rsidR="0045383A" w:rsidRPr="00B17ABA">
        <w:rPr>
          <w:rFonts w:cs="Times New Roman"/>
        </w:rPr>
        <w:t xml:space="preserve"> and </w:t>
      </w:r>
      <w:r w:rsidR="00D74FFF" w:rsidRPr="00B17ABA">
        <w:rPr>
          <w:rFonts w:cs="Times New Roman"/>
        </w:rPr>
        <w:t xml:space="preserve">the subsequent health states </w:t>
      </w:r>
      <w:r w:rsidR="0045383A" w:rsidRPr="00B17ABA">
        <w:rPr>
          <w:rFonts w:cs="Times New Roman"/>
          <w:i/>
          <w:iCs/>
        </w:rPr>
        <w:t>s</w:t>
      </w:r>
      <w:r w:rsidR="0045383A" w:rsidRPr="00B17ABA">
        <w:rPr>
          <w:rFonts w:cs="Times New Roman"/>
          <w:i/>
          <w:iCs/>
          <w:vertAlign w:val="subscript"/>
        </w:rPr>
        <w:t>2</w:t>
      </w:r>
      <w:r w:rsidR="0045383A" w:rsidRPr="00B17ABA">
        <w:rPr>
          <w:rFonts w:cs="Times New Roman"/>
          <w:i/>
          <w:iCs/>
        </w:rPr>
        <w:t>, s</w:t>
      </w:r>
      <w:r w:rsidR="0045383A" w:rsidRPr="00B17ABA">
        <w:rPr>
          <w:rFonts w:cs="Times New Roman"/>
          <w:i/>
          <w:iCs/>
          <w:vertAlign w:val="subscript"/>
        </w:rPr>
        <w:t xml:space="preserve">3 </w:t>
      </w:r>
      <w:r w:rsidR="0045383A" w:rsidRPr="00B17ABA">
        <w:rPr>
          <w:rFonts w:cs="Times New Roman"/>
        </w:rPr>
        <w:t>and</w:t>
      </w:r>
      <w:r w:rsidR="0045383A" w:rsidRPr="00B17ABA">
        <w:rPr>
          <w:rFonts w:cs="Times New Roman"/>
          <w:i/>
          <w:iCs/>
        </w:rPr>
        <w:t xml:space="preserve"> s</w:t>
      </w:r>
      <w:r w:rsidR="0045383A" w:rsidRPr="00B17ABA">
        <w:rPr>
          <w:rFonts w:cs="Times New Roman"/>
          <w:i/>
          <w:iCs/>
          <w:vertAlign w:val="subscript"/>
        </w:rPr>
        <w:t>4</w:t>
      </w:r>
      <w:r w:rsidR="0045383A" w:rsidRPr="00B17ABA">
        <w:rPr>
          <w:rFonts w:ascii="Cambria Math" w:hAnsi="Cambria Math" w:cs="Cambria Math"/>
          <w:i/>
          <w:iCs/>
        </w:rPr>
        <w:t>∈</w:t>
      </w:r>
      <w:r w:rsidR="0045383A" w:rsidRPr="00B17ABA">
        <w:rPr>
          <w:rFonts w:cs="Times New Roman"/>
          <w:i/>
          <w:iCs/>
        </w:rPr>
        <w:t>H</w:t>
      </w:r>
      <w:r w:rsidR="0045383A" w:rsidRPr="00B17ABA">
        <w:rPr>
          <w:rFonts w:eastAsia="Times New Roman" w:cs="Times New Roman"/>
          <w:lang w:eastAsia="zh-TW"/>
        </w:rPr>
        <w:t>.</w:t>
      </w:r>
    </w:p>
    <w:p w:rsidR="00D74FFF" w:rsidRPr="009923E9" w:rsidRDefault="00D74FFF" w:rsidP="00D74FFF">
      <w:pPr>
        <w:pStyle w:val="ListParagraph"/>
        <w:ind w:firstLine="0"/>
        <w:rPr>
          <w:rFonts w:cs="Times New Roman"/>
          <w:sz w:val="14"/>
          <w:szCs w:val="14"/>
        </w:rPr>
      </w:pPr>
    </w:p>
    <w:p w:rsidR="00BB0071" w:rsidRPr="009923E9" w:rsidRDefault="00BB0071">
      <w:pPr>
        <w:pStyle w:val="ListParagraph"/>
        <w:ind w:left="1134" w:firstLine="0"/>
        <w:rPr>
          <w:rFonts w:ascii="Times New Roman" w:hAnsi="Times New Roman" w:cs="Times New Roman"/>
          <w:i/>
          <w:iCs/>
          <w:sz w:val="21"/>
          <w:szCs w:val="21"/>
        </w:rPr>
      </w:pPr>
      <w:r w:rsidRPr="009923E9">
        <w:rPr>
          <w:rFonts w:ascii="Times New Roman" w:eastAsia="Times New Roman" w:hAnsi="Times New Roman" w:cs="Times New Roman"/>
          <w:i/>
          <w:iCs/>
          <w:sz w:val="21"/>
          <w:szCs w:val="21"/>
          <w:lang w:eastAsia="zh-TW"/>
        </w:rPr>
        <w:t>HS=</w:t>
      </w:r>
      <w:r w:rsidR="00A81CDE" w:rsidRPr="009923E9">
        <w:rPr>
          <w:rFonts w:ascii="Times New Roman" w:eastAsia="Times New Roman" w:hAnsi="Times New Roman" w:cs="Times New Roman"/>
          <w:i/>
          <w:iCs/>
          <w:sz w:val="21"/>
          <w:szCs w:val="21"/>
          <w:lang w:eastAsia="zh-TW"/>
        </w:rPr>
        <w:t>{</w:t>
      </w:r>
      <w:r w:rsidR="00511202" w:rsidRPr="009923E9">
        <w:rPr>
          <w:rFonts w:ascii="Times New Roman" w:eastAsia="Times New Roman" w:hAnsi="Times New Roman" w:cs="Times New Roman"/>
          <w:i/>
          <w:iCs/>
          <w:sz w:val="21"/>
          <w:szCs w:val="21"/>
          <w:lang w:eastAsia="zh-TW"/>
        </w:rPr>
        <w:t xml:space="preserve"> </w:t>
      </w:r>
      <w:r w:rsidRPr="009923E9">
        <w:rPr>
          <w:rFonts w:ascii="Times New Roman" w:hAnsi="Times New Roman" w:cs="Times New Roman"/>
          <w:i/>
          <w:iCs/>
          <w:sz w:val="21"/>
          <w:szCs w:val="21"/>
        </w:rPr>
        <w:t>θ</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003C2C20" w:rsidRPr="009923E9">
        <w:rPr>
          <w:rFonts w:ascii="Times New Roman" w:hAnsi="Times New Roman" w:cs="Times New Roman"/>
          <w:i/>
          <w:iCs/>
          <w:sz w:val="21"/>
          <w:szCs w:val="21"/>
        </w:rPr>
        <w:t>)</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003C2C20" w:rsidRPr="009923E9">
        <w:rPr>
          <w:rFonts w:ascii="Times New Roman" w:hAnsi="Times New Roman" w:cs="Times New Roman"/>
          <w:i/>
          <w:iCs/>
          <w:sz w:val="21"/>
          <w:szCs w:val="21"/>
        </w:rPr>
        <w:t>)</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003C2C20" w:rsidRPr="009923E9">
        <w:rPr>
          <w:rFonts w:ascii="Times New Roman" w:hAnsi="Times New Roman" w:cs="Times New Roman"/>
          <w:i/>
          <w:iCs/>
          <w:sz w:val="21"/>
          <w:szCs w:val="21"/>
        </w:rPr>
        <w:t>)</w:t>
      </w:r>
      <w:r w:rsidR="00F63F3A" w:rsidRPr="009923E9">
        <w:rPr>
          <w:rFonts w:ascii="Times New Roman" w:hAnsi="Times New Roman" w:cs="Times New Roman"/>
          <w:i/>
          <w:iCs/>
          <w:sz w:val="21"/>
          <w:szCs w:val="21"/>
        </w:rPr>
        <w:t>,</w:t>
      </w:r>
    </w:p>
    <w:p w:rsidR="00BB0071" w:rsidRPr="009923E9" w:rsidRDefault="00D74FFF" w:rsidP="001A2558">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4</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5</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6</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3C2C20" w:rsidRPr="009923E9">
        <w:rPr>
          <w:rFonts w:ascii="Times New Roman" w:hAnsi="Times New Roman" w:cs="Times New Roman"/>
          <w:i/>
          <w:iCs/>
          <w:sz w:val="21"/>
          <w:szCs w:val="21"/>
        </w:rPr>
        <w:t>)</w:t>
      </w:r>
      <w:r w:rsidR="00F63F3A" w:rsidRPr="009923E9">
        <w:rPr>
          <w:rFonts w:ascii="Times New Roman" w:hAnsi="Times New Roman" w:cs="Times New Roman"/>
          <w:i/>
          <w:iCs/>
          <w:sz w:val="21"/>
          <w:szCs w:val="21"/>
        </w:rPr>
        <w:t>,</w:t>
      </w:r>
    </w:p>
    <w:p w:rsidR="00BB0071" w:rsidRPr="009923E9" w:rsidRDefault="00D74FFF" w:rsidP="001A2558">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7</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w:t>
      </w:r>
      <w:r w:rsidR="00511202"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8</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w:t>
      </w:r>
      <w:r w:rsidR="00511202"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9</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3C2C20" w:rsidRPr="009923E9">
        <w:rPr>
          <w:rFonts w:ascii="Times New Roman" w:hAnsi="Times New Roman" w:cs="Times New Roman"/>
          <w:i/>
          <w:iCs/>
          <w:sz w:val="21"/>
          <w:szCs w:val="21"/>
        </w:rPr>
        <w:t>)</w:t>
      </w:r>
      <w:r w:rsidR="00F63F3A" w:rsidRPr="009923E9">
        <w:rPr>
          <w:rFonts w:ascii="Times New Roman" w:hAnsi="Times New Roman" w:cs="Times New Roman"/>
          <w:i/>
          <w:iCs/>
          <w:sz w:val="21"/>
          <w:szCs w:val="21"/>
        </w:rPr>
        <w:t>,</w:t>
      </w:r>
    </w:p>
    <w:p w:rsidR="00BB0071" w:rsidRPr="009923E9" w:rsidRDefault="00D74FFF" w:rsidP="001A2558">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10</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11</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12</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3C2C20" w:rsidRPr="009923E9">
        <w:rPr>
          <w:rFonts w:ascii="Times New Roman" w:hAnsi="Times New Roman" w:cs="Times New Roman"/>
          <w:i/>
          <w:iCs/>
          <w:sz w:val="21"/>
          <w:szCs w:val="21"/>
        </w:rPr>
        <w:t>)</w:t>
      </w:r>
      <w:r w:rsidR="00F63F3A" w:rsidRPr="009923E9">
        <w:rPr>
          <w:rFonts w:ascii="Times New Roman" w:hAnsi="Times New Roman" w:cs="Times New Roman"/>
          <w:i/>
          <w:iCs/>
          <w:sz w:val="21"/>
          <w:szCs w:val="21"/>
        </w:rPr>
        <w:t>,</w:t>
      </w:r>
    </w:p>
    <w:p w:rsidR="00BB0071" w:rsidRPr="009923E9" w:rsidRDefault="00D74FFF" w:rsidP="001A2558">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13</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14</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15</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3C2C20" w:rsidRPr="009923E9">
        <w:rPr>
          <w:rFonts w:ascii="Times New Roman" w:hAnsi="Times New Roman" w:cs="Times New Roman"/>
          <w:i/>
          <w:iCs/>
          <w:sz w:val="21"/>
          <w:szCs w:val="21"/>
        </w:rPr>
        <w:t>)</w:t>
      </w:r>
      <w:r w:rsidR="00F63F3A" w:rsidRPr="009923E9">
        <w:rPr>
          <w:rFonts w:ascii="Times New Roman" w:hAnsi="Times New Roman" w:cs="Times New Roman"/>
          <w:i/>
          <w:iCs/>
          <w:sz w:val="21"/>
          <w:szCs w:val="21"/>
        </w:rPr>
        <w:t>,</w:t>
      </w:r>
    </w:p>
    <w:p w:rsidR="00BB0071" w:rsidRPr="009923E9" w:rsidRDefault="00D74FFF" w:rsidP="001A2558">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16</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17</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18</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3C2C20" w:rsidRPr="009923E9">
        <w:rPr>
          <w:rFonts w:ascii="Times New Roman" w:hAnsi="Times New Roman" w:cs="Times New Roman"/>
          <w:i/>
          <w:iCs/>
          <w:sz w:val="21"/>
          <w:szCs w:val="21"/>
        </w:rPr>
        <w:t>)</w:t>
      </w:r>
      <w:r w:rsidR="00F63F3A" w:rsidRPr="009923E9">
        <w:rPr>
          <w:rFonts w:ascii="Times New Roman" w:hAnsi="Times New Roman" w:cs="Times New Roman"/>
          <w:i/>
          <w:iCs/>
          <w:sz w:val="21"/>
          <w:szCs w:val="21"/>
        </w:rPr>
        <w:t>,</w:t>
      </w:r>
    </w:p>
    <w:p w:rsidR="00BB0071" w:rsidRPr="009923E9" w:rsidRDefault="00D74FFF" w:rsidP="001A2558">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19</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20</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21</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3C2C20" w:rsidRPr="009923E9">
        <w:rPr>
          <w:rFonts w:ascii="Times New Roman" w:hAnsi="Times New Roman" w:cs="Times New Roman"/>
          <w:i/>
          <w:iCs/>
          <w:sz w:val="21"/>
          <w:szCs w:val="21"/>
        </w:rPr>
        <w:t>)</w:t>
      </w:r>
      <w:r w:rsidR="00F63F3A" w:rsidRPr="009923E9">
        <w:rPr>
          <w:rFonts w:ascii="Times New Roman" w:hAnsi="Times New Roman" w:cs="Times New Roman"/>
          <w:i/>
          <w:iCs/>
          <w:sz w:val="21"/>
          <w:szCs w:val="21"/>
        </w:rPr>
        <w:t>,</w:t>
      </w:r>
    </w:p>
    <w:p w:rsidR="00BB0071" w:rsidRPr="009923E9" w:rsidRDefault="00D74FFF" w:rsidP="001A2558">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22</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23</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24</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3C2C20" w:rsidRPr="009923E9">
        <w:rPr>
          <w:rFonts w:ascii="Times New Roman" w:hAnsi="Times New Roman" w:cs="Times New Roman"/>
          <w:i/>
          <w:iCs/>
          <w:sz w:val="21"/>
          <w:szCs w:val="21"/>
        </w:rPr>
        <w:t>)</w:t>
      </w:r>
      <w:r w:rsidR="00F63F3A" w:rsidRPr="009923E9">
        <w:rPr>
          <w:rFonts w:ascii="Times New Roman" w:hAnsi="Times New Roman" w:cs="Times New Roman"/>
          <w:i/>
          <w:iCs/>
          <w:sz w:val="21"/>
          <w:szCs w:val="21"/>
        </w:rPr>
        <w:t>,</w:t>
      </w:r>
    </w:p>
    <w:p w:rsidR="00BB0071" w:rsidRPr="009923E9" w:rsidRDefault="00D74FFF">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w:t>
      </w:r>
      <w:r w:rsidR="00BB0071" w:rsidRPr="009923E9">
        <w:rPr>
          <w:rFonts w:ascii="Times New Roman" w:hAnsi="Times New Roman" w:cs="Times New Roman"/>
          <w:i/>
          <w:iCs/>
          <w:sz w:val="21"/>
          <w:szCs w:val="21"/>
        </w:rPr>
        <w:t>θ</w:t>
      </w:r>
      <w:r w:rsidR="00BB0071" w:rsidRPr="009923E9">
        <w:rPr>
          <w:rFonts w:ascii="Times New Roman" w:hAnsi="Times New Roman" w:cs="Times New Roman"/>
          <w:i/>
          <w:iCs/>
          <w:sz w:val="21"/>
          <w:szCs w:val="21"/>
          <w:vertAlign w:val="subscript"/>
        </w:rPr>
        <w:t>25</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26</w:t>
      </w:r>
      <w:r w:rsidR="00BB0071"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e</w:t>
      </w:r>
      <w:r w:rsidR="003C2C20"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 θ</w:t>
      </w:r>
      <w:r w:rsidR="00BB0071" w:rsidRPr="009923E9">
        <w:rPr>
          <w:rFonts w:ascii="Times New Roman" w:hAnsi="Times New Roman" w:cs="Times New Roman"/>
          <w:i/>
          <w:iCs/>
          <w:sz w:val="21"/>
          <w:szCs w:val="21"/>
          <w:vertAlign w:val="subscript"/>
        </w:rPr>
        <w:t>27</w:t>
      </w:r>
      <w:r w:rsidR="00BB0071" w:rsidRPr="009923E9">
        <w:rPr>
          <w:rFonts w:ascii="Times New Roman" w:hAnsi="Times New Roman" w:cs="Times New Roman"/>
          <w:i/>
          <w:iCs/>
          <w:sz w:val="21"/>
          <w:szCs w:val="21"/>
        </w:rPr>
        <w:t>=</w:t>
      </w:r>
      <w:r w:rsidR="00A81CDE" w:rsidRPr="009923E9">
        <w:rPr>
          <w:rFonts w:ascii="Times New Roman" w:hAnsi="Times New Roman" w:cs="Times New Roman"/>
          <w:i/>
          <w:iCs/>
          <w:sz w:val="21"/>
          <w:szCs w:val="21"/>
        </w:rPr>
        <w:t>(</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u</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BB0071" w:rsidRPr="009923E9">
        <w:rPr>
          <w:rFonts w:ascii="Times New Roman" w:hAnsi="Times New Roman" w:cs="Times New Roman"/>
          <w:i/>
          <w:iCs/>
          <w:sz w:val="21"/>
          <w:szCs w:val="21"/>
        </w:rPr>
        <w:t>,H</w:t>
      </w:r>
      <w:r w:rsidR="00BB0071" w:rsidRPr="009923E9">
        <w:rPr>
          <w:rFonts w:ascii="Times New Roman" w:hAnsi="Times New Roman" w:cs="Times New Roman"/>
          <w:i/>
          <w:iCs/>
          <w:sz w:val="21"/>
          <w:szCs w:val="21"/>
          <w:vertAlign w:val="subscript"/>
        </w:rPr>
        <w:t>n</w:t>
      </w:r>
      <w:r w:rsidR="003C2C20" w:rsidRPr="009923E9">
        <w:rPr>
          <w:rFonts w:ascii="Times New Roman" w:hAnsi="Times New Roman" w:cs="Times New Roman"/>
          <w:i/>
          <w:iCs/>
          <w:sz w:val="21"/>
          <w:szCs w:val="21"/>
        </w:rPr>
        <w:t>)</w:t>
      </w:r>
      <w:r w:rsidR="00A81CDE" w:rsidRPr="009923E9">
        <w:rPr>
          <w:rFonts w:ascii="Times New Roman" w:hAnsi="Times New Roman" w:cs="Times New Roman"/>
          <w:i/>
          <w:iCs/>
          <w:sz w:val="21"/>
          <w:szCs w:val="21"/>
        </w:rPr>
        <w:t xml:space="preserve"> }</w:t>
      </w:r>
      <w:r w:rsidR="00123505" w:rsidRPr="009923E9">
        <w:rPr>
          <w:rFonts w:ascii="Times New Roman" w:hAnsi="Times New Roman" w:cs="Times New Roman"/>
          <w:i/>
          <w:iCs/>
          <w:sz w:val="21"/>
          <w:szCs w:val="21"/>
        </w:rPr>
        <w:t>.</w:t>
      </w:r>
    </w:p>
    <w:p w:rsidR="00BB0071" w:rsidRPr="009923E9" w:rsidRDefault="00BB0071" w:rsidP="001A2558">
      <w:pPr>
        <w:pStyle w:val="ListParagraph"/>
        <w:ind w:firstLine="0"/>
        <w:rPr>
          <w:rFonts w:ascii="Times New Roman" w:hAnsi="Times New Roman" w:cs="Times New Roman"/>
          <w:i/>
          <w:iCs/>
          <w:sz w:val="20"/>
          <w:szCs w:val="20"/>
        </w:rPr>
      </w:pPr>
    </w:p>
    <w:p w:rsidR="00E25D06" w:rsidRPr="00B17ABA" w:rsidRDefault="00E25D06" w:rsidP="00D74FFF">
      <w:pPr>
        <w:pStyle w:val="ListParagraph"/>
        <w:numPr>
          <w:ilvl w:val="0"/>
          <w:numId w:val="5"/>
        </w:numPr>
        <w:rPr>
          <w:rFonts w:ascii="Times New Roman" w:hAnsi="Times New Roman" w:cs="Times New Roman"/>
        </w:rPr>
      </w:pPr>
      <w:r w:rsidRPr="00B17ABA">
        <w:rPr>
          <w:rFonts w:ascii="Times New Roman" w:hAnsi="Times New Roman" w:cs="Times New Roman"/>
        </w:rPr>
        <w:t xml:space="preserve">Where a decomposition method is used (i.e., where DP and Q-learning </w:t>
      </w:r>
      <w:r w:rsidR="00D74FFF" w:rsidRPr="00B17ABA">
        <w:rPr>
          <w:rFonts w:ascii="Times New Roman" w:hAnsi="Times New Roman" w:cs="Times New Roman"/>
        </w:rPr>
        <w:t>a</w:t>
      </w:r>
      <w:r w:rsidRPr="00B17ABA">
        <w:rPr>
          <w:rFonts w:ascii="Times New Roman" w:hAnsi="Times New Roman" w:cs="Times New Roman"/>
        </w:rPr>
        <w:t xml:space="preserve">re used), the health state space </w:t>
      </w:r>
      <w:r w:rsidRPr="00B17ABA">
        <w:rPr>
          <w:rFonts w:ascii="Times New Roman" w:hAnsi="Times New Roman" w:cs="Times New Roman"/>
          <w:i/>
          <w:iCs/>
        </w:rPr>
        <w:t>HS</w:t>
      </w:r>
      <w:r w:rsidRPr="00B17ABA">
        <w:rPr>
          <w:rFonts w:ascii="Times New Roman" w:hAnsi="Times New Roman" w:cs="Times New Roman"/>
          <w:i/>
          <w:iCs/>
          <w:vertAlign w:val="subscript"/>
        </w:rPr>
        <w:t>t</w:t>
      </w:r>
      <w:r w:rsidRPr="00B17ABA">
        <w:rPr>
          <w:rFonts w:ascii="Times New Roman" w:hAnsi="Times New Roman" w:cs="Times New Roman"/>
        </w:rPr>
        <w:t xml:space="preserve"> in each period </w:t>
      </w:r>
      <w:r w:rsidR="00D74FFF" w:rsidRPr="00B17ABA">
        <w:rPr>
          <w:rFonts w:ascii="Times New Roman" w:hAnsi="Times New Roman" w:cs="Times New Roman"/>
        </w:rPr>
        <w:t>i</w:t>
      </w:r>
      <w:r w:rsidRPr="00B17ABA">
        <w:rPr>
          <w:rFonts w:ascii="Times New Roman" w:hAnsi="Times New Roman" w:cs="Times New Roman"/>
        </w:rPr>
        <w:t>s constructed as following</w:t>
      </w:r>
      <w:r w:rsidR="00B72FCF" w:rsidRPr="00B17ABA">
        <w:rPr>
          <w:rFonts w:ascii="Times New Roman" w:hAnsi="Times New Roman" w:cs="Times New Roman"/>
        </w:rPr>
        <w:t xml:space="preserve"> </w:t>
      </w:r>
      <w:r w:rsidR="004B27BA" w:rsidRPr="00B17ABA">
        <w:rPr>
          <w:rFonts w:ascii="Times New Roman" w:hAnsi="Times New Roman" w:cs="Times New Roman"/>
        </w:rPr>
        <w:t>so that the model considers the different transition probabilities depending on the disease history</w:t>
      </w:r>
      <w:r w:rsidRPr="00B17ABA">
        <w:rPr>
          <w:rFonts w:ascii="Times New Roman" w:hAnsi="Times New Roman" w:cs="Times New Roman"/>
        </w:rPr>
        <w:t>:</w:t>
      </w:r>
    </w:p>
    <w:p w:rsidR="00326BD7" w:rsidRPr="009923E9" w:rsidRDefault="00326BD7" w:rsidP="00326BD7">
      <w:pPr>
        <w:pStyle w:val="ListParagraph"/>
        <w:ind w:firstLine="0"/>
        <w:rPr>
          <w:rFonts w:ascii="Times New Roman" w:hAnsi="Times New Roman" w:cs="Times New Roman"/>
          <w:sz w:val="14"/>
          <w:szCs w:val="14"/>
        </w:rPr>
      </w:pPr>
    </w:p>
    <w:p w:rsidR="00E25D06" w:rsidRPr="009923E9" w:rsidRDefault="00E25D06" w:rsidP="009923E9">
      <w:pPr>
        <w:pStyle w:val="ListParagraph"/>
        <w:spacing w:after="0"/>
        <w:ind w:left="1134" w:firstLine="0"/>
        <w:rPr>
          <w:rFonts w:ascii="Times New Roman" w:hAnsi="Times New Roman" w:cs="Times New Roman"/>
          <w:i/>
          <w:iCs/>
          <w:sz w:val="21"/>
          <w:szCs w:val="21"/>
        </w:rPr>
      </w:pPr>
      <w:r w:rsidRPr="009923E9">
        <w:rPr>
          <w:rFonts w:ascii="Times New Roman" w:hAnsi="Times New Roman" w:cs="Times New Roman"/>
          <w:i/>
          <w:iCs/>
          <w:sz w:val="21"/>
          <w:szCs w:val="21"/>
        </w:rPr>
        <w:t>HS</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w:t>
      </w:r>
    </w:p>
    <w:p w:rsidR="00E25D06" w:rsidRPr="009923E9" w:rsidRDefault="00E25D06" w:rsidP="009923E9">
      <w:pPr>
        <w:spacing w:after="0"/>
        <w:ind w:left="1134" w:firstLine="0"/>
        <w:rPr>
          <w:rFonts w:ascii="Times New Roman" w:hAnsi="Times New Roman" w:cs="Times New Roman"/>
          <w:i/>
          <w:iCs/>
          <w:sz w:val="21"/>
          <w:szCs w:val="21"/>
        </w:rPr>
      </w:pPr>
      <w:r w:rsidRPr="009923E9">
        <w:rPr>
          <w:rFonts w:ascii="Times New Roman" w:hAnsi="Times New Roman" w:cs="Times New Roman"/>
          <w:i/>
          <w:iCs/>
          <w:sz w:val="21"/>
          <w:szCs w:val="21"/>
        </w:rPr>
        <w:t>HS</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 }</w:t>
      </w:r>
    </w:p>
    <w:p w:rsidR="00E25D06" w:rsidRPr="009923E9" w:rsidRDefault="00E25D06" w:rsidP="00D74FFF">
      <w:pPr>
        <w:spacing w:after="0"/>
        <w:ind w:left="1134" w:firstLine="0"/>
        <w:rPr>
          <w:rFonts w:ascii="Times New Roman" w:hAnsi="Times New Roman" w:cs="Times New Roman"/>
          <w:i/>
          <w:iCs/>
          <w:sz w:val="21"/>
          <w:szCs w:val="21"/>
        </w:rPr>
      </w:pPr>
      <w:r w:rsidRPr="009923E9">
        <w:rPr>
          <w:rFonts w:ascii="Times New Roman" w:hAnsi="Times New Roman" w:cs="Times New Roman"/>
          <w:i/>
          <w:iCs/>
          <w:sz w:val="21"/>
          <w:szCs w:val="21"/>
        </w:rPr>
        <w:t>HS</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 xml:space="preserve">), </w:t>
      </w:r>
    </w:p>
    <w:p w:rsidR="00E25D06" w:rsidRPr="009923E9" w:rsidRDefault="00E25D06" w:rsidP="006A7E29">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w:t>
      </w:r>
    </w:p>
    <w:p w:rsidR="00E25D06" w:rsidRPr="009923E9" w:rsidRDefault="00E25D06" w:rsidP="00675E28">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 }</w:t>
      </w:r>
    </w:p>
    <w:p w:rsidR="00D74FFF" w:rsidRPr="009923E9" w:rsidRDefault="00D74FFF" w:rsidP="00675E28">
      <w:pPr>
        <w:pStyle w:val="ListParagraph"/>
        <w:ind w:left="1134" w:firstLine="0"/>
        <w:rPr>
          <w:rFonts w:ascii="Times New Roman" w:hAnsi="Times New Roman" w:cs="Times New Roman"/>
          <w:i/>
          <w:iCs/>
          <w:sz w:val="21"/>
          <w:szCs w:val="21"/>
        </w:rPr>
      </w:pPr>
      <w:r w:rsidRPr="009923E9">
        <w:rPr>
          <w:rFonts w:ascii="Times New Roman" w:eastAsia="Times New Roman" w:hAnsi="Times New Roman" w:cs="Times New Roman"/>
          <w:i/>
          <w:iCs/>
          <w:sz w:val="21"/>
          <w:szCs w:val="21"/>
          <w:lang w:eastAsia="zh-TW"/>
        </w:rPr>
        <w:t>HS</w:t>
      </w:r>
      <w:r w:rsidRPr="009923E9">
        <w:rPr>
          <w:rFonts w:ascii="Times New Roman" w:eastAsia="Times New Roman" w:hAnsi="Times New Roman" w:cs="Times New Roman"/>
          <w:i/>
          <w:iCs/>
          <w:sz w:val="21"/>
          <w:szCs w:val="21"/>
          <w:vertAlign w:val="subscript"/>
          <w:lang w:eastAsia="zh-TW"/>
        </w:rPr>
        <w:t>4</w:t>
      </w:r>
      <w:r w:rsidRPr="009923E9">
        <w:rPr>
          <w:rFonts w:ascii="Times New Roman" w:eastAsia="Times New Roman" w:hAnsi="Times New Roman" w:cs="Times New Roman"/>
          <w:i/>
          <w:iCs/>
          <w:sz w:val="21"/>
          <w:szCs w:val="21"/>
          <w:lang w:eastAsia="zh-TW"/>
        </w:rPr>
        <w:t xml:space="preserve">={ </w:t>
      </w:r>
      <w:r w:rsidRPr="009923E9">
        <w:rPr>
          <w:rFonts w:ascii="Times New Roman" w:hAnsi="Times New Roman" w:cs="Times New Roman"/>
          <w:i/>
          <w:iCs/>
          <w:sz w:val="21"/>
          <w:szCs w:val="21"/>
        </w:rPr>
        <w:t>θ</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w:t>
      </w:r>
    </w:p>
    <w:p w:rsidR="00D74FFF" w:rsidRPr="009923E9" w:rsidRDefault="00D74FFF" w:rsidP="00675E28">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4</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5</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θ</w:t>
      </w:r>
      <w:r w:rsidRPr="009923E9">
        <w:rPr>
          <w:rFonts w:ascii="Times New Roman" w:hAnsi="Times New Roman" w:cs="Times New Roman"/>
          <w:i/>
          <w:iCs/>
          <w:sz w:val="21"/>
          <w:szCs w:val="21"/>
          <w:vertAlign w:val="subscript"/>
        </w:rPr>
        <w:t>6</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w:t>
      </w:r>
    </w:p>
    <w:p w:rsidR="00D74FFF" w:rsidRPr="009923E9" w:rsidRDefault="00D74FFF">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7</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8</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9</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w:t>
      </w:r>
    </w:p>
    <w:p w:rsidR="00D74FFF" w:rsidRPr="009923E9" w:rsidRDefault="00D74FFF">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10</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1</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2</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w:t>
      </w:r>
    </w:p>
    <w:p w:rsidR="00D74FFF" w:rsidRPr="009923E9" w:rsidRDefault="00D74FFF">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13</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4</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5</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w:t>
      </w:r>
    </w:p>
    <w:p w:rsidR="00D74FFF" w:rsidRPr="009923E9" w:rsidRDefault="00D74FFF">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16</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7</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18</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w:t>
      </w:r>
    </w:p>
    <w:p w:rsidR="00D74FFF" w:rsidRPr="009923E9" w:rsidRDefault="00D74FFF">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19</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0</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1</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w:t>
      </w:r>
    </w:p>
    <w:p w:rsidR="00D74FFF" w:rsidRPr="009923E9" w:rsidRDefault="00D74FFF">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22</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3</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4</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w:t>
      </w:r>
    </w:p>
    <w:p w:rsidR="00D74FFF" w:rsidRPr="009923E9" w:rsidRDefault="00D74FFF">
      <w:pPr>
        <w:pStyle w:val="ListParagraph"/>
        <w:ind w:left="1701" w:firstLine="0"/>
        <w:rPr>
          <w:rFonts w:ascii="Times New Roman" w:hAnsi="Times New Roman" w:cs="Times New Roman"/>
          <w:i/>
          <w:iCs/>
          <w:sz w:val="21"/>
          <w:szCs w:val="21"/>
        </w:rPr>
      </w:pPr>
      <w:r w:rsidRPr="009923E9">
        <w:rPr>
          <w:rFonts w:ascii="Times New Roman" w:hAnsi="Times New Roman" w:cs="Times New Roman"/>
          <w:i/>
          <w:iCs/>
          <w:sz w:val="21"/>
          <w:szCs w:val="21"/>
        </w:rPr>
        <w:t xml:space="preserve"> θ</w:t>
      </w:r>
      <w:r w:rsidRPr="009923E9">
        <w:rPr>
          <w:rFonts w:ascii="Times New Roman" w:hAnsi="Times New Roman" w:cs="Times New Roman"/>
          <w:i/>
          <w:iCs/>
          <w:sz w:val="21"/>
          <w:szCs w:val="21"/>
          <w:vertAlign w:val="subscript"/>
        </w:rPr>
        <w:t>25</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6</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e</w:t>
      </w:r>
      <w:r w:rsidRPr="009923E9">
        <w:rPr>
          <w:rFonts w:ascii="Times New Roman" w:hAnsi="Times New Roman" w:cs="Times New Roman"/>
          <w:i/>
          <w:iCs/>
          <w:sz w:val="21"/>
          <w:szCs w:val="21"/>
        </w:rPr>
        <w:t>), θ</w:t>
      </w:r>
      <w:r w:rsidRPr="009923E9">
        <w:rPr>
          <w:rFonts w:ascii="Times New Roman" w:hAnsi="Times New Roman" w:cs="Times New Roman"/>
          <w:i/>
          <w:iCs/>
          <w:sz w:val="21"/>
          <w:szCs w:val="21"/>
          <w:vertAlign w:val="subscript"/>
        </w:rPr>
        <w:t>27</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u</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H</w:t>
      </w:r>
      <w:r w:rsidRPr="009923E9">
        <w:rPr>
          <w:rFonts w:ascii="Times New Roman" w:hAnsi="Times New Roman" w:cs="Times New Roman"/>
          <w:i/>
          <w:iCs/>
          <w:sz w:val="21"/>
          <w:szCs w:val="21"/>
          <w:vertAlign w:val="subscript"/>
        </w:rPr>
        <w:t>n</w:t>
      </w:r>
      <w:r w:rsidRPr="009923E9">
        <w:rPr>
          <w:rFonts w:ascii="Times New Roman" w:hAnsi="Times New Roman" w:cs="Times New Roman"/>
          <w:i/>
          <w:iCs/>
          <w:sz w:val="21"/>
          <w:szCs w:val="21"/>
        </w:rPr>
        <w:t>) }.</w:t>
      </w:r>
    </w:p>
    <w:p w:rsidR="00E25D06" w:rsidRPr="00B17ABA" w:rsidRDefault="00D74FFF" w:rsidP="00EA14C4">
      <w:pPr>
        <w:pStyle w:val="ListParagraph"/>
        <w:ind w:firstLine="0"/>
        <w:rPr>
          <w:rFonts w:ascii="Times New Roman" w:hAnsi="Times New Roman" w:cs="Times New Roman"/>
        </w:rPr>
      </w:pPr>
      <w:r w:rsidRPr="00B17ABA">
        <w:rPr>
          <w:rFonts w:ascii="Times New Roman" w:hAnsi="Times New Roman" w:cs="Times New Roman"/>
        </w:rPr>
        <w:lastRenderedPageBreak/>
        <w:t xml:space="preserve">The health states at </w:t>
      </w:r>
      <w:r w:rsidRPr="009923E9">
        <w:rPr>
          <w:rFonts w:ascii="Times New Roman" w:hAnsi="Times New Roman" w:cs="Times New Roman"/>
          <w:i/>
          <w:iCs/>
        </w:rPr>
        <w:t>t</w:t>
      </w:r>
      <w:r w:rsidRPr="009923E9">
        <w:rPr>
          <w:rFonts w:ascii="Times New Roman" w:hAnsi="Times New Roman" w:cs="Times New Roman"/>
          <w:i/>
          <w:iCs/>
          <w:vertAlign w:val="subscript"/>
        </w:rPr>
        <w:t>4</w:t>
      </w:r>
      <w:r w:rsidRPr="00B17ABA">
        <w:rPr>
          <w:rFonts w:ascii="Times New Roman" w:hAnsi="Times New Roman" w:cs="Times New Roman"/>
        </w:rPr>
        <w:t xml:space="preserve"> are the terminal states from sequential drug use. No decisions are made at this stage. </w:t>
      </w:r>
    </w:p>
    <w:p w:rsidR="00326BD7" w:rsidRPr="00B17ABA" w:rsidRDefault="00326BD7" w:rsidP="00E01F13">
      <w:pPr>
        <w:pStyle w:val="ListParagraph"/>
        <w:ind w:firstLine="0"/>
        <w:rPr>
          <w:rFonts w:ascii="Times New Roman" w:hAnsi="Times New Roman" w:cs="Times New Roman"/>
        </w:rPr>
      </w:pPr>
    </w:p>
    <w:p w:rsidR="00F63F3A" w:rsidRPr="00B17ABA" w:rsidRDefault="00DB2225" w:rsidP="009923E9">
      <w:pPr>
        <w:pStyle w:val="ListParagraph"/>
        <w:numPr>
          <w:ilvl w:val="0"/>
          <w:numId w:val="5"/>
        </w:numPr>
        <w:spacing w:after="0"/>
        <w:ind w:left="709" w:hanging="283"/>
        <w:rPr>
          <w:rFonts w:ascii="Times New Roman" w:hAnsi="Times New Roman" w:cs="Times New Roman"/>
        </w:rPr>
      </w:pPr>
      <w:r w:rsidRPr="00B17ABA">
        <w:rPr>
          <w:rFonts w:ascii="Times New Roman" w:hAnsi="Times New Roman" w:cs="Times New Roman"/>
        </w:rPr>
        <w:t xml:space="preserve">There </w:t>
      </w:r>
      <w:r w:rsidR="00D74FFF" w:rsidRPr="00B17ABA">
        <w:rPr>
          <w:rFonts w:ascii="Times New Roman" w:hAnsi="Times New Roman" w:cs="Times New Roman"/>
        </w:rPr>
        <w:t xml:space="preserve">are </w:t>
      </w:r>
      <w:r w:rsidRPr="00B17ABA">
        <w:rPr>
          <w:rFonts w:ascii="Times New Roman" w:hAnsi="Times New Roman" w:cs="Times New Roman"/>
          <w:iCs/>
          <w:lang w:eastAsia="ko-KR"/>
        </w:rPr>
        <w:t>three</w:t>
      </w:r>
      <w:r w:rsidRPr="00B17ABA">
        <w:rPr>
          <w:rFonts w:ascii="Times New Roman" w:hAnsi="Times New Roman" w:cs="Times New Roman"/>
          <w:lang w:eastAsia="ko-KR"/>
        </w:rPr>
        <w:t xml:space="preserve"> possible drug treatment options </w:t>
      </w:r>
      <w:r w:rsidRPr="00B17ABA">
        <w:rPr>
          <w:rFonts w:ascii="Times New Roman" w:hAnsi="Times New Roman" w:cs="Times New Roman"/>
          <w:i/>
          <w:iCs/>
          <w:lang w:eastAsia="ko-KR"/>
        </w:rPr>
        <w:t>A={drug</w:t>
      </w:r>
      <w:r w:rsidRPr="00B17ABA">
        <w:rPr>
          <w:rFonts w:ascii="Times New Roman" w:hAnsi="Times New Roman" w:cs="Times New Roman"/>
          <w:i/>
          <w:iCs/>
          <w:vertAlign w:val="subscript"/>
          <w:lang w:eastAsia="ko-KR"/>
        </w:rPr>
        <w:t>1</w:t>
      </w:r>
      <w:r w:rsidRPr="00B17ABA">
        <w:rPr>
          <w:rFonts w:ascii="Times New Roman" w:hAnsi="Times New Roman" w:cs="Times New Roman"/>
          <w:i/>
          <w:iCs/>
          <w:lang w:eastAsia="ko-KR"/>
        </w:rPr>
        <w:t>,drug</w:t>
      </w:r>
      <w:r w:rsidRPr="00B17ABA">
        <w:rPr>
          <w:rFonts w:ascii="Times New Roman" w:hAnsi="Times New Roman" w:cs="Times New Roman"/>
          <w:i/>
          <w:iCs/>
          <w:vertAlign w:val="subscript"/>
          <w:lang w:eastAsia="ko-KR"/>
        </w:rPr>
        <w:t>2</w:t>
      </w:r>
      <w:r w:rsidRPr="00B17ABA">
        <w:rPr>
          <w:rFonts w:ascii="Times New Roman" w:hAnsi="Times New Roman" w:cs="Times New Roman"/>
          <w:i/>
          <w:iCs/>
          <w:lang w:eastAsia="ko-KR"/>
        </w:rPr>
        <w:t>,drug</w:t>
      </w:r>
      <w:r w:rsidRPr="00B17ABA">
        <w:rPr>
          <w:rFonts w:ascii="Times New Roman" w:hAnsi="Times New Roman" w:cs="Times New Roman"/>
          <w:i/>
          <w:iCs/>
          <w:vertAlign w:val="subscript"/>
          <w:lang w:eastAsia="ko-KR"/>
        </w:rPr>
        <w:t>3</w:t>
      </w:r>
      <w:r w:rsidRPr="00B17ABA">
        <w:rPr>
          <w:rFonts w:ascii="Times New Roman" w:hAnsi="Times New Roman" w:cs="Times New Roman"/>
          <w:i/>
          <w:iCs/>
        </w:rPr>
        <w:t xml:space="preserve">}, </w:t>
      </w:r>
      <w:r w:rsidRPr="00B17ABA">
        <w:rPr>
          <w:rFonts w:ascii="Times New Roman" w:hAnsi="Times New Roman" w:cs="Times New Roman"/>
          <w:iCs/>
        </w:rPr>
        <w:t>where</w:t>
      </w:r>
      <w:r w:rsidR="00511202" w:rsidRPr="00B17ABA">
        <w:rPr>
          <w:rFonts w:ascii="Times New Roman" w:hAnsi="Times New Roman" w:cs="Times New Roman"/>
          <w:iCs/>
        </w:rPr>
        <w:t xml:space="preserve"> </w:t>
      </w:r>
      <w:r w:rsidRPr="00B17ABA">
        <w:rPr>
          <w:rFonts w:ascii="Times New Roman" w:hAnsi="Times New Roman" w:cs="Times New Roman"/>
          <w:i/>
        </w:rPr>
        <w:t>drug</w:t>
      </w:r>
      <w:r w:rsidRPr="00B17ABA">
        <w:rPr>
          <w:rFonts w:ascii="Times New Roman" w:hAnsi="Times New Roman" w:cs="Times New Roman"/>
          <w:i/>
          <w:vertAlign w:val="subscript"/>
        </w:rPr>
        <w:t>1</w:t>
      </w:r>
      <w:r w:rsidRPr="00B17ABA">
        <w:rPr>
          <w:rFonts w:ascii="Times New Roman" w:hAnsi="Times New Roman" w:cs="Times New Roman"/>
        </w:rPr>
        <w:t xml:space="preserve"> has smaller treatment effect but lower risk of AEs</w:t>
      </w:r>
      <w:r w:rsidR="00511202" w:rsidRPr="00B17ABA">
        <w:rPr>
          <w:rFonts w:ascii="Times New Roman" w:hAnsi="Times New Roman" w:cs="Times New Roman"/>
        </w:rPr>
        <w:t>;</w:t>
      </w:r>
      <w:r w:rsidRPr="00B17ABA">
        <w:rPr>
          <w:rFonts w:ascii="Times New Roman" w:hAnsi="Times New Roman" w:cs="Times New Roman"/>
        </w:rPr>
        <w:t xml:space="preserve"> </w:t>
      </w:r>
      <w:r w:rsidRPr="00B17ABA">
        <w:rPr>
          <w:rFonts w:ascii="Times New Roman" w:hAnsi="Times New Roman" w:cs="Times New Roman"/>
          <w:i/>
        </w:rPr>
        <w:t>drug</w:t>
      </w:r>
      <w:r w:rsidRPr="00B17ABA">
        <w:rPr>
          <w:rFonts w:ascii="Times New Roman" w:hAnsi="Times New Roman" w:cs="Times New Roman"/>
          <w:i/>
          <w:vertAlign w:val="subscript"/>
        </w:rPr>
        <w:t>2</w:t>
      </w:r>
      <w:r w:rsidR="00511202" w:rsidRPr="00B17ABA">
        <w:rPr>
          <w:rFonts w:ascii="Times New Roman" w:hAnsi="Times New Roman" w:cs="Times New Roman"/>
          <w:i/>
        </w:rPr>
        <w:t xml:space="preserve"> </w:t>
      </w:r>
      <w:r w:rsidRPr="00B17ABA">
        <w:rPr>
          <w:rFonts w:ascii="Times New Roman" w:hAnsi="Times New Roman" w:cs="Times New Roman"/>
        </w:rPr>
        <w:t>has moderate treatment effect and moderate risk of AEs</w:t>
      </w:r>
      <w:r w:rsidR="00511202" w:rsidRPr="00B17ABA">
        <w:rPr>
          <w:rFonts w:ascii="Times New Roman" w:hAnsi="Times New Roman" w:cs="Times New Roman"/>
        </w:rPr>
        <w:t>;</w:t>
      </w:r>
      <w:r w:rsidRPr="00B17ABA">
        <w:rPr>
          <w:rFonts w:ascii="Times New Roman" w:hAnsi="Times New Roman" w:cs="Times New Roman"/>
        </w:rPr>
        <w:t xml:space="preserve"> and </w:t>
      </w:r>
      <w:r w:rsidRPr="00B17ABA">
        <w:rPr>
          <w:rFonts w:ascii="Times New Roman" w:hAnsi="Times New Roman" w:cs="Times New Roman"/>
          <w:i/>
        </w:rPr>
        <w:t>drug</w:t>
      </w:r>
      <w:r w:rsidRPr="00B17ABA">
        <w:rPr>
          <w:rFonts w:ascii="Times New Roman" w:hAnsi="Times New Roman" w:cs="Times New Roman"/>
          <w:i/>
          <w:vertAlign w:val="subscript"/>
        </w:rPr>
        <w:t>3</w:t>
      </w:r>
      <w:r w:rsidRPr="00B17ABA">
        <w:rPr>
          <w:rFonts w:ascii="Times New Roman" w:hAnsi="Times New Roman" w:cs="Times New Roman"/>
        </w:rPr>
        <w:t xml:space="preserve"> has larger treatment effect but higher risk of AEs. </w:t>
      </w:r>
      <w:r w:rsidR="00F63F3A" w:rsidRPr="009923E9">
        <w:rPr>
          <w:rFonts w:ascii="Times New Roman" w:hAnsi="Times New Roman" w:cs="Times New Roman"/>
        </w:rPr>
        <w:t>The</w:t>
      </w:r>
      <w:r w:rsidR="00D74FFF" w:rsidRPr="00B17ABA">
        <w:rPr>
          <w:rFonts w:ascii="Times New Roman" w:hAnsi="Times New Roman" w:cs="Times New Roman"/>
        </w:rPr>
        <w:t xml:space="preserve">re are </w:t>
      </w:r>
      <w:r w:rsidR="003B1A20" w:rsidRPr="009923E9">
        <w:rPr>
          <w:rFonts w:ascii="Times New Roman" w:hAnsi="Times New Roman" w:cs="Times New Roman"/>
        </w:rPr>
        <w:t>six</w:t>
      </w:r>
      <w:r w:rsidR="00F63F3A" w:rsidRPr="009923E9">
        <w:rPr>
          <w:rFonts w:ascii="Times New Roman" w:hAnsi="Times New Roman" w:cs="Times New Roman"/>
        </w:rPr>
        <w:t xml:space="preserve"> possible sequential treatment policies, where the </w:t>
      </w:r>
      <w:r w:rsidR="00021C4B" w:rsidRPr="009923E9">
        <w:rPr>
          <w:rFonts w:ascii="Times New Roman" w:hAnsi="Times New Roman" w:cs="Times New Roman"/>
        </w:rPr>
        <w:t>problem</w:t>
      </w:r>
      <w:r w:rsidR="007F0F6C" w:rsidRPr="009923E9">
        <w:rPr>
          <w:rFonts w:ascii="Times New Roman" w:hAnsi="Times New Roman" w:cs="Times New Roman"/>
        </w:rPr>
        <w:t xml:space="preserve"> </w:t>
      </w:r>
      <w:r w:rsidR="00D74FFF" w:rsidRPr="00B17ABA">
        <w:rPr>
          <w:rFonts w:ascii="Times New Roman" w:hAnsi="Times New Roman" w:cs="Times New Roman"/>
        </w:rPr>
        <w:t>i</w:t>
      </w:r>
      <w:r w:rsidR="00D74FFF" w:rsidRPr="009923E9">
        <w:rPr>
          <w:rFonts w:ascii="Times New Roman" w:hAnsi="Times New Roman" w:cs="Times New Roman"/>
        </w:rPr>
        <w:t xml:space="preserve">s </w:t>
      </w:r>
      <w:r w:rsidR="00F63F3A" w:rsidRPr="009923E9">
        <w:rPr>
          <w:rFonts w:ascii="Times New Roman" w:hAnsi="Times New Roman" w:cs="Times New Roman"/>
        </w:rPr>
        <w:t>not decomposed</w:t>
      </w:r>
      <w:r w:rsidR="00D62F5A" w:rsidRPr="009923E9">
        <w:rPr>
          <w:rFonts w:ascii="Times New Roman" w:hAnsi="Times New Roman" w:cs="Times New Roman"/>
        </w:rPr>
        <w:t>, as following:</w:t>
      </w:r>
    </w:p>
    <w:p w:rsidR="00D74FFF" w:rsidRPr="009923E9" w:rsidRDefault="00D74FFF" w:rsidP="00D74FFF">
      <w:pPr>
        <w:pStyle w:val="ListParagraph"/>
        <w:spacing w:after="0"/>
        <w:ind w:left="709" w:firstLine="0"/>
        <w:rPr>
          <w:rFonts w:ascii="Times New Roman" w:hAnsi="Times New Roman" w:cs="Times New Roman"/>
        </w:rPr>
      </w:pPr>
    </w:p>
    <w:p w:rsidR="00F63F3A" w:rsidRPr="009923E9" w:rsidRDefault="00F63F3A" w:rsidP="00675E28">
      <w:pPr>
        <w:spacing w:after="0"/>
        <w:ind w:left="1560" w:hanging="426"/>
        <w:rPr>
          <w:rFonts w:ascii="Times New Roman" w:hAnsi="Times New Roman" w:cs="Times New Roman"/>
          <w:i/>
          <w:iCs/>
          <w:sz w:val="21"/>
          <w:szCs w:val="21"/>
        </w:rPr>
      </w:pPr>
      <w:r w:rsidRPr="009923E9">
        <w:rPr>
          <w:rFonts w:ascii="Times New Roman" w:hAnsi="Times New Roman" w:cs="Times New Roman"/>
          <w:i/>
          <w:iCs/>
          <w:sz w:val="21"/>
          <w:szCs w:val="21"/>
        </w:rPr>
        <w:t>SS={</w:t>
      </w:r>
      <w:r w:rsidR="00511202" w:rsidRPr="009923E9">
        <w:rPr>
          <w:rFonts w:ascii="Times New Roman" w:hAnsi="Times New Roman" w:cs="Times New Roman"/>
          <w:i/>
          <w:iCs/>
          <w:sz w:val="21"/>
          <w:szCs w:val="21"/>
        </w:rPr>
        <w:t xml:space="preserve"> </w:t>
      </w:r>
      <w:r w:rsidRPr="009923E9">
        <w:rPr>
          <w:rFonts w:ascii="Times New Roman" w:hAnsi="Times New Roman" w:cs="Times New Roman"/>
          <w:i/>
          <w:iCs/>
          <w:sz w:val="21"/>
          <w:szCs w:val="21"/>
        </w:rPr>
        <w:t>π</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3</w:t>
      </w:r>
      <w:r w:rsidR="003C2C20" w:rsidRPr="009923E9">
        <w:rPr>
          <w:rFonts w:ascii="Times New Roman" w:hAnsi="Times New Roman" w:cs="Times New Roman"/>
          <w:i/>
          <w:iCs/>
          <w:sz w:val="21"/>
          <w:szCs w:val="21"/>
        </w:rPr>
        <w:t>)</w:t>
      </w:r>
      <w:r w:rsidRPr="009923E9">
        <w:rPr>
          <w:rFonts w:ascii="Times New Roman" w:hAnsi="Times New Roman" w:cs="Times New Roman"/>
          <w:i/>
          <w:iCs/>
          <w:sz w:val="21"/>
          <w:szCs w:val="21"/>
        </w:rPr>
        <w:t>, π</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2</w:t>
      </w:r>
      <w:r w:rsidR="003C2C20" w:rsidRPr="009923E9">
        <w:rPr>
          <w:rFonts w:ascii="Times New Roman" w:hAnsi="Times New Roman" w:cs="Times New Roman"/>
          <w:i/>
          <w:iCs/>
          <w:sz w:val="21"/>
          <w:szCs w:val="21"/>
        </w:rPr>
        <w:t>)</w:t>
      </w:r>
      <w:r w:rsidRPr="009923E9">
        <w:rPr>
          <w:rFonts w:ascii="Times New Roman" w:hAnsi="Times New Roman" w:cs="Times New Roman"/>
          <w:i/>
          <w:iCs/>
          <w:sz w:val="21"/>
          <w:szCs w:val="21"/>
        </w:rPr>
        <w:t>, π</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3</w:t>
      </w:r>
      <w:r w:rsidR="003C2C20" w:rsidRPr="009923E9">
        <w:rPr>
          <w:rFonts w:ascii="Times New Roman" w:hAnsi="Times New Roman" w:cs="Times New Roman"/>
          <w:i/>
          <w:iCs/>
          <w:sz w:val="21"/>
          <w:szCs w:val="21"/>
        </w:rPr>
        <w:t>)</w:t>
      </w:r>
      <w:r w:rsidR="00DE3E5D" w:rsidRPr="009923E9">
        <w:rPr>
          <w:rFonts w:ascii="Times New Roman" w:hAnsi="Times New Roman" w:cs="Times New Roman"/>
          <w:i/>
          <w:iCs/>
          <w:sz w:val="21"/>
          <w:szCs w:val="21"/>
        </w:rPr>
        <w:t>,</w:t>
      </w:r>
      <w:r w:rsidR="00DE3E5D" w:rsidRPr="009923E9">
        <w:rPr>
          <w:rFonts w:ascii="Times New Roman" w:hAnsi="Times New Roman" w:cs="Times New Roman"/>
          <w:i/>
          <w:iCs/>
          <w:sz w:val="21"/>
          <w:szCs w:val="21"/>
        </w:rPr>
        <w:tab/>
        <w:t xml:space="preserve">   </w:t>
      </w:r>
      <w:r w:rsidR="00675E28" w:rsidRPr="00B17ABA">
        <w:rPr>
          <w:rFonts w:ascii="Times New Roman" w:hAnsi="Times New Roman" w:cs="Times New Roman"/>
          <w:i/>
          <w:iCs/>
          <w:sz w:val="21"/>
          <w:szCs w:val="21"/>
        </w:rPr>
        <w:t xml:space="preserve">        </w:t>
      </w:r>
      <w:r w:rsidRPr="009923E9">
        <w:rPr>
          <w:rFonts w:ascii="Times New Roman" w:hAnsi="Times New Roman" w:cs="Times New Roman"/>
          <w:i/>
          <w:iCs/>
          <w:sz w:val="21"/>
          <w:szCs w:val="21"/>
        </w:rPr>
        <w:t>π</w:t>
      </w:r>
      <w:r w:rsidRPr="009923E9">
        <w:rPr>
          <w:rFonts w:ascii="Times New Roman" w:hAnsi="Times New Roman" w:cs="Times New Roman"/>
          <w:i/>
          <w:iCs/>
          <w:sz w:val="21"/>
          <w:szCs w:val="21"/>
          <w:vertAlign w:val="subscript"/>
        </w:rPr>
        <w:t>4</w:t>
      </w:r>
      <w:r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1</w:t>
      </w:r>
      <w:r w:rsidR="003C2C20" w:rsidRPr="009923E9">
        <w:rPr>
          <w:rFonts w:ascii="Times New Roman" w:hAnsi="Times New Roman" w:cs="Times New Roman"/>
          <w:i/>
          <w:iCs/>
          <w:sz w:val="21"/>
          <w:szCs w:val="21"/>
        </w:rPr>
        <w:t>)</w:t>
      </w:r>
      <w:r w:rsidRPr="009923E9">
        <w:rPr>
          <w:rFonts w:ascii="Times New Roman" w:hAnsi="Times New Roman" w:cs="Times New Roman"/>
          <w:i/>
          <w:iCs/>
          <w:sz w:val="21"/>
          <w:szCs w:val="21"/>
        </w:rPr>
        <w:t>, π</w:t>
      </w:r>
      <w:r w:rsidRPr="009923E9">
        <w:rPr>
          <w:rFonts w:ascii="Times New Roman" w:hAnsi="Times New Roman" w:cs="Times New Roman"/>
          <w:i/>
          <w:iCs/>
          <w:sz w:val="21"/>
          <w:szCs w:val="21"/>
          <w:vertAlign w:val="subscript"/>
        </w:rPr>
        <w:t>5</w:t>
      </w:r>
      <w:r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1</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2</w:t>
      </w:r>
      <w:r w:rsidR="003C2C20" w:rsidRPr="009923E9">
        <w:rPr>
          <w:rFonts w:ascii="Times New Roman" w:hAnsi="Times New Roman" w:cs="Times New Roman"/>
          <w:i/>
          <w:iCs/>
          <w:sz w:val="21"/>
          <w:szCs w:val="21"/>
        </w:rPr>
        <w:t>)</w:t>
      </w:r>
      <w:r w:rsidRPr="009923E9">
        <w:rPr>
          <w:rFonts w:ascii="Times New Roman" w:hAnsi="Times New Roman" w:cs="Times New Roman"/>
          <w:i/>
          <w:iCs/>
          <w:sz w:val="21"/>
          <w:szCs w:val="21"/>
        </w:rPr>
        <w:t>, π</w:t>
      </w:r>
      <w:r w:rsidRPr="009923E9">
        <w:rPr>
          <w:rFonts w:ascii="Times New Roman" w:hAnsi="Times New Roman" w:cs="Times New Roman"/>
          <w:i/>
          <w:iCs/>
          <w:sz w:val="21"/>
          <w:szCs w:val="21"/>
          <w:vertAlign w:val="subscript"/>
        </w:rPr>
        <w:t xml:space="preserve">6 </w:t>
      </w:r>
      <w:r w:rsidRPr="009923E9">
        <w:rPr>
          <w:rFonts w:ascii="Times New Roman" w:hAnsi="Times New Roman" w:cs="Times New Roman"/>
          <w:i/>
          <w:iCs/>
          <w:sz w:val="21"/>
          <w:szCs w:val="21"/>
        </w:rPr>
        <w:t>=</w:t>
      </w:r>
      <w:r w:rsidR="00343B92" w:rsidRPr="009923E9">
        <w:rPr>
          <w:rFonts w:ascii="Times New Roman" w:hAnsi="Times New Roman" w:cs="Times New Roman"/>
          <w:i/>
          <w:iCs/>
          <w:sz w:val="21"/>
          <w:szCs w:val="21"/>
        </w:rPr>
        <w:t>(</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3</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2</w:t>
      </w:r>
      <w:r w:rsidRPr="009923E9">
        <w:rPr>
          <w:rFonts w:ascii="Times New Roman" w:hAnsi="Times New Roman" w:cs="Times New Roman"/>
          <w:i/>
          <w:iCs/>
          <w:sz w:val="21"/>
          <w:szCs w:val="21"/>
        </w:rPr>
        <w:t>,drug</w:t>
      </w:r>
      <w:r w:rsidRPr="009923E9">
        <w:rPr>
          <w:rFonts w:ascii="Times New Roman" w:hAnsi="Times New Roman" w:cs="Times New Roman"/>
          <w:i/>
          <w:iCs/>
          <w:sz w:val="21"/>
          <w:szCs w:val="21"/>
          <w:vertAlign w:val="subscript"/>
        </w:rPr>
        <w:t>1</w:t>
      </w:r>
      <w:r w:rsidR="003C2C20" w:rsidRPr="009923E9">
        <w:rPr>
          <w:rFonts w:ascii="Times New Roman" w:hAnsi="Times New Roman" w:cs="Times New Roman"/>
          <w:i/>
          <w:iCs/>
          <w:sz w:val="21"/>
          <w:szCs w:val="21"/>
        </w:rPr>
        <w:t>)</w:t>
      </w:r>
      <w:r w:rsidR="00511202" w:rsidRPr="009923E9">
        <w:rPr>
          <w:rFonts w:ascii="Times New Roman" w:hAnsi="Times New Roman" w:cs="Times New Roman"/>
          <w:i/>
          <w:iCs/>
          <w:sz w:val="21"/>
          <w:szCs w:val="21"/>
        </w:rPr>
        <w:t xml:space="preserve"> </w:t>
      </w:r>
      <w:r w:rsidR="00021C4B" w:rsidRPr="009923E9">
        <w:rPr>
          <w:rFonts w:ascii="Times New Roman" w:hAnsi="Times New Roman" w:cs="Times New Roman"/>
          <w:i/>
          <w:iCs/>
          <w:sz w:val="21"/>
          <w:szCs w:val="21"/>
        </w:rPr>
        <w:t>}</w:t>
      </w:r>
      <w:r w:rsidR="00123505" w:rsidRPr="009923E9">
        <w:rPr>
          <w:rFonts w:ascii="Times New Roman" w:hAnsi="Times New Roman" w:cs="Times New Roman"/>
          <w:i/>
          <w:iCs/>
          <w:sz w:val="21"/>
          <w:szCs w:val="21"/>
        </w:rPr>
        <w:t>.</w:t>
      </w:r>
    </w:p>
    <w:p w:rsidR="00D74FFF" w:rsidRPr="00B17ABA" w:rsidRDefault="00D74FFF" w:rsidP="00D74FFF">
      <w:pPr>
        <w:pStyle w:val="ListParagraph"/>
        <w:ind w:firstLine="0"/>
        <w:rPr>
          <w:rFonts w:ascii="Times New Roman" w:hAnsi="Times New Roman" w:cs="Times New Roman"/>
        </w:rPr>
      </w:pPr>
    </w:p>
    <w:p w:rsidR="00F63F3A" w:rsidRPr="00B17ABA" w:rsidRDefault="00F63F3A" w:rsidP="00675E28">
      <w:pPr>
        <w:pStyle w:val="ListParagraph"/>
        <w:numPr>
          <w:ilvl w:val="0"/>
          <w:numId w:val="5"/>
        </w:numPr>
        <w:rPr>
          <w:rFonts w:ascii="Times New Roman" w:hAnsi="Times New Roman" w:cs="Times New Roman"/>
        </w:rPr>
      </w:pPr>
      <w:r w:rsidRPr="00B17ABA">
        <w:rPr>
          <w:rFonts w:ascii="Times New Roman" w:hAnsi="Times New Roman" w:cs="Times New Roman"/>
        </w:rPr>
        <w:t xml:space="preserve">Where the </w:t>
      </w:r>
      <w:r w:rsidR="00021C4B" w:rsidRPr="00B17ABA">
        <w:rPr>
          <w:rFonts w:ascii="Times New Roman" w:hAnsi="Times New Roman" w:cs="Times New Roman"/>
        </w:rPr>
        <w:t>decompos</w:t>
      </w:r>
      <w:r w:rsidR="00116C21" w:rsidRPr="00B17ABA">
        <w:rPr>
          <w:rFonts w:ascii="Times New Roman" w:hAnsi="Times New Roman" w:cs="Times New Roman"/>
        </w:rPr>
        <w:t xml:space="preserve">ition method </w:t>
      </w:r>
      <w:r w:rsidR="00D74FFF" w:rsidRPr="00B17ABA">
        <w:rPr>
          <w:rFonts w:ascii="Times New Roman" w:hAnsi="Times New Roman" w:cs="Times New Roman"/>
        </w:rPr>
        <w:t>i</w:t>
      </w:r>
      <w:r w:rsidR="00116C21" w:rsidRPr="00B17ABA">
        <w:rPr>
          <w:rFonts w:ascii="Times New Roman" w:hAnsi="Times New Roman" w:cs="Times New Roman"/>
        </w:rPr>
        <w:t>s applied</w:t>
      </w:r>
      <w:r w:rsidR="00123505" w:rsidRPr="00B17ABA">
        <w:rPr>
          <w:rFonts w:ascii="Times New Roman" w:hAnsi="Times New Roman" w:cs="Times New Roman"/>
        </w:rPr>
        <w:t xml:space="preserve"> (i.e., where </w:t>
      </w:r>
      <w:r w:rsidR="00511202" w:rsidRPr="00B17ABA">
        <w:rPr>
          <w:rFonts w:ascii="Times New Roman" w:hAnsi="Times New Roman" w:cs="Times New Roman"/>
        </w:rPr>
        <w:t>DP</w:t>
      </w:r>
      <w:r w:rsidR="00123505" w:rsidRPr="00B17ABA">
        <w:rPr>
          <w:rFonts w:ascii="Times New Roman" w:hAnsi="Times New Roman" w:cs="Times New Roman"/>
        </w:rPr>
        <w:t xml:space="preserve"> and </w:t>
      </w:r>
      <w:r w:rsidR="00B727B9" w:rsidRPr="00B17ABA">
        <w:rPr>
          <w:rFonts w:ascii="Times New Roman" w:hAnsi="Times New Roman" w:cs="Times New Roman"/>
        </w:rPr>
        <w:t>Q-</w:t>
      </w:r>
      <w:r w:rsidR="00123505" w:rsidRPr="00B17ABA">
        <w:rPr>
          <w:rFonts w:ascii="Times New Roman" w:hAnsi="Times New Roman" w:cs="Times New Roman"/>
        </w:rPr>
        <w:t xml:space="preserve">learning </w:t>
      </w:r>
      <w:r w:rsidR="00D74FFF" w:rsidRPr="00B17ABA">
        <w:rPr>
          <w:rFonts w:ascii="Times New Roman" w:hAnsi="Times New Roman" w:cs="Times New Roman"/>
        </w:rPr>
        <w:t xml:space="preserve">are </w:t>
      </w:r>
      <w:r w:rsidR="00123505" w:rsidRPr="00B17ABA">
        <w:rPr>
          <w:rFonts w:ascii="Times New Roman" w:hAnsi="Times New Roman" w:cs="Times New Roman"/>
        </w:rPr>
        <w:t>used</w:t>
      </w:r>
      <w:r w:rsidR="00116C21" w:rsidRPr="00B17ABA">
        <w:rPr>
          <w:rFonts w:ascii="Times New Roman" w:hAnsi="Times New Roman" w:cs="Times New Roman"/>
        </w:rPr>
        <w:t>)</w:t>
      </w:r>
      <w:r w:rsidRPr="00B17ABA">
        <w:rPr>
          <w:rFonts w:ascii="Times New Roman" w:hAnsi="Times New Roman" w:cs="Times New Roman"/>
        </w:rPr>
        <w:t xml:space="preserve">, </w:t>
      </w:r>
      <w:r w:rsidR="00123505" w:rsidRPr="00B17ABA">
        <w:rPr>
          <w:rFonts w:ascii="Times New Roman" w:hAnsi="Times New Roman" w:cs="Times New Roman"/>
        </w:rPr>
        <w:t xml:space="preserve">the search space </w:t>
      </w:r>
      <w:r w:rsidR="00123505" w:rsidRPr="00B17ABA">
        <w:rPr>
          <w:rFonts w:ascii="Times New Roman" w:hAnsi="Times New Roman" w:cs="Times New Roman"/>
          <w:i/>
          <w:iCs/>
        </w:rPr>
        <w:t>SS</w:t>
      </w:r>
      <w:r w:rsidR="00123505" w:rsidRPr="00B17ABA">
        <w:rPr>
          <w:rFonts w:ascii="Times New Roman" w:hAnsi="Times New Roman" w:cs="Times New Roman"/>
        </w:rPr>
        <w:t xml:space="preserve"> </w:t>
      </w:r>
      <w:r w:rsidR="00D74FFF" w:rsidRPr="00B17ABA">
        <w:rPr>
          <w:rFonts w:ascii="Times New Roman" w:hAnsi="Times New Roman" w:cs="Times New Roman"/>
        </w:rPr>
        <w:t xml:space="preserve">is </w:t>
      </w:r>
      <w:r w:rsidR="00021C4B" w:rsidRPr="00B17ABA">
        <w:rPr>
          <w:rFonts w:ascii="Times New Roman" w:hAnsi="Times New Roman" w:cs="Times New Roman"/>
        </w:rPr>
        <w:t xml:space="preserve">equivalent to </w:t>
      </w:r>
      <w:r w:rsidR="00021C4B" w:rsidRPr="00B17ABA">
        <w:rPr>
          <w:rFonts w:ascii="Times New Roman" w:hAnsi="Times New Roman" w:cs="Times New Roman"/>
          <w:i/>
          <w:iCs/>
        </w:rPr>
        <w:t>A</w:t>
      </w:r>
      <w:r w:rsidR="00D74FFF" w:rsidRPr="00B17ABA">
        <w:rPr>
          <w:rFonts w:ascii="Times New Roman" w:hAnsi="Times New Roman" w:cs="Times New Roman"/>
          <w:i/>
          <w:iCs/>
        </w:rPr>
        <w:t xml:space="preserve">. </w:t>
      </w:r>
      <w:r w:rsidR="00D74FFF" w:rsidRPr="009923E9">
        <w:rPr>
          <w:rFonts w:ascii="Times New Roman" w:hAnsi="Times New Roman" w:cs="Times New Roman"/>
        </w:rPr>
        <w:t xml:space="preserve">The </w:t>
      </w:r>
      <w:r w:rsidR="00D74FFF" w:rsidRPr="00B17ABA">
        <w:rPr>
          <w:rFonts w:ascii="Times New Roman" w:hAnsi="Times New Roman" w:cs="Times New Roman"/>
        </w:rPr>
        <w:t xml:space="preserve">feasibility of each drug </w:t>
      </w:r>
      <w:r w:rsidR="00675E28" w:rsidRPr="00B17ABA">
        <w:rPr>
          <w:rFonts w:ascii="Times New Roman" w:hAnsi="Times New Roman" w:cs="Times New Roman"/>
        </w:rPr>
        <w:t>for each state is considered by a penalty function</w:t>
      </w:r>
      <w:r w:rsidR="003A2511" w:rsidRPr="00B17ABA">
        <w:rPr>
          <w:rFonts w:ascii="Times New Roman" w:hAnsi="Times New Roman" w:cs="Times New Roman"/>
        </w:rPr>
        <w:t>,</w:t>
      </w:r>
      <w:r w:rsidR="00675E28" w:rsidRPr="00B17ABA">
        <w:rPr>
          <w:rFonts w:ascii="Times New Roman" w:hAnsi="Times New Roman" w:cs="Times New Roman"/>
        </w:rPr>
        <w:t xml:space="preserve"> which forces the net benefit to 0.</w:t>
      </w:r>
      <w:r w:rsidR="006A7E29" w:rsidRPr="00B17ABA">
        <w:rPr>
          <w:rFonts w:ascii="Times New Roman" w:hAnsi="Times New Roman" w:cs="Times New Roman"/>
        </w:rPr>
        <w:t xml:space="preserve"> </w:t>
      </w:r>
    </w:p>
    <w:p w:rsidR="00B916CB" w:rsidRPr="00B17ABA" w:rsidRDefault="00B916CB" w:rsidP="001A2558">
      <w:pPr>
        <w:pStyle w:val="ListParagraph"/>
        <w:ind w:firstLine="0"/>
        <w:rPr>
          <w:rFonts w:ascii="Times New Roman" w:hAnsi="Times New Roman" w:cs="Times New Roman"/>
        </w:rPr>
      </w:pPr>
    </w:p>
    <w:p w:rsidR="00021C4B" w:rsidRPr="00B17ABA" w:rsidRDefault="00021C4B" w:rsidP="00675E28">
      <w:pPr>
        <w:pStyle w:val="ListParagraph"/>
        <w:ind w:left="1134" w:firstLine="0"/>
        <w:jc w:val="center"/>
        <w:rPr>
          <w:rFonts w:ascii="Times New Roman" w:hAnsi="Times New Roman" w:cs="Times New Roman"/>
          <w:sz w:val="21"/>
          <w:szCs w:val="21"/>
        </w:rPr>
      </w:pPr>
      <w:r w:rsidRPr="00B17ABA">
        <w:rPr>
          <w:rFonts w:ascii="Times New Roman" w:hAnsi="Times New Roman" w:cs="Times New Roman"/>
          <w:i/>
          <w:iCs/>
          <w:sz w:val="21"/>
          <w:szCs w:val="21"/>
        </w:rPr>
        <w:t>SS</w:t>
      </w:r>
      <w:r w:rsidR="003B1A20" w:rsidRPr="00B17ABA">
        <w:rPr>
          <w:rFonts w:ascii="Times New Roman" w:hAnsi="Times New Roman" w:cs="Times New Roman"/>
          <w:i/>
          <w:iCs/>
          <w:sz w:val="21"/>
          <w:szCs w:val="21"/>
          <w:vertAlign w:val="subscript"/>
        </w:rPr>
        <w:t>1</w:t>
      </w:r>
      <w:r w:rsidR="00E25D06" w:rsidRPr="00B17ABA">
        <w:rPr>
          <w:rFonts w:ascii="Times New Roman" w:hAnsi="Times New Roman" w:cs="Times New Roman"/>
          <w:i/>
          <w:iCs/>
          <w:sz w:val="21"/>
          <w:szCs w:val="21"/>
          <w:vertAlign w:val="subscript"/>
        </w:rPr>
        <w:t xml:space="preserve"> </w:t>
      </w:r>
      <w:r w:rsidR="003B1A20" w:rsidRPr="00B17ABA">
        <w:rPr>
          <w:rFonts w:ascii="Times New Roman" w:hAnsi="Times New Roman" w:cs="Times New Roman"/>
          <w:i/>
          <w:iCs/>
          <w:sz w:val="21"/>
          <w:szCs w:val="21"/>
        </w:rPr>
        <w:t>=</w:t>
      </w:r>
      <w:r w:rsidR="00E25D06" w:rsidRPr="00B17ABA">
        <w:rPr>
          <w:rFonts w:ascii="Times New Roman" w:hAnsi="Times New Roman" w:cs="Times New Roman"/>
          <w:i/>
          <w:iCs/>
          <w:sz w:val="21"/>
          <w:szCs w:val="21"/>
        </w:rPr>
        <w:t xml:space="preserve"> </w:t>
      </w:r>
      <w:r w:rsidR="003B1A20" w:rsidRPr="00B17ABA">
        <w:rPr>
          <w:rFonts w:ascii="Times New Roman" w:hAnsi="Times New Roman" w:cs="Times New Roman"/>
          <w:i/>
          <w:iCs/>
          <w:sz w:val="21"/>
          <w:szCs w:val="21"/>
        </w:rPr>
        <w:t>SS</w:t>
      </w:r>
      <w:r w:rsidR="003B1A20" w:rsidRPr="00B17ABA">
        <w:rPr>
          <w:rFonts w:ascii="Times New Roman" w:hAnsi="Times New Roman" w:cs="Times New Roman"/>
          <w:i/>
          <w:iCs/>
          <w:sz w:val="21"/>
          <w:szCs w:val="21"/>
          <w:vertAlign w:val="subscript"/>
        </w:rPr>
        <w:t>2</w:t>
      </w:r>
      <w:r w:rsidR="00E25D06" w:rsidRPr="00B17ABA">
        <w:rPr>
          <w:rFonts w:ascii="Times New Roman" w:hAnsi="Times New Roman" w:cs="Times New Roman"/>
          <w:i/>
          <w:iCs/>
          <w:sz w:val="21"/>
          <w:szCs w:val="21"/>
          <w:vertAlign w:val="subscript"/>
        </w:rPr>
        <w:t xml:space="preserve"> </w:t>
      </w:r>
      <w:r w:rsidR="003B1A20" w:rsidRPr="00B17ABA">
        <w:rPr>
          <w:rFonts w:ascii="Times New Roman" w:hAnsi="Times New Roman" w:cs="Times New Roman"/>
          <w:i/>
          <w:iCs/>
          <w:sz w:val="21"/>
          <w:szCs w:val="21"/>
        </w:rPr>
        <w:t>=</w:t>
      </w:r>
      <w:r w:rsidR="00E25D06" w:rsidRPr="00B17ABA">
        <w:rPr>
          <w:rFonts w:ascii="Times New Roman" w:hAnsi="Times New Roman" w:cs="Times New Roman"/>
          <w:i/>
          <w:iCs/>
          <w:sz w:val="21"/>
          <w:szCs w:val="21"/>
        </w:rPr>
        <w:t xml:space="preserve"> </w:t>
      </w:r>
      <w:r w:rsidR="003B1A20" w:rsidRPr="00B17ABA">
        <w:rPr>
          <w:rFonts w:ascii="Times New Roman" w:hAnsi="Times New Roman" w:cs="Times New Roman"/>
          <w:i/>
          <w:iCs/>
          <w:sz w:val="21"/>
          <w:szCs w:val="21"/>
        </w:rPr>
        <w:t>SS</w:t>
      </w:r>
      <w:r w:rsidR="003B1A20" w:rsidRPr="00B17ABA">
        <w:rPr>
          <w:rFonts w:ascii="Times New Roman" w:hAnsi="Times New Roman" w:cs="Times New Roman"/>
          <w:i/>
          <w:iCs/>
          <w:sz w:val="21"/>
          <w:szCs w:val="21"/>
          <w:vertAlign w:val="subscript"/>
        </w:rPr>
        <w:t>3</w:t>
      </w:r>
      <w:r w:rsidR="00E25D06" w:rsidRPr="00B17ABA">
        <w:rPr>
          <w:rFonts w:ascii="Times New Roman" w:hAnsi="Times New Roman" w:cs="Times New Roman"/>
          <w:i/>
          <w:iCs/>
          <w:sz w:val="21"/>
          <w:szCs w:val="21"/>
          <w:vertAlign w:val="subscript"/>
        </w:rPr>
        <w:t xml:space="preserve"> </w:t>
      </w:r>
      <w:r w:rsidRPr="00B17ABA">
        <w:rPr>
          <w:rFonts w:ascii="Times New Roman" w:hAnsi="Times New Roman" w:cs="Times New Roman"/>
          <w:sz w:val="21"/>
          <w:szCs w:val="21"/>
        </w:rPr>
        <w:t>=</w:t>
      </w:r>
      <w:r w:rsidR="00E25D06" w:rsidRPr="00B17ABA">
        <w:rPr>
          <w:rFonts w:ascii="Times New Roman" w:hAnsi="Times New Roman" w:cs="Times New Roman"/>
          <w:sz w:val="21"/>
          <w:szCs w:val="21"/>
        </w:rPr>
        <w:t xml:space="preserve"> </w:t>
      </w:r>
      <w:r w:rsidRPr="00B17ABA">
        <w:rPr>
          <w:rFonts w:ascii="Times New Roman" w:hAnsi="Times New Roman" w:cs="Times New Roman"/>
          <w:i/>
          <w:iCs/>
          <w:sz w:val="21"/>
          <w:szCs w:val="21"/>
          <w:lang w:eastAsia="ko-KR"/>
        </w:rPr>
        <w:t>A</w:t>
      </w:r>
      <w:r w:rsidR="00E25D06" w:rsidRPr="00B17ABA">
        <w:rPr>
          <w:rFonts w:ascii="Times New Roman" w:hAnsi="Times New Roman" w:cs="Times New Roman"/>
          <w:i/>
          <w:iCs/>
          <w:sz w:val="21"/>
          <w:szCs w:val="21"/>
          <w:lang w:eastAsia="ko-KR"/>
        </w:rPr>
        <w:t xml:space="preserve"> </w:t>
      </w:r>
      <w:r w:rsidRPr="00B17ABA">
        <w:rPr>
          <w:rFonts w:ascii="Times New Roman" w:hAnsi="Times New Roman" w:cs="Times New Roman"/>
          <w:i/>
          <w:iCs/>
          <w:sz w:val="21"/>
          <w:szCs w:val="21"/>
          <w:lang w:eastAsia="ko-KR"/>
        </w:rPr>
        <w:t>=</w:t>
      </w:r>
      <w:r w:rsidR="00E25D06" w:rsidRPr="00B17ABA">
        <w:rPr>
          <w:rFonts w:ascii="Times New Roman" w:hAnsi="Times New Roman" w:cs="Times New Roman"/>
          <w:i/>
          <w:iCs/>
          <w:sz w:val="21"/>
          <w:szCs w:val="21"/>
          <w:lang w:eastAsia="ko-KR"/>
        </w:rPr>
        <w:t xml:space="preserve"> </w:t>
      </w:r>
      <w:r w:rsidRPr="00B17ABA">
        <w:rPr>
          <w:rFonts w:ascii="Times New Roman" w:hAnsi="Times New Roman" w:cs="Times New Roman"/>
          <w:i/>
          <w:iCs/>
          <w:sz w:val="21"/>
          <w:szCs w:val="21"/>
          <w:lang w:eastAsia="ko-KR"/>
        </w:rPr>
        <w:t>{drug</w:t>
      </w:r>
      <w:r w:rsidRPr="00B17ABA">
        <w:rPr>
          <w:rFonts w:ascii="Times New Roman" w:hAnsi="Times New Roman" w:cs="Times New Roman"/>
          <w:i/>
          <w:iCs/>
          <w:sz w:val="21"/>
          <w:szCs w:val="21"/>
          <w:vertAlign w:val="subscript"/>
          <w:lang w:eastAsia="ko-KR"/>
        </w:rPr>
        <w:t>1</w:t>
      </w:r>
      <w:r w:rsidRPr="00B17ABA">
        <w:rPr>
          <w:rFonts w:ascii="Times New Roman" w:hAnsi="Times New Roman" w:cs="Times New Roman"/>
          <w:i/>
          <w:iCs/>
          <w:sz w:val="21"/>
          <w:szCs w:val="21"/>
          <w:lang w:eastAsia="ko-KR"/>
        </w:rPr>
        <w:t>,drug</w:t>
      </w:r>
      <w:r w:rsidRPr="00B17ABA">
        <w:rPr>
          <w:rFonts w:ascii="Times New Roman" w:hAnsi="Times New Roman" w:cs="Times New Roman"/>
          <w:i/>
          <w:iCs/>
          <w:sz w:val="21"/>
          <w:szCs w:val="21"/>
          <w:vertAlign w:val="subscript"/>
          <w:lang w:eastAsia="ko-KR"/>
        </w:rPr>
        <w:t>2</w:t>
      </w:r>
      <w:r w:rsidRPr="00B17ABA">
        <w:rPr>
          <w:rFonts w:ascii="Times New Roman" w:hAnsi="Times New Roman" w:cs="Times New Roman"/>
          <w:i/>
          <w:iCs/>
          <w:sz w:val="21"/>
          <w:szCs w:val="21"/>
          <w:lang w:eastAsia="ko-KR"/>
        </w:rPr>
        <w:t>,drug</w:t>
      </w:r>
      <w:r w:rsidRPr="00B17ABA">
        <w:rPr>
          <w:rFonts w:ascii="Times New Roman" w:hAnsi="Times New Roman" w:cs="Times New Roman"/>
          <w:i/>
          <w:iCs/>
          <w:sz w:val="21"/>
          <w:szCs w:val="21"/>
          <w:vertAlign w:val="subscript"/>
          <w:lang w:eastAsia="ko-KR"/>
        </w:rPr>
        <w:t>3</w:t>
      </w:r>
      <w:r w:rsidRPr="00B17ABA">
        <w:rPr>
          <w:rFonts w:ascii="Times New Roman" w:hAnsi="Times New Roman" w:cs="Times New Roman"/>
          <w:i/>
          <w:iCs/>
          <w:sz w:val="21"/>
          <w:szCs w:val="21"/>
        </w:rPr>
        <w:t>}</w:t>
      </w:r>
      <w:r w:rsidR="00123505" w:rsidRPr="00B17ABA">
        <w:rPr>
          <w:rFonts w:ascii="Times New Roman" w:hAnsi="Times New Roman" w:cs="Times New Roman"/>
          <w:i/>
          <w:iCs/>
          <w:sz w:val="21"/>
          <w:szCs w:val="21"/>
        </w:rPr>
        <w:t>.</w:t>
      </w:r>
    </w:p>
    <w:p w:rsidR="00021C4B" w:rsidRPr="00B17ABA" w:rsidRDefault="00021C4B" w:rsidP="001A2558">
      <w:pPr>
        <w:pStyle w:val="ListParagraph"/>
        <w:ind w:firstLine="0"/>
        <w:rPr>
          <w:rFonts w:ascii="Times New Roman" w:hAnsi="Times New Roman" w:cs="Times New Roman"/>
        </w:rPr>
      </w:pPr>
    </w:p>
    <w:p w:rsidR="00DB2225" w:rsidRPr="00B17ABA" w:rsidRDefault="00DB2225" w:rsidP="00675E28">
      <w:pPr>
        <w:pStyle w:val="ListParagraph"/>
        <w:numPr>
          <w:ilvl w:val="0"/>
          <w:numId w:val="5"/>
        </w:numPr>
        <w:rPr>
          <w:rFonts w:ascii="Times New Roman" w:hAnsi="Times New Roman" w:cs="Times New Roman"/>
        </w:rPr>
      </w:pPr>
      <w:r w:rsidRPr="00B17ABA">
        <w:rPr>
          <w:rFonts w:ascii="Times New Roman" w:hAnsi="Times New Roman" w:cs="Times New Roman"/>
        </w:rPr>
        <w:t xml:space="preserve">It </w:t>
      </w:r>
      <w:r w:rsidR="00675E28" w:rsidRPr="00B17ABA">
        <w:rPr>
          <w:rFonts w:ascii="Times New Roman" w:hAnsi="Times New Roman" w:cs="Times New Roman"/>
        </w:rPr>
        <w:t>i</w:t>
      </w:r>
      <w:r w:rsidRPr="00B17ABA">
        <w:rPr>
          <w:rFonts w:ascii="Times New Roman" w:hAnsi="Times New Roman" w:cs="Times New Roman"/>
        </w:rPr>
        <w:t xml:space="preserve">s assumed that a drug is switched to another drug in the case of </w:t>
      </w:r>
      <w:r w:rsidRPr="00B17ABA">
        <w:rPr>
          <w:rFonts w:ascii="Times New Roman" w:hAnsi="Times New Roman" w:cs="Times New Roman"/>
          <w:i/>
        </w:rPr>
        <w:t>H</w:t>
      </w:r>
      <w:r w:rsidRPr="00B17ABA">
        <w:rPr>
          <w:rFonts w:ascii="Times New Roman" w:hAnsi="Times New Roman" w:cs="Times New Roman"/>
          <w:i/>
          <w:vertAlign w:val="subscript"/>
        </w:rPr>
        <w:t>u</w:t>
      </w:r>
      <w:r w:rsidRPr="00B17ABA">
        <w:rPr>
          <w:rFonts w:ascii="Times New Roman" w:hAnsi="Times New Roman" w:cs="Times New Roman"/>
        </w:rPr>
        <w:t xml:space="preserve"> or </w:t>
      </w:r>
      <w:r w:rsidRPr="00B17ABA">
        <w:rPr>
          <w:rFonts w:ascii="Times New Roman" w:hAnsi="Times New Roman" w:cs="Times New Roman"/>
          <w:i/>
        </w:rPr>
        <w:t>H</w:t>
      </w:r>
      <w:r w:rsidRPr="00B17ABA">
        <w:rPr>
          <w:rFonts w:ascii="Times New Roman" w:hAnsi="Times New Roman" w:cs="Times New Roman"/>
          <w:i/>
          <w:vertAlign w:val="subscript"/>
        </w:rPr>
        <w:t>e</w:t>
      </w:r>
      <w:r w:rsidR="00511202" w:rsidRPr="009923E9">
        <w:rPr>
          <w:rFonts w:ascii="Times New Roman" w:hAnsi="Times New Roman" w:cs="Times New Roman"/>
          <w:i/>
        </w:rPr>
        <w:t xml:space="preserve"> </w:t>
      </w:r>
      <w:r w:rsidRPr="00B17ABA">
        <w:rPr>
          <w:rFonts w:ascii="Times New Roman" w:hAnsi="Times New Roman" w:cs="Times New Roman"/>
        </w:rPr>
        <w:t xml:space="preserve">(i.e., treatment failure) and the same drug is continued in case of </w:t>
      </w:r>
      <w:r w:rsidRPr="00B17ABA">
        <w:rPr>
          <w:rFonts w:ascii="Times New Roman" w:hAnsi="Times New Roman" w:cs="Times New Roman"/>
          <w:i/>
        </w:rPr>
        <w:t>H</w:t>
      </w:r>
      <w:r w:rsidRPr="00B17ABA">
        <w:rPr>
          <w:rFonts w:ascii="Times New Roman" w:hAnsi="Times New Roman" w:cs="Times New Roman"/>
          <w:i/>
          <w:vertAlign w:val="subscript"/>
        </w:rPr>
        <w:t>n</w:t>
      </w:r>
      <w:r w:rsidRPr="00B17ABA">
        <w:rPr>
          <w:rFonts w:ascii="Times New Roman" w:hAnsi="Times New Roman" w:cs="Times New Roman"/>
        </w:rPr>
        <w:t xml:space="preserve"> (i.e., treatment success). </w:t>
      </w:r>
    </w:p>
    <w:p w:rsidR="00E01F13" w:rsidRPr="00B17ABA" w:rsidRDefault="00E01F13" w:rsidP="00E01F13">
      <w:pPr>
        <w:pStyle w:val="ListParagraph"/>
        <w:ind w:firstLine="0"/>
        <w:rPr>
          <w:rFonts w:ascii="Times New Roman" w:hAnsi="Times New Roman" w:cs="Times New Roman"/>
        </w:rPr>
      </w:pPr>
    </w:p>
    <w:p w:rsidR="00DB2225" w:rsidRPr="00B17ABA" w:rsidRDefault="00DB2225" w:rsidP="001A2558">
      <w:pPr>
        <w:pStyle w:val="ListParagraph"/>
        <w:numPr>
          <w:ilvl w:val="0"/>
          <w:numId w:val="5"/>
        </w:numPr>
        <w:rPr>
          <w:rFonts w:ascii="Times New Roman" w:eastAsia="Times New Roman" w:hAnsi="Times New Roman" w:cs="Times New Roman"/>
          <w:lang w:eastAsia="zh-TW"/>
        </w:rPr>
      </w:pPr>
      <w:r w:rsidRPr="00B17ABA">
        <w:rPr>
          <w:rFonts w:ascii="Times New Roman" w:hAnsi="Times New Roman" w:cs="Times New Roman"/>
        </w:rPr>
        <w:t xml:space="preserve">To consider the impact of disease history, it was assumed that the baseline risk of </w:t>
      </w:r>
      <w:r w:rsidRPr="00B17ABA">
        <w:rPr>
          <w:rFonts w:ascii="Times New Roman" w:hAnsi="Times New Roman" w:cs="Times New Roman"/>
          <w:i/>
          <w:iCs/>
        </w:rPr>
        <w:t>H</w:t>
      </w:r>
      <w:r w:rsidRPr="00B17ABA">
        <w:rPr>
          <w:rFonts w:ascii="Times New Roman" w:hAnsi="Times New Roman" w:cs="Times New Roman"/>
          <w:i/>
          <w:iCs/>
          <w:vertAlign w:val="subscript"/>
        </w:rPr>
        <w:t>u</w:t>
      </w:r>
      <w:r w:rsidR="007F0F6C" w:rsidRPr="00B17ABA">
        <w:rPr>
          <w:rFonts w:ascii="Times New Roman" w:hAnsi="Times New Roman" w:cs="Times New Roman"/>
          <w:i/>
          <w:iCs/>
          <w:vertAlign w:val="subscript"/>
        </w:rPr>
        <w:t xml:space="preserve"> </w:t>
      </w:r>
      <w:r w:rsidRPr="00B17ABA">
        <w:rPr>
          <w:rFonts w:ascii="Times New Roman" w:hAnsi="Times New Roman" w:cs="Times New Roman"/>
        </w:rPr>
        <w:t>increases</w:t>
      </w:r>
      <w:r w:rsidR="007F0F6C" w:rsidRPr="00B17ABA">
        <w:rPr>
          <w:rFonts w:ascii="Times New Roman" w:hAnsi="Times New Roman" w:cs="Times New Roman"/>
        </w:rPr>
        <w:t xml:space="preserve"> </w:t>
      </w:r>
      <w:r w:rsidRPr="00B17ABA">
        <w:rPr>
          <w:rFonts w:ascii="Times New Roman" w:hAnsi="Times New Roman" w:cs="Times New Roman"/>
        </w:rPr>
        <w:t xml:space="preserve">by 5% after two successive treatment failures (i.e. for the patients who went through </w:t>
      </w:r>
      <w:r w:rsidRPr="00B17ABA">
        <w:rPr>
          <w:rFonts w:ascii="Times New Roman" w:hAnsi="Times New Roman" w:cs="Times New Roman"/>
          <w:i/>
          <w:iCs/>
        </w:rPr>
        <w:t>H</w:t>
      </w:r>
      <w:r w:rsidRPr="00B17ABA">
        <w:rPr>
          <w:rFonts w:ascii="Times New Roman" w:hAnsi="Times New Roman" w:cs="Times New Roman"/>
          <w:i/>
          <w:iCs/>
          <w:vertAlign w:val="subscript"/>
        </w:rPr>
        <w:t>u</w:t>
      </w:r>
      <w:r w:rsidRPr="00B17ABA">
        <w:rPr>
          <w:rFonts w:ascii="Times New Roman" w:hAnsi="Times New Roman" w:cs="Times New Roman"/>
        </w:rPr>
        <w:t>-</w:t>
      </w:r>
      <w:r w:rsidRPr="00B17ABA">
        <w:rPr>
          <w:rFonts w:ascii="Times New Roman" w:hAnsi="Times New Roman" w:cs="Times New Roman"/>
          <w:i/>
          <w:iCs/>
        </w:rPr>
        <w:t>H</w:t>
      </w:r>
      <w:r w:rsidRPr="00B17ABA">
        <w:rPr>
          <w:rFonts w:ascii="Times New Roman" w:hAnsi="Times New Roman" w:cs="Times New Roman"/>
          <w:i/>
          <w:iCs/>
          <w:vertAlign w:val="subscript"/>
        </w:rPr>
        <w:t>u</w:t>
      </w:r>
      <w:r w:rsidRPr="00B17ABA">
        <w:rPr>
          <w:rFonts w:ascii="Times New Roman" w:hAnsi="Times New Roman" w:cs="Times New Roman"/>
        </w:rPr>
        <w:t>-</w:t>
      </w:r>
      <w:r w:rsidRPr="00B17ABA">
        <w:rPr>
          <w:rFonts w:ascii="Times New Roman" w:hAnsi="Times New Roman" w:cs="Times New Roman"/>
          <w:i/>
          <w:iCs/>
        </w:rPr>
        <w:t>H</w:t>
      </w:r>
      <w:r w:rsidRPr="00B17ABA">
        <w:rPr>
          <w:rFonts w:ascii="Times New Roman" w:hAnsi="Times New Roman" w:cs="Times New Roman"/>
          <w:i/>
          <w:iCs/>
          <w:vertAlign w:val="subscript"/>
        </w:rPr>
        <w:t>u</w:t>
      </w:r>
      <w:r w:rsidR="007F0F6C" w:rsidRPr="00B17ABA">
        <w:rPr>
          <w:rFonts w:ascii="Times New Roman" w:hAnsi="Times New Roman" w:cs="Times New Roman"/>
          <w:i/>
          <w:iCs/>
        </w:rPr>
        <w:t xml:space="preserve"> </w:t>
      </w:r>
      <w:r w:rsidRPr="00B17ABA">
        <w:rPr>
          <w:rFonts w:ascii="Times New Roman" w:hAnsi="Times New Roman" w:cs="Times New Roman"/>
        </w:rPr>
        <w:t xml:space="preserve">in previous periods) and by 10% after relapse (i.e. for the patients who went through </w:t>
      </w:r>
      <w:r w:rsidRPr="00B17ABA">
        <w:rPr>
          <w:rFonts w:ascii="Times New Roman" w:hAnsi="Times New Roman" w:cs="Times New Roman"/>
          <w:i/>
          <w:iCs/>
        </w:rPr>
        <w:t>H</w:t>
      </w:r>
      <w:r w:rsidRPr="00B17ABA">
        <w:rPr>
          <w:rFonts w:ascii="Times New Roman" w:hAnsi="Times New Roman" w:cs="Times New Roman"/>
          <w:i/>
          <w:iCs/>
          <w:vertAlign w:val="subscript"/>
        </w:rPr>
        <w:t>u</w:t>
      </w:r>
      <w:r w:rsidRPr="00B17ABA">
        <w:rPr>
          <w:rFonts w:ascii="Times New Roman" w:hAnsi="Times New Roman" w:cs="Times New Roman"/>
        </w:rPr>
        <w:t>-</w:t>
      </w:r>
      <w:r w:rsidRPr="00B17ABA">
        <w:rPr>
          <w:rFonts w:ascii="Times New Roman" w:hAnsi="Times New Roman" w:cs="Times New Roman"/>
          <w:i/>
          <w:iCs/>
        </w:rPr>
        <w:t>H</w:t>
      </w:r>
      <w:r w:rsidRPr="00B17ABA">
        <w:rPr>
          <w:rFonts w:ascii="Times New Roman" w:hAnsi="Times New Roman" w:cs="Times New Roman"/>
          <w:i/>
          <w:iCs/>
          <w:vertAlign w:val="subscript"/>
        </w:rPr>
        <w:t>n</w:t>
      </w:r>
      <w:r w:rsidRPr="00B17ABA">
        <w:rPr>
          <w:rFonts w:ascii="Times New Roman" w:hAnsi="Times New Roman" w:cs="Times New Roman"/>
        </w:rPr>
        <w:t>-</w:t>
      </w:r>
      <w:r w:rsidRPr="00B17ABA">
        <w:rPr>
          <w:rFonts w:ascii="Times New Roman" w:hAnsi="Times New Roman" w:cs="Times New Roman"/>
          <w:i/>
          <w:iCs/>
        </w:rPr>
        <w:t>H</w:t>
      </w:r>
      <w:r w:rsidRPr="00B17ABA">
        <w:rPr>
          <w:rFonts w:ascii="Times New Roman" w:hAnsi="Times New Roman" w:cs="Times New Roman"/>
          <w:i/>
          <w:iCs/>
          <w:vertAlign w:val="subscript"/>
        </w:rPr>
        <w:t>u</w:t>
      </w:r>
      <w:r w:rsidRPr="00B17ABA">
        <w:rPr>
          <w:rFonts w:ascii="Times New Roman" w:hAnsi="Times New Roman" w:cs="Times New Roman"/>
          <w:i/>
          <w:iCs/>
        </w:rPr>
        <w:t xml:space="preserve"> </w:t>
      </w:r>
      <w:r w:rsidRPr="00B17ABA">
        <w:rPr>
          <w:rFonts w:ascii="Times New Roman" w:hAnsi="Times New Roman" w:cs="Times New Roman"/>
        </w:rPr>
        <w:t>in previous periods)</w:t>
      </w:r>
      <w:r w:rsidRPr="00B17ABA">
        <w:rPr>
          <w:rFonts w:ascii="Times New Roman" w:eastAsia="Times New Roman" w:hAnsi="Times New Roman" w:cs="Times New Roman"/>
          <w:lang w:eastAsia="zh-TW"/>
        </w:rPr>
        <w:t xml:space="preserve">. For the patients who had a relapse, treatment effectiveness was also assumed to decrease by 20% for </w:t>
      </w:r>
      <w:r w:rsidRPr="00B17ABA">
        <w:rPr>
          <w:rFonts w:ascii="Times New Roman" w:eastAsia="Times New Roman" w:hAnsi="Times New Roman" w:cs="Times New Roman"/>
          <w:i/>
          <w:iCs/>
          <w:lang w:eastAsia="zh-TW"/>
        </w:rPr>
        <w:t>drug</w:t>
      </w:r>
      <w:r w:rsidRPr="00B17ABA">
        <w:rPr>
          <w:rFonts w:ascii="Times New Roman" w:eastAsia="Times New Roman" w:hAnsi="Times New Roman" w:cs="Times New Roman"/>
          <w:i/>
          <w:iCs/>
          <w:vertAlign w:val="subscript"/>
          <w:lang w:eastAsia="zh-TW"/>
        </w:rPr>
        <w:t>1</w:t>
      </w:r>
      <w:r w:rsidRPr="00B17ABA">
        <w:rPr>
          <w:rFonts w:ascii="Times New Roman" w:eastAsia="Times New Roman" w:hAnsi="Times New Roman" w:cs="Times New Roman"/>
          <w:lang w:eastAsia="zh-TW"/>
        </w:rPr>
        <w:t xml:space="preserve">, 10% for </w:t>
      </w:r>
      <w:r w:rsidRPr="00B17ABA">
        <w:rPr>
          <w:rFonts w:ascii="Times New Roman" w:eastAsia="Times New Roman" w:hAnsi="Times New Roman" w:cs="Times New Roman"/>
          <w:i/>
          <w:iCs/>
          <w:lang w:eastAsia="zh-TW"/>
        </w:rPr>
        <w:t>drug</w:t>
      </w:r>
      <w:r w:rsidRPr="00B17ABA">
        <w:rPr>
          <w:rFonts w:ascii="Times New Roman" w:eastAsia="Times New Roman" w:hAnsi="Times New Roman" w:cs="Times New Roman"/>
          <w:i/>
          <w:iCs/>
          <w:vertAlign w:val="subscript"/>
          <w:lang w:eastAsia="zh-TW"/>
        </w:rPr>
        <w:t>2</w:t>
      </w:r>
      <w:r w:rsidRPr="00B17ABA">
        <w:rPr>
          <w:rFonts w:ascii="Times New Roman" w:eastAsia="Times New Roman" w:hAnsi="Times New Roman" w:cs="Times New Roman"/>
          <w:lang w:eastAsia="zh-TW"/>
        </w:rPr>
        <w:t xml:space="preserve"> and 5% for </w:t>
      </w:r>
      <w:r w:rsidRPr="00B17ABA">
        <w:rPr>
          <w:rFonts w:ascii="Times New Roman" w:eastAsia="Times New Roman" w:hAnsi="Times New Roman" w:cs="Times New Roman"/>
          <w:i/>
          <w:iCs/>
          <w:lang w:eastAsia="zh-TW"/>
        </w:rPr>
        <w:t>drug</w:t>
      </w:r>
      <w:r w:rsidRPr="00B17ABA">
        <w:rPr>
          <w:rFonts w:ascii="Times New Roman" w:eastAsia="Times New Roman" w:hAnsi="Times New Roman" w:cs="Times New Roman"/>
          <w:i/>
          <w:iCs/>
          <w:vertAlign w:val="subscript"/>
          <w:lang w:eastAsia="zh-TW"/>
        </w:rPr>
        <w:t>3</w:t>
      </w:r>
      <w:r w:rsidRPr="00B17ABA">
        <w:rPr>
          <w:rFonts w:ascii="Times New Roman" w:eastAsia="Times New Roman" w:hAnsi="Times New Roman" w:cs="Times New Roman"/>
          <w:lang w:eastAsia="zh-TW"/>
        </w:rPr>
        <w:t xml:space="preserve">. The data used to populate the model are presented in an Appendix </w:t>
      </w:r>
      <w:r w:rsidR="00D62F5A" w:rsidRPr="00B17ABA">
        <w:rPr>
          <w:rFonts w:ascii="Times New Roman" w:eastAsia="Times New Roman" w:hAnsi="Times New Roman" w:cs="Times New Roman"/>
          <w:lang w:eastAsia="zh-TW"/>
        </w:rPr>
        <w:t>4</w:t>
      </w:r>
      <w:r w:rsidRPr="00B17ABA">
        <w:rPr>
          <w:rFonts w:ascii="Times New Roman" w:eastAsia="Times New Roman" w:hAnsi="Times New Roman" w:cs="Times New Roman"/>
          <w:lang w:eastAsia="zh-TW"/>
        </w:rPr>
        <w:t>.</w:t>
      </w:r>
    </w:p>
    <w:p w:rsidR="00E01F13" w:rsidRPr="00B17ABA" w:rsidRDefault="00E01F13" w:rsidP="00E01F13">
      <w:pPr>
        <w:pStyle w:val="ListParagraph"/>
        <w:ind w:firstLine="0"/>
        <w:rPr>
          <w:rFonts w:ascii="Times New Roman" w:eastAsia="Times New Roman" w:hAnsi="Times New Roman" w:cs="Times New Roman"/>
          <w:lang w:eastAsia="zh-TW"/>
        </w:rPr>
      </w:pPr>
    </w:p>
    <w:p w:rsidR="00DB2225" w:rsidRPr="00B17ABA" w:rsidRDefault="00DB2225" w:rsidP="001A2558">
      <w:pPr>
        <w:pStyle w:val="ListParagraph"/>
        <w:numPr>
          <w:ilvl w:val="0"/>
          <w:numId w:val="5"/>
        </w:numPr>
        <w:rPr>
          <w:rFonts w:ascii="Times New Roman" w:eastAsia="Malgun Gothic" w:hAnsi="Times New Roman" w:cs="Times New Roman"/>
          <w:lang w:eastAsia="ko-KR"/>
        </w:rPr>
      </w:pPr>
      <w:r w:rsidRPr="00B17ABA">
        <w:rPr>
          <w:rFonts w:ascii="Times New Roman" w:hAnsi="Times New Roman" w:cs="Times New Roman"/>
          <w:lang w:eastAsia="ko-KR"/>
        </w:rPr>
        <w:t xml:space="preserve">The objective function </w:t>
      </w:r>
      <m:oMath>
        <m:r>
          <w:rPr>
            <w:rFonts w:ascii="Cambria Math" w:hAnsi="Cambria Math" w:cs="Times New Roman"/>
            <w:lang w:eastAsia="ko-KR"/>
          </w:rPr>
          <m:t>f</m:t>
        </m:r>
        <m:d>
          <m:dPr>
            <m:ctrlPr>
              <w:rPr>
                <w:rFonts w:ascii="Cambria Math" w:hAnsi="Cambria Math" w:cs="Times New Roman"/>
                <w:i/>
                <w:iCs/>
                <w:lang w:eastAsia="ko-KR"/>
              </w:rPr>
            </m:ctrlPr>
          </m:dPr>
          <m:e>
            <m:r>
              <w:rPr>
                <w:rFonts w:ascii="Cambria Math" w:hAnsi="Cambria Math" w:cs="Times New Roman"/>
              </w:rPr>
              <m:t>π</m:t>
            </m:r>
            <m:ctrlPr>
              <w:rPr>
                <w:rFonts w:ascii="Cambria Math" w:hAnsi="Cambria Math" w:cs="Times New Roman"/>
                <w:i/>
                <w:iCs/>
              </w:rPr>
            </m:ctrlPr>
          </m:e>
        </m:d>
      </m:oMath>
      <w:r w:rsidRPr="00B17ABA">
        <w:rPr>
          <w:rFonts w:ascii="Times New Roman" w:hAnsi="Times New Roman" w:cs="Times New Roman"/>
        </w:rPr>
        <w:t xml:space="preserve"> to maximise </w:t>
      </w:r>
      <w:r w:rsidR="00021C4B" w:rsidRPr="00B17ABA">
        <w:rPr>
          <w:rFonts w:ascii="Times New Roman" w:hAnsi="Times New Roman" w:cs="Times New Roman"/>
        </w:rPr>
        <w:t xml:space="preserve">the treatment net benefit </w:t>
      </w:r>
      <w:r w:rsidRPr="00B17ABA">
        <w:rPr>
          <w:rFonts w:ascii="Times New Roman" w:hAnsi="Times New Roman" w:cs="Times New Roman"/>
        </w:rPr>
        <w:t>was:</w:t>
      </w:r>
    </w:p>
    <w:p w:rsidR="00D62F5A" w:rsidRPr="00B17ABA" w:rsidRDefault="00D62F5A" w:rsidP="001A2558">
      <w:pPr>
        <w:pStyle w:val="ListParagraph"/>
        <w:ind w:firstLine="0"/>
        <w:rPr>
          <w:rFonts w:ascii="Times New Roman" w:eastAsia="Malgun Gothic" w:hAnsi="Times New Roman" w:cs="Times New Roman"/>
          <w:lang w:eastAsia="ko-KR"/>
        </w:rPr>
      </w:pPr>
    </w:p>
    <w:p w:rsidR="00DB2225" w:rsidRPr="00B17ABA" w:rsidRDefault="0045383A" w:rsidP="00314C96">
      <w:pPr>
        <w:pStyle w:val="ListParagraph"/>
        <w:rPr>
          <w:rFonts w:ascii="Times New Roman" w:eastAsia="Malgun Gothic" w:hAnsi="Times New Roman" w:cs="Times New Roman"/>
          <w:lang w:eastAsia="ko-KR"/>
        </w:rPr>
      </w:pPr>
      <m:oMath>
        <m:r>
          <w:rPr>
            <w:rFonts w:ascii="Cambria Math" w:hAnsi="Cambria Math" w:cs="Times New Roman"/>
            <w:lang w:eastAsia="ko-KR"/>
          </w:rPr>
          <m:t>f</m:t>
        </m:r>
        <m:d>
          <m:dPr>
            <m:ctrlPr>
              <w:rPr>
                <w:rFonts w:ascii="Cambria Math" w:hAnsi="Cambria Math" w:cs="Times New Roman"/>
                <w:i/>
                <w:iCs/>
                <w:lang w:eastAsia="ko-KR"/>
              </w:rPr>
            </m:ctrlPr>
          </m:dPr>
          <m:e>
            <m:r>
              <w:rPr>
                <w:rFonts w:ascii="Cambria Math" w:hAnsi="Cambria Math" w:cs="Times New Roman"/>
              </w:rPr>
              <m:t>π</m:t>
            </m:r>
            <m:ctrlPr>
              <w:rPr>
                <w:rFonts w:ascii="Cambria Math" w:hAnsi="Cambria Math" w:cs="Times New Roman"/>
                <w:i/>
                <w:iCs/>
              </w:rPr>
            </m:ctrlP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1</m:t>
            </m:r>
          </m:sub>
          <m:sup>
            <m:r>
              <w:rPr>
                <w:rFonts w:ascii="Cambria Math" w:hAnsi="Cambria Math" w:cs="Times New Roman"/>
              </w:rPr>
              <m:t>27</m:t>
            </m:r>
          </m:sup>
          <m:e>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e>
        </m:nary>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oMath>
      <w:r w:rsidR="00DE3E5D" w:rsidRPr="00B17ABA">
        <w:rPr>
          <w:rFonts w:cstheme="majorBidi"/>
        </w:rPr>
        <w:tab/>
      </w:r>
      <w:r w:rsidR="00DE3E5D" w:rsidRPr="00B17ABA">
        <w:rPr>
          <w:rFonts w:cstheme="majorBidi"/>
        </w:rPr>
        <w:tab/>
      </w:r>
      <w:r w:rsidR="00257BBB" w:rsidRPr="00B17ABA">
        <w:rPr>
          <w:rFonts w:cstheme="majorBidi"/>
        </w:rPr>
        <w:tab/>
      </w:r>
      <w:r w:rsidR="00257BBB" w:rsidRPr="00B17ABA">
        <w:rPr>
          <w:rFonts w:cstheme="majorBidi"/>
        </w:rPr>
        <w:tab/>
      </w:r>
      <w:r w:rsidR="00511202" w:rsidRPr="00B17ABA">
        <w:rPr>
          <w:rFonts w:cstheme="majorBidi"/>
        </w:rPr>
        <w:t>Equation 3.</w:t>
      </w:r>
      <w:r w:rsidR="00314C96" w:rsidRPr="00B17ABA">
        <w:rPr>
          <w:rFonts w:cstheme="majorBidi"/>
        </w:rPr>
        <w:t>1</w:t>
      </w:r>
      <w:r w:rsidR="001D0B33" w:rsidRPr="00B17ABA">
        <w:rPr>
          <w:rFonts w:cstheme="majorBidi"/>
        </w:rPr>
        <w:t>1</w:t>
      </w:r>
      <w:r w:rsidR="00511202" w:rsidRPr="00B17ABA">
        <w:rPr>
          <w:rFonts w:cstheme="majorBidi"/>
        </w:rPr>
        <w:t>.</w:t>
      </w:r>
    </w:p>
    <w:p w:rsidR="00200E05" w:rsidRPr="00B17ABA" w:rsidRDefault="00200E05" w:rsidP="00675E28">
      <w:pPr>
        <w:ind w:firstLine="0"/>
      </w:pPr>
    </w:p>
    <w:p w:rsidR="00DB2225" w:rsidRPr="00B17ABA" w:rsidRDefault="008A35B8" w:rsidP="001A2558">
      <w:pPr>
        <w:pStyle w:val="Heading3"/>
      </w:pPr>
      <w:r w:rsidRPr="00B17ABA">
        <w:lastRenderedPageBreak/>
        <w:t>E</w:t>
      </w:r>
      <w:r w:rsidR="00200E05" w:rsidRPr="00B17ABA">
        <w:t>numeration</w:t>
      </w:r>
    </w:p>
    <w:p w:rsidR="006B6F53" w:rsidRPr="00B17ABA" w:rsidRDefault="00123505" w:rsidP="00675E28">
      <w:pPr>
        <w:jc w:val="both"/>
      </w:pPr>
      <w:r w:rsidRPr="00B17ABA">
        <w:t xml:space="preserve">The algorithm was repeated to examine </w:t>
      </w:r>
      <w:r w:rsidR="00A43D7F" w:rsidRPr="00B17ABA">
        <w:t xml:space="preserve">the </w:t>
      </w:r>
      <w:r w:rsidR="003B1A20" w:rsidRPr="00B17ABA">
        <w:t>six</w:t>
      </w:r>
      <w:r w:rsidRPr="00B17ABA">
        <w:t xml:space="preserve"> policies included in t</w:t>
      </w:r>
      <w:r w:rsidR="008A35B8" w:rsidRPr="00B17ABA">
        <w:t>he search space</w:t>
      </w:r>
      <w:r w:rsidR="006B6F53" w:rsidRPr="00B17ABA">
        <w:t xml:space="preserve"> </w:t>
      </w:r>
      <w:r w:rsidR="006B6F53" w:rsidRPr="00B17ABA">
        <w:rPr>
          <w:rFonts w:ascii="Courier New" w:hAnsi="Courier New" w:cs="Courier New"/>
          <w:iCs/>
          <w:sz w:val="20"/>
          <w:szCs w:val="20"/>
        </w:rPr>
        <w:t>SS</w:t>
      </w:r>
      <w:r w:rsidR="00402253" w:rsidRPr="00B17ABA">
        <w:rPr>
          <w:rFonts w:ascii="Courier New" w:hAnsi="Courier New" w:cs="Courier New"/>
          <w:iCs/>
        </w:rPr>
        <w:t xml:space="preserve"> </w:t>
      </w:r>
      <w:r w:rsidR="00402253" w:rsidRPr="00B17ABA">
        <w:rPr>
          <w:iCs/>
        </w:rPr>
        <w:t xml:space="preserve">(see </w:t>
      </w:r>
      <w:r w:rsidR="00675E28" w:rsidRPr="00B17ABA">
        <w:rPr>
          <w:iCs/>
        </w:rPr>
        <w:fldChar w:fldCharType="begin"/>
      </w:r>
      <w:r w:rsidR="00675E28" w:rsidRPr="00B17ABA">
        <w:rPr>
          <w:iCs/>
        </w:rPr>
        <w:instrText xml:space="preserve"> REF _Ref423075710 \h </w:instrText>
      </w:r>
      <w:r w:rsidR="00B17ABA">
        <w:rPr>
          <w:iCs/>
        </w:rPr>
        <w:instrText xml:space="preserve"> \* MERGEFORMAT </w:instrText>
      </w:r>
      <w:r w:rsidR="00675E28" w:rsidRPr="00B17ABA">
        <w:rPr>
          <w:iCs/>
        </w:rPr>
      </w:r>
      <w:r w:rsidR="00675E28" w:rsidRPr="00B17ABA">
        <w:rPr>
          <w:iCs/>
        </w:rPr>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10</w:t>
      </w:r>
      <w:r w:rsidR="00675E28" w:rsidRPr="00B17ABA">
        <w:rPr>
          <w:iCs/>
        </w:rPr>
        <w:fldChar w:fldCharType="end"/>
      </w:r>
      <w:r w:rsidR="00675E28" w:rsidRPr="00B17ABA">
        <w:rPr>
          <w:iCs/>
        </w:rPr>
        <w:t>)</w:t>
      </w:r>
      <w:r w:rsidR="006B6F53" w:rsidRPr="00B17ABA">
        <w:t xml:space="preserve">. </w:t>
      </w:r>
      <w:r w:rsidRPr="00B17ABA">
        <w:t xml:space="preserve">The total net benefit </w:t>
      </w:r>
      <w:r w:rsidR="005E3309" w:rsidRPr="00B17ABA">
        <w:rPr>
          <w:rFonts w:ascii="Courier New" w:hAnsi="Courier New" w:cs="Courier New"/>
          <w:color w:val="000000"/>
          <w:sz w:val="20"/>
          <w:szCs w:val="20"/>
        </w:rPr>
        <w:t>TotalReward</w:t>
      </w:r>
      <w:r w:rsidR="005E3309" w:rsidRPr="00B17ABA">
        <w:t xml:space="preserve"> </w:t>
      </w:r>
      <w:r w:rsidR="008A35B8" w:rsidRPr="00B17ABA">
        <w:t>w</w:t>
      </w:r>
      <w:r w:rsidRPr="00B17ABA">
        <w:t xml:space="preserve">as calculated through the </w:t>
      </w:r>
      <w:r w:rsidR="003B7F6A" w:rsidRPr="00B17ABA">
        <w:rPr>
          <w:lang w:eastAsia="ko-KR"/>
        </w:rPr>
        <w:t>successive decision-tree model</w:t>
      </w:r>
      <w:r w:rsidR="0020397E" w:rsidRPr="00B17ABA">
        <w:rPr>
          <w:lang w:eastAsia="ko-KR"/>
        </w:rPr>
        <w:t xml:space="preserve"> </w:t>
      </w:r>
      <w:r w:rsidR="0020397E" w:rsidRPr="00B17ABA">
        <w:rPr>
          <w:rFonts w:ascii="Courier New" w:hAnsi="Courier New" w:cs="Courier New"/>
          <w:color w:val="000000"/>
          <w:sz w:val="20"/>
          <w:szCs w:val="20"/>
        </w:rPr>
        <w:t>function_SemiMarkov</w:t>
      </w:r>
      <w:r w:rsidR="008A35B8" w:rsidRPr="00B17ABA">
        <w:t xml:space="preserve">. </w:t>
      </w:r>
      <w:r w:rsidR="003B7F6A" w:rsidRPr="00B17ABA">
        <w:t>The variations of e</w:t>
      </w:r>
      <w:r w:rsidR="008A35B8" w:rsidRPr="00B17ABA">
        <w:t xml:space="preserve">ach sequential treatment policy </w:t>
      </w:r>
      <w:r w:rsidR="008A35B8" w:rsidRPr="00B17ABA">
        <w:rPr>
          <w:i/>
          <w:iCs/>
        </w:rPr>
        <w:t>π</w:t>
      </w:r>
      <w:r w:rsidR="003B7F6A" w:rsidRPr="00B17ABA">
        <w:rPr>
          <w:i/>
          <w:iCs/>
        </w:rPr>
        <w:t>x</w:t>
      </w:r>
      <w:r w:rsidR="007F0F6C" w:rsidRPr="00B17ABA">
        <w:rPr>
          <w:i/>
          <w:iCs/>
        </w:rPr>
        <w:t xml:space="preserve"> </w:t>
      </w:r>
      <w:r w:rsidR="003B7F6A" w:rsidRPr="00B17ABA">
        <w:t>were applied</w:t>
      </w:r>
      <w:r w:rsidR="007F0F6C" w:rsidRPr="00B17ABA">
        <w:t xml:space="preserve"> </w:t>
      </w:r>
      <w:r w:rsidR="008A35B8" w:rsidRPr="00B17ABA">
        <w:t>depending on the subsequent health states. Taking an example of</w:t>
      </w:r>
      <w:r w:rsidR="008A35B8" w:rsidRPr="00B17ABA">
        <w:rPr>
          <w:i/>
          <w:iCs/>
        </w:rPr>
        <w:t xml:space="preserve"> π</w:t>
      </w:r>
      <w:r w:rsidRPr="00B17ABA">
        <w:rPr>
          <w:i/>
          <w:iCs/>
          <w:vertAlign w:val="subscript"/>
        </w:rPr>
        <w:t>1</w:t>
      </w:r>
      <w:r w:rsidR="008A35B8" w:rsidRPr="00B17ABA">
        <w:rPr>
          <w:i/>
          <w:iCs/>
        </w:rPr>
        <w:t>=</w:t>
      </w:r>
      <w:r w:rsidR="00343B92" w:rsidRPr="00B17ABA">
        <w:rPr>
          <w:i/>
          <w:iCs/>
        </w:rPr>
        <w:t>(</w:t>
      </w:r>
      <w:r w:rsidR="008A35B8" w:rsidRPr="00B17ABA">
        <w:rPr>
          <w:i/>
          <w:iCs/>
        </w:rPr>
        <w:t>drug</w:t>
      </w:r>
      <w:r w:rsidR="008A35B8" w:rsidRPr="00B17ABA">
        <w:rPr>
          <w:i/>
          <w:iCs/>
          <w:vertAlign w:val="subscript"/>
        </w:rPr>
        <w:t>1</w:t>
      </w:r>
      <w:r w:rsidR="008A35B8" w:rsidRPr="00B17ABA">
        <w:rPr>
          <w:i/>
          <w:iCs/>
        </w:rPr>
        <w:t>,drug</w:t>
      </w:r>
      <w:r w:rsidR="008A35B8" w:rsidRPr="00B17ABA">
        <w:rPr>
          <w:i/>
          <w:iCs/>
          <w:vertAlign w:val="subscript"/>
        </w:rPr>
        <w:t>2</w:t>
      </w:r>
      <w:r w:rsidR="008A35B8" w:rsidRPr="00B17ABA">
        <w:rPr>
          <w:i/>
          <w:iCs/>
        </w:rPr>
        <w:t>,drug</w:t>
      </w:r>
      <w:r w:rsidR="008A35B8" w:rsidRPr="00B17ABA">
        <w:rPr>
          <w:i/>
          <w:iCs/>
          <w:vertAlign w:val="subscript"/>
        </w:rPr>
        <w:t>3</w:t>
      </w:r>
      <w:r w:rsidR="003C2C20" w:rsidRPr="00B17ABA">
        <w:rPr>
          <w:i/>
          <w:iCs/>
        </w:rPr>
        <w:t>)</w:t>
      </w:r>
      <w:r w:rsidR="008A35B8" w:rsidRPr="00B17ABA">
        <w:rPr>
          <w:i/>
          <w:iCs/>
        </w:rPr>
        <w:t xml:space="preserve">, </w:t>
      </w:r>
      <w:r w:rsidR="008A35B8" w:rsidRPr="00B17ABA">
        <w:t>the variations are</w:t>
      </w:r>
      <w:r w:rsidR="006B6F53" w:rsidRPr="00B17ABA">
        <w:t>:</w:t>
      </w:r>
    </w:p>
    <w:p w:rsidR="008A35B8" w:rsidRPr="00B17ABA" w:rsidRDefault="008A35B8" w:rsidP="00AA2D24">
      <w:pPr>
        <w:ind w:left="284" w:firstLine="0"/>
        <w:jc w:val="both"/>
        <w:rPr>
          <w:rFonts w:ascii="Times New Roman" w:hAnsi="Times New Roman" w:cs="Times New Roman"/>
          <w:lang w:val="nl-NL"/>
        </w:rPr>
      </w:pPr>
      <w:r w:rsidRPr="00B17ABA">
        <w:rPr>
          <w:rFonts w:ascii="Times New Roman" w:hAnsi="Times New Roman" w:cs="Times New Roman"/>
          <w:i/>
          <w:iCs/>
        </w:rPr>
        <w:t>π</w:t>
      </w:r>
      <w:r w:rsidRPr="00B17ABA">
        <w:rPr>
          <w:rFonts w:ascii="Times New Roman" w:hAnsi="Times New Roman" w:cs="Times New Roman"/>
          <w:i/>
          <w:iCs/>
          <w:lang w:val="nl-NL"/>
        </w:rPr>
        <w:t>x={</w:t>
      </w:r>
      <w:r w:rsidR="00326BD7" w:rsidRPr="00B17ABA">
        <w:rPr>
          <w:rFonts w:ascii="Times New Roman" w:hAnsi="Times New Roman" w:cs="Times New Roman"/>
          <w:i/>
          <w:iCs/>
          <w:lang w:val="nl-NL"/>
        </w:rPr>
        <w:t xml:space="preserve"> </w:t>
      </w:r>
      <w:r w:rsidR="00343B92" w:rsidRPr="00B17ABA">
        <w:rPr>
          <w:rFonts w:ascii="Times New Roman" w:hAnsi="Times New Roman" w:cs="Times New Roman"/>
          <w:i/>
          <w:iCs/>
          <w:lang w:val="nl-NL"/>
        </w:rPr>
        <w:t>(</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1</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1</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1</w:t>
      </w:r>
      <w:r w:rsidR="003C2C20" w:rsidRPr="00B17ABA">
        <w:rPr>
          <w:rFonts w:ascii="Times New Roman" w:hAnsi="Times New Roman" w:cs="Times New Roman"/>
          <w:i/>
          <w:iCs/>
          <w:lang w:val="nl-NL"/>
        </w:rPr>
        <w:t>)</w:t>
      </w:r>
      <w:r w:rsidR="00AA2D24" w:rsidRPr="00B17ABA">
        <w:rPr>
          <w:rFonts w:ascii="Times New Roman" w:hAnsi="Times New Roman" w:cs="Times New Roman"/>
          <w:i/>
          <w:iCs/>
          <w:lang w:val="nl-NL"/>
        </w:rPr>
        <w:t>,</w:t>
      </w:r>
      <w:r w:rsidR="00343B92" w:rsidRPr="00B17ABA">
        <w:rPr>
          <w:rFonts w:ascii="Times New Roman" w:hAnsi="Times New Roman" w:cs="Times New Roman"/>
          <w:i/>
          <w:iCs/>
          <w:lang w:val="nl-NL"/>
        </w:rPr>
        <w:t>(</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1</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1</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2</w:t>
      </w:r>
      <w:r w:rsidR="003C2C20" w:rsidRPr="00B17ABA">
        <w:rPr>
          <w:rFonts w:ascii="Times New Roman" w:hAnsi="Times New Roman" w:cs="Times New Roman"/>
          <w:i/>
          <w:iCs/>
          <w:lang w:val="nl-NL"/>
        </w:rPr>
        <w:t>)</w:t>
      </w:r>
      <w:r w:rsidRPr="00B17ABA">
        <w:rPr>
          <w:rFonts w:ascii="Times New Roman" w:hAnsi="Times New Roman" w:cs="Times New Roman"/>
          <w:i/>
          <w:iCs/>
          <w:lang w:val="nl-NL"/>
        </w:rPr>
        <w:t>,</w:t>
      </w:r>
      <w:r w:rsidR="00343B92" w:rsidRPr="00B17ABA">
        <w:rPr>
          <w:rFonts w:ascii="Times New Roman" w:hAnsi="Times New Roman" w:cs="Times New Roman"/>
          <w:i/>
          <w:iCs/>
          <w:lang w:val="nl-NL"/>
        </w:rPr>
        <w:t>(</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1</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2</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2</w:t>
      </w:r>
      <w:r w:rsidR="003C2C20" w:rsidRPr="00B17ABA">
        <w:rPr>
          <w:rFonts w:ascii="Times New Roman" w:hAnsi="Times New Roman" w:cs="Times New Roman"/>
          <w:i/>
          <w:iCs/>
          <w:lang w:val="nl-NL"/>
        </w:rPr>
        <w:t>)</w:t>
      </w:r>
      <w:r w:rsidRPr="00B17ABA">
        <w:rPr>
          <w:rFonts w:ascii="Times New Roman" w:hAnsi="Times New Roman" w:cs="Times New Roman"/>
          <w:i/>
          <w:iCs/>
          <w:lang w:val="nl-NL"/>
        </w:rPr>
        <w:t>,</w:t>
      </w:r>
      <w:r w:rsidR="00343B92" w:rsidRPr="00B17ABA">
        <w:rPr>
          <w:rFonts w:ascii="Times New Roman" w:hAnsi="Times New Roman" w:cs="Times New Roman"/>
          <w:i/>
          <w:iCs/>
          <w:lang w:val="nl-NL"/>
        </w:rPr>
        <w:t>(</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1</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2</w:t>
      </w:r>
      <w:r w:rsidRPr="00B17ABA">
        <w:rPr>
          <w:rFonts w:ascii="Times New Roman" w:hAnsi="Times New Roman" w:cs="Times New Roman"/>
          <w:i/>
          <w:iCs/>
          <w:lang w:val="nl-NL"/>
        </w:rPr>
        <w:t>,drug</w:t>
      </w:r>
      <w:r w:rsidRPr="00B17ABA">
        <w:rPr>
          <w:rFonts w:ascii="Times New Roman" w:hAnsi="Times New Roman" w:cs="Times New Roman"/>
          <w:i/>
          <w:iCs/>
          <w:vertAlign w:val="subscript"/>
          <w:lang w:val="nl-NL"/>
        </w:rPr>
        <w:t>3</w:t>
      </w:r>
      <w:r w:rsidR="003C2C20" w:rsidRPr="00B17ABA">
        <w:rPr>
          <w:rFonts w:ascii="Times New Roman" w:hAnsi="Times New Roman" w:cs="Times New Roman"/>
          <w:i/>
          <w:iCs/>
          <w:lang w:val="nl-NL"/>
        </w:rPr>
        <w:t>)</w:t>
      </w:r>
      <w:r w:rsidR="006B6F53" w:rsidRPr="00B17ABA">
        <w:rPr>
          <w:rFonts w:ascii="Times New Roman" w:hAnsi="Times New Roman" w:cs="Times New Roman"/>
          <w:i/>
          <w:iCs/>
          <w:lang w:val="nl-NL"/>
        </w:rPr>
        <w:t xml:space="preserve"> }</w:t>
      </w:r>
    </w:p>
    <w:p w:rsidR="008A35B8" w:rsidRPr="00B17ABA" w:rsidRDefault="00A52FCD" w:rsidP="00675E28">
      <w:pPr>
        <w:ind w:firstLine="0"/>
        <w:jc w:val="both"/>
        <w:rPr>
          <w:rFonts w:ascii="Times New Roman" w:hAnsi="Times New Roman" w:cs="Times New Roman"/>
        </w:rPr>
      </w:pPr>
      <w:r w:rsidRPr="00B17ABA">
        <w:rPr>
          <w:rFonts w:ascii="Times New Roman" w:hAnsi="Times New Roman" w:cs="Times New Roman"/>
        </w:rPr>
        <w:t xml:space="preserve">The optimal solution </w:t>
      </w:r>
      <w:r w:rsidR="0020397E" w:rsidRPr="00B17ABA">
        <w:rPr>
          <w:rFonts w:ascii="Courier New" w:hAnsi="Courier New" w:cs="Courier New"/>
          <w:color w:val="000000"/>
          <w:sz w:val="20"/>
          <w:szCs w:val="20"/>
        </w:rPr>
        <w:t>OptSol</w:t>
      </w:r>
      <w:r w:rsidR="0020397E" w:rsidRPr="00B17ABA">
        <w:rPr>
          <w:rFonts w:ascii="Times New Roman" w:hAnsi="Times New Roman" w:cs="Times New Roman"/>
        </w:rPr>
        <w:t xml:space="preserve"> </w:t>
      </w:r>
      <w:r w:rsidRPr="00B17ABA">
        <w:rPr>
          <w:rFonts w:ascii="Times New Roman" w:hAnsi="Times New Roman" w:cs="Times New Roman"/>
        </w:rPr>
        <w:t xml:space="preserve">was determined by directly comparing the total net benefits of six sequential treatment policies. </w:t>
      </w:r>
    </w:p>
    <w:p w:rsidR="00326BD7" w:rsidRPr="00B17ABA" w:rsidRDefault="00326BD7" w:rsidP="00326BD7">
      <w:pPr>
        <w:ind w:firstLine="0"/>
        <w:jc w:val="both"/>
        <w:rPr>
          <w:rFonts w:ascii="Times New Roman" w:hAnsi="Times New Roman" w:cs="Times New Roman"/>
        </w:rPr>
      </w:pPr>
    </w:p>
    <w:tbl>
      <w:tblPr>
        <w:tblStyle w:val="TableGrid"/>
        <w:tblW w:w="0" w:type="auto"/>
        <w:tblLook w:val="04A0" w:firstRow="1" w:lastRow="0" w:firstColumn="1" w:lastColumn="0" w:noHBand="0" w:noVBand="1"/>
      </w:tblPr>
      <w:tblGrid>
        <w:gridCol w:w="8436"/>
      </w:tblGrid>
      <w:tr w:rsidR="00A52FCD" w:rsidRPr="00B17ABA" w:rsidTr="009923E9">
        <w:trPr>
          <w:cantSplit/>
        </w:trPr>
        <w:tc>
          <w:tcPr>
            <w:tcW w:w="8436" w:type="dxa"/>
          </w:tcPr>
          <w:p w:rsidR="00A52FCD" w:rsidRPr="00B17ABA" w:rsidRDefault="00A52FCD" w:rsidP="009923E9">
            <w:pPr>
              <w:autoSpaceDE w:val="0"/>
              <w:autoSpaceDN w:val="0"/>
              <w:adjustRightInd w:val="0"/>
              <w:spacing w:line="276" w:lineRule="auto"/>
              <w:ind w:firstLine="0"/>
              <w:rPr>
                <w:rFonts w:ascii="Courier New" w:hAnsi="Courier New" w:cs="Courier New"/>
                <w:sz w:val="24"/>
                <w:szCs w:val="24"/>
              </w:rPr>
            </w:pPr>
            <w:r w:rsidRPr="00B17ABA">
              <w:rPr>
                <w:rFonts w:ascii="Courier New" w:hAnsi="Courier New" w:cs="Courier New"/>
                <w:color w:val="000000"/>
                <w:sz w:val="20"/>
                <w:szCs w:val="20"/>
              </w:rPr>
              <w:t>T</w:t>
            </w:r>
            <w:r w:rsidR="00C553A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C553A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3;</w:t>
            </w:r>
            <w:r w:rsidRPr="00B17ABA">
              <w:rPr>
                <w:rFonts w:ascii="Courier New" w:hAnsi="Courier New" w:cs="Courier New"/>
                <w:color w:val="228B22"/>
                <w:sz w:val="20"/>
                <w:szCs w:val="20"/>
              </w:rPr>
              <w:t xml:space="preserve"> % The number of time periods.</w:t>
            </w:r>
          </w:p>
          <w:p w:rsidR="00A52FCD" w:rsidRPr="00B17ABA" w:rsidRDefault="00A52FCD" w:rsidP="009923E9">
            <w:pPr>
              <w:autoSpaceDE w:val="0"/>
              <w:autoSpaceDN w:val="0"/>
              <w:adjustRightInd w:val="0"/>
              <w:spacing w:line="276" w:lineRule="auto"/>
              <w:ind w:firstLine="0"/>
              <w:rPr>
                <w:rFonts w:ascii="Courier New" w:hAnsi="Courier New" w:cs="Courier New"/>
                <w:sz w:val="24"/>
                <w:szCs w:val="24"/>
              </w:rPr>
            </w:pPr>
            <w:r w:rsidRPr="00B17ABA">
              <w:rPr>
                <w:rFonts w:ascii="Courier New" w:hAnsi="Courier New" w:cs="Courier New"/>
                <w:color w:val="000000"/>
                <w:sz w:val="20"/>
                <w:szCs w:val="20"/>
              </w:rPr>
              <w:t>A</w:t>
            </w:r>
            <w:r w:rsidR="00C553A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C553A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 xml:space="preserve">6; </w:t>
            </w:r>
            <w:r w:rsidRPr="00B17ABA">
              <w:rPr>
                <w:rFonts w:ascii="Courier New" w:hAnsi="Courier New" w:cs="Courier New"/>
                <w:color w:val="228B22"/>
                <w:sz w:val="20"/>
                <w:szCs w:val="20"/>
              </w:rPr>
              <w:t>% The number of possible treatment sequences.</w:t>
            </w:r>
          </w:p>
          <w:p w:rsidR="00A52FCD" w:rsidRPr="00B17ABA" w:rsidRDefault="00A52FCD" w:rsidP="009923E9">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000000"/>
                <w:sz w:val="20"/>
                <w:szCs w:val="20"/>
              </w:rPr>
              <w:t>S</w:t>
            </w:r>
            <w:r w:rsidR="00C553A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C553A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 xml:space="preserve">27; </w:t>
            </w:r>
            <w:r w:rsidRPr="00B17ABA">
              <w:rPr>
                <w:rFonts w:ascii="Courier New" w:hAnsi="Courier New" w:cs="Courier New"/>
                <w:color w:val="228B22"/>
                <w:sz w:val="20"/>
                <w:szCs w:val="20"/>
              </w:rPr>
              <w:t>% The number of possible disease pathways.</w:t>
            </w:r>
          </w:p>
          <w:p w:rsidR="00675E28" w:rsidRPr="00B17ABA" w:rsidRDefault="00675E28" w:rsidP="009923E9">
            <w:pPr>
              <w:autoSpaceDE w:val="0"/>
              <w:autoSpaceDN w:val="0"/>
              <w:adjustRightInd w:val="0"/>
              <w:spacing w:line="276" w:lineRule="auto"/>
              <w:ind w:firstLine="0"/>
              <w:rPr>
                <w:rFonts w:ascii="Courier New" w:hAnsi="Courier New" w:cs="Courier New"/>
                <w:color w:val="228B22"/>
                <w:sz w:val="20"/>
                <w:szCs w:val="20"/>
              </w:rPr>
            </w:pPr>
          </w:p>
          <w:p w:rsidR="00142DC3" w:rsidRPr="00B17ABA" w:rsidRDefault="00675E28" w:rsidP="009923E9">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Possible treatment pathways where 1=</w:t>
            </w:r>
            <w:r w:rsidRPr="00B17ABA">
              <w:rPr>
                <w:rFonts w:ascii="Courier New" w:hAnsi="Courier New" w:cs="Courier New"/>
                <w:i/>
                <w:iCs/>
                <w:color w:val="228B22"/>
                <w:sz w:val="20"/>
                <w:szCs w:val="20"/>
              </w:rPr>
              <w:t>drug</w:t>
            </w:r>
            <w:r w:rsidRPr="00B17ABA">
              <w:rPr>
                <w:rFonts w:ascii="Courier New" w:hAnsi="Courier New" w:cs="Courier New"/>
                <w:i/>
                <w:iCs/>
                <w:color w:val="228B22"/>
                <w:sz w:val="20"/>
                <w:szCs w:val="20"/>
                <w:vertAlign w:val="subscript"/>
              </w:rPr>
              <w:t>1</w:t>
            </w:r>
            <w:r w:rsidRPr="00B17ABA">
              <w:rPr>
                <w:rFonts w:ascii="Courier New" w:hAnsi="Courier New" w:cs="Courier New"/>
                <w:color w:val="228B22"/>
                <w:sz w:val="20"/>
                <w:szCs w:val="20"/>
              </w:rPr>
              <w:t>, 2=</w:t>
            </w:r>
            <w:r w:rsidRPr="00B17ABA">
              <w:rPr>
                <w:rFonts w:ascii="Courier New" w:hAnsi="Courier New" w:cs="Courier New"/>
                <w:i/>
                <w:iCs/>
                <w:color w:val="228B22"/>
                <w:sz w:val="20"/>
                <w:szCs w:val="20"/>
              </w:rPr>
              <w:t>drug</w:t>
            </w:r>
            <w:r w:rsidRPr="00B17ABA">
              <w:rPr>
                <w:rFonts w:ascii="Courier New" w:hAnsi="Courier New" w:cs="Courier New"/>
                <w:i/>
                <w:iCs/>
                <w:color w:val="228B22"/>
                <w:sz w:val="20"/>
                <w:szCs w:val="20"/>
                <w:vertAlign w:val="subscript"/>
              </w:rPr>
              <w:t>2</w:t>
            </w:r>
            <w:r w:rsidRPr="00B17ABA">
              <w:rPr>
                <w:rFonts w:ascii="Courier New" w:hAnsi="Courier New" w:cs="Courier New"/>
                <w:color w:val="228B22"/>
                <w:sz w:val="20"/>
                <w:szCs w:val="20"/>
              </w:rPr>
              <w:t xml:space="preserve"> and 3=</w:t>
            </w:r>
            <w:r w:rsidRPr="00B17ABA">
              <w:rPr>
                <w:rFonts w:ascii="Courier New" w:hAnsi="Courier New" w:cs="Courier New"/>
                <w:i/>
                <w:iCs/>
                <w:color w:val="228B22"/>
                <w:sz w:val="20"/>
                <w:szCs w:val="20"/>
              </w:rPr>
              <w:t>drug</w:t>
            </w:r>
            <w:r w:rsidRPr="00B17ABA">
              <w:rPr>
                <w:rFonts w:ascii="Courier New" w:hAnsi="Courier New" w:cs="Courier New"/>
                <w:i/>
                <w:iCs/>
                <w:color w:val="228B22"/>
                <w:sz w:val="20"/>
                <w:szCs w:val="20"/>
                <w:vertAlign w:val="subscript"/>
              </w:rPr>
              <w:t>3</w:t>
            </w:r>
            <w:r w:rsidRPr="00B17ABA">
              <w:rPr>
                <w:rFonts w:ascii="Courier New" w:hAnsi="Courier New" w:cs="Courier New"/>
                <w:color w:val="228B22"/>
                <w:sz w:val="20"/>
                <w:szCs w:val="20"/>
              </w:rPr>
              <w:t>.</w:t>
            </w:r>
          </w:p>
          <w:p w:rsidR="00A52FCD" w:rsidRPr="00B17ABA" w:rsidRDefault="005E3309" w:rsidP="009923E9">
            <w:pPr>
              <w:autoSpaceDE w:val="0"/>
              <w:autoSpaceDN w:val="0"/>
              <w:adjustRightInd w:val="0"/>
              <w:spacing w:line="276" w:lineRule="auto"/>
              <w:ind w:firstLine="0"/>
              <w:rPr>
                <w:rFonts w:ascii="Courier New" w:hAnsi="Courier New" w:cs="Courier New"/>
                <w:sz w:val="24"/>
                <w:szCs w:val="24"/>
              </w:rPr>
            </w:pPr>
            <w:r w:rsidRPr="00B17ABA">
              <w:rPr>
                <w:rFonts w:ascii="Courier New" w:hAnsi="Courier New" w:cs="Courier New"/>
                <w:color w:val="000000"/>
                <w:sz w:val="20"/>
                <w:szCs w:val="20"/>
              </w:rPr>
              <w:t>SS</w:t>
            </w:r>
            <w:r w:rsidR="00C553A7" w:rsidRPr="00B17ABA">
              <w:rPr>
                <w:rFonts w:ascii="Courier New" w:hAnsi="Courier New" w:cs="Courier New"/>
                <w:color w:val="000000"/>
                <w:sz w:val="20"/>
                <w:szCs w:val="20"/>
              </w:rPr>
              <w:t xml:space="preserve"> </w:t>
            </w:r>
            <w:r w:rsidR="00A52FCD" w:rsidRPr="00B17ABA">
              <w:rPr>
                <w:rFonts w:ascii="Courier New" w:hAnsi="Courier New" w:cs="Courier New"/>
                <w:color w:val="000000"/>
                <w:sz w:val="20"/>
                <w:szCs w:val="20"/>
              </w:rPr>
              <w:t>=</w:t>
            </w:r>
            <w:r w:rsidR="00C553A7" w:rsidRPr="00B17ABA">
              <w:rPr>
                <w:rFonts w:ascii="Courier New" w:hAnsi="Courier New" w:cs="Courier New"/>
                <w:color w:val="000000"/>
                <w:sz w:val="20"/>
                <w:szCs w:val="20"/>
              </w:rPr>
              <w:t xml:space="preserve"> </w:t>
            </w:r>
            <w:r w:rsidR="00A52FCD" w:rsidRPr="00B17ABA">
              <w:rPr>
                <w:rFonts w:ascii="Courier New" w:hAnsi="Courier New" w:cs="Courier New"/>
                <w:color w:val="000000"/>
                <w:sz w:val="20"/>
                <w:szCs w:val="20"/>
              </w:rPr>
              <w:t>[1,2</w:t>
            </w:r>
            <w:r w:rsidR="00675E28" w:rsidRPr="00B17ABA">
              <w:rPr>
                <w:rFonts w:ascii="Courier New" w:hAnsi="Courier New" w:cs="Courier New"/>
                <w:color w:val="000000"/>
                <w:sz w:val="20"/>
                <w:szCs w:val="20"/>
              </w:rPr>
              <w:t>,</w:t>
            </w:r>
            <w:r w:rsidR="00A52FCD" w:rsidRPr="00B17ABA">
              <w:rPr>
                <w:rFonts w:ascii="Courier New" w:hAnsi="Courier New" w:cs="Courier New"/>
                <w:color w:val="000000"/>
                <w:sz w:val="20"/>
                <w:szCs w:val="20"/>
              </w:rPr>
              <w:t xml:space="preserve">3;1,3,2;2,1,3;2,3,1;3,1,2;3,2,1]; </w:t>
            </w:r>
          </w:p>
          <w:p w:rsidR="00A52FCD" w:rsidRPr="00B17ABA" w:rsidRDefault="00A52FCD" w:rsidP="009923E9">
            <w:pPr>
              <w:autoSpaceDE w:val="0"/>
              <w:autoSpaceDN w:val="0"/>
              <w:adjustRightInd w:val="0"/>
              <w:spacing w:line="276" w:lineRule="auto"/>
              <w:ind w:firstLine="0"/>
              <w:rPr>
                <w:rFonts w:ascii="Courier New" w:hAnsi="Courier New" w:cs="Courier New"/>
                <w:sz w:val="24"/>
                <w:szCs w:val="24"/>
              </w:rPr>
            </w:pPr>
          </w:p>
          <w:p w:rsidR="00A52FCD" w:rsidRPr="00B17ABA" w:rsidRDefault="00A52FCD" w:rsidP="009923E9">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Estimate the total net benefit of each </w:t>
            </w:r>
            <w:r w:rsidR="004B27BA" w:rsidRPr="00B17ABA">
              <w:rPr>
                <w:rFonts w:ascii="Courier New" w:hAnsi="Courier New" w:cs="Courier New"/>
                <w:color w:val="228B22"/>
                <w:sz w:val="20"/>
                <w:szCs w:val="20"/>
              </w:rPr>
              <w:t>sequential treatment policy</w:t>
            </w:r>
            <w:r w:rsidRPr="00B17ABA">
              <w:rPr>
                <w:rFonts w:ascii="Courier New" w:hAnsi="Courier New" w:cs="Courier New"/>
                <w:color w:val="228B22"/>
                <w:sz w:val="20"/>
                <w:szCs w:val="20"/>
              </w:rPr>
              <w:t xml:space="preserve"> using </w:t>
            </w:r>
            <w:r w:rsidR="004B27BA" w:rsidRPr="00B17ABA">
              <w:rPr>
                <w:rFonts w:ascii="Courier New" w:hAnsi="Courier New" w:cs="Courier New"/>
                <w:color w:val="228B22"/>
                <w:sz w:val="20"/>
                <w:szCs w:val="20"/>
              </w:rPr>
              <w:t>‘</w:t>
            </w:r>
            <w:r w:rsidRPr="00B17ABA">
              <w:rPr>
                <w:rFonts w:ascii="Courier New" w:hAnsi="Courier New" w:cs="Courier New"/>
                <w:color w:val="228B22"/>
                <w:sz w:val="20"/>
                <w:szCs w:val="20"/>
              </w:rPr>
              <w:t>function_SemiMarkov</w:t>
            </w:r>
            <w:r w:rsidR="004B27BA" w:rsidRPr="00B17ABA">
              <w:rPr>
                <w:rFonts w:ascii="Courier New" w:hAnsi="Courier New" w:cs="Courier New"/>
                <w:color w:val="228B22"/>
                <w:sz w:val="20"/>
                <w:szCs w:val="20"/>
              </w:rPr>
              <w:t>’</w:t>
            </w:r>
            <w:r w:rsidRPr="00B17ABA">
              <w:rPr>
                <w:rFonts w:ascii="Courier New" w:hAnsi="Courier New" w:cs="Courier New"/>
                <w:color w:val="228B22"/>
                <w:sz w:val="20"/>
                <w:szCs w:val="20"/>
              </w:rPr>
              <w:t>.</w:t>
            </w:r>
          </w:p>
          <w:p w:rsidR="00A52FCD" w:rsidRPr="00B17ABA" w:rsidRDefault="00344BC1" w:rsidP="009923E9">
            <w:pPr>
              <w:autoSpaceDE w:val="0"/>
              <w:autoSpaceDN w:val="0"/>
              <w:adjustRightInd w:val="0"/>
              <w:spacing w:line="276" w:lineRule="auto"/>
              <w:ind w:firstLine="0"/>
              <w:rPr>
                <w:rFonts w:ascii="Courier New" w:hAnsi="Courier New" w:cs="Courier New"/>
                <w:sz w:val="24"/>
                <w:szCs w:val="24"/>
              </w:rPr>
            </w:pPr>
            <w:r w:rsidRPr="00B17ABA">
              <w:rPr>
                <w:rFonts w:ascii="Courier New" w:hAnsi="Courier New" w:cs="Courier New"/>
                <w:b/>
                <w:color w:val="0000FF"/>
                <w:sz w:val="20"/>
                <w:szCs w:val="20"/>
              </w:rPr>
              <w:t>FOR</w:t>
            </w:r>
            <w:r w:rsidR="00A52FCD" w:rsidRPr="00B17ABA">
              <w:rPr>
                <w:rFonts w:ascii="Courier New" w:hAnsi="Courier New" w:cs="Courier New"/>
                <w:color w:val="000000"/>
                <w:sz w:val="20"/>
                <w:szCs w:val="20"/>
              </w:rPr>
              <w:t xml:space="preserve"> a</w:t>
            </w:r>
            <w:r w:rsidR="00C553A7" w:rsidRPr="00B17ABA">
              <w:rPr>
                <w:rFonts w:ascii="Courier New" w:hAnsi="Courier New" w:cs="Courier New"/>
                <w:color w:val="000000"/>
                <w:sz w:val="20"/>
                <w:szCs w:val="20"/>
              </w:rPr>
              <w:t xml:space="preserve"> </w:t>
            </w:r>
            <w:r w:rsidR="00A52FCD" w:rsidRPr="00B17ABA">
              <w:rPr>
                <w:rFonts w:ascii="Courier New" w:hAnsi="Courier New" w:cs="Courier New"/>
                <w:color w:val="000000"/>
                <w:sz w:val="20"/>
                <w:szCs w:val="20"/>
              </w:rPr>
              <w:t>=</w:t>
            </w:r>
            <w:r w:rsidR="00C553A7" w:rsidRPr="00B17ABA">
              <w:rPr>
                <w:rFonts w:ascii="Courier New" w:hAnsi="Courier New" w:cs="Courier New"/>
                <w:color w:val="000000"/>
                <w:sz w:val="20"/>
                <w:szCs w:val="20"/>
              </w:rPr>
              <w:t xml:space="preserve"> </w:t>
            </w:r>
            <w:r w:rsidR="00A52FCD" w:rsidRPr="00B17ABA">
              <w:rPr>
                <w:rFonts w:ascii="Courier New" w:hAnsi="Courier New" w:cs="Courier New"/>
                <w:color w:val="000000"/>
                <w:sz w:val="20"/>
                <w:szCs w:val="20"/>
              </w:rPr>
              <w:t>1:A</w:t>
            </w:r>
          </w:p>
          <w:p w:rsidR="00A52FCD" w:rsidRPr="00B17ABA" w:rsidRDefault="00A52FCD" w:rsidP="009923E9">
            <w:pPr>
              <w:autoSpaceDE w:val="0"/>
              <w:autoSpaceDN w:val="0"/>
              <w:adjustRightInd w:val="0"/>
              <w:spacing w:line="276"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Policy</w:t>
            </w:r>
            <w:r w:rsidR="00C553A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 xml:space="preserve">= </w:t>
            </w:r>
            <w:r w:rsidR="005E3309" w:rsidRPr="00B17ABA">
              <w:rPr>
                <w:rFonts w:ascii="Courier New" w:hAnsi="Courier New" w:cs="Courier New"/>
                <w:color w:val="000000"/>
                <w:sz w:val="20"/>
                <w:szCs w:val="20"/>
              </w:rPr>
              <w:t>SS</w:t>
            </w:r>
            <w:r w:rsidRPr="00B17ABA">
              <w:rPr>
                <w:rFonts w:ascii="Courier New" w:hAnsi="Courier New" w:cs="Courier New"/>
                <w:color w:val="000000"/>
                <w:sz w:val="20"/>
                <w:szCs w:val="20"/>
              </w:rPr>
              <w:t>(a,:);</w:t>
            </w:r>
          </w:p>
          <w:p w:rsidR="00A52FCD" w:rsidRPr="00B17ABA" w:rsidRDefault="00A52FCD" w:rsidP="009923E9">
            <w:pPr>
              <w:autoSpaceDE w:val="0"/>
              <w:autoSpaceDN w:val="0"/>
              <w:adjustRightInd w:val="0"/>
              <w:spacing w:line="276"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TotalReward(a,1)</w:t>
            </w:r>
            <w:r w:rsidR="00C553A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C553A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function_SemiMarkov(Policy);</w:t>
            </w:r>
          </w:p>
          <w:p w:rsidR="00A52FCD" w:rsidRPr="00B17ABA" w:rsidRDefault="00344BC1" w:rsidP="009923E9">
            <w:pPr>
              <w:autoSpaceDE w:val="0"/>
              <w:autoSpaceDN w:val="0"/>
              <w:adjustRightInd w:val="0"/>
              <w:spacing w:line="276" w:lineRule="auto"/>
              <w:ind w:firstLine="0"/>
              <w:rPr>
                <w:rFonts w:ascii="Courier New" w:hAnsi="Courier New" w:cs="Courier New"/>
                <w:b/>
                <w:sz w:val="24"/>
                <w:szCs w:val="24"/>
              </w:rPr>
            </w:pPr>
            <w:r w:rsidRPr="00B17ABA">
              <w:rPr>
                <w:rFonts w:ascii="Courier New" w:hAnsi="Courier New" w:cs="Courier New"/>
                <w:b/>
                <w:color w:val="0000FF"/>
                <w:sz w:val="20"/>
                <w:szCs w:val="20"/>
              </w:rPr>
              <w:t>END</w:t>
            </w:r>
          </w:p>
          <w:p w:rsidR="00A52FCD" w:rsidRPr="00B17ABA" w:rsidRDefault="00A52FCD" w:rsidP="009923E9">
            <w:pPr>
              <w:autoSpaceDE w:val="0"/>
              <w:autoSpaceDN w:val="0"/>
              <w:adjustRightInd w:val="0"/>
              <w:spacing w:line="276" w:lineRule="auto"/>
              <w:ind w:firstLine="0"/>
              <w:rPr>
                <w:rFonts w:ascii="Courier New" w:hAnsi="Courier New" w:cs="Courier New"/>
                <w:color w:val="0000FF"/>
                <w:sz w:val="20"/>
                <w:szCs w:val="20"/>
              </w:rPr>
            </w:pPr>
          </w:p>
          <w:p w:rsidR="00675E28" w:rsidRPr="00B17ABA" w:rsidRDefault="00A52FCD" w:rsidP="009923E9">
            <w:pPr>
              <w:autoSpaceDE w:val="0"/>
              <w:autoSpaceDN w:val="0"/>
              <w:adjustRightInd w:val="0"/>
              <w:spacing w:line="276" w:lineRule="auto"/>
              <w:ind w:firstLine="0"/>
              <w:rPr>
                <w:rFonts w:ascii="Courier New" w:hAnsi="Courier New" w:cs="Courier New"/>
                <w:color w:val="0000FF"/>
                <w:sz w:val="20"/>
                <w:szCs w:val="20"/>
              </w:rPr>
            </w:pPr>
            <w:r w:rsidRPr="00B17ABA">
              <w:rPr>
                <w:rFonts w:ascii="Courier New" w:hAnsi="Courier New" w:cs="Courier New"/>
                <w:color w:val="228B22"/>
                <w:sz w:val="20"/>
                <w:szCs w:val="20"/>
              </w:rPr>
              <w:t xml:space="preserve">% Decide the optimal solution based on the total net benefits of six sequential treatment policies. </w:t>
            </w:r>
            <w:r w:rsidRPr="00B17ABA">
              <w:rPr>
                <w:rFonts w:ascii="Courier New" w:hAnsi="Courier New" w:cs="Courier New"/>
                <w:color w:val="0000FF"/>
                <w:sz w:val="20"/>
                <w:szCs w:val="20"/>
              </w:rPr>
              <w:t xml:space="preserve"> </w:t>
            </w:r>
          </w:p>
          <w:p w:rsidR="00A52FCD" w:rsidRPr="00B17ABA" w:rsidRDefault="00A52FCD" w:rsidP="009923E9">
            <w:pPr>
              <w:pStyle w:val="Caption"/>
              <w:spacing w:line="276" w:lineRule="auto"/>
            </w:pPr>
            <w:r w:rsidRPr="00B17ABA">
              <w:rPr>
                <w:rFonts w:ascii="Courier New" w:hAnsi="Courier New" w:cs="Courier New"/>
                <w:color w:val="000000"/>
                <w:sz w:val="20"/>
                <w:szCs w:val="20"/>
              </w:rPr>
              <w:t>[MaxReward,OptSol] = max(TotalReward(:,1));</w:t>
            </w:r>
          </w:p>
        </w:tc>
      </w:tr>
    </w:tbl>
    <w:p w:rsidR="008A35B8" w:rsidRPr="00B17ABA" w:rsidRDefault="008A35B8" w:rsidP="001A2558">
      <w:pPr>
        <w:pStyle w:val="Caption"/>
        <w:jc w:val="center"/>
        <w:rPr>
          <w:rFonts w:cstheme="majorBidi"/>
        </w:rPr>
      </w:pPr>
      <w:bookmarkStart w:id="92" w:name="_Ref423075710"/>
      <w:bookmarkStart w:id="93" w:name="_Ref423075701"/>
      <w:bookmarkStart w:id="94" w:name="_Toc426019134"/>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10</w:t>
        </w:r>
      </w:fldSimple>
      <w:bookmarkEnd w:id="92"/>
      <w:r w:rsidRPr="00B17ABA">
        <w:t>.</w:t>
      </w:r>
      <w:r w:rsidR="007F0F6C" w:rsidRPr="00B17ABA">
        <w:t xml:space="preserve"> </w:t>
      </w:r>
      <w:r w:rsidR="00606F70" w:rsidRPr="00B17ABA">
        <w:t>Pseudo-code</w:t>
      </w:r>
      <w:r w:rsidRPr="00B17ABA">
        <w:t xml:space="preserve"> </w:t>
      </w:r>
      <w:r w:rsidR="006B6F53" w:rsidRPr="00B17ABA">
        <w:t>of</w:t>
      </w:r>
      <w:r w:rsidRPr="00B17ABA">
        <w:t xml:space="preserve"> </w:t>
      </w:r>
      <w:r w:rsidR="006B6F53" w:rsidRPr="00B17ABA">
        <w:t xml:space="preserve">the </w:t>
      </w:r>
      <w:r w:rsidRPr="00B17ABA">
        <w:t>enumeration</w:t>
      </w:r>
      <w:r w:rsidR="006B6F53" w:rsidRPr="00B17ABA">
        <w:t xml:space="preserve"> used for the simple hypothetical case</w:t>
      </w:r>
      <w:bookmarkEnd w:id="93"/>
      <w:bookmarkEnd w:id="94"/>
    </w:p>
    <w:p w:rsidR="004B27BA" w:rsidRPr="00B17ABA" w:rsidRDefault="00361F8E" w:rsidP="001A2558">
      <w:r w:rsidRPr="00B17ABA" w:rsidDel="00361F8E">
        <w:t xml:space="preserve"> </w:t>
      </w:r>
      <w:r w:rsidR="004B27BA" w:rsidRPr="00B17ABA">
        <w:br w:type="page"/>
      </w:r>
    </w:p>
    <w:p w:rsidR="00DB2225" w:rsidRPr="00B17ABA" w:rsidRDefault="00354F3D" w:rsidP="009923E9">
      <w:pPr>
        <w:pStyle w:val="Heading3"/>
      </w:pPr>
      <w:r w:rsidRPr="00B17ABA">
        <w:rPr>
          <w:lang w:eastAsia="ko-KR"/>
        </w:rPr>
        <w:lastRenderedPageBreak/>
        <w:t>D</w:t>
      </w:r>
      <w:r w:rsidR="00CE6F17" w:rsidRPr="00B17ABA">
        <w:t>ynamic programming</w:t>
      </w:r>
    </w:p>
    <w:p w:rsidR="00C553A7" w:rsidRPr="00B17ABA" w:rsidRDefault="006B6F53" w:rsidP="00314C96">
      <w:pPr>
        <w:jc w:val="both"/>
        <w:rPr>
          <w:rFonts w:ascii="Times New Roman" w:eastAsia="Malgun Gothic" w:hAnsi="Times New Roman" w:cs="Times New Roman"/>
        </w:rPr>
      </w:pPr>
      <w:r w:rsidRPr="00B17ABA">
        <w:rPr>
          <w:rFonts w:ascii="Times New Roman" w:hAnsi="Times New Roman" w:cs="Times New Roman"/>
        </w:rPr>
        <w:t>DP</w:t>
      </w:r>
      <w:r w:rsidR="007F0F6C" w:rsidRPr="00B17ABA">
        <w:rPr>
          <w:rFonts w:ascii="Times New Roman" w:hAnsi="Times New Roman" w:cs="Times New Roman"/>
        </w:rPr>
        <w:t xml:space="preserve"> </w:t>
      </w:r>
      <w:r w:rsidR="00675E28" w:rsidRPr="00B17ABA">
        <w:rPr>
          <w:rFonts w:ascii="Times New Roman" w:hAnsi="Times New Roman" w:cs="Times New Roman"/>
        </w:rPr>
        <w:t xml:space="preserve">used </w:t>
      </w:r>
      <w:r w:rsidR="00910E32" w:rsidRPr="00B17ABA">
        <w:rPr>
          <w:rFonts w:ascii="Times New Roman" w:hAnsi="Times New Roman" w:cs="Times New Roman"/>
          <w:bCs/>
        </w:rPr>
        <w:t>the Bellman’s value function</w:t>
      </w:r>
      <w:r w:rsidR="00123505" w:rsidRPr="00B17ABA">
        <w:rPr>
          <w:rFonts w:ascii="Times New Roman" w:hAnsi="Times New Roman" w:cs="Times New Roman"/>
          <w:bCs/>
        </w:rPr>
        <w:t xml:space="preserve"> </w:t>
      </w:r>
      <w:r w:rsidR="00675E28" w:rsidRPr="00B17ABA">
        <w:rPr>
          <w:rFonts w:ascii="Times New Roman" w:hAnsi="Times New Roman" w:cs="Times New Roman"/>
          <w:bCs/>
        </w:rPr>
        <w:t xml:space="preserve">in </w:t>
      </w:r>
      <w:r w:rsidR="00314C96" w:rsidRPr="00B17ABA">
        <w:rPr>
          <w:bCs/>
        </w:rPr>
        <w:t>Equation 3.4-3.5</w:t>
      </w:r>
      <w:r w:rsidR="00910E32" w:rsidRPr="00B17ABA">
        <w:rPr>
          <w:rFonts w:ascii="Times New Roman" w:eastAsia="Malgun Gothic" w:hAnsi="Times New Roman" w:cs="Times New Roman"/>
          <w:lang w:eastAsia="ko-KR"/>
        </w:rPr>
        <w:t>, where t</w:t>
      </w:r>
      <w:r w:rsidR="008A35B8" w:rsidRPr="00B17ABA">
        <w:rPr>
          <w:rFonts w:ascii="Times New Roman" w:hAnsi="Times New Roman" w:cs="Times New Roman"/>
        </w:rPr>
        <w:t xml:space="preserve">he </w:t>
      </w:r>
      <w:r w:rsidR="00910E32" w:rsidRPr="00B17ABA">
        <w:rPr>
          <w:rFonts w:ascii="Times New Roman" w:hAnsi="Times New Roman" w:cs="Times New Roman"/>
        </w:rPr>
        <w:t>search</w:t>
      </w:r>
      <w:r w:rsidR="008A35B8" w:rsidRPr="00B17ABA">
        <w:rPr>
          <w:rFonts w:ascii="Times New Roman" w:hAnsi="Times New Roman" w:cs="Times New Roman"/>
        </w:rPr>
        <w:t xml:space="preserve"> space was constructed with </w:t>
      </w:r>
      <w:r w:rsidR="00910E32" w:rsidRPr="00B17ABA">
        <w:rPr>
          <w:rFonts w:ascii="Times New Roman" w:hAnsi="Times New Roman" w:cs="Times New Roman"/>
        </w:rPr>
        <w:t xml:space="preserve">a set of </w:t>
      </w:r>
      <w:r w:rsidR="00C033CA" w:rsidRPr="00B17ABA">
        <w:rPr>
          <w:rFonts w:ascii="Times New Roman" w:hAnsi="Times New Roman" w:cs="Times New Roman"/>
        </w:rPr>
        <w:t xml:space="preserve">individual </w:t>
      </w:r>
      <w:r w:rsidR="008A35B8" w:rsidRPr="00B17ABA">
        <w:rPr>
          <w:rFonts w:ascii="Times New Roman" w:hAnsi="Times New Roman" w:cs="Times New Roman"/>
        </w:rPr>
        <w:t xml:space="preserve">drugs </w:t>
      </w:r>
      <w:r w:rsidR="008A35B8" w:rsidRPr="00B17ABA">
        <w:rPr>
          <w:rFonts w:ascii="Courier New" w:hAnsi="Courier New" w:cs="Courier New"/>
          <w:iCs/>
          <w:sz w:val="20"/>
          <w:szCs w:val="20"/>
        </w:rPr>
        <w:t>SS</w:t>
      </w:r>
      <w:r w:rsidR="00402253" w:rsidRPr="00B17ABA">
        <w:rPr>
          <w:rFonts w:ascii="Times New Roman" w:hAnsi="Times New Roman" w:cs="Times New Roman"/>
          <w:i/>
          <w:iCs/>
        </w:rPr>
        <w:t xml:space="preserve"> </w:t>
      </w:r>
      <w:r w:rsidR="00402253" w:rsidRPr="00B17ABA">
        <w:rPr>
          <w:rFonts w:ascii="Times New Roman" w:hAnsi="Times New Roman" w:cs="Times New Roman"/>
          <w:iCs/>
        </w:rPr>
        <w:t xml:space="preserve">(see </w:t>
      </w:r>
      <w:r w:rsidR="00675E28" w:rsidRPr="00B17ABA">
        <w:rPr>
          <w:rFonts w:ascii="Times New Roman" w:hAnsi="Times New Roman" w:cs="Times New Roman"/>
          <w:iCs/>
        </w:rPr>
        <w:fldChar w:fldCharType="begin"/>
      </w:r>
      <w:r w:rsidR="00675E28" w:rsidRPr="00B17ABA">
        <w:rPr>
          <w:rFonts w:ascii="Times New Roman" w:hAnsi="Times New Roman" w:cs="Times New Roman"/>
          <w:iCs/>
        </w:rPr>
        <w:instrText xml:space="preserve"> REF _Ref423076189 \h </w:instrText>
      </w:r>
      <w:r w:rsidR="00B17ABA">
        <w:rPr>
          <w:rFonts w:ascii="Times New Roman" w:hAnsi="Times New Roman" w:cs="Times New Roman"/>
          <w:iCs/>
        </w:rPr>
        <w:instrText xml:space="preserve"> \* MERGEFORMAT </w:instrText>
      </w:r>
      <w:r w:rsidR="00675E28" w:rsidRPr="00B17ABA">
        <w:rPr>
          <w:rFonts w:ascii="Times New Roman" w:hAnsi="Times New Roman" w:cs="Times New Roman"/>
          <w:iCs/>
        </w:rPr>
      </w:r>
      <w:r w:rsidR="00675E28" w:rsidRPr="00B17ABA">
        <w:rPr>
          <w:rFonts w:ascii="Times New Roman" w:hAnsi="Times New Roman" w:cs="Times New Roman"/>
          <w:iCs/>
        </w:rPr>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11</w:t>
      </w:r>
      <w:r w:rsidR="00675E28" w:rsidRPr="00B17ABA">
        <w:rPr>
          <w:rFonts w:ascii="Times New Roman" w:hAnsi="Times New Roman" w:cs="Times New Roman"/>
          <w:iCs/>
        </w:rPr>
        <w:fldChar w:fldCharType="end"/>
      </w:r>
      <w:r w:rsidR="00402253" w:rsidRPr="00B17ABA">
        <w:rPr>
          <w:rFonts w:ascii="Times New Roman" w:hAnsi="Times New Roman" w:cs="Times New Roman"/>
          <w:iCs/>
        </w:rPr>
        <w:t>)</w:t>
      </w:r>
      <w:r w:rsidR="00910E32" w:rsidRPr="00B17ABA">
        <w:rPr>
          <w:rFonts w:ascii="Times New Roman" w:hAnsi="Times New Roman" w:cs="Times New Roman"/>
        </w:rPr>
        <w:t xml:space="preserve">. </w:t>
      </w:r>
      <w:r w:rsidR="00513F46" w:rsidRPr="00B17ABA">
        <w:rPr>
          <w:rFonts w:ascii="Times New Roman" w:hAnsi="Times New Roman" w:cs="Times New Roman"/>
        </w:rPr>
        <w:t xml:space="preserve">To consider the different transition probabilities depending on the disease history, the health state transition space </w:t>
      </w:r>
      <w:r w:rsidR="0020397E" w:rsidRPr="00B17ABA">
        <w:rPr>
          <w:rFonts w:ascii="Courier New" w:hAnsi="Courier New" w:cs="Courier New"/>
          <w:color w:val="000000"/>
          <w:sz w:val="20"/>
          <w:szCs w:val="20"/>
        </w:rPr>
        <w:t>HS</w:t>
      </w:r>
      <w:r w:rsidR="0020397E" w:rsidRPr="00B17ABA">
        <w:rPr>
          <w:rFonts w:ascii="Times New Roman" w:hAnsi="Times New Roman" w:cs="Times New Roman"/>
        </w:rPr>
        <w:t xml:space="preserve"> </w:t>
      </w:r>
      <w:r w:rsidR="00513F46" w:rsidRPr="00B17ABA">
        <w:rPr>
          <w:rFonts w:ascii="Times New Roman" w:hAnsi="Times New Roman" w:cs="Times New Roman"/>
        </w:rPr>
        <w:t>was constructed with the possible health state combinations until the time period considered</w:t>
      </w:r>
      <w:r w:rsidR="003D4886" w:rsidRPr="00B17ABA">
        <w:rPr>
          <w:rFonts w:ascii="Times New Roman" w:hAnsi="Times New Roman" w:cs="Times New Roman"/>
        </w:rPr>
        <w:t xml:space="preserve">: thus the number of possible health states increased from 1 at </w:t>
      </w:r>
      <w:r w:rsidR="003D4886" w:rsidRPr="009923E9">
        <w:rPr>
          <w:rFonts w:ascii="Times New Roman" w:hAnsi="Times New Roman" w:cs="Times New Roman"/>
          <w:i/>
          <w:iCs/>
        </w:rPr>
        <w:t>t</w:t>
      </w:r>
      <w:r w:rsidR="003D4886" w:rsidRPr="009923E9">
        <w:rPr>
          <w:rFonts w:ascii="Times New Roman" w:hAnsi="Times New Roman" w:cs="Times New Roman"/>
          <w:i/>
          <w:iCs/>
          <w:vertAlign w:val="subscript"/>
        </w:rPr>
        <w:t>1</w:t>
      </w:r>
      <w:r w:rsidR="003D4886" w:rsidRPr="00B17ABA">
        <w:rPr>
          <w:rFonts w:ascii="Times New Roman" w:hAnsi="Times New Roman" w:cs="Times New Roman"/>
        </w:rPr>
        <w:t xml:space="preserve"> to 27 at </w:t>
      </w:r>
      <w:r w:rsidR="003D4886" w:rsidRPr="009923E9">
        <w:rPr>
          <w:rFonts w:ascii="Times New Roman" w:hAnsi="Times New Roman" w:cs="Times New Roman"/>
          <w:i/>
          <w:iCs/>
        </w:rPr>
        <w:t>t</w:t>
      </w:r>
      <w:r w:rsidR="00675E28" w:rsidRPr="00B17ABA">
        <w:rPr>
          <w:rFonts w:ascii="Times New Roman" w:hAnsi="Times New Roman" w:cs="Times New Roman"/>
          <w:i/>
          <w:iCs/>
          <w:vertAlign w:val="subscript"/>
        </w:rPr>
        <w:t>4</w:t>
      </w:r>
      <w:r w:rsidR="003D4886" w:rsidRPr="00B17ABA">
        <w:rPr>
          <w:rFonts w:ascii="Times New Roman" w:hAnsi="Times New Roman" w:cs="Times New Roman"/>
        </w:rPr>
        <w:t>.</w:t>
      </w:r>
      <w:r w:rsidR="00513F46" w:rsidRPr="00B17ABA">
        <w:rPr>
          <w:rFonts w:ascii="Times New Roman" w:hAnsi="Times New Roman" w:cs="Times New Roman"/>
        </w:rPr>
        <w:t xml:space="preserve"> </w:t>
      </w:r>
      <w:r w:rsidR="003D6282" w:rsidRPr="00B17ABA">
        <w:t xml:space="preserve">All matrices of potential transitions </w:t>
      </w:r>
      <w:r w:rsidR="0020397E" w:rsidRPr="00B17ABA">
        <w:rPr>
          <w:rFonts w:ascii="Courier New" w:hAnsi="Courier New" w:cs="Courier New"/>
          <w:color w:val="000000"/>
          <w:sz w:val="20"/>
          <w:szCs w:val="20"/>
        </w:rPr>
        <w:t>mTransition</w:t>
      </w:r>
      <w:r w:rsidR="0020397E" w:rsidRPr="00B17ABA">
        <w:t xml:space="preserve"> </w:t>
      </w:r>
      <w:r w:rsidR="003D6282" w:rsidRPr="00B17ABA">
        <w:t xml:space="preserve">and </w:t>
      </w:r>
      <w:r w:rsidR="00675E28" w:rsidRPr="00B17ABA">
        <w:t xml:space="preserve">one-step </w:t>
      </w:r>
      <w:r w:rsidR="003D6282" w:rsidRPr="00B17ABA">
        <w:t xml:space="preserve">rewards </w:t>
      </w:r>
      <w:r w:rsidR="0020397E" w:rsidRPr="00B17ABA">
        <w:rPr>
          <w:rFonts w:ascii="Courier New" w:hAnsi="Courier New" w:cs="Courier New"/>
          <w:color w:val="000000"/>
          <w:sz w:val="20"/>
          <w:szCs w:val="20"/>
        </w:rPr>
        <w:t>mReward</w:t>
      </w:r>
      <w:r w:rsidR="0020397E" w:rsidRPr="00B17ABA">
        <w:t xml:space="preserve"> </w:t>
      </w:r>
      <w:r w:rsidR="003D6282" w:rsidRPr="00B17ABA">
        <w:t xml:space="preserve">were calculated before the optimisation </w:t>
      </w:r>
      <w:r w:rsidR="00024697" w:rsidRPr="00B17ABA">
        <w:t>procedure</w:t>
      </w:r>
      <w:r w:rsidR="003D6282" w:rsidRPr="00B17ABA">
        <w:t xml:space="preserve"> started. </w:t>
      </w:r>
      <w:r w:rsidR="00D44686" w:rsidRPr="00B17ABA">
        <w:t xml:space="preserve">The problem solving procedure was started from the last decision period </w:t>
      </w:r>
      <w:r w:rsidR="00D44686" w:rsidRPr="00B17ABA">
        <w:rPr>
          <w:rFonts w:ascii="Courier New" w:hAnsi="Courier New" w:cs="Courier New"/>
          <w:iCs/>
          <w:sz w:val="20"/>
          <w:szCs w:val="20"/>
        </w:rPr>
        <w:t>i</w:t>
      </w:r>
      <w:r w:rsidR="00D44686" w:rsidRPr="00B17ABA">
        <w:t xml:space="preserve">. </w:t>
      </w:r>
      <w:r w:rsidR="008F77EA" w:rsidRPr="00B17ABA">
        <w:rPr>
          <w:rFonts w:ascii="Times New Roman" w:hAnsi="Times New Roman" w:cs="Times New Roman"/>
          <w:bCs/>
        </w:rPr>
        <w:t>Policy iteration</w:t>
      </w:r>
      <w:r w:rsidR="00AC6E6A" w:rsidRPr="00B17ABA">
        <w:rPr>
          <w:rFonts w:ascii="Times New Roman" w:hAnsi="Times New Roman" w:cs="Times New Roman"/>
          <w:bCs/>
        </w:rPr>
        <w:t xml:space="preserve"> compare</w:t>
      </w:r>
      <w:r w:rsidRPr="00B17ABA">
        <w:rPr>
          <w:rFonts w:ascii="Times New Roman" w:hAnsi="Times New Roman" w:cs="Times New Roman"/>
          <w:bCs/>
        </w:rPr>
        <w:t>d</w:t>
      </w:r>
      <w:r w:rsidR="00AC6E6A" w:rsidRPr="00B17ABA">
        <w:rPr>
          <w:rFonts w:ascii="Times New Roman" w:hAnsi="Times New Roman" w:cs="Times New Roman"/>
          <w:bCs/>
        </w:rPr>
        <w:t xml:space="preserve"> the estimate</w:t>
      </w:r>
      <w:r w:rsidR="000D674E" w:rsidRPr="00B17ABA">
        <w:rPr>
          <w:rFonts w:ascii="Times New Roman" w:hAnsi="Times New Roman" w:cs="Times New Roman"/>
          <w:bCs/>
        </w:rPr>
        <w:t>s</w:t>
      </w:r>
      <w:r w:rsidR="00AC6E6A" w:rsidRPr="00B17ABA">
        <w:rPr>
          <w:rFonts w:ascii="Times New Roman" w:hAnsi="Times New Roman" w:cs="Times New Roman"/>
          <w:bCs/>
        </w:rPr>
        <w:t xml:space="preserve"> of</w:t>
      </w:r>
      <w:r w:rsidR="00D62F5A" w:rsidRPr="00B17ABA">
        <w:rPr>
          <w:rFonts w:ascii="Times New Roman" w:hAnsi="Times New Roman" w:cs="Times New Roman"/>
          <w:bCs/>
        </w:rPr>
        <w:t xml:space="preserve"> </w:t>
      </w:r>
      <w:r w:rsidR="003D4886" w:rsidRPr="00B17ABA">
        <w:rPr>
          <w:rFonts w:ascii="Times New Roman" w:hAnsi="Times New Roman" w:cs="Times New Roman"/>
          <w:bCs/>
        </w:rPr>
        <w:t xml:space="preserve">the value function </w:t>
      </w:r>
      <w:r w:rsidR="0020397E" w:rsidRPr="00B17ABA">
        <w:rPr>
          <w:rFonts w:ascii="Courier New" w:hAnsi="Courier New" w:cs="Courier New"/>
          <w:color w:val="000000"/>
          <w:sz w:val="20"/>
          <w:szCs w:val="20"/>
        </w:rPr>
        <w:t>V{i}(s,a)</w:t>
      </w:r>
      <w:r w:rsidR="003D4886" w:rsidRPr="00B17ABA">
        <w:rPr>
          <w:rFonts w:ascii="Times New Roman" w:hAnsi="Times New Roman" w:cs="Times New Roman"/>
          <w:bCs/>
        </w:rPr>
        <w:t>where</w:t>
      </w:r>
      <w:r w:rsidR="0020397E" w:rsidRPr="00B17ABA">
        <w:rPr>
          <w:rFonts w:ascii="Times New Roman" w:hAnsi="Times New Roman" w:cs="Times New Roman"/>
          <w:bCs/>
        </w:rPr>
        <w:t xml:space="preserve"> </w:t>
      </w:r>
      <w:r w:rsidR="0020397E" w:rsidRPr="00B17ABA">
        <w:rPr>
          <w:rFonts w:ascii="Courier New" w:hAnsi="Courier New" w:cs="Courier New"/>
          <w:color w:val="000000"/>
          <w:sz w:val="20"/>
          <w:szCs w:val="20"/>
        </w:rPr>
        <w:t>a</w:t>
      </w:r>
      <w:r w:rsidR="00AC6E6A" w:rsidRPr="00B17ABA">
        <w:rPr>
          <w:rFonts w:ascii="Cambria Math" w:hAnsi="Cambria Math" w:cs="Cambria Math"/>
          <w:bCs/>
          <w:iCs/>
          <w:sz w:val="20"/>
          <w:szCs w:val="20"/>
        </w:rPr>
        <w:t>∈</w:t>
      </w:r>
      <w:r w:rsidR="008F77EA" w:rsidRPr="00B17ABA">
        <w:rPr>
          <w:rFonts w:ascii="Courier New" w:hAnsi="Courier New" w:cs="Courier New"/>
          <w:bCs/>
          <w:iCs/>
          <w:sz w:val="20"/>
          <w:szCs w:val="20"/>
        </w:rPr>
        <w:t>SS</w:t>
      </w:r>
      <w:r w:rsidR="008F77EA" w:rsidRPr="00B17ABA">
        <w:rPr>
          <w:rFonts w:ascii="Times New Roman" w:hAnsi="Times New Roman" w:cs="Times New Roman"/>
          <w:bCs/>
        </w:rPr>
        <w:t xml:space="preserve"> </w:t>
      </w:r>
      <w:r w:rsidR="003D4886" w:rsidRPr="00B17ABA">
        <w:rPr>
          <w:rFonts w:ascii="Times New Roman" w:hAnsi="Times New Roman" w:cs="Times New Roman"/>
          <w:bCs/>
        </w:rPr>
        <w:t xml:space="preserve">was used for </w:t>
      </w:r>
      <w:r w:rsidR="0020397E" w:rsidRPr="00B17ABA">
        <w:rPr>
          <w:rFonts w:ascii="Courier New" w:hAnsi="Courier New" w:cs="Courier New"/>
          <w:color w:val="000000"/>
          <w:sz w:val="20"/>
          <w:szCs w:val="20"/>
        </w:rPr>
        <w:t>s</w:t>
      </w:r>
      <w:r w:rsidR="0020397E" w:rsidRPr="00B17ABA">
        <w:rPr>
          <w:rFonts w:ascii="Cambria Math" w:hAnsi="Cambria Math" w:cs="Cambria Math"/>
          <w:bCs/>
          <w:iCs/>
          <w:sz w:val="20"/>
          <w:szCs w:val="20"/>
        </w:rPr>
        <w:t>∈</w:t>
      </w:r>
      <w:r w:rsidR="0020397E" w:rsidRPr="00B17ABA">
        <w:rPr>
          <w:rFonts w:ascii="Courier New" w:hAnsi="Courier New" w:cs="Courier New"/>
          <w:bCs/>
          <w:iCs/>
          <w:sz w:val="20"/>
          <w:szCs w:val="20"/>
        </w:rPr>
        <w:t>HSi</w:t>
      </w:r>
      <w:r w:rsidR="0020397E" w:rsidRPr="009923E9">
        <w:rPr>
          <w:rFonts w:ascii="Times New Roman" w:hAnsi="Times New Roman" w:cs="Times New Roman"/>
          <w:bCs/>
          <w:vertAlign w:val="subscript"/>
        </w:rPr>
        <w:t xml:space="preserve"> </w:t>
      </w:r>
      <w:r w:rsidR="008F77EA" w:rsidRPr="00B17ABA">
        <w:rPr>
          <w:rFonts w:ascii="Times New Roman" w:hAnsi="Times New Roman" w:cs="Times New Roman"/>
          <w:bCs/>
        </w:rPr>
        <w:t>and identified</w:t>
      </w:r>
      <w:r w:rsidR="007F0F6C" w:rsidRPr="00B17ABA">
        <w:rPr>
          <w:rFonts w:ascii="Times New Roman" w:hAnsi="Times New Roman" w:cs="Times New Roman"/>
          <w:bCs/>
        </w:rPr>
        <w:t xml:space="preserve"> </w:t>
      </w:r>
      <w:r w:rsidR="00686794" w:rsidRPr="00B17ABA">
        <w:rPr>
          <w:rFonts w:ascii="Times New Roman" w:hAnsi="Times New Roman" w:cs="Times New Roman"/>
          <w:bCs/>
        </w:rPr>
        <w:t>the best</w:t>
      </w:r>
      <w:r w:rsidR="00AC6E6A" w:rsidRPr="00B17ABA">
        <w:rPr>
          <w:rFonts w:ascii="Times New Roman" w:hAnsi="Times New Roman" w:cs="Times New Roman"/>
          <w:bCs/>
        </w:rPr>
        <w:t xml:space="preserve"> solution for </w:t>
      </w:r>
      <w:r w:rsidR="00675E28" w:rsidRPr="00B17ABA">
        <w:rPr>
          <w:rFonts w:ascii="Times New Roman" w:hAnsi="Times New Roman" w:cs="Times New Roman"/>
          <w:bCs/>
        </w:rPr>
        <w:t>each</w:t>
      </w:r>
      <w:r w:rsidR="00AC6E6A" w:rsidRPr="00B17ABA">
        <w:rPr>
          <w:rFonts w:ascii="Times New Roman" w:hAnsi="Times New Roman" w:cs="Times New Roman"/>
          <w:bCs/>
        </w:rPr>
        <w:t xml:space="preserve"> health state </w:t>
      </w:r>
      <w:r w:rsidR="0020397E" w:rsidRPr="00B17ABA">
        <w:rPr>
          <w:rFonts w:ascii="Courier New" w:hAnsi="Courier New" w:cs="Courier New"/>
          <w:color w:val="000000"/>
          <w:sz w:val="20"/>
          <w:szCs w:val="20"/>
        </w:rPr>
        <w:t>s</w:t>
      </w:r>
      <w:r w:rsidR="00AC6E6A" w:rsidRPr="00B17ABA">
        <w:rPr>
          <w:rFonts w:ascii="Times New Roman" w:hAnsi="Times New Roman" w:cs="Times New Roman"/>
          <w:bCs/>
        </w:rPr>
        <w:t xml:space="preserve"> in each period </w:t>
      </w:r>
      <w:r w:rsidR="0020397E" w:rsidRPr="00B17ABA">
        <w:rPr>
          <w:rFonts w:ascii="Courier New" w:hAnsi="Courier New" w:cs="Courier New"/>
          <w:color w:val="000000"/>
          <w:sz w:val="20"/>
          <w:szCs w:val="20"/>
        </w:rPr>
        <w:t>i</w:t>
      </w:r>
      <w:r w:rsidR="00AC6E6A" w:rsidRPr="00B17ABA">
        <w:rPr>
          <w:rFonts w:ascii="Times New Roman" w:hAnsi="Times New Roman" w:cs="Times New Roman"/>
          <w:bCs/>
        </w:rPr>
        <w:t xml:space="preserve">. </w:t>
      </w:r>
      <w:r w:rsidR="00AC6E6A" w:rsidRPr="00B17ABA" w:rsidDel="004C01C9">
        <w:rPr>
          <w:rFonts w:ascii="Times New Roman" w:eastAsia="Malgun Gothic" w:hAnsi="Times New Roman" w:cs="Times New Roman"/>
          <w:bCs/>
        </w:rPr>
        <w:t>Once the optimal solution</w:t>
      </w:r>
      <w:r w:rsidR="00D62F5A" w:rsidRPr="00B17ABA">
        <w:rPr>
          <w:rFonts w:ascii="Times New Roman" w:eastAsia="Malgun Gothic" w:hAnsi="Times New Roman" w:cs="Times New Roman"/>
          <w:bCs/>
        </w:rPr>
        <w:t xml:space="preserve"> </w:t>
      </w:r>
      <m:oMath>
        <m:sSubSup>
          <m:sSubSupPr>
            <m:ctrlPr>
              <w:rPr>
                <w:rFonts w:ascii="Cambria Math" w:eastAsia="Malgun Gothic" w:hAnsi="Cambria Math" w:cs="Courier New"/>
                <w:bCs/>
                <w:i/>
              </w:rPr>
            </m:ctrlPr>
          </m:sSubSupPr>
          <m:e>
            <m:r>
              <w:rPr>
                <w:rFonts w:ascii="Cambria Math" w:eastAsia="Malgun Gothic" w:hAnsi="Cambria Math" w:cs="Courier New"/>
              </w:rPr>
              <m:t>π</m:t>
            </m:r>
          </m:e>
          <m:sub>
            <m:r>
              <w:rPr>
                <w:rFonts w:ascii="Cambria Math" w:eastAsia="Malgun Gothic" w:hAnsi="Cambria Math" w:cs="Courier New"/>
              </w:rPr>
              <m:t>i</m:t>
            </m:r>
          </m:sub>
          <m:sup>
            <m:r>
              <w:rPr>
                <w:rFonts w:ascii="Cambria Math" w:eastAsia="Malgun Gothic" w:hAnsi="Cambria Math" w:cs="Courier New"/>
              </w:rPr>
              <m:t>*</m:t>
            </m:r>
          </m:sup>
        </m:sSubSup>
      </m:oMath>
      <w:r w:rsidR="008F77EA" w:rsidRPr="00B17ABA">
        <w:rPr>
          <w:rFonts w:ascii="Times New Roman" w:eastAsia="Malgun Gothic" w:hAnsi="Times New Roman" w:cs="Times New Roman"/>
          <w:bCs/>
        </w:rPr>
        <w:t xml:space="preserve"> in the last period wa</w:t>
      </w:r>
      <w:r w:rsidR="00AC6E6A" w:rsidRPr="00B17ABA" w:rsidDel="004C01C9">
        <w:rPr>
          <w:rFonts w:ascii="Times New Roman" w:eastAsia="Malgun Gothic" w:hAnsi="Times New Roman" w:cs="Times New Roman"/>
          <w:bCs/>
        </w:rPr>
        <w:t>s identified, the optimal solution</w:t>
      </w:r>
      <w:r w:rsidR="00D62F5A" w:rsidRPr="00B17ABA">
        <w:rPr>
          <w:rFonts w:ascii="Times New Roman" w:eastAsia="Malgun Gothic" w:hAnsi="Times New Roman" w:cs="Times New Roman"/>
          <w:bCs/>
        </w:rPr>
        <w:t xml:space="preserve"> </w:t>
      </w:r>
      <m:oMath>
        <m:sSubSup>
          <m:sSubSupPr>
            <m:ctrlPr>
              <w:rPr>
                <w:rFonts w:ascii="Cambria Math" w:eastAsia="Malgun Gothic" w:hAnsi="Cambria Math" w:cs="Times New Roman"/>
                <w:bCs/>
                <w:i/>
              </w:rPr>
            </m:ctrlPr>
          </m:sSubSupPr>
          <m:e>
            <m:r>
              <w:rPr>
                <w:rFonts w:ascii="Cambria Math" w:eastAsia="Malgun Gothic" w:hAnsi="Cambria Math" w:cs="Times New Roman"/>
              </w:rPr>
              <m:t>π</m:t>
            </m:r>
          </m:e>
          <m:sub>
            <m:r>
              <w:rPr>
                <w:rFonts w:ascii="Cambria Math" w:eastAsia="Malgun Gothic" w:hAnsi="Cambria Math" w:cs="Times New Roman"/>
              </w:rPr>
              <m:t>i+1</m:t>
            </m:r>
          </m:sub>
          <m:sup>
            <m:r>
              <w:rPr>
                <w:rFonts w:ascii="Cambria Math" w:eastAsia="Malgun Gothic" w:hAnsi="Cambria Math" w:cs="Times New Roman"/>
              </w:rPr>
              <m:t>*</m:t>
            </m:r>
          </m:sup>
        </m:sSubSup>
      </m:oMath>
      <w:r w:rsidR="00D62F5A" w:rsidRPr="00B17ABA">
        <w:rPr>
          <w:rFonts w:ascii="Times New Roman" w:eastAsia="Malgun Gothic" w:hAnsi="Times New Roman" w:cs="Times New Roman"/>
          <w:bCs/>
        </w:rPr>
        <w:t xml:space="preserve"> </w:t>
      </w:r>
      <w:r w:rsidR="008F77EA" w:rsidRPr="00B17ABA">
        <w:rPr>
          <w:rFonts w:ascii="Times New Roman" w:eastAsia="Malgun Gothic" w:hAnsi="Times New Roman" w:cs="Times New Roman"/>
          <w:bCs/>
        </w:rPr>
        <w:t>wa</w:t>
      </w:r>
      <w:r w:rsidR="00AC6E6A" w:rsidRPr="00B17ABA" w:rsidDel="004C01C9">
        <w:rPr>
          <w:rFonts w:ascii="Times New Roman" w:eastAsia="Malgun Gothic" w:hAnsi="Times New Roman" w:cs="Times New Roman"/>
          <w:bCs/>
        </w:rPr>
        <w:t xml:space="preserve">s </w:t>
      </w:r>
      <w:r w:rsidR="00675E28" w:rsidRPr="00B17ABA">
        <w:rPr>
          <w:rFonts w:ascii="Times New Roman" w:eastAsia="Malgun Gothic" w:hAnsi="Times New Roman" w:cs="Times New Roman"/>
          <w:bCs/>
        </w:rPr>
        <w:t>selected</w:t>
      </w:r>
      <w:r w:rsidR="00675E28" w:rsidRPr="00B17ABA" w:rsidDel="004C01C9">
        <w:rPr>
          <w:rFonts w:ascii="Times New Roman" w:eastAsia="Malgun Gothic" w:hAnsi="Times New Roman" w:cs="Times New Roman"/>
          <w:bCs/>
        </w:rPr>
        <w:t xml:space="preserve"> </w:t>
      </w:r>
      <w:r w:rsidR="00AC6E6A" w:rsidRPr="00B17ABA" w:rsidDel="004C01C9">
        <w:rPr>
          <w:rFonts w:ascii="Times New Roman" w:eastAsia="Malgun Gothic" w:hAnsi="Times New Roman" w:cs="Times New Roman"/>
          <w:bCs/>
        </w:rPr>
        <w:t xml:space="preserve">under the </w:t>
      </w:r>
      <w:r w:rsidR="00AC6E6A" w:rsidRPr="00B17ABA">
        <w:rPr>
          <w:rFonts w:ascii="Times New Roman" w:eastAsia="Malgun Gothic" w:hAnsi="Times New Roman" w:cs="Times New Roman"/>
          <w:bCs/>
        </w:rPr>
        <w:t>policy</w:t>
      </w:r>
      <w:r w:rsidR="00AC6E6A" w:rsidRPr="00B17ABA" w:rsidDel="004C01C9">
        <w:rPr>
          <w:rFonts w:ascii="Times New Roman" w:eastAsia="Malgun Gothic" w:hAnsi="Times New Roman" w:cs="Times New Roman"/>
          <w:bCs/>
        </w:rPr>
        <w:t xml:space="preserve"> of </w:t>
      </w:r>
      <w:r w:rsidR="00AC6E6A" w:rsidRPr="00B17ABA">
        <w:rPr>
          <w:rFonts w:ascii="Times New Roman" w:eastAsia="Malgun Gothic" w:hAnsi="Times New Roman" w:cs="Times New Roman"/>
          <w:bCs/>
        </w:rPr>
        <w:t>using</w:t>
      </w:r>
      <w:r w:rsidR="003B1A20" w:rsidRPr="00B17ABA">
        <w:rPr>
          <w:rFonts w:ascii="Times New Roman" w:eastAsia="Malgun Gothic" w:hAnsi="Times New Roman" w:cs="Times New Roman"/>
          <w:bCs/>
        </w:rPr>
        <w:t xml:space="preserve"> </w:t>
      </w:r>
      <m:oMath>
        <m:sSubSup>
          <m:sSubSupPr>
            <m:ctrlPr>
              <w:rPr>
                <w:rFonts w:ascii="Cambria Math" w:eastAsia="Malgun Gothic" w:hAnsi="Cambria Math" w:cs="Times New Roman"/>
                <w:bCs/>
                <w:i/>
              </w:rPr>
            </m:ctrlPr>
          </m:sSubSupPr>
          <m:e>
            <m:r>
              <w:rPr>
                <w:rFonts w:ascii="Cambria Math" w:eastAsia="Malgun Gothic" w:hAnsi="Cambria Math" w:cs="Times New Roman"/>
              </w:rPr>
              <m:t>π</m:t>
            </m:r>
          </m:e>
          <m:sub>
            <m:r>
              <w:rPr>
                <w:rFonts w:ascii="Cambria Math" w:eastAsia="Malgun Gothic" w:hAnsi="Cambria Math" w:cs="Times New Roman"/>
              </w:rPr>
              <m:t>i</m:t>
            </m:r>
          </m:sub>
          <m:sup>
            <m:r>
              <w:rPr>
                <w:rFonts w:ascii="Cambria Math" w:eastAsia="Malgun Gothic" w:hAnsi="Cambria Math" w:cs="Times New Roman"/>
              </w:rPr>
              <m:t>*</m:t>
            </m:r>
          </m:sup>
        </m:sSubSup>
      </m:oMath>
      <w:r w:rsidR="00D62F5A" w:rsidRPr="00B17ABA">
        <w:rPr>
          <w:rFonts w:ascii="Times New Roman" w:eastAsia="Malgun Gothic" w:hAnsi="Times New Roman" w:cs="Times New Roman"/>
          <w:bCs/>
        </w:rPr>
        <w:t xml:space="preserve"> </w:t>
      </w:r>
      <w:r w:rsidR="00AC6E6A" w:rsidRPr="00B17ABA" w:rsidDel="004C01C9">
        <w:rPr>
          <w:rFonts w:ascii="Times New Roman" w:eastAsia="Malgun Gothic" w:hAnsi="Times New Roman" w:cs="Times New Roman"/>
          <w:bCs/>
        </w:rPr>
        <w:t xml:space="preserve">in </w:t>
      </w:r>
      <w:r w:rsidR="00AC6E6A" w:rsidRPr="00B17ABA" w:rsidDel="004C01C9">
        <w:rPr>
          <w:rFonts w:ascii="Courier New" w:eastAsia="Malgun Gothic" w:hAnsi="Courier New" w:cs="Courier New"/>
          <w:bCs/>
          <w:sz w:val="20"/>
          <w:szCs w:val="20"/>
        </w:rPr>
        <w:t>i=1</w:t>
      </w:r>
      <w:r w:rsidR="00AC6E6A" w:rsidRPr="00B17ABA" w:rsidDel="004C01C9">
        <w:rPr>
          <w:rFonts w:ascii="Times New Roman" w:eastAsia="Malgun Gothic" w:hAnsi="Times New Roman" w:cs="Times New Roman"/>
          <w:bCs/>
        </w:rPr>
        <w:t>. This proces</w:t>
      </w:r>
      <w:r w:rsidR="008F77EA" w:rsidRPr="00B17ABA">
        <w:rPr>
          <w:rFonts w:ascii="Times New Roman" w:eastAsia="Malgun Gothic" w:hAnsi="Times New Roman" w:cs="Times New Roman"/>
          <w:bCs/>
        </w:rPr>
        <w:t>s wa</w:t>
      </w:r>
      <w:r w:rsidR="00AC6E6A" w:rsidRPr="00B17ABA" w:rsidDel="004C01C9">
        <w:rPr>
          <w:rFonts w:ascii="Times New Roman" w:eastAsia="Malgun Gothic" w:hAnsi="Times New Roman" w:cs="Times New Roman"/>
          <w:bCs/>
        </w:rPr>
        <w:t>s followed until</w:t>
      </w:r>
      <w:r w:rsidR="008F77EA" w:rsidRPr="00B17ABA">
        <w:rPr>
          <w:rFonts w:ascii="Times New Roman" w:eastAsia="Malgun Gothic" w:hAnsi="Times New Roman" w:cs="Times New Roman"/>
          <w:bCs/>
        </w:rPr>
        <w:t xml:space="preserve"> the optimal </w:t>
      </w:r>
      <w:r w:rsidR="00675E28" w:rsidRPr="00B17ABA">
        <w:rPr>
          <w:rFonts w:ascii="Times New Roman" w:eastAsia="Malgun Gothic" w:hAnsi="Times New Roman" w:cs="Times New Roman"/>
          <w:bCs/>
        </w:rPr>
        <w:t xml:space="preserve">drug </w:t>
      </w:r>
      <w:r w:rsidR="008F77EA" w:rsidRPr="00B17ABA">
        <w:rPr>
          <w:rFonts w:ascii="Times New Roman" w:eastAsia="Malgun Gothic" w:hAnsi="Times New Roman" w:cs="Times New Roman"/>
          <w:bCs/>
        </w:rPr>
        <w:t>sequence wa</w:t>
      </w:r>
      <w:r w:rsidR="00AC6E6A" w:rsidRPr="00B17ABA" w:rsidDel="004C01C9">
        <w:rPr>
          <w:rFonts w:ascii="Times New Roman" w:eastAsia="Malgun Gothic" w:hAnsi="Times New Roman" w:cs="Times New Roman"/>
          <w:bCs/>
        </w:rPr>
        <w:t>s identified for the first time period.</w:t>
      </w:r>
      <w:r w:rsidR="007F0F6C" w:rsidRPr="00B17ABA">
        <w:rPr>
          <w:rFonts w:ascii="Times New Roman" w:eastAsia="Malgun Gothic" w:hAnsi="Times New Roman" w:cs="Times New Roman"/>
          <w:bCs/>
        </w:rPr>
        <w:t xml:space="preserve"> </w:t>
      </w:r>
      <w:r w:rsidR="00361F8E" w:rsidRPr="00B17ABA">
        <w:rPr>
          <w:rFonts w:ascii="Times New Roman" w:eastAsia="Malgun Gothic" w:hAnsi="Times New Roman" w:cs="Times New Roman"/>
        </w:rPr>
        <w:t xml:space="preserve">DP </w:t>
      </w:r>
      <w:r w:rsidR="00064823" w:rsidRPr="00B17ABA">
        <w:rPr>
          <w:rFonts w:ascii="Times New Roman" w:eastAsia="Malgun Gothic" w:hAnsi="Times New Roman" w:cs="Times New Roman"/>
        </w:rPr>
        <w:t xml:space="preserve">had a limitation to </w:t>
      </w:r>
      <w:r w:rsidR="00361F8E" w:rsidRPr="00B17ABA">
        <w:rPr>
          <w:rFonts w:ascii="Times New Roman" w:eastAsia="Malgun Gothic" w:hAnsi="Times New Roman" w:cs="Times New Roman"/>
        </w:rPr>
        <w:t>restrict the infeasible solutions under the decision-rule assumed in the hypothetical SDDP (i.e., non-repetition of drugs after treatment failure and the continuous use of the current drug after treatment success)</w:t>
      </w:r>
      <w:r w:rsidR="00361F8E" w:rsidRPr="00B17ABA">
        <w:rPr>
          <w:rFonts w:ascii="Times New Roman" w:hAnsi="Times New Roman" w:cs="Times New Roman"/>
        </w:rPr>
        <w:t>.</w:t>
      </w:r>
      <w:r w:rsidR="00361F8E" w:rsidRPr="00B17ABA">
        <w:rPr>
          <w:rFonts w:ascii="Times New Roman" w:eastAsia="Malgun Gothic" w:hAnsi="Times New Roman" w:cs="Times New Roman"/>
        </w:rPr>
        <w:t xml:space="preserve"> As </w:t>
      </w:r>
      <w:r w:rsidR="00361F8E" w:rsidRPr="00B17ABA">
        <w:rPr>
          <w:rFonts w:ascii="Times New Roman" w:hAnsi="Times New Roman" w:cs="Times New Roman"/>
          <w:lang w:eastAsia="ko-KR"/>
        </w:rPr>
        <w:t xml:space="preserve">its optimal solution was calculated backward in time, </w:t>
      </w:r>
      <w:r w:rsidR="00361F8E" w:rsidRPr="00B17ABA">
        <w:rPr>
          <w:rFonts w:ascii="Times New Roman" w:hAnsi="Times New Roman" w:cs="Times New Roman"/>
        </w:rPr>
        <w:t>medical and drug use history was not known when the decision was made</w:t>
      </w:r>
      <w:r w:rsidR="00361F8E" w:rsidRPr="00B17ABA">
        <w:rPr>
          <w:rFonts w:ascii="Times New Roman" w:hAnsi="Times New Roman" w:cs="Times New Roman"/>
          <w:lang w:eastAsia="ko-KR"/>
        </w:rPr>
        <w:t xml:space="preserve"> so health states or drug uses in previous time periods cannot be considered when working out the optimal drug at current time.</w:t>
      </w:r>
      <w:r w:rsidR="00361F8E" w:rsidRPr="00B17ABA">
        <w:rPr>
          <w:rFonts w:ascii="Times New Roman" w:eastAsia="Malgun Gothic" w:hAnsi="Times New Roman" w:cs="Times New Roman"/>
        </w:rPr>
        <w:t xml:space="preserve"> </w:t>
      </w:r>
    </w:p>
    <w:p w:rsidR="00C2355E" w:rsidRPr="00B17ABA" w:rsidRDefault="00C2355E">
      <w:pPr>
        <w:jc w:val="both"/>
        <w:rPr>
          <w:rFonts w:ascii="Times New Roman" w:eastAsia="Malgun Gothic" w:hAnsi="Times New Roman" w:cs="Times New Roman"/>
        </w:rPr>
      </w:pPr>
    </w:p>
    <w:tbl>
      <w:tblPr>
        <w:tblStyle w:val="TableGrid"/>
        <w:tblW w:w="0" w:type="auto"/>
        <w:tblLook w:val="04A0" w:firstRow="1" w:lastRow="0" w:firstColumn="1" w:lastColumn="0" w:noHBand="0" w:noVBand="1"/>
      </w:tblPr>
      <w:tblGrid>
        <w:gridCol w:w="8436"/>
      </w:tblGrid>
      <w:tr w:rsidR="00C2355E" w:rsidRPr="00B17ABA" w:rsidTr="009923E9">
        <w:trPr>
          <w:cantSplit/>
        </w:trPr>
        <w:tc>
          <w:tcPr>
            <w:tcW w:w="8436" w:type="dxa"/>
          </w:tcPr>
          <w:p w:rsidR="00C2355E" w:rsidRPr="00B17ABA" w:rsidRDefault="00C2355E" w:rsidP="00064823">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lastRenderedPageBreak/>
              <w:t>T = 3;</w:t>
            </w:r>
            <w:r w:rsidRPr="00B17ABA">
              <w:rPr>
                <w:rFonts w:ascii="Courier New" w:hAnsi="Courier New" w:cs="Courier New"/>
                <w:color w:val="228B22"/>
                <w:sz w:val="20"/>
                <w:szCs w:val="20"/>
              </w:rPr>
              <w:t xml:space="preserve"> % The number of time periods.</w:t>
            </w:r>
          </w:p>
          <w:p w:rsidR="00C2355E" w:rsidRPr="00B17ABA" w:rsidRDefault="00064823" w:rsidP="00064823">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SS</w:t>
            </w:r>
            <w:r w:rsidR="00C2355E" w:rsidRPr="00B17ABA">
              <w:rPr>
                <w:rFonts w:ascii="Courier New" w:hAnsi="Courier New" w:cs="Courier New"/>
                <w:color w:val="000000"/>
                <w:sz w:val="20"/>
                <w:szCs w:val="20"/>
              </w:rPr>
              <w:t xml:space="preserve"> = 3; </w:t>
            </w:r>
            <w:r w:rsidR="00C2355E" w:rsidRPr="00B17ABA">
              <w:rPr>
                <w:rFonts w:ascii="Courier New" w:hAnsi="Courier New" w:cs="Courier New"/>
                <w:color w:val="228B22"/>
                <w:sz w:val="20"/>
                <w:szCs w:val="20"/>
              </w:rPr>
              <w:t>% The number of possible treatment options.</w:t>
            </w:r>
            <w:r w:rsidR="00636F3A" w:rsidRPr="00B17ABA">
              <w:rPr>
                <w:rFonts w:ascii="Courier New" w:hAnsi="Courier New" w:cs="Courier New"/>
                <w:color w:val="228B22"/>
                <w:sz w:val="20"/>
                <w:szCs w:val="20"/>
              </w:rPr>
              <w:t xml:space="preserve"> They are same in </w:t>
            </w:r>
            <w:r w:rsidR="00636F3A" w:rsidRPr="00B17ABA">
              <w:rPr>
                <w:rFonts w:ascii="Courier New" w:hAnsi="Courier New" w:cs="Courier New"/>
                <w:i/>
                <w:color w:val="228B22"/>
                <w:sz w:val="20"/>
                <w:szCs w:val="20"/>
              </w:rPr>
              <w:t>SS</w:t>
            </w:r>
            <w:r w:rsidR="00636F3A" w:rsidRPr="00B17ABA">
              <w:rPr>
                <w:rFonts w:ascii="Courier New" w:hAnsi="Courier New" w:cs="Courier New"/>
                <w:i/>
                <w:color w:val="228B22"/>
                <w:sz w:val="20"/>
                <w:szCs w:val="20"/>
                <w:vertAlign w:val="subscript"/>
              </w:rPr>
              <w:t>1</w:t>
            </w:r>
            <w:r w:rsidR="00636F3A" w:rsidRPr="00B17ABA">
              <w:rPr>
                <w:rFonts w:ascii="Courier New" w:hAnsi="Courier New" w:cs="Courier New"/>
                <w:color w:val="228B22"/>
                <w:sz w:val="20"/>
                <w:szCs w:val="20"/>
              </w:rPr>
              <w:t xml:space="preserve">, </w:t>
            </w:r>
            <w:r w:rsidR="00636F3A" w:rsidRPr="00B17ABA">
              <w:rPr>
                <w:rFonts w:ascii="Courier New" w:hAnsi="Courier New" w:cs="Courier New"/>
                <w:i/>
                <w:color w:val="228B22"/>
                <w:sz w:val="20"/>
                <w:szCs w:val="20"/>
              </w:rPr>
              <w:t>SS</w:t>
            </w:r>
            <w:r w:rsidR="00636F3A" w:rsidRPr="00B17ABA">
              <w:rPr>
                <w:rFonts w:ascii="Courier New" w:hAnsi="Courier New" w:cs="Courier New"/>
                <w:i/>
                <w:color w:val="228B22"/>
                <w:sz w:val="20"/>
                <w:szCs w:val="20"/>
                <w:vertAlign w:val="subscript"/>
              </w:rPr>
              <w:t>2</w:t>
            </w:r>
            <w:r w:rsidR="00636F3A" w:rsidRPr="00B17ABA">
              <w:rPr>
                <w:rFonts w:ascii="Courier New" w:hAnsi="Courier New" w:cs="Courier New"/>
                <w:color w:val="228B22"/>
                <w:sz w:val="20"/>
                <w:szCs w:val="20"/>
              </w:rPr>
              <w:t xml:space="preserve">, </w:t>
            </w:r>
            <w:r w:rsidR="00636F3A" w:rsidRPr="00B17ABA">
              <w:rPr>
                <w:rFonts w:ascii="Courier New" w:hAnsi="Courier New" w:cs="Courier New"/>
                <w:i/>
                <w:color w:val="228B22"/>
                <w:sz w:val="20"/>
                <w:szCs w:val="20"/>
              </w:rPr>
              <w:t>SS</w:t>
            </w:r>
            <w:r w:rsidR="00636F3A" w:rsidRPr="00B17ABA">
              <w:rPr>
                <w:rFonts w:ascii="Courier New" w:hAnsi="Courier New" w:cs="Courier New"/>
                <w:i/>
                <w:color w:val="228B22"/>
                <w:sz w:val="20"/>
                <w:szCs w:val="20"/>
                <w:vertAlign w:val="subscript"/>
              </w:rPr>
              <w:t>3</w:t>
            </w:r>
            <w:r w:rsidR="00636F3A" w:rsidRPr="00B17ABA">
              <w:rPr>
                <w:rFonts w:ascii="Courier New" w:hAnsi="Courier New" w:cs="Courier New"/>
                <w:color w:val="228B22"/>
                <w:sz w:val="20"/>
                <w:szCs w:val="20"/>
              </w:rPr>
              <w:t xml:space="preserve"> and </w:t>
            </w:r>
            <w:r w:rsidR="00636F3A" w:rsidRPr="00B17ABA">
              <w:rPr>
                <w:rFonts w:ascii="Courier New" w:hAnsi="Courier New" w:cs="Courier New"/>
                <w:i/>
                <w:color w:val="228B22"/>
                <w:sz w:val="20"/>
                <w:szCs w:val="20"/>
              </w:rPr>
              <w:t>SS</w:t>
            </w:r>
            <w:r w:rsidR="00636F3A" w:rsidRPr="00B17ABA">
              <w:rPr>
                <w:rFonts w:ascii="Courier New" w:hAnsi="Courier New" w:cs="Courier New"/>
                <w:i/>
                <w:color w:val="228B22"/>
                <w:sz w:val="20"/>
                <w:szCs w:val="20"/>
                <w:vertAlign w:val="subscript"/>
              </w:rPr>
              <w:t>4</w:t>
            </w:r>
            <w:r w:rsidR="00636F3A" w:rsidRPr="00B17ABA">
              <w:rPr>
                <w:rFonts w:ascii="Courier New" w:hAnsi="Courier New" w:cs="Courier New"/>
                <w:color w:val="228B22"/>
                <w:sz w:val="20"/>
                <w:szCs w:val="20"/>
              </w:rPr>
              <w:t>.</w:t>
            </w:r>
          </w:p>
          <w:p w:rsidR="00C2355E" w:rsidRPr="00B17ABA" w:rsidRDefault="00064823" w:rsidP="00675E28">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color w:val="000000"/>
                <w:sz w:val="20"/>
                <w:szCs w:val="20"/>
              </w:rPr>
              <w:t>H</w:t>
            </w:r>
            <w:r w:rsidR="00C2355E" w:rsidRPr="00B17ABA">
              <w:rPr>
                <w:rFonts w:ascii="Courier New" w:hAnsi="Courier New" w:cs="Courier New"/>
                <w:color w:val="000000"/>
                <w:sz w:val="20"/>
                <w:szCs w:val="20"/>
              </w:rPr>
              <w:t>S = [</w:t>
            </w:r>
            <w:r w:rsidR="00675E28" w:rsidRPr="00B17ABA">
              <w:rPr>
                <w:rFonts w:ascii="Courier New" w:hAnsi="Courier New" w:cs="Courier New"/>
                <w:color w:val="000000"/>
                <w:sz w:val="20"/>
                <w:szCs w:val="20"/>
              </w:rPr>
              <w:t>3^0</w:t>
            </w:r>
            <w:r w:rsidR="00C2355E" w:rsidRPr="00B17ABA">
              <w:rPr>
                <w:rFonts w:ascii="Courier New" w:hAnsi="Courier New" w:cs="Courier New"/>
                <w:color w:val="000000"/>
                <w:sz w:val="20"/>
                <w:szCs w:val="20"/>
              </w:rPr>
              <w:t>,</w:t>
            </w:r>
            <w:r w:rsidR="00675E28" w:rsidRPr="00B17ABA">
              <w:rPr>
                <w:rFonts w:ascii="Courier New" w:hAnsi="Courier New" w:cs="Courier New"/>
                <w:color w:val="000000"/>
                <w:sz w:val="20"/>
                <w:szCs w:val="20"/>
              </w:rPr>
              <w:t>3^1</w:t>
            </w:r>
            <w:r w:rsidR="00C2355E" w:rsidRPr="00B17ABA">
              <w:rPr>
                <w:rFonts w:ascii="Courier New" w:hAnsi="Courier New" w:cs="Courier New"/>
                <w:color w:val="000000"/>
                <w:sz w:val="20"/>
                <w:szCs w:val="20"/>
              </w:rPr>
              <w:t>,</w:t>
            </w:r>
            <w:r w:rsidR="00675E28" w:rsidRPr="00B17ABA">
              <w:rPr>
                <w:rFonts w:ascii="Courier New" w:hAnsi="Courier New" w:cs="Courier New"/>
                <w:color w:val="000000"/>
                <w:sz w:val="20"/>
                <w:szCs w:val="20"/>
              </w:rPr>
              <w:t>3^2,3^3</w:t>
            </w:r>
            <w:r w:rsidR="00C2355E" w:rsidRPr="00B17ABA">
              <w:rPr>
                <w:rFonts w:ascii="Courier New" w:hAnsi="Courier New" w:cs="Courier New"/>
                <w:color w:val="000000"/>
                <w:sz w:val="20"/>
                <w:szCs w:val="20"/>
              </w:rPr>
              <w:t xml:space="preserve">] </w:t>
            </w:r>
            <w:r w:rsidR="00C2355E" w:rsidRPr="00B17ABA">
              <w:rPr>
                <w:rFonts w:ascii="Courier New" w:hAnsi="Courier New" w:cs="Courier New"/>
                <w:color w:val="228B22"/>
                <w:sz w:val="20"/>
                <w:szCs w:val="20"/>
              </w:rPr>
              <w:t xml:space="preserve">% The number of possible health states (with disease history) at </w:t>
            </w:r>
            <w:r w:rsidR="00C2355E" w:rsidRPr="009923E9">
              <w:rPr>
                <w:rFonts w:ascii="Courier New" w:hAnsi="Courier New" w:cs="Courier New"/>
                <w:i/>
                <w:iCs/>
                <w:color w:val="228B22"/>
                <w:sz w:val="20"/>
                <w:szCs w:val="20"/>
              </w:rPr>
              <w:t>t</w:t>
            </w:r>
            <w:r w:rsidR="00C2355E" w:rsidRPr="00B17ABA">
              <w:rPr>
                <w:rFonts w:ascii="Courier New" w:hAnsi="Courier New" w:cs="Courier New"/>
                <w:color w:val="228B22"/>
                <w:sz w:val="20"/>
                <w:szCs w:val="20"/>
              </w:rPr>
              <w:t xml:space="preserve">, where </w:t>
            </w:r>
            <w:r w:rsidRPr="009923E9">
              <w:rPr>
                <w:rFonts w:ascii="Courier New" w:hAnsi="Courier New" w:cs="Courier New"/>
                <w:i/>
                <w:iCs/>
                <w:color w:val="228B22"/>
                <w:sz w:val="20"/>
                <w:szCs w:val="20"/>
              </w:rPr>
              <w:t>H</w:t>
            </w:r>
            <w:r w:rsidR="00C2355E" w:rsidRPr="009923E9">
              <w:rPr>
                <w:rFonts w:ascii="Courier New" w:hAnsi="Courier New" w:cs="Courier New"/>
                <w:i/>
                <w:iCs/>
                <w:color w:val="228B22"/>
                <w:sz w:val="20"/>
                <w:szCs w:val="20"/>
              </w:rPr>
              <w:t>S</w:t>
            </w:r>
            <w:r w:rsidR="00C2355E" w:rsidRPr="009923E9">
              <w:rPr>
                <w:rFonts w:ascii="Courier New" w:hAnsi="Courier New" w:cs="Courier New"/>
                <w:i/>
                <w:iCs/>
                <w:color w:val="228B22"/>
                <w:sz w:val="20"/>
                <w:szCs w:val="20"/>
                <w:vertAlign w:val="subscript"/>
              </w:rPr>
              <w:t>1</w:t>
            </w:r>
            <w:r w:rsidR="00C2355E" w:rsidRPr="00B17ABA">
              <w:rPr>
                <w:rFonts w:ascii="Courier New" w:hAnsi="Courier New" w:cs="Courier New"/>
                <w:color w:val="228B22"/>
                <w:sz w:val="20"/>
                <w:szCs w:val="20"/>
              </w:rPr>
              <w:t xml:space="preserve">=3^0, </w:t>
            </w:r>
            <w:r w:rsidRPr="009923E9">
              <w:rPr>
                <w:rFonts w:ascii="Courier New" w:hAnsi="Courier New" w:cs="Courier New"/>
                <w:i/>
                <w:iCs/>
                <w:color w:val="228B22"/>
                <w:sz w:val="20"/>
                <w:szCs w:val="20"/>
              </w:rPr>
              <w:t>H</w:t>
            </w:r>
            <w:r w:rsidR="00C2355E" w:rsidRPr="009923E9">
              <w:rPr>
                <w:rFonts w:ascii="Courier New" w:hAnsi="Courier New" w:cs="Courier New"/>
                <w:i/>
                <w:iCs/>
                <w:color w:val="228B22"/>
                <w:sz w:val="20"/>
                <w:szCs w:val="20"/>
              </w:rPr>
              <w:t>S</w:t>
            </w:r>
            <w:r w:rsidR="00C2355E" w:rsidRPr="009923E9">
              <w:rPr>
                <w:rFonts w:ascii="Courier New" w:hAnsi="Courier New" w:cs="Courier New"/>
                <w:i/>
                <w:iCs/>
                <w:color w:val="228B22"/>
                <w:sz w:val="20"/>
                <w:szCs w:val="20"/>
                <w:vertAlign w:val="subscript"/>
              </w:rPr>
              <w:t>2</w:t>
            </w:r>
            <w:r w:rsidR="00C2355E" w:rsidRPr="00B17ABA">
              <w:rPr>
                <w:rFonts w:ascii="Courier New" w:hAnsi="Courier New" w:cs="Courier New"/>
                <w:color w:val="228B22"/>
                <w:sz w:val="20"/>
                <w:szCs w:val="20"/>
              </w:rPr>
              <w:t>=3^1</w:t>
            </w:r>
            <w:r w:rsidR="00675E28" w:rsidRPr="00B17ABA">
              <w:rPr>
                <w:rFonts w:ascii="Courier New" w:hAnsi="Courier New" w:cs="Courier New"/>
                <w:color w:val="228B22"/>
                <w:sz w:val="20"/>
                <w:szCs w:val="20"/>
              </w:rPr>
              <w:t>,</w:t>
            </w:r>
            <w:r w:rsidR="00C2355E" w:rsidRPr="00B17ABA">
              <w:rPr>
                <w:rFonts w:ascii="Courier New" w:hAnsi="Courier New" w:cs="Courier New"/>
                <w:color w:val="228B22"/>
                <w:sz w:val="20"/>
                <w:szCs w:val="20"/>
              </w:rPr>
              <w:t xml:space="preserve"> </w:t>
            </w:r>
            <w:r w:rsidR="00675E28" w:rsidRPr="009923E9">
              <w:rPr>
                <w:rFonts w:ascii="Courier New" w:hAnsi="Courier New" w:cs="Courier New"/>
                <w:i/>
                <w:iCs/>
                <w:color w:val="228B22"/>
                <w:sz w:val="20"/>
                <w:szCs w:val="20"/>
              </w:rPr>
              <w:t>HS</w:t>
            </w:r>
            <w:r w:rsidR="00675E28" w:rsidRPr="009923E9">
              <w:rPr>
                <w:rFonts w:ascii="Courier New" w:hAnsi="Courier New" w:cs="Courier New"/>
                <w:i/>
                <w:iCs/>
                <w:color w:val="228B22"/>
                <w:sz w:val="20"/>
                <w:szCs w:val="20"/>
                <w:vertAlign w:val="subscript"/>
              </w:rPr>
              <w:t>3</w:t>
            </w:r>
            <w:r w:rsidR="00675E28" w:rsidRPr="00B17ABA">
              <w:rPr>
                <w:rFonts w:ascii="Courier New" w:hAnsi="Courier New" w:cs="Courier New"/>
                <w:color w:val="228B22"/>
                <w:sz w:val="20"/>
                <w:szCs w:val="20"/>
              </w:rPr>
              <w:t xml:space="preserve">=3^2 </w:t>
            </w:r>
            <w:r w:rsidR="00C2355E" w:rsidRPr="00B17ABA">
              <w:rPr>
                <w:rFonts w:ascii="Courier New" w:hAnsi="Courier New" w:cs="Courier New"/>
                <w:color w:val="228B22"/>
                <w:sz w:val="20"/>
                <w:szCs w:val="20"/>
              </w:rPr>
              <w:t xml:space="preserve">and </w:t>
            </w:r>
            <w:r w:rsidRPr="009923E9">
              <w:rPr>
                <w:rFonts w:ascii="Courier New" w:hAnsi="Courier New" w:cs="Courier New"/>
                <w:i/>
                <w:iCs/>
                <w:color w:val="228B22"/>
                <w:sz w:val="20"/>
                <w:szCs w:val="20"/>
              </w:rPr>
              <w:t>H</w:t>
            </w:r>
            <w:r w:rsidR="00C2355E" w:rsidRPr="009923E9">
              <w:rPr>
                <w:rFonts w:ascii="Courier New" w:hAnsi="Courier New" w:cs="Courier New"/>
                <w:i/>
                <w:iCs/>
                <w:color w:val="228B22"/>
                <w:sz w:val="20"/>
                <w:szCs w:val="20"/>
              </w:rPr>
              <w:t>S</w:t>
            </w:r>
            <w:r w:rsidR="00675E28" w:rsidRPr="009923E9">
              <w:rPr>
                <w:rFonts w:ascii="Courier New" w:hAnsi="Courier New" w:cs="Courier New"/>
                <w:i/>
                <w:iCs/>
                <w:color w:val="228B22"/>
                <w:sz w:val="20"/>
                <w:szCs w:val="20"/>
                <w:vertAlign w:val="subscript"/>
              </w:rPr>
              <w:t>4</w:t>
            </w:r>
            <w:r w:rsidR="00C2355E" w:rsidRPr="00B17ABA">
              <w:rPr>
                <w:rFonts w:ascii="Courier New" w:hAnsi="Courier New" w:cs="Courier New"/>
                <w:color w:val="228B22"/>
                <w:sz w:val="20"/>
                <w:szCs w:val="20"/>
              </w:rPr>
              <w:t>=3^</w:t>
            </w:r>
            <w:r w:rsidR="00675E28" w:rsidRPr="00B17ABA">
              <w:rPr>
                <w:rFonts w:ascii="Courier New" w:hAnsi="Courier New" w:cs="Courier New"/>
                <w:color w:val="228B22"/>
                <w:sz w:val="20"/>
                <w:szCs w:val="20"/>
              </w:rPr>
              <w:t>3</w:t>
            </w:r>
            <w:r w:rsidR="00C2355E" w:rsidRPr="00B17ABA">
              <w:rPr>
                <w:rFonts w:ascii="Courier New" w:hAnsi="Courier New" w:cs="Courier New"/>
                <w:color w:val="228B22"/>
                <w:sz w:val="20"/>
                <w:szCs w:val="20"/>
              </w:rPr>
              <w:t xml:space="preserve">.   </w:t>
            </w:r>
          </w:p>
          <w:p w:rsidR="00C2355E" w:rsidRPr="00B17ABA" w:rsidRDefault="00C2355E" w:rsidP="00064823">
            <w:pPr>
              <w:autoSpaceDE w:val="0"/>
              <w:autoSpaceDN w:val="0"/>
              <w:adjustRightInd w:val="0"/>
              <w:spacing w:line="276" w:lineRule="auto"/>
              <w:ind w:firstLine="0"/>
              <w:jc w:val="both"/>
              <w:rPr>
                <w:rFonts w:ascii="Courier New" w:hAnsi="Courier New" w:cs="Courier New"/>
                <w:sz w:val="24"/>
                <w:szCs w:val="24"/>
              </w:rPr>
            </w:pPr>
          </w:p>
          <w:p w:rsidR="00C2355E" w:rsidRPr="00B17ABA" w:rsidRDefault="00C2355E" w:rsidP="00675E28">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color w:val="228B22"/>
                <w:sz w:val="20"/>
                <w:szCs w:val="20"/>
              </w:rPr>
              <w:t xml:space="preserve">% Calculate all possible transition probabilities </w:t>
            </w:r>
            <w:r w:rsidR="00675E28" w:rsidRPr="00B17ABA">
              <w:rPr>
                <w:rFonts w:ascii="Courier New" w:hAnsi="Courier New" w:cs="Courier New"/>
                <w:color w:val="228B22"/>
                <w:sz w:val="20"/>
                <w:szCs w:val="20"/>
              </w:rPr>
              <w:t xml:space="preserve">from </w:t>
            </w:r>
            <w:r w:rsidR="00675E28" w:rsidRPr="009923E9">
              <w:rPr>
                <w:rFonts w:ascii="Courier New" w:hAnsi="Courier New" w:cs="Courier New"/>
                <w:i/>
                <w:iCs/>
                <w:color w:val="228B22"/>
                <w:sz w:val="20"/>
                <w:szCs w:val="20"/>
              </w:rPr>
              <w:t>s</w:t>
            </w:r>
            <w:r w:rsidR="008A7B9F" w:rsidRPr="009923E9">
              <w:rPr>
                <w:rFonts w:ascii="Courier New" w:hAnsi="Courier New" w:cs="Courier New"/>
                <w:i/>
                <w:iCs/>
                <w:color w:val="228B22"/>
                <w:sz w:val="20"/>
                <w:szCs w:val="20"/>
                <w:vertAlign w:val="subscript"/>
              </w:rPr>
              <w:t>t</w:t>
            </w:r>
            <w:r w:rsidR="00675E28" w:rsidRPr="00B17ABA">
              <w:rPr>
                <w:rFonts w:ascii="Courier New" w:hAnsi="Courier New" w:cs="Courier New"/>
                <w:color w:val="228B22"/>
                <w:sz w:val="20"/>
                <w:szCs w:val="20"/>
              </w:rPr>
              <w:t xml:space="preserve"> to </w:t>
            </w:r>
            <w:r w:rsidR="00675E28" w:rsidRPr="009923E9">
              <w:rPr>
                <w:rFonts w:ascii="Courier New" w:hAnsi="Courier New" w:cs="Courier New"/>
                <w:i/>
                <w:iCs/>
                <w:color w:val="228B22"/>
                <w:sz w:val="20"/>
                <w:szCs w:val="20"/>
              </w:rPr>
              <w:t>s</w:t>
            </w:r>
            <w:r w:rsidR="008A7B9F" w:rsidRPr="009923E9">
              <w:rPr>
                <w:rFonts w:ascii="Courier New" w:hAnsi="Courier New" w:cs="Courier New"/>
                <w:i/>
                <w:iCs/>
                <w:color w:val="228B22"/>
                <w:sz w:val="20"/>
                <w:szCs w:val="20"/>
                <w:vertAlign w:val="subscript"/>
              </w:rPr>
              <w:t>t+1</w:t>
            </w:r>
            <w:r w:rsidR="00675E28" w:rsidRPr="00B17ABA">
              <w:rPr>
                <w:rFonts w:ascii="Courier New" w:hAnsi="Courier New" w:cs="Courier New"/>
                <w:color w:val="228B22"/>
                <w:sz w:val="20"/>
                <w:szCs w:val="20"/>
              </w:rPr>
              <w:t xml:space="preserve"> </w:t>
            </w:r>
            <w:r w:rsidRPr="00B17ABA">
              <w:rPr>
                <w:rFonts w:ascii="Courier New" w:hAnsi="Courier New" w:cs="Courier New"/>
                <w:color w:val="228B22"/>
                <w:sz w:val="20"/>
                <w:szCs w:val="20"/>
              </w:rPr>
              <w:t xml:space="preserve">by drug </w:t>
            </w:r>
            <w:r w:rsidRPr="00B17ABA">
              <w:rPr>
                <w:rFonts w:ascii="Courier New" w:hAnsi="Courier New" w:cs="Courier New"/>
                <w:i/>
                <w:iCs/>
                <w:color w:val="228B22"/>
                <w:sz w:val="20"/>
                <w:szCs w:val="20"/>
              </w:rPr>
              <w:t>a</w:t>
            </w:r>
            <w:r w:rsidRPr="00B17ABA">
              <w:rPr>
                <w:rFonts w:ascii="Cambria Math" w:hAnsi="Cambria Math" w:cs="Cambria Math"/>
                <w:i/>
                <w:iCs/>
                <w:color w:val="228B22"/>
                <w:sz w:val="20"/>
                <w:szCs w:val="20"/>
              </w:rPr>
              <w:t>∊</w:t>
            </w:r>
            <w:r w:rsidR="00064823" w:rsidRPr="00B17ABA">
              <w:rPr>
                <w:rFonts w:ascii="Cambria Math" w:hAnsi="Cambria Math" w:cs="Cambria Math"/>
                <w:i/>
                <w:iCs/>
                <w:color w:val="228B22"/>
                <w:sz w:val="20"/>
                <w:szCs w:val="20"/>
              </w:rPr>
              <w:t>SS</w:t>
            </w:r>
            <w:r w:rsidR="008A7B9F" w:rsidRPr="00B17ABA">
              <w:rPr>
                <w:rFonts w:ascii="Cambria Math" w:hAnsi="Cambria Math" w:cs="Cambria Math"/>
                <w:i/>
                <w:iCs/>
                <w:color w:val="228B22"/>
                <w:sz w:val="20"/>
                <w:szCs w:val="20"/>
              </w:rPr>
              <w:t xml:space="preserve"> </w:t>
            </w:r>
            <w:r w:rsidR="008A7B9F" w:rsidRPr="009923E9">
              <w:rPr>
                <w:rFonts w:ascii="Courier New" w:hAnsi="Courier New" w:cs="Courier New" w:hint="eastAsia"/>
                <w:iCs/>
                <w:color w:val="228B22"/>
                <w:sz w:val="20"/>
                <w:szCs w:val="20"/>
              </w:rPr>
              <w:t xml:space="preserve">using </w:t>
            </w:r>
            <w:r w:rsidR="008A7B9F" w:rsidRPr="009923E9">
              <w:rPr>
                <w:rFonts w:ascii="Courier New" w:hAnsi="Courier New" w:cs="Courier New" w:hint="eastAsia"/>
                <w:iCs/>
                <w:color w:val="228B22"/>
                <w:sz w:val="20"/>
                <w:szCs w:val="20"/>
              </w:rPr>
              <w:t>‘</w:t>
            </w:r>
            <w:r w:rsidR="008A7B9F" w:rsidRPr="009923E9">
              <w:rPr>
                <w:rFonts w:ascii="Courier New" w:hAnsi="Courier New" w:cs="Courier New" w:hint="eastAsia"/>
                <w:iCs/>
                <w:color w:val="228B22"/>
                <w:sz w:val="20"/>
                <w:szCs w:val="20"/>
              </w:rPr>
              <w:t>function_Transition</w:t>
            </w:r>
            <w:r w:rsidR="008A7B9F" w:rsidRPr="009923E9">
              <w:rPr>
                <w:rFonts w:ascii="Courier New" w:hAnsi="Courier New" w:cs="Courier New" w:hint="eastAsia"/>
                <w:iCs/>
                <w:color w:val="228B22"/>
                <w:sz w:val="20"/>
                <w:szCs w:val="20"/>
              </w:rPr>
              <w:t>’</w:t>
            </w:r>
            <w:r w:rsidRPr="00B17ABA">
              <w:rPr>
                <w:rFonts w:ascii="Courier New" w:hAnsi="Courier New" w:cs="Courier New"/>
                <w:color w:val="228B22"/>
                <w:sz w:val="20"/>
                <w:szCs w:val="20"/>
              </w:rPr>
              <w:t xml:space="preserve">. </w:t>
            </w:r>
          </w:p>
          <w:p w:rsidR="00C2355E" w:rsidRPr="00B17ABA" w:rsidRDefault="00064823" w:rsidP="00064823">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mTransition{t}(s,s</w:t>
            </w:r>
            <w:r w:rsidR="008A7B9F" w:rsidRPr="00B17ABA">
              <w:rPr>
                <w:rFonts w:ascii="Courier New" w:hAnsi="Courier New" w:cs="Courier New"/>
                <w:color w:val="000000"/>
                <w:sz w:val="20"/>
                <w:szCs w:val="20"/>
              </w:rPr>
              <w:t>’</w:t>
            </w:r>
            <w:r w:rsidR="00C2355E" w:rsidRPr="00B17ABA">
              <w:rPr>
                <w:rFonts w:ascii="Courier New" w:hAnsi="Courier New" w:cs="Courier New"/>
                <w:color w:val="000000"/>
                <w:sz w:val="20"/>
                <w:szCs w:val="20"/>
              </w:rPr>
              <w:t xml:space="preserve">,a)] = function_Transition;  </w:t>
            </w:r>
          </w:p>
          <w:p w:rsidR="00C2355E" w:rsidRPr="00B17ABA" w:rsidRDefault="00C2355E" w:rsidP="00064823">
            <w:pPr>
              <w:autoSpaceDE w:val="0"/>
              <w:autoSpaceDN w:val="0"/>
              <w:adjustRightInd w:val="0"/>
              <w:spacing w:line="276" w:lineRule="auto"/>
              <w:ind w:firstLine="0"/>
              <w:jc w:val="both"/>
              <w:rPr>
                <w:rFonts w:ascii="Courier New" w:hAnsi="Courier New" w:cs="Courier New"/>
                <w:sz w:val="24"/>
                <w:szCs w:val="24"/>
              </w:rPr>
            </w:pPr>
          </w:p>
          <w:p w:rsidR="00C2355E" w:rsidRPr="00B17ABA" w:rsidRDefault="00C2355E" w:rsidP="00064823">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228B22"/>
                <w:sz w:val="20"/>
                <w:szCs w:val="20"/>
              </w:rPr>
              <w:t>% Calculate all immediate rewards</w:t>
            </w:r>
            <w:r w:rsidR="008A7B9F" w:rsidRPr="00B17ABA">
              <w:rPr>
                <w:rFonts w:ascii="Courier New" w:hAnsi="Courier New" w:cs="Courier New"/>
                <w:color w:val="228B22"/>
                <w:sz w:val="20"/>
                <w:szCs w:val="20"/>
              </w:rPr>
              <w:t xml:space="preserve"> using ‘function_Reward’</w:t>
            </w:r>
            <w:r w:rsidRPr="00B17ABA">
              <w:rPr>
                <w:rFonts w:ascii="Courier New" w:hAnsi="Courier New" w:cs="Courier New"/>
                <w:color w:val="228B22"/>
                <w:sz w:val="20"/>
                <w:szCs w:val="20"/>
              </w:rPr>
              <w:t>.</w:t>
            </w:r>
          </w:p>
          <w:p w:rsidR="00C2355E" w:rsidRPr="00B17ABA" w:rsidRDefault="00C2355E" w:rsidP="00064823">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mReward{t}(s,a)] = function_Reward(mUtility,mCost); </w:t>
            </w:r>
          </w:p>
          <w:p w:rsidR="00C2355E" w:rsidRPr="00B17ABA" w:rsidRDefault="00C2355E" w:rsidP="00064823">
            <w:pPr>
              <w:autoSpaceDE w:val="0"/>
              <w:autoSpaceDN w:val="0"/>
              <w:adjustRightInd w:val="0"/>
              <w:spacing w:line="276" w:lineRule="auto"/>
              <w:ind w:firstLine="0"/>
              <w:jc w:val="both"/>
              <w:rPr>
                <w:rFonts w:ascii="Courier New" w:hAnsi="Courier New" w:cs="Courier New"/>
                <w:sz w:val="24"/>
                <w:szCs w:val="24"/>
              </w:rPr>
            </w:pPr>
          </w:p>
          <w:p w:rsidR="00C2355E" w:rsidRPr="00B17ABA" w:rsidRDefault="00C2355E" w:rsidP="00064823">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sz w:val="20"/>
                <w:szCs w:val="20"/>
              </w:rPr>
              <w:t xml:space="preserve">DR = 0.8; </w:t>
            </w:r>
            <w:r w:rsidRPr="00B17ABA">
              <w:rPr>
                <w:rFonts w:ascii="Courier New" w:hAnsi="Courier New" w:cs="Courier New"/>
                <w:color w:val="228B22"/>
                <w:sz w:val="20"/>
                <w:szCs w:val="20"/>
              </w:rPr>
              <w:t>% Discount rate.</w:t>
            </w:r>
          </w:p>
          <w:p w:rsidR="00064823" w:rsidRPr="00B17ABA" w:rsidRDefault="00064823" w:rsidP="00064823">
            <w:pPr>
              <w:autoSpaceDE w:val="0"/>
              <w:autoSpaceDN w:val="0"/>
              <w:adjustRightInd w:val="0"/>
              <w:spacing w:line="276" w:lineRule="auto"/>
              <w:ind w:firstLine="0"/>
              <w:jc w:val="both"/>
              <w:rPr>
                <w:rFonts w:ascii="Courier New" w:hAnsi="Courier New" w:cs="Courier New"/>
                <w:color w:val="228B22"/>
                <w:sz w:val="20"/>
                <w:szCs w:val="20"/>
              </w:rPr>
            </w:pPr>
          </w:p>
          <w:p w:rsidR="00064823" w:rsidRPr="00B17ABA" w:rsidRDefault="00064823" w:rsidP="00064823">
            <w:pPr>
              <w:autoSpaceDE w:val="0"/>
              <w:autoSpaceDN w:val="0"/>
              <w:adjustRightInd w:val="0"/>
              <w:spacing w:line="276" w:lineRule="auto"/>
              <w:ind w:firstLine="0"/>
              <w:jc w:val="both"/>
              <w:rPr>
                <w:rFonts w:ascii="Courier New" w:hAnsi="Courier New" w:cs="Courier New"/>
                <w:sz w:val="20"/>
                <w:szCs w:val="20"/>
              </w:rPr>
            </w:pPr>
            <w:r w:rsidRPr="00B17ABA">
              <w:rPr>
                <w:rFonts w:ascii="Courier New" w:hAnsi="Courier New" w:cs="Courier New"/>
                <w:color w:val="228B22"/>
                <w:sz w:val="20"/>
                <w:szCs w:val="20"/>
              </w:rPr>
              <w:t xml:space="preserve">% Start the problem solving procedure from the last stage </w:t>
            </w:r>
            <w:r w:rsidRPr="00B17ABA">
              <w:rPr>
                <w:rFonts w:ascii="Courier New" w:hAnsi="Courier New" w:cs="Courier New"/>
                <w:i/>
                <w:iCs/>
                <w:color w:val="228B22"/>
                <w:sz w:val="20"/>
                <w:szCs w:val="20"/>
              </w:rPr>
              <w:t>i</w:t>
            </w:r>
            <w:r w:rsidRPr="00B17ABA">
              <w:rPr>
                <w:rFonts w:ascii="Courier New" w:hAnsi="Courier New" w:cs="Courier New"/>
                <w:color w:val="228B22"/>
                <w:sz w:val="20"/>
                <w:szCs w:val="20"/>
              </w:rPr>
              <w:t>.</w:t>
            </w:r>
          </w:p>
          <w:p w:rsidR="00C2355E" w:rsidRPr="00B17ABA" w:rsidRDefault="00344BC1" w:rsidP="00064823">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b/>
                <w:color w:val="0000FF"/>
                <w:sz w:val="20"/>
                <w:szCs w:val="20"/>
              </w:rPr>
              <w:t>FOR</w:t>
            </w:r>
            <w:r w:rsidR="00C2355E" w:rsidRPr="00B17ABA">
              <w:rPr>
                <w:rFonts w:ascii="Courier New" w:hAnsi="Courier New" w:cs="Courier New"/>
                <w:color w:val="000000"/>
                <w:sz w:val="20"/>
                <w:szCs w:val="20"/>
              </w:rPr>
              <w:t xml:space="preserve"> i = 1:T</w:t>
            </w:r>
          </w:p>
          <w:p w:rsidR="00C2355E" w:rsidRPr="00B17ABA" w:rsidRDefault="00C2355E" w:rsidP="00064823">
            <w:pPr>
              <w:autoSpaceDE w:val="0"/>
              <w:autoSpaceDN w:val="0"/>
              <w:adjustRightInd w:val="0"/>
              <w:spacing w:line="276" w:lineRule="auto"/>
              <w:ind w:left="426" w:firstLine="0"/>
              <w:jc w:val="both"/>
              <w:rPr>
                <w:rFonts w:ascii="Courier New" w:hAnsi="Courier New" w:cs="Courier New"/>
                <w:sz w:val="24"/>
                <w:szCs w:val="24"/>
              </w:rPr>
            </w:pPr>
            <w:r w:rsidRPr="00B17ABA">
              <w:rPr>
                <w:rFonts w:ascii="Courier New" w:hAnsi="Courier New" w:cs="Courier New"/>
                <w:color w:val="0000FF"/>
                <w:sz w:val="20"/>
                <w:szCs w:val="20"/>
              </w:rPr>
              <w:t xml:space="preserve"> </w:t>
            </w:r>
            <w:r w:rsidR="00344BC1" w:rsidRPr="00B17ABA">
              <w:rPr>
                <w:rFonts w:ascii="Courier New" w:hAnsi="Courier New" w:cs="Courier New"/>
                <w:b/>
                <w:color w:val="0000FF"/>
                <w:sz w:val="20"/>
                <w:szCs w:val="20"/>
              </w:rPr>
              <w:t>IF</w:t>
            </w:r>
            <w:r w:rsidRPr="00B17ABA">
              <w:rPr>
                <w:rFonts w:ascii="Courier New" w:hAnsi="Courier New" w:cs="Courier New"/>
                <w:b/>
                <w:color w:val="000000"/>
                <w:sz w:val="20"/>
                <w:szCs w:val="20"/>
              </w:rPr>
              <w:t xml:space="preserve"> </w:t>
            </w:r>
            <w:r w:rsidRPr="00B17ABA">
              <w:rPr>
                <w:rFonts w:ascii="Courier New" w:hAnsi="Courier New" w:cs="Courier New"/>
                <w:color w:val="000000"/>
                <w:sz w:val="20"/>
                <w:szCs w:val="20"/>
              </w:rPr>
              <w:t>i == 1</w:t>
            </w:r>
          </w:p>
          <w:p w:rsidR="00C2355E" w:rsidRPr="00B17ABA" w:rsidRDefault="00344BC1" w:rsidP="00064823">
            <w:pPr>
              <w:autoSpaceDE w:val="0"/>
              <w:autoSpaceDN w:val="0"/>
              <w:adjustRightInd w:val="0"/>
              <w:spacing w:line="276" w:lineRule="auto"/>
              <w:ind w:left="993" w:firstLine="0"/>
              <w:jc w:val="both"/>
              <w:rPr>
                <w:rFonts w:ascii="Courier New" w:hAnsi="Courier New" w:cs="Courier New"/>
                <w:color w:val="000000"/>
                <w:sz w:val="20"/>
                <w:szCs w:val="20"/>
              </w:rPr>
            </w:pPr>
            <w:r w:rsidRPr="00B17ABA">
              <w:rPr>
                <w:rFonts w:ascii="Courier New" w:hAnsi="Courier New" w:cs="Courier New"/>
                <w:b/>
                <w:color w:val="0000FF"/>
                <w:sz w:val="20"/>
                <w:szCs w:val="20"/>
              </w:rPr>
              <w:t>FOR</w:t>
            </w:r>
            <w:r w:rsidR="00C2355E" w:rsidRPr="00B17ABA">
              <w:rPr>
                <w:rFonts w:ascii="Courier New" w:hAnsi="Courier New" w:cs="Courier New"/>
                <w:color w:val="000000"/>
                <w:sz w:val="20"/>
                <w:szCs w:val="20"/>
              </w:rPr>
              <w:t xml:space="preserve"> s = 1:</w:t>
            </w:r>
            <w:r w:rsidR="00064823" w:rsidRPr="00B17ABA">
              <w:rPr>
                <w:rFonts w:ascii="Courier New" w:hAnsi="Courier New" w:cs="Courier New"/>
                <w:color w:val="000000"/>
                <w:sz w:val="20"/>
                <w:szCs w:val="20"/>
              </w:rPr>
              <w:t>H</w:t>
            </w:r>
            <w:r w:rsidR="00C2355E" w:rsidRPr="00B17ABA">
              <w:rPr>
                <w:rFonts w:ascii="Courier New" w:hAnsi="Courier New" w:cs="Courier New"/>
                <w:color w:val="000000"/>
                <w:sz w:val="20"/>
                <w:szCs w:val="20"/>
              </w:rPr>
              <w:t xml:space="preserve">Si      </w:t>
            </w:r>
            <w:r w:rsidRPr="00B17ABA">
              <w:rPr>
                <w:rFonts w:ascii="Courier New" w:hAnsi="Courier New" w:cs="Courier New"/>
                <w:color w:val="000000"/>
                <w:sz w:val="20"/>
                <w:szCs w:val="20"/>
              </w:rPr>
              <w:t xml:space="preserve"> </w:t>
            </w:r>
          </w:p>
          <w:p w:rsidR="00C2355E" w:rsidRPr="00B17ABA" w:rsidRDefault="00C2355E" w:rsidP="00064823">
            <w:pPr>
              <w:autoSpaceDE w:val="0"/>
              <w:autoSpaceDN w:val="0"/>
              <w:adjustRightInd w:val="0"/>
              <w:spacing w:line="276" w:lineRule="auto"/>
              <w:ind w:left="1418" w:firstLine="0"/>
              <w:jc w:val="both"/>
              <w:rPr>
                <w:rFonts w:ascii="Courier New" w:hAnsi="Courier New" w:cs="Courier New"/>
                <w:sz w:val="24"/>
                <w:szCs w:val="24"/>
              </w:rPr>
            </w:pPr>
            <w:r w:rsidRPr="00B17ABA">
              <w:rPr>
                <w:rFonts w:ascii="Courier New" w:hAnsi="Courier New" w:cs="Courier New"/>
                <w:color w:val="0000FF"/>
                <w:sz w:val="20"/>
                <w:szCs w:val="20"/>
              </w:rPr>
              <w:t xml:space="preserve"> </w:t>
            </w:r>
            <w:r w:rsidR="00344BC1" w:rsidRPr="00B17ABA">
              <w:rPr>
                <w:rFonts w:ascii="Courier New" w:hAnsi="Courier New" w:cs="Courier New"/>
                <w:b/>
                <w:color w:val="0000FF"/>
                <w:sz w:val="20"/>
                <w:szCs w:val="20"/>
              </w:rPr>
              <w:t>FOR</w:t>
            </w:r>
            <w:r w:rsidRPr="00B17ABA">
              <w:rPr>
                <w:rFonts w:ascii="Courier New" w:hAnsi="Courier New" w:cs="Courier New"/>
                <w:color w:val="000000"/>
                <w:sz w:val="20"/>
                <w:szCs w:val="20"/>
              </w:rPr>
              <w:t xml:space="preserve"> a = 1:</w:t>
            </w:r>
            <w:r w:rsidR="00064823" w:rsidRPr="00B17ABA">
              <w:rPr>
                <w:rFonts w:ascii="Courier New" w:hAnsi="Courier New" w:cs="Courier New"/>
                <w:color w:val="000000"/>
                <w:sz w:val="20"/>
                <w:szCs w:val="20"/>
              </w:rPr>
              <w:t>SS</w:t>
            </w:r>
          </w:p>
          <w:p w:rsidR="00C2355E" w:rsidRPr="00B17ABA" w:rsidRDefault="00C2355E" w:rsidP="00064823">
            <w:pPr>
              <w:autoSpaceDE w:val="0"/>
              <w:autoSpaceDN w:val="0"/>
              <w:adjustRightInd w:val="0"/>
              <w:spacing w:line="276" w:lineRule="auto"/>
              <w:ind w:left="1985" w:firstLine="0"/>
              <w:jc w:val="both"/>
              <w:rPr>
                <w:rFonts w:ascii="Courier New" w:hAnsi="Courier New" w:cs="Courier New"/>
                <w:sz w:val="24"/>
                <w:szCs w:val="24"/>
              </w:rPr>
            </w:pPr>
            <w:r w:rsidRPr="00B17ABA">
              <w:rPr>
                <w:rFonts w:ascii="Courier New" w:hAnsi="Courier New" w:cs="Courier New"/>
                <w:color w:val="000000"/>
                <w:sz w:val="20"/>
                <w:szCs w:val="20"/>
              </w:rPr>
              <w:t xml:space="preserve">V{i}(s,a)= sum(mTransition{i}(s,:,a).*mReward{i}(:,a));               </w:t>
            </w:r>
          </w:p>
          <w:p w:rsidR="00C2355E" w:rsidRPr="00B17ABA" w:rsidRDefault="00C2355E" w:rsidP="00064823">
            <w:pPr>
              <w:autoSpaceDE w:val="0"/>
              <w:autoSpaceDN w:val="0"/>
              <w:adjustRightInd w:val="0"/>
              <w:spacing w:line="276" w:lineRule="auto"/>
              <w:ind w:firstLine="0"/>
              <w:jc w:val="both"/>
              <w:rPr>
                <w:rFonts w:ascii="Courier New" w:hAnsi="Courier New" w:cs="Courier New"/>
                <w:b/>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p>
          <w:p w:rsidR="00C2355E" w:rsidRPr="00B17ABA" w:rsidRDefault="00C2355E" w:rsidP="00064823">
            <w:pPr>
              <w:autoSpaceDE w:val="0"/>
              <w:autoSpaceDN w:val="0"/>
              <w:adjustRightInd w:val="0"/>
              <w:spacing w:line="276" w:lineRule="auto"/>
              <w:ind w:firstLine="0"/>
              <w:jc w:val="both"/>
              <w:rPr>
                <w:rFonts w:ascii="Courier New" w:hAnsi="Courier New" w:cs="Courier New"/>
                <w:b/>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r w:rsidRPr="00B17ABA">
              <w:rPr>
                <w:rFonts w:ascii="Courier New" w:hAnsi="Courier New" w:cs="Courier New"/>
                <w:b/>
                <w:color w:val="000000"/>
                <w:sz w:val="20"/>
                <w:szCs w:val="20"/>
              </w:rPr>
              <w:t xml:space="preserve">               </w:t>
            </w:r>
          </w:p>
          <w:p w:rsidR="00C2355E" w:rsidRPr="00B17ABA" w:rsidRDefault="00C2355E" w:rsidP="00064823">
            <w:pPr>
              <w:autoSpaceDE w:val="0"/>
              <w:autoSpaceDN w:val="0"/>
              <w:adjustRightInd w:val="0"/>
              <w:spacing w:line="276" w:lineRule="auto"/>
              <w:ind w:firstLine="0"/>
              <w:jc w:val="both"/>
              <w:rPr>
                <w:rFonts w:ascii="Courier New" w:hAnsi="Courier New" w:cs="Courier New"/>
                <w:b/>
                <w:color w:val="0000FF"/>
                <w:sz w:val="20"/>
                <w:szCs w:val="20"/>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LSE</w:t>
            </w:r>
          </w:p>
          <w:p w:rsidR="00C2355E" w:rsidRPr="00B17ABA" w:rsidRDefault="00344BC1" w:rsidP="00064823">
            <w:pPr>
              <w:autoSpaceDE w:val="0"/>
              <w:autoSpaceDN w:val="0"/>
              <w:adjustRightInd w:val="0"/>
              <w:spacing w:line="276" w:lineRule="auto"/>
              <w:ind w:left="993" w:firstLine="0"/>
              <w:jc w:val="both"/>
              <w:rPr>
                <w:rFonts w:ascii="Courier New" w:hAnsi="Courier New" w:cs="Courier New"/>
                <w:color w:val="000000"/>
                <w:sz w:val="20"/>
                <w:szCs w:val="20"/>
              </w:rPr>
            </w:pPr>
            <w:r w:rsidRPr="00B17ABA">
              <w:rPr>
                <w:rFonts w:ascii="Courier New" w:hAnsi="Courier New" w:cs="Courier New"/>
                <w:b/>
                <w:color w:val="0000FF"/>
                <w:sz w:val="20"/>
                <w:szCs w:val="20"/>
              </w:rPr>
              <w:t>FOR</w:t>
            </w:r>
            <w:r w:rsidR="00C2355E" w:rsidRPr="00B17ABA">
              <w:rPr>
                <w:rFonts w:ascii="Courier New" w:hAnsi="Courier New" w:cs="Courier New"/>
                <w:color w:val="000000"/>
                <w:sz w:val="20"/>
                <w:szCs w:val="20"/>
              </w:rPr>
              <w:t xml:space="preserve"> s=1:</w:t>
            </w:r>
            <w:r w:rsidR="00064823" w:rsidRPr="00B17ABA">
              <w:rPr>
                <w:rFonts w:ascii="Courier New" w:hAnsi="Courier New" w:cs="Courier New"/>
                <w:color w:val="000000"/>
                <w:sz w:val="20"/>
                <w:szCs w:val="20"/>
              </w:rPr>
              <w:t>H</w:t>
            </w:r>
            <w:r w:rsidR="00C2355E" w:rsidRPr="00B17ABA">
              <w:rPr>
                <w:rFonts w:ascii="Courier New" w:hAnsi="Courier New" w:cs="Courier New"/>
                <w:color w:val="000000"/>
                <w:sz w:val="20"/>
                <w:szCs w:val="20"/>
              </w:rPr>
              <w:t xml:space="preserve">Si      </w:t>
            </w:r>
          </w:p>
          <w:p w:rsidR="00C2355E" w:rsidRPr="00B17ABA" w:rsidRDefault="00C2355E" w:rsidP="00064823">
            <w:pPr>
              <w:autoSpaceDE w:val="0"/>
              <w:autoSpaceDN w:val="0"/>
              <w:adjustRightInd w:val="0"/>
              <w:spacing w:line="276" w:lineRule="auto"/>
              <w:ind w:left="1418" w:firstLine="0"/>
              <w:jc w:val="both"/>
              <w:rPr>
                <w:rFonts w:ascii="Courier New" w:hAnsi="Courier New" w:cs="Courier New"/>
                <w:color w:val="0000FF"/>
                <w:sz w:val="20"/>
                <w:szCs w:val="20"/>
              </w:rPr>
            </w:pPr>
            <w:r w:rsidRPr="00B17ABA">
              <w:rPr>
                <w:rFonts w:ascii="Courier New" w:hAnsi="Courier New" w:cs="Courier New"/>
                <w:color w:val="0000FF"/>
                <w:sz w:val="20"/>
                <w:szCs w:val="20"/>
              </w:rPr>
              <w:t xml:space="preserve"> </w:t>
            </w:r>
            <w:r w:rsidR="00344BC1" w:rsidRPr="00B17ABA">
              <w:rPr>
                <w:rFonts w:ascii="Courier New" w:hAnsi="Courier New" w:cs="Courier New"/>
                <w:b/>
                <w:color w:val="0000FF"/>
                <w:sz w:val="20"/>
                <w:szCs w:val="20"/>
              </w:rPr>
              <w:t>FOR</w:t>
            </w:r>
            <w:r w:rsidRPr="00B17ABA">
              <w:rPr>
                <w:rFonts w:ascii="Courier New" w:hAnsi="Courier New" w:cs="Courier New"/>
                <w:color w:val="000000"/>
                <w:sz w:val="20"/>
                <w:szCs w:val="20"/>
              </w:rPr>
              <w:t xml:space="preserve"> a</w:t>
            </w:r>
            <w:r w:rsidR="008A7B9F"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8A7B9F"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1:</w:t>
            </w:r>
            <w:r w:rsidR="00064823" w:rsidRPr="00B17ABA">
              <w:rPr>
                <w:rFonts w:ascii="Courier New" w:hAnsi="Courier New" w:cs="Courier New"/>
                <w:color w:val="000000"/>
                <w:sz w:val="20"/>
                <w:szCs w:val="20"/>
              </w:rPr>
              <w:t>SS</w:t>
            </w:r>
          </w:p>
          <w:p w:rsidR="00C2355E" w:rsidRPr="00B17ABA" w:rsidRDefault="00C2355E" w:rsidP="00064823">
            <w:pPr>
              <w:autoSpaceDE w:val="0"/>
              <w:autoSpaceDN w:val="0"/>
              <w:adjustRightInd w:val="0"/>
              <w:spacing w:line="276" w:lineRule="auto"/>
              <w:ind w:left="1985" w:firstLine="0"/>
              <w:rPr>
                <w:rFonts w:ascii="Courier New" w:hAnsi="Courier New" w:cs="Courier New"/>
                <w:color w:val="000000"/>
                <w:sz w:val="20"/>
                <w:szCs w:val="20"/>
              </w:rPr>
            </w:pPr>
            <w:r w:rsidRPr="00B17ABA">
              <w:rPr>
                <w:rFonts w:ascii="Courier New" w:hAnsi="Courier New" w:cs="Courier New"/>
                <w:color w:val="000000"/>
                <w:sz w:val="20"/>
                <w:szCs w:val="20"/>
              </w:rPr>
              <w:t>V{i}(s,a) = sum(mTransition{i}(s,:,a).*mReward{i}(:,a))+</w:t>
            </w:r>
          </w:p>
          <w:p w:rsidR="00C2355E" w:rsidRPr="00B17ABA" w:rsidRDefault="00C2355E" w:rsidP="00064823">
            <w:pPr>
              <w:autoSpaceDE w:val="0"/>
              <w:autoSpaceDN w:val="0"/>
              <w:adjustRightInd w:val="0"/>
              <w:spacing w:line="276" w:lineRule="auto"/>
              <w:ind w:left="1985" w:firstLine="0"/>
              <w:rPr>
                <w:rFonts w:ascii="Courier New" w:hAnsi="Courier New" w:cs="Courier New"/>
                <w:sz w:val="24"/>
                <w:szCs w:val="24"/>
              </w:rPr>
            </w:pPr>
            <w:r w:rsidRPr="00B17ABA">
              <w:rPr>
                <w:rFonts w:ascii="Courier New" w:hAnsi="Courier New" w:cs="Courier New"/>
                <w:color w:val="000000"/>
                <w:sz w:val="20"/>
                <w:szCs w:val="20"/>
              </w:rPr>
              <w:t>DR^(t-1)*(mTransition{i}(s,:,a).*</w:t>
            </w:r>
            <w:r w:rsidR="00E15EC4" w:rsidRPr="00B17ABA">
              <w:rPr>
                <w:rFonts w:ascii="Courier New" w:hAnsi="Courier New" w:cs="Courier New"/>
                <w:color w:val="000000"/>
                <w:sz w:val="20"/>
                <w:szCs w:val="20"/>
              </w:rPr>
              <w:t xml:space="preserve"> </w:t>
            </w:r>
            <m:oMath>
              <m:sSubSup>
                <m:sSubSupPr>
                  <m:ctrlPr>
                    <w:rPr>
                      <w:rFonts w:ascii="Cambria Math" w:hAnsi="Cambria Math" w:cs="Courier New"/>
                      <w:i/>
                      <w:color w:val="000000"/>
                      <w:sz w:val="20"/>
                      <w:szCs w:val="20"/>
                    </w:rPr>
                  </m:ctrlPr>
                </m:sSubSupPr>
                <m:e>
                  <m:r>
                    <w:rPr>
                      <w:rFonts w:ascii="Cambria Math" w:hAnsi="Cambria Math" w:cs="Courier New"/>
                      <w:color w:val="000000"/>
                      <w:sz w:val="20"/>
                      <w:szCs w:val="20"/>
                    </w:rPr>
                    <m:t>V</m:t>
                  </m:r>
                </m:e>
                <m:sub>
                  <m:r>
                    <w:rPr>
                      <w:rFonts w:ascii="Cambria Math" w:hAnsi="Cambria Math" w:cs="Courier New"/>
                      <w:color w:val="000000"/>
                      <w:sz w:val="20"/>
                      <w:szCs w:val="20"/>
                    </w:rPr>
                    <m:t>i-1</m:t>
                  </m:r>
                </m:sub>
                <m:sup>
                  <m:sSup>
                    <m:sSupPr>
                      <m:ctrlPr>
                        <w:rPr>
                          <w:rFonts w:ascii="Cambria Math" w:hAnsi="Cambria Math" w:cs="Courier New"/>
                          <w:i/>
                          <w:color w:val="000000"/>
                          <w:sz w:val="20"/>
                          <w:szCs w:val="20"/>
                        </w:rPr>
                      </m:ctrlPr>
                    </m:sSupPr>
                    <m:e>
                      <m:r>
                        <w:rPr>
                          <w:rFonts w:ascii="Cambria Math" w:hAnsi="Cambria Math" w:cs="Courier New"/>
                          <w:color w:val="000000"/>
                          <w:sz w:val="20"/>
                          <w:szCs w:val="20"/>
                        </w:rPr>
                        <m:t>π</m:t>
                      </m:r>
                    </m:e>
                    <m:sup>
                      <m:r>
                        <w:rPr>
                          <w:rFonts w:ascii="Cambria Math" w:hAnsi="Cambria Math" w:cs="Courier New"/>
                          <w:color w:val="000000"/>
                          <w:sz w:val="20"/>
                          <w:szCs w:val="20"/>
                        </w:rPr>
                        <m:t>*</m:t>
                      </m:r>
                    </m:sup>
                  </m:sSup>
                </m:sup>
              </m:sSubSup>
            </m:oMath>
            <w:r w:rsidR="00E15EC4" w:rsidRPr="00B17ABA">
              <w:rPr>
                <w:rFonts w:ascii="Courier New" w:hAnsi="Courier New" w:cs="Courier New"/>
                <w:color w:val="000000"/>
                <w:sz w:val="20"/>
                <w:szCs w:val="20"/>
              </w:rPr>
              <w:t>(:)</w:t>
            </w:r>
            <w:r w:rsidRPr="00B17ABA">
              <w:rPr>
                <w:rFonts w:ascii="Courier New" w:hAnsi="Courier New" w:cs="Courier New"/>
                <w:color w:val="000000"/>
                <w:sz w:val="20"/>
                <w:szCs w:val="20"/>
              </w:rPr>
              <w:t xml:space="preserve">);             </w:t>
            </w:r>
          </w:p>
          <w:p w:rsidR="00C2355E" w:rsidRPr="00B17ABA" w:rsidRDefault="00C2355E" w:rsidP="00064823">
            <w:pPr>
              <w:autoSpaceDE w:val="0"/>
              <w:autoSpaceDN w:val="0"/>
              <w:adjustRightInd w:val="0"/>
              <w:spacing w:line="276" w:lineRule="auto"/>
              <w:ind w:firstLine="0"/>
              <w:jc w:val="both"/>
              <w:rPr>
                <w:rFonts w:ascii="Courier New" w:hAnsi="Courier New" w:cs="Courier New"/>
                <w:b/>
                <w:color w:val="0000FF"/>
                <w:sz w:val="20"/>
                <w:szCs w:val="20"/>
              </w:rPr>
            </w:pPr>
            <w:r w:rsidRPr="00B17ABA">
              <w:rPr>
                <w:rFonts w:ascii="Courier New" w:hAnsi="Courier New" w:cs="Courier New"/>
                <w:b/>
                <w:color w:val="000000"/>
                <w:sz w:val="20"/>
                <w:szCs w:val="20"/>
              </w:rPr>
              <w:t xml:space="preserve">        </w:t>
            </w:r>
            <w:r w:rsidR="00344BC1" w:rsidRPr="00B17ABA">
              <w:rPr>
                <w:rFonts w:ascii="Courier New" w:hAnsi="Courier New" w:cs="Courier New"/>
                <w:b/>
                <w:color w:val="0000FF"/>
                <w:sz w:val="20"/>
                <w:szCs w:val="20"/>
              </w:rPr>
              <w:t>END</w:t>
            </w:r>
          </w:p>
          <w:p w:rsidR="00C2355E" w:rsidRPr="00B17ABA" w:rsidRDefault="00344BC1" w:rsidP="00064823">
            <w:pPr>
              <w:autoSpaceDE w:val="0"/>
              <w:autoSpaceDN w:val="0"/>
              <w:adjustRightInd w:val="0"/>
              <w:spacing w:line="276" w:lineRule="auto"/>
              <w:ind w:left="567" w:firstLine="0"/>
              <w:jc w:val="both"/>
              <w:rPr>
                <w:rFonts w:ascii="Courier New" w:hAnsi="Courier New" w:cs="Courier New"/>
                <w:b/>
                <w:color w:val="0000FF"/>
                <w:sz w:val="20"/>
                <w:szCs w:val="20"/>
              </w:rPr>
            </w:pPr>
            <w:r w:rsidRPr="00B17ABA">
              <w:rPr>
                <w:rFonts w:ascii="Courier New" w:hAnsi="Courier New" w:cs="Courier New"/>
                <w:b/>
                <w:color w:val="0000FF"/>
                <w:sz w:val="20"/>
                <w:szCs w:val="20"/>
              </w:rPr>
              <w:t>END</w:t>
            </w:r>
          </w:p>
          <w:p w:rsidR="00C2355E" w:rsidRPr="00B17ABA" w:rsidRDefault="00C2355E" w:rsidP="00064823">
            <w:pPr>
              <w:autoSpaceDE w:val="0"/>
              <w:autoSpaceDN w:val="0"/>
              <w:adjustRightInd w:val="0"/>
              <w:spacing w:line="276" w:lineRule="auto"/>
              <w:ind w:firstLine="0"/>
              <w:jc w:val="both"/>
              <w:rPr>
                <w:rFonts w:ascii="Courier New" w:hAnsi="Courier New" w:cs="Courier New"/>
                <w:color w:val="0000FF"/>
                <w:sz w:val="20"/>
                <w:szCs w:val="20"/>
              </w:rPr>
            </w:pPr>
          </w:p>
          <w:p w:rsidR="00C2355E" w:rsidRPr="00B17ABA" w:rsidRDefault="00C2355E" w:rsidP="00675E28">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228B22"/>
                <w:sz w:val="20"/>
                <w:szCs w:val="20"/>
              </w:rPr>
              <w:t xml:space="preserve">% Return the optimal value and the location of the optimal value </w:t>
            </w:r>
            <w:r w:rsidR="00675E28" w:rsidRPr="00B17ABA">
              <w:rPr>
                <w:rFonts w:ascii="Courier New" w:hAnsi="Courier New" w:cs="Courier New"/>
                <w:color w:val="228B22"/>
                <w:sz w:val="20"/>
                <w:szCs w:val="20"/>
              </w:rPr>
              <w:t xml:space="preserve">(i.e., optimal solution) </w:t>
            </w:r>
            <w:r w:rsidRPr="00B17ABA">
              <w:rPr>
                <w:rFonts w:ascii="Courier New" w:hAnsi="Courier New" w:cs="Courier New"/>
                <w:color w:val="228B22"/>
                <w:sz w:val="20"/>
                <w:szCs w:val="20"/>
              </w:rPr>
              <w:t>in each column</w:t>
            </w:r>
            <w:r w:rsidR="00675E28" w:rsidRPr="00B17ABA">
              <w:rPr>
                <w:rFonts w:ascii="Courier New" w:hAnsi="Courier New" w:cs="Courier New"/>
                <w:color w:val="228B22"/>
                <w:sz w:val="20"/>
                <w:szCs w:val="20"/>
              </w:rPr>
              <w:t xml:space="preserve"> (i.e., for each state)</w:t>
            </w:r>
            <w:r w:rsidRPr="00B17ABA">
              <w:rPr>
                <w:rFonts w:ascii="Courier New" w:hAnsi="Courier New" w:cs="Courier New"/>
                <w:color w:val="228B22"/>
                <w:sz w:val="20"/>
                <w:szCs w:val="20"/>
              </w:rPr>
              <w:t>.</w:t>
            </w:r>
          </w:p>
          <w:p w:rsidR="00C2355E" w:rsidRPr="00B17ABA" w:rsidRDefault="00C2355E" w:rsidP="00064823">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w:t>
            </w:r>
            <m:oMath>
              <m:sSubSup>
                <m:sSubSupPr>
                  <m:ctrlPr>
                    <w:rPr>
                      <w:rFonts w:ascii="Cambria Math" w:hAnsi="Cambria Math" w:cs="Courier New"/>
                      <w:i/>
                      <w:color w:val="000000"/>
                      <w:sz w:val="20"/>
                      <w:szCs w:val="20"/>
                      <w:lang w:val="sv-SE"/>
                    </w:rPr>
                  </m:ctrlPr>
                </m:sSubSupPr>
                <m:e>
                  <m:r>
                    <w:rPr>
                      <w:rFonts w:ascii="Cambria Math" w:hAnsi="Cambria Math" w:cs="Courier New"/>
                      <w:color w:val="000000"/>
                      <w:sz w:val="20"/>
                      <w:szCs w:val="20"/>
                      <w:lang w:val="sv-SE"/>
                    </w:rPr>
                    <m:t>V</m:t>
                  </m:r>
                </m:e>
                <m:sub>
                  <m:r>
                    <w:rPr>
                      <w:rFonts w:ascii="Cambria Math" w:hAnsi="Cambria Math" w:cs="Courier New"/>
                      <w:color w:val="000000"/>
                      <w:sz w:val="20"/>
                      <w:szCs w:val="20"/>
                      <w:lang w:val="sv-SE"/>
                    </w:rPr>
                    <m:t>i</m:t>
                  </m:r>
                </m:sub>
                <m:sup>
                  <m:sSup>
                    <m:sSupPr>
                      <m:ctrlPr>
                        <w:rPr>
                          <w:rFonts w:ascii="Cambria Math" w:hAnsi="Cambria Math" w:cs="Courier New"/>
                          <w:i/>
                          <w:color w:val="000000"/>
                          <w:sz w:val="20"/>
                          <w:szCs w:val="20"/>
                          <w:lang w:val="sv-SE"/>
                        </w:rPr>
                      </m:ctrlPr>
                    </m:sSupPr>
                    <m:e>
                      <m:r>
                        <w:rPr>
                          <w:rFonts w:ascii="Cambria Math" w:hAnsi="Cambria Math" w:cs="Courier New"/>
                          <w:color w:val="000000"/>
                          <w:sz w:val="20"/>
                          <w:szCs w:val="20"/>
                          <w:lang w:val="sv-SE"/>
                        </w:rPr>
                        <m:t>π</m:t>
                      </m:r>
                    </m:e>
                    <m:sup>
                      <m:r>
                        <w:rPr>
                          <w:rFonts w:ascii="Cambria Math" w:hAnsi="Cambria Math" w:cs="Courier New"/>
                          <w:color w:val="000000"/>
                          <w:sz w:val="20"/>
                          <w:szCs w:val="20"/>
                        </w:rPr>
                        <m:t>*</m:t>
                      </m:r>
                    </m:sup>
                  </m:sSup>
                </m:sup>
              </m:sSubSup>
            </m:oMath>
            <w:r w:rsidRPr="00B17ABA">
              <w:rPr>
                <w:rFonts w:ascii="Courier New" w:hAnsi="Courier New" w:cs="Courier New"/>
                <w:color w:val="000000"/>
                <w:sz w:val="20"/>
                <w:szCs w:val="20"/>
              </w:rPr>
              <w:t>(:),</w:t>
            </w:r>
            <m:oMath>
              <m:sSubSup>
                <m:sSubSupPr>
                  <m:ctrlPr>
                    <w:rPr>
                      <w:rFonts w:ascii="Cambria Math" w:hAnsi="Cambria Math" w:cs="Courier New"/>
                      <w:i/>
                      <w:color w:val="000000"/>
                      <w:sz w:val="20"/>
                      <w:szCs w:val="20"/>
                      <w:lang w:val="sv-SE"/>
                    </w:rPr>
                  </m:ctrlPr>
                </m:sSubSupPr>
                <m:e>
                  <m:r>
                    <w:rPr>
                      <w:rFonts w:ascii="Cambria Math" w:hAnsi="Cambria Math" w:cs="Courier New"/>
                      <w:color w:val="000000"/>
                      <w:sz w:val="20"/>
                      <w:szCs w:val="20"/>
                      <w:lang w:val="sv-SE"/>
                    </w:rPr>
                    <m:t>π</m:t>
                  </m:r>
                </m:e>
                <m:sub>
                  <m:r>
                    <w:rPr>
                      <w:rFonts w:ascii="Cambria Math" w:hAnsi="Cambria Math" w:cs="Courier New"/>
                      <w:color w:val="000000"/>
                      <w:sz w:val="20"/>
                      <w:szCs w:val="20"/>
                      <w:lang w:val="sv-SE"/>
                    </w:rPr>
                    <m:t>i</m:t>
                  </m:r>
                </m:sub>
                <m:sup>
                  <m:r>
                    <w:rPr>
                      <w:rFonts w:ascii="Cambria Math" w:hAnsi="Cambria Math" w:cs="Courier New"/>
                      <w:color w:val="000000"/>
                      <w:sz w:val="20"/>
                      <w:szCs w:val="20"/>
                    </w:rPr>
                    <m:t>*</m:t>
                  </m:r>
                </m:sup>
              </m:sSubSup>
            </m:oMath>
            <w:r w:rsidRPr="00B17ABA">
              <w:rPr>
                <w:rFonts w:ascii="Courier New" w:hAnsi="Courier New" w:cs="Courier New"/>
                <w:color w:val="000000"/>
                <w:sz w:val="20"/>
                <w:szCs w:val="20"/>
              </w:rPr>
              <w:t>(:)]</w:t>
            </w:r>
            <w:r w:rsidR="005E5BB5"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5E5BB5"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 xml:space="preserve">max(V{i}(:,:),[],1); </w:t>
            </w:r>
          </w:p>
          <w:p w:rsidR="00C2355E" w:rsidRPr="00B17ABA" w:rsidRDefault="00C2355E" w:rsidP="00064823">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p>
          <w:p w:rsidR="00C2355E" w:rsidRPr="00B17ABA" w:rsidRDefault="00344BC1" w:rsidP="00064823">
            <w:pPr>
              <w:spacing w:line="276" w:lineRule="auto"/>
              <w:ind w:firstLine="0"/>
              <w:jc w:val="both"/>
              <w:rPr>
                <w:rFonts w:ascii="Times New Roman" w:eastAsia="Malgun Gothic" w:hAnsi="Times New Roman" w:cs="Times New Roman"/>
              </w:rPr>
            </w:pPr>
            <w:r w:rsidRPr="00B17ABA">
              <w:rPr>
                <w:rFonts w:ascii="Courier New" w:hAnsi="Courier New" w:cs="Courier New"/>
                <w:b/>
                <w:color w:val="0000FF"/>
                <w:sz w:val="20"/>
                <w:szCs w:val="20"/>
              </w:rPr>
              <w:t>END</w:t>
            </w:r>
            <w:r w:rsidRPr="00B17ABA">
              <w:rPr>
                <w:rFonts w:ascii="Courier New" w:hAnsi="Courier New" w:cs="Courier New"/>
                <w:color w:val="0000FF"/>
                <w:sz w:val="20"/>
                <w:szCs w:val="20"/>
              </w:rPr>
              <w:t xml:space="preserve"> </w:t>
            </w:r>
          </w:p>
        </w:tc>
      </w:tr>
    </w:tbl>
    <w:p w:rsidR="00A85AAA" w:rsidRPr="00B17ABA" w:rsidRDefault="00934BF0" w:rsidP="001A2558">
      <w:pPr>
        <w:pStyle w:val="Caption"/>
        <w:jc w:val="center"/>
      </w:pPr>
      <w:bookmarkStart w:id="95" w:name="_Ref423076189"/>
      <w:bookmarkStart w:id="96" w:name="_Toc426019135"/>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11</w:t>
        </w:r>
      </w:fldSimple>
      <w:bookmarkEnd w:id="95"/>
      <w:r w:rsidRPr="00B17ABA">
        <w:t>.</w:t>
      </w:r>
      <w:r w:rsidR="007F0F6C" w:rsidRPr="00B17ABA">
        <w:t xml:space="preserve"> </w:t>
      </w:r>
      <w:r w:rsidR="00606F70" w:rsidRPr="00B17ABA">
        <w:t>Pseudo-code</w:t>
      </w:r>
      <w:r w:rsidRPr="00B17ABA">
        <w:t xml:space="preserve"> </w:t>
      </w:r>
      <w:r w:rsidR="006B6F53" w:rsidRPr="00B17ABA">
        <w:t>of</w:t>
      </w:r>
      <w:r w:rsidRPr="00B17ABA">
        <w:t xml:space="preserve"> </w:t>
      </w:r>
      <w:r w:rsidR="006B6F53" w:rsidRPr="00B17ABA">
        <w:t xml:space="preserve">the </w:t>
      </w:r>
      <w:r w:rsidR="00E44CDD" w:rsidRPr="00B17ABA">
        <w:t>DP</w:t>
      </w:r>
      <w:r w:rsidR="006B6F53" w:rsidRPr="00B17ABA">
        <w:t xml:space="preserve"> used for the simple hypothetical case</w:t>
      </w:r>
      <w:bookmarkEnd w:id="96"/>
    </w:p>
    <w:p w:rsidR="00675E28" w:rsidRPr="00B17ABA" w:rsidRDefault="00675E28" w:rsidP="00675E28">
      <w:r w:rsidRPr="00B17ABA">
        <w:br w:type="page"/>
      </w:r>
    </w:p>
    <w:p w:rsidR="00DB2225" w:rsidRPr="00B17ABA" w:rsidRDefault="00024697" w:rsidP="009923E9">
      <w:pPr>
        <w:pStyle w:val="Heading3"/>
      </w:pPr>
      <w:r w:rsidRPr="00B17ABA">
        <w:lastRenderedPageBreak/>
        <w:t>Simulated Annealing</w:t>
      </w:r>
    </w:p>
    <w:p w:rsidR="008F77EA" w:rsidRPr="00B17ABA" w:rsidRDefault="00686794">
      <w:pPr>
        <w:jc w:val="both"/>
        <w:rPr>
          <w:rFonts w:ascii="Times New Roman" w:hAnsi="Times New Roman" w:cs="Times New Roman"/>
        </w:rPr>
      </w:pPr>
      <w:r w:rsidRPr="00B17ABA">
        <w:rPr>
          <w:rFonts w:ascii="Times New Roman" w:hAnsi="Times New Roman" w:cs="Times New Roman"/>
        </w:rPr>
        <w:t xml:space="preserve">As an example of </w:t>
      </w:r>
      <w:r w:rsidR="00DB2225" w:rsidRPr="00B17ABA">
        <w:rPr>
          <w:rFonts w:ascii="Times New Roman" w:hAnsi="Times New Roman" w:cs="Times New Roman"/>
        </w:rPr>
        <w:t xml:space="preserve">meta-heuristics, </w:t>
      </w:r>
      <w:r w:rsidR="00072A66" w:rsidRPr="00B17ABA">
        <w:rPr>
          <w:rFonts w:ascii="Times New Roman" w:hAnsi="Times New Roman" w:cs="Times New Roman"/>
        </w:rPr>
        <w:t>SA</w:t>
      </w:r>
      <w:r w:rsidR="00DB2225" w:rsidRPr="00B17ABA">
        <w:rPr>
          <w:rFonts w:ascii="Times New Roman" w:hAnsi="Times New Roman" w:cs="Times New Roman"/>
        </w:rPr>
        <w:t xml:space="preserve"> was applied to the hypothetical simple SDDP. </w:t>
      </w:r>
      <w:r w:rsidR="008F77EA" w:rsidRPr="00B17ABA">
        <w:rPr>
          <w:rFonts w:ascii="Times New Roman" w:hAnsi="Times New Roman" w:cs="Times New Roman"/>
        </w:rPr>
        <w:t xml:space="preserve">The same search space </w:t>
      </w:r>
      <w:r w:rsidR="00A43D7F" w:rsidRPr="00B17ABA">
        <w:rPr>
          <w:rFonts w:ascii="Times New Roman" w:hAnsi="Times New Roman" w:cs="Times New Roman"/>
        </w:rPr>
        <w:t>was used as for the enumeration algorithm</w:t>
      </w:r>
      <w:r w:rsidR="008F77EA" w:rsidRPr="00B17ABA">
        <w:rPr>
          <w:rFonts w:ascii="Times New Roman" w:hAnsi="Times New Roman" w:cs="Times New Roman"/>
        </w:rPr>
        <w:t xml:space="preserve">. </w:t>
      </w:r>
      <w:r w:rsidR="00DB2225" w:rsidRPr="00B17ABA">
        <w:rPr>
          <w:rFonts w:ascii="Times New Roman" w:hAnsi="Times New Roman" w:cs="Times New Roman"/>
        </w:rPr>
        <w:t xml:space="preserve">The process started with </w:t>
      </w:r>
      <w:r w:rsidR="00E1708A" w:rsidRPr="00B17ABA">
        <w:rPr>
          <w:rFonts w:ascii="Times New Roman" w:hAnsi="Times New Roman" w:cs="Times New Roman"/>
          <w:i/>
          <w:iCs/>
        </w:rPr>
        <w:t>π</w:t>
      </w:r>
      <w:r w:rsidR="00E1708A" w:rsidRPr="00B17ABA">
        <w:rPr>
          <w:rFonts w:ascii="Times New Roman" w:hAnsi="Times New Roman" w:cs="Times New Roman"/>
          <w:i/>
          <w:iCs/>
          <w:vertAlign w:val="subscript"/>
        </w:rPr>
        <w:t>1</w:t>
      </w:r>
      <w:r w:rsidR="00E1708A" w:rsidRPr="00B17ABA">
        <w:rPr>
          <w:rFonts w:ascii="Times New Roman" w:hAnsi="Times New Roman" w:cs="Times New Roman"/>
          <w:i/>
          <w:iCs/>
        </w:rPr>
        <w:t>=(drug</w:t>
      </w:r>
      <w:r w:rsidR="00E1708A" w:rsidRPr="00B17ABA">
        <w:rPr>
          <w:rFonts w:ascii="Times New Roman" w:hAnsi="Times New Roman" w:cs="Times New Roman"/>
          <w:i/>
          <w:iCs/>
          <w:vertAlign w:val="subscript"/>
        </w:rPr>
        <w:t>1</w:t>
      </w:r>
      <w:r w:rsidR="00E1708A" w:rsidRPr="00B17ABA">
        <w:rPr>
          <w:rFonts w:ascii="Times New Roman" w:hAnsi="Times New Roman" w:cs="Times New Roman"/>
          <w:i/>
          <w:iCs/>
        </w:rPr>
        <w:t>,drug</w:t>
      </w:r>
      <w:r w:rsidR="00E1708A" w:rsidRPr="00B17ABA">
        <w:rPr>
          <w:rFonts w:ascii="Times New Roman" w:hAnsi="Times New Roman" w:cs="Times New Roman"/>
          <w:i/>
          <w:iCs/>
          <w:vertAlign w:val="subscript"/>
        </w:rPr>
        <w:t>2</w:t>
      </w:r>
      <w:r w:rsidR="00E1708A" w:rsidRPr="00B17ABA">
        <w:rPr>
          <w:rFonts w:ascii="Times New Roman" w:hAnsi="Times New Roman" w:cs="Times New Roman"/>
          <w:i/>
          <w:iCs/>
        </w:rPr>
        <w:t>,drug</w:t>
      </w:r>
      <w:r w:rsidR="00E1708A" w:rsidRPr="00B17ABA">
        <w:rPr>
          <w:rFonts w:ascii="Times New Roman" w:hAnsi="Times New Roman" w:cs="Times New Roman"/>
          <w:i/>
          <w:iCs/>
          <w:vertAlign w:val="subscript"/>
        </w:rPr>
        <w:t>3</w:t>
      </w:r>
      <w:r w:rsidR="00E1708A" w:rsidRPr="00B17ABA">
        <w:rPr>
          <w:rFonts w:ascii="Times New Roman" w:hAnsi="Times New Roman" w:cs="Times New Roman"/>
          <w:i/>
          <w:iCs/>
        </w:rPr>
        <w:t>)</w:t>
      </w:r>
      <w:r w:rsidR="008F77EA" w:rsidRPr="00B17ABA">
        <w:rPr>
          <w:rFonts w:ascii="Times New Roman" w:hAnsi="Times New Roman" w:cs="Times New Roman"/>
        </w:rPr>
        <w:t>,</w:t>
      </w:r>
      <w:r w:rsidR="00DB2225" w:rsidRPr="00B17ABA">
        <w:rPr>
          <w:rFonts w:ascii="Times New Roman" w:hAnsi="Times New Roman" w:cs="Times New Roman"/>
        </w:rPr>
        <w:t xml:space="preserve"> and then </w:t>
      </w:r>
      <w:r w:rsidR="00DB2225" w:rsidRPr="00B17ABA">
        <w:rPr>
          <w:rFonts w:ascii="Times New Roman" w:hAnsi="Times New Roman" w:cs="Times New Roman"/>
          <w:lang w:eastAsia="ko-KR"/>
        </w:rPr>
        <w:t xml:space="preserve">iterated by </w:t>
      </w:r>
      <w:r w:rsidR="00064823" w:rsidRPr="00B17ABA">
        <w:rPr>
          <w:rFonts w:ascii="Times New Roman" w:hAnsi="Times New Roman" w:cs="Times New Roman"/>
          <w:lang w:eastAsia="ko-KR"/>
        </w:rPr>
        <w:t xml:space="preserve">randomly </w:t>
      </w:r>
      <w:r w:rsidR="00DB2225" w:rsidRPr="00B17ABA">
        <w:rPr>
          <w:rFonts w:ascii="Times New Roman" w:hAnsi="Times New Roman" w:cs="Times New Roman"/>
        </w:rPr>
        <w:t>search</w:t>
      </w:r>
      <w:r w:rsidR="00DB2225" w:rsidRPr="00B17ABA">
        <w:rPr>
          <w:rFonts w:ascii="Times New Roman" w:hAnsi="Times New Roman" w:cs="Times New Roman"/>
          <w:lang w:eastAsia="ko-KR"/>
        </w:rPr>
        <w:t>ing</w:t>
      </w:r>
      <w:r w:rsidR="00DB2225" w:rsidRPr="00B17ABA">
        <w:rPr>
          <w:rFonts w:ascii="Times New Roman" w:hAnsi="Times New Roman" w:cs="Times New Roman"/>
        </w:rPr>
        <w:t xml:space="preserve"> a </w:t>
      </w:r>
      <w:r w:rsidR="00E1708A" w:rsidRPr="00B17ABA">
        <w:rPr>
          <w:rFonts w:ascii="Times New Roman" w:hAnsi="Times New Roman" w:cs="Times New Roman"/>
        </w:rPr>
        <w:t xml:space="preserve">search space </w:t>
      </w:r>
      <w:r w:rsidR="00DB2225" w:rsidRPr="00B17ABA">
        <w:rPr>
          <w:rFonts w:ascii="Times New Roman" w:hAnsi="Times New Roman" w:cs="Times New Roman"/>
        </w:rPr>
        <w:t xml:space="preserve">to </w:t>
      </w:r>
      <w:r w:rsidR="00313AF7" w:rsidRPr="00B17ABA">
        <w:rPr>
          <w:rFonts w:ascii="Times New Roman" w:hAnsi="Times New Roman" w:cs="Times New Roman"/>
        </w:rPr>
        <w:t>see</w:t>
      </w:r>
      <w:r w:rsidR="00DB2225" w:rsidRPr="00B17ABA">
        <w:rPr>
          <w:rFonts w:ascii="Times New Roman" w:hAnsi="Times New Roman" w:cs="Times New Roman"/>
        </w:rPr>
        <w:t xml:space="preserve">k better </w:t>
      </w:r>
      <w:r w:rsidR="008F77EA" w:rsidRPr="00B17ABA">
        <w:rPr>
          <w:rFonts w:ascii="Times New Roman" w:hAnsi="Times New Roman" w:cs="Times New Roman"/>
          <w:lang w:eastAsia="ko-KR"/>
        </w:rPr>
        <w:t>policie</w:t>
      </w:r>
      <w:r w:rsidR="00DB2225" w:rsidRPr="00B17ABA">
        <w:rPr>
          <w:rFonts w:ascii="Times New Roman" w:hAnsi="Times New Roman" w:cs="Times New Roman"/>
          <w:lang w:eastAsia="ko-KR"/>
        </w:rPr>
        <w:t>s</w:t>
      </w:r>
      <w:r w:rsidR="006B6F53" w:rsidRPr="00B17ABA">
        <w:rPr>
          <w:rFonts w:ascii="Times New Roman" w:hAnsi="Times New Roman" w:cs="Times New Roman"/>
          <w:lang w:eastAsia="ko-KR"/>
        </w:rPr>
        <w:t xml:space="preserve"> </w:t>
      </w:r>
      <w:r w:rsidR="006B6F53" w:rsidRPr="00B17ABA">
        <w:rPr>
          <w:rFonts w:ascii="Times New Roman" w:eastAsia="Malgun Gothic" w:hAnsi="Times New Roman" w:cs="Times New Roman"/>
          <w:lang w:eastAsia="ko-KR"/>
        </w:rPr>
        <w:t>(</w:t>
      </w:r>
      <w:r w:rsidR="00313AF7" w:rsidRPr="00B17ABA">
        <w:rPr>
          <w:rFonts w:ascii="Times New Roman" w:eastAsia="Malgun Gothic" w:hAnsi="Times New Roman" w:cs="Times New Roman"/>
          <w:lang w:eastAsia="ko-KR"/>
        </w:rPr>
        <w:t>see</w:t>
      </w:r>
      <w:r w:rsidR="00675E28" w:rsidRPr="00B17ABA">
        <w:rPr>
          <w:rFonts w:ascii="Times New Roman" w:eastAsia="Malgun Gothic" w:hAnsi="Times New Roman" w:cs="Times New Roman"/>
          <w:lang w:eastAsia="ko-KR"/>
        </w:rPr>
        <w:t xml:space="preserve"> </w:t>
      </w:r>
      <w:r w:rsidR="00675E28" w:rsidRPr="00B17ABA">
        <w:rPr>
          <w:rFonts w:ascii="Times New Roman" w:eastAsia="Malgun Gothic" w:hAnsi="Times New Roman" w:cs="Times New Roman"/>
          <w:lang w:eastAsia="ko-KR"/>
        </w:rPr>
        <w:fldChar w:fldCharType="begin"/>
      </w:r>
      <w:r w:rsidR="00675E28" w:rsidRPr="00B17ABA">
        <w:rPr>
          <w:rFonts w:ascii="Times New Roman" w:eastAsia="Malgun Gothic" w:hAnsi="Times New Roman" w:cs="Times New Roman"/>
          <w:lang w:eastAsia="ko-KR"/>
        </w:rPr>
        <w:instrText xml:space="preserve"> REF _Ref423076861 \h </w:instrText>
      </w:r>
      <w:r w:rsidR="00B17ABA">
        <w:rPr>
          <w:rFonts w:ascii="Times New Roman" w:eastAsia="Malgun Gothic" w:hAnsi="Times New Roman" w:cs="Times New Roman"/>
          <w:lang w:eastAsia="ko-KR"/>
        </w:rPr>
        <w:instrText xml:space="preserve"> \* MERGEFORMAT </w:instrText>
      </w:r>
      <w:r w:rsidR="00675E28" w:rsidRPr="00B17ABA">
        <w:rPr>
          <w:rFonts w:ascii="Times New Roman" w:eastAsia="Malgun Gothic" w:hAnsi="Times New Roman" w:cs="Times New Roman"/>
          <w:lang w:eastAsia="ko-KR"/>
        </w:rPr>
      </w:r>
      <w:r w:rsidR="00675E28" w:rsidRPr="00B17ABA">
        <w:rPr>
          <w:rFonts w:ascii="Times New Roman" w:eastAsia="Malgun Gothic" w:hAnsi="Times New Roman" w:cs="Times New Roman"/>
          <w:lang w:eastAsia="ko-KR"/>
        </w:rPr>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12</w:t>
      </w:r>
      <w:r w:rsidR="00675E28" w:rsidRPr="00B17ABA">
        <w:rPr>
          <w:rFonts w:ascii="Times New Roman" w:eastAsia="Malgun Gothic" w:hAnsi="Times New Roman" w:cs="Times New Roman"/>
          <w:lang w:eastAsia="ko-KR"/>
        </w:rPr>
        <w:fldChar w:fldCharType="end"/>
      </w:r>
      <w:r w:rsidR="006B6F53" w:rsidRPr="00B17ABA">
        <w:rPr>
          <w:rFonts w:ascii="Times New Roman" w:eastAsia="Malgun Gothic" w:hAnsi="Times New Roman" w:cs="Times New Roman"/>
          <w:lang w:eastAsia="ko-KR"/>
        </w:rPr>
        <w:t>)</w:t>
      </w:r>
      <w:r w:rsidR="00DB2225" w:rsidRPr="00B17ABA">
        <w:rPr>
          <w:rFonts w:ascii="Times New Roman" w:hAnsi="Times New Roman" w:cs="Times New Roman"/>
        </w:rPr>
        <w:t xml:space="preserve">. </w:t>
      </w:r>
      <w:r w:rsidR="00E1708A" w:rsidRPr="00B17ABA">
        <w:rPr>
          <w:rFonts w:ascii="Times New Roman" w:hAnsi="Times New Roman" w:cs="Times New Roman"/>
        </w:rPr>
        <w:t xml:space="preserve">The neighbourhood was not defined in this simple hypothetical SDDP as the size of </w:t>
      </w:r>
      <w:r w:rsidR="00EA14C4" w:rsidRPr="00B17ABA">
        <w:rPr>
          <w:rFonts w:ascii="Times New Roman" w:hAnsi="Times New Roman" w:cs="Times New Roman"/>
        </w:rPr>
        <w:t xml:space="preserve">the </w:t>
      </w:r>
      <w:r w:rsidR="00E1708A" w:rsidRPr="00B17ABA">
        <w:rPr>
          <w:rFonts w:ascii="Times New Roman" w:hAnsi="Times New Roman" w:cs="Times New Roman"/>
        </w:rPr>
        <w:t xml:space="preserve">search space was very small. </w:t>
      </w:r>
      <w:r w:rsidR="00DB2225" w:rsidRPr="00B17ABA">
        <w:rPr>
          <w:rFonts w:ascii="Times New Roman" w:eastAsia="Malgun Gothic" w:hAnsi="Times New Roman" w:cs="Times New Roman"/>
          <w:lang w:eastAsia="ko-KR"/>
        </w:rPr>
        <w:t xml:space="preserve">If a new </w:t>
      </w:r>
      <w:r w:rsidR="008F77EA" w:rsidRPr="00B17ABA">
        <w:rPr>
          <w:rFonts w:ascii="Times New Roman" w:eastAsia="Malgun Gothic" w:hAnsi="Times New Roman" w:cs="Times New Roman"/>
          <w:lang w:eastAsia="ko-KR"/>
        </w:rPr>
        <w:t>sequential treatment policy</w:t>
      </w:r>
      <w:r w:rsidR="00DB2225" w:rsidRPr="00B17ABA">
        <w:rPr>
          <w:rFonts w:ascii="Times New Roman" w:eastAsia="Malgun Gothic" w:hAnsi="Times New Roman" w:cs="Times New Roman"/>
          <w:lang w:eastAsia="ko-KR"/>
        </w:rPr>
        <w:t xml:space="preserve"> </w:t>
      </w:r>
      <w:r w:rsidR="00636F3A" w:rsidRPr="00B17ABA">
        <w:rPr>
          <w:rFonts w:ascii="Courier New" w:hAnsi="Courier New" w:cs="Courier New"/>
          <w:color w:val="000000"/>
          <w:sz w:val="20"/>
          <w:szCs w:val="20"/>
        </w:rPr>
        <w:t>nPolicy</w:t>
      </w:r>
      <w:r w:rsidR="00636F3A" w:rsidRPr="00B17ABA" w:rsidDel="00E1708A">
        <w:rPr>
          <w:rFonts w:ascii="Times New Roman" w:eastAsia="Malgun Gothic" w:hAnsi="Times New Roman" w:cs="Times New Roman"/>
          <w:lang w:eastAsia="ko-KR"/>
        </w:rPr>
        <w:t xml:space="preserve"> </w:t>
      </w:r>
      <w:r w:rsidR="00DB2225" w:rsidRPr="00B17ABA">
        <w:rPr>
          <w:rFonts w:ascii="Times New Roman" w:eastAsia="Malgun Gothic" w:hAnsi="Times New Roman" w:cs="Times New Roman"/>
          <w:lang w:eastAsia="ko-KR"/>
        </w:rPr>
        <w:t xml:space="preserve">was better than the initial </w:t>
      </w:r>
      <w:r w:rsidR="008F77EA" w:rsidRPr="00B17ABA">
        <w:rPr>
          <w:rFonts w:ascii="Times New Roman" w:eastAsia="Malgun Gothic" w:hAnsi="Times New Roman" w:cs="Times New Roman"/>
          <w:lang w:eastAsia="ko-KR"/>
        </w:rPr>
        <w:t>policy</w:t>
      </w:r>
      <w:r w:rsidR="00DB2225" w:rsidRPr="00B17ABA">
        <w:rPr>
          <w:rFonts w:ascii="Times New Roman" w:eastAsia="Malgun Gothic" w:hAnsi="Times New Roman" w:cs="Times New Roman"/>
          <w:lang w:eastAsia="ko-KR"/>
        </w:rPr>
        <w:t xml:space="preserve"> </w:t>
      </w:r>
      <w:r w:rsidR="00636F3A" w:rsidRPr="00B17ABA">
        <w:rPr>
          <w:rFonts w:ascii="Courier New" w:hAnsi="Courier New" w:cs="Courier New"/>
          <w:color w:val="000000"/>
          <w:sz w:val="20"/>
          <w:szCs w:val="20"/>
        </w:rPr>
        <w:t>cPolicy</w:t>
      </w:r>
      <w:r w:rsidR="00636F3A" w:rsidRPr="00B17ABA">
        <w:rPr>
          <w:rFonts w:ascii="Times New Roman" w:eastAsia="Malgun Gothic" w:hAnsi="Times New Roman" w:cs="Times New Roman"/>
          <w:lang w:eastAsia="ko-KR"/>
        </w:rPr>
        <w:t xml:space="preserve"> </w:t>
      </w:r>
      <w:r w:rsidR="00DB2225" w:rsidRPr="00B17ABA">
        <w:rPr>
          <w:rFonts w:ascii="Times New Roman" w:eastAsia="Malgun Gothic" w:hAnsi="Times New Roman" w:cs="Times New Roman"/>
          <w:lang w:eastAsia="ko-KR"/>
        </w:rPr>
        <w:t xml:space="preserve">based on the total treatment benefit, </w:t>
      </w:r>
      <w:r w:rsidR="00DB2225" w:rsidRPr="00B17ABA">
        <w:rPr>
          <w:rFonts w:ascii="Times New Roman" w:hAnsi="Times New Roman" w:cs="Times New Roman"/>
        </w:rPr>
        <w:t xml:space="preserve">the </w:t>
      </w:r>
      <w:r w:rsidR="00DB2225" w:rsidRPr="00B17ABA">
        <w:rPr>
          <w:rFonts w:ascii="Times New Roman" w:eastAsia="Malgun Gothic" w:hAnsi="Times New Roman" w:cs="Times New Roman"/>
          <w:lang w:eastAsia="ko-KR"/>
        </w:rPr>
        <w:t xml:space="preserve">search </w:t>
      </w:r>
      <w:r w:rsidR="00DB2225" w:rsidRPr="00B17ABA">
        <w:rPr>
          <w:rFonts w:ascii="Times New Roman" w:hAnsi="Times New Roman" w:cs="Times New Roman"/>
        </w:rPr>
        <w:t xml:space="preserve">process re-started </w:t>
      </w:r>
      <w:r w:rsidR="00EA14C4" w:rsidRPr="00B17ABA">
        <w:rPr>
          <w:rFonts w:ascii="Times New Roman" w:hAnsi="Times New Roman" w:cs="Times New Roman"/>
        </w:rPr>
        <w:t xml:space="preserve">with </w:t>
      </w:r>
      <w:r w:rsidR="00DB2225" w:rsidRPr="00B17ABA">
        <w:rPr>
          <w:rFonts w:ascii="Times New Roman" w:hAnsi="Times New Roman" w:cs="Times New Roman"/>
        </w:rPr>
        <w:t xml:space="preserve">this newly found improved </w:t>
      </w:r>
      <w:r w:rsidR="008F77EA" w:rsidRPr="00B17ABA">
        <w:rPr>
          <w:rFonts w:ascii="Times New Roman" w:hAnsi="Times New Roman" w:cs="Times New Roman"/>
        </w:rPr>
        <w:t>policy</w:t>
      </w:r>
      <w:r w:rsidR="00DB2225" w:rsidRPr="00B17ABA">
        <w:rPr>
          <w:rFonts w:ascii="Times New Roman" w:eastAsia="Malgun Gothic" w:hAnsi="Times New Roman" w:cs="Times New Roman"/>
          <w:lang w:eastAsia="ko-KR"/>
        </w:rPr>
        <w:t xml:space="preserve"> and </w:t>
      </w:r>
      <w:r w:rsidR="00DB2225" w:rsidRPr="00B17ABA">
        <w:rPr>
          <w:rFonts w:ascii="Times New Roman" w:hAnsi="Times New Roman" w:cs="Times New Roman"/>
        </w:rPr>
        <w:t>continued</w:t>
      </w:r>
      <w:r w:rsidR="00A43D7F" w:rsidRPr="00B17ABA">
        <w:rPr>
          <w:rFonts w:ascii="Times New Roman" w:hAnsi="Times New Roman" w:cs="Times New Roman"/>
        </w:rPr>
        <w:t xml:space="preserve"> to iterate</w:t>
      </w:r>
      <w:r w:rsidR="00DB2225" w:rsidRPr="00B17ABA">
        <w:rPr>
          <w:rFonts w:ascii="Times New Roman" w:hAnsi="Times New Roman" w:cs="Times New Roman"/>
        </w:rPr>
        <w:t xml:space="preserve"> </w:t>
      </w:r>
      <w:r w:rsidR="00DB2225" w:rsidRPr="00B17ABA">
        <w:rPr>
          <w:rFonts w:ascii="Times New Roman" w:eastAsia="Malgun Gothic" w:hAnsi="Times New Roman" w:cs="Times New Roman"/>
          <w:lang w:eastAsia="ko-KR"/>
        </w:rPr>
        <w:t>in</w:t>
      </w:r>
      <w:r w:rsidR="00DB2225" w:rsidRPr="00B17ABA">
        <w:rPr>
          <w:rFonts w:ascii="Times New Roman" w:hAnsi="Times New Roman" w:cs="Times New Roman"/>
        </w:rPr>
        <w:t xml:space="preserve"> this way until no further improvement was found. </w:t>
      </w:r>
      <w:r w:rsidR="009D2C26" w:rsidRPr="00B17ABA">
        <w:rPr>
          <w:rFonts w:ascii="Times New Roman" w:hAnsi="Times New Roman" w:cs="Times New Roman"/>
        </w:rPr>
        <w:t xml:space="preserve">The initial temperature </w:t>
      </w:r>
      <w:r w:rsidR="00636F3A" w:rsidRPr="00B17ABA">
        <w:rPr>
          <w:rFonts w:ascii="Courier New" w:hAnsi="Courier New" w:cs="Courier New"/>
          <w:sz w:val="20"/>
          <w:szCs w:val="20"/>
        </w:rPr>
        <w:t>InitTemp</w:t>
      </w:r>
      <w:r w:rsidR="00636F3A" w:rsidRPr="00B17ABA">
        <w:rPr>
          <w:rFonts w:ascii="Times New Roman" w:hAnsi="Times New Roman" w:cs="Times New Roman"/>
        </w:rPr>
        <w:t xml:space="preserve"> </w:t>
      </w:r>
      <w:r w:rsidR="009D2C26" w:rsidRPr="00B17ABA">
        <w:rPr>
          <w:rFonts w:ascii="Times New Roman" w:hAnsi="Times New Roman" w:cs="Times New Roman"/>
        </w:rPr>
        <w:t xml:space="preserve">was set to 1. </w:t>
      </w:r>
      <w:r w:rsidR="007D6CFE" w:rsidRPr="00B17ABA">
        <w:rPr>
          <w:rFonts w:ascii="Times New Roman" w:hAnsi="Times New Roman" w:cs="Times New Roman"/>
        </w:rPr>
        <w:t>T</w:t>
      </w:r>
      <w:r w:rsidR="009D2C26" w:rsidRPr="00B17ABA">
        <w:rPr>
          <w:rFonts w:ascii="Times New Roman" w:hAnsi="Times New Roman" w:cs="Times New Roman"/>
        </w:rPr>
        <w:t xml:space="preserve">he cooling rate </w:t>
      </w:r>
      <w:r w:rsidR="00636F3A" w:rsidRPr="00B17ABA">
        <w:rPr>
          <w:rFonts w:ascii="Courier New" w:hAnsi="Courier New" w:cs="Courier New"/>
          <w:sz w:val="20"/>
          <w:szCs w:val="20"/>
        </w:rPr>
        <w:t>CoolSched</w:t>
      </w:r>
      <w:r w:rsidR="00636F3A" w:rsidRPr="00B17ABA">
        <w:rPr>
          <w:rFonts w:ascii="Times New Roman" w:hAnsi="Times New Roman" w:cs="Times New Roman"/>
        </w:rPr>
        <w:t xml:space="preserve"> </w:t>
      </w:r>
      <w:r w:rsidR="007D6CFE" w:rsidRPr="00B17ABA">
        <w:rPr>
          <w:rFonts w:ascii="Times New Roman" w:hAnsi="Times New Roman" w:cs="Times New Roman"/>
        </w:rPr>
        <w:t xml:space="preserve">was assumed </w:t>
      </w:r>
      <w:r w:rsidR="00A43D7F" w:rsidRPr="00B17ABA">
        <w:rPr>
          <w:rFonts w:ascii="Times New Roman" w:hAnsi="Times New Roman" w:cs="Times New Roman"/>
        </w:rPr>
        <w:t xml:space="preserve">to be </w:t>
      </w:r>
      <w:r w:rsidR="007D6CFE" w:rsidRPr="00B17ABA">
        <w:rPr>
          <w:rFonts w:ascii="Times New Roman" w:hAnsi="Times New Roman" w:cs="Times New Roman"/>
        </w:rPr>
        <w:t xml:space="preserve">0.8. </w:t>
      </w:r>
      <w:r w:rsidR="00A43D7F" w:rsidRPr="00B17ABA">
        <w:rPr>
          <w:rFonts w:ascii="Times New Roman" w:hAnsi="Times New Roman" w:cs="Times New Roman"/>
        </w:rPr>
        <w:t xml:space="preserve">The </w:t>
      </w:r>
      <w:r w:rsidR="00072A66" w:rsidRPr="00B17ABA">
        <w:rPr>
          <w:rFonts w:ascii="Times New Roman" w:hAnsi="Times New Roman" w:cs="Times New Roman"/>
        </w:rPr>
        <w:t>SA</w:t>
      </w:r>
      <w:r w:rsidR="00A43D7F" w:rsidRPr="00B17ABA">
        <w:rPr>
          <w:rFonts w:ascii="Times New Roman" w:hAnsi="Times New Roman" w:cs="Times New Roman"/>
        </w:rPr>
        <w:t xml:space="preserve"> algorithm</w:t>
      </w:r>
      <w:r w:rsidR="007D6CFE" w:rsidRPr="00B17ABA">
        <w:rPr>
          <w:rFonts w:ascii="Times New Roman" w:hAnsi="Times New Roman" w:cs="Times New Roman"/>
        </w:rPr>
        <w:t xml:space="preserve"> stopped if the temperature </w:t>
      </w:r>
      <w:r w:rsidR="00636F3A" w:rsidRPr="00B17ABA">
        <w:rPr>
          <w:rFonts w:ascii="Courier New" w:hAnsi="Courier New" w:cs="Courier New"/>
          <w:color w:val="000000"/>
          <w:sz w:val="20"/>
          <w:szCs w:val="20"/>
        </w:rPr>
        <w:t>T</w:t>
      </w:r>
      <w:r w:rsidR="00636F3A" w:rsidRPr="00B17ABA">
        <w:rPr>
          <w:rFonts w:ascii="Times New Roman" w:hAnsi="Times New Roman" w:cs="Times New Roman"/>
        </w:rPr>
        <w:t xml:space="preserve"> </w:t>
      </w:r>
      <w:r w:rsidR="007D6CFE" w:rsidRPr="00B17ABA">
        <w:rPr>
          <w:rFonts w:ascii="Times New Roman" w:hAnsi="Times New Roman" w:cs="Times New Roman"/>
        </w:rPr>
        <w:t>reached 0.001</w:t>
      </w:r>
      <w:r w:rsidR="00E1708A" w:rsidRPr="00B17ABA">
        <w:rPr>
          <w:rFonts w:ascii="Times New Roman" w:hAnsi="Times New Roman" w:cs="Times New Roman"/>
        </w:rPr>
        <w:t xml:space="preserve">, </w:t>
      </w:r>
      <w:r w:rsidR="007D6CFE" w:rsidRPr="00B17ABA">
        <w:rPr>
          <w:rFonts w:ascii="Times New Roman" w:hAnsi="Times New Roman" w:cs="Times New Roman"/>
        </w:rPr>
        <w:t>new policies were consecutively rejected five times</w:t>
      </w:r>
      <w:r w:rsidR="00636F3A" w:rsidRPr="00B17ABA">
        <w:rPr>
          <w:rFonts w:ascii="Times New Roman" w:hAnsi="Times New Roman" w:cs="Times New Roman"/>
        </w:rPr>
        <w:t xml:space="preserve"> (i.e., </w:t>
      </w:r>
      <w:r w:rsidR="00636F3A" w:rsidRPr="00B17ABA">
        <w:rPr>
          <w:rFonts w:ascii="Courier New" w:hAnsi="Courier New" w:cs="Courier New"/>
          <w:sz w:val="20"/>
          <w:szCs w:val="20"/>
        </w:rPr>
        <w:t>MaxConsRej</w:t>
      </w:r>
      <w:r w:rsidR="00636F3A" w:rsidRPr="00B17ABA">
        <w:t>)</w:t>
      </w:r>
      <w:r w:rsidR="00E1708A" w:rsidRPr="00B17ABA">
        <w:rPr>
          <w:rFonts w:ascii="Times New Roman" w:hAnsi="Times New Roman" w:cs="Times New Roman"/>
        </w:rPr>
        <w:t xml:space="preserve">, old policy was consecutively successful five times </w:t>
      </w:r>
      <w:r w:rsidR="00636F3A" w:rsidRPr="00B17ABA">
        <w:rPr>
          <w:rFonts w:ascii="Times New Roman" w:hAnsi="Times New Roman" w:cs="Times New Roman"/>
        </w:rPr>
        <w:t xml:space="preserve">(i.e., </w:t>
      </w:r>
      <w:r w:rsidR="00636F3A" w:rsidRPr="00B17ABA">
        <w:rPr>
          <w:rFonts w:ascii="Courier New" w:hAnsi="Courier New" w:cs="Courier New"/>
          <w:sz w:val="20"/>
          <w:szCs w:val="20"/>
        </w:rPr>
        <w:t>MaxSuccess</w:t>
      </w:r>
      <w:r w:rsidR="00636F3A" w:rsidRPr="00B17ABA">
        <w:rPr>
          <w:rFonts w:ascii="Times New Roman" w:hAnsi="Times New Roman" w:cs="Times New Roman"/>
        </w:rPr>
        <w:t xml:space="preserve">) </w:t>
      </w:r>
      <w:r w:rsidR="00E1708A" w:rsidRPr="00B17ABA">
        <w:rPr>
          <w:rFonts w:ascii="Times New Roman" w:hAnsi="Times New Roman" w:cs="Times New Roman"/>
        </w:rPr>
        <w:t xml:space="preserve">or the </w:t>
      </w:r>
      <w:r w:rsidR="00064823" w:rsidRPr="00B17ABA">
        <w:rPr>
          <w:rFonts w:ascii="Times New Roman" w:hAnsi="Times New Roman" w:cs="Times New Roman"/>
        </w:rPr>
        <w:t xml:space="preserve">total </w:t>
      </w:r>
      <w:r w:rsidR="00E1708A" w:rsidRPr="00B17ABA">
        <w:rPr>
          <w:rFonts w:ascii="Times New Roman" w:hAnsi="Times New Roman" w:cs="Times New Roman"/>
        </w:rPr>
        <w:t xml:space="preserve">iteration </w:t>
      </w:r>
      <w:r w:rsidR="00064823" w:rsidRPr="00B17ABA">
        <w:rPr>
          <w:rFonts w:ascii="Times New Roman" w:hAnsi="Times New Roman" w:cs="Times New Roman"/>
        </w:rPr>
        <w:t xml:space="preserve">number </w:t>
      </w:r>
      <w:r w:rsidR="00E1708A" w:rsidRPr="00B17ABA">
        <w:rPr>
          <w:rFonts w:ascii="Times New Roman" w:hAnsi="Times New Roman" w:cs="Times New Roman"/>
        </w:rPr>
        <w:t>reached 100</w:t>
      </w:r>
      <w:r w:rsidR="00636F3A" w:rsidRPr="00B17ABA">
        <w:rPr>
          <w:rFonts w:ascii="Times New Roman" w:hAnsi="Times New Roman" w:cs="Times New Roman"/>
        </w:rPr>
        <w:t xml:space="preserve"> (i.e., </w:t>
      </w:r>
      <w:r w:rsidR="00636F3A" w:rsidRPr="00B17ABA">
        <w:rPr>
          <w:rFonts w:ascii="Courier New" w:hAnsi="Courier New" w:cs="Courier New"/>
          <w:sz w:val="20"/>
          <w:szCs w:val="20"/>
        </w:rPr>
        <w:t>MaxTries</w:t>
      </w:r>
      <w:r w:rsidR="00636F3A" w:rsidRPr="00B17ABA">
        <w:rPr>
          <w:rFonts w:ascii="Times New Roman" w:hAnsi="Times New Roman" w:cs="Times New Roman"/>
        </w:rPr>
        <w:t>)</w:t>
      </w:r>
      <w:r w:rsidR="007D6CFE" w:rsidRPr="00B17ABA">
        <w:rPr>
          <w:rFonts w:ascii="Times New Roman" w:hAnsi="Times New Roman" w:cs="Times New Roman"/>
        </w:rPr>
        <w:t xml:space="preserve">.   </w:t>
      </w:r>
    </w:p>
    <w:p w:rsidR="00E1708A" w:rsidRPr="00B17ABA" w:rsidRDefault="00E1708A">
      <w:pPr>
        <w:jc w:val="both"/>
        <w:rPr>
          <w:rFonts w:ascii="Times New Roman" w:hAnsi="Times New Roman" w:cs="Times New Roman"/>
        </w:rPr>
      </w:pPr>
    </w:p>
    <w:tbl>
      <w:tblPr>
        <w:tblStyle w:val="TableGrid"/>
        <w:tblW w:w="0" w:type="auto"/>
        <w:tblLook w:val="04A0" w:firstRow="1" w:lastRow="0" w:firstColumn="1" w:lastColumn="0" w:noHBand="0" w:noVBand="1"/>
      </w:tblPr>
      <w:tblGrid>
        <w:gridCol w:w="8436"/>
      </w:tblGrid>
      <w:tr w:rsidR="00E1708A" w:rsidRPr="00B17ABA" w:rsidTr="009923E9">
        <w:trPr>
          <w:cantSplit/>
        </w:trPr>
        <w:tc>
          <w:tcPr>
            <w:tcW w:w="8436" w:type="dxa"/>
          </w:tcPr>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228B22"/>
                <w:sz w:val="20"/>
                <w:szCs w:val="20"/>
              </w:rPr>
              <w:lastRenderedPageBreak/>
              <w:t>% Main parameter settings.</w:t>
            </w:r>
            <w:r w:rsidRPr="00B17ABA">
              <w:rPr>
                <w:rFonts w:ascii="Courier New" w:hAnsi="Courier New" w:cs="Courier New"/>
                <w:color w:val="000000"/>
                <w:sz w:val="20"/>
                <w:szCs w:val="20"/>
              </w:rPr>
              <w:t xml:space="preserve">       </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def = struct(</w:t>
            </w:r>
            <w:r w:rsidRPr="00B17ABA">
              <w:rPr>
                <w:rFonts w:ascii="Courier New" w:hAnsi="Courier New" w:cs="Courier New"/>
                <w:color w:val="A020F0"/>
                <w:sz w:val="20"/>
                <w:szCs w:val="20"/>
              </w:rPr>
              <w:t>'CoolSched'</w:t>
            </w:r>
            <w:r w:rsidRPr="00B17ABA">
              <w:rPr>
                <w:rFonts w:ascii="Courier New" w:hAnsi="Courier New" w:cs="Courier New"/>
                <w:color w:val="000000"/>
                <w:sz w:val="20"/>
                <w:szCs w:val="20"/>
              </w:rPr>
              <w:t>,@(T) (.8*T),</w:t>
            </w:r>
            <w:r w:rsidRPr="00B17ABA">
              <w:rPr>
                <w:rFonts w:ascii="Courier New" w:hAnsi="Courier New" w:cs="Courier New"/>
                <w:color w:val="0000FF"/>
                <w:sz w:val="20"/>
                <w:szCs w:val="20"/>
              </w:rPr>
              <w:t xml:space="preserve">... </w:t>
            </w:r>
            <w:r w:rsidRPr="00B17ABA">
              <w:rPr>
                <w:rFonts w:ascii="Courier New" w:hAnsi="Courier New" w:cs="Courier New"/>
                <w:color w:val="228B22"/>
                <w:sz w:val="20"/>
                <w:szCs w:val="20"/>
              </w:rPr>
              <w:t xml:space="preserve">% </w:t>
            </w:r>
            <w:r w:rsidR="00064823" w:rsidRPr="00B17ABA">
              <w:rPr>
                <w:rFonts w:ascii="Courier New" w:hAnsi="Courier New" w:cs="Courier New"/>
                <w:color w:val="228B22"/>
                <w:sz w:val="20"/>
                <w:szCs w:val="20"/>
              </w:rPr>
              <w:t>Cooling</w:t>
            </w:r>
            <w:r w:rsidRPr="00B17ABA">
              <w:rPr>
                <w:rFonts w:ascii="Courier New" w:hAnsi="Courier New" w:cs="Courier New"/>
                <w:color w:val="228B22"/>
                <w:sz w:val="20"/>
                <w:szCs w:val="20"/>
              </w:rPr>
              <w:t xml:space="preserve"> schedule.</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675E28" w:rsidRPr="00B17ABA">
              <w:rPr>
                <w:rFonts w:ascii="Courier New" w:hAnsi="Courier New" w:cs="Courier New"/>
                <w:color w:val="000000"/>
                <w:sz w:val="20"/>
                <w:szCs w:val="20"/>
              </w:rPr>
              <w:t xml:space="preserve">     </w:t>
            </w:r>
            <w:r w:rsidRPr="00B17ABA">
              <w:rPr>
                <w:rFonts w:ascii="Courier New" w:hAnsi="Courier New" w:cs="Courier New"/>
                <w:color w:val="A020F0"/>
                <w:sz w:val="20"/>
                <w:szCs w:val="20"/>
              </w:rPr>
              <w:t>'InitTemp'</w:t>
            </w:r>
            <w:r w:rsidRPr="00B17ABA">
              <w:rPr>
                <w:rFonts w:ascii="Courier New" w:hAnsi="Courier New" w:cs="Courier New"/>
                <w:color w:val="000000"/>
                <w:sz w:val="20"/>
                <w:szCs w:val="20"/>
              </w:rPr>
              <w:t>,1,</w:t>
            </w:r>
            <w:r w:rsidRPr="00B17ABA">
              <w:rPr>
                <w:rFonts w:ascii="Courier New" w:hAnsi="Courier New" w:cs="Courier New"/>
                <w:color w:val="0000FF"/>
                <w:sz w:val="20"/>
                <w:szCs w:val="20"/>
              </w:rPr>
              <w:t xml:space="preserve">... </w:t>
            </w:r>
            <w:r w:rsidRPr="00B17ABA">
              <w:rPr>
                <w:rFonts w:ascii="Courier New" w:hAnsi="Courier New" w:cs="Courier New"/>
                <w:color w:val="228B22"/>
                <w:sz w:val="20"/>
                <w:szCs w:val="20"/>
              </w:rPr>
              <w:t>% Initial temperature.</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675E28" w:rsidRPr="00B17ABA">
              <w:rPr>
                <w:rFonts w:ascii="Courier New" w:hAnsi="Courier New" w:cs="Courier New"/>
                <w:color w:val="000000"/>
                <w:sz w:val="20"/>
                <w:szCs w:val="20"/>
              </w:rPr>
              <w:t xml:space="preserve">     </w:t>
            </w:r>
            <w:r w:rsidRPr="00B17ABA">
              <w:rPr>
                <w:rFonts w:ascii="Courier New" w:hAnsi="Courier New" w:cs="Courier New"/>
                <w:color w:val="A020F0"/>
                <w:sz w:val="20"/>
                <w:szCs w:val="20"/>
              </w:rPr>
              <w:t>'MaxConsRej'</w:t>
            </w:r>
            <w:r w:rsidRPr="00B17ABA">
              <w:rPr>
                <w:rFonts w:ascii="Courier New" w:hAnsi="Courier New" w:cs="Courier New"/>
                <w:color w:val="000000"/>
                <w:sz w:val="20"/>
                <w:szCs w:val="20"/>
              </w:rPr>
              <w:t>,5,</w:t>
            </w:r>
            <w:r w:rsidRPr="00B17ABA">
              <w:rPr>
                <w:rFonts w:ascii="Courier New" w:hAnsi="Courier New" w:cs="Courier New"/>
                <w:color w:val="0000FF"/>
                <w:sz w:val="20"/>
                <w:szCs w:val="20"/>
              </w:rPr>
              <w:t>...</w:t>
            </w:r>
            <w:r w:rsidRPr="00B17ABA">
              <w:rPr>
                <w:rFonts w:ascii="Courier New" w:hAnsi="Courier New" w:cs="Courier New"/>
                <w:color w:val="228B22"/>
                <w:sz w:val="20"/>
                <w:szCs w:val="20"/>
              </w:rPr>
              <w:t xml:space="preserve"> % </w:t>
            </w:r>
            <w:r w:rsidR="00675E28" w:rsidRPr="00B17ABA">
              <w:rPr>
                <w:rFonts w:ascii="Courier New" w:hAnsi="Courier New" w:cs="Courier New"/>
                <w:color w:val="228B22"/>
                <w:sz w:val="20"/>
                <w:szCs w:val="20"/>
              </w:rPr>
              <w:t>Max no. of c</w:t>
            </w:r>
            <w:r w:rsidRPr="00B17ABA">
              <w:rPr>
                <w:rFonts w:ascii="Courier New" w:hAnsi="Courier New" w:cs="Courier New"/>
                <w:color w:val="228B22"/>
                <w:sz w:val="20"/>
                <w:szCs w:val="20"/>
              </w:rPr>
              <w:t xml:space="preserve">onsecutive rejections. </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675E28" w:rsidRPr="00B17ABA">
              <w:rPr>
                <w:rFonts w:ascii="Courier New" w:hAnsi="Courier New" w:cs="Courier New"/>
                <w:color w:val="000000"/>
                <w:sz w:val="20"/>
                <w:szCs w:val="20"/>
              </w:rPr>
              <w:t xml:space="preserve">     </w:t>
            </w:r>
            <w:r w:rsidRPr="00B17ABA">
              <w:rPr>
                <w:rFonts w:ascii="Courier New" w:hAnsi="Courier New" w:cs="Courier New"/>
                <w:color w:val="A020F0"/>
                <w:sz w:val="20"/>
                <w:szCs w:val="20"/>
              </w:rPr>
              <w:t>'MaxSuccess'</w:t>
            </w:r>
            <w:r w:rsidRPr="00B17ABA">
              <w:rPr>
                <w:rFonts w:ascii="Courier New" w:hAnsi="Courier New" w:cs="Courier New"/>
                <w:color w:val="000000"/>
                <w:sz w:val="20"/>
                <w:szCs w:val="20"/>
              </w:rPr>
              <w:t>,5,</w:t>
            </w:r>
            <w:r w:rsidR="00675E28" w:rsidRPr="00B17ABA">
              <w:rPr>
                <w:rFonts w:ascii="Courier New" w:hAnsi="Courier New" w:cs="Courier New"/>
                <w:color w:val="0000FF"/>
                <w:sz w:val="20"/>
                <w:szCs w:val="20"/>
              </w:rPr>
              <w:t xml:space="preserve">... </w:t>
            </w:r>
            <w:r w:rsidRPr="00B17ABA">
              <w:rPr>
                <w:rFonts w:ascii="Courier New" w:hAnsi="Courier New" w:cs="Courier New"/>
                <w:color w:val="228B22"/>
                <w:sz w:val="20"/>
                <w:szCs w:val="20"/>
              </w:rPr>
              <w:t xml:space="preserve">% </w:t>
            </w:r>
            <w:r w:rsidR="00675E28" w:rsidRPr="00B17ABA">
              <w:rPr>
                <w:rFonts w:ascii="Courier New" w:hAnsi="Courier New" w:cs="Courier New"/>
                <w:color w:val="228B22"/>
                <w:sz w:val="20"/>
                <w:szCs w:val="20"/>
              </w:rPr>
              <w:t>Max no. of c</w:t>
            </w:r>
            <w:r w:rsidRPr="00B17ABA">
              <w:rPr>
                <w:rFonts w:ascii="Courier New" w:hAnsi="Courier New" w:cs="Courier New"/>
                <w:color w:val="228B22"/>
                <w:sz w:val="20"/>
                <w:szCs w:val="20"/>
              </w:rPr>
              <w:t>onsecutive success.</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675E28" w:rsidRPr="00B17ABA">
              <w:rPr>
                <w:rFonts w:ascii="Courier New" w:hAnsi="Courier New" w:cs="Courier New"/>
                <w:color w:val="000000"/>
                <w:sz w:val="20"/>
                <w:szCs w:val="20"/>
              </w:rPr>
              <w:t xml:space="preserve">     </w:t>
            </w:r>
            <w:r w:rsidRPr="00B17ABA">
              <w:rPr>
                <w:rFonts w:ascii="Courier New" w:hAnsi="Courier New" w:cs="Courier New"/>
                <w:color w:val="A020F0"/>
                <w:sz w:val="20"/>
                <w:szCs w:val="20"/>
              </w:rPr>
              <w:t>'MaxTries'</w:t>
            </w:r>
            <w:r w:rsidRPr="00B17ABA">
              <w:rPr>
                <w:rFonts w:ascii="Courier New" w:hAnsi="Courier New" w:cs="Courier New"/>
                <w:color w:val="000000"/>
                <w:sz w:val="20"/>
                <w:szCs w:val="20"/>
              </w:rPr>
              <w:t>,100,</w:t>
            </w:r>
            <w:r w:rsidRPr="00B17ABA">
              <w:rPr>
                <w:rFonts w:ascii="Courier New" w:hAnsi="Courier New" w:cs="Courier New"/>
                <w:color w:val="0000FF"/>
                <w:sz w:val="20"/>
                <w:szCs w:val="20"/>
              </w:rPr>
              <w:t xml:space="preserve">... </w:t>
            </w:r>
            <w:r w:rsidRPr="00B17ABA">
              <w:rPr>
                <w:rFonts w:ascii="Courier New" w:hAnsi="Courier New" w:cs="Courier New"/>
                <w:color w:val="228B22"/>
                <w:sz w:val="20"/>
                <w:szCs w:val="20"/>
              </w:rPr>
              <w:t>% Max</w:t>
            </w:r>
            <w:r w:rsidR="00675E28" w:rsidRPr="00B17ABA">
              <w:rPr>
                <w:rFonts w:ascii="Courier New" w:hAnsi="Courier New" w:cs="Courier New"/>
                <w:color w:val="228B22"/>
                <w:sz w:val="20"/>
                <w:szCs w:val="20"/>
              </w:rPr>
              <w:t xml:space="preserve"> no. of total </w:t>
            </w:r>
            <w:r w:rsidRPr="00B17ABA">
              <w:rPr>
                <w:rFonts w:ascii="Courier New" w:hAnsi="Courier New" w:cs="Courier New"/>
                <w:color w:val="228B22"/>
                <w:sz w:val="20"/>
                <w:szCs w:val="20"/>
              </w:rPr>
              <w:t>tries.</w:t>
            </w:r>
          </w:p>
          <w:p w:rsidR="00BF22CE" w:rsidRPr="00B17ABA" w:rsidRDefault="00E1708A" w:rsidP="009923E9">
            <w:pPr>
              <w:autoSpaceDE w:val="0"/>
              <w:autoSpaceDN w:val="0"/>
              <w:adjustRightInd w:val="0"/>
              <w:spacing w:line="240" w:lineRule="auto"/>
              <w:ind w:firstLine="0"/>
              <w:jc w:val="both"/>
              <w:rPr>
                <w:rFonts w:ascii="Courier New" w:hAnsi="Courier New" w:cs="Courier New"/>
                <w:color w:val="228B22"/>
                <w:sz w:val="20"/>
                <w:szCs w:val="20"/>
              </w:rPr>
            </w:pPr>
            <w:r w:rsidRPr="00B17ABA">
              <w:rPr>
                <w:rFonts w:ascii="Courier New" w:hAnsi="Courier New" w:cs="Courier New"/>
                <w:color w:val="000000"/>
                <w:sz w:val="20"/>
                <w:szCs w:val="20"/>
              </w:rPr>
              <w:t xml:space="preserve">        </w:t>
            </w:r>
            <w:r w:rsidR="00675E28" w:rsidRPr="00B17ABA">
              <w:rPr>
                <w:rFonts w:ascii="Courier New" w:hAnsi="Courier New" w:cs="Courier New"/>
                <w:color w:val="000000"/>
                <w:sz w:val="20"/>
                <w:szCs w:val="20"/>
              </w:rPr>
              <w:t xml:space="preserve">     </w:t>
            </w:r>
            <w:r w:rsidRPr="00B17ABA">
              <w:rPr>
                <w:rFonts w:ascii="Courier New" w:hAnsi="Courier New" w:cs="Courier New"/>
                <w:color w:val="A020F0"/>
                <w:sz w:val="20"/>
                <w:szCs w:val="20"/>
              </w:rPr>
              <w:t>'StopTemp'</w:t>
            </w:r>
            <w:r w:rsidRPr="00B17ABA">
              <w:rPr>
                <w:rFonts w:ascii="Courier New" w:hAnsi="Courier New" w:cs="Courier New"/>
                <w:color w:val="000000"/>
                <w:sz w:val="20"/>
                <w:szCs w:val="20"/>
              </w:rPr>
              <w:t>,0.001</w:t>
            </w:r>
            <w:r w:rsidR="00BF22CE" w:rsidRPr="00B17ABA">
              <w:rPr>
                <w:rFonts w:ascii="Courier New" w:hAnsi="Courier New" w:cs="Courier New"/>
                <w:color w:val="000000"/>
                <w:sz w:val="20"/>
                <w:szCs w:val="20"/>
              </w:rPr>
              <w:t>,</w:t>
            </w:r>
            <w:r w:rsidR="00BF22CE" w:rsidRPr="00B17ABA">
              <w:rPr>
                <w:rFonts w:ascii="Courier New" w:hAnsi="Courier New" w:cs="Courier New"/>
                <w:color w:val="0000FF"/>
                <w:sz w:val="20"/>
                <w:szCs w:val="20"/>
              </w:rPr>
              <w:t xml:space="preserve"> ...</w:t>
            </w:r>
            <w:r w:rsidR="00BF22CE" w:rsidRPr="00B17ABA">
              <w:rPr>
                <w:rFonts w:ascii="Courier New" w:hAnsi="Courier New" w:cs="Courier New"/>
                <w:color w:val="228B22"/>
                <w:sz w:val="20"/>
                <w:szCs w:val="20"/>
              </w:rPr>
              <w:t xml:space="preserve"> % Stopping temperature.</w:t>
            </w:r>
          </w:p>
          <w:p w:rsidR="00E1708A" w:rsidRPr="00B17ABA" w:rsidRDefault="00BF22CE" w:rsidP="009923E9">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A020F0"/>
                <w:sz w:val="20"/>
                <w:szCs w:val="20"/>
              </w:rPr>
              <w:t xml:space="preserve">             'k'</w:t>
            </w:r>
            <w:r w:rsidRPr="00B17ABA">
              <w:rPr>
                <w:rFonts w:ascii="Courier New" w:hAnsi="Courier New" w:cs="Courier New"/>
                <w:color w:val="000000"/>
                <w:sz w:val="20"/>
                <w:szCs w:val="20"/>
              </w:rPr>
              <w:t>,1</w:t>
            </w:r>
            <w:r w:rsidR="00675E28" w:rsidRPr="00B17ABA">
              <w:rPr>
                <w:rFonts w:ascii="Courier New" w:hAnsi="Courier New" w:cs="Courier New"/>
                <w:color w:val="000000"/>
                <w:sz w:val="20"/>
                <w:szCs w:val="20"/>
              </w:rPr>
              <w:t>);</w:t>
            </w:r>
            <w:r w:rsidR="00E1708A" w:rsidRPr="00B17ABA">
              <w:rPr>
                <w:rFonts w:ascii="Courier New" w:hAnsi="Courier New" w:cs="Courier New"/>
                <w:color w:val="228B22"/>
                <w:sz w:val="20"/>
                <w:szCs w:val="20"/>
              </w:rPr>
              <w:t xml:space="preserve"> </w:t>
            </w:r>
            <w:r w:rsidRPr="00B17ABA">
              <w:rPr>
                <w:rFonts w:ascii="Courier New" w:hAnsi="Courier New" w:cs="Courier New"/>
                <w:color w:val="228B22"/>
                <w:sz w:val="20"/>
                <w:szCs w:val="20"/>
              </w:rPr>
              <w:t>% Boltzmann constant.</w:t>
            </w:r>
          </w:p>
          <w:p w:rsidR="00064823" w:rsidRPr="00B17ABA" w:rsidRDefault="00064823" w:rsidP="009A2C7D">
            <w:pPr>
              <w:autoSpaceDE w:val="0"/>
              <w:autoSpaceDN w:val="0"/>
              <w:adjustRightInd w:val="0"/>
              <w:spacing w:line="240" w:lineRule="auto"/>
              <w:ind w:firstLine="0"/>
              <w:jc w:val="both"/>
              <w:rPr>
                <w:rFonts w:ascii="Courier New" w:hAnsi="Courier New" w:cs="Courier New"/>
                <w:color w:val="228B22"/>
                <w:sz w:val="20"/>
                <w:szCs w:val="20"/>
              </w:rPr>
            </w:pPr>
          </w:p>
          <w:p w:rsidR="00064823" w:rsidRPr="00B17ABA" w:rsidRDefault="00064823" w:rsidP="009A2C7D">
            <w:pPr>
              <w:autoSpaceDE w:val="0"/>
              <w:autoSpaceDN w:val="0"/>
              <w:adjustRightInd w:val="0"/>
              <w:spacing w:line="240" w:lineRule="auto"/>
              <w:ind w:firstLine="0"/>
              <w:jc w:val="both"/>
              <w:rPr>
                <w:rFonts w:ascii="Courier New" w:hAnsi="Courier New" w:cs="Courier New"/>
                <w:color w:val="228B22"/>
                <w:sz w:val="20"/>
                <w:szCs w:val="20"/>
              </w:rPr>
            </w:pPr>
            <w:r w:rsidRPr="00B17ABA">
              <w:rPr>
                <w:rFonts w:ascii="Courier New" w:hAnsi="Courier New" w:cs="Courier New"/>
                <w:color w:val="228B22"/>
                <w:sz w:val="20"/>
                <w:szCs w:val="20"/>
              </w:rPr>
              <w:t xml:space="preserve">% </w:t>
            </w:r>
            <w:r w:rsidR="009A2C7D" w:rsidRPr="00B17ABA">
              <w:rPr>
                <w:rFonts w:ascii="Courier New" w:hAnsi="Courier New" w:cs="Courier New"/>
                <w:color w:val="228B22"/>
                <w:sz w:val="20"/>
                <w:szCs w:val="20"/>
              </w:rPr>
              <w:t>Initial solution and t</w:t>
            </w:r>
            <w:r w:rsidRPr="00B17ABA">
              <w:rPr>
                <w:rFonts w:ascii="Courier New" w:hAnsi="Courier New" w:cs="Courier New"/>
                <w:color w:val="228B22"/>
                <w:sz w:val="20"/>
                <w:szCs w:val="20"/>
              </w:rPr>
              <w:t>he reward from the initial policy.</w:t>
            </w:r>
          </w:p>
          <w:p w:rsidR="00E1708A" w:rsidRPr="00B17ABA" w:rsidRDefault="00BF22CE" w:rsidP="009A2C7D">
            <w:pPr>
              <w:autoSpaceDE w:val="0"/>
              <w:autoSpaceDN w:val="0"/>
              <w:adjustRightInd w:val="0"/>
              <w:spacing w:line="240" w:lineRule="auto"/>
              <w:ind w:firstLine="0"/>
              <w:jc w:val="both"/>
              <w:rPr>
                <w:rFonts w:ascii="Courier New" w:hAnsi="Courier New" w:cs="Courier New"/>
                <w:color w:val="228B22"/>
                <w:sz w:val="20"/>
                <w:szCs w:val="20"/>
              </w:rPr>
            </w:pPr>
            <w:r w:rsidRPr="00B17ABA">
              <w:rPr>
                <w:rFonts w:ascii="Courier New" w:hAnsi="Courier New" w:cs="Courier New"/>
                <w:color w:val="000000"/>
                <w:sz w:val="20"/>
                <w:szCs w:val="20"/>
              </w:rPr>
              <w:t xml:space="preserve">cPolicy = 1; </w:t>
            </w:r>
            <w:r w:rsidR="00E1708A" w:rsidRPr="00B17ABA">
              <w:rPr>
                <w:rFonts w:ascii="Courier New" w:hAnsi="Courier New" w:cs="Courier New"/>
                <w:color w:val="000000"/>
                <w:sz w:val="20"/>
                <w:szCs w:val="20"/>
              </w:rPr>
              <w:t>[OldReward] = function_SemiMarkov(cPolicy);</w:t>
            </w:r>
            <w:r w:rsidR="00E1708A" w:rsidRPr="00B17ABA">
              <w:rPr>
                <w:rFonts w:ascii="Courier New" w:hAnsi="Courier New" w:cs="Courier New"/>
                <w:color w:val="228B22"/>
                <w:sz w:val="20"/>
                <w:szCs w:val="20"/>
              </w:rPr>
              <w:t xml:space="preserve"> </w:t>
            </w:r>
          </w:p>
          <w:p w:rsidR="00064823" w:rsidRPr="00B17ABA" w:rsidRDefault="00064823" w:rsidP="009A2C7D">
            <w:pPr>
              <w:autoSpaceDE w:val="0"/>
              <w:autoSpaceDN w:val="0"/>
              <w:adjustRightInd w:val="0"/>
              <w:spacing w:line="240" w:lineRule="auto"/>
              <w:ind w:firstLine="0"/>
              <w:jc w:val="both"/>
              <w:rPr>
                <w:rFonts w:ascii="Courier New" w:hAnsi="Courier New" w:cs="Courier New"/>
                <w:sz w:val="24"/>
                <w:szCs w:val="24"/>
              </w:rPr>
            </w:pPr>
          </w:p>
          <w:p w:rsidR="00E1708A" w:rsidRPr="00B17ABA" w:rsidRDefault="00344BC1"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b/>
                <w:color w:val="0000FF"/>
                <w:sz w:val="20"/>
                <w:szCs w:val="20"/>
              </w:rPr>
              <w:t>WHILE</w:t>
            </w:r>
            <w:r w:rsidR="00E1708A" w:rsidRPr="00B17ABA">
              <w:rPr>
                <w:rFonts w:ascii="Courier New" w:hAnsi="Courier New" w:cs="Courier New"/>
                <w:color w:val="000000"/>
                <w:sz w:val="20"/>
                <w:szCs w:val="20"/>
              </w:rPr>
              <w:t xml:space="preserve"> ~Finished;  </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itry = itry+1; </w:t>
            </w:r>
            <w:r w:rsidRPr="00B17ABA">
              <w:rPr>
                <w:rFonts w:ascii="Courier New" w:hAnsi="Courier New" w:cs="Courier New"/>
                <w:color w:val="228B22"/>
                <w:sz w:val="20"/>
                <w:szCs w:val="20"/>
              </w:rPr>
              <w:t>% An iteration counter.</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228B22"/>
                <w:sz w:val="20"/>
                <w:szCs w:val="20"/>
              </w:rPr>
              <w:t xml:space="preserve">% Stop / decrement </w:t>
            </w:r>
            <w:r w:rsidRPr="009923E9">
              <w:rPr>
                <w:rFonts w:ascii="Courier New" w:hAnsi="Courier New" w:cs="Courier New"/>
                <w:i/>
                <w:iCs/>
                <w:color w:val="228B22"/>
                <w:sz w:val="20"/>
                <w:szCs w:val="20"/>
              </w:rPr>
              <w:t>T</w:t>
            </w:r>
            <w:r w:rsidRPr="00B17ABA">
              <w:rPr>
                <w:rFonts w:ascii="Courier New" w:hAnsi="Courier New" w:cs="Courier New"/>
                <w:color w:val="228B22"/>
                <w:sz w:val="20"/>
                <w:szCs w:val="20"/>
              </w:rPr>
              <w:t xml:space="preserve"> criteria.</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IF</w:t>
            </w:r>
            <w:r w:rsidRPr="00B17ABA">
              <w:rPr>
                <w:rFonts w:ascii="Courier New" w:hAnsi="Courier New" w:cs="Courier New"/>
                <w:color w:val="000000"/>
                <w:sz w:val="20"/>
                <w:szCs w:val="20"/>
              </w:rPr>
              <w:t xml:space="preserve"> itry &gt;= </w:t>
            </w:r>
            <w:r w:rsidRPr="00B17ABA">
              <w:rPr>
                <w:rFonts w:ascii="Courier New" w:hAnsi="Courier New" w:cs="Courier New"/>
                <w:color w:val="A020F0"/>
                <w:sz w:val="20"/>
                <w:szCs w:val="20"/>
              </w:rPr>
              <w:t>MaxTries</w:t>
            </w:r>
            <w:r w:rsidRPr="00B17ABA">
              <w:rPr>
                <w:rFonts w:ascii="Courier New" w:hAnsi="Courier New" w:cs="Courier New"/>
                <w:color w:val="000000"/>
                <w:sz w:val="20"/>
                <w:szCs w:val="20"/>
              </w:rPr>
              <w:t xml:space="preserve"> || Success &gt;= </w:t>
            </w:r>
            <w:r w:rsidRPr="00B17ABA">
              <w:rPr>
                <w:rFonts w:ascii="Courier New" w:hAnsi="Courier New" w:cs="Courier New"/>
                <w:color w:val="A020F0"/>
                <w:sz w:val="20"/>
                <w:szCs w:val="20"/>
              </w:rPr>
              <w:t>MaxSuccess</w:t>
            </w:r>
            <w:r w:rsidRPr="00B17ABA">
              <w:rPr>
                <w:rFonts w:ascii="Courier New" w:hAnsi="Courier New" w:cs="Courier New"/>
                <w:color w:val="000000"/>
                <w:sz w:val="20"/>
                <w:szCs w:val="20"/>
              </w:rPr>
              <w:t>;</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IF</w:t>
            </w:r>
            <w:r w:rsidRPr="00B17ABA">
              <w:rPr>
                <w:rFonts w:ascii="Courier New" w:hAnsi="Courier New" w:cs="Courier New"/>
                <w:color w:val="000000"/>
                <w:sz w:val="20"/>
                <w:szCs w:val="20"/>
              </w:rPr>
              <w:t xml:space="preserve"> T &lt; </w:t>
            </w:r>
            <w:r w:rsidRPr="00B17ABA">
              <w:rPr>
                <w:rFonts w:ascii="Courier New" w:hAnsi="Courier New" w:cs="Courier New"/>
                <w:color w:val="A020F0"/>
                <w:sz w:val="20"/>
                <w:szCs w:val="20"/>
              </w:rPr>
              <w:t>StopTemp</w:t>
            </w:r>
            <w:r w:rsidRPr="00B17ABA">
              <w:rPr>
                <w:rFonts w:ascii="Courier New" w:hAnsi="Courier New" w:cs="Courier New"/>
                <w:color w:val="000000"/>
                <w:sz w:val="20"/>
                <w:szCs w:val="20"/>
              </w:rPr>
              <w:t xml:space="preserve"> || Consec &gt;= </w:t>
            </w:r>
            <w:r w:rsidRPr="00B17ABA">
              <w:rPr>
                <w:rFonts w:ascii="Courier New" w:hAnsi="Courier New" w:cs="Courier New"/>
                <w:color w:val="A020F0"/>
                <w:sz w:val="20"/>
                <w:szCs w:val="20"/>
              </w:rPr>
              <w:t>MaxConsRej</w:t>
            </w:r>
            <w:r w:rsidRPr="00B17ABA">
              <w:rPr>
                <w:rFonts w:ascii="Courier New" w:hAnsi="Courier New" w:cs="Courier New"/>
                <w:color w:val="000000"/>
                <w:sz w:val="20"/>
                <w:szCs w:val="20"/>
              </w:rPr>
              <w:t>;</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Finished = 1;</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total_iter = total_iter + itry;</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Break</w:t>
            </w:r>
            <w:r w:rsidRPr="00B17ABA">
              <w:rPr>
                <w:rFonts w:ascii="Courier New" w:hAnsi="Courier New" w:cs="Courier New"/>
                <w:color w:val="000000"/>
                <w:sz w:val="20"/>
                <w:szCs w:val="20"/>
              </w:rPr>
              <w:t>;</w:t>
            </w:r>
          </w:p>
          <w:p w:rsidR="00E1708A" w:rsidRPr="00B17ABA" w:rsidRDefault="00E1708A" w:rsidP="009A2C7D">
            <w:pPr>
              <w:autoSpaceDE w:val="0"/>
              <w:autoSpaceDN w:val="0"/>
              <w:adjustRightInd w:val="0"/>
              <w:spacing w:line="240" w:lineRule="auto"/>
              <w:ind w:firstLine="0"/>
              <w:jc w:val="both"/>
              <w:rPr>
                <w:rFonts w:ascii="Courier New" w:hAnsi="Courier New" w:cs="Courier New"/>
                <w:b/>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LSE</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T = </w:t>
            </w:r>
            <w:r w:rsidRPr="00B17ABA">
              <w:rPr>
                <w:rFonts w:ascii="Courier New" w:hAnsi="Courier New" w:cs="Courier New"/>
                <w:color w:val="A020F0"/>
                <w:sz w:val="20"/>
                <w:szCs w:val="20"/>
              </w:rPr>
              <w:t>CoolSched</w:t>
            </w:r>
            <w:r w:rsidR="00BF22CE" w:rsidRPr="00B17ABA">
              <w:rPr>
                <w:rFonts w:ascii="Courier New" w:hAnsi="Courier New" w:cs="Courier New"/>
                <w:color w:val="000000"/>
                <w:sz w:val="20"/>
                <w:szCs w:val="20"/>
              </w:rPr>
              <w:t>(T);</w:t>
            </w:r>
            <w:r w:rsidR="009A2C7D" w:rsidRPr="00B17ABA">
              <w:rPr>
                <w:rFonts w:ascii="Courier New" w:hAnsi="Courier New" w:cs="Courier New"/>
                <w:color w:val="000000"/>
                <w:sz w:val="20"/>
                <w:szCs w:val="20"/>
              </w:rPr>
              <w:t xml:space="preserve"> </w:t>
            </w:r>
            <w:r w:rsidR="00064823" w:rsidRPr="00B17ABA">
              <w:rPr>
                <w:rFonts w:ascii="Courier New" w:hAnsi="Courier New" w:cs="Courier New"/>
                <w:color w:val="228B22"/>
                <w:sz w:val="20"/>
                <w:szCs w:val="20"/>
              </w:rPr>
              <w:t>% D</w:t>
            </w:r>
            <w:r w:rsidRPr="00B17ABA">
              <w:rPr>
                <w:rFonts w:ascii="Courier New" w:hAnsi="Courier New" w:cs="Courier New"/>
                <w:color w:val="228B22"/>
                <w:sz w:val="20"/>
                <w:szCs w:val="20"/>
              </w:rPr>
              <w:t xml:space="preserve">ecrease </w:t>
            </w:r>
            <w:r w:rsidRPr="009923E9">
              <w:rPr>
                <w:rFonts w:ascii="Courier New" w:hAnsi="Courier New" w:cs="Courier New"/>
                <w:i/>
                <w:iCs/>
                <w:color w:val="228B22"/>
                <w:sz w:val="20"/>
                <w:szCs w:val="20"/>
              </w:rPr>
              <w:t>T</w:t>
            </w:r>
            <w:r w:rsidRPr="00B17ABA">
              <w:rPr>
                <w:rFonts w:ascii="Courier New" w:hAnsi="Courier New" w:cs="Courier New"/>
                <w:color w:val="228B22"/>
                <w:sz w:val="20"/>
                <w:szCs w:val="20"/>
              </w:rPr>
              <w:t xml:space="preserve"> according to </w:t>
            </w:r>
            <w:r w:rsidR="009A2C7D" w:rsidRPr="00B17ABA">
              <w:rPr>
                <w:rFonts w:ascii="Courier New" w:hAnsi="Courier New" w:cs="Courier New"/>
                <w:color w:val="228B22"/>
                <w:sz w:val="20"/>
                <w:szCs w:val="20"/>
              </w:rPr>
              <w:t>‘</w:t>
            </w:r>
            <w:r w:rsidR="00BF22CE" w:rsidRPr="009923E9">
              <w:rPr>
                <w:rFonts w:ascii="Courier New" w:hAnsi="Courier New" w:cs="Courier New"/>
                <w:i/>
                <w:iCs/>
                <w:color w:val="228B22"/>
                <w:sz w:val="20"/>
                <w:szCs w:val="20"/>
              </w:rPr>
              <w:t>CoolSched</w:t>
            </w:r>
            <w:r w:rsidR="009A2C7D" w:rsidRPr="00B17ABA">
              <w:rPr>
                <w:rFonts w:ascii="Courier New" w:hAnsi="Courier New" w:cs="Courier New"/>
                <w:i/>
                <w:iCs/>
                <w:color w:val="228B22"/>
                <w:sz w:val="20"/>
                <w:szCs w:val="20"/>
              </w:rPr>
              <w:t>’</w:t>
            </w:r>
            <w:r w:rsidR="00064823" w:rsidRPr="00B17ABA">
              <w:rPr>
                <w:rFonts w:ascii="Courier New" w:hAnsi="Courier New" w:cs="Courier New"/>
                <w:color w:val="228B22"/>
                <w:sz w:val="20"/>
                <w:szCs w:val="20"/>
              </w:rPr>
              <w:t>.</w:t>
            </w:r>
            <w:r w:rsidRPr="00B17ABA">
              <w:rPr>
                <w:rFonts w:ascii="Courier New" w:hAnsi="Courier New" w:cs="Courier New"/>
                <w:color w:val="000000"/>
                <w:sz w:val="20"/>
                <w:szCs w:val="20"/>
              </w:rPr>
              <w:t xml:space="preserve">          </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total_iter = total_iter + itry;</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itry = 1;</w:t>
            </w:r>
            <w:r w:rsidR="00BF22CE"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Success = 1;</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p>
          <w:p w:rsidR="00E1708A" w:rsidRPr="00B17ABA" w:rsidRDefault="00E1708A" w:rsidP="009A2C7D">
            <w:pPr>
              <w:autoSpaceDE w:val="0"/>
              <w:autoSpaceDN w:val="0"/>
              <w:adjustRightInd w:val="0"/>
              <w:spacing w:line="240" w:lineRule="auto"/>
              <w:ind w:firstLine="0"/>
              <w:jc w:val="both"/>
              <w:rPr>
                <w:rFonts w:ascii="Courier New" w:hAnsi="Courier New" w:cs="Courier New"/>
                <w:color w:val="0000FF"/>
                <w:sz w:val="20"/>
                <w:szCs w:val="20"/>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228B22"/>
                <w:sz w:val="20"/>
                <w:szCs w:val="20"/>
              </w:rPr>
              <w:t xml:space="preserve">% Random generation of new policy and the reward from the new policy. </w:t>
            </w:r>
            <w:r w:rsidRPr="00B17ABA">
              <w:rPr>
                <w:rFonts w:ascii="Courier New" w:hAnsi="Courier New" w:cs="Courier New"/>
                <w:color w:val="000000"/>
                <w:sz w:val="20"/>
                <w:szCs w:val="20"/>
              </w:rPr>
              <w:t xml:space="preserve">    </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nPolicy = round(1+(rand(1)*5));</w:t>
            </w:r>
            <w:r w:rsidRPr="00B17ABA">
              <w:rPr>
                <w:rFonts w:ascii="Courier New" w:hAnsi="Courier New" w:cs="Courier New"/>
                <w:color w:val="228B22"/>
                <w:sz w:val="20"/>
                <w:szCs w:val="20"/>
              </w:rPr>
              <w:t xml:space="preserve"> </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NewReward] = function_SemiMarkov(nPolicy); </w:t>
            </w:r>
            <w:r w:rsidRPr="00B17ABA">
              <w:rPr>
                <w:rFonts w:ascii="Courier New" w:hAnsi="Courier New" w:cs="Courier New"/>
                <w:color w:val="228B22"/>
                <w:sz w:val="20"/>
                <w:szCs w:val="20"/>
              </w:rPr>
              <w:t xml:space="preserve"> </w:t>
            </w:r>
          </w:p>
          <w:p w:rsidR="00E1708A" w:rsidRPr="00B17ABA" w:rsidRDefault="00E1708A" w:rsidP="009A2C7D">
            <w:pPr>
              <w:autoSpaceDE w:val="0"/>
              <w:autoSpaceDN w:val="0"/>
              <w:adjustRightInd w:val="0"/>
              <w:spacing w:line="240"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    incNewReward = NewReward-OldReward;</w:t>
            </w:r>
          </w:p>
          <w:p w:rsidR="009A2C7D" w:rsidRPr="00B17ABA" w:rsidRDefault="009A2C7D" w:rsidP="009A2C7D">
            <w:pPr>
              <w:autoSpaceDE w:val="0"/>
              <w:autoSpaceDN w:val="0"/>
              <w:adjustRightInd w:val="0"/>
              <w:spacing w:line="240" w:lineRule="auto"/>
              <w:ind w:firstLine="0"/>
              <w:jc w:val="both"/>
              <w:rPr>
                <w:rFonts w:ascii="Courier New" w:hAnsi="Courier New" w:cs="Courier New"/>
                <w:sz w:val="24"/>
                <w:szCs w:val="24"/>
              </w:rPr>
            </w:pPr>
          </w:p>
          <w:p w:rsidR="00E1708A" w:rsidRPr="00B17ABA" w:rsidRDefault="009A2C7D"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228B22"/>
                <w:sz w:val="20"/>
                <w:szCs w:val="20"/>
              </w:rPr>
              <w:t xml:space="preserve">% If the new solution is better than the old solution, replace the old solution with the new solution. </w:t>
            </w:r>
            <w:r w:rsidR="00E1708A" w:rsidRPr="00B17ABA">
              <w:rPr>
                <w:rFonts w:ascii="Courier New" w:hAnsi="Courier New" w:cs="Courier New"/>
                <w:color w:val="000000"/>
                <w:sz w:val="20"/>
                <w:szCs w:val="20"/>
              </w:rPr>
              <w:t xml:space="preserve"> </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IF</w:t>
            </w:r>
            <w:r w:rsidRPr="00B17ABA">
              <w:rPr>
                <w:rFonts w:ascii="Courier New" w:hAnsi="Courier New" w:cs="Courier New"/>
                <w:color w:val="000000"/>
                <w:sz w:val="20"/>
                <w:szCs w:val="20"/>
              </w:rPr>
              <w:t xml:space="preserve"> (incNewReward &gt; 1e-6)</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cPolicy = nPolicy;</w:t>
            </w:r>
            <w:r w:rsidR="009A2C7D"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OldReward = NewReward;</w:t>
            </w:r>
          </w:p>
          <w:p w:rsidR="00E1708A" w:rsidRPr="00B17ABA" w:rsidRDefault="00E1708A" w:rsidP="009A2C7D">
            <w:pPr>
              <w:autoSpaceDE w:val="0"/>
              <w:autoSpaceDN w:val="0"/>
              <w:adjustRightInd w:val="0"/>
              <w:spacing w:line="240"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       </w:t>
            </w:r>
            <w:r w:rsidR="009A2C7D"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Success = Success+1;</w:t>
            </w:r>
            <w:r w:rsidR="009A2C7D"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Consec = 0;</w:t>
            </w:r>
          </w:p>
          <w:p w:rsidR="009A2C7D" w:rsidRPr="00B17ABA" w:rsidRDefault="009A2C7D" w:rsidP="009A2C7D">
            <w:pPr>
              <w:autoSpaceDE w:val="0"/>
              <w:autoSpaceDN w:val="0"/>
              <w:adjustRightInd w:val="0"/>
              <w:spacing w:line="240" w:lineRule="auto"/>
              <w:ind w:firstLine="0"/>
              <w:jc w:val="both"/>
              <w:rPr>
                <w:rFonts w:ascii="Courier New" w:hAnsi="Courier New" w:cs="Courier New"/>
                <w:sz w:val="24"/>
                <w:szCs w:val="24"/>
              </w:rPr>
            </w:pPr>
          </w:p>
          <w:p w:rsidR="009A2C7D" w:rsidRPr="00B17ABA" w:rsidRDefault="009A2C7D"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228B22"/>
                <w:sz w:val="20"/>
                <w:szCs w:val="20"/>
              </w:rPr>
              <w:t>% Otherwise, accept the new solution with a probability, which follows the Boltzmann distribution.</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LSE</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IF</w:t>
            </w:r>
            <w:r w:rsidRPr="00B17ABA">
              <w:rPr>
                <w:rFonts w:ascii="Courier New" w:hAnsi="Courier New" w:cs="Courier New"/>
                <w:color w:val="000000"/>
                <w:sz w:val="20"/>
                <w:szCs w:val="20"/>
              </w:rPr>
              <w:t xml:space="preserve"> (rand &gt; exp((-incNewReward)/(k*T)));</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cPolicy = nPolicy;</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OldReward = NewReward;</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Success = Success+1;</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LSE</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 xml:space="preserve">       Consec = Consec+1;</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p>
          <w:p w:rsidR="00E1708A" w:rsidRPr="00B17ABA" w:rsidRDefault="00E1708A" w:rsidP="009A2C7D">
            <w:pPr>
              <w:autoSpaceDE w:val="0"/>
              <w:autoSpaceDN w:val="0"/>
              <w:adjustRightInd w:val="0"/>
              <w:spacing w:line="240"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p>
          <w:p w:rsidR="00E1708A" w:rsidRPr="00B17ABA" w:rsidRDefault="00344BC1" w:rsidP="009923E9">
            <w:pPr>
              <w:autoSpaceDE w:val="0"/>
              <w:autoSpaceDN w:val="0"/>
              <w:adjustRightInd w:val="0"/>
              <w:spacing w:line="240" w:lineRule="auto"/>
              <w:ind w:firstLine="0"/>
              <w:jc w:val="both"/>
              <w:rPr>
                <w:rFonts w:ascii="Courier New" w:hAnsi="Courier New" w:cs="Courier New"/>
                <w:color w:val="0000FF"/>
                <w:sz w:val="20"/>
                <w:szCs w:val="20"/>
              </w:rPr>
            </w:pPr>
            <w:r w:rsidRPr="00B17ABA">
              <w:rPr>
                <w:rFonts w:ascii="Courier New" w:hAnsi="Courier New" w:cs="Courier New"/>
                <w:b/>
                <w:color w:val="0000FF"/>
                <w:sz w:val="20"/>
                <w:szCs w:val="20"/>
              </w:rPr>
              <w:t>END</w:t>
            </w:r>
          </w:p>
          <w:p w:rsidR="00BF22CE" w:rsidRPr="009923E9" w:rsidRDefault="00BF22CE" w:rsidP="009923E9">
            <w:pPr>
              <w:autoSpaceDE w:val="0"/>
              <w:autoSpaceDN w:val="0"/>
              <w:adjustRightInd w:val="0"/>
              <w:spacing w:line="240" w:lineRule="auto"/>
              <w:ind w:firstLine="0"/>
              <w:jc w:val="both"/>
              <w:rPr>
                <w:rFonts w:ascii="Courier New" w:hAnsi="Courier New" w:cs="Courier New"/>
                <w:sz w:val="24"/>
                <w:szCs w:val="24"/>
              </w:rPr>
            </w:pPr>
          </w:p>
          <w:p w:rsidR="00E1708A" w:rsidRPr="00B17ABA" w:rsidRDefault="00E1708A" w:rsidP="009923E9">
            <w:pPr>
              <w:autoSpaceDE w:val="0"/>
              <w:autoSpaceDN w:val="0"/>
              <w:adjustRightInd w:val="0"/>
              <w:spacing w:line="240" w:lineRule="auto"/>
              <w:ind w:firstLine="0"/>
              <w:jc w:val="both"/>
              <w:rPr>
                <w:rFonts w:ascii="Courier New" w:hAnsi="Courier New" w:cs="Courier New"/>
                <w:color w:val="0000FF"/>
                <w:sz w:val="20"/>
                <w:szCs w:val="20"/>
              </w:rPr>
            </w:pPr>
            <w:r w:rsidRPr="00B17ABA">
              <w:rPr>
                <w:rFonts w:ascii="Courier New" w:hAnsi="Courier New" w:cs="Courier New"/>
                <w:color w:val="228B22"/>
                <w:sz w:val="20"/>
                <w:szCs w:val="20"/>
              </w:rPr>
              <w:t>% Identification of the optimal solution</w:t>
            </w:r>
            <w:r w:rsidR="00064823" w:rsidRPr="00B17ABA">
              <w:rPr>
                <w:rFonts w:ascii="Courier New" w:hAnsi="Courier New" w:cs="Courier New"/>
                <w:color w:val="228B22"/>
                <w:sz w:val="20"/>
                <w:szCs w:val="20"/>
              </w:rPr>
              <w:t xml:space="preserve"> and the maximum value</w:t>
            </w:r>
            <w:r w:rsidRPr="00B17ABA">
              <w:rPr>
                <w:rFonts w:ascii="Courier New" w:hAnsi="Courier New" w:cs="Courier New"/>
                <w:color w:val="228B22"/>
                <w:sz w:val="20"/>
                <w:szCs w:val="20"/>
              </w:rPr>
              <w:t xml:space="preserve">. </w:t>
            </w:r>
          </w:p>
          <w:p w:rsidR="00E1708A" w:rsidRPr="00B17ABA" w:rsidRDefault="00E1708A" w:rsidP="009923E9">
            <w:pPr>
              <w:autoSpaceDE w:val="0"/>
              <w:autoSpaceDN w:val="0"/>
              <w:adjustRightInd w:val="0"/>
              <w:spacing w:line="240" w:lineRule="auto"/>
              <w:ind w:firstLine="0"/>
              <w:jc w:val="both"/>
              <w:rPr>
                <w:rFonts w:ascii="Times New Roman" w:hAnsi="Times New Roman" w:cs="Times New Roman"/>
              </w:rPr>
            </w:pPr>
            <w:r w:rsidRPr="00B17ABA">
              <w:rPr>
                <w:rFonts w:ascii="Courier New" w:hAnsi="Courier New" w:cs="Courier New"/>
                <w:color w:val="000000"/>
                <w:sz w:val="20"/>
                <w:szCs w:val="20"/>
              </w:rPr>
              <w:t>OptSol = cPolicy;</w:t>
            </w:r>
            <w:r w:rsidR="00675E28"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OptValue = OldReward;</w:t>
            </w:r>
          </w:p>
        </w:tc>
      </w:tr>
    </w:tbl>
    <w:p w:rsidR="00A85AAA" w:rsidRPr="00B17ABA" w:rsidRDefault="00934BF0" w:rsidP="001A2558">
      <w:pPr>
        <w:pStyle w:val="Caption"/>
        <w:jc w:val="center"/>
      </w:pPr>
      <w:bookmarkStart w:id="97" w:name="_Ref423076861"/>
      <w:bookmarkStart w:id="98" w:name="_Toc426019136"/>
      <w:r w:rsidRPr="00B17ABA">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12</w:t>
        </w:r>
      </w:fldSimple>
      <w:bookmarkEnd w:id="97"/>
      <w:r w:rsidRPr="00B17ABA">
        <w:t>.</w:t>
      </w:r>
      <w:r w:rsidR="007F0F6C" w:rsidRPr="00B17ABA">
        <w:t xml:space="preserve"> </w:t>
      </w:r>
      <w:r w:rsidR="00606F70" w:rsidRPr="00B17ABA">
        <w:t>Pseudo-code</w:t>
      </w:r>
      <w:r w:rsidRPr="00B17ABA">
        <w:t xml:space="preserve"> </w:t>
      </w:r>
      <w:r w:rsidR="006B6F53" w:rsidRPr="00B17ABA">
        <w:t>of</w:t>
      </w:r>
      <w:r w:rsidRPr="00B17ABA">
        <w:t xml:space="preserve"> </w:t>
      </w:r>
      <w:r w:rsidR="006B6F53" w:rsidRPr="00B17ABA">
        <w:t xml:space="preserve">the </w:t>
      </w:r>
      <w:r w:rsidR="00E44CDD" w:rsidRPr="00B17ABA">
        <w:t>SA</w:t>
      </w:r>
      <w:r w:rsidR="006B6F53" w:rsidRPr="00B17ABA">
        <w:t xml:space="preserve"> used for the simple hypothetical case</w:t>
      </w:r>
      <w:bookmarkEnd w:id="98"/>
    </w:p>
    <w:p w:rsidR="00361F8E" w:rsidRPr="00B17ABA" w:rsidRDefault="00361F8E" w:rsidP="009923E9"/>
    <w:p w:rsidR="00DB2225" w:rsidRPr="00B17ABA" w:rsidRDefault="005116BD" w:rsidP="009923E9">
      <w:pPr>
        <w:pStyle w:val="Heading3"/>
      </w:pPr>
      <w:r w:rsidRPr="00B17ABA">
        <w:lastRenderedPageBreak/>
        <w:t>Reinforcement learning:</w:t>
      </w:r>
      <w:r w:rsidR="00686794" w:rsidRPr="00B17ABA">
        <w:t xml:space="preserve"> Q-learning</w:t>
      </w:r>
    </w:p>
    <w:p w:rsidR="00ED1448" w:rsidRPr="00B17ABA" w:rsidRDefault="00686794">
      <w:pPr>
        <w:jc w:val="both"/>
        <w:rPr>
          <w:rFonts w:ascii="Times New Roman" w:hAnsi="Times New Roman" w:cs="Times New Roman"/>
        </w:rPr>
      </w:pPr>
      <w:r w:rsidRPr="00B17ABA">
        <w:rPr>
          <w:rFonts w:ascii="Times New Roman" w:hAnsi="Times New Roman" w:cs="Times New Roman"/>
          <w:iCs/>
        </w:rPr>
        <w:t xml:space="preserve">Q-learning was </w:t>
      </w:r>
      <w:r w:rsidR="006B4ABC" w:rsidRPr="00B17ABA">
        <w:rPr>
          <w:rFonts w:ascii="Times New Roman" w:hAnsi="Times New Roman" w:cs="Times New Roman"/>
          <w:iCs/>
        </w:rPr>
        <w:t>used to solve the simple SDDP</w:t>
      </w:r>
      <w:r w:rsidR="00BF22CE" w:rsidRPr="00B17ABA">
        <w:rPr>
          <w:rFonts w:ascii="Times New Roman" w:hAnsi="Times New Roman" w:cs="Times New Roman"/>
          <w:iCs/>
        </w:rPr>
        <w:t xml:space="preserve">, where the health state space and the search space were constructed </w:t>
      </w:r>
      <w:r w:rsidR="00BF22CE" w:rsidRPr="00B17ABA">
        <w:rPr>
          <w:rFonts w:ascii="Times New Roman" w:hAnsi="Times New Roman" w:cs="Times New Roman"/>
        </w:rPr>
        <w:t>as with DP</w:t>
      </w:r>
      <w:r w:rsidR="00402253" w:rsidRPr="00B17ABA">
        <w:rPr>
          <w:rFonts w:ascii="Times New Roman" w:hAnsi="Times New Roman" w:cs="Times New Roman"/>
          <w:iCs/>
        </w:rPr>
        <w:t xml:space="preserve"> (see </w:t>
      </w:r>
      <w:r w:rsidR="00BF22CE" w:rsidRPr="00B17ABA">
        <w:rPr>
          <w:rFonts w:ascii="Times New Roman" w:hAnsi="Times New Roman" w:cs="Times New Roman"/>
          <w:iCs/>
        </w:rPr>
        <w:fldChar w:fldCharType="begin"/>
      </w:r>
      <w:r w:rsidR="00BF22CE" w:rsidRPr="00B17ABA">
        <w:rPr>
          <w:rFonts w:ascii="Times New Roman" w:hAnsi="Times New Roman" w:cs="Times New Roman"/>
          <w:iCs/>
        </w:rPr>
        <w:instrText xml:space="preserve"> REF _Ref423077282 \h </w:instrText>
      </w:r>
      <w:r w:rsidR="00B17ABA">
        <w:rPr>
          <w:rFonts w:ascii="Times New Roman" w:hAnsi="Times New Roman" w:cs="Times New Roman"/>
          <w:iCs/>
        </w:rPr>
        <w:instrText xml:space="preserve"> \* MERGEFORMAT </w:instrText>
      </w:r>
      <w:r w:rsidR="00BF22CE" w:rsidRPr="00B17ABA">
        <w:rPr>
          <w:rFonts w:ascii="Times New Roman" w:hAnsi="Times New Roman" w:cs="Times New Roman"/>
          <w:iCs/>
        </w:rPr>
      </w:r>
      <w:r w:rsidR="00BF22CE" w:rsidRPr="00B17ABA">
        <w:rPr>
          <w:rFonts w:ascii="Times New Roman" w:hAnsi="Times New Roman" w:cs="Times New Roman"/>
          <w:iCs/>
        </w:rPr>
        <w:fldChar w:fldCharType="separate"/>
      </w:r>
      <w:r w:rsidR="006F6429" w:rsidRPr="00B17ABA">
        <w:t xml:space="preserve">Figure </w:t>
      </w:r>
      <w:r w:rsidR="006F6429" w:rsidRPr="00B17ABA">
        <w:rPr>
          <w:noProof/>
          <w:cs/>
        </w:rPr>
        <w:t>‎</w:t>
      </w:r>
      <w:r w:rsidR="006F6429" w:rsidRPr="00B17ABA">
        <w:rPr>
          <w:noProof/>
        </w:rPr>
        <w:t>3</w:t>
      </w:r>
      <w:r w:rsidR="006F6429" w:rsidRPr="00B17ABA">
        <w:t>.</w:t>
      </w:r>
      <w:r w:rsidR="006F6429" w:rsidRPr="00B17ABA">
        <w:rPr>
          <w:noProof/>
        </w:rPr>
        <w:t>13</w:t>
      </w:r>
      <w:r w:rsidR="00BF22CE" w:rsidRPr="00B17ABA">
        <w:rPr>
          <w:rFonts w:ascii="Times New Roman" w:hAnsi="Times New Roman" w:cs="Times New Roman"/>
          <w:iCs/>
        </w:rPr>
        <w:fldChar w:fldCharType="end"/>
      </w:r>
      <w:r w:rsidR="00402253" w:rsidRPr="00B17ABA">
        <w:rPr>
          <w:rFonts w:ascii="Times New Roman" w:hAnsi="Times New Roman" w:cs="Times New Roman"/>
          <w:iCs/>
        </w:rPr>
        <w:t>)</w:t>
      </w:r>
      <w:r w:rsidR="006B4ABC" w:rsidRPr="00B17ABA">
        <w:rPr>
          <w:rFonts w:ascii="Times New Roman" w:hAnsi="Times New Roman" w:cs="Times New Roman"/>
          <w:iCs/>
        </w:rPr>
        <w:t>.</w:t>
      </w:r>
      <w:r w:rsidR="006B4ABC" w:rsidRPr="00B17ABA">
        <w:rPr>
          <w:rFonts w:ascii="Times New Roman" w:hAnsi="Times New Roman" w:cs="Times New Roman"/>
        </w:rPr>
        <w:t xml:space="preserve"> </w:t>
      </w:r>
      <w:r w:rsidR="002B2DF7" w:rsidRPr="00B17ABA">
        <w:rPr>
          <w:rFonts w:ascii="Times New Roman" w:hAnsi="Times New Roman" w:cs="Times New Roman"/>
        </w:rPr>
        <w:t xml:space="preserve">Four Q-tables </w:t>
      </w:r>
      <w:r w:rsidR="004C60C1" w:rsidRPr="009923E9">
        <w:rPr>
          <w:rFonts w:ascii="Courier New" w:hAnsi="Courier New" w:cs="Courier New"/>
          <w:sz w:val="20"/>
          <w:szCs w:val="20"/>
        </w:rPr>
        <w:t>Q1-Q4</w:t>
      </w:r>
      <w:r w:rsidR="004C60C1" w:rsidRPr="009923E9">
        <w:rPr>
          <w:rFonts w:ascii="Courier New" w:hAnsi="Courier New" w:cs="Courier New"/>
        </w:rPr>
        <w:t xml:space="preserve"> </w:t>
      </w:r>
      <w:r w:rsidR="002B2DF7" w:rsidRPr="00B17ABA">
        <w:rPr>
          <w:rFonts w:ascii="Times New Roman" w:hAnsi="Times New Roman" w:cs="Times New Roman"/>
        </w:rPr>
        <w:t xml:space="preserve">were defined by the number of possible health states and the number of possible drugs </w:t>
      </w:r>
      <w:r w:rsidR="00F71766" w:rsidRPr="00B17ABA">
        <w:rPr>
          <w:rFonts w:ascii="Times New Roman" w:hAnsi="Times New Roman" w:cs="Times New Roman"/>
        </w:rPr>
        <w:t xml:space="preserve">(i.e., 1x3 </w:t>
      </w:r>
      <w:r w:rsidR="004C60C1" w:rsidRPr="00B17ABA">
        <w:rPr>
          <w:rFonts w:ascii="Times New Roman" w:hAnsi="Times New Roman" w:cs="Times New Roman"/>
        </w:rPr>
        <w:t xml:space="preserve">for </w:t>
      </w:r>
      <w:r w:rsidR="004C60C1" w:rsidRPr="009923E9">
        <w:rPr>
          <w:rFonts w:ascii="Courier New" w:hAnsi="Courier New" w:cs="Courier New"/>
          <w:sz w:val="20"/>
          <w:szCs w:val="20"/>
        </w:rPr>
        <w:t>Q1</w:t>
      </w:r>
      <w:r w:rsidR="00F71766" w:rsidRPr="00B17ABA">
        <w:rPr>
          <w:rFonts w:ascii="Times New Roman" w:hAnsi="Times New Roman" w:cs="Times New Roman"/>
        </w:rPr>
        <w:t xml:space="preserve">, 3x3 </w:t>
      </w:r>
      <w:r w:rsidR="004C60C1" w:rsidRPr="00B17ABA">
        <w:rPr>
          <w:rFonts w:ascii="Times New Roman" w:hAnsi="Times New Roman" w:cs="Times New Roman"/>
        </w:rPr>
        <w:t xml:space="preserve">for </w:t>
      </w:r>
      <w:r w:rsidR="004C60C1" w:rsidRPr="009923E9">
        <w:rPr>
          <w:rFonts w:ascii="Courier New" w:hAnsi="Courier New" w:cs="Courier New"/>
          <w:sz w:val="20"/>
          <w:szCs w:val="20"/>
        </w:rPr>
        <w:t>Q2</w:t>
      </w:r>
      <w:r w:rsidR="00F71766" w:rsidRPr="00B17ABA">
        <w:rPr>
          <w:rFonts w:ascii="Times New Roman" w:hAnsi="Times New Roman" w:cs="Times New Roman"/>
        </w:rPr>
        <w:t xml:space="preserve">, 9x3 </w:t>
      </w:r>
      <w:r w:rsidR="004C60C1" w:rsidRPr="00B17ABA">
        <w:rPr>
          <w:rFonts w:ascii="Times New Roman" w:hAnsi="Times New Roman" w:cs="Times New Roman"/>
        </w:rPr>
        <w:t xml:space="preserve">for </w:t>
      </w:r>
      <w:r w:rsidR="004C60C1" w:rsidRPr="009923E9">
        <w:rPr>
          <w:rFonts w:ascii="Courier New" w:hAnsi="Courier New" w:cs="Courier New"/>
          <w:sz w:val="20"/>
          <w:szCs w:val="20"/>
        </w:rPr>
        <w:t>Q3</w:t>
      </w:r>
      <w:r w:rsidR="00F71766" w:rsidRPr="00B17ABA">
        <w:rPr>
          <w:rFonts w:ascii="Times New Roman" w:hAnsi="Times New Roman" w:cs="Times New Roman"/>
        </w:rPr>
        <w:t xml:space="preserve"> and 27x3 </w:t>
      </w:r>
      <w:r w:rsidR="004C60C1" w:rsidRPr="00B17ABA">
        <w:rPr>
          <w:rFonts w:ascii="Times New Roman" w:hAnsi="Times New Roman" w:cs="Times New Roman"/>
        </w:rPr>
        <w:t xml:space="preserve">for </w:t>
      </w:r>
      <w:r w:rsidR="004C60C1" w:rsidRPr="009923E9">
        <w:rPr>
          <w:rFonts w:ascii="Courier New" w:hAnsi="Courier New" w:cs="Courier New"/>
          <w:sz w:val="20"/>
          <w:szCs w:val="20"/>
        </w:rPr>
        <w:t>Q4</w:t>
      </w:r>
      <w:r w:rsidR="00F71766" w:rsidRPr="00B17ABA">
        <w:rPr>
          <w:rFonts w:ascii="Times New Roman" w:hAnsi="Times New Roman" w:cs="Times New Roman"/>
        </w:rPr>
        <w:t>)</w:t>
      </w:r>
      <w:r w:rsidR="002B2DF7" w:rsidRPr="00B17ABA">
        <w:rPr>
          <w:rFonts w:ascii="Times New Roman" w:hAnsi="Times New Roman" w:cs="Times New Roman"/>
        </w:rPr>
        <w:t>. Th</w:t>
      </w:r>
      <w:r w:rsidR="00094DE5" w:rsidRPr="00B17ABA">
        <w:rPr>
          <w:rFonts w:ascii="Times New Roman" w:hAnsi="Times New Roman" w:cs="Times New Roman"/>
        </w:rPr>
        <w:t xml:space="preserve">e values in the </w:t>
      </w:r>
      <w:r w:rsidR="0022668B" w:rsidRPr="00B17ABA">
        <w:rPr>
          <w:rFonts w:ascii="Times New Roman" w:hAnsi="Times New Roman" w:cs="Times New Roman"/>
        </w:rPr>
        <w:t>Q-values</w:t>
      </w:r>
      <w:r w:rsidR="00094DE5" w:rsidRPr="00B17ABA">
        <w:rPr>
          <w:rFonts w:ascii="Times New Roman" w:hAnsi="Times New Roman" w:cs="Times New Roman"/>
        </w:rPr>
        <w:t xml:space="preserve"> </w:t>
      </w:r>
      <w:r w:rsidR="002B2DF7" w:rsidRPr="00B17ABA">
        <w:rPr>
          <w:rFonts w:ascii="Times New Roman" w:hAnsi="Times New Roman" w:cs="Times New Roman"/>
        </w:rPr>
        <w:t xml:space="preserve">were set to 0 initially and gradually updated as </w:t>
      </w:r>
      <w:r w:rsidR="007B5ECE" w:rsidRPr="00B17ABA">
        <w:rPr>
          <w:rFonts w:ascii="Times New Roman" w:hAnsi="Times New Roman" w:cs="Times New Roman"/>
        </w:rPr>
        <w:t xml:space="preserve">the simulator went through the corresponding state and action at </w:t>
      </w:r>
      <w:r w:rsidR="007B5ECE" w:rsidRPr="009923E9">
        <w:rPr>
          <w:rFonts w:ascii="Courier New" w:hAnsi="Courier New" w:cs="Courier New"/>
        </w:rPr>
        <w:t>t</w:t>
      </w:r>
      <w:r w:rsidR="002B2DF7" w:rsidRPr="00B17ABA">
        <w:rPr>
          <w:rFonts w:ascii="Times New Roman" w:hAnsi="Times New Roman" w:cs="Times New Roman"/>
        </w:rPr>
        <w:t xml:space="preserve">. </w:t>
      </w:r>
      <w:r w:rsidR="00ED1448" w:rsidRPr="00B17ABA">
        <w:rPr>
          <w:rFonts w:ascii="Times New Roman" w:hAnsi="Times New Roman" w:cs="Times New Roman"/>
        </w:rPr>
        <w:t xml:space="preserve">10,000 cases were randomly simulated, which were large enough to observe the Q-values from all possible cases and to achieve the convergence. </w:t>
      </w:r>
      <w:r w:rsidR="00064823" w:rsidRPr="00B17ABA">
        <w:rPr>
          <w:rFonts w:ascii="Times New Roman" w:hAnsi="Times New Roman" w:cs="Times New Roman"/>
        </w:rPr>
        <w:t>The target to maximise</w:t>
      </w:r>
      <w:r w:rsidR="00ED1448" w:rsidRPr="00B17ABA">
        <w:rPr>
          <w:rFonts w:ascii="Times New Roman" w:hAnsi="Times New Roman" w:cs="Times New Roman"/>
        </w:rPr>
        <w:t xml:space="preserve"> </w:t>
      </w:r>
      <w:r w:rsidR="005E3309" w:rsidRPr="00B17ABA">
        <w:rPr>
          <w:rFonts w:ascii="Times New Roman" w:hAnsi="Times New Roman" w:cs="Times New Roman"/>
        </w:rPr>
        <w:t>i</w:t>
      </w:r>
      <w:r w:rsidR="00064823" w:rsidRPr="00B17ABA">
        <w:rPr>
          <w:rFonts w:ascii="Times New Roman" w:hAnsi="Times New Roman" w:cs="Times New Roman"/>
        </w:rPr>
        <w:t>s</w:t>
      </w:r>
      <w:r w:rsidR="00E30DC8" w:rsidRPr="00B17ABA">
        <w:rPr>
          <w:rFonts w:ascii="Times New Roman" w:hAnsi="Times New Roman" w:cs="Times New Roman"/>
        </w:rPr>
        <w:t xml:space="preserve"> the sum of the one-step reward </w:t>
      </w:r>
      <w:r w:rsidR="00E30DC8" w:rsidRPr="00B17ABA">
        <w:rPr>
          <w:rFonts w:ascii="Courier New" w:hAnsi="Courier New" w:cs="Courier New"/>
        </w:rPr>
        <w:t>IR</w:t>
      </w:r>
      <w:r w:rsidR="00E30DC8" w:rsidRPr="00B17ABA">
        <w:rPr>
          <w:rFonts w:ascii="Times New Roman" w:hAnsi="Times New Roman" w:cs="Times New Roman"/>
        </w:rPr>
        <w:t xml:space="preserve"> from </w:t>
      </w:r>
      <w:r w:rsidR="00636F3A" w:rsidRPr="00B17ABA">
        <w:rPr>
          <w:rFonts w:ascii="Times New Roman" w:hAnsi="Times New Roman" w:cs="Times New Roman"/>
        </w:rPr>
        <w:t xml:space="preserve">the transition between </w:t>
      </w:r>
      <w:r w:rsidR="00E30DC8" w:rsidRPr="00B17ABA">
        <w:rPr>
          <w:rFonts w:ascii="Times New Roman" w:hAnsi="Times New Roman" w:cs="Times New Roman"/>
        </w:rPr>
        <w:t xml:space="preserve">the current state </w:t>
      </w:r>
      <w:r w:rsidR="00E30DC8" w:rsidRPr="009923E9">
        <w:rPr>
          <w:rFonts w:ascii="Courier New" w:hAnsi="Courier New" w:cs="Courier New"/>
          <w:sz w:val="20"/>
          <w:szCs w:val="20"/>
        </w:rPr>
        <w:t>cState</w:t>
      </w:r>
      <w:r w:rsidR="00E30DC8" w:rsidRPr="00B17ABA">
        <w:rPr>
          <w:rFonts w:ascii="Times New Roman" w:hAnsi="Times New Roman" w:cs="Times New Roman"/>
        </w:rPr>
        <w:t xml:space="preserve"> </w:t>
      </w:r>
      <w:r w:rsidR="00636F3A" w:rsidRPr="00B17ABA">
        <w:rPr>
          <w:rFonts w:ascii="Times New Roman" w:hAnsi="Times New Roman" w:cs="Times New Roman"/>
        </w:rPr>
        <w:t>and</w:t>
      </w:r>
      <w:r w:rsidR="00E30DC8" w:rsidRPr="00B17ABA">
        <w:rPr>
          <w:rFonts w:ascii="Times New Roman" w:hAnsi="Times New Roman" w:cs="Times New Roman"/>
        </w:rPr>
        <w:t xml:space="preserve"> the next state </w:t>
      </w:r>
      <w:r w:rsidR="00E30DC8" w:rsidRPr="009923E9">
        <w:rPr>
          <w:rFonts w:ascii="Courier New" w:hAnsi="Courier New" w:cs="Courier New"/>
          <w:sz w:val="20"/>
          <w:szCs w:val="20"/>
        </w:rPr>
        <w:t>nState</w:t>
      </w:r>
      <w:r w:rsidR="00E30DC8" w:rsidRPr="00B17ABA">
        <w:rPr>
          <w:rFonts w:ascii="Times New Roman" w:hAnsi="Times New Roman" w:cs="Times New Roman"/>
        </w:rPr>
        <w:t xml:space="preserve"> and the Q-value</w:t>
      </w:r>
      <w:r w:rsidR="003A2511" w:rsidRPr="00B17ABA">
        <w:rPr>
          <w:rFonts w:ascii="Times New Roman" w:hAnsi="Times New Roman" w:cs="Times New Roman"/>
        </w:rPr>
        <w:t>,</w:t>
      </w:r>
      <w:r w:rsidR="00E30DC8" w:rsidRPr="00B17ABA">
        <w:rPr>
          <w:rFonts w:ascii="Times New Roman" w:hAnsi="Times New Roman" w:cs="Times New Roman"/>
        </w:rPr>
        <w:t xml:space="preserve"> which maximised the one-step future reward from </w:t>
      </w:r>
      <w:r w:rsidR="00E30DC8" w:rsidRPr="009923E9">
        <w:rPr>
          <w:rFonts w:ascii="Courier New" w:hAnsi="Courier New" w:cs="Courier New"/>
          <w:sz w:val="20"/>
          <w:szCs w:val="20"/>
        </w:rPr>
        <w:t>nState</w:t>
      </w:r>
      <w:r w:rsidR="00E30DC8" w:rsidRPr="00B17ABA">
        <w:rPr>
          <w:rFonts w:ascii="Times New Roman" w:hAnsi="Times New Roman" w:cs="Times New Roman"/>
          <w:sz w:val="20"/>
          <w:szCs w:val="20"/>
        </w:rPr>
        <w:t xml:space="preserve"> </w:t>
      </w:r>
      <w:r w:rsidR="00E30DC8" w:rsidRPr="00B17ABA">
        <w:rPr>
          <w:rFonts w:ascii="Times New Roman" w:hAnsi="Times New Roman" w:cs="Times New Roman"/>
        </w:rPr>
        <w:t>(i.e.,</w:t>
      </w:r>
      <w:r w:rsidR="00E30DC8" w:rsidRPr="00B17ABA">
        <w:rPr>
          <w:rFonts w:ascii="Times New Roman" w:hAnsi="Times New Roman" w:cs="Times New Roman"/>
          <w:sz w:val="20"/>
          <w:szCs w:val="20"/>
        </w:rPr>
        <w:t xml:space="preserve"> </w:t>
      </w:r>
      <w:r w:rsidR="00E30DC8" w:rsidRPr="00B17ABA">
        <w:rPr>
          <w:rFonts w:ascii="Courier New" w:hAnsi="Courier New" w:cs="Courier New"/>
          <w:sz w:val="20"/>
          <w:szCs w:val="20"/>
        </w:rPr>
        <w:t>max(Q{t+1}(nStateIdx,:)</w:t>
      </w:r>
      <w:r w:rsidR="00E30DC8" w:rsidRPr="009923E9">
        <w:rPr>
          <w:rFonts w:cstheme="majorBidi"/>
        </w:rPr>
        <w:t>)</w:t>
      </w:r>
      <w:r w:rsidR="00E30DC8" w:rsidRPr="00B17ABA">
        <w:rPr>
          <w:rFonts w:ascii="Times New Roman" w:hAnsi="Times New Roman" w:cs="Times New Roman"/>
        </w:rPr>
        <w:t xml:space="preserve">, </w:t>
      </w:r>
      <w:r w:rsidR="007B5ECE" w:rsidRPr="00B17ABA">
        <w:rPr>
          <w:rFonts w:ascii="Times New Roman" w:hAnsi="Times New Roman" w:cs="Times New Roman"/>
        </w:rPr>
        <w:t xml:space="preserve">where the discount rate </w:t>
      </w:r>
      <w:r w:rsidR="00E30DC8" w:rsidRPr="009923E9">
        <w:rPr>
          <w:rFonts w:ascii="Courier New" w:hAnsi="Courier New" w:cs="Courier New"/>
          <w:sz w:val="20"/>
          <w:szCs w:val="20"/>
        </w:rPr>
        <w:t>DR</w:t>
      </w:r>
      <w:r w:rsidR="007B5ECE" w:rsidRPr="00B17ABA">
        <w:rPr>
          <w:rFonts w:ascii="Times New Roman" w:hAnsi="Times New Roman" w:cs="Times New Roman"/>
          <w:i/>
          <w:iCs/>
        </w:rPr>
        <w:t xml:space="preserve"> </w:t>
      </w:r>
      <w:r w:rsidR="007B5ECE" w:rsidRPr="00B17ABA">
        <w:rPr>
          <w:rFonts w:ascii="Times New Roman" w:hAnsi="Times New Roman" w:cs="Times New Roman"/>
        </w:rPr>
        <w:t>was set to</w:t>
      </w:r>
      <w:r w:rsidR="007B5ECE" w:rsidRPr="00B17ABA">
        <w:rPr>
          <w:rFonts w:ascii="Times New Roman" w:hAnsi="Times New Roman" w:cs="Times New Roman"/>
          <w:i/>
          <w:iCs/>
        </w:rPr>
        <w:t xml:space="preserve"> </w:t>
      </w:r>
      <w:r w:rsidR="007B5ECE" w:rsidRPr="00B17ABA">
        <w:rPr>
          <w:rFonts w:ascii="Times New Roman" w:hAnsi="Times New Roman" w:cs="Times New Roman"/>
        </w:rPr>
        <w:t>0.8</w:t>
      </w:r>
      <w:r w:rsidR="00064823" w:rsidRPr="00B17ABA">
        <w:rPr>
          <w:rFonts w:ascii="Times New Roman" w:hAnsi="Times New Roman" w:cs="Times New Roman"/>
        </w:rPr>
        <w:t xml:space="preserve">. </w:t>
      </w:r>
      <w:r w:rsidR="00E30DC8" w:rsidRPr="00B17ABA">
        <w:rPr>
          <w:rFonts w:ascii="Times New Roman" w:hAnsi="Times New Roman" w:cs="Times New Roman"/>
        </w:rPr>
        <w:t xml:space="preserve">The future reward </w:t>
      </w:r>
      <w:r w:rsidR="00E30DC8" w:rsidRPr="00B17ABA">
        <w:rPr>
          <w:rFonts w:ascii="Courier New" w:hAnsi="Courier New" w:cs="Courier New"/>
          <w:sz w:val="20"/>
          <w:szCs w:val="20"/>
        </w:rPr>
        <w:t>Q{t+1}(nStateIdx,:)</w:t>
      </w:r>
      <w:r w:rsidR="0006097B" w:rsidRPr="00B17ABA">
        <w:rPr>
          <w:rFonts w:ascii="Courier New" w:hAnsi="Courier New" w:cs="Courier New"/>
          <w:sz w:val="20"/>
          <w:szCs w:val="20"/>
        </w:rPr>
        <w:t xml:space="preserve"> </w:t>
      </w:r>
      <w:r w:rsidR="00E30DC8" w:rsidRPr="00B17ABA">
        <w:rPr>
          <w:rFonts w:ascii="Times New Roman" w:hAnsi="Times New Roman" w:cs="Times New Roman"/>
        </w:rPr>
        <w:t xml:space="preserve">was 0 until the </w:t>
      </w:r>
      <w:r w:rsidR="00ED1448" w:rsidRPr="00B17ABA">
        <w:rPr>
          <w:rFonts w:ascii="Times New Roman" w:hAnsi="Times New Roman" w:cs="Times New Roman"/>
        </w:rPr>
        <w:t xml:space="preserve">corresponding health state </w:t>
      </w:r>
      <w:r w:rsidR="00E30DC8" w:rsidRPr="00B17ABA">
        <w:rPr>
          <w:rFonts w:ascii="Times New Roman" w:hAnsi="Times New Roman" w:cs="Times New Roman"/>
        </w:rPr>
        <w:t>w</w:t>
      </w:r>
      <w:r w:rsidR="00EA14C4" w:rsidRPr="00B17ABA">
        <w:rPr>
          <w:rFonts w:ascii="Times New Roman" w:hAnsi="Times New Roman" w:cs="Times New Roman"/>
        </w:rPr>
        <w:t>as</w:t>
      </w:r>
      <w:r w:rsidR="00E30DC8" w:rsidRPr="00B17ABA">
        <w:rPr>
          <w:rFonts w:ascii="Times New Roman" w:hAnsi="Times New Roman" w:cs="Times New Roman"/>
        </w:rPr>
        <w:t xml:space="preserve"> </w:t>
      </w:r>
      <w:r w:rsidR="00ED1448" w:rsidRPr="00B17ABA">
        <w:rPr>
          <w:rFonts w:ascii="Times New Roman" w:hAnsi="Times New Roman" w:cs="Times New Roman"/>
        </w:rPr>
        <w:t xml:space="preserve">observed </w:t>
      </w:r>
      <w:r w:rsidR="00E30DC8" w:rsidRPr="00B17ABA">
        <w:rPr>
          <w:rFonts w:ascii="Times New Roman" w:hAnsi="Times New Roman" w:cs="Times New Roman"/>
        </w:rPr>
        <w:t xml:space="preserve">during the </w:t>
      </w:r>
      <w:r w:rsidR="00ED1448" w:rsidRPr="00B17ABA">
        <w:rPr>
          <w:rFonts w:ascii="Times New Roman" w:hAnsi="Times New Roman" w:cs="Times New Roman"/>
        </w:rPr>
        <w:t>simulation procedure</w:t>
      </w:r>
      <w:r w:rsidR="00E30DC8" w:rsidRPr="00B17ABA">
        <w:rPr>
          <w:rFonts w:ascii="Times New Roman" w:hAnsi="Times New Roman" w:cs="Times New Roman"/>
        </w:rPr>
        <w:t xml:space="preserve">.  </w:t>
      </w:r>
    </w:p>
    <w:p w:rsidR="007B5ECE" w:rsidRPr="00B17ABA" w:rsidRDefault="002B2DF7" w:rsidP="00EB09DA">
      <w:pPr>
        <w:jc w:val="both"/>
        <w:rPr>
          <w:rFonts w:ascii="Times New Roman" w:hAnsi="Times New Roman" w:cs="Times New Roman"/>
        </w:rPr>
      </w:pPr>
      <w:r w:rsidRPr="00B17ABA">
        <w:rPr>
          <w:rFonts w:ascii="Times New Roman" w:hAnsi="Times New Roman" w:cs="Times New Roman"/>
        </w:rPr>
        <w:t xml:space="preserve">The problem solving procedure worked forward from </w:t>
      </w:r>
      <w:r w:rsidRPr="009923E9">
        <w:rPr>
          <w:rFonts w:ascii="Courier New" w:hAnsi="Courier New" w:cs="Courier New"/>
          <w:sz w:val="20"/>
          <w:szCs w:val="20"/>
        </w:rPr>
        <w:t>t1</w:t>
      </w:r>
      <w:r w:rsidRPr="00B17ABA">
        <w:rPr>
          <w:rFonts w:ascii="Times New Roman" w:hAnsi="Times New Roman" w:cs="Times New Roman"/>
        </w:rPr>
        <w:t xml:space="preserve"> to </w:t>
      </w:r>
      <w:r w:rsidRPr="009923E9">
        <w:rPr>
          <w:rFonts w:ascii="Courier New" w:hAnsi="Courier New" w:cs="Courier New"/>
          <w:sz w:val="20"/>
          <w:szCs w:val="20"/>
        </w:rPr>
        <w:t>t4</w:t>
      </w:r>
      <w:r w:rsidRPr="00B17ABA">
        <w:rPr>
          <w:rFonts w:ascii="Times New Roman" w:hAnsi="Times New Roman" w:cs="Times New Roman"/>
        </w:rPr>
        <w:t>. Star</w:t>
      </w:r>
      <w:r w:rsidR="007B5ECE" w:rsidRPr="00B17ABA">
        <w:rPr>
          <w:rFonts w:ascii="Times New Roman" w:hAnsi="Times New Roman" w:cs="Times New Roman"/>
        </w:rPr>
        <w:t>t</w:t>
      </w:r>
      <w:r w:rsidRPr="00B17ABA">
        <w:rPr>
          <w:rFonts w:ascii="Times New Roman" w:hAnsi="Times New Roman" w:cs="Times New Roman"/>
        </w:rPr>
        <w:t xml:space="preserve">ing from </w:t>
      </w:r>
      <w:r w:rsidR="00C041EB" w:rsidRPr="00B17ABA">
        <w:rPr>
          <w:rFonts w:ascii="Times New Roman" w:hAnsi="Times New Roman" w:cs="Times New Roman"/>
        </w:rPr>
        <w:t>the initial health state</w:t>
      </w:r>
      <w:r w:rsidR="0006097B" w:rsidRPr="00B17ABA">
        <w:rPr>
          <w:rFonts w:ascii="Times New Roman" w:hAnsi="Times New Roman" w:cs="Times New Roman"/>
        </w:rPr>
        <w:t xml:space="preserve"> </w:t>
      </w:r>
      <w:r w:rsidR="0006097B" w:rsidRPr="00B17ABA">
        <w:rPr>
          <w:rFonts w:ascii="Courier New" w:hAnsi="Courier New" w:cs="Courier New"/>
          <w:color w:val="000000"/>
          <w:sz w:val="20"/>
          <w:szCs w:val="20"/>
        </w:rPr>
        <w:t>cState</w:t>
      </w:r>
      <w:r w:rsidR="00C041EB" w:rsidRPr="00B17ABA">
        <w:rPr>
          <w:rFonts w:ascii="Times New Roman" w:hAnsi="Times New Roman" w:cs="Times New Roman"/>
        </w:rPr>
        <w:t xml:space="preserve">, </w:t>
      </w:r>
      <w:r w:rsidRPr="00B17ABA">
        <w:rPr>
          <w:rFonts w:ascii="Times New Roman" w:hAnsi="Times New Roman" w:cs="Times New Roman"/>
        </w:rPr>
        <w:t xml:space="preserve">subsequent health states </w:t>
      </w:r>
      <w:r w:rsidR="0006097B" w:rsidRPr="00B17ABA">
        <w:rPr>
          <w:rFonts w:ascii="Courier New" w:hAnsi="Courier New" w:cs="Courier New"/>
          <w:color w:val="000000"/>
          <w:sz w:val="20"/>
          <w:szCs w:val="20"/>
        </w:rPr>
        <w:t>nState</w:t>
      </w:r>
      <w:r w:rsidR="0006097B" w:rsidRPr="00B17ABA">
        <w:rPr>
          <w:rFonts w:ascii="Times New Roman" w:hAnsi="Times New Roman" w:cs="Times New Roman"/>
        </w:rPr>
        <w:t xml:space="preserve"> </w:t>
      </w:r>
      <w:r w:rsidRPr="00B17ABA">
        <w:rPr>
          <w:rFonts w:ascii="Times New Roman" w:hAnsi="Times New Roman" w:cs="Times New Roman"/>
        </w:rPr>
        <w:t xml:space="preserve">and drugs </w:t>
      </w:r>
      <w:r w:rsidR="0006097B" w:rsidRPr="00B17ABA">
        <w:rPr>
          <w:rFonts w:ascii="Courier New" w:hAnsi="Courier New" w:cs="Courier New"/>
          <w:color w:val="000000"/>
          <w:sz w:val="20"/>
          <w:szCs w:val="20"/>
        </w:rPr>
        <w:t>drug</w:t>
      </w:r>
      <w:r w:rsidR="0006097B" w:rsidRPr="00B17ABA">
        <w:rPr>
          <w:rFonts w:ascii="Times New Roman" w:hAnsi="Times New Roman" w:cs="Times New Roman"/>
        </w:rPr>
        <w:t xml:space="preserve"> </w:t>
      </w:r>
      <w:r w:rsidRPr="00B17ABA">
        <w:rPr>
          <w:rFonts w:ascii="Times New Roman" w:hAnsi="Times New Roman" w:cs="Times New Roman"/>
        </w:rPr>
        <w:t xml:space="preserve">were </w:t>
      </w:r>
      <w:r w:rsidR="00244668" w:rsidRPr="00B17ABA">
        <w:rPr>
          <w:rFonts w:ascii="Times New Roman" w:hAnsi="Times New Roman" w:cs="Times New Roman"/>
        </w:rPr>
        <w:t xml:space="preserve">also </w:t>
      </w:r>
      <w:r w:rsidRPr="00B17ABA">
        <w:rPr>
          <w:rFonts w:ascii="Times New Roman" w:hAnsi="Times New Roman" w:cs="Times New Roman"/>
        </w:rPr>
        <w:t xml:space="preserve">simulated until </w:t>
      </w:r>
      <w:r w:rsidR="007B5ECE" w:rsidRPr="00B17ABA">
        <w:rPr>
          <w:rFonts w:ascii="Times New Roman" w:hAnsi="Times New Roman" w:cs="Times New Roman"/>
        </w:rPr>
        <w:t>a</w:t>
      </w:r>
      <w:r w:rsidRPr="00B17ABA">
        <w:rPr>
          <w:rFonts w:ascii="Times New Roman" w:hAnsi="Times New Roman" w:cs="Times New Roman"/>
        </w:rPr>
        <w:t xml:space="preserve"> terminal state</w:t>
      </w:r>
      <w:r w:rsidR="007B5ECE" w:rsidRPr="00B17ABA">
        <w:rPr>
          <w:rFonts w:ascii="Times New Roman" w:hAnsi="Times New Roman" w:cs="Times New Roman"/>
        </w:rPr>
        <w:t xml:space="preserve"> at </w:t>
      </w:r>
      <w:r w:rsidR="007B5ECE" w:rsidRPr="009923E9">
        <w:rPr>
          <w:rFonts w:ascii="Courier New" w:hAnsi="Courier New" w:cs="Courier New"/>
          <w:sz w:val="20"/>
          <w:szCs w:val="20"/>
        </w:rPr>
        <w:t>t4</w:t>
      </w:r>
      <w:r w:rsidRPr="009923E9">
        <w:rPr>
          <w:rFonts w:ascii="Courier New" w:hAnsi="Courier New" w:cs="Courier New"/>
        </w:rPr>
        <w:t>.</w:t>
      </w:r>
      <w:r w:rsidRPr="00B17ABA">
        <w:rPr>
          <w:rFonts w:ascii="Times New Roman" w:hAnsi="Times New Roman" w:cs="Times New Roman"/>
        </w:rPr>
        <w:t xml:space="preserve"> </w:t>
      </w:r>
      <w:r w:rsidR="00244668" w:rsidRPr="00B17ABA">
        <w:rPr>
          <w:rFonts w:ascii="Times New Roman" w:hAnsi="Times New Roman" w:cs="Times New Roman"/>
        </w:rPr>
        <w:t xml:space="preserve">For each state, </w:t>
      </w:r>
      <w:r w:rsidR="00E30DC8" w:rsidRPr="00B17ABA">
        <w:rPr>
          <w:rFonts w:ascii="Times New Roman" w:hAnsi="Times New Roman" w:cs="Times New Roman"/>
        </w:rPr>
        <w:t xml:space="preserve">a </w:t>
      </w:r>
      <w:r w:rsidR="00244668" w:rsidRPr="00B17ABA">
        <w:rPr>
          <w:rFonts w:ascii="Times New Roman" w:hAnsi="Times New Roman" w:cs="Times New Roman"/>
        </w:rPr>
        <w:t xml:space="preserve">drug was chosen by </w:t>
      </w:r>
      <w:r w:rsidR="00244668" w:rsidRPr="00B17ABA">
        <w:rPr>
          <w:rFonts w:ascii="Cambria Math" w:hAnsi="Cambria Math" w:cs="Cambria Math"/>
          <w:i/>
          <w:iCs/>
        </w:rPr>
        <w:t>∊</w:t>
      </w:r>
      <w:r w:rsidR="00244668" w:rsidRPr="00B17ABA">
        <w:rPr>
          <w:rFonts w:ascii="Times New Roman" w:hAnsi="Times New Roman" w:cs="Times New Roman"/>
        </w:rPr>
        <w:t xml:space="preserve">-greedy action selection method, which assumed an increasing probability by </w:t>
      </w:r>
      <w:r w:rsidR="00244668" w:rsidRPr="009923E9">
        <w:rPr>
          <w:rFonts w:ascii="Cambria Math" w:hAnsi="Cambria Math" w:cs="Cambria Math"/>
          <w:sz w:val="20"/>
          <w:szCs w:val="20"/>
        </w:rPr>
        <w:t>∊</w:t>
      </w:r>
      <w:r w:rsidR="00244668" w:rsidRPr="009923E9">
        <w:rPr>
          <w:rFonts w:ascii="Courier New" w:hAnsi="Courier New" w:cs="Courier New"/>
          <w:sz w:val="20"/>
          <w:szCs w:val="20"/>
        </w:rPr>
        <w:t>=1-(1/log(n+2)</w:t>
      </w:r>
      <w:r w:rsidR="004210B5" w:rsidRPr="00B17ABA">
        <w:rPr>
          <w:rFonts w:ascii="Courier New" w:hAnsi="Courier New" w:cs="Courier New"/>
          <w:sz w:val="20"/>
          <w:szCs w:val="20"/>
        </w:rPr>
        <w:t>)</w:t>
      </w:r>
      <w:r w:rsidR="00244668" w:rsidRPr="00B17ABA">
        <w:t xml:space="preserve">. </w:t>
      </w:r>
      <w:r w:rsidR="00B6658A" w:rsidRPr="00B17ABA">
        <w:rPr>
          <w:rFonts w:ascii="Times New Roman" w:hAnsi="Times New Roman" w:cs="Times New Roman"/>
        </w:rPr>
        <w:t xml:space="preserve"> </w:t>
      </w:r>
    </w:p>
    <w:p w:rsidR="00ED1448" w:rsidRPr="00B17ABA" w:rsidRDefault="00ED1448">
      <w:pPr>
        <w:jc w:val="both"/>
        <w:rPr>
          <w:rFonts w:ascii="Times New Roman" w:hAnsi="Times New Roman" w:cs="Times New Roman"/>
        </w:rPr>
      </w:pPr>
      <w:r w:rsidRPr="00B17ABA">
        <w:rPr>
          <w:rFonts w:ascii="Times New Roman" w:hAnsi="Times New Roman" w:cs="Times New Roman"/>
        </w:rPr>
        <w:t>The Q-values were updated by the difference between the old Q-value and the newly observed Q-value</w:t>
      </w:r>
      <w:r w:rsidR="0006097B" w:rsidRPr="00B17ABA">
        <w:rPr>
          <w:rFonts w:ascii="Times New Roman" w:hAnsi="Times New Roman" w:cs="Times New Roman"/>
        </w:rPr>
        <w:t xml:space="preserve"> </w:t>
      </w:r>
      <w:r w:rsidR="0006097B" w:rsidRPr="00B17ABA">
        <w:rPr>
          <w:rFonts w:ascii="Courier New" w:hAnsi="Courier New" w:cs="Courier New"/>
          <w:color w:val="000000"/>
          <w:sz w:val="20"/>
          <w:szCs w:val="20"/>
        </w:rPr>
        <w:t>dQ</w:t>
      </w:r>
      <w:r w:rsidRPr="00B17ABA">
        <w:rPr>
          <w:rFonts w:ascii="Times New Roman" w:hAnsi="Times New Roman" w:cs="Times New Roman"/>
        </w:rPr>
        <w:t xml:space="preserve">. </w:t>
      </w:r>
      <w:r w:rsidR="00BD09B3" w:rsidRPr="00B17ABA">
        <w:t xml:space="preserve">As </w:t>
      </w:r>
      <w:r w:rsidR="00BD09B3" w:rsidRPr="00B17ABA">
        <w:rPr>
          <w:rFonts w:ascii="Times New Roman" w:hAnsi="Times New Roman" w:cs="Times New Roman"/>
        </w:rPr>
        <w:t>t</w:t>
      </w:r>
      <w:r w:rsidR="00BD09B3" w:rsidRPr="00B17ABA">
        <w:t xml:space="preserve">he learning rate </w:t>
      </w:r>
      <w:r w:rsidR="00CF31F8" w:rsidRPr="009923E9">
        <w:rPr>
          <w:rFonts w:ascii="Courier New" w:hAnsi="Courier New" w:cs="Courier New"/>
          <w:sz w:val="20"/>
          <w:szCs w:val="20"/>
        </w:rPr>
        <w:t>1/sqrt(n+2)</w:t>
      </w:r>
      <w:r w:rsidR="00BD09B3" w:rsidRPr="009923E9">
        <w:rPr>
          <w:rFonts w:ascii="Courier New" w:hAnsi="Courier New" w:cs="Courier New"/>
          <w:sz w:val="20"/>
          <w:szCs w:val="20"/>
        </w:rPr>
        <w:t xml:space="preserve"> </w:t>
      </w:r>
      <w:r w:rsidR="00BD09B3" w:rsidRPr="00B17ABA">
        <w:t>was gradually decrease</w:t>
      </w:r>
      <w:r w:rsidR="00CF31F8" w:rsidRPr="00B17ABA">
        <w:t>d</w:t>
      </w:r>
      <w:r w:rsidR="00BD09B3" w:rsidRPr="00B17ABA">
        <w:rPr>
          <w:i/>
          <w:iCs/>
        </w:rPr>
        <w:t xml:space="preserve">, </w:t>
      </w:r>
      <w:r w:rsidR="00BD09B3" w:rsidRPr="009923E9">
        <w:t xml:space="preserve">the Q-values were also gradually converged to </w:t>
      </w:r>
      <w:r w:rsidR="00BD09B3" w:rsidRPr="00B17ABA">
        <w:t>the</w:t>
      </w:r>
      <w:r w:rsidR="00BD09B3" w:rsidRPr="009923E9">
        <w:t xml:space="preserve"> certain number</w:t>
      </w:r>
      <w:r w:rsidR="00BD09B3" w:rsidRPr="00B17ABA">
        <w:t xml:space="preserve">s. </w:t>
      </w:r>
      <w:r w:rsidRPr="00B17ABA">
        <w:t xml:space="preserve">An additional memory variable </w:t>
      </w:r>
      <w:r w:rsidRPr="00B17ABA">
        <w:rPr>
          <w:rFonts w:ascii="Courier New" w:hAnsi="Courier New" w:cs="Courier New"/>
          <w:iCs/>
          <w:sz w:val="20"/>
          <w:szCs w:val="20"/>
        </w:rPr>
        <w:t>discrepancy</w:t>
      </w:r>
      <w:r w:rsidRPr="00B17ABA">
        <w:rPr>
          <w:rFonts w:ascii="Courier New" w:hAnsi="Courier New" w:cs="Courier New"/>
          <w:sz w:val="20"/>
          <w:szCs w:val="20"/>
        </w:rPr>
        <w:t xml:space="preserve"> </w:t>
      </w:r>
      <w:r w:rsidRPr="00B17ABA">
        <w:t xml:space="preserve">was included to track the variations in the Q-values. </w:t>
      </w:r>
      <w:r w:rsidR="0006097B" w:rsidRPr="00B17ABA">
        <w:rPr>
          <w:rFonts w:ascii="Courier New" w:hAnsi="Courier New" w:cs="Courier New"/>
          <w:sz w:val="20"/>
          <w:szCs w:val="20"/>
        </w:rPr>
        <w:t>m</w:t>
      </w:r>
      <w:r w:rsidR="0006097B" w:rsidRPr="00B17ABA">
        <w:rPr>
          <w:rFonts w:ascii="Courier New" w:hAnsi="Courier New" w:cs="Courier New"/>
          <w:iCs/>
          <w:sz w:val="20"/>
          <w:szCs w:val="20"/>
        </w:rPr>
        <w:t>discrepancy</w:t>
      </w:r>
      <w:r w:rsidR="0006097B" w:rsidRPr="00B17ABA">
        <w:t xml:space="preserve"> saved the mean of the discrepancies every 100 cases. </w:t>
      </w:r>
      <w:r w:rsidR="00BD09B3" w:rsidRPr="00B17ABA">
        <w:t xml:space="preserve">The optimal solution for each state </w:t>
      </w:r>
      <w:r w:rsidR="0006097B" w:rsidRPr="00B17ABA">
        <w:rPr>
          <w:rFonts w:ascii="Courier New" w:hAnsi="Courier New" w:cs="Courier New"/>
          <w:color w:val="000000"/>
          <w:sz w:val="20"/>
          <w:szCs w:val="20"/>
        </w:rPr>
        <w:t>OptSol</w:t>
      </w:r>
      <w:r w:rsidR="0006097B" w:rsidRPr="00B17ABA">
        <w:rPr>
          <w:rFonts w:ascii="Courier New" w:hAnsi="Courier New" w:cs="Courier New"/>
          <w:sz w:val="20"/>
          <w:szCs w:val="20"/>
        </w:rPr>
        <w:t xml:space="preserve">(:,:) </w:t>
      </w:r>
      <w:r w:rsidR="00BD09B3" w:rsidRPr="00B17ABA">
        <w:t xml:space="preserve">was selected based on the values in the Q-table </w:t>
      </w:r>
      <w:r w:rsidR="00C63D51" w:rsidRPr="00B17ABA">
        <w:rPr>
          <w:rFonts w:ascii="Courier New" w:hAnsi="Courier New" w:cs="Courier New"/>
          <w:color w:val="000000"/>
          <w:sz w:val="20"/>
          <w:szCs w:val="20"/>
        </w:rPr>
        <w:t xml:space="preserve">Q{t} </w:t>
      </w:r>
      <w:r w:rsidR="00BD09B3" w:rsidRPr="00B17ABA">
        <w:t xml:space="preserve">at the end of </w:t>
      </w:r>
      <w:r w:rsidR="00EA14C4" w:rsidRPr="00B17ABA">
        <w:t xml:space="preserve">the </w:t>
      </w:r>
      <w:r w:rsidR="00BD09B3" w:rsidRPr="00B17ABA">
        <w:t xml:space="preserve">learning procedure. </w:t>
      </w:r>
      <w:r w:rsidR="00EA14C4" w:rsidRPr="00B17ABA">
        <w:t xml:space="preserve">A </w:t>
      </w:r>
      <w:r w:rsidR="00EA14C4" w:rsidRPr="00B17ABA">
        <w:rPr>
          <w:rFonts w:ascii="Times New Roman" w:eastAsia="Malgun Gothic" w:hAnsi="Times New Roman" w:cs="Times New Roman"/>
        </w:rPr>
        <w:t>f</w:t>
      </w:r>
      <w:r w:rsidR="00B12460" w:rsidRPr="00B17ABA">
        <w:rPr>
          <w:rFonts w:ascii="Times New Roman" w:eastAsia="Malgun Gothic" w:hAnsi="Times New Roman" w:cs="Times New Roman"/>
        </w:rPr>
        <w:t>easibility test</w:t>
      </w:r>
      <w:r w:rsidR="00BD09B3" w:rsidRPr="00B17ABA">
        <w:rPr>
          <w:rFonts w:ascii="Times New Roman" w:eastAsia="Malgun Gothic" w:hAnsi="Times New Roman" w:cs="Times New Roman"/>
        </w:rPr>
        <w:t xml:space="preserve"> was included</w:t>
      </w:r>
      <w:r w:rsidR="00B12460" w:rsidRPr="00B17ABA">
        <w:rPr>
          <w:rFonts w:ascii="Times New Roman" w:eastAsia="Malgun Gothic" w:hAnsi="Times New Roman" w:cs="Times New Roman"/>
        </w:rPr>
        <w:t xml:space="preserve"> to prevent the repetition of the same drug in the case of </w:t>
      </w:r>
      <w:r w:rsidR="00B12460" w:rsidRPr="00B17ABA">
        <w:rPr>
          <w:rFonts w:ascii="Times New Roman" w:eastAsia="Malgun Gothic" w:hAnsi="Times New Roman" w:cs="Times New Roman"/>
          <w:i/>
          <w:iCs/>
        </w:rPr>
        <w:t>H</w:t>
      </w:r>
      <w:r w:rsidR="00B12460" w:rsidRPr="00B17ABA">
        <w:rPr>
          <w:rFonts w:ascii="Times New Roman" w:eastAsia="Malgun Gothic" w:hAnsi="Times New Roman" w:cs="Times New Roman"/>
          <w:i/>
          <w:iCs/>
          <w:vertAlign w:val="subscript"/>
        </w:rPr>
        <w:t>u</w:t>
      </w:r>
      <w:r w:rsidR="00B12460" w:rsidRPr="00B17ABA">
        <w:rPr>
          <w:rFonts w:ascii="Times New Roman" w:eastAsia="Malgun Gothic" w:hAnsi="Times New Roman" w:cs="Times New Roman"/>
        </w:rPr>
        <w:t xml:space="preserve"> and </w:t>
      </w:r>
      <w:r w:rsidR="00B12460" w:rsidRPr="00B17ABA">
        <w:rPr>
          <w:rFonts w:ascii="Times New Roman" w:eastAsia="Malgun Gothic" w:hAnsi="Times New Roman" w:cs="Times New Roman"/>
          <w:i/>
          <w:iCs/>
        </w:rPr>
        <w:t>H</w:t>
      </w:r>
      <w:r w:rsidR="00B12460" w:rsidRPr="00B17ABA">
        <w:rPr>
          <w:rFonts w:ascii="Times New Roman" w:eastAsia="Malgun Gothic" w:hAnsi="Times New Roman" w:cs="Times New Roman"/>
          <w:i/>
          <w:iCs/>
          <w:vertAlign w:val="subscript"/>
        </w:rPr>
        <w:t>e</w:t>
      </w:r>
      <w:r w:rsidR="007F0F6C" w:rsidRPr="00B17ABA">
        <w:rPr>
          <w:rFonts w:ascii="Times New Roman" w:eastAsia="Malgun Gothic" w:hAnsi="Times New Roman" w:cs="Times New Roman"/>
          <w:i/>
          <w:iCs/>
        </w:rPr>
        <w:t xml:space="preserve"> </w:t>
      </w:r>
      <w:r w:rsidR="00B12460" w:rsidRPr="00B17ABA">
        <w:rPr>
          <w:rFonts w:ascii="Times New Roman" w:eastAsia="Malgun Gothic" w:hAnsi="Times New Roman" w:cs="Times New Roman"/>
        </w:rPr>
        <w:t xml:space="preserve">and to continue using the same drug in the case of </w:t>
      </w:r>
      <w:r w:rsidR="00B12460" w:rsidRPr="00B17ABA">
        <w:rPr>
          <w:rFonts w:ascii="Times New Roman" w:eastAsia="Malgun Gothic" w:hAnsi="Times New Roman" w:cs="Times New Roman"/>
          <w:i/>
          <w:iCs/>
        </w:rPr>
        <w:t>H</w:t>
      </w:r>
      <w:r w:rsidR="00B12460" w:rsidRPr="00B17ABA">
        <w:rPr>
          <w:rFonts w:ascii="Times New Roman" w:eastAsia="Malgun Gothic" w:hAnsi="Times New Roman" w:cs="Times New Roman"/>
          <w:i/>
          <w:iCs/>
          <w:vertAlign w:val="subscript"/>
        </w:rPr>
        <w:t>n</w:t>
      </w:r>
      <w:r w:rsidR="00B12460" w:rsidRPr="00B17ABA">
        <w:rPr>
          <w:rFonts w:ascii="Times New Roman" w:hAnsi="Times New Roman" w:cs="Times New Roman"/>
        </w:rPr>
        <w:t xml:space="preserve">. </w:t>
      </w:r>
    </w:p>
    <w:p w:rsidR="00CF31F8" w:rsidRPr="00B17ABA" w:rsidRDefault="00CF31F8">
      <w:pPr>
        <w:jc w:val="both"/>
        <w:rPr>
          <w:rFonts w:ascii="Times New Roman" w:hAnsi="Times New Roman" w:cs="Times New Roman"/>
        </w:rPr>
      </w:pPr>
      <w:r w:rsidRPr="00B17ABA">
        <w:rPr>
          <w:rFonts w:ascii="Times New Roman" w:hAnsi="Times New Roman" w:cs="Times New Roman"/>
        </w:rPr>
        <w:br w:type="page"/>
      </w:r>
    </w:p>
    <w:tbl>
      <w:tblPr>
        <w:tblStyle w:val="TableGrid"/>
        <w:tblW w:w="0" w:type="auto"/>
        <w:tblLook w:val="04A0" w:firstRow="1" w:lastRow="0" w:firstColumn="1" w:lastColumn="0" w:noHBand="0" w:noVBand="1"/>
      </w:tblPr>
      <w:tblGrid>
        <w:gridCol w:w="8436"/>
      </w:tblGrid>
      <w:tr w:rsidR="00C5360D" w:rsidRPr="00B17ABA" w:rsidTr="00C5360D">
        <w:tc>
          <w:tcPr>
            <w:tcW w:w="8436" w:type="dxa"/>
          </w:tcPr>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lastRenderedPageBreak/>
              <w:t>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 xml:space="preserve">3; </w:t>
            </w:r>
            <w:r w:rsidRPr="00B17ABA">
              <w:rPr>
                <w:rFonts w:ascii="Courier New" w:hAnsi="Courier New" w:cs="Courier New"/>
                <w:color w:val="228B22"/>
                <w:sz w:val="20"/>
                <w:szCs w:val="20"/>
              </w:rPr>
              <w:t>% The number of time periods.</w:t>
            </w:r>
          </w:p>
          <w:p w:rsidR="00C5360D" w:rsidRPr="00B17ABA" w:rsidRDefault="00064823"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SS</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3;</w:t>
            </w:r>
            <w:r w:rsidR="00C5360D" w:rsidRPr="00B17ABA">
              <w:rPr>
                <w:rFonts w:ascii="Courier New" w:hAnsi="Courier New" w:cs="Courier New"/>
                <w:color w:val="228B22"/>
                <w:sz w:val="20"/>
                <w:szCs w:val="20"/>
              </w:rPr>
              <w:t xml:space="preserve"> % The number of </w:t>
            </w:r>
            <w:r w:rsidRPr="00B17ABA">
              <w:rPr>
                <w:rFonts w:ascii="Courier New" w:hAnsi="Courier New" w:cs="Courier New"/>
                <w:color w:val="228B22"/>
                <w:sz w:val="20"/>
                <w:szCs w:val="20"/>
              </w:rPr>
              <w:t xml:space="preserve">possible </w:t>
            </w:r>
            <w:r w:rsidR="00C5360D" w:rsidRPr="00B17ABA">
              <w:rPr>
                <w:rFonts w:ascii="Courier New" w:hAnsi="Courier New" w:cs="Courier New"/>
                <w:color w:val="228B22"/>
                <w:sz w:val="20"/>
                <w:szCs w:val="20"/>
              </w:rPr>
              <w:t>treatment options.</w:t>
            </w:r>
          </w:p>
          <w:p w:rsidR="00C5360D" w:rsidRPr="00B17ABA" w:rsidRDefault="00064823" w:rsidP="009923E9">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color w:val="000000"/>
                <w:sz w:val="20"/>
                <w:szCs w:val="20"/>
              </w:rPr>
              <w:t>H</w:t>
            </w:r>
            <w:r w:rsidR="00C5360D" w:rsidRPr="00B17ABA">
              <w:rPr>
                <w:rFonts w:ascii="Courier New" w:hAnsi="Courier New" w:cs="Courier New"/>
                <w:color w:val="000000"/>
                <w:sz w:val="20"/>
                <w:szCs w:val="20"/>
              </w:rPr>
              <w:t>S</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 xml:space="preserve">3; </w:t>
            </w:r>
            <w:r w:rsidR="00C5360D" w:rsidRPr="00B17ABA">
              <w:rPr>
                <w:rFonts w:ascii="Courier New" w:hAnsi="Courier New" w:cs="Courier New"/>
                <w:color w:val="228B22"/>
                <w:sz w:val="20"/>
                <w:szCs w:val="20"/>
              </w:rPr>
              <w:t xml:space="preserve">% The number of </w:t>
            </w:r>
            <w:r w:rsidRPr="00B17ABA">
              <w:rPr>
                <w:rFonts w:ascii="Courier New" w:hAnsi="Courier New" w:cs="Courier New"/>
                <w:color w:val="228B22"/>
                <w:sz w:val="20"/>
                <w:szCs w:val="20"/>
              </w:rPr>
              <w:t xml:space="preserve">possible </w:t>
            </w:r>
            <w:r w:rsidR="00C5360D" w:rsidRPr="00B17ABA">
              <w:rPr>
                <w:rFonts w:ascii="Courier New" w:hAnsi="Courier New" w:cs="Courier New"/>
                <w:color w:val="228B22"/>
                <w:sz w:val="20"/>
                <w:szCs w:val="20"/>
              </w:rPr>
              <w:t>health states.</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N</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 xml:space="preserve">10000; </w:t>
            </w:r>
            <w:r w:rsidRPr="00B17ABA">
              <w:rPr>
                <w:rFonts w:ascii="Courier New" w:hAnsi="Courier New" w:cs="Courier New"/>
                <w:color w:val="228B22"/>
                <w:sz w:val="20"/>
                <w:szCs w:val="20"/>
              </w:rPr>
              <w:t xml:space="preserve">% The number of </w:t>
            </w:r>
            <w:r w:rsidR="00F111A3" w:rsidRPr="00B17ABA">
              <w:rPr>
                <w:rFonts w:ascii="Courier New" w:hAnsi="Courier New" w:cs="Courier New"/>
                <w:color w:val="228B22"/>
                <w:sz w:val="20"/>
                <w:szCs w:val="20"/>
              </w:rPr>
              <w:t>case</w:t>
            </w:r>
            <w:r w:rsidRPr="00B17ABA">
              <w:rPr>
                <w:rFonts w:ascii="Courier New" w:hAnsi="Courier New" w:cs="Courier New"/>
                <w:color w:val="228B22"/>
                <w:sz w:val="20"/>
                <w:szCs w:val="20"/>
              </w:rPr>
              <w:t>s.</w:t>
            </w:r>
          </w:p>
          <w:p w:rsidR="00C5360D" w:rsidRPr="00B17ABA" w:rsidRDefault="00C5360D" w:rsidP="009923E9">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color w:val="000000"/>
                <w:sz w:val="20"/>
                <w:szCs w:val="20"/>
              </w:rPr>
              <w:t>DR</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 xml:space="preserve">0.8; </w:t>
            </w:r>
            <w:r w:rsidRPr="00B17ABA">
              <w:rPr>
                <w:rFonts w:ascii="Courier New" w:hAnsi="Courier New" w:cs="Courier New"/>
                <w:color w:val="228B22"/>
                <w:sz w:val="20"/>
                <w:szCs w:val="20"/>
              </w:rPr>
              <w:t>% Discount rate.</w:t>
            </w:r>
          </w:p>
          <w:p w:rsidR="008515F5" w:rsidRPr="00B17ABA" w:rsidRDefault="0006097B" w:rsidP="008515F5">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000000"/>
                <w:sz w:val="20"/>
                <w:szCs w:val="20"/>
              </w:rPr>
              <w:t>m</w:t>
            </w:r>
            <w:r w:rsidR="008515F5" w:rsidRPr="00B17ABA">
              <w:rPr>
                <w:rFonts w:ascii="Courier New" w:hAnsi="Courier New" w:cs="Courier New"/>
                <w:color w:val="000000"/>
                <w:sz w:val="20"/>
                <w:szCs w:val="20"/>
              </w:rPr>
              <w:t xml:space="preserve">discrepancy = []; </w:t>
            </w:r>
            <w:r w:rsidR="008515F5" w:rsidRPr="00B17ABA">
              <w:rPr>
                <w:rFonts w:ascii="Courier New" w:hAnsi="Courier New" w:cs="Courier New"/>
                <w:color w:val="228B22"/>
                <w:sz w:val="20"/>
                <w:szCs w:val="20"/>
              </w:rPr>
              <w:t>% Q-variations.</w:t>
            </w:r>
          </w:p>
          <w:p w:rsidR="00CF31F8" w:rsidRPr="00B17ABA" w:rsidRDefault="00CF31F8" w:rsidP="009923E9">
            <w:pPr>
              <w:autoSpaceDE w:val="0"/>
              <w:autoSpaceDN w:val="0"/>
              <w:adjustRightInd w:val="0"/>
              <w:spacing w:line="276" w:lineRule="auto"/>
              <w:ind w:firstLine="0"/>
              <w:jc w:val="both"/>
              <w:rPr>
                <w:rFonts w:ascii="Courier New" w:hAnsi="Courier New" w:cs="Courier New"/>
                <w:color w:val="228B22"/>
                <w:sz w:val="20"/>
                <w:szCs w:val="20"/>
              </w:rPr>
            </w:pPr>
          </w:p>
          <w:p w:rsidR="008515F5" w:rsidRPr="00B17ABA" w:rsidRDefault="008515F5" w:rsidP="009923E9">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color w:val="228B22"/>
                <w:sz w:val="20"/>
                <w:szCs w:val="20"/>
              </w:rPr>
              <w:t xml:space="preserve">% Define the possible health states (including the disease history) in each time period. </w:t>
            </w:r>
          </w:p>
          <w:p w:rsidR="008515F5" w:rsidRPr="00B17ABA" w:rsidRDefault="008515F5" w:rsidP="008515F5">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SqDiz1 = 1;</w:t>
            </w:r>
          </w:p>
          <w:p w:rsidR="008515F5" w:rsidRPr="00B17ABA" w:rsidRDefault="008515F5" w:rsidP="008515F5">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SqDiz2 = [1,1;1,2;1,3];</w:t>
            </w:r>
          </w:p>
          <w:p w:rsidR="008515F5" w:rsidRPr="00B17ABA" w:rsidRDefault="008515F5" w:rsidP="008515F5">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SqDiz3 = [1,1,1;1,1,2;1,1,3;1,2,1;1,2,2;1,2,3;1,3,1;1,3,2;1,3,3];</w:t>
            </w:r>
          </w:p>
          <w:p w:rsidR="008515F5" w:rsidRPr="009923E9" w:rsidRDefault="008515F5" w:rsidP="006F429E">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SqDiz4 = [1,1,1,1;1,1,1,2;1,1,1,3;1,1,2,1;1,1,2,2;1,1,2,3;</w:t>
            </w:r>
            <w:r w:rsidRPr="00B17ABA">
              <w:rPr>
                <w:rFonts w:ascii="Courier New" w:hAnsi="Courier New" w:cs="Courier New"/>
                <w:color w:val="0000FF"/>
                <w:sz w:val="20"/>
                <w:szCs w:val="20"/>
              </w:rPr>
              <w:t>...</w:t>
            </w:r>
          </w:p>
          <w:p w:rsidR="008515F5" w:rsidRPr="00B17ABA" w:rsidRDefault="008515F5" w:rsidP="009923E9">
            <w:pPr>
              <w:autoSpaceDE w:val="0"/>
              <w:autoSpaceDN w:val="0"/>
              <w:adjustRightInd w:val="0"/>
              <w:spacing w:line="240" w:lineRule="auto"/>
              <w:ind w:left="1134" w:firstLine="0"/>
              <w:rPr>
                <w:rFonts w:ascii="Courier New" w:hAnsi="Courier New" w:cs="Courier New"/>
                <w:color w:val="000000"/>
                <w:sz w:val="20"/>
                <w:szCs w:val="20"/>
              </w:rPr>
            </w:pPr>
            <w:r w:rsidRPr="00B17ABA">
              <w:rPr>
                <w:rFonts w:ascii="Courier New" w:hAnsi="Courier New" w:cs="Courier New"/>
                <w:color w:val="000000"/>
                <w:sz w:val="20"/>
                <w:szCs w:val="20"/>
              </w:rPr>
              <w:t>1,1,3,1;1,1,3,2;1,1,3,3;1,2,1,1;1,2,1,2;1,2,1,3;</w:t>
            </w:r>
            <w:r w:rsidRPr="00B17ABA">
              <w:rPr>
                <w:rFonts w:ascii="Courier New" w:hAnsi="Courier New" w:cs="Courier New"/>
                <w:color w:val="0000FF"/>
                <w:sz w:val="20"/>
                <w:szCs w:val="20"/>
              </w:rPr>
              <w:t>...</w:t>
            </w:r>
          </w:p>
          <w:p w:rsidR="008515F5" w:rsidRPr="00B17ABA" w:rsidRDefault="008515F5" w:rsidP="009923E9">
            <w:pPr>
              <w:autoSpaceDE w:val="0"/>
              <w:autoSpaceDN w:val="0"/>
              <w:adjustRightInd w:val="0"/>
              <w:spacing w:line="240" w:lineRule="auto"/>
              <w:ind w:left="1134" w:firstLine="0"/>
              <w:rPr>
                <w:rFonts w:ascii="Courier New" w:hAnsi="Courier New" w:cs="Courier New"/>
                <w:color w:val="000000"/>
                <w:sz w:val="20"/>
                <w:szCs w:val="20"/>
              </w:rPr>
            </w:pPr>
            <w:r w:rsidRPr="00B17ABA">
              <w:rPr>
                <w:rFonts w:ascii="Courier New" w:hAnsi="Courier New" w:cs="Courier New"/>
                <w:color w:val="000000"/>
                <w:sz w:val="20"/>
                <w:szCs w:val="20"/>
              </w:rPr>
              <w:t>1,2,2,1;1,2,2,2;1,2,2,3;1,2,3,1;1,2,3,2;1,2,3,3;</w:t>
            </w:r>
            <w:r w:rsidRPr="00B17ABA">
              <w:rPr>
                <w:rFonts w:ascii="Courier New" w:hAnsi="Courier New" w:cs="Courier New"/>
                <w:color w:val="0000FF"/>
                <w:sz w:val="20"/>
                <w:szCs w:val="20"/>
              </w:rPr>
              <w:t>...</w:t>
            </w:r>
          </w:p>
          <w:p w:rsidR="008515F5" w:rsidRPr="00B17ABA" w:rsidRDefault="008515F5" w:rsidP="009923E9">
            <w:pPr>
              <w:autoSpaceDE w:val="0"/>
              <w:autoSpaceDN w:val="0"/>
              <w:adjustRightInd w:val="0"/>
              <w:spacing w:line="240" w:lineRule="auto"/>
              <w:ind w:left="1134" w:firstLine="0"/>
              <w:rPr>
                <w:rFonts w:ascii="Courier New" w:hAnsi="Courier New" w:cs="Courier New"/>
                <w:color w:val="000000"/>
                <w:sz w:val="20"/>
                <w:szCs w:val="20"/>
              </w:rPr>
            </w:pPr>
            <w:r w:rsidRPr="00B17ABA">
              <w:rPr>
                <w:rFonts w:ascii="Courier New" w:hAnsi="Courier New" w:cs="Courier New"/>
                <w:color w:val="000000"/>
                <w:sz w:val="20"/>
                <w:szCs w:val="20"/>
              </w:rPr>
              <w:t>1,3,1,1;1,3,1,2;1,3,1,3;1,3,2,1;1,3,2,2;1,3,2,3;</w:t>
            </w:r>
            <w:r w:rsidRPr="00B17ABA">
              <w:rPr>
                <w:rFonts w:ascii="Courier New" w:hAnsi="Courier New" w:cs="Courier New"/>
                <w:color w:val="0000FF"/>
                <w:sz w:val="20"/>
                <w:szCs w:val="20"/>
              </w:rPr>
              <w:t>...</w:t>
            </w:r>
          </w:p>
          <w:p w:rsidR="008515F5" w:rsidRPr="00B17ABA" w:rsidRDefault="008515F5" w:rsidP="009923E9">
            <w:pPr>
              <w:autoSpaceDE w:val="0"/>
              <w:autoSpaceDN w:val="0"/>
              <w:adjustRightInd w:val="0"/>
              <w:spacing w:line="240" w:lineRule="auto"/>
              <w:ind w:left="1134" w:firstLine="0"/>
              <w:rPr>
                <w:rFonts w:ascii="Courier New" w:hAnsi="Courier New" w:cs="Courier New"/>
                <w:color w:val="000000"/>
                <w:sz w:val="20"/>
                <w:szCs w:val="20"/>
              </w:rPr>
            </w:pPr>
            <w:r w:rsidRPr="00B17ABA">
              <w:rPr>
                <w:rFonts w:ascii="Courier New" w:hAnsi="Courier New" w:cs="Courier New"/>
                <w:color w:val="000000"/>
                <w:sz w:val="20"/>
                <w:szCs w:val="20"/>
              </w:rPr>
              <w:t>1,3,3,1;1,3,3,2;1,3,3,3];</w:t>
            </w:r>
          </w:p>
          <w:p w:rsidR="008515F5" w:rsidRPr="00B17ABA" w:rsidRDefault="008515F5" w:rsidP="008515F5">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SqDiz = {SqDiz1,SqDiz2,SqDiz3,SqDiz4};</w:t>
            </w:r>
          </w:p>
          <w:p w:rsidR="00C5360D" w:rsidRPr="00B17ABA" w:rsidRDefault="008515F5"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 xml:space="preserve">  </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228B22"/>
                <w:sz w:val="20"/>
                <w:szCs w:val="20"/>
              </w:rPr>
              <w:t>% Initiali</w:t>
            </w:r>
            <w:r w:rsidR="008515F5" w:rsidRPr="00B17ABA">
              <w:rPr>
                <w:rFonts w:ascii="Courier New" w:hAnsi="Courier New" w:cs="Courier New"/>
                <w:color w:val="228B22"/>
                <w:sz w:val="20"/>
                <w:szCs w:val="20"/>
              </w:rPr>
              <w:t>ze the</w:t>
            </w:r>
            <w:r w:rsidRPr="00B17ABA">
              <w:rPr>
                <w:rFonts w:ascii="Courier New" w:hAnsi="Courier New" w:cs="Courier New"/>
                <w:color w:val="228B22"/>
                <w:sz w:val="20"/>
                <w:szCs w:val="20"/>
              </w:rPr>
              <w:t xml:space="preserve"> </w:t>
            </w:r>
            <w:r w:rsidR="004210B5" w:rsidRPr="00B17ABA">
              <w:rPr>
                <w:rFonts w:ascii="Courier New" w:hAnsi="Courier New" w:cs="Courier New"/>
                <w:color w:val="228B22"/>
                <w:sz w:val="20"/>
                <w:szCs w:val="20"/>
              </w:rPr>
              <w:t>Q-tables</w:t>
            </w:r>
            <w:r w:rsidRPr="00B17ABA">
              <w:rPr>
                <w:rFonts w:ascii="Courier New" w:hAnsi="Courier New" w:cs="Courier New"/>
                <w:color w:val="228B22"/>
                <w:sz w:val="20"/>
                <w:szCs w:val="20"/>
              </w:rPr>
              <w:t xml:space="preserve"> for each time period to 0.</w:t>
            </w:r>
          </w:p>
          <w:p w:rsidR="00C5360D" w:rsidRPr="00B17ABA" w:rsidRDefault="00C5360D" w:rsidP="009923E9">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Q1</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zeros(</w:t>
            </w:r>
            <w:r w:rsidR="00064823" w:rsidRPr="00B17ABA">
              <w:rPr>
                <w:rFonts w:ascii="Courier New" w:hAnsi="Courier New" w:cs="Courier New"/>
                <w:color w:val="000000"/>
                <w:sz w:val="20"/>
                <w:szCs w:val="20"/>
              </w:rPr>
              <w:t>H</w:t>
            </w:r>
            <w:r w:rsidRPr="00B17ABA">
              <w:rPr>
                <w:rFonts w:ascii="Courier New" w:hAnsi="Courier New" w:cs="Courier New"/>
                <w:color w:val="000000"/>
                <w:sz w:val="20"/>
                <w:szCs w:val="20"/>
              </w:rPr>
              <w:t xml:space="preserve">S^0,A); </w:t>
            </w:r>
            <w:r w:rsidRPr="00B17ABA">
              <w:rPr>
                <w:rFonts w:ascii="Courier New" w:hAnsi="Courier New" w:cs="Courier New"/>
                <w:color w:val="228B22"/>
                <w:sz w:val="20"/>
                <w:szCs w:val="20"/>
              </w:rPr>
              <w:t xml:space="preserve">% </w:t>
            </w:r>
            <w:r w:rsidR="004210B5" w:rsidRPr="00B17ABA">
              <w:rPr>
                <w:rFonts w:ascii="Courier New" w:hAnsi="Courier New" w:cs="Courier New"/>
                <w:color w:val="228B22"/>
                <w:sz w:val="20"/>
                <w:szCs w:val="20"/>
              </w:rPr>
              <w:t>Q-table</w:t>
            </w:r>
            <w:r w:rsidRPr="00B17ABA">
              <w:rPr>
                <w:rFonts w:ascii="Courier New" w:hAnsi="Courier New" w:cs="Courier New"/>
                <w:color w:val="228B22"/>
                <w:sz w:val="20"/>
                <w:szCs w:val="20"/>
              </w:rPr>
              <w:t xml:space="preserve"> at t1.</w:t>
            </w:r>
          </w:p>
          <w:p w:rsidR="00C5360D" w:rsidRPr="00B17ABA" w:rsidRDefault="00C5360D" w:rsidP="009923E9">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Q2</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zeros(</w:t>
            </w:r>
            <w:r w:rsidR="00064823" w:rsidRPr="00B17ABA">
              <w:rPr>
                <w:rFonts w:ascii="Courier New" w:hAnsi="Courier New" w:cs="Courier New"/>
                <w:color w:val="000000"/>
                <w:sz w:val="20"/>
                <w:szCs w:val="20"/>
              </w:rPr>
              <w:t>H</w:t>
            </w:r>
            <w:r w:rsidRPr="00B17ABA">
              <w:rPr>
                <w:rFonts w:ascii="Courier New" w:hAnsi="Courier New" w:cs="Courier New"/>
                <w:color w:val="000000"/>
                <w:sz w:val="20"/>
                <w:szCs w:val="20"/>
              </w:rPr>
              <w:t xml:space="preserve">S^1,A); </w:t>
            </w:r>
            <w:r w:rsidRPr="00B17ABA">
              <w:rPr>
                <w:rFonts w:ascii="Courier New" w:hAnsi="Courier New" w:cs="Courier New"/>
                <w:color w:val="228B22"/>
                <w:sz w:val="20"/>
                <w:szCs w:val="20"/>
              </w:rPr>
              <w:t xml:space="preserve">% </w:t>
            </w:r>
            <w:r w:rsidR="004210B5" w:rsidRPr="00B17ABA">
              <w:rPr>
                <w:rFonts w:ascii="Courier New" w:hAnsi="Courier New" w:cs="Courier New"/>
                <w:color w:val="228B22"/>
                <w:sz w:val="20"/>
                <w:szCs w:val="20"/>
              </w:rPr>
              <w:t>Q-table</w:t>
            </w:r>
            <w:r w:rsidRPr="00B17ABA">
              <w:rPr>
                <w:rFonts w:ascii="Courier New" w:hAnsi="Courier New" w:cs="Courier New"/>
                <w:color w:val="228B22"/>
                <w:sz w:val="20"/>
                <w:szCs w:val="20"/>
              </w:rPr>
              <w:t xml:space="preserve"> at t2.</w:t>
            </w:r>
          </w:p>
          <w:p w:rsidR="00C5360D" w:rsidRPr="00B17ABA" w:rsidRDefault="00C5360D" w:rsidP="009923E9">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Q3</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zeros(</w:t>
            </w:r>
            <w:r w:rsidR="00064823" w:rsidRPr="00B17ABA">
              <w:rPr>
                <w:rFonts w:ascii="Courier New" w:hAnsi="Courier New" w:cs="Courier New"/>
                <w:color w:val="000000"/>
                <w:sz w:val="20"/>
                <w:szCs w:val="20"/>
              </w:rPr>
              <w:t>H</w:t>
            </w:r>
            <w:r w:rsidRPr="00B17ABA">
              <w:rPr>
                <w:rFonts w:ascii="Courier New" w:hAnsi="Courier New" w:cs="Courier New"/>
                <w:color w:val="000000"/>
                <w:sz w:val="20"/>
                <w:szCs w:val="20"/>
              </w:rPr>
              <w:t xml:space="preserve">S^2,A); </w:t>
            </w:r>
            <w:r w:rsidRPr="00B17ABA">
              <w:rPr>
                <w:rFonts w:ascii="Courier New" w:hAnsi="Courier New" w:cs="Courier New"/>
                <w:color w:val="228B22"/>
                <w:sz w:val="20"/>
                <w:szCs w:val="20"/>
              </w:rPr>
              <w:t xml:space="preserve">% </w:t>
            </w:r>
            <w:r w:rsidR="004210B5" w:rsidRPr="00B17ABA">
              <w:rPr>
                <w:rFonts w:ascii="Courier New" w:hAnsi="Courier New" w:cs="Courier New"/>
                <w:color w:val="228B22"/>
                <w:sz w:val="20"/>
                <w:szCs w:val="20"/>
              </w:rPr>
              <w:t>Q-table</w:t>
            </w:r>
            <w:r w:rsidRPr="00B17ABA">
              <w:rPr>
                <w:rFonts w:ascii="Courier New" w:hAnsi="Courier New" w:cs="Courier New"/>
                <w:color w:val="228B22"/>
                <w:sz w:val="20"/>
                <w:szCs w:val="20"/>
              </w:rPr>
              <w:t xml:space="preserve"> at t3.</w:t>
            </w:r>
          </w:p>
          <w:p w:rsidR="00C5360D" w:rsidRPr="00B17ABA" w:rsidRDefault="00C5360D" w:rsidP="009923E9">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color w:val="000000"/>
                <w:sz w:val="20"/>
                <w:szCs w:val="20"/>
              </w:rPr>
              <w:t>Q4</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zeros(</w:t>
            </w:r>
            <w:r w:rsidR="00064823" w:rsidRPr="00B17ABA">
              <w:rPr>
                <w:rFonts w:ascii="Courier New" w:hAnsi="Courier New" w:cs="Courier New"/>
                <w:color w:val="000000"/>
                <w:sz w:val="20"/>
                <w:szCs w:val="20"/>
              </w:rPr>
              <w:t>H</w:t>
            </w:r>
            <w:r w:rsidRPr="00B17ABA">
              <w:rPr>
                <w:rFonts w:ascii="Courier New" w:hAnsi="Courier New" w:cs="Courier New"/>
                <w:color w:val="000000"/>
                <w:sz w:val="20"/>
                <w:szCs w:val="20"/>
              </w:rPr>
              <w:t>S^3,A);</w:t>
            </w:r>
            <w:r w:rsidRPr="00B17ABA">
              <w:rPr>
                <w:rFonts w:ascii="Courier New" w:hAnsi="Courier New" w:cs="Courier New"/>
                <w:color w:val="228B22"/>
                <w:sz w:val="20"/>
                <w:szCs w:val="20"/>
              </w:rPr>
              <w:t xml:space="preserve"> % </w:t>
            </w:r>
            <w:r w:rsidR="004210B5" w:rsidRPr="00B17ABA">
              <w:rPr>
                <w:rFonts w:ascii="Courier New" w:hAnsi="Courier New" w:cs="Courier New"/>
                <w:color w:val="228B22"/>
                <w:sz w:val="20"/>
                <w:szCs w:val="20"/>
              </w:rPr>
              <w:t>Q-table</w:t>
            </w:r>
            <w:r w:rsidRPr="00B17ABA">
              <w:rPr>
                <w:rFonts w:ascii="Courier New" w:hAnsi="Courier New" w:cs="Courier New"/>
                <w:color w:val="228B22"/>
                <w:sz w:val="20"/>
                <w:szCs w:val="20"/>
              </w:rPr>
              <w:t xml:space="preserve"> at t4.</w:t>
            </w:r>
          </w:p>
          <w:p w:rsidR="008515F5" w:rsidRPr="00B17ABA" w:rsidRDefault="008515F5" w:rsidP="008515F5">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Q = {Q1,Q2,Q3,Q4};    </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p>
          <w:p w:rsidR="00C5360D" w:rsidRPr="00B17ABA" w:rsidRDefault="00344BC1"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b/>
                <w:color w:val="0000FF"/>
                <w:sz w:val="20"/>
                <w:szCs w:val="20"/>
              </w:rPr>
              <w:t>FOR</w:t>
            </w:r>
            <w:r w:rsidR="00C5360D" w:rsidRPr="00B17ABA">
              <w:rPr>
                <w:rFonts w:ascii="Courier New" w:hAnsi="Courier New" w:cs="Courier New"/>
                <w:color w:val="000000"/>
                <w:sz w:val="20"/>
                <w:szCs w:val="20"/>
              </w:rPr>
              <w:t xml:space="preserve"> </w:t>
            </w:r>
            <w:r w:rsidR="008515F5" w:rsidRPr="00B17ABA">
              <w:rPr>
                <w:rFonts w:ascii="Courier New" w:hAnsi="Courier New" w:cs="Courier New"/>
                <w:color w:val="000000"/>
                <w:sz w:val="20"/>
                <w:szCs w:val="20"/>
              </w:rPr>
              <w:t>n</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1:</w:t>
            </w:r>
            <w:r w:rsidR="008515F5" w:rsidRPr="00B17ABA">
              <w:rPr>
                <w:rFonts w:ascii="Courier New" w:hAnsi="Courier New" w:cs="Courier New"/>
                <w:color w:val="000000"/>
                <w:sz w:val="20"/>
                <w:szCs w:val="20"/>
              </w:rPr>
              <w:t>N</w:t>
            </w:r>
            <w:r w:rsidR="00C5360D" w:rsidRPr="00B17ABA">
              <w:rPr>
                <w:rFonts w:ascii="Courier New" w:hAnsi="Courier New" w:cs="Courier New"/>
                <w:color w:val="000000"/>
                <w:sz w:val="20"/>
                <w:szCs w:val="20"/>
              </w:rPr>
              <w:t xml:space="preserve"> </w:t>
            </w:r>
            <w:r w:rsidR="00C5360D" w:rsidRPr="00B17ABA">
              <w:rPr>
                <w:rFonts w:ascii="Courier New" w:hAnsi="Courier New" w:cs="Courier New"/>
                <w:color w:val="228B22"/>
                <w:sz w:val="20"/>
                <w:szCs w:val="20"/>
              </w:rPr>
              <w:t>% For each time period,</w:t>
            </w:r>
          </w:p>
          <w:p w:rsidR="00CF31F8" w:rsidRPr="00B17ABA" w:rsidRDefault="00C5360D" w:rsidP="006F429E">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FOR</w:t>
            </w:r>
            <w:r w:rsidRPr="00B17ABA">
              <w:rPr>
                <w:rFonts w:ascii="Courier New" w:hAnsi="Courier New" w:cs="Courier New"/>
                <w:color w:val="000000"/>
                <w:sz w:val="20"/>
                <w:szCs w:val="20"/>
              </w:rPr>
              <w:t xml:space="preserve"> </w:t>
            </w:r>
            <w:r w:rsidR="008515F5" w:rsidRPr="009923E9">
              <w:rPr>
                <w:rFonts w:ascii="Courier New" w:hAnsi="Courier New" w:cs="Courier New"/>
                <w:color w:val="000000"/>
                <w:sz w:val="20"/>
                <w:szCs w:val="20"/>
              </w:rPr>
              <w:t>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1:</w:t>
            </w:r>
            <w:r w:rsidR="008515F5" w:rsidRPr="009923E9">
              <w:rPr>
                <w:rFonts w:ascii="Courier New" w:hAnsi="Courier New" w:cs="Courier New"/>
                <w:color w:val="000000"/>
                <w:sz w:val="20"/>
                <w:szCs w:val="20"/>
              </w:rPr>
              <w:t>T</w:t>
            </w:r>
            <w:r w:rsidRPr="00B17ABA">
              <w:rPr>
                <w:rFonts w:ascii="Courier New" w:hAnsi="Courier New" w:cs="Courier New"/>
                <w:color w:val="000000"/>
                <w:sz w:val="20"/>
                <w:szCs w:val="20"/>
              </w:rPr>
              <w:t xml:space="preserve"> </w:t>
            </w:r>
            <w:r w:rsidR="00CF31F8" w:rsidRPr="00B17ABA">
              <w:rPr>
                <w:rFonts w:ascii="Courier New" w:hAnsi="Courier New" w:cs="Courier New"/>
                <w:color w:val="228B22"/>
                <w:sz w:val="20"/>
                <w:szCs w:val="20"/>
              </w:rPr>
              <w:t xml:space="preserve">% Observe </w:t>
            </w:r>
            <w:r w:rsidR="00CF31F8" w:rsidRPr="00B17ABA">
              <w:rPr>
                <w:rFonts w:ascii="Courier New" w:hAnsi="Courier New" w:cs="Courier New"/>
                <w:i/>
                <w:iCs/>
                <w:color w:val="228B22"/>
                <w:sz w:val="20"/>
                <w:szCs w:val="20"/>
              </w:rPr>
              <w:t>N</w:t>
            </w:r>
            <w:r w:rsidR="00CF31F8" w:rsidRPr="00B17ABA">
              <w:rPr>
                <w:rFonts w:ascii="Courier New" w:hAnsi="Courier New" w:cs="Courier New"/>
                <w:color w:val="228B22"/>
                <w:sz w:val="20"/>
                <w:szCs w:val="20"/>
              </w:rPr>
              <w:t xml:space="preserve"> cases.</w:t>
            </w:r>
          </w:p>
          <w:p w:rsidR="008515F5" w:rsidRPr="00B17ABA" w:rsidRDefault="008515F5" w:rsidP="008515F5">
            <w:pPr>
              <w:autoSpaceDE w:val="0"/>
              <w:autoSpaceDN w:val="0"/>
              <w:adjustRightInd w:val="0"/>
              <w:spacing w:line="240" w:lineRule="auto"/>
              <w:ind w:left="993" w:firstLine="0"/>
              <w:rPr>
                <w:rFonts w:ascii="Courier New" w:hAnsi="Courier New" w:cs="Courier New"/>
                <w:sz w:val="24"/>
                <w:szCs w:val="24"/>
              </w:rPr>
            </w:pPr>
            <w:r w:rsidRPr="00B17ABA">
              <w:rPr>
                <w:rFonts w:ascii="Courier New" w:hAnsi="Courier New" w:cs="Courier New"/>
                <w:color w:val="000000"/>
                <w:sz w:val="20"/>
                <w:szCs w:val="20"/>
              </w:rPr>
              <w:t xml:space="preserve">cState = 1; </w:t>
            </w:r>
            <w:r w:rsidRPr="00B17ABA">
              <w:rPr>
                <w:rFonts w:ascii="Courier New" w:hAnsi="Courier New" w:cs="Courier New"/>
                <w:color w:val="228B22"/>
                <w:sz w:val="20"/>
                <w:szCs w:val="20"/>
              </w:rPr>
              <w:t>% Current health state.</w:t>
            </w:r>
          </w:p>
          <w:p w:rsidR="008515F5" w:rsidRPr="00B17ABA" w:rsidRDefault="008515F5" w:rsidP="006F429E">
            <w:pPr>
              <w:autoSpaceDE w:val="0"/>
              <w:autoSpaceDN w:val="0"/>
              <w:adjustRightInd w:val="0"/>
              <w:spacing w:line="240" w:lineRule="auto"/>
              <w:ind w:left="993" w:firstLine="0"/>
              <w:rPr>
                <w:rFonts w:ascii="Courier New" w:hAnsi="Courier New" w:cs="Courier New"/>
                <w:sz w:val="24"/>
                <w:szCs w:val="24"/>
              </w:rPr>
            </w:pPr>
            <w:r w:rsidRPr="00B17ABA">
              <w:rPr>
                <w:rFonts w:ascii="Courier New" w:hAnsi="Courier New" w:cs="Courier New"/>
                <w:color w:val="000000"/>
                <w:sz w:val="20"/>
                <w:szCs w:val="20"/>
              </w:rPr>
              <w:t xml:space="preserve">cStateIdx = 1; </w:t>
            </w:r>
            <w:r w:rsidRPr="00B17ABA">
              <w:rPr>
                <w:rFonts w:ascii="Courier New" w:hAnsi="Courier New" w:cs="Courier New"/>
                <w:color w:val="228B22"/>
                <w:sz w:val="20"/>
                <w:szCs w:val="20"/>
              </w:rPr>
              <w:t xml:space="preserve">% Location in the </w:t>
            </w:r>
            <w:r w:rsidR="004210B5" w:rsidRPr="00B17ABA">
              <w:rPr>
                <w:rFonts w:ascii="Courier New" w:hAnsi="Courier New" w:cs="Courier New"/>
                <w:color w:val="228B22"/>
                <w:sz w:val="20"/>
                <w:szCs w:val="20"/>
              </w:rPr>
              <w:t>Q-table</w:t>
            </w:r>
            <w:r w:rsidRPr="00B17ABA">
              <w:rPr>
                <w:rFonts w:ascii="Courier New" w:hAnsi="Courier New" w:cs="Courier New"/>
                <w:color w:val="228B22"/>
                <w:sz w:val="20"/>
                <w:szCs w:val="20"/>
              </w:rPr>
              <w:t>.</w:t>
            </w:r>
          </w:p>
          <w:p w:rsidR="008515F5" w:rsidRPr="00B17ABA" w:rsidRDefault="008515F5" w:rsidP="008515F5">
            <w:pPr>
              <w:autoSpaceDE w:val="0"/>
              <w:autoSpaceDN w:val="0"/>
              <w:adjustRightInd w:val="0"/>
              <w:spacing w:line="240" w:lineRule="auto"/>
              <w:ind w:left="993" w:firstLine="0"/>
              <w:rPr>
                <w:rFonts w:ascii="Courier New" w:hAnsi="Courier New" w:cs="Courier New"/>
                <w:sz w:val="24"/>
                <w:szCs w:val="24"/>
              </w:rPr>
            </w:pPr>
            <w:r w:rsidRPr="00B17ABA">
              <w:rPr>
                <w:rFonts w:ascii="Courier New" w:hAnsi="Courier New" w:cs="Courier New"/>
                <w:color w:val="000000"/>
                <w:sz w:val="20"/>
                <w:szCs w:val="20"/>
              </w:rPr>
              <w:t xml:space="preserve">fdHist = 1; </w:t>
            </w:r>
            <w:r w:rsidRPr="00B17ABA">
              <w:rPr>
                <w:rFonts w:ascii="Courier New" w:hAnsi="Courier New" w:cs="Courier New"/>
                <w:color w:val="228B22"/>
                <w:sz w:val="20"/>
                <w:szCs w:val="20"/>
              </w:rPr>
              <w:t>% Memory variable to save the disease history.</w:t>
            </w:r>
          </w:p>
          <w:p w:rsidR="008515F5" w:rsidRPr="00B17ABA" w:rsidRDefault="008515F5" w:rsidP="006F429E">
            <w:pPr>
              <w:autoSpaceDE w:val="0"/>
              <w:autoSpaceDN w:val="0"/>
              <w:adjustRightInd w:val="0"/>
              <w:spacing w:line="240" w:lineRule="auto"/>
              <w:ind w:left="993" w:firstLine="0"/>
              <w:rPr>
                <w:rFonts w:ascii="Courier New" w:hAnsi="Courier New" w:cs="Courier New"/>
                <w:sz w:val="24"/>
                <w:szCs w:val="24"/>
              </w:rPr>
            </w:pPr>
            <w:r w:rsidRPr="00B17ABA">
              <w:rPr>
                <w:rFonts w:ascii="Courier New" w:hAnsi="Courier New" w:cs="Courier New"/>
                <w:color w:val="000000"/>
                <w:sz w:val="20"/>
                <w:szCs w:val="20"/>
              </w:rPr>
              <w:t xml:space="preserve">tHist = []; </w:t>
            </w:r>
            <w:r w:rsidRPr="00B17ABA">
              <w:rPr>
                <w:rFonts w:ascii="Courier New" w:hAnsi="Courier New" w:cs="Courier New"/>
                <w:color w:val="228B22"/>
                <w:sz w:val="20"/>
                <w:szCs w:val="20"/>
              </w:rPr>
              <w:t>% Memory variable to save the treatment history.</w:t>
            </w:r>
          </w:p>
          <w:p w:rsidR="008515F5" w:rsidRPr="00B17ABA" w:rsidRDefault="008515F5" w:rsidP="008515F5">
            <w:pPr>
              <w:autoSpaceDE w:val="0"/>
              <w:autoSpaceDN w:val="0"/>
              <w:adjustRightInd w:val="0"/>
              <w:spacing w:line="240" w:lineRule="auto"/>
              <w:ind w:left="993" w:firstLine="0"/>
              <w:rPr>
                <w:rFonts w:ascii="Courier New" w:hAnsi="Courier New" w:cs="Courier New"/>
                <w:sz w:val="24"/>
                <w:szCs w:val="24"/>
              </w:rPr>
            </w:pPr>
            <w:r w:rsidRPr="00B17ABA">
              <w:rPr>
                <w:rFonts w:ascii="Courier New" w:hAnsi="Courier New" w:cs="Courier New"/>
                <w:color w:val="000000"/>
                <w:sz w:val="20"/>
                <w:szCs w:val="20"/>
              </w:rPr>
              <w:t>cProb = 1;</w:t>
            </w:r>
            <w:r w:rsidRPr="00B17ABA">
              <w:rPr>
                <w:rFonts w:ascii="Courier New" w:hAnsi="Courier New" w:cs="Courier New"/>
                <w:color w:val="228B22"/>
                <w:sz w:val="20"/>
                <w:szCs w:val="20"/>
              </w:rPr>
              <w:t xml:space="preserve"> % The probability of the current state.</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228B22"/>
                <w:sz w:val="20"/>
                <w:szCs w:val="20"/>
              </w:rPr>
              <w:t xml:space="preserve">% </w:t>
            </w:r>
            <w:r w:rsidR="00CF31F8" w:rsidRPr="00B17ABA">
              <w:rPr>
                <w:rFonts w:ascii="Cambria Math" w:hAnsi="Cambria Math" w:cs="Cambria Math"/>
                <w:color w:val="228B22"/>
                <w:sz w:val="20"/>
                <w:szCs w:val="20"/>
              </w:rPr>
              <w:t>∊</w:t>
            </w:r>
            <w:r w:rsidR="00CF31F8" w:rsidRPr="00B17ABA">
              <w:rPr>
                <w:rFonts w:ascii="Courier New" w:hAnsi="Courier New" w:cs="Courier New"/>
                <w:color w:val="228B22"/>
                <w:sz w:val="20"/>
                <w:szCs w:val="20"/>
              </w:rPr>
              <w:t>-greedy a</w:t>
            </w:r>
            <w:r w:rsidRPr="00B17ABA">
              <w:rPr>
                <w:rFonts w:ascii="Courier New" w:hAnsi="Courier New" w:cs="Courier New"/>
                <w:color w:val="228B22"/>
                <w:sz w:val="20"/>
                <w:szCs w:val="20"/>
              </w:rPr>
              <w:t>ction choice: by</w:t>
            </w:r>
            <w:r w:rsidRPr="00B17ABA">
              <w:rPr>
                <w:rFonts w:ascii="Courier New" w:hAnsi="Courier New" w:cs="Courier New"/>
                <w:sz w:val="24"/>
                <w:szCs w:val="24"/>
              </w:rPr>
              <w:t xml:space="preserve"> </w:t>
            </w:r>
            <w:r w:rsidRPr="00B17ABA">
              <w:rPr>
                <w:rFonts w:ascii="Courier New" w:hAnsi="Courier New" w:cs="Courier New"/>
                <w:color w:val="228B22"/>
                <w:sz w:val="20"/>
                <w:szCs w:val="20"/>
              </w:rPr>
              <w:t>1-(1/log(</w:t>
            </w:r>
            <w:r w:rsidRPr="009923E9">
              <w:rPr>
                <w:rFonts w:ascii="Courier New" w:hAnsi="Courier New" w:cs="Courier New"/>
                <w:i/>
                <w:iCs/>
                <w:color w:val="228B22"/>
                <w:sz w:val="20"/>
                <w:szCs w:val="20"/>
              </w:rPr>
              <w:t>n</w:t>
            </w:r>
            <w:r w:rsidRPr="00B17ABA">
              <w:rPr>
                <w:rFonts w:ascii="Courier New" w:hAnsi="Courier New" w:cs="Courier New"/>
                <w:color w:val="228B22"/>
                <w:sz w:val="20"/>
                <w:szCs w:val="20"/>
              </w:rPr>
              <w:t>+2)).</w:t>
            </w:r>
          </w:p>
          <w:p w:rsidR="00C5360D" w:rsidRPr="00B17ABA" w:rsidRDefault="008515F5"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B6658A" w:rsidRPr="00B17ABA">
              <w:rPr>
                <w:rFonts w:ascii="Courier New" w:hAnsi="Courier New" w:cs="Courier New"/>
                <w:color w:val="000000"/>
                <w:sz w:val="20"/>
                <w:szCs w:val="20"/>
              </w:rPr>
              <w:t>p</w:t>
            </w:r>
            <w:r w:rsidR="00C5360D" w:rsidRPr="00B17ABA">
              <w:rPr>
                <w:rFonts w:ascii="Courier New" w:hAnsi="Courier New" w:cs="Courier New"/>
                <w:color w:val="000000"/>
                <w:sz w:val="20"/>
                <w:szCs w:val="20"/>
              </w:rPr>
              <w:t>n</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rand(1);</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IF</w:t>
            </w:r>
            <w:r w:rsidRPr="00B17ABA">
              <w:rPr>
                <w:rFonts w:ascii="Courier New" w:hAnsi="Courier New" w:cs="Courier New"/>
                <w:color w:val="000000"/>
                <w:sz w:val="20"/>
                <w:szCs w:val="20"/>
              </w:rPr>
              <w:t xml:space="preserve"> pn</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l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1-(1/log(n+2)))</w:t>
            </w:r>
            <w:r w:rsidR="007B5FA3" w:rsidRPr="00B17ABA">
              <w:rPr>
                <w:rFonts w:ascii="Courier New" w:hAnsi="Courier New" w:cs="Courier New"/>
                <w:color w:val="000000"/>
                <w:sz w:val="20"/>
                <w:szCs w:val="20"/>
              </w:rPr>
              <w:t xml:space="preserve">, </w:t>
            </w:r>
          </w:p>
          <w:p w:rsidR="00C5360D" w:rsidRPr="00B17ABA" w:rsidRDefault="008515F5"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nil,drug]</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max(Q{</w:t>
            </w:r>
            <w:r w:rsidRPr="00B17ABA">
              <w:rPr>
                <w:rFonts w:ascii="Courier New" w:hAnsi="Courier New" w:cs="Courier New"/>
                <w:color w:val="000000"/>
                <w:sz w:val="20"/>
                <w:szCs w:val="20"/>
              </w:rPr>
              <w:t>t</w:t>
            </w:r>
            <w:r w:rsidR="00C5360D" w:rsidRPr="00B17ABA">
              <w:rPr>
                <w:rFonts w:ascii="Courier New" w:hAnsi="Courier New" w:cs="Courier New"/>
                <w:color w:val="000000"/>
                <w:sz w:val="20"/>
                <w:szCs w:val="20"/>
              </w:rPr>
              <w:t>}(cState,:));</w:t>
            </w:r>
          </w:p>
          <w:p w:rsidR="00C5360D" w:rsidRPr="00B17ABA" w:rsidRDefault="008515F5"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LSE</w:t>
            </w:r>
            <w:r w:rsidR="007B5FA3" w:rsidRPr="00B17ABA">
              <w:rPr>
                <w:rFonts w:ascii="Courier New" w:hAnsi="Courier New" w:cs="Courier New"/>
                <w:color w:val="0000FF"/>
                <w:sz w:val="20"/>
                <w:szCs w:val="20"/>
              </w:rPr>
              <w:t xml:space="preserve"> </w:t>
            </w:r>
            <w:r w:rsidR="00C5360D" w:rsidRPr="00B17ABA">
              <w:rPr>
                <w:rFonts w:ascii="Courier New" w:hAnsi="Courier New" w:cs="Courier New"/>
                <w:color w:val="000000"/>
                <w:sz w:val="20"/>
                <w:szCs w:val="20"/>
              </w:rPr>
              <w:t>drug</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7B5FA3" w:rsidRPr="00B17ABA">
              <w:rPr>
                <w:rFonts w:ascii="Courier New" w:hAnsi="Courier New" w:cs="Courier New"/>
                <w:color w:val="000000"/>
                <w:sz w:val="20"/>
                <w:szCs w:val="20"/>
              </w:rPr>
              <w:t>randi([1,</w:t>
            </w:r>
            <w:r w:rsidR="00F21BC2" w:rsidRPr="00B17ABA">
              <w:rPr>
                <w:rFonts w:ascii="Courier New" w:hAnsi="Courier New" w:cs="Courier New"/>
                <w:color w:val="000000"/>
                <w:sz w:val="20"/>
                <w:szCs w:val="20"/>
              </w:rPr>
              <w:t>SS</w:t>
            </w:r>
            <w:r w:rsidR="007B5FA3"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p>
          <w:p w:rsidR="004210B5" w:rsidRPr="00B17ABA" w:rsidRDefault="004210B5" w:rsidP="004210B5">
            <w:pPr>
              <w:autoSpaceDE w:val="0"/>
              <w:autoSpaceDN w:val="0"/>
              <w:adjustRightInd w:val="0"/>
              <w:spacing w:line="276" w:lineRule="auto"/>
              <w:ind w:firstLine="0"/>
              <w:jc w:val="both"/>
              <w:rPr>
                <w:rFonts w:ascii="Courier New" w:hAnsi="Courier New" w:cs="Courier New"/>
                <w:color w:val="0000FF"/>
                <w:sz w:val="20"/>
                <w:szCs w:val="20"/>
              </w:rPr>
            </w:pPr>
          </w:p>
          <w:p w:rsidR="00C5360D" w:rsidRPr="00B17ABA" w:rsidRDefault="004210B5"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228B22"/>
                <w:sz w:val="20"/>
                <w:szCs w:val="20"/>
              </w:rPr>
              <w:t>% Randomly generate a new event and update the disease history.</w:t>
            </w:r>
            <w:r w:rsidRPr="00B17ABA">
              <w:rPr>
                <w:rFonts w:ascii="Courier New" w:hAnsi="Courier New" w:cs="Courier New"/>
                <w:color w:val="000000"/>
                <w:sz w:val="20"/>
                <w:szCs w:val="20"/>
              </w:rPr>
              <w:t xml:space="preserve"> </w:t>
            </w:r>
          </w:p>
          <w:p w:rsidR="00C5360D" w:rsidRPr="00B17ABA" w:rsidRDefault="008515F5" w:rsidP="009923E9">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n</w:t>
            </w:r>
            <w:r w:rsidR="007B5FA3" w:rsidRPr="00B17ABA">
              <w:rPr>
                <w:rFonts w:ascii="Courier New" w:hAnsi="Courier New" w:cs="Courier New"/>
                <w:color w:val="000000"/>
                <w:sz w:val="20"/>
                <w:szCs w:val="20"/>
              </w:rPr>
              <w:t>State</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randi([1,3]); fdHis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fdHist,n</w:t>
            </w:r>
            <w:r w:rsidR="007B5FA3" w:rsidRPr="00B17ABA">
              <w:rPr>
                <w:rFonts w:ascii="Courier New" w:hAnsi="Courier New" w:cs="Courier New"/>
                <w:color w:val="000000"/>
                <w:sz w:val="20"/>
                <w:szCs w:val="20"/>
              </w:rPr>
              <w:t>State</w:t>
            </w:r>
            <w:r w:rsidR="00C5360D" w:rsidRPr="00B17ABA">
              <w:rPr>
                <w:rFonts w:ascii="Courier New" w:hAnsi="Courier New" w:cs="Courier New"/>
                <w:color w:val="000000"/>
                <w:sz w:val="20"/>
                <w:szCs w:val="20"/>
              </w:rPr>
              <w:t xml:space="preserve">]; </w:t>
            </w:r>
          </w:p>
          <w:p w:rsidR="004210B5" w:rsidRPr="00B17ABA" w:rsidRDefault="004210B5" w:rsidP="004210B5">
            <w:pPr>
              <w:autoSpaceDE w:val="0"/>
              <w:autoSpaceDN w:val="0"/>
              <w:adjustRightInd w:val="0"/>
              <w:spacing w:line="276" w:lineRule="auto"/>
              <w:ind w:firstLine="0"/>
              <w:jc w:val="both"/>
              <w:rPr>
                <w:rFonts w:ascii="Courier New" w:hAnsi="Courier New" w:cs="Courier New"/>
                <w:color w:val="000000"/>
                <w:sz w:val="20"/>
                <w:szCs w:val="20"/>
              </w:rPr>
            </w:pPr>
          </w:p>
          <w:p w:rsidR="004210B5" w:rsidRPr="00B17ABA" w:rsidRDefault="004210B5" w:rsidP="004210B5">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228B22"/>
                <w:sz w:val="20"/>
                <w:szCs w:val="20"/>
              </w:rPr>
              <w:t>% Find the location in the Q-table.</w:t>
            </w:r>
          </w:p>
          <w:p w:rsidR="008515F5" w:rsidRPr="00B17ABA" w:rsidRDefault="008515F5" w:rsidP="009923E9">
            <w:pPr>
              <w:autoSpaceDE w:val="0"/>
              <w:autoSpaceDN w:val="0"/>
              <w:adjustRightInd w:val="0"/>
              <w:spacing w:line="240" w:lineRule="auto"/>
              <w:rPr>
                <w:rFonts w:ascii="Courier New" w:hAnsi="Courier New" w:cs="Courier New"/>
                <w:color w:val="228B22"/>
                <w:sz w:val="20"/>
                <w:szCs w:val="20"/>
              </w:rPr>
            </w:pPr>
            <w:r w:rsidRPr="00B17ABA">
              <w:rPr>
                <w:rFonts w:ascii="Courier New" w:hAnsi="Courier New" w:cs="Courier New"/>
                <w:color w:val="000000"/>
                <w:sz w:val="20"/>
                <w:szCs w:val="20"/>
              </w:rPr>
              <w:t xml:space="preserve">    [~,nStateIdx] = ismember(fdHist,SqDiz{t+1}(:,:),</w:t>
            </w:r>
            <w:r w:rsidRPr="00B17ABA">
              <w:rPr>
                <w:rFonts w:ascii="Courier New" w:hAnsi="Courier New" w:cs="Courier New"/>
                <w:color w:val="A020F0"/>
                <w:sz w:val="20"/>
                <w:szCs w:val="20"/>
              </w:rPr>
              <w:t>'rows'</w:t>
            </w:r>
            <w:r w:rsidRPr="00B17ABA">
              <w:rPr>
                <w:rFonts w:ascii="Courier New" w:hAnsi="Courier New" w:cs="Courier New"/>
                <w:color w:val="000000"/>
                <w:sz w:val="20"/>
                <w:szCs w:val="20"/>
              </w:rPr>
              <w:t>);</w:t>
            </w:r>
            <w:r w:rsidR="004210B5" w:rsidRPr="00B17ABA">
              <w:rPr>
                <w:rFonts w:ascii="Courier New" w:hAnsi="Courier New" w:cs="Courier New"/>
                <w:color w:val="228B22"/>
                <w:sz w:val="20"/>
                <w:szCs w:val="20"/>
              </w:rPr>
              <w:t xml:space="preserve"> </w:t>
            </w:r>
          </w:p>
          <w:p w:rsidR="004210B5" w:rsidRPr="00B17ABA" w:rsidRDefault="004210B5" w:rsidP="004210B5">
            <w:pPr>
              <w:autoSpaceDE w:val="0"/>
              <w:autoSpaceDN w:val="0"/>
              <w:adjustRightInd w:val="0"/>
              <w:spacing w:line="240" w:lineRule="auto"/>
              <w:rPr>
                <w:rFonts w:ascii="Courier New" w:hAnsi="Courier New" w:cs="Courier New"/>
                <w:color w:val="228B22"/>
                <w:sz w:val="20"/>
                <w:szCs w:val="20"/>
              </w:rPr>
            </w:pPr>
          </w:p>
          <w:p w:rsidR="004210B5" w:rsidRPr="00B17ABA" w:rsidRDefault="004210B5" w:rsidP="004210B5">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228B22"/>
                <w:sz w:val="20"/>
                <w:szCs w:val="20"/>
              </w:rPr>
              <w:t>% Calculate the immediate reward associated to &lt;</w:t>
            </w:r>
            <w:r w:rsidRPr="009923E9">
              <w:rPr>
                <w:rFonts w:ascii="Courier New" w:hAnsi="Courier New" w:cs="Courier New"/>
                <w:i/>
                <w:iCs/>
                <w:color w:val="228B22"/>
                <w:sz w:val="20"/>
                <w:szCs w:val="20"/>
              </w:rPr>
              <w:t>s,a,s’</w:t>
            </w:r>
            <w:r w:rsidRPr="00B17ABA">
              <w:rPr>
                <w:rFonts w:ascii="Courier New" w:hAnsi="Courier New" w:cs="Courier New"/>
                <w:color w:val="228B22"/>
                <w:sz w:val="20"/>
                <w:szCs w:val="20"/>
              </w:rPr>
              <w:t>&gt;.</w:t>
            </w:r>
          </w:p>
          <w:p w:rsidR="00C5360D" w:rsidRPr="00B17ABA" w:rsidRDefault="008515F5" w:rsidP="009923E9">
            <w:pPr>
              <w:autoSpaceDE w:val="0"/>
              <w:autoSpaceDN w:val="0"/>
              <w:adjustRightInd w:val="0"/>
              <w:spacing w:line="240" w:lineRule="auto"/>
              <w:rPr>
                <w:rFonts w:ascii="Courier New" w:hAnsi="Courier New" w:cs="Courier New"/>
                <w:sz w:val="24"/>
                <w:szCs w:val="24"/>
              </w:rPr>
            </w:pPr>
            <w:r w:rsidRPr="00B17ABA">
              <w:rPr>
                <w:rFonts w:ascii="Courier New" w:hAnsi="Courier New" w:cs="Courier New"/>
                <w:sz w:val="24"/>
                <w:szCs w:val="24"/>
              </w:rPr>
              <w:t xml:space="preserve">   </w:t>
            </w:r>
            <w:r w:rsidR="00C5360D" w:rsidRPr="00B17ABA">
              <w:rPr>
                <w:rFonts w:ascii="Courier New" w:hAnsi="Courier New" w:cs="Courier New"/>
                <w:color w:val="000000"/>
                <w:sz w:val="20"/>
                <w:szCs w:val="20"/>
              </w:rPr>
              <w:t>[</w:t>
            </w:r>
            <w:r w:rsidR="00CF31F8" w:rsidRPr="00B17ABA">
              <w:rPr>
                <w:rFonts w:ascii="Courier New" w:hAnsi="Courier New" w:cs="Courier New"/>
                <w:color w:val="000000"/>
                <w:sz w:val="20"/>
                <w:szCs w:val="20"/>
              </w:rPr>
              <w:t>n</w:t>
            </w:r>
            <w:r w:rsidR="00C5360D" w:rsidRPr="00B17ABA">
              <w:rPr>
                <w:rFonts w:ascii="Courier New" w:hAnsi="Courier New" w:cs="Courier New"/>
                <w:color w:val="000000"/>
                <w:sz w:val="20"/>
                <w:szCs w:val="20"/>
              </w:rPr>
              <w:t>prob,</w:t>
            </w:r>
            <w:r w:rsidR="00E30DC8" w:rsidRPr="00B17ABA">
              <w:rPr>
                <w:rFonts w:ascii="Courier New" w:hAnsi="Courier New" w:cs="Courier New"/>
                <w:color w:val="000000"/>
                <w:sz w:val="20"/>
                <w:szCs w:val="20"/>
              </w:rPr>
              <w:t>IR</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function_IPR(</w:t>
            </w:r>
            <w:r w:rsidRPr="00B17ABA">
              <w:rPr>
                <w:rFonts w:ascii="Courier New" w:hAnsi="Courier New" w:cs="Courier New"/>
                <w:color w:val="000000"/>
                <w:sz w:val="20"/>
                <w:szCs w:val="20"/>
              </w:rPr>
              <w:t>t</w:t>
            </w:r>
            <w:r w:rsidR="00C5360D" w:rsidRPr="00B17ABA">
              <w:rPr>
                <w:rFonts w:ascii="Courier New" w:hAnsi="Courier New" w:cs="Courier New"/>
                <w:color w:val="000000"/>
                <w:sz w:val="20"/>
                <w:szCs w:val="20"/>
              </w:rPr>
              <w:t>,cState,drug,cProb);</w:t>
            </w:r>
            <w:r w:rsidR="004210B5" w:rsidRPr="00B17ABA">
              <w:rPr>
                <w:rFonts w:ascii="Courier New" w:hAnsi="Courier New" w:cs="Courier New"/>
                <w:color w:val="000000"/>
                <w:sz w:val="20"/>
                <w:szCs w:val="20"/>
              </w:rPr>
              <w:t xml:space="preserve"> </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p>
          <w:p w:rsidR="00C5360D" w:rsidRPr="00B17ABA" w:rsidRDefault="007B5FA3"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228B22"/>
                <w:sz w:val="20"/>
                <w:szCs w:val="20"/>
              </w:rPr>
              <w:t>% Update</w:t>
            </w:r>
            <w:r w:rsidR="00C5360D" w:rsidRPr="00B17ABA">
              <w:rPr>
                <w:rFonts w:ascii="Courier New" w:hAnsi="Courier New" w:cs="Courier New"/>
                <w:color w:val="228B22"/>
                <w:sz w:val="20"/>
                <w:szCs w:val="20"/>
              </w:rPr>
              <w:t xml:space="preserve"> the value of </w:t>
            </w:r>
            <w:r w:rsidR="00C5360D" w:rsidRPr="009923E9">
              <w:rPr>
                <w:rFonts w:ascii="Courier New" w:hAnsi="Courier New" w:cs="Courier New"/>
                <w:i/>
                <w:iCs/>
                <w:color w:val="228B22"/>
                <w:sz w:val="20"/>
                <w:szCs w:val="20"/>
              </w:rPr>
              <w:t>Q</w:t>
            </w:r>
            <w:r w:rsidR="00C5360D" w:rsidRPr="00B17ABA">
              <w:rPr>
                <w:rFonts w:ascii="Courier New" w:hAnsi="Courier New" w:cs="Courier New"/>
                <w:color w:val="228B22"/>
                <w:sz w:val="20"/>
                <w:szCs w:val="20"/>
              </w:rPr>
              <w:t>. Step-size parameter alpha</w:t>
            </w:r>
            <w:r w:rsidRPr="00B17ABA">
              <w:rPr>
                <w:rFonts w:ascii="Courier New" w:hAnsi="Courier New" w:cs="Courier New"/>
                <w:color w:val="228B22"/>
                <w:sz w:val="20"/>
                <w:szCs w:val="20"/>
              </w:rPr>
              <w:t>=</w:t>
            </w:r>
            <w:r w:rsidR="00C5360D" w:rsidRPr="00B17ABA">
              <w:rPr>
                <w:rFonts w:ascii="Courier New" w:hAnsi="Courier New" w:cs="Courier New"/>
                <w:color w:val="228B22"/>
                <w:sz w:val="20"/>
                <w:szCs w:val="20"/>
              </w:rPr>
              <w:t>(1/sqrt(</w:t>
            </w:r>
            <w:r w:rsidR="00C5360D" w:rsidRPr="009923E9">
              <w:rPr>
                <w:rFonts w:ascii="Courier New" w:hAnsi="Courier New" w:cs="Courier New"/>
                <w:i/>
                <w:iCs/>
                <w:color w:val="228B22"/>
                <w:sz w:val="20"/>
                <w:szCs w:val="20"/>
              </w:rPr>
              <w:t>n</w:t>
            </w:r>
            <w:r w:rsidR="00C5360D" w:rsidRPr="00B17ABA">
              <w:rPr>
                <w:rFonts w:ascii="Courier New" w:hAnsi="Courier New" w:cs="Courier New"/>
                <w:color w:val="228B22"/>
                <w:sz w:val="20"/>
                <w:szCs w:val="20"/>
              </w:rPr>
              <w:t>+1)).</w:t>
            </w:r>
          </w:p>
          <w:p w:rsidR="00B6658A" w:rsidRPr="00B17ABA" w:rsidRDefault="008515F5" w:rsidP="009923E9">
            <w:pPr>
              <w:autoSpaceDE w:val="0"/>
              <w:autoSpaceDN w:val="0"/>
              <w:adjustRightInd w:val="0"/>
              <w:spacing w:line="276" w:lineRule="auto"/>
              <w:ind w:left="2268" w:hanging="2268"/>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         </w:t>
            </w:r>
            <w:r w:rsidR="00B6658A" w:rsidRPr="00B17ABA">
              <w:rPr>
                <w:rFonts w:ascii="Courier New" w:hAnsi="Courier New" w:cs="Courier New"/>
                <w:color w:val="000000"/>
                <w:sz w:val="20"/>
                <w:szCs w:val="20"/>
              </w:rPr>
              <w:t>d</w:t>
            </w:r>
            <w:r w:rsidR="00C5360D" w:rsidRPr="00B17ABA">
              <w:rPr>
                <w:rFonts w:ascii="Courier New" w:hAnsi="Courier New" w:cs="Courier New"/>
                <w:color w:val="000000"/>
                <w:sz w:val="20"/>
                <w:szCs w:val="20"/>
              </w:rPr>
              <w:t>elta</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E30DC8" w:rsidRPr="00B17ABA">
              <w:rPr>
                <w:rFonts w:ascii="Courier New" w:hAnsi="Courier New" w:cs="Courier New"/>
                <w:color w:val="000000"/>
                <w:sz w:val="20"/>
                <w:szCs w:val="20"/>
              </w:rPr>
              <w:t>IR</w:t>
            </w:r>
            <w:r w:rsidR="00C5360D" w:rsidRPr="00B17ABA">
              <w:rPr>
                <w:rFonts w:ascii="Courier New" w:hAnsi="Courier New" w:cs="Courier New"/>
                <w:color w:val="000000"/>
                <w:sz w:val="20"/>
                <w:szCs w:val="20"/>
              </w:rPr>
              <w:t>+DR*max(Q{</w:t>
            </w:r>
            <w:r w:rsidRPr="00B17ABA">
              <w:rPr>
                <w:rFonts w:ascii="Courier New" w:hAnsi="Courier New" w:cs="Courier New"/>
                <w:color w:val="000000"/>
                <w:sz w:val="20"/>
                <w:szCs w:val="20"/>
              </w:rPr>
              <w:t>t</w:t>
            </w:r>
            <w:r w:rsidR="00C5360D" w:rsidRPr="00B17ABA">
              <w:rPr>
                <w:rFonts w:ascii="Courier New" w:hAnsi="Courier New" w:cs="Courier New"/>
                <w:color w:val="000000"/>
                <w:sz w:val="20"/>
                <w:szCs w:val="20"/>
              </w:rPr>
              <w:t>+1}(</w:t>
            </w:r>
            <w:r w:rsidRPr="00B17ABA">
              <w:rPr>
                <w:rFonts w:ascii="Courier New" w:hAnsi="Courier New" w:cs="Courier New"/>
                <w:color w:val="000000"/>
                <w:sz w:val="20"/>
                <w:szCs w:val="20"/>
              </w:rPr>
              <w:t>nStateIdx</w:t>
            </w:r>
            <w:r w:rsidR="00C5360D" w:rsidRPr="00B17ABA">
              <w:rPr>
                <w:rFonts w:ascii="Courier New" w:hAnsi="Courier New" w:cs="Courier New"/>
                <w:color w:val="000000"/>
                <w:sz w:val="20"/>
                <w:szCs w:val="20"/>
              </w:rPr>
              <w:t>,:))-</w:t>
            </w:r>
          </w:p>
          <w:p w:rsidR="00C5360D" w:rsidRPr="00B17ABA" w:rsidRDefault="008515F5"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Q{</w:t>
            </w:r>
            <w:r w:rsidRPr="00B17ABA">
              <w:rPr>
                <w:rFonts w:ascii="Courier New" w:hAnsi="Courier New" w:cs="Courier New"/>
                <w:color w:val="000000"/>
                <w:sz w:val="20"/>
                <w:szCs w:val="20"/>
              </w:rPr>
              <w:t>t</w:t>
            </w:r>
            <w:r w:rsidR="00C5360D" w:rsidRPr="00B17ABA">
              <w:rPr>
                <w:rFonts w:ascii="Courier New" w:hAnsi="Courier New" w:cs="Courier New"/>
                <w:color w:val="000000"/>
                <w:sz w:val="20"/>
                <w:szCs w:val="20"/>
              </w:rPr>
              <w:t>}(cState</w:t>
            </w:r>
            <w:r w:rsidRPr="00B17ABA">
              <w:rPr>
                <w:rFonts w:ascii="Courier New" w:hAnsi="Courier New" w:cs="Courier New"/>
                <w:color w:val="000000"/>
                <w:sz w:val="20"/>
                <w:szCs w:val="20"/>
              </w:rPr>
              <w:t>Idx</w:t>
            </w:r>
            <w:r w:rsidR="00C5360D" w:rsidRPr="00B17ABA">
              <w:rPr>
                <w:rFonts w:ascii="Courier New" w:hAnsi="Courier New" w:cs="Courier New"/>
                <w:color w:val="000000"/>
                <w:sz w:val="20"/>
                <w:szCs w:val="20"/>
              </w:rPr>
              <w:t>,drug);</w:t>
            </w:r>
          </w:p>
          <w:p w:rsidR="00C5360D" w:rsidRPr="00B17ABA" w:rsidRDefault="008515F5"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dQ</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1/sqrt(n+2))*delta;</w:t>
            </w:r>
          </w:p>
          <w:p w:rsidR="00C5360D" w:rsidRPr="00B17ABA" w:rsidRDefault="008515F5"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lastRenderedPageBreak/>
              <w:t xml:space="preserve">         </w:t>
            </w:r>
            <w:r w:rsidR="00C5360D" w:rsidRPr="00B17ABA">
              <w:rPr>
                <w:rFonts w:ascii="Courier New" w:hAnsi="Courier New" w:cs="Courier New"/>
                <w:color w:val="000000"/>
                <w:sz w:val="20"/>
                <w:szCs w:val="20"/>
              </w:rPr>
              <w:t>Q{</w:t>
            </w:r>
            <w:r w:rsidRPr="00B17ABA">
              <w:rPr>
                <w:rFonts w:ascii="Courier New" w:hAnsi="Courier New" w:cs="Courier New"/>
                <w:color w:val="000000"/>
                <w:sz w:val="20"/>
                <w:szCs w:val="20"/>
              </w:rPr>
              <w:t>t</w:t>
            </w:r>
            <w:r w:rsidR="00C5360D" w:rsidRPr="00B17ABA">
              <w:rPr>
                <w:rFonts w:ascii="Courier New" w:hAnsi="Courier New" w:cs="Courier New"/>
                <w:color w:val="000000"/>
                <w:sz w:val="20"/>
                <w:szCs w:val="20"/>
              </w:rPr>
              <w:t>}(cState</w:t>
            </w:r>
            <w:r w:rsidRPr="00B17ABA">
              <w:rPr>
                <w:rFonts w:ascii="Courier New" w:hAnsi="Courier New" w:cs="Courier New"/>
                <w:color w:val="000000"/>
                <w:sz w:val="20"/>
                <w:szCs w:val="20"/>
              </w:rPr>
              <w:t>Idx</w:t>
            </w:r>
            <w:r w:rsidR="00C5360D" w:rsidRPr="00B17ABA">
              <w:rPr>
                <w:rFonts w:ascii="Courier New" w:hAnsi="Courier New" w:cs="Courier New"/>
                <w:color w:val="000000"/>
                <w:sz w:val="20"/>
                <w:szCs w:val="20"/>
              </w:rPr>
              <w:t>,drug)</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Q{</w:t>
            </w:r>
            <w:r w:rsidRPr="00B17ABA">
              <w:rPr>
                <w:rFonts w:ascii="Courier New" w:hAnsi="Courier New" w:cs="Courier New"/>
                <w:color w:val="000000"/>
                <w:sz w:val="20"/>
                <w:szCs w:val="20"/>
              </w:rPr>
              <w:t>t</w:t>
            </w:r>
            <w:r w:rsidR="00C5360D" w:rsidRPr="00B17ABA">
              <w:rPr>
                <w:rFonts w:ascii="Courier New" w:hAnsi="Courier New" w:cs="Courier New"/>
                <w:color w:val="000000"/>
                <w:sz w:val="20"/>
                <w:szCs w:val="20"/>
              </w:rPr>
              <w:t>}(cState</w:t>
            </w:r>
            <w:r w:rsidRPr="00B17ABA">
              <w:rPr>
                <w:rFonts w:ascii="Courier New" w:hAnsi="Courier New" w:cs="Courier New"/>
                <w:color w:val="000000"/>
                <w:sz w:val="20"/>
                <w:szCs w:val="20"/>
              </w:rPr>
              <w:t>Idx</w:t>
            </w:r>
            <w:r w:rsidR="00C5360D" w:rsidRPr="00B17ABA">
              <w:rPr>
                <w:rFonts w:ascii="Courier New" w:hAnsi="Courier New" w:cs="Courier New"/>
                <w:color w:val="000000"/>
                <w:sz w:val="20"/>
                <w:szCs w:val="20"/>
              </w:rPr>
              <w:t>,drug)+dQ;</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228B22"/>
                <w:sz w:val="20"/>
                <w:szCs w:val="20"/>
              </w:rPr>
              <w:t xml:space="preserve">% </w:t>
            </w:r>
            <w:r w:rsidR="007B5FA3" w:rsidRPr="00B17ABA">
              <w:rPr>
                <w:rFonts w:ascii="Courier New" w:hAnsi="Courier New" w:cs="Courier New"/>
                <w:color w:val="228B22"/>
                <w:sz w:val="20"/>
                <w:szCs w:val="20"/>
              </w:rPr>
              <w:t>S</w:t>
            </w:r>
            <w:r w:rsidRPr="00B17ABA">
              <w:rPr>
                <w:rFonts w:ascii="Courier New" w:hAnsi="Courier New" w:cs="Courier New"/>
                <w:color w:val="228B22"/>
                <w:sz w:val="20"/>
                <w:szCs w:val="20"/>
              </w:rPr>
              <w:t>av</w:t>
            </w:r>
            <w:r w:rsidR="007B5FA3" w:rsidRPr="00B17ABA">
              <w:rPr>
                <w:rFonts w:ascii="Courier New" w:hAnsi="Courier New" w:cs="Courier New"/>
                <w:color w:val="228B22"/>
                <w:sz w:val="20"/>
                <w:szCs w:val="20"/>
              </w:rPr>
              <w:t>e</w:t>
            </w:r>
            <w:r w:rsidRPr="00B17ABA">
              <w:rPr>
                <w:rFonts w:ascii="Courier New" w:hAnsi="Courier New" w:cs="Courier New"/>
                <w:color w:val="228B22"/>
                <w:sz w:val="20"/>
                <w:szCs w:val="20"/>
              </w:rPr>
              <w:t xml:space="preserve"> </w:t>
            </w:r>
            <w:r w:rsidR="007B5FA3" w:rsidRPr="00B17ABA">
              <w:rPr>
                <w:rFonts w:ascii="Courier New" w:hAnsi="Courier New" w:cs="Courier New"/>
                <w:color w:val="228B22"/>
                <w:sz w:val="20"/>
                <w:szCs w:val="20"/>
              </w:rPr>
              <w:t>the Q-</w:t>
            </w:r>
            <w:r w:rsidRPr="00B17ABA">
              <w:rPr>
                <w:rFonts w:ascii="Courier New" w:hAnsi="Courier New" w:cs="Courier New"/>
                <w:color w:val="228B22"/>
                <w:sz w:val="20"/>
                <w:szCs w:val="20"/>
              </w:rPr>
              <w:t>variation</w:t>
            </w:r>
            <w:r w:rsidR="007B5FA3" w:rsidRPr="00B17ABA">
              <w:rPr>
                <w:rFonts w:ascii="Courier New" w:hAnsi="Courier New" w:cs="Courier New"/>
                <w:color w:val="228B22"/>
                <w:sz w:val="20"/>
                <w:szCs w:val="20"/>
              </w:rPr>
              <w:t xml:space="preserve"> and compute means over </w:t>
            </w:r>
            <w:r w:rsidR="004210B5" w:rsidRPr="00B17ABA">
              <w:rPr>
                <w:rFonts w:ascii="Courier New" w:hAnsi="Courier New" w:cs="Courier New"/>
                <w:color w:val="228B22"/>
                <w:sz w:val="20"/>
                <w:szCs w:val="20"/>
              </w:rPr>
              <w:t>100</w:t>
            </w:r>
            <w:r w:rsidR="007B5FA3" w:rsidRPr="00B17ABA">
              <w:rPr>
                <w:rFonts w:ascii="Courier New" w:hAnsi="Courier New" w:cs="Courier New"/>
                <w:color w:val="228B22"/>
                <w:sz w:val="20"/>
                <w:szCs w:val="20"/>
              </w:rPr>
              <w:t xml:space="preserve"> Q-variation values.  </w:t>
            </w:r>
            <w:r w:rsidRPr="00B17ABA">
              <w:rPr>
                <w:rFonts w:ascii="Courier New" w:hAnsi="Courier New" w:cs="Courier New"/>
                <w:color w:val="228B22"/>
                <w:sz w:val="20"/>
                <w:szCs w:val="20"/>
              </w:rPr>
              <w:t xml:space="preserve">  </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lang w:val="pt-PT"/>
              </w:rPr>
            </w:pPr>
            <w:r w:rsidRPr="009923E9">
              <w:rPr>
                <w:rFonts w:ascii="Courier New" w:hAnsi="Courier New" w:cs="Courier New"/>
                <w:color w:val="000000"/>
                <w:sz w:val="20"/>
                <w:szCs w:val="20"/>
              </w:rPr>
              <w:t xml:space="preserve">         </w:t>
            </w:r>
            <w:r w:rsidRPr="00B17ABA">
              <w:rPr>
                <w:rFonts w:ascii="Courier New" w:hAnsi="Courier New" w:cs="Courier New"/>
                <w:color w:val="000000"/>
                <w:sz w:val="20"/>
                <w:szCs w:val="20"/>
                <w:lang w:val="pt-PT"/>
              </w:rPr>
              <w:t>discrepancy(mod(n,100)+1)</w:t>
            </w:r>
            <w:r w:rsidR="00B6658A" w:rsidRPr="00B17ABA">
              <w:rPr>
                <w:rFonts w:ascii="Courier New" w:hAnsi="Courier New" w:cs="Courier New"/>
                <w:color w:val="000000"/>
                <w:sz w:val="20"/>
                <w:szCs w:val="20"/>
                <w:lang w:val="pt-PT"/>
              </w:rPr>
              <w:t xml:space="preserve"> </w:t>
            </w:r>
            <w:r w:rsidRPr="00B17ABA">
              <w:rPr>
                <w:rFonts w:ascii="Courier New" w:hAnsi="Courier New" w:cs="Courier New"/>
                <w:color w:val="000000"/>
                <w:sz w:val="20"/>
                <w:szCs w:val="20"/>
                <w:lang w:val="pt-PT"/>
              </w:rPr>
              <w:t>=</w:t>
            </w:r>
            <w:r w:rsidR="00B6658A" w:rsidRPr="00B17ABA">
              <w:rPr>
                <w:rFonts w:ascii="Courier New" w:hAnsi="Courier New" w:cs="Courier New"/>
                <w:color w:val="000000"/>
                <w:sz w:val="20"/>
                <w:szCs w:val="20"/>
                <w:lang w:val="pt-PT"/>
              </w:rPr>
              <w:t xml:space="preserve"> </w:t>
            </w:r>
            <w:r w:rsidRPr="00B17ABA">
              <w:rPr>
                <w:rFonts w:ascii="Courier New" w:hAnsi="Courier New" w:cs="Courier New"/>
                <w:color w:val="000000"/>
                <w:sz w:val="20"/>
                <w:szCs w:val="20"/>
                <w:lang w:val="pt-PT"/>
              </w:rPr>
              <w:t xml:space="preserve">abs(dQ);  </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9923E9">
              <w:rPr>
                <w:rFonts w:ascii="Courier New" w:hAnsi="Courier New" w:cs="Courier New"/>
                <w:color w:val="000000"/>
                <w:sz w:val="20"/>
                <w:szCs w:val="20"/>
                <w:lang w:val="pt-PT"/>
              </w:rPr>
              <w:t xml:space="preserve">         </w:t>
            </w:r>
            <w:r w:rsidR="00344BC1" w:rsidRPr="00B17ABA">
              <w:rPr>
                <w:rFonts w:ascii="Courier New" w:hAnsi="Courier New" w:cs="Courier New"/>
                <w:b/>
                <w:color w:val="0000FF"/>
                <w:sz w:val="20"/>
                <w:szCs w:val="20"/>
              </w:rPr>
              <w:t>IF</w:t>
            </w:r>
            <w:r w:rsidRPr="00B17ABA">
              <w:rPr>
                <w:rFonts w:ascii="Courier New" w:hAnsi="Courier New" w:cs="Courier New"/>
                <w:color w:val="000000"/>
                <w:sz w:val="20"/>
                <w:szCs w:val="20"/>
              </w:rPr>
              <w:t xml:space="preserve"> (length(discrepancy)</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 xml:space="preserve">100)     </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7B5FA3" w:rsidRPr="00B17ABA">
              <w:rPr>
                <w:rFonts w:ascii="Courier New" w:hAnsi="Courier New" w:cs="Courier New"/>
                <w:color w:val="000000"/>
                <w:sz w:val="20"/>
                <w:szCs w:val="20"/>
              </w:rPr>
              <w:t xml:space="preserve">         </w:t>
            </w:r>
            <w:r w:rsidR="00B6658A" w:rsidRPr="00B17ABA">
              <w:rPr>
                <w:rFonts w:ascii="Courier New" w:hAnsi="Courier New" w:cs="Courier New"/>
                <w:color w:val="000000"/>
                <w:sz w:val="20"/>
                <w:szCs w:val="20"/>
              </w:rPr>
              <w:t xml:space="preserve">mdiscrepancy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B6658A" w:rsidRPr="00B17ABA">
              <w:rPr>
                <w:rFonts w:ascii="Courier New" w:hAnsi="Courier New" w:cs="Courier New"/>
                <w:color w:val="000000"/>
                <w:sz w:val="20"/>
                <w:szCs w:val="20"/>
              </w:rPr>
              <w:t>mdiscrepancy</w:t>
            </w:r>
            <w:r w:rsidRPr="00B17ABA">
              <w:rPr>
                <w:rFonts w:ascii="Courier New" w:hAnsi="Courier New" w:cs="Courier New"/>
                <w:color w:val="000000"/>
                <w:sz w:val="20"/>
                <w:szCs w:val="20"/>
              </w:rPr>
              <w:t>,mean(discrepancy)];</w:t>
            </w:r>
          </w:p>
          <w:p w:rsidR="00C5360D" w:rsidRPr="00B17ABA" w:rsidRDefault="007B5FA3"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C5360D" w:rsidRPr="00B17ABA">
              <w:rPr>
                <w:rFonts w:ascii="Courier New" w:hAnsi="Courier New" w:cs="Courier New"/>
                <w:color w:val="000000"/>
                <w:sz w:val="20"/>
                <w:szCs w:val="20"/>
              </w:rPr>
              <w:t>discrepancy = [];</w:t>
            </w:r>
          </w:p>
          <w:p w:rsidR="00C5360D" w:rsidRPr="00B17ABA" w:rsidRDefault="00C5360D" w:rsidP="009923E9">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r w:rsidRPr="00B17ABA">
              <w:rPr>
                <w:rFonts w:ascii="Courier New" w:hAnsi="Courier New" w:cs="Courier New"/>
                <w:color w:val="000000"/>
                <w:sz w:val="20"/>
                <w:szCs w:val="20"/>
              </w:rPr>
              <w:t xml:space="preserve">;   </w:t>
            </w:r>
          </w:p>
          <w:p w:rsidR="00C5360D" w:rsidRPr="00B17ABA" w:rsidRDefault="00C5360D" w:rsidP="009923E9">
            <w:pPr>
              <w:autoSpaceDE w:val="0"/>
              <w:autoSpaceDN w:val="0"/>
              <w:adjustRightInd w:val="0"/>
              <w:spacing w:line="276" w:lineRule="auto"/>
              <w:ind w:firstLine="0"/>
              <w:jc w:val="both"/>
              <w:rPr>
                <w:rFonts w:ascii="Courier New" w:hAnsi="Courier New" w:cs="Courier New"/>
                <w:color w:val="000000"/>
                <w:sz w:val="20"/>
                <w:szCs w:val="20"/>
              </w:rPr>
            </w:pP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228B22"/>
                <w:sz w:val="20"/>
                <w:szCs w:val="20"/>
              </w:rPr>
              <w:t>% Update the current state and the probability with the next state.</w:t>
            </w:r>
          </w:p>
          <w:p w:rsidR="008515F5" w:rsidRPr="00B17ABA" w:rsidRDefault="008515F5" w:rsidP="008515F5">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cState = fdHist(1,end);</w:t>
            </w:r>
          </w:p>
          <w:p w:rsidR="008515F5" w:rsidRPr="00B17ABA" w:rsidRDefault="008515F5" w:rsidP="008515F5">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cStateIdx = nStateIdx;</w:t>
            </w:r>
          </w:p>
          <w:p w:rsidR="008515F5" w:rsidRPr="00B17ABA" w:rsidRDefault="008515F5" w:rsidP="008515F5">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cProb = nextprob(1,nEvent);</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p>
          <w:p w:rsidR="00C5360D" w:rsidRPr="00B17ABA" w:rsidRDefault="00C5360D" w:rsidP="009923E9">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ND</w:t>
            </w:r>
          </w:p>
          <w:p w:rsidR="00C5360D" w:rsidRPr="00B17ABA" w:rsidRDefault="00344BC1" w:rsidP="009923E9">
            <w:pPr>
              <w:autoSpaceDE w:val="0"/>
              <w:autoSpaceDN w:val="0"/>
              <w:adjustRightInd w:val="0"/>
              <w:spacing w:line="276" w:lineRule="auto"/>
              <w:ind w:firstLine="0"/>
              <w:jc w:val="both"/>
              <w:rPr>
                <w:rFonts w:ascii="Courier New" w:hAnsi="Courier New" w:cs="Courier New"/>
                <w:color w:val="0000FF"/>
                <w:sz w:val="20"/>
                <w:szCs w:val="20"/>
              </w:rPr>
            </w:pPr>
            <w:r w:rsidRPr="00B17ABA">
              <w:rPr>
                <w:rFonts w:ascii="Courier New" w:hAnsi="Courier New" w:cs="Courier New"/>
                <w:b/>
                <w:color w:val="0000FF"/>
                <w:sz w:val="20"/>
                <w:szCs w:val="20"/>
              </w:rPr>
              <w:t>END</w:t>
            </w:r>
          </w:p>
          <w:p w:rsidR="008515F5" w:rsidRPr="00B17ABA" w:rsidRDefault="008515F5" w:rsidP="009923E9">
            <w:pPr>
              <w:autoSpaceDE w:val="0"/>
              <w:autoSpaceDN w:val="0"/>
              <w:adjustRightInd w:val="0"/>
              <w:spacing w:line="276" w:lineRule="auto"/>
              <w:ind w:firstLine="0"/>
              <w:jc w:val="both"/>
              <w:rPr>
                <w:rFonts w:ascii="Courier New" w:hAnsi="Courier New" w:cs="Courier New"/>
                <w:sz w:val="24"/>
                <w:szCs w:val="24"/>
              </w:rPr>
            </w:pPr>
          </w:p>
          <w:p w:rsidR="00C5360D" w:rsidRPr="00B17ABA" w:rsidRDefault="00C5360D" w:rsidP="009923E9">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color w:val="228B22"/>
                <w:sz w:val="20"/>
                <w:szCs w:val="20"/>
              </w:rPr>
              <w:t xml:space="preserve">% </w:t>
            </w:r>
            <w:r w:rsidR="007B5FA3" w:rsidRPr="00B17ABA">
              <w:rPr>
                <w:rFonts w:ascii="Courier New" w:hAnsi="Courier New" w:cs="Courier New"/>
                <w:color w:val="228B22"/>
                <w:sz w:val="20"/>
                <w:szCs w:val="20"/>
              </w:rPr>
              <w:t>Decide</w:t>
            </w:r>
            <w:r w:rsidRPr="00B17ABA">
              <w:rPr>
                <w:rFonts w:ascii="Courier New" w:hAnsi="Courier New" w:cs="Courier New"/>
                <w:color w:val="228B22"/>
                <w:sz w:val="20"/>
                <w:szCs w:val="20"/>
              </w:rPr>
              <w:t xml:space="preserve"> the optimal solution based on the values in the </w:t>
            </w:r>
            <w:r w:rsidR="004210B5" w:rsidRPr="00B17ABA">
              <w:rPr>
                <w:rFonts w:ascii="Courier New" w:hAnsi="Courier New" w:cs="Courier New"/>
                <w:color w:val="228B22"/>
                <w:sz w:val="20"/>
                <w:szCs w:val="20"/>
              </w:rPr>
              <w:t>Q-tables</w:t>
            </w:r>
            <w:r w:rsidR="007B5FA3" w:rsidRPr="00B17ABA">
              <w:rPr>
                <w:rFonts w:ascii="Courier New" w:hAnsi="Courier New" w:cs="Courier New"/>
                <w:color w:val="228B22"/>
                <w:sz w:val="20"/>
                <w:szCs w:val="20"/>
              </w:rPr>
              <w:t xml:space="preserve"> and the feasibility test</w:t>
            </w:r>
            <w:r w:rsidRPr="00B17ABA">
              <w:rPr>
                <w:rFonts w:ascii="Courier New" w:hAnsi="Courier New" w:cs="Courier New"/>
                <w:color w:val="228B22"/>
                <w:sz w:val="20"/>
                <w:szCs w:val="20"/>
              </w:rPr>
              <w:t xml:space="preserve">. </w:t>
            </w:r>
          </w:p>
          <w:p w:rsidR="00BE7152" w:rsidRPr="00B17ABA" w:rsidRDefault="00BE7152" w:rsidP="00BE7152">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b/>
                <w:color w:val="0000FF"/>
                <w:sz w:val="20"/>
                <w:szCs w:val="20"/>
              </w:rPr>
              <w:t>FOR</w:t>
            </w:r>
            <w:r w:rsidRPr="00B17ABA">
              <w:rPr>
                <w:rFonts w:ascii="Courier New" w:hAnsi="Courier New" w:cs="Courier New"/>
                <w:color w:val="000000"/>
                <w:sz w:val="20"/>
                <w:szCs w:val="20"/>
              </w:rPr>
              <w:t xml:space="preserve"> t = 1:T </w:t>
            </w:r>
            <w:r w:rsidRPr="00B17ABA">
              <w:rPr>
                <w:rFonts w:ascii="Courier New" w:hAnsi="Courier New" w:cs="Courier New"/>
                <w:color w:val="228B22"/>
                <w:sz w:val="20"/>
                <w:szCs w:val="20"/>
              </w:rPr>
              <w:t xml:space="preserve"> </w:t>
            </w:r>
          </w:p>
          <w:p w:rsidR="00BE7152" w:rsidRPr="00B17ABA" w:rsidRDefault="00BE7152" w:rsidP="00BE7152">
            <w:pPr>
              <w:autoSpaceDE w:val="0"/>
              <w:autoSpaceDN w:val="0"/>
              <w:adjustRightInd w:val="0"/>
              <w:spacing w:line="276" w:lineRule="auto"/>
              <w:ind w:left="426" w:firstLine="0"/>
              <w:rPr>
                <w:rFonts w:ascii="Courier New" w:hAnsi="Courier New" w:cs="Courier New"/>
                <w:bCs/>
                <w:sz w:val="20"/>
                <w:szCs w:val="20"/>
              </w:rPr>
            </w:pPr>
            <w:r w:rsidRPr="00B17ABA">
              <w:rPr>
                <w:rFonts w:ascii="Courier New" w:hAnsi="Courier New" w:cs="Courier New"/>
                <w:b/>
                <w:color w:val="0000FF"/>
                <w:sz w:val="20"/>
                <w:szCs w:val="20"/>
              </w:rPr>
              <w:t>FOR</w:t>
            </w:r>
            <w:r w:rsidRPr="00B17ABA">
              <w:t xml:space="preserve"> </w:t>
            </w:r>
            <w:r w:rsidRPr="00B17ABA">
              <w:rPr>
                <w:rFonts w:ascii="Courier New" w:hAnsi="Courier New" w:cs="Courier New"/>
                <w:bCs/>
                <w:sz w:val="20"/>
                <w:szCs w:val="20"/>
              </w:rPr>
              <w:t>h = 1:size(Q{t},1)</w:t>
            </w:r>
          </w:p>
          <w:p w:rsidR="00BE7152" w:rsidRPr="00B17ABA" w:rsidRDefault="00BE7152" w:rsidP="00BE7152">
            <w:pPr>
              <w:tabs>
                <w:tab w:val="left" w:pos="4545"/>
              </w:tabs>
              <w:autoSpaceDE w:val="0"/>
              <w:autoSpaceDN w:val="0"/>
              <w:adjustRightInd w:val="0"/>
              <w:spacing w:line="240" w:lineRule="auto"/>
              <w:ind w:left="851" w:firstLine="0"/>
              <w:rPr>
                <w:rFonts w:ascii="Courier New" w:hAnsi="Courier New" w:cs="Courier New"/>
                <w:color w:val="000000"/>
                <w:sz w:val="20"/>
                <w:szCs w:val="20"/>
                <w:lang w:val="fr-FR"/>
              </w:rPr>
            </w:pPr>
            <w:r w:rsidRPr="00B17ABA">
              <w:rPr>
                <w:rFonts w:ascii="Courier New" w:hAnsi="Courier New" w:cs="Courier New"/>
                <w:color w:val="000000"/>
                <w:sz w:val="20"/>
                <w:szCs w:val="20"/>
                <w:lang w:val="fr-FR"/>
              </w:rPr>
              <w:t>[v,idx]</w:t>
            </w:r>
            <w:r w:rsidR="004210B5" w:rsidRPr="00B17ABA">
              <w:rPr>
                <w:rFonts w:ascii="Courier New" w:hAnsi="Courier New" w:cs="Courier New"/>
                <w:color w:val="000000"/>
                <w:sz w:val="20"/>
                <w:szCs w:val="20"/>
                <w:lang w:val="fr-FR"/>
              </w:rPr>
              <w:t xml:space="preserve"> </w:t>
            </w:r>
            <w:r w:rsidRPr="00B17ABA">
              <w:rPr>
                <w:rFonts w:ascii="Courier New" w:hAnsi="Courier New" w:cs="Courier New"/>
                <w:color w:val="000000"/>
                <w:sz w:val="20"/>
                <w:szCs w:val="20"/>
                <w:lang w:val="fr-FR"/>
              </w:rPr>
              <w:t>=</w:t>
            </w:r>
            <w:r w:rsidR="004210B5" w:rsidRPr="00B17ABA">
              <w:rPr>
                <w:rFonts w:ascii="Courier New" w:hAnsi="Courier New" w:cs="Courier New"/>
                <w:color w:val="000000"/>
                <w:sz w:val="20"/>
                <w:szCs w:val="20"/>
                <w:lang w:val="fr-FR"/>
              </w:rPr>
              <w:t xml:space="preserve"> </w:t>
            </w:r>
            <w:r w:rsidRPr="00B17ABA">
              <w:rPr>
                <w:rFonts w:ascii="Courier New" w:hAnsi="Courier New" w:cs="Courier New"/>
                <w:color w:val="000000"/>
                <w:sz w:val="20"/>
                <w:szCs w:val="20"/>
                <w:lang w:val="fr-FR"/>
              </w:rPr>
              <w:t>sort(Q{t}(h,:),</w:t>
            </w:r>
            <w:r w:rsidRPr="00B17ABA">
              <w:rPr>
                <w:rFonts w:ascii="Courier New" w:hAnsi="Courier New" w:cs="Courier New"/>
                <w:color w:val="A020F0"/>
                <w:sz w:val="20"/>
                <w:szCs w:val="20"/>
                <w:lang w:val="fr-FR"/>
              </w:rPr>
              <w:t>'descend'</w:t>
            </w:r>
            <w:r w:rsidRPr="00B17ABA">
              <w:rPr>
                <w:rFonts w:ascii="Courier New" w:hAnsi="Courier New" w:cs="Courier New"/>
                <w:color w:val="000000"/>
                <w:sz w:val="20"/>
                <w:szCs w:val="20"/>
                <w:lang w:val="fr-FR"/>
              </w:rPr>
              <w:t>);</w:t>
            </w:r>
            <w:r w:rsidRPr="00B17ABA">
              <w:rPr>
                <w:rFonts w:ascii="Courier New" w:hAnsi="Courier New" w:cs="Courier New"/>
                <w:color w:val="000000"/>
                <w:sz w:val="20"/>
                <w:szCs w:val="20"/>
                <w:lang w:val="fr-FR"/>
              </w:rPr>
              <w:tab/>
            </w:r>
          </w:p>
          <w:p w:rsidR="00BE7152" w:rsidRPr="00B17ABA" w:rsidRDefault="00BE7152" w:rsidP="00BE7152">
            <w:pPr>
              <w:tabs>
                <w:tab w:val="left" w:pos="4545"/>
              </w:tabs>
              <w:autoSpaceDE w:val="0"/>
              <w:autoSpaceDN w:val="0"/>
              <w:adjustRightInd w:val="0"/>
              <w:spacing w:line="240" w:lineRule="auto"/>
              <w:ind w:left="851" w:firstLine="0"/>
              <w:rPr>
                <w:rFonts w:ascii="Courier New" w:hAnsi="Courier New" w:cs="Courier New"/>
                <w:color w:val="000000"/>
                <w:sz w:val="20"/>
                <w:szCs w:val="20"/>
                <w:lang w:val="fr-FR"/>
              </w:rPr>
            </w:pPr>
          </w:p>
          <w:p w:rsidR="00BE7152" w:rsidRPr="00B17ABA" w:rsidRDefault="00BE7152" w:rsidP="00BE7152">
            <w:pPr>
              <w:autoSpaceDE w:val="0"/>
              <w:autoSpaceDN w:val="0"/>
              <w:adjustRightInd w:val="0"/>
              <w:spacing w:line="240" w:lineRule="auto"/>
              <w:ind w:left="851" w:firstLine="0"/>
              <w:rPr>
                <w:rFonts w:ascii="Courier New" w:hAnsi="Courier New" w:cs="Courier New"/>
                <w:sz w:val="24"/>
                <w:szCs w:val="24"/>
              </w:rPr>
            </w:pPr>
            <w:r w:rsidRPr="00B17ABA">
              <w:rPr>
                <w:rFonts w:ascii="Courier New" w:hAnsi="Courier New" w:cs="Courier New"/>
                <w:b/>
                <w:bCs/>
                <w:color w:val="0000FF"/>
                <w:sz w:val="20"/>
                <w:szCs w:val="20"/>
              </w:rPr>
              <w:t>FOR</w:t>
            </w:r>
            <w:r w:rsidRPr="00B17ABA">
              <w:rPr>
                <w:rFonts w:ascii="Courier New" w:hAnsi="Courier New" w:cs="Courier New"/>
                <w:color w:val="000000"/>
                <w:sz w:val="20"/>
                <w:szCs w:val="20"/>
              </w:rPr>
              <w:t xml:space="preserve"> a = 1:size(v,2)</w:t>
            </w:r>
          </w:p>
          <w:p w:rsidR="00BE7152" w:rsidRPr="00B17ABA" w:rsidRDefault="00BE7152" w:rsidP="00BE7152">
            <w:pPr>
              <w:autoSpaceDE w:val="0"/>
              <w:autoSpaceDN w:val="0"/>
              <w:adjustRightInd w:val="0"/>
              <w:spacing w:line="276" w:lineRule="auto"/>
              <w:ind w:left="1276" w:firstLine="0"/>
              <w:jc w:val="both"/>
              <w:rPr>
                <w:rFonts w:ascii="Courier New" w:hAnsi="Courier New" w:cs="Courier New"/>
                <w:color w:val="000000"/>
                <w:sz w:val="20"/>
                <w:szCs w:val="20"/>
              </w:rPr>
            </w:pPr>
            <w:r w:rsidRPr="00B17ABA">
              <w:rPr>
                <w:rFonts w:ascii="Courier New" w:hAnsi="Courier New" w:cs="Courier New"/>
                <w:b/>
                <w:color w:val="0000FF"/>
                <w:sz w:val="20"/>
                <w:szCs w:val="20"/>
              </w:rPr>
              <w:t>IF</w:t>
            </w:r>
            <w:r w:rsidRPr="00B17ABA">
              <w:rPr>
                <w:rFonts w:ascii="Courier New" w:hAnsi="Courier New" w:cs="Courier New"/>
                <w:color w:val="000000"/>
                <w:sz w:val="20"/>
                <w:szCs w:val="20"/>
              </w:rPr>
              <w:t xml:space="preserve"> The feasibility assumptions is satisfied, </w:t>
            </w:r>
          </w:p>
          <w:p w:rsidR="00BE7152" w:rsidRPr="00B17ABA" w:rsidRDefault="00BE7152" w:rsidP="00BE7152">
            <w:pPr>
              <w:autoSpaceDE w:val="0"/>
              <w:autoSpaceDN w:val="0"/>
              <w:adjustRightInd w:val="0"/>
              <w:spacing w:line="240" w:lineRule="auto"/>
              <w:ind w:left="1701" w:firstLine="0"/>
              <w:rPr>
                <w:rFonts w:ascii="Courier New" w:hAnsi="Courier New" w:cs="Courier New"/>
                <w:b/>
                <w:bCs/>
                <w:sz w:val="24"/>
                <w:szCs w:val="24"/>
              </w:rPr>
            </w:pPr>
            <w:r w:rsidRPr="00B17ABA">
              <w:rPr>
                <w:rFonts w:ascii="Courier New" w:hAnsi="Courier New" w:cs="Courier New"/>
                <w:b/>
                <w:bCs/>
                <w:color w:val="0000FF"/>
                <w:sz w:val="20"/>
                <w:szCs w:val="20"/>
              </w:rPr>
              <w:t>Break</w:t>
            </w:r>
          </w:p>
          <w:p w:rsidR="00BE7152" w:rsidRPr="00B17ABA" w:rsidRDefault="00BE7152" w:rsidP="00BE7152">
            <w:pPr>
              <w:autoSpaceDE w:val="0"/>
              <w:autoSpaceDN w:val="0"/>
              <w:adjustRightInd w:val="0"/>
              <w:spacing w:line="276" w:lineRule="auto"/>
              <w:ind w:left="1276" w:firstLine="0"/>
              <w:jc w:val="both"/>
              <w:rPr>
                <w:rFonts w:ascii="Courier New" w:hAnsi="Courier New" w:cs="Courier New"/>
                <w:color w:val="000000"/>
                <w:sz w:val="20"/>
                <w:szCs w:val="20"/>
              </w:rPr>
            </w:pPr>
            <w:r w:rsidRPr="00B17ABA">
              <w:rPr>
                <w:rFonts w:ascii="Courier New" w:hAnsi="Courier New" w:cs="Courier New"/>
                <w:b/>
                <w:color w:val="0000FF"/>
                <w:sz w:val="20"/>
                <w:szCs w:val="20"/>
              </w:rPr>
              <w:t>END</w:t>
            </w:r>
          </w:p>
          <w:p w:rsidR="00BE7152" w:rsidRPr="00B17ABA" w:rsidRDefault="00BE7152" w:rsidP="00BE7152">
            <w:pPr>
              <w:autoSpaceDE w:val="0"/>
              <w:autoSpaceDN w:val="0"/>
              <w:adjustRightInd w:val="0"/>
              <w:spacing w:line="276" w:lineRule="auto"/>
              <w:ind w:left="1276" w:firstLine="0"/>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OptV(:,:),OptSol(:,:)] = max(Q{t},[],2); </w:t>
            </w:r>
          </w:p>
          <w:p w:rsidR="00BE7152" w:rsidRPr="00B17ABA" w:rsidRDefault="00BE7152" w:rsidP="00BE7152">
            <w:pPr>
              <w:autoSpaceDE w:val="0"/>
              <w:autoSpaceDN w:val="0"/>
              <w:adjustRightInd w:val="0"/>
              <w:spacing w:line="276" w:lineRule="auto"/>
              <w:ind w:left="851" w:firstLine="0"/>
              <w:rPr>
                <w:rFonts w:ascii="Courier New" w:hAnsi="Courier New" w:cs="Courier New"/>
                <w:b/>
                <w:color w:val="0000FF"/>
                <w:sz w:val="20"/>
                <w:szCs w:val="20"/>
              </w:rPr>
            </w:pPr>
            <w:r w:rsidRPr="00B17ABA">
              <w:rPr>
                <w:rFonts w:ascii="Courier New" w:hAnsi="Courier New" w:cs="Courier New"/>
                <w:b/>
                <w:color w:val="0000FF"/>
                <w:sz w:val="20"/>
                <w:szCs w:val="20"/>
              </w:rPr>
              <w:t>END</w:t>
            </w:r>
          </w:p>
          <w:p w:rsidR="00BE7152" w:rsidRPr="00B17ABA" w:rsidRDefault="00BE7152" w:rsidP="00BE7152">
            <w:pPr>
              <w:autoSpaceDE w:val="0"/>
              <w:autoSpaceDN w:val="0"/>
              <w:adjustRightInd w:val="0"/>
              <w:spacing w:line="276" w:lineRule="auto"/>
              <w:ind w:left="426" w:firstLine="0"/>
              <w:rPr>
                <w:rFonts w:ascii="Courier New" w:hAnsi="Courier New" w:cs="Courier New"/>
                <w:b/>
                <w:color w:val="0000FF"/>
                <w:sz w:val="20"/>
                <w:szCs w:val="20"/>
              </w:rPr>
            </w:pPr>
            <w:r w:rsidRPr="00B17ABA">
              <w:rPr>
                <w:rFonts w:ascii="Courier New" w:hAnsi="Courier New" w:cs="Courier New"/>
                <w:b/>
                <w:color w:val="0000FF"/>
                <w:sz w:val="20"/>
                <w:szCs w:val="20"/>
              </w:rPr>
              <w:t>END</w:t>
            </w:r>
          </w:p>
          <w:p w:rsidR="00C5360D" w:rsidRPr="00B17ABA" w:rsidRDefault="00BE7152" w:rsidP="009923E9">
            <w:pPr>
              <w:spacing w:line="276" w:lineRule="auto"/>
              <w:ind w:firstLine="0"/>
              <w:jc w:val="both"/>
              <w:rPr>
                <w:rFonts w:ascii="Times New Roman" w:hAnsi="Times New Roman" w:cs="Times New Roman"/>
              </w:rPr>
            </w:pPr>
            <w:r w:rsidRPr="00B17ABA">
              <w:rPr>
                <w:rFonts w:ascii="Courier New" w:hAnsi="Courier New" w:cs="Courier New"/>
                <w:b/>
                <w:color w:val="0000FF"/>
                <w:sz w:val="20"/>
                <w:szCs w:val="20"/>
              </w:rPr>
              <w:t>END</w:t>
            </w:r>
          </w:p>
        </w:tc>
      </w:tr>
    </w:tbl>
    <w:p w:rsidR="003D63C9" w:rsidRPr="00B17ABA" w:rsidRDefault="005C6622" w:rsidP="00F1042B">
      <w:pPr>
        <w:pStyle w:val="Caption"/>
        <w:jc w:val="center"/>
      </w:pPr>
      <w:bookmarkStart w:id="99" w:name="_Ref423077282"/>
      <w:bookmarkStart w:id="100" w:name="_Toc426019137"/>
      <w:r w:rsidRPr="00B17ABA">
        <w:lastRenderedPageBreak/>
        <w:t xml:space="preserve">Figure </w:t>
      </w:r>
      <w:fldSimple w:instr=" STYLEREF 1 \s ">
        <w:r w:rsidR="00ED7C74" w:rsidRPr="00B17ABA">
          <w:rPr>
            <w:noProof/>
            <w:cs/>
          </w:rPr>
          <w:t>‎</w:t>
        </w:r>
        <w:r w:rsidR="00ED7C74" w:rsidRPr="00B17ABA">
          <w:rPr>
            <w:noProof/>
          </w:rPr>
          <w:t>3</w:t>
        </w:r>
      </w:fldSimple>
      <w:r w:rsidR="00ED7C74" w:rsidRPr="00B17ABA">
        <w:t>.</w:t>
      </w:r>
      <w:fldSimple w:instr=" SEQ Figure \* ARABIC \s 1 ">
        <w:r w:rsidR="00ED7C74" w:rsidRPr="00B17ABA">
          <w:rPr>
            <w:noProof/>
          </w:rPr>
          <w:t>13</w:t>
        </w:r>
      </w:fldSimple>
      <w:bookmarkEnd w:id="99"/>
      <w:r w:rsidRPr="00B17ABA">
        <w:t>.</w:t>
      </w:r>
      <w:r w:rsidR="006B6F53" w:rsidRPr="00B17ABA">
        <w:t xml:space="preserve"> </w:t>
      </w:r>
      <w:r w:rsidR="00606F70" w:rsidRPr="00B17ABA">
        <w:t>Pseudo-code</w:t>
      </w:r>
      <w:r w:rsidRPr="00B17ABA">
        <w:t xml:space="preserve"> for the </w:t>
      </w:r>
      <w:r w:rsidR="006B6F53" w:rsidRPr="00B17ABA">
        <w:t>Q-learning used for the simple hypothetical case</w:t>
      </w:r>
      <w:bookmarkStart w:id="101" w:name="_Toc390867598"/>
      <w:bookmarkEnd w:id="100"/>
    </w:p>
    <w:p w:rsidR="00C63D51" w:rsidRPr="00B17ABA" w:rsidRDefault="00C63D51" w:rsidP="00F1042B">
      <w:pPr>
        <w:rPr>
          <w:lang w:eastAsia="ko-KR"/>
        </w:rPr>
      </w:pPr>
      <w:r w:rsidRPr="00B17ABA">
        <w:rPr>
          <w:lang w:eastAsia="ko-KR"/>
        </w:rPr>
        <w:br w:type="page"/>
      </w:r>
    </w:p>
    <w:p w:rsidR="00DB2225" w:rsidRPr="00B17ABA" w:rsidRDefault="00DB2225" w:rsidP="001A2558">
      <w:pPr>
        <w:pStyle w:val="Heading3"/>
        <w:rPr>
          <w:rFonts w:eastAsia="Malgun Gothic"/>
        </w:rPr>
      </w:pPr>
      <w:r w:rsidRPr="00B17ABA">
        <w:rPr>
          <w:lang w:eastAsia="ko-KR"/>
        </w:rPr>
        <w:lastRenderedPageBreak/>
        <w:t xml:space="preserve">Comparison of the optimal solution </w:t>
      </w:r>
      <w:r w:rsidR="00A43D7F" w:rsidRPr="00B17ABA">
        <w:rPr>
          <w:lang w:eastAsia="ko-KR"/>
        </w:rPr>
        <w:t xml:space="preserve">from the different </w:t>
      </w:r>
      <w:r w:rsidRPr="00B17ABA">
        <w:rPr>
          <w:rFonts w:eastAsia="Malgun Gothic"/>
        </w:rPr>
        <w:t>optimisation approaches</w:t>
      </w:r>
      <w:bookmarkEnd w:id="101"/>
    </w:p>
    <w:p w:rsidR="00C63D51" w:rsidRPr="00B17ABA" w:rsidRDefault="00F76ADC" w:rsidP="00C63D51">
      <w:pPr>
        <w:widowControl w:val="0"/>
        <w:autoSpaceDE w:val="0"/>
        <w:autoSpaceDN w:val="0"/>
        <w:adjustRightInd w:val="0"/>
        <w:jc w:val="both"/>
        <w:rPr>
          <w:rFonts w:ascii="Times New Roman" w:hAnsi="Times New Roman" w:cs="Times New Roman"/>
          <w:lang w:eastAsia="ko-KR"/>
        </w:rPr>
      </w:pPr>
      <w:r w:rsidRPr="00B17ABA">
        <w:rPr>
          <w:rFonts w:ascii="Times New Roman" w:eastAsia="Malgun Gothic" w:hAnsi="Times New Roman" w:cs="Times New Roman"/>
          <w:bCs/>
        </w:rPr>
        <w:fldChar w:fldCharType="begin"/>
      </w:r>
      <w:r w:rsidRPr="00B17ABA">
        <w:rPr>
          <w:rFonts w:ascii="Times New Roman" w:eastAsia="Malgun Gothic" w:hAnsi="Times New Roman" w:cs="Times New Roman"/>
          <w:bCs/>
        </w:rPr>
        <w:instrText xml:space="preserve"> REF _Ref423085706 </w:instrText>
      </w:r>
      <w:r w:rsidR="00B17ABA">
        <w:rPr>
          <w:rFonts w:ascii="Times New Roman" w:eastAsia="Malgun Gothic" w:hAnsi="Times New Roman" w:cs="Times New Roman"/>
          <w:bCs/>
        </w:rPr>
        <w:instrText xml:space="preserve"> \* MERGEFORMAT </w:instrText>
      </w:r>
      <w:r w:rsidRPr="00B17ABA">
        <w:rPr>
          <w:rFonts w:ascii="Times New Roman" w:eastAsia="Malgun Gothic" w:hAnsi="Times New Roman" w:cs="Times New Roman"/>
          <w:bCs/>
        </w:rPr>
        <w:fldChar w:fldCharType="separate"/>
      </w:r>
      <w:r w:rsidR="006F6429" w:rsidRPr="00B17ABA">
        <w:t xml:space="preserve">Table </w:t>
      </w:r>
      <w:r w:rsidR="006F6429" w:rsidRPr="00B17ABA">
        <w:rPr>
          <w:noProof/>
          <w:cs/>
        </w:rPr>
        <w:t>‎</w:t>
      </w:r>
      <w:r w:rsidR="006F6429" w:rsidRPr="00B17ABA">
        <w:rPr>
          <w:noProof/>
        </w:rPr>
        <w:t>3</w:t>
      </w:r>
      <w:r w:rsidR="006F6429" w:rsidRPr="00B17ABA">
        <w:t>.</w:t>
      </w:r>
      <w:r w:rsidR="006F6429" w:rsidRPr="00B17ABA">
        <w:rPr>
          <w:noProof/>
        </w:rPr>
        <w:t>4</w:t>
      </w:r>
      <w:r w:rsidRPr="00B17ABA">
        <w:rPr>
          <w:rFonts w:ascii="Times New Roman" w:eastAsia="Malgun Gothic" w:hAnsi="Times New Roman" w:cs="Times New Roman"/>
          <w:bCs/>
        </w:rPr>
        <w:fldChar w:fldCharType="end"/>
      </w:r>
      <w:r w:rsidRPr="00B17ABA">
        <w:rPr>
          <w:rFonts w:ascii="Times New Roman" w:eastAsia="Malgun Gothic" w:hAnsi="Times New Roman" w:cs="Times New Roman"/>
          <w:bCs/>
        </w:rPr>
        <w:t xml:space="preserve"> </w:t>
      </w:r>
      <w:r w:rsidR="00DB2225" w:rsidRPr="00B17ABA">
        <w:rPr>
          <w:rFonts w:ascii="Times New Roman" w:eastAsia="Malgun Gothic" w:hAnsi="Times New Roman" w:cs="Times New Roman"/>
          <w:bCs/>
        </w:rPr>
        <w:t xml:space="preserve">compares </w:t>
      </w:r>
      <w:r w:rsidR="00713205" w:rsidRPr="00B17ABA">
        <w:rPr>
          <w:rFonts w:ascii="Times New Roman" w:eastAsia="Malgun Gothic" w:hAnsi="Times New Roman" w:cs="Times New Roman"/>
          <w:bCs/>
        </w:rPr>
        <w:t xml:space="preserve">the </w:t>
      </w:r>
      <w:r w:rsidR="00DB2225" w:rsidRPr="00B17ABA">
        <w:rPr>
          <w:rFonts w:ascii="Times New Roman" w:hAnsi="Times New Roman" w:cs="Times New Roman"/>
        </w:rPr>
        <w:t xml:space="preserve">different optimisation approaches in </w:t>
      </w:r>
      <w:r w:rsidR="00713205" w:rsidRPr="00B17ABA">
        <w:rPr>
          <w:rFonts w:ascii="Times New Roman" w:hAnsi="Times New Roman" w:cs="Times New Roman"/>
        </w:rPr>
        <w:t xml:space="preserve">terms of </w:t>
      </w:r>
      <w:r w:rsidR="00DB2225" w:rsidRPr="00B17ABA">
        <w:rPr>
          <w:rFonts w:ascii="Times New Roman" w:hAnsi="Times New Roman" w:cs="Times New Roman"/>
        </w:rPr>
        <w:t xml:space="preserve">the </w:t>
      </w:r>
      <w:r w:rsidR="00713205" w:rsidRPr="00B17ABA">
        <w:rPr>
          <w:rFonts w:ascii="Times New Roman" w:hAnsi="Times New Roman" w:cs="Times New Roman"/>
        </w:rPr>
        <w:t>size of the decision space</w:t>
      </w:r>
      <w:r w:rsidR="00DB2225" w:rsidRPr="00B17ABA">
        <w:rPr>
          <w:rFonts w:ascii="Times New Roman" w:eastAsia="Malgun Gothic" w:hAnsi="Times New Roman" w:cs="Times New Roman"/>
          <w:i/>
          <w:iCs/>
        </w:rPr>
        <w:t xml:space="preserve">, </w:t>
      </w:r>
      <w:r w:rsidR="00DB2225" w:rsidRPr="00B17ABA">
        <w:rPr>
          <w:rFonts w:ascii="Times New Roman" w:eastAsia="Malgun Gothic" w:hAnsi="Times New Roman" w:cs="Times New Roman"/>
        </w:rPr>
        <w:t xml:space="preserve">the objective function, the number of </w:t>
      </w:r>
      <w:r w:rsidR="00193A6E" w:rsidRPr="00B17ABA">
        <w:rPr>
          <w:rFonts w:ascii="Times New Roman" w:eastAsia="Malgun Gothic" w:hAnsi="Times New Roman" w:cs="Times New Roman"/>
        </w:rPr>
        <w:t xml:space="preserve">search </w:t>
      </w:r>
      <w:r w:rsidR="00DB2225" w:rsidRPr="00B17ABA">
        <w:rPr>
          <w:rFonts w:ascii="Times New Roman" w:eastAsia="Malgun Gothic" w:hAnsi="Times New Roman" w:cs="Times New Roman"/>
        </w:rPr>
        <w:t xml:space="preserve">and the optimal solution. </w:t>
      </w:r>
      <w:r w:rsidR="001D32C9" w:rsidRPr="00B17ABA">
        <w:rPr>
          <w:rFonts w:ascii="Times New Roman" w:eastAsia="Malgun Gothic" w:hAnsi="Times New Roman" w:cs="Times New Roman"/>
        </w:rPr>
        <w:t xml:space="preserve">According to the results from </w:t>
      </w:r>
      <w:r w:rsidR="001D32C9" w:rsidRPr="00B17ABA">
        <w:rPr>
          <w:rFonts w:ascii="Times New Roman" w:hAnsi="Times New Roman" w:cs="Times New Roman"/>
          <w:lang w:eastAsia="ko-KR"/>
        </w:rPr>
        <w:t xml:space="preserve">enumeration, the </w:t>
      </w:r>
      <w:r w:rsidR="002F21DA" w:rsidRPr="00B17ABA">
        <w:rPr>
          <w:rFonts w:ascii="Times New Roman" w:hAnsi="Times New Roman" w:cs="Times New Roman"/>
          <w:lang w:eastAsia="ko-KR"/>
        </w:rPr>
        <w:t xml:space="preserve">global </w:t>
      </w:r>
      <w:r w:rsidR="001D32C9" w:rsidRPr="00B17ABA">
        <w:rPr>
          <w:rFonts w:ascii="Times New Roman" w:hAnsi="Times New Roman" w:cs="Times New Roman"/>
          <w:lang w:eastAsia="ko-KR"/>
        </w:rPr>
        <w:t xml:space="preserve">optimal solution in the simple </w:t>
      </w:r>
      <w:r w:rsidR="00CE436A" w:rsidRPr="00B17ABA">
        <w:rPr>
          <w:rFonts w:ascii="Times New Roman" w:hAnsi="Times New Roman" w:cs="Times New Roman"/>
          <w:lang w:eastAsia="ko-KR"/>
        </w:rPr>
        <w:t xml:space="preserve">hypothetical </w:t>
      </w:r>
      <w:r w:rsidR="001D32C9" w:rsidRPr="00B17ABA">
        <w:rPr>
          <w:rFonts w:ascii="Times New Roman" w:hAnsi="Times New Roman" w:cs="Times New Roman"/>
          <w:lang w:eastAsia="ko-KR"/>
        </w:rPr>
        <w:t xml:space="preserve">SDDP was </w:t>
      </w:r>
      <w:r w:rsidR="006B6F53" w:rsidRPr="00B17ABA">
        <w:rPr>
          <w:rFonts w:ascii="Times New Roman" w:hAnsi="Times New Roman" w:cs="Times New Roman"/>
          <w:i/>
          <w:iCs/>
        </w:rPr>
        <w:t>π</w:t>
      </w:r>
      <w:r w:rsidR="00D62F5A" w:rsidRPr="00B17ABA">
        <w:rPr>
          <w:rFonts w:ascii="Times New Roman" w:hAnsi="Times New Roman" w:cs="Times New Roman"/>
          <w:i/>
          <w:iCs/>
          <w:vertAlign w:val="subscript"/>
        </w:rPr>
        <w:t>6</w:t>
      </w:r>
      <w:r w:rsidR="006B6F53" w:rsidRPr="00B17ABA">
        <w:rPr>
          <w:rFonts w:ascii="Times New Roman" w:hAnsi="Times New Roman" w:cs="Times New Roman"/>
          <w:i/>
          <w:iCs/>
        </w:rPr>
        <w:t>=</w:t>
      </w:r>
      <w:r w:rsidR="00343B92" w:rsidRPr="00B17ABA">
        <w:rPr>
          <w:rFonts w:ascii="Times New Roman" w:hAnsi="Times New Roman" w:cs="Times New Roman"/>
          <w:i/>
          <w:iCs/>
        </w:rPr>
        <w:t>(</w:t>
      </w:r>
      <w:r w:rsidR="006B6F53" w:rsidRPr="00B17ABA">
        <w:rPr>
          <w:rFonts w:ascii="Times New Roman" w:hAnsi="Times New Roman" w:cs="Times New Roman"/>
          <w:i/>
          <w:iCs/>
        </w:rPr>
        <w:t>drug</w:t>
      </w:r>
      <w:r w:rsidR="006B6F53" w:rsidRPr="00B17ABA">
        <w:rPr>
          <w:rFonts w:ascii="Times New Roman" w:hAnsi="Times New Roman" w:cs="Times New Roman"/>
          <w:i/>
          <w:iCs/>
          <w:vertAlign w:val="subscript"/>
        </w:rPr>
        <w:t>3</w:t>
      </w:r>
      <w:r w:rsidR="006B6F53" w:rsidRPr="00B17ABA">
        <w:rPr>
          <w:rFonts w:ascii="Times New Roman" w:hAnsi="Times New Roman" w:cs="Times New Roman"/>
          <w:i/>
          <w:iCs/>
        </w:rPr>
        <w:t>,drug</w:t>
      </w:r>
      <w:r w:rsidR="006B6F53" w:rsidRPr="00B17ABA">
        <w:rPr>
          <w:rFonts w:ascii="Times New Roman" w:hAnsi="Times New Roman" w:cs="Times New Roman"/>
          <w:i/>
          <w:iCs/>
          <w:vertAlign w:val="subscript"/>
        </w:rPr>
        <w:t>2</w:t>
      </w:r>
      <w:r w:rsidR="006B6F53" w:rsidRPr="00B17ABA">
        <w:rPr>
          <w:rFonts w:ascii="Times New Roman" w:hAnsi="Times New Roman" w:cs="Times New Roman"/>
          <w:i/>
          <w:iCs/>
        </w:rPr>
        <w:t>,drug</w:t>
      </w:r>
      <w:r w:rsidR="006B6F53" w:rsidRPr="00B17ABA">
        <w:rPr>
          <w:rFonts w:ascii="Times New Roman" w:hAnsi="Times New Roman" w:cs="Times New Roman"/>
          <w:i/>
          <w:iCs/>
          <w:vertAlign w:val="subscript"/>
        </w:rPr>
        <w:t>1</w:t>
      </w:r>
      <w:r w:rsidR="003C2C20" w:rsidRPr="00B17ABA">
        <w:rPr>
          <w:rFonts w:ascii="Times New Roman" w:hAnsi="Times New Roman" w:cs="Times New Roman"/>
          <w:i/>
          <w:iCs/>
        </w:rPr>
        <w:t>)</w:t>
      </w:r>
      <w:r w:rsidR="001D32C9" w:rsidRPr="00B17ABA">
        <w:rPr>
          <w:rFonts w:ascii="Times New Roman" w:hAnsi="Times New Roman" w:cs="Times New Roman"/>
          <w:lang w:eastAsia="ko-KR"/>
        </w:rPr>
        <w:t xml:space="preserve"> whose total net benefit was £85,716. </w:t>
      </w:r>
      <w:r w:rsidR="00072A66" w:rsidRPr="00B17ABA">
        <w:rPr>
          <w:rFonts w:ascii="Times New Roman" w:hAnsi="Times New Roman" w:cs="Times New Roman"/>
          <w:lang w:eastAsia="ko-KR"/>
        </w:rPr>
        <w:t>SA</w:t>
      </w:r>
      <w:r w:rsidR="001D32C9" w:rsidRPr="00B17ABA">
        <w:rPr>
          <w:rFonts w:ascii="Times New Roman" w:hAnsi="Times New Roman" w:cs="Times New Roman"/>
          <w:lang w:eastAsia="ko-KR"/>
        </w:rPr>
        <w:t xml:space="preserve"> tested in the simple SDDP </w:t>
      </w:r>
      <w:r w:rsidR="00CE436A" w:rsidRPr="00B17ABA">
        <w:rPr>
          <w:rFonts w:ascii="Times New Roman" w:hAnsi="Times New Roman" w:cs="Times New Roman"/>
          <w:lang w:eastAsia="ko-KR"/>
        </w:rPr>
        <w:t>also found</w:t>
      </w:r>
      <w:r w:rsidR="001D32C9" w:rsidRPr="00B17ABA">
        <w:rPr>
          <w:rFonts w:ascii="Times New Roman" w:hAnsi="Times New Roman" w:cs="Times New Roman"/>
          <w:lang w:eastAsia="ko-KR"/>
        </w:rPr>
        <w:t xml:space="preserve"> exactly </w:t>
      </w:r>
      <w:r w:rsidR="00713205" w:rsidRPr="00B17ABA">
        <w:rPr>
          <w:rFonts w:ascii="Times New Roman" w:hAnsi="Times New Roman" w:cs="Times New Roman"/>
          <w:lang w:eastAsia="ko-KR"/>
        </w:rPr>
        <w:t xml:space="preserve">the </w:t>
      </w:r>
      <w:r w:rsidR="001D32C9" w:rsidRPr="00B17ABA">
        <w:rPr>
          <w:rFonts w:ascii="Times New Roman" w:hAnsi="Times New Roman" w:cs="Times New Roman"/>
          <w:lang w:eastAsia="ko-KR"/>
        </w:rPr>
        <w:t xml:space="preserve">same optimal solution </w:t>
      </w:r>
      <w:r w:rsidR="00713205" w:rsidRPr="00B17ABA">
        <w:rPr>
          <w:rFonts w:ascii="Times New Roman" w:hAnsi="Times New Roman" w:cs="Times New Roman"/>
          <w:lang w:eastAsia="ko-KR"/>
        </w:rPr>
        <w:t xml:space="preserve">as the </w:t>
      </w:r>
      <w:r w:rsidR="001D32C9" w:rsidRPr="00B17ABA">
        <w:rPr>
          <w:rFonts w:ascii="Times New Roman" w:hAnsi="Times New Roman" w:cs="Times New Roman"/>
          <w:lang w:eastAsia="ko-KR"/>
        </w:rPr>
        <w:t>enumeration</w:t>
      </w:r>
      <w:r w:rsidR="00713205" w:rsidRPr="00B17ABA">
        <w:rPr>
          <w:rFonts w:ascii="Times New Roman" w:hAnsi="Times New Roman" w:cs="Times New Roman"/>
          <w:lang w:eastAsia="ko-KR"/>
        </w:rPr>
        <w:t xml:space="preserve"> method</w:t>
      </w:r>
      <w:r w:rsidR="00CE436A" w:rsidRPr="00B17ABA">
        <w:rPr>
          <w:rFonts w:ascii="Times New Roman" w:hAnsi="Times New Roman" w:cs="Times New Roman"/>
          <w:lang w:eastAsia="ko-KR"/>
        </w:rPr>
        <w:t xml:space="preserve">. However, </w:t>
      </w:r>
      <w:r w:rsidR="00713205" w:rsidRPr="00B17ABA">
        <w:rPr>
          <w:rFonts w:ascii="Times New Roman" w:hAnsi="Times New Roman" w:cs="Times New Roman"/>
          <w:lang w:eastAsia="ko-KR"/>
        </w:rPr>
        <w:t xml:space="preserve">the number of iterations </w:t>
      </w:r>
      <w:r w:rsidR="00CE436A" w:rsidRPr="00B17ABA">
        <w:rPr>
          <w:rFonts w:ascii="Times New Roman" w:hAnsi="Times New Roman" w:cs="Times New Roman"/>
          <w:lang w:eastAsia="ko-KR"/>
        </w:rPr>
        <w:t>in SA was s</w:t>
      </w:r>
      <w:r w:rsidR="00713205" w:rsidRPr="00B17ABA">
        <w:rPr>
          <w:rFonts w:ascii="Times New Roman" w:hAnsi="Times New Roman" w:cs="Times New Roman"/>
          <w:lang w:eastAsia="ko-KR"/>
        </w:rPr>
        <w:t>lightly higher than enumeration: t</w:t>
      </w:r>
      <w:r w:rsidR="001D32C9" w:rsidRPr="00B17ABA">
        <w:rPr>
          <w:rFonts w:ascii="Times New Roman" w:hAnsi="Times New Roman" w:cs="Times New Roman"/>
          <w:lang w:eastAsia="ko-KR"/>
        </w:rPr>
        <w:t xml:space="preserve">his </w:t>
      </w:r>
      <w:r w:rsidR="00C37D71" w:rsidRPr="00B17ABA">
        <w:rPr>
          <w:rFonts w:ascii="Times New Roman" w:hAnsi="Times New Roman" w:cs="Times New Roman"/>
          <w:lang w:eastAsia="ko-KR"/>
        </w:rPr>
        <w:t>demonstrates</w:t>
      </w:r>
      <w:r w:rsidR="001D32C9" w:rsidRPr="00B17ABA">
        <w:rPr>
          <w:rFonts w:ascii="Times New Roman" w:hAnsi="Times New Roman" w:cs="Times New Roman"/>
          <w:lang w:eastAsia="ko-KR"/>
        </w:rPr>
        <w:t xml:space="preserve"> </w:t>
      </w:r>
      <w:r w:rsidR="00CE436A" w:rsidRPr="00B17ABA">
        <w:rPr>
          <w:rFonts w:ascii="Times New Roman" w:hAnsi="Times New Roman" w:cs="Times New Roman"/>
          <w:lang w:eastAsia="ko-KR"/>
        </w:rPr>
        <w:t xml:space="preserve">that </w:t>
      </w:r>
      <w:r w:rsidR="001D32C9" w:rsidRPr="00B17ABA">
        <w:rPr>
          <w:rFonts w:ascii="Times New Roman" w:hAnsi="Times New Roman" w:cs="Times New Roman"/>
          <w:lang w:eastAsia="ko-KR"/>
        </w:rPr>
        <w:t xml:space="preserve">the </w:t>
      </w:r>
      <w:r w:rsidR="00C37D71" w:rsidRPr="00B17ABA">
        <w:rPr>
          <w:rFonts w:ascii="Times New Roman" w:hAnsi="Times New Roman" w:cs="Times New Roman"/>
          <w:lang w:eastAsia="ko-KR"/>
        </w:rPr>
        <w:t xml:space="preserve">possible </w:t>
      </w:r>
      <w:r w:rsidR="001D32C9" w:rsidRPr="00B17ABA">
        <w:rPr>
          <w:rFonts w:ascii="Times New Roman" w:hAnsi="Times New Roman" w:cs="Times New Roman"/>
          <w:lang w:eastAsia="ko-KR"/>
        </w:rPr>
        <w:t xml:space="preserve">advantage of </w:t>
      </w:r>
      <w:r w:rsidR="00072A66" w:rsidRPr="00B17ABA">
        <w:rPr>
          <w:rFonts w:ascii="Times New Roman" w:hAnsi="Times New Roman" w:cs="Times New Roman"/>
          <w:lang w:eastAsia="ko-KR"/>
        </w:rPr>
        <w:t>SA</w:t>
      </w:r>
      <w:r w:rsidR="001D32C9" w:rsidRPr="00B17ABA">
        <w:rPr>
          <w:rFonts w:ascii="Times New Roman" w:hAnsi="Times New Roman" w:cs="Times New Roman"/>
          <w:lang w:eastAsia="ko-KR"/>
        </w:rPr>
        <w:t xml:space="preserve"> in computational efficiency</w:t>
      </w:r>
      <w:r w:rsidR="00CE436A" w:rsidRPr="00B17ABA">
        <w:rPr>
          <w:rFonts w:ascii="Times New Roman" w:hAnsi="Times New Roman" w:cs="Times New Roman"/>
          <w:lang w:eastAsia="ko-KR"/>
        </w:rPr>
        <w:t xml:space="preserve"> </w:t>
      </w:r>
      <w:r w:rsidR="00B916CB" w:rsidRPr="00B17ABA">
        <w:rPr>
          <w:rFonts w:ascii="Times New Roman" w:hAnsi="Times New Roman" w:cs="Times New Roman"/>
          <w:lang w:eastAsia="ko-KR"/>
        </w:rPr>
        <w:t xml:space="preserve">may not appear </w:t>
      </w:r>
      <w:r w:rsidR="001D32C9" w:rsidRPr="00B17ABA">
        <w:rPr>
          <w:rFonts w:ascii="Times New Roman" w:hAnsi="Times New Roman" w:cs="Times New Roman"/>
          <w:lang w:eastAsia="ko-KR"/>
        </w:rPr>
        <w:t xml:space="preserve">in </w:t>
      </w:r>
      <w:r w:rsidR="002F3DB1" w:rsidRPr="00B17ABA">
        <w:rPr>
          <w:rFonts w:ascii="Times New Roman" w:hAnsi="Times New Roman" w:cs="Times New Roman"/>
          <w:lang w:eastAsia="ko-KR"/>
        </w:rPr>
        <w:t xml:space="preserve">a small size of decision problem. </w:t>
      </w:r>
    </w:p>
    <w:p w:rsidR="00C63D51" w:rsidRPr="00B17ABA" w:rsidRDefault="00CE436A" w:rsidP="00C63D51">
      <w:pPr>
        <w:widowControl w:val="0"/>
        <w:autoSpaceDE w:val="0"/>
        <w:autoSpaceDN w:val="0"/>
        <w:adjustRightInd w:val="0"/>
        <w:jc w:val="both"/>
        <w:rPr>
          <w:rFonts w:ascii="Times New Roman" w:hAnsi="Times New Roman" w:cs="Times New Roman"/>
          <w:lang w:eastAsia="ko-KR"/>
        </w:rPr>
      </w:pPr>
      <w:r w:rsidRPr="00B17ABA">
        <w:rPr>
          <w:rFonts w:eastAsia="Malgun Gothic" w:cs="Times New Roman"/>
        </w:rPr>
        <w:t>C</w:t>
      </w:r>
      <w:r w:rsidR="00AF703F" w:rsidRPr="00B17ABA">
        <w:rPr>
          <w:rFonts w:eastAsia="Malgun Gothic" w:cs="Times New Roman"/>
        </w:rPr>
        <w:t xml:space="preserve">lassic </w:t>
      </w:r>
      <w:r w:rsidR="006B6F53" w:rsidRPr="00B17ABA">
        <w:rPr>
          <w:rFonts w:eastAsia="Malgun Gothic" w:cs="Times New Roman"/>
        </w:rPr>
        <w:t>DP</w:t>
      </w:r>
      <w:r w:rsidR="00DB2225" w:rsidRPr="00B17ABA">
        <w:rPr>
          <w:rFonts w:eastAsia="Malgun Gothic" w:cs="Times New Roman"/>
        </w:rPr>
        <w:t xml:space="preserve"> gave the </w:t>
      </w:r>
      <w:r w:rsidRPr="00B17ABA">
        <w:rPr>
          <w:rFonts w:eastAsia="Malgun Gothic" w:cs="Times New Roman"/>
        </w:rPr>
        <w:t xml:space="preserve">optimal </w:t>
      </w:r>
      <w:r w:rsidR="00DB2225" w:rsidRPr="00B17ABA">
        <w:rPr>
          <w:rFonts w:eastAsia="Malgun Gothic" w:cs="Times New Roman"/>
        </w:rPr>
        <w:t>solution</w:t>
      </w:r>
      <w:r w:rsidR="003A2511" w:rsidRPr="00B17ABA">
        <w:rPr>
          <w:rFonts w:eastAsia="Malgun Gothic" w:cs="Times New Roman"/>
        </w:rPr>
        <w:t>,</w:t>
      </w:r>
      <w:r w:rsidR="00DB2225" w:rsidRPr="00B17ABA">
        <w:rPr>
          <w:rFonts w:eastAsia="Malgun Gothic" w:cs="Times New Roman"/>
        </w:rPr>
        <w:t xml:space="preserve"> </w:t>
      </w:r>
      <w:r w:rsidRPr="00B17ABA">
        <w:rPr>
          <w:rFonts w:eastAsia="Malgun Gothic" w:cs="Times New Roman"/>
        </w:rPr>
        <w:t xml:space="preserve">which had </w:t>
      </w:r>
      <w:r w:rsidR="00DB2225" w:rsidRPr="00B17ABA">
        <w:rPr>
          <w:rFonts w:eastAsia="Malgun Gothic" w:cs="Times New Roman"/>
        </w:rPr>
        <w:t xml:space="preserve">the </w:t>
      </w:r>
      <w:r w:rsidR="001D32C9" w:rsidRPr="00B17ABA">
        <w:rPr>
          <w:rFonts w:eastAsia="Malgun Gothic" w:cs="Times New Roman"/>
        </w:rPr>
        <w:t>higher</w:t>
      </w:r>
      <w:r w:rsidR="00DB2225" w:rsidRPr="00B17ABA">
        <w:rPr>
          <w:rFonts w:eastAsia="Malgun Gothic" w:cs="Times New Roman"/>
        </w:rPr>
        <w:t xml:space="preserve"> net benefits of </w:t>
      </w:r>
      <w:r w:rsidR="0096464A" w:rsidRPr="00B17ABA">
        <w:rPr>
          <w:rFonts w:eastAsia="Times New Roman" w:cs="Times New Roman"/>
          <w:color w:val="000000"/>
        </w:rPr>
        <w:t>£86,004</w:t>
      </w:r>
      <w:r w:rsidR="00DB2225" w:rsidRPr="00B17ABA">
        <w:rPr>
          <w:rFonts w:cs="Times New Roman"/>
          <w:lang w:eastAsia="ko-KR"/>
        </w:rPr>
        <w:t>.</w:t>
      </w:r>
      <w:r w:rsidR="00150C43" w:rsidRPr="00B17ABA">
        <w:rPr>
          <w:rFonts w:cs="Times New Roman"/>
          <w:lang w:eastAsia="ko-KR"/>
        </w:rPr>
        <w:t xml:space="preserve"> There are two possible reasons for this.</w:t>
      </w:r>
      <w:r w:rsidR="007F0F6C" w:rsidRPr="00B17ABA">
        <w:rPr>
          <w:rFonts w:cs="Times New Roman"/>
          <w:lang w:eastAsia="ko-KR"/>
        </w:rPr>
        <w:t xml:space="preserve"> </w:t>
      </w:r>
      <w:r w:rsidR="00150C43" w:rsidRPr="00B17ABA">
        <w:rPr>
          <w:rFonts w:cs="Times New Roman"/>
          <w:lang w:eastAsia="ko-KR"/>
        </w:rPr>
        <w:t>Firstly, t</w:t>
      </w:r>
      <w:r w:rsidR="00C37D71" w:rsidRPr="00B17ABA">
        <w:rPr>
          <w:rFonts w:cs="Times New Roman"/>
          <w:lang w:eastAsia="ko-KR"/>
        </w:rPr>
        <w:t xml:space="preserve">he higher net benefit from DP may be attributed to infeasible solutions because classic DP was limited to consider the medical history under the backward induction. </w:t>
      </w:r>
      <w:r w:rsidR="00F76ADC" w:rsidRPr="00B17ABA">
        <w:rPr>
          <w:rFonts w:cs="Times New Roman"/>
          <w:lang w:eastAsia="ko-KR"/>
        </w:rPr>
        <w:fldChar w:fldCharType="begin"/>
      </w:r>
      <w:r w:rsidR="00F76ADC" w:rsidRPr="00B17ABA">
        <w:rPr>
          <w:rFonts w:cs="Times New Roman"/>
          <w:lang w:eastAsia="ko-KR"/>
        </w:rPr>
        <w:instrText xml:space="preserve"> REF _Ref423085748 </w:instrText>
      </w:r>
      <w:r w:rsidR="00B17ABA">
        <w:rPr>
          <w:rFonts w:cs="Times New Roman"/>
          <w:lang w:eastAsia="ko-KR"/>
        </w:rPr>
        <w:instrText xml:space="preserve"> \* MERGEFORMAT </w:instrText>
      </w:r>
      <w:r w:rsidR="00F76ADC" w:rsidRPr="00B17ABA">
        <w:rPr>
          <w:rFonts w:cs="Times New Roman"/>
          <w:lang w:eastAsia="ko-KR"/>
        </w:rPr>
        <w:fldChar w:fldCharType="separate"/>
      </w:r>
      <w:r w:rsidR="006F6429" w:rsidRPr="00B17ABA">
        <w:t xml:space="preserve">Table </w:t>
      </w:r>
      <w:r w:rsidR="006F6429" w:rsidRPr="00B17ABA">
        <w:rPr>
          <w:noProof/>
          <w:cs/>
        </w:rPr>
        <w:t>‎</w:t>
      </w:r>
      <w:r w:rsidR="006F6429" w:rsidRPr="00B17ABA">
        <w:rPr>
          <w:noProof/>
        </w:rPr>
        <w:t>3</w:t>
      </w:r>
      <w:r w:rsidR="006F6429" w:rsidRPr="00B17ABA">
        <w:t>.</w:t>
      </w:r>
      <w:r w:rsidR="006F6429" w:rsidRPr="00B17ABA">
        <w:rPr>
          <w:noProof/>
        </w:rPr>
        <w:t>5</w:t>
      </w:r>
      <w:r w:rsidR="00F76ADC" w:rsidRPr="00B17ABA">
        <w:rPr>
          <w:rFonts w:ascii="Times New Roman" w:hAnsi="Times New Roman" w:cs="Times New Roman"/>
          <w:lang w:eastAsia="ko-KR"/>
        </w:rPr>
        <w:fldChar w:fldCharType="end"/>
      </w:r>
      <w:r w:rsidR="00F76ADC" w:rsidRPr="00B17ABA">
        <w:rPr>
          <w:rFonts w:ascii="Times New Roman" w:hAnsi="Times New Roman" w:cs="Times New Roman"/>
          <w:lang w:eastAsia="ko-KR"/>
        </w:rPr>
        <w:t xml:space="preserve"> </w:t>
      </w:r>
      <w:r w:rsidR="00C37D71" w:rsidRPr="00B17ABA">
        <w:rPr>
          <w:rFonts w:ascii="Times New Roman" w:hAnsi="Times New Roman" w:cs="Times New Roman"/>
          <w:lang w:eastAsia="ko-KR"/>
        </w:rPr>
        <w:t xml:space="preserve">showed that the optimal treatment pathway, which was identified by DP, included infeasible solutions against our assumption, which did not allow using the same drug when the drug was not effective. For example, </w:t>
      </w:r>
      <w:r w:rsidR="00C37D71" w:rsidRPr="00B17ABA">
        <w:rPr>
          <w:rFonts w:ascii="Times New Roman" w:hAnsi="Times New Roman" w:cs="Times New Roman"/>
          <w:i/>
          <w:iCs/>
          <w:lang w:eastAsia="ko-KR"/>
        </w:rPr>
        <w:t>drug</w:t>
      </w:r>
      <w:r w:rsidR="00C37D71" w:rsidRPr="00B17ABA">
        <w:rPr>
          <w:rFonts w:ascii="Times New Roman" w:hAnsi="Times New Roman" w:cs="Times New Roman"/>
          <w:i/>
          <w:iCs/>
          <w:vertAlign w:val="subscript"/>
          <w:lang w:eastAsia="ko-KR"/>
        </w:rPr>
        <w:t>3</w:t>
      </w:r>
      <w:r w:rsidR="00C37D71" w:rsidRPr="00B17ABA">
        <w:rPr>
          <w:rFonts w:ascii="Times New Roman" w:hAnsi="Times New Roman" w:cs="Times New Roman"/>
          <w:lang w:eastAsia="ko-KR"/>
        </w:rPr>
        <w:t xml:space="preserve"> was the optimal drug in the second period if the initial optimal drug, which was also </w:t>
      </w:r>
      <w:r w:rsidR="00C37D71" w:rsidRPr="00B17ABA">
        <w:rPr>
          <w:rFonts w:ascii="Times New Roman" w:hAnsi="Times New Roman" w:cs="Times New Roman"/>
          <w:i/>
          <w:iCs/>
          <w:lang w:eastAsia="ko-KR"/>
        </w:rPr>
        <w:t>drug</w:t>
      </w:r>
      <w:r w:rsidR="00C37D71" w:rsidRPr="00B17ABA">
        <w:rPr>
          <w:rFonts w:ascii="Times New Roman" w:hAnsi="Times New Roman" w:cs="Times New Roman"/>
          <w:i/>
          <w:iCs/>
          <w:vertAlign w:val="subscript"/>
          <w:lang w:eastAsia="ko-KR"/>
        </w:rPr>
        <w:t>3</w:t>
      </w:r>
      <w:r w:rsidR="00C37D71" w:rsidRPr="00B17ABA">
        <w:rPr>
          <w:rFonts w:ascii="Times New Roman" w:hAnsi="Times New Roman" w:cs="Times New Roman"/>
          <w:i/>
          <w:iCs/>
          <w:lang w:eastAsia="ko-KR"/>
        </w:rPr>
        <w:t>,</w:t>
      </w:r>
      <w:r w:rsidR="00C37D71" w:rsidRPr="00B17ABA">
        <w:rPr>
          <w:rFonts w:ascii="Times New Roman" w:hAnsi="Times New Roman" w:cs="Times New Roman"/>
          <w:lang w:eastAsia="ko-KR"/>
        </w:rPr>
        <w:t xml:space="preserve"> failed to control </w:t>
      </w:r>
      <w:r w:rsidR="00C37D71" w:rsidRPr="00B17ABA">
        <w:rPr>
          <w:rFonts w:ascii="Times New Roman" w:hAnsi="Times New Roman" w:cs="Times New Roman"/>
          <w:i/>
          <w:iCs/>
          <w:lang w:eastAsia="ko-KR"/>
        </w:rPr>
        <w:t>H</w:t>
      </w:r>
      <w:r w:rsidR="00C37D71" w:rsidRPr="00B17ABA">
        <w:rPr>
          <w:rFonts w:ascii="Times New Roman" w:hAnsi="Times New Roman" w:cs="Times New Roman"/>
          <w:i/>
          <w:iCs/>
          <w:vertAlign w:val="subscript"/>
          <w:lang w:eastAsia="ko-KR"/>
        </w:rPr>
        <w:t>u</w:t>
      </w:r>
      <w:r w:rsidR="00C37D71" w:rsidRPr="00B17ABA">
        <w:rPr>
          <w:rFonts w:ascii="Times New Roman" w:hAnsi="Times New Roman" w:cs="Times New Roman"/>
          <w:lang w:eastAsia="ko-KR"/>
        </w:rPr>
        <w:t xml:space="preserve">. </w:t>
      </w:r>
      <w:r w:rsidR="006F0EEB" w:rsidRPr="00B17ABA">
        <w:rPr>
          <w:rFonts w:ascii="Times New Roman" w:hAnsi="Times New Roman" w:cs="Times New Roman"/>
          <w:lang w:eastAsia="ko-KR"/>
        </w:rPr>
        <w:t xml:space="preserve">This is an important finding in this simple example of SDDP as </w:t>
      </w:r>
      <w:r w:rsidR="00080BDE" w:rsidRPr="00B17ABA">
        <w:rPr>
          <w:rFonts w:ascii="Times New Roman" w:hAnsi="Times New Roman" w:cs="Times New Roman"/>
          <w:lang w:eastAsia="ko-KR"/>
        </w:rPr>
        <w:t>this results show that it would be better to continue the current drug for one or two more cycles rather than switching to another drug straight away, considering the cost-effectiveness from the subsequent treatments in future. T</w:t>
      </w:r>
      <w:r w:rsidR="006F0EEB" w:rsidRPr="00B17ABA">
        <w:rPr>
          <w:rFonts w:ascii="Times New Roman" w:hAnsi="Times New Roman" w:cs="Times New Roman"/>
          <w:lang w:eastAsia="ko-KR"/>
        </w:rPr>
        <w:t xml:space="preserve">his </w:t>
      </w:r>
      <w:r w:rsidR="00AB4CB7" w:rsidRPr="00B17ABA">
        <w:rPr>
          <w:rFonts w:ascii="Times New Roman" w:hAnsi="Times New Roman" w:cs="Times New Roman"/>
          <w:lang w:eastAsia="ko-KR"/>
        </w:rPr>
        <w:t xml:space="preserve">also </w:t>
      </w:r>
      <w:r w:rsidR="006F0EEB" w:rsidRPr="00B17ABA">
        <w:rPr>
          <w:rFonts w:ascii="Times New Roman" w:hAnsi="Times New Roman" w:cs="Times New Roman"/>
          <w:lang w:eastAsia="ko-KR"/>
        </w:rPr>
        <w:t>brings up an issue about whether the assumption</w:t>
      </w:r>
      <w:r w:rsidR="00080BDE" w:rsidRPr="00B17ABA">
        <w:rPr>
          <w:rFonts w:ascii="Times New Roman" w:hAnsi="Times New Roman" w:cs="Times New Roman"/>
          <w:lang w:eastAsia="ko-KR"/>
        </w:rPr>
        <w:t>s made in the model are</w:t>
      </w:r>
      <w:r w:rsidR="006F0EEB" w:rsidRPr="00B17ABA">
        <w:rPr>
          <w:rFonts w:ascii="Times New Roman" w:hAnsi="Times New Roman" w:cs="Times New Roman"/>
          <w:lang w:eastAsia="ko-KR"/>
        </w:rPr>
        <w:t xml:space="preserve"> wrong or the model is </w:t>
      </w:r>
      <w:r w:rsidR="00080BDE" w:rsidRPr="00B17ABA">
        <w:rPr>
          <w:rFonts w:ascii="Times New Roman" w:hAnsi="Times New Roman" w:cs="Times New Roman"/>
          <w:lang w:eastAsia="ko-KR"/>
        </w:rPr>
        <w:t xml:space="preserve">missing some negative impact on </w:t>
      </w:r>
      <w:r w:rsidR="00F21BC2" w:rsidRPr="00B17ABA">
        <w:rPr>
          <w:rFonts w:ascii="Times New Roman" w:hAnsi="Times New Roman" w:cs="Times New Roman"/>
          <w:lang w:eastAsia="ko-KR"/>
        </w:rPr>
        <w:t xml:space="preserve">the total net benefit </w:t>
      </w:r>
      <w:r w:rsidR="00080BDE" w:rsidRPr="00B17ABA">
        <w:rPr>
          <w:rFonts w:ascii="Times New Roman" w:hAnsi="Times New Roman" w:cs="Times New Roman"/>
          <w:lang w:eastAsia="ko-KR"/>
        </w:rPr>
        <w:t xml:space="preserve">from infeasible solution. Although this thesis did not further discuss this issue in the simple hypothetical SDDP, the feasibility assumptions need to be fully justified and discussed if this happens in the real SDDP. </w:t>
      </w:r>
    </w:p>
    <w:p w:rsidR="00A81CDE" w:rsidRPr="00B17ABA" w:rsidRDefault="00CE436A" w:rsidP="00C63D51">
      <w:pPr>
        <w:widowControl w:val="0"/>
        <w:autoSpaceDE w:val="0"/>
        <w:autoSpaceDN w:val="0"/>
        <w:adjustRightInd w:val="0"/>
        <w:jc w:val="both"/>
        <w:rPr>
          <w:rFonts w:ascii="Times New Roman" w:eastAsia="Malgun Gothic" w:hAnsi="Times New Roman" w:cs="Times New Roman"/>
        </w:rPr>
      </w:pPr>
      <w:r w:rsidRPr="00B17ABA">
        <w:rPr>
          <w:rFonts w:cs="Times New Roman"/>
          <w:lang w:eastAsia="ko-KR"/>
        </w:rPr>
        <w:t xml:space="preserve">This </w:t>
      </w:r>
      <w:r w:rsidR="00713205" w:rsidRPr="00B17ABA">
        <w:rPr>
          <w:rFonts w:cs="Times New Roman"/>
          <w:lang w:eastAsia="ko-KR"/>
        </w:rPr>
        <w:t xml:space="preserve">improvement over enumeration </w:t>
      </w:r>
      <w:r w:rsidR="00C63D51" w:rsidRPr="00B17ABA">
        <w:rPr>
          <w:rFonts w:cs="Times New Roman"/>
          <w:lang w:eastAsia="ko-KR"/>
        </w:rPr>
        <w:t xml:space="preserve">from DP </w:t>
      </w:r>
      <w:r w:rsidR="00C37D71" w:rsidRPr="00B17ABA">
        <w:rPr>
          <w:rFonts w:cs="Times New Roman"/>
          <w:lang w:eastAsia="ko-KR"/>
        </w:rPr>
        <w:t>is also</w:t>
      </w:r>
      <w:r w:rsidRPr="00B17ABA">
        <w:rPr>
          <w:rFonts w:cs="Times New Roman"/>
          <w:lang w:eastAsia="ko-KR"/>
        </w:rPr>
        <w:t xml:space="preserve"> partially because of </w:t>
      </w:r>
      <w:r w:rsidRPr="00B17ABA">
        <w:rPr>
          <w:rFonts w:eastAsia="Times New Roman" w:cs="Times New Roman"/>
          <w:color w:val="000000"/>
        </w:rPr>
        <w:t xml:space="preserve">the stochastic scheme </w:t>
      </w:r>
      <w:r w:rsidRPr="00B17ABA">
        <w:t>for choosing a next action where a problem is decomposed</w:t>
      </w:r>
      <w:r w:rsidRPr="00B17ABA">
        <w:rPr>
          <w:rFonts w:cs="Times New Roman"/>
          <w:lang w:eastAsia="ko-KR"/>
        </w:rPr>
        <w:t xml:space="preserve">. Whereas enumeration </w:t>
      </w:r>
      <w:r w:rsidR="00F21BC2" w:rsidRPr="00B17ABA">
        <w:rPr>
          <w:rFonts w:cs="Times New Roman"/>
          <w:lang w:eastAsia="ko-KR"/>
        </w:rPr>
        <w:t xml:space="preserve">or SA </w:t>
      </w:r>
      <w:r w:rsidRPr="00B17ABA">
        <w:rPr>
          <w:rFonts w:cs="Times New Roman"/>
          <w:lang w:eastAsia="ko-KR"/>
        </w:rPr>
        <w:t xml:space="preserve">worked with complete solutions whose next drug is already determined in both cases of </w:t>
      </w:r>
      <w:r w:rsidRPr="00B17ABA">
        <w:rPr>
          <w:rFonts w:cs="Times New Roman"/>
          <w:i/>
          <w:iCs/>
          <w:lang w:eastAsia="ko-KR"/>
        </w:rPr>
        <w:t>H</w:t>
      </w:r>
      <w:r w:rsidRPr="00B17ABA">
        <w:rPr>
          <w:rFonts w:cs="Times New Roman"/>
          <w:i/>
          <w:iCs/>
          <w:vertAlign w:val="subscript"/>
          <w:lang w:eastAsia="ko-KR"/>
        </w:rPr>
        <w:t>u</w:t>
      </w:r>
      <w:r w:rsidRPr="00B17ABA">
        <w:rPr>
          <w:rFonts w:cs="Times New Roman"/>
          <w:i/>
          <w:iCs/>
          <w:lang w:eastAsia="ko-KR"/>
        </w:rPr>
        <w:t xml:space="preserve"> </w:t>
      </w:r>
      <w:r w:rsidRPr="00B17ABA">
        <w:rPr>
          <w:rFonts w:cs="Times New Roman"/>
          <w:lang w:eastAsia="ko-KR"/>
        </w:rPr>
        <w:t>and</w:t>
      </w:r>
      <w:r w:rsidRPr="00B17ABA">
        <w:rPr>
          <w:rFonts w:cs="Times New Roman"/>
          <w:i/>
          <w:iCs/>
          <w:lang w:eastAsia="ko-KR"/>
        </w:rPr>
        <w:t xml:space="preserve"> H</w:t>
      </w:r>
      <w:r w:rsidRPr="00B17ABA">
        <w:rPr>
          <w:rFonts w:cs="Times New Roman"/>
          <w:i/>
          <w:iCs/>
          <w:vertAlign w:val="subscript"/>
          <w:lang w:eastAsia="ko-KR"/>
        </w:rPr>
        <w:t>e</w:t>
      </w:r>
      <w:r w:rsidRPr="00B17ABA">
        <w:rPr>
          <w:rFonts w:cs="Times New Roman"/>
          <w:lang w:eastAsia="ko-KR"/>
        </w:rPr>
        <w:t xml:space="preserve"> by the pre-set sequential treatment policy, DP </w:t>
      </w:r>
      <w:r w:rsidR="00F21BC2" w:rsidRPr="00B17ABA">
        <w:rPr>
          <w:rFonts w:cs="Times New Roman"/>
          <w:lang w:eastAsia="ko-KR"/>
        </w:rPr>
        <w:t xml:space="preserve">or Q-learning </w:t>
      </w:r>
      <w:r w:rsidRPr="00B17ABA">
        <w:rPr>
          <w:rFonts w:cs="Times New Roman"/>
          <w:lang w:eastAsia="ko-KR"/>
        </w:rPr>
        <w:t xml:space="preserve">is free of the pre-set sequential treatment policy so that any drug with the highest net benefit in </w:t>
      </w:r>
      <w:r w:rsidRPr="00B17ABA">
        <w:rPr>
          <w:rFonts w:cs="Times New Roman"/>
          <w:i/>
          <w:iCs/>
          <w:lang w:eastAsia="ko-KR"/>
        </w:rPr>
        <w:t>H</w:t>
      </w:r>
      <w:r w:rsidRPr="00B17ABA">
        <w:rPr>
          <w:rFonts w:cs="Times New Roman"/>
          <w:i/>
          <w:iCs/>
          <w:vertAlign w:val="subscript"/>
          <w:lang w:eastAsia="ko-KR"/>
        </w:rPr>
        <w:t>u</w:t>
      </w:r>
      <w:r w:rsidRPr="00B17ABA">
        <w:rPr>
          <w:rFonts w:cs="Times New Roman"/>
          <w:lang w:eastAsia="ko-KR"/>
        </w:rPr>
        <w:t xml:space="preserve"> and </w:t>
      </w:r>
      <w:r w:rsidRPr="00B17ABA">
        <w:rPr>
          <w:rFonts w:cs="Times New Roman"/>
          <w:i/>
          <w:iCs/>
          <w:lang w:eastAsia="ko-KR"/>
        </w:rPr>
        <w:t>H</w:t>
      </w:r>
      <w:r w:rsidRPr="00B17ABA">
        <w:rPr>
          <w:rFonts w:cs="Times New Roman"/>
          <w:i/>
          <w:iCs/>
          <w:vertAlign w:val="subscript"/>
          <w:lang w:eastAsia="ko-KR"/>
        </w:rPr>
        <w:t>e</w:t>
      </w:r>
      <w:r w:rsidRPr="00B17ABA">
        <w:rPr>
          <w:rFonts w:cs="Times New Roman"/>
          <w:i/>
          <w:iCs/>
          <w:lang w:eastAsia="ko-KR"/>
        </w:rPr>
        <w:t xml:space="preserve"> </w:t>
      </w:r>
      <w:r w:rsidRPr="00B17ABA">
        <w:rPr>
          <w:rFonts w:cs="Times New Roman"/>
          <w:lang w:eastAsia="ko-KR"/>
        </w:rPr>
        <w:t>can be adapted separately. In</w:t>
      </w:r>
      <w:r w:rsidR="00F76ADC" w:rsidRPr="00B17ABA">
        <w:rPr>
          <w:rFonts w:cs="Times New Roman"/>
          <w:lang w:eastAsia="ko-KR"/>
        </w:rPr>
        <w:t xml:space="preserve"> </w:t>
      </w:r>
      <w:r w:rsidR="00F76ADC" w:rsidRPr="00B17ABA">
        <w:rPr>
          <w:rFonts w:cs="Times New Roman"/>
          <w:lang w:eastAsia="ko-KR"/>
        </w:rPr>
        <w:fldChar w:fldCharType="begin"/>
      </w:r>
      <w:r w:rsidR="00F76ADC" w:rsidRPr="00B17ABA">
        <w:rPr>
          <w:rFonts w:cs="Times New Roman"/>
          <w:lang w:eastAsia="ko-KR"/>
        </w:rPr>
        <w:instrText xml:space="preserve"> REF _Ref423085748 </w:instrText>
      </w:r>
      <w:r w:rsidR="00B17ABA">
        <w:rPr>
          <w:rFonts w:cs="Times New Roman"/>
          <w:lang w:eastAsia="ko-KR"/>
        </w:rPr>
        <w:instrText xml:space="preserve"> \* MERGEFORMAT </w:instrText>
      </w:r>
      <w:r w:rsidR="00F76ADC" w:rsidRPr="00B17ABA">
        <w:rPr>
          <w:rFonts w:cs="Times New Roman"/>
          <w:lang w:eastAsia="ko-KR"/>
        </w:rPr>
        <w:fldChar w:fldCharType="separate"/>
      </w:r>
      <w:r w:rsidR="006F6429" w:rsidRPr="00B17ABA">
        <w:t xml:space="preserve">Table </w:t>
      </w:r>
      <w:r w:rsidR="006F6429" w:rsidRPr="00B17ABA">
        <w:rPr>
          <w:noProof/>
          <w:cs/>
        </w:rPr>
        <w:t>‎</w:t>
      </w:r>
      <w:r w:rsidR="006F6429" w:rsidRPr="00B17ABA">
        <w:rPr>
          <w:noProof/>
        </w:rPr>
        <w:t>3</w:t>
      </w:r>
      <w:r w:rsidR="006F6429" w:rsidRPr="00B17ABA">
        <w:t>.</w:t>
      </w:r>
      <w:r w:rsidR="006F6429" w:rsidRPr="00B17ABA">
        <w:rPr>
          <w:noProof/>
        </w:rPr>
        <w:t>5</w:t>
      </w:r>
      <w:r w:rsidR="00F76ADC" w:rsidRPr="00B17ABA">
        <w:rPr>
          <w:rFonts w:ascii="Times New Roman" w:hAnsi="Times New Roman" w:cs="Times New Roman"/>
          <w:lang w:eastAsia="ko-KR"/>
        </w:rPr>
        <w:fldChar w:fldCharType="end"/>
      </w:r>
      <w:r w:rsidRPr="00B17ABA">
        <w:rPr>
          <w:rFonts w:ascii="Times New Roman" w:hAnsi="Times New Roman" w:cs="Times New Roman"/>
          <w:lang w:eastAsia="ko-KR"/>
        </w:rPr>
        <w:t xml:space="preserve">, for example, the optimal solution for </w:t>
      </w:r>
      <w:r w:rsidRPr="00B17ABA">
        <w:rPr>
          <w:rFonts w:ascii="Times New Roman" w:hAnsi="Times New Roman" w:cs="Times New Roman"/>
          <w:i/>
          <w:iCs/>
          <w:lang w:eastAsia="ko-KR"/>
        </w:rPr>
        <w:t>H</w:t>
      </w:r>
      <w:r w:rsidRPr="00B17ABA">
        <w:rPr>
          <w:rFonts w:ascii="Times New Roman" w:hAnsi="Times New Roman" w:cs="Times New Roman"/>
          <w:i/>
          <w:iCs/>
          <w:vertAlign w:val="subscript"/>
          <w:lang w:eastAsia="ko-KR"/>
        </w:rPr>
        <w:t>u</w:t>
      </w:r>
      <w:r w:rsidRPr="00B17ABA">
        <w:rPr>
          <w:rFonts w:ascii="Times New Roman" w:hAnsi="Times New Roman" w:cs="Times New Roman"/>
          <w:i/>
          <w:iCs/>
          <w:lang w:eastAsia="ko-KR"/>
        </w:rPr>
        <w:t xml:space="preserve"> </w:t>
      </w:r>
      <w:r w:rsidRPr="00B17ABA">
        <w:rPr>
          <w:rFonts w:ascii="Times New Roman" w:hAnsi="Times New Roman" w:cs="Times New Roman"/>
          <w:lang w:eastAsia="ko-KR"/>
        </w:rPr>
        <w:t xml:space="preserve">and </w:t>
      </w:r>
      <w:r w:rsidRPr="00B17ABA">
        <w:rPr>
          <w:rFonts w:ascii="Times New Roman" w:hAnsi="Times New Roman" w:cs="Times New Roman"/>
          <w:i/>
          <w:iCs/>
          <w:lang w:eastAsia="ko-KR"/>
        </w:rPr>
        <w:t>H</w:t>
      </w:r>
      <w:r w:rsidRPr="00B17ABA">
        <w:rPr>
          <w:rFonts w:ascii="Times New Roman" w:hAnsi="Times New Roman" w:cs="Times New Roman"/>
          <w:i/>
          <w:iCs/>
          <w:vertAlign w:val="subscript"/>
          <w:lang w:eastAsia="ko-KR"/>
        </w:rPr>
        <w:t xml:space="preserve">e </w:t>
      </w:r>
      <w:r w:rsidRPr="00B17ABA">
        <w:rPr>
          <w:rFonts w:ascii="Times New Roman" w:hAnsi="Times New Roman" w:cs="Times New Roman"/>
          <w:lang w:eastAsia="ko-KR"/>
        </w:rPr>
        <w:t xml:space="preserve">were </w:t>
      </w:r>
      <w:r w:rsidRPr="00B17ABA">
        <w:rPr>
          <w:rFonts w:ascii="Times New Roman" w:hAnsi="Times New Roman" w:cs="Times New Roman"/>
          <w:i/>
          <w:iCs/>
          <w:lang w:eastAsia="ko-KR"/>
        </w:rPr>
        <w:t>drug</w:t>
      </w:r>
      <w:r w:rsidRPr="00B17ABA">
        <w:rPr>
          <w:rFonts w:ascii="Times New Roman" w:hAnsi="Times New Roman" w:cs="Times New Roman"/>
          <w:i/>
          <w:iCs/>
          <w:vertAlign w:val="subscript"/>
          <w:lang w:eastAsia="ko-KR"/>
        </w:rPr>
        <w:t>3</w:t>
      </w:r>
      <w:r w:rsidRPr="00B17ABA">
        <w:rPr>
          <w:rFonts w:ascii="Times New Roman" w:hAnsi="Times New Roman" w:cs="Times New Roman"/>
          <w:i/>
          <w:iCs/>
          <w:lang w:eastAsia="ko-KR"/>
        </w:rPr>
        <w:t xml:space="preserve"> </w:t>
      </w:r>
      <w:r w:rsidRPr="00B17ABA">
        <w:rPr>
          <w:rFonts w:ascii="Times New Roman" w:hAnsi="Times New Roman" w:cs="Times New Roman"/>
          <w:lang w:eastAsia="ko-KR"/>
        </w:rPr>
        <w:t xml:space="preserve">and </w:t>
      </w:r>
      <w:r w:rsidRPr="00B17ABA">
        <w:rPr>
          <w:rFonts w:ascii="Times New Roman" w:hAnsi="Times New Roman" w:cs="Times New Roman"/>
          <w:i/>
          <w:iCs/>
          <w:lang w:eastAsia="ko-KR"/>
        </w:rPr>
        <w:t>drug</w:t>
      </w:r>
      <w:r w:rsidRPr="00B17ABA">
        <w:rPr>
          <w:rFonts w:ascii="Times New Roman" w:hAnsi="Times New Roman" w:cs="Times New Roman"/>
          <w:i/>
          <w:iCs/>
          <w:vertAlign w:val="subscript"/>
          <w:lang w:eastAsia="ko-KR"/>
        </w:rPr>
        <w:t>1</w:t>
      </w:r>
      <w:r w:rsidRPr="00B17ABA">
        <w:rPr>
          <w:rFonts w:ascii="Times New Roman" w:hAnsi="Times New Roman" w:cs="Times New Roman"/>
          <w:lang w:eastAsia="ko-KR"/>
        </w:rPr>
        <w:t xml:space="preserve">, respectively, where DP was used, whereas enumeration </w:t>
      </w:r>
      <w:r w:rsidR="00713205" w:rsidRPr="00B17ABA">
        <w:rPr>
          <w:rFonts w:ascii="Times New Roman" w:hAnsi="Times New Roman" w:cs="Times New Roman"/>
          <w:lang w:eastAsia="ko-KR"/>
        </w:rPr>
        <w:t xml:space="preserve">was </w:t>
      </w:r>
      <w:r w:rsidRPr="00B17ABA">
        <w:rPr>
          <w:rFonts w:ascii="Times New Roman" w:hAnsi="Times New Roman" w:cs="Times New Roman"/>
          <w:lang w:eastAsia="ko-KR"/>
        </w:rPr>
        <w:t xml:space="preserve">forced to allocate the same drug for </w:t>
      </w:r>
      <w:r w:rsidRPr="00B17ABA">
        <w:rPr>
          <w:rFonts w:ascii="Times New Roman" w:hAnsi="Times New Roman" w:cs="Times New Roman"/>
          <w:i/>
          <w:iCs/>
          <w:lang w:eastAsia="ko-KR"/>
        </w:rPr>
        <w:t>H</w:t>
      </w:r>
      <w:r w:rsidRPr="00B17ABA">
        <w:rPr>
          <w:rFonts w:ascii="Times New Roman" w:hAnsi="Times New Roman" w:cs="Times New Roman"/>
          <w:i/>
          <w:iCs/>
          <w:vertAlign w:val="subscript"/>
          <w:lang w:eastAsia="ko-KR"/>
        </w:rPr>
        <w:t>u</w:t>
      </w:r>
      <w:r w:rsidRPr="00B17ABA">
        <w:rPr>
          <w:rFonts w:ascii="Times New Roman" w:hAnsi="Times New Roman" w:cs="Times New Roman"/>
          <w:i/>
          <w:iCs/>
          <w:lang w:eastAsia="ko-KR"/>
        </w:rPr>
        <w:t xml:space="preserve"> </w:t>
      </w:r>
      <w:r w:rsidRPr="00B17ABA">
        <w:rPr>
          <w:rFonts w:ascii="Times New Roman" w:hAnsi="Times New Roman" w:cs="Times New Roman"/>
          <w:lang w:eastAsia="ko-KR"/>
        </w:rPr>
        <w:t xml:space="preserve">and </w:t>
      </w:r>
      <w:r w:rsidRPr="00B17ABA">
        <w:rPr>
          <w:rFonts w:ascii="Times New Roman" w:hAnsi="Times New Roman" w:cs="Times New Roman"/>
          <w:i/>
          <w:iCs/>
          <w:lang w:eastAsia="ko-KR"/>
        </w:rPr>
        <w:t>H</w:t>
      </w:r>
      <w:r w:rsidRPr="00B17ABA">
        <w:rPr>
          <w:rFonts w:ascii="Times New Roman" w:hAnsi="Times New Roman" w:cs="Times New Roman"/>
          <w:i/>
          <w:iCs/>
          <w:vertAlign w:val="subscript"/>
          <w:lang w:eastAsia="ko-KR"/>
        </w:rPr>
        <w:t>e</w:t>
      </w:r>
      <w:r w:rsidRPr="00B17ABA">
        <w:rPr>
          <w:rFonts w:ascii="Times New Roman" w:hAnsi="Times New Roman" w:cs="Times New Roman"/>
          <w:lang w:eastAsia="ko-KR"/>
        </w:rPr>
        <w:t xml:space="preserve"> at </w:t>
      </w:r>
      <w:r w:rsidRPr="00B17ABA">
        <w:rPr>
          <w:rFonts w:ascii="Times New Roman" w:hAnsi="Times New Roman" w:cs="Times New Roman"/>
          <w:i/>
          <w:iCs/>
          <w:lang w:eastAsia="ko-KR"/>
        </w:rPr>
        <w:t xml:space="preserve">t=2. </w:t>
      </w:r>
      <w:r w:rsidR="00F21BC2" w:rsidRPr="00B17ABA">
        <w:rPr>
          <w:rFonts w:ascii="Times New Roman" w:hAnsi="Times New Roman" w:cs="Times New Roman"/>
          <w:lang w:eastAsia="ko-KR"/>
        </w:rPr>
        <w:t>Even a</w:t>
      </w:r>
      <w:r w:rsidR="001D32C9" w:rsidRPr="00B17ABA">
        <w:rPr>
          <w:rFonts w:ascii="Times New Roman" w:hAnsi="Times New Roman" w:cs="Times New Roman"/>
          <w:lang w:eastAsia="ko-KR"/>
        </w:rPr>
        <w:t>fter the feasibility</w:t>
      </w:r>
      <w:r w:rsidR="00347103" w:rsidRPr="00B17ABA">
        <w:rPr>
          <w:rFonts w:ascii="Times New Roman" w:hAnsi="Times New Roman" w:cs="Times New Roman"/>
          <w:lang w:eastAsia="ko-KR"/>
        </w:rPr>
        <w:t xml:space="preserve"> of solutions </w:t>
      </w:r>
      <w:r w:rsidR="001D32C9" w:rsidRPr="00B17ABA">
        <w:rPr>
          <w:rFonts w:ascii="Times New Roman" w:hAnsi="Times New Roman" w:cs="Times New Roman"/>
          <w:lang w:eastAsia="ko-KR"/>
        </w:rPr>
        <w:lastRenderedPageBreak/>
        <w:t>was considered</w:t>
      </w:r>
      <w:r w:rsidR="00347103" w:rsidRPr="00B17ABA">
        <w:rPr>
          <w:rFonts w:ascii="Times New Roman" w:hAnsi="Times New Roman" w:cs="Times New Roman"/>
          <w:lang w:eastAsia="ko-KR"/>
        </w:rPr>
        <w:t xml:space="preserve"> (i.e., </w:t>
      </w:r>
      <w:r w:rsidR="00347103" w:rsidRPr="00B17ABA">
        <w:rPr>
          <w:rFonts w:ascii="Times New Roman" w:hAnsi="Times New Roman" w:cs="Times New Roman"/>
        </w:rPr>
        <w:t xml:space="preserve">a drug is switched to another drug in case of treatment failure and the same drug is continued in case of </w:t>
      </w:r>
      <w:r w:rsidR="00347103" w:rsidRPr="009923E9">
        <w:rPr>
          <w:rFonts w:ascii="Times New Roman" w:hAnsi="Times New Roman" w:cs="Times New Roman"/>
        </w:rPr>
        <w:t>treatment success)</w:t>
      </w:r>
      <w:r w:rsidR="00AB4CB7" w:rsidRPr="00B17ABA">
        <w:rPr>
          <w:rFonts w:ascii="Times New Roman" w:hAnsi="Times New Roman" w:cs="Times New Roman"/>
        </w:rPr>
        <w:t>,</w:t>
      </w:r>
      <w:r w:rsidR="005F1605" w:rsidRPr="00B17ABA">
        <w:rPr>
          <w:rFonts w:ascii="Times New Roman" w:hAnsi="Times New Roman" w:cs="Times New Roman"/>
        </w:rPr>
        <w:t xml:space="preserve"> </w:t>
      </w:r>
      <w:r w:rsidR="00372728" w:rsidRPr="00B17ABA">
        <w:rPr>
          <w:rFonts w:ascii="Times New Roman" w:hAnsi="Times New Roman" w:cs="Times New Roman"/>
          <w:lang w:eastAsia="ko-KR"/>
        </w:rPr>
        <w:t>the Q-learning</w:t>
      </w:r>
      <w:r w:rsidR="001D32C9" w:rsidRPr="00B17ABA">
        <w:rPr>
          <w:rFonts w:ascii="Times New Roman" w:hAnsi="Times New Roman" w:cs="Times New Roman"/>
          <w:lang w:eastAsia="ko-KR"/>
        </w:rPr>
        <w:t xml:space="preserve"> provided the solution with </w:t>
      </w:r>
      <w:r w:rsidR="00713205" w:rsidRPr="00B17ABA">
        <w:rPr>
          <w:rFonts w:ascii="Times New Roman" w:hAnsi="Times New Roman" w:cs="Times New Roman"/>
          <w:lang w:eastAsia="ko-KR"/>
        </w:rPr>
        <w:t>a</w:t>
      </w:r>
      <w:r w:rsidR="001D32C9" w:rsidRPr="00B17ABA">
        <w:rPr>
          <w:rFonts w:ascii="Times New Roman" w:hAnsi="Times New Roman" w:cs="Times New Roman"/>
          <w:lang w:eastAsia="ko-KR"/>
        </w:rPr>
        <w:t xml:space="preserve"> </w:t>
      </w:r>
      <w:r w:rsidR="00CD0CDA" w:rsidRPr="00B17ABA">
        <w:rPr>
          <w:rFonts w:ascii="Times New Roman" w:hAnsi="Times New Roman" w:cs="Times New Roman"/>
          <w:lang w:eastAsia="ko-KR"/>
        </w:rPr>
        <w:t>total net benefit o</w:t>
      </w:r>
      <w:r w:rsidR="001D32C9" w:rsidRPr="00B17ABA">
        <w:rPr>
          <w:rFonts w:ascii="Times New Roman" w:hAnsi="Times New Roman" w:cs="Times New Roman"/>
          <w:lang w:eastAsia="ko-KR"/>
        </w:rPr>
        <w:t xml:space="preserve">f </w:t>
      </w:r>
      <w:r w:rsidRPr="00B17ABA">
        <w:rPr>
          <w:rFonts w:ascii="Times New Roman" w:eastAsia="Times New Roman" w:hAnsi="Times New Roman" w:cs="Times New Roman"/>
          <w:color w:val="000000"/>
        </w:rPr>
        <w:t>£85,804</w:t>
      </w:r>
      <w:r w:rsidR="00CD0CDA" w:rsidRPr="00B17ABA">
        <w:rPr>
          <w:rFonts w:ascii="Times New Roman" w:eastAsia="Times New Roman" w:hAnsi="Times New Roman" w:cs="Times New Roman"/>
          <w:color w:val="000000"/>
        </w:rPr>
        <w:t>, which was higher</w:t>
      </w:r>
      <w:r w:rsidR="001D32C9" w:rsidRPr="00B17ABA">
        <w:rPr>
          <w:rFonts w:ascii="Times New Roman" w:eastAsia="Times New Roman" w:hAnsi="Times New Roman" w:cs="Times New Roman"/>
          <w:color w:val="000000"/>
        </w:rPr>
        <w:t xml:space="preserve"> than enumeration</w:t>
      </w:r>
      <w:r w:rsidR="00372728" w:rsidRPr="00B17ABA">
        <w:rPr>
          <w:rFonts w:ascii="Times New Roman" w:eastAsia="Times New Roman" w:hAnsi="Times New Roman" w:cs="Times New Roman"/>
          <w:color w:val="000000"/>
        </w:rPr>
        <w:t>, but lo</w:t>
      </w:r>
      <w:r w:rsidR="00CD0CDA" w:rsidRPr="00B17ABA">
        <w:rPr>
          <w:rFonts w:ascii="Times New Roman" w:eastAsia="Times New Roman" w:hAnsi="Times New Roman" w:cs="Times New Roman"/>
          <w:color w:val="000000"/>
        </w:rPr>
        <w:t xml:space="preserve">wer than </w:t>
      </w:r>
      <w:r w:rsidR="006B6F53" w:rsidRPr="00B17ABA">
        <w:rPr>
          <w:rFonts w:ascii="Times New Roman" w:eastAsia="Times New Roman" w:hAnsi="Times New Roman" w:cs="Times New Roman"/>
          <w:color w:val="000000"/>
        </w:rPr>
        <w:t>DP</w:t>
      </w:r>
      <w:r w:rsidR="001D32C9" w:rsidRPr="00B17ABA">
        <w:rPr>
          <w:rFonts w:ascii="Times New Roman" w:eastAsia="Times New Roman" w:hAnsi="Times New Roman" w:cs="Times New Roman"/>
          <w:color w:val="000000"/>
        </w:rPr>
        <w:t>.</w:t>
      </w:r>
      <w:r w:rsidR="00080BDE" w:rsidRPr="00B17ABA">
        <w:rPr>
          <w:rFonts w:ascii="Times New Roman" w:eastAsia="Times New Roman" w:hAnsi="Times New Roman" w:cs="Times New Roman"/>
          <w:color w:val="000000"/>
        </w:rPr>
        <w:t xml:space="preserve"> </w:t>
      </w:r>
      <w:r w:rsidR="00A81CDE" w:rsidRPr="00B17ABA">
        <w:rPr>
          <w:rFonts w:ascii="Times New Roman" w:eastAsia="Times New Roman" w:hAnsi="Times New Roman" w:cs="Times New Roman"/>
          <w:color w:val="000000"/>
        </w:rPr>
        <w:t xml:space="preserve">This implies that the </w:t>
      </w:r>
      <w:r w:rsidR="00F21BC2" w:rsidRPr="00B17ABA">
        <w:rPr>
          <w:rFonts w:ascii="Times New Roman" w:eastAsia="Times New Roman" w:hAnsi="Times New Roman" w:cs="Times New Roman"/>
          <w:color w:val="000000"/>
        </w:rPr>
        <w:t xml:space="preserve">total net benefit </w:t>
      </w:r>
      <w:r w:rsidR="00A81CDE" w:rsidRPr="00B17ABA">
        <w:rPr>
          <w:rFonts w:ascii="Times New Roman" w:eastAsia="Times New Roman" w:hAnsi="Times New Roman" w:cs="Times New Roman"/>
          <w:color w:val="000000"/>
        </w:rPr>
        <w:t xml:space="preserve">could be improved by assigning a tailored treatment depending on the patient’s health state </w:t>
      </w:r>
      <w:r w:rsidR="00A81CDE" w:rsidRPr="00B17ABA">
        <w:rPr>
          <w:rFonts w:ascii="Times New Roman" w:hAnsi="Times New Roman" w:cs="Times New Roman"/>
          <w:lang w:eastAsia="ko-KR"/>
        </w:rPr>
        <w:t xml:space="preserve">rather than recommending the fixed treatment sequence. </w:t>
      </w:r>
    </w:p>
    <w:p w:rsidR="00B916CB" w:rsidRPr="00B17ABA" w:rsidRDefault="00CD0CDA" w:rsidP="009923E9">
      <w:pPr>
        <w:jc w:val="both"/>
      </w:pPr>
      <w:r w:rsidRPr="00B17ABA">
        <w:t xml:space="preserve">The number of iterations should be carefully compared </w:t>
      </w:r>
      <w:r w:rsidR="00713205" w:rsidRPr="00B17ABA">
        <w:t>as</w:t>
      </w:r>
      <w:r w:rsidRPr="00B17ABA">
        <w:t xml:space="preserve"> the time periods </w:t>
      </w:r>
      <w:r w:rsidR="00575DF6" w:rsidRPr="00B17ABA">
        <w:t xml:space="preserve">considered </w:t>
      </w:r>
      <w:r w:rsidRPr="00B17ABA">
        <w:t xml:space="preserve">in each iteration are different. For enumeration and </w:t>
      </w:r>
      <w:r w:rsidR="00072A66" w:rsidRPr="00B17ABA">
        <w:t>SA</w:t>
      </w:r>
      <w:r w:rsidRPr="00B17ABA">
        <w:t>, each iteration</w:t>
      </w:r>
      <w:r w:rsidR="007F0F6C" w:rsidRPr="00B17ABA">
        <w:t xml:space="preserve"> </w:t>
      </w:r>
      <w:r w:rsidRPr="00B17ABA">
        <w:t xml:space="preserve">passes the whole successive decision tree to calculate the total net benefit for </w:t>
      </w:r>
      <w:r w:rsidR="003B1A20" w:rsidRPr="00B17ABA">
        <w:t>nine</w:t>
      </w:r>
      <w:r w:rsidRPr="00B17ABA">
        <w:t xml:space="preserve"> months, whereas each iteration in </w:t>
      </w:r>
      <w:r w:rsidR="006B6F53" w:rsidRPr="00B17ABA">
        <w:t>DP</w:t>
      </w:r>
      <w:r w:rsidR="00713205" w:rsidRPr="00B17ABA">
        <w:t xml:space="preserve"> and</w:t>
      </w:r>
      <w:r w:rsidRPr="00B17ABA">
        <w:t xml:space="preserve"> Q-learning involves calculating one or two-step rewards from the decomposed decision tree. </w:t>
      </w:r>
      <w:r w:rsidR="00575DF6" w:rsidRPr="00B17ABA">
        <w:t xml:space="preserve">Computational intensity was higher in DP and Q-learning compared with enumeration and SA. </w:t>
      </w:r>
      <w:r w:rsidR="008009CE" w:rsidRPr="00B17ABA">
        <w:t>In particular, t</w:t>
      </w:r>
      <w:r w:rsidR="00CE436A" w:rsidRPr="00B17ABA">
        <w:t xml:space="preserve">he applied </w:t>
      </w:r>
      <w:r w:rsidRPr="00B17ABA">
        <w:t xml:space="preserve">Q-learning required a </w:t>
      </w:r>
      <w:r w:rsidR="00A81CDE" w:rsidRPr="00B17ABA">
        <w:t xml:space="preserve">large </w:t>
      </w:r>
      <w:r w:rsidRPr="00B17ABA">
        <w:t xml:space="preserve">number of </w:t>
      </w:r>
      <w:r w:rsidR="00F111A3" w:rsidRPr="00B17ABA">
        <w:t>case</w:t>
      </w:r>
      <w:r w:rsidR="00CE436A" w:rsidRPr="00B17ABA">
        <w:t>s</w:t>
      </w:r>
      <w:r w:rsidR="00A81CDE" w:rsidRPr="00B17ABA">
        <w:t xml:space="preserve">, which was </w:t>
      </w:r>
      <w:r w:rsidR="003756C7" w:rsidRPr="009923E9">
        <w:t>more than 10</w:t>
      </w:r>
      <w:r w:rsidR="00A81CDE" w:rsidRPr="00B17ABA">
        <w:t xml:space="preserve"> times the number of </w:t>
      </w:r>
      <w:r w:rsidR="003756C7" w:rsidRPr="009923E9">
        <w:t xml:space="preserve">all possible combinations of health states and drugs (i.e., </w:t>
      </w:r>
      <w:r w:rsidR="003756C7" w:rsidRPr="009923E9">
        <w:rPr>
          <w:i/>
          <w:iCs/>
          <w:vertAlign w:val="subscript"/>
        </w:rPr>
        <w:t>3</w:t>
      </w:r>
      <w:r w:rsidR="003756C7" w:rsidRPr="009923E9">
        <w:rPr>
          <w:i/>
          <w:iCs/>
        </w:rPr>
        <w:t>H</w:t>
      </w:r>
      <w:r w:rsidR="003756C7" w:rsidRPr="009923E9">
        <w:rPr>
          <w:i/>
          <w:iCs/>
          <w:vertAlign w:val="subscript"/>
        </w:rPr>
        <w:t>3</w:t>
      </w:r>
      <w:r w:rsidR="003756C7" w:rsidRPr="009923E9">
        <w:t>*</w:t>
      </w:r>
      <w:r w:rsidR="003756C7" w:rsidRPr="009923E9">
        <w:rPr>
          <w:i/>
          <w:iCs/>
          <w:vertAlign w:val="subscript"/>
        </w:rPr>
        <w:t>3</w:t>
      </w:r>
      <w:r w:rsidR="003756C7" w:rsidRPr="009923E9">
        <w:rPr>
          <w:i/>
          <w:iCs/>
        </w:rPr>
        <w:t>H</w:t>
      </w:r>
      <w:r w:rsidR="003756C7" w:rsidRPr="009923E9">
        <w:rPr>
          <w:i/>
          <w:iCs/>
          <w:vertAlign w:val="subscript"/>
        </w:rPr>
        <w:t>3</w:t>
      </w:r>
      <w:r w:rsidR="003756C7" w:rsidRPr="009923E9">
        <w:t>=729)</w:t>
      </w:r>
      <w:r w:rsidR="003756C7" w:rsidRPr="00B17ABA">
        <w:t>,</w:t>
      </w:r>
      <w:r w:rsidRPr="00B17ABA">
        <w:t xml:space="preserve"> </w:t>
      </w:r>
      <w:r w:rsidR="003756C7" w:rsidRPr="00B17ABA">
        <w:t xml:space="preserve">to achieve the </w:t>
      </w:r>
      <w:r w:rsidRPr="00B17ABA">
        <w:t>convergence to the optimum</w:t>
      </w:r>
      <w:r w:rsidR="00C072FF" w:rsidRPr="00B17ABA">
        <w:t xml:space="preserve">. </w:t>
      </w:r>
      <w:r w:rsidR="00CE436A" w:rsidRPr="00B17ABA">
        <w:t>Thus, Q-learning is only recommended where the size and complexity of the given problem</w:t>
      </w:r>
      <w:r w:rsidR="008A7503" w:rsidRPr="00B17ABA">
        <w:t xml:space="preserve"> is </w:t>
      </w:r>
      <w:r w:rsidR="009517F7" w:rsidRPr="00B17ABA">
        <w:t>large</w:t>
      </w:r>
      <w:r w:rsidR="008A7503" w:rsidRPr="00B17ABA">
        <w:t xml:space="preserve"> enough to justify</w:t>
      </w:r>
      <w:r w:rsidR="00CE436A" w:rsidRPr="00B17ABA">
        <w:t xml:space="preserve"> </w:t>
      </w:r>
      <w:r w:rsidR="008A7503" w:rsidRPr="00B17ABA">
        <w:t xml:space="preserve">the computational time and effort </w:t>
      </w:r>
      <w:r w:rsidR="00713205" w:rsidRPr="00B17ABA">
        <w:t xml:space="preserve">required to implement </w:t>
      </w:r>
      <w:r w:rsidR="008A7503" w:rsidRPr="00B17ABA">
        <w:t>Q-learning.</w:t>
      </w:r>
      <w:r w:rsidR="008009CE" w:rsidRPr="00B17ABA">
        <w:t xml:space="preserve"> </w:t>
      </w:r>
    </w:p>
    <w:p w:rsidR="00F76ADC" w:rsidRPr="00B17ABA" w:rsidRDefault="00F76ADC" w:rsidP="00F76ADC">
      <w:pPr>
        <w:jc w:val="both"/>
      </w:pPr>
    </w:p>
    <w:p w:rsidR="00934BF0" w:rsidRPr="00B17ABA" w:rsidRDefault="00934BF0" w:rsidP="001A2558">
      <w:pPr>
        <w:pStyle w:val="Caption"/>
        <w:rPr>
          <w:noProof/>
        </w:rPr>
      </w:pPr>
      <w:bookmarkStart w:id="102" w:name="_Ref423085706"/>
      <w:bookmarkStart w:id="103" w:name="_Toc426018627"/>
      <w:r w:rsidRPr="00B17ABA">
        <w:t xml:space="preserve">Table </w:t>
      </w:r>
      <w:fldSimple w:instr=" STYLEREF 1 \s ">
        <w:r w:rsidR="006F6429" w:rsidRPr="00B17ABA">
          <w:rPr>
            <w:noProof/>
            <w:cs/>
          </w:rPr>
          <w:t>‎</w:t>
        </w:r>
        <w:r w:rsidR="006F6429" w:rsidRPr="00B17ABA">
          <w:rPr>
            <w:noProof/>
          </w:rPr>
          <w:t>3</w:t>
        </w:r>
      </w:fldSimple>
      <w:r w:rsidR="002804C0" w:rsidRPr="00B17ABA">
        <w:t>.</w:t>
      </w:r>
      <w:fldSimple w:instr=" SEQ Table \* ARABIC \s 1 ">
        <w:r w:rsidR="006F6429" w:rsidRPr="00B17ABA">
          <w:rPr>
            <w:noProof/>
          </w:rPr>
          <w:t>4</w:t>
        </w:r>
      </w:fldSimple>
      <w:bookmarkEnd w:id="102"/>
      <w:r w:rsidRPr="00B17ABA">
        <w:rPr>
          <w:noProof/>
        </w:rPr>
        <w:t>.</w:t>
      </w:r>
      <w:r w:rsidR="00116C21" w:rsidRPr="00B17ABA">
        <w:rPr>
          <w:noProof/>
        </w:rPr>
        <w:t xml:space="preserve"> </w:t>
      </w:r>
      <w:r w:rsidRPr="00B17ABA">
        <w:rPr>
          <w:noProof/>
        </w:rPr>
        <w:t xml:space="preserve">Comparison of different optimisation approaches proposed in the </w:t>
      </w:r>
      <w:r w:rsidR="00686251" w:rsidRPr="00B17ABA">
        <w:rPr>
          <w:noProof/>
        </w:rPr>
        <w:t>classification</w:t>
      </w:r>
      <w:bookmarkEnd w:id="103"/>
    </w:p>
    <w:tbl>
      <w:tblPr>
        <w:tblW w:w="5000" w:type="pct"/>
        <w:tblLayout w:type="fixed"/>
        <w:tblLook w:val="04A0" w:firstRow="1" w:lastRow="0" w:firstColumn="1" w:lastColumn="0" w:noHBand="0" w:noVBand="1"/>
      </w:tblPr>
      <w:tblGrid>
        <w:gridCol w:w="2518"/>
        <w:gridCol w:w="1418"/>
        <w:gridCol w:w="1417"/>
        <w:gridCol w:w="1701"/>
        <w:gridCol w:w="1382"/>
      </w:tblGrid>
      <w:tr w:rsidR="005F784F" w:rsidRPr="00B17ABA" w:rsidTr="009923E9">
        <w:trPr>
          <w:trHeight w:val="610"/>
        </w:trPr>
        <w:tc>
          <w:tcPr>
            <w:tcW w:w="1492"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rsidR="005F784F" w:rsidRPr="00B17ABA" w:rsidRDefault="005F784F" w:rsidP="009906C7">
            <w:pPr>
              <w:pStyle w:val="TOC1"/>
            </w:pPr>
          </w:p>
        </w:tc>
        <w:tc>
          <w:tcPr>
            <w:tcW w:w="840" w:type="pct"/>
            <w:tcBorders>
              <w:top w:val="single" w:sz="4" w:space="0" w:color="auto"/>
              <w:left w:val="single" w:sz="4" w:space="0" w:color="auto"/>
              <w:bottom w:val="double" w:sz="4" w:space="0" w:color="auto"/>
              <w:right w:val="single" w:sz="4" w:space="0" w:color="auto"/>
            </w:tcBorders>
            <w:shd w:val="clear" w:color="auto" w:fill="auto"/>
            <w:vAlign w:val="center"/>
            <w:hideMark/>
          </w:tcPr>
          <w:p w:rsidR="005F784F" w:rsidRPr="00B17ABA" w:rsidRDefault="005F784F" w:rsidP="009D5FD9">
            <w:pPr>
              <w:pStyle w:val="TOC1"/>
              <w:jc w:val="center"/>
            </w:pPr>
            <w:r w:rsidRPr="00B17ABA">
              <w:t>Enumeration</w:t>
            </w:r>
          </w:p>
        </w:tc>
        <w:tc>
          <w:tcPr>
            <w:tcW w:w="840" w:type="pct"/>
            <w:tcBorders>
              <w:top w:val="single" w:sz="4" w:space="0" w:color="auto"/>
              <w:left w:val="single" w:sz="4" w:space="0" w:color="auto"/>
              <w:bottom w:val="double" w:sz="4" w:space="0" w:color="auto"/>
              <w:right w:val="single" w:sz="4" w:space="0" w:color="auto"/>
            </w:tcBorders>
            <w:shd w:val="clear" w:color="auto" w:fill="auto"/>
            <w:vAlign w:val="center"/>
            <w:hideMark/>
          </w:tcPr>
          <w:p w:rsidR="005F784F" w:rsidRPr="00B17ABA" w:rsidRDefault="005F784F" w:rsidP="009D5FD9">
            <w:pPr>
              <w:pStyle w:val="TOC1"/>
              <w:jc w:val="center"/>
            </w:pPr>
            <w:r w:rsidRPr="00B17ABA">
              <w:t>Simulated annealing</w:t>
            </w:r>
          </w:p>
        </w:tc>
        <w:tc>
          <w:tcPr>
            <w:tcW w:w="1008" w:type="pct"/>
            <w:tcBorders>
              <w:top w:val="single" w:sz="4" w:space="0" w:color="auto"/>
              <w:left w:val="single" w:sz="4" w:space="0" w:color="auto"/>
              <w:bottom w:val="double" w:sz="4" w:space="0" w:color="auto"/>
              <w:right w:val="single" w:sz="4" w:space="0" w:color="auto"/>
            </w:tcBorders>
            <w:shd w:val="clear" w:color="auto" w:fill="auto"/>
            <w:vAlign w:val="center"/>
            <w:hideMark/>
          </w:tcPr>
          <w:p w:rsidR="005F784F" w:rsidRPr="00B17ABA" w:rsidRDefault="005F784F" w:rsidP="009D5FD9">
            <w:pPr>
              <w:pStyle w:val="TOC1"/>
              <w:jc w:val="center"/>
            </w:pPr>
            <w:r w:rsidRPr="00B17ABA">
              <w:t>Dynamic programming</w:t>
            </w:r>
          </w:p>
        </w:tc>
        <w:tc>
          <w:tcPr>
            <w:tcW w:w="819" w:type="pct"/>
            <w:tcBorders>
              <w:top w:val="single" w:sz="4" w:space="0" w:color="auto"/>
              <w:left w:val="single" w:sz="4" w:space="0" w:color="auto"/>
              <w:bottom w:val="double" w:sz="4" w:space="0" w:color="auto"/>
              <w:right w:val="single" w:sz="4" w:space="0" w:color="auto"/>
            </w:tcBorders>
            <w:shd w:val="clear" w:color="auto" w:fill="auto"/>
            <w:vAlign w:val="center"/>
            <w:hideMark/>
          </w:tcPr>
          <w:p w:rsidR="005F784F" w:rsidRPr="00B17ABA" w:rsidRDefault="005F784F" w:rsidP="009D5FD9">
            <w:pPr>
              <w:pStyle w:val="TOC1"/>
              <w:jc w:val="center"/>
            </w:pPr>
            <w:r w:rsidRPr="00B17ABA">
              <w:t>Q-learning</w:t>
            </w:r>
          </w:p>
        </w:tc>
      </w:tr>
      <w:tr w:rsidR="005F784F" w:rsidRPr="00B17ABA" w:rsidTr="003C2C20">
        <w:trPr>
          <w:trHeight w:val="513"/>
        </w:trPr>
        <w:tc>
          <w:tcPr>
            <w:tcW w:w="1492" w:type="pct"/>
            <w:tcBorders>
              <w:top w:val="doub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9906C7">
            <w:pPr>
              <w:pStyle w:val="TOC1"/>
            </w:pPr>
            <w:r w:rsidRPr="00B17ABA">
              <w:t>Construction of decision space</w:t>
            </w:r>
          </w:p>
        </w:tc>
        <w:tc>
          <w:tcPr>
            <w:tcW w:w="1680" w:type="pct"/>
            <w:gridSpan w:val="2"/>
            <w:tcBorders>
              <w:top w:val="double" w:sz="4" w:space="0" w:color="auto"/>
              <w:left w:val="single" w:sz="4" w:space="0" w:color="auto"/>
              <w:bottom w:val="single" w:sz="4" w:space="0" w:color="auto"/>
              <w:right w:val="single" w:sz="4" w:space="0" w:color="auto"/>
            </w:tcBorders>
            <w:shd w:val="clear" w:color="auto" w:fill="auto"/>
            <w:vAlign w:val="center"/>
          </w:tcPr>
          <w:p w:rsidR="005F784F" w:rsidRPr="00B17ABA" w:rsidRDefault="005F784F" w:rsidP="009906C7">
            <w:pPr>
              <w:pStyle w:val="TOC1"/>
            </w:pPr>
            <w:r w:rsidRPr="00B17ABA">
              <w:t>A set of possible treatment sequences</w:t>
            </w:r>
          </w:p>
        </w:tc>
        <w:tc>
          <w:tcPr>
            <w:tcW w:w="1827" w:type="pct"/>
            <w:gridSpan w:val="2"/>
            <w:tcBorders>
              <w:top w:val="double" w:sz="4" w:space="0" w:color="auto"/>
              <w:left w:val="single" w:sz="4" w:space="0" w:color="auto"/>
              <w:bottom w:val="single" w:sz="4" w:space="0" w:color="auto"/>
              <w:right w:val="single" w:sz="4" w:space="0" w:color="auto"/>
            </w:tcBorders>
            <w:shd w:val="clear" w:color="auto" w:fill="auto"/>
            <w:vAlign w:val="center"/>
          </w:tcPr>
          <w:p w:rsidR="005F784F" w:rsidRPr="00B17ABA" w:rsidRDefault="005F784F" w:rsidP="009906C7">
            <w:pPr>
              <w:pStyle w:val="TOC1"/>
            </w:pPr>
            <w:r w:rsidRPr="00B17ABA">
              <w:t>A set of possible drugs</w:t>
            </w:r>
          </w:p>
        </w:tc>
      </w:tr>
      <w:tr w:rsidR="005F784F" w:rsidRPr="00B17ABA" w:rsidTr="003C2C20">
        <w:trPr>
          <w:trHeight w:val="513"/>
        </w:trPr>
        <w:tc>
          <w:tcPr>
            <w:tcW w:w="1492"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9906C7">
            <w:pPr>
              <w:pStyle w:val="TOC1"/>
            </w:pPr>
            <w:r w:rsidRPr="00B17ABA">
              <w:t xml:space="preserve">The size of health state transition space </w:t>
            </w:r>
            <w:r w:rsidRPr="00B17ABA">
              <w:rPr>
                <w:i/>
                <w:iCs/>
              </w:rPr>
              <w:t>Z(HS)</w:t>
            </w:r>
          </w:p>
        </w:tc>
        <w:tc>
          <w:tcPr>
            <w:tcW w:w="168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5F784F" w:rsidRPr="00B17ABA" w:rsidRDefault="005F784F" w:rsidP="009906C7">
            <w:pPr>
              <w:pStyle w:val="TOC1"/>
            </w:pPr>
            <w:r w:rsidRPr="009923E9">
              <w:rPr>
                <w:i/>
                <w:iCs/>
              </w:rPr>
              <w:t>Z(HS)</w:t>
            </w:r>
            <w:r w:rsidRPr="00B17ABA">
              <w:t>=27</w:t>
            </w:r>
          </w:p>
        </w:tc>
        <w:tc>
          <w:tcPr>
            <w:tcW w:w="182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5F784F" w:rsidRPr="00B17ABA" w:rsidRDefault="005F784F" w:rsidP="009906C7">
            <w:pPr>
              <w:pStyle w:val="TOC1"/>
            </w:pPr>
            <w:r w:rsidRPr="009923E9">
              <w:rPr>
                <w:i/>
                <w:iCs/>
              </w:rPr>
              <w:t>Z(HS</w:t>
            </w:r>
            <w:r w:rsidRPr="009923E9">
              <w:rPr>
                <w:i/>
                <w:iCs/>
                <w:vertAlign w:val="subscript"/>
              </w:rPr>
              <w:t>1</w:t>
            </w:r>
            <w:r w:rsidRPr="009923E9">
              <w:rPr>
                <w:i/>
                <w:iCs/>
              </w:rPr>
              <w:t>)</w:t>
            </w:r>
            <w:r w:rsidRPr="00B17ABA">
              <w:t>=3^0</w:t>
            </w:r>
          </w:p>
          <w:p w:rsidR="005F784F" w:rsidRPr="00B17ABA" w:rsidRDefault="005F784F" w:rsidP="009906C7">
            <w:pPr>
              <w:pStyle w:val="TOC1"/>
            </w:pPr>
            <w:r w:rsidRPr="009923E9">
              <w:rPr>
                <w:i/>
                <w:iCs/>
              </w:rPr>
              <w:t>Z(HS</w:t>
            </w:r>
            <w:r w:rsidRPr="009923E9">
              <w:rPr>
                <w:i/>
                <w:iCs/>
                <w:vertAlign w:val="subscript"/>
              </w:rPr>
              <w:t>2</w:t>
            </w:r>
            <w:r w:rsidRPr="009923E9">
              <w:rPr>
                <w:i/>
                <w:iCs/>
              </w:rPr>
              <w:t>)</w:t>
            </w:r>
            <w:r w:rsidRPr="00B17ABA">
              <w:t>=3^1</w:t>
            </w:r>
          </w:p>
          <w:p w:rsidR="00F21BC2" w:rsidRPr="00B17ABA" w:rsidRDefault="005F784F" w:rsidP="00F21BC2">
            <w:pPr>
              <w:pStyle w:val="TOC1"/>
            </w:pPr>
            <w:r w:rsidRPr="009923E9">
              <w:rPr>
                <w:i/>
                <w:iCs/>
              </w:rPr>
              <w:t>Z(HS</w:t>
            </w:r>
            <w:r w:rsidRPr="009923E9">
              <w:rPr>
                <w:i/>
                <w:iCs/>
                <w:vertAlign w:val="subscript"/>
              </w:rPr>
              <w:t>3</w:t>
            </w:r>
            <w:r w:rsidRPr="009923E9">
              <w:rPr>
                <w:i/>
                <w:iCs/>
              </w:rPr>
              <w:t>)</w:t>
            </w:r>
            <w:r w:rsidRPr="00B17ABA">
              <w:t>=3^2</w:t>
            </w:r>
          </w:p>
          <w:p w:rsidR="00F21BC2" w:rsidRPr="00B17ABA" w:rsidRDefault="00F21BC2" w:rsidP="00F21BC2">
            <w:pPr>
              <w:pStyle w:val="TOC1"/>
            </w:pPr>
            <w:r w:rsidRPr="009923E9">
              <w:rPr>
                <w:i/>
                <w:iCs/>
              </w:rPr>
              <w:t>Z(HS</w:t>
            </w:r>
            <w:r w:rsidRPr="009923E9">
              <w:rPr>
                <w:i/>
                <w:iCs/>
                <w:vertAlign w:val="subscript"/>
              </w:rPr>
              <w:t>4</w:t>
            </w:r>
            <w:r w:rsidRPr="009923E9">
              <w:rPr>
                <w:i/>
                <w:iCs/>
              </w:rPr>
              <w:t>)</w:t>
            </w:r>
            <w:r w:rsidRPr="00B17ABA">
              <w:t>=3^3</w:t>
            </w:r>
          </w:p>
        </w:tc>
      </w:tr>
      <w:tr w:rsidR="005F784F" w:rsidRPr="00B17ABA" w:rsidTr="003C2C20">
        <w:trPr>
          <w:trHeight w:val="513"/>
        </w:trPr>
        <w:tc>
          <w:tcPr>
            <w:tcW w:w="14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 xml:space="preserve">The size of the search space </w:t>
            </w:r>
            <w:r w:rsidRPr="00B17ABA">
              <w:rPr>
                <w:i/>
                <w:iCs/>
              </w:rPr>
              <w:t>Z(SS)</w:t>
            </w:r>
          </w:p>
        </w:tc>
        <w:tc>
          <w:tcPr>
            <w:tcW w:w="1680"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F784F" w:rsidRPr="00B17ABA" w:rsidRDefault="005F784F" w:rsidP="009906C7">
            <w:pPr>
              <w:pStyle w:val="TOC1"/>
            </w:pPr>
            <w:r w:rsidRPr="009923E9">
              <w:rPr>
                <w:i/>
                <w:iCs/>
              </w:rPr>
              <w:t>Z(SS)</w:t>
            </w:r>
            <w:r w:rsidRPr="00B17ABA">
              <w:t>=6</w:t>
            </w:r>
          </w:p>
        </w:tc>
        <w:tc>
          <w:tcPr>
            <w:tcW w:w="1827"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F784F" w:rsidRPr="00B17ABA" w:rsidRDefault="005F784F" w:rsidP="009906C7">
            <w:pPr>
              <w:pStyle w:val="TOC1"/>
            </w:pPr>
            <w:r w:rsidRPr="009923E9">
              <w:rPr>
                <w:i/>
                <w:iCs/>
              </w:rPr>
              <w:t>Z(SS</w:t>
            </w:r>
            <w:r w:rsidRPr="009923E9">
              <w:rPr>
                <w:i/>
                <w:iCs/>
                <w:vertAlign w:val="subscript"/>
              </w:rPr>
              <w:t>1</w:t>
            </w:r>
            <w:r w:rsidRPr="009923E9">
              <w:rPr>
                <w:i/>
                <w:iCs/>
              </w:rPr>
              <w:t>)</w:t>
            </w:r>
            <w:r w:rsidRPr="00B17ABA">
              <w:t>=3</w:t>
            </w:r>
          </w:p>
          <w:p w:rsidR="005F784F" w:rsidRPr="00B17ABA" w:rsidRDefault="005F784F" w:rsidP="009906C7">
            <w:pPr>
              <w:pStyle w:val="TOC1"/>
            </w:pPr>
            <w:r w:rsidRPr="009923E9">
              <w:rPr>
                <w:i/>
                <w:iCs/>
              </w:rPr>
              <w:t>Z(SS</w:t>
            </w:r>
            <w:r w:rsidRPr="009923E9">
              <w:rPr>
                <w:i/>
                <w:iCs/>
                <w:vertAlign w:val="subscript"/>
              </w:rPr>
              <w:t>2</w:t>
            </w:r>
            <w:r w:rsidRPr="009923E9">
              <w:rPr>
                <w:i/>
                <w:iCs/>
              </w:rPr>
              <w:t>)</w:t>
            </w:r>
            <w:r w:rsidRPr="00B17ABA">
              <w:t>=3</w:t>
            </w:r>
          </w:p>
          <w:p w:rsidR="005F784F" w:rsidRPr="00B17ABA" w:rsidRDefault="005F784F" w:rsidP="009906C7">
            <w:pPr>
              <w:pStyle w:val="TOC1"/>
            </w:pPr>
            <w:r w:rsidRPr="009923E9">
              <w:rPr>
                <w:i/>
                <w:iCs/>
              </w:rPr>
              <w:t>Z(SS</w:t>
            </w:r>
            <w:r w:rsidRPr="009923E9">
              <w:rPr>
                <w:i/>
                <w:iCs/>
                <w:vertAlign w:val="subscript"/>
              </w:rPr>
              <w:t>3</w:t>
            </w:r>
            <w:r w:rsidRPr="009923E9">
              <w:rPr>
                <w:i/>
                <w:iCs/>
              </w:rPr>
              <w:t>)</w:t>
            </w:r>
            <w:r w:rsidRPr="00B17ABA">
              <w:t>=3</w:t>
            </w:r>
          </w:p>
        </w:tc>
      </w:tr>
      <w:tr w:rsidR="005F784F" w:rsidRPr="00B17ABA" w:rsidTr="009923E9">
        <w:trPr>
          <w:trHeight w:val="764"/>
        </w:trPr>
        <w:tc>
          <w:tcPr>
            <w:tcW w:w="14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 xml:space="preserve">The size of the decision space </w:t>
            </w:r>
            <w:r w:rsidRPr="00B17ABA">
              <w:rPr>
                <w:i/>
                <w:iCs/>
              </w:rPr>
              <w:t>Z(DS)</w:t>
            </w:r>
          </w:p>
        </w:tc>
        <w:tc>
          <w:tcPr>
            <w:tcW w:w="16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F76ADC">
            <w:pPr>
              <w:pStyle w:val="TOC1"/>
              <w:rPr>
                <w:i/>
                <w:iCs/>
              </w:rPr>
            </w:pPr>
            <w:r w:rsidRPr="00B17ABA">
              <w:rPr>
                <w:i/>
                <w:iCs/>
                <w:lang w:val="pl-PL"/>
              </w:rPr>
              <w:t>Z(DS)</w:t>
            </w:r>
            <w:r w:rsidRPr="00B17ABA">
              <w:rPr>
                <w:lang w:val="pl-PL"/>
              </w:rPr>
              <w:t>=6*</w:t>
            </w:r>
            <w:r w:rsidR="00193A6E" w:rsidRPr="00B17ABA">
              <w:rPr>
                <w:lang w:val="pl-PL"/>
              </w:rPr>
              <w:t>4*</w:t>
            </w:r>
            <w:r w:rsidRPr="00B17ABA">
              <w:rPr>
                <w:lang w:val="pl-PL"/>
              </w:rPr>
              <w:t>27=</w:t>
            </w:r>
            <w:r w:rsidR="00193A6E" w:rsidRPr="00B17ABA">
              <w:rPr>
                <w:lang w:val="pl-PL"/>
              </w:rPr>
              <w:t>648</w:t>
            </w:r>
          </w:p>
        </w:tc>
        <w:tc>
          <w:tcPr>
            <w:tcW w:w="1827"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5A2F21">
            <w:pPr>
              <w:pStyle w:val="TOC1"/>
              <w:rPr>
                <w:lang w:val="pl-PL"/>
              </w:rPr>
            </w:pPr>
            <w:r w:rsidRPr="00B17ABA">
              <w:rPr>
                <w:i/>
                <w:iCs/>
                <w:lang w:val="pl-PL"/>
              </w:rPr>
              <w:t>Z(DS</w:t>
            </w:r>
            <w:r w:rsidRPr="00B17ABA">
              <w:rPr>
                <w:i/>
                <w:iCs/>
                <w:vertAlign w:val="subscript"/>
                <w:lang w:val="pl-PL"/>
              </w:rPr>
              <w:t>1</w:t>
            </w:r>
            <w:r w:rsidRPr="00B17ABA">
              <w:rPr>
                <w:i/>
                <w:iCs/>
                <w:lang w:val="pl-PL"/>
              </w:rPr>
              <w:t>)</w:t>
            </w:r>
            <w:r w:rsidRPr="00B17ABA">
              <w:rPr>
                <w:lang w:val="pl-PL"/>
              </w:rPr>
              <w:t>=3^0x3=3</w:t>
            </w:r>
          </w:p>
          <w:p w:rsidR="005F784F" w:rsidRPr="00B17ABA" w:rsidRDefault="005F784F" w:rsidP="00475272">
            <w:pPr>
              <w:pStyle w:val="TOC1"/>
              <w:rPr>
                <w:lang w:val="fr-FR"/>
              </w:rPr>
            </w:pPr>
            <w:r w:rsidRPr="00B17ABA">
              <w:rPr>
                <w:i/>
                <w:iCs/>
                <w:lang w:val="fr-FR"/>
              </w:rPr>
              <w:t>Z(DS</w:t>
            </w:r>
            <w:r w:rsidRPr="00B17ABA">
              <w:rPr>
                <w:i/>
                <w:iCs/>
                <w:vertAlign w:val="subscript"/>
                <w:lang w:val="fr-FR"/>
              </w:rPr>
              <w:t>2</w:t>
            </w:r>
            <w:r w:rsidRPr="00B17ABA">
              <w:rPr>
                <w:i/>
                <w:iCs/>
                <w:lang w:val="fr-FR"/>
              </w:rPr>
              <w:t>)</w:t>
            </w:r>
            <w:r w:rsidRPr="00B17ABA">
              <w:rPr>
                <w:lang w:val="fr-FR"/>
              </w:rPr>
              <w:t>=3^1x3=9</w:t>
            </w:r>
          </w:p>
          <w:p w:rsidR="00193A6E" w:rsidRPr="009923E9" w:rsidRDefault="005F784F" w:rsidP="009923E9">
            <w:pPr>
              <w:spacing w:after="0" w:line="240" w:lineRule="auto"/>
              <w:ind w:firstLine="0"/>
              <w:rPr>
                <w:sz w:val="20"/>
                <w:szCs w:val="20"/>
                <w:lang w:val="fr-FR"/>
              </w:rPr>
            </w:pPr>
            <w:r w:rsidRPr="009923E9">
              <w:rPr>
                <w:i/>
                <w:iCs/>
                <w:sz w:val="20"/>
                <w:szCs w:val="20"/>
                <w:lang w:val="fr-FR"/>
              </w:rPr>
              <w:t>Z(DS</w:t>
            </w:r>
            <w:r w:rsidRPr="009923E9">
              <w:rPr>
                <w:i/>
                <w:iCs/>
                <w:sz w:val="20"/>
                <w:szCs w:val="20"/>
                <w:vertAlign w:val="subscript"/>
                <w:lang w:val="fr-FR"/>
              </w:rPr>
              <w:t>3</w:t>
            </w:r>
            <w:r w:rsidRPr="009923E9">
              <w:rPr>
                <w:i/>
                <w:iCs/>
                <w:sz w:val="20"/>
                <w:szCs w:val="20"/>
                <w:lang w:val="fr-FR"/>
              </w:rPr>
              <w:t>)</w:t>
            </w:r>
            <w:r w:rsidRPr="009923E9">
              <w:rPr>
                <w:sz w:val="20"/>
                <w:szCs w:val="20"/>
                <w:lang w:val="fr-FR"/>
              </w:rPr>
              <w:t>=3^2x3=27</w:t>
            </w:r>
          </w:p>
        </w:tc>
      </w:tr>
      <w:tr w:rsidR="005F784F" w:rsidRPr="00B17ABA" w:rsidTr="003C2C20">
        <w:trPr>
          <w:trHeight w:val="315"/>
        </w:trPr>
        <w:tc>
          <w:tcPr>
            <w:tcW w:w="14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 xml:space="preserve">The calculation of reward </w:t>
            </w:r>
          </w:p>
        </w:tc>
        <w:tc>
          <w:tcPr>
            <w:tcW w:w="16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Equation 2.4</w:t>
            </w:r>
            <w:r w:rsidR="000D047A" w:rsidRPr="00B17ABA">
              <w:t>-2.5</w:t>
            </w:r>
          </w:p>
        </w:tc>
        <w:tc>
          <w:tcPr>
            <w:tcW w:w="10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314C96" w:rsidP="005F784F">
            <w:pPr>
              <w:pStyle w:val="TOC1"/>
            </w:pPr>
            <w:r w:rsidRPr="00B17ABA">
              <w:rPr>
                <w:bCs/>
              </w:rPr>
              <w:t>Equation 3.4-3.5</w:t>
            </w:r>
          </w:p>
        </w:tc>
        <w:tc>
          <w:tcPr>
            <w:tcW w:w="81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314C96">
            <w:pPr>
              <w:pStyle w:val="TOC1"/>
            </w:pPr>
            <w:r w:rsidRPr="00B17ABA">
              <w:t>Equation 3.</w:t>
            </w:r>
            <w:r w:rsidR="001D0B33" w:rsidRPr="00B17ABA">
              <w:t>7</w:t>
            </w:r>
          </w:p>
        </w:tc>
      </w:tr>
      <w:tr w:rsidR="005F784F" w:rsidRPr="00B17ABA" w:rsidTr="003C2C20">
        <w:trPr>
          <w:trHeight w:val="315"/>
        </w:trPr>
        <w:tc>
          <w:tcPr>
            <w:tcW w:w="14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193A6E">
            <w:pPr>
              <w:pStyle w:val="TOC1"/>
            </w:pPr>
            <w:r w:rsidRPr="00B17ABA">
              <w:t xml:space="preserve">The number of </w:t>
            </w:r>
            <w:r w:rsidR="00193A6E" w:rsidRPr="00B17ABA">
              <w:t>search</w:t>
            </w:r>
          </w:p>
        </w:tc>
        <w:tc>
          <w:tcPr>
            <w:tcW w:w="84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6</w:t>
            </w:r>
          </w:p>
        </w:tc>
        <w:tc>
          <w:tcPr>
            <w:tcW w:w="84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15</w:t>
            </w:r>
          </w:p>
        </w:tc>
        <w:tc>
          <w:tcPr>
            <w:tcW w:w="10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39</w:t>
            </w:r>
          </w:p>
        </w:tc>
        <w:tc>
          <w:tcPr>
            <w:tcW w:w="81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30,000</w:t>
            </w:r>
          </w:p>
        </w:tc>
      </w:tr>
      <w:tr w:rsidR="005F784F" w:rsidRPr="00B17ABA" w:rsidTr="003C2C20">
        <w:trPr>
          <w:trHeight w:val="315"/>
        </w:trPr>
        <w:tc>
          <w:tcPr>
            <w:tcW w:w="1492"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9906C7">
            <w:pPr>
              <w:pStyle w:val="TOC1"/>
            </w:pPr>
            <w:r w:rsidRPr="00B17ABA">
              <w:t>Computational intensity</w:t>
            </w:r>
          </w:p>
        </w:tc>
        <w:tc>
          <w:tcPr>
            <w:tcW w:w="840"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9906C7">
            <w:pPr>
              <w:pStyle w:val="TOC1"/>
            </w:pPr>
            <w:r w:rsidRPr="00B17ABA">
              <w:t>Low</w:t>
            </w:r>
          </w:p>
        </w:tc>
        <w:tc>
          <w:tcPr>
            <w:tcW w:w="840"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9906C7">
            <w:pPr>
              <w:pStyle w:val="TOC1"/>
            </w:pPr>
            <w:r w:rsidRPr="00B17ABA">
              <w:t>Medium</w:t>
            </w:r>
          </w:p>
        </w:tc>
        <w:tc>
          <w:tcPr>
            <w:tcW w:w="1008"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9906C7">
            <w:pPr>
              <w:pStyle w:val="TOC1"/>
            </w:pPr>
            <w:r w:rsidRPr="00B17ABA">
              <w:t>High</w:t>
            </w:r>
          </w:p>
        </w:tc>
        <w:tc>
          <w:tcPr>
            <w:tcW w:w="819"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9906C7">
            <w:pPr>
              <w:pStyle w:val="TOC1"/>
            </w:pPr>
            <w:r w:rsidRPr="00B17ABA">
              <w:t>High</w:t>
            </w:r>
          </w:p>
        </w:tc>
      </w:tr>
      <w:tr w:rsidR="005F784F" w:rsidRPr="00B17ABA" w:rsidTr="003C2C20">
        <w:trPr>
          <w:trHeight w:val="315"/>
        </w:trPr>
        <w:tc>
          <w:tcPr>
            <w:tcW w:w="1492"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9906C7">
            <w:pPr>
              <w:pStyle w:val="TOC1"/>
            </w:pPr>
            <w:r w:rsidRPr="00B17ABA">
              <w:t>Optimal drug sequence</w:t>
            </w:r>
          </w:p>
        </w:tc>
        <w:tc>
          <w:tcPr>
            <w:tcW w:w="16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9906C7">
            <w:pPr>
              <w:pStyle w:val="TOC1"/>
            </w:pPr>
            <w:r w:rsidRPr="00B17ABA">
              <w:t>π</w:t>
            </w:r>
            <w:r w:rsidRPr="00B17ABA">
              <w:rPr>
                <w:vertAlign w:val="subscript"/>
              </w:rPr>
              <w:t xml:space="preserve">6 </w:t>
            </w:r>
            <w:r w:rsidRPr="00B17ABA">
              <w:t>=</w:t>
            </w:r>
            <w:r w:rsidR="00343B92" w:rsidRPr="00B17ABA">
              <w:t>(</w:t>
            </w:r>
            <w:r w:rsidRPr="00B17ABA">
              <w:t>drug</w:t>
            </w:r>
            <w:r w:rsidRPr="00B17ABA">
              <w:rPr>
                <w:vertAlign w:val="subscript"/>
              </w:rPr>
              <w:t>3</w:t>
            </w:r>
            <w:r w:rsidRPr="00B17ABA">
              <w:t>,drug</w:t>
            </w:r>
            <w:r w:rsidRPr="00B17ABA">
              <w:rPr>
                <w:vertAlign w:val="subscript"/>
              </w:rPr>
              <w:t>2</w:t>
            </w:r>
            <w:r w:rsidRPr="00B17ABA">
              <w:t>,drug</w:t>
            </w:r>
            <w:r w:rsidRPr="00B17ABA">
              <w:rPr>
                <w:vertAlign w:val="subscript"/>
              </w:rPr>
              <w:t>1</w:t>
            </w:r>
            <w:r w:rsidR="003C2C20" w:rsidRPr="00B17ABA">
              <w:t>)</w:t>
            </w:r>
          </w:p>
        </w:tc>
        <w:tc>
          <w:tcPr>
            <w:tcW w:w="1008"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C0419B">
            <w:pPr>
              <w:pStyle w:val="TOC1"/>
            </w:pPr>
            <w:r w:rsidRPr="00B17ABA">
              <w:t>See Table 3.</w:t>
            </w:r>
            <w:r w:rsidR="00C0419B" w:rsidRPr="00B17ABA">
              <w:t>5</w:t>
            </w:r>
            <w:r w:rsidRPr="00B17ABA">
              <w:t>.</w:t>
            </w:r>
          </w:p>
        </w:tc>
        <w:tc>
          <w:tcPr>
            <w:tcW w:w="819"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784F" w:rsidRPr="00B17ABA" w:rsidRDefault="005F784F" w:rsidP="00C0419B">
            <w:pPr>
              <w:pStyle w:val="TOC1"/>
            </w:pPr>
            <w:r w:rsidRPr="00B17ABA">
              <w:t>See Table 3.</w:t>
            </w:r>
            <w:r w:rsidR="00C0419B" w:rsidRPr="00B17ABA">
              <w:t>5</w:t>
            </w:r>
            <w:r w:rsidRPr="00B17ABA">
              <w:t>.</w:t>
            </w:r>
          </w:p>
        </w:tc>
      </w:tr>
      <w:tr w:rsidR="005F784F" w:rsidRPr="00B17ABA" w:rsidTr="003C2C20">
        <w:trPr>
          <w:trHeight w:val="315"/>
        </w:trPr>
        <w:tc>
          <w:tcPr>
            <w:tcW w:w="14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Total net benefit from the optimal solution</w:t>
            </w:r>
          </w:p>
        </w:tc>
        <w:tc>
          <w:tcPr>
            <w:tcW w:w="16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85,716</w:t>
            </w:r>
          </w:p>
        </w:tc>
        <w:tc>
          <w:tcPr>
            <w:tcW w:w="10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86,004</w:t>
            </w:r>
          </w:p>
        </w:tc>
        <w:tc>
          <w:tcPr>
            <w:tcW w:w="81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84F" w:rsidRPr="00B17ABA" w:rsidRDefault="005F784F" w:rsidP="009906C7">
            <w:pPr>
              <w:pStyle w:val="TOC1"/>
            </w:pPr>
            <w:r w:rsidRPr="00B17ABA">
              <w:t>£85,804</w:t>
            </w:r>
          </w:p>
        </w:tc>
      </w:tr>
    </w:tbl>
    <w:p w:rsidR="004B296E" w:rsidRPr="00B17ABA" w:rsidRDefault="00F21BC2" w:rsidP="009923E9">
      <w:pPr>
        <w:pStyle w:val="TOC2"/>
        <w:rPr>
          <w:noProof/>
        </w:rPr>
      </w:pPr>
      <w:r w:rsidRPr="00B17ABA">
        <w:rPr>
          <w:noProof/>
        </w:rPr>
        <w:t>1) Computational time was not provided as it was very short for all methods in this small size problem.</w:t>
      </w:r>
    </w:p>
    <w:p w:rsidR="007E7D85" w:rsidRPr="00B17ABA" w:rsidRDefault="007E7D85" w:rsidP="001A2558">
      <w:pPr>
        <w:pStyle w:val="Caption"/>
      </w:pPr>
      <w:bookmarkStart w:id="104" w:name="_Ref423085748"/>
      <w:bookmarkStart w:id="105" w:name="_Toc426018628"/>
      <w:r w:rsidRPr="00B17ABA">
        <w:lastRenderedPageBreak/>
        <w:t xml:space="preserve">Table </w:t>
      </w:r>
      <w:fldSimple w:instr=" STYLEREF 1 \s ">
        <w:r w:rsidR="006F6429" w:rsidRPr="00B17ABA">
          <w:rPr>
            <w:noProof/>
            <w:cs/>
          </w:rPr>
          <w:t>‎</w:t>
        </w:r>
        <w:r w:rsidR="006F6429" w:rsidRPr="00B17ABA">
          <w:rPr>
            <w:noProof/>
          </w:rPr>
          <w:t>3</w:t>
        </w:r>
      </w:fldSimple>
      <w:r w:rsidR="002804C0" w:rsidRPr="00B17ABA">
        <w:t>.</w:t>
      </w:r>
      <w:fldSimple w:instr=" SEQ Table \* ARABIC \s 1 ">
        <w:r w:rsidR="006F6429" w:rsidRPr="00B17ABA">
          <w:rPr>
            <w:noProof/>
          </w:rPr>
          <w:t>5</w:t>
        </w:r>
      </w:fldSimple>
      <w:bookmarkEnd w:id="104"/>
      <w:r w:rsidRPr="00B17ABA">
        <w:t>.</w:t>
      </w:r>
      <w:r w:rsidR="00116C21" w:rsidRPr="00B17ABA">
        <w:t xml:space="preserve"> </w:t>
      </w:r>
      <w:r w:rsidRPr="00B17ABA">
        <w:t xml:space="preserve">Optimal treatment pathway obtained from </w:t>
      </w:r>
      <w:r w:rsidR="00713205" w:rsidRPr="00B17ABA">
        <w:t xml:space="preserve">the </w:t>
      </w:r>
      <w:r w:rsidRPr="00B17ABA">
        <w:t>different optimisation approaches</w:t>
      </w:r>
      <w:bookmarkEnd w:id="105"/>
    </w:p>
    <w:tbl>
      <w:tblPr>
        <w:tblStyle w:val="TableGrid"/>
        <w:tblW w:w="5000" w:type="pct"/>
        <w:tblLayout w:type="fixed"/>
        <w:tblLook w:val="04A0" w:firstRow="1" w:lastRow="0" w:firstColumn="1" w:lastColumn="0" w:noHBand="0" w:noVBand="1"/>
      </w:tblPr>
      <w:tblGrid>
        <w:gridCol w:w="649"/>
        <w:gridCol w:w="1908"/>
        <w:gridCol w:w="1564"/>
        <w:gridCol w:w="1463"/>
        <w:gridCol w:w="1463"/>
        <w:gridCol w:w="1389"/>
      </w:tblGrid>
      <w:tr w:rsidR="00CE6F17" w:rsidRPr="00B17ABA" w:rsidTr="00F76ADC">
        <w:trPr>
          <w:cantSplit/>
          <w:trHeight w:val="510"/>
        </w:trPr>
        <w:tc>
          <w:tcPr>
            <w:tcW w:w="385" w:type="pct"/>
            <w:tcBorders>
              <w:bottom w:val="double" w:sz="4" w:space="0" w:color="auto"/>
            </w:tcBorders>
            <w:noWrap/>
            <w:vAlign w:val="center"/>
            <w:hideMark/>
          </w:tcPr>
          <w:p w:rsidR="00CE6F17" w:rsidRPr="00B17ABA" w:rsidRDefault="00CE6F17" w:rsidP="00F76ADC">
            <w:pPr>
              <w:pStyle w:val="TOC1"/>
            </w:pPr>
          </w:p>
        </w:tc>
        <w:tc>
          <w:tcPr>
            <w:tcW w:w="1130" w:type="pct"/>
            <w:tcBorders>
              <w:bottom w:val="double" w:sz="4" w:space="0" w:color="auto"/>
            </w:tcBorders>
            <w:noWrap/>
            <w:vAlign w:val="center"/>
            <w:hideMark/>
          </w:tcPr>
          <w:p w:rsidR="00CE6F17" w:rsidRPr="00B17ABA" w:rsidRDefault="00116C21" w:rsidP="005A2F21">
            <w:pPr>
              <w:pStyle w:val="TOC1"/>
            </w:pPr>
            <w:r w:rsidRPr="00B17ABA">
              <w:t xml:space="preserve">Possible disease pathways at </w:t>
            </w:r>
            <w:r w:rsidRPr="00B17ABA">
              <w:rPr>
                <w:i/>
                <w:iCs/>
              </w:rPr>
              <w:t>t</w:t>
            </w:r>
          </w:p>
        </w:tc>
        <w:tc>
          <w:tcPr>
            <w:tcW w:w="927" w:type="pct"/>
            <w:tcBorders>
              <w:bottom w:val="double" w:sz="4" w:space="0" w:color="auto"/>
            </w:tcBorders>
            <w:vAlign w:val="center"/>
            <w:hideMark/>
          </w:tcPr>
          <w:p w:rsidR="00CE6F17" w:rsidRPr="00B17ABA" w:rsidRDefault="00CE6F17" w:rsidP="00475272">
            <w:pPr>
              <w:pStyle w:val="TOC1"/>
              <w:jc w:val="center"/>
            </w:pPr>
            <w:r w:rsidRPr="00B17ABA">
              <w:t>Enumeration</w:t>
            </w:r>
          </w:p>
        </w:tc>
        <w:tc>
          <w:tcPr>
            <w:tcW w:w="867" w:type="pct"/>
            <w:tcBorders>
              <w:bottom w:val="double" w:sz="4" w:space="0" w:color="auto"/>
            </w:tcBorders>
            <w:vAlign w:val="center"/>
            <w:hideMark/>
          </w:tcPr>
          <w:p w:rsidR="00CE6F17" w:rsidRPr="00B17ABA" w:rsidRDefault="00CE6F17">
            <w:pPr>
              <w:pStyle w:val="TOC1"/>
              <w:jc w:val="center"/>
            </w:pPr>
            <w:r w:rsidRPr="00B17ABA">
              <w:t>Simulated annealing</w:t>
            </w:r>
          </w:p>
        </w:tc>
        <w:tc>
          <w:tcPr>
            <w:tcW w:w="867" w:type="pct"/>
            <w:tcBorders>
              <w:bottom w:val="double" w:sz="4" w:space="0" w:color="auto"/>
            </w:tcBorders>
            <w:vAlign w:val="center"/>
            <w:hideMark/>
          </w:tcPr>
          <w:p w:rsidR="00CE6F17" w:rsidRPr="00B17ABA" w:rsidRDefault="00E15861">
            <w:pPr>
              <w:pStyle w:val="TOC1"/>
              <w:jc w:val="center"/>
            </w:pPr>
            <w:r w:rsidRPr="00B17ABA">
              <w:t>Dynamic programming</w:t>
            </w:r>
          </w:p>
        </w:tc>
        <w:tc>
          <w:tcPr>
            <w:tcW w:w="823" w:type="pct"/>
            <w:tcBorders>
              <w:bottom w:val="double" w:sz="4" w:space="0" w:color="auto"/>
            </w:tcBorders>
            <w:vAlign w:val="center"/>
            <w:hideMark/>
          </w:tcPr>
          <w:p w:rsidR="00CE6F17" w:rsidRPr="00B17ABA" w:rsidRDefault="00116C21">
            <w:pPr>
              <w:pStyle w:val="TOC1"/>
              <w:jc w:val="center"/>
            </w:pPr>
            <w:r w:rsidRPr="00B17ABA">
              <w:t>Q-learning</w:t>
            </w:r>
          </w:p>
        </w:tc>
      </w:tr>
      <w:tr w:rsidR="0096464A" w:rsidRPr="00B17ABA" w:rsidTr="00F76ADC">
        <w:trPr>
          <w:cantSplit/>
          <w:trHeight w:val="300"/>
        </w:trPr>
        <w:tc>
          <w:tcPr>
            <w:tcW w:w="385" w:type="pct"/>
            <w:tcBorders>
              <w:top w:val="double" w:sz="4" w:space="0" w:color="auto"/>
            </w:tcBorders>
            <w:noWrap/>
            <w:vAlign w:val="center"/>
            <w:hideMark/>
          </w:tcPr>
          <w:p w:rsidR="0096464A" w:rsidRPr="00B17ABA" w:rsidRDefault="0096464A" w:rsidP="00F76ADC">
            <w:pPr>
              <w:pStyle w:val="TOC1"/>
            </w:pPr>
            <w:r w:rsidRPr="00B17ABA">
              <w:rPr>
                <w:lang w:val="en-US"/>
              </w:rPr>
              <w:t>t=1</w:t>
            </w:r>
          </w:p>
        </w:tc>
        <w:tc>
          <w:tcPr>
            <w:tcW w:w="1130" w:type="pct"/>
            <w:tcBorders>
              <w:top w:val="double" w:sz="4" w:space="0" w:color="auto"/>
            </w:tcBorders>
            <w:noWrap/>
            <w:vAlign w:val="center"/>
            <w:hideMark/>
          </w:tcPr>
          <w:p w:rsidR="0096464A" w:rsidRPr="00B17ABA" w:rsidRDefault="0096464A" w:rsidP="005A2F21">
            <w:pPr>
              <w:pStyle w:val="TOC1"/>
            </w:pPr>
            <w:r w:rsidRPr="00B17ABA">
              <w:rPr>
                <w:lang w:val="en-US"/>
              </w:rPr>
              <w:t>H</w:t>
            </w:r>
            <w:r w:rsidRPr="00B17ABA">
              <w:rPr>
                <w:vertAlign w:val="subscript"/>
                <w:lang w:val="en-US"/>
              </w:rPr>
              <w:t>u</w:t>
            </w:r>
          </w:p>
        </w:tc>
        <w:tc>
          <w:tcPr>
            <w:tcW w:w="927" w:type="pct"/>
            <w:tcBorders>
              <w:top w:val="double" w:sz="4" w:space="0" w:color="auto"/>
            </w:tcBorders>
            <w:noWrap/>
            <w:vAlign w:val="center"/>
            <w:hideMark/>
          </w:tcPr>
          <w:p w:rsidR="0096464A" w:rsidRPr="00B17ABA" w:rsidRDefault="00116C21" w:rsidP="00475272">
            <w:pPr>
              <w:pStyle w:val="TOC1"/>
              <w:jc w:val="center"/>
            </w:pPr>
            <w:r w:rsidRPr="00B17ABA">
              <w:t>d</w:t>
            </w:r>
            <w:r w:rsidR="0096464A" w:rsidRPr="00B17ABA">
              <w:t>rug</w:t>
            </w:r>
            <w:r w:rsidR="0096464A" w:rsidRPr="00B17ABA">
              <w:rPr>
                <w:vertAlign w:val="subscript"/>
              </w:rPr>
              <w:t>3</w:t>
            </w:r>
          </w:p>
        </w:tc>
        <w:tc>
          <w:tcPr>
            <w:tcW w:w="867" w:type="pct"/>
            <w:tcBorders>
              <w:top w:val="double" w:sz="4" w:space="0" w:color="auto"/>
            </w:tcBorders>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67" w:type="pct"/>
            <w:tcBorders>
              <w:top w:val="double" w:sz="4" w:space="0" w:color="auto"/>
            </w:tcBorders>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23" w:type="pct"/>
            <w:tcBorders>
              <w:top w:val="double" w:sz="4" w:space="0" w:color="auto"/>
            </w:tcBorders>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r>
      <w:tr w:rsidR="0096464A" w:rsidRPr="00B17ABA" w:rsidTr="009923E9">
        <w:trPr>
          <w:cantSplit/>
          <w:trHeight w:val="300"/>
        </w:trPr>
        <w:tc>
          <w:tcPr>
            <w:tcW w:w="385" w:type="pct"/>
            <w:vMerge w:val="restart"/>
            <w:noWrap/>
            <w:vAlign w:val="center"/>
            <w:hideMark/>
          </w:tcPr>
          <w:p w:rsidR="0096464A" w:rsidRPr="00B17ABA" w:rsidRDefault="0096464A" w:rsidP="00F76ADC">
            <w:pPr>
              <w:pStyle w:val="TOC1"/>
            </w:pPr>
            <w:r w:rsidRPr="00B17ABA">
              <w:rPr>
                <w:lang w:val="en-US"/>
              </w:rPr>
              <w:t>t=2</w:t>
            </w:r>
          </w:p>
        </w:tc>
        <w:tc>
          <w:tcPr>
            <w:tcW w:w="1130" w:type="pct"/>
            <w:noWrap/>
            <w:vAlign w:val="center"/>
            <w:hideMark/>
          </w:tcPr>
          <w:p w:rsidR="0096464A" w:rsidRPr="00B17ABA" w:rsidRDefault="0096464A" w:rsidP="005A2F21">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u</w:t>
            </w:r>
          </w:p>
        </w:tc>
        <w:tc>
          <w:tcPr>
            <w:tcW w:w="927" w:type="pct"/>
            <w:noWrap/>
            <w:vAlign w:val="center"/>
            <w:hideMark/>
          </w:tcPr>
          <w:p w:rsidR="0096464A" w:rsidRPr="00B17ABA" w:rsidRDefault="00116C21" w:rsidP="00475272">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shd w:val="clear" w:color="auto" w:fill="D9D9D9" w:themeFill="background1" w:themeFillShade="D9"/>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r>
      <w:tr w:rsidR="0096464A" w:rsidRPr="00B17ABA" w:rsidTr="00F76ADC">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e</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r>
      <w:tr w:rsidR="0096464A" w:rsidRPr="00B17ABA" w:rsidTr="009923E9">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n</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67" w:type="pct"/>
            <w:shd w:val="clear" w:color="auto" w:fill="D9D9D9" w:themeFill="background1" w:themeFillShade="D9"/>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r>
      <w:tr w:rsidR="0096464A" w:rsidRPr="00B17ABA" w:rsidTr="009923E9">
        <w:trPr>
          <w:cantSplit/>
          <w:trHeight w:val="300"/>
        </w:trPr>
        <w:tc>
          <w:tcPr>
            <w:tcW w:w="385" w:type="pct"/>
            <w:vMerge w:val="restart"/>
            <w:noWrap/>
            <w:vAlign w:val="center"/>
            <w:hideMark/>
          </w:tcPr>
          <w:p w:rsidR="0096464A" w:rsidRPr="00B17ABA" w:rsidRDefault="0096464A" w:rsidP="00F76ADC">
            <w:pPr>
              <w:pStyle w:val="TOC1"/>
            </w:pPr>
            <w:r w:rsidRPr="00B17ABA">
              <w:rPr>
                <w:lang w:val="en-US"/>
              </w:rPr>
              <w:t>t=3</w:t>
            </w:r>
          </w:p>
        </w:tc>
        <w:tc>
          <w:tcPr>
            <w:tcW w:w="1130" w:type="pct"/>
            <w:noWrap/>
            <w:vAlign w:val="center"/>
            <w:hideMark/>
          </w:tcPr>
          <w:p w:rsidR="0096464A" w:rsidRPr="00B17ABA" w:rsidRDefault="0096464A" w:rsidP="005A2F21">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u</w:t>
            </w:r>
            <w:r w:rsidRPr="00B17ABA">
              <w:rPr>
                <w:lang w:val="en-US"/>
              </w:rPr>
              <w:t>-H</w:t>
            </w:r>
            <w:r w:rsidRPr="00B17ABA">
              <w:rPr>
                <w:vertAlign w:val="subscript"/>
                <w:lang w:val="en-US"/>
              </w:rPr>
              <w:t>u</w:t>
            </w:r>
          </w:p>
        </w:tc>
        <w:tc>
          <w:tcPr>
            <w:tcW w:w="927" w:type="pct"/>
            <w:noWrap/>
            <w:vAlign w:val="center"/>
            <w:hideMark/>
          </w:tcPr>
          <w:p w:rsidR="0096464A" w:rsidRPr="00B17ABA" w:rsidRDefault="00116C21" w:rsidP="00475272">
            <w:pPr>
              <w:pStyle w:val="TOC1"/>
              <w:jc w:val="center"/>
            </w:pPr>
            <w:r w:rsidRPr="00B17ABA">
              <w:t>d</w:t>
            </w:r>
            <w:r w:rsidR="0096464A" w:rsidRPr="00B17ABA">
              <w:t>rug</w:t>
            </w:r>
            <w:r w:rsidR="0096464A" w:rsidRPr="00B17ABA">
              <w:rPr>
                <w:vertAlign w:val="subscript"/>
              </w:rPr>
              <w:t>1</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67" w:type="pct"/>
            <w:shd w:val="clear" w:color="auto" w:fill="D9D9D9" w:themeFill="background1" w:themeFillShade="D9"/>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r>
      <w:tr w:rsidR="0096464A" w:rsidRPr="00B17ABA" w:rsidTr="00F76ADC">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u</w:t>
            </w:r>
            <w:r w:rsidRPr="00B17ABA">
              <w:rPr>
                <w:lang w:val="en-US"/>
              </w:rPr>
              <w:t>-H</w:t>
            </w:r>
            <w:r w:rsidRPr="00B17ABA">
              <w:rPr>
                <w:vertAlign w:val="subscript"/>
                <w:lang w:val="en-US"/>
              </w:rPr>
              <w:t>e</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r>
      <w:tr w:rsidR="0096464A" w:rsidRPr="00B17ABA" w:rsidTr="00F76ADC">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u</w:t>
            </w:r>
            <w:r w:rsidRPr="00B17ABA">
              <w:rPr>
                <w:lang w:val="en-US"/>
              </w:rPr>
              <w:t>-H</w:t>
            </w:r>
            <w:r w:rsidRPr="00B17ABA">
              <w:rPr>
                <w:vertAlign w:val="subscript"/>
                <w:lang w:val="en-US"/>
              </w:rPr>
              <w:t>n</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r>
      <w:tr w:rsidR="0096464A" w:rsidRPr="00B17ABA" w:rsidTr="009923E9">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e</w:t>
            </w:r>
            <w:r w:rsidRPr="00B17ABA">
              <w:rPr>
                <w:lang w:val="en-US"/>
              </w:rPr>
              <w:t>-H</w:t>
            </w:r>
            <w:r w:rsidRPr="00B17ABA">
              <w:rPr>
                <w:vertAlign w:val="subscript"/>
                <w:lang w:val="en-US"/>
              </w:rPr>
              <w:t>u</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67" w:type="pct"/>
            <w:shd w:val="clear" w:color="auto" w:fill="D9D9D9" w:themeFill="background1" w:themeFillShade="D9"/>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r>
      <w:tr w:rsidR="0096464A" w:rsidRPr="00B17ABA" w:rsidTr="009923E9">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e</w:t>
            </w:r>
            <w:r w:rsidRPr="00B17ABA">
              <w:rPr>
                <w:lang w:val="en-US"/>
              </w:rPr>
              <w:t>-H</w:t>
            </w:r>
            <w:r w:rsidRPr="00B17ABA">
              <w:rPr>
                <w:vertAlign w:val="subscript"/>
                <w:lang w:val="en-US"/>
              </w:rPr>
              <w:t>e</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67" w:type="pct"/>
            <w:shd w:val="clear" w:color="auto" w:fill="D9D9D9" w:themeFill="background1" w:themeFillShade="D9"/>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r>
      <w:tr w:rsidR="0096464A" w:rsidRPr="00B17ABA" w:rsidTr="00F76ADC">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e</w:t>
            </w:r>
            <w:r w:rsidRPr="00B17ABA">
              <w:rPr>
                <w:lang w:val="en-US"/>
              </w:rPr>
              <w:t>-H</w:t>
            </w:r>
            <w:r w:rsidRPr="00B17ABA">
              <w:rPr>
                <w:vertAlign w:val="subscript"/>
                <w:lang w:val="en-US"/>
              </w:rPr>
              <w:t>n</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r>
      <w:tr w:rsidR="0096464A" w:rsidRPr="00B17ABA" w:rsidTr="009923E9">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n</w:t>
            </w:r>
            <w:r w:rsidRPr="00B17ABA">
              <w:rPr>
                <w:lang w:val="en-US"/>
              </w:rPr>
              <w:t>-H</w:t>
            </w:r>
            <w:r w:rsidRPr="00B17ABA">
              <w:rPr>
                <w:vertAlign w:val="subscript"/>
                <w:lang w:val="en-US"/>
              </w:rPr>
              <w:t>u</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shd w:val="clear" w:color="auto" w:fill="D9D9D9" w:themeFill="background1" w:themeFillShade="D9"/>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r>
      <w:tr w:rsidR="0096464A" w:rsidRPr="00B17ABA" w:rsidTr="00F76ADC">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n</w:t>
            </w:r>
            <w:r w:rsidRPr="00B17ABA">
              <w:rPr>
                <w:lang w:val="en-US"/>
              </w:rPr>
              <w:t>-H</w:t>
            </w:r>
            <w:r w:rsidRPr="00B17ABA">
              <w:rPr>
                <w:vertAlign w:val="subscript"/>
                <w:lang w:val="en-US"/>
              </w:rPr>
              <w:t>e</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2</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r>
      <w:tr w:rsidR="0096464A" w:rsidRPr="00B17ABA" w:rsidTr="009923E9">
        <w:trPr>
          <w:cantSplit/>
          <w:trHeight w:val="300"/>
        </w:trPr>
        <w:tc>
          <w:tcPr>
            <w:tcW w:w="385" w:type="pct"/>
            <w:vMerge/>
            <w:vAlign w:val="center"/>
            <w:hideMark/>
          </w:tcPr>
          <w:p w:rsidR="0096464A" w:rsidRPr="00B17ABA" w:rsidRDefault="0096464A">
            <w:pPr>
              <w:pStyle w:val="TOC1"/>
            </w:pPr>
          </w:p>
        </w:tc>
        <w:tc>
          <w:tcPr>
            <w:tcW w:w="1130" w:type="pct"/>
            <w:noWrap/>
            <w:vAlign w:val="center"/>
            <w:hideMark/>
          </w:tcPr>
          <w:p w:rsidR="0096464A" w:rsidRPr="00B17ABA" w:rsidRDefault="0096464A">
            <w:pPr>
              <w:pStyle w:val="TOC1"/>
            </w:pPr>
            <w:r w:rsidRPr="00B17ABA">
              <w:rPr>
                <w:lang w:val="en-US"/>
              </w:rPr>
              <w:t>H</w:t>
            </w:r>
            <w:r w:rsidRPr="00B17ABA">
              <w:rPr>
                <w:vertAlign w:val="subscript"/>
                <w:lang w:val="en-US"/>
              </w:rPr>
              <w:t>u</w:t>
            </w:r>
            <w:r w:rsidRPr="00B17ABA">
              <w:rPr>
                <w:lang w:val="en-US"/>
              </w:rPr>
              <w:t>-H</w:t>
            </w:r>
            <w:r w:rsidRPr="00B17ABA">
              <w:rPr>
                <w:vertAlign w:val="subscript"/>
                <w:lang w:val="en-US"/>
              </w:rPr>
              <w:t>n</w:t>
            </w:r>
            <w:r w:rsidRPr="00B17ABA">
              <w:rPr>
                <w:lang w:val="en-US"/>
              </w:rPr>
              <w:t>-H</w:t>
            </w:r>
            <w:r w:rsidRPr="00B17ABA">
              <w:rPr>
                <w:vertAlign w:val="subscript"/>
                <w:lang w:val="en-US"/>
              </w:rPr>
              <w:t>n</w:t>
            </w:r>
          </w:p>
        </w:tc>
        <w:tc>
          <w:tcPr>
            <w:tcW w:w="92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67"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c>
          <w:tcPr>
            <w:tcW w:w="867" w:type="pct"/>
            <w:shd w:val="clear" w:color="auto" w:fill="D9D9D9" w:themeFill="background1" w:themeFillShade="D9"/>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1</w:t>
            </w:r>
          </w:p>
        </w:tc>
        <w:tc>
          <w:tcPr>
            <w:tcW w:w="823" w:type="pct"/>
            <w:noWrap/>
            <w:vAlign w:val="center"/>
            <w:hideMark/>
          </w:tcPr>
          <w:p w:rsidR="0096464A" w:rsidRPr="00B17ABA" w:rsidRDefault="00116C21">
            <w:pPr>
              <w:pStyle w:val="TOC1"/>
              <w:jc w:val="center"/>
            </w:pPr>
            <w:r w:rsidRPr="00B17ABA">
              <w:t>d</w:t>
            </w:r>
            <w:r w:rsidR="0096464A" w:rsidRPr="00B17ABA">
              <w:t>rug</w:t>
            </w:r>
            <w:r w:rsidR="0096464A" w:rsidRPr="00B17ABA">
              <w:rPr>
                <w:vertAlign w:val="subscript"/>
              </w:rPr>
              <w:t>3</w:t>
            </w:r>
          </w:p>
        </w:tc>
      </w:tr>
      <w:tr w:rsidR="0096464A" w:rsidRPr="00B17ABA" w:rsidTr="00F76ADC">
        <w:trPr>
          <w:cantSplit/>
          <w:trHeight w:val="300"/>
        </w:trPr>
        <w:tc>
          <w:tcPr>
            <w:tcW w:w="1516" w:type="pct"/>
            <w:gridSpan w:val="2"/>
            <w:noWrap/>
            <w:vAlign w:val="center"/>
            <w:hideMark/>
          </w:tcPr>
          <w:p w:rsidR="0096464A" w:rsidRPr="00B17ABA" w:rsidRDefault="0096464A" w:rsidP="00F76ADC">
            <w:pPr>
              <w:pStyle w:val="TOC1"/>
            </w:pPr>
            <w:r w:rsidRPr="00B17ABA">
              <w:t>Total net benefits</w:t>
            </w:r>
          </w:p>
        </w:tc>
        <w:tc>
          <w:tcPr>
            <w:tcW w:w="927" w:type="pct"/>
            <w:noWrap/>
            <w:vAlign w:val="center"/>
            <w:hideMark/>
          </w:tcPr>
          <w:p w:rsidR="0096464A" w:rsidRPr="00B17ABA" w:rsidRDefault="0096464A" w:rsidP="005A2F21">
            <w:pPr>
              <w:pStyle w:val="TOC1"/>
              <w:jc w:val="center"/>
            </w:pPr>
            <w:r w:rsidRPr="00B17ABA">
              <w:t>£85,716</w:t>
            </w:r>
          </w:p>
        </w:tc>
        <w:tc>
          <w:tcPr>
            <w:tcW w:w="867" w:type="pct"/>
            <w:noWrap/>
            <w:vAlign w:val="center"/>
            <w:hideMark/>
          </w:tcPr>
          <w:p w:rsidR="0096464A" w:rsidRPr="00B17ABA" w:rsidRDefault="0096464A" w:rsidP="00475272">
            <w:pPr>
              <w:pStyle w:val="TOC1"/>
              <w:jc w:val="center"/>
            </w:pPr>
            <w:r w:rsidRPr="00B17ABA">
              <w:t>£85,716</w:t>
            </w:r>
          </w:p>
        </w:tc>
        <w:tc>
          <w:tcPr>
            <w:tcW w:w="867" w:type="pct"/>
            <w:noWrap/>
            <w:vAlign w:val="center"/>
            <w:hideMark/>
          </w:tcPr>
          <w:p w:rsidR="0096464A" w:rsidRPr="00B17ABA" w:rsidRDefault="0096464A">
            <w:pPr>
              <w:pStyle w:val="TOC1"/>
              <w:jc w:val="center"/>
            </w:pPr>
            <w:r w:rsidRPr="00B17ABA">
              <w:t>£86,004</w:t>
            </w:r>
          </w:p>
        </w:tc>
        <w:tc>
          <w:tcPr>
            <w:tcW w:w="823" w:type="pct"/>
            <w:noWrap/>
            <w:vAlign w:val="center"/>
            <w:hideMark/>
          </w:tcPr>
          <w:p w:rsidR="00405C7B" w:rsidRPr="00B17ABA" w:rsidRDefault="00405C7B">
            <w:pPr>
              <w:pStyle w:val="TOC1"/>
              <w:jc w:val="center"/>
            </w:pPr>
            <w:r w:rsidRPr="00B17ABA">
              <w:t>£85,80</w:t>
            </w:r>
            <w:r w:rsidR="00116C21" w:rsidRPr="00B17ABA">
              <w:t>4</w:t>
            </w:r>
          </w:p>
        </w:tc>
      </w:tr>
    </w:tbl>
    <w:p w:rsidR="005F784F" w:rsidRPr="00B17ABA" w:rsidRDefault="0045383A" w:rsidP="009923E9">
      <w:pPr>
        <w:pStyle w:val="TOC2"/>
      </w:pPr>
      <w:r w:rsidRPr="00B17ABA">
        <w:t>1) The solutions in grey are infeasible</w:t>
      </w:r>
      <w:r w:rsidR="003A2511" w:rsidRPr="00B17ABA">
        <w:t>,</w:t>
      </w:r>
      <w:r w:rsidRPr="00B17ABA">
        <w:t xml:space="preserve"> which are against the assumptions made in the hypothetical case study.</w:t>
      </w:r>
      <w:r w:rsidR="005F784F" w:rsidRPr="00B17ABA">
        <w:br w:type="page"/>
      </w:r>
    </w:p>
    <w:p w:rsidR="00497EDC" w:rsidRPr="00B17ABA" w:rsidRDefault="00497EDC" w:rsidP="00497EDC">
      <w:pPr>
        <w:ind w:firstLine="0"/>
        <w:rPr>
          <w:lang w:eastAsia="ko-KR"/>
        </w:rPr>
        <w:sectPr w:rsidR="00497EDC" w:rsidRPr="00B17ABA" w:rsidSect="00013330">
          <w:pgSz w:w="11906" w:h="16838"/>
          <w:pgMar w:top="1701" w:right="1418" w:bottom="1701" w:left="2268" w:header="708" w:footer="708" w:gutter="0"/>
          <w:cols w:space="708"/>
          <w:docGrid w:linePitch="360"/>
        </w:sectPr>
      </w:pPr>
    </w:p>
    <w:p w:rsidR="000A2CBF" w:rsidRPr="00B17ABA" w:rsidRDefault="000A2CBF" w:rsidP="00E62DE7">
      <w:pPr>
        <w:pStyle w:val="Heading1"/>
        <w:ind w:left="0" w:firstLine="0"/>
      </w:pPr>
      <w:bookmarkStart w:id="106" w:name="_Toc426018037"/>
      <w:bookmarkStart w:id="107" w:name="_Toc390867600"/>
      <w:r w:rsidRPr="00B17ABA">
        <w:lastRenderedPageBreak/>
        <w:t>Modelling sequential drug decision problem for hypertension: Overview</w:t>
      </w:r>
      <w:bookmarkEnd w:id="106"/>
      <w:r w:rsidRPr="00B17ABA">
        <w:t xml:space="preserve"> </w:t>
      </w:r>
      <w:bookmarkEnd w:id="107"/>
    </w:p>
    <w:p w:rsidR="000A2CBF" w:rsidRPr="00B17ABA" w:rsidRDefault="000A2CBF" w:rsidP="001A2558">
      <w:pPr>
        <w:pStyle w:val="Heading2"/>
      </w:pPr>
      <w:bookmarkStart w:id="108" w:name="_Toc390867601"/>
      <w:bookmarkStart w:id="109" w:name="_Toc426018038"/>
      <w:r w:rsidRPr="00B17ABA">
        <w:t>Chapter overview</w:t>
      </w:r>
      <w:bookmarkEnd w:id="108"/>
      <w:bookmarkEnd w:id="109"/>
    </w:p>
    <w:p w:rsidR="0027146E" w:rsidRPr="00B17ABA" w:rsidRDefault="0027146E" w:rsidP="0027146E">
      <w:pPr>
        <w:jc w:val="both"/>
        <w:rPr>
          <w:lang w:eastAsia="ko-KR"/>
        </w:rPr>
      </w:pPr>
      <w:r w:rsidRPr="00B17ABA">
        <w:t xml:space="preserve">This chapter includes a general description about hypertension and the pharmacological treatment of </w:t>
      </w:r>
      <w:r w:rsidRPr="00B17ABA">
        <w:rPr>
          <w:rFonts w:hint="eastAsia"/>
          <w:lang w:eastAsia="ko-KR"/>
        </w:rPr>
        <w:t xml:space="preserve">primary </w:t>
      </w:r>
      <w:r w:rsidRPr="00B17ABA">
        <w:t xml:space="preserve">hypertension. </w:t>
      </w:r>
      <w:r w:rsidRPr="00B17ABA">
        <w:rPr>
          <w:lang w:eastAsia="ko-KR"/>
        </w:rPr>
        <w:t>A literature review of</w:t>
      </w:r>
      <w:r w:rsidRPr="00B17ABA">
        <w:rPr>
          <w:rFonts w:hint="eastAsia"/>
          <w:lang w:eastAsia="ko-KR"/>
        </w:rPr>
        <w:t xml:space="preserve"> previous economic evaluations of antihypertensive drugs in primary hypertension </w:t>
      </w:r>
      <w:r w:rsidR="00A21D1C" w:rsidRPr="00B17ABA">
        <w:rPr>
          <w:lang w:eastAsia="ko-KR"/>
        </w:rPr>
        <w:t>summarises</w:t>
      </w:r>
      <w:r w:rsidRPr="00B17ABA">
        <w:rPr>
          <w:rFonts w:hint="eastAsia"/>
          <w:lang w:eastAsia="ko-KR"/>
        </w:rPr>
        <w:t xml:space="preserve"> the cost-effectiveness results of major antihypertensive drugs and discusses the structures of previous CEA models and their limitations regarding the consideration of drug switching. </w:t>
      </w:r>
      <w:r w:rsidRPr="00B17ABA">
        <w:t xml:space="preserve">A conceptual framework of </w:t>
      </w:r>
      <w:r w:rsidRPr="00B17ABA">
        <w:rPr>
          <w:rFonts w:hint="eastAsia"/>
          <w:lang w:eastAsia="ko-KR"/>
        </w:rPr>
        <w:t xml:space="preserve">the </w:t>
      </w:r>
      <w:r w:rsidRPr="00B17ABA">
        <w:t xml:space="preserve">hypertension SDDP model </w:t>
      </w:r>
      <w:r w:rsidRPr="00B17ABA">
        <w:rPr>
          <w:rFonts w:hint="eastAsia"/>
          <w:lang w:eastAsia="ko-KR"/>
        </w:rPr>
        <w:t xml:space="preserve">is presented </w:t>
      </w:r>
      <w:r w:rsidRPr="00B17ABA">
        <w:rPr>
          <w:lang w:eastAsia="ko-KR"/>
        </w:rPr>
        <w:t xml:space="preserve">graphically </w:t>
      </w:r>
      <w:r w:rsidRPr="00B17ABA">
        <w:t>based on the</w:t>
      </w:r>
      <w:r w:rsidRPr="00B17ABA">
        <w:rPr>
          <w:rFonts w:hint="eastAsia"/>
          <w:lang w:eastAsia="ko-KR"/>
        </w:rPr>
        <w:t xml:space="preserve"> </w:t>
      </w:r>
      <w:r w:rsidRPr="00B17ABA">
        <w:rPr>
          <w:lang w:eastAsia="ko-KR"/>
        </w:rPr>
        <w:t xml:space="preserve">major clinical guidelines and the previous CEA model structures in primary hypertension. The decision problem is defined with the elements used for the mathematical description of SDDPs in </w:t>
      </w:r>
      <w:r w:rsidR="00340692" w:rsidRPr="00B17ABA">
        <w:rPr>
          <w:lang w:eastAsia="ko-KR"/>
        </w:rPr>
        <w:t>section</w:t>
      </w:r>
      <w:r w:rsidRPr="00B17ABA">
        <w:rPr>
          <w:lang w:eastAsia="ko-KR"/>
        </w:rPr>
        <w:t xml:space="preserve"> 2.</w:t>
      </w:r>
      <w:r w:rsidR="00A21D1C" w:rsidRPr="00B17ABA">
        <w:rPr>
          <w:lang w:eastAsia="ko-KR"/>
        </w:rPr>
        <w:t>4</w:t>
      </w:r>
      <w:r w:rsidRPr="00B17ABA">
        <w:rPr>
          <w:lang w:eastAsia="ko-KR"/>
        </w:rPr>
        <w:t xml:space="preserve">. </w:t>
      </w:r>
      <w:r w:rsidRPr="00B17ABA">
        <w:rPr>
          <w:rFonts w:hint="eastAsia"/>
          <w:lang w:eastAsia="ko-KR"/>
        </w:rPr>
        <w:t xml:space="preserve"> </w:t>
      </w:r>
      <w:r w:rsidRPr="00B17ABA">
        <w:t xml:space="preserve"> </w:t>
      </w:r>
    </w:p>
    <w:p w:rsidR="000A2CBF" w:rsidRPr="00B17ABA" w:rsidRDefault="000A2CBF" w:rsidP="001A2558">
      <w:pPr>
        <w:pStyle w:val="Heading2"/>
      </w:pPr>
      <w:bookmarkStart w:id="110" w:name="_Toc426018039"/>
      <w:bookmarkStart w:id="111" w:name="_Toc390867602"/>
      <w:r w:rsidRPr="00B17ABA">
        <w:t>Hypertension and pharmacologic management</w:t>
      </w:r>
      <w:bookmarkEnd w:id="110"/>
      <w:r w:rsidRPr="00B17ABA">
        <w:t xml:space="preserve"> </w:t>
      </w:r>
      <w:bookmarkEnd w:id="111"/>
    </w:p>
    <w:p w:rsidR="000A2CBF" w:rsidRPr="00B17ABA" w:rsidRDefault="000A2CBF" w:rsidP="001A2558">
      <w:pPr>
        <w:pStyle w:val="Heading3"/>
      </w:pPr>
      <w:r w:rsidRPr="00B17ABA">
        <w:t xml:space="preserve">Epidemiological aspects of </w:t>
      </w:r>
      <w:r w:rsidR="00985D42" w:rsidRPr="00B17ABA">
        <w:t>h</w:t>
      </w:r>
      <w:r w:rsidRPr="00B17ABA">
        <w:t xml:space="preserve">ypertension </w:t>
      </w:r>
    </w:p>
    <w:p w:rsidR="000A2CBF" w:rsidRPr="00B17ABA" w:rsidRDefault="000A2CBF" w:rsidP="003C446B">
      <w:pPr>
        <w:jc w:val="both"/>
      </w:pPr>
      <w:r w:rsidRPr="00B17ABA">
        <w:t>Hypertensio</w:t>
      </w:r>
      <w:r w:rsidRPr="00B17ABA">
        <w:rPr>
          <w:rFonts w:hint="eastAsia"/>
        </w:rPr>
        <w:t xml:space="preserve">n is </w:t>
      </w:r>
      <w:r w:rsidRPr="00B17ABA">
        <w:t>a common chronic condition</w:t>
      </w:r>
      <w:r w:rsidR="00AA553E" w:rsidRPr="00B17ABA">
        <w:t xml:space="preserve"> </w:t>
      </w:r>
      <w:r w:rsidRPr="00B17ABA">
        <w:rPr>
          <w:rFonts w:eastAsia="휴먼명조" w:hint="eastAsia"/>
        </w:rPr>
        <w:t>in</w:t>
      </w:r>
      <w:r w:rsidR="00AA553E" w:rsidRPr="00B17ABA">
        <w:rPr>
          <w:rFonts w:eastAsia="휴먼명조"/>
        </w:rPr>
        <w:t xml:space="preserve"> </w:t>
      </w:r>
      <w:r w:rsidRPr="00B17ABA">
        <w:rPr>
          <w:rFonts w:eastAsia="휴먼명조"/>
        </w:rPr>
        <w:t xml:space="preserve">which the </w:t>
      </w:r>
      <w:r w:rsidRPr="00B17ABA">
        <w:rPr>
          <w:rFonts w:eastAsia="휴먼명조" w:hint="eastAsia"/>
        </w:rPr>
        <w:t xml:space="preserve">arterial blood pressure </w:t>
      </w:r>
      <w:r w:rsidRPr="00B17ABA">
        <w:rPr>
          <w:rFonts w:eastAsia="휴먼명조"/>
        </w:rPr>
        <w:t xml:space="preserve">is </w:t>
      </w:r>
      <w:r w:rsidRPr="00B17ABA">
        <w:t>consistently</w:t>
      </w:r>
      <w:r w:rsidRPr="00B17ABA">
        <w:rPr>
          <w:rFonts w:hint="eastAsia"/>
        </w:rPr>
        <w:t xml:space="preserve"> elevated above </w:t>
      </w:r>
      <w:r w:rsidR="004902DE" w:rsidRPr="00B17ABA">
        <w:t>s</w:t>
      </w:r>
      <w:r w:rsidRPr="00B17ABA">
        <w:t xml:space="preserve">ystolic </w:t>
      </w:r>
      <w:r w:rsidR="004902DE" w:rsidRPr="00B17ABA">
        <w:t>b</w:t>
      </w:r>
      <w:r w:rsidRPr="00B17ABA">
        <w:t xml:space="preserve">lood </w:t>
      </w:r>
      <w:r w:rsidR="004902DE" w:rsidRPr="00B17ABA">
        <w:t>p</w:t>
      </w:r>
      <w:r w:rsidRPr="00B17ABA">
        <w:t>ressure (SBP)</w:t>
      </w:r>
      <w:r w:rsidRPr="00B17ABA">
        <w:rPr>
          <w:rFonts w:hint="eastAsia"/>
        </w:rPr>
        <w:t xml:space="preserve"> 140</w:t>
      </w:r>
      <w:r w:rsidR="00825ADE" w:rsidRPr="00B17ABA">
        <w:t xml:space="preserve"> </w:t>
      </w:r>
      <w:r w:rsidRPr="00B17ABA">
        <w:rPr>
          <w:rFonts w:hint="eastAsia"/>
        </w:rPr>
        <w:t xml:space="preserve">mmHg </w:t>
      </w:r>
      <w:r w:rsidR="00AA553E" w:rsidRPr="00B17ABA">
        <w:t>or</w:t>
      </w:r>
      <w:r w:rsidRPr="00B17ABA">
        <w:rPr>
          <w:rFonts w:hint="eastAsia"/>
        </w:rPr>
        <w:t xml:space="preserve"> </w:t>
      </w:r>
      <w:r w:rsidR="004902DE" w:rsidRPr="00B17ABA">
        <w:t>di</w:t>
      </w:r>
      <w:r w:rsidRPr="00B17ABA">
        <w:t xml:space="preserve">astolic </w:t>
      </w:r>
      <w:r w:rsidR="004902DE" w:rsidRPr="00B17ABA">
        <w:t>b</w:t>
      </w:r>
      <w:r w:rsidRPr="00B17ABA">
        <w:t xml:space="preserve">lood </w:t>
      </w:r>
      <w:r w:rsidR="004902DE" w:rsidRPr="00B17ABA">
        <w:t>p</w:t>
      </w:r>
      <w:r w:rsidRPr="00B17ABA">
        <w:t>ressure</w:t>
      </w:r>
      <w:r w:rsidRPr="00B17ABA">
        <w:rPr>
          <w:rFonts w:hint="eastAsia"/>
        </w:rPr>
        <w:t xml:space="preserve"> (DBP) 90</w:t>
      </w:r>
      <w:r w:rsidR="00825ADE" w:rsidRPr="00B17ABA">
        <w:t xml:space="preserve"> </w:t>
      </w:r>
      <w:r w:rsidRPr="00B17ABA">
        <w:rPr>
          <w:rFonts w:hint="eastAsia"/>
        </w:rPr>
        <w:t>mmHg</w:t>
      </w:r>
      <w:r w:rsidR="00643DDA" w:rsidRPr="00B17ABA">
        <w:rPr>
          <w:rFonts w:hint="eastAsia"/>
          <w:lang w:eastAsia="ko-KR"/>
        </w:rPr>
        <w:t xml:space="preserve"> (</w:t>
      </w:r>
      <w:r w:rsidR="00313AF7" w:rsidRPr="00B17ABA">
        <w:rPr>
          <w:rFonts w:hint="eastAsia"/>
          <w:lang w:eastAsia="ko-KR"/>
        </w:rPr>
        <w:t>see</w:t>
      </w:r>
      <w:r w:rsidR="00643DDA" w:rsidRPr="00B17ABA">
        <w:rPr>
          <w:rFonts w:hint="eastAsia"/>
          <w:lang w:eastAsia="ko-KR"/>
        </w:rPr>
        <w:t xml:space="preserve"> </w:t>
      </w:r>
      <w:r w:rsidR="00765DB1" w:rsidRPr="00B17ABA">
        <w:rPr>
          <w:lang w:eastAsia="ko-KR"/>
        </w:rPr>
        <w:fldChar w:fldCharType="begin"/>
      </w:r>
      <w:r w:rsidR="00765DB1" w:rsidRPr="00B17ABA">
        <w:rPr>
          <w:lang w:eastAsia="ko-KR"/>
        </w:rPr>
        <w:instrText xml:space="preserve"> </w:instrText>
      </w:r>
      <w:r w:rsidR="00765DB1" w:rsidRPr="00B17ABA">
        <w:rPr>
          <w:rFonts w:hint="eastAsia"/>
          <w:lang w:eastAsia="ko-KR"/>
        </w:rPr>
        <w:instrText>REF _Ref423423610 \h</w:instrText>
      </w:r>
      <w:r w:rsidR="00765DB1" w:rsidRPr="00B17ABA">
        <w:rPr>
          <w:lang w:eastAsia="ko-KR"/>
        </w:rPr>
        <w:instrText xml:space="preserve"> </w:instrText>
      </w:r>
      <w:r w:rsidR="00B17ABA">
        <w:rPr>
          <w:lang w:eastAsia="ko-KR"/>
        </w:rPr>
        <w:instrText xml:space="preserve"> \* MERGEFORMAT </w:instrText>
      </w:r>
      <w:r w:rsidR="00765DB1" w:rsidRPr="00B17ABA">
        <w:rPr>
          <w:lang w:eastAsia="ko-KR"/>
        </w:rPr>
      </w:r>
      <w:r w:rsidR="00765DB1" w:rsidRPr="00B17ABA">
        <w:rPr>
          <w:lang w:eastAsia="ko-KR"/>
        </w:rPr>
        <w:fldChar w:fldCharType="separate"/>
      </w:r>
      <w:r w:rsidR="006F6429" w:rsidRPr="00B17ABA">
        <w:t xml:space="preserve">Table </w:t>
      </w:r>
      <w:r w:rsidR="006F6429" w:rsidRPr="00B17ABA">
        <w:rPr>
          <w:noProof/>
          <w:cs/>
        </w:rPr>
        <w:t>‎</w:t>
      </w:r>
      <w:r w:rsidR="006F6429" w:rsidRPr="00B17ABA">
        <w:rPr>
          <w:noProof/>
        </w:rPr>
        <w:t>4</w:t>
      </w:r>
      <w:r w:rsidR="006F6429" w:rsidRPr="00B17ABA">
        <w:t>.</w:t>
      </w:r>
      <w:r w:rsidR="006F6429" w:rsidRPr="00B17ABA">
        <w:rPr>
          <w:noProof/>
        </w:rPr>
        <w:t>1</w:t>
      </w:r>
      <w:r w:rsidR="00765DB1" w:rsidRPr="00B17ABA">
        <w:rPr>
          <w:lang w:eastAsia="ko-KR"/>
        </w:rPr>
        <w:fldChar w:fldCharType="end"/>
      </w:r>
      <w:r w:rsidR="00643DDA" w:rsidRPr="00B17ABA">
        <w:rPr>
          <w:rFonts w:hint="eastAsia"/>
          <w:lang w:eastAsia="ko-KR"/>
        </w:rPr>
        <w:t>)</w:t>
      </w:r>
      <w:r w:rsidRPr="00B17ABA">
        <w:rPr>
          <w:rFonts w:hint="eastAsia"/>
        </w:rPr>
        <w:t xml:space="preserve">. </w:t>
      </w:r>
      <w:r w:rsidR="00141E65" w:rsidRPr="00B17ABA">
        <w:t>Globally, 40% of the adult population aged 20 years or older had hypertension in 2008</w:t>
      </w:r>
      <w:r w:rsidR="00141E65" w:rsidRPr="00B17ABA">
        <w:fldChar w:fldCharType="begin"/>
      </w:r>
      <w:r w:rsidR="00EE2B4F" w:rsidRPr="00B17ABA">
        <w:instrText xml:space="preserve"> ADDIN EN.CITE &lt;EndNote&gt;&lt;Cite&gt;&lt;Author&gt;2013&lt;/Author&gt;&lt;Year&gt;2013&lt;/Year&gt;&lt;RecNum&gt;309&lt;/RecNum&gt;&lt;DisplayText&gt;&lt;style face="superscript"&gt;[220]&lt;/style&gt;&lt;/DisplayText&gt;&lt;record&gt;&lt;rec-number&gt;309&lt;/rec-number&gt;&lt;foreign-keys&gt;&lt;key app="EN" db-id="z2a0dvwpazf220et2vh50z295rxpzfevwft2"&gt;309&lt;/key&gt;&lt;/foreign-keys&gt;&lt;ref-type name="Book"&gt;6&lt;/ref-type&gt;&lt;contributors&gt;&lt;authors&gt;&lt;author&gt;World Health Organization: World Health Day 2013&lt;/author&gt;&lt;/authors&gt;&lt;/contributors&gt;&lt;titles&gt;&lt;title&gt;A global brief on  Hypertension&lt;/title&gt;&lt;/titles&gt;&lt;dates&gt;&lt;year&gt;2013&lt;/year&gt;&lt;/dates&gt;&lt;pub-location&gt;Geneva, Switzerland&lt;/pub-location&gt;&lt;publisher&gt;WHO Press&lt;/publisher&gt;&lt;urls&gt;&lt;related-urls&gt;&lt;url&gt;http://ish-world.com/downloads/pdf/global_brief_hypertension.pdf&lt;/url&gt;&lt;/related-urls&gt;&lt;/urls&gt;&lt;/record&gt;&lt;/Cite&gt;&lt;/EndNote&gt;</w:instrText>
      </w:r>
      <w:r w:rsidR="00141E65" w:rsidRPr="00B17ABA">
        <w:fldChar w:fldCharType="separate"/>
      </w:r>
      <w:r w:rsidR="00EE2B4F" w:rsidRPr="00B17ABA">
        <w:rPr>
          <w:noProof/>
          <w:vertAlign w:val="superscript"/>
        </w:rPr>
        <w:t>[220]</w:t>
      </w:r>
      <w:r w:rsidR="00141E65" w:rsidRPr="00B17ABA">
        <w:fldChar w:fldCharType="end"/>
      </w:r>
      <w:r w:rsidR="00141E65" w:rsidRPr="00B17ABA">
        <w:t>. In England, the hypertension prevalence was 31% of men and 28% of women in 2011 in those aged 16 and over</w:t>
      </w:r>
      <w:r w:rsidR="00141E65" w:rsidRPr="00B17ABA">
        <w:fldChar w:fldCharType="begin"/>
      </w:r>
      <w:r w:rsidR="00EE2B4F" w:rsidRPr="00B17ABA">
        <w:instrText xml:space="preserve"> ADDIN EN.CITE &lt;EndNote&gt;&lt;Cite&gt;&lt;Author&gt;IC)&lt;/Author&gt;&lt;Year&gt;2012&lt;/Year&gt;&lt;RecNum&gt;308&lt;/RecNum&gt;&lt;DisplayText&gt;&lt;style face="superscript"&gt;[221]&lt;/style&gt;&lt;/DisplayText&gt;&lt;record&gt;&lt;rec-number&gt;308&lt;/rec-number&gt;&lt;foreign-keys&gt;&lt;key app="EN" db-id="z2a0dvwpazf220et2vh50z295rxpzfevwft2"&gt;308&lt;/key&gt;&lt;/foreign-keys&gt;&lt;ref-type name="Book"&gt;6&lt;/ref-type&gt;&lt;contributors&gt;&lt;authors&gt;&lt;author&gt;The NHS Information Centre for health and social care (NHS IC)&lt;/author&gt;&lt;/authors&gt;&lt;/contributors&gt;&lt;titles&gt;&lt;title&gt;Health survey for England 2011&lt;/title&gt;&lt;/titles&gt;&lt;dates&gt;&lt;year&gt;2012&lt;/year&gt;&lt;/dates&gt;&lt;pub-location&gt;London&lt;/pub-location&gt;&lt;urls&gt;&lt;/urls&gt;&lt;/record&gt;&lt;/Cite&gt;&lt;/EndNote&gt;</w:instrText>
      </w:r>
      <w:r w:rsidR="00141E65" w:rsidRPr="00B17ABA">
        <w:fldChar w:fldCharType="separate"/>
      </w:r>
      <w:r w:rsidR="00EE2B4F" w:rsidRPr="00B17ABA">
        <w:rPr>
          <w:noProof/>
          <w:vertAlign w:val="superscript"/>
        </w:rPr>
        <w:t>[221]</w:t>
      </w:r>
      <w:r w:rsidR="00141E65" w:rsidRPr="00B17ABA">
        <w:fldChar w:fldCharType="end"/>
      </w:r>
      <w:r w:rsidR="00141E65" w:rsidRPr="00B17ABA">
        <w:t xml:space="preserve">. The prevalence increases with advancing age </w:t>
      </w:r>
      <w:r w:rsidR="00141E65" w:rsidRPr="00B17ABA">
        <w:rPr>
          <w:rFonts w:hint="eastAsia"/>
          <w:lang w:eastAsia="ko-KR"/>
        </w:rPr>
        <w:t xml:space="preserve">(see </w:t>
      </w:r>
      <w:r w:rsidR="00765DB1" w:rsidRPr="00B17ABA">
        <w:rPr>
          <w:lang w:eastAsia="ko-KR"/>
        </w:rPr>
        <w:fldChar w:fldCharType="begin"/>
      </w:r>
      <w:r w:rsidR="00765DB1" w:rsidRPr="00B17ABA">
        <w:rPr>
          <w:lang w:eastAsia="ko-KR"/>
        </w:rPr>
        <w:instrText xml:space="preserve"> </w:instrText>
      </w:r>
      <w:r w:rsidR="00765DB1" w:rsidRPr="00B17ABA">
        <w:rPr>
          <w:rFonts w:hint="eastAsia"/>
          <w:lang w:eastAsia="ko-KR"/>
        </w:rPr>
        <w:instrText>REF _Ref423423630 \h</w:instrText>
      </w:r>
      <w:r w:rsidR="00765DB1" w:rsidRPr="00B17ABA">
        <w:rPr>
          <w:lang w:eastAsia="ko-KR"/>
        </w:rPr>
        <w:instrText xml:space="preserve"> </w:instrText>
      </w:r>
      <w:r w:rsidR="00B17ABA">
        <w:rPr>
          <w:lang w:eastAsia="ko-KR"/>
        </w:rPr>
        <w:instrText xml:space="preserve"> \* MERGEFORMAT </w:instrText>
      </w:r>
      <w:r w:rsidR="00765DB1" w:rsidRPr="00B17ABA">
        <w:rPr>
          <w:lang w:eastAsia="ko-KR"/>
        </w:rPr>
      </w:r>
      <w:r w:rsidR="00765DB1" w:rsidRPr="00B17ABA">
        <w:rPr>
          <w:lang w:eastAsia="ko-KR"/>
        </w:rPr>
        <w:fldChar w:fldCharType="separate"/>
      </w:r>
      <w:r w:rsidR="006F6429" w:rsidRPr="00B17ABA">
        <w:t xml:space="preserve">Figure </w:t>
      </w:r>
      <w:r w:rsidR="006F6429" w:rsidRPr="00B17ABA">
        <w:rPr>
          <w:noProof/>
          <w:cs/>
        </w:rPr>
        <w:t>‎</w:t>
      </w:r>
      <w:r w:rsidR="006F6429" w:rsidRPr="00B17ABA">
        <w:rPr>
          <w:noProof/>
        </w:rPr>
        <w:t>4</w:t>
      </w:r>
      <w:r w:rsidR="006F6429" w:rsidRPr="00B17ABA">
        <w:t>.</w:t>
      </w:r>
      <w:r w:rsidR="006F6429" w:rsidRPr="00B17ABA">
        <w:rPr>
          <w:noProof/>
        </w:rPr>
        <w:t>1</w:t>
      </w:r>
      <w:r w:rsidR="00765DB1" w:rsidRPr="00B17ABA">
        <w:rPr>
          <w:lang w:eastAsia="ko-KR"/>
        </w:rPr>
        <w:fldChar w:fldCharType="end"/>
      </w:r>
      <w:r w:rsidR="00141E65" w:rsidRPr="00B17ABA">
        <w:rPr>
          <w:rFonts w:hint="eastAsia"/>
          <w:lang w:eastAsia="ko-KR"/>
        </w:rPr>
        <w:t>)</w:t>
      </w:r>
      <w:r w:rsidR="00141E65" w:rsidRPr="00B17ABA">
        <w:t>.</w:t>
      </w:r>
    </w:p>
    <w:p w:rsidR="004338ED" w:rsidRPr="00B17ABA" w:rsidRDefault="004338ED" w:rsidP="001A2558">
      <w:pPr>
        <w:pStyle w:val="Caption"/>
        <w:rPr>
          <w:lang w:eastAsia="ko-KR"/>
        </w:rPr>
      </w:pPr>
    </w:p>
    <w:p w:rsidR="000A2CBF" w:rsidRPr="00B17ABA" w:rsidRDefault="000A2CBF" w:rsidP="006654F4">
      <w:pPr>
        <w:pStyle w:val="Caption"/>
      </w:pPr>
      <w:bookmarkStart w:id="112" w:name="_Ref423423610"/>
      <w:bookmarkStart w:id="113" w:name="_Toc426018629"/>
      <w:r w:rsidRPr="00B17ABA">
        <w:lastRenderedPageBreak/>
        <w:t xml:space="preserve">Table </w:t>
      </w:r>
      <w:fldSimple w:instr=" STYLEREF 1 \s ">
        <w:r w:rsidR="006F6429" w:rsidRPr="00B17ABA">
          <w:rPr>
            <w:noProof/>
            <w:cs/>
          </w:rPr>
          <w:t>‎</w:t>
        </w:r>
        <w:r w:rsidR="006F6429" w:rsidRPr="00B17ABA">
          <w:rPr>
            <w:noProof/>
          </w:rPr>
          <w:t>4</w:t>
        </w:r>
      </w:fldSimple>
      <w:r w:rsidR="002804C0" w:rsidRPr="00B17ABA">
        <w:t>.</w:t>
      </w:r>
      <w:fldSimple w:instr=" SEQ Table \* ARABIC \s 1 ">
        <w:r w:rsidR="006F6429" w:rsidRPr="00B17ABA">
          <w:rPr>
            <w:noProof/>
          </w:rPr>
          <w:t>1</w:t>
        </w:r>
      </w:fldSimple>
      <w:bookmarkEnd w:id="112"/>
      <w:r w:rsidRPr="00B17ABA">
        <w:t>.</w:t>
      </w:r>
      <w:r w:rsidR="00643DDA" w:rsidRPr="00B17ABA">
        <w:rPr>
          <w:rFonts w:hint="eastAsia"/>
          <w:lang w:eastAsia="ko-KR"/>
        </w:rPr>
        <w:t xml:space="preserve"> </w:t>
      </w:r>
      <w:r w:rsidRPr="00B17ABA">
        <w:t>Blood pressure classification from</w:t>
      </w:r>
      <w:r w:rsidR="00C0656D" w:rsidRPr="00B17ABA">
        <w:t xml:space="preserve"> the</w:t>
      </w:r>
      <w:r w:rsidRPr="00B17ABA">
        <w:t xml:space="preserve"> NICE guideline</w:t>
      </w:r>
      <w:r w:rsidR="00A63580"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A63580" w:rsidRPr="00B17ABA">
        <w:fldChar w:fldCharType="separate"/>
      </w:r>
      <w:r w:rsidR="00EE2B4F" w:rsidRPr="00B17ABA">
        <w:rPr>
          <w:noProof/>
          <w:vertAlign w:val="superscript"/>
        </w:rPr>
        <w:t>[63]</w:t>
      </w:r>
      <w:bookmarkEnd w:id="113"/>
      <w:r w:rsidR="00A63580" w:rsidRPr="00B17ABA">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8"/>
        <w:gridCol w:w="3236"/>
        <w:gridCol w:w="2902"/>
      </w:tblGrid>
      <w:tr w:rsidR="000A2CBF" w:rsidRPr="00B17ABA" w:rsidTr="004338ED">
        <w:trPr>
          <w:cantSplit/>
          <w:trHeight w:val="226"/>
        </w:trPr>
        <w:tc>
          <w:tcPr>
            <w:tcW w:w="1362" w:type="pct"/>
            <w:tcBorders>
              <w:bottom w:val="double" w:sz="4" w:space="0" w:color="auto"/>
            </w:tcBorders>
            <w:shd w:val="clear" w:color="auto" w:fill="auto"/>
            <w:noWrap/>
            <w:vAlign w:val="center"/>
            <w:hideMark/>
          </w:tcPr>
          <w:p w:rsidR="000A2CBF" w:rsidRPr="00B17ABA" w:rsidRDefault="000A2CBF" w:rsidP="009906C7">
            <w:pPr>
              <w:pStyle w:val="TOC1"/>
              <w:spacing w:line="276" w:lineRule="auto"/>
            </w:pPr>
          </w:p>
        </w:tc>
        <w:tc>
          <w:tcPr>
            <w:tcW w:w="1918" w:type="pct"/>
            <w:tcBorders>
              <w:bottom w:val="double" w:sz="4" w:space="0" w:color="auto"/>
            </w:tcBorders>
            <w:shd w:val="clear" w:color="auto" w:fill="auto"/>
            <w:vAlign w:val="center"/>
            <w:hideMark/>
          </w:tcPr>
          <w:p w:rsidR="000A2CBF" w:rsidRPr="00B17ABA" w:rsidRDefault="000A2CBF" w:rsidP="009D5FD9">
            <w:pPr>
              <w:pStyle w:val="TOC1"/>
              <w:spacing w:line="276" w:lineRule="auto"/>
              <w:jc w:val="center"/>
              <w:rPr>
                <w:lang w:eastAsia="ko-KR"/>
              </w:rPr>
            </w:pPr>
            <w:r w:rsidRPr="00B17ABA">
              <w:t>Clinic BP</w:t>
            </w:r>
            <w:r w:rsidR="00643DDA" w:rsidRPr="00B17ABA">
              <w:rPr>
                <w:rFonts w:hint="eastAsia"/>
                <w:vertAlign w:val="superscript"/>
                <w:lang w:eastAsia="ko-KR"/>
              </w:rPr>
              <w:t>1)</w:t>
            </w:r>
          </w:p>
        </w:tc>
        <w:tc>
          <w:tcPr>
            <w:tcW w:w="1720" w:type="pct"/>
            <w:tcBorders>
              <w:bottom w:val="double" w:sz="4" w:space="0" w:color="auto"/>
            </w:tcBorders>
            <w:shd w:val="clear" w:color="auto" w:fill="auto"/>
            <w:vAlign w:val="center"/>
            <w:hideMark/>
          </w:tcPr>
          <w:p w:rsidR="000A2CBF" w:rsidRPr="00B17ABA" w:rsidRDefault="000A2CBF" w:rsidP="009D5FD9">
            <w:pPr>
              <w:pStyle w:val="TOC1"/>
              <w:spacing w:line="276" w:lineRule="auto"/>
              <w:jc w:val="center"/>
            </w:pPr>
            <w:r w:rsidRPr="00B17ABA">
              <w:t>ABPM</w:t>
            </w:r>
            <w:r w:rsidR="00643DDA" w:rsidRPr="00B17ABA">
              <w:rPr>
                <w:rFonts w:hint="eastAsia"/>
                <w:vertAlign w:val="superscript"/>
                <w:lang w:eastAsia="ko-KR"/>
              </w:rPr>
              <w:t>2)</w:t>
            </w:r>
            <w:r w:rsidRPr="00B17ABA">
              <w:t xml:space="preserve"> or HBPM</w:t>
            </w:r>
            <w:r w:rsidR="00643DDA" w:rsidRPr="00B17ABA">
              <w:rPr>
                <w:rFonts w:hint="eastAsia"/>
                <w:vertAlign w:val="superscript"/>
                <w:lang w:eastAsia="ko-KR"/>
              </w:rPr>
              <w:t>3)</w:t>
            </w:r>
            <w:r w:rsidRPr="00B17ABA">
              <w:rPr>
                <w:vertAlign w:val="superscript"/>
              </w:rPr>
              <w:t xml:space="preserve"> </w:t>
            </w:r>
            <w:r w:rsidRPr="00B17ABA">
              <w:t>BP</w:t>
            </w:r>
          </w:p>
        </w:tc>
      </w:tr>
      <w:tr w:rsidR="000A2CBF" w:rsidRPr="00B17ABA" w:rsidTr="004338ED">
        <w:trPr>
          <w:cantSplit/>
          <w:trHeight w:val="226"/>
        </w:trPr>
        <w:tc>
          <w:tcPr>
            <w:tcW w:w="1362" w:type="pct"/>
            <w:tcBorders>
              <w:top w:val="double" w:sz="4" w:space="0" w:color="auto"/>
            </w:tcBorders>
            <w:shd w:val="clear" w:color="auto" w:fill="auto"/>
            <w:noWrap/>
            <w:vAlign w:val="center"/>
          </w:tcPr>
          <w:p w:rsidR="000A2CBF" w:rsidRPr="00B17ABA" w:rsidRDefault="000A2CBF" w:rsidP="009906C7">
            <w:pPr>
              <w:pStyle w:val="TOC1"/>
              <w:spacing w:line="276" w:lineRule="auto"/>
            </w:pPr>
            <w:r w:rsidRPr="00B17ABA">
              <w:t>Normotensive</w:t>
            </w:r>
          </w:p>
        </w:tc>
        <w:tc>
          <w:tcPr>
            <w:tcW w:w="1918" w:type="pct"/>
            <w:tcBorders>
              <w:top w:val="double" w:sz="4" w:space="0" w:color="auto"/>
            </w:tcBorders>
            <w:shd w:val="clear" w:color="auto" w:fill="auto"/>
            <w:vAlign w:val="center"/>
          </w:tcPr>
          <w:p w:rsidR="000A2CBF" w:rsidRPr="00B17ABA" w:rsidRDefault="000A2CBF" w:rsidP="009D5FD9">
            <w:pPr>
              <w:pStyle w:val="TOC1"/>
              <w:spacing w:line="276" w:lineRule="auto"/>
              <w:jc w:val="center"/>
            </w:pPr>
            <w:r w:rsidRPr="00B17ABA">
              <w:t>&lt; 140/90 mmHg</w:t>
            </w:r>
          </w:p>
        </w:tc>
        <w:tc>
          <w:tcPr>
            <w:tcW w:w="1720" w:type="pct"/>
            <w:tcBorders>
              <w:top w:val="double" w:sz="4" w:space="0" w:color="auto"/>
            </w:tcBorders>
            <w:shd w:val="clear" w:color="auto" w:fill="auto"/>
            <w:vAlign w:val="center"/>
          </w:tcPr>
          <w:p w:rsidR="000A2CBF" w:rsidRPr="00B17ABA" w:rsidRDefault="000A2CBF" w:rsidP="009D5FD9">
            <w:pPr>
              <w:pStyle w:val="TOC1"/>
              <w:spacing w:line="276" w:lineRule="auto"/>
              <w:jc w:val="center"/>
            </w:pPr>
            <w:r w:rsidRPr="00B17ABA">
              <w:t>&lt; 135/85 mmHg</w:t>
            </w:r>
          </w:p>
        </w:tc>
      </w:tr>
      <w:tr w:rsidR="000A2CBF" w:rsidRPr="00B17ABA" w:rsidTr="004338ED">
        <w:trPr>
          <w:cantSplit/>
          <w:trHeight w:val="210"/>
        </w:trPr>
        <w:tc>
          <w:tcPr>
            <w:tcW w:w="1362" w:type="pct"/>
            <w:shd w:val="clear" w:color="auto" w:fill="auto"/>
            <w:noWrap/>
            <w:vAlign w:val="center"/>
            <w:hideMark/>
          </w:tcPr>
          <w:p w:rsidR="000A2CBF" w:rsidRPr="00B17ABA" w:rsidRDefault="000A2CBF" w:rsidP="009906C7">
            <w:pPr>
              <w:pStyle w:val="TOC1"/>
              <w:spacing w:line="276" w:lineRule="auto"/>
            </w:pPr>
            <w:r w:rsidRPr="00B17ABA">
              <w:t>Stage 1 hypertension</w:t>
            </w:r>
          </w:p>
        </w:tc>
        <w:tc>
          <w:tcPr>
            <w:tcW w:w="1918" w:type="pct"/>
            <w:shd w:val="clear" w:color="auto" w:fill="auto"/>
            <w:noWrap/>
            <w:vAlign w:val="center"/>
            <w:hideMark/>
          </w:tcPr>
          <w:p w:rsidR="000A2CBF" w:rsidRPr="00B17ABA" w:rsidRDefault="000A2CBF" w:rsidP="009D5FD9">
            <w:pPr>
              <w:pStyle w:val="TOC1"/>
              <w:spacing w:line="276" w:lineRule="auto"/>
              <w:jc w:val="center"/>
            </w:pPr>
            <w:r w:rsidRPr="00B17ABA">
              <w:t>≥140/90 mmHg</w:t>
            </w:r>
          </w:p>
        </w:tc>
        <w:tc>
          <w:tcPr>
            <w:tcW w:w="1720" w:type="pct"/>
            <w:shd w:val="clear" w:color="auto" w:fill="auto"/>
            <w:noWrap/>
            <w:vAlign w:val="center"/>
            <w:hideMark/>
          </w:tcPr>
          <w:p w:rsidR="000A2CBF" w:rsidRPr="00B17ABA" w:rsidRDefault="000A2CBF" w:rsidP="009D5FD9">
            <w:pPr>
              <w:pStyle w:val="TOC1"/>
              <w:spacing w:line="276" w:lineRule="auto"/>
              <w:jc w:val="center"/>
            </w:pPr>
            <w:r w:rsidRPr="00B17ABA">
              <w:t>≥135/85 mmHg</w:t>
            </w:r>
          </w:p>
        </w:tc>
      </w:tr>
      <w:tr w:rsidR="000A2CBF" w:rsidRPr="00B17ABA" w:rsidTr="004338ED">
        <w:trPr>
          <w:cantSplit/>
          <w:trHeight w:val="114"/>
        </w:trPr>
        <w:tc>
          <w:tcPr>
            <w:tcW w:w="1362" w:type="pct"/>
            <w:shd w:val="clear" w:color="auto" w:fill="auto"/>
            <w:noWrap/>
            <w:vAlign w:val="center"/>
            <w:hideMark/>
          </w:tcPr>
          <w:p w:rsidR="000A2CBF" w:rsidRPr="00B17ABA" w:rsidRDefault="000A2CBF" w:rsidP="009906C7">
            <w:pPr>
              <w:pStyle w:val="TOC1"/>
              <w:spacing w:line="276" w:lineRule="auto"/>
            </w:pPr>
            <w:r w:rsidRPr="00B17ABA">
              <w:t>Stage 2 hypertension</w:t>
            </w:r>
          </w:p>
        </w:tc>
        <w:tc>
          <w:tcPr>
            <w:tcW w:w="1918" w:type="pct"/>
            <w:shd w:val="clear" w:color="auto" w:fill="auto"/>
            <w:noWrap/>
            <w:vAlign w:val="center"/>
            <w:hideMark/>
          </w:tcPr>
          <w:p w:rsidR="000A2CBF" w:rsidRPr="00B17ABA" w:rsidRDefault="000A2CBF" w:rsidP="009D5FD9">
            <w:pPr>
              <w:pStyle w:val="TOC1"/>
              <w:spacing w:line="276" w:lineRule="auto"/>
              <w:jc w:val="center"/>
            </w:pPr>
            <w:r w:rsidRPr="00B17ABA">
              <w:t>≥160/100 mmHg</w:t>
            </w:r>
          </w:p>
        </w:tc>
        <w:tc>
          <w:tcPr>
            <w:tcW w:w="1720" w:type="pct"/>
            <w:shd w:val="clear" w:color="auto" w:fill="auto"/>
            <w:noWrap/>
            <w:vAlign w:val="center"/>
            <w:hideMark/>
          </w:tcPr>
          <w:p w:rsidR="000A2CBF" w:rsidRPr="00B17ABA" w:rsidRDefault="000A2CBF" w:rsidP="009D5FD9">
            <w:pPr>
              <w:pStyle w:val="TOC1"/>
              <w:spacing w:line="276" w:lineRule="auto"/>
              <w:jc w:val="center"/>
            </w:pPr>
            <w:r w:rsidRPr="00B17ABA">
              <w:t>≥150/95 mmHg</w:t>
            </w:r>
          </w:p>
        </w:tc>
      </w:tr>
      <w:tr w:rsidR="000A2CBF" w:rsidRPr="00B17ABA" w:rsidTr="004338ED">
        <w:trPr>
          <w:cantSplit/>
          <w:trHeight w:val="70"/>
        </w:trPr>
        <w:tc>
          <w:tcPr>
            <w:tcW w:w="1362" w:type="pct"/>
            <w:shd w:val="clear" w:color="auto" w:fill="auto"/>
            <w:noWrap/>
            <w:vAlign w:val="center"/>
            <w:hideMark/>
          </w:tcPr>
          <w:p w:rsidR="000A2CBF" w:rsidRPr="00B17ABA" w:rsidRDefault="000A2CBF" w:rsidP="009906C7">
            <w:pPr>
              <w:pStyle w:val="TOC1"/>
              <w:spacing w:line="276" w:lineRule="auto"/>
            </w:pPr>
            <w:r w:rsidRPr="00B17ABA">
              <w:t>Stage 3 hypertension</w:t>
            </w:r>
          </w:p>
        </w:tc>
        <w:tc>
          <w:tcPr>
            <w:tcW w:w="1918" w:type="pct"/>
            <w:shd w:val="clear" w:color="auto" w:fill="auto"/>
            <w:noWrap/>
            <w:vAlign w:val="center"/>
            <w:hideMark/>
          </w:tcPr>
          <w:p w:rsidR="000A2CBF" w:rsidRPr="00B17ABA" w:rsidRDefault="000A2CBF" w:rsidP="009D5FD9">
            <w:pPr>
              <w:pStyle w:val="TOC1"/>
              <w:spacing w:line="276" w:lineRule="auto"/>
              <w:jc w:val="center"/>
            </w:pPr>
            <w:r w:rsidRPr="00B17ABA">
              <w:t>≥180/110 mmHg</w:t>
            </w:r>
          </w:p>
        </w:tc>
        <w:tc>
          <w:tcPr>
            <w:tcW w:w="1720" w:type="pct"/>
            <w:shd w:val="clear" w:color="auto" w:fill="auto"/>
            <w:noWrap/>
            <w:vAlign w:val="center"/>
            <w:hideMark/>
          </w:tcPr>
          <w:p w:rsidR="000A2CBF" w:rsidRPr="00B17ABA" w:rsidRDefault="000A2CBF" w:rsidP="009D5FD9">
            <w:pPr>
              <w:pStyle w:val="TOC1"/>
              <w:spacing w:line="276" w:lineRule="auto"/>
              <w:jc w:val="center"/>
            </w:pPr>
            <w:r w:rsidRPr="00B17ABA">
              <w:t>≥180/110 mmHg</w:t>
            </w:r>
          </w:p>
        </w:tc>
      </w:tr>
    </w:tbl>
    <w:p w:rsidR="000A2CBF" w:rsidRPr="00B17ABA" w:rsidRDefault="00643DDA" w:rsidP="00344BC1">
      <w:pPr>
        <w:pStyle w:val="TOC2"/>
      </w:pPr>
      <w:r w:rsidRPr="00B17ABA">
        <w:rPr>
          <w:rFonts w:hint="eastAsia"/>
        </w:rPr>
        <w:t>1)</w:t>
      </w:r>
      <w:r w:rsidR="00741530" w:rsidRPr="00B17ABA">
        <w:t xml:space="preserve"> </w:t>
      </w:r>
      <w:r w:rsidR="00741530" w:rsidRPr="00B17ABA">
        <w:rPr>
          <w:b/>
          <w:bCs/>
        </w:rPr>
        <w:t>BP</w:t>
      </w:r>
      <w:r w:rsidR="00A21D1C" w:rsidRPr="00B17ABA">
        <w:t xml:space="preserve"> represents b</w:t>
      </w:r>
      <w:r w:rsidR="00741530" w:rsidRPr="00B17ABA">
        <w:t xml:space="preserve">lood pressure; </w:t>
      </w:r>
      <w:r w:rsidRPr="00B17ABA">
        <w:rPr>
          <w:rFonts w:hint="eastAsia"/>
        </w:rPr>
        <w:t>2)</w:t>
      </w:r>
      <w:r w:rsidR="000A2CBF" w:rsidRPr="00B17ABA">
        <w:t xml:space="preserve"> </w:t>
      </w:r>
      <w:r w:rsidR="000A2CBF" w:rsidRPr="00B17ABA">
        <w:rPr>
          <w:b/>
          <w:bCs/>
        </w:rPr>
        <w:t>Ambulatory blood pressure monitoring (ABPM)</w:t>
      </w:r>
      <w:r w:rsidR="000A2CBF" w:rsidRPr="00B17ABA">
        <w:t xml:space="preserve"> </w:t>
      </w:r>
      <w:r w:rsidR="00A21D1C" w:rsidRPr="00B17ABA">
        <w:t xml:space="preserve">represents </w:t>
      </w:r>
      <w:r w:rsidR="000A2CBF" w:rsidRPr="00B17ABA">
        <w:t xml:space="preserve">daytime average </w:t>
      </w:r>
      <w:r w:rsidR="00741530" w:rsidRPr="00B17ABA">
        <w:t xml:space="preserve">blood pressure; </w:t>
      </w:r>
      <w:r w:rsidRPr="00B17ABA">
        <w:rPr>
          <w:rFonts w:hint="eastAsia"/>
        </w:rPr>
        <w:t>3)</w:t>
      </w:r>
      <w:r w:rsidR="000A2CBF" w:rsidRPr="00B17ABA">
        <w:t xml:space="preserve"> </w:t>
      </w:r>
      <w:r w:rsidR="000A2CBF" w:rsidRPr="00B17ABA">
        <w:rPr>
          <w:b/>
          <w:bCs/>
        </w:rPr>
        <w:t>Home blood pressure monitoring (HBPM)</w:t>
      </w:r>
      <w:r w:rsidR="000A2CBF" w:rsidRPr="00B17ABA">
        <w:t xml:space="preserve"> </w:t>
      </w:r>
      <w:r w:rsidR="00A21D1C" w:rsidRPr="00B17ABA">
        <w:t xml:space="preserve">represents </w:t>
      </w:r>
      <w:r w:rsidR="000A2CBF" w:rsidRPr="00B17ABA">
        <w:t xml:space="preserve">average </w:t>
      </w:r>
      <w:r w:rsidR="00741530" w:rsidRPr="00B17ABA">
        <w:t>blood pressure</w:t>
      </w:r>
    </w:p>
    <w:p w:rsidR="004338ED" w:rsidRPr="00B17ABA" w:rsidRDefault="004338ED" w:rsidP="00712D88">
      <w:pPr>
        <w:jc w:val="both"/>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6"/>
      </w:tblGrid>
      <w:tr w:rsidR="00712D88" w:rsidRPr="00B17ABA" w:rsidTr="00712D88">
        <w:tc>
          <w:tcPr>
            <w:tcW w:w="8436" w:type="dxa"/>
          </w:tcPr>
          <w:p w:rsidR="00712D88" w:rsidRPr="00B17ABA" w:rsidRDefault="00712D88" w:rsidP="008242C9">
            <w:pPr>
              <w:spacing w:line="240" w:lineRule="auto"/>
              <w:ind w:firstLine="0"/>
              <w:jc w:val="both"/>
            </w:pPr>
            <w:r w:rsidRPr="00B17ABA">
              <w:rPr>
                <w:noProof/>
                <w:lang w:eastAsia="ko-KR"/>
              </w:rPr>
              <w:drawing>
                <wp:inline distT="0" distB="0" distL="0" distR="0" wp14:anchorId="74AB6028" wp14:editId="6D94D930">
                  <wp:extent cx="5257800" cy="25622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712D88" w:rsidRPr="00B17ABA" w:rsidTr="00712D88">
        <w:tc>
          <w:tcPr>
            <w:tcW w:w="8436" w:type="dxa"/>
          </w:tcPr>
          <w:p w:rsidR="00712D88" w:rsidRPr="00B17ABA" w:rsidRDefault="00712D88" w:rsidP="008242C9">
            <w:pPr>
              <w:spacing w:line="240" w:lineRule="auto"/>
              <w:ind w:firstLine="0"/>
              <w:jc w:val="both"/>
            </w:pPr>
            <w:r w:rsidRPr="00B17ABA">
              <w:rPr>
                <w:noProof/>
                <w:lang w:eastAsia="ko-KR"/>
              </w:rPr>
              <w:drawing>
                <wp:inline distT="0" distB="0" distL="0" distR="0" wp14:anchorId="025CED9E" wp14:editId="42147E85">
                  <wp:extent cx="5210175" cy="2505075"/>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rsidR="000A2CBF" w:rsidRPr="00B17ABA" w:rsidRDefault="00712D88" w:rsidP="00344BC1">
      <w:pPr>
        <w:pStyle w:val="TOC2"/>
      </w:pPr>
      <w:r w:rsidRPr="00B17ABA">
        <w:t xml:space="preserve">1) </w:t>
      </w:r>
      <w:r w:rsidRPr="00B17ABA">
        <w:rPr>
          <w:b/>
          <w:bCs/>
        </w:rPr>
        <w:t>Hypertensive controlled</w:t>
      </w:r>
      <w:r w:rsidRPr="00B17ABA">
        <w:t>: SBP below 140</w:t>
      </w:r>
      <w:r w:rsidR="005A3042" w:rsidRPr="00B17ABA">
        <w:t xml:space="preserve"> </w:t>
      </w:r>
      <w:r w:rsidRPr="00B17ABA">
        <w:t>mmHg and DBP below 90</w:t>
      </w:r>
      <w:r w:rsidR="005A3042" w:rsidRPr="00B17ABA">
        <w:t xml:space="preserve"> </w:t>
      </w:r>
      <w:r w:rsidRPr="00B17ABA">
        <w:t xml:space="preserve">mmHg, currently taking medication specifically prescribed to treat their high blood pressure; </w:t>
      </w:r>
      <w:r w:rsidRPr="00B17ABA">
        <w:rPr>
          <w:b/>
          <w:bCs/>
        </w:rPr>
        <w:t>Hypertensive uncontrolled</w:t>
      </w:r>
      <w:r w:rsidRPr="00B17ABA">
        <w:t>: SBP at least 140</w:t>
      </w:r>
      <w:r w:rsidR="005A3042" w:rsidRPr="00B17ABA">
        <w:t xml:space="preserve"> </w:t>
      </w:r>
      <w:r w:rsidRPr="00B17ABA">
        <w:t>mmHg or DBP at least 90</w:t>
      </w:r>
      <w:r w:rsidR="005A3042" w:rsidRPr="00B17ABA">
        <w:t xml:space="preserve"> </w:t>
      </w:r>
      <w:r w:rsidRPr="00B17ABA">
        <w:t xml:space="preserve">mmHg, currently taking medication specifically prescribed to treat their high blood pressure; </w:t>
      </w:r>
      <w:r w:rsidRPr="00B17ABA">
        <w:rPr>
          <w:b/>
          <w:bCs/>
        </w:rPr>
        <w:t>Hypertension untreated</w:t>
      </w:r>
      <w:r w:rsidRPr="00B17ABA">
        <w:t>: SBP at least 140</w:t>
      </w:r>
      <w:r w:rsidR="005A3042" w:rsidRPr="00B17ABA">
        <w:t xml:space="preserve"> </w:t>
      </w:r>
      <w:r w:rsidRPr="00B17ABA">
        <w:t>mmHg or DBP at least 90</w:t>
      </w:r>
      <w:r w:rsidR="005A3042" w:rsidRPr="00B17ABA">
        <w:t xml:space="preserve"> </w:t>
      </w:r>
      <w:r w:rsidRPr="00B17ABA">
        <w:t>mmHg, not currently taking medication specifically prescribed to treat their high blood pressure.</w:t>
      </w:r>
    </w:p>
    <w:p w:rsidR="00712D88" w:rsidRPr="00B17ABA" w:rsidRDefault="00712D88" w:rsidP="00712D88">
      <w:pPr>
        <w:rPr>
          <w:lang w:eastAsia="ko-KR"/>
        </w:rPr>
      </w:pPr>
    </w:p>
    <w:p w:rsidR="000A2CBF" w:rsidRPr="00B17ABA" w:rsidRDefault="000A2CBF" w:rsidP="006654F4">
      <w:pPr>
        <w:pStyle w:val="Caption"/>
        <w:jc w:val="center"/>
      </w:pPr>
      <w:bookmarkStart w:id="114" w:name="_Ref423423630"/>
      <w:bookmarkStart w:id="115" w:name="_Toc426019138"/>
      <w:r w:rsidRPr="00B17ABA">
        <w:t xml:space="preserve">Figure </w:t>
      </w:r>
      <w:fldSimple w:instr=" STYLEREF 1 \s ">
        <w:r w:rsidR="00ED7C74" w:rsidRPr="00B17ABA">
          <w:rPr>
            <w:noProof/>
            <w:cs/>
          </w:rPr>
          <w:t>‎</w:t>
        </w:r>
        <w:r w:rsidR="00ED7C74" w:rsidRPr="00B17ABA">
          <w:rPr>
            <w:noProof/>
          </w:rPr>
          <w:t>4</w:t>
        </w:r>
      </w:fldSimple>
      <w:r w:rsidR="00ED7C74" w:rsidRPr="00B17ABA">
        <w:t>.</w:t>
      </w:r>
      <w:fldSimple w:instr=" SEQ Figure \* ARABIC \s 1 ">
        <w:r w:rsidR="00ED7C74" w:rsidRPr="00B17ABA">
          <w:rPr>
            <w:noProof/>
          </w:rPr>
          <w:t>1</w:t>
        </w:r>
      </w:fldSimple>
      <w:bookmarkEnd w:id="114"/>
      <w:r w:rsidRPr="00B17ABA">
        <w:t>.</w:t>
      </w:r>
      <w:r w:rsidR="00643DDA" w:rsidRPr="00B17ABA">
        <w:rPr>
          <w:rFonts w:hint="eastAsia"/>
          <w:lang w:eastAsia="ko-KR"/>
        </w:rPr>
        <w:t xml:space="preserve"> </w:t>
      </w:r>
      <w:r w:rsidRPr="00B17ABA">
        <w:t xml:space="preserve">The prevalence of hypertension in 2011, by age and </w:t>
      </w:r>
      <w:r w:rsidR="005D0F09" w:rsidRPr="00B17ABA">
        <w:t>gender</w:t>
      </w:r>
      <w:r w:rsidR="0000335A" w:rsidRPr="00B17ABA">
        <w:fldChar w:fldCharType="begin"/>
      </w:r>
      <w:r w:rsidR="00EE2B4F" w:rsidRPr="00B17ABA">
        <w:instrText xml:space="preserve"> ADDIN EN.CITE &lt;EndNote&gt;&lt;Cite&gt;&lt;Author&gt;IC)&lt;/Author&gt;&lt;Year&gt;2012&lt;/Year&gt;&lt;RecNum&gt;308&lt;/RecNum&gt;&lt;DisplayText&gt;&lt;style face="superscript"&gt;[221]&lt;/style&gt;&lt;/DisplayText&gt;&lt;record&gt;&lt;rec-number&gt;308&lt;/rec-number&gt;&lt;foreign-keys&gt;&lt;key app="EN" db-id="z2a0dvwpazf220et2vh50z295rxpzfevwft2"&gt;308&lt;/key&gt;&lt;/foreign-keys&gt;&lt;ref-type name="Book"&gt;6&lt;/ref-type&gt;&lt;contributors&gt;&lt;authors&gt;&lt;author&gt;The NHS Information Centre for health and social care (NHS IC)&lt;/author&gt;&lt;/authors&gt;&lt;/contributors&gt;&lt;titles&gt;&lt;title&gt;Health survey for England 2011&lt;/title&gt;&lt;/titles&gt;&lt;dates&gt;&lt;year&gt;2012&lt;/year&gt;&lt;/dates&gt;&lt;pub-location&gt;London&lt;/pub-location&gt;&lt;urls&gt;&lt;/urls&gt;&lt;/record&gt;&lt;/Cite&gt;&lt;/EndNote&gt;</w:instrText>
      </w:r>
      <w:r w:rsidR="0000335A" w:rsidRPr="00B17ABA">
        <w:fldChar w:fldCharType="separate"/>
      </w:r>
      <w:r w:rsidR="00EE2B4F" w:rsidRPr="00B17ABA">
        <w:rPr>
          <w:noProof/>
          <w:vertAlign w:val="superscript"/>
        </w:rPr>
        <w:t>[221]</w:t>
      </w:r>
      <w:bookmarkEnd w:id="115"/>
      <w:r w:rsidR="0000335A" w:rsidRPr="00B17ABA">
        <w:fldChar w:fldCharType="end"/>
      </w:r>
    </w:p>
    <w:p w:rsidR="00F3271B" w:rsidRPr="00B17ABA" w:rsidRDefault="00F3271B" w:rsidP="00712D88">
      <w:pPr>
        <w:spacing w:after="0" w:line="240" w:lineRule="auto"/>
        <w:ind w:firstLine="0"/>
        <w:jc w:val="center"/>
      </w:pPr>
      <w:r w:rsidRPr="00B17ABA">
        <w:rPr>
          <w:noProof/>
          <w:lang w:eastAsia="ko-KR"/>
        </w:rPr>
        <w:lastRenderedPageBreak/>
        <w:drawing>
          <wp:inline distT="0" distB="0" distL="0" distR="0" wp14:anchorId="27469008" wp14:editId="591059F9">
            <wp:extent cx="5199321" cy="2721935"/>
            <wp:effectExtent l="0" t="0" r="1905" b="2540"/>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A2CBF" w:rsidRPr="00B17ABA" w:rsidRDefault="000A2CBF" w:rsidP="006654F4">
      <w:pPr>
        <w:pStyle w:val="Caption"/>
        <w:spacing w:after="0" w:line="240" w:lineRule="auto"/>
        <w:jc w:val="center"/>
      </w:pPr>
      <w:bookmarkStart w:id="116" w:name="_Toc426019139"/>
      <w:r w:rsidRPr="00B17ABA">
        <w:t xml:space="preserve">Figure </w:t>
      </w:r>
      <w:fldSimple w:instr=" STYLEREF 1 \s ">
        <w:r w:rsidR="00ED7C74" w:rsidRPr="00B17ABA">
          <w:rPr>
            <w:noProof/>
            <w:cs/>
          </w:rPr>
          <w:t>‎</w:t>
        </w:r>
        <w:r w:rsidR="00ED7C74" w:rsidRPr="00B17ABA">
          <w:rPr>
            <w:noProof/>
          </w:rPr>
          <w:t>4</w:t>
        </w:r>
      </w:fldSimple>
      <w:r w:rsidR="00ED7C74" w:rsidRPr="00B17ABA">
        <w:t>.</w:t>
      </w:r>
      <w:fldSimple w:instr=" SEQ Figure \* ARABIC \s 1 ">
        <w:r w:rsidR="00ED7C74" w:rsidRPr="00B17ABA">
          <w:rPr>
            <w:noProof/>
          </w:rPr>
          <w:t>2</w:t>
        </w:r>
      </w:fldSimple>
      <w:r w:rsidRPr="00B17ABA">
        <w:t xml:space="preserve">. Mean </w:t>
      </w:r>
      <w:r w:rsidR="00E44CDD" w:rsidRPr="00B17ABA">
        <w:t>SBP</w:t>
      </w:r>
      <w:r w:rsidR="00B4795F" w:rsidRPr="00B17ABA">
        <w:t xml:space="preserve"> in 2011</w:t>
      </w:r>
      <w:r w:rsidRPr="00B17ABA">
        <w:t>, by age and gender in England</w:t>
      </w:r>
      <w:r w:rsidR="0000335A" w:rsidRPr="00B17ABA">
        <w:fldChar w:fldCharType="begin"/>
      </w:r>
      <w:r w:rsidR="00EE2B4F" w:rsidRPr="00B17ABA">
        <w:instrText xml:space="preserve"> ADDIN EN.CITE &lt;EndNote&gt;&lt;Cite&gt;&lt;Author&gt;IC)&lt;/Author&gt;&lt;Year&gt;2012&lt;/Year&gt;&lt;RecNum&gt;308&lt;/RecNum&gt;&lt;DisplayText&gt;&lt;style face="superscript"&gt;[221]&lt;/style&gt;&lt;/DisplayText&gt;&lt;record&gt;&lt;rec-number&gt;308&lt;/rec-number&gt;&lt;foreign-keys&gt;&lt;key app="EN" db-id="z2a0dvwpazf220et2vh50z295rxpzfevwft2"&gt;308&lt;/key&gt;&lt;/foreign-keys&gt;&lt;ref-type name="Book"&gt;6&lt;/ref-type&gt;&lt;contributors&gt;&lt;authors&gt;&lt;author&gt;The NHS Information Centre for health and social care (NHS IC)&lt;/author&gt;&lt;/authors&gt;&lt;/contributors&gt;&lt;titles&gt;&lt;title&gt;Health survey for England 2011&lt;/title&gt;&lt;/titles&gt;&lt;dates&gt;&lt;year&gt;2012&lt;/year&gt;&lt;/dates&gt;&lt;pub-location&gt;London&lt;/pub-location&gt;&lt;urls&gt;&lt;/urls&gt;&lt;/record&gt;&lt;/Cite&gt;&lt;/EndNote&gt;</w:instrText>
      </w:r>
      <w:r w:rsidR="0000335A" w:rsidRPr="00B17ABA">
        <w:fldChar w:fldCharType="separate"/>
      </w:r>
      <w:r w:rsidR="00EE2B4F" w:rsidRPr="00B17ABA">
        <w:rPr>
          <w:noProof/>
          <w:vertAlign w:val="superscript"/>
        </w:rPr>
        <w:t>[221]</w:t>
      </w:r>
      <w:bookmarkEnd w:id="116"/>
      <w:r w:rsidR="0000335A" w:rsidRPr="00B17ABA">
        <w:fldChar w:fldCharType="end"/>
      </w:r>
    </w:p>
    <w:p w:rsidR="000A2CBF" w:rsidRPr="00B17ABA" w:rsidRDefault="000A2CBF" w:rsidP="001A2558"/>
    <w:p w:rsidR="000A2CBF" w:rsidRPr="00B17ABA" w:rsidRDefault="00F3271B" w:rsidP="00712D88">
      <w:pPr>
        <w:keepNext/>
        <w:spacing w:after="0" w:line="240" w:lineRule="auto"/>
        <w:ind w:firstLine="0"/>
        <w:jc w:val="center"/>
      </w:pPr>
      <w:r w:rsidRPr="00B17ABA">
        <w:rPr>
          <w:noProof/>
          <w:lang w:eastAsia="ko-KR"/>
        </w:rPr>
        <w:drawing>
          <wp:inline distT="0" distB="0" distL="0" distR="0" wp14:anchorId="67A86A4A" wp14:editId="4302812F">
            <wp:extent cx="5124450" cy="2647950"/>
            <wp:effectExtent l="0" t="0" r="0"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0A2CBF" w:rsidRPr="00B17ABA" w:rsidRDefault="000A2CBF" w:rsidP="006654F4">
      <w:pPr>
        <w:pStyle w:val="Caption"/>
        <w:spacing w:after="0" w:line="240" w:lineRule="auto"/>
        <w:jc w:val="center"/>
      </w:pPr>
      <w:bookmarkStart w:id="117" w:name="_Toc426019140"/>
      <w:r w:rsidRPr="00B17ABA">
        <w:t xml:space="preserve">Figure </w:t>
      </w:r>
      <w:fldSimple w:instr=" STYLEREF 1 \s ">
        <w:r w:rsidR="00ED7C74" w:rsidRPr="00B17ABA">
          <w:rPr>
            <w:noProof/>
            <w:cs/>
          </w:rPr>
          <w:t>‎</w:t>
        </w:r>
        <w:r w:rsidR="00ED7C74" w:rsidRPr="00B17ABA">
          <w:rPr>
            <w:noProof/>
          </w:rPr>
          <w:t>4</w:t>
        </w:r>
      </w:fldSimple>
      <w:r w:rsidR="00ED7C74" w:rsidRPr="00B17ABA">
        <w:t>.</w:t>
      </w:r>
      <w:fldSimple w:instr=" SEQ Figure \* ARABIC \s 1 ">
        <w:r w:rsidR="00ED7C74" w:rsidRPr="00B17ABA">
          <w:rPr>
            <w:noProof/>
          </w:rPr>
          <w:t>3</w:t>
        </w:r>
      </w:fldSimple>
      <w:r w:rsidRPr="00B17ABA">
        <w:t xml:space="preserve">. Mean </w:t>
      </w:r>
      <w:r w:rsidR="00E44CDD" w:rsidRPr="00B17ABA">
        <w:t>DBP</w:t>
      </w:r>
      <w:r w:rsidR="00B4795F" w:rsidRPr="00B17ABA">
        <w:t xml:space="preserve"> in 2011</w:t>
      </w:r>
      <w:r w:rsidRPr="00B17ABA">
        <w:t>, by age and gender in England</w:t>
      </w:r>
      <w:r w:rsidR="0000335A" w:rsidRPr="00B17ABA">
        <w:fldChar w:fldCharType="begin"/>
      </w:r>
      <w:r w:rsidR="00EE2B4F" w:rsidRPr="00B17ABA">
        <w:instrText xml:space="preserve"> ADDIN EN.CITE &lt;EndNote&gt;&lt;Cite&gt;&lt;Author&gt;IC)&lt;/Author&gt;&lt;Year&gt;2012&lt;/Year&gt;&lt;RecNum&gt;308&lt;/RecNum&gt;&lt;DisplayText&gt;&lt;style face="superscript"&gt;[221]&lt;/style&gt;&lt;/DisplayText&gt;&lt;record&gt;&lt;rec-number&gt;308&lt;/rec-number&gt;&lt;foreign-keys&gt;&lt;key app="EN" db-id="z2a0dvwpazf220et2vh50z295rxpzfevwft2"&gt;308&lt;/key&gt;&lt;/foreign-keys&gt;&lt;ref-type name="Book"&gt;6&lt;/ref-type&gt;&lt;contributors&gt;&lt;authors&gt;&lt;author&gt;The NHS Information Centre for health and social care (NHS IC)&lt;/author&gt;&lt;/authors&gt;&lt;/contributors&gt;&lt;titles&gt;&lt;title&gt;Health survey for England 2011&lt;/title&gt;&lt;/titles&gt;&lt;dates&gt;&lt;year&gt;2012&lt;/year&gt;&lt;/dates&gt;&lt;pub-location&gt;London&lt;/pub-location&gt;&lt;urls&gt;&lt;/urls&gt;&lt;/record&gt;&lt;/Cite&gt;&lt;/EndNote&gt;</w:instrText>
      </w:r>
      <w:r w:rsidR="0000335A" w:rsidRPr="00B17ABA">
        <w:fldChar w:fldCharType="separate"/>
      </w:r>
      <w:r w:rsidR="00EE2B4F" w:rsidRPr="00B17ABA">
        <w:rPr>
          <w:noProof/>
          <w:vertAlign w:val="superscript"/>
        </w:rPr>
        <w:t>[221]</w:t>
      </w:r>
      <w:bookmarkEnd w:id="117"/>
      <w:r w:rsidR="0000335A" w:rsidRPr="00B17ABA">
        <w:fldChar w:fldCharType="end"/>
      </w:r>
    </w:p>
    <w:p w:rsidR="000A2CBF" w:rsidRPr="00B17ABA" w:rsidRDefault="000A2CBF" w:rsidP="001A2558">
      <w:pPr>
        <w:jc w:val="both"/>
        <w:rPr>
          <w:rFonts w:cs="Sabon-Roman"/>
        </w:rPr>
      </w:pPr>
    </w:p>
    <w:p w:rsidR="000A2CBF" w:rsidRPr="00B17ABA" w:rsidRDefault="000A2CBF" w:rsidP="00620560">
      <w:pPr>
        <w:jc w:val="both"/>
      </w:pPr>
      <w:r w:rsidRPr="00B17ABA">
        <w:t xml:space="preserve">The majority of </w:t>
      </w:r>
      <w:r w:rsidR="00A74AA9" w:rsidRPr="00B17ABA">
        <w:t>patients with hypertension</w:t>
      </w:r>
      <w:r w:rsidR="00F3271B" w:rsidRPr="00B17ABA">
        <w:t xml:space="preserve"> </w:t>
      </w:r>
      <w:r w:rsidRPr="00B17ABA">
        <w:t>have prim</w:t>
      </w:r>
      <w:r w:rsidR="00F54ECB" w:rsidRPr="00B17ABA">
        <w:t>ary (or essential) hypertension</w:t>
      </w:r>
      <w:r w:rsidRPr="00B17ABA">
        <w:t>.</w:t>
      </w:r>
      <w:r w:rsidR="00F3271B" w:rsidRPr="00B17ABA">
        <w:t xml:space="preserve"> </w:t>
      </w:r>
      <w:r w:rsidRPr="00B17ABA">
        <w:t>Key causal factors identified are excess body weight, excess dietary sodium or alcohol intake, reduced physical activity, inadequate intake of fruits, vegetables and potassium</w:t>
      </w:r>
      <w:r w:rsidR="0000335A" w:rsidRPr="00B17ABA">
        <w:fldChar w:fldCharType="begin">
          <w:fldData xml:space="preserve">PEVuZE5vdGU+PENpdGU+PEF1dGhvcj5KYW1lczwvQXV0aG9yPjxZZWFyPjIwMTQ8L1llYXI+PFJl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NTA3LTIwPC9wYWdlcz48dm9sdW1lPjMxMTwvdm9sdW1lPjxudW1iZXI+NTwvbnVtYmVyPjxlZGl0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=
</w:fldData>
        </w:fldChar>
      </w:r>
      <w:r w:rsidR="006577D9" w:rsidRPr="00B17ABA">
        <w:instrText xml:space="preserve"> ADDIN EN.CITE </w:instrText>
      </w:r>
      <w:r w:rsidR="006577D9" w:rsidRPr="00B17ABA">
        <w:fldChar w:fldCharType="begin">
          <w:fldData xml:space="preserve">PEVuZE5vdGU+PENpdGU+PEF1dGhvcj5KYW1lczwvQXV0aG9yPjxZZWFyPjIwMTQ8L1llYXI+PFJl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NTA3LTIwPC9wYWdlcz48dm9sdW1lPjMxMTwvdm9sdW1lPjxudW1iZXI+NTwvbnVtYmVyPjxlZGl0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=
</w:fldData>
        </w:fldChar>
      </w:r>
      <w:r w:rsidR="006577D9" w:rsidRPr="00B17ABA">
        <w:instrText xml:space="preserve"> ADDIN EN.CITE.DATA </w:instrText>
      </w:r>
      <w:r w:rsidR="006577D9" w:rsidRPr="00B17ABA">
        <w:fldChar w:fldCharType="end"/>
      </w:r>
      <w:r w:rsidR="0000335A" w:rsidRPr="00B17ABA">
        <w:fldChar w:fldCharType="separate"/>
      </w:r>
      <w:r w:rsidR="006577D9" w:rsidRPr="00B17ABA">
        <w:rPr>
          <w:noProof/>
          <w:vertAlign w:val="superscript"/>
        </w:rPr>
        <w:t>[9]</w:t>
      </w:r>
      <w:r w:rsidR="0000335A" w:rsidRPr="00B17ABA">
        <w:fldChar w:fldCharType="end"/>
      </w:r>
      <w:r w:rsidRPr="00B17ABA">
        <w:t>. Other factors are sympathetic nervous system hyperactivity, abnormal cardiovascular development, rennin-angiotensin system activity and defect in natriuresis, intracellular sodium and calcium</w:t>
      </w:r>
      <w:r w:rsidR="0000335A" w:rsidRPr="00B17ABA">
        <w:fldChar w:fldCharType="begin"/>
      </w:r>
      <w:r w:rsidR="00EE2B4F" w:rsidRPr="00B17ABA">
        <w:instrText xml:space="preserve"> ADDIN EN.CITE &lt;EndNote&gt;&lt;Cite&gt;&lt;Author&gt;McPhee&lt;/Author&gt;&lt;Year&gt;2007&lt;/Year&gt;&lt;RecNum&gt;311&lt;/RecNum&gt;&lt;DisplayText&gt;&lt;style face="superscript"&gt;[222]&lt;/style&gt;&lt;/DisplayText&gt;&lt;record&gt;&lt;rec-number&gt;311&lt;/rec-number&gt;&lt;foreign-keys&gt;&lt;key app="EN" db-id="z2a0dvwpazf220et2vh50z295rxpzfevwft2"&gt;311&lt;/key&gt;&lt;/foreign-keys&gt;&lt;ref-type name="Journal Article"&gt;17&lt;/ref-type&gt;&lt;contributors&gt;&lt;authors&gt;&lt;author&gt;McPhee, SJ.  &lt;/author&gt;&lt;author&gt;Papadakis, MA.&lt;/author&gt;&lt;/authors&gt;&lt;/contributors&gt;&lt;titles&gt;&lt;title&gt;Current medical diagnosis &amp;amp; treatment 2012&lt;/title&gt;&lt;secondary-title&gt;The McGraw-Hill Companies&lt;/secondary-title&gt;&lt;/titles&gt;&lt;periodical&gt;&lt;full-title&gt;The McGraw-Hill Companies&lt;/full-title&gt;&lt;/periodical&gt;&lt;volume&gt;47th Edition&lt;/volume&gt;&lt;dates&gt;&lt;year&gt;2007&lt;/year&gt;&lt;/dates&gt;&lt;urls&gt;&lt;/urls&gt;&lt;/record&gt;&lt;/Cite&gt;&lt;/EndNote&gt;</w:instrText>
      </w:r>
      <w:r w:rsidR="0000335A" w:rsidRPr="00B17ABA">
        <w:fldChar w:fldCharType="separate"/>
      </w:r>
      <w:r w:rsidR="00EE2B4F" w:rsidRPr="00B17ABA">
        <w:rPr>
          <w:noProof/>
          <w:vertAlign w:val="superscript"/>
        </w:rPr>
        <w:t>[222]</w:t>
      </w:r>
      <w:r w:rsidR="0000335A" w:rsidRPr="00B17ABA">
        <w:fldChar w:fldCharType="end"/>
      </w:r>
      <w:r w:rsidRPr="00B17ABA">
        <w:t>.</w:t>
      </w:r>
    </w:p>
    <w:p w:rsidR="000A2CBF" w:rsidRPr="00B17ABA" w:rsidRDefault="000A2CBF" w:rsidP="001A2558">
      <w:pPr>
        <w:jc w:val="both"/>
      </w:pPr>
      <w:r w:rsidRPr="00B17ABA">
        <w:t>5-10% of the hypertension is secondary hypertension</w:t>
      </w:r>
      <w:r w:rsidR="003A2511" w:rsidRPr="00B17ABA">
        <w:t>,</w:t>
      </w:r>
      <w:r w:rsidRPr="00B17ABA">
        <w:t xml:space="preserve"> which has a specific identified cause for</w:t>
      </w:r>
      <w:r w:rsidR="00FE07F9" w:rsidRPr="00B17ABA">
        <w:t xml:space="preserve"> the</w:t>
      </w:r>
      <w:r w:rsidRPr="00B17ABA">
        <w:t xml:space="preserve"> elevated </w:t>
      </w:r>
      <w:r w:rsidR="00741530" w:rsidRPr="00B17ABA">
        <w:t>blood pressure</w:t>
      </w:r>
      <w:r w:rsidRPr="00B17ABA">
        <w:t>, such as chronic kidney disease</w:t>
      </w:r>
      <w:r w:rsidR="004F76AB" w:rsidRPr="00B17ABA">
        <w:t xml:space="preserve"> (CKD)</w:t>
      </w:r>
      <w:r w:rsidRPr="00B17ABA">
        <w:t xml:space="preserve">, chronic steroid </w:t>
      </w:r>
      <w:r w:rsidRPr="00B17ABA">
        <w:lastRenderedPageBreak/>
        <w:t xml:space="preserve">therapy and Cushing’s syndrome, </w:t>
      </w:r>
      <w:r w:rsidR="00490F4D" w:rsidRPr="00B17ABA">
        <w:rPr>
          <w:lang w:val="en-US"/>
        </w:rPr>
        <w:t xml:space="preserve">renovascular disease, </w:t>
      </w:r>
      <w:r w:rsidR="00490F4D" w:rsidRPr="00B17ABA">
        <w:rPr>
          <w:rFonts w:hint="eastAsia"/>
          <w:lang w:val="en-US" w:eastAsia="ko-KR"/>
        </w:rPr>
        <w:t>p</w:t>
      </w:r>
      <w:r w:rsidR="00490F4D" w:rsidRPr="00B17ABA">
        <w:rPr>
          <w:lang w:val="en-US"/>
        </w:rPr>
        <w:t xml:space="preserve">heochromocytoma, </w:t>
      </w:r>
      <w:r w:rsidR="00490F4D" w:rsidRPr="00B17ABA">
        <w:rPr>
          <w:rFonts w:hint="eastAsia"/>
          <w:lang w:val="en-US" w:eastAsia="ko-KR"/>
        </w:rPr>
        <w:t>a</w:t>
      </w:r>
      <w:r w:rsidRPr="00B17ABA">
        <w:rPr>
          <w:lang w:val="en-US"/>
        </w:rPr>
        <w:t xml:space="preserve">ldosteronism and so on. Secondary hypertension is more likely </w:t>
      </w:r>
      <w:r w:rsidR="00FE07F9" w:rsidRPr="00B17ABA">
        <w:rPr>
          <w:lang w:val="en-US"/>
        </w:rPr>
        <w:t xml:space="preserve">to </w:t>
      </w:r>
      <w:r w:rsidRPr="00B17ABA">
        <w:rPr>
          <w:lang w:val="en-US"/>
        </w:rPr>
        <w:t xml:space="preserve">worsen suddenly and </w:t>
      </w:r>
      <w:r w:rsidR="00FE07F9" w:rsidRPr="00B17ABA">
        <w:rPr>
          <w:lang w:val="en-US"/>
        </w:rPr>
        <w:t xml:space="preserve">to </w:t>
      </w:r>
      <w:r w:rsidRPr="00B17ABA">
        <w:rPr>
          <w:lang w:val="en-US"/>
        </w:rPr>
        <w:t>respond poorly to treatment</w:t>
      </w:r>
      <w:r w:rsidR="00FE07F9" w:rsidRPr="00B17ABA">
        <w:rPr>
          <w:lang w:val="en-US"/>
        </w:rPr>
        <w:t>,</w:t>
      </w:r>
      <w:r w:rsidRPr="00B17ABA">
        <w:rPr>
          <w:lang w:val="en-US"/>
        </w:rPr>
        <w:t xml:space="preserve"> but t</w:t>
      </w:r>
      <w:r w:rsidRPr="00B17ABA">
        <w:t xml:space="preserve">he causes </w:t>
      </w:r>
      <w:r w:rsidR="00FE07F9" w:rsidRPr="00B17ABA">
        <w:t xml:space="preserve">of secondary hypertension </w:t>
      </w:r>
      <w:r w:rsidRPr="00B17ABA">
        <w:t xml:space="preserve">are potentially correctable.  </w:t>
      </w:r>
    </w:p>
    <w:p w:rsidR="000A2CBF" w:rsidRPr="00B17ABA" w:rsidRDefault="000A2CBF" w:rsidP="00620560">
      <w:pPr>
        <w:jc w:val="both"/>
        <w:rPr>
          <w:rFonts w:cstheme="majorBidi"/>
          <w:lang w:eastAsia="ko-KR"/>
        </w:rPr>
      </w:pPr>
      <w:r w:rsidRPr="00B17ABA">
        <w:rPr>
          <w:rFonts w:cstheme="majorBidi"/>
        </w:rPr>
        <w:t>Hypertension is not a disease itself</w:t>
      </w:r>
      <w:r w:rsidR="00FE07F9" w:rsidRPr="00B17ABA">
        <w:rPr>
          <w:rFonts w:cstheme="majorBidi"/>
        </w:rPr>
        <w:t>,</w:t>
      </w:r>
      <w:r w:rsidRPr="00B17ABA">
        <w:rPr>
          <w:rFonts w:cstheme="majorBidi"/>
        </w:rPr>
        <w:t xml:space="preserve"> but </w:t>
      </w:r>
      <w:r w:rsidR="00FE07F9" w:rsidRPr="00B17ABA">
        <w:rPr>
          <w:rFonts w:cstheme="majorBidi"/>
        </w:rPr>
        <w:t xml:space="preserve">is </w:t>
      </w:r>
      <w:r w:rsidRPr="00B17ABA">
        <w:rPr>
          <w:rFonts w:cstheme="majorBidi"/>
        </w:rPr>
        <w:t>one of the most significant risk factor</w:t>
      </w:r>
      <w:r w:rsidR="00FE07F9" w:rsidRPr="00B17ABA">
        <w:rPr>
          <w:rFonts w:cstheme="majorBidi"/>
        </w:rPr>
        <w:t>s</w:t>
      </w:r>
      <w:r w:rsidRPr="00B17ABA">
        <w:rPr>
          <w:rFonts w:cstheme="majorBidi"/>
        </w:rPr>
        <w:t xml:space="preserve"> that may increase the chance of cardiovascular morbidity and mortality</w:t>
      </w:r>
      <w:r w:rsidR="0000335A" w:rsidRPr="00B17ABA">
        <w:rPr>
          <w:rFonts w:cstheme="majorBidi"/>
        </w:rPr>
        <w:fldChar w:fldCharType="begin"/>
      </w:r>
      <w:r w:rsidR="00EE2B4F" w:rsidRPr="00B17ABA">
        <w:rPr>
          <w:rFonts w:cstheme="majorBidi"/>
        </w:rPr>
        <w:instrText xml:space="preserve"> ADDIN EN.CITE &lt;EndNote&gt;&lt;Cite&gt;&lt;Author&gt;NICE&lt;/Author&gt;&lt;Year&gt;2006&lt;/Year&gt;&lt;RecNum&gt;307&lt;/RecNum&gt;&lt;DisplayText&gt;&lt;style face="superscript"&gt;[223]&lt;/style&gt;&lt;/DisplayText&gt;&lt;record&gt;&lt;rec-number&gt;307&lt;/rec-number&gt;&lt;foreign-keys&gt;&lt;key app="EN" db-id="z2a0dvwpazf220et2vh50z295rxpzfevwft2"&gt;307&lt;/key&gt;&lt;/foreign-keys&gt;&lt;ref-type name="Journal Article"&gt;17&lt;/ref-type&gt;&lt;contributors&gt;&lt;authors&gt;&lt;author&gt;National Institute for Health and Clinical Excellence (NICE),&lt;/author&gt;&lt;/authors&gt;&lt;/contributors&gt;&lt;titles&gt;&lt;title&gt;Hypertension: management in adults in primary care: pharmacological update. London&lt;/title&gt;&lt;secondary-title&gt;Royal College of Physicians&lt;/secondary-title&gt;&lt;/titles&gt;&lt;periodical&gt;&lt;full-title&gt;Royal College of Physicians&lt;/full-title&gt;&lt;/periodical&gt;&lt;dates&gt;&lt;year&gt;2006&lt;/year&gt;&lt;/dates&gt;&lt;urls&gt;&lt;/urls&gt;&lt;language&gt;o&lt;/language&gt;&lt;/record&gt;&lt;/Cite&gt;&lt;/EndNote&gt;</w:instrText>
      </w:r>
      <w:r w:rsidR="0000335A" w:rsidRPr="00B17ABA">
        <w:rPr>
          <w:rFonts w:cstheme="majorBidi"/>
        </w:rPr>
        <w:fldChar w:fldCharType="separate"/>
      </w:r>
      <w:r w:rsidR="00EE2B4F" w:rsidRPr="00B17ABA">
        <w:rPr>
          <w:rFonts w:cstheme="majorBidi"/>
          <w:noProof/>
          <w:vertAlign w:val="superscript"/>
        </w:rPr>
        <w:t>[223]</w:t>
      </w:r>
      <w:r w:rsidR="0000335A" w:rsidRPr="00B17ABA">
        <w:rPr>
          <w:rFonts w:cstheme="majorBidi"/>
        </w:rPr>
        <w:fldChar w:fldCharType="end"/>
      </w:r>
      <w:r w:rsidRPr="00B17ABA">
        <w:rPr>
          <w:rFonts w:cstheme="majorBidi"/>
        </w:rPr>
        <w:t>. The strong relationship between blood pressure and cardiovascular risk</w:t>
      </w:r>
      <w:r w:rsidR="00125C5E" w:rsidRPr="00B17ABA">
        <w:rPr>
          <w:rFonts w:cstheme="majorBidi"/>
        </w:rPr>
        <w:t xml:space="preserve"> </w:t>
      </w:r>
      <w:r w:rsidRPr="00B17ABA">
        <w:rPr>
          <w:rFonts w:cstheme="majorBidi"/>
        </w:rPr>
        <w:t>is firmly established for those with and without existing heart disease.</w:t>
      </w:r>
      <w:r w:rsidR="00125C5E" w:rsidRPr="00B17ABA">
        <w:rPr>
          <w:rFonts w:cstheme="majorBidi"/>
        </w:rPr>
        <w:t xml:space="preserve"> </w:t>
      </w:r>
      <w:r w:rsidRPr="00B17ABA">
        <w:rPr>
          <w:rFonts w:cstheme="majorBidi"/>
        </w:rPr>
        <w:t>MacMahon et al performed an analysis of nine observational studies, involving 420,000 individuals, and found that long-term reductions in usual DBP of 5-10</w:t>
      </w:r>
      <w:r w:rsidR="00825ADE" w:rsidRPr="00B17ABA">
        <w:rPr>
          <w:rFonts w:cstheme="majorBidi"/>
        </w:rPr>
        <w:t xml:space="preserve"> </w:t>
      </w:r>
      <w:r w:rsidRPr="00B17ABA">
        <w:rPr>
          <w:rFonts w:cstheme="majorBidi"/>
        </w:rPr>
        <w:t>mmHg were associated with 34-56% reduction in the</w:t>
      </w:r>
      <w:r w:rsidR="00125C5E" w:rsidRPr="00B17ABA">
        <w:rPr>
          <w:rFonts w:cstheme="majorBidi"/>
        </w:rPr>
        <w:t xml:space="preserve"> relative </w:t>
      </w:r>
      <w:r w:rsidRPr="00B17ABA">
        <w:rPr>
          <w:rFonts w:cstheme="majorBidi"/>
        </w:rPr>
        <w:t xml:space="preserve">risk </w:t>
      </w:r>
      <w:r w:rsidR="00490F4D" w:rsidRPr="00B17ABA">
        <w:rPr>
          <w:rFonts w:cstheme="majorBidi" w:hint="eastAsia"/>
          <w:lang w:eastAsia="ko-KR"/>
        </w:rPr>
        <w:t xml:space="preserve">(RR) </w:t>
      </w:r>
      <w:r w:rsidRPr="00B17ABA">
        <w:rPr>
          <w:rFonts w:cstheme="majorBidi"/>
        </w:rPr>
        <w:t xml:space="preserve">of stroke and 21-37% reduction in the </w:t>
      </w:r>
      <w:r w:rsidR="00490F4D" w:rsidRPr="00B17ABA">
        <w:rPr>
          <w:rFonts w:cstheme="majorBidi" w:hint="eastAsia"/>
          <w:lang w:eastAsia="ko-KR"/>
        </w:rPr>
        <w:t>RR</w:t>
      </w:r>
      <w:r w:rsidRPr="00B17ABA">
        <w:rPr>
          <w:rFonts w:cstheme="majorBidi"/>
        </w:rPr>
        <w:t xml:space="preserve"> of</w:t>
      </w:r>
      <w:r w:rsidR="00125C5E" w:rsidRPr="00B17ABA">
        <w:rPr>
          <w:rFonts w:cstheme="majorBidi"/>
        </w:rPr>
        <w:t xml:space="preserve"> </w:t>
      </w:r>
      <w:r w:rsidR="00CA24EF" w:rsidRPr="00B17ABA">
        <w:rPr>
          <w:rFonts w:cstheme="majorBidi" w:hint="eastAsia"/>
          <w:lang w:eastAsia="ko-KR"/>
        </w:rPr>
        <w:t>CHD</w:t>
      </w:r>
      <w:r w:rsidR="0000335A" w:rsidRPr="00B17ABA">
        <w:rPr>
          <w:rFonts w:cstheme="majorBidi"/>
        </w:rPr>
        <w:fldChar w:fldCharType="begin">
          <w:fldData xml:space="preserve">PEVuZE5vdGU+PENpdGU+PEF1dGhvcj5NYWNtYWhvbjwvQXV0aG9yPjxZZWFyPjE5OTA8L1llYXI+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3NjUtNzc0PC9wYWdlcz48dm9sdW1lPjMzNTwvdm9sdW1lPjxu
dW1iZXI+ODY5MjwvbnVtYmVyPjxkYXRlcz48eWVhcj4xOTkwPC95ZWFyPjxwdWItZGF0ZXM+PGRh
dGU+TWFyIDMxPC9kYXRlPjwvcHViLWRhdGVzPjwvZGF0ZXM+PGlzYm4+MDE0MC02NzM2PC9pc2Ju
PjxhY2Nlc3Npb24tbnVtPldPUzpBMTk5MENXOTk0MDAwMTE8L2FjY2Vzc2lvbi1udW0+PHVybHM+
PHJlbGF0ZWQtdXJscz48dXJsPiZsdDtHbyB0byBJU0kmZ3Q7Oi8vV09TOkExOTkwQ1c5OTQwMDAx
MTwvdXJsPjwvcmVsYXRlZC11cmxzPjwvdXJscz48ZWxlY3Ryb25pYy1yZXNvdXJjZS1udW0+RG9p
IDEwLjEwMTYvMDE0MC02NzM2KDkwKTkwODc4LTk8L2VsZWN0cm9uaWMtcmVzb3VyY2UtbnVtPjxs
YW5ndWFnZT5FbmdsaXNoPC9sYW5ndWFnZT48L3JlY29yZD48L0NpdGU+PC9FbmROb3RlPgB=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NYWNtYWhvbjwvQXV0aG9yPjxZZWFyPjE5OTA8L1llYXI+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3NjUtNzc0PC9wYWdlcz48dm9sdW1lPjMzNTwvdm9sdW1lPjxu
dW1iZXI+ODY5MjwvbnVtYmVyPjxkYXRlcz48eWVhcj4xOTkwPC95ZWFyPjxwdWItZGF0ZXM+PGRh
dGU+TWFyIDMxPC9kYXRlPjwvcHViLWRhdGVzPjwvZGF0ZXM+PGlzYm4+MDE0MC02NzM2PC9pc2Ju
PjxhY2Nlc3Npb24tbnVtPldPUzpBMTk5MENXOTk0MDAwMTE8L2FjY2Vzc2lvbi1udW0+PHVybHM+
PHJlbGF0ZWQtdXJscz48dXJsPiZsdDtHbyB0byBJU0kmZ3Q7Oi8vV09TOkExOTkwQ1c5OTQwMDAx
MTwvdXJsPjwvcmVsYXRlZC11cmxzPjwvdXJscz48ZWxlY3Ryb25pYy1yZXNvdXJjZS1udW0+RG9p
IDEwLjEwMTYvMDE0MC02NzM2KDkwKTkwODc4LTk8L2VsZWN0cm9uaWMtcmVzb3VyY2UtbnVtPjxs
YW5ndWFnZT5FbmdsaXNoPC9sYW5ndWFnZT48L3JlY29yZD48L0NpdGU+PC9FbmROb3RlPgB=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00335A" w:rsidRPr="00B17ABA">
        <w:rPr>
          <w:rFonts w:cstheme="majorBidi"/>
        </w:rPr>
      </w:r>
      <w:r w:rsidR="0000335A" w:rsidRPr="00B17ABA">
        <w:rPr>
          <w:rFonts w:cstheme="majorBidi"/>
        </w:rPr>
        <w:fldChar w:fldCharType="separate"/>
      </w:r>
      <w:r w:rsidR="00EE2B4F" w:rsidRPr="00B17ABA">
        <w:rPr>
          <w:rFonts w:cstheme="majorBidi"/>
          <w:noProof/>
          <w:vertAlign w:val="superscript"/>
        </w:rPr>
        <w:t>[224]</w:t>
      </w:r>
      <w:r w:rsidR="0000335A" w:rsidRPr="00B17ABA">
        <w:rPr>
          <w:rFonts w:cstheme="majorBidi"/>
        </w:rPr>
        <w:fldChar w:fldCharType="end"/>
      </w:r>
      <w:r w:rsidRPr="00B17ABA">
        <w:rPr>
          <w:rFonts w:cstheme="majorBidi"/>
        </w:rPr>
        <w:t xml:space="preserve">. The </w:t>
      </w:r>
      <w:r w:rsidR="00125C5E" w:rsidRPr="00B17ABA">
        <w:rPr>
          <w:rFonts w:cstheme="majorBidi"/>
        </w:rPr>
        <w:t xml:space="preserve">similar relationship between </w:t>
      </w:r>
      <w:r w:rsidRPr="00B17ABA">
        <w:rPr>
          <w:rFonts w:cstheme="majorBidi"/>
        </w:rPr>
        <w:t xml:space="preserve">DBP and CHD and stroke was also found in </w:t>
      </w:r>
      <w:r w:rsidR="00125C5E" w:rsidRPr="00B17ABA">
        <w:rPr>
          <w:rFonts w:cstheme="majorBidi"/>
        </w:rPr>
        <w:t>Collins et al’s</w:t>
      </w:r>
      <w:r w:rsidRPr="00B17ABA">
        <w:rPr>
          <w:rFonts w:cstheme="majorBidi"/>
        </w:rPr>
        <w:t xml:space="preserve"> systematic review of 14 randomised trials of antihypertensive drugs</w:t>
      </w:r>
      <w:r w:rsidR="0000335A" w:rsidRPr="00B17ABA">
        <w:rPr>
          <w:rFonts w:cstheme="majorBidi"/>
        </w:rPr>
        <w:fldChar w:fldCharType="begin">
          <w:fldData xml:space="preserve">PEVuZE5vdGU+PENpdGU+PEF1dGhvcj5Db2xsaW5zPC9BdXRob3I+PFllYXI+MTk5MDwvWWVhcj48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gyNy04Mzg8L3BhZ2VzPjx2b2x1bWU+
MzM1PC92b2x1bWU+PG51bWJlcj44NjkzPC9udW1iZXI+PGRhdGVzPjx5ZWFyPjE5OTA8L3llYXI+
PHB1Yi1kYXRlcz48ZGF0ZT5BcHIgNzwvZGF0ZT48L3B1Yi1kYXRlcz48L2RhdGVzPjxpc2JuPjAx
NDAtNjczNjwvaXNibj48YWNjZXNzaW9uLW51bT5JU0k6QTE5OTBDWTM3MTAwMDExPC9hY2Nlc3Np
b24tbnVtPjx1cmxzPjxyZWxhdGVkLXVybHM+PHVybD4mbHQ7R28gdG8gSVNJJmd0OzovL0ExOTkw
Q1kzNzEwMDAxMTwvdXJsPjwvcmVsYXRlZC11cmxzPjwvdXJscz48ZWxlY3Ryb25pYy1yZXNvdXJj
ZS1udW0+RG9pIDEwLjEwMTYvMDE0MC02NzM2KDkwKTkwOTQ0LVo8L2VsZWN0cm9uaWMtcmVzb3Vy
Y2UtbnVtPjxsYW5ndWFnZT5FbmdsaXNoPC9sYW5ndWFnZT48L3JlY29yZD48L0NpdGU+PC9FbmRO
b3RlPgB=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Db2xsaW5zPC9BdXRob3I+PFllYXI+MTk5MDwvWWVhcj48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gyNy04Mzg8L3BhZ2VzPjx2b2x1bWU+
MzM1PC92b2x1bWU+PG51bWJlcj44NjkzPC9udW1iZXI+PGRhdGVzPjx5ZWFyPjE5OTA8L3llYXI+
PHB1Yi1kYXRlcz48ZGF0ZT5BcHIgNzwvZGF0ZT48L3B1Yi1kYXRlcz48L2RhdGVzPjxpc2JuPjAx
NDAtNjczNjwvaXNibj48YWNjZXNzaW9uLW51bT5JU0k6QTE5OTBDWTM3MTAwMDExPC9hY2Nlc3Np
b24tbnVtPjx1cmxzPjxyZWxhdGVkLXVybHM+PHVybD4mbHQ7R28gdG8gSVNJJmd0OzovL0ExOTkw
Q1kzNzEwMDAxMTwvdXJsPjwvcmVsYXRlZC11cmxzPjwvdXJscz48ZWxlY3Ryb25pYy1yZXNvdXJj
ZS1udW0+RG9pIDEwLjEwMTYvMDE0MC02NzM2KDkwKTkwOTQ0LVo8L2VsZWN0cm9uaWMtcmVzb3Vy
Y2UtbnVtPjxsYW5ndWFnZT5FbmdsaXNoPC9sYW5ndWFnZT48L3JlY29yZD48L0NpdGU+PC9FbmRO
b3RlPgB=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00335A" w:rsidRPr="00B17ABA">
        <w:rPr>
          <w:rFonts w:cstheme="majorBidi"/>
        </w:rPr>
      </w:r>
      <w:r w:rsidR="0000335A" w:rsidRPr="00B17ABA">
        <w:rPr>
          <w:rFonts w:cstheme="majorBidi"/>
        </w:rPr>
        <w:fldChar w:fldCharType="separate"/>
      </w:r>
      <w:r w:rsidR="00EE2B4F" w:rsidRPr="00B17ABA">
        <w:rPr>
          <w:rFonts w:cstheme="majorBidi"/>
          <w:noProof/>
          <w:vertAlign w:val="superscript"/>
        </w:rPr>
        <w:t>[225]</w:t>
      </w:r>
      <w:r w:rsidR="0000335A" w:rsidRPr="00B17ABA">
        <w:rPr>
          <w:rFonts w:cstheme="majorBidi"/>
        </w:rPr>
        <w:fldChar w:fldCharType="end"/>
      </w:r>
      <w:r w:rsidRPr="00B17ABA">
        <w:rPr>
          <w:rFonts w:cstheme="majorBidi"/>
        </w:rPr>
        <w:t xml:space="preserve">. </w:t>
      </w:r>
      <w:r w:rsidR="00125C5E" w:rsidRPr="00B17ABA">
        <w:rPr>
          <w:rFonts w:cstheme="majorBidi"/>
        </w:rPr>
        <w:t xml:space="preserve">With </w:t>
      </w:r>
      <w:r w:rsidR="004D5C3F" w:rsidRPr="00B17ABA">
        <w:rPr>
          <w:rFonts w:cstheme="majorBidi"/>
        </w:rPr>
        <w:t>5-</w:t>
      </w:r>
      <w:r w:rsidR="00825ADE" w:rsidRPr="00B17ABA">
        <w:rPr>
          <w:rFonts w:cstheme="majorBidi"/>
        </w:rPr>
        <w:t xml:space="preserve">6 </w:t>
      </w:r>
      <w:r w:rsidRPr="00B17ABA">
        <w:rPr>
          <w:rFonts w:cstheme="majorBidi"/>
        </w:rPr>
        <w:t xml:space="preserve">mmHg </w:t>
      </w:r>
      <w:r w:rsidR="00125C5E" w:rsidRPr="00B17ABA">
        <w:rPr>
          <w:rFonts w:cstheme="majorBidi"/>
        </w:rPr>
        <w:t xml:space="preserve">reduction </w:t>
      </w:r>
      <w:r w:rsidRPr="00B17ABA">
        <w:rPr>
          <w:rFonts w:cstheme="majorBidi"/>
        </w:rPr>
        <w:t>in DBP over 5 years</w:t>
      </w:r>
      <w:r w:rsidR="00125C5E" w:rsidRPr="00B17ABA">
        <w:rPr>
          <w:rFonts w:cstheme="majorBidi"/>
        </w:rPr>
        <w:t xml:space="preserve">, the reduction in the odds of stroke and CHD were </w:t>
      </w:r>
      <w:r w:rsidRPr="00B17ABA">
        <w:rPr>
          <w:rFonts w:cstheme="majorBidi"/>
        </w:rPr>
        <w:t>42% and 14%</w:t>
      </w:r>
      <w:r w:rsidR="00125C5E" w:rsidRPr="00B17ABA">
        <w:rPr>
          <w:rFonts w:cstheme="majorBidi"/>
        </w:rPr>
        <w:t xml:space="preserve">, respectively. Even in persons whose </w:t>
      </w:r>
      <w:r w:rsidR="00741530" w:rsidRPr="00B17ABA">
        <w:rPr>
          <w:rFonts w:cstheme="majorBidi"/>
        </w:rPr>
        <w:t>blood pressure</w:t>
      </w:r>
      <w:r w:rsidR="00FE07F9" w:rsidRPr="00B17ABA">
        <w:rPr>
          <w:rFonts w:cstheme="majorBidi"/>
        </w:rPr>
        <w:t xml:space="preserve"> was</w:t>
      </w:r>
      <w:r w:rsidR="00125C5E" w:rsidRPr="00B17ABA">
        <w:rPr>
          <w:rFonts w:cstheme="majorBidi"/>
        </w:rPr>
        <w:t xml:space="preserve"> in </w:t>
      </w:r>
      <w:r w:rsidR="00FE07F9" w:rsidRPr="00B17ABA">
        <w:rPr>
          <w:rFonts w:cstheme="majorBidi"/>
        </w:rPr>
        <w:t>the</w:t>
      </w:r>
      <w:r w:rsidR="00125C5E" w:rsidRPr="00B17ABA">
        <w:rPr>
          <w:rFonts w:cstheme="majorBidi"/>
        </w:rPr>
        <w:t xml:space="preserve"> normal range, </w:t>
      </w:r>
      <w:r w:rsidR="00E424CE" w:rsidRPr="00B17ABA">
        <w:rPr>
          <w:rFonts w:cstheme="majorBidi"/>
        </w:rPr>
        <w:t>CV event</w:t>
      </w:r>
      <w:r w:rsidR="00125C5E" w:rsidRPr="00B17ABA">
        <w:rPr>
          <w:rFonts w:cstheme="majorBidi"/>
        </w:rPr>
        <w:t xml:space="preserve"> rates increase</w:t>
      </w:r>
      <w:r w:rsidR="00B81C63" w:rsidRPr="00B17ABA">
        <w:rPr>
          <w:rFonts w:cstheme="majorBidi"/>
        </w:rPr>
        <w:t>d</w:t>
      </w:r>
      <w:r w:rsidR="00125C5E" w:rsidRPr="00B17ABA">
        <w:rPr>
          <w:rFonts w:cstheme="majorBidi"/>
        </w:rPr>
        <w:t xml:space="preserve"> </w:t>
      </w:r>
      <w:r w:rsidR="00FE07F9" w:rsidRPr="00B17ABA">
        <w:rPr>
          <w:rFonts w:cstheme="majorBidi"/>
        </w:rPr>
        <w:t>with an increase in DBP</w:t>
      </w:r>
      <w:r w:rsidR="0000335A" w:rsidRPr="00B17ABA">
        <w:rPr>
          <w:rFonts w:cstheme="majorBidi"/>
        </w:rPr>
        <w:fldChar w:fldCharType="begin">
          <w:fldData xml:space="preserve">PEVuZE5vdGU+PENpdGU+PEF1dGhvcj5WYXNhbjwvQXV0aG9yPjxZZWFyPjIwMDE8L1llYXI+PFJl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kxLTc8L3BhZ2VzPjx2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WYXNhbjwvQXV0aG9yPjxZZWFyPjIwMDE8L1llYXI+PFJl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kxLTc8L3BhZ2VzPjx2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00335A" w:rsidRPr="00B17ABA">
        <w:rPr>
          <w:rFonts w:cstheme="majorBidi"/>
        </w:rPr>
      </w:r>
      <w:r w:rsidR="0000335A" w:rsidRPr="00B17ABA">
        <w:rPr>
          <w:rFonts w:cstheme="majorBidi"/>
        </w:rPr>
        <w:fldChar w:fldCharType="separate"/>
      </w:r>
      <w:r w:rsidR="00EE2B4F" w:rsidRPr="00B17ABA">
        <w:rPr>
          <w:rFonts w:cstheme="majorBidi"/>
          <w:noProof/>
          <w:vertAlign w:val="superscript"/>
        </w:rPr>
        <w:t>[226]</w:t>
      </w:r>
      <w:r w:rsidR="0000335A" w:rsidRPr="00B17ABA">
        <w:rPr>
          <w:rFonts w:cstheme="majorBidi"/>
        </w:rPr>
        <w:fldChar w:fldCharType="end"/>
      </w:r>
      <w:r w:rsidRPr="00B17ABA">
        <w:rPr>
          <w:rFonts w:cstheme="majorBidi"/>
        </w:rPr>
        <w:t xml:space="preserve">. Compared with optimal </w:t>
      </w:r>
      <w:r w:rsidR="00741530" w:rsidRPr="00B17ABA">
        <w:rPr>
          <w:rFonts w:cstheme="majorBidi"/>
        </w:rPr>
        <w:t>blood pressure</w:t>
      </w:r>
      <w:r w:rsidRPr="00B17ABA">
        <w:rPr>
          <w:rFonts w:cstheme="majorBidi"/>
        </w:rPr>
        <w:t xml:space="preserve"> (</w:t>
      </w:r>
      <w:r w:rsidR="00490F4D" w:rsidRPr="00B17ABA">
        <w:rPr>
          <w:rFonts w:cstheme="majorBidi" w:hint="eastAsia"/>
          <w:lang w:eastAsia="ko-KR"/>
        </w:rPr>
        <w:t xml:space="preserve">i.e., </w:t>
      </w:r>
      <w:r w:rsidR="00825ADE" w:rsidRPr="00B17ABA">
        <w:rPr>
          <w:rFonts w:cstheme="majorBidi"/>
          <w:lang w:eastAsia="ko-KR"/>
        </w:rPr>
        <w:t>BP&lt;</w:t>
      </w:r>
      <w:r w:rsidRPr="00B17ABA">
        <w:rPr>
          <w:rFonts w:cstheme="majorBidi"/>
        </w:rPr>
        <w:t>120/80</w:t>
      </w:r>
      <w:r w:rsidR="00825ADE" w:rsidRPr="00B17ABA">
        <w:rPr>
          <w:rFonts w:cstheme="majorBidi"/>
        </w:rPr>
        <w:t xml:space="preserve"> </w:t>
      </w:r>
      <w:r w:rsidRPr="00B17ABA">
        <w:rPr>
          <w:rFonts w:cstheme="majorBidi"/>
        </w:rPr>
        <w:t xml:space="preserve">mmHg), the hazard ratio </w:t>
      </w:r>
      <w:r w:rsidR="00490F4D" w:rsidRPr="00B17ABA">
        <w:rPr>
          <w:rFonts w:cstheme="majorBidi" w:hint="eastAsia"/>
          <w:lang w:eastAsia="ko-KR"/>
        </w:rPr>
        <w:t xml:space="preserve">(HR) </w:t>
      </w:r>
      <w:r w:rsidRPr="00B17ABA">
        <w:rPr>
          <w:rFonts w:cstheme="majorBidi"/>
        </w:rPr>
        <w:t xml:space="preserve">for </w:t>
      </w:r>
      <w:r w:rsidR="00456B65" w:rsidRPr="00B17ABA">
        <w:t>cardiovascular disease (</w:t>
      </w:r>
      <w:r w:rsidRPr="00B17ABA">
        <w:rPr>
          <w:rFonts w:cstheme="majorBidi"/>
        </w:rPr>
        <w:t>CVD</w:t>
      </w:r>
      <w:r w:rsidR="00456B65" w:rsidRPr="00B17ABA">
        <w:rPr>
          <w:rFonts w:cstheme="majorBidi"/>
        </w:rPr>
        <w:t>)</w:t>
      </w:r>
      <w:r w:rsidRPr="00B17ABA">
        <w:rPr>
          <w:rFonts w:cstheme="majorBidi"/>
        </w:rPr>
        <w:t xml:space="preserve"> was 2.5 among women and 1.6 among men in the high </w:t>
      </w:r>
      <w:r w:rsidR="00B81C63" w:rsidRPr="00B17ABA">
        <w:rPr>
          <w:rFonts w:cstheme="majorBidi"/>
        </w:rPr>
        <w:t xml:space="preserve">normal </w:t>
      </w:r>
      <w:r w:rsidRPr="00B17ABA">
        <w:rPr>
          <w:rFonts w:cstheme="majorBidi"/>
        </w:rPr>
        <w:t>group (</w:t>
      </w:r>
      <w:r w:rsidR="00490F4D" w:rsidRPr="00B17ABA">
        <w:rPr>
          <w:rFonts w:cstheme="majorBidi" w:hint="eastAsia"/>
          <w:lang w:eastAsia="ko-KR"/>
        </w:rPr>
        <w:t xml:space="preserve">i.e., </w:t>
      </w:r>
      <w:r w:rsidRPr="00B17ABA">
        <w:rPr>
          <w:rFonts w:cstheme="majorBidi"/>
        </w:rPr>
        <w:t>130/85</w:t>
      </w:r>
      <w:r w:rsidR="00825ADE" w:rsidRPr="00B17ABA">
        <w:rPr>
          <w:rFonts w:cstheme="majorBidi"/>
        </w:rPr>
        <w:t>≤BP≤</w:t>
      </w:r>
      <w:r w:rsidRPr="00B17ABA">
        <w:rPr>
          <w:rFonts w:cstheme="majorBidi"/>
        </w:rPr>
        <w:t>139/89</w:t>
      </w:r>
      <w:r w:rsidR="00825ADE" w:rsidRPr="00B17ABA">
        <w:rPr>
          <w:rFonts w:cstheme="majorBidi"/>
        </w:rPr>
        <w:t xml:space="preserve"> </w:t>
      </w:r>
      <w:r w:rsidRPr="00B17ABA">
        <w:rPr>
          <w:rFonts w:cstheme="majorBidi"/>
        </w:rPr>
        <w:t xml:space="preserve">mmHg). </w:t>
      </w:r>
      <w:r w:rsidR="00E2400D" w:rsidRPr="00B17ABA">
        <w:rPr>
          <w:rFonts w:cstheme="majorBidi"/>
        </w:rPr>
        <w:t xml:space="preserve">A stronger relationship between blood pressure and </w:t>
      </w:r>
      <w:r w:rsidR="00B81C63" w:rsidRPr="00B17ABA">
        <w:rPr>
          <w:rFonts w:cstheme="majorBidi"/>
        </w:rPr>
        <w:t xml:space="preserve">vascular mortality </w:t>
      </w:r>
      <w:r w:rsidR="00E2400D" w:rsidRPr="00B17ABA">
        <w:rPr>
          <w:rFonts w:cstheme="majorBidi"/>
        </w:rPr>
        <w:t>was observed in middle age than</w:t>
      </w:r>
      <w:r w:rsidR="00FE07F9" w:rsidRPr="00B17ABA">
        <w:rPr>
          <w:rFonts w:cstheme="majorBidi"/>
        </w:rPr>
        <w:t xml:space="preserve"> in</w:t>
      </w:r>
      <w:r w:rsidR="00E2400D" w:rsidRPr="00B17ABA">
        <w:rPr>
          <w:rFonts w:cstheme="majorBidi"/>
        </w:rPr>
        <w:t xml:space="preserve"> old age</w:t>
      </w:r>
      <w:r w:rsidR="0000335A" w:rsidRPr="00B17ABA">
        <w:rPr>
          <w:rFonts w:cstheme="majorBidi"/>
        </w:rPr>
        <w:fldChar w:fldCharType="begin"/>
      </w:r>
      <w:r w:rsidR="00EE2B4F" w:rsidRPr="00B17ABA">
        <w:rPr>
          <w:rFonts w:cstheme="majorBidi"/>
        </w:rPr>
        <w:instrText xml:space="preserve"> ADDIN EN.CITE &lt;EndNote&gt;&lt;Cite&gt;&lt;Author&gt;Lewington&lt;/Author&gt;&lt;Year&gt;2002&lt;/Year&gt;&lt;RecNum&gt;317&lt;/RecNum&gt;&lt;DisplayText&gt;&lt;style face="superscript"&gt;[227]&lt;/style&gt;&lt;/DisplayText&gt;&lt;record&gt;&lt;rec-number&gt;317&lt;/rec-number&gt;&lt;foreign-keys&gt;&lt;key app="EN" db-id="z2a0dvwpazf220et2vh50z295rxpzfevwft2"&gt;317&lt;/key&gt;&lt;/foreign-keys&gt;&lt;ref-type name="Journal Article"&gt;17&lt;/ref-type&gt;&lt;contributors&gt;&lt;authors&gt;&lt;author&gt;Lewington, S.&lt;/author&gt;&lt;author&gt;Clarke, R.&lt;/author&gt;&lt;author&gt;Qizilbash, N.&lt;/author&gt;&lt;author&gt;Peto, R.&lt;/author&gt;&lt;author&gt;Collins, R.&lt;/author&gt;&lt;author&gt;Prospective Studies Collaboration&lt;/author&gt;&lt;/authors&gt;&lt;/contributors&gt;&lt;auth-address&gt;Lewington, S&amp;#xD;Radcliffe Infirm, CTSU, PSC Secretariat, Oxford OX2 6HE, England&amp;#xD;Radcliffe Infirm, CTSU, PSC Secretariat, Oxford OX2 6HE, England&amp;#xD;Radcliffe Infirm, CTSU, PSC Secretariat, Oxford OX2 6HE, England&lt;/auth-address&gt;&lt;titles&gt;&lt;title&gt;Age-specific relevance of usual blood pressure to vascular mortality: a meta-analysis of individual data for one million adults in 61 prospective studies&lt;/title&gt;&lt;secondary-title&gt;Lancet&lt;/secondary-title&gt;&lt;alt-title&gt;Lancet&lt;/alt-title&gt;&lt;/titles&gt;&lt;periodical&gt;&lt;full-title&gt;Lancet&lt;/full-title&gt;&lt;/periodical&gt;&lt;alt-periodical&gt;&lt;full-title&gt;Lancet&lt;/full-title&gt;&lt;/alt-periodical&gt;&lt;pages&gt;1903-1913&lt;/pages&gt;&lt;volume&gt;360&lt;/volume&gt;&lt;number&gt;9349&lt;/number&gt;&lt;keywords&gt;&lt;keyword&gt;coronary heart-disease&lt;/keyword&gt;&lt;keyword&gt;antihypertensive drug-treatment&lt;/keyword&gt;&lt;keyword&gt;regression dilution&lt;/keyword&gt;&lt;keyword&gt;monica project&lt;/keyword&gt;&lt;keyword&gt;stroke&lt;/keyword&gt;&lt;keyword&gt;risk&lt;/keyword&gt;&lt;keyword&gt;metaanalysis&lt;/keyword&gt;&lt;keyword&gt;trials&lt;/keyword&gt;&lt;keyword&gt;sodium&lt;/keyword&gt;&lt;keyword&gt;hypertension&lt;/keyword&gt;&lt;/keywords&gt;&lt;dates&gt;&lt;year&gt;2002&lt;/year&gt;&lt;pub-dates&gt;&lt;date&gt;Dec 14&lt;/date&gt;&lt;/pub-dates&gt;&lt;/dates&gt;&lt;isbn&gt;0140-6736&lt;/isbn&gt;&lt;accession-num&gt;ISI:000179870200007&lt;/accession-num&gt;&lt;urls&gt;&lt;related-urls&gt;&lt;url&gt;&amp;lt;Go to ISI&amp;gt;://000179870200007&lt;/url&gt;&lt;/related-urls&gt;&lt;/urls&gt;&lt;language&gt;English&lt;/language&gt;&lt;/record&gt;&lt;/Cite&gt;&lt;/EndNote&gt;</w:instrText>
      </w:r>
      <w:r w:rsidR="0000335A" w:rsidRPr="00B17ABA">
        <w:rPr>
          <w:rFonts w:cstheme="majorBidi"/>
        </w:rPr>
        <w:fldChar w:fldCharType="separate"/>
      </w:r>
      <w:r w:rsidR="00EE2B4F" w:rsidRPr="00B17ABA">
        <w:rPr>
          <w:rFonts w:cstheme="majorBidi"/>
          <w:noProof/>
          <w:vertAlign w:val="superscript"/>
        </w:rPr>
        <w:t>[227]</w:t>
      </w:r>
      <w:r w:rsidR="0000335A" w:rsidRPr="00B17ABA">
        <w:rPr>
          <w:rFonts w:cstheme="majorBidi"/>
        </w:rPr>
        <w:fldChar w:fldCharType="end"/>
      </w:r>
      <w:r w:rsidRPr="00B17ABA">
        <w:rPr>
          <w:rFonts w:cstheme="majorBidi"/>
        </w:rPr>
        <w:t xml:space="preserve">. </w:t>
      </w:r>
      <w:r w:rsidR="00E2400D" w:rsidRPr="00B17ABA">
        <w:rPr>
          <w:rFonts w:cstheme="majorBidi"/>
        </w:rPr>
        <w:t>Given a 20</w:t>
      </w:r>
      <w:r w:rsidR="00825ADE" w:rsidRPr="00B17ABA">
        <w:rPr>
          <w:rFonts w:cstheme="majorBidi"/>
        </w:rPr>
        <w:t xml:space="preserve"> </w:t>
      </w:r>
      <w:r w:rsidR="00E2400D" w:rsidRPr="00B17ABA">
        <w:rPr>
          <w:rFonts w:cstheme="majorBidi"/>
        </w:rPr>
        <w:t>mmHg SBP or 10</w:t>
      </w:r>
      <w:r w:rsidR="00825ADE" w:rsidRPr="00B17ABA">
        <w:rPr>
          <w:rFonts w:cstheme="majorBidi"/>
        </w:rPr>
        <w:t xml:space="preserve"> </w:t>
      </w:r>
      <w:r w:rsidR="00E2400D" w:rsidRPr="00B17ABA">
        <w:rPr>
          <w:rFonts w:cstheme="majorBidi"/>
        </w:rPr>
        <w:t xml:space="preserve">mmHg DBP reduction, the </w:t>
      </w:r>
      <w:r w:rsidR="00490F4D" w:rsidRPr="00B17ABA">
        <w:rPr>
          <w:rFonts w:cstheme="majorBidi"/>
        </w:rPr>
        <w:t>HR</w:t>
      </w:r>
      <w:r w:rsidR="00E2400D" w:rsidRPr="00B17ABA">
        <w:rPr>
          <w:rFonts w:cstheme="majorBidi"/>
        </w:rPr>
        <w:t xml:space="preserve"> in stroke mortality was 0.36 a</w:t>
      </w:r>
      <w:r w:rsidRPr="00B17ABA">
        <w:rPr>
          <w:rFonts w:cstheme="majorBidi"/>
        </w:rPr>
        <w:t>t ages 40</w:t>
      </w:r>
      <w:r w:rsidR="00FE07F9" w:rsidRPr="00B17ABA">
        <w:rPr>
          <w:rFonts w:cstheme="majorBidi"/>
        </w:rPr>
        <w:t>-</w:t>
      </w:r>
      <w:r w:rsidRPr="00B17ABA">
        <w:rPr>
          <w:rFonts w:cstheme="majorBidi"/>
        </w:rPr>
        <w:t>69 years, w</w:t>
      </w:r>
      <w:r w:rsidR="00E2400D" w:rsidRPr="00B17ABA">
        <w:rPr>
          <w:rFonts w:cstheme="majorBidi"/>
        </w:rPr>
        <w:t xml:space="preserve">hereas 0.67 </w:t>
      </w:r>
      <w:r w:rsidRPr="00B17ABA">
        <w:rPr>
          <w:rFonts w:cstheme="majorBidi"/>
        </w:rPr>
        <w:t>at ages 80</w:t>
      </w:r>
      <w:r w:rsidR="00FE07F9" w:rsidRPr="00B17ABA">
        <w:rPr>
          <w:rFonts w:cstheme="majorBidi"/>
        </w:rPr>
        <w:t>-</w:t>
      </w:r>
      <w:r w:rsidRPr="00B17ABA">
        <w:rPr>
          <w:rFonts w:cstheme="majorBidi"/>
        </w:rPr>
        <w:t>89</w:t>
      </w:r>
      <w:r w:rsidR="00FE07F9" w:rsidRPr="00B17ABA">
        <w:rPr>
          <w:rFonts w:cstheme="majorBidi"/>
        </w:rPr>
        <w:t xml:space="preserve"> years</w:t>
      </w:r>
      <w:r w:rsidR="0032122C" w:rsidRPr="00B17ABA">
        <w:rPr>
          <w:rFonts w:cstheme="majorBidi"/>
        </w:rPr>
        <w:t>.</w:t>
      </w:r>
    </w:p>
    <w:p w:rsidR="0045383A" w:rsidRPr="00B17ABA" w:rsidRDefault="0045383A" w:rsidP="0045383A">
      <w:pPr>
        <w:pStyle w:val="Heading3"/>
      </w:pPr>
      <w:r w:rsidRPr="00B17ABA">
        <w:t>Antihypertensive drugs</w:t>
      </w:r>
      <w:r w:rsidRPr="00B17ABA">
        <w:rPr>
          <w:rStyle w:val="FootnoteReference"/>
        </w:rPr>
        <w:footnoteReference w:id="1"/>
      </w:r>
      <w:r w:rsidRPr="00B17ABA">
        <w:t xml:space="preserve"> </w:t>
      </w:r>
    </w:p>
    <w:p w:rsidR="0045383A" w:rsidRPr="00B17ABA" w:rsidRDefault="0045383A">
      <w:pPr>
        <w:pStyle w:val="Heading4"/>
      </w:pPr>
      <w:r w:rsidRPr="00B17ABA">
        <w:rPr>
          <w:rFonts w:hint="eastAsia"/>
          <w:lang w:eastAsia="ko-KR"/>
        </w:rPr>
        <w:t>(1)</w:t>
      </w:r>
      <w:r w:rsidR="00A21D1C" w:rsidRPr="00B17ABA">
        <w:rPr>
          <w:lang w:eastAsia="ko-KR"/>
        </w:rPr>
        <w:t xml:space="preserve"> </w:t>
      </w:r>
      <w:r w:rsidR="00456B65" w:rsidRPr="00B17ABA">
        <w:rPr>
          <w:lang w:eastAsia="ko-KR"/>
        </w:rPr>
        <w:t>Thiazide-type</w:t>
      </w:r>
      <w:r w:rsidRPr="00B17ABA">
        <w:rPr>
          <w:rFonts w:hint="eastAsia"/>
          <w:lang w:eastAsia="ko-KR"/>
        </w:rPr>
        <w:t xml:space="preserve"> </w:t>
      </w:r>
      <w:r w:rsidR="00456B65" w:rsidRPr="00B17ABA">
        <w:t>d</w:t>
      </w:r>
      <w:r w:rsidRPr="00B17ABA">
        <w:t>iuretics</w:t>
      </w:r>
    </w:p>
    <w:p w:rsidR="0045383A" w:rsidRPr="00B17ABA" w:rsidRDefault="00456B65" w:rsidP="0045383A">
      <w:pPr>
        <w:jc w:val="both"/>
      </w:pPr>
      <w:r w:rsidRPr="00B17ABA">
        <w:rPr>
          <w:lang w:eastAsia="ko-KR"/>
        </w:rPr>
        <w:t>Thiazide-type</w:t>
      </w:r>
      <w:r w:rsidRPr="00B17ABA">
        <w:rPr>
          <w:rFonts w:hint="eastAsia"/>
          <w:lang w:eastAsia="ko-KR"/>
        </w:rPr>
        <w:t xml:space="preserve"> </w:t>
      </w:r>
      <w:r w:rsidRPr="00B17ABA">
        <w:t>diuretics</w:t>
      </w:r>
      <w:r w:rsidRPr="00B17ABA">
        <w:rPr>
          <w:rFonts w:eastAsia="휴먼명조" w:hint="eastAsia"/>
          <w:lang w:val="en-US" w:eastAsia="ko-KR"/>
        </w:rPr>
        <w:t xml:space="preserve"> </w:t>
      </w:r>
      <w:r w:rsidRPr="00B17ABA">
        <w:rPr>
          <w:rFonts w:eastAsia="휴먼명조"/>
          <w:lang w:val="en-US" w:eastAsia="ko-KR"/>
        </w:rPr>
        <w:t>(</w:t>
      </w:r>
      <w:r w:rsidR="0045383A" w:rsidRPr="00B17ABA">
        <w:rPr>
          <w:rFonts w:eastAsia="휴먼명조" w:hint="eastAsia"/>
          <w:lang w:val="en-US" w:eastAsia="ko-KR"/>
        </w:rPr>
        <w:t>Ds</w:t>
      </w:r>
      <w:r w:rsidRPr="00B17ABA">
        <w:rPr>
          <w:rFonts w:eastAsia="휴먼명조"/>
          <w:lang w:val="en-US" w:eastAsia="ko-KR"/>
        </w:rPr>
        <w:t>)</w:t>
      </w:r>
      <w:r w:rsidR="0045383A" w:rsidRPr="00B17ABA">
        <w:rPr>
          <w:rFonts w:eastAsia="휴먼명조" w:hint="eastAsia"/>
          <w:lang w:val="en-US" w:eastAsia="ko-KR"/>
        </w:rPr>
        <w:t xml:space="preserve"> lower blood pressure initially by decreasing plasma volume (by suppressing tubular reabsorption of sodium, thus increasing the excretion of sodium and water) and cardiac output, but </w:t>
      </w:r>
      <w:r w:rsidR="0045383A" w:rsidRPr="00B17ABA">
        <w:rPr>
          <w:rFonts w:eastAsia="휴먼명조"/>
          <w:lang w:val="en-US" w:eastAsia="ko-KR"/>
        </w:rPr>
        <w:t>during</w:t>
      </w:r>
      <w:r w:rsidR="0045383A" w:rsidRPr="00B17ABA">
        <w:rPr>
          <w:rFonts w:eastAsia="휴먼명조" w:hint="eastAsia"/>
          <w:lang w:val="en-US" w:eastAsia="ko-KR"/>
        </w:rPr>
        <w:t xml:space="preserve"> long-term therapy their major hemodynamic effect is reduction of peripheral vascular resistance</w:t>
      </w:r>
      <w:r w:rsidR="0045383A" w:rsidRPr="00B17ABA">
        <w:t xml:space="preserve">. Generally they are well tolerated and achieve the treatment goal at low dosages. They are especially effective in the elderly. </w:t>
      </w:r>
    </w:p>
    <w:p w:rsidR="0045383A" w:rsidRPr="00B17ABA" w:rsidRDefault="0045383A" w:rsidP="0045383A">
      <w:pPr>
        <w:jc w:val="both"/>
        <w:rPr>
          <w:rFonts w:eastAsia="Malgun Gothic"/>
          <w:lang w:eastAsia="ko-KR"/>
        </w:rPr>
      </w:pPr>
      <w:r w:rsidRPr="00B17ABA">
        <w:rPr>
          <w:rFonts w:eastAsia="휴먼명조" w:hint="eastAsia"/>
          <w:lang w:val="en-US" w:eastAsia="ko-KR"/>
        </w:rPr>
        <w:lastRenderedPageBreak/>
        <w:t xml:space="preserve">The </w:t>
      </w:r>
      <w:r w:rsidRPr="00B17ABA">
        <w:rPr>
          <w:rFonts w:eastAsia="휴먼명조"/>
          <w:lang w:val="en-US" w:eastAsia="ko-KR"/>
        </w:rPr>
        <w:t xml:space="preserve">thiazides, which are a type of diuretics, </w:t>
      </w:r>
      <w:r w:rsidRPr="00B17ABA">
        <w:rPr>
          <w:rFonts w:eastAsia="휴먼명조" w:hint="eastAsia"/>
          <w:lang w:val="en-US" w:eastAsia="ko-KR"/>
        </w:rPr>
        <w:t>are the most widely used</w:t>
      </w:r>
      <w:r w:rsidRPr="00B17ABA">
        <w:rPr>
          <w:rFonts w:eastAsia="휴먼명조"/>
          <w:lang w:val="en-US" w:eastAsia="ko-KR"/>
        </w:rPr>
        <w:t xml:space="preserve"> antihypertensive drugs for primary hypertension</w:t>
      </w:r>
      <w:r w:rsidRPr="00B17ABA">
        <w:rPr>
          <w:rFonts w:eastAsia="휴먼명조" w:hint="eastAsia"/>
          <w:lang w:val="en-US" w:eastAsia="ko-KR"/>
        </w:rPr>
        <w:t xml:space="preserve">. </w:t>
      </w:r>
      <w:r w:rsidRPr="00B17ABA">
        <w:rPr>
          <w:rFonts w:eastAsia="휴먼명조"/>
          <w:lang w:val="en-US" w:eastAsia="ko-KR"/>
        </w:rPr>
        <w:t xml:space="preserve">A further type, </w:t>
      </w:r>
      <w:r w:rsidRPr="00B17ABA">
        <w:rPr>
          <w:rFonts w:eastAsia="휴먼명조" w:hint="eastAsia"/>
          <w:lang w:val="en-US" w:eastAsia="ko-KR"/>
        </w:rPr>
        <w:t>loop</w:t>
      </w:r>
      <w:r w:rsidRPr="00B17ABA">
        <w:rPr>
          <w:rFonts w:eastAsia="휴먼명조"/>
          <w:lang w:val="en-US" w:eastAsia="ko-KR"/>
        </w:rPr>
        <w:t>-diuretics,</w:t>
      </w:r>
      <w:r w:rsidRPr="00B17ABA">
        <w:rPr>
          <w:rFonts w:eastAsia="휴먼명조" w:hint="eastAsia"/>
          <w:lang w:val="en-US" w:eastAsia="ko-KR"/>
        </w:rPr>
        <w:t xml:space="preserve"> may lead to electrolyte and volume depletion more readily than the thiazides and have short durations of action</w:t>
      </w:r>
      <w:r w:rsidRPr="00B17ABA">
        <w:rPr>
          <w:rFonts w:eastAsia="휴먼명조"/>
          <w:lang w:val="en-US" w:eastAsia="ko-KR"/>
        </w:rPr>
        <w:t>. T</w:t>
      </w:r>
      <w:r w:rsidRPr="00B17ABA">
        <w:rPr>
          <w:rFonts w:eastAsia="휴먼명조" w:hint="eastAsia"/>
          <w:lang w:val="en-US" w:eastAsia="ko-KR"/>
        </w:rPr>
        <w:t>herefore, loop Ds should not be used in hypertension except in the presence of renal dysfunction</w:t>
      </w:r>
      <w:r w:rsidRPr="00B17ABA">
        <w:rPr>
          <w:rFonts w:eastAsia="Malgun Gothic" w:hint="eastAsia"/>
          <w:lang w:eastAsia="ko-KR"/>
        </w:rPr>
        <w:t>.</w:t>
      </w:r>
    </w:p>
    <w:p w:rsidR="0045383A" w:rsidRPr="00B17ABA" w:rsidRDefault="0045383A">
      <w:pPr>
        <w:jc w:val="both"/>
        <w:rPr>
          <w:rFonts w:eastAsia="휴먼명조"/>
          <w:lang w:val="en-US" w:eastAsia="ko-KR"/>
        </w:rPr>
      </w:pPr>
      <w:r w:rsidRPr="00B17ABA">
        <w:rPr>
          <w:rFonts w:eastAsia="휴먼명조"/>
          <w:lang w:val="en-US" w:eastAsia="ko-KR"/>
        </w:rPr>
        <w:t>M</w:t>
      </w:r>
      <w:r w:rsidRPr="00B17ABA">
        <w:rPr>
          <w:rFonts w:eastAsia="휴먼명조" w:hint="eastAsia"/>
          <w:lang w:val="en-US" w:eastAsia="ko-KR"/>
        </w:rPr>
        <w:t xml:space="preserve">etabolic </w:t>
      </w:r>
      <w:r w:rsidRPr="00B17ABA">
        <w:rPr>
          <w:rFonts w:eastAsia="휴먼명조"/>
          <w:lang w:val="en-US" w:eastAsia="ko-KR"/>
        </w:rPr>
        <w:t xml:space="preserve">changes in </w:t>
      </w:r>
      <w:r w:rsidRPr="00B17ABA">
        <w:rPr>
          <w:rFonts w:eastAsia="휴먼명조" w:hint="eastAsia"/>
          <w:lang w:val="en-US" w:eastAsia="ko-KR"/>
        </w:rPr>
        <w:t xml:space="preserve">blood glucose, triglycerides, </w:t>
      </w:r>
      <w:r w:rsidRPr="00B17ABA">
        <w:rPr>
          <w:rFonts w:eastAsia="휴먼명조"/>
          <w:lang w:val="en-US" w:eastAsia="ko-KR"/>
        </w:rPr>
        <w:t>low-density lipoprotein</w:t>
      </w:r>
      <w:r w:rsidRPr="00B17ABA">
        <w:rPr>
          <w:rFonts w:eastAsia="휴먼명조" w:hint="eastAsia"/>
          <w:lang w:val="en-US" w:eastAsia="ko-KR"/>
        </w:rPr>
        <w:t xml:space="preserve"> cholesterol </w:t>
      </w:r>
      <w:r w:rsidRPr="00B17ABA">
        <w:rPr>
          <w:rFonts w:eastAsia="휴먼명조"/>
          <w:lang w:val="en-US" w:eastAsia="ko-KR"/>
        </w:rPr>
        <w:t>(</w:t>
      </w:r>
      <w:r w:rsidRPr="00B17ABA">
        <w:rPr>
          <w:rFonts w:eastAsia="휴먼명조" w:hint="eastAsia"/>
          <w:lang w:val="en-US" w:eastAsia="ko-KR"/>
        </w:rPr>
        <w:t>LDL</w:t>
      </w:r>
      <w:r w:rsidRPr="00B17ABA">
        <w:rPr>
          <w:rFonts w:eastAsia="휴먼명조"/>
          <w:lang w:val="en-US" w:eastAsia="ko-KR"/>
        </w:rPr>
        <w:t xml:space="preserve">) </w:t>
      </w:r>
      <w:r w:rsidRPr="00B17ABA">
        <w:rPr>
          <w:rFonts w:eastAsia="휴먼명조" w:hint="eastAsia"/>
          <w:lang w:val="en-US" w:eastAsia="ko-KR"/>
        </w:rPr>
        <w:t xml:space="preserve">and plasma insulin are dose related. </w:t>
      </w:r>
      <w:r w:rsidRPr="00B17ABA">
        <w:t xml:space="preserve">These effects are </w:t>
      </w:r>
      <w:r w:rsidRPr="00B17ABA">
        <w:rPr>
          <w:rFonts w:eastAsia="휴먼명조" w:hint="eastAsia"/>
          <w:lang w:val="en-US" w:eastAsia="ko-KR"/>
        </w:rPr>
        <w:t>relatively minor during long-term low-dose therapy</w:t>
      </w:r>
      <w:r w:rsidRPr="00B17ABA">
        <w:rPr>
          <w:rFonts w:eastAsia="휴먼명조"/>
          <w:lang w:val="en-US" w:eastAsia="ko-KR"/>
        </w:rPr>
        <w:t xml:space="preserve">, </w:t>
      </w:r>
      <w:r w:rsidRPr="00B17ABA">
        <w:t xml:space="preserve">but were problematic when high doses of older drugs were used (e.g., hydrochlorothiazide 100 to 200mg per day). </w:t>
      </w:r>
      <w:r w:rsidRPr="00B17ABA">
        <w:rPr>
          <w:rFonts w:eastAsia="휴먼명조" w:hint="eastAsia"/>
          <w:lang w:val="en-US" w:eastAsia="ko-KR"/>
        </w:rPr>
        <w:t xml:space="preserve">If higher doses of </w:t>
      </w:r>
      <w:r w:rsidRPr="00B17ABA">
        <w:rPr>
          <w:rFonts w:eastAsia="휴먼명조"/>
          <w:lang w:val="en-US" w:eastAsia="ko-KR"/>
        </w:rPr>
        <w:t>Ds</w:t>
      </w:r>
      <w:r w:rsidRPr="00B17ABA">
        <w:rPr>
          <w:rFonts w:eastAsia="휴먼명조" w:hint="eastAsia"/>
          <w:lang w:val="en-US" w:eastAsia="ko-KR"/>
        </w:rPr>
        <w:t xml:space="preserve"> are </w:t>
      </w:r>
      <w:r w:rsidRPr="00B17ABA">
        <w:rPr>
          <w:rFonts w:eastAsia="휴먼명조"/>
          <w:lang w:val="en-US" w:eastAsia="ko-KR"/>
        </w:rPr>
        <w:t>required,</w:t>
      </w:r>
      <w:r w:rsidRPr="00B17ABA">
        <w:rPr>
          <w:rFonts w:eastAsia="휴먼명조" w:hint="eastAsia"/>
          <w:lang w:val="en-US" w:eastAsia="ko-KR"/>
        </w:rPr>
        <w:t xml:space="preserve"> the drug should be used in combinations with a potassium-sparing agent or with a</w:t>
      </w:r>
      <w:r w:rsidR="00DE2597" w:rsidRPr="00B17ABA">
        <w:rPr>
          <w:rFonts w:eastAsia="휴먼명조"/>
          <w:lang w:val="en-US" w:eastAsia="ko-KR"/>
        </w:rPr>
        <w:t>n</w:t>
      </w:r>
      <w:r w:rsidRPr="00B17ABA">
        <w:rPr>
          <w:rFonts w:eastAsia="휴먼명조" w:hint="eastAsia"/>
          <w:lang w:val="en-US" w:eastAsia="ko-KR"/>
        </w:rPr>
        <w:t xml:space="preserve"> </w:t>
      </w:r>
      <w:r w:rsidR="00DE2597" w:rsidRPr="00B17ABA">
        <w:rPr>
          <w:rFonts w:eastAsia="휴먼명조"/>
          <w:lang w:val="en-US" w:eastAsia="ko-KR"/>
        </w:rPr>
        <w:t>a</w:t>
      </w:r>
      <w:r w:rsidR="00DE2597" w:rsidRPr="00B17ABA">
        <w:rPr>
          <w:rFonts w:eastAsia="Times New Roman" w:cstheme="majorBidi"/>
          <w:color w:val="000000"/>
        </w:rPr>
        <w:t>ngiotensin converting enzyme inhibitor</w:t>
      </w:r>
      <w:r w:rsidR="00DE2597" w:rsidRPr="00B17ABA">
        <w:rPr>
          <w:rFonts w:eastAsia="휴먼명조" w:hint="eastAsia"/>
          <w:lang w:val="en-US" w:eastAsia="ko-KR"/>
        </w:rPr>
        <w:t xml:space="preserve"> </w:t>
      </w:r>
      <w:r w:rsidR="00DE2597" w:rsidRPr="00B17ABA">
        <w:rPr>
          <w:rFonts w:eastAsia="휴먼명조"/>
          <w:lang w:val="en-US" w:eastAsia="ko-KR"/>
        </w:rPr>
        <w:t>(</w:t>
      </w:r>
      <w:r w:rsidRPr="00B17ABA">
        <w:rPr>
          <w:rFonts w:eastAsia="휴먼명조" w:hint="eastAsia"/>
          <w:lang w:val="en-US" w:eastAsia="ko-KR"/>
        </w:rPr>
        <w:t>ACEI</w:t>
      </w:r>
      <w:r w:rsidR="00DE2597" w:rsidRPr="00B17ABA">
        <w:rPr>
          <w:rFonts w:eastAsia="휴먼명조"/>
          <w:lang w:val="en-US" w:eastAsia="ko-KR"/>
        </w:rPr>
        <w:t>)</w:t>
      </w:r>
      <w:r w:rsidRPr="00B17ABA">
        <w:rPr>
          <w:rFonts w:eastAsia="휴먼명조" w:hint="eastAsia"/>
          <w:lang w:val="en-US" w:eastAsia="ko-KR"/>
        </w:rPr>
        <w:t xml:space="preserve"> or </w:t>
      </w:r>
      <w:r w:rsidR="00DE2597" w:rsidRPr="00B17ABA">
        <w:rPr>
          <w:rFonts w:eastAsia="Times New Roman" w:cstheme="majorBidi"/>
          <w:color w:val="000000"/>
        </w:rPr>
        <w:t>a</w:t>
      </w:r>
      <w:r w:rsidR="00DE2597" w:rsidRPr="009923E9">
        <w:rPr>
          <w:rFonts w:eastAsia="Times New Roman" w:cstheme="majorBidi"/>
          <w:color w:val="000000"/>
        </w:rPr>
        <w:t>ngiotensin II receptor blocker</w:t>
      </w:r>
      <w:r w:rsidR="00DE2597" w:rsidRPr="00B17ABA">
        <w:rPr>
          <w:rFonts w:eastAsia="휴먼명조" w:hint="eastAsia"/>
          <w:lang w:val="en-US" w:eastAsia="ko-KR"/>
        </w:rPr>
        <w:t xml:space="preserve"> </w:t>
      </w:r>
      <w:r w:rsidR="00DE2597" w:rsidRPr="00B17ABA">
        <w:rPr>
          <w:rFonts w:eastAsia="휴먼명조"/>
          <w:lang w:val="en-US" w:eastAsia="ko-KR"/>
        </w:rPr>
        <w:t>(</w:t>
      </w:r>
      <w:r w:rsidRPr="00B17ABA">
        <w:rPr>
          <w:rFonts w:eastAsia="휴먼명조" w:hint="eastAsia"/>
          <w:lang w:val="en-US" w:eastAsia="ko-KR"/>
        </w:rPr>
        <w:t>ARB</w:t>
      </w:r>
      <w:r w:rsidR="00DE2597" w:rsidRPr="00B17ABA">
        <w:rPr>
          <w:rFonts w:eastAsia="휴먼명조"/>
          <w:lang w:val="en-US" w:eastAsia="ko-KR"/>
        </w:rPr>
        <w:t>)</w:t>
      </w:r>
      <w:r w:rsidRPr="00B17ABA">
        <w:rPr>
          <w:rFonts w:eastAsia="Malgun Gothic" w:hint="eastAsia"/>
          <w:lang w:eastAsia="ko-KR"/>
        </w:rPr>
        <w:t>.</w:t>
      </w:r>
    </w:p>
    <w:p w:rsidR="0045383A" w:rsidRPr="00B17ABA" w:rsidRDefault="0045383A" w:rsidP="0045383A">
      <w:pPr>
        <w:jc w:val="both"/>
        <w:rPr>
          <w:rFonts w:eastAsia="Malgun Gothic"/>
          <w:lang w:val="en-US" w:eastAsia="ko-KR"/>
        </w:rPr>
      </w:pPr>
    </w:p>
    <w:p w:rsidR="0045383A" w:rsidRPr="00B17ABA" w:rsidRDefault="0045383A" w:rsidP="0045383A">
      <w:pPr>
        <w:pStyle w:val="Heading4"/>
        <w:rPr>
          <w:lang w:val="en-US" w:eastAsia="ko-KR"/>
        </w:rPr>
      </w:pPr>
      <w:r w:rsidRPr="00B17ABA">
        <w:rPr>
          <w:rFonts w:hint="eastAsia"/>
          <w:lang w:val="en-US" w:eastAsia="ko-KR"/>
        </w:rPr>
        <w:t xml:space="preserve">(2) </w:t>
      </w:r>
      <w:r w:rsidRPr="00B17ABA">
        <w:rPr>
          <w:lang w:val="en-US" w:eastAsia="ko-KR"/>
        </w:rPr>
        <w:t>Beta-</w:t>
      </w:r>
      <w:r w:rsidRPr="00B17ABA">
        <w:rPr>
          <w:rFonts w:hint="eastAsia"/>
          <w:lang w:val="en-US" w:eastAsia="ko-KR"/>
        </w:rPr>
        <w:t>blockers</w:t>
      </w:r>
      <w:r w:rsidRPr="00B17ABA">
        <w:rPr>
          <w:lang w:val="en-US" w:eastAsia="ko-KR"/>
        </w:rPr>
        <w:t xml:space="preserve"> (or beta</w:t>
      </w:r>
      <w:r w:rsidRPr="00B17ABA">
        <w:rPr>
          <w:rFonts w:hint="eastAsia"/>
          <w:lang w:val="en-US" w:eastAsia="ko-KR"/>
        </w:rPr>
        <w:t>-</w:t>
      </w:r>
      <w:r w:rsidRPr="00B17ABA">
        <w:rPr>
          <w:lang w:val="en-US" w:eastAsia="ko-KR"/>
        </w:rPr>
        <w:t>a</w:t>
      </w:r>
      <w:r w:rsidRPr="00B17ABA">
        <w:rPr>
          <w:rFonts w:hint="eastAsia"/>
          <w:lang w:val="en-US" w:eastAsia="ko-KR"/>
        </w:rPr>
        <w:t xml:space="preserve">drenergic </w:t>
      </w:r>
      <w:r w:rsidRPr="00B17ABA">
        <w:rPr>
          <w:lang w:val="en-US" w:eastAsia="ko-KR"/>
        </w:rPr>
        <w:t>b</w:t>
      </w:r>
      <w:r w:rsidRPr="00B17ABA">
        <w:rPr>
          <w:rFonts w:hint="eastAsia"/>
          <w:lang w:val="en-US" w:eastAsia="ko-KR"/>
        </w:rPr>
        <w:t xml:space="preserve">locking </w:t>
      </w:r>
      <w:r w:rsidRPr="00B17ABA">
        <w:rPr>
          <w:lang w:val="en-US" w:eastAsia="ko-KR"/>
        </w:rPr>
        <w:t>a</w:t>
      </w:r>
      <w:r w:rsidRPr="00B17ABA">
        <w:rPr>
          <w:rFonts w:hint="eastAsia"/>
          <w:lang w:val="en-US" w:eastAsia="ko-KR"/>
        </w:rPr>
        <w:t>gents</w:t>
      </w:r>
      <w:r w:rsidRPr="00B17ABA">
        <w:rPr>
          <w:lang w:val="en-US" w:eastAsia="ko-KR"/>
        </w:rPr>
        <w:t>)</w:t>
      </w:r>
    </w:p>
    <w:p w:rsidR="0045383A" w:rsidRPr="00B17ABA" w:rsidRDefault="00715237" w:rsidP="0045383A">
      <w:pPr>
        <w:jc w:val="both"/>
        <w:rPr>
          <w:lang w:val="en-US"/>
        </w:rPr>
      </w:pPr>
      <w:r w:rsidRPr="00B17ABA">
        <w:rPr>
          <w:lang w:val="en-US" w:eastAsia="ko-KR"/>
        </w:rPr>
        <w:t>Beta-</w:t>
      </w:r>
      <w:r w:rsidRPr="00B17ABA">
        <w:rPr>
          <w:rFonts w:hint="eastAsia"/>
          <w:lang w:val="en-US" w:eastAsia="ko-KR"/>
        </w:rPr>
        <w:t>blockers</w:t>
      </w:r>
      <w:r w:rsidRPr="00B17ABA">
        <w:rPr>
          <w:lang w:val="en-US" w:eastAsia="ko-KR"/>
        </w:rPr>
        <w:t xml:space="preserve"> (</w:t>
      </w:r>
      <w:r w:rsidR="0045383A" w:rsidRPr="00B17ABA">
        <w:rPr>
          <w:rFonts w:eastAsia="휴먼명조" w:hint="eastAsia"/>
          <w:lang w:val="en-US" w:eastAsia="ko-KR"/>
        </w:rPr>
        <w:t>BBs</w:t>
      </w:r>
      <w:r w:rsidRPr="00B17ABA">
        <w:rPr>
          <w:rFonts w:eastAsia="휴먼명조"/>
          <w:lang w:val="en-US" w:eastAsia="ko-KR"/>
        </w:rPr>
        <w:t>)</w:t>
      </w:r>
      <w:r w:rsidR="0045383A" w:rsidRPr="00B17ABA">
        <w:rPr>
          <w:rFonts w:eastAsia="휴먼명조"/>
          <w:lang w:val="en-US" w:eastAsia="ko-KR"/>
        </w:rPr>
        <w:t xml:space="preserve"> directly work </w:t>
      </w:r>
      <w:r w:rsidR="0045383A" w:rsidRPr="00B17ABA">
        <w:rPr>
          <w:lang w:val="en-US"/>
        </w:rPr>
        <w:t xml:space="preserve">on the cardiovascular system. They reduce the heart rate, cardiac contractility and output; renin release from the kidney and central release of adrenergic substances; and inhibit norepinephrine release peripherally. All these contribute to their antihypertensive effects. </w:t>
      </w:r>
      <w:r w:rsidR="0045383A" w:rsidRPr="00B17ABA">
        <w:rPr>
          <w:rFonts w:eastAsia="휴먼명조"/>
          <w:lang w:val="en-US" w:eastAsia="ko-KR"/>
        </w:rPr>
        <w:t>They are especially useful in patients with angina pectoris, previous MI, stable angina pectoris, migraine headaches and somatic manifestations of anxiety.</w:t>
      </w:r>
    </w:p>
    <w:p w:rsidR="0045383A" w:rsidRPr="00B17ABA" w:rsidRDefault="0045383A" w:rsidP="0045383A">
      <w:pPr>
        <w:jc w:val="both"/>
        <w:rPr>
          <w:rFonts w:eastAsia="휴먼명조"/>
          <w:lang w:val="en-US" w:eastAsia="ko-KR"/>
        </w:rPr>
      </w:pPr>
      <w:r w:rsidRPr="00B17ABA">
        <w:rPr>
          <w:rFonts w:hint="eastAsia"/>
          <w:lang w:eastAsia="ko-KR"/>
        </w:rPr>
        <w:t>BBs</w:t>
      </w:r>
      <w:r w:rsidRPr="00B17ABA">
        <w:rPr>
          <w:rFonts w:eastAsia="휴먼명조" w:hint="eastAsia"/>
          <w:lang w:val="en-US" w:eastAsia="ko-KR"/>
        </w:rPr>
        <w:t xml:space="preserve"> are used cautiously in patient</w:t>
      </w:r>
      <w:r w:rsidRPr="00B17ABA">
        <w:rPr>
          <w:rFonts w:eastAsia="휴먼명조"/>
          <w:lang w:val="en-US" w:eastAsia="ko-KR"/>
        </w:rPr>
        <w:t>s</w:t>
      </w:r>
      <w:r w:rsidRPr="00B17ABA">
        <w:rPr>
          <w:rFonts w:eastAsia="휴먼명조" w:hint="eastAsia"/>
          <w:lang w:val="en-US" w:eastAsia="ko-KR"/>
        </w:rPr>
        <w:t xml:space="preserve"> with type 1 </w:t>
      </w:r>
      <w:r w:rsidRPr="00B17ABA">
        <w:rPr>
          <w:rFonts w:eastAsia="휴먼명조"/>
          <w:lang w:val="en-US" w:eastAsia="ko-KR"/>
        </w:rPr>
        <w:t>DM</w:t>
      </w:r>
      <w:r w:rsidRPr="00B17ABA">
        <w:rPr>
          <w:rFonts w:eastAsia="휴먼명조" w:hint="eastAsia"/>
          <w:lang w:val="en-US" w:eastAsia="ko-KR"/>
        </w:rPr>
        <w:t>, since they can mask the symptoms of hypoglycemia and prolong these episodes by inhibiting gluconeofenesis</w:t>
      </w:r>
      <w:r w:rsidRPr="00B17ABA">
        <w:rPr>
          <w:rFonts w:eastAsia="휴먼명조"/>
          <w:lang w:val="en-US" w:eastAsia="ko-KR"/>
        </w:rPr>
        <w:t xml:space="preserve">. They are also associated with </w:t>
      </w:r>
      <w:r w:rsidRPr="00B17ABA">
        <w:rPr>
          <w:rFonts w:eastAsia="휴먼명조" w:hint="eastAsia"/>
          <w:lang w:val="en-US" w:eastAsia="ko-KR"/>
        </w:rPr>
        <w:t>rest pain or non</w:t>
      </w:r>
      <w:r w:rsidRPr="00B17ABA">
        <w:rPr>
          <w:rFonts w:eastAsia="휴먼명조"/>
          <w:lang w:val="en-US" w:eastAsia="ko-KR"/>
        </w:rPr>
        <w:t>-</w:t>
      </w:r>
      <w:r w:rsidRPr="00B17ABA">
        <w:rPr>
          <w:rFonts w:eastAsia="휴먼명조" w:hint="eastAsia"/>
          <w:lang w:val="en-US" w:eastAsia="ko-KR"/>
        </w:rPr>
        <w:t>healing ulcers in patients with advanced peripheral vascular disease</w:t>
      </w:r>
      <w:r w:rsidRPr="00B17ABA">
        <w:rPr>
          <w:rFonts w:eastAsia="휴먼명조"/>
          <w:lang w:val="en-US" w:eastAsia="ko-KR"/>
        </w:rPr>
        <w:t>.</w:t>
      </w:r>
      <w:r w:rsidRPr="00B17ABA">
        <w:rPr>
          <w:rFonts w:eastAsia="휴먼명조" w:hint="eastAsia"/>
          <w:lang w:val="en-US" w:eastAsia="ko-KR"/>
        </w:rPr>
        <w:t xml:space="preserve"> The AEs include </w:t>
      </w:r>
      <w:r w:rsidRPr="00B17ABA">
        <w:rPr>
          <w:rFonts w:eastAsia="휴먼명조"/>
          <w:lang w:val="en-US" w:eastAsia="ko-KR"/>
        </w:rPr>
        <w:t>exacerbating</w:t>
      </w:r>
      <w:r w:rsidRPr="00B17ABA">
        <w:rPr>
          <w:rFonts w:eastAsia="휴먼명조" w:hint="eastAsia"/>
          <w:lang w:val="en-US" w:eastAsia="ko-KR"/>
        </w:rPr>
        <w:t xml:space="preserve"> bronchospasm in those with asthma and some patients with chronic obstructive pulmonary disease (COPD); sinus node dysfunction and atrioventricular conduction depression; precipitating or worsening clinically important left ventricular failure; nasal congestion; Raynaud</w:t>
      </w:r>
      <w:r w:rsidRPr="00B17ABA">
        <w:rPr>
          <w:rFonts w:eastAsia="휴먼명조"/>
          <w:lang w:val="en-US" w:eastAsia="ko-KR"/>
        </w:rPr>
        <w:t>’</w:t>
      </w:r>
      <w:r w:rsidRPr="00B17ABA">
        <w:rPr>
          <w:rFonts w:eastAsia="휴먼명조" w:hint="eastAsia"/>
          <w:lang w:val="en-US" w:eastAsia="ko-KR"/>
        </w:rPr>
        <w:t xml:space="preserve">s phenomenon; and </w:t>
      </w:r>
      <w:r w:rsidRPr="00B17ABA">
        <w:rPr>
          <w:rFonts w:eastAsia="휴먼명조"/>
          <w:lang w:val="en-US" w:eastAsia="ko-KR"/>
        </w:rPr>
        <w:t>central</w:t>
      </w:r>
      <w:r w:rsidRPr="00B17ABA">
        <w:rPr>
          <w:rFonts w:eastAsia="휴먼명조" w:hint="eastAsia"/>
          <w:lang w:val="en-US" w:eastAsia="ko-KR"/>
        </w:rPr>
        <w:t xml:space="preserve"> depression and confusion.</w:t>
      </w:r>
      <w:r w:rsidRPr="00B17ABA">
        <w:rPr>
          <w:rFonts w:eastAsia="휴먼명조"/>
          <w:lang w:val="en-US" w:eastAsia="ko-KR"/>
        </w:rPr>
        <w:t xml:space="preserve"> </w:t>
      </w:r>
      <w:r w:rsidRPr="00B17ABA">
        <w:rPr>
          <w:lang w:val="en-US"/>
        </w:rPr>
        <w:t>Adverse biochemical effects include altered lipids and increased glucose concentrations.</w:t>
      </w:r>
    </w:p>
    <w:p w:rsidR="0045383A" w:rsidRPr="00B17ABA" w:rsidRDefault="0045383A" w:rsidP="00620560">
      <w:pPr>
        <w:jc w:val="both"/>
        <w:rPr>
          <w:lang w:eastAsia="ko-KR"/>
        </w:rPr>
      </w:pPr>
      <w:r w:rsidRPr="00B17ABA">
        <w:rPr>
          <w:rFonts w:eastAsia="휴먼명조" w:hint="eastAsia"/>
          <w:lang w:val="en-US" w:eastAsia="ko-KR"/>
        </w:rPr>
        <w:t xml:space="preserve">Because of the lack of efficacy in prevention of </w:t>
      </w:r>
      <w:r w:rsidRPr="00B17ABA">
        <w:rPr>
          <w:rFonts w:eastAsia="휴먼명조"/>
          <w:lang w:val="en-US" w:eastAsia="ko-KR"/>
        </w:rPr>
        <w:t xml:space="preserve">MI </w:t>
      </w:r>
      <w:r w:rsidRPr="00B17ABA">
        <w:rPr>
          <w:rFonts w:eastAsia="휴먼명조" w:hint="eastAsia"/>
          <w:lang w:val="en-US" w:eastAsia="ko-KR"/>
        </w:rPr>
        <w:t xml:space="preserve">and inferiority compared with other drugs in prevention of stroke and left ventricular hypertrophy, there is now increasing doubt </w:t>
      </w:r>
      <w:r w:rsidRPr="00B17ABA">
        <w:rPr>
          <w:rFonts w:eastAsia="휴먼명조" w:hint="eastAsia"/>
        </w:rPr>
        <w:t xml:space="preserve">whether </w:t>
      </w:r>
      <w:r w:rsidRPr="00B17ABA">
        <w:rPr>
          <w:rFonts w:hint="eastAsia"/>
          <w:lang w:eastAsia="ko-KR"/>
        </w:rPr>
        <w:t>BBs</w:t>
      </w:r>
      <w:r w:rsidRPr="00B17ABA">
        <w:rPr>
          <w:rFonts w:eastAsia="휴먼명조" w:hint="eastAsia"/>
          <w:lang w:val="en-US" w:eastAsia="ko-KR"/>
        </w:rPr>
        <w:t xml:space="preserve"> should still be regarded as ideal first-line drugs in the treatment of hypertension without specific compelling indications</w:t>
      </w:r>
      <w:r w:rsidRPr="00B17ABA">
        <w:fldChar w:fldCharType="begin">
          <w:fldData xml:space="preserve">PEVuZE5vdGU+PENpdGU+PEF1dGhvcj5DYXJsYmVyZzwvQXV0aG9yPjxZZWFyPjIwMDQ8L1llYXI+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Y4NC0xNjg5PC9wYWdl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TQ1LTE1NTM8L3BhZ2VzPjx2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==
</w:fldData>
        </w:fldChar>
      </w:r>
      <w:r w:rsidR="00EE2B4F" w:rsidRPr="00B17ABA">
        <w:instrText xml:space="preserve"> ADDIN EN.CITE </w:instrText>
      </w:r>
      <w:r w:rsidR="00EE2B4F" w:rsidRPr="00B17ABA">
        <w:fldChar w:fldCharType="begin">
          <w:fldData xml:space="preserve">PEVuZE5vdGU+PENpdGU+PEF1dGhvcj5DYXJsYmVyZzwvQXV0aG9yPjxZZWFyPjIwMDQ8L1llYXI+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Y4NC0xNjg5PC9wYWdl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TQ1LTE1NTM8L3BhZ2VzPjx2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==
</w:fldData>
        </w:fldChar>
      </w:r>
      <w:r w:rsidR="00EE2B4F" w:rsidRPr="00B17ABA">
        <w:instrText xml:space="preserve"> ADDIN EN.CITE.DATA </w:instrText>
      </w:r>
      <w:r w:rsidR="00EE2B4F" w:rsidRPr="00B17ABA">
        <w:fldChar w:fldCharType="end"/>
      </w:r>
      <w:r w:rsidRPr="00B17ABA">
        <w:fldChar w:fldCharType="separate"/>
      </w:r>
      <w:r w:rsidR="00EE2B4F" w:rsidRPr="00B17ABA">
        <w:rPr>
          <w:noProof/>
          <w:vertAlign w:val="superscript"/>
        </w:rPr>
        <w:t>[230, 231]</w:t>
      </w:r>
      <w:r w:rsidRPr="00B17ABA">
        <w:fldChar w:fldCharType="end"/>
      </w:r>
      <w:r w:rsidRPr="00B17ABA">
        <w:rPr>
          <w:rFonts w:eastAsia="휴먼명조" w:hint="eastAsia"/>
          <w:lang w:val="en-US" w:eastAsia="ko-KR"/>
        </w:rPr>
        <w:t>.</w:t>
      </w:r>
    </w:p>
    <w:p w:rsidR="0045383A" w:rsidRPr="00B17ABA" w:rsidRDefault="0045383A" w:rsidP="0045383A">
      <w:pPr>
        <w:pStyle w:val="Heading4"/>
        <w:rPr>
          <w:lang w:val="en-US" w:eastAsia="ko-KR"/>
        </w:rPr>
      </w:pPr>
      <w:r w:rsidRPr="00B17ABA">
        <w:rPr>
          <w:rFonts w:hint="eastAsia"/>
          <w:lang w:val="en-US" w:eastAsia="ko-KR"/>
        </w:rPr>
        <w:lastRenderedPageBreak/>
        <w:t xml:space="preserve">(3) </w:t>
      </w:r>
      <w:r w:rsidRPr="00B17ABA">
        <w:rPr>
          <w:lang w:val="en-US" w:eastAsia="ko-KR"/>
        </w:rPr>
        <w:t>Calcium channel blockers</w:t>
      </w:r>
      <w:r w:rsidRPr="00B17ABA">
        <w:rPr>
          <w:rFonts w:hint="eastAsia"/>
          <w:lang w:val="en-US" w:eastAsia="ko-KR"/>
        </w:rPr>
        <w:t xml:space="preserve"> </w:t>
      </w:r>
      <w:r w:rsidRPr="00B17ABA">
        <w:rPr>
          <w:lang w:val="en-US" w:eastAsia="ko-KR"/>
        </w:rPr>
        <w:t>(or c</w:t>
      </w:r>
      <w:r w:rsidRPr="00B17ABA">
        <w:rPr>
          <w:rFonts w:hint="eastAsia"/>
          <w:lang w:val="en-US" w:eastAsia="ko-KR"/>
        </w:rPr>
        <w:t xml:space="preserve">alcium </w:t>
      </w:r>
      <w:r w:rsidRPr="00B17ABA">
        <w:rPr>
          <w:lang w:val="en-US" w:eastAsia="ko-KR"/>
        </w:rPr>
        <w:t>c</w:t>
      </w:r>
      <w:r w:rsidRPr="00B17ABA">
        <w:rPr>
          <w:rFonts w:hint="eastAsia"/>
          <w:lang w:val="en-US" w:eastAsia="ko-KR"/>
        </w:rPr>
        <w:t xml:space="preserve">hannel </w:t>
      </w:r>
      <w:r w:rsidRPr="00B17ABA">
        <w:rPr>
          <w:lang w:val="en-US" w:eastAsia="ko-KR"/>
        </w:rPr>
        <w:t>b</w:t>
      </w:r>
      <w:r w:rsidRPr="00B17ABA">
        <w:rPr>
          <w:rFonts w:hint="eastAsia"/>
          <w:lang w:val="en-US" w:eastAsia="ko-KR"/>
        </w:rPr>
        <w:t xml:space="preserve">locking </w:t>
      </w:r>
      <w:r w:rsidRPr="00B17ABA">
        <w:rPr>
          <w:lang w:val="en-US" w:eastAsia="ko-KR"/>
        </w:rPr>
        <w:t>a</w:t>
      </w:r>
      <w:r w:rsidRPr="00B17ABA">
        <w:rPr>
          <w:rFonts w:hint="eastAsia"/>
          <w:lang w:val="en-US" w:eastAsia="ko-KR"/>
        </w:rPr>
        <w:t>gents</w:t>
      </w:r>
      <w:r w:rsidRPr="00B17ABA">
        <w:rPr>
          <w:lang w:val="en-US" w:eastAsia="ko-KR"/>
        </w:rPr>
        <w:t>)</w:t>
      </w:r>
    </w:p>
    <w:p w:rsidR="0045383A" w:rsidRPr="00B17ABA" w:rsidRDefault="00715237" w:rsidP="00620560">
      <w:pPr>
        <w:jc w:val="both"/>
        <w:rPr>
          <w:rFonts w:eastAsia="휴먼명조"/>
          <w:lang w:val="en-US" w:eastAsia="ko-KR"/>
        </w:rPr>
      </w:pPr>
      <w:r w:rsidRPr="00B17ABA">
        <w:rPr>
          <w:lang w:val="en-US" w:eastAsia="ko-KR"/>
        </w:rPr>
        <w:t>Calcium channel blockers</w:t>
      </w:r>
      <w:r w:rsidRPr="00B17ABA">
        <w:rPr>
          <w:rFonts w:hint="eastAsia"/>
          <w:lang w:val="en-US" w:eastAsia="ko-KR"/>
        </w:rPr>
        <w:t xml:space="preserve"> </w:t>
      </w:r>
      <w:r w:rsidRPr="00B17ABA">
        <w:rPr>
          <w:lang w:val="en-US" w:eastAsia="ko-KR"/>
        </w:rPr>
        <w:t>(</w:t>
      </w:r>
      <w:r w:rsidR="0045383A" w:rsidRPr="00B17ABA">
        <w:rPr>
          <w:rFonts w:eastAsia="휴먼명조"/>
          <w:lang w:val="en-US" w:eastAsia="ko-KR"/>
        </w:rPr>
        <w:t>CCBs</w:t>
      </w:r>
      <w:r w:rsidRPr="00B17ABA">
        <w:rPr>
          <w:rFonts w:eastAsia="휴먼명조"/>
          <w:lang w:val="en-US" w:eastAsia="ko-KR"/>
        </w:rPr>
        <w:t>)</w:t>
      </w:r>
      <w:r w:rsidR="0045383A" w:rsidRPr="00B17ABA">
        <w:rPr>
          <w:rFonts w:eastAsia="휴먼명조"/>
          <w:lang w:val="en-US" w:eastAsia="ko-KR"/>
        </w:rPr>
        <w:t xml:space="preserve"> </w:t>
      </w:r>
      <w:r w:rsidR="0045383A" w:rsidRPr="00B17ABA">
        <w:rPr>
          <w:rFonts w:eastAsia="휴먼명조" w:hint="eastAsia"/>
          <w:lang w:val="en-US" w:eastAsia="ko-KR"/>
        </w:rPr>
        <w:t xml:space="preserve">act by causing peripheral vasodilation but with less reflex tachycardia and fluid retention than other vasodilators. </w:t>
      </w:r>
      <w:r w:rsidR="0045383A" w:rsidRPr="00B17ABA">
        <w:rPr>
          <w:rFonts w:eastAsia="휴먼명조"/>
          <w:lang w:val="en-US" w:eastAsia="ko-KR"/>
        </w:rPr>
        <w:t xml:space="preserve">There are 2 types of CCBs - </w:t>
      </w:r>
      <w:r w:rsidR="0045383A" w:rsidRPr="00B17ABA">
        <w:rPr>
          <w:rFonts w:eastAsia="Gulim" w:cs="Gulim"/>
          <w:lang w:val="en-US"/>
        </w:rPr>
        <w:t xml:space="preserve">non-dihydropyridine agents and </w:t>
      </w:r>
      <w:r w:rsidR="0045383A" w:rsidRPr="00B17ABA">
        <w:rPr>
          <w:rFonts w:cs="Gulim"/>
          <w:lang w:val="en-US"/>
        </w:rPr>
        <w:t>dyhydropyridine agents</w:t>
      </w:r>
      <w:r w:rsidR="0045383A" w:rsidRPr="00B17ABA">
        <w:rPr>
          <w:rFonts w:eastAsia="휴먼명조"/>
          <w:lang w:val="en-US" w:eastAsia="ko-KR"/>
        </w:rPr>
        <w:t xml:space="preserve">. </w:t>
      </w:r>
      <w:r w:rsidR="0045383A" w:rsidRPr="00B17ABA">
        <w:rPr>
          <w:rFonts w:eastAsia="Gulim" w:cs="Gulim"/>
          <w:lang w:val="en-US"/>
        </w:rPr>
        <w:t>Non-dihydropyridine CCBs (including verapamil and diltiazem) directly block the AV node and decrease heart rate and cardiac concentration, whereas t</w:t>
      </w:r>
      <w:r w:rsidR="0045383A" w:rsidRPr="00B17ABA">
        <w:rPr>
          <w:rFonts w:cs="Gulim"/>
          <w:lang w:val="en-US"/>
        </w:rPr>
        <w:t>he dyhydropyridine agents are p</w:t>
      </w:r>
      <w:r w:rsidR="0045383A" w:rsidRPr="00B17ABA">
        <w:rPr>
          <w:lang w:val="en-US"/>
        </w:rPr>
        <w:t xml:space="preserve">rimarily vasodilators that can cause a reflex tachycardia. </w:t>
      </w:r>
      <w:r w:rsidR="0045383A" w:rsidRPr="00B17ABA">
        <w:rPr>
          <w:rFonts w:eastAsia="Arial Unicode MS" w:cs="Arial Unicode MS"/>
        </w:rPr>
        <w:t xml:space="preserve">The protective effect against stroke is well established. Nevertheless, </w:t>
      </w:r>
      <w:r w:rsidR="0045383A" w:rsidRPr="00B17ABA">
        <w:rPr>
          <w:rFonts w:eastAsia="Gulim" w:cs="Gulim"/>
          <w:lang w:val="en-US"/>
        </w:rPr>
        <w:t>they</w:t>
      </w:r>
      <w:r w:rsidR="0045383A" w:rsidRPr="00B17ABA">
        <w:rPr>
          <w:rFonts w:cs="Gulim"/>
          <w:lang w:val="en-US"/>
        </w:rPr>
        <w:t xml:space="preserve"> are rarely recommended for patients with </w:t>
      </w:r>
      <w:r w:rsidR="00456B65" w:rsidRPr="00B17ABA">
        <w:rPr>
          <w:rFonts w:cs="Gulim"/>
          <w:lang w:val="en-US"/>
        </w:rPr>
        <w:t>heart failure (</w:t>
      </w:r>
      <w:r w:rsidR="0045383A" w:rsidRPr="00B17ABA">
        <w:rPr>
          <w:rFonts w:cs="Gulim"/>
          <w:lang w:val="en-US"/>
        </w:rPr>
        <w:t>HF</w:t>
      </w:r>
      <w:r w:rsidR="00456B65" w:rsidRPr="00B17ABA">
        <w:rPr>
          <w:rFonts w:cs="Gulim"/>
          <w:lang w:val="en-US"/>
        </w:rPr>
        <w:t>)</w:t>
      </w:r>
      <w:r w:rsidR="0045383A" w:rsidRPr="00B17ABA">
        <w:rPr>
          <w:rFonts w:cs="Gulim"/>
          <w:lang w:val="en-US"/>
        </w:rPr>
        <w:t xml:space="preserve"> because</w:t>
      </w:r>
      <w:r w:rsidR="0045383A" w:rsidRPr="00B17ABA">
        <w:rPr>
          <w:rFonts w:eastAsia="휴먼명조" w:hint="eastAsia"/>
          <w:lang w:val="en-US" w:eastAsia="ko-KR"/>
        </w:rPr>
        <w:t xml:space="preserve"> negative inotropic effects </w:t>
      </w:r>
      <w:r w:rsidR="0045383A" w:rsidRPr="00B17ABA">
        <w:rPr>
          <w:rFonts w:eastAsia="휴먼명조"/>
          <w:lang w:val="en-US" w:eastAsia="ko-KR"/>
        </w:rPr>
        <w:t xml:space="preserve">of CCBs </w:t>
      </w:r>
      <w:r w:rsidR="0045383A" w:rsidRPr="00B17ABA">
        <w:rPr>
          <w:rFonts w:eastAsia="휴먼명조" w:hint="eastAsia"/>
          <w:lang w:val="en-US" w:eastAsia="ko-KR"/>
        </w:rPr>
        <w:t xml:space="preserve">may </w:t>
      </w:r>
      <w:r w:rsidR="0045383A" w:rsidRPr="00B17ABA">
        <w:rPr>
          <w:rFonts w:eastAsia="휴먼명조"/>
          <w:lang w:val="en-US" w:eastAsia="ko-KR"/>
        </w:rPr>
        <w:t>worsen</w:t>
      </w:r>
      <w:r w:rsidR="0045383A" w:rsidRPr="00B17ABA">
        <w:rPr>
          <w:rFonts w:eastAsia="휴먼명조" w:hint="eastAsia"/>
          <w:lang w:val="en-US" w:eastAsia="ko-KR"/>
        </w:rPr>
        <w:t xml:space="preserve"> HF </w:t>
      </w:r>
      <w:r w:rsidR="0045383A" w:rsidRPr="00B17ABA">
        <w:rPr>
          <w:rFonts w:eastAsia="휴먼명조"/>
          <w:lang w:val="en-US" w:eastAsia="ko-KR"/>
        </w:rPr>
        <w:t>and increase the risk of death</w:t>
      </w:r>
      <w:r w:rsidR="0045383A" w:rsidRPr="00B17ABA">
        <w:rPr>
          <w:rFonts w:eastAsia="휴먼명조"/>
          <w:lang w:val="en-US" w:eastAsia="ko-KR"/>
        </w:rPr>
        <w:fldChar w:fldCharType="begin">
          <w:fldData xml:space="preserve">PEVuZE5vdGU+PENpdGU+PEF1dGhvcj5CYXJqb248L0F1dGhvcj48WWVhcj4xOTg3PC9ZZWFyPjxS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k1NC0xOTYxPC9w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TItNjA8L3BhZ2VzPjx2b2x1bWU+ODM8L3ZvbHVtZT48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</w:fldData>
        </w:fldChar>
      </w:r>
      <w:r w:rsidR="00EE2B4F" w:rsidRPr="00B17ABA">
        <w:rPr>
          <w:rFonts w:eastAsia="휴먼명조"/>
          <w:lang w:val="en-US" w:eastAsia="ko-KR"/>
        </w:rPr>
        <w:instrText xml:space="preserve"> ADDIN EN.CITE </w:instrText>
      </w:r>
      <w:r w:rsidR="00EE2B4F" w:rsidRPr="00B17ABA">
        <w:rPr>
          <w:rFonts w:eastAsia="휴먼명조"/>
          <w:lang w:val="en-US" w:eastAsia="ko-KR"/>
        </w:rPr>
        <w:fldChar w:fldCharType="begin">
          <w:fldData xml:space="preserve">PEVuZE5vdGU+PENpdGU+PEF1dGhvcj5CYXJqb248L0F1dGhvcj48WWVhcj4xOTg3PC9ZZWFyPjxS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k1NC0xOTYxPC9w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TItNjA8L3BhZ2VzPjx2b2x1bWU+ODM8L3ZvbHVtZT48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</w:fldData>
        </w:fldChar>
      </w:r>
      <w:r w:rsidR="00EE2B4F" w:rsidRPr="00B17ABA">
        <w:rPr>
          <w:rFonts w:eastAsia="휴먼명조"/>
          <w:lang w:val="en-US" w:eastAsia="ko-KR"/>
        </w:rPr>
        <w:instrText xml:space="preserve"> ADDIN EN.CITE.DATA </w:instrText>
      </w:r>
      <w:r w:rsidR="00EE2B4F" w:rsidRPr="00B17ABA">
        <w:rPr>
          <w:rFonts w:eastAsia="휴먼명조"/>
          <w:lang w:val="en-US" w:eastAsia="ko-KR"/>
        </w:rPr>
      </w:r>
      <w:r w:rsidR="00EE2B4F" w:rsidRPr="00B17ABA">
        <w:rPr>
          <w:rFonts w:eastAsia="휴먼명조"/>
          <w:lang w:val="en-US" w:eastAsia="ko-KR"/>
        </w:rPr>
        <w:fldChar w:fldCharType="end"/>
      </w:r>
      <w:r w:rsidR="0045383A" w:rsidRPr="00B17ABA">
        <w:rPr>
          <w:rFonts w:eastAsia="휴먼명조"/>
          <w:lang w:val="en-US" w:eastAsia="ko-KR"/>
        </w:rPr>
      </w:r>
      <w:r w:rsidR="0045383A" w:rsidRPr="00B17ABA">
        <w:rPr>
          <w:rFonts w:eastAsia="휴먼명조"/>
          <w:lang w:val="en-US" w:eastAsia="ko-KR"/>
        </w:rPr>
        <w:fldChar w:fldCharType="separate"/>
      </w:r>
      <w:r w:rsidR="00EE2B4F" w:rsidRPr="00B17ABA">
        <w:rPr>
          <w:rFonts w:eastAsia="휴먼명조"/>
          <w:noProof/>
          <w:vertAlign w:val="superscript"/>
          <w:lang w:val="en-US" w:eastAsia="ko-KR"/>
        </w:rPr>
        <w:t>[232-235]</w:t>
      </w:r>
      <w:r w:rsidR="0045383A" w:rsidRPr="00B17ABA">
        <w:rPr>
          <w:rFonts w:eastAsia="휴먼명조"/>
          <w:lang w:val="en-US" w:eastAsia="ko-KR"/>
        </w:rPr>
        <w:fldChar w:fldCharType="end"/>
      </w:r>
      <w:r w:rsidR="0045383A" w:rsidRPr="00B17ABA">
        <w:rPr>
          <w:rFonts w:eastAsia="휴먼명조" w:hint="eastAsia"/>
          <w:lang w:val="en-US" w:eastAsia="ko-KR"/>
        </w:rPr>
        <w:t>.</w:t>
      </w:r>
      <w:r w:rsidR="0045383A" w:rsidRPr="00B17ABA">
        <w:rPr>
          <w:rFonts w:eastAsia="Arial Unicode MS" w:cs="Arial Unicode MS"/>
        </w:rPr>
        <w:t xml:space="preserve"> </w:t>
      </w:r>
      <w:r w:rsidR="0045383A" w:rsidRPr="00B17ABA">
        <w:rPr>
          <w:rFonts w:eastAsia="휴먼명조" w:hint="eastAsia"/>
          <w:lang w:val="en-US" w:eastAsia="ko-KR"/>
        </w:rPr>
        <w:t xml:space="preserve">Diabetic patients receiving CCBs may have higher rates of HF and </w:t>
      </w:r>
      <w:r w:rsidR="0045383A" w:rsidRPr="00B17ABA">
        <w:rPr>
          <w:rFonts w:eastAsia="휴먼명조"/>
          <w:lang w:val="en-US" w:eastAsia="ko-KR"/>
        </w:rPr>
        <w:t>MI</w:t>
      </w:r>
      <w:r w:rsidR="0045383A" w:rsidRPr="00B17ABA">
        <w:rPr>
          <w:rFonts w:eastAsia="휴먼명조" w:hint="eastAsia"/>
          <w:lang w:val="en-US" w:eastAsia="ko-KR"/>
        </w:rPr>
        <w:t>. The most common AEs are headache, peripheral edema, bradycardia and constipation.</w:t>
      </w:r>
    </w:p>
    <w:p w:rsidR="0045383A" w:rsidRPr="00B17ABA" w:rsidRDefault="0045383A" w:rsidP="0045383A">
      <w:pPr>
        <w:jc w:val="both"/>
        <w:rPr>
          <w:rFonts w:cs="Gulim"/>
        </w:rPr>
      </w:pPr>
    </w:p>
    <w:p w:rsidR="0045383A" w:rsidRPr="00B17ABA" w:rsidRDefault="0045383A" w:rsidP="0045383A">
      <w:pPr>
        <w:pStyle w:val="Heading4"/>
        <w:rPr>
          <w:lang w:val="en-US" w:eastAsia="ko-KR"/>
        </w:rPr>
      </w:pPr>
      <w:r w:rsidRPr="00B17ABA">
        <w:rPr>
          <w:rFonts w:hint="eastAsia"/>
          <w:lang w:val="en-US" w:eastAsia="ko-KR"/>
        </w:rPr>
        <w:t>(4) Angiotensin-Converting Enzyme Inhibitors</w:t>
      </w:r>
    </w:p>
    <w:p w:rsidR="0045383A" w:rsidRPr="00B17ABA" w:rsidRDefault="00715237" w:rsidP="0045383A">
      <w:pPr>
        <w:jc w:val="both"/>
        <w:rPr>
          <w:lang w:val="en-US"/>
        </w:rPr>
      </w:pPr>
      <w:r w:rsidRPr="00B17ABA">
        <w:rPr>
          <w:rFonts w:hint="eastAsia"/>
          <w:lang w:val="en-US" w:eastAsia="ko-KR"/>
        </w:rPr>
        <w:t>Angiotensin-Converting Enzyme Inhibitors</w:t>
      </w:r>
      <w:r w:rsidRPr="00B17ABA">
        <w:rPr>
          <w:rFonts w:eastAsia="휴먼명조" w:hint="eastAsia"/>
          <w:lang w:val="en-US" w:eastAsia="ko-KR"/>
        </w:rPr>
        <w:t xml:space="preserve"> </w:t>
      </w:r>
      <w:r w:rsidRPr="00B17ABA">
        <w:rPr>
          <w:rFonts w:eastAsia="휴먼명조"/>
          <w:lang w:val="en-US" w:eastAsia="ko-KR"/>
        </w:rPr>
        <w:t>(</w:t>
      </w:r>
      <w:r w:rsidR="0045383A" w:rsidRPr="00B17ABA">
        <w:rPr>
          <w:rFonts w:eastAsia="휴먼명조" w:hint="eastAsia"/>
          <w:lang w:val="en-US" w:eastAsia="ko-KR"/>
        </w:rPr>
        <w:t>ACEIs</w:t>
      </w:r>
      <w:r w:rsidRPr="00B17ABA">
        <w:rPr>
          <w:rFonts w:eastAsia="휴먼명조"/>
          <w:lang w:val="en-US" w:eastAsia="ko-KR"/>
        </w:rPr>
        <w:t>)</w:t>
      </w:r>
      <w:r w:rsidR="0045383A" w:rsidRPr="00B17ABA">
        <w:rPr>
          <w:rFonts w:eastAsia="휴먼명조" w:hint="eastAsia"/>
          <w:lang w:val="en-US" w:eastAsia="ko-KR"/>
        </w:rPr>
        <w:t xml:space="preserve"> </w:t>
      </w:r>
      <w:r w:rsidR="0045383A" w:rsidRPr="00B17ABA">
        <w:rPr>
          <w:lang w:val="en-US"/>
        </w:rPr>
        <w:t xml:space="preserve">directly inhibit angiotensin-converting enzyme and block the conversion of angiotensin I to angiotension II. This action reduces angiotensin II mediated vasoconstriction and aldosterone secretion, and hence lowers </w:t>
      </w:r>
      <w:r w:rsidR="0045383A" w:rsidRPr="00B17ABA">
        <w:rPr>
          <w:rFonts w:cstheme="majorBidi"/>
        </w:rPr>
        <w:t>blood pressure</w:t>
      </w:r>
      <w:r w:rsidR="0045383A" w:rsidRPr="00B17ABA">
        <w:rPr>
          <w:lang w:val="en-US"/>
        </w:rPr>
        <w:t>.</w:t>
      </w:r>
    </w:p>
    <w:p w:rsidR="0045383A" w:rsidRPr="00B17ABA" w:rsidRDefault="0045383A" w:rsidP="004D1C22">
      <w:pPr>
        <w:jc w:val="both"/>
        <w:rPr>
          <w:rFonts w:eastAsia="휴먼명조"/>
          <w:lang w:val="en-US" w:eastAsia="ko-KR"/>
        </w:rPr>
      </w:pPr>
      <w:r w:rsidRPr="00B17ABA">
        <w:rPr>
          <w:rFonts w:eastAsia="Arial Unicode MS" w:cs="Arial Unicode MS"/>
          <w:lang w:val="en-US"/>
        </w:rPr>
        <w:t xml:space="preserve">ACEIs are a drug of choice in persons with DM renal dysfunction by delaying the progression to end-stage RD; and in patients with congestive HF and asymptomatic patients by reducing ejection fractions whether due to MI or to other causes. </w:t>
      </w:r>
      <w:r w:rsidRPr="00B17ABA">
        <w:rPr>
          <w:rFonts w:eastAsia="휴먼명조" w:hint="eastAsia"/>
          <w:lang w:val="en-US" w:eastAsia="ko-KR"/>
        </w:rPr>
        <w:t>An advantage of the ACEIs is less AEs, but</w:t>
      </w:r>
      <w:r w:rsidRPr="00B17ABA">
        <w:rPr>
          <w:rFonts w:eastAsia="휴먼명조"/>
          <w:lang w:val="en-US" w:eastAsia="ko-KR"/>
        </w:rPr>
        <w:t xml:space="preserve"> a</w:t>
      </w:r>
      <w:r w:rsidRPr="00B17ABA">
        <w:rPr>
          <w:rFonts w:eastAsia="휴먼명조" w:hint="eastAsia"/>
          <w:lang w:val="en-US" w:eastAsia="ko-KR"/>
        </w:rPr>
        <w:t xml:space="preserve"> chronic dry cough is common, seen in 10% of patients or more, and may require stopping the drug.</w:t>
      </w:r>
    </w:p>
    <w:p w:rsidR="00765DB1" w:rsidRPr="00B17ABA" w:rsidRDefault="00765DB1" w:rsidP="004D1C22">
      <w:pPr>
        <w:jc w:val="both"/>
        <w:rPr>
          <w:rFonts w:eastAsia="휴먼명조"/>
          <w:lang w:val="en-US" w:eastAsia="ko-KR"/>
        </w:rPr>
      </w:pPr>
    </w:p>
    <w:p w:rsidR="0045383A" w:rsidRPr="00B17ABA" w:rsidRDefault="0045383A" w:rsidP="0045383A">
      <w:pPr>
        <w:pStyle w:val="Heading4"/>
        <w:rPr>
          <w:lang w:val="en-US" w:eastAsia="ko-KR"/>
        </w:rPr>
      </w:pPr>
      <w:r w:rsidRPr="00B17ABA">
        <w:rPr>
          <w:rFonts w:hint="eastAsia"/>
          <w:lang w:val="en-US" w:eastAsia="ko-KR"/>
        </w:rPr>
        <w:t xml:space="preserve">(5) </w:t>
      </w:r>
      <w:r w:rsidRPr="00B17ABA">
        <w:rPr>
          <w:lang w:val="en-US" w:eastAsia="ko-KR"/>
        </w:rPr>
        <w:t>Angiotensin</w:t>
      </w:r>
      <w:r w:rsidRPr="00B17ABA">
        <w:rPr>
          <w:rFonts w:hint="eastAsia"/>
          <w:lang w:val="en-US" w:eastAsia="ko-KR"/>
        </w:rPr>
        <w:t xml:space="preserve"> II Receptor Blockers </w:t>
      </w:r>
    </w:p>
    <w:p w:rsidR="0045383A" w:rsidRPr="00B17ABA" w:rsidRDefault="00715237" w:rsidP="0045383A">
      <w:pPr>
        <w:jc w:val="both"/>
        <w:rPr>
          <w:lang w:val="en-US"/>
        </w:rPr>
      </w:pPr>
      <w:r w:rsidRPr="00B17ABA">
        <w:rPr>
          <w:lang w:val="en-US" w:eastAsia="ko-KR"/>
        </w:rPr>
        <w:t>Angiotensin</w:t>
      </w:r>
      <w:r w:rsidRPr="00B17ABA">
        <w:rPr>
          <w:rFonts w:hint="eastAsia"/>
          <w:lang w:val="en-US" w:eastAsia="ko-KR"/>
        </w:rPr>
        <w:t xml:space="preserve"> II Receptor Blockers </w:t>
      </w:r>
      <w:r w:rsidRPr="00B17ABA">
        <w:rPr>
          <w:lang w:val="en-US" w:eastAsia="ko-KR"/>
        </w:rPr>
        <w:t>(</w:t>
      </w:r>
      <w:r w:rsidR="0045383A" w:rsidRPr="00B17ABA">
        <w:rPr>
          <w:rFonts w:eastAsia="휴먼명조"/>
          <w:lang w:val="en-US" w:eastAsia="ko-KR"/>
        </w:rPr>
        <w:t>ARBs</w:t>
      </w:r>
      <w:r w:rsidRPr="00B17ABA">
        <w:rPr>
          <w:rFonts w:eastAsia="휴먼명조"/>
          <w:lang w:val="en-US" w:eastAsia="ko-KR"/>
        </w:rPr>
        <w:t>)</w:t>
      </w:r>
      <w:r w:rsidR="0045383A" w:rsidRPr="00B17ABA">
        <w:rPr>
          <w:rFonts w:eastAsia="휴먼명조"/>
          <w:lang w:val="en-US" w:eastAsia="ko-KR"/>
        </w:rPr>
        <w:t xml:space="preserve"> are t</w:t>
      </w:r>
      <w:r w:rsidR="0045383A" w:rsidRPr="00B17ABA">
        <w:rPr>
          <w:lang w:val="en-US"/>
        </w:rPr>
        <w:t>he newest antihypertensive drugs. They modulate the rennin-angiotensin-aldosterone system by directly blocking the angiotensin II type 1 receptor site, thus blocking angiotensin II mediated vasoconstriction and aldosterone release.</w:t>
      </w:r>
    </w:p>
    <w:p w:rsidR="0045383A" w:rsidRPr="00B17ABA" w:rsidRDefault="0045383A" w:rsidP="00620560">
      <w:pPr>
        <w:jc w:val="both"/>
        <w:rPr>
          <w:rFonts w:eastAsia="휴먼명조"/>
          <w:lang w:val="en-US" w:eastAsia="ko-KR"/>
        </w:rPr>
      </w:pPr>
      <w:r w:rsidRPr="00B17ABA">
        <w:rPr>
          <w:rFonts w:eastAsia="휴먼명조" w:hint="eastAsia"/>
          <w:lang w:val="en-US" w:eastAsia="ko-KR"/>
        </w:rPr>
        <w:t>Although losartan, the first drug of ARBs, was less potent than high doses of ACEIs in reducing blood pressure, the newer ARBs (</w:t>
      </w:r>
      <w:r w:rsidRPr="00B17ABA">
        <w:rPr>
          <w:rFonts w:eastAsia="휴먼명조"/>
          <w:lang w:val="en-US" w:eastAsia="ko-KR"/>
        </w:rPr>
        <w:t xml:space="preserve">such as </w:t>
      </w:r>
      <w:r w:rsidRPr="00B17ABA">
        <w:rPr>
          <w:rFonts w:eastAsia="휴먼명조" w:hint="eastAsia"/>
          <w:lang w:val="en-US" w:eastAsia="ko-KR"/>
        </w:rPr>
        <w:t xml:space="preserve">valsartan, irbesartan, candesartan, </w:t>
      </w:r>
      <w:r w:rsidRPr="00B17ABA">
        <w:rPr>
          <w:rFonts w:eastAsia="휴먼명조" w:hint="eastAsia"/>
          <w:lang w:val="en-US" w:eastAsia="ko-KR"/>
        </w:rPr>
        <w:lastRenderedPageBreak/>
        <w:t xml:space="preserve">telmisartan and eprosartan) appear to be equipotent to ACEIs. ARBs can improve cardiovascular outcomes in patients with HF and type 2 DM with nephropathy. </w:t>
      </w:r>
      <w:r w:rsidRPr="00B17ABA">
        <w:rPr>
          <w:rFonts w:eastAsia="휴먼명조"/>
          <w:lang w:val="en-US" w:eastAsia="ko-KR"/>
        </w:rPr>
        <w:t xml:space="preserve">Due to the absence of long-term data, </w:t>
      </w:r>
      <w:r w:rsidRPr="00B17ABA">
        <w:rPr>
          <w:rFonts w:eastAsia="휴먼명조" w:hint="eastAsia"/>
          <w:lang w:val="en-US" w:eastAsia="ko-KR"/>
        </w:rPr>
        <w:t>ARBs are commonly recommended in the case of</w:t>
      </w:r>
      <w:r w:rsidRPr="00B17ABA">
        <w:rPr>
          <w:rFonts w:eastAsia="휴먼명조"/>
          <w:lang w:val="en-US" w:eastAsia="ko-KR"/>
        </w:rPr>
        <w:t xml:space="preserve"> ACEI</w:t>
      </w:r>
      <w:r w:rsidRPr="00B17ABA">
        <w:rPr>
          <w:rFonts w:eastAsia="휴먼명조" w:hint="eastAsia"/>
          <w:lang w:val="en-US" w:eastAsia="ko-KR"/>
        </w:rPr>
        <w:t>s</w:t>
      </w:r>
      <w:r w:rsidRPr="00B17ABA">
        <w:rPr>
          <w:rFonts w:eastAsia="휴먼명조"/>
          <w:lang w:val="en-US" w:eastAsia="ko-KR"/>
        </w:rPr>
        <w:t xml:space="preserve"> intolerance</w:t>
      </w:r>
      <w:r w:rsidRPr="00B17ABA">
        <w:rPr>
          <w:rFonts w:eastAsia="휴먼명조"/>
          <w:lang w:val="en-US" w:eastAsia="ko-KR"/>
        </w:rPr>
        <w:fldChar w:fldCharType="begin"/>
      </w:r>
      <w:r w:rsidR="00EE2B4F" w:rsidRPr="00B17ABA">
        <w:rPr>
          <w:rFonts w:eastAsia="휴먼명조"/>
          <w:lang w:val="en-US" w:eastAsia="ko-KR"/>
        </w:rPr>
        <w:instrText xml:space="preserve"> ADDIN EN.CITE &lt;EndNote&gt;&lt;Cite&gt;&lt;Author&gt;Blak&lt;/Author&gt;&lt;Year&gt;2009&lt;/Year&gt;&lt;RecNum&gt;339&lt;/RecNum&gt;&lt;DisplayText&gt;&lt;style face="superscript"&gt;[236]&lt;/style&gt;&lt;/DisplayText&gt;&lt;record&gt;&lt;rec-number&gt;339&lt;/rec-number&gt;&lt;foreign-keys&gt;&lt;key app="EN" db-id="z2a0dvwpazf220et2vh50z295rxpzfevwft2"&gt;339&lt;/key&gt;&lt;/foreign-keys&gt;&lt;ref-type name="Journal Article"&gt;17&lt;/ref-type&gt;&lt;contributors&gt;&lt;authors&gt;&lt;author&gt;Blak, B. T.&lt;/author&gt;&lt;author&gt;Mullins, C. D.&lt;/author&gt;&lt;author&gt;Shaya, F. T.&lt;/author&gt;&lt;author&gt;Simoni-Wastila, L.&lt;/author&gt;&lt;author&gt;Cooke, C. E.&lt;/author&gt;&lt;author&gt;Weir, M. R.&lt;/author&gt;&lt;/authors&gt;&lt;/contributors&gt;&lt;titles&gt;&lt;title&gt;Prescribing trends and drug budget impact of the ARBs in the UK&lt;/title&gt;&lt;secondary-title&gt;Value Health&lt;/secondary-title&gt;&lt;/titles&gt;&lt;periodical&gt;&lt;full-title&gt;Value Health&lt;/full-title&gt;&lt;/periodical&gt;&lt;pages&gt;302-8&lt;/pages&gt;&lt;volume&gt;12&lt;/volume&gt;&lt;number&gt;2&lt;/number&gt;&lt;dates&gt;&lt;year&gt;2009&lt;/year&gt;&lt;/dates&gt;&lt;urls&gt;&lt;/urls&gt;&lt;/record&gt;&lt;/Cite&gt;&lt;/EndNote&gt;</w:instrText>
      </w:r>
      <w:r w:rsidRPr="00B17ABA">
        <w:rPr>
          <w:rFonts w:eastAsia="휴먼명조"/>
          <w:lang w:val="en-US" w:eastAsia="ko-KR"/>
        </w:rPr>
        <w:fldChar w:fldCharType="separate"/>
      </w:r>
      <w:r w:rsidR="00EE2B4F" w:rsidRPr="00B17ABA">
        <w:rPr>
          <w:rFonts w:eastAsia="휴먼명조"/>
          <w:noProof/>
          <w:vertAlign w:val="superscript"/>
          <w:lang w:val="en-US" w:eastAsia="ko-KR"/>
        </w:rPr>
        <w:t>[236]</w:t>
      </w:r>
      <w:r w:rsidRPr="00B17ABA">
        <w:rPr>
          <w:rFonts w:eastAsia="휴먼명조"/>
          <w:lang w:val="en-US" w:eastAsia="ko-KR"/>
        </w:rPr>
        <w:fldChar w:fldCharType="end"/>
      </w:r>
      <w:r w:rsidRPr="00B17ABA">
        <w:rPr>
          <w:rFonts w:eastAsia="휴먼명조"/>
          <w:lang w:val="en-US" w:eastAsia="ko-KR"/>
        </w:rPr>
        <w:t>.</w:t>
      </w:r>
    </w:p>
    <w:p w:rsidR="0045383A" w:rsidRPr="00B17ABA" w:rsidRDefault="0045383A" w:rsidP="0045383A">
      <w:pPr>
        <w:jc w:val="both"/>
        <w:rPr>
          <w:rFonts w:eastAsia="휴먼명조"/>
          <w:lang w:val="en-US" w:eastAsia="ko-KR"/>
        </w:rPr>
      </w:pPr>
    </w:p>
    <w:p w:rsidR="0045383A" w:rsidRPr="00B17ABA" w:rsidRDefault="0045383A" w:rsidP="0045383A">
      <w:pPr>
        <w:pStyle w:val="Heading4"/>
        <w:rPr>
          <w:lang w:val="en-US" w:eastAsia="ko-KR"/>
        </w:rPr>
      </w:pPr>
      <w:r w:rsidRPr="00B17ABA">
        <w:rPr>
          <w:rFonts w:hint="eastAsia"/>
          <w:lang w:val="en-US" w:eastAsia="ko-KR"/>
        </w:rPr>
        <w:t>(6) Other antihypertensive drugs</w:t>
      </w:r>
    </w:p>
    <w:p w:rsidR="0045383A" w:rsidRPr="00B17ABA" w:rsidRDefault="0045383A" w:rsidP="0045383A">
      <w:pPr>
        <w:jc w:val="both"/>
        <w:rPr>
          <w:lang w:eastAsia="ko-KR"/>
        </w:rPr>
      </w:pPr>
      <w:r w:rsidRPr="00B17ABA">
        <w:rPr>
          <w:lang w:val="en-US"/>
        </w:rPr>
        <w:t>α</w:t>
      </w:r>
      <w:r w:rsidRPr="00B17ABA">
        <w:rPr>
          <w:rFonts w:hint="eastAsia"/>
          <w:lang w:val="en-US" w:eastAsia="ko-KR"/>
        </w:rPr>
        <w:t xml:space="preserve">-Adrenoceptor Antagonists </w:t>
      </w:r>
      <w:r w:rsidRPr="00B17ABA">
        <w:rPr>
          <w:lang w:val="en-US" w:eastAsia="ko-KR"/>
        </w:rPr>
        <w:t xml:space="preserve">(or </w:t>
      </w:r>
      <w:r w:rsidRPr="00B17ABA">
        <w:rPr>
          <w:lang w:val="en-US"/>
        </w:rPr>
        <w:t xml:space="preserve">α-blockers) block postsynaptic α1-receptors, </w:t>
      </w:r>
      <w:r w:rsidRPr="00B17ABA">
        <w:rPr>
          <w:rFonts w:hint="eastAsia"/>
          <w:lang w:val="en-US" w:eastAsia="ko-KR"/>
        </w:rPr>
        <w:t xml:space="preserve">relax smooth muscle and reduce blood pressure by lowering peripheral vascular resistance. These drugs are effective as </w:t>
      </w:r>
      <w:r w:rsidRPr="00B17ABA">
        <w:rPr>
          <w:lang w:val="en-US" w:eastAsia="ko-KR"/>
        </w:rPr>
        <w:t>mono</w:t>
      </w:r>
      <w:r w:rsidRPr="00B17ABA">
        <w:rPr>
          <w:rFonts w:hint="eastAsia"/>
          <w:lang w:val="en-US" w:eastAsia="ko-KR"/>
        </w:rPr>
        <w:t xml:space="preserve">therapy in some individuals, but tachyphylaxis may appear during long-term therapy and AEs are relatively common. </w:t>
      </w:r>
      <w:r w:rsidRPr="00B17ABA">
        <w:rPr>
          <w:lang w:val="en-US"/>
        </w:rPr>
        <w:t xml:space="preserve">The most prominent side effect is hypotension. </w:t>
      </w:r>
      <w:r w:rsidRPr="00B17ABA">
        <w:rPr>
          <w:rFonts w:hint="eastAsia"/>
          <w:lang w:val="en-US" w:eastAsia="ko-KR"/>
        </w:rPr>
        <w:t xml:space="preserve">Thus, </w:t>
      </w:r>
      <w:r w:rsidRPr="00B17ABA">
        <w:rPr>
          <w:rFonts w:cstheme="minorHAnsi"/>
          <w:lang w:val="en-US" w:eastAsia="ko-KR"/>
        </w:rPr>
        <w:t>they should</w:t>
      </w:r>
      <w:r w:rsidRPr="00B17ABA">
        <w:rPr>
          <w:rFonts w:cstheme="minorHAnsi" w:hint="eastAsia"/>
          <w:lang w:val="en-US" w:eastAsia="ko-KR"/>
        </w:rPr>
        <w:t xml:space="preserve"> generally not be used as initial drugs to treat hypertension except in men with symptomatic prostatism.</w:t>
      </w:r>
    </w:p>
    <w:p w:rsidR="0045383A" w:rsidRPr="00B17ABA" w:rsidRDefault="0045383A" w:rsidP="0045383A">
      <w:pPr>
        <w:jc w:val="both"/>
        <w:rPr>
          <w:lang w:val="en-US" w:eastAsia="ko-KR"/>
        </w:rPr>
      </w:pPr>
      <w:r w:rsidRPr="00B17ABA">
        <w:rPr>
          <w:rFonts w:eastAsia="휴먼명조" w:hint="eastAsia"/>
          <w:lang w:val="en-US" w:eastAsia="ko-KR"/>
        </w:rPr>
        <w:t xml:space="preserve">Drugs with central sympatholytic action lower blood pressure by stimulating </w:t>
      </w:r>
      <w:r w:rsidRPr="00B17ABA">
        <w:rPr>
          <w:rFonts w:cstheme="minorHAnsi"/>
          <w:lang w:val="en-US" w:eastAsia="ko-KR"/>
        </w:rPr>
        <w:t>α-adrenergic receptors</w:t>
      </w:r>
      <w:r w:rsidRPr="00B17ABA">
        <w:rPr>
          <w:rFonts w:cstheme="minorHAnsi" w:hint="eastAsia"/>
          <w:lang w:val="en-US" w:eastAsia="ko-KR"/>
        </w:rPr>
        <w:t xml:space="preserve"> in the central nervous system, thus reducing efferent peripheral sympathetic outflow. These drugs are effective as </w:t>
      </w:r>
      <w:r w:rsidRPr="00B17ABA">
        <w:rPr>
          <w:rFonts w:cstheme="minorHAnsi"/>
          <w:lang w:val="en-US" w:eastAsia="ko-KR"/>
        </w:rPr>
        <w:t>mono</w:t>
      </w:r>
      <w:r w:rsidRPr="00B17ABA">
        <w:rPr>
          <w:rFonts w:cstheme="minorHAnsi" w:hint="eastAsia"/>
          <w:lang w:val="en-US" w:eastAsia="ko-KR"/>
        </w:rPr>
        <w:t>therapy in some patients, but they are usually used as second or third</w:t>
      </w:r>
      <w:r w:rsidRPr="00B17ABA">
        <w:rPr>
          <w:rFonts w:cstheme="minorHAnsi"/>
          <w:lang w:val="en-US" w:eastAsia="ko-KR"/>
        </w:rPr>
        <w:t>-</w:t>
      </w:r>
      <w:r w:rsidRPr="00B17ABA">
        <w:rPr>
          <w:rFonts w:cstheme="minorHAnsi" w:hint="eastAsia"/>
          <w:lang w:val="en-US" w:eastAsia="ko-KR"/>
        </w:rPr>
        <w:t>line drugs because of the high frequency of drug intolerance, including sedation, fatigue, dry mouth, postural hypotension and impotence.</w:t>
      </w:r>
    </w:p>
    <w:p w:rsidR="0045383A" w:rsidRPr="00B17ABA" w:rsidRDefault="0045383A" w:rsidP="0045383A">
      <w:pPr>
        <w:jc w:val="both"/>
        <w:rPr>
          <w:rFonts w:eastAsia="휴먼명조"/>
          <w:lang w:val="en-US" w:eastAsia="ko-KR"/>
        </w:rPr>
      </w:pPr>
      <w:r w:rsidRPr="00B17ABA">
        <w:rPr>
          <w:rFonts w:eastAsia="휴먼명조" w:hint="eastAsia"/>
          <w:lang w:val="en-US" w:eastAsia="ko-KR"/>
        </w:rPr>
        <w:t xml:space="preserve">Arteriolar dilators relax vascular smooth muscle and produce peripheral vasodilation. When given alone, they stimulate reflex tachycardia, increase myocardial contractility and cause headache, palpitations and fluid retention. They are usually given in combination with </w:t>
      </w:r>
      <w:r w:rsidRPr="00B17ABA">
        <w:rPr>
          <w:rFonts w:eastAsia="휴먼명조"/>
          <w:lang w:val="en-US" w:eastAsia="ko-KR"/>
        </w:rPr>
        <w:t xml:space="preserve">Ds </w:t>
      </w:r>
      <w:r w:rsidRPr="00B17ABA">
        <w:rPr>
          <w:rFonts w:eastAsia="휴먼명조" w:hint="eastAsia"/>
        </w:rPr>
        <w:t xml:space="preserve">and </w:t>
      </w:r>
      <w:r w:rsidRPr="00B17ABA">
        <w:t>BBs</w:t>
      </w:r>
      <w:r w:rsidRPr="00B17ABA">
        <w:rPr>
          <w:rFonts w:eastAsia="휴먼명조" w:hint="eastAsia"/>
          <w:lang w:val="en-US" w:eastAsia="ko-KR"/>
        </w:rPr>
        <w:t xml:space="preserve"> in resistant patients.</w:t>
      </w:r>
    </w:p>
    <w:p w:rsidR="00B4795F" w:rsidRPr="00B17ABA" w:rsidRDefault="00B4795F" w:rsidP="0045383A">
      <w:pPr>
        <w:jc w:val="both"/>
        <w:rPr>
          <w:rFonts w:eastAsia="휴먼명조"/>
          <w:lang w:val="en-US" w:eastAsia="ko-KR"/>
        </w:rPr>
      </w:pPr>
    </w:p>
    <w:p w:rsidR="000A2CBF" w:rsidRPr="00B17ABA" w:rsidRDefault="000A2CBF" w:rsidP="001A2558">
      <w:pPr>
        <w:pStyle w:val="Heading3"/>
      </w:pPr>
      <w:bookmarkStart w:id="118" w:name="_Ref423080653"/>
      <w:r w:rsidRPr="00B17ABA">
        <w:t>Pharmacologic treatment</w:t>
      </w:r>
      <w:r w:rsidR="0045383A" w:rsidRPr="00B17ABA">
        <w:t xml:space="preserve"> </w:t>
      </w:r>
      <w:r w:rsidR="005F1605" w:rsidRPr="00B17ABA">
        <w:t>recommendations</w:t>
      </w:r>
      <w:bookmarkEnd w:id="118"/>
    </w:p>
    <w:p w:rsidR="000A2CBF" w:rsidRPr="00B17ABA" w:rsidRDefault="000A2CBF" w:rsidP="006654F4">
      <w:pPr>
        <w:jc w:val="both"/>
        <w:rPr>
          <w:rFonts w:cstheme="majorBidi"/>
        </w:rPr>
      </w:pPr>
      <w:r w:rsidRPr="00B17ABA">
        <w:rPr>
          <w:rFonts w:eastAsia="Malgun Gothic" w:cstheme="majorBidi"/>
          <w:bCs/>
          <w:lang w:eastAsia="ko-KR"/>
        </w:rPr>
        <w:t>Antihypertensive t</w:t>
      </w:r>
      <w:r w:rsidRPr="00B17ABA">
        <w:rPr>
          <w:rFonts w:cstheme="majorBidi"/>
          <w:bCs/>
        </w:rPr>
        <w:t xml:space="preserve">reatment </w:t>
      </w:r>
      <w:r w:rsidRPr="00B17ABA">
        <w:rPr>
          <w:rFonts w:eastAsia="Malgun Gothic" w:cstheme="majorBidi"/>
          <w:bCs/>
          <w:lang w:eastAsia="ko-KR"/>
        </w:rPr>
        <w:t>generally</w:t>
      </w:r>
      <w:r w:rsidRPr="00B17ABA">
        <w:rPr>
          <w:rFonts w:cstheme="majorBidi"/>
          <w:bCs/>
        </w:rPr>
        <w:t xml:space="preserve"> starts</w:t>
      </w:r>
      <w:r w:rsidRPr="00B17ABA">
        <w:rPr>
          <w:rFonts w:cstheme="majorBidi"/>
        </w:rPr>
        <w:t xml:space="preserve"> with lifestyle modification such as smoking cessation, moderation of alcohol consumption, regular physical activity, sodium restriction, weight management and healthy eating. If blood pressure is not controlled </w:t>
      </w:r>
      <w:r w:rsidR="00FE07F9" w:rsidRPr="00B17ABA">
        <w:rPr>
          <w:rFonts w:cstheme="majorBidi"/>
        </w:rPr>
        <w:t>by</w:t>
      </w:r>
      <w:r w:rsidRPr="00B17ABA">
        <w:rPr>
          <w:rFonts w:cstheme="majorBidi"/>
        </w:rPr>
        <w:t xml:space="preserve"> lifestyle modification, </w:t>
      </w:r>
      <w:r w:rsidR="00F54ECB" w:rsidRPr="00B17ABA">
        <w:rPr>
          <w:rFonts w:cstheme="majorBidi"/>
        </w:rPr>
        <w:t xml:space="preserve">current guidelines recommend that </w:t>
      </w:r>
      <w:r w:rsidRPr="00B17ABA">
        <w:rPr>
          <w:rFonts w:cstheme="majorBidi"/>
        </w:rPr>
        <w:t>pharmacologic treatment can start with a single drug at low dose. The decision to start pharmacologic treatment varies depending on the level</w:t>
      </w:r>
      <w:r w:rsidR="00741530" w:rsidRPr="00B17ABA">
        <w:rPr>
          <w:rFonts w:cstheme="majorBidi"/>
        </w:rPr>
        <w:t xml:space="preserve"> of blood pressure</w:t>
      </w:r>
      <w:r w:rsidRPr="00B17ABA">
        <w:rPr>
          <w:rFonts w:cstheme="majorBidi"/>
        </w:rPr>
        <w:t xml:space="preserve">, age, target organ damage (e.g., </w:t>
      </w:r>
      <w:r w:rsidR="00FE07F9" w:rsidRPr="00B17ABA">
        <w:rPr>
          <w:rFonts w:cstheme="majorBidi"/>
        </w:rPr>
        <w:t xml:space="preserve">left ventricular </w:t>
      </w:r>
      <w:r w:rsidR="00FE07F9" w:rsidRPr="00B17ABA">
        <w:rPr>
          <w:rFonts w:cstheme="majorBidi"/>
        </w:rPr>
        <w:lastRenderedPageBreak/>
        <w:t>hypertrophy or</w:t>
      </w:r>
      <w:r w:rsidR="00E2400D" w:rsidRPr="00B17ABA">
        <w:rPr>
          <w:rFonts w:cstheme="majorBidi"/>
        </w:rPr>
        <w:t xml:space="preserve"> </w:t>
      </w:r>
      <w:r w:rsidR="004F76AB" w:rsidRPr="00B17ABA">
        <w:rPr>
          <w:rFonts w:cstheme="majorBidi"/>
        </w:rPr>
        <w:t>CKD</w:t>
      </w:r>
      <w:r w:rsidRPr="00B17ABA">
        <w:rPr>
          <w:rFonts w:cstheme="majorBidi"/>
        </w:rPr>
        <w:t xml:space="preserve">) and </w:t>
      </w:r>
      <w:r w:rsidRPr="00B17ABA">
        <w:rPr>
          <w:rFonts w:eastAsia="Malgun Gothic" w:cstheme="majorBidi"/>
          <w:lang w:eastAsia="ko-KR"/>
        </w:rPr>
        <w:t>overall</w:t>
      </w:r>
      <w:r w:rsidRPr="00B17ABA">
        <w:rPr>
          <w:rFonts w:cstheme="majorBidi"/>
        </w:rPr>
        <w:t xml:space="preserve"> cardiovascular risk. </w:t>
      </w:r>
      <w:r w:rsidR="00456B65" w:rsidRPr="00B17ABA">
        <w:rPr>
          <w:rFonts w:eastAsia="Times New Roman" w:cstheme="majorBidi"/>
          <w:color w:val="000000"/>
        </w:rPr>
        <w:t>National Institute for Health and Clinical Excellence</w:t>
      </w:r>
      <w:r w:rsidR="00456B65" w:rsidRPr="00B17ABA">
        <w:rPr>
          <w:rFonts w:cstheme="majorBidi"/>
        </w:rPr>
        <w:t xml:space="preserve"> (</w:t>
      </w:r>
      <w:r w:rsidRPr="00B17ABA">
        <w:rPr>
          <w:rFonts w:cstheme="majorBidi"/>
        </w:rPr>
        <w:t>NICE</w:t>
      </w:r>
      <w:r w:rsidR="00456B65" w:rsidRPr="00B17ABA">
        <w:rPr>
          <w:rFonts w:cstheme="majorBidi"/>
        </w:rPr>
        <w:t>)</w:t>
      </w:r>
      <w:r w:rsidRPr="00B17ABA">
        <w:rPr>
          <w:rFonts w:cstheme="majorBidi"/>
        </w:rPr>
        <w:t xml:space="preserve"> guidance recommends initializing antihypertensive dr</w:t>
      </w:r>
      <w:r w:rsidR="00A63580" w:rsidRPr="00B17ABA">
        <w:rPr>
          <w:rFonts w:cstheme="majorBidi"/>
        </w:rPr>
        <w:t>ug treatment to people with stag</w:t>
      </w:r>
      <w:r w:rsidRPr="00B17ABA">
        <w:rPr>
          <w:rFonts w:cstheme="majorBidi"/>
        </w:rPr>
        <w:t xml:space="preserve">e 2 hypertension or with stage 1 hypertension who have either target organ damage, established </w:t>
      </w:r>
      <w:r w:rsidR="004F76AB" w:rsidRPr="00B17ABA">
        <w:rPr>
          <w:rFonts w:cstheme="majorBidi"/>
        </w:rPr>
        <w:t>CVD</w:t>
      </w:r>
      <w:r w:rsidRPr="00B17ABA">
        <w:rPr>
          <w:rFonts w:cstheme="majorBidi"/>
        </w:rPr>
        <w:t>, renal disease</w:t>
      </w:r>
      <w:r w:rsidR="00F529A0" w:rsidRPr="00B17ABA">
        <w:rPr>
          <w:rFonts w:cstheme="majorBidi"/>
        </w:rPr>
        <w:t xml:space="preserve"> (RD)</w:t>
      </w:r>
      <w:r w:rsidRPr="00B17ABA">
        <w:rPr>
          <w:rFonts w:cstheme="majorBidi"/>
        </w:rPr>
        <w:t xml:space="preserve">, </w:t>
      </w:r>
      <w:r w:rsidR="00BC240A" w:rsidRPr="00B17ABA">
        <w:rPr>
          <w:rFonts w:cstheme="majorBidi"/>
        </w:rPr>
        <w:t>DM</w:t>
      </w:r>
      <w:r w:rsidRPr="00B17ABA">
        <w:rPr>
          <w:rFonts w:cstheme="majorBidi"/>
        </w:rPr>
        <w:t xml:space="preserve"> or a 10-year cardiovascular ri</w:t>
      </w:r>
      <w:r w:rsidR="00FE07F9" w:rsidRPr="00B17ABA">
        <w:rPr>
          <w:rFonts w:cstheme="majorBidi"/>
        </w:rPr>
        <w:t>sk equivalent to 20% or greater</w:t>
      </w:r>
      <w:r w:rsidR="0000335A" w:rsidRPr="00B17ABA">
        <w:rPr>
          <w:rFonts w:cstheme="majorBidi"/>
        </w:rPr>
        <w:fldChar w:fldCharType="begin"/>
      </w:r>
      <w:r w:rsidR="00EE2B4F" w:rsidRPr="00B17ABA">
        <w:rPr>
          <w:rFonts w:cstheme="majorBidi"/>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00335A" w:rsidRPr="00B17ABA">
        <w:rPr>
          <w:rFonts w:cstheme="majorBidi"/>
        </w:rPr>
        <w:fldChar w:fldCharType="separate"/>
      </w:r>
      <w:r w:rsidR="00EE2B4F" w:rsidRPr="00B17ABA">
        <w:rPr>
          <w:rFonts w:cstheme="majorBidi"/>
          <w:noProof/>
          <w:vertAlign w:val="superscript"/>
        </w:rPr>
        <w:t>[63]</w:t>
      </w:r>
      <w:r w:rsidR="0000335A" w:rsidRPr="00B17ABA">
        <w:rPr>
          <w:rFonts w:cstheme="majorBidi"/>
        </w:rPr>
        <w:fldChar w:fldCharType="end"/>
      </w:r>
      <w:r w:rsidRPr="00B17ABA">
        <w:rPr>
          <w:rFonts w:cstheme="majorBidi"/>
        </w:rPr>
        <w:t>.</w:t>
      </w:r>
    </w:p>
    <w:p w:rsidR="000A2CBF" w:rsidRPr="00B17ABA" w:rsidRDefault="000A2CBF" w:rsidP="00602D07">
      <w:pPr>
        <w:jc w:val="both"/>
        <w:rPr>
          <w:rFonts w:cs="Sabon-Roman"/>
          <w:color w:val="FF0000"/>
        </w:rPr>
      </w:pPr>
      <w:r w:rsidRPr="00B17ABA">
        <w:t>Most guidelines aim for a target clinic blood pressure below 140/90</w:t>
      </w:r>
      <w:r w:rsidR="00825ADE" w:rsidRPr="00B17ABA">
        <w:t xml:space="preserve"> </w:t>
      </w:r>
      <w:r w:rsidRPr="00B17ABA">
        <w:t>mmHg in people aged under 80 years, whereas lower targets (below 130/80</w:t>
      </w:r>
      <w:r w:rsidR="00825ADE" w:rsidRPr="00B17ABA">
        <w:t xml:space="preserve"> </w:t>
      </w:r>
      <w:r w:rsidRPr="00B17ABA">
        <w:t xml:space="preserve">mmHg) are set for people with established cardiovascular or </w:t>
      </w:r>
      <w:r w:rsidR="00F529A0" w:rsidRPr="00B17ABA">
        <w:t>RD</w:t>
      </w:r>
      <w:r w:rsidRPr="00B17ABA">
        <w:t xml:space="preserve"> or </w:t>
      </w:r>
      <w:r w:rsidR="00BC240A" w:rsidRPr="00B17ABA">
        <w:t>DM</w:t>
      </w:r>
      <w:r w:rsidR="0000335A" w:rsidRPr="00B17ABA">
        <w:fldChar w:fldCharType="begin">
          <w:fldData xml:space="preserve">PEVuZE5vdGU+PENpdGU+PEF1dGhvcj5NYW5jaWE8L0F1dGhvcj48WWVhcj4yMDEzPC9ZZWFyPjxS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</w:fldData>
        </w:fldChar>
      </w:r>
      <w:r w:rsidR="00EE2B4F" w:rsidRPr="00B17ABA">
        <w:instrText xml:space="preserve"> ADDIN EN.CITE </w:instrText>
      </w:r>
      <w:r w:rsidR="00EE2B4F" w:rsidRPr="00B17ABA">
        <w:fldChar w:fldCharType="begin">
          <w:fldData xml:space="preserve">PEVuZE5vdGU+PENpdGU+PEF1dGhvcj5NYW5jaWE8L0F1dGhvcj48WWVhcj4yMDEzPC9ZZWFyPjxS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</w:fldData>
        </w:fldChar>
      </w:r>
      <w:r w:rsidR="00EE2B4F" w:rsidRPr="00B17ABA">
        <w:instrText xml:space="preserve"> ADDIN EN.CITE.DATA </w:instrText>
      </w:r>
      <w:r w:rsidR="00EE2B4F" w:rsidRPr="00B17ABA">
        <w:fldChar w:fldCharType="end"/>
      </w:r>
      <w:r w:rsidR="0000335A" w:rsidRPr="00B17ABA">
        <w:fldChar w:fldCharType="end"/>
      </w:r>
      <w:r w:rsidR="00EE2B4F" w:rsidRPr="00B17ABA">
        <w:rPr>
          <w:vertAlign w:val="superscript"/>
        </w:rPr>
        <w:t>[8, 10]</w:t>
      </w:r>
      <w:r w:rsidR="00602D07" w:rsidRPr="00B17ABA">
        <w:rPr>
          <w:vertAlign w:val="superscript"/>
        </w:rPr>
        <w:t>[8, 10]</w:t>
      </w:r>
      <w:r w:rsidR="00354F3D" w:rsidRPr="00B17ABA">
        <w:rPr>
          <w:vertAlign w:val="superscript"/>
        </w:rPr>
        <w:t xml:space="preserve"> </w:t>
      </w:r>
      <w:r w:rsidR="00F54ECB" w:rsidRPr="00B17ABA">
        <w:t>and higher targets (150/90mmHg) are set for people aged over 80 years</w:t>
      </w:r>
      <w:r w:rsidR="008242C9" w:rsidRPr="00B17ABA">
        <w:t xml:space="preserve"> (</w:t>
      </w:r>
      <w:r w:rsidR="00754100" w:rsidRPr="00B17ABA">
        <w:t>s</w:t>
      </w:r>
      <w:r w:rsidR="008242C9" w:rsidRPr="00B17ABA">
        <w:t xml:space="preserve">ee </w:t>
      </w:r>
      <w:r w:rsidR="00765DB1" w:rsidRPr="00B17ABA">
        <w:fldChar w:fldCharType="begin"/>
      </w:r>
      <w:r w:rsidR="00765DB1" w:rsidRPr="00B17ABA">
        <w:instrText xml:space="preserve"> REF _Ref423423689 \h </w:instrText>
      </w:r>
      <w:r w:rsidR="00B17ABA">
        <w:instrText xml:space="preserve"> \* MERGEFORMAT </w:instrText>
      </w:r>
      <w:r w:rsidR="00765DB1" w:rsidRPr="00B17ABA">
        <w:fldChar w:fldCharType="separate"/>
      </w:r>
      <w:r w:rsidR="006F6429" w:rsidRPr="00B17ABA">
        <w:t xml:space="preserve">Table </w:t>
      </w:r>
      <w:r w:rsidR="006F6429" w:rsidRPr="00B17ABA">
        <w:rPr>
          <w:noProof/>
          <w:cs/>
        </w:rPr>
        <w:t>‎</w:t>
      </w:r>
      <w:r w:rsidR="006F6429" w:rsidRPr="00B17ABA">
        <w:rPr>
          <w:noProof/>
        </w:rPr>
        <w:t>4</w:t>
      </w:r>
      <w:r w:rsidR="006F6429" w:rsidRPr="00B17ABA">
        <w:t>.</w:t>
      </w:r>
      <w:r w:rsidR="006F6429" w:rsidRPr="00B17ABA">
        <w:rPr>
          <w:noProof/>
        </w:rPr>
        <w:t>2</w:t>
      </w:r>
      <w:r w:rsidR="00765DB1" w:rsidRPr="00B17ABA">
        <w:fldChar w:fldCharType="end"/>
      </w:r>
      <w:r w:rsidR="008242C9" w:rsidRPr="00B17ABA">
        <w:t>)</w:t>
      </w:r>
      <w:r w:rsidR="006B37FC" w:rsidRPr="00B17ABA">
        <w:rPr>
          <w:vertAlign w:val="superscript"/>
        </w:rPr>
        <w:t>[253, 254]</w:t>
      </w:r>
      <w:r w:rsidRPr="00B17ABA">
        <w:t xml:space="preserve">. The ultimate goal of </w:t>
      </w:r>
      <w:r w:rsidR="00BC6F43" w:rsidRPr="00B17ABA">
        <w:t>antihypertensive treatment</w:t>
      </w:r>
      <w:r w:rsidRPr="00B17ABA">
        <w:t xml:space="preserve"> is to reduce cardiovascular and renal morbidity and mortality.</w:t>
      </w:r>
    </w:p>
    <w:p w:rsidR="000A2CBF" w:rsidRPr="00B17ABA" w:rsidRDefault="00FE07F9" w:rsidP="006654F4">
      <w:pPr>
        <w:jc w:val="both"/>
      </w:pPr>
      <w:r w:rsidRPr="00B17ABA">
        <w:t>The i</w:t>
      </w:r>
      <w:r w:rsidR="000A2CBF" w:rsidRPr="00B17ABA">
        <w:t>nitial drug should be selected on the basis of the patient’s clinical characteristics, risk factors of CVDs, medical history, possible drug interactions, side effects and cost considerations</w:t>
      </w:r>
      <w:r w:rsidR="0000335A" w:rsidRPr="00B17ABA">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instrText xml:space="preserve"> ADDIN EN.CITE </w:instrText>
      </w:r>
      <w:r w:rsidR="006577D9" w:rsidRPr="00B17ABA">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instrText xml:space="preserve"> ADDIN EN.CITE.DATA </w:instrText>
      </w:r>
      <w:r w:rsidR="006577D9" w:rsidRPr="00B17ABA">
        <w:fldChar w:fldCharType="end"/>
      </w:r>
      <w:r w:rsidR="0000335A" w:rsidRPr="00B17ABA">
        <w:fldChar w:fldCharType="separate"/>
      </w:r>
      <w:r w:rsidR="006577D9" w:rsidRPr="00B17ABA">
        <w:rPr>
          <w:noProof/>
          <w:vertAlign w:val="superscript"/>
        </w:rPr>
        <w:t>[8]</w:t>
      </w:r>
      <w:r w:rsidR="0000335A" w:rsidRPr="00B17ABA">
        <w:fldChar w:fldCharType="end"/>
      </w:r>
      <w:r w:rsidR="000A2CBF" w:rsidRPr="00B17ABA">
        <w:t>. NICE guidance recommends A(B)/CD rule</w:t>
      </w:r>
      <w:r w:rsidR="00E2400D" w:rsidRPr="00B17ABA">
        <w:t xml:space="preserve"> </w:t>
      </w:r>
      <w:r w:rsidR="000A2CBF" w:rsidRPr="00B17ABA">
        <w:t xml:space="preserve">initializing treatment to the patients under 55 years with an </w:t>
      </w:r>
      <w:r w:rsidR="007559C5" w:rsidRPr="00B17ABA">
        <w:t>ACE</w:t>
      </w:r>
      <w:r w:rsidR="004F76AB" w:rsidRPr="00B17ABA">
        <w:t>I</w:t>
      </w:r>
      <w:r w:rsidR="007559C5" w:rsidRPr="00B17ABA">
        <w:t xml:space="preserve"> </w:t>
      </w:r>
      <w:r w:rsidR="000A2CBF" w:rsidRPr="00B17ABA">
        <w:t>or a</w:t>
      </w:r>
      <w:r w:rsidR="004F76AB" w:rsidRPr="00B17ABA">
        <w:t>n</w:t>
      </w:r>
      <w:r w:rsidR="000A2CBF" w:rsidRPr="00B17ABA">
        <w:t xml:space="preserve"> ARB, and to the patients aged over 55 years with a CCB  or a </w:t>
      </w:r>
      <w:r w:rsidR="007559C5" w:rsidRPr="00B17ABA">
        <w:t>D</w:t>
      </w:r>
      <w:r w:rsidR="0000335A"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00335A" w:rsidRPr="00B17ABA">
        <w:fldChar w:fldCharType="separate"/>
      </w:r>
      <w:r w:rsidR="00EE2B4F" w:rsidRPr="00B17ABA">
        <w:rPr>
          <w:noProof/>
          <w:vertAlign w:val="superscript"/>
        </w:rPr>
        <w:t>[63]</w:t>
      </w:r>
      <w:r w:rsidR="0000335A" w:rsidRPr="00B17ABA">
        <w:fldChar w:fldCharType="end"/>
      </w:r>
      <w:r w:rsidR="000A2CBF" w:rsidRPr="00B17ABA">
        <w:t>. This age grouping is based on the capacity of drugs to inhibit (</w:t>
      </w:r>
      <w:r w:rsidR="00BC6F43" w:rsidRPr="00B17ABA">
        <w:t xml:space="preserve">i.e., </w:t>
      </w:r>
      <w:r w:rsidR="000A2CBF" w:rsidRPr="00B17ABA">
        <w:t>ACEI</w:t>
      </w:r>
      <w:r w:rsidR="000A2CBF" w:rsidRPr="00B17ABA">
        <w:rPr>
          <w:rFonts w:hint="eastAsia"/>
          <w:lang w:eastAsia="ko-KR"/>
        </w:rPr>
        <w:t>s</w:t>
      </w:r>
      <w:r w:rsidR="000A2CBF" w:rsidRPr="00B17ABA">
        <w:t xml:space="preserve"> or BBs) or not inhibit (</w:t>
      </w:r>
      <w:r w:rsidR="00BC6F43" w:rsidRPr="00B17ABA">
        <w:t xml:space="preserve">i.e., </w:t>
      </w:r>
      <w:r w:rsidR="000A2CBF" w:rsidRPr="00B17ABA">
        <w:t xml:space="preserve">CCBs or </w:t>
      </w:r>
      <w:r w:rsidR="007559C5" w:rsidRPr="00B17ABA">
        <w:t>Ds</w:t>
      </w:r>
      <w:r w:rsidR="000A2CBF" w:rsidRPr="00B17ABA">
        <w:t>) the components of the renin-angiotensin system (RAS). In general, the RAS is</w:t>
      </w:r>
      <w:r w:rsidR="00E2400D" w:rsidRPr="00B17ABA">
        <w:t xml:space="preserve"> known to be</w:t>
      </w:r>
      <w:r w:rsidR="000A2CBF" w:rsidRPr="00B17ABA">
        <w:t xml:space="preserve"> more active in younger patients and less active in older patients. However, it is generally accepted that Thiazide-type </w:t>
      </w:r>
      <w:r w:rsidR="007559C5" w:rsidRPr="00B17ABA">
        <w:t>Ds</w:t>
      </w:r>
      <w:r w:rsidR="000A2CBF" w:rsidRPr="00B17ABA">
        <w:t xml:space="preserve"> (as well as chlorthalidone and indapamide), </w:t>
      </w:r>
      <w:r w:rsidR="00E2400D" w:rsidRPr="00B17ABA">
        <w:t>BBs</w:t>
      </w:r>
      <w:r w:rsidR="000A2CBF" w:rsidRPr="00B17ABA">
        <w:t>,</w:t>
      </w:r>
      <w:r w:rsidR="00E2400D" w:rsidRPr="00B17ABA">
        <w:t xml:space="preserve"> </w:t>
      </w:r>
      <w:r w:rsidR="000A2CBF" w:rsidRPr="00B17ABA">
        <w:rPr>
          <w:rFonts w:hint="eastAsia"/>
        </w:rPr>
        <w:t>CCBs,</w:t>
      </w:r>
      <w:r w:rsidR="00E2400D" w:rsidRPr="00B17ABA">
        <w:t xml:space="preserve"> </w:t>
      </w:r>
      <w:r w:rsidR="000A2CBF" w:rsidRPr="00B17ABA">
        <w:rPr>
          <w:rFonts w:hint="eastAsia"/>
        </w:rPr>
        <w:t xml:space="preserve">ACEIs, and ARBs </w:t>
      </w:r>
      <w:r w:rsidR="000A2CBF" w:rsidRPr="00B17ABA">
        <w:t>are suitable for the initiation and maintenance of antihypertensive treatment either as monotherapy or in some combinations with each other</w:t>
      </w:r>
      <w:r w:rsidR="0000335A" w:rsidRPr="00B17ABA">
        <w:fldChar w:fldCharType="begin">
          <w:fldData xml:space="preserve">PEVuZE5vdGU+PENpdGU+PEF1dGhvcj5XaGl0d29ydGg8L0F1dGhvcj48WWVhcj4yMDAzPC9ZZWFy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UwNy0yMDwvcGFnZXM+PHZvbHVtZT4z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</w:fldData>
        </w:fldChar>
      </w:r>
      <w:r w:rsidR="00EE2B4F" w:rsidRPr="00B17ABA">
        <w:instrText xml:space="preserve"> ADDIN EN.CITE </w:instrText>
      </w:r>
      <w:r w:rsidR="00EE2B4F" w:rsidRPr="00B17ABA">
        <w:fldChar w:fldCharType="begin">
          <w:fldData xml:space="preserve">PEVuZE5vdGU+PENpdGU+PEF1dGhvcj5XaGl0d29ydGg8L0F1dGhvcj48WWVhcj4yMDAzPC9ZZWFy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UwNy0yMDwvcGFnZXM+PHZvbHVtZT4z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</w:fldData>
        </w:fldChar>
      </w:r>
      <w:r w:rsidR="00EE2B4F" w:rsidRPr="00B17ABA">
        <w:instrText xml:space="preserve"> ADDIN EN.CITE.DATA </w:instrText>
      </w:r>
      <w:r w:rsidR="00EE2B4F" w:rsidRPr="00B17ABA">
        <w:fldChar w:fldCharType="end"/>
      </w:r>
      <w:r w:rsidR="0000335A" w:rsidRPr="00B17ABA">
        <w:fldChar w:fldCharType="separate"/>
      </w:r>
      <w:r w:rsidR="00EE2B4F" w:rsidRPr="00B17ABA">
        <w:rPr>
          <w:noProof/>
          <w:vertAlign w:val="superscript"/>
        </w:rPr>
        <w:t>[8-10, 223, 237]</w:t>
      </w:r>
      <w:r w:rsidR="0000335A" w:rsidRPr="00B17ABA">
        <w:fldChar w:fldCharType="end"/>
      </w:r>
      <w:r w:rsidR="000A2CBF" w:rsidRPr="00B17ABA">
        <w:t xml:space="preserve">. </w:t>
      </w:r>
      <w:r w:rsidRPr="00B17ABA">
        <w:t>Nevertheless</w:t>
      </w:r>
      <w:r w:rsidR="00BC6F43" w:rsidRPr="00B17ABA">
        <w:t>, the use of BBs for the initial treatment of primar</w:t>
      </w:r>
      <w:r w:rsidRPr="00B17ABA">
        <w:t>y hypertension is controversial</w:t>
      </w:r>
      <w:r w:rsidR="00BC6F43" w:rsidRPr="00B17ABA">
        <w:t xml:space="preserve"> because of </w:t>
      </w:r>
      <w:r w:rsidR="000A2CBF" w:rsidRPr="00B17ABA">
        <w:t xml:space="preserve">the outcomes of meta-analyses and other studies </w:t>
      </w:r>
      <w:r w:rsidRPr="00B17ABA">
        <w:t>that</w:t>
      </w:r>
      <w:r w:rsidR="000A2CBF" w:rsidRPr="00B17ABA">
        <w:t xml:space="preserve"> showed poor performance of atenolol based treatment in clinical outcomes</w:t>
      </w:r>
      <w:r w:rsidR="0000335A" w:rsidRPr="00B17ABA">
        <w:fldChar w:fldCharType="begin">
          <w:fldData xml:space="preserve">PEVuZE5vdGU+PENpdGU+PEF1dGhvcj5DYXJsYmVyZzwvQXV0aG9yPjxZZWFyPjIwMDQ8L1llYXI+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Y4NC0xNjg5PC9wYWdl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TQ1LTE1NTM8L3BhZ2VzPjx2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==
</w:fldData>
        </w:fldChar>
      </w:r>
      <w:r w:rsidR="00EE2B4F" w:rsidRPr="00B17ABA">
        <w:instrText xml:space="preserve"> ADDIN EN.CITE </w:instrText>
      </w:r>
      <w:r w:rsidR="00EE2B4F" w:rsidRPr="00B17ABA">
        <w:fldChar w:fldCharType="begin">
          <w:fldData xml:space="preserve">PEVuZE5vdGU+PENpdGU+PEF1dGhvcj5DYXJsYmVyZzwvQXV0aG9yPjxZZWFyPjIwMDQ8L1llYXI+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Y4NC0xNjg5PC9wYWdl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TQ1LTE1NTM8L3BhZ2VzPjx2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==
</w:fldData>
        </w:fldChar>
      </w:r>
      <w:r w:rsidR="00EE2B4F" w:rsidRPr="00B17ABA">
        <w:instrText xml:space="preserve"> ADDIN EN.CITE.DATA </w:instrText>
      </w:r>
      <w:r w:rsidR="00EE2B4F" w:rsidRPr="00B17ABA">
        <w:fldChar w:fldCharType="end"/>
      </w:r>
      <w:r w:rsidR="0000335A" w:rsidRPr="00B17ABA">
        <w:fldChar w:fldCharType="separate"/>
      </w:r>
      <w:r w:rsidR="00EE2B4F" w:rsidRPr="00B17ABA">
        <w:rPr>
          <w:noProof/>
          <w:vertAlign w:val="superscript"/>
        </w:rPr>
        <w:t>[230, 231]</w:t>
      </w:r>
      <w:r w:rsidR="0000335A" w:rsidRPr="00B17ABA">
        <w:fldChar w:fldCharType="end"/>
      </w:r>
      <w:r w:rsidR="00BC6F43" w:rsidRPr="00B17ABA">
        <w:t>.</w:t>
      </w:r>
      <w:r w:rsidR="000A2CBF" w:rsidRPr="00B17ABA">
        <w:t xml:space="preserve"> The partial update of the NICE guideline</w:t>
      </w:r>
      <w:r w:rsidRPr="00B17ABA">
        <w:t>s</w:t>
      </w:r>
      <w:r w:rsidR="000A2CBF" w:rsidRPr="00B17ABA">
        <w:t xml:space="preserve"> in 2004 indicated that BBs are no longer preferred as a routine initial therapy for hypertension</w:t>
      </w:r>
      <w:r w:rsidR="0000335A" w:rsidRPr="00B17ABA">
        <w:fldChar w:fldCharType="begin"/>
      </w:r>
      <w:r w:rsidR="00EE2B4F" w:rsidRPr="00B17ABA">
        <w:instrText xml:space="preserve"> ADDIN EN.CITE &lt;EndNote&gt;&lt;Cite&gt;&lt;Author&gt;NICE&lt;/Author&gt;&lt;Year&gt;2004&lt;/Year&gt;&lt;RecNum&gt;329&lt;/RecNum&gt;&lt;DisplayText&gt;&lt;style face="superscript"&gt;[238]&lt;/style&gt;&lt;/DisplayText&gt;&lt;record&gt;&lt;rec-number&gt;329&lt;/rec-number&gt;&lt;foreign-keys&gt;&lt;key app="EN" db-id="z2a0dvwpazf220et2vh50z295rxpzfevwft2"&gt;329&lt;/key&gt;&lt;/foreign-keys&gt;&lt;ref-type name="Book"&gt;6&lt;/ref-type&gt;&lt;contributors&gt;&lt;authors&gt;&lt;author&gt;National Institute for Health and Clinical Excellence (NICE),&lt;/author&gt;&lt;/authors&gt;&lt;/contributors&gt;&lt;titles&gt;&lt;title&gt;Essential hypertension: managing adult patients in primary care&lt;/title&gt;&lt;/titles&gt;&lt;dates&gt;&lt;year&gt;2004&lt;/year&gt;&lt;/dates&gt;&lt;urls&gt;&lt;/urls&gt;&lt;/record&gt;&lt;/Cite&gt;&lt;/EndNote&gt;</w:instrText>
      </w:r>
      <w:r w:rsidR="0000335A" w:rsidRPr="00B17ABA">
        <w:fldChar w:fldCharType="separate"/>
      </w:r>
      <w:r w:rsidR="00EE2B4F" w:rsidRPr="00B17ABA">
        <w:rPr>
          <w:noProof/>
          <w:vertAlign w:val="superscript"/>
        </w:rPr>
        <w:t>[238]</w:t>
      </w:r>
      <w:r w:rsidR="0000335A" w:rsidRPr="00B17ABA">
        <w:fldChar w:fldCharType="end"/>
      </w:r>
      <w:r w:rsidR="000A2CBF" w:rsidRPr="00B17ABA">
        <w:t xml:space="preserve">. </w:t>
      </w:r>
    </w:p>
    <w:p w:rsidR="00F1042B" w:rsidRPr="00B17ABA" w:rsidRDefault="00F1042B" w:rsidP="00620560">
      <w:pPr>
        <w:jc w:val="both"/>
        <w:rPr>
          <w:rFonts w:cstheme="majorBidi"/>
        </w:rPr>
      </w:pPr>
      <w:r w:rsidRPr="00B17ABA">
        <w:rPr>
          <w:rFonts w:cstheme="majorBidi"/>
        </w:rPr>
        <w:t>If blood pressure is not controlled with a si</w:t>
      </w:r>
      <w:r w:rsidR="00692CE7" w:rsidRPr="00B17ABA">
        <w:rPr>
          <w:rFonts w:cstheme="majorBidi"/>
        </w:rPr>
        <w:t xml:space="preserve">ngle initial drug low dose, </w:t>
      </w:r>
      <w:r w:rsidR="008242C9" w:rsidRPr="00B17ABA">
        <w:rPr>
          <w:rFonts w:cstheme="majorBidi"/>
        </w:rPr>
        <w:t>t</w:t>
      </w:r>
      <w:r w:rsidR="00692CE7" w:rsidRPr="00B17ABA">
        <w:rPr>
          <w:rFonts w:cstheme="majorBidi"/>
        </w:rPr>
        <w:t>raditionally recommended treatment algorithm for primary hypertension is a stepped-care approach, which titrates to a maximum dose as needed or adds an additional drug as the second step</w:t>
      </w:r>
      <w:r w:rsidR="009906C7" w:rsidRPr="00B17ABA">
        <w:rPr>
          <w:rFonts w:cstheme="majorBidi"/>
        </w:rPr>
        <w:fldChar w:fldCharType="begin">
          <w:fldData xml:space="preserve">PEVuZE5vdGU+PENpdGU+PEF1dGhvcj5Kb2ludCBOYXRpb25hbCBDb21taXR0ZWUgb24gRGV0ZWN0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jU1LTYxPC9wYWdlcz48dm9sdW1lPjIzNzwvdm9sdW1lPjxu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UwNy0yMDwvcGFnZXM+PHZvbHVtZT4zMTE8L3ZvbHVtZT48bnVtYmVyPjU8L251bWJlcj48ZWRp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Kb2ludCBOYXRpb25hbCBDb21taXR0ZWUgb24gRGV0ZWN0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jU1LTYxPC9wYWdlcz48dm9sdW1lPjIzNzwvdm9sdW1lPjxu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UwNy0yMDwvcGFnZXM+PHZvbHVtZT4zMTE8L3ZvbHVtZT48bnVtYmVyPjU8L251bWJlcj48ZWRp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9906C7" w:rsidRPr="00B17ABA">
        <w:rPr>
          <w:rFonts w:cstheme="majorBidi"/>
        </w:rPr>
      </w:r>
      <w:r w:rsidR="009906C7" w:rsidRPr="00B17ABA">
        <w:rPr>
          <w:rFonts w:cstheme="majorBidi"/>
        </w:rPr>
        <w:fldChar w:fldCharType="separate"/>
      </w:r>
      <w:r w:rsidR="00EE2B4F" w:rsidRPr="00B17ABA">
        <w:rPr>
          <w:rFonts w:cstheme="majorBidi"/>
          <w:noProof/>
          <w:vertAlign w:val="superscript"/>
        </w:rPr>
        <w:t>[9, 239]</w:t>
      </w:r>
      <w:r w:rsidR="009906C7" w:rsidRPr="00B17ABA">
        <w:rPr>
          <w:rFonts w:cstheme="majorBidi"/>
        </w:rPr>
        <w:fldChar w:fldCharType="end"/>
      </w:r>
      <w:r w:rsidR="00692CE7" w:rsidRPr="00B17ABA">
        <w:rPr>
          <w:rFonts w:cstheme="majorBidi"/>
        </w:rPr>
        <w:t xml:space="preserve">. Currently, </w:t>
      </w:r>
      <w:r w:rsidR="00692CE7" w:rsidRPr="00B17ABA">
        <w:rPr>
          <w:rFonts w:cstheme="majorBidi"/>
          <w:shd w:val="clear" w:color="auto" w:fill="FFFFFF"/>
        </w:rPr>
        <w:t xml:space="preserve">a tailored treatment algorithm to individual patient, which </w:t>
      </w:r>
      <w:r w:rsidR="00692CE7" w:rsidRPr="00B17ABA">
        <w:rPr>
          <w:rFonts w:cstheme="majorBidi"/>
        </w:rPr>
        <w:t>allow</w:t>
      </w:r>
      <w:r w:rsidR="008C3BDB" w:rsidRPr="00B17ABA">
        <w:rPr>
          <w:rFonts w:cstheme="majorBidi"/>
        </w:rPr>
        <w:t xml:space="preserve">s </w:t>
      </w:r>
      <w:r w:rsidR="008242C9" w:rsidRPr="00B17ABA">
        <w:rPr>
          <w:rFonts w:cstheme="majorBidi"/>
        </w:rPr>
        <w:t>more treatment options</w:t>
      </w:r>
      <w:r w:rsidR="00692CE7" w:rsidRPr="00B17ABA">
        <w:rPr>
          <w:rFonts w:cstheme="majorBidi"/>
        </w:rPr>
        <w:t xml:space="preserve"> depending on the patient’s</w:t>
      </w:r>
      <w:r w:rsidR="00692CE7" w:rsidRPr="00B17ABA">
        <w:rPr>
          <w:rFonts w:cstheme="majorBidi"/>
          <w:shd w:val="clear" w:color="auto" w:fill="FFFFFF"/>
        </w:rPr>
        <w:t xml:space="preserve"> risk factors</w:t>
      </w:r>
      <w:r w:rsidR="008C3BDB" w:rsidRPr="00B17ABA">
        <w:rPr>
          <w:rFonts w:cstheme="majorBidi"/>
          <w:shd w:val="clear" w:color="auto" w:fill="FFFFFF"/>
        </w:rPr>
        <w:t>, is also recommended in some clinical guidelines</w:t>
      </w:r>
      <w:r w:rsidR="009906C7" w:rsidRPr="00B17ABA">
        <w:rPr>
          <w:rFonts w:cstheme="majorBidi"/>
          <w:shd w:val="clear" w:color="auto" w:fill="FFFFFF"/>
        </w:rPr>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rPr>
          <w:rFonts w:cstheme="majorBidi"/>
          <w:shd w:val="clear" w:color="auto" w:fill="FFFFFF"/>
        </w:rPr>
        <w:instrText xml:space="preserve"> ADDIN EN.CITE </w:instrText>
      </w:r>
      <w:r w:rsidR="006577D9" w:rsidRPr="00B17ABA">
        <w:rPr>
          <w:rFonts w:cstheme="majorBidi"/>
          <w:shd w:val="clear" w:color="auto" w:fill="FFFFFF"/>
        </w:rPr>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rPr>
          <w:rFonts w:cstheme="majorBidi"/>
          <w:shd w:val="clear" w:color="auto" w:fill="FFFFFF"/>
        </w:rPr>
        <w:instrText xml:space="preserve"> ADDIN EN.CITE.DATA </w:instrText>
      </w:r>
      <w:r w:rsidR="006577D9" w:rsidRPr="00B17ABA">
        <w:rPr>
          <w:rFonts w:cstheme="majorBidi"/>
          <w:shd w:val="clear" w:color="auto" w:fill="FFFFFF"/>
        </w:rPr>
      </w:r>
      <w:r w:rsidR="006577D9" w:rsidRPr="00B17ABA">
        <w:rPr>
          <w:rFonts w:cstheme="majorBidi"/>
          <w:shd w:val="clear" w:color="auto" w:fill="FFFFFF"/>
        </w:rPr>
        <w:fldChar w:fldCharType="end"/>
      </w:r>
      <w:r w:rsidR="009906C7" w:rsidRPr="00B17ABA">
        <w:rPr>
          <w:rFonts w:cstheme="majorBidi"/>
          <w:shd w:val="clear" w:color="auto" w:fill="FFFFFF"/>
        </w:rPr>
      </w:r>
      <w:r w:rsidR="009906C7" w:rsidRPr="00B17ABA">
        <w:rPr>
          <w:rFonts w:cstheme="majorBidi"/>
          <w:shd w:val="clear" w:color="auto" w:fill="FFFFFF"/>
        </w:rPr>
        <w:fldChar w:fldCharType="separate"/>
      </w:r>
      <w:r w:rsidR="006577D9" w:rsidRPr="00B17ABA">
        <w:rPr>
          <w:rFonts w:cstheme="majorBidi"/>
          <w:noProof/>
          <w:shd w:val="clear" w:color="auto" w:fill="FFFFFF"/>
          <w:vertAlign w:val="superscript"/>
        </w:rPr>
        <w:t>[8]</w:t>
      </w:r>
      <w:r w:rsidR="009906C7" w:rsidRPr="00B17ABA">
        <w:rPr>
          <w:rFonts w:cstheme="majorBidi"/>
          <w:shd w:val="clear" w:color="auto" w:fill="FFFFFF"/>
        </w:rPr>
        <w:fldChar w:fldCharType="end"/>
      </w:r>
      <w:r w:rsidR="008C3BDB" w:rsidRPr="00B17ABA">
        <w:rPr>
          <w:rFonts w:cstheme="majorBidi"/>
          <w:shd w:val="clear" w:color="auto" w:fill="FFFFFF"/>
        </w:rPr>
        <w:t>.</w:t>
      </w:r>
      <w:r w:rsidR="008242C9" w:rsidRPr="00B17ABA">
        <w:rPr>
          <w:rFonts w:cstheme="majorBidi"/>
          <w:shd w:val="clear" w:color="auto" w:fill="FFFFFF"/>
        </w:rPr>
        <w:t xml:space="preserve"> </w:t>
      </w:r>
      <w:r w:rsidR="008242C9" w:rsidRPr="00B17ABA">
        <w:rPr>
          <w:lang w:eastAsia="ko-KR"/>
        </w:rPr>
        <w:t xml:space="preserve">The variation in </w:t>
      </w:r>
      <w:r w:rsidR="008242C9" w:rsidRPr="00B17ABA">
        <w:t xml:space="preserve">the recommendations from major clinical guidelines implies that there is no established standard of evidence-based optimal treatment sequence. </w:t>
      </w:r>
    </w:p>
    <w:p w:rsidR="00F1042B" w:rsidRPr="00B17ABA" w:rsidRDefault="00F1042B" w:rsidP="00620560">
      <w:pPr>
        <w:jc w:val="both"/>
        <w:rPr>
          <w:rFonts w:eastAsia="Arial Unicode MS" w:cstheme="majorBidi"/>
        </w:rPr>
      </w:pPr>
      <w:r w:rsidRPr="00B17ABA">
        <w:rPr>
          <w:rFonts w:cstheme="majorBidi"/>
        </w:rPr>
        <w:lastRenderedPageBreak/>
        <w:t xml:space="preserve">Combination therapy often offers greater blood pressure reduction at lower doses with fewer side effects over monotherapy because of the </w:t>
      </w:r>
      <w:r w:rsidRPr="00B17ABA">
        <w:rPr>
          <w:rFonts w:eastAsia="Arial Unicode MS" w:cstheme="majorBidi"/>
        </w:rPr>
        <w:t>multiple mechanisms involved in blood pressure</w:t>
      </w:r>
      <w:r w:rsidR="00362A7A" w:rsidRPr="00B17ABA">
        <w:rPr>
          <w:rFonts w:eastAsia="Arial Unicode MS" w:cstheme="majorBidi"/>
        </w:rPr>
        <w:fldChar w:fldCharType="begin">
          <w:fldData xml:space="preserve">PEVuZE5vdGU+PENpdGU+PEF1dGhvcj5IZWFnZXJ0eTwvQXV0aG9yPjxZZWFyPjIwMDY8L1llYXI+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</w:fldData>
        </w:fldChar>
      </w:r>
      <w:r w:rsidR="00EE2B4F" w:rsidRPr="00B17ABA">
        <w:rPr>
          <w:rFonts w:eastAsia="Arial Unicode MS" w:cstheme="majorBidi"/>
        </w:rPr>
        <w:instrText xml:space="preserve"> ADDIN EN.CITE </w:instrText>
      </w:r>
      <w:r w:rsidR="00EE2B4F" w:rsidRPr="00B17ABA">
        <w:rPr>
          <w:rFonts w:eastAsia="Arial Unicode MS" w:cstheme="majorBidi"/>
        </w:rPr>
        <w:fldChar w:fldCharType="begin">
          <w:fldData xml:space="preserve">PEVuZE5vdGU+PENpdGU+PEF1dGhvcj5IZWFnZXJ0eTwvQXV0aG9yPjxZZWFyPjIwMDY8L1llYXI+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</w:fldData>
        </w:fldChar>
      </w:r>
      <w:r w:rsidR="00EE2B4F" w:rsidRPr="00B17ABA">
        <w:rPr>
          <w:rFonts w:eastAsia="Arial Unicode MS" w:cstheme="majorBidi"/>
        </w:rPr>
        <w:instrText xml:space="preserve"> ADDIN EN.CITE.DATA </w:instrText>
      </w:r>
      <w:r w:rsidR="00EE2B4F" w:rsidRPr="00B17ABA">
        <w:rPr>
          <w:rFonts w:eastAsia="Arial Unicode MS" w:cstheme="majorBidi"/>
        </w:rPr>
      </w:r>
      <w:r w:rsidR="00EE2B4F" w:rsidRPr="00B17ABA">
        <w:rPr>
          <w:rFonts w:eastAsia="Arial Unicode MS" w:cstheme="majorBidi"/>
        </w:rPr>
        <w:fldChar w:fldCharType="end"/>
      </w:r>
      <w:r w:rsidR="00362A7A" w:rsidRPr="00B17ABA">
        <w:rPr>
          <w:rFonts w:eastAsia="Arial Unicode MS" w:cstheme="majorBidi"/>
        </w:rPr>
      </w:r>
      <w:r w:rsidR="00362A7A" w:rsidRPr="00B17ABA">
        <w:rPr>
          <w:rFonts w:eastAsia="Arial Unicode MS" w:cstheme="majorBidi"/>
        </w:rPr>
        <w:fldChar w:fldCharType="separate"/>
      </w:r>
      <w:r w:rsidR="00EE2B4F" w:rsidRPr="00B17ABA">
        <w:rPr>
          <w:rFonts w:eastAsia="Arial Unicode MS" w:cstheme="majorBidi"/>
          <w:noProof/>
          <w:vertAlign w:val="superscript"/>
        </w:rPr>
        <w:t>[240, 241]</w:t>
      </w:r>
      <w:r w:rsidR="00362A7A" w:rsidRPr="00B17ABA">
        <w:rPr>
          <w:rFonts w:eastAsia="Arial Unicode MS" w:cstheme="majorBidi"/>
        </w:rPr>
        <w:fldChar w:fldCharType="end"/>
      </w:r>
      <w:r w:rsidRPr="00B17ABA">
        <w:rPr>
          <w:rFonts w:cstheme="majorBidi"/>
        </w:rPr>
        <w:t xml:space="preserve">. Thus, </w:t>
      </w:r>
      <w:r w:rsidRPr="00B17ABA">
        <w:rPr>
          <w:rFonts w:ascii="Times New Roman" w:hAnsi="Times New Roman" w:cs="Times New Roman"/>
          <w:lang w:eastAsia="ko-KR"/>
        </w:rPr>
        <w:t>European Society of Hypertension and European Society of Cardiology (E</w:t>
      </w:r>
      <w:r w:rsidRPr="00B17ABA">
        <w:rPr>
          <w:rFonts w:cstheme="majorBidi"/>
        </w:rPr>
        <w:t>SH/ESC) considers two-drug treatment as an alternative to monotherapy as a first choice therapeutic approach, not a necessary step after attempting monotherapy</w:t>
      </w:r>
      <w:r w:rsidRPr="00B17ABA">
        <w:rPr>
          <w:rFonts w:cstheme="majorBidi"/>
        </w:rPr>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rPr>
          <w:rFonts w:cstheme="majorBidi"/>
        </w:rPr>
        <w:instrText xml:space="preserve"> ADDIN EN.CITE </w:instrText>
      </w:r>
      <w:r w:rsidR="006577D9" w:rsidRPr="00B17ABA">
        <w:rPr>
          <w:rFonts w:cstheme="majorBidi"/>
        </w:rPr>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rPr>
          <w:rFonts w:cstheme="majorBidi"/>
        </w:rPr>
        <w:instrText xml:space="preserve"> ADDIN EN.CITE.DATA </w:instrText>
      </w:r>
      <w:r w:rsidR="006577D9" w:rsidRPr="00B17ABA">
        <w:rPr>
          <w:rFonts w:cstheme="majorBidi"/>
        </w:rPr>
      </w:r>
      <w:r w:rsidR="006577D9" w:rsidRPr="00B17ABA">
        <w:rPr>
          <w:rFonts w:cstheme="majorBidi"/>
        </w:rPr>
        <w:fldChar w:fldCharType="end"/>
      </w:r>
      <w:r w:rsidRPr="00B17ABA">
        <w:rPr>
          <w:rFonts w:cstheme="majorBidi"/>
        </w:rPr>
      </w:r>
      <w:r w:rsidRPr="00B17ABA">
        <w:rPr>
          <w:rFonts w:cstheme="majorBidi"/>
        </w:rPr>
        <w:fldChar w:fldCharType="separate"/>
      </w:r>
      <w:r w:rsidR="006577D9" w:rsidRPr="00B17ABA">
        <w:rPr>
          <w:rFonts w:cstheme="majorBidi"/>
          <w:noProof/>
          <w:vertAlign w:val="superscript"/>
        </w:rPr>
        <w:t>[8]</w:t>
      </w:r>
      <w:r w:rsidRPr="00B17ABA">
        <w:rPr>
          <w:rFonts w:cstheme="majorBidi"/>
        </w:rPr>
        <w:fldChar w:fldCharType="end"/>
      </w:r>
      <w:r w:rsidRPr="00B17ABA">
        <w:rPr>
          <w:rFonts w:cstheme="majorBidi"/>
        </w:rPr>
        <w:t xml:space="preserve">. </w:t>
      </w:r>
      <w:r w:rsidRPr="00B17ABA">
        <w:rPr>
          <w:rFonts w:eastAsia="Arial Unicode MS" w:cstheme="majorBidi"/>
        </w:rPr>
        <w:t>Antihypertensive drugs of different classes can be combined if 1) they have different and complementary mechanisms of action, 2) there is evidence that the antihypertensive effect of the combination is greater than that of either combination component, 3) the combination may have a favourable tolerance profile, the complementary mechanisms of action of the components minimising their individual side effects</w:t>
      </w:r>
      <w:r w:rsidRPr="00B17ABA">
        <w:rPr>
          <w:rFonts w:cstheme="majorBidi"/>
        </w:rPr>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rPr>
          <w:rFonts w:cstheme="majorBidi"/>
        </w:rPr>
        <w:instrText xml:space="preserve"> ADDIN EN.CITE </w:instrText>
      </w:r>
      <w:r w:rsidR="006577D9" w:rsidRPr="00B17ABA">
        <w:rPr>
          <w:rFonts w:cstheme="majorBidi"/>
        </w:rPr>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rPr>
          <w:rFonts w:cstheme="majorBidi"/>
        </w:rPr>
        <w:instrText xml:space="preserve"> ADDIN EN.CITE.DATA </w:instrText>
      </w:r>
      <w:r w:rsidR="006577D9" w:rsidRPr="00B17ABA">
        <w:rPr>
          <w:rFonts w:cstheme="majorBidi"/>
        </w:rPr>
      </w:r>
      <w:r w:rsidR="006577D9" w:rsidRPr="00B17ABA">
        <w:rPr>
          <w:rFonts w:cstheme="majorBidi"/>
        </w:rPr>
        <w:fldChar w:fldCharType="end"/>
      </w:r>
      <w:r w:rsidRPr="00B17ABA">
        <w:rPr>
          <w:rFonts w:cstheme="majorBidi"/>
        </w:rPr>
      </w:r>
      <w:r w:rsidRPr="00B17ABA">
        <w:rPr>
          <w:rFonts w:cstheme="majorBidi"/>
        </w:rPr>
        <w:fldChar w:fldCharType="separate"/>
      </w:r>
      <w:r w:rsidR="006577D9" w:rsidRPr="00B17ABA">
        <w:rPr>
          <w:rFonts w:cstheme="majorBidi"/>
          <w:noProof/>
          <w:vertAlign w:val="superscript"/>
        </w:rPr>
        <w:t>[8]</w:t>
      </w:r>
      <w:r w:rsidRPr="00B17ABA">
        <w:rPr>
          <w:rFonts w:cstheme="majorBidi"/>
        </w:rPr>
        <w:fldChar w:fldCharType="end"/>
      </w:r>
      <w:r w:rsidRPr="00B17ABA">
        <w:rPr>
          <w:rFonts w:eastAsia="Arial Unicode MS" w:cstheme="majorBidi"/>
        </w:rPr>
        <w:t xml:space="preserve">. </w:t>
      </w:r>
    </w:p>
    <w:p w:rsidR="00F54ECB" w:rsidRPr="00B17ABA" w:rsidRDefault="00F54ECB" w:rsidP="00715237">
      <w:pPr>
        <w:spacing w:after="0"/>
        <w:jc w:val="both"/>
        <w:rPr>
          <w:rFonts w:eastAsia="Arial Unicode MS" w:cstheme="majorBidi"/>
        </w:rPr>
      </w:pPr>
    </w:p>
    <w:p w:rsidR="000A2CBF" w:rsidRPr="00B17ABA" w:rsidRDefault="000A2CBF" w:rsidP="008242C9">
      <w:pPr>
        <w:pStyle w:val="Caption"/>
      </w:pPr>
      <w:bookmarkStart w:id="119" w:name="_Ref423423689"/>
      <w:bookmarkStart w:id="120" w:name="_Toc426018630"/>
      <w:r w:rsidRPr="00B17ABA">
        <w:t xml:space="preserve">Table </w:t>
      </w:r>
      <w:fldSimple w:instr=" STYLEREF 1 \s ">
        <w:r w:rsidR="006F6429" w:rsidRPr="00B17ABA">
          <w:rPr>
            <w:noProof/>
            <w:cs/>
          </w:rPr>
          <w:t>‎</w:t>
        </w:r>
        <w:r w:rsidR="006F6429" w:rsidRPr="00B17ABA">
          <w:rPr>
            <w:noProof/>
          </w:rPr>
          <w:t>4</w:t>
        </w:r>
      </w:fldSimple>
      <w:r w:rsidR="002804C0" w:rsidRPr="00B17ABA">
        <w:t>.</w:t>
      </w:r>
      <w:fldSimple w:instr=" SEQ Table \* ARABIC \s 1 ">
        <w:r w:rsidR="006F6429" w:rsidRPr="00B17ABA">
          <w:rPr>
            <w:noProof/>
          </w:rPr>
          <w:t>2</w:t>
        </w:r>
      </w:fldSimple>
      <w:bookmarkEnd w:id="119"/>
      <w:r w:rsidRPr="00B17ABA">
        <w:t>.</w:t>
      </w:r>
      <w:r w:rsidR="00BC6F43" w:rsidRPr="00B17ABA">
        <w:t xml:space="preserve"> </w:t>
      </w:r>
      <w:r w:rsidRPr="00B17ABA">
        <w:t>Recommendations from major clinical guidelines of primary hypertension</w:t>
      </w:r>
      <w:bookmarkEnd w:id="120"/>
      <w:r w:rsidRPr="00B17ABA">
        <w:t xml:space="preserve"> </w:t>
      </w:r>
    </w:p>
    <w:tbl>
      <w:tblPr>
        <w:tblW w:w="5000" w:type="pct"/>
        <w:tblLook w:val="04A0" w:firstRow="1" w:lastRow="0" w:firstColumn="1" w:lastColumn="0" w:noHBand="0" w:noVBand="1"/>
      </w:tblPr>
      <w:tblGrid>
        <w:gridCol w:w="1108"/>
        <w:gridCol w:w="1129"/>
        <w:gridCol w:w="2047"/>
        <w:gridCol w:w="2203"/>
        <w:gridCol w:w="1949"/>
      </w:tblGrid>
      <w:tr w:rsidR="000A2CBF" w:rsidRPr="00B17ABA" w:rsidTr="00715237">
        <w:trPr>
          <w:trHeight w:val="547"/>
        </w:trPr>
        <w:tc>
          <w:tcPr>
            <w:tcW w:w="657" w:type="pct"/>
            <w:tcBorders>
              <w:top w:val="single" w:sz="4" w:space="0" w:color="auto"/>
              <w:left w:val="single" w:sz="4" w:space="0" w:color="auto"/>
              <w:bottom w:val="double" w:sz="4" w:space="0" w:color="auto"/>
              <w:right w:val="single" w:sz="4" w:space="0" w:color="auto"/>
            </w:tcBorders>
            <w:shd w:val="clear" w:color="auto" w:fill="auto"/>
            <w:hideMark/>
          </w:tcPr>
          <w:p w:rsidR="000A2CBF" w:rsidRPr="00B17ABA" w:rsidRDefault="000A2CBF" w:rsidP="00AA2D24">
            <w:pPr>
              <w:pStyle w:val="TOC1"/>
            </w:pPr>
            <w:r w:rsidRPr="00B17ABA">
              <w:t>Guideline (Country)</w:t>
            </w:r>
          </w:p>
        </w:tc>
        <w:tc>
          <w:tcPr>
            <w:tcW w:w="669" w:type="pct"/>
            <w:tcBorders>
              <w:top w:val="single" w:sz="4" w:space="0" w:color="auto"/>
              <w:left w:val="nil"/>
              <w:bottom w:val="double" w:sz="4" w:space="0" w:color="auto"/>
              <w:right w:val="single" w:sz="4" w:space="0" w:color="auto"/>
            </w:tcBorders>
            <w:shd w:val="clear" w:color="auto" w:fill="auto"/>
            <w:hideMark/>
          </w:tcPr>
          <w:p w:rsidR="000A2CBF" w:rsidRPr="00B17ABA" w:rsidRDefault="000A2CBF" w:rsidP="00AA2D24">
            <w:pPr>
              <w:pStyle w:val="TOC1"/>
            </w:pPr>
            <w:r w:rsidRPr="00B17ABA">
              <w:t xml:space="preserve">Publication </w:t>
            </w:r>
          </w:p>
          <w:p w:rsidR="000A2CBF" w:rsidRPr="00B17ABA" w:rsidRDefault="000A2CBF" w:rsidP="00AA2D24">
            <w:pPr>
              <w:pStyle w:val="TOC1"/>
            </w:pPr>
            <w:r w:rsidRPr="00B17ABA">
              <w:t>year</w:t>
            </w:r>
          </w:p>
        </w:tc>
        <w:tc>
          <w:tcPr>
            <w:tcW w:w="1213" w:type="pct"/>
            <w:tcBorders>
              <w:top w:val="single" w:sz="4" w:space="0" w:color="auto"/>
              <w:left w:val="nil"/>
              <w:bottom w:val="double" w:sz="4" w:space="0" w:color="auto"/>
              <w:right w:val="single" w:sz="4" w:space="0" w:color="auto"/>
            </w:tcBorders>
            <w:shd w:val="clear" w:color="auto" w:fill="auto"/>
            <w:hideMark/>
          </w:tcPr>
          <w:p w:rsidR="000A2CBF" w:rsidRPr="00B17ABA" w:rsidRDefault="00FE07F9" w:rsidP="00AA2D24">
            <w:pPr>
              <w:pStyle w:val="TOC1"/>
            </w:pPr>
            <w:r w:rsidRPr="00B17ABA">
              <w:t>Treatment threshold</w:t>
            </w:r>
          </w:p>
        </w:tc>
        <w:tc>
          <w:tcPr>
            <w:tcW w:w="1306" w:type="pct"/>
            <w:tcBorders>
              <w:top w:val="single" w:sz="4" w:space="0" w:color="auto"/>
              <w:left w:val="nil"/>
              <w:bottom w:val="double" w:sz="4" w:space="0" w:color="auto"/>
              <w:right w:val="single" w:sz="4" w:space="0" w:color="auto"/>
            </w:tcBorders>
            <w:shd w:val="clear" w:color="auto" w:fill="auto"/>
            <w:hideMark/>
          </w:tcPr>
          <w:p w:rsidR="000A2CBF" w:rsidRPr="00B17ABA" w:rsidRDefault="000A2CBF" w:rsidP="00AA2D24">
            <w:pPr>
              <w:pStyle w:val="TOC1"/>
            </w:pPr>
            <w:r w:rsidRPr="00B17ABA">
              <w:t>Treatment goals</w:t>
            </w:r>
          </w:p>
        </w:tc>
        <w:tc>
          <w:tcPr>
            <w:tcW w:w="1155" w:type="pct"/>
            <w:tcBorders>
              <w:top w:val="single" w:sz="4" w:space="0" w:color="auto"/>
              <w:left w:val="nil"/>
              <w:bottom w:val="double" w:sz="4" w:space="0" w:color="auto"/>
              <w:right w:val="single" w:sz="4" w:space="0" w:color="auto"/>
            </w:tcBorders>
            <w:shd w:val="clear" w:color="auto" w:fill="auto"/>
            <w:hideMark/>
          </w:tcPr>
          <w:p w:rsidR="000A2CBF" w:rsidRPr="00B17ABA" w:rsidRDefault="000A2CBF" w:rsidP="00AA2D24">
            <w:pPr>
              <w:pStyle w:val="TOC1"/>
            </w:pPr>
            <w:r w:rsidRPr="00B17ABA">
              <w:t xml:space="preserve">First-line treatment </w:t>
            </w:r>
          </w:p>
        </w:tc>
      </w:tr>
      <w:tr w:rsidR="00FE5A4A" w:rsidRPr="00B17ABA" w:rsidTr="00AA2D24">
        <w:trPr>
          <w:trHeight w:val="1292"/>
        </w:trPr>
        <w:tc>
          <w:tcPr>
            <w:tcW w:w="657" w:type="pct"/>
            <w:tcBorders>
              <w:top w:val="double" w:sz="4" w:space="0" w:color="auto"/>
              <w:left w:val="single" w:sz="4" w:space="0" w:color="auto"/>
              <w:bottom w:val="single" w:sz="4" w:space="0" w:color="auto"/>
              <w:right w:val="single" w:sz="4" w:space="0" w:color="auto"/>
            </w:tcBorders>
            <w:shd w:val="clear" w:color="auto" w:fill="auto"/>
          </w:tcPr>
          <w:p w:rsidR="00FE5A4A" w:rsidRPr="00B17ABA" w:rsidRDefault="00FE5A4A" w:rsidP="00EE2B4F">
            <w:pPr>
              <w:pStyle w:val="TOC1"/>
            </w:pPr>
            <w:r w:rsidRPr="00B17ABA">
              <w:t>NICE (UK)</w:t>
            </w:r>
            <w:r w:rsidR="0000335A"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00335A" w:rsidRPr="00B17ABA">
              <w:fldChar w:fldCharType="separate"/>
            </w:r>
            <w:r w:rsidR="00EE2B4F" w:rsidRPr="00B17ABA">
              <w:rPr>
                <w:noProof/>
                <w:vertAlign w:val="superscript"/>
              </w:rPr>
              <w:t>[63]</w:t>
            </w:r>
            <w:r w:rsidR="0000335A" w:rsidRPr="00B17ABA">
              <w:fldChar w:fldCharType="end"/>
            </w:r>
          </w:p>
        </w:tc>
        <w:tc>
          <w:tcPr>
            <w:tcW w:w="669" w:type="pct"/>
            <w:tcBorders>
              <w:top w:val="double" w:sz="4" w:space="0" w:color="auto"/>
              <w:left w:val="nil"/>
              <w:bottom w:val="single" w:sz="4" w:space="0" w:color="auto"/>
              <w:right w:val="single" w:sz="4" w:space="0" w:color="auto"/>
            </w:tcBorders>
            <w:shd w:val="clear" w:color="auto" w:fill="auto"/>
          </w:tcPr>
          <w:p w:rsidR="00FE5A4A" w:rsidRPr="00B17ABA" w:rsidRDefault="00FE5A4A" w:rsidP="00AA2D24">
            <w:pPr>
              <w:pStyle w:val="TOC1"/>
            </w:pPr>
            <w:r w:rsidRPr="00B17ABA">
              <w:t>2011</w:t>
            </w:r>
          </w:p>
        </w:tc>
        <w:tc>
          <w:tcPr>
            <w:tcW w:w="1213" w:type="pct"/>
            <w:tcBorders>
              <w:top w:val="double" w:sz="4" w:space="0" w:color="auto"/>
              <w:left w:val="nil"/>
              <w:bottom w:val="single" w:sz="4" w:space="0" w:color="auto"/>
              <w:right w:val="single" w:sz="4" w:space="0" w:color="auto"/>
            </w:tcBorders>
            <w:shd w:val="clear" w:color="auto" w:fill="auto"/>
          </w:tcPr>
          <w:p w:rsidR="004D5C3F" w:rsidRPr="00B17ABA" w:rsidRDefault="00AA2D24" w:rsidP="00C86F3D">
            <w:pPr>
              <w:pStyle w:val="TOC1"/>
              <w:numPr>
                <w:ilvl w:val="0"/>
                <w:numId w:val="30"/>
              </w:numPr>
              <w:ind w:left="173" w:hanging="218"/>
            </w:pPr>
            <w:r w:rsidRPr="00B17ABA">
              <w:t xml:space="preserve">SBP </w:t>
            </w:r>
            <w:r w:rsidR="00FE5A4A" w:rsidRPr="00B17ABA">
              <w:t xml:space="preserve">≥160/100 mmHg </w:t>
            </w:r>
            <w:r w:rsidR="004D5C3F" w:rsidRPr="00B17ABA">
              <w:t>regardless of 10-year CVD risk.</w:t>
            </w:r>
          </w:p>
          <w:p w:rsidR="00FE5A4A" w:rsidRPr="00B17ABA" w:rsidRDefault="00AA2D24" w:rsidP="00C86F3D">
            <w:pPr>
              <w:pStyle w:val="TOC1"/>
              <w:numPr>
                <w:ilvl w:val="0"/>
                <w:numId w:val="30"/>
              </w:numPr>
              <w:ind w:left="173" w:hanging="218"/>
            </w:pPr>
            <w:r w:rsidRPr="00B17ABA">
              <w:t xml:space="preserve">SBP </w:t>
            </w:r>
            <w:r w:rsidR="00FE5A4A" w:rsidRPr="00B17ABA">
              <w:t>≥140/90 who have 10-year CVD risk &gt;20%</w:t>
            </w:r>
            <w:r w:rsidR="004D5C3F" w:rsidRPr="00B17ABA">
              <w:t>.</w:t>
            </w:r>
          </w:p>
        </w:tc>
        <w:tc>
          <w:tcPr>
            <w:tcW w:w="1306" w:type="pct"/>
            <w:tcBorders>
              <w:top w:val="double" w:sz="4" w:space="0" w:color="auto"/>
              <w:left w:val="nil"/>
              <w:bottom w:val="single" w:sz="4" w:space="0" w:color="auto"/>
              <w:right w:val="single" w:sz="4" w:space="0" w:color="auto"/>
            </w:tcBorders>
            <w:shd w:val="clear" w:color="auto" w:fill="auto"/>
          </w:tcPr>
          <w:p w:rsidR="004D5C3F" w:rsidRPr="00B17ABA" w:rsidRDefault="00FE5A4A" w:rsidP="00C86F3D">
            <w:pPr>
              <w:pStyle w:val="TOC1"/>
              <w:numPr>
                <w:ilvl w:val="0"/>
                <w:numId w:val="30"/>
              </w:numPr>
              <w:ind w:left="173" w:hanging="218"/>
            </w:pPr>
            <w:r w:rsidRPr="00B17ABA">
              <w:t xml:space="preserve">Age&lt;80 years, </w:t>
            </w:r>
            <w:r w:rsidR="00AA2D24" w:rsidRPr="00B17ABA">
              <w:t xml:space="preserve">SBP </w:t>
            </w:r>
            <w:r w:rsidRPr="00B17ABA">
              <w:t>140/90 mmHg</w:t>
            </w:r>
            <w:r w:rsidR="004D5C3F" w:rsidRPr="00B17ABA">
              <w:t>.</w:t>
            </w:r>
          </w:p>
          <w:p w:rsidR="00FE5A4A" w:rsidRPr="00B17ABA" w:rsidRDefault="00FE5A4A" w:rsidP="00C86F3D">
            <w:pPr>
              <w:pStyle w:val="TOC1"/>
              <w:numPr>
                <w:ilvl w:val="0"/>
                <w:numId w:val="30"/>
              </w:numPr>
              <w:ind w:left="173" w:hanging="218"/>
            </w:pPr>
            <w:r w:rsidRPr="00B17ABA">
              <w:t xml:space="preserve">Age≥80 years, </w:t>
            </w:r>
            <w:r w:rsidR="00AA2D24" w:rsidRPr="00B17ABA">
              <w:t xml:space="preserve">SBP </w:t>
            </w:r>
            <w:r w:rsidRPr="00B17ABA">
              <w:t>150/90 mmHg</w:t>
            </w:r>
            <w:r w:rsidR="004D5C3F" w:rsidRPr="00B17ABA">
              <w:t>.</w:t>
            </w:r>
          </w:p>
        </w:tc>
        <w:tc>
          <w:tcPr>
            <w:tcW w:w="1155" w:type="pct"/>
            <w:tcBorders>
              <w:top w:val="double" w:sz="4" w:space="0" w:color="auto"/>
              <w:left w:val="nil"/>
              <w:bottom w:val="single" w:sz="4" w:space="0" w:color="auto"/>
              <w:right w:val="single" w:sz="4" w:space="0" w:color="auto"/>
            </w:tcBorders>
            <w:shd w:val="clear" w:color="auto" w:fill="auto"/>
          </w:tcPr>
          <w:p w:rsidR="00FE5A4A" w:rsidRPr="00B17ABA" w:rsidRDefault="00F03EC9" w:rsidP="00C86F3D">
            <w:pPr>
              <w:pStyle w:val="TOC1"/>
              <w:numPr>
                <w:ilvl w:val="0"/>
                <w:numId w:val="30"/>
              </w:numPr>
              <w:ind w:left="173" w:hanging="218"/>
            </w:pPr>
            <w:r w:rsidRPr="00B17ABA">
              <w:t xml:space="preserve">Age&lt;55 years, </w:t>
            </w:r>
            <w:r w:rsidR="00FE5A4A" w:rsidRPr="00B17ABA">
              <w:t>ACEIs/ARBs</w:t>
            </w:r>
            <w:r w:rsidRPr="00B17ABA">
              <w:t>.</w:t>
            </w:r>
          </w:p>
          <w:p w:rsidR="00F03EC9" w:rsidRPr="00B17ABA" w:rsidRDefault="00F03EC9" w:rsidP="00C86F3D">
            <w:pPr>
              <w:pStyle w:val="TOC1"/>
              <w:numPr>
                <w:ilvl w:val="0"/>
                <w:numId w:val="30"/>
              </w:numPr>
              <w:ind w:left="173" w:hanging="218"/>
            </w:pPr>
            <w:r w:rsidRPr="00B17ABA">
              <w:t xml:space="preserve">Age ≥ 55 years or black, Ds or CCBs. </w:t>
            </w:r>
          </w:p>
        </w:tc>
      </w:tr>
      <w:tr w:rsidR="00FE5A4A" w:rsidRPr="00B17ABA" w:rsidTr="00715237">
        <w:trPr>
          <w:trHeight w:val="1396"/>
        </w:trPr>
        <w:tc>
          <w:tcPr>
            <w:tcW w:w="657" w:type="pct"/>
            <w:tcBorders>
              <w:top w:val="nil"/>
              <w:left w:val="single" w:sz="4" w:space="0" w:color="auto"/>
              <w:bottom w:val="single" w:sz="4" w:space="0" w:color="auto"/>
              <w:right w:val="single" w:sz="4" w:space="0" w:color="auto"/>
            </w:tcBorders>
            <w:shd w:val="clear" w:color="auto" w:fill="auto"/>
          </w:tcPr>
          <w:p w:rsidR="00FE5A4A" w:rsidRPr="00B17ABA" w:rsidRDefault="00FE5A4A" w:rsidP="006577D9">
            <w:pPr>
              <w:pStyle w:val="TOC1"/>
            </w:pPr>
            <w:r w:rsidRPr="00B17ABA">
              <w:t xml:space="preserve">ESH/ESC (Europe) </w:t>
            </w:r>
            <w:r w:rsidR="0000335A" w:rsidRPr="00B17ABA">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instrText xml:space="preserve"> ADDIN EN.CITE </w:instrText>
            </w:r>
            <w:r w:rsidR="006577D9" w:rsidRPr="00B17ABA">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instrText xml:space="preserve"> ADDIN EN.CITE.DATA </w:instrText>
            </w:r>
            <w:r w:rsidR="006577D9" w:rsidRPr="00B17ABA">
              <w:fldChar w:fldCharType="end"/>
            </w:r>
            <w:r w:rsidR="0000335A" w:rsidRPr="00B17ABA">
              <w:fldChar w:fldCharType="separate"/>
            </w:r>
            <w:r w:rsidR="006577D9" w:rsidRPr="00B17ABA">
              <w:rPr>
                <w:noProof/>
                <w:vertAlign w:val="superscript"/>
              </w:rPr>
              <w:t>[8]</w:t>
            </w:r>
            <w:r w:rsidR="0000335A" w:rsidRPr="00B17ABA">
              <w:fldChar w:fldCharType="end"/>
            </w:r>
          </w:p>
        </w:tc>
        <w:tc>
          <w:tcPr>
            <w:tcW w:w="669" w:type="pct"/>
            <w:tcBorders>
              <w:top w:val="nil"/>
              <w:left w:val="nil"/>
              <w:bottom w:val="single" w:sz="4" w:space="0" w:color="auto"/>
              <w:right w:val="single" w:sz="4" w:space="0" w:color="auto"/>
            </w:tcBorders>
            <w:shd w:val="clear" w:color="auto" w:fill="auto"/>
          </w:tcPr>
          <w:p w:rsidR="00FE5A4A" w:rsidRPr="00B17ABA" w:rsidRDefault="00FE5A4A" w:rsidP="00AA2D24">
            <w:pPr>
              <w:pStyle w:val="TOC1"/>
            </w:pPr>
            <w:r w:rsidRPr="00B17ABA">
              <w:t>2013</w:t>
            </w:r>
          </w:p>
        </w:tc>
        <w:tc>
          <w:tcPr>
            <w:tcW w:w="1213" w:type="pct"/>
            <w:tcBorders>
              <w:top w:val="nil"/>
              <w:left w:val="nil"/>
              <w:bottom w:val="single" w:sz="4" w:space="0" w:color="auto"/>
              <w:right w:val="single" w:sz="4" w:space="0" w:color="auto"/>
            </w:tcBorders>
            <w:shd w:val="clear" w:color="auto" w:fill="auto"/>
          </w:tcPr>
          <w:p w:rsidR="00AA2D24" w:rsidRPr="00B17ABA" w:rsidRDefault="004D5C3F" w:rsidP="00C86F3D">
            <w:pPr>
              <w:pStyle w:val="TOC1"/>
              <w:numPr>
                <w:ilvl w:val="0"/>
                <w:numId w:val="30"/>
              </w:numPr>
              <w:ind w:left="173" w:hanging="218"/>
            </w:pPr>
            <w:r w:rsidRPr="00B17ABA">
              <w:t>A</w:t>
            </w:r>
            <w:r w:rsidR="00FE5A4A" w:rsidRPr="00B17ABA">
              <w:t xml:space="preserve">ge&lt;80 years, </w:t>
            </w:r>
            <w:r w:rsidR="00AA2D24" w:rsidRPr="00B17ABA">
              <w:t xml:space="preserve">SBP </w:t>
            </w:r>
            <w:r w:rsidR="00FE5A4A" w:rsidRPr="00B17ABA">
              <w:t>≥140/90 mmHg</w:t>
            </w:r>
            <w:r w:rsidRPr="00B17ABA">
              <w:t>.</w:t>
            </w:r>
          </w:p>
          <w:p w:rsidR="00FE5A4A" w:rsidRPr="00B17ABA" w:rsidRDefault="00FE5A4A" w:rsidP="009923E9">
            <w:pPr>
              <w:pStyle w:val="TOC1"/>
              <w:numPr>
                <w:ilvl w:val="0"/>
                <w:numId w:val="30"/>
              </w:numPr>
              <w:ind w:left="173" w:hanging="218"/>
            </w:pPr>
            <w:r w:rsidRPr="00B17ABA">
              <w:t>Age≥80</w:t>
            </w:r>
            <w:r w:rsidR="004D5C3F" w:rsidRPr="00B17ABA">
              <w:t xml:space="preserve"> years</w:t>
            </w:r>
            <w:r w:rsidRPr="00B17ABA">
              <w:t xml:space="preserve">, </w:t>
            </w:r>
            <w:r w:rsidR="00AA2D24" w:rsidRPr="00B17ABA">
              <w:t>S</w:t>
            </w:r>
            <w:r w:rsidR="00934B88" w:rsidRPr="00B17ABA">
              <w:t>BP</w:t>
            </w:r>
            <w:r w:rsidR="00AA2D24" w:rsidRPr="00B17ABA">
              <w:t xml:space="preserve"> </w:t>
            </w:r>
            <w:r w:rsidRPr="00B17ABA">
              <w:t>≥160/100 mmHg</w:t>
            </w:r>
            <w:r w:rsidR="004D5C3F" w:rsidRPr="00B17ABA">
              <w:t>.</w:t>
            </w:r>
          </w:p>
        </w:tc>
        <w:tc>
          <w:tcPr>
            <w:tcW w:w="1306" w:type="pct"/>
            <w:tcBorders>
              <w:top w:val="nil"/>
              <w:left w:val="nil"/>
              <w:bottom w:val="single" w:sz="4" w:space="0" w:color="auto"/>
              <w:right w:val="single" w:sz="4" w:space="0" w:color="auto"/>
            </w:tcBorders>
            <w:shd w:val="clear" w:color="auto" w:fill="auto"/>
          </w:tcPr>
          <w:p w:rsidR="00F03EC9" w:rsidRPr="00B17ABA" w:rsidRDefault="00AA2D24" w:rsidP="00C86F3D">
            <w:pPr>
              <w:pStyle w:val="TOC1"/>
              <w:numPr>
                <w:ilvl w:val="0"/>
                <w:numId w:val="30"/>
              </w:numPr>
              <w:ind w:left="173" w:hanging="218"/>
            </w:pPr>
            <w:r w:rsidRPr="00B17ABA">
              <w:t xml:space="preserve">SBP </w:t>
            </w:r>
            <w:r w:rsidR="00FE5A4A" w:rsidRPr="00B17ABA">
              <w:t>≤140/90 mmHg in all patients with hypertension</w:t>
            </w:r>
            <w:r w:rsidR="00F03EC9" w:rsidRPr="00B17ABA">
              <w:t>.</w:t>
            </w:r>
          </w:p>
          <w:p w:rsidR="00FE5A4A" w:rsidRPr="00B17ABA" w:rsidRDefault="00AA2D24" w:rsidP="00C86F3D">
            <w:pPr>
              <w:pStyle w:val="TOC1"/>
              <w:numPr>
                <w:ilvl w:val="0"/>
                <w:numId w:val="30"/>
              </w:numPr>
              <w:ind w:left="173" w:hanging="218"/>
            </w:pPr>
            <w:r w:rsidRPr="00B17ABA">
              <w:t xml:space="preserve">SBP </w:t>
            </w:r>
            <w:r w:rsidR="00FE5A4A" w:rsidRPr="00B17ABA">
              <w:t xml:space="preserve">≤130/80 mmHg in patients with </w:t>
            </w:r>
            <w:r w:rsidR="004902DE" w:rsidRPr="00B17ABA">
              <w:t>DM</w:t>
            </w:r>
            <w:r w:rsidR="00FE5A4A" w:rsidRPr="00B17ABA">
              <w:t xml:space="preserve"> and in high-risk.</w:t>
            </w:r>
          </w:p>
        </w:tc>
        <w:tc>
          <w:tcPr>
            <w:tcW w:w="1155" w:type="pct"/>
            <w:tcBorders>
              <w:top w:val="nil"/>
              <w:left w:val="nil"/>
              <w:bottom w:val="single" w:sz="4" w:space="0" w:color="auto"/>
              <w:right w:val="single" w:sz="4" w:space="0" w:color="auto"/>
            </w:tcBorders>
            <w:shd w:val="clear" w:color="auto" w:fill="auto"/>
          </w:tcPr>
          <w:p w:rsidR="00FE5A4A" w:rsidRPr="00B17ABA" w:rsidRDefault="00FE5A4A" w:rsidP="00C86F3D">
            <w:pPr>
              <w:pStyle w:val="TOC1"/>
              <w:numPr>
                <w:ilvl w:val="0"/>
                <w:numId w:val="30"/>
              </w:numPr>
              <w:ind w:left="173" w:hanging="218"/>
            </w:pPr>
            <w:r w:rsidRPr="00B17ABA">
              <w:t>Ds, BBs, CCBs, ACEIs/ARBs either as monotherapy or in some combinations</w:t>
            </w:r>
            <w:r w:rsidR="00F03EC9" w:rsidRPr="00B17ABA">
              <w:t>.</w:t>
            </w:r>
            <w:r w:rsidRPr="00B17ABA">
              <w:t xml:space="preserve"> </w:t>
            </w:r>
          </w:p>
        </w:tc>
      </w:tr>
      <w:tr w:rsidR="00FE5A4A" w:rsidRPr="00B17ABA" w:rsidTr="00715237">
        <w:trPr>
          <w:trHeight w:val="1643"/>
        </w:trPr>
        <w:tc>
          <w:tcPr>
            <w:tcW w:w="657" w:type="pct"/>
            <w:tcBorders>
              <w:top w:val="nil"/>
              <w:left w:val="single" w:sz="4" w:space="0" w:color="auto"/>
              <w:bottom w:val="single" w:sz="4" w:space="0" w:color="auto"/>
              <w:right w:val="single" w:sz="4" w:space="0" w:color="auto"/>
            </w:tcBorders>
            <w:shd w:val="clear" w:color="auto" w:fill="auto"/>
          </w:tcPr>
          <w:p w:rsidR="00FE5A4A" w:rsidRPr="00B17ABA" w:rsidRDefault="00FE5A4A" w:rsidP="00AA2D24">
            <w:pPr>
              <w:pStyle w:val="TOC1"/>
            </w:pPr>
            <w:r w:rsidRPr="00B17ABA">
              <w:t>JNC</w:t>
            </w:r>
            <w:r w:rsidR="004D5C3F" w:rsidRPr="00B17ABA">
              <w:t>8</w:t>
            </w:r>
          </w:p>
          <w:p w:rsidR="00FE5A4A" w:rsidRPr="00B17ABA" w:rsidRDefault="00FE5A4A" w:rsidP="006577D9">
            <w:pPr>
              <w:pStyle w:val="TOC1"/>
            </w:pPr>
            <w:r w:rsidRPr="00B17ABA">
              <w:t>(US)</w:t>
            </w:r>
            <w:r w:rsidR="0000335A" w:rsidRPr="00B17ABA">
              <w:fldChar w:fldCharType="begin">
                <w:fldData xml:space="preserve">PEVuZE5vdGU+PENpdGU+PEF1dGhvcj5KYW1lczwvQXV0aG9yPjxZZWFyPjIwMTQ8L1llYXI+PFJl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NTA3LTIwPC9wYWdlcz48dm9sdW1lPjMxMTwvdm9sdW1lPjxudW1iZXI+NTwvbnVtYmVyPjxlZGl0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=
</w:fldData>
              </w:fldChar>
            </w:r>
            <w:r w:rsidR="006577D9" w:rsidRPr="00B17ABA">
              <w:instrText xml:space="preserve"> ADDIN EN.CITE </w:instrText>
            </w:r>
            <w:r w:rsidR="006577D9" w:rsidRPr="00B17ABA">
              <w:fldChar w:fldCharType="begin">
                <w:fldData xml:space="preserve">PEVuZE5vdGU+PENpdGU+PEF1dGhvcj5KYW1lczwvQXV0aG9yPjxZZWFyPjIwMTQ8L1llYXI+PFJl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NTA3LTIwPC9wYWdlcz48dm9sdW1lPjMxMTwvdm9sdW1lPjxudW1iZXI+NTwvbnVtYmVyPjxlZGl0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=
</w:fldData>
              </w:fldChar>
            </w:r>
            <w:r w:rsidR="006577D9" w:rsidRPr="00B17ABA">
              <w:instrText xml:space="preserve"> ADDIN EN.CITE.DATA </w:instrText>
            </w:r>
            <w:r w:rsidR="006577D9" w:rsidRPr="00B17ABA">
              <w:fldChar w:fldCharType="end"/>
            </w:r>
            <w:r w:rsidR="0000335A" w:rsidRPr="00B17ABA">
              <w:fldChar w:fldCharType="separate"/>
            </w:r>
            <w:r w:rsidR="006577D9" w:rsidRPr="00B17ABA">
              <w:rPr>
                <w:noProof/>
                <w:vertAlign w:val="superscript"/>
              </w:rPr>
              <w:t>[9]</w:t>
            </w:r>
            <w:r w:rsidR="0000335A" w:rsidRPr="00B17ABA">
              <w:fldChar w:fldCharType="end"/>
            </w:r>
          </w:p>
        </w:tc>
        <w:tc>
          <w:tcPr>
            <w:tcW w:w="669" w:type="pct"/>
            <w:tcBorders>
              <w:top w:val="nil"/>
              <w:left w:val="nil"/>
              <w:bottom w:val="single" w:sz="4" w:space="0" w:color="auto"/>
              <w:right w:val="single" w:sz="4" w:space="0" w:color="auto"/>
            </w:tcBorders>
            <w:shd w:val="clear" w:color="auto" w:fill="auto"/>
          </w:tcPr>
          <w:p w:rsidR="00FE5A4A" w:rsidRPr="00B17ABA" w:rsidRDefault="00FE5A4A" w:rsidP="00AA2D24">
            <w:pPr>
              <w:pStyle w:val="TOC1"/>
            </w:pPr>
            <w:r w:rsidRPr="00B17ABA">
              <w:t>2014</w:t>
            </w:r>
          </w:p>
        </w:tc>
        <w:tc>
          <w:tcPr>
            <w:tcW w:w="1213" w:type="pct"/>
            <w:tcBorders>
              <w:top w:val="nil"/>
              <w:left w:val="nil"/>
              <w:bottom w:val="single" w:sz="4" w:space="0" w:color="auto"/>
              <w:right w:val="single" w:sz="4" w:space="0" w:color="auto"/>
            </w:tcBorders>
            <w:shd w:val="clear" w:color="auto" w:fill="auto"/>
          </w:tcPr>
          <w:p w:rsidR="004D5C3F" w:rsidRPr="00B17ABA" w:rsidRDefault="00FE5A4A" w:rsidP="00C86F3D">
            <w:pPr>
              <w:pStyle w:val="TOC1"/>
              <w:numPr>
                <w:ilvl w:val="0"/>
                <w:numId w:val="30"/>
              </w:numPr>
              <w:ind w:left="173" w:hanging="218"/>
            </w:pPr>
            <w:r w:rsidRPr="00B17ABA">
              <w:t xml:space="preserve">Age&lt;60 years, </w:t>
            </w:r>
            <w:r w:rsidR="00AA2D24" w:rsidRPr="00B17ABA">
              <w:t xml:space="preserve">SBP </w:t>
            </w:r>
            <w:r w:rsidRPr="00B17ABA">
              <w:t>≥140/90 mmHg</w:t>
            </w:r>
            <w:r w:rsidR="004D5C3F" w:rsidRPr="00B17ABA">
              <w:t>.</w:t>
            </w:r>
          </w:p>
          <w:p w:rsidR="00FE5A4A" w:rsidRPr="00B17ABA" w:rsidRDefault="00FE5A4A" w:rsidP="00C86F3D">
            <w:pPr>
              <w:pStyle w:val="TOC1"/>
              <w:numPr>
                <w:ilvl w:val="0"/>
                <w:numId w:val="30"/>
              </w:numPr>
              <w:ind w:left="173" w:hanging="218"/>
            </w:pPr>
            <w:r w:rsidRPr="00B17ABA">
              <w:t xml:space="preserve">Age≥60 years, </w:t>
            </w:r>
            <w:r w:rsidR="00AA2D24" w:rsidRPr="00B17ABA">
              <w:t xml:space="preserve">SBP </w:t>
            </w:r>
            <w:r w:rsidRPr="00B17ABA">
              <w:t>≥150/90 mmHg</w:t>
            </w:r>
            <w:r w:rsidR="004D5C3F" w:rsidRPr="00B17ABA">
              <w:t>.</w:t>
            </w:r>
          </w:p>
        </w:tc>
        <w:tc>
          <w:tcPr>
            <w:tcW w:w="1306" w:type="pct"/>
            <w:tcBorders>
              <w:top w:val="nil"/>
              <w:left w:val="nil"/>
              <w:bottom w:val="single" w:sz="4" w:space="0" w:color="auto"/>
              <w:right w:val="single" w:sz="4" w:space="0" w:color="auto"/>
            </w:tcBorders>
            <w:shd w:val="clear" w:color="auto" w:fill="auto"/>
          </w:tcPr>
          <w:p w:rsidR="00F03EC9" w:rsidRPr="00B17ABA" w:rsidRDefault="00FE5A4A" w:rsidP="00C86F3D">
            <w:pPr>
              <w:pStyle w:val="TOC1"/>
              <w:numPr>
                <w:ilvl w:val="0"/>
                <w:numId w:val="30"/>
              </w:numPr>
              <w:ind w:left="173" w:hanging="218"/>
            </w:pPr>
            <w:r w:rsidRPr="00B17ABA">
              <w:t xml:space="preserve">Age&lt;60 years, </w:t>
            </w:r>
            <w:r w:rsidR="00AA2D24" w:rsidRPr="00B17ABA">
              <w:t xml:space="preserve">SBP </w:t>
            </w:r>
            <w:r w:rsidRPr="00B17ABA">
              <w:t xml:space="preserve">&lt;140/90 mmHg (same for the hypertensive population with </w:t>
            </w:r>
            <w:r w:rsidR="004902DE" w:rsidRPr="00B17ABA">
              <w:t>DM</w:t>
            </w:r>
            <w:r w:rsidRPr="00B17ABA">
              <w:t xml:space="preserve"> or non-diabetic </w:t>
            </w:r>
            <w:r w:rsidR="004F76AB" w:rsidRPr="00B17ABA">
              <w:t>CKD</w:t>
            </w:r>
            <w:r w:rsidRPr="00B17ABA">
              <w:t>)</w:t>
            </w:r>
            <w:r w:rsidR="00F03EC9" w:rsidRPr="00B17ABA">
              <w:t>.</w:t>
            </w:r>
          </w:p>
          <w:p w:rsidR="00FE5A4A" w:rsidRPr="00B17ABA" w:rsidRDefault="00FE5A4A" w:rsidP="00C86F3D">
            <w:pPr>
              <w:pStyle w:val="TOC1"/>
              <w:numPr>
                <w:ilvl w:val="0"/>
                <w:numId w:val="30"/>
              </w:numPr>
              <w:ind w:left="173" w:hanging="218"/>
            </w:pPr>
            <w:r w:rsidRPr="00B17ABA">
              <w:t xml:space="preserve">Age≥60 years, </w:t>
            </w:r>
            <w:r w:rsidR="00AA2D24" w:rsidRPr="00B17ABA">
              <w:t xml:space="preserve">SBP </w:t>
            </w:r>
            <w:r w:rsidRPr="00B17ABA">
              <w:t>&lt;150/90 mmHg</w:t>
            </w:r>
            <w:r w:rsidR="00F03EC9" w:rsidRPr="00B17ABA">
              <w:t>.</w:t>
            </w:r>
          </w:p>
        </w:tc>
        <w:tc>
          <w:tcPr>
            <w:tcW w:w="1155" w:type="pct"/>
            <w:tcBorders>
              <w:top w:val="nil"/>
              <w:left w:val="nil"/>
              <w:bottom w:val="single" w:sz="4" w:space="0" w:color="auto"/>
              <w:right w:val="single" w:sz="4" w:space="0" w:color="auto"/>
            </w:tcBorders>
            <w:shd w:val="clear" w:color="auto" w:fill="auto"/>
          </w:tcPr>
          <w:p w:rsidR="00FE5A4A" w:rsidRPr="00B17ABA" w:rsidRDefault="00FE5A4A" w:rsidP="00C86F3D">
            <w:pPr>
              <w:pStyle w:val="TOC1"/>
              <w:numPr>
                <w:ilvl w:val="0"/>
                <w:numId w:val="30"/>
              </w:numPr>
              <w:ind w:left="173" w:hanging="218"/>
            </w:pPr>
            <w:r w:rsidRPr="00B17ABA">
              <w:t>Ds, CCBs, ACEIs/ARBs either alone or in combination</w:t>
            </w:r>
            <w:r w:rsidR="00F03EC9" w:rsidRPr="00B17ABA">
              <w:t>.</w:t>
            </w:r>
          </w:p>
        </w:tc>
      </w:tr>
      <w:tr w:rsidR="00FE5A4A" w:rsidRPr="00B17ABA" w:rsidTr="00AA2D24">
        <w:trPr>
          <w:trHeight w:val="1200"/>
        </w:trPr>
        <w:tc>
          <w:tcPr>
            <w:tcW w:w="657" w:type="pct"/>
            <w:tcBorders>
              <w:top w:val="nil"/>
              <w:left w:val="single" w:sz="4" w:space="0" w:color="auto"/>
              <w:bottom w:val="single" w:sz="4" w:space="0" w:color="auto"/>
              <w:right w:val="single" w:sz="4" w:space="0" w:color="auto"/>
            </w:tcBorders>
            <w:shd w:val="clear" w:color="auto" w:fill="auto"/>
            <w:hideMark/>
          </w:tcPr>
          <w:p w:rsidR="00FE5A4A" w:rsidRPr="00B17ABA" w:rsidRDefault="00FE5A4A" w:rsidP="006577D9">
            <w:pPr>
              <w:pStyle w:val="TOC1"/>
            </w:pPr>
            <w:r w:rsidRPr="00B17ABA">
              <w:t xml:space="preserve">CHEP (Canada) </w:t>
            </w:r>
            <w:r w:rsidR="0000335A" w:rsidRPr="00B17ABA">
              <w:fldChar w:fldCharType="begin">
                <w:fldData xml:space="preserve">PEVuZE5vdGU+PENpdGU+PEF1dGhvcj5EYXNndXB0YTwvQXV0aG9yPjxZZWFyPjIwMTQ8L1llYXI+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</w:fldData>
              </w:fldChar>
            </w:r>
            <w:r w:rsidR="006577D9" w:rsidRPr="00B17ABA">
              <w:instrText xml:space="preserve"> ADDIN EN.CITE </w:instrText>
            </w:r>
            <w:r w:rsidR="006577D9" w:rsidRPr="00B17ABA">
              <w:fldChar w:fldCharType="begin">
                <w:fldData xml:space="preserve">PEVuZE5vdGU+PENpdGU+PEF1dGhvcj5EYXNndXB0YTwvQXV0aG9yPjxZZWFyPjIwMTQ8L1llYXI+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</w:fldData>
              </w:fldChar>
            </w:r>
            <w:r w:rsidR="006577D9" w:rsidRPr="00B17ABA">
              <w:instrText xml:space="preserve"> ADDIN EN.CITE.DATA </w:instrText>
            </w:r>
            <w:r w:rsidR="006577D9" w:rsidRPr="00B17ABA">
              <w:fldChar w:fldCharType="end"/>
            </w:r>
            <w:r w:rsidR="0000335A" w:rsidRPr="00B17ABA">
              <w:fldChar w:fldCharType="separate"/>
            </w:r>
            <w:r w:rsidR="006577D9" w:rsidRPr="00B17ABA">
              <w:rPr>
                <w:noProof/>
                <w:vertAlign w:val="superscript"/>
              </w:rPr>
              <w:t>[10]</w:t>
            </w:r>
            <w:r w:rsidR="0000335A" w:rsidRPr="00B17ABA">
              <w:fldChar w:fldCharType="end"/>
            </w:r>
          </w:p>
        </w:tc>
        <w:tc>
          <w:tcPr>
            <w:tcW w:w="669" w:type="pct"/>
            <w:tcBorders>
              <w:top w:val="nil"/>
              <w:left w:val="nil"/>
              <w:bottom w:val="single" w:sz="4" w:space="0" w:color="auto"/>
              <w:right w:val="single" w:sz="4" w:space="0" w:color="auto"/>
            </w:tcBorders>
            <w:shd w:val="clear" w:color="auto" w:fill="auto"/>
            <w:hideMark/>
          </w:tcPr>
          <w:p w:rsidR="00FE5A4A" w:rsidRPr="00B17ABA" w:rsidRDefault="00FE5A4A" w:rsidP="00AA2D24">
            <w:pPr>
              <w:pStyle w:val="TOC1"/>
            </w:pPr>
            <w:r w:rsidRPr="00B17ABA">
              <w:t>2014</w:t>
            </w:r>
          </w:p>
        </w:tc>
        <w:tc>
          <w:tcPr>
            <w:tcW w:w="1213" w:type="pct"/>
            <w:tcBorders>
              <w:top w:val="nil"/>
              <w:left w:val="nil"/>
              <w:bottom w:val="single" w:sz="4" w:space="0" w:color="auto"/>
              <w:right w:val="single" w:sz="4" w:space="0" w:color="auto"/>
            </w:tcBorders>
            <w:shd w:val="clear" w:color="auto" w:fill="auto"/>
            <w:hideMark/>
          </w:tcPr>
          <w:p w:rsidR="004D5C3F" w:rsidRPr="00B17ABA" w:rsidRDefault="00FE5A4A" w:rsidP="00C86F3D">
            <w:pPr>
              <w:pStyle w:val="TOC1"/>
              <w:numPr>
                <w:ilvl w:val="0"/>
                <w:numId w:val="30"/>
              </w:numPr>
              <w:ind w:left="173" w:hanging="218"/>
            </w:pPr>
            <w:r w:rsidRPr="00B17ABA">
              <w:t xml:space="preserve">Age&lt;80 years, </w:t>
            </w:r>
            <w:r w:rsidR="00AA2D24" w:rsidRPr="00B17ABA">
              <w:t xml:space="preserve">SBP </w:t>
            </w:r>
            <w:r w:rsidRPr="00B17ABA">
              <w:t>≥160/100 mmHg or ≥140/90 mmHg with a macrovascular target organ damage</w:t>
            </w:r>
            <w:r w:rsidR="004D5C3F" w:rsidRPr="00B17ABA">
              <w:t>.</w:t>
            </w:r>
          </w:p>
          <w:p w:rsidR="00FE5A4A" w:rsidRPr="00B17ABA" w:rsidRDefault="00FE5A4A" w:rsidP="00C86F3D">
            <w:pPr>
              <w:pStyle w:val="TOC1"/>
              <w:numPr>
                <w:ilvl w:val="0"/>
                <w:numId w:val="30"/>
              </w:numPr>
              <w:ind w:left="173" w:hanging="218"/>
            </w:pPr>
            <w:r w:rsidRPr="00B17ABA">
              <w:t>Age≥80</w:t>
            </w:r>
            <w:r w:rsidR="004D5C3F" w:rsidRPr="00B17ABA">
              <w:t xml:space="preserve"> years</w:t>
            </w:r>
            <w:r w:rsidRPr="00B17ABA">
              <w:t xml:space="preserve">, </w:t>
            </w:r>
            <w:r w:rsidR="00AA2D24" w:rsidRPr="00B17ABA">
              <w:t xml:space="preserve">SBP </w:t>
            </w:r>
            <w:r w:rsidRPr="00B17ABA">
              <w:t>≥160/100 mmHg</w:t>
            </w:r>
            <w:r w:rsidR="00C244D4" w:rsidRPr="00B17ABA">
              <w:t>.</w:t>
            </w:r>
          </w:p>
        </w:tc>
        <w:tc>
          <w:tcPr>
            <w:tcW w:w="1306" w:type="pct"/>
            <w:tcBorders>
              <w:top w:val="nil"/>
              <w:left w:val="nil"/>
              <w:bottom w:val="single" w:sz="4" w:space="0" w:color="auto"/>
              <w:right w:val="single" w:sz="4" w:space="0" w:color="auto"/>
            </w:tcBorders>
            <w:shd w:val="clear" w:color="auto" w:fill="auto"/>
            <w:hideMark/>
          </w:tcPr>
          <w:p w:rsidR="00F03EC9" w:rsidRPr="00B17ABA" w:rsidRDefault="00FE5A4A" w:rsidP="00C86F3D">
            <w:pPr>
              <w:pStyle w:val="TOC1"/>
              <w:numPr>
                <w:ilvl w:val="0"/>
                <w:numId w:val="30"/>
              </w:numPr>
              <w:ind w:left="173" w:hanging="218"/>
            </w:pPr>
            <w:r w:rsidRPr="00B17ABA">
              <w:t xml:space="preserve">Age&lt;80 years, </w:t>
            </w:r>
            <w:r w:rsidR="00AA2D24" w:rsidRPr="00B17ABA">
              <w:t xml:space="preserve">SBP </w:t>
            </w:r>
            <w:r w:rsidRPr="00B17ABA">
              <w:t>140/90 mmHg</w:t>
            </w:r>
            <w:r w:rsidR="00F03EC9" w:rsidRPr="00B17ABA">
              <w:t>.</w:t>
            </w:r>
          </w:p>
          <w:p w:rsidR="00FE5A4A" w:rsidRPr="00B17ABA" w:rsidRDefault="00FE5A4A" w:rsidP="00C86F3D">
            <w:pPr>
              <w:pStyle w:val="TOC1"/>
              <w:numPr>
                <w:ilvl w:val="0"/>
                <w:numId w:val="30"/>
              </w:numPr>
              <w:ind w:left="173" w:hanging="218"/>
            </w:pPr>
            <w:r w:rsidRPr="00B17ABA">
              <w:t xml:space="preserve">Age≥80 years, </w:t>
            </w:r>
            <w:r w:rsidR="00AA2D24" w:rsidRPr="00B17ABA">
              <w:t xml:space="preserve">SBP </w:t>
            </w:r>
            <w:r w:rsidRPr="00B17ABA">
              <w:t>150/90 mmHg</w:t>
            </w:r>
            <w:r w:rsidR="00F03EC9" w:rsidRPr="00B17ABA">
              <w:t>.</w:t>
            </w:r>
          </w:p>
        </w:tc>
        <w:tc>
          <w:tcPr>
            <w:tcW w:w="1155" w:type="pct"/>
            <w:tcBorders>
              <w:top w:val="nil"/>
              <w:left w:val="nil"/>
              <w:bottom w:val="single" w:sz="4" w:space="0" w:color="auto"/>
              <w:right w:val="single" w:sz="4" w:space="0" w:color="auto"/>
            </w:tcBorders>
            <w:shd w:val="clear" w:color="auto" w:fill="auto"/>
            <w:hideMark/>
          </w:tcPr>
          <w:p w:rsidR="00FE5A4A" w:rsidRPr="00B17ABA" w:rsidRDefault="00FE5A4A" w:rsidP="00C86F3D">
            <w:pPr>
              <w:pStyle w:val="TOC1"/>
              <w:numPr>
                <w:ilvl w:val="0"/>
                <w:numId w:val="30"/>
              </w:numPr>
              <w:ind w:left="173" w:hanging="218"/>
            </w:pPr>
            <w:r w:rsidRPr="00B17ABA">
              <w:t>Ds, BBs (only age &lt;60 years), CCBs, ACEIs/ARBs  either as monotherapy or in some combinations</w:t>
            </w:r>
            <w:r w:rsidR="00F03EC9" w:rsidRPr="00B17ABA">
              <w:t>.</w:t>
            </w:r>
            <w:r w:rsidRPr="00B17ABA">
              <w:t xml:space="preserve"> </w:t>
            </w:r>
          </w:p>
        </w:tc>
      </w:tr>
    </w:tbl>
    <w:p w:rsidR="00FA738B" w:rsidRPr="00B17ABA" w:rsidRDefault="00FE5A4A" w:rsidP="00344BC1">
      <w:pPr>
        <w:pStyle w:val="TOC2"/>
      </w:pPr>
      <w:r w:rsidRPr="00B17ABA">
        <w:t xml:space="preserve">1) </w:t>
      </w:r>
      <w:r w:rsidRPr="00B17ABA">
        <w:rPr>
          <w:b/>
          <w:bCs/>
        </w:rPr>
        <w:t>NICE</w:t>
      </w:r>
      <w:r w:rsidRPr="00B17ABA">
        <w:t xml:space="preserve"> stands for the National Institute for Health and Care Excellence; </w:t>
      </w:r>
      <w:r w:rsidR="00FA738B" w:rsidRPr="00B17ABA">
        <w:rPr>
          <w:rFonts w:hint="eastAsia"/>
          <w:b/>
          <w:bCs/>
        </w:rPr>
        <w:t>ESH/ESC</w:t>
      </w:r>
      <w:r w:rsidRPr="00B17ABA">
        <w:t xml:space="preserve"> stands for the European </w:t>
      </w:r>
      <w:r w:rsidR="00FA738B" w:rsidRPr="00B17ABA">
        <w:t>Society of Hypertension (ESH)-European Society of Cardiology (ESC)</w:t>
      </w:r>
      <w:r w:rsidRPr="00B17ABA">
        <w:t xml:space="preserve">; </w:t>
      </w:r>
      <w:r w:rsidR="00FA738B" w:rsidRPr="00B17ABA">
        <w:rPr>
          <w:b/>
          <w:bCs/>
        </w:rPr>
        <w:t>JNC8</w:t>
      </w:r>
      <w:r w:rsidRPr="00B17ABA">
        <w:t xml:space="preserve"> stands for</w:t>
      </w:r>
      <w:r w:rsidR="00FA738B" w:rsidRPr="00B17ABA">
        <w:t xml:space="preserve"> </w:t>
      </w:r>
      <w:r w:rsidRPr="00B17ABA">
        <w:t>t</w:t>
      </w:r>
      <w:r w:rsidR="00FA738B" w:rsidRPr="00B17ABA">
        <w:t>he Eighth Report of the Joint National Committee on Prevention, Detection, Evaluation, and Treatment of High Blood Pressure</w:t>
      </w:r>
      <w:r w:rsidR="00FA738B" w:rsidRPr="00B17ABA">
        <w:rPr>
          <w:rFonts w:hint="eastAsia"/>
        </w:rPr>
        <w:t xml:space="preserve"> published by </w:t>
      </w:r>
      <w:r w:rsidR="00FA738B" w:rsidRPr="00B17ABA">
        <w:t>National Heart and Blood Institute in the US</w:t>
      </w:r>
      <w:r w:rsidRPr="00B17ABA">
        <w:t xml:space="preserve">; and </w:t>
      </w:r>
      <w:r w:rsidRPr="00B17ABA">
        <w:rPr>
          <w:b/>
          <w:bCs/>
        </w:rPr>
        <w:t>CHEP</w:t>
      </w:r>
      <w:r w:rsidRPr="00B17ABA">
        <w:t xml:space="preserve"> stands for the Canadian Hypertension Education Program.</w:t>
      </w:r>
    </w:p>
    <w:p w:rsidR="000A2CBF" w:rsidRPr="00B17ABA" w:rsidRDefault="000A2CBF" w:rsidP="003C446B">
      <w:pPr>
        <w:jc w:val="both"/>
        <w:rPr>
          <w:rFonts w:cstheme="majorBidi"/>
        </w:rPr>
      </w:pPr>
      <w:r w:rsidRPr="00B17ABA">
        <w:rPr>
          <w:rFonts w:eastAsia="Arial Unicode MS" w:cstheme="majorBidi"/>
        </w:rPr>
        <w:lastRenderedPageBreak/>
        <w:t xml:space="preserve">Possible combinations of different classes of antihypertensive </w:t>
      </w:r>
      <w:r w:rsidR="0000335A" w:rsidRPr="00B17ABA">
        <w:rPr>
          <w:rFonts w:eastAsia="Arial Unicode MS" w:cstheme="majorBidi"/>
        </w:rPr>
        <w:t>drug</w:t>
      </w:r>
      <w:r w:rsidRPr="00B17ABA">
        <w:rPr>
          <w:rFonts w:eastAsia="Arial Unicode MS" w:cstheme="majorBidi"/>
        </w:rPr>
        <w:t xml:space="preserve">s are illustrated in </w:t>
      </w:r>
      <w:r w:rsidR="00765DB1" w:rsidRPr="00B17ABA">
        <w:rPr>
          <w:rFonts w:eastAsia="Arial Unicode MS" w:cstheme="majorBidi"/>
        </w:rPr>
        <w:fldChar w:fldCharType="begin"/>
      </w:r>
      <w:r w:rsidR="00765DB1" w:rsidRPr="00B17ABA">
        <w:rPr>
          <w:rFonts w:eastAsia="Arial Unicode MS" w:cstheme="majorBidi"/>
        </w:rPr>
        <w:instrText xml:space="preserve"> REF _Ref423423721 \h </w:instrText>
      </w:r>
      <w:r w:rsidR="00B17ABA">
        <w:rPr>
          <w:rFonts w:eastAsia="Arial Unicode MS" w:cstheme="majorBidi"/>
        </w:rPr>
        <w:instrText xml:space="preserve"> \* MERGEFORMAT </w:instrText>
      </w:r>
      <w:r w:rsidR="00765DB1" w:rsidRPr="00B17ABA">
        <w:rPr>
          <w:rFonts w:eastAsia="Arial Unicode MS" w:cstheme="majorBidi"/>
        </w:rPr>
      </w:r>
      <w:r w:rsidR="00765DB1" w:rsidRPr="00B17ABA">
        <w:rPr>
          <w:rFonts w:eastAsia="Arial Unicode MS" w:cstheme="majorBidi"/>
        </w:rPr>
        <w:fldChar w:fldCharType="separate"/>
      </w:r>
      <w:r w:rsidR="006F6429" w:rsidRPr="00B17ABA">
        <w:t xml:space="preserve">Figure </w:t>
      </w:r>
      <w:r w:rsidR="006F6429" w:rsidRPr="00B17ABA">
        <w:rPr>
          <w:noProof/>
          <w:cs/>
        </w:rPr>
        <w:t>‎</w:t>
      </w:r>
      <w:r w:rsidR="006F6429" w:rsidRPr="00B17ABA">
        <w:rPr>
          <w:noProof/>
        </w:rPr>
        <w:t>4</w:t>
      </w:r>
      <w:r w:rsidR="006F6429" w:rsidRPr="00B17ABA">
        <w:t>.</w:t>
      </w:r>
      <w:r w:rsidR="006F6429" w:rsidRPr="00B17ABA">
        <w:rPr>
          <w:noProof/>
        </w:rPr>
        <w:t>4</w:t>
      </w:r>
      <w:r w:rsidR="00765DB1" w:rsidRPr="00B17ABA">
        <w:rPr>
          <w:rFonts w:eastAsia="Arial Unicode MS" w:cstheme="majorBidi"/>
        </w:rPr>
        <w:fldChar w:fldCharType="end"/>
      </w:r>
      <w:r w:rsidRPr="00B17ABA">
        <w:rPr>
          <w:rFonts w:eastAsia="Arial Unicode MS" w:cstheme="majorBidi"/>
        </w:rPr>
        <w:t xml:space="preserve">. </w:t>
      </w:r>
      <w:r w:rsidR="00F01DED" w:rsidRPr="00B17ABA">
        <w:rPr>
          <w:rFonts w:eastAsia="Arial Unicode MS" w:cstheme="majorBidi"/>
        </w:rPr>
        <w:t xml:space="preserve">Combining ACEIs and ARBs is not recommended </w:t>
      </w:r>
      <w:r w:rsidR="00E178A6" w:rsidRPr="00B17ABA">
        <w:rPr>
          <w:rFonts w:eastAsia="Arial Unicode MS" w:cstheme="majorBidi"/>
        </w:rPr>
        <w:t>because it does not reduce the risk in the CVD-related outcomes, but increases the risk of hypotension, renal dysfunction and hyperkalaemia</w:t>
      </w:r>
      <w:r w:rsidR="0000335A" w:rsidRPr="00B17ABA">
        <w:rPr>
          <w:rFonts w:eastAsia="Arial Unicode MS" w:cstheme="majorBidi"/>
        </w:rPr>
        <w:fldChar w:fldCharType="begin">
          <w:fldData xml:space="preserve">PEVuZE5vdGU+PENpdGU+PEF1dGhvcj5QZmVmZmVyPC9BdXRob3I+PFllYXI+MjAwMzwvWWVhcj48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ZvbHVtZT4xMDg8L3ZvbHVtZT48bnVtYmVyPjIxPC9udW1i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</w:fldData>
        </w:fldChar>
      </w:r>
      <w:r w:rsidR="00EE2B4F" w:rsidRPr="00B17ABA">
        <w:rPr>
          <w:rFonts w:eastAsia="Arial Unicode MS" w:cstheme="majorBidi"/>
        </w:rPr>
        <w:instrText xml:space="preserve"> ADDIN EN.CITE </w:instrText>
      </w:r>
      <w:r w:rsidR="00EE2B4F" w:rsidRPr="00B17ABA">
        <w:rPr>
          <w:rFonts w:eastAsia="Arial Unicode MS" w:cstheme="majorBidi"/>
        </w:rPr>
        <w:fldChar w:fldCharType="begin">
          <w:fldData xml:space="preserve">PEVuZE5vdGU+PENpdGU+PEF1dGhvcj5QZmVmZmVyPC9BdXRob3I+PFllYXI+MjAwMzwvWWVhcj48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ZvbHVtZT4xMDg8L3ZvbHVtZT48bnVtYmVyPjIxPC9udW1i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</w:fldData>
        </w:fldChar>
      </w:r>
      <w:r w:rsidR="00EE2B4F" w:rsidRPr="00B17ABA">
        <w:rPr>
          <w:rFonts w:eastAsia="Arial Unicode MS" w:cstheme="majorBidi"/>
        </w:rPr>
        <w:instrText xml:space="preserve"> ADDIN EN.CITE.DATA </w:instrText>
      </w:r>
      <w:r w:rsidR="00EE2B4F" w:rsidRPr="00B17ABA">
        <w:rPr>
          <w:rFonts w:eastAsia="Arial Unicode MS" w:cstheme="majorBidi"/>
        </w:rPr>
      </w:r>
      <w:r w:rsidR="00EE2B4F" w:rsidRPr="00B17ABA">
        <w:rPr>
          <w:rFonts w:eastAsia="Arial Unicode MS" w:cstheme="majorBidi"/>
        </w:rPr>
        <w:fldChar w:fldCharType="end"/>
      </w:r>
      <w:r w:rsidR="0000335A" w:rsidRPr="00B17ABA">
        <w:rPr>
          <w:rFonts w:eastAsia="Arial Unicode MS" w:cstheme="majorBidi"/>
        </w:rPr>
      </w:r>
      <w:r w:rsidR="0000335A" w:rsidRPr="00B17ABA">
        <w:rPr>
          <w:rFonts w:eastAsia="Arial Unicode MS" w:cstheme="majorBidi"/>
        </w:rPr>
        <w:fldChar w:fldCharType="separate"/>
      </w:r>
      <w:r w:rsidR="00EE2B4F" w:rsidRPr="00B17ABA">
        <w:rPr>
          <w:rFonts w:eastAsia="Arial Unicode MS" w:cstheme="majorBidi"/>
          <w:noProof/>
          <w:vertAlign w:val="superscript"/>
        </w:rPr>
        <w:t>[242, 243]</w:t>
      </w:r>
      <w:r w:rsidR="0000335A" w:rsidRPr="00B17ABA">
        <w:rPr>
          <w:rFonts w:eastAsia="Arial Unicode MS" w:cstheme="majorBidi"/>
        </w:rPr>
        <w:fldChar w:fldCharType="end"/>
      </w:r>
      <w:r w:rsidR="00E178A6" w:rsidRPr="00B17ABA">
        <w:rPr>
          <w:rFonts w:eastAsia="Arial Unicode MS" w:cstheme="majorBidi"/>
        </w:rPr>
        <w:t>.</w:t>
      </w:r>
      <w:r w:rsidR="00F01DED" w:rsidRPr="00B17ABA">
        <w:rPr>
          <w:rFonts w:eastAsia="Arial Unicode MS" w:cstheme="majorBidi"/>
        </w:rPr>
        <w:t xml:space="preserve"> If triple therapy is required, the combination of ACEIs, CCBs and </w:t>
      </w:r>
      <w:r w:rsidR="007559C5" w:rsidRPr="00B17ABA">
        <w:rPr>
          <w:rFonts w:eastAsia="Arial Unicode MS" w:cstheme="majorBidi"/>
        </w:rPr>
        <w:t>Ds</w:t>
      </w:r>
      <w:r w:rsidR="00F01DED" w:rsidRPr="00B17ABA">
        <w:rPr>
          <w:rFonts w:eastAsia="Arial Unicode MS" w:cstheme="majorBidi"/>
        </w:rPr>
        <w:t xml:space="preserve"> is </w:t>
      </w:r>
      <w:r w:rsidR="00E178A6" w:rsidRPr="00B17ABA">
        <w:rPr>
          <w:rFonts w:eastAsia="Arial Unicode MS" w:cstheme="majorBidi"/>
        </w:rPr>
        <w:t xml:space="preserve">generally </w:t>
      </w:r>
      <w:r w:rsidR="00F01DED" w:rsidRPr="00B17ABA">
        <w:rPr>
          <w:rFonts w:eastAsia="Arial Unicode MS" w:cstheme="majorBidi"/>
        </w:rPr>
        <w:t>recommended.</w:t>
      </w:r>
      <w:r w:rsidRPr="00B17ABA">
        <w:rPr>
          <w:rFonts w:cstheme="majorBidi"/>
        </w:rPr>
        <w:t xml:space="preserve"> </w:t>
      </w:r>
    </w:p>
    <w:p w:rsidR="008242C9" w:rsidRPr="00B17ABA" w:rsidRDefault="008242C9" w:rsidP="001A2558">
      <w:pPr>
        <w:jc w:val="both"/>
        <w:rPr>
          <w:rFonts w:cstheme="majorBidi"/>
        </w:rPr>
      </w:pPr>
    </w:p>
    <w:p w:rsidR="000A2CBF" w:rsidRPr="00B17ABA" w:rsidRDefault="00F03EC9" w:rsidP="008242C9">
      <w:pPr>
        <w:spacing w:after="0" w:line="240" w:lineRule="auto"/>
        <w:ind w:firstLine="0"/>
        <w:jc w:val="center"/>
      </w:pPr>
      <w:r w:rsidRPr="00B17ABA">
        <w:rPr>
          <w:noProof/>
          <w:lang w:eastAsia="ko-KR"/>
        </w:rPr>
        <w:drawing>
          <wp:inline distT="0" distB="0" distL="0" distR="0" wp14:anchorId="72DB686D" wp14:editId="6642201F">
            <wp:extent cx="4061637" cy="27566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4.tif"/>
                    <pic:cNvPicPr/>
                  </pic:nvPicPr>
                  <pic:blipFill>
                    <a:blip r:embed="rId28">
                      <a:extLst>
                        <a:ext uri="{28A0092B-C50C-407E-A947-70E740481C1C}">
                          <a14:useLocalDpi xmlns:a14="http://schemas.microsoft.com/office/drawing/2010/main" val="0"/>
                        </a:ext>
                      </a:extLst>
                    </a:blip>
                    <a:stretch>
                      <a:fillRect/>
                    </a:stretch>
                  </pic:blipFill>
                  <pic:spPr>
                    <a:xfrm>
                      <a:off x="0" y="0"/>
                      <a:ext cx="4063365" cy="2757808"/>
                    </a:xfrm>
                    <a:prstGeom prst="rect">
                      <a:avLst/>
                    </a:prstGeom>
                  </pic:spPr>
                </pic:pic>
              </a:graphicData>
            </a:graphic>
          </wp:inline>
        </w:drawing>
      </w:r>
    </w:p>
    <w:p w:rsidR="00FE5A4A" w:rsidRPr="00B17ABA" w:rsidRDefault="008E46F3" w:rsidP="00344BC1">
      <w:pPr>
        <w:pStyle w:val="TOC2"/>
      </w:pPr>
      <w:r w:rsidRPr="00B17ABA">
        <w:t xml:space="preserve">1) </w:t>
      </w:r>
      <w:r w:rsidR="00FE5A4A" w:rsidRPr="009923E9">
        <w:rPr>
          <w:b/>
          <w:bCs/>
        </w:rPr>
        <w:t>Solid lines</w:t>
      </w:r>
      <w:r w:rsidR="00FE5A4A" w:rsidRPr="00B17ABA">
        <w:t xml:space="preserve"> </w:t>
      </w:r>
      <w:r w:rsidR="00715237" w:rsidRPr="00B17ABA">
        <w:t>stand for</w:t>
      </w:r>
      <w:r w:rsidR="00FE5A4A" w:rsidRPr="00B17ABA">
        <w:t xml:space="preserve"> the rational combinations considering efficacy, complementarity of action mechanism and tolerance profile. </w:t>
      </w:r>
      <w:r w:rsidR="00FE5A4A" w:rsidRPr="009923E9">
        <w:rPr>
          <w:b/>
          <w:bCs/>
        </w:rPr>
        <w:t>Dash line</w:t>
      </w:r>
      <w:r w:rsidR="00BB0CF9" w:rsidRPr="00B17ABA">
        <w:rPr>
          <w:b/>
          <w:bCs/>
        </w:rPr>
        <w:t>s</w:t>
      </w:r>
      <w:r w:rsidR="00FE5A4A" w:rsidRPr="00B17ABA">
        <w:rPr>
          <w:rFonts w:hint="eastAsia"/>
        </w:rPr>
        <w:t xml:space="preserve"> stand for the less </w:t>
      </w:r>
      <w:r w:rsidR="00FE5A4A" w:rsidRPr="00B17ABA">
        <w:t>favourable</w:t>
      </w:r>
      <w:r w:rsidR="00FE5A4A" w:rsidRPr="00B17ABA">
        <w:rPr>
          <w:rFonts w:hint="eastAsia"/>
        </w:rPr>
        <w:t xml:space="preserve"> combinations</w:t>
      </w:r>
      <w:r w:rsidR="003A2511" w:rsidRPr="00B17ABA">
        <w:t>,</w:t>
      </w:r>
      <w:r w:rsidR="00FE5A4A" w:rsidRPr="00B17ABA">
        <w:rPr>
          <w:rFonts w:hint="eastAsia"/>
        </w:rPr>
        <w:t xml:space="preserve"> which should be used carefully for some patients groups or whose effectiveness </w:t>
      </w:r>
      <w:r w:rsidR="00FE5A4A" w:rsidRPr="00B17ABA">
        <w:t>is</w:t>
      </w:r>
      <w:r w:rsidR="00FE5A4A" w:rsidRPr="00B17ABA">
        <w:rPr>
          <w:rFonts w:hint="eastAsia"/>
        </w:rPr>
        <w:t xml:space="preserve"> not proved yet</w:t>
      </w:r>
      <w:r w:rsidR="00FE5A4A" w:rsidRPr="00B17ABA">
        <w:t xml:space="preserve">. </w:t>
      </w:r>
    </w:p>
    <w:p w:rsidR="008242C9" w:rsidRPr="00B17ABA" w:rsidRDefault="008242C9" w:rsidP="00141E65">
      <w:pPr>
        <w:pStyle w:val="Caption"/>
        <w:spacing w:before="0" w:after="0" w:line="240" w:lineRule="auto"/>
        <w:jc w:val="center"/>
      </w:pPr>
    </w:p>
    <w:p w:rsidR="000A2CBF" w:rsidRPr="00B17ABA" w:rsidRDefault="000A2CBF" w:rsidP="001A2558">
      <w:pPr>
        <w:pStyle w:val="Caption"/>
        <w:jc w:val="center"/>
      </w:pPr>
      <w:bookmarkStart w:id="121" w:name="_Ref423423721"/>
      <w:bookmarkStart w:id="122" w:name="_Toc426019141"/>
      <w:r w:rsidRPr="00B17ABA">
        <w:t xml:space="preserve">Figure </w:t>
      </w:r>
      <w:fldSimple w:instr=" STYLEREF 1 \s ">
        <w:r w:rsidR="00ED7C74" w:rsidRPr="00B17ABA">
          <w:rPr>
            <w:noProof/>
            <w:cs/>
          </w:rPr>
          <w:t>‎</w:t>
        </w:r>
        <w:r w:rsidR="00ED7C74" w:rsidRPr="00B17ABA">
          <w:rPr>
            <w:noProof/>
          </w:rPr>
          <w:t>4</w:t>
        </w:r>
      </w:fldSimple>
      <w:r w:rsidR="00ED7C74" w:rsidRPr="00B17ABA">
        <w:t>.</w:t>
      </w:r>
      <w:fldSimple w:instr=" SEQ Figure \* ARABIC \s 1 ">
        <w:r w:rsidR="00ED7C74" w:rsidRPr="00B17ABA">
          <w:rPr>
            <w:noProof/>
          </w:rPr>
          <w:t>4</w:t>
        </w:r>
      </w:fldSimple>
      <w:bookmarkEnd w:id="121"/>
      <w:r w:rsidRPr="00B17ABA">
        <w:t>. Possible combinations</w:t>
      </w:r>
      <w:r w:rsidR="00E2400D" w:rsidRPr="00B17ABA">
        <w:t xml:space="preserve"> </w:t>
      </w:r>
      <w:r w:rsidR="00FE07F9" w:rsidRPr="00B17ABA">
        <w:t>of</w:t>
      </w:r>
      <w:r w:rsidR="00E2400D" w:rsidRPr="00B17ABA">
        <w:t xml:space="preserve"> </w:t>
      </w:r>
      <w:r w:rsidRPr="00B17ABA">
        <w:t>antihypertensive</w:t>
      </w:r>
      <w:r w:rsidR="00E2400D" w:rsidRPr="00B17ABA">
        <w:t xml:space="preserve"> </w:t>
      </w:r>
      <w:r w:rsidRPr="00B17ABA">
        <w:t>drug classes</w:t>
      </w:r>
      <w:r w:rsidR="0000335A" w:rsidRPr="00B17ABA">
        <w:rPr>
          <w:rFonts w:cstheme="majorBidi"/>
        </w:rPr>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rPr>
          <w:rFonts w:cstheme="majorBidi"/>
        </w:rPr>
        <w:instrText xml:space="preserve"> ADDIN EN.CITE </w:instrText>
      </w:r>
      <w:r w:rsidR="006577D9" w:rsidRPr="00B17ABA">
        <w:rPr>
          <w:rFonts w:cstheme="majorBidi"/>
        </w:rPr>
        <w:fldChar w:fldCharType="begin">
          <w:fldData xml:space="preserve">PEVuZE5vdGU+PENpdGU+PEF1dGhvcj5NYW5jaWE8L0F1dGhvcj48WWVhcj4yMDEzPC9ZZWFyPjxS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</w:fldData>
        </w:fldChar>
      </w:r>
      <w:r w:rsidR="006577D9" w:rsidRPr="00B17ABA">
        <w:rPr>
          <w:rFonts w:cstheme="majorBidi"/>
        </w:rPr>
        <w:instrText xml:space="preserve"> ADDIN EN.CITE.DATA </w:instrText>
      </w:r>
      <w:r w:rsidR="006577D9" w:rsidRPr="00B17ABA">
        <w:rPr>
          <w:rFonts w:cstheme="majorBidi"/>
        </w:rPr>
      </w:r>
      <w:r w:rsidR="006577D9" w:rsidRPr="00B17ABA">
        <w:rPr>
          <w:rFonts w:cstheme="majorBidi"/>
        </w:rPr>
        <w:fldChar w:fldCharType="end"/>
      </w:r>
      <w:r w:rsidR="0000335A" w:rsidRPr="00B17ABA">
        <w:rPr>
          <w:rFonts w:cstheme="majorBidi"/>
        </w:rPr>
      </w:r>
      <w:r w:rsidR="0000335A" w:rsidRPr="00B17ABA">
        <w:rPr>
          <w:rFonts w:cstheme="majorBidi"/>
        </w:rPr>
        <w:fldChar w:fldCharType="separate"/>
      </w:r>
      <w:r w:rsidR="006577D9" w:rsidRPr="00B17ABA">
        <w:rPr>
          <w:rFonts w:cstheme="majorBidi"/>
          <w:noProof/>
          <w:vertAlign w:val="superscript"/>
        </w:rPr>
        <w:t>[8]</w:t>
      </w:r>
      <w:bookmarkEnd w:id="122"/>
      <w:r w:rsidR="0000335A" w:rsidRPr="00B17ABA">
        <w:rPr>
          <w:rFonts w:cstheme="majorBidi"/>
        </w:rPr>
        <w:fldChar w:fldCharType="end"/>
      </w:r>
    </w:p>
    <w:p w:rsidR="008242C9" w:rsidRPr="00B17ABA" w:rsidRDefault="008242C9" w:rsidP="008242C9">
      <w:pPr>
        <w:jc w:val="both"/>
      </w:pPr>
    </w:p>
    <w:p w:rsidR="008242C9" w:rsidRPr="00B17ABA" w:rsidRDefault="008242C9" w:rsidP="003C446B">
      <w:pPr>
        <w:jc w:val="both"/>
        <w:rPr>
          <w:rFonts w:eastAsia="Arial Unicode MS" w:cs="Arial Unicode MS"/>
        </w:rPr>
      </w:pPr>
      <w:r w:rsidRPr="00B17ABA">
        <w:t xml:space="preserve">For particular patient subgroups having CVD, DM, kidney disease or other high risk factors specific drugs are recommended based on clinical trials demonstrating the benefits of such therapy on the natural disease history of the associated condition. </w:t>
      </w:r>
      <w:r w:rsidR="00765DB1" w:rsidRPr="00B17ABA">
        <w:fldChar w:fldCharType="begin"/>
      </w:r>
      <w:r w:rsidR="00765DB1" w:rsidRPr="00B17ABA">
        <w:instrText xml:space="preserve"> REF _Ref423423738 \h </w:instrText>
      </w:r>
      <w:r w:rsidR="00B17ABA">
        <w:instrText xml:space="preserve"> \* MERGEFORMAT </w:instrText>
      </w:r>
      <w:r w:rsidR="00765DB1" w:rsidRPr="00B17ABA">
        <w:fldChar w:fldCharType="separate"/>
      </w:r>
      <w:r w:rsidR="006F6429" w:rsidRPr="00B17ABA">
        <w:t xml:space="preserve">Table </w:t>
      </w:r>
      <w:r w:rsidR="006F6429" w:rsidRPr="00B17ABA">
        <w:rPr>
          <w:noProof/>
          <w:cs/>
        </w:rPr>
        <w:t>‎</w:t>
      </w:r>
      <w:r w:rsidR="006F6429" w:rsidRPr="00B17ABA">
        <w:rPr>
          <w:noProof/>
        </w:rPr>
        <w:t>4</w:t>
      </w:r>
      <w:r w:rsidR="006F6429" w:rsidRPr="00B17ABA">
        <w:t>.</w:t>
      </w:r>
      <w:r w:rsidR="006F6429" w:rsidRPr="00B17ABA">
        <w:rPr>
          <w:noProof/>
        </w:rPr>
        <w:t>3</w:t>
      </w:r>
      <w:r w:rsidR="00765DB1" w:rsidRPr="00B17ABA">
        <w:fldChar w:fldCharType="end"/>
      </w:r>
      <w:r w:rsidRPr="00B17ABA">
        <w:t xml:space="preserve"> shows the recommendations for the patients having CVD or DM based on the major clinical guidelines; most of them are suitable for patients with CVDs and DM apart from CCBs for HF.</w:t>
      </w:r>
      <w:r w:rsidRPr="00B17ABA">
        <w:rPr>
          <w:rFonts w:eastAsia="Arial Unicode MS" w:cs="Arial Unicode MS"/>
        </w:rPr>
        <w:t xml:space="preserve"> Amlodipine is the only CCB with established safety in patients with severe HF</w:t>
      </w:r>
      <w:r w:rsidRPr="00B17ABA">
        <w:rPr>
          <w:rFonts w:eastAsia="Arial Unicode MS" w:cs="Arial Unicode MS"/>
        </w:rPr>
        <w:fldChar w:fldCharType="begin">
          <w:fldData xml:space="preserve">PEVuZE5vdGU+PENpdGU+PEF1dGhvcj5QYWNrZXI8L0F1dGhvcj48WWVhcj4xOTk2PC9ZZWFyPjxS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EwNy0xNDwvcGFnZXM+PHZvbHVtZT4zMzU8L3ZvbHVtZT48bnVtYmVyPjE1PC9udW1iZXI+PGtl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</w:fldData>
        </w:fldChar>
      </w:r>
      <w:r w:rsidR="00EE2B4F" w:rsidRPr="00B17ABA">
        <w:rPr>
          <w:rFonts w:eastAsia="Arial Unicode MS" w:cs="Arial Unicode MS"/>
        </w:rPr>
        <w:instrText xml:space="preserve"> ADDIN EN.CITE </w:instrText>
      </w:r>
      <w:r w:rsidR="00EE2B4F" w:rsidRPr="00B17ABA">
        <w:rPr>
          <w:rFonts w:eastAsia="Arial Unicode MS" w:cs="Arial Unicode MS"/>
        </w:rPr>
        <w:fldChar w:fldCharType="begin">
          <w:fldData xml:space="preserve">PEVuZE5vdGU+PENpdGU+PEF1dGhvcj5QYWNrZXI8L0F1dGhvcj48WWVhcj4xOTk2PC9ZZWFyPjxS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EwNy0xNDwvcGFnZXM+PHZvbHVtZT4zMzU8L3ZvbHVtZT48bnVtYmVyPjE1PC9udW1iZXI+PGtl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</w:fldData>
        </w:fldChar>
      </w:r>
      <w:r w:rsidR="00EE2B4F" w:rsidRPr="00B17ABA">
        <w:rPr>
          <w:rFonts w:eastAsia="Arial Unicode MS" w:cs="Arial Unicode MS"/>
        </w:rPr>
        <w:instrText xml:space="preserve"> ADDIN EN.CITE.DATA </w:instrText>
      </w:r>
      <w:r w:rsidR="00EE2B4F" w:rsidRPr="00B17ABA">
        <w:rPr>
          <w:rFonts w:eastAsia="Arial Unicode MS" w:cs="Arial Unicode MS"/>
        </w:rPr>
      </w:r>
      <w:r w:rsidR="00EE2B4F" w:rsidRPr="00B17ABA">
        <w:rPr>
          <w:rFonts w:eastAsia="Arial Unicode MS" w:cs="Arial Unicode MS"/>
        </w:rPr>
        <w:fldChar w:fldCharType="end"/>
      </w:r>
      <w:r w:rsidRPr="00B17ABA">
        <w:rPr>
          <w:rFonts w:eastAsia="Arial Unicode MS" w:cs="Arial Unicode MS"/>
        </w:rPr>
      </w:r>
      <w:r w:rsidRPr="00B17ABA">
        <w:rPr>
          <w:rFonts w:eastAsia="Arial Unicode MS" w:cs="Arial Unicode MS"/>
        </w:rPr>
        <w:fldChar w:fldCharType="separate"/>
      </w:r>
      <w:r w:rsidR="00EE2B4F" w:rsidRPr="00B17ABA">
        <w:rPr>
          <w:rFonts w:eastAsia="Arial Unicode MS" w:cs="Arial Unicode MS"/>
          <w:noProof/>
          <w:vertAlign w:val="superscript"/>
        </w:rPr>
        <w:t>[244]</w:t>
      </w:r>
      <w:r w:rsidRPr="00B17ABA">
        <w:rPr>
          <w:rFonts w:eastAsia="Arial Unicode MS" w:cs="Arial Unicode MS"/>
        </w:rPr>
        <w:fldChar w:fldCharType="end"/>
      </w:r>
      <w:r w:rsidRPr="00B17ABA">
        <w:rPr>
          <w:rFonts w:eastAsia="Arial Unicode MS" w:cs="Arial Unicode MS"/>
        </w:rPr>
        <w:t>.</w:t>
      </w:r>
    </w:p>
    <w:p w:rsidR="00FA738B" w:rsidRPr="00B17ABA" w:rsidRDefault="00FA738B" w:rsidP="001A2558">
      <w:pPr>
        <w:jc w:val="both"/>
      </w:pPr>
    </w:p>
    <w:p w:rsidR="00141E65" w:rsidRPr="00B17ABA" w:rsidRDefault="00141E65" w:rsidP="001A2558">
      <w:pPr>
        <w:pStyle w:val="Caption"/>
      </w:pPr>
      <w:r w:rsidRPr="00B17ABA">
        <w:br w:type="page"/>
      </w:r>
    </w:p>
    <w:p w:rsidR="000A2CBF" w:rsidRPr="00B17ABA" w:rsidRDefault="000A2CBF" w:rsidP="00620560">
      <w:pPr>
        <w:pStyle w:val="Caption"/>
      </w:pPr>
      <w:bookmarkStart w:id="123" w:name="_Ref423423738"/>
      <w:bookmarkStart w:id="124" w:name="_Toc426018631"/>
      <w:r w:rsidRPr="00B17ABA">
        <w:lastRenderedPageBreak/>
        <w:t xml:space="preserve">Table </w:t>
      </w:r>
      <w:fldSimple w:instr=" STYLEREF 1 \s ">
        <w:r w:rsidR="006F6429" w:rsidRPr="00B17ABA">
          <w:rPr>
            <w:noProof/>
            <w:cs/>
          </w:rPr>
          <w:t>‎</w:t>
        </w:r>
        <w:r w:rsidR="006F6429" w:rsidRPr="00B17ABA">
          <w:rPr>
            <w:noProof/>
          </w:rPr>
          <w:t>4</w:t>
        </w:r>
      </w:fldSimple>
      <w:r w:rsidR="002804C0" w:rsidRPr="00B17ABA">
        <w:t>.</w:t>
      </w:r>
      <w:fldSimple w:instr=" SEQ Table \* ARABIC \s 1 ">
        <w:r w:rsidR="006F6429" w:rsidRPr="00B17ABA">
          <w:rPr>
            <w:noProof/>
          </w:rPr>
          <w:t>3</w:t>
        </w:r>
      </w:fldSimple>
      <w:bookmarkEnd w:id="123"/>
      <w:r w:rsidRPr="00B17ABA">
        <w:t>.</w:t>
      </w:r>
      <w:r w:rsidR="00E178A6" w:rsidRPr="00B17ABA">
        <w:t xml:space="preserve"> </w:t>
      </w:r>
      <w:r w:rsidRPr="00B17ABA">
        <w:t>Recommended drug</w:t>
      </w:r>
      <w:r w:rsidR="009D759E" w:rsidRPr="00B17ABA">
        <w:t>s</w:t>
      </w:r>
      <w:r w:rsidRPr="00B17ABA">
        <w:t xml:space="preserve"> for </w:t>
      </w:r>
      <w:r w:rsidR="00E178A6" w:rsidRPr="00B17ABA">
        <w:t>cardiovascular diseases and diabetes</w:t>
      </w:r>
      <w:r w:rsidR="0000335A" w:rsidRPr="00B17ABA">
        <w:rPr>
          <w:rFonts w:cs="Times New Roman"/>
          <w:lang w:eastAsia="ko-KR"/>
        </w:rPr>
        <w:fldChar w:fldCharType="begin">
          <w:fldData xml:space="preserve">PEVuZE5vdGU+PENpdGU+PEF1dGhvcj5XaWxsaWFtczwvQXV0aG9yPjxZZWFyPjIwMDQ8L1llYXI+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NTA3LTIw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</w:fldData>
        </w:fldChar>
      </w:r>
      <w:r w:rsidR="00EE2B4F" w:rsidRPr="00B17ABA">
        <w:rPr>
          <w:rFonts w:cs="Times New Roman"/>
          <w:lang w:eastAsia="ko-KR"/>
        </w:rPr>
        <w:instrText xml:space="preserve"> ADDIN EN.CITE </w:instrText>
      </w:r>
      <w:r w:rsidR="00EE2B4F" w:rsidRPr="00B17ABA">
        <w:rPr>
          <w:rFonts w:cs="Times New Roman"/>
          <w:lang w:eastAsia="ko-KR"/>
        </w:rPr>
        <w:fldChar w:fldCharType="begin">
          <w:fldData xml:space="preserve">PEVuZE5vdGU+PENpdGU+PEF1dGhvcj5XaWxsaWFtczwvQXV0aG9yPjxZZWFyPjIwMDQ8L1llYXI+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NTA3LTIw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</w:fldData>
        </w:fldChar>
      </w:r>
      <w:r w:rsidR="00EE2B4F" w:rsidRPr="00B17ABA">
        <w:rPr>
          <w:rFonts w:cs="Times New Roman"/>
          <w:lang w:eastAsia="ko-KR"/>
        </w:rPr>
        <w:instrText xml:space="preserve"> ADDIN EN.CITE.DATA </w:instrText>
      </w:r>
      <w:r w:rsidR="00EE2B4F" w:rsidRPr="00B17ABA">
        <w:rPr>
          <w:rFonts w:cs="Times New Roman"/>
          <w:lang w:eastAsia="ko-KR"/>
        </w:rPr>
      </w:r>
      <w:r w:rsidR="00EE2B4F" w:rsidRPr="00B17ABA">
        <w:rPr>
          <w:rFonts w:cs="Times New Roman"/>
          <w:lang w:eastAsia="ko-KR"/>
        </w:rPr>
        <w:fldChar w:fldCharType="end"/>
      </w:r>
      <w:r w:rsidR="0000335A" w:rsidRPr="00B17ABA">
        <w:rPr>
          <w:rFonts w:cs="Times New Roman"/>
          <w:lang w:eastAsia="ko-KR"/>
        </w:rPr>
      </w:r>
      <w:r w:rsidR="0000335A" w:rsidRPr="00B17ABA">
        <w:rPr>
          <w:rFonts w:cs="Times New Roman"/>
          <w:lang w:eastAsia="ko-KR"/>
        </w:rPr>
        <w:fldChar w:fldCharType="separate"/>
      </w:r>
      <w:r w:rsidR="00EE2B4F" w:rsidRPr="00B17ABA">
        <w:rPr>
          <w:rFonts w:cs="Times New Roman"/>
          <w:noProof/>
          <w:vertAlign w:val="superscript"/>
          <w:lang w:eastAsia="ko-KR"/>
        </w:rPr>
        <w:t>[8-10, 245]</w:t>
      </w:r>
      <w:bookmarkEnd w:id="124"/>
      <w:r w:rsidR="0000335A" w:rsidRPr="00B17ABA">
        <w:rPr>
          <w:rFonts w:cs="Times New Roman"/>
          <w:lang w:eastAsia="ko-KR"/>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9"/>
        <w:gridCol w:w="654"/>
        <w:gridCol w:w="785"/>
        <w:gridCol w:w="1673"/>
        <w:gridCol w:w="1613"/>
        <w:gridCol w:w="1096"/>
        <w:gridCol w:w="1096"/>
      </w:tblGrid>
      <w:tr w:rsidR="000A2CBF" w:rsidRPr="00B17ABA" w:rsidTr="008E46F3">
        <w:trPr>
          <w:trHeight w:val="300"/>
        </w:trPr>
        <w:tc>
          <w:tcPr>
            <w:tcW w:w="1671" w:type="dxa"/>
            <w:tcBorders>
              <w:bottom w:val="double" w:sz="4" w:space="0" w:color="auto"/>
            </w:tcBorders>
            <w:noWrap/>
            <w:hideMark/>
          </w:tcPr>
          <w:p w:rsidR="000A2CBF" w:rsidRPr="00B17ABA" w:rsidRDefault="000A2CBF" w:rsidP="00AA2D24">
            <w:pPr>
              <w:pStyle w:val="TOC1"/>
            </w:pPr>
          </w:p>
        </w:tc>
        <w:tc>
          <w:tcPr>
            <w:tcW w:w="705" w:type="dxa"/>
            <w:tcBorders>
              <w:bottom w:val="double" w:sz="4" w:space="0" w:color="auto"/>
            </w:tcBorders>
            <w:noWrap/>
            <w:hideMark/>
          </w:tcPr>
          <w:p w:rsidR="000A2CBF" w:rsidRPr="00B17ABA" w:rsidRDefault="000A2CBF" w:rsidP="009D5FD9">
            <w:pPr>
              <w:pStyle w:val="TOC1"/>
              <w:jc w:val="center"/>
            </w:pPr>
            <w:r w:rsidRPr="00B17ABA">
              <w:t>Ds</w:t>
            </w:r>
          </w:p>
        </w:tc>
        <w:tc>
          <w:tcPr>
            <w:tcW w:w="851" w:type="dxa"/>
            <w:tcBorders>
              <w:bottom w:val="double" w:sz="4" w:space="0" w:color="auto"/>
            </w:tcBorders>
            <w:noWrap/>
            <w:hideMark/>
          </w:tcPr>
          <w:p w:rsidR="000A2CBF" w:rsidRPr="00B17ABA" w:rsidRDefault="000A2CBF" w:rsidP="009D5FD9">
            <w:pPr>
              <w:pStyle w:val="TOC1"/>
              <w:jc w:val="center"/>
            </w:pPr>
            <w:r w:rsidRPr="00B17ABA">
              <w:t>BBs</w:t>
            </w:r>
          </w:p>
        </w:tc>
        <w:tc>
          <w:tcPr>
            <w:tcW w:w="1843" w:type="dxa"/>
            <w:tcBorders>
              <w:bottom w:val="double" w:sz="4" w:space="0" w:color="auto"/>
            </w:tcBorders>
            <w:noWrap/>
            <w:hideMark/>
          </w:tcPr>
          <w:p w:rsidR="000A2CBF" w:rsidRPr="00B17ABA" w:rsidRDefault="000A2CBF" w:rsidP="009D5FD9">
            <w:pPr>
              <w:pStyle w:val="TOC1"/>
              <w:jc w:val="center"/>
            </w:pPr>
            <w:r w:rsidRPr="00B17ABA">
              <w:t>CCBs (dihydropyridine)</w:t>
            </w:r>
          </w:p>
        </w:tc>
        <w:tc>
          <w:tcPr>
            <w:tcW w:w="1776" w:type="dxa"/>
            <w:tcBorders>
              <w:bottom w:val="double" w:sz="4" w:space="0" w:color="auto"/>
            </w:tcBorders>
            <w:noWrap/>
            <w:hideMark/>
          </w:tcPr>
          <w:p w:rsidR="000A2CBF" w:rsidRPr="00B17ABA" w:rsidRDefault="000A2CBF" w:rsidP="009D5FD9">
            <w:pPr>
              <w:pStyle w:val="TOC1"/>
              <w:jc w:val="center"/>
            </w:pPr>
            <w:r w:rsidRPr="00B17ABA">
              <w:t>CCBs</w:t>
            </w:r>
          </w:p>
          <w:p w:rsidR="000A2CBF" w:rsidRPr="00B17ABA" w:rsidRDefault="000A2CBF" w:rsidP="009D5FD9">
            <w:pPr>
              <w:pStyle w:val="TOC1"/>
              <w:jc w:val="center"/>
            </w:pPr>
            <w:r w:rsidRPr="00B17ABA">
              <w:t>(Non- dihydropyridine)</w:t>
            </w:r>
          </w:p>
        </w:tc>
        <w:tc>
          <w:tcPr>
            <w:tcW w:w="1198" w:type="dxa"/>
            <w:tcBorders>
              <w:bottom w:val="double" w:sz="4" w:space="0" w:color="auto"/>
            </w:tcBorders>
            <w:noWrap/>
            <w:hideMark/>
          </w:tcPr>
          <w:p w:rsidR="000A2CBF" w:rsidRPr="00B17ABA" w:rsidRDefault="000A2CBF" w:rsidP="009D5FD9">
            <w:pPr>
              <w:pStyle w:val="TOC1"/>
              <w:jc w:val="center"/>
            </w:pPr>
            <w:r w:rsidRPr="00B17ABA">
              <w:t>ACEIs</w:t>
            </w:r>
          </w:p>
        </w:tc>
        <w:tc>
          <w:tcPr>
            <w:tcW w:w="1198" w:type="dxa"/>
            <w:noWrap/>
            <w:hideMark/>
          </w:tcPr>
          <w:p w:rsidR="000A2CBF" w:rsidRPr="00B17ABA" w:rsidRDefault="000A2CBF" w:rsidP="009D5FD9">
            <w:pPr>
              <w:pStyle w:val="TOC1"/>
              <w:jc w:val="center"/>
            </w:pPr>
            <w:r w:rsidRPr="00B17ABA">
              <w:t>ARBs</w:t>
            </w:r>
          </w:p>
        </w:tc>
      </w:tr>
      <w:tr w:rsidR="000A2CBF" w:rsidRPr="00B17ABA" w:rsidTr="008E46F3">
        <w:trPr>
          <w:trHeight w:val="300"/>
        </w:trPr>
        <w:tc>
          <w:tcPr>
            <w:tcW w:w="1671" w:type="dxa"/>
            <w:tcBorders>
              <w:top w:val="double" w:sz="4" w:space="0" w:color="auto"/>
            </w:tcBorders>
            <w:noWrap/>
            <w:hideMark/>
          </w:tcPr>
          <w:p w:rsidR="000A2CBF" w:rsidRPr="00B17ABA" w:rsidRDefault="000A2CBF" w:rsidP="00AA2D24">
            <w:pPr>
              <w:pStyle w:val="TOC1"/>
            </w:pPr>
            <w:r w:rsidRPr="00B17ABA">
              <w:t xml:space="preserve">Angina pectoris </w:t>
            </w:r>
          </w:p>
        </w:tc>
        <w:tc>
          <w:tcPr>
            <w:tcW w:w="705" w:type="dxa"/>
            <w:tcBorders>
              <w:top w:val="double" w:sz="4" w:space="0" w:color="auto"/>
            </w:tcBorders>
            <w:noWrap/>
            <w:hideMark/>
          </w:tcPr>
          <w:p w:rsidR="000A2CBF" w:rsidRPr="00B17ABA" w:rsidRDefault="000A2CBF" w:rsidP="009D5FD9">
            <w:pPr>
              <w:pStyle w:val="TOC1"/>
              <w:jc w:val="center"/>
            </w:pPr>
            <w:r w:rsidRPr="00B17ABA">
              <w:t>∆</w:t>
            </w:r>
          </w:p>
        </w:tc>
        <w:tc>
          <w:tcPr>
            <w:tcW w:w="851" w:type="dxa"/>
            <w:tcBorders>
              <w:top w:val="double" w:sz="4" w:space="0" w:color="auto"/>
            </w:tcBorders>
            <w:noWrap/>
            <w:hideMark/>
          </w:tcPr>
          <w:p w:rsidR="000A2CBF" w:rsidRPr="00B17ABA" w:rsidRDefault="000A2CBF" w:rsidP="009D5FD9">
            <w:pPr>
              <w:pStyle w:val="TOC1"/>
              <w:jc w:val="center"/>
            </w:pPr>
            <w:r w:rsidRPr="00B17ABA">
              <w:t>o</w:t>
            </w:r>
          </w:p>
        </w:tc>
        <w:tc>
          <w:tcPr>
            <w:tcW w:w="1843" w:type="dxa"/>
            <w:tcBorders>
              <w:top w:val="double" w:sz="4" w:space="0" w:color="auto"/>
            </w:tcBorders>
            <w:noWrap/>
            <w:hideMark/>
          </w:tcPr>
          <w:p w:rsidR="000A2CBF" w:rsidRPr="00B17ABA" w:rsidRDefault="000A2CBF" w:rsidP="009D5FD9">
            <w:pPr>
              <w:pStyle w:val="TOC1"/>
              <w:jc w:val="center"/>
            </w:pPr>
            <w:r w:rsidRPr="00B17ABA">
              <w:t>o</w:t>
            </w:r>
          </w:p>
        </w:tc>
        <w:tc>
          <w:tcPr>
            <w:tcW w:w="1776" w:type="dxa"/>
            <w:tcBorders>
              <w:top w:val="double" w:sz="4" w:space="0" w:color="auto"/>
            </w:tcBorders>
            <w:noWrap/>
            <w:hideMark/>
          </w:tcPr>
          <w:p w:rsidR="000A2CBF" w:rsidRPr="00B17ABA" w:rsidRDefault="000A2CBF" w:rsidP="009D5FD9">
            <w:pPr>
              <w:pStyle w:val="TOC1"/>
              <w:jc w:val="center"/>
            </w:pPr>
            <w:r w:rsidRPr="00B17ABA">
              <w:t>o</w:t>
            </w:r>
          </w:p>
        </w:tc>
        <w:tc>
          <w:tcPr>
            <w:tcW w:w="1198" w:type="dxa"/>
            <w:tcBorders>
              <w:top w:val="double" w:sz="4" w:space="0" w:color="auto"/>
            </w:tcBorders>
            <w:noWrap/>
            <w:hideMark/>
          </w:tcPr>
          <w:p w:rsidR="000A2CBF" w:rsidRPr="00B17ABA" w:rsidRDefault="000A2CBF" w:rsidP="009D5FD9">
            <w:pPr>
              <w:pStyle w:val="TOC1"/>
              <w:jc w:val="center"/>
            </w:pPr>
            <w:r w:rsidRPr="00B17ABA">
              <w:t>∆</w:t>
            </w:r>
          </w:p>
        </w:tc>
        <w:tc>
          <w:tcPr>
            <w:tcW w:w="1198" w:type="dxa"/>
            <w:noWrap/>
            <w:hideMark/>
          </w:tcPr>
          <w:p w:rsidR="000A2CBF" w:rsidRPr="00B17ABA" w:rsidRDefault="000A2CBF" w:rsidP="009D5FD9">
            <w:pPr>
              <w:pStyle w:val="TOC1"/>
              <w:jc w:val="center"/>
            </w:pPr>
            <w:r w:rsidRPr="00B17ABA">
              <w:t>∆</w:t>
            </w:r>
          </w:p>
        </w:tc>
      </w:tr>
      <w:tr w:rsidR="000A2CBF" w:rsidRPr="00B17ABA" w:rsidTr="00F64F25">
        <w:trPr>
          <w:trHeight w:val="300"/>
        </w:trPr>
        <w:tc>
          <w:tcPr>
            <w:tcW w:w="1671" w:type="dxa"/>
            <w:noWrap/>
            <w:hideMark/>
          </w:tcPr>
          <w:p w:rsidR="000A2CBF" w:rsidRPr="00B17ABA" w:rsidRDefault="000A2CBF" w:rsidP="00AA2D24">
            <w:pPr>
              <w:pStyle w:val="TOC1"/>
            </w:pPr>
            <w:r w:rsidRPr="00B17ABA">
              <w:t xml:space="preserve">Past </w:t>
            </w:r>
            <w:r w:rsidR="004902DE" w:rsidRPr="00B17ABA">
              <w:t>MI</w:t>
            </w:r>
            <w:r w:rsidRPr="00B17ABA">
              <w:t xml:space="preserve"> </w:t>
            </w:r>
          </w:p>
        </w:tc>
        <w:tc>
          <w:tcPr>
            <w:tcW w:w="705" w:type="dxa"/>
            <w:noWrap/>
            <w:hideMark/>
          </w:tcPr>
          <w:p w:rsidR="000A2CBF" w:rsidRPr="00B17ABA" w:rsidRDefault="000A2CBF" w:rsidP="009D5FD9">
            <w:pPr>
              <w:pStyle w:val="TOC1"/>
              <w:jc w:val="center"/>
            </w:pPr>
            <w:r w:rsidRPr="00B17ABA">
              <w:t>∆</w:t>
            </w:r>
          </w:p>
        </w:tc>
        <w:tc>
          <w:tcPr>
            <w:tcW w:w="851" w:type="dxa"/>
            <w:noWrap/>
            <w:hideMark/>
          </w:tcPr>
          <w:p w:rsidR="000A2CBF" w:rsidRPr="00B17ABA" w:rsidRDefault="000A2CBF" w:rsidP="009D5FD9">
            <w:pPr>
              <w:pStyle w:val="TOC1"/>
              <w:jc w:val="center"/>
            </w:pPr>
            <w:r w:rsidRPr="00B17ABA">
              <w:t>o</w:t>
            </w:r>
          </w:p>
        </w:tc>
        <w:tc>
          <w:tcPr>
            <w:tcW w:w="1843" w:type="dxa"/>
            <w:noWrap/>
            <w:hideMark/>
          </w:tcPr>
          <w:p w:rsidR="000A2CBF" w:rsidRPr="00B17ABA" w:rsidRDefault="000A2CBF" w:rsidP="009D5FD9">
            <w:pPr>
              <w:pStyle w:val="TOC1"/>
              <w:jc w:val="center"/>
            </w:pPr>
            <w:r w:rsidRPr="00B17ABA">
              <w:t>∆</w:t>
            </w:r>
          </w:p>
        </w:tc>
        <w:tc>
          <w:tcPr>
            <w:tcW w:w="1776" w:type="dxa"/>
            <w:noWrap/>
            <w:hideMark/>
          </w:tcPr>
          <w:p w:rsidR="000A2CBF" w:rsidRPr="00B17ABA" w:rsidRDefault="000A2CBF" w:rsidP="009D5FD9">
            <w:pPr>
              <w:pStyle w:val="TOC1"/>
              <w:jc w:val="center"/>
            </w:pPr>
            <w:r w:rsidRPr="00B17ABA">
              <w:t>o</w:t>
            </w:r>
          </w:p>
        </w:tc>
        <w:tc>
          <w:tcPr>
            <w:tcW w:w="1198" w:type="dxa"/>
            <w:noWrap/>
            <w:hideMark/>
          </w:tcPr>
          <w:p w:rsidR="000A2CBF" w:rsidRPr="00B17ABA" w:rsidRDefault="000A2CBF" w:rsidP="009D5FD9">
            <w:pPr>
              <w:pStyle w:val="TOC1"/>
              <w:jc w:val="center"/>
            </w:pPr>
            <w:r w:rsidRPr="00B17ABA">
              <w:t>o</w:t>
            </w:r>
          </w:p>
        </w:tc>
        <w:tc>
          <w:tcPr>
            <w:tcW w:w="1198" w:type="dxa"/>
            <w:noWrap/>
            <w:hideMark/>
          </w:tcPr>
          <w:p w:rsidR="000A2CBF" w:rsidRPr="00B17ABA" w:rsidRDefault="000A2CBF" w:rsidP="009D5FD9">
            <w:pPr>
              <w:pStyle w:val="TOC1"/>
              <w:jc w:val="center"/>
            </w:pPr>
            <w:r w:rsidRPr="00B17ABA">
              <w:t>o</w:t>
            </w:r>
          </w:p>
        </w:tc>
      </w:tr>
      <w:tr w:rsidR="000A2CBF" w:rsidRPr="00B17ABA" w:rsidTr="00F64F25">
        <w:trPr>
          <w:trHeight w:val="300"/>
        </w:trPr>
        <w:tc>
          <w:tcPr>
            <w:tcW w:w="1671" w:type="dxa"/>
            <w:noWrap/>
            <w:hideMark/>
          </w:tcPr>
          <w:p w:rsidR="000A2CBF" w:rsidRPr="00B17ABA" w:rsidRDefault="000A2CBF" w:rsidP="00AA2D24">
            <w:pPr>
              <w:pStyle w:val="TOC1"/>
            </w:pPr>
            <w:r w:rsidRPr="00B17ABA">
              <w:t>Past stroke</w:t>
            </w:r>
          </w:p>
        </w:tc>
        <w:tc>
          <w:tcPr>
            <w:tcW w:w="705" w:type="dxa"/>
            <w:noWrap/>
            <w:hideMark/>
          </w:tcPr>
          <w:p w:rsidR="000A2CBF" w:rsidRPr="00B17ABA" w:rsidRDefault="000A2CBF" w:rsidP="009D5FD9">
            <w:pPr>
              <w:pStyle w:val="TOC1"/>
              <w:jc w:val="center"/>
            </w:pPr>
            <w:r w:rsidRPr="00B17ABA">
              <w:t>o</w:t>
            </w:r>
          </w:p>
        </w:tc>
        <w:tc>
          <w:tcPr>
            <w:tcW w:w="851" w:type="dxa"/>
            <w:noWrap/>
            <w:hideMark/>
          </w:tcPr>
          <w:p w:rsidR="000A2CBF" w:rsidRPr="00B17ABA" w:rsidRDefault="000A2CBF" w:rsidP="009D5FD9">
            <w:pPr>
              <w:pStyle w:val="TOC1"/>
              <w:jc w:val="center"/>
            </w:pPr>
            <w:r w:rsidRPr="00B17ABA">
              <w:t>o</w:t>
            </w:r>
          </w:p>
        </w:tc>
        <w:tc>
          <w:tcPr>
            <w:tcW w:w="1843" w:type="dxa"/>
            <w:noWrap/>
            <w:hideMark/>
          </w:tcPr>
          <w:p w:rsidR="000A2CBF" w:rsidRPr="00B17ABA" w:rsidRDefault="000A2CBF" w:rsidP="009D5FD9">
            <w:pPr>
              <w:pStyle w:val="TOC1"/>
              <w:jc w:val="center"/>
            </w:pPr>
            <w:r w:rsidRPr="00B17ABA">
              <w:t>o</w:t>
            </w:r>
          </w:p>
        </w:tc>
        <w:tc>
          <w:tcPr>
            <w:tcW w:w="1776" w:type="dxa"/>
            <w:noWrap/>
            <w:hideMark/>
          </w:tcPr>
          <w:p w:rsidR="000A2CBF" w:rsidRPr="00B17ABA" w:rsidRDefault="000A2CBF" w:rsidP="009D5FD9">
            <w:pPr>
              <w:pStyle w:val="TOC1"/>
              <w:jc w:val="center"/>
            </w:pPr>
            <w:r w:rsidRPr="00B17ABA">
              <w:t>∆</w:t>
            </w:r>
          </w:p>
        </w:tc>
        <w:tc>
          <w:tcPr>
            <w:tcW w:w="1198" w:type="dxa"/>
            <w:noWrap/>
            <w:hideMark/>
          </w:tcPr>
          <w:p w:rsidR="000A2CBF" w:rsidRPr="00B17ABA" w:rsidRDefault="000A2CBF" w:rsidP="009D5FD9">
            <w:pPr>
              <w:pStyle w:val="TOC1"/>
              <w:jc w:val="center"/>
            </w:pPr>
            <w:r w:rsidRPr="00B17ABA">
              <w:t>o</w:t>
            </w:r>
          </w:p>
        </w:tc>
        <w:tc>
          <w:tcPr>
            <w:tcW w:w="1198" w:type="dxa"/>
            <w:noWrap/>
            <w:hideMark/>
          </w:tcPr>
          <w:p w:rsidR="000A2CBF" w:rsidRPr="00B17ABA" w:rsidRDefault="000A2CBF" w:rsidP="009D5FD9">
            <w:pPr>
              <w:pStyle w:val="TOC1"/>
              <w:jc w:val="center"/>
            </w:pPr>
            <w:r w:rsidRPr="00B17ABA">
              <w:t>o</w:t>
            </w:r>
          </w:p>
        </w:tc>
      </w:tr>
      <w:tr w:rsidR="000A2CBF" w:rsidRPr="00B17ABA" w:rsidTr="00F64F25">
        <w:trPr>
          <w:trHeight w:val="300"/>
        </w:trPr>
        <w:tc>
          <w:tcPr>
            <w:tcW w:w="1671" w:type="dxa"/>
            <w:noWrap/>
            <w:hideMark/>
          </w:tcPr>
          <w:p w:rsidR="000A2CBF" w:rsidRPr="00B17ABA" w:rsidRDefault="004902DE" w:rsidP="00AA2D24">
            <w:pPr>
              <w:pStyle w:val="TOC1"/>
            </w:pPr>
            <w:r w:rsidRPr="00B17ABA">
              <w:t>HF</w:t>
            </w:r>
          </w:p>
        </w:tc>
        <w:tc>
          <w:tcPr>
            <w:tcW w:w="705" w:type="dxa"/>
            <w:noWrap/>
            <w:hideMark/>
          </w:tcPr>
          <w:p w:rsidR="000A2CBF" w:rsidRPr="00B17ABA" w:rsidRDefault="000A2CBF" w:rsidP="009D5FD9">
            <w:pPr>
              <w:pStyle w:val="TOC1"/>
              <w:jc w:val="center"/>
            </w:pPr>
            <w:r w:rsidRPr="00B17ABA">
              <w:t>o</w:t>
            </w:r>
          </w:p>
        </w:tc>
        <w:tc>
          <w:tcPr>
            <w:tcW w:w="851" w:type="dxa"/>
            <w:noWrap/>
            <w:hideMark/>
          </w:tcPr>
          <w:p w:rsidR="000A2CBF" w:rsidRPr="00B17ABA" w:rsidRDefault="000A2CBF" w:rsidP="009D5FD9">
            <w:pPr>
              <w:pStyle w:val="TOC1"/>
              <w:jc w:val="center"/>
            </w:pPr>
            <w:r w:rsidRPr="00B17ABA">
              <w:t>o</w:t>
            </w:r>
          </w:p>
        </w:tc>
        <w:tc>
          <w:tcPr>
            <w:tcW w:w="1843" w:type="dxa"/>
            <w:noWrap/>
            <w:hideMark/>
          </w:tcPr>
          <w:p w:rsidR="000A2CBF" w:rsidRPr="00B17ABA" w:rsidRDefault="000A2CBF" w:rsidP="009D5FD9">
            <w:pPr>
              <w:pStyle w:val="TOC1"/>
              <w:jc w:val="center"/>
            </w:pPr>
            <w:r w:rsidRPr="00B17ABA">
              <w:t>∆</w:t>
            </w:r>
            <w:r w:rsidR="0029376C" w:rsidRPr="00B17ABA">
              <w:t xml:space="preserve"> (only Amlodipine)</w:t>
            </w:r>
          </w:p>
        </w:tc>
        <w:tc>
          <w:tcPr>
            <w:tcW w:w="1776" w:type="dxa"/>
            <w:noWrap/>
            <w:hideMark/>
          </w:tcPr>
          <w:p w:rsidR="000A2CBF" w:rsidRPr="00B17ABA" w:rsidRDefault="000A2CBF" w:rsidP="009D5FD9">
            <w:pPr>
              <w:pStyle w:val="TOC1"/>
              <w:jc w:val="center"/>
            </w:pPr>
            <w:r w:rsidRPr="00B17ABA">
              <w:t>x</w:t>
            </w:r>
          </w:p>
        </w:tc>
        <w:tc>
          <w:tcPr>
            <w:tcW w:w="1198" w:type="dxa"/>
            <w:noWrap/>
            <w:hideMark/>
          </w:tcPr>
          <w:p w:rsidR="000A2CBF" w:rsidRPr="00B17ABA" w:rsidRDefault="000A2CBF" w:rsidP="009D5FD9">
            <w:pPr>
              <w:pStyle w:val="TOC1"/>
              <w:jc w:val="center"/>
            </w:pPr>
            <w:r w:rsidRPr="00B17ABA">
              <w:t>o</w:t>
            </w:r>
          </w:p>
        </w:tc>
        <w:tc>
          <w:tcPr>
            <w:tcW w:w="1198" w:type="dxa"/>
            <w:noWrap/>
            <w:hideMark/>
          </w:tcPr>
          <w:p w:rsidR="000A2CBF" w:rsidRPr="00B17ABA" w:rsidRDefault="000A2CBF" w:rsidP="009D5FD9">
            <w:pPr>
              <w:pStyle w:val="TOC1"/>
              <w:jc w:val="center"/>
            </w:pPr>
            <w:r w:rsidRPr="00B17ABA">
              <w:t>o</w:t>
            </w:r>
          </w:p>
        </w:tc>
      </w:tr>
      <w:tr w:rsidR="000A2CBF" w:rsidRPr="00B17ABA" w:rsidTr="00F64F25">
        <w:trPr>
          <w:trHeight w:val="300"/>
        </w:trPr>
        <w:tc>
          <w:tcPr>
            <w:tcW w:w="1671" w:type="dxa"/>
            <w:noWrap/>
            <w:hideMark/>
          </w:tcPr>
          <w:p w:rsidR="000A2CBF" w:rsidRPr="00B17ABA" w:rsidRDefault="004902DE" w:rsidP="00AA2D24">
            <w:pPr>
              <w:pStyle w:val="TOC1"/>
            </w:pPr>
            <w:r w:rsidRPr="00B17ABA">
              <w:t>DM</w:t>
            </w:r>
          </w:p>
        </w:tc>
        <w:tc>
          <w:tcPr>
            <w:tcW w:w="705" w:type="dxa"/>
            <w:noWrap/>
            <w:hideMark/>
          </w:tcPr>
          <w:p w:rsidR="000A2CBF" w:rsidRPr="00B17ABA" w:rsidRDefault="000A2CBF" w:rsidP="009D5FD9">
            <w:pPr>
              <w:pStyle w:val="TOC1"/>
              <w:jc w:val="center"/>
            </w:pPr>
            <w:r w:rsidRPr="00B17ABA">
              <w:t>o</w:t>
            </w:r>
          </w:p>
        </w:tc>
        <w:tc>
          <w:tcPr>
            <w:tcW w:w="851" w:type="dxa"/>
            <w:noWrap/>
            <w:hideMark/>
          </w:tcPr>
          <w:p w:rsidR="000A2CBF" w:rsidRPr="00B17ABA" w:rsidRDefault="000A2CBF" w:rsidP="009D5FD9">
            <w:pPr>
              <w:pStyle w:val="TOC1"/>
              <w:jc w:val="center"/>
            </w:pPr>
            <w:r w:rsidRPr="00B17ABA">
              <w:t>∆</w:t>
            </w:r>
          </w:p>
        </w:tc>
        <w:tc>
          <w:tcPr>
            <w:tcW w:w="1843" w:type="dxa"/>
            <w:noWrap/>
            <w:hideMark/>
          </w:tcPr>
          <w:p w:rsidR="000A2CBF" w:rsidRPr="00B17ABA" w:rsidRDefault="000A2CBF" w:rsidP="009D5FD9">
            <w:pPr>
              <w:pStyle w:val="TOC1"/>
              <w:jc w:val="center"/>
            </w:pPr>
            <w:r w:rsidRPr="00B17ABA">
              <w:t>o</w:t>
            </w:r>
          </w:p>
        </w:tc>
        <w:tc>
          <w:tcPr>
            <w:tcW w:w="1776" w:type="dxa"/>
            <w:noWrap/>
            <w:hideMark/>
          </w:tcPr>
          <w:p w:rsidR="000A2CBF" w:rsidRPr="00B17ABA" w:rsidRDefault="000A2CBF" w:rsidP="009D5FD9">
            <w:pPr>
              <w:pStyle w:val="TOC1"/>
              <w:jc w:val="center"/>
            </w:pPr>
            <w:r w:rsidRPr="00B17ABA">
              <w:t>∆</w:t>
            </w:r>
          </w:p>
        </w:tc>
        <w:tc>
          <w:tcPr>
            <w:tcW w:w="1198" w:type="dxa"/>
            <w:noWrap/>
            <w:hideMark/>
          </w:tcPr>
          <w:p w:rsidR="000A2CBF" w:rsidRPr="00B17ABA" w:rsidRDefault="000A2CBF" w:rsidP="009D5FD9">
            <w:pPr>
              <w:pStyle w:val="TOC1"/>
              <w:jc w:val="center"/>
            </w:pPr>
            <w:r w:rsidRPr="00B17ABA">
              <w:t>o</w:t>
            </w:r>
          </w:p>
        </w:tc>
        <w:tc>
          <w:tcPr>
            <w:tcW w:w="1198" w:type="dxa"/>
            <w:noWrap/>
            <w:hideMark/>
          </w:tcPr>
          <w:p w:rsidR="000A2CBF" w:rsidRPr="00B17ABA" w:rsidRDefault="000A2CBF" w:rsidP="009D5FD9">
            <w:pPr>
              <w:pStyle w:val="TOC1"/>
              <w:jc w:val="center"/>
            </w:pPr>
            <w:r w:rsidRPr="00B17ABA">
              <w:t>o</w:t>
            </w:r>
          </w:p>
        </w:tc>
      </w:tr>
    </w:tbl>
    <w:p w:rsidR="000A2CBF" w:rsidRPr="00B17ABA" w:rsidRDefault="008E46F3" w:rsidP="00344BC1">
      <w:pPr>
        <w:pStyle w:val="TOC2"/>
      </w:pPr>
      <w:r w:rsidRPr="00B17ABA">
        <w:t>1)</w:t>
      </w:r>
      <w:r w:rsidR="000A2CBF" w:rsidRPr="00B17ABA">
        <w:t xml:space="preserve"> </w:t>
      </w:r>
      <w:r w:rsidR="000A2CBF" w:rsidRPr="00B17ABA">
        <w:rPr>
          <w:b/>
          <w:bCs/>
        </w:rPr>
        <w:t>C</w:t>
      </w:r>
      <w:r w:rsidR="008242C9" w:rsidRPr="00B17ABA">
        <w:rPr>
          <w:b/>
          <w:bCs/>
        </w:rPr>
        <w:t>irc</w:t>
      </w:r>
      <w:r w:rsidR="000A2CBF" w:rsidRPr="00B17ABA">
        <w:rPr>
          <w:b/>
          <w:bCs/>
        </w:rPr>
        <w:t>le</w:t>
      </w:r>
      <w:r w:rsidR="000A2CBF" w:rsidRPr="00B17ABA">
        <w:t xml:space="preserve"> </w:t>
      </w:r>
      <w:r w:rsidR="00715237" w:rsidRPr="00B17ABA">
        <w:t xml:space="preserve">stands for </w:t>
      </w:r>
      <w:r w:rsidR="000A2CBF" w:rsidRPr="00B17ABA">
        <w:t xml:space="preserve">the recommended drug for the relevant health state, agreed in the clinical guidelines reviewed. </w:t>
      </w:r>
      <w:r w:rsidR="000A2CBF" w:rsidRPr="00B17ABA">
        <w:rPr>
          <w:b/>
          <w:bCs/>
        </w:rPr>
        <w:t>Triangle</w:t>
      </w:r>
      <w:r w:rsidR="000A2CBF" w:rsidRPr="00B17ABA">
        <w:t xml:space="preserve"> </w:t>
      </w:r>
      <w:r w:rsidR="00715237" w:rsidRPr="00B17ABA">
        <w:t xml:space="preserve">stands for </w:t>
      </w:r>
      <w:r w:rsidR="000A2CBF" w:rsidRPr="00B17ABA">
        <w:t xml:space="preserve">the recommended drug for the relevant health state in some guidelines. </w:t>
      </w:r>
      <w:r w:rsidR="000A2CBF" w:rsidRPr="00B17ABA">
        <w:rPr>
          <w:b/>
          <w:bCs/>
        </w:rPr>
        <w:t>Cross</w:t>
      </w:r>
      <w:r w:rsidR="000A2CBF" w:rsidRPr="00B17ABA">
        <w:t xml:space="preserve"> </w:t>
      </w:r>
      <w:r w:rsidR="00715237" w:rsidRPr="00B17ABA">
        <w:t xml:space="preserve">stands for </w:t>
      </w:r>
      <w:r w:rsidR="000A2CBF" w:rsidRPr="00B17ABA">
        <w:t xml:space="preserve">the contraindicated drug for the relevant health state. </w:t>
      </w:r>
    </w:p>
    <w:p w:rsidR="008242C9" w:rsidRPr="00B17ABA" w:rsidRDefault="008242C9" w:rsidP="008242C9">
      <w:pPr>
        <w:ind w:firstLine="0"/>
        <w:rPr>
          <w:lang w:eastAsia="ko-KR"/>
        </w:rPr>
      </w:pPr>
      <w:bookmarkStart w:id="125" w:name="_Toc308942168"/>
      <w:bookmarkStart w:id="126" w:name="_Toc308942413"/>
    </w:p>
    <w:p w:rsidR="000A2CBF" w:rsidRPr="00B17ABA" w:rsidRDefault="000A2CBF" w:rsidP="001A2558">
      <w:pPr>
        <w:pStyle w:val="Heading2"/>
      </w:pPr>
      <w:bookmarkStart w:id="127" w:name="_Toc390867603"/>
      <w:bookmarkStart w:id="128" w:name="_Toc426018040"/>
      <w:bookmarkEnd w:id="125"/>
      <w:bookmarkEnd w:id="126"/>
      <w:r w:rsidRPr="00B17ABA">
        <w:t xml:space="preserve">Previous </w:t>
      </w:r>
      <w:r w:rsidR="0043088C" w:rsidRPr="00B17ABA">
        <w:t xml:space="preserve">economic evaluations </w:t>
      </w:r>
      <w:bookmarkEnd w:id="127"/>
      <w:r w:rsidRPr="00B17ABA">
        <w:t>in primary hypertension</w:t>
      </w:r>
      <w:bookmarkEnd w:id="128"/>
    </w:p>
    <w:p w:rsidR="000A2CBF" w:rsidRPr="00B17ABA" w:rsidRDefault="000A2CBF" w:rsidP="006654F4">
      <w:pPr>
        <w:jc w:val="both"/>
        <w:rPr>
          <w:lang w:eastAsia="ko-KR"/>
        </w:rPr>
      </w:pPr>
      <w:r w:rsidRPr="00B17ABA">
        <w:t xml:space="preserve">Because of </w:t>
      </w:r>
      <w:r w:rsidR="009D759E" w:rsidRPr="00B17ABA">
        <w:t>the</w:t>
      </w:r>
      <w:r w:rsidRPr="00B17ABA">
        <w:rPr>
          <w:rFonts w:hint="eastAsia"/>
        </w:rPr>
        <w:t xml:space="preserve"> large number of antihypertensive drugs and </w:t>
      </w:r>
      <w:r w:rsidRPr="00B17ABA">
        <w:t>increasing drug expenditure on hypertension</w:t>
      </w:r>
      <w:r w:rsidRPr="00B17ABA">
        <w:rPr>
          <w:rFonts w:hint="eastAsia"/>
        </w:rPr>
        <w:t xml:space="preserve">, </w:t>
      </w:r>
      <w:r w:rsidRPr="00B17ABA">
        <w:t xml:space="preserve">several countries </w:t>
      </w:r>
      <w:r w:rsidR="009D759E" w:rsidRPr="00B17ABA">
        <w:t xml:space="preserve">have conducted </w:t>
      </w:r>
      <w:r w:rsidRPr="00B17ABA">
        <w:rPr>
          <w:rFonts w:hint="eastAsia"/>
        </w:rPr>
        <w:t>economic evaluation</w:t>
      </w:r>
      <w:r w:rsidR="009D759E" w:rsidRPr="00B17ABA">
        <w:t>s</w:t>
      </w:r>
      <w:r w:rsidRPr="00B17ABA">
        <w:t xml:space="preserve"> on antihypertensive drugs at national level </w:t>
      </w:r>
      <w:r w:rsidR="00E81068" w:rsidRPr="00B17ABA">
        <w:t xml:space="preserve">and produced the HTA reports </w:t>
      </w:r>
      <w:r w:rsidRPr="00B17ABA">
        <w:t xml:space="preserve">to support the decision-making for </w:t>
      </w:r>
      <w:r w:rsidRPr="00B17ABA">
        <w:rPr>
          <w:rFonts w:hint="eastAsia"/>
          <w:lang w:eastAsia="ko-KR"/>
        </w:rPr>
        <w:t xml:space="preserve">an optimal choice, especially for </w:t>
      </w:r>
      <w:r w:rsidRPr="00B17ABA">
        <w:rPr>
          <w:rFonts w:hint="eastAsia"/>
        </w:rPr>
        <w:t>initial drug</w:t>
      </w:r>
      <w:r w:rsidRPr="00B17ABA">
        <w:t xml:space="preserve"> treatment</w:t>
      </w:r>
      <w:r w:rsidR="00673EB7" w:rsidRPr="00B17ABA">
        <w:rPr>
          <w:lang w:eastAsia="ko-KR"/>
        </w:rPr>
        <w:fldChar w:fldCharType="begin">
          <w:fldData xml:space="preserve">PEVuZE5vdGU+PENpdGU+PEF1dGhvcj5OSUNFPC9BdXRob3I+PFllYXI+MjAwNjwvWWVhcj48UmVj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OSUNFPC9BdXRob3I+PFllYXI+MjAwNjwvWWVhcj48UmVj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00673EB7" w:rsidRPr="00B17ABA">
        <w:rPr>
          <w:lang w:eastAsia="ko-KR"/>
        </w:rPr>
      </w:r>
      <w:r w:rsidR="00673EB7" w:rsidRPr="00B17ABA">
        <w:rPr>
          <w:lang w:eastAsia="ko-KR"/>
        </w:rPr>
        <w:fldChar w:fldCharType="separate"/>
      </w:r>
      <w:r w:rsidR="00EE2B4F" w:rsidRPr="00B17ABA">
        <w:rPr>
          <w:noProof/>
          <w:vertAlign w:val="superscript"/>
          <w:lang w:eastAsia="ko-KR"/>
        </w:rPr>
        <w:t>[63, 223, 246-248]</w:t>
      </w:r>
      <w:r w:rsidR="00673EB7" w:rsidRPr="00B17ABA">
        <w:rPr>
          <w:lang w:eastAsia="ko-KR"/>
        </w:rPr>
        <w:fldChar w:fldCharType="end"/>
      </w:r>
      <w:r w:rsidRPr="00B17ABA">
        <w:t xml:space="preserve">. These studies </w:t>
      </w:r>
      <w:r w:rsidR="009D759E" w:rsidRPr="00B17ABA">
        <w:t xml:space="preserve">have </w:t>
      </w:r>
      <w:r w:rsidRPr="00B17ABA">
        <w:t xml:space="preserve">generally included </w:t>
      </w:r>
      <w:r w:rsidR="000F41DA" w:rsidRPr="00B17ABA">
        <w:t xml:space="preserve">an extensive </w:t>
      </w:r>
      <w:r w:rsidRPr="00B17ABA">
        <w:t xml:space="preserve">systematic review </w:t>
      </w:r>
      <w:r w:rsidR="000F41DA" w:rsidRPr="00B17ABA">
        <w:t>of existing CEA modelling studies to explore the cost-effectiveness of a</w:t>
      </w:r>
      <w:r w:rsidRPr="00B17ABA">
        <w:t xml:space="preserve">ntihypertensive drugs </w:t>
      </w:r>
      <w:r w:rsidR="0043088C" w:rsidRPr="00B17ABA">
        <w:t>in</w:t>
      </w:r>
      <w:r w:rsidRPr="00B17ABA">
        <w:t xml:space="preserve"> </w:t>
      </w:r>
      <w:r w:rsidR="000F41DA" w:rsidRPr="00B17ABA">
        <w:t>primary hypertension</w:t>
      </w:r>
      <w:r w:rsidRPr="00B17ABA">
        <w:t xml:space="preserve">. </w:t>
      </w:r>
      <w:r w:rsidR="000C0715" w:rsidRPr="00B17ABA">
        <w:rPr>
          <w:rFonts w:hint="eastAsia"/>
          <w:lang w:eastAsia="ko-KR"/>
        </w:rPr>
        <w:t xml:space="preserve">Despite the difference in the depth of search strategy, the included </w:t>
      </w:r>
      <w:r w:rsidR="000C0715" w:rsidRPr="00B17ABA">
        <w:rPr>
          <w:lang w:eastAsia="ko-KR"/>
        </w:rPr>
        <w:t>studies</w:t>
      </w:r>
      <w:r w:rsidR="000C0715" w:rsidRPr="00B17ABA">
        <w:rPr>
          <w:rFonts w:hint="eastAsia"/>
          <w:lang w:eastAsia="ko-KR"/>
        </w:rPr>
        <w:t xml:space="preserve"> </w:t>
      </w:r>
      <w:r w:rsidR="004338ED" w:rsidRPr="00B17ABA">
        <w:rPr>
          <w:rFonts w:hint="eastAsia"/>
          <w:lang w:eastAsia="ko-KR"/>
        </w:rPr>
        <w:t xml:space="preserve">(published between 1966 and 2010) </w:t>
      </w:r>
      <w:r w:rsidR="000C0715" w:rsidRPr="00B17ABA">
        <w:rPr>
          <w:lang w:eastAsia="ko-KR"/>
        </w:rPr>
        <w:t>overlapped considerably</w:t>
      </w:r>
      <w:r w:rsidR="009D759E" w:rsidRPr="00B17ABA">
        <w:rPr>
          <w:lang w:eastAsia="ko-KR"/>
        </w:rPr>
        <w:t>; rather</w:t>
      </w:r>
      <w:r w:rsidR="000F41DA" w:rsidRPr="00B17ABA">
        <w:t xml:space="preserve"> than cond</w:t>
      </w:r>
      <w:r w:rsidR="009D759E" w:rsidRPr="00B17ABA">
        <w:t xml:space="preserve">ucting a new systematic review, </w:t>
      </w:r>
      <w:r w:rsidRPr="00B17ABA">
        <w:t>this review focused on the</w:t>
      </w:r>
      <w:r w:rsidR="0083543A" w:rsidRPr="00B17ABA">
        <w:t xml:space="preserve"> included studies in those</w:t>
      </w:r>
      <w:r w:rsidR="000F41DA" w:rsidRPr="00B17ABA">
        <w:t xml:space="preserve"> </w:t>
      </w:r>
      <w:r w:rsidRPr="00B17ABA">
        <w:t xml:space="preserve">HTA reports. </w:t>
      </w:r>
    </w:p>
    <w:p w:rsidR="000A2CBF" w:rsidRPr="00B17ABA" w:rsidRDefault="000A2CBF" w:rsidP="001A2558">
      <w:pPr>
        <w:pStyle w:val="Heading3"/>
      </w:pPr>
      <w:bookmarkStart w:id="129" w:name="_Toc308942148"/>
      <w:bookmarkStart w:id="130" w:name="_Toc308942393"/>
      <w:r w:rsidRPr="00B17ABA">
        <w:rPr>
          <w:rFonts w:hint="eastAsia"/>
        </w:rPr>
        <w:t xml:space="preserve">Comparison of </w:t>
      </w:r>
      <w:r w:rsidRPr="00B17ABA">
        <w:t>cost-effectiveness</w:t>
      </w:r>
      <w:r w:rsidRPr="00B17ABA">
        <w:rPr>
          <w:rFonts w:hint="eastAsia"/>
        </w:rPr>
        <w:t xml:space="preserve"> results</w:t>
      </w:r>
      <w:bookmarkEnd w:id="129"/>
      <w:bookmarkEnd w:id="130"/>
    </w:p>
    <w:p w:rsidR="000A2CBF" w:rsidRPr="00B17ABA" w:rsidRDefault="00F75984" w:rsidP="00620560">
      <w:pPr>
        <w:jc w:val="both"/>
      </w:pPr>
      <w:r w:rsidRPr="00B17ABA">
        <w:t>Eight</w:t>
      </w:r>
      <w:r w:rsidR="000A2CBF" w:rsidRPr="00B17ABA">
        <w:t xml:space="preserve"> </w:t>
      </w:r>
      <w:r w:rsidR="00715237" w:rsidRPr="00B17ABA">
        <w:t>cost-</w:t>
      </w:r>
      <w:r w:rsidR="004F76AB" w:rsidRPr="00B17ABA">
        <w:t>minimisation analyses (</w:t>
      </w:r>
      <w:r w:rsidR="000A2CBF" w:rsidRPr="00B17ABA">
        <w:t>CMA</w:t>
      </w:r>
      <w:r w:rsidR="004F76AB" w:rsidRPr="00B17ABA">
        <w:t>s)</w:t>
      </w:r>
      <w:r w:rsidR="000A2CBF" w:rsidRPr="00B17ABA">
        <w:t xml:space="preserve">, </w:t>
      </w:r>
      <w:r w:rsidRPr="00B17ABA">
        <w:t>eight</w:t>
      </w:r>
      <w:r w:rsidR="000A2CBF" w:rsidRPr="00B17ABA">
        <w:t xml:space="preserve"> CEA</w:t>
      </w:r>
      <w:r w:rsidR="004F76AB" w:rsidRPr="00B17ABA">
        <w:t>s</w:t>
      </w:r>
      <w:r w:rsidR="000A2CBF" w:rsidRPr="00B17ABA">
        <w:t xml:space="preserve"> and </w:t>
      </w:r>
      <w:r w:rsidRPr="00B17ABA">
        <w:t>three</w:t>
      </w:r>
      <w:r w:rsidR="000A2CBF" w:rsidRPr="00B17ABA">
        <w:t xml:space="preserve"> </w:t>
      </w:r>
      <w:r w:rsidR="00715237" w:rsidRPr="00B17ABA">
        <w:t>cost-</w:t>
      </w:r>
      <w:r w:rsidR="004F76AB" w:rsidRPr="00B17ABA">
        <w:t>utility analyses (</w:t>
      </w:r>
      <w:r w:rsidR="000A2CBF" w:rsidRPr="00B17ABA">
        <w:t>CUA</w:t>
      </w:r>
      <w:r w:rsidR="004F76AB" w:rsidRPr="00B17ABA">
        <w:t>s)</w:t>
      </w:r>
      <w:r w:rsidR="000A2CBF" w:rsidRPr="00B17ABA">
        <w:t xml:space="preserve"> were identified. </w:t>
      </w:r>
      <w:r w:rsidR="0083543A" w:rsidRPr="00B17ABA">
        <w:t xml:space="preserve">A summary table of the included studies is provided in Appendix </w:t>
      </w:r>
      <w:r w:rsidR="004A0B28" w:rsidRPr="00B17ABA">
        <w:t>5</w:t>
      </w:r>
      <w:r w:rsidR="0083543A" w:rsidRPr="00B17ABA">
        <w:t xml:space="preserve">. Where </w:t>
      </w:r>
      <w:r w:rsidR="000A2CBF" w:rsidRPr="00B17ABA">
        <w:t>insignificant difference</w:t>
      </w:r>
      <w:r w:rsidR="009D759E" w:rsidRPr="00B17ABA">
        <w:t>s</w:t>
      </w:r>
      <w:r w:rsidR="000A2CBF" w:rsidRPr="00B17ABA">
        <w:t xml:space="preserve"> in </w:t>
      </w:r>
      <w:r w:rsidR="00715237" w:rsidRPr="00B17ABA">
        <w:t>blood pressure</w:t>
      </w:r>
      <w:r w:rsidR="000A2CBF" w:rsidRPr="00B17ABA">
        <w:t xml:space="preserve"> lower</w:t>
      </w:r>
      <w:r w:rsidR="0083543A" w:rsidRPr="00B17ABA">
        <w:t>ing effect or prevention of CVD</w:t>
      </w:r>
      <w:r w:rsidR="003E4D3F" w:rsidRPr="00B17ABA">
        <w:t>s</w:t>
      </w:r>
      <w:r w:rsidR="000A2CBF" w:rsidRPr="00B17ABA">
        <w:t xml:space="preserve"> across antihypertensive drugs</w:t>
      </w:r>
      <w:r w:rsidR="003E4D3F" w:rsidRPr="00B17ABA">
        <w:t xml:space="preserve"> was assumed</w:t>
      </w:r>
      <w:r w:rsidR="0083543A" w:rsidRPr="00B17ABA">
        <w:t>,</w:t>
      </w:r>
      <w:r w:rsidR="000A2CBF" w:rsidRPr="00B17ABA">
        <w:rPr>
          <w:rFonts w:cs="AGaramond"/>
          <w:color w:val="000000"/>
        </w:rPr>
        <w:t xml:space="preserve"> </w:t>
      </w:r>
      <w:r w:rsidR="000A2CBF" w:rsidRPr="00B17ABA">
        <w:t>CMAs</w:t>
      </w:r>
      <w:r w:rsidR="0043088C" w:rsidRPr="00B17ABA">
        <w:t xml:space="preserve"> </w:t>
      </w:r>
      <w:r w:rsidR="000A2CBF" w:rsidRPr="00B17ABA">
        <w:rPr>
          <w:rFonts w:hint="eastAsia"/>
        </w:rPr>
        <w:t xml:space="preserve">consistently </w:t>
      </w:r>
      <w:r w:rsidR="000A2CBF" w:rsidRPr="00B17ABA">
        <w:t>show</w:t>
      </w:r>
      <w:r w:rsidR="000A2CBF" w:rsidRPr="00B17ABA">
        <w:rPr>
          <w:rFonts w:hint="eastAsia"/>
        </w:rPr>
        <w:t xml:space="preserve">ed that </w:t>
      </w:r>
      <w:r w:rsidR="003E4D3F" w:rsidRPr="00B17ABA">
        <w:t>Ds</w:t>
      </w:r>
      <w:r w:rsidR="000A2CBF" w:rsidRPr="00B17ABA">
        <w:t xml:space="preserve">-based treatments </w:t>
      </w:r>
      <w:r w:rsidR="003E4D3F" w:rsidRPr="00B17ABA">
        <w:t>were</w:t>
      </w:r>
      <w:r w:rsidR="000A2CBF" w:rsidRPr="00B17ABA">
        <w:t xml:space="preserve"> the least expensive</w:t>
      </w:r>
      <w:r w:rsidR="000A2CBF" w:rsidRPr="00B17ABA">
        <w:rPr>
          <w:rFonts w:hint="eastAsia"/>
        </w:rPr>
        <w:t xml:space="preserve"> regimen</w:t>
      </w:r>
      <w:r w:rsidR="00673EB7" w:rsidRPr="00B17ABA">
        <w:fldChar w:fldCharType="begin">
          <w:fldData xml:space="preserve">PEVuZE5vdGU+PENpdGU+PEF1dGhvcj5LYXdhY2hpPC9BdXRob3I+PFllYXI+MTk5MTwvWWVhcj48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QZWFyY2U8L0F1dGhvcj48WWVhcj4xOTk4PC9ZZWFyPjxS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ENpdGU+PEF1dGhvcj5IZWlkZW5yZWljaDwvQXV0aG9yPjxZZWFyPjIwMDg8L1llYXI+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</w:fldData>
        </w:fldChar>
      </w:r>
      <w:r w:rsidR="00EE2B4F" w:rsidRPr="00B17ABA">
        <w:instrText xml:space="preserve"> ADDIN EN.CITE </w:instrText>
      </w:r>
      <w:r w:rsidR="00EE2B4F" w:rsidRPr="00B17ABA">
        <w:fldChar w:fldCharType="begin">
          <w:fldData xml:space="preserve">PEVuZE5vdGU+PENpdGU+PEF1dGhvcj5LYXdhY2hpPC9BdXRob3I+PFllYXI+MTk5MTwvWWVhcj48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QZWFyY2U8L0F1dGhvcj48WWVhcj4xOTk4PC9ZZWFyPjxS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ENpdGU+PEF1dGhvcj5IZWlkZW5yZWljaDwvQXV0aG9yPjxZZWFyPjIwMDg8L1llYXI+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</w:fldData>
        </w:fldChar>
      </w:r>
      <w:r w:rsidR="00EE2B4F" w:rsidRPr="00B17ABA">
        <w:instrText xml:space="preserve"> ADDIN EN.CITE.DATA </w:instrText>
      </w:r>
      <w:r w:rsidR="00EE2B4F" w:rsidRPr="00B17ABA">
        <w:fldChar w:fldCharType="end"/>
      </w:r>
      <w:r w:rsidR="00673EB7" w:rsidRPr="00B17ABA">
        <w:fldChar w:fldCharType="separate"/>
      </w:r>
      <w:r w:rsidR="00EE2B4F" w:rsidRPr="00B17ABA">
        <w:rPr>
          <w:noProof/>
          <w:vertAlign w:val="superscript"/>
        </w:rPr>
        <w:t>[249-256]</w:t>
      </w:r>
      <w:r w:rsidR="00673EB7" w:rsidRPr="00B17ABA">
        <w:fldChar w:fldCharType="end"/>
      </w:r>
      <w:r w:rsidR="000A2CBF" w:rsidRPr="00B17ABA">
        <w:rPr>
          <w:rFonts w:hint="eastAsia"/>
        </w:rPr>
        <w:t xml:space="preserve">. </w:t>
      </w:r>
      <w:r w:rsidR="000A2CBF" w:rsidRPr="00B17ABA">
        <w:t xml:space="preserve">The greater part of the difference in costs was attributed by drug acquisition costs. </w:t>
      </w:r>
      <w:r w:rsidR="00CF5CC8" w:rsidRPr="00B17ABA">
        <w:t>T</w:t>
      </w:r>
      <w:r w:rsidR="00CF5CC8" w:rsidRPr="00B17ABA">
        <w:rPr>
          <w:rFonts w:hint="eastAsia"/>
        </w:rPr>
        <w:t xml:space="preserve">he </w:t>
      </w:r>
      <w:r w:rsidR="00CF5CC8" w:rsidRPr="00B17ABA">
        <w:t>differences</w:t>
      </w:r>
      <w:r w:rsidR="00CF5CC8" w:rsidRPr="00B17ABA">
        <w:rPr>
          <w:rFonts w:hint="eastAsia"/>
        </w:rPr>
        <w:t xml:space="preserve"> in other cost components such as </w:t>
      </w:r>
      <w:r w:rsidR="00CF5CC8" w:rsidRPr="00B17ABA">
        <w:lastRenderedPageBreak/>
        <w:t xml:space="preserve">the costs for physician visit and laboratory test could not </w:t>
      </w:r>
      <w:r w:rsidR="00CF5CC8" w:rsidRPr="00B17ABA">
        <w:rPr>
          <w:rFonts w:hint="eastAsia"/>
        </w:rPr>
        <w:t xml:space="preserve">offset the </w:t>
      </w:r>
      <w:r w:rsidR="00CF5CC8" w:rsidRPr="00B17ABA">
        <w:t>difference</w:t>
      </w:r>
      <w:r w:rsidR="00CF5CC8" w:rsidRPr="00B17ABA">
        <w:rPr>
          <w:rFonts w:hint="eastAsia"/>
        </w:rPr>
        <w:t xml:space="preserve"> in </w:t>
      </w:r>
      <w:r w:rsidR="003E4D3F" w:rsidRPr="00B17ABA">
        <w:t xml:space="preserve">drug </w:t>
      </w:r>
      <w:r w:rsidR="00CF5CC8" w:rsidRPr="00B17ABA">
        <w:t>acquisition</w:t>
      </w:r>
      <w:r w:rsidR="00CF5CC8" w:rsidRPr="00B17ABA">
        <w:rPr>
          <w:rFonts w:hint="eastAsia"/>
        </w:rPr>
        <w:t xml:space="preserve"> costs</w:t>
      </w:r>
      <w:r w:rsidR="00CF5CC8" w:rsidRPr="00B17ABA">
        <w:t xml:space="preserve"> because n</w:t>
      </w:r>
      <w:r w:rsidR="000F41DA" w:rsidRPr="00B17ABA">
        <w:t>ewer drugs such as CCBs and ACEIs were</w:t>
      </w:r>
      <w:r w:rsidR="00CF5CC8" w:rsidRPr="00B17ABA">
        <w:t xml:space="preserve"> more expensive than </w:t>
      </w:r>
      <w:r w:rsidR="007559C5" w:rsidRPr="00B17ABA">
        <w:t>Ds</w:t>
      </w:r>
      <w:r w:rsidR="000F41DA" w:rsidRPr="00B17ABA">
        <w:t xml:space="preserve"> </w:t>
      </w:r>
      <w:r w:rsidR="00CA44BF" w:rsidRPr="00B17ABA">
        <w:t xml:space="preserve">by a factor between </w:t>
      </w:r>
      <w:r w:rsidR="003E4D3F" w:rsidRPr="00B17ABA">
        <w:t>4</w:t>
      </w:r>
      <w:r w:rsidR="00673EB7" w:rsidRPr="00B17ABA">
        <w:fldChar w:fldCharType="begin"/>
      </w:r>
      <w:r w:rsidR="00EE2B4F" w:rsidRPr="00B17ABA">
        <w:instrText xml:space="preserve"> ADDIN EN.CITE &lt;EndNote&gt;&lt;Cite&gt;&lt;Author&gt;Hilleman&lt;/Author&gt;&lt;Year&gt;1994&lt;/Year&gt;&lt;RecNum&gt;376&lt;/RecNum&gt;&lt;DisplayText&gt;&lt;style face="superscript"&gt;[250]&lt;/style&gt;&lt;/DisplayText&gt;&lt;record&gt;&lt;rec-number&gt;376&lt;/rec-number&gt;&lt;foreign-keys&gt;&lt;key app="EN" db-id="z2a0dvwpazf220et2vh50z295rxpzfevwft2"&gt;376&lt;/key&gt;&lt;/foreign-keys&gt;&lt;ref-type name="Journal Article"&gt;17&lt;/ref-type&gt;&lt;contributors&gt;&lt;authors&gt;&lt;author&gt;Hilleman, D. E.&lt;/author&gt;&lt;author&gt;Mohiuddin, S. M.&lt;/author&gt;&lt;author&gt;Lucas, B. D., Jr.&lt;/author&gt;&lt;author&gt;Stading, J. A.&lt;/author&gt;&lt;author&gt;Stoysich, A. M.&lt;/author&gt;&lt;author&gt;Ryschon, K.&lt;/author&gt;&lt;/authors&gt;&lt;/contributors&gt;&lt;auth-address&gt;Creighton University Cardiac Center, Creighton University, Omaha, Nebraska.&lt;/auth-address&gt;&lt;titles&gt;&lt;title&gt;Cost-minimization analysis of initial antihypertensive therapy in patients with mild-to-moderate essential diastolic hypertension&lt;/title&gt;&lt;secondary-title&gt;Clinical Therapeutics&lt;/secondary-title&gt;&lt;/titles&gt;&lt;periodical&gt;&lt;full-title&gt;Clinical Therapeutics&lt;/full-title&gt;&lt;abbr-1&gt;Clin Ther&lt;/abbr-1&gt;&lt;/periodical&gt;&lt;pages&gt;88-102&lt;/pages&gt;&lt;volume&gt;16&lt;/volume&gt;&lt;number&gt;1&lt;/number&gt;&lt;dates&gt;&lt;year&gt;1994&lt;/year&gt;&lt;/dates&gt;&lt;urls&gt;&lt;related-urls&gt;&lt;url&gt;http://ovidsp.ovid.com/ovidweb.cgi?T=JS&amp;amp;CSC=Y&amp;amp;NEWS=N&amp;amp;PAGE=fulltext&amp;amp;D=med3&amp;amp;AN=7911403&lt;/url&gt;&lt;url&gt;http://resolver.shef.ac.uk/?http://librarylinks.shef.ac.uk:3210/sfxlcl3?sid=OVID:medline&amp;amp;id=pmid:7911403&amp;amp;id=doi:&amp;amp;issn=0149-2918&amp;amp;isbn=&amp;amp;volume=16&amp;amp;issue=1&amp;amp;spage=88&amp;amp;pages=88-102%3B+discussion+87&amp;amp;date=1994&amp;amp;title=Clinical+Therapeutics&amp;amp;atitle=Cost-minimization+analysis+of+initial+antihypertensive+therapy+in+patients+with+mild-to-moderate+essential+diastolic+hypertension.&amp;amp;aulast=Hilleman&amp;amp;pid=%3Cauthor%3EHilleman+DE%3BMohiuddin+SM%3BLucas+BD+Jr%3BStading+JA%3BStoysich+AM%3BRyschon+K%3C%2Fauthor%3E%3CAN%3E7911403%3C%2FAN%3E%3CDT%3EJournal+Article%3C%2FDT%3E&lt;/url&gt;&lt;/related-urls&gt;&lt;/urls&gt;&lt;remote-database-name&gt;MEDLINE&lt;/remote-database-name&gt;&lt;remote-database-provider&gt;Ovid Technologies&lt;/remote-database-provider&gt;&lt;/record&gt;&lt;/Cite&gt;&lt;/EndNote&gt;</w:instrText>
      </w:r>
      <w:r w:rsidR="00673EB7" w:rsidRPr="00B17ABA">
        <w:fldChar w:fldCharType="separate"/>
      </w:r>
      <w:r w:rsidR="00EE2B4F" w:rsidRPr="00B17ABA">
        <w:rPr>
          <w:noProof/>
          <w:vertAlign w:val="superscript"/>
        </w:rPr>
        <w:t>[250]</w:t>
      </w:r>
      <w:r w:rsidR="00673EB7" w:rsidRPr="00B17ABA">
        <w:fldChar w:fldCharType="end"/>
      </w:r>
      <w:r w:rsidR="00CF5CC8" w:rsidRPr="00B17ABA">
        <w:t xml:space="preserve"> </w:t>
      </w:r>
      <w:r w:rsidR="00CA44BF" w:rsidRPr="00B17ABA">
        <w:t xml:space="preserve">and </w:t>
      </w:r>
      <w:r w:rsidR="00CF5CC8" w:rsidRPr="00B17ABA">
        <w:t>73</w:t>
      </w:r>
      <w:r w:rsidR="00673EB7" w:rsidRPr="00B17ABA">
        <w:fldChar w:fldCharType="begin"/>
      </w:r>
      <w:r w:rsidR="00EE2B4F" w:rsidRPr="00B17ABA">
        <w:instrText xml:space="preserve"> ADDIN EN.CITE &lt;EndNote&gt;&lt;Cite&gt;&lt;Author&gt;Pearce&lt;/Author&gt;&lt;Year&gt;1998&lt;/Year&gt;&lt;RecNum&gt;371&lt;/RecNum&gt;&lt;DisplayText&gt;&lt;style face="superscript"&gt;[251]&lt;/style&gt;&lt;/DisplayText&gt;&lt;record&gt;&lt;rec-number&gt;371&lt;/rec-number&gt;&lt;foreign-keys&gt;&lt;key app="EN" db-id="z2a0dvwpazf220et2vh50z295rxpzfevwft2"&gt;371&lt;/key&gt;&lt;/foreign-keys&gt;&lt;ref-type name="Journal Article"&gt;17&lt;/ref-type&gt;&lt;contributors&gt;&lt;authors&gt;&lt;author&gt;Pearce, K. A.&lt;/author&gt;&lt;author&gt;Furberg, C. D.&lt;/author&gt;&lt;author&gt;Psaty, B. M.&lt;/author&gt;&lt;author&gt;Kirk, J.&lt;/author&gt;&lt;/authors&gt;&lt;/contributors&gt;&lt;auth-address&gt;Department of Family and Community Medicine, Bowman Gray School of Medicine, Winston-Salem, North Carolina 27012, USA.&lt;/auth-address&gt;&lt;titles&gt;&lt;title&gt;Cost-minimization and the number needed to treat in uncomplicated hypertension&lt;/title&gt;&lt;secondary-title&gt;American Journal of Hypertension&lt;/secondary-title&gt;&lt;/titles&gt;&lt;periodical&gt;&lt;full-title&gt;American Journal of Hypertension&lt;/full-title&gt;&lt;abbr-1&gt;Am J Hypertens&lt;/abbr-1&gt;&lt;/periodical&gt;&lt;pages&gt;618-29&lt;/pages&gt;&lt;volume&gt;11&lt;/volume&gt;&lt;number&gt;5&lt;/number&gt;&lt;dates&gt;&lt;year&gt;1998&lt;/year&gt;&lt;/dates&gt;&lt;urls&gt;&lt;related-urls&gt;&lt;url&gt;http://ovidsp.ovid.com/ovidweb.cgi?T=JS&amp;amp;CSC=Y&amp;amp;NEWS=N&amp;amp;PAGE=fulltext&amp;amp;D=med4&amp;amp;AN=9633802&lt;/url&gt;&lt;url&gt;http://resolver.shef.ac.uk/?http://librarylinks.shef.ac.uk:3210/sfxlcl3?sid=OVID:medline&amp;amp;id=pmid:9633802&amp;amp;id=doi:&amp;amp;issn=0895-7061&amp;amp;isbn=&amp;amp;volume=11&amp;amp;issue=5&amp;amp;spage=618&amp;amp;pages=618-29&amp;amp;date=1998&amp;amp;title=American+Journal+of+Hypertension&amp;amp;atitle=Cost-minimization+and+the+number+needed+to+treat+in+uncomplicated+hypertension.&amp;amp;aulast=Pearce&amp;amp;pid=%3Cauthor%3EPearce+KA%3BFurberg+CD%3BPsaty+BM%3BKirk+J%3C%2Fauthor%3E%3CAN%3E9633802%3C%2FAN%3E%3CDT%3EJournal+Article%3C%2FDT%3E&lt;/url&gt;&lt;/related-urls&gt;&lt;/urls&gt;&lt;remote-database-name&gt;MEDLINE&lt;/remote-database-name&gt;&lt;remote-database-provider&gt;Ovid Technologies&lt;/remote-database-provider&gt;&lt;language&gt;o&lt;/language&gt;&lt;/record&gt;&lt;/Cite&gt;&lt;/EndNote&gt;</w:instrText>
      </w:r>
      <w:r w:rsidR="00673EB7" w:rsidRPr="00B17ABA">
        <w:fldChar w:fldCharType="separate"/>
      </w:r>
      <w:r w:rsidR="00EE2B4F" w:rsidRPr="00B17ABA">
        <w:rPr>
          <w:noProof/>
          <w:vertAlign w:val="superscript"/>
        </w:rPr>
        <w:t>[251]</w:t>
      </w:r>
      <w:r w:rsidR="00673EB7" w:rsidRPr="00B17ABA">
        <w:fldChar w:fldCharType="end"/>
      </w:r>
      <w:r w:rsidR="00CF5CC8" w:rsidRPr="00B17ABA">
        <w:t>.</w:t>
      </w:r>
      <w:r w:rsidR="000F41DA" w:rsidRPr="00B17ABA">
        <w:t xml:space="preserve"> </w:t>
      </w:r>
      <w:r w:rsidR="000A2CBF" w:rsidRPr="00B17ABA">
        <w:t xml:space="preserve">Although some studies included the costs for treating </w:t>
      </w:r>
      <w:r w:rsidR="000A0CBC" w:rsidRPr="00B17ABA">
        <w:t>AE</w:t>
      </w:r>
      <w:r w:rsidR="000A2CBF" w:rsidRPr="00B17ABA">
        <w:t>s</w:t>
      </w:r>
      <w:r w:rsidR="003E4D3F" w:rsidRPr="00B17ABA">
        <w:t xml:space="preserve">, </w:t>
      </w:r>
      <w:r w:rsidR="00CA44BF" w:rsidRPr="00B17ABA">
        <w:t>t</w:t>
      </w:r>
      <w:r w:rsidR="000A2CBF" w:rsidRPr="00B17ABA">
        <w:t>he impact on total costs was imperceptible where equal effectiveness across ant</w:t>
      </w:r>
      <w:r w:rsidR="00CA44BF" w:rsidRPr="00B17ABA">
        <w:t>ihypertensive drugs was assumed</w:t>
      </w:r>
      <w:r w:rsidR="00673EB7" w:rsidRPr="00B17ABA">
        <w:fldChar w:fldCharType="begin">
          <w:fldData xml:space="preserve">PEVuZE5vdGU+PENpdGU+PEF1dGhvcj5LYXdhY2hpPC9BdXRob3I+PFllYXI+MTk5MTwvWWVhcj48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==
</w:fldData>
        </w:fldChar>
      </w:r>
      <w:r w:rsidR="00EE2B4F" w:rsidRPr="00B17ABA">
        <w:instrText xml:space="preserve"> ADDIN EN.CITE </w:instrText>
      </w:r>
      <w:r w:rsidR="00EE2B4F" w:rsidRPr="00B17ABA">
        <w:fldChar w:fldCharType="begin">
          <w:fldData xml:space="preserve">PEVuZE5vdGU+PENpdGU+PEF1dGhvcj5LYXdhY2hpPC9BdXRob3I+PFllYXI+MTk5MTwvWWVhcj48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==
</w:fldData>
        </w:fldChar>
      </w:r>
      <w:r w:rsidR="00EE2B4F" w:rsidRPr="00B17ABA">
        <w:instrText xml:space="preserve"> ADDIN EN.CITE.DATA </w:instrText>
      </w:r>
      <w:r w:rsidR="00EE2B4F" w:rsidRPr="00B17ABA">
        <w:fldChar w:fldCharType="end"/>
      </w:r>
      <w:r w:rsidR="00673EB7" w:rsidRPr="00B17ABA">
        <w:fldChar w:fldCharType="separate"/>
      </w:r>
      <w:r w:rsidR="00EE2B4F" w:rsidRPr="00B17ABA">
        <w:rPr>
          <w:noProof/>
          <w:vertAlign w:val="superscript"/>
        </w:rPr>
        <w:t>[249, 256]</w:t>
      </w:r>
      <w:r w:rsidR="00673EB7" w:rsidRPr="00B17ABA">
        <w:fldChar w:fldCharType="end"/>
      </w:r>
      <w:r w:rsidR="000A2CBF" w:rsidRPr="00B17ABA">
        <w:t>. This result</w:t>
      </w:r>
      <w:r w:rsidR="000A2CBF" w:rsidRPr="00B17ABA">
        <w:rPr>
          <w:rFonts w:hint="eastAsia"/>
        </w:rPr>
        <w:t xml:space="preserve"> w</w:t>
      </w:r>
      <w:r w:rsidR="000A2CBF" w:rsidRPr="00B17ABA">
        <w:t>as</w:t>
      </w:r>
      <w:r w:rsidR="000A2CBF" w:rsidRPr="00B17ABA">
        <w:rPr>
          <w:rFonts w:hint="eastAsia"/>
        </w:rPr>
        <w:t xml:space="preserve"> robust in </w:t>
      </w:r>
      <w:r w:rsidR="000A2CBF" w:rsidRPr="00B17ABA">
        <w:t xml:space="preserve">a range of </w:t>
      </w:r>
      <w:r w:rsidR="000A2CBF" w:rsidRPr="00B17ABA">
        <w:rPr>
          <w:rFonts w:hint="eastAsia"/>
        </w:rPr>
        <w:t>sensitivity analys</w:t>
      </w:r>
      <w:r w:rsidR="000A2CBF" w:rsidRPr="00B17ABA">
        <w:t>e</w:t>
      </w:r>
      <w:r w:rsidR="000A2CBF" w:rsidRPr="00B17ABA">
        <w:rPr>
          <w:rFonts w:hint="eastAsia"/>
        </w:rPr>
        <w:t xml:space="preserve">s </w:t>
      </w:r>
      <w:r w:rsidR="000A2CBF" w:rsidRPr="00B17ABA">
        <w:t>with varying assumptions of efficacy of ACE</w:t>
      </w:r>
      <w:r w:rsidR="000A2CBF" w:rsidRPr="00B17ABA">
        <w:rPr>
          <w:rFonts w:hint="eastAsia"/>
          <w:lang w:eastAsia="ko-KR"/>
        </w:rPr>
        <w:t>I</w:t>
      </w:r>
      <w:r w:rsidR="000A2CBF" w:rsidRPr="00B17ABA">
        <w:t>s, utility values</w:t>
      </w:r>
      <w:r w:rsidR="000A2CBF" w:rsidRPr="00B17ABA">
        <w:rPr>
          <w:rFonts w:hint="eastAsia"/>
        </w:rPr>
        <w:t xml:space="preserve"> and co</w:t>
      </w:r>
      <w:r w:rsidR="000A2CBF" w:rsidRPr="00B17ABA">
        <w:t>sts associated with potassium supplementation</w:t>
      </w:r>
      <w:r w:rsidR="000A2CBF" w:rsidRPr="00B17ABA">
        <w:rPr>
          <w:rFonts w:hint="eastAsia"/>
        </w:rPr>
        <w:t>,</w:t>
      </w:r>
      <w:r w:rsidR="000A2CBF" w:rsidRPr="00B17ABA">
        <w:t xml:space="preserve"> laboratory tests</w:t>
      </w:r>
      <w:r w:rsidR="000A2CBF" w:rsidRPr="00B17ABA">
        <w:rPr>
          <w:rFonts w:hint="eastAsia"/>
        </w:rPr>
        <w:t>,</w:t>
      </w:r>
      <w:r w:rsidR="000A2CBF" w:rsidRPr="00B17ABA">
        <w:t xml:space="preserve"> clinical visits, compliance</w:t>
      </w:r>
      <w:r w:rsidR="000A2CBF" w:rsidRPr="00B17ABA">
        <w:rPr>
          <w:rFonts w:hint="eastAsia"/>
        </w:rPr>
        <w:t xml:space="preserve"> and</w:t>
      </w:r>
      <w:r w:rsidR="000A2CBF" w:rsidRPr="00B17ABA">
        <w:t xml:space="preserve"> side effects.</w:t>
      </w:r>
    </w:p>
    <w:p w:rsidR="00CF5CC8" w:rsidRPr="00B17ABA" w:rsidRDefault="000A2CBF" w:rsidP="006654F4">
      <w:pPr>
        <w:jc w:val="both"/>
        <w:rPr>
          <w:lang w:eastAsia="ko-KR"/>
        </w:rPr>
      </w:pPr>
      <w:r w:rsidRPr="00B17ABA">
        <w:rPr>
          <w:rFonts w:hint="eastAsia"/>
        </w:rPr>
        <w:t xml:space="preserve">In </w:t>
      </w:r>
      <w:r w:rsidR="003E4D3F" w:rsidRPr="00B17ABA">
        <w:t xml:space="preserve">most </w:t>
      </w:r>
      <w:r w:rsidRPr="00B17ABA">
        <w:t>CEA or CUA studies</w:t>
      </w:r>
      <w:r w:rsidRPr="00B17ABA">
        <w:rPr>
          <w:rFonts w:hint="eastAsia"/>
        </w:rPr>
        <w:t xml:space="preserve">, </w:t>
      </w:r>
      <w:r w:rsidR="007559C5" w:rsidRPr="00B17ABA">
        <w:t>Ds</w:t>
      </w:r>
      <w:r w:rsidRPr="00B17ABA">
        <w:t xml:space="preserve"> or </w:t>
      </w:r>
      <w:r w:rsidRPr="00B17ABA">
        <w:rPr>
          <w:rFonts w:hint="eastAsia"/>
        </w:rPr>
        <w:t>BBs</w:t>
      </w:r>
      <w:r w:rsidRPr="00B17ABA">
        <w:t xml:space="preserve">-based regimens also showed greater cost-effectiveness </w:t>
      </w:r>
      <w:r w:rsidRPr="00B17ABA">
        <w:rPr>
          <w:rFonts w:hint="eastAsia"/>
        </w:rPr>
        <w:t>compared with ACE</w:t>
      </w:r>
      <w:r w:rsidRPr="00B17ABA">
        <w:t>I</w:t>
      </w:r>
      <w:r w:rsidRPr="00B17ABA">
        <w:rPr>
          <w:rFonts w:hint="eastAsia"/>
        </w:rPr>
        <w:t>s</w:t>
      </w:r>
      <w:r w:rsidRPr="00B17ABA">
        <w:t xml:space="preserve"> or ARB</w:t>
      </w:r>
      <w:r w:rsidRPr="00B17ABA">
        <w:rPr>
          <w:rFonts w:hint="eastAsia"/>
          <w:lang w:eastAsia="ko-KR"/>
        </w:rPr>
        <w:t>s</w:t>
      </w:r>
      <w:r w:rsidRPr="00B17ABA">
        <w:rPr>
          <w:lang w:eastAsia="ko-KR"/>
        </w:rPr>
        <w:t>. However,</w:t>
      </w:r>
      <w:r w:rsidRPr="00B17ABA">
        <w:rPr>
          <w:rFonts w:hint="eastAsia"/>
          <w:lang w:val="en-US" w:eastAsia="ko-KR"/>
        </w:rPr>
        <w:t xml:space="preserve"> there were some differences in the rank of cost-effectiveness depending on</w:t>
      </w:r>
      <w:r w:rsidRPr="00B17ABA">
        <w:rPr>
          <w:lang w:val="en-US" w:eastAsia="ko-KR"/>
        </w:rPr>
        <w:t xml:space="preserve"> patient subgroup. For example, </w:t>
      </w:r>
      <w:r w:rsidR="007559C5" w:rsidRPr="00B17ABA">
        <w:rPr>
          <w:lang w:val="en-US" w:eastAsia="ko-KR"/>
        </w:rPr>
        <w:t>Ds</w:t>
      </w:r>
      <w:r w:rsidRPr="00B17ABA">
        <w:rPr>
          <w:lang w:val="en-US" w:eastAsia="ko-KR"/>
        </w:rPr>
        <w:t xml:space="preserve"> were the most cost-effective drug for patient</w:t>
      </w:r>
      <w:r w:rsidR="00CA44BF" w:rsidRPr="00B17ABA">
        <w:rPr>
          <w:lang w:val="en-US" w:eastAsia="ko-KR"/>
        </w:rPr>
        <w:t>s</w:t>
      </w:r>
      <w:r w:rsidRPr="00B17ABA">
        <w:rPr>
          <w:lang w:val="en-US" w:eastAsia="ko-KR"/>
        </w:rPr>
        <w:t xml:space="preserve"> at high risk of HF, but not </w:t>
      </w:r>
      <w:r w:rsidR="003E4D3F" w:rsidRPr="00B17ABA">
        <w:rPr>
          <w:lang w:val="en-US" w:eastAsia="ko-KR"/>
        </w:rPr>
        <w:t>for patient</w:t>
      </w:r>
      <w:r w:rsidR="00CA44BF" w:rsidRPr="00B17ABA">
        <w:rPr>
          <w:lang w:val="en-US" w:eastAsia="ko-KR"/>
        </w:rPr>
        <w:t>s</w:t>
      </w:r>
      <w:r w:rsidR="003E4D3F" w:rsidRPr="00B17ABA">
        <w:rPr>
          <w:lang w:val="en-US" w:eastAsia="ko-KR"/>
        </w:rPr>
        <w:t xml:space="preserve"> </w:t>
      </w:r>
      <w:r w:rsidRPr="00B17ABA">
        <w:rPr>
          <w:lang w:val="en-US" w:eastAsia="ko-KR"/>
        </w:rPr>
        <w:t xml:space="preserve">at a high risk of </w:t>
      </w:r>
      <w:r w:rsidR="00BC240A" w:rsidRPr="00B17ABA">
        <w:rPr>
          <w:lang w:val="en-US" w:eastAsia="ko-KR"/>
        </w:rPr>
        <w:t>DM</w:t>
      </w:r>
      <w:r w:rsidRPr="00B17ABA">
        <w:rPr>
          <w:lang w:val="en-US" w:eastAsia="ko-KR"/>
        </w:rPr>
        <w:t xml:space="preserve">. </w:t>
      </w:r>
      <w:r w:rsidRPr="00B17ABA">
        <w:t>CCBs were the most cost-effective drug for patients over 55 years</w:t>
      </w:r>
      <w:r w:rsidR="00CA44BF" w:rsidRPr="00B17ABA">
        <w:t>,</w:t>
      </w:r>
      <w:r w:rsidRPr="00B17ABA">
        <w:t xml:space="preserve"> at low risk of </w:t>
      </w:r>
      <w:r w:rsidR="000C58BB" w:rsidRPr="00B17ABA">
        <w:t>HF</w:t>
      </w:r>
      <w:r w:rsidRPr="00B17ABA">
        <w:t xml:space="preserve"> or </w:t>
      </w:r>
      <w:r w:rsidR="00CA44BF" w:rsidRPr="00B17ABA">
        <w:t xml:space="preserve">at </w:t>
      </w:r>
      <w:r w:rsidRPr="00B17ABA">
        <w:t xml:space="preserve">high risk of </w:t>
      </w:r>
      <w:r w:rsidR="00BC240A" w:rsidRPr="00B17ABA">
        <w:t>DM</w:t>
      </w:r>
      <w:r w:rsidRPr="00B17ABA">
        <w:t xml:space="preserve">. For patients at high levels of </w:t>
      </w:r>
      <w:r w:rsidR="00BC240A" w:rsidRPr="00B17ABA">
        <w:t>DM</w:t>
      </w:r>
      <w:r w:rsidRPr="00B17ABA">
        <w:t xml:space="preserve"> risk and intermediate levels of HF risk, ACEIs or ARBs </w:t>
      </w:r>
      <w:r w:rsidR="003E4D3F" w:rsidRPr="00B17ABA">
        <w:t>were</w:t>
      </w:r>
      <w:r w:rsidRPr="00B17ABA">
        <w:t xml:space="preserve"> the </w:t>
      </w:r>
      <w:r w:rsidR="00CA44BF" w:rsidRPr="00B17ABA">
        <w:t xml:space="preserve">most </w:t>
      </w:r>
      <w:r w:rsidRPr="00B17ABA">
        <w:t xml:space="preserve">cost-effective alternative to </w:t>
      </w:r>
      <w:r w:rsidR="007559C5" w:rsidRPr="00B17ABA">
        <w:t>Ds</w:t>
      </w:r>
      <w:r w:rsidRPr="00B17ABA">
        <w:t xml:space="preserve"> or CCBs</w:t>
      </w:r>
      <w:r w:rsidR="00CA44BF" w:rsidRPr="00B17ABA">
        <w:t xml:space="preserve"> because of the difference in relative treatment effect of drugs that act on the risk of CVDs or DM</w:t>
      </w:r>
      <w:r w:rsidR="00673EB7"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673EB7" w:rsidRPr="00B17ABA">
        <w:fldChar w:fldCharType="separate"/>
      </w:r>
      <w:r w:rsidR="00EE2B4F" w:rsidRPr="00B17ABA">
        <w:rPr>
          <w:noProof/>
          <w:vertAlign w:val="superscript"/>
        </w:rPr>
        <w:t>[63]</w:t>
      </w:r>
      <w:r w:rsidR="00673EB7" w:rsidRPr="00B17ABA">
        <w:fldChar w:fldCharType="end"/>
      </w:r>
      <w:r w:rsidRPr="00B17ABA">
        <w:t>. That is, CCB</w:t>
      </w:r>
      <w:r w:rsidRPr="00B17ABA">
        <w:rPr>
          <w:rFonts w:hint="eastAsia"/>
          <w:lang w:eastAsia="ko-KR"/>
        </w:rPr>
        <w:t>s</w:t>
      </w:r>
      <w:r w:rsidRPr="00B17ABA">
        <w:t xml:space="preserve"> </w:t>
      </w:r>
      <w:r w:rsidR="00FA52EA" w:rsidRPr="00B17ABA">
        <w:t>are</w:t>
      </w:r>
      <w:r w:rsidRPr="00B17ABA">
        <w:t xml:space="preserve"> associated with lower rates of stroke and MI, but higher rates of </w:t>
      </w:r>
      <w:r w:rsidRPr="00B17ABA">
        <w:rPr>
          <w:rFonts w:eastAsia="휴먼명조"/>
          <w:lang w:val="en-US" w:eastAsia="ko-KR"/>
        </w:rPr>
        <w:t xml:space="preserve">HF, whereas ACEIs or ARBs </w:t>
      </w:r>
      <w:r w:rsidR="00FA52EA" w:rsidRPr="00B17ABA">
        <w:rPr>
          <w:rFonts w:eastAsia="휴먼명조"/>
          <w:lang w:val="en-US" w:eastAsia="ko-KR"/>
        </w:rPr>
        <w:t>are</w:t>
      </w:r>
      <w:r w:rsidRPr="00B17ABA">
        <w:rPr>
          <w:rFonts w:eastAsia="휴먼명조"/>
          <w:lang w:val="en-US" w:eastAsia="ko-KR"/>
        </w:rPr>
        <w:t xml:space="preserve"> associated w</w:t>
      </w:r>
      <w:r w:rsidRPr="00B17ABA">
        <w:t xml:space="preserve">ith lower rates of HF and </w:t>
      </w:r>
      <w:r w:rsidR="00BC240A" w:rsidRPr="00B17ABA">
        <w:t>DM</w:t>
      </w:r>
      <w:r w:rsidRPr="00B17ABA">
        <w:t xml:space="preserve"> but higher rates of stroke</w:t>
      </w:r>
      <w:r w:rsidR="00673EB7"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673EB7" w:rsidRPr="00B17ABA">
        <w:fldChar w:fldCharType="separate"/>
      </w:r>
      <w:r w:rsidR="00EE2B4F" w:rsidRPr="00B17ABA">
        <w:rPr>
          <w:noProof/>
          <w:vertAlign w:val="superscript"/>
        </w:rPr>
        <w:t>[63]</w:t>
      </w:r>
      <w:r w:rsidR="00673EB7" w:rsidRPr="00B17ABA">
        <w:fldChar w:fldCharType="end"/>
      </w:r>
      <w:r w:rsidRPr="00B17ABA">
        <w:rPr>
          <w:rFonts w:hint="eastAsia"/>
        </w:rPr>
        <w:t xml:space="preserve">. </w:t>
      </w:r>
      <w:r w:rsidR="003E4D3F" w:rsidRPr="00B17ABA">
        <w:t xml:space="preserve"> </w:t>
      </w:r>
    </w:p>
    <w:p w:rsidR="000A2CBF" w:rsidRPr="00B17ABA" w:rsidRDefault="000A2CBF" w:rsidP="001A2558">
      <w:pPr>
        <w:pStyle w:val="Heading3"/>
      </w:pPr>
      <w:bookmarkStart w:id="131" w:name="_Toc308942149"/>
      <w:bookmarkStart w:id="132" w:name="_Toc308942394"/>
      <w:r w:rsidRPr="00B17ABA">
        <w:rPr>
          <w:rFonts w:hint="eastAsia"/>
        </w:rPr>
        <w:t xml:space="preserve">Comparison of </w:t>
      </w:r>
      <w:r w:rsidRPr="00B17ABA">
        <w:t xml:space="preserve">the </w:t>
      </w:r>
      <w:r w:rsidRPr="00B17ABA">
        <w:rPr>
          <w:rFonts w:hint="eastAsia"/>
        </w:rPr>
        <w:t>disease pathway</w:t>
      </w:r>
      <w:bookmarkEnd w:id="131"/>
      <w:bookmarkEnd w:id="132"/>
    </w:p>
    <w:p w:rsidR="000A2CBF" w:rsidRPr="00B17ABA" w:rsidRDefault="000A2CBF">
      <w:pPr>
        <w:jc w:val="both"/>
      </w:pPr>
      <w:r w:rsidRPr="00B17ABA">
        <w:t xml:space="preserve">The disease pathway of hypertension was constructed to reflect the natural history of hypertension and the relationship with CVDs and death. In Tran et al’s study, a Markov model consisted of </w:t>
      </w:r>
      <w:r w:rsidR="00D248A3" w:rsidRPr="00B17ABA">
        <w:t>six</w:t>
      </w:r>
      <w:r w:rsidRPr="00B17ABA">
        <w:t xml:space="preserve"> health states: well, </w:t>
      </w:r>
      <w:r w:rsidR="00783461" w:rsidRPr="00B17ABA">
        <w:t>unstable angina (</w:t>
      </w:r>
      <w:r w:rsidR="00FA52EA" w:rsidRPr="00B17ABA">
        <w:t>UA</w:t>
      </w:r>
      <w:r w:rsidR="00783461" w:rsidRPr="00B17ABA">
        <w:t>)</w:t>
      </w:r>
      <w:r w:rsidRPr="00B17ABA">
        <w:t xml:space="preserve">, MI, </w:t>
      </w:r>
      <w:r w:rsidR="000C58BB" w:rsidRPr="00B17ABA">
        <w:t>HF</w:t>
      </w:r>
      <w:r w:rsidRPr="00B17ABA">
        <w:t>, stroke and death</w:t>
      </w:r>
      <w:r w:rsidR="00673EB7" w:rsidRPr="00B17ABA">
        <w:fldChar w:fldCharType="begin"/>
      </w:r>
      <w:r w:rsidR="00EE2B4F" w:rsidRPr="00B17ABA">
        <w:instrText xml:space="preserve"> ADDIN EN.CITE &lt;EndNote&gt;&lt;Cite&gt;&lt;Author&gt;Tran K&lt;/Author&gt;&lt;Year&gt;2007&lt;/Year&gt;&lt;RecNum&gt;340&lt;/RecNum&gt;&lt;DisplayText&gt;&lt;style face="superscript"&gt;[246]&lt;/style&gt;&lt;/DisplayText&gt;&lt;record&gt;&lt;rec-number&gt;340&lt;/rec-number&gt;&lt;foreign-keys&gt;&lt;key app="EN" db-id="z2a0dvwpazf220et2vh50z295rxpzfevwft2"&gt;340&lt;/key&gt;&lt;/foreign-keys&gt;&lt;ref-type name="Journal Article"&gt;17&lt;/ref-type&gt;&lt;contributors&gt;&lt;authors&gt;&lt;author&gt;Tran K, Ho C, Noorani HZ, Cimon K, Hodgson A, Coyle D, Coyle K, Myers MG, Wright NLJM. &lt;/author&gt;&lt;/authors&gt;&lt;/contributors&gt;&lt;titles&gt;&lt;title&gt;Thiazide diuretics as first-line treatment for hypertension: meta-analysis and economic evaluation&lt;/title&gt;&lt;secondary-title&gt;Canadian Agency for Drugs and Technologies in Health (CADTH)&lt;/secondary-title&gt;&lt;/titles&gt;&lt;periodical&gt;&lt;full-title&gt;Canadian Agency for Drugs and Technologies in Health (CADTH)&lt;/full-title&gt;&lt;/periodical&gt;&lt;dates&gt;&lt;year&gt;2007&lt;/year&gt;&lt;/dates&gt;&lt;urls&gt;&lt;/urls&gt;&lt;language&gt;o&lt;/language&gt;&lt;/record&gt;&lt;/Cite&gt;&lt;/EndNote&gt;</w:instrText>
      </w:r>
      <w:r w:rsidR="00673EB7" w:rsidRPr="00B17ABA">
        <w:fldChar w:fldCharType="separate"/>
      </w:r>
      <w:r w:rsidR="00EE2B4F" w:rsidRPr="00B17ABA">
        <w:rPr>
          <w:noProof/>
          <w:vertAlign w:val="superscript"/>
        </w:rPr>
        <w:t>[246]</w:t>
      </w:r>
      <w:r w:rsidR="00673EB7" w:rsidRPr="00B17ABA">
        <w:fldChar w:fldCharType="end"/>
      </w:r>
      <w:r w:rsidRPr="00B17ABA">
        <w:t xml:space="preserve">. All patients without previous CVD history were assumed to transit from the well state to one of CVDs or death every year. Transition probabilities from the well state to a </w:t>
      </w:r>
      <w:r w:rsidR="00E424CE" w:rsidRPr="00B17ABA">
        <w:t>CV event</w:t>
      </w:r>
      <w:r w:rsidRPr="00B17ABA">
        <w:t xml:space="preserve"> or death were estimated using Framingham equations. Once a patient experienced CVD, the annual risks of subsequent events were affected by the previous disease history.</w:t>
      </w:r>
    </w:p>
    <w:p w:rsidR="00CF5CC8" w:rsidRPr="00B17ABA" w:rsidRDefault="000A2CBF" w:rsidP="006654F4">
      <w:pPr>
        <w:jc w:val="both"/>
        <w:rPr>
          <w:lang w:eastAsia="ko-KR"/>
        </w:rPr>
      </w:pPr>
      <w:r w:rsidRPr="00B17ABA">
        <w:rPr>
          <w:lang w:eastAsia="ko-KR"/>
        </w:rPr>
        <w:t xml:space="preserve">NICE’s model included an additional state of </w:t>
      </w:r>
      <w:r w:rsidR="00BC240A" w:rsidRPr="00B17ABA">
        <w:rPr>
          <w:lang w:eastAsia="ko-KR"/>
        </w:rPr>
        <w:t>DM</w:t>
      </w:r>
      <w:r w:rsidRPr="00B17ABA">
        <w:rPr>
          <w:lang w:eastAsia="ko-KR"/>
        </w:rPr>
        <w:t xml:space="preserve"> to the disease pathway defined in Tran et al’s model</w:t>
      </w:r>
      <w:r w:rsidR="00673EB7" w:rsidRPr="00B17ABA">
        <w:fldChar w:fldCharType="begin"/>
      </w:r>
      <w:r w:rsidR="00EE2B4F" w:rsidRPr="00B17ABA">
        <w:instrText xml:space="preserve"> ADDIN EN.CITE &lt;EndNote&gt;&lt;Cite&gt;&lt;Author&gt;NICE&lt;/Author&gt;&lt;Year&gt;2006&lt;/Year&gt;&lt;RecNum&gt;307&lt;/RecNum&gt;&lt;DisplayText&gt;&lt;style face="superscript"&gt;[63, 223]&lt;/style&gt;&lt;/DisplayText&gt;&lt;record&gt;&lt;rec-number&gt;307&lt;/rec-number&gt;&lt;foreign-keys&gt;&lt;key app="EN" db-id="z2a0dvwpazf220et2vh50z295rxpzfevwft2"&gt;307&lt;/key&gt;&lt;/foreign-keys&gt;&lt;ref-type name="Journal Article"&gt;17&lt;/ref-type&gt;&lt;contributors&gt;&lt;authors&gt;&lt;author&gt;National Institute for Health and Clinical Excellence (NICE),&lt;/author&gt;&lt;/authors&gt;&lt;/contributors&gt;&lt;titles&gt;&lt;title&gt;Hypertension: management in adults in primary care: pharmacological update. London&lt;/title&gt;&lt;secondary-title&gt;Royal College of Physicians&lt;/secondary-title&gt;&lt;/titles&gt;&lt;periodical&gt;&lt;full-title&gt;Royal College of Physicians&lt;/full-title&gt;&lt;/periodical&gt;&lt;dates&gt;&lt;year&gt;2006&lt;/year&gt;&lt;/dates&gt;&lt;urls&gt;&lt;/urls&gt;&lt;language&gt;o&lt;/language&gt;&lt;/record&gt;&lt;/Cite&gt;&lt;Cite&gt;&lt;Author&gt;National Institute for Health and Clinical Excellence (NICE)&lt;/Author&gt;&lt;Year&gt;2011&lt;/Year&gt;&lt;RecNum&gt;306&lt;/RecNum&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673EB7" w:rsidRPr="00B17ABA">
        <w:fldChar w:fldCharType="separate"/>
      </w:r>
      <w:r w:rsidR="00EE2B4F" w:rsidRPr="00B17ABA">
        <w:rPr>
          <w:noProof/>
          <w:vertAlign w:val="superscript"/>
        </w:rPr>
        <w:t>[63, 223]</w:t>
      </w:r>
      <w:r w:rsidR="00673EB7" w:rsidRPr="00B17ABA">
        <w:fldChar w:fldCharType="end"/>
      </w:r>
      <w:r w:rsidRPr="00B17ABA">
        <w:rPr>
          <w:lang w:eastAsia="ko-KR"/>
        </w:rPr>
        <w:t>. A cohort of patient</w:t>
      </w:r>
      <w:r w:rsidR="00CA44BF" w:rsidRPr="00B17ABA">
        <w:rPr>
          <w:lang w:eastAsia="ko-KR"/>
        </w:rPr>
        <w:t>s</w:t>
      </w:r>
      <w:r w:rsidR="00414D16" w:rsidRPr="00B17ABA">
        <w:rPr>
          <w:lang w:eastAsia="ko-KR"/>
        </w:rPr>
        <w:t xml:space="preserve">, initially </w:t>
      </w:r>
      <w:r w:rsidRPr="00B17ABA">
        <w:rPr>
          <w:lang w:eastAsia="ko-KR"/>
        </w:rPr>
        <w:t>in the event-free health state</w:t>
      </w:r>
      <w:r w:rsidR="00414D16" w:rsidRPr="00B17ABA">
        <w:rPr>
          <w:lang w:eastAsia="ko-KR"/>
        </w:rPr>
        <w:t>,</w:t>
      </w:r>
      <w:r w:rsidRPr="00B17ABA">
        <w:rPr>
          <w:lang w:eastAsia="ko-KR"/>
        </w:rPr>
        <w:t xml:space="preserve"> was assumed to move to one of the other</w:t>
      </w:r>
      <w:r w:rsidR="00CF5CC8" w:rsidRPr="00B17ABA">
        <w:rPr>
          <w:lang w:eastAsia="ko-KR"/>
        </w:rPr>
        <w:t xml:space="preserve"> </w:t>
      </w:r>
      <w:r w:rsidRPr="00B17ABA">
        <w:rPr>
          <w:lang w:eastAsia="ko-KR"/>
        </w:rPr>
        <w:t xml:space="preserve">defined health states (i.e., MI, </w:t>
      </w:r>
      <w:r w:rsidR="00FA52EA" w:rsidRPr="00B17ABA">
        <w:rPr>
          <w:lang w:eastAsia="ko-KR"/>
        </w:rPr>
        <w:t>UA</w:t>
      </w:r>
      <w:r w:rsidRPr="00B17ABA">
        <w:rPr>
          <w:lang w:eastAsia="ko-KR"/>
        </w:rPr>
        <w:t xml:space="preserve">, stroke, </w:t>
      </w:r>
      <w:r w:rsidR="00BC240A" w:rsidRPr="00B17ABA">
        <w:rPr>
          <w:lang w:eastAsia="ko-KR"/>
        </w:rPr>
        <w:t>DM</w:t>
      </w:r>
      <w:r w:rsidRPr="00B17ABA">
        <w:rPr>
          <w:lang w:eastAsia="ko-KR"/>
        </w:rPr>
        <w:t xml:space="preserve">, </w:t>
      </w:r>
      <w:r w:rsidR="000C58BB" w:rsidRPr="00B17ABA">
        <w:rPr>
          <w:lang w:eastAsia="ko-KR"/>
        </w:rPr>
        <w:t>HF</w:t>
      </w:r>
      <w:r w:rsidRPr="00B17ABA">
        <w:rPr>
          <w:lang w:eastAsia="ko-KR"/>
        </w:rPr>
        <w:t xml:space="preserve"> or death) or to stay at the event-free health state every six months. The transition probabilities obtained from clinical trials were adjusted for each subgroup by age, </w:t>
      </w:r>
      <w:r w:rsidR="005D0F09" w:rsidRPr="00B17ABA">
        <w:rPr>
          <w:lang w:eastAsia="ko-KR"/>
        </w:rPr>
        <w:t>gender</w:t>
      </w:r>
      <w:r w:rsidRPr="00B17ABA">
        <w:rPr>
          <w:lang w:eastAsia="ko-KR"/>
        </w:rPr>
        <w:t xml:space="preserve">, ethnicity, </w:t>
      </w:r>
      <w:r w:rsidRPr="00B17ABA">
        <w:rPr>
          <w:lang w:eastAsia="ko-KR"/>
        </w:rPr>
        <w:lastRenderedPageBreak/>
        <w:t xml:space="preserve">baseline CVD, HF risk and </w:t>
      </w:r>
      <w:r w:rsidR="00BC240A" w:rsidRPr="00B17ABA">
        <w:rPr>
          <w:lang w:eastAsia="ko-KR"/>
        </w:rPr>
        <w:t>DM</w:t>
      </w:r>
      <w:r w:rsidRPr="00B17ABA">
        <w:rPr>
          <w:lang w:eastAsia="ko-KR"/>
        </w:rPr>
        <w:t xml:space="preserve"> risk. Other hypertension-related CVDs, </w:t>
      </w:r>
      <w:r w:rsidR="00F529A0" w:rsidRPr="00B17ABA">
        <w:rPr>
          <w:lang w:eastAsia="ko-KR"/>
        </w:rPr>
        <w:t>RD</w:t>
      </w:r>
      <w:r w:rsidRPr="00B17ABA">
        <w:rPr>
          <w:lang w:eastAsia="ko-KR"/>
        </w:rPr>
        <w:t>s or peripheral vascular diseases were not mod</w:t>
      </w:r>
      <w:r w:rsidR="0032122C" w:rsidRPr="00B17ABA">
        <w:rPr>
          <w:lang w:eastAsia="ko-KR"/>
        </w:rPr>
        <w:t xml:space="preserve">elled because of limited data. </w:t>
      </w:r>
    </w:p>
    <w:p w:rsidR="000A2CBF" w:rsidRPr="00B17ABA" w:rsidRDefault="000A2CBF" w:rsidP="001A2558">
      <w:pPr>
        <w:pStyle w:val="Heading3"/>
      </w:pPr>
      <w:bookmarkStart w:id="133" w:name="_Toc308942150"/>
      <w:bookmarkStart w:id="134" w:name="_Toc308942395"/>
      <w:r w:rsidRPr="00B17ABA">
        <w:rPr>
          <w:rFonts w:hint="eastAsia"/>
        </w:rPr>
        <w:t xml:space="preserve">Consideration of </w:t>
      </w:r>
      <w:r w:rsidRPr="00B17ABA">
        <w:t>drug switch</w:t>
      </w:r>
      <w:r w:rsidRPr="00B17ABA">
        <w:rPr>
          <w:rFonts w:hint="eastAsia"/>
        </w:rPr>
        <w:t>es</w:t>
      </w:r>
      <w:bookmarkEnd w:id="133"/>
      <w:bookmarkEnd w:id="134"/>
    </w:p>
    <w:p w:rsidR="008242C9" w:rsidRPr="00B17ABA" w:rsidRDefault="008242C9" w:rsidP="00620560">
      <w:pPr>
        <w:jc w:val="both"/>
        <w:rPr>
          <w:lang w:eastAsia="ko-KR"/>
        </w:rPr>
      </w:pPr>
      <w:r w:rsidRPr="00B17ABA">
        <w:t>Richter et al</w:t>
      </w:r>
      <w:r w:rsidRPr="00B17ABA">
        <w:rPr>
          <w:rFonts w:eastAsia="Malgun Gothic"/>
          <w:lang w:eastAsia="ko-KR"/>
        </w:rPr>
        <w:t>’</w:t>
      </w:r>
      <w:r w:rsidRPr="00B17ABA">
        <w:rPr>
          <w:rFonts w:eastAsia="Malgun Gothic" w:hint="eastAsia"/>
          <w:lang w:eastAsia="ko-KR"/>
        </w:rPr>
        <w:t>s study was the only study to address the cost-effectiveness of different sequential treatment strategies</w:t>
      </w:r>
      <w:r w:rsidRPr="00B17ABA">
        <w:rPr>
          <w:rFonts w:eastAsia="Malgun Gothic"/>
          <w:lang w:eastAsia="ko-KR"/>
        </w:rPr>
        <w:t xml:space="preserve"> over 15 months</w:t>
      </w:r>
      <w:r w:rsidRPr="00B17ABA">
        <w:rPr>
          <w:rFonts w:eastAsia="Malgun Gothic"/>
          <w:lang w:eastAsia="ko-KR"/>
        </w:rPr>
        <w:fldChar w:fldCharType="begin"/>
      </w:r>
      <w:r w:rsidR="00EE2B4F" w:rsidRPr="00B17ABA">
        <w:rPr>
          <w:rFonts w:eastAsia="Malgun Gothic"/>
          <w:lang w:eastAsia="ko-KR"/>
        </w:rPr>
        <w:instrText xml:space="preserve"> ADDIN EN.CITE &lt;EndNote&gt;&lt;Cite&gt;&lt;Author&gt;Richter&lt;/Author&gt;&lt;Year&gt;2001&lt;/Year&gt;&lt;RecNum&gt;379&lt;/RecNum&gt;&lt;DisplayText&gt;&lt;style face="superscript"&gt;[257]&lt;/style&gt;&lt;/DisplayText&gt;&lt;record&gt;&lt;rec-number&gt;379&lt;/rec-number&gt;&lt;foreign-keys&gt;&lt;key app="EN" db-id="z2a0dvwpazf220et2vh50z295rxpzfevwft2"&gt;379&lt;/key&gt;&lt;/foreign-keys&gt;&lt;ref-type name="Journal Article"&gt;17&lt;/ref-type&gt;&lt;contributors&gt;&lt;authors&gt;&lt;author&gt;Richter, A.&lt;/author&gt;&lt;author&gt;Gondek, K.&lt;/author&gt;&lt;author&gt;Ostrowski, C.&lt;/author&gt;&lt;author&gt;Dombeck, M.&lt;/author&gt;&lt;author&gt;Lamb, S.&lt;/author&gt;&lt;/authors&gt;&lt;/contributors&gt;&lt;auth-address&gt;Research Triangle Institute, 3040 Cornwallis Road, P.O. Box 12194, Research Triangle Park, North Carolina 27709, USA. anke@rti.org&lt;/auth-address&gt;&lt;titles&gt;&lt;title&gt;Mild-to-moderate uncomplicated hypertension: further analysis of a cost-effectiveness study of five drugs&lt;/title&gt;&lt;secondary-title&gt;Managed Care Interface&lt;/secondary-title&gt;&lt;/titles&gt;&lt;periodical&gt;&lt;full-title&gt;Managed Care Interface&lt;/full-title&gt;&lt;/periodical&gt;&lt;pages&gt;61-9&lt;/pages&gt;&lt;volume&gt;14&lt;/volume&gt;&lt;number&gt;7&lt;/number&gt;&lt;dates&gt;&lt;year&gt;2001&lt;/year&gt;&lt;/dates&gt;&lt;urls&gt;&lt;related-urls&gt;&lt;url&gt;http://ovidsp.ovid.com/ovidweb.cgi?T=JS&amp;amp;CSC=Y&amp;amp;NEWS=N&amp;amp;PAGE=fulltext&amp;amp;D=med4&amp;amp;AN=11481819&lt;/url&gt;&lt;url&gt;http://resolver.shef.ac.uk/?http://librarylinks.shef.ac.uk:3210/sfxlcl3?sid=OVID:medline&amp;amp;id=pmid:11481819&amp;amp;id=doi:&amp;amp;issn=1096-5645&amp;amp;isbn=&amp;amp;volume=14&amp;amp;issue=7&amp;amp;spage=61&amp;amp;pages=61-9&amp;amp;date=2001&amp;amp;title=Managed+Care+Interface&amp;amp;atitle=Mild-to-moderate+uncomplicated+hypertension%3A+further+analysis+of+a+cost-effectiveness+study+of+five+drugs.&amp;amp;aulast=Richter&amp;amp;pid=%3Cauthor%3ERichter+A%3BGondek+K%3BOstrowski+C%3BDombeck+M%3BLamb+S%3C%2Fauthor%3E%3CAN%3E11481819%3C%2FAN%3E%3CDT%3EComparative+Study%3C%2FDT%3E&lt;/url&gt;&lt;/related-urls&gt;&lt;/urls&gt;&lt;remote-database-name&gt;MEDLINE&lt;/remote-database-name&gt;&lt;remote-database-provider&gt;Ovid Technologies&lt;/remote-database-provider&gt;&lt;/record&gt;&lt;/Cite&gt;&lt;/EndNote&gt;</w:instrText>
      </w:r>
      <w:r w:rsidRPr="00B17ABA">
        <w:rPr>
          <w:rFonts w:eastAsia="Malgun Gothic"/>
          <w:lang w:eastAsia="ko-KR"/>
        </w:rPr>
        <w:fldChar w:fldCharType="separate"/>
      </w:r>
      <w:r w:rsidR="00EE2B4F" w:rsidRPr="00B17ABA">
        <w:rPr>
          <w:rFonts w:eastAsia="Malgun Gothic"/>
          <w:noProof/>
          <w:vertAlign w:val="superscript"/>
          <w:lang w:eastAsia="ko-KR"/>
        </w:rPr>
        <w:t>[257]</w:t>
      </w:r>
      <w:r w:rsidRPr="00B17ABA">
        <w:rPr>
          <w:rFonts w:eastAsia="Malgun Gothic"/>
          <w:lang w:eastAsia="ko-KR"/>
        </w:rPr>
        <w:fldChar w:fldCharType="end"/>
      </w:r>
      <w:r w:rsidRPr="00B17ABA">
        <w:rPr>
          <w:rFonts w:eastAsia="Malgun Gothic" w:hint="eastAsia"/>
          <w:lang w:eastAsia="ko-KR"/>
        </w:rPr>
        <w:t xml:space="preserve">. A decision tree model was </w:t>
      </w:r>
      <w:r w:rsidRPr="00B17ABA">
        <w:t xml:space="preserve">built </w:t>
      </w:r>
      <w:r w:rsidRPr="00B17ABA">
        <w:rPr>
          <w:rFonts w:eastAsia="Malgun Gothic" w:hint="eastAsia"/>
          <w:lang w:eastAsia="ko-KR"/>
        </w:rPr>
        <w:t xml:space="preserve">to </w:t>
      </w:r>
      <w:r w:rsidRPr="00B17ABA">
        <w:t xml:space="preserve">explore the effect of adding </w:t>
      </w:r>
      <w:r w:rsidRPr="00B17ABA">
        <w:rPr>
          <w:rFonts w:eastAsia="Malgun Gothic" w:hint="eastAsia"/>
          <w:lang w:eastAsia="ko-KR"/>
        </w:rPr>
        <w:t>ARB</w:t>
      </w:r>
      <w:r w:rsidRPr="00B17ABA">
        <w:rPr>
          <w:rFonts w:eastAsia="Malgun Gothic"/>
          <w:lang w:eastAsia="ko-KR"/>
        </w:rPr>
        <w:t xml:space="preserve">s (i.e., telmisartan) </w:t>
      </w:r>
      <w:r w:rsidRPr="00B17ABA">
        <w:t>to the sequential treatment strategies starting with Ds, CCB</w:t>
      </w:r>
      <w:r w:rsidRPr="00B17ABA">
        <w:rPr>
          <w:rFonts w:hint="eastAsia"/>
          <w:lang w:eastAsia="ko-KR"/>
        </w:rPr>
        <w:t>s</w:t>
      </w:r>
      <w:r w:rsidRPr="00B17ABA">
        <w:t>, ACEI</w:t>
      </w:r>
      <w:r w:rsidRPr="00B17ABA">
        <w:rPr>
          <w:rFonts w:hint="eastAsia"/>
          <w:lang w:eastAsia="ko-KR"/>
        </w:rPr>
        <w:t>s</w:t>
      </w:r>
      <w:r w:rsidRPr="00B17ABA">
        <w:t>, BB</w:t>
      </w:r>
      <w:r w:rsidRPr="00B17ABA">
        <w:rPr>
          <w:rFonts w:hint="eastAsia"/>
          <w:lang w:eastAsia="ko-KR"/>
        </w:rPr>
        <w:t>s</w:t>
      </w:r>
      <w:r w:rsidRPr="00B17ABA">
        <w:rPr>
          <w:lang w:eastAsia="ko-KR"/>
        </w:rPr>
        <w:t xml:space="preserve"> </w:t>
      </w:r>
      <w:r w:rsidRPr="00B17ABA">
        <w:rPr>
          <w:rFonts w:eastAsia="Malgun Gothic" w:hint="eastAsia"/>
          <w:lang w:eastAsia="ko-KR"/>
        </w:rPr>
        <w:t>or</w:t>
      </w:r>
      <w:r w:rsidRPr="00B17ABA">
        <w:t xml:space="preserve"> ARB</w:t>
      </w:r>
      <w:r w:rsidRPr="00B17ABA">
        <w:rPr>
          <w:rFonts w:hint="eastAsia"/>
          <w:lang w:eastAsia="ko-KR"/>
        </w:rPr>
        <w:t>s</w:t>
      </w:r>
      <w:r w:rsidRPr="00B17ABA">
        <w:rPr>
          <w:lang w:eastAsia="ko-KR"/>
        </w:rPr>
        <w:t>. T</w:t>
      </w:r>
      <w:r w:rsidRPr="00B17ABA">
        <w:rPr>
          <w:rFonts w:eastAsia="Malgun Gothic" w:hint="eastAsia"/>
          <w:lang w:eastAsia="ko-KR"/>
        </w:rPr>
        <w:t xml:space="preserve">he initial drug </w:t>
      </w:r>
      <w:r w:rsidRPr="00B17ABA">
        <w:rPr>
          <w:rFonts w:eastAsia="Malgun Gothic"/>
          <w:lang w:eastAsia="ko-KR"/>
        </w:rPr>
        <w:t xml:space="preserve">was switched </w:t>
      </w:r>
      <w:r w:rsidRPr="00B17ABA">
        <w:rPr>
          <w:rFonts w:eastAsia="Malgun Gothic" w:hint="eastAsia"/>
          <w:lang w:eastAsia="ko-KR"/>
        </w:rPr>
        <w:t xml:space="preserve">to the next drug if a patient failed to control blood pressure every three months. </w:t>
      </w:r>
      <w:r w:rsidRPr="00B17ABA">
        <w:t xml:space="preserve">The probability that a </w:t>
      </w:r>
      <w:r w:rsidRPr="00B17ABA">
        <w:rPr>
          <w:rFonts w:eastAsia="Malgun Gothic" w:hint="eastAsia"/>
          <w:lang w:eastAsia="ko-KR"/>
        </w:rPr>
        <w:t>specific</w:t>
      </w:r>
      <w:r w:rsidRPr="00B17ABA">
        <w:t xml:space="preserve"> drug </w:t>
      </w:r>
      <w:r w:rsidRPr="00B17ABA">
        <w:rPr>
          <w:rFonts w:eastAsia="Malgun Gothic" w:hint="eastAsia"/>
          <w:lang w:eastAsia="ko-KR"/>
        </w:rPr>
        <w:t>was</w:t>
      </w:r>
      <w:r w:rsidRPr="00B17ABA">
        <w:rPr>
          <w:rFonts w:eastAsia="Malgun Gothic"/>
          <w:lang w:eastAsia="ko-KR"/>
        </w:rPr>
        <w:t xml:space="preserve"> </w:t>
      </w:r>
      <w:r w:rsidRPr="00B17ABA">
        <w:rPr>
          <w:rFonts w:eastAsia="Malgun Gothic" w:hint="eastAsia"/>
          <w:lang w:eastAsia="ko-KR"/>
        </w:rPr>
        <w:t>selected</w:t>
      </w:r>
      <w:r w:rsidRPr="00B17ABA">
        <w:t xml:space="preserve"> as the second-line therapy was based on physicians’ opinion. </w:t>
      </w:r>
      <w:r w:rsidRPr="00B17ABA">
        <w:rPr>
          <w:rFonts w:eastAsia="Malgun Gothic"/>
          <w:lang w:eastAsia="ko-KR"/>
        </w:rPr>
        <w:t>The study concluded</w:t>
      </w:r>
      <w:r w:rsidRPr="00B17ABA">
        <w:rPr>
          <w:rFonts w:eastAsia="Malgun Gothic" w:hint="eastAsia"/>
          <w:lang w:eastAsia="ko-KR"/>
        </w:rPr>
        <w:t xml:space="preserve"> that adding ARB</w:t>
      </w:r>
      <w:r w:rsidRPr="00B17ABA">
        <w:rPr>
          <w:rFonts w:eastAsia="Malgun Gothic"/>
          <w:lang w:eastAsia="ko-KR"/>
        </w:rPr>
        <w:t>s</w:t>
      </w:r>
      <w:r w:rsidRPr="00B17ABA">
        <w:rPr>
          <w:rFonts w:eastAsia="Malgun Gothic" w:hint="eastAsia"/>
          <w:lang w:eastAsia="ko-KR"/>
        </w:rPr>
        <w:t xml:space="preserve"> could reduce the mean time to control blood pressure and reduce total costs in </w:t>
      </w:r>
      <w:r w:rsidRPr="00B17ABA">
        <w:rPr>
          <w:rFonts w:eastAsia="Malgun Gothic"/>
          <w:lang w:eastAsia="ko-KR"/>
        </w:rPr>
        <w:t>the</w:t>
      </w:r>
      <w:r w:rsidRPr="00B17ABA">
        <w:rPr>
          <w:rFonts w:eastAsia="Malgun Gothic" w:hint="eastAsia"/>
          <w:lang w:eastAsia="ko-KR"/>
        </w:rPr>
        <w:t xml:space="preserve"> short-term</w:t>
      </w:r>
      <w:r w:rsidRPr="00B17ABA">
        <w:rPr>
          <w:rFonts w:eastAsia="Malgun Gothic"/>
          <w:lang w:eastAsia="ko-KR"/>
        </w:rPr>
        <w:t xml:space="preserve">. </w:t>
      </w:r>
    </w:p>
    <w:p w:rsidR="008242C9" w:rsidRPr="00B17ABA" w:rsidRDefault="008242C9" w:rsidP="00620560">
      <w:pPr>
        <w:jc w:val="both"/>
      </w:pPr>
      <w:r w:rsidRPr="00B17ABA">
        <w:t>There were two studies that allowed only one opportunity to switch a drug when a CVD or intolerable AEs occurred. In Stafilas et al’s CMA, which compared the costs of Ds, BB</w:t>
      </w:r>
      <w:r w:rsidRPr="00B17ABA">
        <w:rPr>
          <w:rFonts w:hint="eastAsia"/>
          <w:lang w:eastAsia="ko-KR"/>
        </w:rPr>
        <w:t>s</w:t>
      </w:r>
      <w:r w:rsidRPr="00B17ABA">
        <w:t>, CCB</w:t>
      </w:r>
      <w:r w:rsidRPr="00B17ABA">
        <w:rPr>
          <w:rFonts w:hint="eastAsia"/>
          <w:lang w:eastAsia="ko-KR"/>
        </w:rPr>
        <w:t>s</w:t>
      </w:r>
      <w:r w:rsidRPr="00B17ABA">
        <w:t>, ACEI</w:t>
      </w:r>
      <w:r w:rsidRPr="00B17ABA">
        <w:rPr>
          <w:rFonts w:hint="eastAsia"/>
          <w:lang w:eastAsia="ko-KR"/>
        </w:rPr>
        <w:t>s</w:t>
      </w:r>
      <w:r w:rsidRPr="00B17ABA">
        <w:t xml:space="preserve"> and ARB</w:t>
      </w:r>
      <w:r w:rsidRPr="00B17ABA">
        <w:rPr>
          <w:rFonts w:hint="eastAsia"/>
          <w:lang w:eastAsia="ko-KR"/>
        </w:rPr>
        <w:t>s</w:t>
      </w:r>
      <w:r w:rsidRPr="00B17ABA">
        <w:t>, Ds was switched to ACEI</w:t>
      </w:r>
      <w:r w:rsidRPr="00B17ABA">
        <w:rPr>
          <w:rFonts w:hint="eastAsia"/>
          <w:lang w:eastAsia="ko-KR"/>
        </w:rPr>
        <w:t>s</w:t>
      </w:r>
      <w:r w:rsidRPr="00B17ABA">
        <w:t xml:space="preserve"> and the other drugs were switched to Ds in the case of AEs or lack of efficacy</w:t>
      </w:r>
      <w:r w:rsidRPr="00B17ABA">
        <w:rPr>
          <w:lang w:eastAsia="ko-KR"/>
        </w:rPr>
        <w:fldChar w:fldCharType="begin">
          <w:fldData xml:space="preserve">PEVuZE5vdGU+PENpdGU+PEF1dGhvcj5TdGFmaWxhczwvQXV0aG9yPjxZZWFyPjIwMDU8L1llYXI+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TdGFmaWxhczwvQXV0aG9yPjxZZWFyPjIwMDU8L1llYXI+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Pr="00B17ABA">
        <w:rPr>
          <w:lang w:eastAsia="ko-KR"/>
        </w:rPr>
      </w:r>
      <w:r w:rsidRPr="00B17ABA">
        <w:rPr>
          <w:lang w:eastAsia="ko-KR"/>
        </w:rPr>
        <w:fldChar w:fldCharType="separate"/>
      </w:r>
      <w:r w:rsidR="00EE2B4F" w:rsidRPr="00B17ABA">
        <w:rPr>
          <w:noProof/>
          <w:vertAlign w:val="superscript"/>
          <w:lang w:eastAsia="ko-KR"/>
        </w:rPr>
        <w:t>[254]</w:t>
      </w:r>
      <w:r w:rsidRPr="00B17ABA">
        <w:rPr>
          <w:lang w:eastAsia="ko-KR"/>
        </w:rPr>
        <w:fldChar w:fldCharType="end"/>
      </w:r>
      <w:r w:rsidRPr="00B17ABA">
        <w:t xml:space="preserve">. </w:t>
      </w:r>
      <w:r w:rsidRPr="00B17ABA">
        <w:rPr>
          <w:rFonts w:eastAsia="Malgun Gothic" w:hint="eastAsia"/>
          <w:lang w:eastAsia="ko-KR"/>
        </w:rPr>
        <w:t xml:space="preserve">For simplicity, </w:t>
      </w:r>
      <w:r w:rsidRPr="00B17ABA">
        <w:rPr>
          <w:rFonts w:hint="eastAsia"/>
          <w:lang w:eastAsia="ko-KR"/>
        </w:rPr>
        <w:t>they</w:t>
      </w:r>
      <w:r w:rsidRPr="00B17ABA">
        <w:t xml:space="preserve"> also assumed that only one drug switch from conventional therapy to ACE</w:t>
      </w:r>
      <w:r w:rsidRPr="00B17ABA">
        <w:rPr>
          <w:rFonts w:hint="eastAsia"/>
          <w:lang w:eastAsia="ko-KR"/>
        </w:rPr>
        <w:t>Is</w:t>
      </w:r>
      <w:r w:rsidRPr="00B17ABA">
        <w:t xml:space="preserve"> or vice versa could occur if congestive HF developed, blood pressure was not controlled after the first three months of initiation of drug therapy or in response to AEs or non-response.</w:t>
      </w:r>
    </w:p>
    <w:p w:rsidR="000A2CBF" w:rsidRPr="00B17ABA" w:rsidRDefault="008242C9" w:rsidP="00F570A1">
      <w:pPr>
        <w:jc w:val="both"/>
        <w:rPr>
          <w:rFonts w:cs="Gulim"/>
          <w:lang w:eastAsia="ko-KR"/>
        </w:rPr>
      </w:pPr>
      <w:r w:rsidRPr="00B17ABA">
        <w:t xml:space="preserve">The other studies </w:t>
      </w:r>
      <w:r w:rsidR="000A2CBF" w:rsidRPr="00B17ABA">
        <w:t xml:space="preserve">focused on the impact of an initial drug on long-term costs and health outcomes assuming that a patient continues with </w:t>
      </w:r>
      <w:r w:rsidR="000C0715" w:rsidRPr="00B17ABA">
        <w:rPr>
          <w:rFonts w:hint="eastAsia"/>
          <w:lang w:eastAsia="ko-KR"/>
        </w:rPr>
        <w:t>the</w:t>
      </w:r>
      <w:r w:rsidR="000A2CBF" w:rsidRPr="00B17ABA">
        <w:t xml:space="preserve"> drug for a defined time period regardless of the health state transitions. </w:t>
      </w:r>
      <w:r w:rsidRPr="00B17ABA">
        <w:t>Three studies mentioned that t</w:t>
      </w:r>
      <w:r w:rsidR="000A2CBF" w:rsidRPr="00B17ABA">
        <w:t>he</w:t>
      </w:r>
      <w:r w:rsidRPr="00B17ABA">
        <w:t xml:space="preserve">y </w:t>
      </w:r>
      <w:r w:rsidR="000A2CBF" w:rsidRPr="00B17ABA">
        <w:t xml:space="preserve">could not consider drug switching </w:t>
      </w:r>
      <w:r w:rsidRPr="00B17ABA">
        <w:t xml:space="preserve">because of </w:t>
      </w:r>
      <w:r w:rsidR="000A2CBF" w:rsidRPr="00B17ABA">
        <w:rPr>
          <w:rFonts w:hint="eastAsia"/>
        </w:rPr>
        <w:t>limited</w:t>
      </w:r>
      <w:r w:rsidR="000A2CBF" w:rsidRPr="00B17ABA">
        <w:t xml:space="preserve"> clinical or economic data of each drug and the complexity</w:t>
      </w:r>
      <w:r w:rsidR="000A2CBF" w:rsidRPr="00B17ABA">
        <w:rPr>
          <w:rFonts w:hint="eastAsia"/>
        </w:rPr>
        <w:t xml:space="preserve"> of modelling the interactive effects between various health states and drug choice over time</w:t>
      </w:r>
      <w:r w:rsidR="00673EB7" w:rsidRPr="00B17ABA">
        <w:fldChar w:fldCharType="begin">
          <w:fldData xml:space="preserve">PEVuZE5vdGU+PENpdGU+PEF1dGhvcj5FZGVsc29uPC9BdXRob3I+PFllYXI+MTk5MDwvWWVhcj48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</w:fldData>
        </w:fldChar>
      </w:r>
      <w:r w:rsidR="00EE2B4F" w:rsidRPr="00B17ABA">
        <w:instrText xml:space="preserve"> ADDIN EN.CITE </w:instrText>
      </w:r>
      <w:r w:rsidR="00EE2B4F" w:rsidRPr="00B17ABA">
        <w:fldChar w:fldCharType="begin">
          <w:fldData xml:space="preserve">PEVuZE5vdGU+PENpdGU+PEF1dGhvcj5FZGVsc29uPC9BdXRob3I+PFllYXI+MTk5MDwvWWVhcj48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</w:fldData>
        </w:fldChar>
      </w:r>
      <w:r w:rsidR="00EE2B4F" w:rsidRPr="00B17ABA">
        <w:instrText xml:space="preserve"> ADDIN EN.CITE.DATA </w:instrText>
      </w:r>
      <w:r w:rsidR="00EE2B4F" w:rsidRPr="00B17ABA">
        <w:fldChar w:fldCharType="end"/>
      </w:r>
      <w:r w:rsidR="00673EB7" w:rsidRPr="00B17ABA">
        <w:fldChar w:fldCharType="separate"/>
      </w:r>
      <w:r w:rsidR="00EE2B4F" w:rsidRPr="00B17ABA">
        <w:rPr>
          <w:noProof/>
          <w:vertAlign w:val="superscript"/>
        </w:rPr>
        <w:t>[42, 246, 258]</w:t>
      </w:r>
      <w:r w:rsidR="00673EB7" w:rsidRPr="00B17ABA">
        <w:fldChar w:fldCharType="end"/>
      </w:r>
      <w:r w:rsidR="000A2CBF" w:rsidRPr="00B17ABA">
        <w:rPr>
          <w:rFonts w:hint="eastAsia"/>
        </w:rPr>
        <w:t>.</w:t>
      </w:r>
      <w:r w:rsidR="000A2CBF" w:rsidRPr="00B17ABA">
        <w:t xml:space="preserve"> Tran et al also stated that they restricted the CEA of antihypertensive drugs to </w:t>
      </w:r>
      <w:r w:rsidR="00414D16" w:rsidRPr="00B17ABA">
        <w:t xml:space="preserve">the comparison of </w:t>
      </w:r>
      <w:r w:rsidR="000A2CBF" w:rsidRPr="00B17ABA">
        <w:t xml:space="preserve">initial drugs because </w:t>
      </w:r>
      <w:r w:rsidR="000A2CBF" w:rsidRPr="00B17ABA">
        <w:rPr>
          <w:rFonts w:cs="Gulim" w:hint="eastAsia"/>
          <w:lang w:eastAsia="ko-KR"/>
        </w:rPr>
        <w:t xml:space="preserve">there </w:t>
      </w:r>
      <w:r w:rsidR="000A2CBF" w:rsidRPr="00B17ABA">
        <w:rPr>
          <w:rFonts w:eastAsia="Malgun Gothic" w:cs="Gulim" w:hint="eastAsia"/>
          <w:lang w:eastAsia="ko-KR"/>
        </w:rPr>
        <w:t>was</w:t>
      </w:r>
      <w:r w:rsidR="000A2CBF" w:rsidRPr="00B17ABA">
        <w:rPr>
          <w:rFonts w:cs="Gulim" w:hint="eastAsia"/>
          <w:lang w:eastAsia="ko-KR"/>
        </w:rPr>
        <w:t xml:space="preserve"> no clear evidence of optimal secondary drugs after </w:t>
      </w:r>
      <w:r w:rsidR="000A2CBF" w:rsidRPr="00B17ABA">
        <w:rPr>
          <w:rFonts w:cs="Gulim"/>
          <w:lang w:eastAsia="ko-KR"/>
        </w:rPr>
        <w:t>the initial</w:t>
      </w:r>
      <w:r w:rsidR="000A2CBF" w:rsidRPr="00B17ABA">
        <w:rPr>
          <w:rFonts w:cs="Gulim" w:hint="eastAsia"/>
          <w:lang w:eastAsia="ko-KR"/>
        </w:rPr>
        <w:t xml:space="preserve"> drug fails</w:t>
      </w:r>
      <w:r w:rsidR="00673EB7" w:rsidRPr="00B17ABA">
        <w:rPr>
          <w:rFonts w:cs="Gulim"/>
          <w:lang w:eastAsia="ko-KR"/>
        </w:rPr>
        <w:fldChar w:fldCharType="begin"/>
      </w:r>
      <w:r w:rsidR="00EE2B4F" w:rsidRPr="00B17ABA">
        <w:rPr>
          <w:rFonts w:cs="Gulim"/>
          <w:lang w:eastAsia="ko-KR"/>
        </w:rPr>
        <w:instrText xml:space="preserve"> ADDIN EN.CITE &lt;EndNote&gt;&lt;Cite&gt;&lt;Author&gt;Tran K&lt;/Author&gt;&lt;Year&gt;2007&lt;/Year&gt;&lt;RecNum&gt;340&lt;/RecNum&gt;&lt;DisplayText&gt;&lt;style face="superscript"&gt;[246]&lt;/style&gt;&lt;/DisplayText&gt;&lt;record&gt;&lt;rec-number&gt;340&lt;/rec-number&gt;&lt;foreign-keys&gt;&lt;key app="EN" db-id="z2a0dvwpazf220et2vh50z295rxpzfevwft2"&gt;340&lt;/key&gt;&lt;/foreign-keys&gt;&lt;ref-type name="Journal Article"&gt;17&lt;/ref-type&gt;&lt;contributors&gt;&lt;authors&gt;&lt;author&gt;Tran K, Ho C, Noorani HZ, Cimon K, Hodgson A, Coyle D, Coyle K, Myers MG, Wright NLJM. &lt;/author&gt;&lt;/authors&gt;&lt;/contributors&gt;&lt;titles&gt;&lt;title&gt;Thiazide diuretics as first-line treatment for hypertension: meta-analysis and economic evaluation&lt;/title&gt;&lt;secondary-title&gt;Canadian Agency for Drugs and Technologies in Health (CADTH)&lt;/secondary-title&gt;&lt;/titles&gt;&lt;periodical&gt;&lt;full-title&gt;Canadian Agency for Drugs and Technologies in Health (CADTH)&lt;/full-title&gt;&lt;/periodical&gt;&lt;dates&gt;&lt;year&gt;2007&lt;/year&gt;&lt;/dates&gt;&lt;urls&gt;&lt;/urls&gt;&lt;language&gt;o&lt;/language&gt;&lt;/record&gt;&lt;/Cite&gt;&lt;/EndNote&gt;</w:instrText>
      </w:r>
      <w:r w:rsidR="00673EB7" w:rsidRPr="00B17ABA">
        <w:rPr>
          <w:rFonts w:cs="Gulim"/>
          <w:lang w:eastAsia="ko-KR"/>
        </w:rPr>
        <w:fldChar w:fldCharType="separate"/>
      </w:r>
      <w:r w:rsidR="00EE2B4F" w:rsidRPr="00B17ABA">
        <w:rPr>
          <w:rFonts w:cs="Gulim"/>
          <w:noProof/>
          <w:vertAlign w:val="superscript"/>
          <w:lang w:eastAsia="ko-KR"/>
        </w:rPr>
        <w:t>[246]</w:t>
      </w:r>
      <w:r w:rsidR="00673EB7" w:rsidRPr="00B17ABA">
        <w:rPr>
          <w:rFonts w:cs="Gulim"/>
          <w:lang w:eastAsia="ko-KR"/>
        </w:rPr>
        <w:fldChar w:fldCharType="end"/>
      </w:r>
      <w:r w:rsidR="000A2CBF" w:rsidRPr="00B17ABA">
        <w:rPr>
          <w:rFonts w:eastAsia="Malgun Gothic" w:cs="Gulim" w:hint="eastAsia"/>
          <w:lang w:eastAsia="ko-KR"/>
        </w:rPr>
        <w:t xml:space="preserve">. </w:t>
      </w:r>
      <w:r w:rsidR="00414D16" w:rsidRPr="00B17ABA">
        <w:rPr>
          <w:rFonts w:eastAsia="Malgun Gothic" w:cs="Gulim"/>
          <w:lang w:eastAsia="ko-KR"/>
        </w:rPr>
        <w:t xml:space="preserve">The </w:t>
      </w:r>
      <w:r w:rsidR="000A2CBF" w:rsidRPr="00B17ABA">
        <w:rPr>
          <w:rFonts w:eastAsia="Malgun Gothic" w:cs="Gulim"/>
          <w:lang w:eastAsia="ko-KR"/>
        </w:rPr>
        <w:t>N</w:t>
      </w:r>
      <w:r w:rsidR="000C0715" w:rsidRPr="00B17ABA">
        <w:rPr>
          <w:rFonts w:cs="Gulim"/>
          <w:lang w:eastAsia="ko-KR"/>
        </w:rPr>
        <w:t xml:space="preserve">ICE </w:t>
      </w:r>
      <w:r w:rsidR="00414D16" w:rsidRPr="00B17ABA">
        <w:rPr>
          <w:rFonts w:cs="Gulim"/>
          <w:lang w:eastAsia="ko-KR"/>
        </w:rPr>
        <w:t xml:space="preserve">HTA </w:t>
      </w:r>
      <w:r w:rsidR="000C0715" w:rsidRPr="00B17ABA">
        <w:rPr>
          <w:rFonts w:cs="Gulim"/>
          <w:lang w:eastAsia="ko-KR"/>
        </w:rPr>
        <w:t xml:space="preserve">report </w:t>
      </w:r>
      <w:r w:rsidR="00414D16" w:rsidRPr="00B17ABA">
        <w:rPr>
          <w:rFonts w:cs="Gulim"/>
          <w:lang w:eastAsia="ko-KR"/>
        </w:rPr>
        <w:t>stated</w:t>
      </w:r>
      <w:r w:rsidR="000A2CBF" w:rsidRPr="00B17ABA">
        <w:rPr>
          <w:rFonts w:cs="Gulim"/>
          <w:lang w:eastAsia="ko-KR"/>
        </w:rPr>
        <w:t xml:space="preserve"> that the impact of drug discontinuation and switching between treatments on effectiveness was implicitly considered in intention-to-treat (ITT) trial data</w:t>
      </w:r>
      <w:r w:rsidR="00673EB7" w:rsidRPr="00B17ABA">
        <w:rPr>
          <w:rFonts w:cs="Gulim"/>
          <w:lang w:eastAsia="ko-KR"/>
        </w:rPr>
        <w:fldChar w:fldCharType="begin"/>
      </w:r>
      <w:r w:rsidR="00EE2B4F" w:rsidRPr="00B17ABA">
        <w:rPr>
          <w:rFonts w:cs="Gulim"/>
          <w:lang w:eastAsia="ko-KR"/>
        </w:rPr>
        <w:instrText xml:space="preserve"> ADDIN EN.CITE &lt;EndNote&gt;&lt;Cite&gt;&lt;Author&gt;NICE&lt;/Author&gt;&lt;Year&gt;2006&lt;/Year&gt;&lt;RecNum&gt;307&lt;/RecNum&gt;&lt;DisplayText&gt;&lt;style face="superscript"&gt;[223]&lt;/style&gt;&lt;/DisplayText&gt;&lt;record&gt;&lt;rec-number&gt;307&lt;/rec-number&gt;&lt;foreign-keys&gt;&lt;key app="EN" db-id="z2a0dvwpazf220et2vh50z295rxpzfevwft2"&gt;307&lt;/key&gt;&lt;/foreign-keys&gt;&lt;ref-type name="Journal Article"&gt;17&lt;/ref-type&gt;&lt;contributors&gt;&lt;authors&gt;&lt;author&gt;National Institute for Health and Clinical Excellence (NICE),&lt;/author&gt;&lt;/authors&gt;&lt;/contributors&gt;&lt;titles&gt;&lt;title&gt;Hypertension: management in adults in primary care: pharmacological update. London&lt;/title&gt;&lt;secondary-title&gt;Royal College of Physicians&lt;/secondary-title&gt;&lt;/titles&gt;&lt;periodical&gt;&lt;full-title&gt;Royal College of Physicians&lt;/full-title&gt;&lt;/periodical&gt;&lt;dates&gt;&lt;year&gt;2006&lt;/year&gt;&lt;/dates&gt;&lt;urls&gt;&lt;/urls&gt;&lt;language&gt;o&lt;/language&gt;&lt;/record&gt;&lt;/Cite&gt;&lt;/EndNote&gt;</w:instrText>
      </w:r>
      <w:r w:rsidR="00673EB7" w:rsidRPr="00B17ABA">
        <w:rPr>
          <w:rFonts w:cs="Gulim"/>
          <w:lang w:eastAsia="ko-KR"/>
        </w:rPr>
        <w:fldChar w:fldCharType="separate"/>
      </w:r>
      <w:r w:rsidR="00EE2B4F" w:rsidRPr="00B17ABA">
        <w:rPr>
          <w:rFonts w:cs="Gulim"/>
          <w:noProof/>
          <w:vertAlign w:val="superscript"/>
          <w:lang w:eastAsia="ko-KR"/>
        </w:rPr>
        <w:t>[223]</w:t>
      </w:r>
      <w:r w:rsidR="00673EB7" w:rsidRPr="00B17ABA">
        <w:rPr>
          <w:rFonts w:cs="Gulim"/>
          <w:lang w:eastAsia="ko-KR"/>
        </w:rPr>
        <w:fldChar w:fldCharType="end"/>
      </w:r>
      <w:r w:rsidR="000A2CBF" w:rsidRPr="00B17ABA">
        <w:rPr>
          <w:rFonts w:cs="Gulim"/>
          <w:lang w:eastAsia="ko-KR"/>
        </w:rPr>
        <w:t>.</w:t>
      </w:r>
    </w:p>
    <w:p w:rsidR="00C67A7C" w:rsidRPr="00B17ABA" w:rsidRDefault="00C67A7C" w:rsidP="001A2558">
      <w:pPr>
        <w:pStyle w:val="Heading2"/>
      </w:pPr>
      <w:bookmarkStart w:id="135" w:name="_Toc426018041"/>
      <w:r w:rsidRPr="00B17ABA">
        <w:lastRenderedPageBreak/>
        <w:t>Conceptual framework of the hypertension sequential drug decision problem</w:t>
      </w:r>
      <w:bookmarkEnd w:id="135"/>
      <w:r w:rsidRPr="00B17ABA">
        <w:tab/>
      </w:r>
    </w:p>
    <w:p w:rsidR="00CF71C9" w:rsidRPr="00B17ABA" w:rsidRDefault="00765DB1" w:rsidP="003C446B">
      <w:pPr>
        <w:jc w:val="both"/>
      </w:pPr>
      <w:r w:rsidRPr="00B17ABA">
        <w:fldChar w:fldCharType="begin"/>
      </w:r>
      <w:r w:rsidRPr="00B17ABA">
        <w:instrText xml:space="preserve"> REF _Ref423423767 \h </w:instrText>
      </w:r>
      <w:r w:rsidR="00B17ABA">
        <w:instrText xml:space="preserve"> \* MERGEFORMAT </w:instrText>
      </w:r>
      <w:r w:rsidRPr="00B17ABA">
        <w:fldChar w:fldCharType="separate"/>
      </w:r>
      <w:r w:rsidR="006F6429" w:rsidRPr="00B17ABA">
        <w:t xml:space="preserve">Figure </w:t>
      </w:r>
      <w:r w:rsidR="006F6429" w:rsidRPr="00B17ABA">
        <w:rPr>
          <w:noProof/>
          <w:cs/>
        </w:rPr>
        <w:t>‎</w:t>
      </w:r>
      <w:r w:rsidR="006F6429" w:rsidRPr="00B17ABA">
        <w:rPr>
          <w:noProof/>
        </w:rPr>
        <w:t>4</w:t>
      </w:r>
      <w:r w:rsidR="006F6429" w:rsidRPr="00B17ABA">
        <w:t>.</w:t>
      </w:r>
      <w:r w:rsidR="006F6429" w:rsidRPr="00B17ABA">
        <w:rPr>
          <w:noProof/>
        </w:rPr>
        <w:t>5</w:t>
      </w:r>
      <w:r w:rsidRPr="00B17ABA">
        <w:fldChar w:fldCharType="end"/>
      </w:r>
      <w:r w:rsidR="00CF71C9" w:rsidRPr="00B17ABA">
        <w:t xml:space="preserve"> </w:t>
      </w:r>
      <w:r w:rsidR="00414D16" w:rsidRPr="00B17ABA">
        <w:t xml:space="preserve">graphically </w:t>
      </w:r>
      <w:r w:rsidR="00CF71C9" w:rsidRPr="00B17ABA">
        <w:t>represents the sequential drug choice process in primary hypertension. For a</w:t>
      </w:r>
      <w:r w:rsidR="00D94B5A" w:rsidRPr="00B17ABA">
        <w:rPr>
          <w:rFonts w:hint="eastAsia"/>
        </w:rPr>
        <w:t xml:space="preserve"> p</w:t>
      </w:r>
      <w:r w:rsidR="00D94B5A" w:rsidRPr="00B17ABA">
        <w:t>atient newly diagnosed with primary hypertension</w:t>
      </w:r>
      <w:r w:rsidR="00CF71C9" w:rsidRPr="00B17ABA">
        <w:t xml:space="preserve">, </w:t>
      </w:r>
      <w:r w:rsidR="00414D16" w:rsidRPr="00B17ABA">
        <w:t xml:space="preserve">the </w:t>
      </w:r>
      <w:r w:rsidR="00CF71C9" w:rsidRPr="00B17ABA">
        <w:t xml:space="preserve">initial treatment decision is made depending on the comorbidity, </w:t>
      </w:r>
      <w:r w:rsidR="00741530" w:rsidRPr="00B17ABA">
        <w:t>the</w:t>
      </w:r>
      <w:r w:rsidR="00CF71C9" w:rsidRPr="00B17ABA">
        <w:t xml:space="preserve"> level </w:t>
      </w:r>
      <w:r w:rsidR="00741530" w:rsidRPr="00B17ABA">
        <w:t xml:space="preserve">of </w:t>
      </w:r>
      <w:r w:rsidR="00741530" w:rsidRPr="00B17ABA">
        <w:rPr>
          <w:rFonts w:cstheme="majorBidi"/>
        </w:rPr>
        <w:t xml:space="preserve">blood pressure </w:t>
      </w:r>
      <w:r w:rsidR="006A4236" w:rsidRPr="00B17ABA">
        <w:t>and 10</w:t>
      </w:r>
      <w:r w:rsidR="006A4236" w:rsidRPr="00B17ABA">
        <w:rPr>
          <w:rFonts w:hint="eastAsia"/>
          <w:lang w:eastAsia="ko-KR"/>
        </w:rPr>
        <w:t>-</w:t>
      </w:r>
      <w:r w:rsidR="00CF71C9" w:rsidRPr="00B17ABA">
        <w:t>year CVD risk. If the patient</w:t>
      </w:r>
      <w:r w:rsidR="00414D16" w:rsidRPr="00B17ABA">
        <w:t xml:space="preserve"> has</w:t>
      </w:r>
      <w:r w:rsidR="005959BB" w:rsidRPr="00B17ABA">
        <w:rPr>
          <w:rFonts w:hint="eastAsia"/>
          <w:lang w:eastAsia="ko-KR"/>
        </w:rPr>
        <w:t xml:space="preserve"> stage 2</w:t>
      </w:r>
      <w:r w:rsidR="00F75984" w:rsidRPr="00B17ABA">
        <w:rPr>
          <w:lang w:eastAsia="ko-KR"/>
        </w:rPr>
        <w:t xml:space="preserve"> or </w:t>
      </w:r>
      <w:r w:rsidR="005959BB" w:rsidRPr="00B17ABA">
        <w:rPr>
          <w:rFonts w:hint="eastAsia"/>
          <w:lang w:eastAsia="ko-KR"/>
        </w:rPr>
        <w:t>3 hypertension</w:t>
      </w:r>
      <w:r w:rsidR="006A4236" w:rsidRPr="00B17ABA">
        <w:rPr>
          <w:rFonts w:hint="eastAsia"/>
          <w:lang w:eastAsia="ko-KR"/>
        </w:rPr>
        <w:t xml:space="preserve"> (i.e., </w:t>
      </w:r>
      <w:r w:rsidR="005959BB" w:rsidRPr="00B17ABA">
        <w:rPr>
          <w:rFonts w:hint="eastAsia"/>
          <w:lang w:eastAsia="ko-KR"/>
        </w:rPr>
        <w:t>BP</w:t>
      </w:r>
      <w:r w:rsidR="00BB0CF9" w:rsidRPr="00B17ABA">
        <w:rPr>
          <w:lang w:eastAsia="ko-KR"/>
        </w:rPr>
        <w:t xml:space="preserve"> </w:t>
      </w:r>
      <w:r w:rsidR="005959BB" w:rsidRPr="00B17ABA">
        <w:rPr>
          <w:rFonts w:cstheme="majorBidi"/>
          <w:lang w:eastAsia="ko-KR"/>
        </w:rPr>
        <w:t>≥</w:t>
      </w:r>
      <w:r w:rsidR="00BB0CF9" w:rsidRPr="00B17ABA">
        <w:rPr>
          <w:rFonts w:cstheme="majorBidi"/>
          <w:lang w:eastAsia="ko-KR"/>
        </w:rPr>
        <w:t xml:space="preserve"> </w:t>
      </w:r>
      <w:r w:rsidR="005959BB" w:rsidRPr="00B17ABA">
        <w:rPr>
          <w:rFonts w:hint="eastAsia"/>
          <w:lang w:eastAsia="ko-KR"/>
        </w:rPr>
        <w:t>160</w:t>
      </w:r>
      <w:r w:rsidR="006A4236" w:rsidRPr="00B17ABA">
        <w:rPr>
          <w:rFonts w:hint="eastAsia"/>
          <w:lang w:eastAsia="ko-KR"/>
        </w:rPr>
        <w:t>/100)</w:t>
      </w:r>
      <w:r w:rsidR="005959BB" w:rsidRPr="00B17ABA">
        <w:rPr>
          <w:rFonts w:hint="eastAsia"/>
          <w:lang w:eastAsia="ko-KR"/>
        </w:rPr>
        <w:t>; or</w:t>
      </w:r>
      <w:r w:rsidR="00CF71C9" w:rsidRPr="00B17ABA">
        <w:t xml:space="preserve"> </w:t>
      </w:r>
      <w:r w:rsidR="005959BB" w:rsidRPr="00B17ABA">
        <w:rPr>
          <w:rFonts w:hint="eastAsia"/>
          <w:lang w:eastAsia="ko-KR"/>
        </w:rPr>
        <w:t xml:space="preserve">stage 1 hypertension </w:t>
      </w:r>
      <w:r w:rsidR="006A4236" w:rsidRPr="00B17ABA">
        <w:rPr>
          <w:rFonts w:hint="eastAsia"/>
          <w:lang w:eastAsia="ko-KR"/>
        </w:rPr>
        <w:t>(i.e., 140/90</w:t>
      </w:r>
      <w:r w:rsidR="00BB0CF9" w:rsidRPr="00B17ABA">
        <w:rPr>
          <w:lang w:eastAsia="ko-KR"/>
        </w:rPr>
        <w:t xml:space="preserve"> </w:t>
      </w:r>
      <w:r w:rsidR="006A4236" w:rsidRPr="00B17ABA">
        <w:rPr>
          <w:rFonts w:cstheme="majorBidi"/>
          <w:lang w:eastAsia="ko-KR"/>
        </w:rPr>
        <w:t>≤</w:t>
      </w:r>
      <w:r w:rsidR="00BB0CF9" w:rsidRPr="00B17ABA">
        <w:rPr>
          <w:rFonts w:cstheme="majorBidi"/>
          <w:lang w:eastAsia="ko-KR"/>
        </w:rPr>
        <w:t xml:space="preserve"> </w:t>
      </w:r>
      <w:r w:rsidR="006A4236" w:rsidRPr="00B17ABA">
        <w:rPr>
          <w:rFonts w:hint="eastAsia"/>
          <w:lang w:eastAsia="ko-KR"/>
        </w:rPr>
        <w:t>BP</w:t>
      </w:r>
      <w:r w:rsidR="00BB0CF9" w:rsidRPr="00B17ABA">
        <w:rPr>
          <w:lang w:eastAsia="ko-KR"/>
        </w:rPr>
        <w:t xml:space="preserve"> </w:t>
      </w:r>
      <w:r w:rsidR="006A4236" w:rsidRPr="00B17ABA">
        <w:rPr>
          <w:rFonts w:hint="eastAsia"/>
          <w:lang w:eastAsia="ko-KR"/>
        </w:rPr>
        <w:t>&lt;</w:t>
      </w:r>
      <w:r w:rsidR="00BB0CF9" w:rsidRPr="00B17ABA">
        <w:rPr>
          <w:lang w:eastAsia="ko-KR"/>
        </w:rPr>
        <w:t xml:space="preserve"> </w:t>
      </w:r>
      <w:r w:rsidR="006A4236" w:rsidRPr="00B17ABA">
        <w:rPr>
          <w:rFonts w:hint="eastAsia"/>
          <w:lang w:eastAsia="ko-KR"/>
        </w:rPr>
        <w:t xml:space="preserve">160/100) </w:t>
      </w:r>
      <w:r w:rsidR="005959BB" w:rsidRPr="00B17ABA">
        <w:rPr>
          <w:rFonts w:hint="eastAsia"/>
          <w:lang w:eastAsia="ko-KR"/>
        </w:rPr>
        <w:t xml:space="preserve">with </w:t>
      </w:r>
      <w:r w:rsidR="00CF71C9" w:rsidRPr="00B17ABA">
        <w:t xml:space="preserve">a </w:t>
      </w:r>
      <w:r w:rsidR="005959BB" w:rsidRPr="00B17ABA">
        <w:rPr>
          <w:rFonts w:hint="eastAsia"/>
          <w:lang w:eastAsia="ko-KR"/>
        </w:rPr>
        <w:t>high</w:t>
      </w:r>
      <w:r w:rsidR="00CF71C9" w:rsidRPr="00B17ABA">
        <w:t xml:space="preserve"> CVD risk</w:t>
      </w:r>
      <w:r w:rsidR="006A4236" w:rsidRPr="00B17ABA">
        <w:rPr>
          <w:rFonts w:hint="eastAsia"/>
          <w:lang w:eastAsia="ko-KR"/>
        </w:rPr>
        <w:t xml:space="preserve"> (</w:t>
      </w:r>
      <w:r w:rsidR="005A3042" w:rsidRPr="00B17ABA">
        <w:rPr>
          <w:rFonts w:hint="eastAsia"/>
          <w:lang w:eastAsia="ko-KR"/>
        </w:rPr>
        <w:t>10-year</w:t>
      </w:r>
      <w:r w:rsidR="006A4236" w:rsidRPr="00B17ABA">
        <w:rPr>
          <w:rFonts w:hint="eastAsia"/>
          <w:lang w:eastAsia="ko-KR"/>
        </w:rPr>
        <w:t xml:space="preserve"> CVD risk</w:t>
      </w:r>
      <w:r w:rsidR="00BB0CF9" w:rsidRPr="00B17ABA">
        <w:rPr>
          <w:lang w:eastAsia="ko-KR"/>
        </w:rPr>
        <w:t xml:space="preserve"> </w:t>
      </w:r>
      <w:r w:rsidR="006A4236" w:rsidRPr="00B17ABA">
        <w:rPr>
          <w:rFonts w:cstheme="majorBidi"/>
          <w:lang w:eastAsia="ko-KR"/>
        </w:rPr>
        <w:t>≥</w:t>
      </w:r>
      <w:r w:rsidR="00BB0CF9" w:rsidRPr="00B17ABA">
        <w:rPr>
          <w:rFonts w:cstheme="majorBidi"/>
          <w:lang w:eastAsia="ko-KR"/>
        </w:rPr>
        <w:t xml:space="preserve"> </w:t>
      </w:r>
      <w:r w:rsidR="006A4236" w:rsidRPr="00B17ABA">
        <w:rPr>
          <w:rFonts w:hint="eastAsia"/>
          <w:lang w:eastAsia="ko-KR"/>
        </w:rPr>
        <w:t>20%)</w:t>
      </w:r>
      <w:r w:rsidR="00CF71C9" w:rsidRPr="00B17ABA">
        <w:t>, pharmacological treatment usually starts with a single drug at low dose</w:t>
      </w:r>
      <w:r w:rsidR="00414D16" w:rsidRPr="00B17ABA">
        <w:t>; although o</w:t>
      </w:r>
      <w:r w:rsidR="00CF71C9" w:rsidRPr="00B17ABA">
        <w:t xml:space="preserve">ne of the two drug combinations may be used. For patients with CVD currently or previously, a drug will be selected depending on </w:t>
      </w:r>
      <w:r w:rsidR="006A4236" w:rsidRPr="00B17ABA">
        <w:rPr>
          <w:rFonts w:hint="eastAsia"/>
          <w:lang w:eastAsia="ko-KR"/>
        </w:rPr>
        <w:t xml:space="preserve">their medical history and </w:t>
      </w:r>
      <w:r w:rsidR="00CF71C9" w:rsidRPr="00B17ABA">
        <w:t xml:space="preserve">the compelling indications. </w:t>
      </w:r>
    </w:p>
    <w:p w:rsidR="00D332DF" w:rsidRPr="00B17ABA" w:rsidRDefault="00CF71C9" w:rsidP="001A2558">
      <w:pPr>
        <w:jc w:val="both"/>
        <w:rPr>
          <w:bCs/>
          <w:lang w:eastAsia="ko-KR"/>
        </w:rPr>
      </w:pPr>
      <w:r w:rsidRPr="00B17ABA">
        <w:t>As the result of the initial treatment, the patient either achieves the treatment goal</w:t>
      </w:r>
      <w:r w:rsidR="00531190" w:rsidRPr="00B17ABA">
        <w:t xml:space="preserve"> or</w:t>
      </w:r>
      <w:r w:rsidRPr="00B17ABA">
        <w:t xml:space="preserve"> </w:t>
      </w:r>
      <w:r w:rsidR="008242C9" w:rsidRPr="00B17ABA">
        <w:t>has the same or a worse</w:t>
      </w:r>
      <w:r w:rsidR="00531190" w:rsidRPr="00B17ABA">
        <w:t xml:space="preserve"> SBP, CVD, DM or A</w:t>
      </w:r>
      <w:r w:rsidRPr="00B17ABA">
        <w:rPr>
          <w:rFonts w:cstheme="majorBidi"/>
        </w:rPr>
        <w:t>E</w:t>
      </w:r>
      <w:r w:rsidR="00531190" w:rsidRPr="00B17ABA">
        <w:rPr>
          <w:rFonts w:cstheme="majorBidi"/>
        </w:rPr>
        <w:t xml:space="preserve"> due to the drug</w:t>
      </w:r>
      <w:r w:rsidRPr="00B17ABA">
        <w:rPr>
          <w:rFonts w:cstheme="majorBidi"/>
        </w:rPr>
        <w:t>. In the worst case, the patient may die</w:t>
      </w:r>
      <w:r w:rsidR="00D67EAF" w:rsidRPr="00B17ABA">
        <w:rPr>
          <w:rFonts w:cstheme="majorBidi"/>
        </w:rPr>
        <w:t xml:space="preserve"> due to a CVD-related or non-CVD related reason</w:t>
      </w:r>
      <w:r w:rsidRPr="00B17ABA">
        <w:rPr>
          <w:rFonts w:cstheme="majorBidi"/>
        </w:rPr>
        <w:t xml:space="preserve">. </w:t>
      </w:r>
      <w:r w:rsidR="00D67EAF" w:rsidRPr="00B17ABA">
        <w:t xml:space="preserve">If the initial drug cannot achieve the treatment goal, then </w:t>
      </w:r>
      <w:r w:rsidR="00531190" w:rsidRPr="00B17ABA">
        <w:t>it</w:t>
      </w:r>
      <w:r w:rsidR="00D67EAF" w:rsidRPr="00B17ABA">
        <w:t xml:space="preserve"> will be substituted with another single drug or two or three drug combinatio</w:t>
      </w:r>
      <w:r w:rsidR="00531190" w:rsidRPr="00B17ABA">
        <w:t xml:space="preserve">n. In this study, the </w:t>
      </w:r>
      <w:r w:rsidR="00D67EAF" w:rsidRPr="00B17ABA">
        <w:t xml:space="preserve">two or three drug combinations means both adding </w:t>
      </w:r>
      <w:r w:rsidR="008D1D41" w:rsidRPr="00B17ABA">
        <w:t xml:space="preserve">a second or third-line </w:t>
      </w:r>
      <w:r w:rsidR="00D67EAF" w:rsidRPr="00B17ABA">
        <w:t xml:space="preserve">drug to the current treatment regimen and multiple drugs combined into a single pill. </w:t>
      </w:r>
      <w:r w:rsidR="00D94B5A" w:rsidRPr="00B17ABA">
        <w:rPr>
          <w:bCs/>
        </w:rPr>
        <w:t>If the patient ha</w:t>
      </w:r>
      <w:r w:rsidR="00D94B5A" w:rsidRPr="00B17ABA">
        <w:rPr>
          <w:rFonts w:hint="eastAsia"/>
          <w:bCs/>
        </w:rPr>
        <w:t>s</w:t>
      </w:r>
      <w:r w:rsidR="00D94B5A" w:rsidRPr="00B17ABA">
        <w:rPr>
          <w:bCs/>
        </w:rPr>
        <w:t xml:space="preserve"> a </w:t>
      </w:r>
      <w:r w:rsidR="005C2121" w:rsidRPr="00B17ABA">
        <w:rPr>
          <w:bCs/>
        </w:rPr>
        <w:t>CVD or DM</w:t>
      </w:r>
      <w:r w:rsidR="00D94B5A" w:rsidRPr="00B17ABA">
        <w:rPr>
          <w:rFonts w:hint="eastAsia"/>
          <w:bCs/>
        </w:rPr>
        <w:t xml:space="preserve">, </w:t>
      </w:r>
      <w:r w:rsidR="00D94B5A" w:rsidRPr="00B17ABA">
        <w:rPr>
          <w:bCs/>
        </w:rPr>
        <w:t xml:space="preserve">one of the </w:t>
      </w:r>
      <w:r w:rsidR="00531190" w:rsidRPr="00B17ABA">
        <w:rPr>
          <w:bCs/>
        </w:rPr>
        <w:t>drug</w:t>
      </w:r>
      <w:r w:rsidR="008242C9" w:rsidRPr="00B17ABA">
        <w:rPr>
          <w:bCs/>
        </w:rPr>
        <w:t>s</w:t>
      </w:r>
      <w:r w:rsidR="00531190" w:rsidRPr="00B17ABA">
        <w:rPr>
          <w:bCs/>
        </w:rPr>
        <w:t xml:space="preserve"> </w:t>
      </w:r>
      <w:r w:rsidR="00D94B5A" w:rsidRPr="00B17ABA">
        <w:rPr>
          <w:bCs/>
        </w:rPr>
        <w:t xml:space="preserve">recommended </w:t>
      </w:r>
      <w:r w:rsidR="00D94B5A" w:rsidRPr="00B17ABA">
        <w:rPr>
          <w:rFonts w:hint="eastAsia"/>
          <w:bCs/>
        </w:rPr>
        <w:t>in</w:t>
      </w:r>
      <w:r w:rsidR="00D94B5A" w:rsidRPr="00B17ABA">
        <w:rPr>
          <w:bCs/>
        </w:rPr>
        <w:t xml:space="preserve"> clinical guideline</w:t>
      </w:r>
      <w:r w:rsidR="00D94B5A" w:rsidRPr="00B17ABA">
        <w:rPr>
          <w:rFonts w:hint="eastAsia"/>
          <w:bCs/>
        </w:rPr>
        <w:t>s</w:t>
      </w:r>
      <w:r w:rsidR="005C2121" w:rsidRPr="00B17ABA">
        <w:rPr>
          <w:bCs/>
        </w:rPr>
        <w:t xml:space="preserve"> will be given</w:t>
      </w:r>
      <w:r w:rsidR="00D94B5A" w:rsidRPr="00B17ABA">
        <w:rPr>
          <w:bCs/>
        </w:rPr>
        <w:t>.</w:t>
      </w:r>
      <w:r w:rsidR="005C2121" w:rsidRPr="00B17ABA">
        <w:rPr>
          <w:bCs/>
        </w:rPr>
        <w:t xml:space="preserve"> I</w:t>
      </w:r>
      <w:r w:rsidR="00D94B5A" w:rsidRPr="00B17ABA">
        <w:rPr>
          <w:bCs/>
        </w:rPr>
        <w:t xml:space="preserve">f </w:t>
      </w:r>
      <w:r w:rsidR="005C2121" w:rsidRPr="00B17ABA">
        <w:rPr>
          <w:bCs/>
        </w:rPr>
        <w:t>the</w:t>
      </w:r>
      <w:r w:rsidR="00D94B5A" w:rsidRPr="00B17ABA">
        <w:rPr>
          <w:bCs/>
        </w:rPr>
        <w:t xml:space="preserve"> patient </w:t>
      </w:r>
      <w:r w:rsidR="005C2121" w:rsidRPr="00B17ABA">
        <w:rPr>
          <w:bCs/>
        </w:rPr>
        <w:t>achieves</w:t>
      </w:r>
      <w:r w:rsidR="00D94B5A" w:rsidRPr="00B17ABA">
        <w:rPr>
          <w:bCs/>
        </w:rPr>
        <w:t xml:space="preserve"> the </w:t>
      </w:r>
      <w:r w:rsidR="005C2121" w:rsidRPr="00B17ABA">
        <w:rPr>
          <w:bCs/>
        </w:rPr>
        <w:t>treatment</w:t>
      </w:r>
      <w:r w:rsidR="00D94B5A" w:rsidRPr="00B17ABA">
        <w:rPr>
          <w:bCs/>
        </w:rPr>
        <w:t xml:space="preserve"> goal, the </w:t>
      </w:r>
      <w:r w:rsidR="005C2121" w:rsidRPr="00B17ABA">
        <w:rPr>
          <w:bCs/>
        </w:rPr>
        <w:t xml:space="preserve">current treatment regimen </w:t>
      </w:r>
      <w:r w:rsidR="00FB64D0" w:rsidRPr="00B17ABA">
        <w:rPr>
          <w:rFonts w:hint="eastAsia"/>
          <w:bCs/>
          <w:lang w:eastAsia="ko-KR"/>
        </w:rPr>
        <w:t xml:space="preserve">usually </w:t>
      </w:r>
      <w:r w:rsidR="00D94B5A" w:rsidRPr="00B17ABA">
        <w:rPr>
          <w:bCs/>
        </w:rPr>
        <w:t>continue</w:t>
      </w:r>
      <w:r w:rsidR="005C2121" w:rsidRPr="00B17ABA">
        <w:rPr>
          <w:bCs/>
        </w:rPr>
        <w:t>s</w:t>
      </w:r>
      <w:r w:rsidR="00D94B5A" w:rsidRPr="00B17ABA">
        <w:rPr>
          <w:bCs/>
        </w:rPr>
        <w:t xml:space="preserve"> the drug at the same do</w:t>
      </w:r>
      <w:r w:rsidR="00531190" w:rsidRPr="00B17ABA">
        <w:rPr>
          <w:bCs/>
        </w:rPr>
        <w:t>se</w:t>
      </w:r>
      <w:r w:rsidR="00D94B5A" w:rsidRPr="00B17ABA">
        <w:rPr>
          <w:bCs/>
        </w:rPr>
        <w:t xml:space="preserve"> or at </w:t>
      </w:r>
      <w:r w:rsidR="00531190" w:rsidRPr="00B17ABA">
        <w:rPr>
          <w:bCs/>
        </w:rPr>
        <w:t xml:space="preserve">a </w:t>
      </w:r>
      <w:r w:rsidR="00D94B5A" w:rsidRPr="00B17ABA">
        <w:rPr>
          <w:bCs/>
        </w:rPr>
        <w:t xml:space="preserve">lower dose. </w:t>
      </w:r>
      <w:r w:rsidR="00FB64D0" w:rsidRPr="00B17ABA">
        <w:rPr>
          <w:rFonts w:hint="eastAsia"/>
          <w:bCs/>
          <w:lang w:eastAsia="ko-KR"/>
        </w:rPr>
        <w:t xml:space="preserve">Depending on the result of second-line treatment, the patient evaluation and treatment decision procedure repeats </w:t>
      </w:r>
      <w:r w:rsidR="00947127" w:rsidRPr="00B17ABA">
        <w:rPr>
          <w:rFonts w:hint="eastAsia"/>
          <w:bCs/>
          <w:lang w:eastAsia="ko-KR"/>
        </w:rPr>
        <w:t>over the</w:t>
      </w:r>
      <w:r w:rsidR="00531190" w:rsidRPr="00B17ABA">
        <w:rPr>
          <w:bCs/>
          <w:lang w:eastAsia="ko-KR"/>
        </w:rPr>
        <w:t xml:space="preserve"> patients’</w:t>
      </w:r>
      <w:r w:rsidR="00947127" w:rsidRPr="00B17ABA">
        <w:rPr>
          <w:rFonts w:hint="eastAsia"/>
          <w:bCs/>
          <w:lang w:eastAsia="ko-KR"/>
        </w:rPr>
        <w:t xml:space="preserve"> lifetime.</w:t>
      </w:r>
      <w:r w:rsidR="00FB64D0" w:rsidRPr="00B17ABA">
        <w:rPr>
          <w:rFonts w:hint="eastAsia"/>
          <w:bCs/>
          <w:lang w:eastAsia="ko-KR"/>
        </w:rPr>
        <w:t xml:space="preserve"> </w:t>
      </w:r>
    </w:p>
    <w:p w:rsidR="00947127" w:rsidRPr="00B17ABA" w:rsidRDefault="00947127" w:rsidP="001A2558">
      <w:pPr>
        <w:rPr>
          <w:lang w:eastAsia="ko-KR"/>
        </w:rPr>
        <w:sectPr w:rsidR="00947127" w:rsidRPr="00B17ABA" w:rsidSect="00013330">
          <w:footerReference w:type="default" r:id="rId29"/>
          <w:pgSz w:w="11906" w:h="16838"/>
          <w:pgMar w:top="1701" w:right="1418" w:bottom="1701" w:left="2268" w:header="708" w:footer="708" w:gutter="0"/>
          <w:cols w:space="708"/>
          <w:docGrid w:linePitch="360"/>
        </w:sectPr>
      </w:pPr>
    </w:p>
    <w:p w:rsidR="00CF71C9" w:rsidRPr="00B17ABA" w:rsidRDefault="00093692" w:rsidP="009923E9">
      <w:pPr>
        <w:keepNext/>
        <w:spacing w:after="0"/>
        <w:ind w:firstLine="0"/>
        <w:jc w:val="center"/>
      </w:pPr>
      <w:r w:rsidRPr="00B17ABA">
        <w:rPr>
          <w:noProof/>
          <w:lang w:eastAsia="ko-KR"/>
        </w:rPr>
        <w:lastRenderedPageBreak/>
        <w:drawing>
          <wp:inline distT="0" distB="0" distL="0" distR="0" wp14:anchorId="298D42FE" wp14:editId="2B4FDC8C">
            <wp:extent cx="7477125" cy="446001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framework.tif"/>
                    <pic:cNvPicPr/>
                  </pic:nvPicPr>
                  <pic:blipFill>
                    <a:blip r:embed="rId30">
                      <a:extLst>
                        <a:ext uri="{28A0092B-C50C-407E-A947-70E740481C1C}">
                          <a14:useLocalDpi xmlns:a14="http://schemas.microsoft.com/office/drawing/2010/main" val="0"/>
                        </a:ext>
                      </a:extLst>
                    </a:blip>
                    <a:stretch>
                      <a:fillRect/>
                    </a:stretch>
                  </pic:blipFill>
                  <pic:spPr>
                    <a:xfrm>
                      <a:off x="0" y="0"/>
                      <a:ext cx="7484823" cy="4464602"/>
                    </a:xfrm>
                    <a:prstGeom prst="rect">
                      <a:avLst/>
                    </a:prstGeom>
                  </pic:spPr>
                </pic:pic>
              </a:graphicData>
            </a:graphic>
          </wp:inline>
        </w:drawing>
      </w:r>
    </w:p>
    <w:p w:rsidR="00614CD1" w:rsidRPr="00B17ABA" w:rsidRDefault="00614CD1" w:rsidP="009923E9">
      <w:pPr>
        <w:pStyle w:val="TOC2"/>
        <w:rPr>
          <w:lang w:val="en-US" w:eastAsia="ko-KR"/>
        </w:rPr>
      </w:pPr>
      <w:r w:rsidRPr="00B17ABA">
        <w:t xml:space="preserve">1) </w:t>
      </w:r>
      <w:r w:rsidRPr="009923E9">
        <w:rPr>
          <w:b/>
          <w:bCs/>
        </w:rPr>
        <w:t>D</w:t>
      </w:r>
      <w:r w:rsidRPr="00B17ABA">
        <w:t xml:space="preserve"> represents</w:t>
      </w:r>
      <w:r w:rsidR="00BB0CF9" w:rsidRPr="00B17ABA">
        <w:t xml:space="preserve"> thiazide type diuretics; </w:t>
      </w:r>
      <w:r w:rsidRPr="009923E9">
        <w:rPr>
          <w:b/>
          <w:bCs/>
        </w:rPr>
        <w:t>BB</w:t>
      </w:r>
      <w:r w:rsidR="00BB0CF9" w:rsidRPr="00B17ABA">
        <w:t xml:space="preserve"> represents beta-blockers; </w:t>
      </w:r>
      <w:r w:rsidR="00BB0CF9" w:rsidRPr="009923E9">
        <w:rPr>
          <w:b/>
          <w:bCs/>
        </w:rPr>
        <w:t>CCB</w:t>
      </w:r>
      <w:r w:rsidR="00BB0CF9" w:rsidRPr="00B17ABA">
        <w:t xml:space="preserve"> represents </w:t>
      </w:r>
      <w:r w:rsidR="00BB0CF9" w:rsidRPr="00B17ABA">
        <w:rPr>
          <w:lang w:val="en-US" w:eastAsia="ko-KR"/>
        </w:rPr>
        <w:t>calcium channel blockers</w:t>
      </w:r>
      <w:r w:rsidR="00BB0CF9" w:rsidRPr="00B17ABA">
        <w:rPr>
          <w:lang w:val="en-US"/>
        </w:rPr>
        <w:t xml:space="preserve">; </w:t>
      </w:r>
      <w:r w:rsidR="00BB0CF9" w:rsidRPr="009923E9">
        <w:rPr>
          <w:b/>
          <w:bCs/>
          <w:lang w:val="en-US"/>
        </w:rPr>
        <w:t>ACEI</w:t>
      </w:r>
      <w:r w:rsidR="00BB0CF9" w:rsidRPr="00B17ABA">
        <w:rPr>
          <w:lang w:val="en-US"/>
        </w:rPr>
        <w:t xml:space="preserve"> represent</w:t>
      </w:r>
      <w:r w:rsidR="00715237" w:rsidRPr="00B17ABA">
        <w:rPr>
          <w:lang w:val="en-US"/>
        </w:rPr>
        <w:t>s</w:t>
      </w:r>
      <w:r w:rsidR="00BB0CF9" w:rsidRPr="00B17ABA">
        <w:rPr>
          <w:lang w:val="en-US"/>
        </w:rPr>
        <w:t xml:space="preserve"> </w:t>
      </w:r>
      <w:r w:rsidR="00BB0CF9" w:rsidRPr="00B17ABA">
        <w:rPr>
          <w:lang w:val="en-US" w:eastAsia="ko-KR"/>
        </w:rPr>
        <w:t>a</w:t>
      </w:r>
      <w:r w:rsidR="00BB0CF9" w:rsidRPr="00B17ABA">
        <w:rPr>
          <w:rFonts w:hint="eastAsia"/>
          <w:lang w:val="en-US" w:eastAsia="ko-KR"/>
        </w:rPr>
        <w:t>ngiotensin-</w:t>
      </w:r>
      <w:r w:rsidR="00BB0CF9" w:rsidRPr="00B17ABA">
        <w:rPr>
          <w:lang w:val="en-US" w:eastAsia="ko-KR"/>
        </w:rPr>
        <w:t>c</w:t>
      </w:r>
      <w:r w:rsidR="00BB0CF9" w:rsidRPr="00B17ABA">
        <w:rPr>
          <w:rFonts w:hint="eastAsia"/>
          <w:lang w:val="en-US" w:eastAsia="ko-KR"/>
        </w:rPr>
        <w:t xml:space="preserve">onverting </w:t>
      </w:r>
      <w:r w:rsidR="00BB0CF9" w:rsidRPr="00B17ABA">
        <w:rPr>
          <w:lang w:val="en-US" w:eastAsia="ko-KR"/>
        </w:rPr>
        <w:t>e</w:t>
      </w:r>
      <w:r w:rsidR="00BB0CF9" w:rsidRPr="00B17ABA">
        <w:rPr>
          <w:rFonts w:hint="eastAsia"/>
          <w:lang w:val="en-US" w:eastAsia="ko-KR"/>
        </w:rPr>
        <w:t xml:space="preserve">nzyme </w:t>
      </w:r>
      <w:r w:rsidR="00BB0CF9" w:rsidRPr="00B17ABA">
        <w:rPr>
          <w:lang w:val="en-US" w:eastAsia="ko-KR"/>
        </w:rPr>
        <w:t>i</w:t>
      </w:r>
      <w:r w:rsidR="00BB0CF9" w:rsidRPr="00B17ABA">
        <w:rPr>
          <w:rFonts w:hint="eastAsia"/>
          <w:lang w:val="en-US" w:eastAsia="ko-KR"/>
        </w:rPr>
        <w:t>nhibitors</w:t>
      </w:r>
      <w:r w:rsidR="00BB0CF9" w:rsidRPr="00B17ABA">
        <w:rPr>
          <w:lang w:val="en-US" w:eastAsia="ko-KR"/>
        </w:rPr>
        <w:t xml:space="preserve">; and </w:t>
      </w:r>
      <w:r w:rsidR="00BB0CF9" w:rsidRPr="009923E9">
        <w:rPr>
          <w:b/>
          <w:bCs/>
          <w:lang w:val="en-US" w:eastAsia="ko-KR"/>
        </w:rPr>
        <w:t>ARB</w:t>
      </w:r>
      <w:r w:rsidR="00BB0CF9" w:rsidRPr="00B17ABA">
        <w:rPr>
          <w:lang w:val="en-US" w:eastAsia="ko-KR"/>
        </w:rPr>
        <w:t xml:space="preserve"> represents angiotensin</w:t>
      </w:r>
      <w:r w:rsidR="00BB0CF9" w:rsidRPr="00B17ABA">
        <w:rPr>
          <w:rFonts w:hint="eastAsia"/>
          <w:lang w:val="en-US" w:eastAsia="ko-KR"/>
        </w:rPr>
        <w:t xml:space="preserve"> II </w:t>
      </w:r>
      <w:r w:rsidR="00BB0CF9" w:rsidRPr="00B17ABA">
        <w:rPr>
          <w:lang w:val="en-US" w:eastAsia="ko-KR"/>
        </w:rPr>
        <w:t>r</w:t>
      </w:r>
      <w:r w:rsidR="00BB0CF9" w:rsidRPr="00B17ABA">
        <w:rPr>
          <w:rFonts w:hint="eastAsia"/>
          <w:lang w:val="en-US" w:eastAsia="ko-KR"/>
        </w:rPr>
        <w:t xml:space="preserve">eceptor </w:t>
      </w:r>
      <w:r w:rsidR="00BB0CF9" w:rsidRPr="00B17ABA">
        <w:rPr>
          <w:lang w:val="en-US" w:eastAsia="ko-KR"/>
        </w:rPr>
        <w:t>b</w:t>
      </w:r>
      <w:r w:rsidR="00BB0CF9" w:rsidRPr="00B17ABA">
        <w:rPr>
          <w:rFonts w:hint="eastAsia"/>
          <w:lang w:val="en-US" w:eastAsia="ko-KR"/>
        </w:rPr>
        <w:t>lockers</w:t>
      </w:r>
      <w:r w:rsidR="00BB0CF9" w:rsidRPr="00B17ABA">
        <w:rPr>
          <w:lang w:val="en-US" w:eastAsia="ko-KR"/>
        </w:rPr>
        <w:t>.</w:t>
      </w:r>
    </w:p>
    <w:p w:rsidR="00BB0CF9" w:rsidRPr="009923E9" w:rsidRDefault="00BB0CF9" w:rsidP="009923E9">
      <w:pPr>
        <w:rPr>
          <w:lang w:val="en-US" w:eastAsia="ko-KR"/>
        </w:rPr>
      </w:pPr>
    </w:p>
    <w:p w:rsidR="00CF71C9" w:rsidRPr="00B17ABA" w:rsidRDefault="00CF71C9" w:rsidP="001A2558">
      <w:pPr>
        <w:pStyle w:val="Caption"/>
        <w:jc w:val="center"/>
        <w:sectPr w:rsidR="00CF71C9" w:rsidRPr="00B17ABA" w:rsidSect="00013330">
          <w:pgSz w:w="16838" w:h="11906" w:orient="landscape"/>
          <w:pgMar w:top="1701" w:right="1418" w:bottom="1701" w:left="2268" w:header="708" w:footer="708" w:gutter="0"/>
          <w:cols w:space="708"/>
          <w:docGrid w:linePitch="360"/>
        </w:sectPr>
      </w:pPr>
      <w:bookmarkStart w:id="136" w:name="_Ref423423767"/>
      <w:bookmarkStart w:id="137" w:name="_Toc426019142"/>
      <w:r w:rsidRPr="00B17ABA">
        <w:t xml:space="preserve">Figure </w:t>
      </w:r>
      <w:fldSimple w:instr=" STYLEREF 1 \s ">
        <w:r w:rsidR="00ED7C74" w:rsidRPr="00B17ABA">
          <w:rPr>
            <w:noProof/>
            <w:cs/>
          </w:rPr>
          <w:t>‎</w:t>
        </w:r>
        <w:r w:rsidR="00ED7C74" w:rsidRPr="00B17ABA">
          <w:rPr>
            <w:noProof/>
          </w:rPr>
          <w:t>4</w:t>
        </w:r>
      </w:fldSimple>
      <w:r w:rsidR="00ED7C74" w:rsidRPr="00B17ABA">
        <w:t>.</w:t>
      </w:r>
      <w:fldSimple w:instr=" SEQ Figure \* ARABIC \s 1 ">
        <w:r w:rsidR="00ED7C74" w:rsidRPr="00B17ABA">
          <w:rPr>
            <w:noProof/>
          </w:rPr>
          <w:t>5</w:t>
        </w:r>
      </w:fldSimple>
      <w:bookmarkEnd w:id="136"/>
      <w:r w:rsidRPr="00B17ABA">
        <w:t>. Graphical display of the sequential drug decision process in primary hypertension</w:t>
      </w:r>
      <w:bookmarkEnd w:id="137"/>
    </w:p>
    <w:p w:rsidR="005651EF" w:rsidRPr="00B17ABA" w:rsidRDefault="008B4F63" w:rsidP="00985D42">
      <w:pPr>
        <w:jc w:val="both"/>
        <w:rPr>
          <w:lang w:eastAsia="ko-KR"/>
        </w:rPr>
      </w:pPr>
      <w:r w:rsidRPr="00B17ABA">
        <w:rPr>
          <w:rFonts w:eastAsia="Malgun Gothic"/>
          <w:lang w:eastAsia="ko-KR"/>
        </w:rPr>
        <w:lastRenderedPageBreak/>
        <w:t>The sequential drug decision process in primary hypertension in Figure 4.5 was conceptualised</w:t>
      </w:r>
      <w:r w:rsidR="005651EF" w:rsidRPr="00B17ABA">
        <w:rPr>
          <w:rFonts w:eastAsia="Malgun Gothic"/>
          <w:lang w:eastAsia="ko-KR"/>
        </w:rPr>
        <w:t xml:space="preserve"> using the elements of </w:t>
      </w:r>
      <w:r w:rsidRPr="00B17ABA">
        <w:rPr>
          <w:lang w:eastAsia="ko-KR"/>
        </w:rPr>
        <w:t xml:space="preserve">the mathematical description of an SDDP </w:t>
      </w:r>
      <w:r w:rsidR="005651EF" w:rsidRPr="00B17ABA">
        <w:rPr>
          <w:rFonts w:ascii="Times New Roman" w:hAnsi="Times New Roman" w:cs="Times New Roman"/>
          <w:i/>
        </w:rPr>
        <w:t xml:space="preserve">P(T, H, HS, A, SS, </w:t>
      </w:r>
      <w:r w:rsidR="005651EF" w:rsidRPr="00B17ABA">
        <w:rPr>
          <w:rFonts w:ascii="Times New Roman" w:hAnsi="Times New Roman" w:cs="Times New Roman"/>
          <w:i/>
          <w:iCs/>
        </w:rPr>
        <w:t>DS</w:t>
      </w:r>
      <w:r w:rsidR="005651EF" w:rsidRPr="00B17ABA">
        <w:rPr>
          <w:rFonts w:ascii="Times New Roman" w:hAnsi="Times New Roman" w:cs="Times New Roman"/>
          <w:i/>
        </w:rPr>
        <w:t xml:space="preserve">, Ω, p, r, f) </w:t>
      </w:r>
      <w:r w:rsidRPr="00B17ABA">
        <w:rPr>
          <w:lang w:eastAsia="ko-KR"/>
        </w:rPr>
        <w:t xml:space="preserve">in </w:t>
      </w:r>
      <w:r w:rsidR="00340692" w:rsidRPr="00B17ABA">
        <w:rPr>
          <w:lang w:eastAsia="ko-KR"/>
        </w:rPr>
        <w:t>section</w:t>
      </w:r>
      <w:r w:rsidRPr="00B17ABA">
        <w:rPr>
          <w:lang w:eastAsia="ko-KR"/>
        </w:rPr>
        <w:t xml:space="preserve"> 2</w:t>
      </w:r>
      <w:r w:rsidR="00985D42" w:rsidRPr="00B17ABA">
        <w:rPr>
          <w:lang w:eastAsia="ko-KR"/>
        </w:rPr>
        <w:t>.4.</w:t>
      </w:r>
    </w:p>
    <w:p w:rsidR="005651EF" w:rsidRPr="00B17ABA" w:rsidRDefault="005651EF" w:rsidP="005651EF">
      <w:pPr>
        <w:pStyle w:val="Heading3"/>
        <w:rPr>
          <w:lang w:eastAsia="ko-KR"/>
        </w:rPr>
      </w:pPr>
      <w:r w:rsidRPr="00B17ABA">
        <w:rPr>
          <w:lang w:eastAsia="ko-KR"/>
        </w:rPr>
        <w:t>The set of time</w:t>
      </w:r>
    </w:p>
    <w:p w:rsidR="00531190" w:rsidRPr="00B17ABA" w:rsidRDefault="00531190" w:rsidP="008242C9">
      <w:pPr>
        <w:jc w:val="both"/>
      </w:pPr>
      <w:r w:rsidRPr="00B17ABA">
        <w:t xml:space="preserve">A cohort of hypertensive patients moves through the model experiencing hypertension-related events at discrete time periods until either death or the patient reaches an age of 100-years. </w:t>
      </w:r>
      <w:r w:rsidRPr="00B17ABA">
        <w:rPr>
          <w:rFonts w:eastAsia="Malgun Gothic" w:hint="eastAsia"/>
          <w:lang w:eastAsia="ko-KR"/>
        </w:rPr>
        <w:t>A</w:t>
      </w:r>
      <w:r w:rsidRPr="00B17ABA">
        <w:t xml:space="preserve">t each time period, the decision maker (i.e., clinician) </w:t>
      </w:r>
      <w:r w:rsidRPr="00B17ABA">
        <w:rPr>
          <w:rFonts w:eastAsia="Malgun Gothic" w:hint="eastAsia"/>
          <w:lang w:eastAsia="ko-KR"/>
        </w:rPr>
        <w:t>ma</w:t>
      </w:r>
      <w:r w:rsidRPr="00B17ABA">
        <w:rPr>
          <w:rFonts w:eastAsia="Malgun Gothic"/>
          <w:lang w:eastAsia="ko-KR"/>
        </w:rPr>
        <w:t>k</w:t>
      </w:r>
      <w:r w:rsidRPr="00B17ABA">
        <w:rPr>
          <w:rFonts w:eastAsia="Malgun Gothic" w:hint="eastAsia"/>
          <w:lang w:eastAsia="ko-KR"/>
        </w:rPr>
        <w:t>e</w:t>
      </w:r>
      <w:r w:rsidRPr="00B17ABA">
        <w:rPr>
          <w:rFonts w:eastAsia="Malgun Gothic"/>
          <w:lang w:eastAsia="ko-KR"/>
        </w:rPr>
        <w:t xml:space="preserve">s </w:t>
      </w:r>
      <w:r w:rsidRPr="00B17ABA">
        <w:rPr>
          <w:bCs/>
        </w:rPr>
        <w:t>a decision on the choice of drug(s) (e.g., continue with the same drug(s), replace with a new drug</w:t>
      </w:r>
      <w:r w:rsidR="001E052F" w:rsidRPr="00B17ABA">
        <w:rPr>
          <w:bCs/>
        </w:rPr>
        <w:t xml:space="preserve"> or</w:t>
      </w:r>
      <w:r w:rsidRPr="00B17ABA">
        <w:rPr>
          <w:bCs/>
        </w:rPr>
        <w:t xml:space="preserve"> add a new drug</w:t>
      </w:r>
      <w:r w:rsidR="001E052F" w:rsidRPr="00B17ABA">
        <w:rPr>
          <w:bCs/>
        </w:rPr>
        <w:t xml:space="preserve"> into the current treatment regimen</w:t>
      </w:r>
      <w:r w:rsidRPr="00B17ABA">
        <w:rPr>
          <w:bCs/>
        </w:rPr>
        <w:t xml:space="preserve">) considering </w:t>
      </w:r>
      <w:r w:rsidR="00263CED" w:rsidRPr="00B17ABA">
        <w:rPr>
          <w:bCs/>
        </w:rPr>
        <w:t xml:space="preserve">the </w:t>
      </w:r>
      <w:r w:rsidR="001E052F" w:rsidRPr="00B17ABA">
        <w:t xml:space="preserve">patient’s </w:t>
      </w:r>
      <w:r w:rsidR="001E052F" w:rsidRPr="00B17ABA">
        <w:rPr>
          <w:rFonts w:eastAsia="Malgun Gothic"/>
          <w:lang w:eastAsia="ko-KR"/>
        </w:rPr>
        <w:t xml:space="preserve">current </w:t>
      </w:r>
      <w:r w:rsidR="004D1C22" w:rsidRPr="00B17ABA">
        <w:rPr>
          <w:rFonts w:eastAsia="Malgun Gothic"/>
          <w:lang w:eastAsia="ko-KR"/>
        </w:rPr>
        <w:t>blood pressure level,</w:t>
      </w:r>
      <w:r w:rsidR="001E052F" w:rsidRPr="00B17ABA">
        <w:rPr>
          <w:rFonts w:eastAsia="Malgun Gothic"/>
          <w:lang w:eastAsia="ko-KR"/>
        </w:rPr>
        <w:t xml:space="preserve"> </w:t>
      </w:r>
      <w:r w:rsidR="001E052F" w:rsidRPr="00B17ABA">
        <w:rPr>
          <w:bCs/>
        </w:rPr>
        <w:t>medical history and</w:t>
      </w:r>
      <w:r w:rsidR="001E052F" w:rsidRPr="00B17ABA">
        <w:rPr>
          <w:rFonts w:eastAsia="Malgun Gothic"/>
          <w:lang w:eastAsia="ko-KR"/>
        </w:rPr>
        <w:t xml:space="preserve"> the risk of the </w:t>
      </w:r>
      <w:r w:rsidR="004D1C22" w:rsidRPr="00B17ABA">
        <w:rPr>
          <w:rFonts w:eastAsia="Malgun Gothic"/>
          <w:lang w:eastAsia="ko-KR"/>
        </w:rPr>
        <w:t>CVD</w:t>
      </w:r>
      <w:r w:rsidR="00715237" w:rsidRPr="00B17ABA">
        <w:rPr>
          <w:rFonts w:eastAsia="Malgun Gothic"/>
          <w:lang w:eastAsia="ko-KR"/>
        </w:rPr>
        <w:t>-</w:t>
      </w:r>
      <w:r w:rsidR="001E052F" w:rsidRPr="00B17ABA">
        <w:rPr>
          <w:rFonts w:eastAsia="Malgun Gothic"/>
          <w:lang w:eastAsia="ko-KR"/>
        </w:rPr>
        <w:t>related health states</w:t>
      </w:r>
      <w:r w:rsidRPr="00B17ABA">
        <w:rPr>
          <w:rFonts w:eastAsia="Malgun Gothic" w:hint="eastAsia"/>
          <w:bCs/>
          <w:lang w:eastAsia="ko-KR"/>
        </w:rPr>
        <w:t xml:space="preserve">. </w:t>
      </w:r>
      <w:r w:rsidRPr="00B17ABA">
        <w:t>In practice, the time to revisit the clinician after treatment initiation and to decide</w:t>
      </w:r>
      <w:r w:rsidR="008242C9" w:rsidRPr="00B17ABA">
        <w:t xml:space="preserve"> upon treatment success and tolerability</w:t>
      </w:r>
      <w:r w:rsidRPr="00B17ABA">
        <w:t xml:space="preserve"> is fairly short. </w:t>
      </w:r>
      <w:r w:rsidR="00433283" w:rsidRPr="00B17ABA">
        <w:t xml:space="preserve">If the time interval is too short, however, there is a potential risk of carry-over effect and maximal antihypertensive efficacy is unlikely to </w:t>
      </w:r>
      <w:r w:rsidR="00433283" w:rsidRPr="00B17ABA">
        <w:rPr>
          <w:rFonts w:hint="eastAsia"/>
          <w:lang w:eastAsia="ko-KR"/>
        </w:rPr>
        <w:t xml:space="preserve">have </w:t>
      </w:r>
      <w:r w:rsidR="00433283" w:rsidRPr="00B17ABA">
        <w:t>be</w:t>
      </w:r>
      <w:r w:rsidR="00433283" w:rsidRPr="00B17ABA">
        <w:rPr>
          <w:rFonts w:hint="eastAsia"/>
          <w:lang w:eastAsia="ko-KR"/>
        </w:rPr>
        <w:t>en</w:t>
      </w:r>
      <w:r w:rsidR="00433283" w:rsidRPr="00B17ABA">
        <w:t xml:space="preserve"> reached. </w:t>
      </w:r>
      <w:r w:rsidR="00433283" w:rsidRPr="00B17ABA">
        <w:rPr>
          <w:rFonts w:hint="eastAsia"/>
          <w:lang w:eastAsia="ko-KR"/>
        </w:rPr>
        <w:t>From</w:t>
      </w:r>
      <w:r w:rsidR="00433283" w:rsidRPr="00B17ABA">
        <w:t xml:space="preserve"> a methodological viewpoint, the total drug switching period would be too short to consider the long-term cost and effectiveness of sequential treatment policies. Therefore t</w:t>
      </w:r>
      <w:r w:rsidRPr="00B17ABA">
        <w:t xml:space="preserve">his study assumes that this </w:t>
      </w:r>
      <w:r w:rsidR="00197F49" w:rsidRPr="00B17ABA">
        <w:t>decision-making cycle</w:t>
      </w:r>
      <w:r w:rsidRPr="00B17ABA">
        <w:t xml:space="preserve"> is </w:t>
      </w:r>
      <w:r w:rsidR="00263CED" w:rsidRPr="00B17ABA">
        <w:t>three</w:t>
      </w:r>
      <w:r w:rsidRPr="00B17ABA">
        <w:t xml:space="preserve"> months. </w:t>
      </w:r>
    </w:p>
    <w:p w:rsidR="00531190" w:rsidRPr="00B17ABA" w:rsidRDefault="005651EF" w:rsidP="005651EF">
      <w:pPr>
        <w:jc w:val="both"/>
      </w:pPr>
      <w:r w:rsidRPr="009923E9">
        <w:rPr>
          <w:bCs/>
        </w:rPr>
        <w:t xml:space="preserve">It is practically impossible to consider all possible drug switches </w:t>
      </w:r>
      <w:r w:rsidRPr="009923E9">
        <w:rPr>
          <w:rFonts w:cstheme="majorBidi"/>
          <w:lang w:eastAsia="ko-KR"/>
        </w:rPr>
        <w:t xml:space="preserve">until 100 years old because of the huge number of possible </w:t>
      </w:r>
      <w:r w:rsidR="00E91746" w:rsidRPr="00B17ABA">
        <w:rPr>
          <w:rFonts w:cstheme="majorBidi"/>
          <w:lang w:eastAsia="ko-KR"/>
        </w:rPr>
        <w:t xml:space="preserve">disease pathways and </w:t>
      </w:r>
      <w:r w:rsidRPr="009923E9">
        <w:rPr>
          <w:rFonts w:cstheme="majorBidi"/>
          <w:lang w:eastAsia="ko-KR"/>
        </w:rPr>
        <w:t>treatment sequences: thus</w:t>
      </w:r>
      <w:r w:rsidR="00197F49" w:rsidRPr="00B17ABA">
        <w:rPr>
          <w:rFonts w:cstheme="majorBidi"/>
          <w:lang w:eastAsia="ko-KR"/>
        </w:rPr>
        <w:t>,</w:t>
      </w:r>
      <w:r w:rsidRPr="009923E9">
        <w:rPr>
          <w:rFonts w:cstheme="majorBidi"/>
          <w:lang w:eastAsia="ko-KR"/>
        </w:rPr>
        <w:t xml:space="preserve"> </w:t>
      </w:r>
      <w:r w:rsidRPr="00B17ABA">
        <w:rPr>
          <w:rFonts w:cstheme="majorBidi"/>
          <w:lang w:eastAsia="ko-KR"/>
        </w:rPr>
        <w:t>t</w:t>
      </w:r>
      <w:r w:rsidRPr="00B17ABA">
        <w:rPr>
          <w:rFonts w:eastAsia="Malgun Gothic"/>
          <w:lang w:eastAsia="ko-KR"/>
        </w:rPr>
        <w:t xml:space="preserve">his study reduces the size of the problem by restricting the maximum number of drug switches. </w:t>
      </w:r>
      <w:r w:rsidR="00531190" w:rsidRPr="00B17ABA">
        <w:t>The NICE clinical guideline</w:t>
      </w:r>
      <w:r w:rsidR="00263CED" w:rsidRPr="00B17ABA">
        <w:t>s</w:t>
      </w:r>
      <w:r w:rsidR="00531190" w:rsidRPr="00B17ABA">
        <w:t xml:space="preserve"> on primary hypertension recommend a 4-step treatment algorithm</w:t>
      </w:r>
      <w:r w:rsidR="00263CED" w:rsidRPr="00B17ABA">
        <w:t xml:space="preserve"> (i.e., three</w:t>
      </w:r>
      <w:r w:rsidR="00531190" w:rsidRPr="00B17ABA">
        <w:t xml:space="preserve"> switches are allowed after the initial drug is prescribed</w:t>
      </w:r>
      <w:r w:rsidR="00531190" w:rsidRPr="00B17ABA">
        <w:rPr>
          <w:lang w:eastAsia="ko-KR"/>
        </w:rPr>
        <w:t xml:space="preserve"> at </w:t>
      </w:r>
      <w:r w:rsidR="00531190" w:rsidRPr="00B17ABA">
        <w:t>step 1) including two or three drug combinations</w:t>
      </w:r>
      <w:r w:rsidR="00531190" w:rsidRPr="00B17ABA">
        <w:rPr>
          <w:lang w:eastAsia="ko-KR"/>
        </w:rPr>
        <w:fldChar w:fldCharType="begin"/>
      </w:r>
      <w:r w:rsidR="00EE2B4F" w:rsidRPr="00B17ABA">
        <w:rPr>
          <w:lang w:eastAsia="ko-KR"/>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531190" w:rsidRPr="00B17ABA">
        <w:rPr>
          <w:lang w:eastAsia="ko-KR"/>
        </w:rPr>
        <w:fldChar w:fldCharType="separate"/>
      </w:r>
      <w:r w:rsidR="00EE2B4F" w:rsidRPr="00B17ABA">
        <w:rPr>
          <w:noProof/>
          <w:vertAlign w:val="superscript"/>
          <w:lang w:eastAsia="ko-KR"/>
        </w:rPr>
        <w:t>[63]</w:t>
      </w:r>
      <w:r w:rsidR="00531190" w:rsidRPr="00B17ABA">
        <w:rPr>
          <w:lang w:eastAsia="ko-KR"/>
        </w:rPr>
        <w:fldChar w:fldCharType="end"/>
      </w:r>
      <w:r w:rsidR="00531190" w:rsidRPr="00B17ABA">
        <w:t xml:space="preserve">. For the untreated hypertension after step </w:t>
      </w:r>
      <w:r w:rsidR="00506BB9" w:rsidRPr="00B17ABA">
        <w:t xml:space="preserve">3 </w:t>
      </w:r>
      <w:r w:rsidR="00531190" w:rsidRPr="00B17ABA">
        <w:t>(i.e., blood pressure is still not controlled after three types of treatment), the NICE guideline</w:t>
      </w:r>
      <w:r w:rsidR="00263CED" w:rsidRPr="00B17ABA">
        <w:t>s</w:t>
      </w:r>
      <w:r w:rsidR="00531190" w:rsidRPr="00B17ABA">
        <w:t xml:space="preserve"> recommend to consider further </w:t>
      </w:r>
      <w:r w:rsidR="00263CED" w:rsidRPr="00B17ABA">
        <w:t>Ds-based</w:t>
      </w:r>
      <w:r w:rsidR="00531190" w:rsidRPr="00B17ABA">
        <w:t xml:space="preserve"> therapy, adding </w:t>
      </w:r>
      <w:r w:rsidR="00263CED" w:rsidRPr="00B17ABA">
        <w:t>an AB</w:t>
      </w:r>
      <w:r w:rsidR="00531190" w:rsidRPr="00B17ABA">
        <w:t xml:space="preserve"> or </w:t>
      </w:r>
      <w:r w:rsidR="00263CED" w:rsidRPr="00B17ABA">
        <w:t>BB</w:t>
      </w:r>
      <w:r w:rsidR="00531190" w:rsidRPr="00B17ABA">
        <w:t xml:space="preserve"> or seeking specialist advice because it may be associated with secondary hypertension. Depending on the cause</w:t>
      </w:r>
      <w:r w:rsidR="00E509C8" w:rsidRPr="00B17ABA">
        <w:t xml:space="preserve"> of high blood pressure</w:t>
      </w:r>
      <w:r w:rsidR="00531190" w:rsidRPr="00B17ABA">
        <w:t xml:space="preserve">, treatments after step 4 may involve </w:t>
      </w:r>
      <w:r w:rsidR="00531190" w:rsidRPr="00B17ABA">
        <w:rPr>
          <w:lang w:eastAsia="ko-KR"/>
        </w:rPr>
        <w:t>pharmacological treatment</w:t>
      </w:r>
      <w:r w:rsidR="00531190" w:rsidRPr="00B17ABA">
        <w:t xml:space="preserve">, surgery or even renal dialysis, which are beyond the scope of this study. </w:t>
      </w:r>
      <w:r w:rsidR="00E509C8" w:rsidRPr="00B17ABA">
        <w:t>Furthermore</w:t>
      </w:r>
      <w:r w:rsidR="00197F49" w:rsidRPr="00B17ABA">
        <w:t>,</w:t>
      </w:r>
      <w:r w:rsidR="00531190" w:rsidRPr="00B17ABA">
        <w:t xml:space="preserve"> the proportion of hypertensive patients who fail to control blood pressure after</w:t>
      </w:r>
      <w:r w:rsidR="00263CED" w:rsidRPr="00B17ABA">
        <w:t xml:space="preserve"> step 4 is </w:t>
      </w:r>
      <w:r w:rsidR="00531190" w:rsidRPr="00B17ABA">
        <w:t>small</w:t>
      </w:r>
      <w:r w:rsidR="00E509C8" w:rsidRPr="00B17ABA">
        <w:t xml:space="preserve"> in practice</w:t>
      </w:r>
      <w:r w:rsidR="00531190" w:rsidRPr="00B17ABA">
        <w:rPr>
          <w:lang w:eastAsia="ko-KR"/>
        </w:rPr>
        <w:fldChar w:fldCharType="begin">
          <w:fldData xml:space="preserve">PEVuZE5vdGU+PENpdGU+PEF1dGhvcj5OYXRpb25hbCBJbnN0aXR1dGUgZm9yIEhlYWx0aCBhbmQg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OYXRpb25hbCBJbnN0aXR1dGUgZm9yIEhlYWx0aCBhbmQg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00531190" w:rsidRPr="00B17ABA">
        <w:rPr>
          <w:lang w:eastAsia="ko-KR"/>
        </w:rPr>
      </w:r>
      <w:r w:rsidR="00531190" w:rsidRPr="00B17ABA">
        <w:rPr>
          <w:lang w:eastAsia="ko-KR"/>
        </w:rPr>
        <w:fldChar w:fldCharType="separate"/>
      </w:r>
      <w:r w:rsidR="00EE2B4F" w:rsidRPr="00B17ABA">
        <w:rPr>
          <w:noProof/>
          <w:vertAlign w:val="superscript"/>
          <w:lang w:eastAsia="ko-KR"/>
        </w:rPr>
        <w:t>[8, 63]</w:t>
      </w:r>
      <w:r w:rsidR="00531190" w:rsidRPr="00B17ABA">
        <w:rPr>
          <w:lang w:eastAsia="ko-KR"/>
        </w:rPr>
        <w:fldChar w:fldCharType="end"/>
      </w:r>
      <w:r w:rsidR="00263CED" w:rsidRPr="00B17ABA">
        <w:rPr>
          <w:lang w:eastAsia="ko-KR"/>
        </w:rPr>
        <w:t>. As such</w:t>
      </w:r>
      <w:r w:rsidR="00531190" w:rsidRPr="00B17ABA">
        <w:t xml:space="preserve">, </w:t>
      </w:r>
      <w:r w:rsidR="00506BB9" w:rsidRPr="00B17ABA">
        <w:t>the hypertension SDDP model</w:t>
      </w:r>
      <w:r w:rsidR="00531190" w:rsidRPr="00B17ABA">
        <w:t xml:space="preserve"> assume</w:t>
      </w:r>
      <w:r w:rsidRPr="00B17ABA">
        <w:t>s</w:t>
      </w:r>
      <w:r w:rsidR="00531190" w:rsidRPr="00B17ABA">
        <w:t xml:space="preserve"> that the maximum </w:t>
      </w:r>
      <w:r w:rsidR="00263CED" w:rsidRPr="00B17ABA">
        <w:t xml:space="preserve">number of </w:t>
      </w:r>
      <w:r w:rsidR="00531190" w:rsidRPr="00B17ABA">
        <w:t>drug switch</w:t>
      </w:r>
      <w:r w:rsidR="00263CED" w:rsidRPr="00B17ABA">
        <w:t>es</w:t>
      </w:r>
      <w:r w:rsidR="00531190" w:rsidRPr="00B17ABA">
        <w:t xml:space="preserve"> is </w:t>
      </w:r>
      <w:r w:rsidR="00531190" w:rsidRPr="00B17ABA">
        <w:rPr>
          <w:lang w:eastAsia="ko-KR"/>
        </w:rPr>
        <w:t>three</w:t>
      </w:r>
      <w:r w:rsidR="00531190" w:rsidRPr="00B17ABA">
        <w:t>, and drug switching beyond step 4 is not included in this analysis.</w:t>
      </w:r>
    </w:p>
    <w:p w:rsidR="005651EF" w:rsidRPr="00B17ABA" w:rsidRDefault="005651EF" w:rsidP="003C446B">
      <w:pPr>
        <w:jc w:val="both"/>
        <w:rPr>
          <w:rFonts w:cstheme="majorBidi"/>
          <w:lang w:eastAsia="ko-KR"/>
        </w:rPr>
      </w:pPr>
      <w:r w:rsidRPr="00B17ABA">
        <w:rPr>
          <w:bCs/>
        </w:rPr>
        <w:lastRenderedPageBreak/>
        <w:t>Markov models are suitable to modelling a long-term disease</w:t>
      </w:r>
      <w:r w:rsidR="003A2511" w:rsidRPr="00B17ABA">
        <w:rPr>
          <w:bCs/>
        </w:rPr>
        <w:t>,</w:t>
      </w:r>
      <w:r w:rsidRPr="00B17ABA">
        <w:rPr>
          <w:bCs/>
        </w:rPr>
        <w:t xml:space="preserve"> which involves an ongoing risk over time</w:t>
      </w:r>
      <w:r w:rsidR="003C446B" w:rsidRPr="00B17ABA">
        <w:rPr>
          <w:bCs/>
        </w:rPr>
        <w:fldChar w:fldCharType="begin"/>
      </w:r>
      <w:r w:rsidR="00EE2B4F" w:rsidRPr="00B17ABA">
        <w:rPr>
          <w:bCs/>
        </w:rPr>
        <w:instrText xml:space="preserve"> ADDIN EN.CITE &lt;EndNote&gt;&lt;Cite&gt;&lt;Author&gt;Briggs&lt;/Author&gt;&lt;Year&gt;2006&lt;/Year&gt;&lt;RecNum&gt;253&lt;/RecNum&gt;&lt;DisplayText&gt;&lt;style face="superscript"&gt;[74]&lt;/style&gt;&lt;/DisplayText&gt;&lt;record&gt;&lt;rec-number&gt;253&lt;/rec-number&gt;&lt;foreign-keys&gt;&lt;key app="EN" db-id="z2a0dvwpazf220et2vh50z295rxpzfevwft2"&gt;253&lt;/key&gt;&lt;/foreign-keys&gt;&lt;ref-type name="Book"&gt;6&lt;/ref-type&gt;&lt;contributors&gt;&lt;authors&gt;&lt;author&gt;Briggs, A.&lt;/author&gt;&lt;author&gt;Claxton, K.&lt;/author&gt;&lt;author&gt;Sculpher, M&lt;/author&gt;&lt;/authors&gt;&lt;/contributors&gt;&lt;titles&gt;&lt;title&gt;Decision modelling for health economic evaluation&lt;/title&gt;&lt;secondary-title&gt;Handbooks in Health Economic Evaluation&lt;/secondary-title&gt;&lt;/titles&gt;&lt;volume&gt;1&lt;/volume&gt;&lt;dates&gt;&lt;year&gt;2006&lt;/year&gt;&lt;/dates&gt;&lt;publisher&gt;Oxford University Press&lt;/publisher&gt;&lt;urls&gt;&lt;/urls&gt;&lt;access-date&gt;Accessed 19 February 2014&lt;/access-date&gt;&lt;/record&gt;&lt;/Cite&gt;&lt;/EndNote&gt;</w:instrText>
      </w:r>
      <w:r w:rsidR="003C446B" w:rsidRPr="00B17ABA">
        <w:rPr>
          <w:bCs/>
        </w:rPr>
        <w:fldChar w:fldCharType="separate"/>
      </w:r>
      <w:r w:rsidR="00EE2B4F" w:rsidRPr="00B17ABA">
        <w:rPr>
          <w:bCs/>
          <w:noProof/>
          <w:vertAlign w:val="superscript"/>
        </w:rPr>
        <w:t>[74]</w:t>
      </w:r>
      <w:r w:rsidR="003C446B" w:rsidRPr="00B17ABA">
        <w:rPr>
          <w:bCs/>
        </w:rPr>
        <w:fldChar w:fldCharType="end"/>
      </w:r>
      <w:r w:rsidRPr="009923E9">
        <w:rPr>
          <w:bCs/>
        </w:rPr>
        <w:t xml:space="preserve">. Where a maximum number of drug switches are set, however, the </w:t>
      </w:r>
      <w:r w:rsidR="00E509C8" w:rsidRPr="00B17ABA">
        <w:rPr>
          <w:bCs/>
        </w:rPr>
        <w:t xml:space="preserve">hypertension SDDP </w:t>
      </w:r>
      <w:r w:rsidRPr="009923E9">
        <w:rPr>
          <w:bCs/>
        </w:rPr>
        <w:t>model can be structured as a successive decision tree with an add-on Markov model</w:t>
      </w:r>
      <w:r w:rsidR="00E509C8" w:rsidRPr="00B17ABA">
        <w:rPr>
          <w:bCs/>
        </w:rPr>
        <w:t>. In this case,</w:t>
      </w:r>
      <w:r w:rsidR="007568D9" w:rsidRPr="009923E9">
        <w:rPr>
          <w:bCs/>
        </w:rPr>
        <w:t xml:space="preserve"> drug switching </w:t>
      </w:r>
      <w:r w:rsidR="00E509C8" w:rsidRPr="00B17ABA">
        <w:rPr>
          <w:bCs/>
        </w:rPr>
        <w:t xml:space="preserve">is </w:t>
      </w:r>
      <w:r w:rsidR="007568D9" w:rsidRPr="009923E9">
        <w:rPr>
          <w:bCs/>
        </w:rPr>
        <w:t xml:space="preserve">only </w:t>
      </w:r>
      <w:r w:rsidR="00E509C8" w:rsidRPr="00B17ABA">
        <w:rPr>
          <w:bCs/>
        </w:rPr>
        <w:t>considered</w:t>
      </w:r>
      <w:r w:rsidR="007568D9" w:rsidRPr="009923E9">
        <w:rPr>
          <w:bCs/>
        </w:rPr>
        <w:t xml:space="preserve"> in the successive decision tree</w:t>
      </w:r>
      <w:r w:rsidR="00E509C8" w:rsidRPr="00B17ABA">
        <w:rPr>
          <w:bCs/>
        </w:rPr>
        <w:t>;</w:t>
      </w:r>
      <w:r w:rsidR="007568D9" w:rsidRPr="009923E9">
        <w:rPr>
          <w:bCs/>
        </w:rPr>
        <w:t xml:space="preserve"> and the add-on Markov model</w:t>
      </w:r>
      <w:r w:rsidR="00E509C8" w:rsidRPr="00B17ABA">
        <w:rPr>
          <w:bCs/>
        </w:rPr>
        <w:t xml:space="preserve"> can be used to calculate </w:t>
      </w:r>
      <w:r w:rsidR="007568D9" w:rsidRPr="009923E9">
        <w:rPr>
          <w:bCs/>
        </w:rPr>
        <w:t xml:space="preserve">the long-term impact of sequential drug use on cost and effectiveness. </w:t>
      </w:r>
      <w:r w:rsidR="00197F49" w:rsidRPr="00B17ABA">
        <w:rPr>
          <w:bCs/>
        </w:rPr>
        <w:t>Therefore, t</w:t>
      </w:r>
      <w:r w:rsidR="007568D9" w:rsidRPr="009923E9">
        <w:t xml:space="preserve">he total follow-up period in the successive decision tree </w:t>
      </w:r>
      <w:r w:rsidR="007568D9" w:rsidRPr="00B17ABA">
        <w:t xml:space="preserve">is one year (i.e., three months x four time periods, or </w:t>
      </w:r>
      <w:r w:rsidR="007568D9" w:rsidRPr="00B17ABA">
        <w:rPr>
          <w:i/>
        </w:rPr>
        <w:t>T=(t</w:t>
      </w:r>
      <w:r w:rsidR="007568D9" w:rsidRPr="00B17ABA">
        <w:rPr>
          <w:i/>
          <w:vertAlign w:val="subscript"/>
        </w:rPr>
        <w:t>1</w:t>
      </w:r>
      <w:r w:rsidR="007568D9" w:rsidRPr="00B17ABA">
        <w:rPr>
          <w:i/>
        </w:rPr>
        <w:t>,t</w:t>
      </w:r>
      <w:r w:rsidR="007568D9" w:rsidRPr="00B17ABA">
        <w:rPr>
          <w:i/>
          <w:vertAlign w:val="subscript"/>
        </w:rPr>
        <w:t>2</w:t>
      </w:r>
      <w:r w:rsidR="007568D9" w:rsidRPr="00B17ABA">
        <w:rPr>
          <w:i/>
        </w:rPr>
        <w:t>,t</w:t>
      </w:r>
      <w:r w:rsidR="007568D9" w:rsidRPr="00B17ABA">
        <w:rPr>
          <w:i/>
          <w:vertAlign w:val="subscript"/>
        </w:rPr>
        <w:t>3</w:t>
      </w:r>
      <w:r w:rsidR="007568D9" w:rsidRPr="00B17ABA">
        <w:rPr>
          <w:i/>
        </w:rPr>
        <w:t>,t</w:t>
      </w:r>
      <w:r w:rsidR="007568D9" w:rsidRPr="00B17ABA">
        <w:rPr>
          <w:i/>
          <w:vertAlign w:val="subscript"/>
        </w:rPr>
        <w:t>4</w:t>
      </w:r>
      <w:r w:rsidR="007568D9" w:rsidRPr="00B17ABA">
        <w:rPr>
          <w:i/>
        </w:rPr>
        <w:t>)</w:t>
      </w:r>
      <w:r w:rsidR="007568D9" w:rsidRPr="00B17ABA">
        <w:t xml:space="preserve">), whereas the overall cost-effectiveness of the sequential treatment strategy is modelled long-term (i.e., until death or 100 years old). </w:t>
      </w:r>
      <w:r w:rsidRPr="009923E9">
        <w:rPr>
          <w:bCs/>
        </w:rPr>
        <w:t xml:space="preserve">This thesis </w:t>
      </w:r>
      <w:r w:rsidR="003F55F1" w:rsidRPr="00B17ABA">
        <w:rPr>
          <w:bCs/>
        </w:rPr>
        <w:t>refers to</w:t>
      </w:r>
      <w:r w:rsidRPr="009923E9">
        <w:rPr>
          <w:bCs/>
        </w:rPr>
        <w:t xml:space="preserve"> the successive decision tree as the short-term drug switching model and the add-on Markov model as the long-term </w:t>
      </w:r>
      <w:r w:rsidR="007568D9" w:rsidRPr="009923E9">
        <w:rPr>
          <w:bCs/>
        </w:rPr>
        <w:t>CVD</w:t>
      </w:r>
      <w:r w:rsidRPr="009923E9">
        <w:rPr>
          <w:bCs/>
        </w:rPr>
        <w:t xml:space="preserve"> model </w:t>
      </w:r>
      <w:r w:rsidR="003F55F1" w:rsidRPr="00B17ABA">
        <w:rPr>
          <w:bCs/>
        </w:rPr>
        <w:t xml:space="preserve">in the following sections 5.4 and 5.5 for description of </w:t>
      </w:r>
      <w:r w:rsidR="00197F49" w:rsidRPr="00B17ABA">
        <w:rPr>
          <w:bCs/>
        </w:rPr>
        <w:t xml:space="preserve">their </w:t>
      </w:r>
      <w:r w:rsidR="003F55F1" w:rsidRPr="00B17ABA">
        <w:rPr>
          <w:bCs/>
        </w:rPr>
        <w:t>structure</w:t>
      </w:r>
      <w:r w:rsidR="00197F49" w:rsidRPr="00B17ABA">
        <w:rPr>
          <w:bCs/>
        </w:rPr>
        <w:t>s</w:t>
      </w:r>
      <w:r w:rsidR="007568D9" w:rsidRPr="009923E9">
        <w:rPr>
          <w:bCs/>
        </w:rPr>
        <w:t xml:space="preserve">. </w:t>
      </w:r>
    </w:p>
    <w:p w:rsidR="00531190" w:rsidRPr="00B17ABA" w:rsidRDefault="00531190" w:rsidP="001A2558">
      <w:pPr>
        <w:pStyle w:val="Heading3"/>
        <w:rPr>
          <w:lang w:eastAsia="ko-KR"/>
        </w:rPr>
      </w:pPr>
      <w:r w:rsidRPr="00B17ABA">
        <w:t xml:space="preserve">The set of possible health states </w:t>
      </w:r>
      <w:r w:rsidRPr="00B17ABA">
        <w:rPr>
          <w:lang w:eastAsia="ko-KR"/>
        </w:rPr>
        <w:t xml:space="preserve">and the health state space </w:t>
      </w:r>
    </w:p>
    <w:p w:rsidR="00531190" w:rsidRPr="00B17ABA" w:rsidRDefault="00531190" w:rsidP="007568D9">
      <w:pPr>
        <w:jc w:val="both"/>
        <w:rPr>
          <w:lang w:eastAsia="ko-KR"/>
        </w:rPr>
      </w:pPr>
      <w:r w:rsidRPr="00B17ABA">
        <w:rPr>
          <w:rFonts w:cstheme="majorBidi"/>
          <w:lang w:eastAsia="ko-KR"/>
        </w:rPr>
        <w:t>As a result of antihypertensive treatment, some patients can successfully achieve the treatment goal</w:t>
      </w:r>
      <w:r w:rsidR="00263CED" w:rsidRPr="00B17ABA">
        <w:rPr>
          <w:rFonts w:cstheme="majorBidi"/>
          <w:lang w:eastAsia="ko-KR"/>
        </w:rPr>
        <w:t xml:space="preserve"> (and </w:t>
      </w:r>
      <w:r w:rsidRPr="00B17ABA">
        <w:rPr>
          <w:rFonts w:cstheme="majorBidi"/>
          <w:lang w:eastAsia="ko-KR"/>
        </w:rPr>
        <w:t xml:space="preserve">live), fail to achieve the treatment goal (and live) or </w:t>
      </w:r>
      <w:r w:rsidRPr="00B17ABA">
        <w:t xml:space="preserve">die due to CVD or </w:t>
      </w:r>
      <w:r w:rsidR="00263CED" w:rsidRPr="00B17ABA">
        <w:t xml:space="preserve">a </w:t>
      </w:r>
      <w:r w:rsidRPr="00B17ABA">
        <w:t xml:space="preserve">non CVD-related cause. </w:t>
      </w:r>
      <w:r w:rsidRPr="00B17ABA">
        <w:rPr>
          <w:rFonts w:cstheme="majorBidi"/>
        </w:rPr>
        <w:t>According to the NICE’s clinical guideline</w:t>
      </w:r>
      <w:r w:rsidR="00263CED" w:rsidRPr="00B17ABA">
        <w:rPr>
          <w:rFonts w:cstheme="majorBidi"/>
        </w:rPr>
        <w:t>s</w:t>
      </w:r>
      <w:r w:rsidRPr="00B17ABA">
        <w:rPr>
          <w:rFonts w:cstheme="majorBidi"/>
        </w:rPr>
        <w:t>, the treatment goal of antihypertensive drug</w:t>
      </w:r>
      <w:r w:rsidR="00263CED" w:rsidRPr="00B17ABA">
        <w:rPr>
          <w:rFonts w:cstheme="majorBidi"/>
        </w:rPr>
        <w:t>s</w:t>
      </w:r>
      <w:r w:rsidRPr="00B17ABA">
        <w:rPr>
          <w:rFonts w:cstheme="majorBidi"/>
        </w:rPr>
        <w:t xml:space="preserve"> is </w:t>
      </w:r>
      <w:r w:rsidR="0032122C" w:rsidRPr="00B17ABA">
        <w:rPr>
          <w:rFonts w:cstheme="majorBidi" w:hint="eastAsia"/>
          <w:lang w:eastAsia="ko-KR"/>
        </w:rPr>
        <w:t xml:space="preserve">to reduce </w:t>
      </w:r>
      <w:r w:rsidRPr="00B17ABA">
        <w:rPr>
          <w:rFonts w:cstheme="majorBidi"/>
        </w:rPr>
        <w:t>SBP</w:t>
      </w:r>
      <w:r w:rsidR="0032122C" w:rsidRPr="00B17ABA">
        <w:rPr>
          <w:rFonts w:cstheme="majorBidi" w:hint="eastAsia"/>
          <w:lang w:eastAsia="ko-KR"/>
        </w:rPr>
        <w:t>&lt;</w:t>
      </w:r>
      <w:r w:rsidRPr="00B17ABA">
        <w:rPr>
          <w:rFonts w:cstheme="majorBidi"/>
        </w:rPr>
        <w:t xml:space="preserve">140 </w:t>
      </w:r>
      <w:r w:rsidR="0032122C" w:rsidRPr="00B17ABA">
        <w:rPr>
          <w:rFonts w:cstheme="majorBidi" w:hint="eastAsia"/>
          <w:lang w:eastAsia="ko-KR"/>
        </w:rPr>
        <w:t>mmHg for patients whose 10-year CVD risk</w:t>
      </w:r>
      <w:r w:rsidR="0032122C" w:rsidRPr="00B17ABA">
        <w:rPr>
          <w:rFonts w:cstheme="majorBidi"/>
          <w:lang w:eastAsia="ko-KR"/>
        </w:rPr>
        <w:t>≥</w:t>
      </w:r>
      <w:r w:rsidR="0032122C" w:rsidRPr="00B17ABA">
        <w:rPr>
          <w:rFonts w:cstheme="majorBidi" w:hint="eastAsia"/>
          <w:lang w:eastAsia="ko-KR"/>
        </w:rPr>
        <w:t xml:space="preserve">20%, and  </w:t>
      </w:r>
      <w:r w:rsidRPr="00B17ABA">
        <w:rPr>
          <w:rFonts w:cstheme="majorBidi"/>
        </w:rPr>
        <w:t xml:space="preserve">SBP&lt;160 </w:t>
      </w:r>
      <w:r w:rsidRPr="00B17ABA">
        <w:rPr>
          <w:rFonts w:cstheme="majorBidi" w:hint="eastAsia"/>
          <w:lang w:eastAsia="ko-KR"/>
        </w:rPr>
        <w:t xml:space="preserve">if </w:t>
      </w:r>
      <w:r w:rsidRPr="00B17ABA">
        <w:rPr>
          <w:rFonts w:cstheme="majorBidi"/>
        </w:rPr>
        <w:t>10-year CVD risk&lt;20%”</w:t>
      </w:r>
      <w:r w:rsidRPr="00B17ABA">
        <w:rPr>
          <w:rFonts w:cstheme="majorBidi"/>
        </w:rPr>
        <w:fldChar w:fldCharType="begin"/>
      </w:r>
      <w:r w:rsidR="00EE2B4F" w:rsidRPr="00B17ABA">
        <w:rPr>
          <w:rFonts w:cstheme="majorBidi"/>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Pr="00B17ABA">
        <w:rPr>
          <w:rFonts w:cstheme="majorBidi"/>
        </w:rPr>
        <w:fldChar w:fldCharType="separate"/>
      </w:r>
      <w:r w:rsidR="00EE2B4F" w:rsidRPr="00B17ABA">
        <w:rPr>
          <w:rFonts w:cstheme="majorBidi"/>
          <w:noProof/>
          <w:vertAlign w:val="superscript"/>
        </w:rPr>
        <w:t>[63]</w:t>
      </w:r>
      <w:r w:rsidRPr="00B17ABA">
        <w:rPr>
          <w:rFonts w:cstheme="majorBidi"/>
        </w:rPr>
        <w:fldChar w:fldCharType="end"/>
      </w:r>
      <w:r w:rsidRPr="00B17ABA">
        <w:rPr>
          <w:rFonts w:cstheme="majorBidi"/>
        </w:rPr>
        <w:t xml:space="preserve">. In the hypertension SDDP model, treatment failure is defined as the patients who </w:t>
      </w:r>
      <w:r w:rsidR="00263CED" w:rsidRPr="00B17ABA">
        <w:rPr>
          <w:rFonts w:cstheme="majorBidi"/>
        </w:rPr>
        <w:t xml:space="preserve">either </w:t>
      </w:r>
      <w:r w:rsidRPr="00B17ABA">
        <w:rPr>
          <w:rFonts w:cstheme="majorBidi"/>
        </w:rPr>
        <w:t xml:space="preserve">do not achieve the treatment </w:t>
      </w:r>
      <w:r w:rsidRPr="00B17ABA">
        <w:rPr>
          <w:rFonts w:cstheme="majorBidi" w:hint="eastAsia"/>
          <w:lang w:eastAsia="ko-KR"/>
        </w:rPr>
        <w:t>goal</w:t>
      </w:r>
      <w:r w:rsidR="00263CED" w:rsidRPr="00B17ABA">
        <w:rPr>
          <w:rFonts w:cstheme="majorBidi"/>
          <w:lang w:eastAsia="ko-KR"/>
        </w:rPr>
        <w:t xml:space="preserve"> recommended by NICE</w:t>
      </w:r>
      <w:r w:rsidR="00263CED" w:rsidRPr="00B17ABA">
        <w:rPr>
          <w:rFonts w:cstheme="majorBidi"/>
        </w:rPr>
        <w:t xml:space="preserve"> or</w:t>
      </w:r>
      <w:r w:rsidRPr="00B17ABA">
        <w:rPr>
          <w:rFonts w:cstheme="majorBidi"/>
        </w:rPr>
        <w:t xml:space="preserve"> </w:t>
      </w:r>
      <w:r w:rsidR="00263CED" w:rsidRPr="00B17ABA">
        <w:rPr>
          <w:rFonts w:cstheme="majorBidi"/>
        </w:rPr>
        <w:t>have</w:t>
      </w:r>
      <w:r w:rsidRPr="00B17ABA">
        <w:rPr>
          <w:rFonts w:cstheme="majorBidi"/>
        </w:rPr>
        <w:t xml:space="preserve"> a CVD, DM or other AEs</w:t>
      </w:r>
      <w:r w:rsidRPr="00B17ABA">
        <w:rPr>
          <w:rFonts w:cstheme="majorBidi" w:hint="eastAsia"/>
          <w:lang w:eastAsia="ko-KR"/>
        </w:rPr>
        <w:t xml:space="preserve">. </w:t>
      </w:r>
      <w:r w:rsidRPr="00B17ABA">
        <w:rPr>
          <w:rFonts w:hint="eastAsia"/>
          <w:lang w:eastAsia="ko-KR"/>
        </w:rPr>
        <w:t xml:space="preserve">The inclusion of </w:t>
      </w:r>
      <w:r w:rsidRPr="00B17ABA">
        <w:rPr>
          <w:lang w:eastAsia="ko-KR"/>
        </w:rPr>
        <w:t>CVD, DM and other AEs</w:t>
      </w:r>
      <w:r w:rsidRPr="00B17ABA">
        <w:rPr>
          <w:rFonts w:hint="eastAsia"/>
          <w:lang w:eastAsia="ko-KR"/>
        </w:rPr>
        <w:t xml:space="preserve"> were justified as following:</w:t>
      </w:r>
    </w:p>
    <w:p w:rsidR="00531190" w:rsidRPr="00B17ABA" w:rsidRDefault="00531190" w:rsidP="009923E9">
      <w:pPr>
        <w:spacing w:after="0"/>
        <w:rPr>
          <w:bCs/>
          <w:sz w:val="16"/>
          <w:szCs w:val="16"/>
          <w:lang w:eastAsia="ko-KR"/>
        </w:rPr>
      </w:pPr>
    </w:p>
    <w:p w:rsidR="00531190" w:rsidRPr="00B17ABA" w:rsidRDefault="00531190" w:rsidP="00C86F3D">
      <w:pPr>
        <w:pStyle w:val="ListParagraph"/>
        <w:numPr>
          <w:ilvl w:val="0"/>
          <w:numId w:val="22"/>
        </w:numPr>
        <w:spacing w:line="480" w:lineRule="auto"/>
        <w:ind w:left="709"/>
        <w:rPr>
          <w:rFonts w:eastAsia="Malgun Gothic"/>
          <w:b/>
          <w:bCs/>
          <w:i/>
          <w:lang w:eastAsia="ko-KR"/>
        </w:rPr>
      </w:pPr>
      <w:r w:rsidRPr="00B17ABA">
        <w:rPr>
          <w:rFonts w:eastAsia="Malgun Gothic"/>
          <w:b/>
          <w:bCs/>
          <w:i/>
          <w:lang w:eastAsia="ko-KR"/>
        </w:rPr>
        <w:t>CVDs</w:t>
      </w:r>
    </w:p>
    <w:p w:rsidR="00531190" w:rsidRPr="00B17ABA" w:rsidRDefault="00531190" w:rsidP="001A2558">
      <w:pPr>
        <w:ind w:left="709"/>
        <w:jc w:val="both"/>
        <w:rPr>
          <w:lang w:eastAsia="ko-KR"/>
        </w:rPr>
      </w:pPr>
      <w:r w:rsidRPr="00B17ABA">
        <w:rPr>
          <w:rFonts w:eastAsia="Malgun Gothic"/>
          <w:bCs/>
          <w:lang w:eastAsia="ko-KR"/>
        </w:rPr>
        <w:t xml:space="preserve">Modelled CVDs </w:t>
      </w:r>
      <w:r w:rsidRPr="00B17ABA">
        <w:rPr>
          <w:rFonts w:eastAsia="Malgun Gothic" w:hint="eastAsia"/>
          <w:bCs/>
          <w:lang w:eastAsia="ko-KR"/>
        </w:rPr>
        <w:t>include</w:t>
      </w:r>
      <w:r w:rsidRPr="00B17ABA">
        <w:rPr>
          <w:rFonts w:eastAsia="Malgun Gothic"/>
          <w:bCs/>
          <w:lang w:eastAsia="ko-KR"/>
        </w:rPr>
        <w:t xml:space="preserve"> </w:t>
      </w:r>
      <w:r w:rsidRPr="00B17ABA">
        <w:rPr>
          <w:rFonts w:hint="eastAsia"/>
          <w:lang w:eastAsia="ko-KR"/>
        </w:rPr>
        <w:t>UA</w:t>
      </w:r>
      <w:r w:rsidRPr="00B17ABA">
        <w:t xml:space="preserve">, </w:t>
      </w:r>
      <w:r w:rsidRPr="00B17ABA">
        <w:rPr>
          <w:rFonts w:hint="eastAsia"/>
          <w:lang w:eastAsia="ko-KR"/>
        </w:rPr>
        <w:t>MI</w:t>
      </w:r>
      <w:r w:rsidRPr="00B17ABA">
        <w:t xml:space="preserve">, stroke and </w:t>
      </w:r>
      <w:r w:rsidRPr="00B17ABA">
        <w:rPr>
          <w:rFonts w:hint="eastAsia"/>
          <w:lang w:eastAsia="ko-KR"/>
        </w:rPr>
        <w:t>HF</w:t>
      </w:r>
      <w:r w:rsidRPr="00B17ABA">
        <w:t xml:space="preserve">. The association between blood pressure and the incidence of stroke and CHD is described in </w:t>
      </w:r>
      <w:r w:rsidR="00340692" w:rsidRPr="00B17ABA">
        <w:rPr>
          <w:lang w:eastAsia="ko-KR"/>
        </w:rPr>
        <w:t>section</w:t>
      </w:r>
      <w:r w:rsidRPr="00B17ABA">
        <w:t xml:space="preserve"> 4.2.</w:t>
      </w:r>
    </w:p>
    <w:p w:rsidR="00531190" w:rsidRPr="009923E9" w:rsidRDefault="00531190" w:rsidP="009923E9">
      <w:pPr>
        <w:spacing w:after="0"/>
        <w:ind w:left="709"/>
        <w:jc w:val="both"/>
        <w:rPr>
          <w:sz w:val="16"/>
          <w:szCs w:val="16"/>
          <w:lang w:eastAsia="ko-KR"/>
        </w:rPr>
      </w:pPr>
    </w:p>
    <w:p w:rsidR="00531190" w:rsidRPr="00B17ABA" w:rsidRDefault="00531190" w:rsidP="00C86F3D">
      <w:pPr>
        <w:pStyle w:val="ListParagraph"/>
        <w:numPr>
          <w:ilvl w:val="0"/>
          <w:numId w:val="22"/>
        </w:numPr>
        <w:spacing w:line="480" w:lineRule="auto"/>
        <w:ind w:left="709"/>
        <w:rPr>
          <w:rStyle w:val="apple-converted-space"/>
          <w:rFonts w:cstheme="majorBidi"/>
          <w:b/>
          <w:i/>
          <w:shd w:val="clear" w:color="auto" w:fill="FFFFFF"/>
        </w:rPr>
      </w:pPr>
      <w:r w:rsidRPr="00B17ABA">
        <w:rPr>
          <w:rStyle w:val="apple-converted-space"/>
          <w:rFonts w:cstheme="majorBidi"/>
          <w:b/>
          <w:i/>
          <w:shd w:val="clear" w:color="auto" w:fill="FFFFFF"/>
        </w:rPr>
        <w:t xml:space="preserve">DM </w:t>
      </w:r>
    </w:p>
    <w:p w:rsidR="00531190" w:rsidRPr="00B17ABA" w:rsidRDefault="00531190" w:rsidP="00620560">
      <w:pPr>
        <w:pStyle w:val="ListParagraph"/>
        <w:ind w:firstLine="556"/>
        <w:rPr>
          <w:rFonts w:cstheme="majorBidi"/>
        </w:rPr>
      </w:pPr>
      <w:r w:rsidRPr="00B17ABA">
        <w:t xml:space="preserve">DM is included to consider the long-term potential impact of diabetics on the cost and clinical effectiveness of antihypertensive drugs. </w:t>
      </w:r>
      <w:r w:rsidRPr="00B17ABA">
        <w:rPr>
          <w:rFonts w:cstheme="majorBidi"/>
        </w:rPr>
        <w:t xml:space="preserve">Hypertension is one of the risk factors for the development of </w:t>
      </w:r>
      <w:r w:rsidRPr="00B17ABA">
        <w:rPr>
          <w:rFonts w:cstheme="majorBidi" w:hint="eastAsia"/>
          <w:lang w:eastAsia="ko-KR"/>
        </w:rPr>
        <w:t>DM</w:t>
      </w:r>
      <w:r w:rsidRPr="00B17ABA">
        <w:rPr>
          <w:rFonts w:cstheme="majorBidi"/>
        </w:rPr>
        <w:fldChar w:fldCharType="begin">
          <w:fldData xml:space="preserve">PEVuZE5vdGU+PENpdGU+PEF1dGhvcj5UVVJORVI8L0F1dGhvcj48WWVhcj4xOTkzPC9ZZWFyPjxS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zA5LTE3PC9wYWdlcz48dm9sdW1lPjExPC92b2x1bWU+PG51bWJlcj4zPC9u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UVVJORVI8L0F1dGhvcj48WWVhcj4xOTkzPC9ZZWFyPjxS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zA5LTE3PC9wYWdlcz48dm9sdW1lPjExPC92b2x1bWU+PG51bWJlcj4zPC9u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59, 260]</w:t>
      </w:r>
      <w:r w:rsidRPr="00B17ABA">
        <w:rPr>
          <w:rFonts w:cstheme="majorBidi"/>
        </w:rPr>
        <w:fldChar w:fldCharType="end"/>
      </w:r>
      <w:r w:rsidRPr="00B17ABA">
        <w:rPr>
          <w:rFonts w:cstheme="majorBidi"/>
        </w:rPr>
        <w:t xml:space="preserve">. Incidence of new-onset </w:t>
      </w:r>
      <w:r w:rsidRPr="00B17ABA">
        <w:rPr>
          <w:rFonts w:cstheme="majorBidi" w:hint="eastAsia"/>
          <w:lang w:eastAsia="ko-KR"/>
        </w:rPr>
        <w:t>DM</w:t>
      </w:r>
      <w:r w:rsidRPr="00B17ABA">
        <w:rPr>
          <w:rFonts w:cstheme="majorBidi"/>
        </w:rPr>
        <w:t xml:space="preserve"> is 2.5-5 times higher in individuals with elevated blood pressure than normotensive </w:t>
      </w:r>
      <w:r w:rsidRPr="00B17ABA">
        <w:rPr>
          <w:rFonts w:cstheme="majorBidi"/>
        </w:rPr>
        <w:lastRenderedPageBreak/>
        <w:t>subjects</w:t>
      </w:r>
      <w:r w:rsidRPr="00B17ABA">
        <w:rPr>
          <w:rFonts w:cstheme="majorBidi"/>
        </w:rPr>
        <w:fldChar w:fldCharType="begin">
          <w:fldData xml:space="preserve">PEVuZE5vdGU+PENpdGU+PEF1dGhvcj5HcmVzczwvQXV0aG9yPjxZZWFyPjIwMDA8L1llYXI+PFJl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g0NS01MDwvcGFnZXM+PHZvbHVtZT4zMjwvdm9sdW1lPjxudW1iZXI+NTwvbnVt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=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HcmVzczwvQXV0aG9yPjxZZWFyPjIwMDA8L1llYXI+PFJl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g0NS01MDwvcGFnZXM+PHZvbHVtZT4zMjwvdm9sdW1lPjxudW1iZXI+NTwvbnVt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=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60-262]</w:t>
      </w:r>
      <w:r w:rsidRPr="00B17ABA">
        <w:rPr>
          <w:rFonts w:cstheme="majorBidi"/>
        </w:rPr>
        <w:fldChar w:fldCharType="end"/>
      </w:r>
      <w:r w:rsidRPr="00B17ABA">
        <w:rPr>
          <w:rFonts w:cstheme="majorBidi"/>
        </w:rPr>
        <w:t xml:space="preserve">. Previous studies have suggested that </w:t>
      </w:r>
      <w:r w:rsidRPr="00B17ABA">
        <w:rPr>
          <w:rFonts w:cstheme="majorBidi" w:hint="eastAsia"/>
          <w:lang w:eastAsia="ko-KR"/>
        </w:rPr>
        <w:t>Ds</w:t>
      </w:r>
      <w:r w:rsidRPr="00B17ABA">
        <w:rPr>
          <w:rFonts w:cstheme="majorBidi"/>
        </w:rPr>
        <w:t xml:space="preserve"> and BBs may be associated with the development of type 2 </w:t>
      </w:r>
      <w:r w:rsidRPr="00B17ABA">
        <w:rPr>
          <w:rFonts w:cstheme="majorBidi" w:hint="eastAsia"/>
          <w:lang w:eastAsia="ko-KR"/>
        </w:rPr>
        <w:t>DM</w:t>
      </w:r>
      <w:r w:rsidRPr="00B17ABA">
        <w:rPr>
          <w:rFonts w:cstheme="majorBidi"/>
        </w:rPr>
        <w:fldChar w:fldCharType="begin">
          <w:fldData xml:space="preserve">PEVuZE5vdGU+PENpdGU+PEF1dGhvcj5BbGRlcm1hbjwvQXV0aG9yPjxZZWFyPjE5OTk8L1llYXI+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MTEzMC00PC9wYWdlcz48dm9sdW1lPjMzPC92b2x1bWU+PG51bWJlcj41PC9u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5MDUtOTEyPC9wYWdlcz48dm9sdW1lPjM0Mjwvdm9sdW1lPjxudW1iZXI+MTM8L251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g0NS01MDwvcGFnZXM+PHZvbHVtZT4zMjwvdm9sdW1lPjxudW1iZXI+NTwvbnVtYmVyPjxrZXl3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BbGRlcm1hbjwvQXV0aG9yPjxZZWFyPjE5OTk8L1llYXI+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MTEzMC00PC9wYWdlcz48dm9sdW1lPjMzPC92b2x1bWU+PG51bWJlcj41PC9u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5MDUtOTEyPC9wYWdlcz48dm9sdW1lPjM0Mjwvdm9sdW1lPjxudW1iZXI+MTM8L251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g0NS01MDwvcGFnZXM+PHZvbHVtZT4zMjwvdm9sdW1lPjxudW1iZXI+NTwvbnVtYmVyPjxrZXl3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61-263]</w:t>
      </w:r>
      <w:r w:rsidRPr="00B17ABA">
        <w:rPr>
          <w:rFonts w:cstheme="majorBidi"/>
        </w:rPr>
        <w:fldChar w:fldCharType="end"/>
      </w:r>
      <w:r w:rsidRPr="00B17ABA">
        <w:rPr>
          <w:rFonts w:cstheme="majorBidi"/>
        </w:rPr>
        <w:t xml:space="preserve">. Some epidemiologic studies and clinical trials also suggested a causal link between the use of </w:t>
      </w:r>
      <w:r w:rsidRPr="00B17ABA">
        <w:rPr>
          <w:rFonts w:cstheme="majorBidi" w:hint="eastAsia"/>
          <w:lang w:eastAsia="ko-KR"/>
        </w:rPr>
        <w:t>D</w:t>
      </w:r>
      <w:r w:rsidRPr="00B17ABA">
        <w:rPr>
          <w:rFonts w:cstheme="majorBidi"/>
        </w:rPr>
        <w:t xml:space="preserve">s or BBs and the development of type 2 </w:t>
      </w:r>
      <w:r w:rsidRPr="00B17ABA">
        <w:rPr>
          <w:rFonts w:cstheme="majorBidi" w:hint="eastAsia"/>
          <w:lang w:eastAsia="ko-KR"/>
        </w:rPr>
        <w:t>DM</w:t>
      </w:r>
      <w:r w:rsidRPr="00B17ABA">
        <w:rPr>
          <w:rFonts w:cstheme="majorBidi"/>
        </w:rPr>
        <w:fldChar w:fldCharType="begin">
          <w:fldData xml:space="preserve">PEVuZE5vdGU+PENpdGU+PEF1dGhvcj5HdXJ3aXR6PC9BdXRob3I+PFllYXI+MTk5MzwvWWVhcj48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HdXJ3aXR6PC9BdXRob3I+PFllYXI+MTk5MzwvWWVhcj48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64-266]</w:t>
      </w:r>
      <w:r w:rsidRPr="00B17ABA">
        <w:rPr>
          <w:rFonts w:cstheme="majorBidi"/>
        </w:rPr>
        <w:fldChar w:fldCharType="end"/>
      </w:r>
      <w:r w:rsidRPr="00B17ABA">
        <w:rPr>
          <w:rFonts w:cstheme="majorBidi"/>
        </w:rPr>
        <w:t xml:space="preserve">. The reason can be explained by the glucose- and insulin-related negative metabolic effects of </w:t>
      </w:r>
      <w:r w:rsidRPr="00B17ABA">
        <w:rPr>
          <w:rFonts w:cstheme="majorBidi" w:hint="eastAsia"/>
          <w:lang w:eastAsia="ko-KR"/>
        </w:rPr>
        <w:t>Ds</w:t>
      </w:r>
      <w:r w:rsidRPr="00B17ABA">
        <w:rPr>
          <w:rFonts w:cstheme="majorBidi"/>
        </w:rPr>
        <w:fldChar w:fldCharType="begin">
          <w:fldData xml:space="preserve">PEVuZE5vdGU+PENpdGU+PEF1dGhvcj5TaGFwaXJvPC9BdXRob3I+PFllYXI+MTk2MTwvWWVhcj48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2MS00PC9wYWdlcz48dm9sdW1lPjE8L3ZvbHVtZT48bnVtYmVyPjc0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TaGFwaXJvPC9BdXRob3I+PFllYXI+MTk2MTwvWWVhcj48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2MS00PC9wYWdlcz48dm9sdW1lPjE8L3ZvbHVtZT48bnVtYmVyPjc0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67, 268]</w:t>
      </w:r>
      <w:r w:rsidRPr="00B17ABA">
        <w:rPr>
          <w:rFonts w:cstheme="majorBidi"/>
        </w:rPr>
        <w:fldChar w:fldCharType="end"/>
      </w:r>
      <w:r w:rsidRPr="00B17ABA">
        <w:rPr>
          <w:rFonts w:cstheme="majorBidi" w:hint="eastAsia"/>
          <w:lang w:eastAsia="ko-KR"/>
        </w:rPr>
        <w:t xml:space="preserve"> </w:t>
      </w:r>
      <w:r w:rsidRPr="00B17ABA">
        <w:rPr>
          <w:rFonts w:cstheme="majorBidi"/>
        </w:rPr>
        <w:t>and BBs</w:t>
      </w:r>
      <w:r w:rsidRPr="00B17ABA">
        <w:rPr>
          <w:rFonts w:cstheme="majorBidi"/>
        </w:rPr>
        <w:fldChar w:fldCharType="begin">
          <w:fldData xml:space="preserve">PEVuZE5vdGU+PENpdGU+PEF1dGhvcj5TdHJ1dGhlcnM8L0F1dGhvcj48WWVhcj4xOTg1PC9ZZWFy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yMjI3LTM2PC9wYWdlcz48dm9s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TdHJ1dGhlcnM8L0F1dGhvcj48WWVhcj4xOTg1PC9ZZWFy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yMjI3LTM2PC9wYWdlcz48dm9s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69-271]</w:t>
      </w:r>
      <w:r w:rsidRPr="00B17ABA">
        <w:rPr>
          <w:rFonts w:cstheme="majorBidi"/>
        </w:rPr>
        <w:fldChar w:fldCharType="end"/>
      </w:r>
      <w:r w:rsidRPr="00B17ABA">
        <w:rPr>
          <w:rFonts w:cstheme="majorBidi"/>
        </w:rPr>
        <w:t>. Recently, attention has been moving to the potential metabolic effects of ACE</w:t>
      </w:r>
      <w:r w:rsidRPr="00B17ABA">
        <w:rPr>
          <w:rFonts w:cstheme="majorBidi" w:hint="eastAsia"/>
          <w:lang w:eastAsia="ko-KR"/>
        </w:rPr>
        <w:t>Is</w:t>
      </w:r>
      <w:r w:rsidRPr="00B17ABA">
        <w:rPr>
          <w:rFonts w:cstheme="majorBidi"/>
        </w:rPr>
        <w:t xml:space="preserve"> and ARBs</w:t>
      </w:r>
      <w:r w:rsidRPr="00B17ABA">
        <w:rPr>
          <w:rFonts w:cstheme="majorBidi"/>
        </w:rPr>
        <w:fldChar w:fldCharType="begin"/>
      </w:r>
      <w:r w:rsidR="00EE2B4F" w:rsidRPr="00B17ABA">
        <w:rPr>
          <w:rFonts w:cstheme="majorBidi"/>
        </w:rPr>
        <w:instrText xml:space="preserve"> ADDIN EN.CITE &lt;EndNote&gt;&lt;Cite&gt;&lt;Author&gt;Basile&lt;/Author&gt;&lt;Year&gt;2009&lt;/Year&gt;&lt;RecNum&gt;397&lt;/RecNum&gt;&lt;DisplayText&gt;&lt;style face="superscript"&gt;[272]&lt;/style&gt;&lt;/DisplayText&gt;&lt;record&gt;&lt;rec-number&gt;397&lt;/rec-number&gt;&lt;foreign-keys&gt;&lt;key app="EN" db-id="z2a0dvwpazf220et2vh50z295rxpzfevwft2"&gt;397&lt;/key&gt;&lt;/foreign-keys&gt;&lt;ref-type name="Journal Article"&gt;17&lt;/ref-type&gt;&lt;contributors&gt;&lt;authors&gt;&lt;author&gt;Basile, J. N.&lt;/author&gt;&lt;/authors&gt;&lt;/contributors&gt;&lt;auth-address&gt;Primary Care Service Line, Ralph H Johnson VA Medical Center and Department of Medicine, Medical University of South Carolina, Charleston, SC, USA.&lt;/auth-address&gt;&lt;titles&gt;&lt;title&gt;Antihypertensive therapy, new-onset diabetes, and cardiovascular disease&lt;/title&gt;&lt;secondary-title&gt;Int J Clin Pract&lt;/secondary-title&gt;&lt;alt-title&gt;International journal of clinical practice&lt;/alt-title&gt;&lt;/titles&gt;&lt;periodical&gt;&lt;full-title&gt;Int J Clin Pract&lt;/full-title&gt;&lt;/periodical&gt;&lt;pages&gt;656-66&lt;/pages&gt;&lt;volume&gt;63&lt;/volume&gt;&lt;number&gt;4&lt;/number&gt;&lt;edition&gt;2009/02/18&lt;/edition&gt;&lt;keywords&gt;&lt;keyword&gt;Angiotensin Receptor Antagonists&lt;/keyword&gt;&lt;keyword&gt;Antihypertensive Agents/*therapeutic use&lt;/keyword&gt;&lt;keyword&gt;Cardiovascular Diseases/*prevention &amp;amp; control&lt;/keyword&gt;&lt;keyword&gt;Clinical Trials as Topic&lt;/keyword&gt;&lt;keyword&gt;Diabetes Mellitus, Type 2/complications/*therapy&lt;/keyword&gt;&lt;keyword&gt;Humans&lt;/keyword&gt;&lt;keyword&gt;*Life Style&lt;/keyword&gt;&lt;keyword&gt;Obesity/complications/*therapy&lt;/keyword&gt;&lt;keyword&gt;Renin-Angiotensin System/drug effects&lt;/keyword&gt;&lt;keyword&gt;Risk Factors&lt;/keyword&gt;&lt;keyword&gt;Treatment Outcome&lt;/keyword&gt;&lt;/keywords&gt;&lt;dates&gt;&lt;year&gt;2009&lt;/year&gt;&lt;pub-dates&gt;&lt;date&gt;Apr&lt;/date&gt;&lt;/pub-dates&gt;&lt;/dates&gt;&lt;isbn&gt;1742-1241 (Electronic)&amp;#xD;1368-5031 (Linking)&lt;/isbn&gt;&lt;accession-num&gt;19220522&lt;/accession-num&gt;&lt;work-type&gt;Research Support, Non-U.S. Gov&amp;apos;t&amp;#xD;Review&lt;/work-type&gt;&lt;urls&gt;&lt;related-urls&gt;&lt;url&gt;http://www.ncbi.nlm.nih.gov/pubmed/19220522&lt;/url&gt;&lt;/related-urls&gt;&lt;/urls&gt;&lt;custom2&gt;2705820&lt;/custom2&gt;&lt;electronic-resource-num&gt;10.1111/j.1742-1241.2009.02009.x&lt;/electronic-resource-num&gt;&lt;language&gt;eng&lt;/language&gt;&lt;/record&gt;&lt;/Cite&gt;&lt;/EndNote&gt;</w:instrText>
      </w:r>
      <w:r w:rsidRPr="00B17ABA">
        <w:rPr>
          <w:rFonts w:cstheme="majorBidi"/>
        </w:rPr>
        <w:fldChar w:fldCharType="separate"/>
      </w:r>
      <w:r w:rsidR="00EE2B4F" w:rsidRPr="00B17ABA">
        <w:rPr>
          <w:rFonts w:cstheme="majorBidi"/>
          <w:noProof/>
          <w:vertAlign w:val="superscript"/>
        </w:rPr>
        <w:t>[272]</w:t>
      </w:r>
      <w:r w:rsidRPr="00B17ABA">
        <w:rPr>
          <w:rFonts w:cstheme="majorBidi"/>
        </w:rPr>
        <w:fldChar w:fldCharType="end"/>
      </w:r>
      <w:r w:rsidRPr="00B17ABA">
        <w:rPr>
          <w:rFonts w:cstheme="majorBidi"/>
        </w:rPr>
        <w:t xml:space="preserve">. </w:t>
      </w:r>
    </w:p>
    <w:p w:rsidR="00531190" w:rsidRPr="00B17ABA" w:rsidRDefault="00531190" w:rsidP="00F570A1">
      <w:pPr>
        <w:ind w:left="709"/>
        <w:jc w:val="both"/>
        <w:rPr>
          <w:rFonts w:cstheme="majorBidi"/>
          <w:shd w:val="clear" w:color="auto" w:fill="FFFFFF"/>
        </w:rPr>
      </w:pPr>
      <w:r w:rsidRPr="00B17ABA">
        <w:rPr>
          <w:rFonts w:cstheme="majorBidi"/>
        </w:rPr>
        <w:t xml:space="preserve">Hypertension and DM are independent risk factors for </w:t>
      </w:r>
      <w:r w:rsidRPr="00B17ABA">
        <w:rPr>
          <w:rFonts w:cstheme="majorBidi" w:hint="eastAsia"/>
          <w:lang w:eastAsia="ko-KR"/>
        </w:rPr>
        <w:t>CVDs</w:t>
      </w:r>
      <w:r w:rsidR="00263CED" w:rsidRPr="00B17ABA">
        <w:rPr>
          <w:rFonts w:cstheme="majorBidi"/>
          <w:lang w:eastAsia="ko-KR"/>
        </w:rPr>
        <w:t>: p</w:t>
      </w:r>
      <w:r w:rsidRPr="00B17ABA">
        <w:rPr>
          <w:rFonts w:cstheme="majorBidi"/>
          <w:shd w:val="clear" w:color="auto" w:fill="FFFFFF"/>
        </w:rPr>
        <w:t xml:space="preserve">atients with both hypertension and </w:t>
      </w:r>
      <w:r w:rsidRPr="00B17ABA">
        <w:rPr>
          <w:rFonts w:cstheme="majorBidi" w:hint="eastAsia"/>
          <w:shd w:val="clear" w:color="auto" w:fill="FFFFFF"/>
          <w:lang w:eastAsia="ko-KR"/>
        </w:rPr>
        <w:t>DM</w:t>
      </w:r>
      <w:r w:rsidRPr="00B17ABA">
        <w:rPr>
          <w:rFonts w:cstheme="majorBidi"/>
          <w:shd w:val="clear" w:color="auto" w:fill="FFFFFF"/>
        </w:rPr>
        <w:t xml:space="preserve"> are </w:t>
      </w:r>
      <w:r w:rsidRPr="00B17ABA">
        <w:rPr>
          <w:rFonts w:cstheme="majorBidi"/>
        </w:rPr>
        <w:t xml:space="preserve">particularly vulnerable to CVD. The risk is </w:t>
      </w:r>
      <w:r w:rsidRPr="00B17ABA">
        <w:rPr>
          <w:rFonts w:cstheme="majorBidi"/>
          <w:shd w:val="clear" w:color="auto" w:fill="FFFFFF"/>
        </w:rPr>
        <w:t xml:space="preserve">approximately 2-4 times the CVD risk of </w:t>
      </w:r>
      <w:r w:rsidR="00263CED" w:rsidRPr="00B17ABA">
        <w:rPr>
          <w:rFonts w:cstheme="majorBidi"/>
          <w:shd w:val="clear" w:color="auto" w:fill="FFFFFF"/>
        </w:rPr>
        <w:t xml:space="preserve">the </w:t>
      </w:r>
      <w:r w:rsidRPr="00B17ABA">
        <w:rPr>
          <w:rFonts w:cstheme="majorBidi"/>
          <w:shd w:val="clear" w:color="auto" w:fill="FFFFFF"/>
        </w:rPr>
        <w:t>general population</w:t>
      </w:r>
      <w:r w:rsidRPr="00B17ABA">
        <w:rPr>
          <w:rFonts w:cstheme="majorBidi"/>
          <w:shd w:val="clear" w:color="auto" w:fill="FFFFFF"/>
        </w:rPr>
        <w:fldChar w:fldCharType="begin">
          <w:fldData xml:space="preserve">PEVuZE5vdGU+PENpdGU+PEF1dGhvcj5Bcm9tYWE8L0F1dGhvcj48WWVhcj4xOTg0PC9ZZWFyPjxS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</w:fldData>
        </w:fldChar>
      </w:r>
      <w:r w:rsidR="00EE2B4F" w:rsidRPr="00B17ABA">
        <w:rPr>
          <w:rFonts w:cstheme="majorBidi"/>
          <w:shd w:val="clear" w:color="auto" w:fill="FFFFFF"/>
        </w:rPr>
        <w:instrText xml:space="preserve"> ADDIN EN.CITE </w:instrText>
      </w:r>
      <w:r w:rsidR="00EE2B4F" w:rsidRPr="00B17ABA">
        <w:rPr>
          <w:rFonts w:cstheme="majorBidi"/>
          <w:shd w:val="clear" w:color="auto" w:fill="FFFFFF"/>
        </w:rPr>
        <w:fldChar w:fldCharType="begin">
          <w:fldData xml:space="preserve">PEVuZE5vdGU+PENpdGU+PEF1dGhvcj5Bcm9tYWE8L0F1dGhvcj48WWVhcj4xOTg0PC9ZZWFyPjxS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</w:fldData>
        </w:fldChar>
      </w:r>
      <w:r w:rsidR="00EE2B4F" w:rsidRPr="00B17ABA">
        <w:rPr>
          <w:rFonts w:cstheme="majorBidi"/>
          <w:shd w:val="clear" w:color="auto" w:fill="FFFFFF"/>
        </w:rPr>
        <w:instrText xml:space="preserve"> ADDIN EN.CITE.DATA </w:instrText>
      </w:r>
      <w:r w:rsidR="00EE2B4F" w:rsidRPr="00B17ABA">
        <w:rPr>
          <w:rFonts w:cstheme="majorBidi"/>
          <w:shd w:val="clear" w:color="auto" w:fill="FFFFFF"/>
        </w:rPr>
      </w:r>
      <w:r w:rsidR="00EE2B4F" w:rsidRPr="00B17ABA">
        <w:rPr>
          <w:rFonts w:cstheme="majorBidi"/>
          <w:shd w:val="clear" w:color="auto" w:fill="FFFFFF"/>
        </w:rPr>
        <w:fldChar w:fldCharType="end"/>
      </w:r>
      <w:r w:rsidRPr="00B17ABA">
        <w:rPr>
          <w:rFonts w:cstheme="majorBidi"/>
          <w:shd w:val="clear" w:color="auto" w:fill="FFFFFF"/>
        </w:rPr>
      </w:r>
      <w:r w:rsidRPr="00B17ABA">
        <w:rPr>
          <w:rFonts w:cstheme="majorBidi"/>
          <w:shd w:val="clear" w:color="auto" w:fill="FFFFFF"/>
        </w:rPr>
        <w:fldChar w:fldCharType="separate"/>
      </w:r>
      <w:r w:rsidR="00EE2B4F" w:rsidRPr="00B17ABA">
        <w:rPr>
          <w:rFonts w:cstheme="majorBidi"/>
          <w:noProof/>
          <w:shd w:val="clear" w:color="auto" w:fill="FFFFFF"/>
          <w:vertAlign w:val="superscript"/>
        </w:rPr>
        <w:t>[273-275]</w:t>
      </w:r>
      <w:r w:rsidRPr="00B17ABA">
        <w:rPr>
          <w:rFonts w:cstheme="majorBidi"/>
          <w:shd w:val="clear" w:color="auto" w:fill="FFFFFF"/>
        </w:rPr>
        <w:fldChar w:fldCharType="end"/>
      </w:r>
      <w:r w:rsidRPr="00B17ABA">
        <w:t>.</w:t>
      </w:r>
      <w:r w:rsidRPr="00B17ABA">
        <w:rPr>
          <w:rFonts w:hint="eastAsia"/>
          <w:lang w:eastAsia="ko-KR"/>
        </w:rPr>
        <w:t xml:space="preserve"> </w:t>
      </w:r>
      <w:r w:rsidRPr="00B17ABA">
        <w:t xml:space="preserve">While most previous CEAs in primary hypertension </w:t>
      </w:r>
      <w:r w:rsidR="00D801AA" w:rsidRPr="009923E9">
        <w:rPr>
          <w:rFonts w:ascii="TimesNewRomanPSMT" w:hAnsi="TimesNewRomanPSMT" w:cs="TimesNewRomanPSMT"/>
        </w:rPr>
        <w:t>ex</w:t>
      </w:r>
      <w:r w:rsidRPr="009923E9">
        <w:rPr>
          <w:rFonts w:ascii="TimesNewRomanPSMT" w:hAnsi="TimesNewRomanPSMT" w:cs="TimesNewRomanPSMT"/>
        </w:rPr>
        <w:t xml:space="preserve">cluded the long-term potential impact of </w:t>
      </w:r>
      <w:r w:rsidRPr="009923E9">
        <w:rPr>
          <w:rFonts w:ascii="TimesNewRomanPSMT" w:hAnsi="TimesNewRomanPSMT" w:cs="TimesNewRomanPSMT"/>
          <w:lang w:eastAsia="ko-KR"/>
        </w:rPr>
        <w:t>DM</w:t>
      </w:r>
      <w:r w:rsidRPr="009923E9">
        <w:rPr>
          <w:rFonts w:ascii="TimesNewRomanPSMT" w:hAnsi="TimesNewRomanPSMT" w:cs="TimesNewRomanPSMT"/>
        </w:rPr>
        <w:t xml:space="preserve"> on the cost and clinical effectiveness of antihype</w:t>
      </w:r>
      <w:r w:rsidR="00263CED" w:rsidRPr="009923E9">
        <w:rPr>
          <w:rFonts w:ascii="TimesNewRomanPSMT" w:hAnsi="TimesNewRomanPSMT" w:cs="TimesNewRomanPSMT"/>
        </w:rPr>
        <w:t>rtensive drugs</w:t>
      </w:r>
      <w:r w:rsidRPr="00B17ABA">
        <w:fldChar w:fldCharType="begin">
          <w:fldData xml:space="preserve">PEVuZE5vdGU+PENpdGU+PEF1dGhvcj5Ob3JkbWFubjwvQXV0aG9yPjxZZWFyPjIwMDM8L1llYXI+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=
</w:fldData>
        </w:fldChar>
      </w:r>
      <w:r w:rsidR="00EE2B4F" w:rsidRPr="00B17ABA">
        <w:instrText xml:space="preserve"> ADDIN EN.CITE </w:instrText>
      </w:r>
      <w:r w:rsidR="00EE2B4F" w:rsidRPr="00B17ABA">
        <w:fldChar w:fldCharType="begin">
          <w:fldData xml:space="preserve">PEVuZE5vdGU+PENpdGU+PEF1dGhvcj5Ob3JkbWFubjwvQXV0aG9yPjxZZWFyPjIwMDM8L1llYXI+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=
</w:fldData>
        </w:fldChar>
      </w:r>
      <w:r w:rsidR="00EE2B4F" w:rsidRPr="00B17ABA">
        <w:instrText xml:space="preserve"> ADDIN EN.CITE.DATA </w:instrText>
      </w:r>
      <w:r w:rsidR="00EE2B4F" w:rsidRPr="00B17ABA">
        <w:fldChar w:fldCharType="end"/>
      </w:r>
      <w:r w:rsidRPr="00B17ABA">
        <w:fldChar w:fldCharType="separate"/>
      </w:r>
      <w:r w:rsidR="00EE2B4F" w:rsidRPr="00B17ABA">
        <w:rPr>
          <w:noProof/>
          <w:vertAlign w:val="superscript"/>
        </w:rPr>
        <w:t>[42, 246, 276]</w:t>
      </w:r>
      <w:r w:rsidRPr="00B17ABA">
        <w:fldChar w:fldCharType="end"/>
      </w:r>
      <w:r w:rsidRPr="009923E9">
        <w:rPr>
          <w:rFonts w:ascii="TimesNewRomanPSMT" w:hAnsi="TimesNewRomanPSMT" w:cs="TimesNewRomanPSMT"/>
        </w:rPr>
        <w:t xml:space="preserve">, this study includes DM in the model structure to </w:t>
      </w:r>
      <w:r w:rsidRPr="00B17ABA">
        <w:rPr>
          <w:rFonts w:cstheme="majorBidi"/>
        </w:rPr>
        <w:t>antihypertensive drugs as risk factors for type 2 DM.</w:t>
      </w:r>
    </w:p>
    <w:p w:rsidR="00531190" w:rsidRPr="009923E9" w:rsidRDefault="00531190" w:rsidP="009923E9">
      <w:pPr>
        <w:spacing w:after="0"/>
        <w:ind w:left="709"/>
        <w:jc w:val="both"/>
        <w:rPr>
          <w:sz w:val="16"/>
          <w:szCs w:val="16"/>
        </w:rPr>
      </w:pPr>
    </w:p>
    <w:p w:rsidR="00531190" w:rsidRPr="00B17ABA" w:rsidRDefault="00531190" w:rsidP="00C86F3D">
      <w:pPr>
        <w:pStyle w:val="ListParagraph"/>
        <w:numPr>
          <w:ilvl w:val="0"/>
          <w:numId w:val="22"/>
        </w:numPr>
        <w:spacing w:line="480" w:lineRule="auto"/>
        <w:ind w:left="709"/>
        <w:rPr>
          <w:rFonts w:cstheme="majorBidi"/>
          <w:b/>
          <w:i/>
        </w:rPr>
      </w:pPr>
      <w:r w:rsidRPr="00B17ABA">
        <w:rPr>
          <w:rFonts w:cstheme="majorBidi"/>
          <w:b/>
          <w:i/>
        </w:rPr>
        <w:t>Other AEs</w:t>
      </w:r>
    </w:p>
    <w:p w:rsidR="00531190" w:rsidRPr="00B17ABA" w:rsidRDefault="00531190" w:rsidP="006654F4">
      <w:pPr>
        <w:ind w:left="709"/>
        <w:jc w:val="both"/>
        <w:rPr>
          <w:rFonts w:cstheme="majorBidi"/>
        </w:rPr>
      </w:pPr>
      <w:r w:rsidRPr="00B17ABA">
        <w:rPr>
          <w:rFonts w:cstheme="majorBidi"/>
        </w:rPr>
        <w:t>Safety issues are especially important in long-term and asymptomatic diseases such as hypertension</w:t>
      </w:r>
      <w:r w:rsidRPr="00B17ABA">
        <w:rPr>
          <w:rFonts w:cstheme="majorBidi"/>
        </w:rPr>
        <w:fldChar w:fldCharType="begin"/>
      </w:r>
      <w:r w:rsidR="00EE2B4F" w:rsidRPr="00B17ABA">
        <w:rPr>
          <w:rFonts w:cstheme="majorBidi"/>
        </w:rPr>
        <w:instrText xml:space="preserve"> ADDIN EN.CITE &lt;EndNote&gt;&lt;Cite&gt;&lt;Author&gt;Aellig&lt;/Author&gt;&lt;Year&gt;1998&lt;/Year&gt;&lt;RecNum&gt;402&lt;/RecNum&gt;&lt;DisplayText&gt;&lt;style face="superscript"&gt;[277]&lt;/style&gt;&lt;/DisplayText&gt;&lt;record&gt;&lt;rec-number&gt;402&lt;/rec-number&gt;&lt;foreign-keys&gt;&lt;key app="EN" db-id="z2a0dvwpazf220et2vh50z295rxpzfevwft2"&gt;402&lt;/key&gt;&lt;/foreign-keys&gt;&lt;ref-type name="Journal Article"&gt;17&lt;/ref-type&gt;&lt;contributors&gt;&lt;authors&gt;&lt;author&gt;Aellig, W. H.&lt;/author&gt;&lt;/authors&gt;&lt;/contributors&gt;&lt;auth-address&gt;Clinical Safety and Epidemiology, Novartis Pharma A.G., Basel, Switzerland. walter.aellig@pharma.novartis.com&lt;/auth-address&gt;&lt;titles&gt;&lt;title&gt;Adverse reactions to antihypertensive therapy&lt;/title&gt;&lt;secondary-title&gt;Cardiovasc Drugs Ther&lt;/secondary-title&gt;&lt;alt-title&gt;Cardiovascular drugs and therapy / sponsored by the International Society of Cardiovascular Pharmacotherapy&lt;/alt-title&gt;&lt;/titles&gt;&lt;periodical&gt;&lt;full-title&gt;Cardiovasc Drugs Ther&lt;/full-title&gt;&lt;abbr-1&gt;Cardiovascular drugs and therapy / sponsored by the International Society of Cardiovascular Pharmacotherapy&lt;/abbr-1&gt;&lt;/periodical&gt;&lt;alt-periodical&gt;&lt;full-title&gt;Cardiovasc Drugs Ther&lt;/full-title&gt;&lt;abbr-1&gt;Cardiovascular drugs and therapy / sponsored by the International Society of Cardiovascular Pharmacotherapy&lt;/abbr-1&gt;&lt;/alt-periodical&gt;&lt;pages&gt;189-96&lt;/pages&gt;&lt;volume&gt;12&lt;/volume&gt;&lt;number&gt;2&lt;/number&gt;&lt;edition&gt;1998/07/04&lt;/edition&gt;&lt;keywords&gt;&lt;keyword&gt;Antihypertensive Agents/administration &amp;amp; dosage/*adverse effects/therapeutic use&lt;/keyword&gt;&lt;keyword&gt;Drug Interactions&lt;/keyword&gt;&lt;keyword&gt;Humans&lt;/keyword&gt;&lt;keyword&gt;Hypertension/complications/drug therapy&lt;/keyword&gt;&lt;/keywords&gt;&lt;dates&gt;&lt;year&gt;1998&lt;/year&gt;&lt;pub-dates&gt;&lt;date&gt;May&lt;/date&gt;&lt;/pub-dates&gt;&lt;/dates&gt;&lt;isbn&gt;0920-3206 (Print)&amp;#xD;0920-3206 (Linking)&lt;/isbn&gt;&lt;accession-num&gt;9652878&lt;/accession-num&gt;&lt;work-type&gt;Review&lt;/work-type&gt;&lt;urls&gt;&lt;related-urls&gt;&lt;url&gt;http://www.ncbi.nlm.nih.gov/pubmed/9652878&lt;/url&gt;&lt;/related-urls&gt;&lt;/urls&gt;&lt;language&gt;eng&lt;/language&gt;&lt;/record&gt;&lt;/Cite&gt;&lt;/EndNote&gt;</w:instrText>
      </w:r>
      <w:r w:rsidRPr="00B17ABA">
        <w:rPr>
          <w:rFonts w:cstheme="majorBidi"/>
        </w:rPr>
        <w:fldChar w:fldCharType="separate"/>
      </w:r>
      <w:r w:rsidR="00EE2B4F" w:rsidRPr="00B17ABA">
        <w:rPr>
          <w:rFonts w:cstheme="majorBidi"/>
          <w:noProof/>
          <w:vertAlign w:val="superscript"/>
        </w:rPr>
        <w:t>[277]</w:t>
      </w:r>
      <w:r w:rsidRPr="00B17ABA">
        <w:rPr>
          <w:rFonts w:cstheme="majorBidi"/>
        </w:rPr>
        <w:fldChar w:fldCharType="end"/>
      </w:r>
      <w:r w:rsidR="00263CED" w:rsidRPr="00B17ABA">
        <w:rPr>
          <w:rFonts w:cstheme="majorBidi"/>
        </w:rPr>
        <w:t>;</w:t>
      </w:r>
      <w:r w:rsidRPr="00B17ABA">
        <w:rPr>
          <w:rFonts w:cstheme="majorBidi"/>
        </w:rPr>
        <w:t xml:space="preserve"> </w:t>
      </w:r>
      <w:r w:rsidR="00263CED" w:rsidRPr="00B17ABA">
        <w:rPr>
          <w:rFonts w:cstheme="majorBidi"/>
        </w:rPr>
        <w:t>a</w:t>
      </w:r>
      <w:r w:rsidRPr="00B17ABA">
        <w:rPr>
          <w:rFonts w:cstheme="majorBidi"/>
        </w:rPr>
        <w:t>longside clinical efficacy, clinical guidelines recommend to consider the safety issues when deciding a treatment regim</w:t>
      </w:r>
      <w:r w:rsidR="00263CED" w:rsidRPr="00B17ABA">
        <w:rPr>
          <w:rFonts w:cstheme="majorBidi"/>
        </w:rPr>
        <w:t>en</w:t>
      </w:r>
      <w:r w:rsidRPr="00B17ABA">
        <w:rPr>
          <w:rFonts w:cstheme="majorBidi"/>
        </w:rPr>
        <w:fldChar w:fldCharType="begin">
          <w:fldData xml:space="preserve">PEVuZE5vdGU+PENpdGU+PEF1dGhvcj5OYXRpb25hbCBJbnN0aXR1dGUgZm9yIEhlYWx0aCBhbmQg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wvYXV0aG9ycz48L2NvbnRyaWJ1dG9ycz48YXV0aC1hZGRyZXNz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I4MS0xMzU3PC9wYWdlcz48dm9sdW1lPjMxPC92b2x1bWU+PG51bWJlcj43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NTA3LTIwPC9wYWdlcz48dm9sdW1lPjMxMTwvdm9sdW1lPjxudW1i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OYXRpb25hbCBJbnN0aXR1dGUgZm9yIEhlYWx0aCBhbmQg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wvYXV0aG9ycz48L2NvbnRyaWJ1dG9ycz48YXV0aC1hZGRyZXNz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I4MS0xMzU3PC9wYWdlcz48dm9sdW1lPjMxPC92b2x1bWU+PG51bWJlcj43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NTA3LTIwPC9wYWdlcz48dm9sdW1lPjMxMTwvdm9sdW1lPjxudW1i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8, 9, 63]</w:t>
      </w:r>
      <w:r w:rsidRPr="00B17ABA">
        <w:rPr>
          <w:rFonts w:cstheme="majorBidi"/>
        </w:rPr>
        <w:fldChar w:fldCharType="end"/>
      </w:r>
      <w:r w:rsidRPr="00B17ABA">
        <w:t xml:space="preserve">. </w:t>
      </w:r>
      <w:r w:rsidRPr="00B17ABA">
        <w:rPr>
          <w:rFonts w:cstheme="majorBidi"/>
        </w:rPr>
        <w:t xml:space="preserve">Most antihypertensive drugs are associated with increased risk of dizziness, hypotension and drowsiness. Apart from these common reactions, various </w:t>
      </w:r>
      <w:r w:rsidRPr="00B17ABA">
        <w:rPr>
          <w:rFonts w:cstheme="majorBidi" w:hint="eastAsia"/>
          <w:lang w:eastAsia="ko-KR"/>
        </w:rPr>
        <w:t>AEs</w:t>
      </w:r>
      <w:r w:rsidRPr="00B17ABA">
        <w:rPr>
          <w:rFonts w:cstheme="majorBidi"/>
        </w:rPr>
        <w:t xml:space="preserve"> may happen depending on the type of antihypertensive </w:t>
      </w:r>
      <w:r w:rsidRPr="00B17ABA">
        <w:rPr>
          <w:rFonts w:cstheme="majorBidi" w:hint="eastAsia"/>
          <w:lang w:eastAsia="ko-KR"/>
        </w:rPr>
        <w:t>drug</w:t>
      </w:r>
      <w:r w:rsidRPr="00B17ABA">
        <w:rPr>
          <w:rFonts w:cstheme="majorBidi"/>
        </w:rPr>
        <w:t xml:space="preserve">s. For example, cough in patients taking the ACEIs, </w:t>
      </w:r>
      <w:r w:rsidRPr="00B17ABA">
        <w:rPr>
          <w:rFonts w:ascii="Times New Roman" w:hAnsi="Times New Roman" w:cs="Times New Roman"/>
        </w:rPr>
        <w:t>flushing and/or vasodilation</w:t>
      </w:r>
      <w:r w:rsidRPr="00B17ABA">
        <w:rPr>
          <w:rFonts w:cstheme="majorBidi"/>
        </w:rPr>
        <w:t xml:space="preserve"> in patients taking the CCBs, breathlessness in patients taking the BBs and metabolic AEs in patients taking </w:t>
      </w:r>
      <w:r w:rsidRPr="00B17ABA">
        <w:rPr>
          <w:rFonts w:ascii="Times New Roman" w:hAnsi="Times New Roman" w:cs="Times New Roman" w:hint="eastAsia"/>
          <w:lang w:eastAsia="ko-KR"/>
        </w:rPr>
        <w:t>D</w:t>
      </w:r>
      <w:r w:rsidRPr="00B17ABA">
        <w:rPr>
          <w:rFonts w:ascii="Times New Roman" w:hAnsi="Times New Roman" w:cs="Times New Roman"/>
        </w:rPr>
        <w:t>s</w:t>
      </w:r>
      <w:r w:rsidRPr="00B17ABA">
        <w:rPr>
          <w:rFonts w:ascii="Times New Roman" w:hAnsi="Times New Roman" w:cs="Times New Roman"/>
        </w:rPr>
        <w:fldChar w:fldCharType="begin"/>
      </w:r>
      <w:r w:rsidR="00EE2B4F" w:rsidRPr="00B17ABA">
        <w:rPr>
          <w:rFonts w:ascii="Times New Roman" w:hAnsi="Times New Roman" w:cs="Times New Roman"/>
        </w:rPr>
        <w:instrText xml:space="preserve"> ADDIN EN.CITE &lt;EndNote&gt;&lt;Cite&gt;&lt;Author&gt;Ross&lt;/Author&gt;&lt;Year&gt;2001&lt;/Year&gt;&lt;RecNum&gt;403&lt;/RecNum&gt;&lt;DisplayText&gt;&lt;style face="superscript"&gt;[278]&lt;/style&gt;&lt;/DisplayText&gt;&lt;record&gt;&lt;rec-number&gt;403&lt;/rec-number&gt;&lt;foreign-keys&gt;&lt;key app="EN" db-id="z2a0dvwpazf220et2vh50z295rxpzfevwft2"&gt;403&lt;/key&gt;&lt;/foreign-keys&gt;&lt;ref-type name="Journal Article"&gt;17&lt;/ref-type&gt;&lt;contributors&gt;&lt;authors&gt;&lt;author&gt;Ross, S. D.&lt;/author&gt;&lt;author&gt;Akhras, K. S.&lt;/author&gt;&lt;author&gt;Zhang, S.&lt;/author&gt;&lt;author&gt;Rozinsky, M.&lt;/author&gt;&lt;author&gt;Nalysnyk, L.&lt;/author&gt;&lt;/authors&gt;&lt;/contributors&gt;&lt;auth-address&gt;MetaWorks Inc., Medford, Massachusetts 02155, USA. SDR@metawork.com&lt;/auth-address&gt;&lt;titles&gt;&lt;title&gt;Discontinuation of antihypertensive drugs due to adverse events: a systematic review and meta-analysis&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940-53&lt;/pages&gt;&lt;volume&gt;21&lt;/volume&gt;&lt;number&gt;8&lt;/number&gt;&lt;edition&gt;2001/11/23&lt;/edition&gt;&lt;keywords&gt;&lt;keyword&gt;Antihypertensive Agents/administration &amp;amp; dosage/*adverse effects/therapeutic use&lt;/keyword&gt;&lt;keyword&gt;Data Interpretation, Statistical&lt;/keyword&gt;&lt;keyword&gt;Female&lt;/keyword&gt;&lt;keyword&gt;Humans&lt;/keyword&gt;&lt;keyword&gt;Hypertension/*drug therapy&lt;/keyword&gt;&lt;keyword&gt;Male&lt;/keyword&gt;&lt;keyword&gt;Middle Aged&lt;/keyword&gt;&lt;keyword&gt;Randomized Controlled Trials as Topic&lt;/keyword&gt;&lt;keyword&gt;Regression Analysis&lt;/keyword&gt;&lt;keyword&gt;Time Factors&lt;/keyword&gt;&lt;keyword&gt;Treatment Outcome&lt;/keyword&gt;&lt;/keywords&gt;&lt;dates&gt;&lt;year&gt;2001&lt;/year&gt;&lt;pub-dates&gt;&lt;date&gt;Aug&lt;/date&gt;&lt;/pub-dates&gt;&lt;/dates&gt;&lt;isbn&gt;0277-0008 (Print)&amp;#xD;0277-0008 (Linking)&lt;/isbn&gt;&lt;accession-num&gt;11718500&lt;/accession-num&gt;&lt;work-type&gt;Meta-Analysis&amp;#xD;Research Support, Non-U.S. Gov&amp;apos;t&lt;/work-type&gt;&lt;urls&gt;&lt;related-urls&gt;&lt;url&gt;http://www.ncbi.nlm.nih.gov/pubmed/11718500&lt;/url&gt;&lt;/related-urls&gt;&lt;/urls&gt;&lt;language&gt;eng&lt;/language&gt;&lt;/record&gt;&lt;/Cite&gt;&lt;/EndNote&gt;</w:instrText>
      </w:r>
      <w:r w:rsidRPr="00B17ABA">
        <w:rPr>
          <w:rFonts w:ascii="Times New Roman" w:hAnsi="Times New Roman" w:cs="Times New Roman"/>
        </w:rPr>
        <w:fldChar w:fldCharType="separate"/>
      </w:r>
      <w:r w:rsidR="00EE2B4F" w:rsidRPr="00B17ABA">
        <w:rPr>
          <w:rFonts w:ascii="Times New Roman" w:hAnsi="Times New Roman" w:cs="Times New Roman"/>
          <w:noProof/>
          <w:vertAlign w:val="superscript"/>
        </w:rPr>
        <w:t>[278]</w:t>
      </w:r>
      <w:r w:rsidRPr="00B17ABA">
        <w:rPr>
          <w:rFonts w:ascii="Times New Roman" w:hAnsi="Times New Roman" w:cs="Times New Roman"/>
        </w:rPr>
        <w:fldChar w:fldCharType="end"/>
      </w:r>
      <w:r w:rsidRPr="00B17ABA">
        <w:rPr>
          <w:rFonts w:cstheme="majorBidi"/>
        </w:rPr>
        <w:t xml:space="preserve">. </w:t>
      </w:r>
    </w:p>
    <w:p w:rsidR="00531190" w:rsidRPr="00B17ABA" w:rsidRDefault="00531190" w:rsidP="00620560">
      <w:pPr>
        <w:ind w:left="709"/>
        <w:jc w:val="both"/>
        <w:rPr>
          <w:rStyle w:val="apple-converted-space"/>
          <w:rFonts w:cstheme="majorBidi"/>
          <w:shd w:val="clear" w:color="auto" w:fill="FFFFFF"/>
        </w:rPr>
      </w:pPr>
      <w:r w:rsidRPr="00B17ABA">
        <w:rPr>
          <w:rFonts w:cstheme="majorBidi"/>
        </w:rPr>
        <w:t xml:space="preserve">The incidence of AEs varies depending on the study design and the author's definition of </w:t>
      </w:r>
      <w:r w:rsidR="00F64806" w:rsidRPr="00B17ABA">
        <w:rPr>
          <w:rFonts w:cstheme="majorBidi"/>
        </w:rPr>
        <w:t xml:space="preserve">an </w:t>
      </w:r>
      <w:r w:rsidRPr="00B17ABA">
        <w:rPr>
          <w:rFonts w:cstheme="majorBidi"/>
        </w:rPr>
        <w:t>AE: 16-62% in the cross-sectional studies based on survey</w:t>
      </w:r>
      <w:r w:rsidRPr="00B17ABA">
        <w:rPr>
          <w:rFonts w:cstheme="majorBidi"/>
        </w:rPr>
        <w:fldChar w:fldCharType="begin">
          <w:fldData xml:space="preserve">PEVuZE5vdGU+PENpdGU+PEF1dGhvcj5PbHNlbjwvQXV0aG9yPjxZZWFyPjE5OTk8L1llYXI+PFJl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PbHNlbjwvQXV0aG9yPjxZZWFyPjE5OTk8L1llYXI+PFJl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79, 280]</w:t>
      </w:r>
      <w:r w:rsidRPr="00B17ABA">
        <w:rPr>
          <w:rFonts w:cstheme="majorBidi"/>
        </w:rPr>
        <w:fldChar w:fldCharType="end"/>
      </w:r>
      <w:r w:rsidRPr="00B17ABA">
        <w:rPr>
          <w:rFonts w:cstheme="majorBidi"/>
        </w:rPr>
        <w:t xml:space="preserve"> and 35.4% in a prospective cohort study with patients attending a hypertension outpatient clinic</w:t>
      </w:r>
      <w:r w:rsidRPr="00B17ABA">
        <w:rPr>
          <w:rFonts w:cstheme="majorBidi"/>
        </w:rPr>
        <w:fldChar w:fldCharType="begin">
          <w:fldData xml:space="preserve">PEVuZE5vdGU+PENpdGU+PEF1dGhvcj5Hb25jYWx2ZXM8L0F1dGhvcj48WWVhcj4yMDA3PC9ZZWFy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OTczLTg8L3BhZ2VzPjx2b2x1bWU+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Hb25jYWx2ZXM8L0F1dGhvcj48WWVhcj4yMDA3PC9ZZWFy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OTczLTg8L3BhZ2VzPjx2b2x1bWU+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81]</w:t>
      </w:r>
      <w:r w:rsidRPr="00B17ABA">
        <w:rPr>
          <w:rFonts w:cstheme="majorBidi"/>
        </w:rPr>
        <w:fldChar w:fldCharType="end"/>
      </w:r>
      <w:r w:rsidRPr="00B17ABA">
        <w:rPr>
          <w:rFonts w:cstheme="majorBidi"/>
        </w:rPr>
        <w:t xml:space="preserve">. </w:t>
      </w:r>
      <w:r w:rsidRPr="00B17ABA">
        <w:rPr>
          <w:rStyle w:val="apple-converted-space"/>
          <w:rFonts w:cstheme="majorBidi"/>
          <w:shd w:val="clear" w:color="auto" w:fill="FFFFFF"/>
        </w:rPr>
        <w:t xml:space="preserve">In clinical trials, </w:t>
      </w:r>
      <w:r w:rsidRPr="00B17ABA">
        <w:rPr>
          <w:rFonts w:cstheme="majorBidi"/>
        </w:rPr>
        <w:t xml:space="preserve">the incidence of AEs </w:t>
      </w:r>
      <w:r w:rsidRPr="00B17ABA">
        <w:rPr>
          <w:rStyle w:val="apple-converted-space"/>
          <w:rFonts w:cstheme="majorBidi"/>
          <w:shd w:val="clear" w:color="auto" w:fill="FFFFFF"/>
        </w:rPr>
        <w:t>was lower</w:t>
      </w:r>
      <w:r w:rsidRPr="00B17ABA">
        <w:rPr>
          <w:rStyle w:val="apple-converted-space"/>
          <w:rFonts w:cstheme="majorBidi"/>
          <w:shd w:val="clear" w:color="auto" w:fill="FFFFFF"/>
        </w:rPr>
        <w:fldChar w:fldCharType="begin">
          <w:fldData xml:space="preserve">PEVuZE5vdGU+PENpdGU+PEF1dGhvcj5MYXc8L0F1dGhvcj48WWVhcj4yMDAzPC9ZZWFyPjxSZWNO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</w:fldData>
        </w:fldChar>
      </w:r>
      <w:r w:rsidR="00EE2B4F" w:rsidRPr="00B17ABA">
        <w:rPr>
          <w:rStyle w:val="apple-converted-space"/>
          <w:rFonts w:cstheme="majorBidi"/>
          <w:shd w:val="clear" w:color="auto" w:fill="FFFFFF"/>
        </w:rPr>
        <w:instrText xml:space="preserve"> ADDIN EN.CITE </w:instrText>
      </w:r>
      <w:r w:rsidR="00EE2B4F" w:rsidRPr="00B17ABA">
        <w:rPr>
          <w:rStyle w:val="apple-converted-space"/>
          <w:rFonts w:cstheme="majorBidi"/>
          <w:shd w:val="clear" w:color="auto" w:fill="FFFFFF"/>
        </w:rPr>
        <w:fldChar w:fldCharType="begin">
          <w:fldData xml:space="preserve">PEVuZE5vdGU+PENpdGU+PEF1dGhvcj5MYXc8L0F1dGhvcj48WWVhcj4yMDAzPC9ZZWFyPjxSZWNO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</w:fldData>
        </w:fldChar>
      </w:r>
      <w:r w:rsidR="00EE2B4F" w:rsidRPr="00B17ABA">
        <w:rPr>
          <w:rStyle w:val="apple-converted-space"/>
          <w:rFonts w:cstheme="majorBidi"/>
          <w:shd w:val="clear" w:color="auto" w:fill="FFFFFF"/>
        </w:rPr>
        <w:instrText xml:space="preserve"> ADDIN EN.CITE.DATA </w:instrText>
      </w:r>
      <w:r w:rsidR="00EE2B4F" w:rsidRPr="00B17ABA">
        <w:rPr>
          <w:rStyle w:val="apple-converted-space"/>
          <w:rFonts w:cstheme="majorBidi"/>
          <w:shd w:val="clear" w:color="auto" w:fill="FFFFFF"/>
        </w:rPr>
      </w:r>
      <w:r w:rsidR="00EE2B4F" w:rsidRPr="00B17ABA">
        <w:rPr>
          <w:rStyle w:val="apple-converted-space"/>
          <w:rFonts w:cstheme="majorBidi"/>
          <w:shd w:val="clear" w:color="auto" w:fill="FFFFFF"/>
        </w:rPr>
        <w:fldChar w:fldCharType="end"/>
      </w:r>
      <w:r w:rsidRPr="00B17ABA">
        <w:rPr>
          <w:rStyle w:val="apple-converted-space"/>
          <w:rFonts w:cstheme="majorBidi"/>
          <w:shd w:val="clear" w:color="auto" w:fill="FFFFFF"/>
        </w:rPr>
      </w:r>
      <w:r w:rsidRPr="00B17ABA">
        <w:rPr>
          <w:rStyle w:val="apple-converted-space"/>
          <w:rFonts w:cstheme="majorBidi"/>
          <w:shd w:val="clear" w:color="auto" w:fill="FFFFFF"/>
        </w:rPr>
        <w:fldChar w:fldCharType="separate"/>
      </w:r>
      <w:r w:rsidR="00EE2B4F" w:rsidRPr="00B17ABA">
        <w:rPr>
          <w:rStyle w:val="apple-converted-space"/>
          <w:rFonts w:cstheme="majorBidi"/>
          <w:noProof/>
          <w:shd w:val="clear" w:color="auto" w:fill="FFFFFF"/>
          <w:vertAlign w:val="superscript"/>
        </w:rPr>
        <w:t>[278, 282]</w:t>
      </w:r>
      <w:r w:rsidRPr="00B17ABA">
        <w:rPr>
          <w:rStyle w:val="apple-converted-space"/>
          <w:rFonts w:cstheme="majorBidi"/>
          <w:shd w:val="clear" w:color="auto" w:fill="FFFFFF"/>
        </w:rPr>
        <w:fldChar w:fldCharType="end"/>
      </w:r>
      <w:r w:rsidRPr="00B17ABA">
        <w:rPr>
          <w:rStyle w:val="apple-converted-space"/>
          <w:rFonts w:cstheme="majorBidi"/>
          <w:shd w:val="clear" w:color="auto" w:fill="FFFFFF"/>
        </w:rPr>
        <w:t xml:space="preserve"> </w:t>
      </w:r>
      <w:r w:rsidRPr="00B17ABA">
        <w:rPr>
          <w:rStyle w:val="apple-converted-space"/>
          <w:rFonts w:cstheme="majorBidi" w:hint="eastAsia"/>
          <w:shd w:val="clear" w:color="auto" w:fill="FFFFFF"/>
          <w:lang w:eastAsia="ko-KR"/>
        </w:rPr>
        <w:t xml:space="preserve">than those of </w:t>
      </w:r>
      <w:r w:rsidRPr="00B17ABA">
        <w:rPr>
          <w:rFonts w:cstheme="majorBidi"/>
        </w:rPr>
        <w:t>cross-sectional studies</w:t>
      </w:r>
      <w:r w:rsidRPr="00B17ABA">
        <w:rPr>
          <w:rFonts w:cstheme="majorBidi" w:hint="eastAsia"/>
          <w:lang w:eastAsia="ko-KR"/>
        </w:rPr>
        <w:t xml:space="preserve"> and </w:t>
      </w:r>
      <w:r w:rsidRPr="00B17ABA">
        <w:rPr>
          <w:rFonts w:cstheme="majorBidi"/>
        </w:rPr>
        <w:t>prospective cohort stud</w:t>
      </w:r>
      <w:r w:rsidRPr="00B17ABA">
        <w:rPr>
          <w:rFonts w:cstheme="majorBidi" w:hint="eastAsia"/>
          <w:lang w:eastAsia="ko-KR"/>
        </w:rPr>
        <w:t>ies</w:t>
      </w:r>
      <w:r w:rsidRPr="00B17ABA">
        <w:rPr>
          <w:rStyle w:val="apple-converted-space"/>
          <w:rFonts w:cstheme="majorBidi"/>
          <w:shd w:val="clear" w:color="auto" w:fill="FFFFFF"/>
        </w:rPr>
        <w:t xml:space="preserve">. </w:t>
      </w:r>
      <w:r w:rsidRPr="00B17ABA">
        <w:rPr>
          <w:rFonts w:cstheme="majorBidi"/>
        </w:rPr>
        <w:t>Most AEs of a</w:t>
      </w:r>
      <w:r w:rsidR="00F64806" w:rsidRPr="00B17ABA">
        <w:rPr>
          <w:rFonts w:cstheme="majorBidi"/>
        </w:rPr>
        <w:t>ntihypertensive drugs are minor: a</w:t>
      </w:r>
      <w:r w:rsidRPr="00B17ABA">
        <w:rPr>
          <w:rFonts w:cstheme="majorBidi"/>
        </w:rPr>
        <w:t xml:space="preserve"> cross-sectional study found that only </w:t>
      </w:r>
      <w:r w:rsidRPr="00B17ABA">
        <w:rPr>
          <w:rFonts w:cstheme="majorBidi"/>
          <w:shd w:val="clear" w:color="auto" w:fill="FFFFFF"/>
        </w:rPr>
        <w:t>7% of the patients have severe AEs that lead to the discontinuation the treatment by physicians</w:t>
      </w:r>
      <w:r w:rsidRPr="00B17ABA">
        <w:rPr>
          <w:rFonts w:cstheme="majorBidi"/>
        </w:rPr>
        <w:fldChar w:fldCharType="begin"/>
      </w:r>
      <w:r w:rsidR="00EE2B4F" w:rsidRPr="00B17ABA">
        <w:rPr>
          <w:rFonts w:cstheme="majorBidi"/>
        </w:rPr>
        <w:instrText xml:space="preserve"> ADDIN EN.CITE &lt;EndNote&gt;&lt;Cite&gt;&lt;Author&gt;Olsen&lt;/Author&gt;&lt;Year&gt;1999&lt;/Year&gt;&lt;RecNum&gt;404&lt;/RecNum&gt;&lt;DisplayText&gt;&lt;style face="superscript"&gt;[279]&lt;/style&gt;&lt;/DisplayText&gt;&lt;record&gt;&lt;rec-number&gt;404&lt;/rec-number&gt;&lt;foreign-keys&gt;&lt;key app="EN" db-id="z2a0dvwpazf220et2vh50z295rxpzfevwft2"&gt;404&lt;/key&gt;&lt;/foreign-keys&gt;&lt;ref-type name="Journal Article"&gt;17&lt;/ref-type&gt;&lt;contributors&gt;&lt;authors&gt;&lt;author&gt;Olsen, H.&lt;/author&gt;&lt;author&gt;Klemetsrud, T.&lt;/author&gt;&lt;author&gt;Stokke, H. P.&lt;/author&gt;&lt;author&gt;Tretli, S.&lt;/author&gt;&lt;author&gt;Westheim, A.&lt;/author&gt;&lt;/authors&gt;&lt;/contributors&gt;&lt;auth-address&gt;Department of Clinical Psychopharmacology, Diakonhjemmets sykehus, Oslo, Norway.&lt;/auth-address&gt;&lt;titles&gt;&lt;title&gt;Adverse drug reactions in current antihypertensive therapy: a general practice survey of 2586 patients in Norway&lt;/title&gt;&lt;secondary-title&gt;Blood Press&lt;/secondary-title&gt;&lt;alt-title&gt;Blood pressure&lt;/alt-title&gt;&lt;/titles&gt;&lt;alt-periodical&gt;&lt;full-title&gt;Blood Pressure&lt;/full-title&gt;&lt;abbr-1&gt;Blood Pressure&lt;/abbr-1&gt;&lt;/alt-periodical&gt;&lt;pages&gt;94-101&lt;/pages&gt;&lt;volume&gt;8&lt;/volume&gt;&lt;number&gt;2&lt;/number&gt;&lt;edition&gt;1999/08/18&lt;/edition&gt;&lt;keywords&gt;&lt;keyword&gt;Adult&lt;/keyword&gt;&lt;keyword&gt;Antihypertensive Agents/*adverse effects/therapeutic use&lt;/keyword&gt;&lt;keyword&gt;Female&lt;/keyword&gt;&lt;keyword&gt;Humans&lt;/keyword&gt;&lt;keyword&gt;Hypertension/*drug therapy/physiopathology&lt;/keyword&gt;&lt;keyword&gt;Male&lt;/keyword&gt;&lt;keyword&gt;Middle Aged&lt;/keyword&gt;&lt;keyword&gt;Questionnaires&lt;/keyword&gt;&lt;/keywords&gt;&lt;dates&gt;&lt;year&gt;1999&lt;/year&gt;&lt;/dates&gt;&lt;isbn&gt;0803-7051 (Print)&amp;#xD;0803-7051 (Linking)&lt;/isbn&gt;&lt;accession-num&gt;10451036&lt;/accession-num&gt;&lt;work-type&gt;Research Support, Non-U.S. Gov&amp;apos;t&lt;/work-type&gt;&lt;urls&gt;&lt;related-urls&gt;&lt;url&gt;http://www.ncbi.nlm.nih.gov/pubmed/10451036&lt;/url&gt;&lt;/related-urls&gt;&lt;/urls&gt;&lt;language&gt;eng&lt;/language&gt;&lt;/record&gt;&lt;/Cite&gt;&lt;/EndNote&gt;</w:instrText>
      </w:r>
      <w:r w:rsidRPr="00B17ABA">
        <w:rPr>
          <w:rFonts w:cstheme="majorBidi"/>
        </w:rPr>
        <w:fldChar w:fldCharType="separate"/>
      </w:r>
      <w:r w:rsidR="00EE2B4F" w:rsidRPr="00B17ABA">
        <w:rPr>
          <w:rFonts w:cstheme="majorBidi"/>
          <w:noProof/>
          <w:vertAlign w:val="superscript"/>
        </w:rPr>
        <w:t>[279]</w:t>
      </w:r>
      <w:r w:rsidRPr="00B17ABA">
        <w:rPr>
          <w:rFonts w:cstheme="majorBidi"/>
        </w:rPr>
        <w:fldChar w:fldCharType="end"/>
      </w:r>
      <w:r w:rsidRPr="00B17ABA">
        <w:rPr>
          <w:rFonts w:cstheme="majorBidi"/>
          <w:shd w:val="clear" w:color="auto" w:fill="FFFFFF"/>
        </w:rPr>
        <w:t>.</w:t>
      </w:r>
      <w:r w:rsidRPr="00B17ABA">
        <w:rPr>
          <w:rStyle w:val="apple-converted-space"/>
          <w:rFonts w:cstheme="majorBidi"/>
          <w:shd w:val="clear" w:color="auto" w:fill="FFFFFF"/>
        </w:rPr>
        <w:t> </w:t>
      </w:r>
    </w:p>
    <w:p w:rsidR="00531190" w:rsidRPr="00B17ABA" w:rsidRDefault="00531190" w:rsidP="009923E9">
      <w:pPr>
        <w:spacing w:after="0"/>
        <w:ind w:firstLine="0"/>
        <w:jc w:val="both"/>
        <w:rPr>
          <w:color w:val="FF0000"/>
          <w:lang w:eastAsia="ko-KR"/>
        </w:rPr>
      </w:pPr>
    </w:p>
    <w:p w:rsidR="00531190" w:rsidRPr="00B17ABA" w:rsidRDefault="003F55F1" w:rsidP="007568D9">
      <w:pPr>
        <w:jc w:val="both"/>
        <w:rPr>
          <w:rFonts w:eastAsia="Malgun Gothic"/>
          <w:lang w:eastAsia="ko-KR"/>
        </w:rPr>
      </w:pPr>
      <w:r w:rsidRPr="00B17ABA">
        <w:rPr>
          <w:rFonts w:cstheme="majorBidi"/>
        </w:rPr>
        <w:lastRenderedPageBreak/>
        <w:t xml:space="preserve">If </w:t>
      </w:r>
      <w:r w:rsidR="007568D9" w:rsidRPr="00B17ABA">
        <w:rPr>
          <w:rFonts w:cstheme="majorBidi"/>
        </w:rPr>
        <w:t xml:space="preserve">all those states above are considered individually, i.e., </w:t>
      </w:r>
      <w:r w:rsidR="00531190" w:rsidRPr="00B17ABA">
        <w:rPr>
          <w:rFonts w:cstheme="majorBidi"/>
          <w:i/>
          <w:iCs/>
        </w:rPr>
        <w:t xml:space="preserve">H={ContBP, </w:t>
      </w:r>
      <w:r w:rsidR="00531190" w:rsidRPr="00B17ABA">
        <w:rPr>
          <w:rFonts w:eastAsia="Malgun Gothic"/>
          <w:i/>
          <w:iCs/>
          <w:lang w:eastAsia="ko-KR"/>
        </w:rPr>
        <w:t>UncontBP</w:t>
      </w:r>
      <w:r w:rsidR="00531190" w:rsidRPr="00B17ABA">
        <w:rPr>
          <w:rFonts w:cstheme="majorBidi"/>
          <w:i/>
          <w:iCs/>
        </w:rPr>
        <w:t xml:space="preserve">, UA, MI, Stroke, HF, DM, OtherAEs, Death}, </w:t>
      </w:r>
      <w:r w:rsidRPr="009923E9">
        <w:rPr>
          <w:rFonts w:cstheme="majorBidi"/>
          <w:iCs/>
        </w:rPr>
        <w:t xml:space="preserve">where </w:t>
      </w:r>
      <w:r w:rsidRPr="00B17ABA">
        <w:rPr>
          <w:rFonts w:cstheme="majorBidi"/>
          <w:i/>
          <w:iCs/>
        </w:rPr>
        <w:t xml:space="preserve">ContBP </w:t>
      </w:r>
      <w:r w:rsidR="00197F49" w:rsidRPr="00B17ABA">
        <w:rPr>
          <w:rFonts w:cstheme="majorBidi"/>
          <w:iCs/>
        </w:rPr>
        <w:t>stands for</w:t>
      </w:r>
      <w:r w:rsidR="00197F49" w:rsidRPr="00B17ABA">
        <w:rPr>
          <w:rFonts w:cstheme="majorBidi"/>
          <w:i/>
          <w:iCs/>
        </w:rPr>
        <w:t xml:space="preserve"> </w:t>
      </w:r>
      <w:r w:rsidRPr="009923E9">
        <w:rPr>
          <w:rFonts w:cstheme="majorBidi"/>
          <w:iCs/>
        </w:rPr>
        <w:t>the patients who</w:t>
      </w:r>
      <w:r w:rsidR="005C6835" w:rsidRPr="009923E9">
        <w:rPr>
          <w:rFonts w:cstheme="majorBidi"/>
          <w:iCs/>
        </w:rPr>
        <w:t xml:space="preserve"> achieve the treatment goal and </w:t>
      </w:r>
      <w:r w:rsidR="005C6835" w:rsidRPr="00B17ABA">
        <w:rPr>
          <w:rFonts w:cstheme="majorBidi"/>
          <w:i/>
          <w:iCs/>
        </w:rPr>
        <w:t xml:space="preserve">UncontBP </w:t>
      </w:r>
      <w:r w:rsidR="00197F49" w:rsidRPr="00B17ABA">
        <w:rPr>
          <w:rFonts w:cstheme="majorBidi"/>
          <w:iCs/>
        </w:rPr>
        <w:t xml:space="preserve">stands for </w:t>
      </w:r>
      <w:r w:rsidR="005C6835" w:rsidRPr="009923E9">
        <w:rPr>
          <w:rFonts w:cstheme="majorBidi"/>
          <w:iCs/>
        </w:rPr>
        <w:t>the patients who did not achieve the treatment goal without CVDs and DM,</w:t>
      </w:r>
      <w:r w:rsidR="005C6835" w:rsidRPr="00B17ABA">
        <w:rPr>
          <w:rFonts w:cstheme="majorBidi"/>
        </w:rPr>
        <w:t xml:space="preserve"> </w:t>
      </w:r>
      <w:r w:rsidR="00531190" w:rsidRPr="00B17ABA">
        <w:rPr>
          <w:rFonts w:cstheme="majorBidi"/>
        </w:rPr>
        <w:t xml:space="preserve">the size of health state space </w:t>
      </w:r>
      <w:r w:rsidR="00531190" w:rsidRPr="00B17ABA">
        <w:rPr>
          <w:rFonts w:cstheme="majorBidi"/>
          <w:i/>
          <w:iCs/>
        </w:rPr>
        <w:t>Z(HS)</w:t>
      </w:r>
      <w:r w:rsidR="00531190" w:rsidRPr="00B17ABA">
        <w:rPr>
          <w:rFonts w:cstheme="majorBidi"/>
        </w:rPr>
        <w:t xml:space="preserve"> is</w:t>
      </w:r>
      <w:r w:rsidR="007568D9" w:rsidRPr="00B17ABA">
        <w:rPr>
          <w:rFonts w:cstheme="majorBidi"/>
        </w:rPr>
        <w:t xml:space="preserve"> 649 </w:t>
      </w:r>
      <w:r w:rsidR="00E509C8" w:rsidRPr="00B17ABA">
        <w:rPr>
          <w:rFonts w:cstheme="majorBidi"/>
        </w:rPr>
        <w:t xml:space="preserve">excluding </w:t>
      </w:r>
      <w:r w:rsidR="007568D9" w:rsidRPr="00B17ABA">
        <w:rPr>
          <w:rFonts w:cstheme="majorBidi"/>
        </w:rPr>
        <w:t xml:space="preserve">5,912 infeasible </w:t>
      </w:r>
      <w:r w:rsidR="00AC02F1" w:rsidRPr="00B17ABA">
        <w:rPr>
          <w:rFonts w:cstheme="majorBidi"/>
        </w:rPr>
        <w:t xml:space="preserve">health state </w:t>
      </w:r>
      <w:r w:rsidR="007568D9" w:rsidRPr="00B17ABA">
        <w:rPr>
          <w:rFonts w:cstheme="majorBidi"/>
        </w:rPr>
        <w:t>combinations</w:t>
      </w:r>
      <w:r w:rsidR="00061A88" w:rsidRPr="00B17ABA">
        <w:rPr>
          <w:rFonts w:cstheme="majorBidi"/>
        </w:rPr>
        <w:t xml:space="preserve">, which are the </w:t>
      </w:r>
      <w:r w:rsidR="007568D9" w:rsidRPr="00B17ABA">
        <w:rPr>
          <w:rFonts w:cstheme="majorBidi"/>
        </w:rPr>
        <w:t>branches expanding from death</w:t>
      </w:r>
      <w:r w:rsidR="00061A88" w:rsidRPr="00B17ABA">
        <w:rPr>
          <w:rFonts w:cstheme="majorBidi"/>
        </w:rPr>
        <w:t xml:space="preserve"> at </w:t>
      </w:r>
      <w:r w:rsidR="00061A88" w:rsidRPr="00B17ABA">
        <w:rPr>
          <w:rFonts w:cstheme="majorBidi"/>
          <w:i/>
        </w:rPr>
        <w:t>t</w:t>
      </w:r>
      <w:r w:rsidR="00061A88" w:rsidRPr="00B17ABA">
        <w:rPr>
          <w:rFonts w:cstheme="majorBidi"/>
          <w:i/>
          <w:vertAlign w:val="subscript"/>
        </w:rPr>
        <w:t>1</w:t>
      </w:r>
      <w:r w:rsidR="00061A88" w:rsidRPr="00B17ABA">
        <w:rPr>
          <w:rFonts w:cstheme="majorBidi"/>
        </w:rPr>
        <w:t xml:space="preserve">, </w:t>
      </w:r>
      <w:r w:rsidR="00061A88" w:rsidRPr="00B17ABA">
        <w:rPr>
          <w:rFonts w:cstheme="majorBidi"/>
          <w:i/>
        </w:rPr>
        <w:t>t</w:t>
      </w:r>
      <w:r w:rsidR="00061A88" w:rsidRPr="00B17ABA">
        <w:rPr>
          <w:rFonts w:cstheme="majorBidi"/>
          <w:i/>
          <w:vertAlign w:val="subscript"/>
        </w:rPr>
        <w:t>2</w:t>
      </w:r>
      <w:r w:rsidR="00061A88" w:rsidRPr="00B17ABA">
        <w:rPr>
          <w:rFonts w:cstheme="majorBidi"/>
          <w:vertAlign w:val="subscript"/>
        </w:rPr>
        <w:t xml:space="preserve"> </w:t>
      </w:r>
      <w:r w:rsidR="00061A88" w:rsidRPr="00B17ABA">
        <w:t xml:space="preserve">and </w:t>
      </w:r>
      <w:r w:rsidR="00061A88" w:rsidRPr="00B17ABA">
        <w:rPr>
          <w:rFonts w:cstheme="majorBidi"/>
          <w:i/>
        </w:rPr>
        <w:t>t</w:t>
      </w:r>
      <w:r w:rsidR="00061A88" w:rsidRPr="00B17ABA">
        <w:rPr>
          <w:rFonts w:cstheme="majorBidi"/>
          <w:i/>
          <w:vertAlign w:val="subscript"/>
        </w:rPr>
        <w:t>3</w:t>
      </w:r>
      <w:r w:rsidR="00531190" w:rsidRPr="00B17ABA">
        <w:rPr>
          <w:rFonts w:cstheme="majorBidi"/>
        </w:rPr>
        <w:t>:</w:t>
      </w:r>
    </w:p>
    <w:p w:rsidR="004A7EBD" w:rsidRPr="00B17ABA" w:rsidRDefault="00531190" w:rsidP="004A7EBD">
      <w:pPr>
        <w:jc w:val="both"/>
        <w:rPr>
          <w:rFonts w:cstheme="majorBidi"/>
          <w:lang w:eastAsia="ko-KR"/>
        </w:rPr>
      </w:pPr>
      <w:r w:rsidRPr="00B17ABA">
        <w:rPr>
          <w:rFonts w:cstheme="majorBidi"/>
          <w:i/>
          <w:iCs/>
        </w:rPr>
        <w:t>Z(HS)</w:t>
      </w:r>
      <w:r w:rsidRPr="00B17ABA">
        <w:rPr>
          <w:rFonts w:cstheme="majorBidi"/>
        </w:rPr>
        <w:t xml:space="preserve"> = 9^4-</w:t>
      </w:r>
      <w:r w:rsidR="004A7EBD" w:rsidRPr="00B17ABA">
        <w:rPr>
          <w:rFonts w:cstheme="majorBidi"/>
        </w:rPr>
        <w:t>{</w:t>
      </w:r>
      <w:r w:rsidRPr="00B17ABA">
        <w:rPr>
          <w:rFonts w:cstheme="majorBidi"/>
        </w:rPr>
        <w:t>(8^0*9^3+8^1*9^2+8^3*9^1)</w:t>
      </w:r>
      <w:r w:rsidR="004A7EBD" w:rsidRPr="00B17ABA">
        <w:rPr>
          <w:rFonts w:cstheme="majorBidi"/>
        </w:rPr>
        <w:t>-</w:t>
      </w:r>
      <w:r w:rsidRPr="00B17ABA">
        <w:rPr>
          <w:rFonts w:cstheme="majorBidi"/>
        </w:rPr>
        <w:t>(8^0+8^1+8^2)</w:t>
      </w:r>
      <w:r w:rsidR="004A7EBD" w:rsidRPr="00B17ABA">
        <w:rPr>
          <w:rFonts w:cstheme="majorBidi"/>
        </w:rPr>
        <w:t>}</w:t>
      </w:r>
      <w:r w:rsidR="003D63C9" w:rsidRPr="00B17ABA">
        <w:rPr>
          <w:rFonts w:cstheme="majorBidi"/>
        </w:rPr>
        <w:t xml:space="preserve"> </w:t>
      </w:r>
      <w:r w:rsidRPr="00B17ABA">
        <w:rPr>
          <w:rFonts w:cstheme="majorBidi"/>
        </w:rPr>
        <w:t>=</w:t>
      </w:r>
      <w:r w:rsidR="003D63C9" w:rsidRPr="00B17ABA">
        <w:rPr>
          <w:rFonts w:cstheme="majorBidi"/>
        </w:rPr>
        <w:t xml:space="preserve"> </w:t>
      </w:r>
      <w:r w:rsidRPr="00B17ABA">
        <w:rPr>
          <w:rFonts w:cstheme="majorBidi"/>
        </w:rPr>
        <w:t>649</w:t>
      </w:r>
      <w:r w:rsidRPr="00B17ABA">
        <w:rPr>
          <w:rFonts w:cstheme="majorBidi" w:hint="eastAsia"/>
          <w:lang w:eastAsia="ko-KR"/>
        </w:rPr>
        <w:tab/>
      </w:r>
    </w:p>
    <w:p w:rsidR="00531190" w:rsidRPr="00B17ABA" w:rsidRDefault="00531190" w:rsidP="007568D9">
      <w:pPr>
        <w:ind w:left="5760" w:firstLine="720"/>
        <w:jc w:val="both"/>
        <w:rPr>
          <w:rFonts w:cstheme="majorBidi"/>
          <w:lang w:eastAsia="ko-KR"/>
        </w:rPr>
      </w:pPr>
      <w:r w:rsidRPr="00B17ABA">
        <w:rPr>
          <w:rFonts w:cstheme="majorBidi" w:hint="eastAsia"/>
          <w:lang w:eastAsia="ko-KR"/>
        </w:rPr>
        <w:t>Equation 4.1</w:t>
      </w:r>
      <w:r w:rsidR="00B175EF" w:rsidRPr="00B17ABA">
        <w:rPr>
          <w:rFonts w:cstheme="majorBidi"/>
          <w:lang w:eastAsia="ko-KR"/>
        </w:rPr>
        <w:t>.</w:t>
      </w:r>
    </w:p>
    <w:p w:rsidR="00531190" w:rsidRPr="00B17ABA" w:rsidRDefault="00531190" w:rsidP="001A2558">
      <w:pPr>
        <w:jc w:val="both"/>
        <w:rPr>
          <w:rFonts w:cstheme="majorBidi"/>
        </w:rPr>
      </w:pPr>
    </w:p>
    <w:p w:rsidR="00531190" w:rsidRPr="00B17ABA" w:rsidRDefault="00531190" w:rsidP="007568D9">
      <w:pPr>
        <w:jc w:val="both"/>
        <w:rPr>
          <w:rFonts w:cstheme="majorBidi"/>
        </w:rPr>
      </w:pPr>
      <w:r w:rsidRPr="00B17ABA">
        <w:rPr>
          <w:rFonts w:cstheme="majorBidi"/>
        </w:rPr>
        <w:t xml:space="preserve"> Where </w:t>
      </w:r>
      <w:r w:rsidR="007568D9" w:rsidRPr="009923E9">
        <w:rPr>
          <w:rFonts w:cstheme="majorBidi"/>
          <w:i/>
          <w:iCs/>
        </w:rPr>
        <w:t>CVD</w:t>
      </w:r>
      <w:r w:rsidR="007568D9" w:rsidRPr="00B17ABA">
        <w:rPr>
          <w:rFonts w:cstheme="majorBidi"/>
        </w:rPr>
        <w:t xml:space="preserve"> combines </w:t>
      </w:r>
      <w:r w:rsidR="007568D9" w:rsidRPr="009923E9">
        <w:rPr>
          <w:rFonts w:cstheme="majorBidi"/>
          <w:i/>
        </w:rPr>
        <w:t>UA</w:t>
      </w:r>
      <w:r w:rsidR="007568D9" w:rsidRPr="00B17ABA">
        <w:rPr>
          <w:rFonts w:cstheme="majorBidi"/>
        </w:rPr>
        <w:t xml:space="preserve">, </w:t>
      </w:r>
      <w:r w:rsidR="007568D9" w:rsidRPr="009923E9">
        <w:rPr>
          <w:rFonts w:cstheme="majorBidi"/>
          <w:i/>
        </w:rPr>
        <w:t>MI</w:t>
      </w:r>
      <w:r w:rsidR="007568D9" w:rsidRPr="00B17ABA">
        <w:rPr>
          <w:rFonts w:cstheme="majorBidi"/>
        </w:rPr>
        <w:t xml:space="preserve">, </w:t>
      </w:r>
      <w:r w:rsidR="00E509C8" w:rsidRPr="00B17ABA">
        <w:rPr>
          <w:rFonts w:cstheme="majorBidi"/>
          <w:i/>
        </w:rPr>
        <w:t>S</w:t>
      </w:r>
      <w:r w:rsidR="007568D9" w:rsidRPr="009923E9">
        <w:rPr>
          <w:rFonts w:cstheme="majorBidi"/>
          <w:i/>
        </w:rPr>
        <w:t>troke</w:t>
      </w:r>
      <w:r w:rsidR="007568D9" w:rsidRPr="00B17ABA">
        <w:rPr>
          <w:rFonts w:cstheme="majorBidi"/>
        </w:rPr>
        <w:t xml:space="preserve"> and </w:t>
      </w:r>
      <w:r w:rsidR="007568D9" w:rsidRPr="009923E9">
        <w:rPr>
          <w:rFonts w:cstheme="majorBidi"/>
          <w:i/>
        </w:rPr>
        <w:t>HF</w:t>
      </w:r>
      <w:r w:rsidR="007568D9" w:rsidRPr="00B17ABA">
        <w:rPr>
          <w:rFonts w:cstheme="majorBidi"/>
        </w:rPr>
        <w:t xml:space="preserve">, i.e., </w:t>
      </w:r>
      <w:r w:rsidRPr="00B17ABA">
        <w:rPr>
          <w:rFonts w:cstheme="majorBidi"/>
          <w:i/>
          <w:iCs/>
        </w:rPr>
        <w:t xml:space="preserve">H={ContBP, </w:t>
      </w:r>
      <w:r w:rsidRPr="00B17ABA">
        <w:rPr>
          <w:rFonts w:eastAsia="Malgun Gothic"/>
          <w:i/>
          <w:iCs/>
          <w:lang w:eastAsia="ko-KR"/>
        </w:rPr>
        <w:t>UncontBP</w:t>
      </w:r>
      <w:r w:rsidRPr="00B17ABA">
        <w:rPr>
          <w:rFonts w:cstheme="majorBidi"/>
          <w:i/>
          <w:iCs/>
        </w:rPr>
        <w:t>, CVD, DM, OtherAEs, Death}</w:t>
      </w:r>
      <w:r w:rsidR="007568D9" w:rsidRPr="00B17ABA">
        <w:rPr>
          <w:rFonts w:cstheme="majorBidi"/>
        </w:rPr>
        <w:t xml:space="preserve"> and</w:t>
      </w:r>
      <w:r w:rsidRPr="00B17ABA">
        <w:rPr>
          <w:rFonts w:cstheme="majorBidi"/>
        </w:rPr>
        <w:t xml:space="preserve"> </w:t>
      </w:r>
      <w:r w:rsidRPr="00B17ABA">
        <w:rPr>
          <w:rFonts w:eastAsia="Malgun Gothic"/>
          <w:i/>
          <w:lang w:eastAsia="ko-KR"/>
        </w:rPr>
        <w:t>CVD={UA, MI, Stroke, HF},</w:t>
      </w:r>
      <w:r w:rsidRPr="00B17ABA">
        <w:rPr>
          <w:rFonts w:cstheme="majorBidi"/>
        </w:rPr>
        <w:t xml:space="preserve"> </w:t>
      </w:r>
      <w:r w:rsidR="007568D9" w:rsidRPr="00B17ABA">
        <w:rPr>
          <w:rFonts w:cstheme="majorBidi"/>
        </w:rPr>
        <w:t xml:space="preserve">the size of health state space </w:t>
      </w:r>
      <w:r w:rsidR="007568D9" w:rsidRPr="00B17ABA">
        <w:rPr>
          <w:rFonts w:cstheme="majorBidi"/>
          <w:i/>
          <w:iCs/>
        </w:rPr>
        <w:t>Z(HS)</w:t>
      </w:r>
      <w:r w:rsidR="007568D9" w:rsidRPr="009923E9">
        <w:rPr>
          <w:rFonts w:cstheme="majorBidi"/>
        </w:rPr>
        <w:t xml:space="preserve"> is 181</w:t>
      </w:r>
      <w:r w:rsidR="007568D9" w:rsidRPr="00B17ABA">
        <w:rPr>
          <w:rFonts w:cstheme="majorBidi"/>
        </w:rPr>
        <w:t xml:space="preserve"> </w:t>
      </w:r>
      <w:r w:rsidR="00AC02F1" w:rsidRPr="00B17ABA">
        <w:rPr>
          <w:rFonts w:cstheme="majorBidi"/>
        </w:rPr>
        <w:t xml:space="preserve">excluding </w:t>
      </w:r>
      <w:r w:rsidR="007568D9" w:rsidRPr="00B17ABA">
        <w:rPr>
          <w:rFonts w:cstheme="majorBidi"/>
        </w:rPr>
        <w:t xml:space="preserve">1,115 infeasible </w:t>
      </w:r>
      <w:r w:rsidR="00AC02F1" w:rsidRPr="00B17ABA">
        <w:rPr>
          <w:rFonts w:cstheme="majorBidi"/>
        </w:rPr>
        <w:t xml:space="preserve">health state </w:t>
      </w:r>
      <w:r w:rsidR="007568D9" w:rsidRPr="00B17ABA">
        <w:rPr>
          <w:rFonts w:cstheme="majorBidi"/>
        </w:rPr>
        <w:t>combinations</w:t>
      </w:r>
      <w:r w:rsidR="00061A88" w:rsidRPr="00B17ABA">
        <w:rPr>
          <w:rFonts w:cstheme="majorBidi"/>
        </w:rPr>
        <w:t xml:space="preserve">, which are the branches expanding from death at </w:t>
      </w:r>
      <w:r w:rsidR="00061A88" w:rsidRPr="00B17ABA">
        <w:rPr>
          <w:rFonts w:cstheme="majorBidi"/>
          <w:i/>
        </w:rPr>
        <w:t>t</w:t>
      </w:r>
      <w:r w:rsidR="00061A88" w:rsidRPr="00B17ABA">
        <w:rPr>
          <w:rFonts w:cstheme="majorBidi"/>
          <w:i/>
          <w:vertAlign w:val="subscript"/>
        </w:rPr>
        <w:t>1</w:t>
      </w:r>
      <w:r w:rsidR="00061A88" w:rsidRPr="00B17ABA">
        <w:rPr>
          <w:rFonts w:cstheme="majorBidi"/>
        </w:rPr>
        <w:t xml:space="preserve">, </w:t>
      </w:r>
      <w:r w:rsidR="00061A88" w:rsidRPr="00B17ABA">
        <w:rPr>
          <w:rFonts w:cstheme="majorBidi"/>
          <w:i/>
        </w:rPr>
        <w:t>t</w:t>
      </w:r>
      <w:r w:rsidR="00061A88" w:rsidRPr="00B17ABA">
        <w:rPr>
          <w:rFonts w:cstheme="majorBidi"/>
          <w:i/>
          <w:vertAlign w:val="subscript"/>
        </w:rPr>
        <w:t>2</w:t>
      </w:r>
      <w:r w:rsidR="00061A88" w:rsidRPr="00B17ABA">
        <w:rPr>
          <w:rFonts w:cstheme="majorBidi"/>
          <w:vertAlign w:val="subscript"/>
        </w:rPr>
        <w:t xml:space="preserve"> </w:t>
      </w:r>
      <w:r w:rsidR="00061A88" w:rsidRPr="00B17ABA">
        <w:t xml:space="preserve">and </w:t>
      </w:r>
      <w:r w:rsidR="00061A88" w:rsidRPr="00B17ABA">
        <w:rPr>
          <w:rFonts w:cstheme="majorBidi"/>
          <w:i/>
        </w:rPr>
        <w:t>t</w:t>
      </w:r>
      <w:r w:rsidR="00061A88" w:rsidRPr="00B17ABA">
        <w:rPr>
          <w:rFonts w:cstheme="majorBidi"/>
          <w:i/>
          <w:vertAlign w:val="subscript"/>
        </w:rPr>
        <w:t>3</w:t>
      </w:r>
      <w:r w:rsidR="00061A88" w:rsidRPr="00B17ABA">
        <w:rPr>
          <w:rFonts w:cstheme="majorBidi"/>
        </w:rPr>
        <w:t>:</w:t>
      </w:r>
    </w:p>
    <w:p w:rsidR="004A7EBD" w:rsidRPr="00B17ABA" w:rsidRDefault="00531190">
      <w:pPr>
        <w:jc w:val="both"/>
        <w:rPr>
          <w:rFonts w:cstheme="majorBidi"/>
          <w:lang w:eastAsia="ko-KR"/>
        </w:rPr>
      </w:pPr>
      <w:r w:rsidRPr="00B17ABA">
        <w:rPr>
          <w:rFonts w:cstheme="majorBidi"/>
          <w:i/>
          <w:iCs/>
        </w:rPr>
        <w:t>Z(HS)</w:t>
      </w:r>
      <w:r w:rsidRPr="00B17ABA">
        <w:rPr>
          <w:rFonts w:cstheme="majorBidi"/>
        </w:rPr>
        <w:t xml:space="preserve"> = 6^4-</w:t>
      </w:r>
      <w:r w:rsidR="004A7EBD" w:rsidRPr="00B17ABA">
        <w:rPr>
          <w:rFonts w:cstheme="majorBidi"/>
        </w:rPr>
        <w:t>{</w:t>
      </w:r>
      <w:r w:rsidRPr="00B17ABA">
        <w:rPr>
          <w:rFonts w:cstheme="majorBidi"/>
        </w:rPr>
        <w:t>(5^0*6^3+5^1*6^2+5^3*6^1</w:t>
      </w:r>
      <w:r w:rsidR="004A7EBD" w:rsidRPr="00B17ABA">
        <w:rPr>
          <w:rFonts w:cstheme="majorBidi"/>
        </w:rPr>
        <w:t>)-(</w:t>
      </w:r>
      <w:r w:rsidRPr="00B17ABA">
        <w:rPr>
          <w:rFonts w:cstheme="majorBidi"/>
        </w:rPr>
        <w:t>5^0+5^1+5^2)</w:t>
      </w:r>
      <w:r w:rsidR="004A7EBD" w:rsidRPr="00B17ABA">
        <w:rPr>
          <w:rFonts w:cstheme="majorBidi"/>
        </w:rPr>
        <w:t>}</w:t>
      </w:r>
      <w:r w:rsidRPr="00B17ABA">
        <w:rPr>
          <w:rFonts w:cstheme="majorBidi"/>
        </w:rPr>
        <w:t>=</w:t>
      </w:r>
      <w:r w:rsidR="003D63C9" w:rsidRPr="00B17ABA">
        <w:rPr>
          <w:rFonts w:cstheme="majorBidi"/>
        </w:rPr>
        <w:t xml:space="preserve"> </w:t>
      </w:r>
      <w:r w:rsidRPr="00B17ABA">
        <w:rPr>
          <w:rFonts w:cstheme="majorBidi"/>
        </w:rPr>
        <w:t>181</w:t>
      </w:r>
      <w:r w:rsidRPr="00B17ABA">
        <w:rPr>
          <w:rFonts w:cstheme="majorBidi" w:hint="eastAsia"/>
          <w:lang w:eastAsia="ko-KR"/>
        </w:rPr>
        <w:tab/>
      </w:r>
    </w:p>
    <w:p w:rsidR="00531190" w:rsidRPr="00B17ABA" w:rsidRDefault="007568D9" w:rsidP="009923E9">
      <w:pPr>
        <w:ind w:firstLine="0"/>
        <w:jc w:val="both"/>
        <w:rPr>
          <w:rFonts w:cstheme="majorBidi"/>
          <w:lang w:eastAsia="ko-KR"/>
        </w:rPr>
      </w:pPr>
      <w:r w:rsidRPr="00B17ABA">
        <w:rPr>
          <w:rFonts w:cstheme="majorBidi"/>
          <w:lang w:eastAsia="ko-KR"/>
        </w:rPr>
        <w:tab/>
      </w:r>
      <w:r w:rsidRPr="00B17ABA">
        <w:rPr>
          <w:rFonts w:cstheme="majorBidi"/>
          <w:lang w:eastAsia="ko-KR"/>
        </w:rPr>
        <w:tab/>
      </w:r>
      <w:r w:rsidRPr="00B17ABA">
        <w:rPr>
          <w:rFonts w:cstheme="majorBidi"/>
          <w:lang w:eastAsia="ko-KR"/>
        </w:rPr>
        <w:tab/>
      </w:r>
      <w:r w:rsidRPr="00B17ABA">
        <w:rPr>
          <w:rFonts w:cstheme="majorBidi"/>
          <w:lang w:eastAsia="ko-KR"/>
        </w:rPr>
        <w:tab/>
      </w:r>
      <w:r w:rsidRPr="00B17ABA">
        <w:rPr>
          <w:rFonts w:cstheme="majorBidi"/>
          <w:lang w:eastAsia="ko-KR"/>
        </w:rPr>
        <w:tab/>
      </w:r>
      <w:r w:rsidRPr="00B17ABA">
        <w:rPr>
          <w:rFonts w:cstheme="majorBidi"/>
          <w:lang w:eastAsia="ko-KR"/>
        </w:rPr>
        <w:tab/>
      </w:r>
      <w:r w:rsidRPr="00B17ABA">
        <w:rPr>
          <w:rFonts w:cstheme="majorBidi"/>
          <w:lang w:eastAsia="ko-KR"/>
        </w:rPr>
        <w:tab/>
      </w:r>
      <w:r w:rsidRPr="00B17ABA">
        <w:rPr>
          <w:rFonts w:cstheme="majorBidi"/>
          <w:lang w:eastAsia="ko-KR"/>
        </w:rPr>
        <w:tab/>
      </w:r>
      <w:r w:rsidR="00765DB1" w:rsidRPr="00B17ABA">
        <w:rPr>
          <w:rFonts w:cstheme="majorBidi"/>
          <w:lang w:eastAsia="ko-KR"/>
        </w:rPr>
        <w:tab/>
      </w:r>
      <w:r w:rsidR="00531190" w:rsidRPr="00B17ABA">
        <w:rPr>
          <w:rFonts w:cstheme="majorBidi" w:hint="eastAsia"/>
          <w:lang w:eastAsia="ko-KR"/>
        </w:rPr>
        <w:t>Equation 4.2</w:t>
      </w:r>
      <w:r w:rsidR="00B175EF" w:rsidRPr="00B17ABA">
        <w:rPr>
          <w:rFonts w:cstheme="majorBidi"/>
          <w:lang w:eastAsia="ko-KR"/>
        </w:rPr>
        <w:t>.</w:t>
      </w:r>
    </w:p>
    <w:p w:rsidR="00531190" w:rsidRPr="00B17ABA" w:rsidRDefault="00531190" w:rsidP="001A2558">
      <w:pPr>
        <w:jc w:val="both"/>
        <w:rPr>
          <w:rFonts w:cstheme="majorBidi"/>
          <w:color w:val="FF0000"/>
        </w:rPr>
      </w:pPr>
    </w:p>
    <w:p w:rsidR="00531190" w:rsidRPr="00B17ABA" w:rsidRDefault="00531190" w:rsidP="007568D9">
      <w:pPr>
        <w:jc w:val="both"/>
        <w:rPr>
          <w:lang w:eastAsia="ko-KR"/>
        </w:rPr>
      </w:pPr>
      <w:r w:rsidRPr="00B17ABA">
        <w:rPr>
          <w:iCs/>
          <w:lang w:eastAsia="ko-KR"/>
        </w:rPr>
        <w:t>Where</w:t>
      </w:r>
      <w:r w:rsidR="007568D9" w:rsidRPr="00B17ABA">
        <w:rPr>
          <w:iCs/>
          <w:lang w:eastAsia="ko-KR"/>
        </w:rPr>
        <w:t xml:space="preserve"> </w:t>
      </w:r>
      <w:r w:rsidR="007568D9" w:rsidRPr="009923E9">
        <w:rPr>
          <w:i/>
          <w:lang w:eastAsia="ko-KR"/>
        </w:rPr>
        <w:t>Failure</w:t>
      </w:r>
      <w:r w:rsidRPr="00B17ABA">
        <w:rPr>
          <w:iCs/>
          <w:lang w:eastAsia="ko-KR"/>
        </w:rPr>
        <w:t xml:space="preserve"> </w:t>
      </w:r>
      <w:r w:rsidR="007568D9" w:rsidRPr="00B17ABA">
        <w:rPr>
          <w:iCs/>
          <w:lang w:eastAsia="ko-KR"/>
        </w:rPr>
        <w:t xml:space="preserve">combines the patients who do not control the blood pressure, have a CVD, DM or other AEs, i.e., </w:t>
      </w:r>
      <w:r w:rsidRPr="00B17ABA">
        <w:rPr>
          <w:i/>
          <w:iCs/>
          <w:lang w:eastAsia="ko-KR"/>
        </w:rPr>
        <w:t>H={Success, Failure, Death}</w:t>
      </w:r>
      <w:r w:rsidRPr="00B17ABA">
        <w:rPr>
          <w:lang w:eastAsia="ko-KR"/>
        </w:rPr>
        <w:t xml:space="preserve">, </w:t>
      </w:r>
      <w:r w:rsidRPr="00B17ABA">
        <w:rPr>
          <w:i/>
          <w:iCs/>
          <w:lang w:eastAsia="ko-KR"/>
        </w:rPr>
        <w:t>Success={ContBP}, Failure={UncontBP, CVD, DM, OtherAEs}</w:t>
      </w:r>
      <w:r w:rsidR="007568D9" w:rsidRPr="00B17ABA">
        <w:rPr>
          <w:i/>
          <w:iCs/>
          <w:lang w:eastAsia="ko-KR"/>
        </w:rPr>
        <w:t xml:space="preserve"> </w:t>
      </w:r>
      <w:r w:rsidR="007568D9" w:rsidRPr="009923E9">
        <w:rPr>
          <w:lang w:eastAsia="ko-KR"/>
        </w:rPr>
        <w:t>and</w:t>
      </w:r>
      <w:r w:rsidRPr="00B17ABA">
        <w:rPr>
          <w:i/>
          <w:iCs/>
          <w:lang w:eastAsia="ko-KR"/>
        </w:rPr>
        <w:t xml:space="preserve"> CVD={UA, MI, Stroke, HF}, </w:t>
      </w:r>
      <w:r w:rsidRPr="00B17ABA">
        <w:rPr>
          <w:rFonts w:cstheme="majorBidi"/>
        </w:rPr>
        <w:t xml:space="preserve">the size of health state space </w:t>
      </w:r>
      <w:r w:rsidRPr="00B17ABA">
        <w:rPr>
          <w:rFonts w:cstheme="majorBidi"/>
          <w:i/>
          <w:iCs/>
        </w:rPr>
        <w:t xml:space="preserve">Z(HS) </w:t>
      </w:r>
      <w:r w:rsidRPr="00B17ABA">
        <w:rPr>
          <w:rFonts w:cstheme="majorBidi"/>
        </w:rPr>
        <w:t>is</w:t>
      </w:r>
      <w:r w:rsidR="007568D9" w:rsidRPr="00B17ABA">
        <w:rPr>
          <w:rFonts w:cstheme="majorBidi"/>
        </w:rPr>
        <w:t xml:space="preserve"> 31 </w:t>
      </w:r>
      <w:r w:rsidR="00AC02F1" w:rsidRPr="00B17ABA">
        <w:rPr>
          <w:rFonts w:cstheme="majorBidi"/>
        </w:rPr>
        <w:t xml:space="preserve">excluding </w:t>
      </w:r>
      <w:r w:rsidR="007568D9" w:rsidRPr="00B17ABA">
        <w:rPr>
          <w:rFonts w:cstheme="majorBidi"/>
        </w:rPr>
        <w:t xml:space="preserve">50 infeasible </w:t>
      </w:r>
      <w:r w:rsidR="00AC02F1" w:rsidRPr="00B17ABA">
        <w:rPr>
          <w:rFonts w:cstheme="majorBidi"/>
        </w:rPr>
        <w:t xml:space="preserve">health state </w:t>
      </w:r>
      <w:r w:rsidR="007568D9" w:rsidRPr="00B17ABA">
        <w:rPr>
          <w:rFonts w:cstheme="majorBidi"/>
        </w:rPr>
        <w:t>combinations</w:t>
      </w:r>
      <w:r w:rsidR="00061A88" w:rsidRPr="00B17ABA">
        <w:rPr>
          <w:rFonts w:cstheme="majorBidi"/>
        </w:rPr>
        <w:t xml:space="preserve">, which are the branches expanding from death at </w:t>
      </w:r>
      <w:r w:rsidR="00061A88" w:rsidRPr="00B17ABA">
        <w:rPr>
          <w:rFonts w:cstheme="majorBidi"/>
          <w:i/>
        </w:rPr>
        <w:t>t</w:t>
      </w:r>
      <w:r w:rsidR="00061A88" w:rsidRPr="00B17ABA">
        <w:rPr>
          <w:rFonts w:cstheme="majorBidi"/>
          <w:i/>
          <w:vertAlign w:val="subscript"/>
        </w:rPr>
        <w:t>1</w:t>
      </w:r>
      <w:r w:rsidR="00061A88" w:rsidRPr="00B17ABA">
        <w:rPr>
          <w:rFonts w:cstheme="majorBidi"/>
        </w:rPr>
        <w:t xml:space="preserve">, </w:t>
      </w:r>
      <w:r w:rsidR="00061A88" w:rsidRPr="00B17ABA">
        <w:rPr>
          <w:rFonts w:cstheme="majorBidi"/>
          <w:i/>
        </w:rPr>
        <w:t>t</w:t>
      </w:r>
      <w:r w:rsidR="00061A88" w:rsidRPr="00B17ABA">
        <w:rPr>
          <w:rFonts w:cstheme="majorBidi"/>
          <w:i/>
          <w:vertAlign w:val="subscript"/>
        </w:rPr>
        <w:t>2</w:t>
      </w:r>
      <w:r w:rsidR="00061A88" w:rsidRPr="00B17ABA">
        <w:rPr>
          <w:rFonts w:cstheme="majorBidi"/>
          <w:vertAlign w:val="subscript"/>
        </w:rPr>
        <w:t xml:space="preserve"> </w:t>
      </w:r>
      <w:r w:rsidR="00061A88" w:rsidRPr="00B17ABA">
        <w:t xml:space="preserve">and </w:t>
      </w:r>
      <w:r w:rsidR="00061A88" w:rsidRPr="00B17ABA">
        <w:rPr>
          <w:rFonts w:cstheme="majorBidi"/>
          <w:i/>
        </w:rPr>
        <w:t>t</w:t>
      </w:r>
      <w:r w:rsidR="00061A88" w:rsidRPr="00B17ABA">
        <w:rPr>
          <w:rFonts w:cstheme="majorBidi"/>
          <w:i/>
          <w:vertAlign w:val="subscript"/>
        </w:rPr>
        <w:t>3</w:t>
      </w:r>
      <w:r w:rsidR="00061A88" w:rsidRPr="00B17ABA">
        <w:rPr>
          <w:rFonts w:cstheme="majorBidi"/>
        </w:rPr>
        <w:t>:</w:t>
      </w:r>
    </w:p>
    <w:p w:rsidR="004A7EBD" w:rsidRPr="00B17ABA" w:rsidRDefault="00531190">
      <w:pPr>
        <w:rPr>
          <w:lang w:eastAsia="ko-KR"/>
        </w:rPr>
      </w:pPr>
      <w:r w:rsidRPr="00B17ABA">
        <w:rPr>
          <w:rFonts w:cstheme="majorBidi"/>
          <w:i/>
          <w:iCs/>
        </w:rPr>
        <w:t>Z(HS)</w:t>
      </w:r>
      <w:r w:rsidRPr="00B17ABA">
        <w:rPr>
          <w:rFonts w:cstheme="majorBidi"/>
        </w:rPr>
        <w:t xml:space="preserve"> </w:t>
      </w:r>
      <w:r w:rsidRPr="00B17ABA">
        <w:rPr>
          <w:lang w:eastAsia="ko-KR"/>
        </w:rPr>
        <w:t>=3^4-</w:t>
      </w:r>
      <w:r w:rsidR="004A7EBD" w:rsidRPr="00B17ABA">
        <w:rPr>
          <w:lang w:eastAsia="ko-KR"/>
        </w:rPr>
        <w:t>{</w:t>
      </w:r>
      <w:r w:rsidRPr="00B17ABA">
        <w:rPr>
          <w:lang w:eastAsia="ko-KR"/>
        </w:rPr>
        <w:t>(</w:t>
      </w:r>
      <w:r w:rsidR="004A7EBD" w:rsidRPr="00B17ABA">
        <w:rPr>
          <w:lang w:eastAsia="ko-KR"/>
        </w:rPr>
        <w:t>2^0</w:t>
      </w:r>
      <w:r w:rsidRPr="00B17ABA">
        <w:rPr>
          <w:lang w:eastAsia="ko-KR"/>
        </w:rPr>
        <w:t>*3^3+2</w:t>
      </w:r>
      <w:r w:rsidR="004A7EBD" w:rsidRPr="00B17ABA">
        <w:rPr>
          <w:lang w:eastAsia="ko-KR"/>
        </w:rPr>
        <w:t>^1</w:t>
      </w:r>
      <w:r w:rsidRPr="00B17ABA">
        <w:rPr>
          <w:lang w:eastAsia="ko-KR"/>
        </w:rPr>
        <w:t>*3^2+</w:t>
      </w:r>
      <w:r w:rsidR="004A7EBD" w:rsidRPr="00B17ABA">
        <w:rPr>
          <w:lang w:eastAsia="ko-KR"/>
        </w:rPr>
        <w:t>2^2</w:t>
      </w:r>
      <w:r w:rsidRPr="00B17ABA">
        <w:rPr>
          <w:lang w:eastAsia="ko-KR"/>
        </w:rPr>
        <w:t>*3</w:t>
      </w:r>
      <w:r w:rsidR="004A7EBD" w:rsidRPr="00B17ABA">
        <w:rPr>
          <w:lang w:eastAsia="ko-KR"/>
        </w:rPr>
        <w:t>)-(2^0</w:t>
      </w:r>
      <w:r w:rsidRPr="00B17ABA">
        <w:rPr>
          <w:lang w:eastAsia="ko-KR"/>
        </w:rPr>
        <w:t>+</w:t>
      </w:r>
      <w:r w:rsidR="004A7EBD" w:rsidRPr="00B17ABA">
        <w:rPr>
          <w:lang w:eastAsia="ko-KR"/>
        </w:rPr>
        <w:t>2^1</w:t>
      </w:r>
      <w:r w:rsidRPr="00B17ABA">
        <w:rPr>
          <w:lang w:eastAsia="ko-KR"/>
        </w:rPr>
        <w:t>+</w:t>
      </w:r>
      <w:r w:rsidR="004A7EBD" w:rsidRPr="00B17ABA">
        <w:rPr>
          <w:lang w:eastAsia="ko-KR"/>
        </w:rPr>
        <w:t>2^2</w:t>
      </w:r>
      <w:r w:rsidRPr="00B17ABA">
        <w:rPr>
          <w:lang w:eastAsia="ko-KR"/>
        </w:rPr>
        <w:t>)</w:t>
      </w:r>
      <w:r w:rsidR="004A7EBD" w:rsidRPr="00B17ABA">
        <w:rPr>
          <w:lang w:eastAsia="ko-KR"/>
        </w:rPr>
        <w:t>}</w:t>
      </w:r>
      <w:r w:rsidR="003D63C9" w:rsidRPr="00B17ABA">
        <w:rPr>
          <w:lang w:eastAsia="ko-KR"/>
        </w:rPr>
        <w:t xml:space="preserve"> </w:t>
      </w:r>
      <w:r w:rsidRPr="00B17ABA">
        <w:rPr>
          <w:lang w:eastAsia="ko-KR"/>
        </w:rPr>
        <w:t>=</w:t>
      </w:r>
      <w:r w:rsidR="003D63C9" w:rsidRPr="00B17ABA">
        <w:rPr>
          <w:lang w:eastAsia="ko-KR"/>
        </w:rPr>
        <w:t xml:space="preserve"> </w:t>
      </w:r>
      <w:r w:rsidRPr="00B17ABA">
        <w:rPr>
          <w:lang w:eastAsia="ko-KR"/>
        </w:rPr>
        <w:t>31</w:t>
      </w:r>
      <w:r w:rsidR="00AA2D24" w:rsidRPr="00B17ABA">
        <w:rPr>
          <w:rFonts w:hint="eastAsia"/>
          <w:lang w:eastAsia="ko-KR"/>
        </w:rPr>
        <w:tab/>
      </w:r>
      <w:r w:rsidR="00AA2D24" w:rsidRPr="00B17ABA">
        <w:rPr>
          <w:rFonts w:hint="eastAsia"/>
          <w:lang w:eastAsia="ko-KR"/>
        </w:rPr>
        <w:tab/>
      </w:r>
      <w:r w:rsidR="00AA2D24" w:rsidRPr="00B17ABA">
        <w:rPr>
          <w:rFonts w:hint="eastAsia"/>
          <w:lang w:eastAsia="ko-KR"/>
        </w:rPr>
        <w:tab/>
      </w:r>
    </w:p>
    <w:p w:rsidR="00531190" w:rsidRPr="00B17ABA" w:rsidRDefault="00531190" w:rsidP="009923E9">
      <w:pPr>
        <w:spacing w:after="0"/>
        <w:ind w:left="5760" w:firstLine="720"/>
        <w:rPr>
          <w:lang w:eastAsia="ko-KR"/>
        </w:rPr>
      </w:pPr>
      <w:r w:rsidRPr="00B17ABA">
        <w:rPr>
          <w:rFonts w:cstheme="majorBidi" w:hint="eastAsia"/>
          <w:lang w:eastAsia="ko-KR"/>
        </w:rPr>
        <w:t>Equation 4.3</w:t>
      </w:r>
      <w:r w:rsidR="00BE5CF1" w:rsidRPr="00B17ABA">
        <w:rPr>
          <w:lang w:eastAsia="ko-KR"/>
        </w:rPr>
        <w:t>.</w:t>
      </w:r>
    </w:p>
    <w:p w:rsidR="00AC02F1" w:rsidRPr="00B17ABA" w:rsidRDefault="00AC02F1" w:rsidP="009923E9">
      <w:pPr>
        <w:rPr>
          <w:lang w:eastAsia="ko-KR"/>
        </w:rPr>
      </w:pPr>
    </w:p>
    <w:p w:rsidR="00207EE0" w:rsidRPr="00B17ABA" w:rsidRDefault="00AC02F1" w:rsidP="009923E9">
      <w:pPr>
        <w:jc w:val="both"/>
      </w:pPr>
      <w:r w:rsidRPr="00B17ABA">
        <w:rPr>
          <w:lang w:eastAsia="ko-KR"/>
        </w:rPr>
        <w:t xml:space="preserve">The hypertension SDDP model constructs the health state space based on </w:t>
      </w:r>
      <w:r w:rsidR="00061A88" w:rsidRPr="00B17ABA">
        <w:rPr>
          <w:lang w:eastAsia="ko-KR"/>
        </w:rPr>
        <w:t xml:space="preserve">the definition used in </w:t>
      </w:r>
      <w:r w:rsidRPr="00B17ABA">
        <w:rPr>
          <w:lang w:eastAsia="ko-KR"/>
        </w:rPr>
        <w:t xml:space="preserve">Equation 4.3. Where the initial health state </w:t>
      </w:r>
      <w:r w:rsidRPr="009923E9">
        <w:rPr>
          <w:lang w:eastAsia="ko-KR"/>
        </w:rPr>
        <w:t>is</w:t>
      </w:r>
      <w:r w:rsidRPr="00B17ABA">
        <w:rPr>
          <w:lang w:eastAsia="ko-KR"/>
        </w:rPr>
        <w:t xml:space="preserve"> uncontrolled hypertension</w:t>
      </w:r>
      <w:r w:rsidR="00C266AF" w:rsidRPr="00B17ABA">
        <w:rPr>
          <w:lang w:eastAsia="ko-KR"/>
        </w:rPr>
        <w:t xml:space="preserve"> (i.e., </w:t>
      </w:r>
      <w:r w:rsidR="00C266AF" w:rsidRPr="00B17ABA">
        <w:rPr>
          <w:i/>
          <w:lang w:eastAsia="ko-KR"/>
        </w:rPr>
        <w:t>Failure</w:t>
      </w:r>
      <w:r w:rsidR="00C266AF" w:rsidRPr="00B17ABA">
        <w:rPr>
          <w:lang w:eastAsia="ko-KR"/>
        </w:rPr>
        <w:t>)</w:t>
      </w:r>
      <w:r w:rsidRPr="00B17ABA">
        <w:rPr>
          <w:lang w:eastAsia="ko-KR"/>
        </w:rPr>
        <w:t xml:space="preserve">, the health state space </w:t>
      </w:r>
      <w:r w:rsidRPr="00B17ABA">
        <w:rPr>
          <w:rFonts w:hint="eastAsia"/>
          <w:lang w:eastAsia="ko-KR"/>
        </w:rPr>
        <w:t>Z(</w:t>
      </w:r>
      <w:r w:rsidRPr="00B17ABA">
        <w:rPr>
          <w:i/>
          <w:iCs/>
          <w:lang w:eastAsia="ko-KR"/>
        </w:rPr>
        <w:t>HS</w:t>
      </w:r>
      <w:r w:rsidRPr="00B17ABA">
        <w:rPr>
          <w:rFonts w:hint="eastAsia"/>
          <w:i/>
          <w:iCs/>
          <w:lang w:eastAsia="ko-KR"/>
        </w:rPr>
        <w:t>)</w:t>
      </w:r>
      <w:r w:rsidRPr="00B17ABA">
        <w:rPr>
          <w:i/>
          <w:iCs/>
          <w:lang w:eastAsia="ko-KR"/>
        </w:rPr>
        <w:t xml:space="preserve"> </w:t>
      </w:r>
      <w:r w:rsidR="002E32AE" w:rsidRPr="009923E9">
        <w:rPr>
          <w:iCs/>
          <w:lang w:eastAsia="ko-KR"/>
        </w:rPr>
        <w:t xml:space="preserve">has </w:t>
      </w:r>
      <w:r w:rsidRPr="00B17ABA">
        <w:rPr>
          <w:lang w:eastAsia="ko-KR"/>
        </w:rPr>
        <w:t xml:space="preserve">31 possible disease pathways </w:t>
      </w:r>
      <w:r w:rsidR="002E32AE" w:rsidRPr="00B17ABA">
        <w:rPr>
          <w:lang w:eastAsia="ko-KR"/>
        </w:rPr>
        <w:t xml:space="preserve">as </w:t>
      </w:r>
      <w:r w:rsidR="002E32AE" w:rsidRPr="00B17ABA">
        <w:rPr>
          <w:lang w:eastAsia="ko-KR"/>
        </w:rPr>
        <w:fldChar w:fldCharType="begin"/>
      </w:r>
      <w:r w:rsidR="002E32AE" w:rsidRPr="00B17ABA">
        <w:rPr>
          <w:lang w:eastAsia="ko-KR"/>
        </w:rPr>
        <w:instrText xml:space="preserve"> REF _Ref423423824 \h </w:instrText>
      </w:r>
      <w:r w:rsidR="00061A88" w:rsidRPr="00B17ABA">
        <w:rPr>
          <w:lang w:eastAsia="ko-KR"/>
        </w:rPr>
        <w:instrText xml:space="preserve"> \* MERGEFORMAT </w:instrText>
      </w:r>
      <w:r w:rsidR="002E32AE" w:rsidRPr="00B17ABA">
        <w:rPr>
          <w:lang w:eastAsia="ko-KR"/>
        </w:rPr>
      </w:r>
      <w:r w:rsidR="002E32AE" w:rsidRPr="00B17ABA">
        <w:rPr>
          <w:lang w:eastAsia="ko-KR"/>
        </w:rPr>
        <w:fldChar w:fldCharType="separate"/>
      </w:r>
      <w:r w:rsidR="006F6429" w:rsidRPr="00B17ABA">
        <w:t>Figure</w:t>
      </w:r>
      <w:r w:rsidR="006F6429" w:rsidRPr="00B17ABA">
        <w:rPr>
          <w:noProof/>
        </w:rPr>
        <w:t xml:space="preserve"> </w:t>
      </w:r>
      <w:r w:rsidR="006F6429" w:rsidRPr="00B17ABA">
        <w:rPr>
          <w:noProof/>
          <w:cs/>
        </w:rPr>
        <w:t>‎</w:t>
      </w:r>
      <w:r w:rsidR="006F6429" w:rsidRPr="00B17ABA">
        <w:t>4.6</w:t>
      </w:r>
      <w:r w:rsidR="002E32AE" w:rsidRPr="00B17ABA">
        <w:rPr>
          <w:lang w:eastAsia="ko-KR"/>
        </w:rPr>
        <w:fldChar w:fldCharType="end"/>
      </w:r>
      <w:r w:rsidR="002E32AE" w:rsidRPr="00B17ABA">
        <w:rPr>
          <w:lang w:eastAsia="ko-KR"/>
        </w:rPr>
        <w:t>.</w:t>
      </w:r>
    </w:p>
    <w:p w:rsidR="00985D42" w:rsidRPr="00B17ABA" w:rsidRDefault="00985D42">
      <w:pPr>
        <w:jc w:val="both"/>
        <w:rPr>
          <w:rFonts w:eastAsia="Malgun Gothic"/>
          <w:lang w:eastAsia="ko-KR"/>
        </w:rPr>
        <w:sectPr w:rsidR="00985D42" w:rsidRPr="00B17ABA" w:rsidSect="00013330">
          <w:footerReference w:type="default" r:id="rId31"/>
          <w:pgSz w:w="11906" w:h="16838"/>
          <w:pgMar w:top="1701" w:right="1418" w:bottom="1701" w:left="2268"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7"/>
        <w:gridCol w:w="2345"/>
      </w:tblGrid>
      <w:tr w:rsidR="00495274" w:rsidRPr="00B17ABA" w:rsidTr="00395906">
        <w:tc>
          <w:tcPr>
            <w:tcW w:w="11307" w:type="dxa"/>
          </w:tcPr>
          <w:p w:rsidR="00495274" w:rsidRPr="00B17ABA" w:rsidRDefault="00495274" w:rsidP="001A2558">
            <w:pPr>
              <w:ind w:firstLine="0"/>
              <w:jc w:val="both"/>
              <w:rPr>
                <w:rFonts w:eastAsia="Malgun Gothic"/>
                <w:lang w:eastAsia="ko-KR"/>
              </w:rPr>
            </w:pPr>
            <w:r w:rsidRPr="00B17ABA">
              <w:rPr>
                <w:rFonts w:eastAsia="Malgun Gothic"/>
                <w:noProof/>
                <w:lang w:eastAsia="ko-KR"/>
              </w:rPr>
              <w:lastRenderedPageBreak/>
              <w:drawing>
                <wp:inline distT="0" distB="0" distL="0" distR="0" wp14:anchorId="239197B4" wp14:editId="237596B4">
                  <wp:extent cx="7000875" cy="50356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6.tif"/>
                          <pic:cNvPicPr/>
                        </pic:nvPicPr>
                        <pic:blipFill>
                          <a:blip r:embed="rId32">
                            <a:extLst>
                              <a:ext uri="{28A0092B-C50C-407E-A947-70E740481C1C}">
                                <a14:useLocalDpi xmlns:a14="http://schemas.microsoft.com/office/drawing/2010/main" val="0"/>
                              </a:ext>
                            </a:extLst>
                          </a:blip>
                          <a:stretch>
                            <a:fillRect/>
                          </a:stretch>
                        </pic:blipFill>
                        <pic:spPr>
                          <a:xfrm>
                            <a:off x="0" y="0"/>
                            <a:ext cx="6999650" cy="5034749"/>
                          </a:xfrm>
                          <a:prstGeom prst="rect">
                            <a:avLst/>
                          </a:prstGeom>
                        </pic:spPr>
                      </pic:pic>
                    </a:graphicData>
                  </a:graphic>
                </wp:inline>
              </w:drawing>
            </w:r>
          </w:p>
        </w:tc>
        <w:tc>
          <w:tcPr>
            <w:tcW w:w="2345" w:type="dxa"/>
          </w:tcPr>
          <w:p w:rsidR="00B17ABA" w:rsidRPr="00B17ABA" w:rsidRDefault="00B17ABA" w:rsidP="00B17ABA">
            <w:pPr>
              <w:pStyle w:val="TOC2"/>
              <w:rPr>
                <w:i/>
                <w:lang w:eastAsia="ko-KR"/>
              </w:rPr>
            </w:pPr>
            <w:bookmarkStart w:id="138" w:name="_Ref423423824"/>
            <w:bookmarkStart w:id="139" w:name="_Toc426019143"/>
            <w:r w:rsidRPr="00B17ABA">
              <w:rPr>
                <w:lang w:eastAsia="ko-KR"/>
              </w:rPr>
              <w:t xml:space="preserve">1) </w:t>
            </w:r>
            <w:r w:rsidRPr="00B17ABA">
              <w:rPr>
                <w:b/>
                <w:lang w:eastAsia="ko-KR"/>
              </w:rPr>
              <w:t>d</w:t>
            </w:r>
            <w:r w:rsidRPr="00B17ABA">
              <w:rPr>
                <w:b/>
                <w:vertAlign w:val="subscript"/>
                <w:lang w:eastAsia="ko-KR"/>
              </w:rPr>
              <w:t>1</w:t>
            </w:r>
            <w:r w:rsidRPr="00B17ABA">
              <w:rPr>
                <w:b/>
                <w:lang w:eastAsia="ko-KR"/>
              </w:rPr>
              <w:t>-d</w:t>
            </w:r>
            <w:r w:rsidRPr="00B17ABA">
              <w:rPr>
                <w:b/>
                <w:vertAlign w:val="subscript"/>
                <w:lang w:eastAsia="ko-KR"/>
              </w:rPr>
              <w:t>4</w:t>
            </w:r>
            <w:r w:rsidRPr="00B17ABA">
              <w:rPr>
                <w:lang w:eastAsia="ko-KR"/>
              </w:rPr>
              <w:t xml:space="preserve"> represents the drug used for the specific health state in each period, given a</w:t>
            </w:r>
            <w:r w:rsidRPr="00B17ABA">
              <w:rPr>
                <w:rFonts w:hint="eastAsia"/>
                <w:lang w:eastAsia="ko-KR"/>
              </w:rPr>
              <w:t xml:space="preserve"> policy </w:t>
            </w:r>
            <w:r w:rsidRPr="00B17ABA">
              <w:rPr>
                <w:rFonts w:cstheme="majorBidi"/>
                <w:i/>
                <w:lang w:eastAsia="ko-KR"/>
              </w:rPr>
              <w:t>π</w:t>
            </w:r>
            <w:r w:rsidRPr="00B17ABA">
              <w:rPr>
                <w:rFonts w:hint="eastAsia"/>
                <w:i/>
                <w:lang w:eastAsia="ko-KR"/>
              </w:rPr>
              <w:t>=(d</w:t>
            </w:r>
            <w:r w:rsidRPr="00B17ABA">
              <w:rPr>
                <w:rFonts w:hint="eastAsia"/>
                <w:i/>
                <w:vertAlign w:val="subscript"/>
                <w:lang w:eastAsia="ko-KR"/>
              </w:rPr>
              <w:t>1</w:t>
            </w:r>
            <w:r w:rsidRPr="00B17ABA">
              <w:rPr>
                <w:rFonts w:hint="eastAsia"/>
                <w:i/>
                <w:lang w:eastAsia="ko-KR"/>
              </w:rPr>
              <w:t>,d</w:t>
            </w:r>
            <w:r w:rsidRPr="00B17ABA">
              <w:rPr>
                <w:rFonts w:hint="eastAsia"/>
                <w:i/>
                <w:vertAlign w:val="subscript"/>
                <w:lang w:eastAsia="ko-KR"/>
              </w:rPr>
              <w:t>2</w:t>
            </w:r>
            <w:r w:rsidRPr="00B17ABA">
              <w:rPr>
                <w:rFonts w:hint="eastAsia"/>
                <w:i/>
                <w:lang w:eastAsia="ko-KR"/>
              </w:rPr>
              <w:t>,d</w:t>
            </w:r>
            <w:r w:rsidRPr="00B17ABA">
              <w:rPr>
                <w:rFonts w:hint="eastAsia"/>
                <w:i/>
                <w:vertAlign w:val="subscript"/>
                <w:lang w:eastAsia="ko-KR"/>
              </w:rPr>
              <w:t>3</w:t>
            </w:r>
            <w:r w:rsidRPr="00B17ABA">
              <w:rPr>
                <w:rFonts w:hint="eastAsia"/>
                <w:i/>
                <w:lang w:eastAsia="ko-KR"/>
              </w:rPr>
              <w:t>,d</w:t>
            </w:r>
            <w:r w:rsidRPr="00B17ABA">
              <w:rPr>
                <w:rFonts w:hint="eastAsia"/>
                <w:i/>
                <w:vertAlign w:val="subscript"/>
                <w:lang w:eastAsia="ko-KR"/>
              </w:rPr>
              <w:t>4</w:t>
            </w:r>
            <w:r w:rsidRPr="00B17ABA">
              <w:rPr>
                <w:i/>
                <w:lang w:eastAsia="ko-KR"/>
              </w:rPr>
              <w:t>).</w:t>
            </w:r>
          </w:p>
          <w:p w:rsidR="00B17ABA" w:rsidRPr="00B17ABA" w:rsidRDefault="00B17ABA" w:rsidP="00B17ABA">
            <w:pPr>
              <w:rPr>
                <w:lang w:eastAsia="ko-KR"/>
              </w:rPr>
            </w:pPr>
          </w:p>
          <w:p w:rsidR="00B17ABA" w:rsidRPr="00B17ABA" w:rsidRDefault="00B17ABA" w:rsidP="00B17ABA">
            <w:pPr>
              <w:pStyle w:val="TOC2"/>
            </w:pPr>
            <w:r w:rsidRPr="00B17ABA">
              <w:t>2) Any patients who have a CVD or DM move to the long-term CVD model and follow the transition rules assumed in the long-term CVD model. At the end of the drug switching period, all alive patients move to the long-term CVD model.</w:t>
            </w:r>
          </w:p>
          <w:p w:rsidR="00B17ABA" w:rsidRDefault="00B17ABA" w:rsidP="00495274">
            <w:pPr>
              <w:ind w:firstLine="0"/>
            </w:pPr>
          </w:p>
          <w:p w:rsidR="00B17ABA" w:rsidRDefault="00B17ABA" w:rsidP="00495274">
            <w:pPr>
              <w:ind w:firstLine="0"/>
            </w:pPr>
          </w:p>
          <w:p w:rsidR="00B17ABA" w:rsidRDefault="00B17ABA" w:rsidP="00495274">
            <w:pPr>
              <w:ind w:firstLine="0"/>
            </w:pPr>
          </w:p>
          <w:p w:rsidR="00B17ABA" w:rsidRDefault="00B17ABA" w:rsidP="00495274">
            <w:pPr>
              <w:ind w:firstLine="0"/>
            </w:pPr>
          </w:p>
          <w:p w:rsidR="00B17ABA" w:rsidRDefault="00B17ABA" w:rsidP="00495274">
            <w:pPr>
              <w:ind w:firstLine="0"/>
            </w:pPr>
          </w:p>
          <w:p w:rsidR="00B17ABA" w:rsidRDefault="00B17ABA" w:rsidP="00495274">
            <w:pPr>
              <w:ind w:firstLine="0"/>
            </w:pPr>
          </w:p>
          <w:p w:rsidR="00495274" w:rsidRPr="00B17ABA" w:rsidRDefault="00495274" w:rsidP="00495274">
            <w:pPr>
              <w:ind w:firstLine="0"/>
            </w:pPr>
            <w:r w:rsidRPr="00B17ABA">
              <w:t xml:space="preserve">Figure </w:t>
            </w:r>
            <w:fldSimple w:instr=" STYLEREF 1 \s ">
              <w:r w:rsidR="00ED7C74" w:rsidRPr="00B17ABA">
                <w:rPr>
                  <w:noProof/>
                  <w:cs/>
                </w:rPr>
                <w:t>‎</w:t>
              </w:r>
              <w:r w:rsidR="00ED7C74" w:rsidRPr="00B17ABA">
                <w:rPr>
                  <w:noProof/>
                </w:rPr>
                <w:t>4</w:t>
              </w:r>
            </w:fldSimple>
            <w:r w:rsidR="00ED7C74" w:rsidRPr="00B17ABA">
              <w:t>.</w:t>
            </w:r>
            <w:fldSimple w:instr=" SEQ Figure \* ARABIC \s 1 ">
              <w:r w:rsidR="00ED7C74" w:rsidRPr="00B17ABA">
                <w:rPr>
                  <w:noProof/>
                </w:rPr>
                <w:t>6</w:t>
              </w:r>
            </w:fldSimple>
            <w:bookmarkEnd w:id="138"/>
            <w:r w:rsidRPr="00B17ABA">
              <w:t>. Potential treatment pathways and treatment assignment in the short-term drug switching model</w:t>
            </w:r>
            <w:bookmarkEnd w:id="139"/>
          </w:p>
          <w:p w:rsidR="00344BC1" w:rsidRPr="00B17ABA" w:rsidRDefault="00344BC1"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pPr>
          </w:p>
          <w:p w:rsidR="002E32AE" w:rsidRPr="00B17ABA" w:rsidRDefault="002E32AE" w:rsidP="00495274">
            <w:pPr>
              <w:ind w:firstLine="0"/>
              <w:rPr>
                <w:rFonts w:eastAsia="Malgun Gothic"/>
                <w:b/>
                <w:bCs/>
                <w:i/>
                <w:iCs/>
                <w:lang w:eastAsia="ko-KR"/>
              </w:rPr>
            </w:pPr>
          </w:p>
          <w:p w:rsidR="00495274" w:rsidRPr="00B17ABA" w:rsidRDefault="00495274" w:rsidP="009923E9">
            <w:pPr>
              <w:pStyle w:val="TOC2"/>
              <w:rPr>
                <w:lang w:eastAsia="ko-KR"/>
              </w:rPr>
            </w:pPr>
          </w:p>
        </w:tc>
      </w:tr>
    </w:tbl>
    <w:p w:rsidR="00495274" w:rsidRPr="00B17ABA" w:rsidRDefault="00495274" w:rsidP="001A2558">
      <w:pPr>
        <w:jc w:val="both"/>
        <w:rPr>
          <w:rFonts w:eastAsia="Malgun Gothic"/>
          <w:lang w:eastAsia="ko-KR"/>
        </w:rPr>
        <w:sectPr w:rsidR="00495274" w:rsidRPr="00B17ABA" w:rsidSect="00013330">
          <w:pgSz w:w="16838" w:h="11906" w:orient="landscape"/>
          <w:pgMar w:top="2268" w:right="1701" w:bottom="1418" w:left="1701" w:header="708" w:footer="708" w:gutter="0"/>
          <w:cols w:space="708"/>
          <w:docGrid w:linePitch="360"/>
        </w:sectPr>
      </w:pPr>
    </w:p>
    <w:p w:rsidR="002E32AE" w:rsidRPr="00B17ABA" w:rsidRDefault="002E32AE" w:rsidP="002E32AE">
      <w:pPr>
        <w:pStyle w:val="Heading3"/>
      </w:pPr>
      <w:r w:rsidRPr="00B17ABA">
        <w:lastRenderedPageBreak/>
        <w:t xml:space="preserve">The set of </w:t>
      </w:r>
      <w:r w:rsidRPr="00B17ABA">
        <w:rPr>
          <w:rFonts w:hint="eastAsia"/>
        </w:rPr>
        <w:t>feasible</w:t>
      </w:r>
      <w:r w:rsidRPr="00B17ABA">
        <w:t xml:space="preserve"> actions </w:t>
      </w:r>
      <w:r w:rsidRPr="00B17ABA">
        <w:rPr>
          <w:rFonts w:hint="eastAsia"/>
        </w:rPr>
        <w:t xml:space="preserve">at each stage </w:t>
      </w:r>
    </w:p>
    <w:p w:rsidR="002E32AE" w:rsidRPr="00B17ABA" w:rsidRDefault="002E32AE" w:rsidP="002E32AE">
      <w:pPr>
        <w:jc w:val="both"/>
        <w:rPr>
          <w:rFonts w:cstheme="majorBidi"/>
          <w:lang w:eastAsia="ko-KR"/>
        </w:rPr>
      </w:pPr>
      <w:r w:rsidRPr="00B17ABA">
        <w:t xml:space="preserve">For patients newly diagnosed with primary hypertension, it is recommended to start the initial treatment with one of </w:t>
      </w:r>
      <w:r w:rsidRPr="00B17ABA">
        <w:rPr>
          <w:lang w:eastAsia="ko-KR"/>
        </w:rPr>
        <w:t>the five</w:t>
      </w:r>
      <w:r w:rsidRPr="00B17ABA">
        <w:t xml:space="preserve"> major antihypertensive drugs (i.e., Ds, BBs, CCBs, ACEIs and ARBs) if there is no compelling indication.</w:t>
      </w:r>
      <w:r w:rsidRPr="00B17ABA">
        <w:rPr>
          <w:rFonts w:cstheme="majorBidi"/>
        </w:rPr>
        <w:t xml:space="preserve"> </w:t>
      </w:r>
      <w:r w:rsidRPr="00B17ABA">
        <w:t xml:space="preserve">As per the NICE hypertension model, this study integrates ACEIs and ARBs into a single treatment strategy as they are </w:t>
      </w:r>
      <w:r w:rsidRPr="00B17ABA">
        <w:rPr>
          <w:rFonts w:hint="eastAsia"/>
          <w:lang w:eastAsia="ko-KR"/>
        </w:rPr>
        <w:t>regarded</w:t>
      </w:r>
      <w:r w:rsidRPr="00B17ABA">
        <w:t xml:space="preserve"> to have equivalent pharmacological mechanism and clinical effectiveness</w:t>
      </w:r>
      <w:r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Pr="00B17ABA">
        <w:fldChar w:fldCharType="separate"/>
      </w:r>
      <w:r w:rsidR="00EE2B4F" w:rsidRPr="00B17ABA">
        <w:rPr>
          <w:noProof/>
          <w:vertAlign w:val="superscript"/>
        </w:rPr>
        <w:t>[63]</w:t>
      </w:r>
      <w:r w:rsidRPr="00B17ABA">
        <w:fldChar w:fldCharType="end"/>
      </w:r>
      <w:r w:rsidRPr="00B17ABA">
        <w:t xml:space="preserve">. Hence, it is assumed that there are four single antihypertensive treatment options (i.e., Ds, BBs, CCBs and ACEIs/ARBs) in the hypertension SDDP model. </w:t>
      </w:r>
      <w:r w:rsidRPr="00B17ABA">
        <w:rPr>
          <w:rFonts w:hint="eastAsia"/>
          <w:lang w:eastAsia="ko-KR"/>
        </w:rPr>
        <w:t>T</w:t>
      </w:r>
      <w:r w:rsidRPr="00B17ABA">
        <w:t xml:space="preserve">he costs and effects of </w:t>
      </w:r>
      <w:r w:rsidRPr="00B17ABA">
        <w:rPr>
          <w:rFonts w:hint="eastAsia"/>
          <w:lang w:eastAsia="ko-KR"/>
        </w:rPr>
        <w:t xml:space="preserve">ACEIs and ARBs </w:t>
      </w:r>
      <w:r w:rsidRPr="00B17ABA">
        <w:rPr>
          <w:lang w:eastAsia="ko-KR"/>
        </w:rPr>
        <w:t>a</w:t>
      </w:r>
      <w:r w:rsidRPr="00B17ABA">
        <w:rPr>
          <w:rFonts w:hint="eastAsia"/>
          <w:lang w:eastAsia="ko-KR"/>
        </w:rPr>
        <w:t>re</w:t>
      </w:r>
      <w:r w:rsidRPr="00B17ABA">
        <w:t xml:space="preserve"> weighted </w:t>
      </w:r>
      <w:r w:rsidRPr="00B17ABA">
        <w:rPr>
          <w:rFonts w:hint="eastAsia"/>
          <w:lang w:eastAsia="ko-KR"/>
        </w:rPr>
        <w:t>based on the proportions of patients using ACEIs (</w:t>
      </w:r>
      <w:r w:rsidRPr="00B17ABA">
        <w:t>80%</w:t>
      </w:r>
      <w:r w:rsidRPr="00B17ABA">
        <w:rPr>
          <w:rFonts w:hint="eastAsia"/>
          <w:lang w:eastAsia="ko-KR"/>
        </w:rPr>
        <w:t>) and ARBs (20%).</w:t>
      </w:r>
    </w:p>
    <w:p w:rsidR="002E32AE" w:rsidRPr="00B17ABA" w:rsidRDefault="002E32AE" w:rsidP="002E32AE">
      <w:pPr>
        <w:jc w:val="both"/>
        <w:rPr>
          <w:lang w:eastAsia="ko-KR"/>
        </w:rPr>
      </w:pPr>
      <w:r w:rsidRPr="00B17ABA">
        <w:rPr>
          <w:rFonts w:cstheme="majorBidi"/>
        </w:rPr>
        <w:t>Some guidelines say that two or three-drug combinations can be used for initial treatment</w:t>
      </w:r>
      <w:r w:rsidRPr="00B17ABA">
        <w:rPr>
          <w:rFonts w:cstheme="majorBidi"/>
        </w:rPr>
        <w:fldChar w:fldCharType="begin">
          <w:fldData xml:space="preserve">PEVuZE5vdGU+PENpdGU+PEF1dGhvcj5NYW5jaWE8L0F1dGhvcj48WWVhcj4yMDEzPC9ZZWFyPjxS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UZldnJlLCBNLiBM
LjwvYXV0aG9yPjxhdXRob3I+TWFjS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ZXZpZGVuY2UtYmFzZWQgZ3VpZGVsaW5lIGZvciB0aGUgbWFuYWdlbWVudCBvZiBoaWdoIGJsb29k
IHByZXNzdXJlIGluIGFkdWx0czogcmVwb3J0IGZyb20gdGhlIHBhbmVsIG1lbWJlcnMgYXBwb2lu
dGVkIHRvIHRoZSBFaWdodGggSm9pbnQgTmF0aW9uYWwgQ29tbWl0dGVlIChKTkMgOCk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UwNy0yMDwv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</w:fldData>
        </w:fldChar>
      </w:r>
      <w:r w:rsidRPr="00B17ABA">
        <w:rPr>
          <w:rFonts w:cstheme="majorBidi"/>
        </w:rPr>
        <w:instrText xml:space="preserve"> ADDIN EN.CITE </w:instrText>
      </w:r>
      <w:r w:rsidRPr="00B17ABA">
        <w:rPr>
          <w:rFonts w:cstheme="majorBidi"/>
        </w:rPr>
        <w:fldChar w:fldCharType="begin">
          <w:fldData xml:space="preserve">PEVuZE5vdGU+PENpdGU+PEF1dGhvcj5NYW5jaWE8L0F1dGhvcj48WWVhcj4yMDEzPC9ZZWFyPjxS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UZldnJlLCBNLiBM
LjwvYXV0aG9yPjxhdXRob3I+TWFjS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ZXZpZGVuY2UtYmFzZWQgZ3VpZGVsaW5lIGZvciB0aGUgbWFuYWdlbWVudCBvZiBoaWdoIGJsb29k
IHByZXNzdXJlIGluIGFkdWx0czogcmVwb3J0IGZyb20gdGhlIHBhbmVsIG1lbWJlcnMgYXBwb2lu
dGVkIHRvIHRoZSBFaWdodGggSm9pbnQgTmF0aW9uYWwgQ29tbWl0dGVlIChKTkMgOCk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UwNy0yMDwv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</w:fldData>
        </w:fldChar>
      </w:r>
      <w:r w:rsidRPr="00B17ABA">
        <w:rPr>
          <w:rFonts w:cstheme="majorBidi"/>
        </w:rPr>
        <w:instrText xml:space="preserve"> ADDIN EN.CITE.DATA </w:instrText>
      </w:r>
      <w:r w:rsidRPr="00B17ABA">
        <w:rPr>
          <w:rFonts w:cstheme="majorBidi"/>
        </w:rPr>
      </w:r>
      <w:r w:rsidRPr="00B17ABA">
        <w:rPr>
          <w:rFonts w:cstheme="majorBidi"/>
        </w:rPr>
        <w:fldChar w:fldCharType="end"/>
      </w:r>
      <w:r w:rsidRPr="00B17ABA">
        <w:rPr>
          <w:rFonts w:cstheme="majorBidi"/>
        </w:rPr>
      </w:r>
      <w:r w:rsidRPr="00B17ABA">
        <w:rPr>
          <w:rFonts w:cstheme="majorBidi"/>
        </w:rPr>
        <w:fldChar w:fldCharType="separate"/>
      </w:r>
      <w:r w:rsidRPr="00B17ABA">
        <w:rPr>
          <w:rFonts w:cstheme="majorBidi"/>
          <w:noProof/>
          <w:vertAlign w:val="superscript"/>
        </w:rPr>
        <w:t>[8-10]</w:t>
      </w:r>
      <w:r w:rsidRPr="00B17ABA">
        <w:rPr>
          <w:rFonts w:cstheme="majorBidi"/>
        </w:rPr>
        <w:fldChar w:fldCharType="end"/>
      </w:r>
      <w:r w:rsidRPr="00B17ABA">
        <w:rPr>
          <w:rFonts w:cstheme="majorBidi"/>
        </w:rPr>
        <w:t xml:space="preserve">. Despite the proven effectiveness of combination treatment in controlling blood pressure and reducing CVD-related morbidity and mortality, however, there are still concerns on starting treatment with combination drugs because of the risk of hypotension and </w:t>
      </w:r>
      <w:r w:rsidRPr="00B17ABA">
        <w:rPr>
          <w:rFonts w:cstheme="majorBidi" w:hint="eastAsia"/>
          <w:lang w:eastAsia="ko-KR"/>
        </w:rPr>
        <w:t>CH</w:t>
      </w:r>
      <w:r w:rsidRPr="00B17ABA">
        <w:rPr>
          <w:rFonts w:cstheme="majorBidi"/>
          <w:lang w:eastAsia="ko-KR"/>
        </w:rPr>
        <w:t>D</w:t>
      </w:r>
      <w:r w:rsidRPr="00B17ABA">
        <w:rPr>
          <w:rFonts w:cstheme="majorBidi"/>
        </w:rPr>
        <w:fldChar w:fldCharType="begin">
          <w:fldData xml:space="preserve">PEVuZE5vdGU+PENpdGU+PEF1dGhvcj5IZWFnZXJ0eTwvQXV0aG9yPjxZZWFyPjIwMDY8L1llYXI+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IZWFnZXJ0eTwvQXV0aG9yPjxZZWFyPjIwMDY8L1llYXI+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40, 241]</w:t>
      </w:r>
      <w:r w:rsidRPr="00B17ABA">
        <w:rPr>
          <w:rFonts w:cstheme="majorBidi"/>
        </w:rPr>
        <w:fldChar w:fldCharType="end"/>
      </w:r>
      <w:r w:rsidRPr="00B17ABA">
        <w:rPr>
          <w:rFonts w:cstheme="majorBidi"/>
        </w:rPr>
        <w:t>. For this reason, th</w:t>
      </w:r>
      <w:r w:rsidRPr="00B17ABA">
        <w:rPr>
          <w:rFonts w:cstheme="majorBidi" w:hint="eastAsia"/>
          <w:lang w:eastAsia="ko-KR"/>
        </w:rPr>
        <w:t>e hypertension SDDP mode</w:t>
      </w:r>
      <w:r w:rsidRPr="00B17ABA">
        <w:rPr>
          <w:rFonts w:cstheme="majorBidi"/>
          <w:lang w:eastAsia="ko-KR"/>
        </w:rPr>
        <w:t>l</w:t>
      </w:r>
      <w:r w:rsidRPr="00B17ABA">
        <w:rPr>
          <w:rFonts w:cstheme="majorBidi"/>
        </w:rPr>
        <w:t xml:space="preserve"> restricts initial treatment to single drugs. For the same reason, this study assumes that the second-line drug is selected among </w:t>
      </w:r>
      <w:r w:rsidRPr="00B17ABA">
        <w:t xml:space="preserve">single drugs or two-drug combinations. </w:t>
      </w:r>
      <w:r w:rsidRPr="00B17ABA">
        <w:rPr>
          <w:rFonts w:hint="eastAsia"/>
          <w:lang w:eastAsia="ko-KR"/>
        </w:rPr>
        <w:t xml:space="preserve">The </w:t>
      </w:r>
      <w:r w:rsidRPr="00B17ABA">
        <w:rPr>
          <w:lang w:eastAsia="ko-KR"/>
        </w:rPr>
        <w:t>following shows</w:t>
      </w:r>
      <w:r w:rsidRPr="00B17ABA">
        <w:rPr>
          <w:rFonts w:hint="eastAsia"/>
          <w:lang w:eastAsia="ko-KR"/>
        </w:rPr>
        <w:t xml:space="preserve"> a set of possible drug alternatives at time </w:t>
      </w:r>
      <w:r w:rsidRPr="00B17ABA">
        <w:rPr>
          <w:rFonts w:hint="eastAsia"/>
          <w:i/>
          <w:lang w:eastAsia="ko-KR"/>
        </w:rPr>
        <w:t>t</w:t>
      </w:r>
      <w:r w:rsidRPr="00B17ABA">
        <w:rPr>
          <w:rFonts w:hint="eastAsia"/>
          <w:lang w:eastAsia="ko-KR"/>
        </w:rPr>
        <w:t>:</w:t>
      </w:r>
    </w:p>
    <w:p w:rsidR="002E32AE" w:rsidRPr="00B17ABA" w:rsidRDefault="002E32AE" w:rsidP="002E32AE">
      <w:pPr>
        <w:spacing w:after="0"/>
        <w:jc w:val="both"/>
        <w:rPr>
          <w:lang w:eastAsia="ko-KR"/>
        </w:rPr>
      </w:pPr>
    </w:p>
    <w:p w:rsidR="002E32AE" w:rsidRPr="00B17ABA" w:rsidRDefault="002E32AE" w:rsidP="002E32AE">
      <w:pPr>
        <w:widowControl w:val="0"/>
        <w:autoSpaceDE w:val="0"/>
        <w:autoSpaceDN w:val="0"/>
        <w:adjustRightInd w:val="0"/>
        <w:ind w:left="993" w:hanging="426"/>
        <w:rPr>
          <w:rFonts w:eastAsia="Malgun Gothic"/>
          <w:i/>
          <w:lang w:eastAsia="ko-KR"/>
        </w:rPr>
      </w:pPr>
      <w:r w:rsidRPr="00B17ABA">
        <w:rPr>
          <w:rFonts w:eastAsia="Malgun Gothic"/>
          <w:i/>
          <w:lang w:eastAsia="ko-KR"/>
        </w:rPr>
        <w:t>A</w:t>
      </w:r>
      <w:r w:rsidRPr="00B17ABA">
        <w:rPr>
          <w:rFonts w:eastAsia="Malgun Gothic"/>
          <w:i/>
          <w:vertAlign w:val="subscript"/>
          <w:lang w:eastAsia="ko-KR"/>
        </w:rPr>
        <w:t>1</w:t>
      </w:r>
      <w:r w:rsidRPr="00B17ABA">
        <w:rPr>
          <w:rFonts w:eastAsia="Malgun Gothic"/>
          <w:i/>
          <w:lang w:eastAsia="ko-KR"/>
        </w:rPr>
        <w:t>={Ds, BBs, CCBs, ACEIs/ARBs}</w:t>
      </w:r>
      <w:r w:rsidRPr="00B17ABA">
        <w:rPr>
          <w:rFonts w:eastAsia="Malgun Gothic" w:hint="eastAsia"/>
          <w:i/>
          <w:lang w:eastAsia="ko-KR"/>
        </w:rPr>
        <w:t>,</w:t>
      </w:r>
      <w:r w:rsidRPr="00B17ABA">
        <w:rPr>
          <w:rFonts w:eastAsia="Malgun Gothic"/>
          <w:i/>
          <w:lang w:eastAsia="ko-KR"/>
        </w:rPr>
        <w:t xml:space="preserve"> </w:t>
      </w:r>
      <w:r w:rsidRPr="00B17ABA">
        <w:rPr>
          <w:rFonts w:eastAsia="Malgun Gothic"/>
          <w:lang w:eastAsia="ko-KR"/>
        </w:rPr>
        <w:t>where</w:t>
      </w:r>
      <w:r w:rsidRPr="00B17ABA">
        <w:rPr>
          <w:rFonts w:eastAsia="Malgun Gothic"/>
          <w:i/>
          <w:lang w:eastAsia="ko-KR"/>
        </w:rPr>
        <w:t xml:space="preserve"> </w:t>
      </w:r>
      <w:r w:rsidRPr="00B17ABA">
        <w:rPr>
          <w:rFonts w:eastAsia="Malgun Gothic" w:hint="eastAsia"/>
          <w:i/>
          <w:lang w:eastAsia="ko-KR"/>
        </w:rPr>
        <w:t>t</w:t>
      </w:r>
      <w:r w:rsidRPr="00B17ABA">
        <w:rPr>
          <w:rFonts w:eastAsia="Malgun Gothic"/>
          <w:i/>
          <w:lang w:eastAsia="ko-KR"/>
        </w:rPr>
        <w:t>=</w:t>
      </w:r>
      <w:r w:rsidRPr="00B17ABA">
        <w:rPr>
          <w:rFonts w:eastAsia="Malgun Gothic" w:hint="eastAsia"/>
          <w:i/>
          <w:lang w:eastAsia="ko-KR"/>
        </w:rPr>
        <w:t>1</w:t>
      </w:r>
      <w:r w:rsidRPr="00B17ABA">
        <w:rPr>
          <w:rFonts w:eastAsia="Malgun Gothic"/>
          <w:i/>
          <w:lang w:eastAsia="ko-KR"/>
        </w:rPr>
        <w:t xml:space="preserve">, </w:t>
      </w:r>
    </w:p>
    <w:p w:rsidR="002E32AE" w:rsidRPr="00B17ABA" w:rsidRDefault="002E32AE" w:rsidP="002E32AE">
      <w:pPr>
        <w:widowControl w:val="0"/>
        <w:autoSpaceDE w:val="0"/>
        <w:autoSpaceDN w:val="0"/>
        <w:adjustRightInd w:val="0"/>
        <w:ind w:left="993" w:hanging="426"/>
        <w:rPr>
          <w:rFonts w:eastAsia="Malgun Gothic"/>
          <w:i/>
          <w:lang w:eastAsia="ko-KR"/>
        </w:rPr>
      </w:pPr>
      <w:r w:rsidRPr="00B17ABA">
        <w:rPr>
          <w:rFonts w:eastAsia="Malgun Gothic"/>
          <w:i/>
          <w:lang w:eastAsia="ko-KR"/>
        </w:rPr>
        <w:t>A</w:t>
      </w:r>
      <w:r w:rsidRPr="00B17ABA">
        <w:rPr>
          <w:rFonts w:eastAsia="Malgun Gothic"/>
          <w:i/>
          <w:vertAlign w:val="subscript"/>
          <w:lang w:eastAsia="ko-KR"/>
        </w:rPr>
        <w:t>2</w:t>
      </w:r>
      <w:r w:rsidRPr="00B17ABA">
        <w:rPr>
          <w:rFonts w:eastAsia="Malgun Gothic"/>
          <w:i/>
          <w:lang w:eastAsia="ko-KR"/>
        </w:rPr>
        <w:t>={Ds, BBs, CCBs, ACEIs/ARBs, Ds+BBs, Ds+CCBs, Ds+ACEIs/ARBs, BBs+CCBs, BBs+ACEIs/ARBs, CCBs+ACEIs/ARBs}</w:t>
      </w:r>
      <w:r w:rsidRPr="00B17ABA">
        <w:rPr>
          <w:rFonts w:eastAsia="Malgun Gothic" w:hint="eastAsia"/>
          <w:i/>
          <w:lang w:eastAsia="ko-KR"/>
        </w:rPr>
        <w:t xml:space="preserve">, </w:t>
      </w:r>
      <w:r w:rsidRPr="00B17ABA">
        <w:rPr>
          <w:rFonts w:eastAsia="Malgun Gothic"/>
          <w:i/>
          <w:lang w:eastAsia="ko-KR"/>
        </w:rPr>
        <w:t xml:space="preserve"> </w:t>
      </w:r>
      <w:r w:rsidRPr="00B17ABA">
        <w:rPr>
          <w:rFonts w:eastAsia="Malgun Gothic"/>
          <w:lang w:eastAsia="ko-KR"/>
        </w:rPr>
        <w:t>where</w:t>
      </w:r>
      <w:r w:rsidRPr="00B17ABA">
        <w:rPr>
          <w:rFonts w:eastAsia="Malgun Gothic"/>
          <w:i/>
          <w:lang w:eastAsia="ko-KR"/>
        </w:rPr>
        <w:t xml:space="preserve"> </w:t>
      </w:r>
      <w:r w:rsidRPr="00B17ABA">
        <w:rPr>
          <w:rFonts w:eastAsia="Malgun Gothic" w:hint="eastAsia"/>
          <w:i/>
          <w:lang w:eastAsia="ko-KR"/>
        </w:rPr>
        <w:t>t</w:t>
      </w:r>
      <w:r w:rsidRPr="00B17ABA">
        <w:rPr>
          <w:rFonts w:eastAsia="Malgun Gothic"/>
          <w:i/>
          <w:lang w:eastAsia="ko-KR"/>
        </w:rPr>
        <w:t>=</w:t>
      </w:r>
      <w:r w:rsidRPr="00B17ABA">
        <w:rPr>
          <w:rFonts w:eastAsia="Malgun Gothic" w:hint="eastAsia"/>
          <w:i/>
          <w:lang w:eastAsia="ko-KR"/>
        </w:rPr>
        <w:t>2</w:t>
      </w:r>
      <w:r w:rsidRPr="00B17ABA">
        <w:rPr>
          <w:rFonts w:eastAsia="Malgun Gothic"/>
          <w:i/>
          <w:lang w:eastAsia="ko-KR"/>
        </w:rPr>
        <w:t xml:space="preserve"> </w:t>
      </w:r>
      <w:r w:rsidRPr="00B17ABA">
        <w:rPr>
          <w:rFonts w:eastAsia="Malgun Gothic"/>
          <w:lang w:eastAsia="ko-KR"/>
        </w:rPr>
        <w:t xml:space="preserve">and </w:t>
      </w:r>
    </w:p>
    <w:p w:rsidR="002E32AE" w:rsidRPr="00B17ABA" w:rsidRDefault="002E32AE" w:rsidP="002E32AE">
      <w:pPr>
        <w:widowControl w:val="0"/>
        <w:autoSpaceDE w:val="0"/>
        <w:autoSpaceDN w:val="0"/>
        <w:adjustRightInd w:val="0"/>
        <w:ind w:left="993" w:hanging="426"/>
        <w:rPr>
          <w:rFonts w:eastAsia="Malgun Gothic"/>
          <w:i/>
          <w:lang w:eastAsia="ko-KR"/>
        </w:rPr>
      </w:pPr>
      <w:r w:rsidRPr="00B17ABA">
        <w:rPr>
          <w:rFonts w:eastAsia="Malgun Gothic"/>
          <w:i/>
          <w:lang w:eastAsia="ko-KR"/>
        </w:rPr>
        <w:t>A</w:t>
      </w:r>
      <w:r w:rsidRPr="00B17ABA">
        <w:rPr>
          <w:rFonts w:eastAsia="Malgun Gothic"/>
          <w:i/>
          <w:vertAlign w:val="subscript"/>
          <w:lang w:eastAsia="ko-KR"/>
        </w:rPr>
        <w:t>3</w:t>
      </w:r>
      <w:r w:rsidRPr="00B17ABA">
        <w:rPr>
          <w:rFonts w:eastAsia="Malgun Gothic"/>
          <w:i/>
          <w:lang w:eastAsia="ko-KR"/>
        </w:rPr>
        <w:t xml:space="preserve"> or A</w:t>
      </w:r>
      <w:r w:rsidRPr="00B17ABA">
        <w:rPr>
          <w:rFonts w:eastAsia="Malgun Gothic"/>
          <w:i/>
          <w:vertAlign w:val="subscript"/>
          <w:lang w:eastAsia="ko-KR"/>
        </w:rPr>
        <w:t>4</w:t>
      </w:r>
      <w:r w:rsidRPr="00B17ABA">
        <w:rPr>
          <w:rFonts w:eastAsia="Malgun Gothic"/>
          <w:i/>
          <w:lang w:eastAsia="ko-KR"/>
        </w:rPr>
        <w:t>={Ds, BBs, CCBs, ACEIs/ARBs, Ds+BBs, Ds+CCBs, Ds+ACEIs/ARBs, BBs+CCBs, BBs+ACEIs/ARBs, CCBs+ACEIs/ARBs, Ds+BBs+CCBs, Ds+BBs+ACEIs/ARBs, Ds+CCBs+ACEIs/ARBs, BBs+CCBs+ACEIs/ARBs}</w:t>
      </w:r>
      <w:r w:rsidRPr="00B17ABA">
        <w:rPr>
          <w:rFonts w:eastAsia="Malgun Gothic" w:hint="eastAsia"/>
          <w:i/>
          <w:lang w:eastAsia="ko-KR"/>
        </w:rPr>
        <w:t xml:space="preserve">, </w:t>
      </w:r>
      <w:r w:rsidRPr="00B17ABA">
        <w:rPr>
          <w:rFonts w:eastAsia="Malgun Gothic"/>
          <w:i/>
          <w:lang w:eastAsia="ko-KR"/>
        </w:rPr>
        <w:t xml:space="preserve"> </w:t>
      </w:r>
      <w:r w:rsidRPr="00B17ABA">
        <w:rPr>
          <w:rFonts w:eastAsia="Malgun Gothic"/>
          <w:lang w:eastAsia="ko-KR"/>
        </w:rPr>
        <w:t>where</w:t>
      </w:r>
      <w:r w:rsidRPr="00B17ABA">
        <w:rPr>
          <w:rFonts w:eastAsia="Malgun Gothic"/>
          <w:i/>
          <w:lang w:eastAsia="ko-KR"/>
        </w:rPr>
        <w:t xml:space="preserve"> </w:t>
      </w:r>
      <w:r w:rsidRPr="00B17ABA">
        <w:rPr>
          <w:rFonts w:eastAsia="Malgun Gothic" w:hint="eastAsia"/>
          <w:i/>
          <w:lang w:eastAsia="ko-KR"/>
        </w:rPr>
        <w:t>t</w:t>
      </w:r>
      <w:r w:rsidRPr="00B17ABA">
        <w:rPr>
          <w:rFonts w:eastAsia="Malgun Gothic"/>
          <w:i/>
          <w:lang w:eastAsia="ko-KR"/>
        </w:rPr>
        <w:t>=</w:t>
      </w:r>
      <w:r w:rsidRPr="00B17ABA">
        <w:rPr>
          <w:rFonts w:eastAsia="Malgun Gothic" w:hint="eastAsia"/>
          <w:i/>
          <w:lang w:eastAsia="ko-KR"/>
        </w:rPr>
        <w:t xml:space="preserve">3 </w:t>
      </w:r>
      <w:r w:rsidRPr="00B17ABA">
        <w:rPr>
          <w:rFonts w:eastAsia="Malgun Gothic" w:hint="eastAsia"/>
          <w:lang w:eastAsia="ko-KR"/>
        </w:rPr>
        <w:t>or</w:t>
      </w:r>
      <w:r w:rsidRPr="00B17ABA">
        <w:rPr>
          <w:rFonts w:eastAsia="Malgun Gothic" w:hint="eastAsia"/>
          <w:i/>
          <w:lang w:eastAsia="ko-KR"/>
        </w:rPr>
        <w:t xml:space="preserve"> 4</w:t>
      </w:r>
      <w:r w:rsidRPr="00B17ABA">
        <w:rPr>
          <w:rFonts w:eastAsia="Malgun Gothic"/>
          <w:i/>
          <w:lang w:eastAsia="ko-KR"/>
        </w:rPr>
        <w:t>.</w:t>
      </w:r>
    </w:p>
    <w:p w:rsidR="002E32AE" w:rsidRPr="00B17ABA" w:rsidRDefault="002E32AE" w:rsidP="002E32AE">
      <w:pPr>
        <w:spacing w:after="0"/>
        <w:jc w:val="both"/>
        <w:rPr>
          <w:lang w:eastAsia="ko-KR"/>
        </w:rPr>
      </w:pPr>
    </w:p>
    <w:p w:rsidR="002E32AE" w:rsidRPr="00B17ABA" w:rsidRDefault="002E32AE" w:rsidP="002E32AE">
      <w:pPr>
        <w:jc w:val="both"/>
        <w:rPr>
          <w:lang w:eastAsia="ko-KR"/>
        </w:rPr>
      </w:pPr>
      <w:r w:rsidRPr="00B17ABA">
        <w:rPr>
          <w:lang w:eastAsia="ko-KR"/>
        </w:rPr>
        <w:t>Where the change in the treatment regimen is required, the current drug can be switched to another drug from a different class, which was not previously selected and proven to reduce the risk of CVDs</w:t>
      </w:r>
      <w:r w:rsidRPr="00B17ABA">
        <w:rPr>
          <w:rFonts w:cstheme="majorBidi"/>
        </w:rPr>
        <w:fldChar w:fldCharType="begin">
          <w:fldData xml:space="preserve">PEVuZE5vdGU+PENpdGU+PEF1dGhvcj5NYW5jaWE8L0F1dGhvcj48WWVhcj4yMDEzPC9ZZWFyPjxS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UZldnJlLCBNLiBM
LjwvYXV0aG9yPjxhdXRob3I+TWFjS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ZXZpZGVuY2UtYmFzZWQgZ3VpZGVsaW5lIGZvciB0aGUgbWFuYWdlbWVudCBvZiBoaWdoIGJsb29k
IHByZXNzdXJlIGluIGFkdWx0czogcmVwb3J0IGZyb20gdGhlIHBhbmVsIG1lbWJlcnMgYXBwb2lu
dGVkIHRvIHRoZSBFaWdodGggSm9pbnQgTmF0aW9uYWwgQ29tbWl0dGVlIChKTkMgOCk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UwNy0yMDwv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</w:fldData>
        </w:fldChar>
      </w:r>
      <w:r w:rsidRPr="00B17ABA">
        <w:rPr>
          <w:rFonts w:cstheme="majorBidi"/>
        </w:rPr>
        <w:instrText xml:space="preserve"> ADDIN EN.CITE </w:instrText>
      </w:r>
      <w:r w:rsidRPr="00B17ABA">
        <w:rPr>
          <w:rFonts w:cstheme="majorBidi"/>
        </w:rPr>
        <w:fldChar w:fldCharType="begin">
          <w:fldData xml:space="preserve">PEVuZE5vdGU+PENpdGU+PEF1dGhvcj5NYW5jaWE8L0F1dGhvcj48WWVhcj4yMDEzPC9ZZWFyPjxS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UZldnJlLCBNLiBM
LjwvYXV0aG9yPjxhdXRob3I+TWFjS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ZXZpZGVuY2UtYmFzZWQgZ3VpZGVsaW5lIGZvciB0aGUgbWFuYWdlbWVudCBvZiBoaWdoIGJsb29k
IHByZXNzdXJlIGluIGFkdWx0czogcmVwb3J0IGZyb20gdGhlIHBhbmVsIG1lbWJlcnMgYXBwb2lu
dGVkIHRvIHRoZSBFaWdodGggSm9pbnQgTmF0aW9uYWwgQ29tbWl0dGVlIChKTkMgOCk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UwNy0yMDwv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</w:fldData>
        </w:fldChar>
      </w:r>
      <w:r w:rsidRPr="00B17ABA">
        <w:rPr>
          <w:rFonts w:cstheme="majorBidi"/>
        </w:rPr>
        <w:instrText xml:space="preserve"> ADDIN EN.CITE.DATA </w:instrText>
      </w:r>
      <w:r w:rsidRPr="00B17ABA">
        <w:rPr>
          <w:rFonts w:cstheme="majorBidi"/>
        </w:rPr>
      </w:r>
      <w:r w:rsidRPr="00B17ABA">
        <w:rPr>
          <w:rFonts w:cstheme="majorBidi"/>
        </w:rPr>
        <w:fldChar w:fldCharType="end"/>
      </w:r>
      <w:r w:rsidRPr="00B17ABA">
        <w:rPr>
          <w:rFonts w:cstheme="majorBidi"/>
        </w:rPr>
      </w:r>
      <w:r w:rsidRPr="00B17ABA">
        <w:rPr>
          <w:rFonts w:cstheme="majorBidi"/>
        </w:rPr>
        <w:fldChar w:fldCharType="separate"/>
      </w:r>
      <w:r w:rsidRPr="00B17ABA">
        <w:rPr>
          <w:rFonts w:cstheme="majorBidi"/>
          <w:noProof/>
          <w:vertAlign w:val="superscript"/>
        </w:rPr>
        <w:t>[8, 9]</w:t>
      </w:r>
      <w:r w:rsidRPr="00B17ABA">
        <w:rPr>
          <w:rFonts w:cstheme="majorBidi"/>
        </w:rPr>
        <w:fldChar w:fldCharType="end"/>
      </w:r>
      <w:r w:rsidRPr="00B17ABA">
        <w:rPr>
          <w:lang w:eastAsia="ko-KR"/>
        </w:rPr>
        <w:t xml:space="preserve">. Thus, it is assumed that there is no return to a </w:t>
      </w:r>
      <w:r w:rsidRPr="00B17ABA">
        <w:rPr>
          <w:lang w:eastAsia="ko-KR"/>
        </w:rPr>
        <w:lastRenderedPageBreak/>
        <w:t>previously used drug class. The same drug is only continued for the controlled patients with regular monitoring. This study calls this maintenance therapy</w:t>
      </w:r>
      <w:r w:rsidRPr="00B17ABA">
        <w:rPr>
          <w:rFonts w:hint="eastAsia"/>
          <w:lang w:eastAsia="ko-KR"/>
        </w:rPr>
        <w:t xml:space="preserve"> </w:t>
      </w:r>
      <w:r w:rsidRPr="00B17ABA">
        <w:rPr>
          <w:lang w:eastAsia="ko-KR"/>
        </w:rPr>
        <w:t>henceforth.</w:t>
      </w:r>
    </w:p>
    <w:p w:rsidR="002E32AE" w:rsidRPr="00B17ABA" w:rsidRDefault="002E32AE" w:rsidP="002E32AE">
      <w:pPr>
        <w:jc w:val="both"/>
        <w:rPr>
          <w:rFonts w:cstheme="majorBidi"/>
        </w:rPr>
      </w:pPr>
      <w:r w:rsidRPr="00B17ABA">
        <w:t xml:space="preserve">Given 14 treatment options and a maximum of three drug switches allowed, the number of potential drug sequences is 24,024 (i.e., 14*13*12*11). With the step-wise treatment assumption </w:t>
      </w:r>
      <w:r w:rsidRPr="00B17ABA">
        <w:rPr>
          <w:rFonts w:hint="eastAsia"/>
          <w:lang w:eastAsia="ko-KR"/>
        </w:rPr>
        <w:t xml:space="preserve">(i.e., </w:t>
      </w:r>
      <w:r w:rsidRPr="00B17ABA">
        <w:t>initial treatment should be a single-drug</w:t>
      </w:r>
      <w:r w:rsidRPr="00B17ABA">
        <w:rPr>
          <w:rFonts w:hint="eastAsia"/>
          <w:lang w:eastAsia="ko-KR"/>
        </w:rPr>
        <w:t xml:space="preserve">; </w:t>
      </w:r>
      <w:r w:rsidRPr="00B17ABA">
        <w:rPr>
          <w:lang w:eastAsia="ko-KR"/>
        </w:rPr>
        <w:t xml:space="preserve">and </w:t>
      </w:r>
      <w:r w:rsidRPr="00B17ABA">
        <w:t>the second-line drug should be a single drug or a two-drug combination</w:t>
      </w:r>
      <w:r w:rsidRPr="00B17ABA">
        <w:rPr>
          <w:rFonts w:hint="eastAsia"/>
          <w:lang w:eastAsia="ko-KR"/>
        </w:rPr>
        <w:t xml:space="preserve">, </w:t>
      </w:r>
      <w:r w:rsidRPr="00B17ABA">
        <w:t xml:space="preserve">the </w:t>
      </w:r>
      <w:r w:rsidRPr="00B17ABA">
        <w:rPr>
          <w:lang w:eastAsia="ko-KR"/>
        </w:rPr>
        <w:t xml:space="preserve">search space has 4,752 'pre-set' treatment sequences. 624 policies, which move from a single drug to a three-drug combination straight away without trying a two-drug combination, are further </w:t>
      </w:r>
      <w:r w:rsidRPr="00B17ABA">
        <w:rPr>
          <w:rFonts w:eastAsia="Malgun Gothic"/>
          <w:iCs/>
          <w:lang w:eastAsia="ko-KR"/>
        </w:rPr>
        <w:t>excluded because of safety concerns. Therefore, the number of possible treatment sequences in the case study of primary hypertension is 4,128.</w:t>
      </w:r>
      <w:r w:rsidRPr="00B17ABA">
        <w:t xml:space="preserve"> </w:t>
      </w:r>
    </w:p>
    <w:p w:rsidR="002E32AE" w:rsidRPr="00B17ABA" w:rsidRDefault="002E32AE" w:rsidP="002E32AE">
      <w:pPr>
        <w:spacing w:after="0"/>
        <w:jc w:val="both"/>
        <w:rPr>
          <w:lang w:eastAsia="ko-KR"/>
        </w:rPr>
      </w:pPr>
    </w:p>
    <w:p w:rsidR="002E32AE" w:rsidRPr="00B17ABA" w:rsidRDefault="002E32AE" w:rsidP="002E32AE">
      <w:pPr>
        <w:rPr>
          <w:i/>
          <w:lang w:eastAsia="ko-KR"/>
        </w:rPr>
      </w:pPr>
      <w:r w:rsidRPr="00B17ABA">
        <w:rPr>
          <w:i/>
          <w:lang w:eastAsia="ko-KR"/>
        </w:rPr>
        <w:t>Z(SS)=4*(10-1)*(14-2)*(14-3)-624=</w:t>
      </w:r>
      <w:r w:rsidR="006A7463" w:rsidRPr="00B17ABA">
        <w:rPr>
          <w:i/>
          <w:lang w:eastAsia="ko-KR"/>
        </w:rPr>
        <w:t>4,128</w:t>
      </w:r>
      <w:r w:rsidR="00344BC1" w:rsidRPr="00B17ABA">
        <w:rPr>
          <w:i/>
          <w:lang w:eastAsia="ko-KR"/>
        </w:rPr>
        <w:tab/>
      </w:r>
      <w:r w:rsidR="00344BC1" w:rsidRPr="00B17ABA">
        <w:rPr>
          <w:i/>
          <w:lang w:eastAsia="ko-KR"/>
        </w:rPr>
        <w:tab/>
      </w:r>
      <w:r w:rsidR="00344BC1" w:rsidRPr="00B17ABA">
        <w:rPr>
          <w:i/>
          <w:lang w:eastAsia="ko-KR"/>
        </w:rPr>
        <w:tab/>
      </w:r>
      <w:r w:rsidRPr="00B17ABA">
        <w:rPr>
          <w:rFonts w:cstheme="majorBidi" w:hint="eastAsia"/>
          <w:lang w:eastAsia="ko-KR"/>
        </w:rPr>
        <w:t>Equation 4.</w:t>
      </w:r>
      <w:r w:rsidRPr="00B17ABA">
        <w:rPr>
          <w:rFonts w:cstheme="majorBidi"/>
          <w:lang w:eastAsia="ko-KR"/>
        </w:rPr>
        <w:t>4</w:t>
      </w:r>
      <w:r w:rsidRPr="00B17ABA">
        <w:rPr>
          <w:lang w:eastAsia="ko-KR"/>
        </w:rPr>
        <w:t>.</w:t>
      </w:r>
    </w:p>
    <w:p w:rsidR="002E32AE" w:rsidRPr="00B17ABA" w:rsidRDefault="002E32AE" w:rsidP="00C266AF">
      <w:pPr>
        <w:spacing w:after="0"/>
        <w:ind w:firstLine="0"/>
        <w:jc w:val="both"/>
        <w:rPr>
          <w:rFonts w:eastAsia="Malgun Gothic"/>
          <w:lang w:eastAsia="ko-KR"/>
        </w:rPr>
      </w:pPr>
    </w:p>
    <w:p w:rsidR="002E32AE" w:rsidRPr="00B17ABA" w:rsidRDefault="002E32AE" w:rsidP="002E32AE">
      <w:pPr>
        <w:pStyle w:val="Heading3"/>
      </w:pPr>
      <w:r w:rsidRPr="00B17ABA">
        <w:rPr>
          <w:rFonts w:eastAsia="Malgun Gothic" w:hint="eastAsia"/>
          <w:lang w:eastAsia="ko-KR"/>
        </w:rPr>
        <w:t>T</w:t>
      </w:r>
      <w:r w:rsidRPr="00B17ABA">
        <w:t xml:space="preserve">ransition probability </w:t>
      </w:r>
    </w:p>
    <w:p w:rsidR="002E32AE" w:rsidRPr="00B17ABA" w:rsidRDefault="002E32AE" w:rsidP="002E32AE">
      <w:pPr>
        <w:jc w:val="both"/>
      </w:pPr>
      <w:r w:rsidRPr="00B17ABA">
        <w:t>The SDDP of hypertension follows a semi-Markovian assumption during the drug switching period. The transition probability to the next state</w:t>
      </w:r>
      <w:r w:rsidRPr="00B17ABA">
        <w:rPr>
          <w:rFonts w:hint="eastAsia"/>
          <w:lang w:eastAsia="ko-KR"/>
        </w:rPr>
        <w:t xml:space="preserve"> </w:t>
      </w:r>
      <w:r w:rsidRPr="00B17ABA">
        <w:rPr>
          <w:rFonts w:eastAsia="Malgun Gothic" w:hint="eastAsia"/>
          <w:i/>
          <w:iCs/>
          <w:lang w:eastAsia="ko-KR"/>
        </w:rPr>
        <w:t>s</w:t>
      </w:r>
      <w:r w:rsidRPr="00B17ABA">
        <w:rPr>
          <w:rFonts w:eastAsia="Malgun Gothic" w:hint="eastAsia"/>
          <w:i/>
          <w:iCs/>
          <w:vertAlign w:val="subscript"/>
          <w:lang w:eastAsia="ko-KR"/>
        </w:rPr>
        <w:t>t+1</w:t>
      </w:r>
      <w:r w:rsidR="00C266AF" w:rsidRPr="00B17ABA">
        <w:t xml:space="preserve"> depends on SBP change</w:t>
      </w:r>
      <w:r w:rsidRPr="00B17ABA">
        <w:t xml:space="preserve"> and the risk of CVD, DM, other AEs and death, which are time-dependent. The transition probability is also modified depending on which treatment drug is currently in use.</w:t>
      </w:r>
    </w:p>
    <w:p w:rsidR="00677EA4" w:rsidRPr="00B17ABA" w:rsidRDefault="00677EA4" w:rsidP="00677EA4">
      <w:pPr>
        <w:jc w:val="both"/>
        <w:rPr>
          <w:lang w:eastAsia="ko-KR"/>
        </w:rPr>
      </w:pPr>
      <w:r w:rsidRPr="00B17ABA">
        <w:rPr>
          <w:lang w:eastAsia="ko-KR"/>
        </w:rPr>
        <w:t xml:space="preserve">In contrast, the long-term CVD model is a standard Markov model </w:t>
      </w:r>
      <w:r w:rsidRPr="00B17ABA">
        <w:t xml:space="preserve">including </w:t>
      </w:r>
      <w:r w:rsidRPr="00B17ABA">
        <w:rPr>
          <w:i/>
          <w:iCs/>
        </w:rPr>
        <w:t>Well</w:t>
      </w:r>
      <w:r w:rsidRPr="00B17ABA">
        <w:t xml:space="preserve">, </w:t>
      </w:r>
      <w:r w:rsidRPr="00B17ABA">
        <w:rPr>
          <w:i/>
          <w:iCs/>
        </w:rPr>
        <w:t>UA</w:t>
      </w:r>
      <w:r w:rsidRPr="00B17ABA">
        <w:t xml:space="preserve">, </w:t>
      </w:r>
      <w:r w:rsidRPr="00B17ABA">
        <w:rPr>
          <w:i/>
          <w:iCs/>
        </w:rPr>
        <w:t>MI</w:t>
      </w:r>
      <w:r w:rsidRPr="00B17ABA">
        <w:t xml:space="preserve">, </w:t>
      </w:r>
      <w:r w:rsidRPr="00B17ABA">
        <w:rPr>
          <w:i/>
          <w:iCs/>
        </w:rPr>
        <w:t>Stroke</w:t>
      </w:r>
      <w:r w:rsidRPr="00B17ABA">
        <w:t xml:space="preserve">, </w:t>
      </w:r>
      <w:r w:rsidRPr="00B17ABA">
        <w:rPr>
          <w:i/>
          <w:iCs/>
        </w:rPr>
        <w:t>HF</w:t>
      </w:r>
      <w:r w:rsidRPr="00B17ABA">
        <w:t xml:space="preserve">, </w:t>
      </w:r>
      <w:r w:rsidRPr="00B17ABA">
        <w:rPr>
          <w:i/>
          <w:iCs/>
        </w:rPr>
        <w:t>DM</w:t>
      </w:r>
      <w:r w:rsidRPr="00B17ABA">
        <w:t xml:space="preserve"> and </w:t>
      </w:r>
      <w:r w:rsidRPr="00B17ABA">
        <w:rPr>
          <w:i/>
          <w:iCs/>
        </w:rPr>
        <w:t>Death</w:t>
      </w:r>
      <w:r w:rsidRPr="00B17ABA">
        <w:t xml:space="preserve">. </w:t>
      </w:r>
      <w:r w:rsidRPr="00B17ABA">
        <w:rPr>
          <w:lang w:eastAsia="ko-KR"/>
        </w:rPr>
        <w:t xml:space="preserve"> D</w:t>
      </w:r>
      <w:r w:rsidRPr="00B17ABA">
        <w:t xml:space="preserve">uring the drug switching period, a proportion of patients in both </w:t>
      </w:r>
      <w:r w:rsidRPr="00B17ABA">
        <w:rPr>
          <w:i/>
          <w:iCs/>
        </w:rPr>
        <w:t>Success</w:t>
      </w:r>
      <w:r w:rsidRPr="00B17ABA">
        <w:t xml:space="preserve"> and </w:t>
      </w:r>
      <w:r w:rsidRPr="00B17ABA">
        <w:rPr>
          <w:i/>
          <w:iCs/>
        </w:rPr>
        <w:t>Failure,</w:t>
      </w:r>
      <w:r w:rsidRPr="00B17ABA">
        <w:t xml:space="preserve"> who have CVD or DM, move to the long-term CVD model. After the drug switching periods, all alive patients move to the long-term CVD model. 23 different sub-population groups are defined depending on when they move to the long-term CVD model. Each population has their own baseline risk of CVDs and DM based on the mean SBP and the variance (i.e., SD) when they enter the long-term CVD model. T</w:t>
      </w:r>
      <w:r w:rsidRPr="00B17ABA">
        <w:rPr>
          <w:lang w:eastAsia="ko-KR"/>
        </w:rPr>
        <w:t xml:space="preserve">he conventional RR approach is used to consider the treatment effectiveness.  </w:t>
      </w:r>
    </w:p>
    <w:p w:rsidR="00C266AF" w:rsidRPr="00B17ABA" w:rsidRDefault="00C266AF" w:rsidP="00915AD9">
      <w:pPr>
        <w:jc w:val="both"/>
        <w:rPr>
          <w:lang w:eastAsia="ko-KR"/>
        </w:rPr>
      </w:pPr>
    </w:p>
    <w:p w:rsidR="00C266AF" w:rsidRPr="009923E9" w:rsidRDefault="00C266AF" w:rsidP="00915AD9">
      <w:pPr>
        <w:jc w:val="both"/>
        <w:rPr>
          <w:lang w:eastAsia="ko-KR"/>
        </w:rPr>
      </w:pPr>
    </w:p>
    <w:p w:rsidR="002E5A97" w:rsidRPr="00B17ABA" w:rsidRDefault="002E5A97" w:rsidP="001A2558">
      <w:pPr>
        <w:pStyle w:val="Heading3"/>
        <w:rPr>
          <w:b/>
        </w:rPr>
      </w:pPr>
      <w:r w:rsidRPr="00B17ABA">
        <w:lastRenderedPageBreak/>
        <w:t>Reward</w:t>
      </w:r>
      <w:r w:rsidRPr="00B17ABA">
        <w:rPr>
          <w:b/>
        </w:rPr>
        <w:t xml:space="preserve"> </w:t>
      </w:r>
    </w:p>
    <w:p w:rsidR="00677EA4" w:rsidRPr="00B17ABA" w:rsidRDefault="00677EA4" w:rsidP="00D01B06">
      <w:pPr>
        <w:jc w:val="both"/>
      </w:pPr>
      <w:r w:rsidRPr="00B17ABA">
        <w:t xml:space="preserve">The reward in the hypertension SDDP model is the total net benefit, which is the health benefit expressed in the monetary units, minus the total costs associated with sequential treatment. Each drug selected for </w:t>
      </w:r>
      <w:r w:rsidRPr="00B17ABA">
        <w:rPr>
          <w:i/>
        </w:rPr>
        <w:t>s</w:t>
      </w:r>
      <w:r w:rsidRPr="00B17ABA">
        <w:t xml:space="preserve"> at time </w:t>
      </w:r>
      <w:r w:rsidRPr="00B17ABA">
        <w:rPr>
          <w:i/>
          <w:iCs/>
        </w:rPr>
        <w:t xml:space="preserve">t </w:t>
      </w:r>
      <w:r w:rsidRPr="00B17ABA">
        <w:rPr>
          <w:rFonts w:eastAsia="Malgun Gothic" w:hint="eastAsia"/>
          <w:lang w:eastAsia="ko-KR"/>
        </w:rPr>
        <w:t xml:space="preserve">leads to </w:t>
      </w:r>
      <w:r w:rsidRPr="00B17ABA">
        <w:t>an expected cost or treatment benefit, which is estimated in terms of QALYs.</w:t>
      </w:r>
      <w:r w:rsidRPr="00B17ABA">
        <w:rPr>
          <w:rFonts w:eastAsia="Malgun Gothic"/>
          <w:lang w:eastAsia="ko-KR"/>
        </w:rPr>
        <w:t xml:space="preserve"> Th</w:t>
      </w:r>
      <w:r w:rsidRPr="00B17ABA">
        <w:rPr>
          <w:bCs/>
        </w:rPr>
        <w:t xml:space="preserve">e costs and QALYs assigned to each </w:t>
      </w:r>
      <w:r w:rsidRPr="00B17ABA">
        <w:rPr>
          <w:rFonts w:eastAsia="Malgun Gothic"/>
          <w:bCs/>
          <w:lang w:eastAsia="ko-KR"/>
        </w:rPr>
        <w:t xml:space="preserve">transition, </w:t>
      </w:r>
      <w:r w:rsidRPr="00B17ABA">
        <w:rPr>
          <w:i/>
          <w:iCs/>
        </w:rPr>
        <w:t>r(s</w:t>
      </w:r>
      <w:r w:rsidRPr="00B17ABA">
        <w:rPr>
          <w:i/>
          <w:iCs/>
          <w:vertAlign w:val="subscript"/>
        </w:rPr>
        <w:t>t</w:t>
      </w:r>
      <w:r w:rsidRPr="00B17ABA">
        <w:rPr>
          <w:rFonts w:hint="eastAsia"/>
          <w:i/>
          <w:iCs/>
          <w:vertAlign w:val="subscript"/>
          <w:lang w:eastAsia="ko-KR"/>
        </w:rPr>
        <w:t>+1</w:t>
      </w:r>
      <w:r w:rsidRPr="00B17ABA">
        <w:rPr>
          <w:rFonts w:hint="eastAsia"/>
          <w:i/>
          <w:iCs/>
          <w:lang w:eastAsia="ko-KR"/>
        </w:rPr>
        <w:t>|</w:t>
      </w:r>
      <w:r w:rsidRPr="00B17ABA">
        <w:rPr>
          <w:i/>
          <w:iCs/>
        </w:rPr>
        <w:t>s</w:t>
      </w:r>
      <w:r w:rsidRPr="00B17ABA">
        <w:rPr>
          <w:i/>
          <w:iCs/>
          <w:vertAlign w:val="subscript"/>
        </w:rPr>
        <w:t>t</w:t>
      </w:r>
      <w:r w:rsidRPr="00B17ABA">
        <w:rPr>
          <w:i/>
          <w:iCs/>
        </w:rPr>
        <w:t>,a</w:t>
      </w:r>
      <w:r w:rsidRPr="00B17ABA">
        <w:rPr>
          <w:i/>
          <w:iCs/>
          <w:vertAlign w:val="subscript"/>
        </w:rPr>
        <w:t>t,</w:t>
      </w:r>
      <w:r w:rsidRPr="00B17ABA">
        <w:rPr>
          <w:i/>
          <w:iCs/>
        </w:rPr>
        <w:t xml:space="preserve">) </w:t>
      </w:r>
      <w:r w:rsidRPr="00B17ABA">
        <w:rPr>
          <w:bCs/>
        </w:rPr>
        <w:t>can be interpreted as the one-step (or immediate)</w:t>
      </w:r>
      <w:r w:rsidRPr="00B17ABA">
        <w:rPr>
          <w:rFonts w:eastAsia="Malgun Gothic"/>
          <w:bCs/>
          <w:lang w:eastAsia="ko-KR"/>
        </w:rPr>
        <w:t xml:space="preserve"> </w:t>
      </w:r>
      <w:r w:rsidRPr="00B17ABA">
        <w:rPr>
          <w:rFonts w:eastAsia="Malgun Gothic" w:hint="eastAsia"/>
          <w:bCs/>
          <w:lang w:eastAsia="ko-KR"/>
        </w:rPr>
        <w:t>reward</w:t>
      </w:r>
      <w:r w:rsidRPr="00B17ABA">
        <w:rPr>
          <w:rFonts w:eastAsia="Malgun Gothic"/>
          <w:bCs/>
          <w:lang w:eastAsia="ko-KR"/>
        </w:rPr>
        <w:t>. T</w:t>
      </w:r>
      <w:r w:rsidRPr="00B17ABA">
        <w:rPr>
          <w:rFonts w:eastAsia="Malgun Gothic" w:hint="eastAsia"/>
          <w:bCs/>
          <w:lang w:eastAsia="ko-KR"/>
        </w:rPr>
        <w:t xml:space="preserve">he </w:t>
      </w:r>
      <w:r w:rsidRPr="00B17ABA">
        <w:rPr>
          <w:rFonts w:eastAsia="Malgun Gothic"/>
          <w:bCs/>
          <w:lang w:eastAsia="ko-KR"/>
        </w:rPr>
        <w:t xml:space="preserve">global </w:t>
      </w:r>
      <w:r w:rsidRPr="00B17ABA">
        <w:t xml:space="preserve">reward for the given policy, </w:t>
      </w:r>
      <w:r w:rsidRPr="00B17ABA">
        <w:rPr>
          <w:rFonts w:cstheme="majorBidi"/>
          <w:i/>
          <w:lang w:eastAsia="ko-KR"/>
        </w:rPr>
        <w:t>π</w:t>
      </w:r>
      <w:r w:rsidRPr="00B17ABA">
        <w:rPr>
          <w:rFonts w:hint="eastAsia"/>
          <w:i/>
          <w:lang w:eastAsia="ko-KR"/>
        </w:rPr>
        <w:t>=(d</w:t>
      </w:r>
      <w:r w:rsidRPr="00B17ABA">
        <w:rPr>
          <w:rFonts w:hint="eastAsia"/>
          <w:i/>
          <w:vertAlign w:val="subscript"/>
          <w:lang w:eastAsia="ko-KR"/>
        </w:rPr>
        <w:t>1</w:t>
      </w:r>
      <w:r w:rsidRPr="00B17ABA">
        <w:rPr>
          <w:rFonts w:hint="eastAsia"/>
          <w:i/>
          <w:lang w:eastAsia="ko-KR"/>
        </w:rPr>
        <w:t>,d</w:t>
      </w:r>
      <w:r w:rsidRPr="00B17ABA">
        <w:rPr>
          <w:rFonts w:hint="eastAsia"/>
          <w:i/>
          <w:vertAlign w:val="subscript"/>
          <w:lang w:eastAsia="ko-KR"/>
        </w:rPr>
        <w:t>2</w:t>
      </w:r>
      <w:r w:rsidRPr="00B17ABA">
        <w:rPr>
          <w:rFonts w:hint="eastAsia"/>
          <w:i/>
          <w:lang w:eastAsia="ko-KR"/>
        </w:rPr>
        <w:t>,d</w:t>
      </w:r>
      <w:r w:rsidRPr="00B17ABA">
        <w:rPr>
          <w:rFonts w:hint="eastAsia"/>
          <w:i/>
          <w:vertAlign w:val="subscript"/>
          <w:lang w:eastAsia="ko-KR"/>
        </w:rPr>
        <w:t>3</w:t>
      </w:r>
      <w:r w:rsidRPr="00B17ABA">
        <w:rPr>
          <w:rFonts w:hint="eastAsia"/>
          <w:i/>
          <w:lang w:eastAsia="ko-KR"/>
        </w:rPr>
        <w:t>,d</w:t>
      </w:r>
      <w:r w:rsidRPr="00B17ABA">
        <w:rPr>
          <w:rFonts w:hint="eastAsia"/>
          <w:i/>
          <w:vertAlign w:val="subscript"/>
          <w:lang w:eastAsia="ko-KR"/>
        </w:rPr>
        <w:t>4</w:t>
      </w:r>
      <w:r w:rsidRPr="00B17ABA">
        <w:rPr>
          <w:i/>
          <w:lang w:eastAsia="ko-KR"/>
        </w:rPr>
        <w:t xml:space="preserve">), </w:t>
      </w:r>
      <w:r w:rsidRPr="00B17ABA">
        <w:rPr>
          <w:rFonts w:eastAsia="Malgun Gothic"/>
          <w:lang w:eastAsia="ko-KR"/>
        </w:rPr>
        <w:t xml:space="preserve">is the weighted sum of </w:t>
      </w:r>
      <w:r w:rsidR="00D01B06" w:rsidRPr="00B17ABA">
        <w:rPr>
          <w:rFonts w:eastAsia="Malgun Gothic"/>
          <w:lang w:eastAsia="ko-KR"/>
        </w:rPr>
        <w:t xml:space="preserve">the </w:t>
      </w:r>
      <w:r w:rsidRPr="00B17ABA">
        <w:rPr>
          <w:rFonts w:eastAsia="Malgun Gothic"/>
          <w:lang w:eastAsia="ko-KR"/>
        </w:rPr>
        <w:t xml:space="preserve">one-step rewards </w:t>
      </w:r>
      <w:r w:rsidR="00D01B06" w:rsidRPr="00B17ABA">
        <w:rPr>
          <w:rFonts w:eastAsia="Malgun Gothic"/>
          <w:lang w:eastAsia="ko-KR"/>
        </w:rPr>
        <w:t>with</w:t>
      </w:r>
      <w:r w:rsidRPr="00B17ABA">
        <w:rPr>
          <w:rFonts w:eastAsia="Malgun Gothic"/>
          <w:lang w:eastAsia="ko-KR"/>
        </w:rPr>
        <w:t xml:space="preserve"> the probabilistic structure of the underlying evaluation model; this includes the costs and QALYs, calculated both in the short-term drug switching model and the long-term CVD model.  </w:t>
      </w:r>
    </w:p>
    <w:p w:rsidR="004A5EF4" w:rsidRPr="00B17ABA" w:rsidRDefault="004A5EF4" w:rsidP="009923E9">
      <w:pPr>
        <w:pStyle w:val="Heading2"/>
      </w:pPr>
      <w:bookmarkStart w:id="140" w:name="_Toc426018042"/>
      <w:r w:rsidRPr="00B17ABA">
        <w:t>Implication for the hypertension SDDP modelling</w:t>
      </w:r>
      <w:bookmarkEnd w:id="140"/>
    </w:p>
    <w:p w:rsidR="00677EA4" w:rsidRPr="00B17ABA" w:rsidRDefault="00677EA4" w:rsidP="00677EA4">
      <w:pPr>
        <w:jc w:val="both"/>
        <w:rPr>
          <w:rFonts w:eastAsia="Malgun Gothic"/>
          <w:lang w:eastAsia="ko-KR"/>
        </w:rPr>
      </w:pPr>
      <w:r w:rsidRPr="00B17ABA">
        <w:rPr>
          <w:lang w:eastAsia="ko-KR"/>
        </w:rPr>
        <w:t xml:space="preserve">This chapter conceptualised the hypertension SDDP using 1) the topography of the sequential drug decision process in primary hypertension as in </w:t>
      </w:r>
      <w:r w:rsidRPr="00B17ABA">
        <w:rPr>
          <w:lang w:eastAsia="ko-KR"/>
        </w:rPr>
        <w:fldChar w:fldCharType="begin"/>
      </w:r>
      <w:r w:rsidRPr="00B17ABA">
        <w:rPr>
          <w:lang w:eastAsia="ko-KR"/>
        </w:rPr>
        <w:instrText xml:space="preserve"> REF _Ref423423767 \h  \* MERGEFORMAT </w:instrText>
      </w:r>
      <w:r w:rsidRPr="00B17ABA">
        <w:rPr>
          <w:lang w:eastAsia="ko-KR"/>
        </w:rPr>
      </w:r>
      <w:r w:rsidRPr="00B17ABA">
        <w:rPr>
          <w:lang w:eastAsia="ko-KR"/>
        </w:rPr>
        <w:fldChar w:fldCharType="separate"/>
      </w:r>
      <w:r w:rsidRPr="00B17ABA">
        <w:t xml:space="preserve">Figure </w:t>
      </w:r>
      <w:r w:rsidRPr="00B17ABA">
        <w:rPr>
          <w:noProof/>
          <w:cs/>
        </w:rPr>
        <w:t>‎</w:t>
      </w:r>
      <w:r w:rsidRPr="00B17ABA">
        <w:rPr>
          <w:noProof/>
        </w:rPr>
        <w:t>4.5</w:t>
      </w:r>
      <w:r w:rsidRPr="00B17ABA">
        <w:rPr>
          <w:lang w:eastAsia="ko-KR"/>
        </w:rPr>
        <w:fldChar w:fldCharType="end"/>
      </w:r>
      <w:r w:rsidRPr="00B17ABA">
        <w:rPr>
          <w:lang w:eastAsia="ko-KR"/>
        </w:rPr>
        <w:t xml:space="preserve">, and 2) the elements of the mathematical description of the SDDP as per section 2.4. Modelling the hypertension SDDP can be overwhelmingly complex because of 1) the long-term follow-up period, 2) the large number of potential combinations of health state transitions, 3) the large number of potential alternative treatment sequences, and 4) the interaction between the treatment sequences and the health state transitions. Therefore, </w:t>
      </w:r>
      <w:r w:rsidRPr="00B17ABA">
        <w:rPr>
          <w:rFonts w:eastAsia="Malgun Gothic"/>
          <w:lang w:eastAsia="ko-KR"/>
        </w:rPr>
        <w:t xml:space="preserve">the conceptualisation focused on how to define the scope of the hypertension SDDP and how to reduce the size and computational complexity of the problem. </w:t>
      </w:r>
    </w:p>
    <w:p w:rsidR="00677EA4" w:rsidRPr="00B17ABA" w:rsidRDefault="00677EA4" w:rsidP="00677EA4">
      <w:pPr>
        <w:jc w:val="both"/>
      </w:pPr>
      <w:r w:rsidRPr="00B17ABA">
        <w:rPr>
          <w:rFonts w:eastAsia="Malgun Gothic"/>
          <w:lang w:eastAsia="ko-KR"/>
        </w:rPr>
        <w:t xml:space="preserve">Firstly, the hypertension SDDP model restricts the maximum number of drug switches to three, as per the treatment algorithm recommend by NICE. As the hypertension is a long-term health condition, it is common to follow-up for lifetime in economic evaluation. However, </w:t>
      </w:r>
      <w:r w:rsidRPr="00B17ABA">
        <w:rPr>
          <w:bCs/>
        </w:rPr>
        <w:t xml:space="preserve">it is practically impossible to consider all possible drug switches in the long-term </w:t>
      </w:r>
      <w:r w:rsidRPr="00B17ABA">
        <w:rPr>
          <w:rFonts w:cstheme="majorBidi"/>
          <w:lang w:eastAsia="ko-KR"/>
        </w:rPr>
        <w:t xml:space="preserve">because of the huge number of possible combinations of health state and treatment sequences. </w:t>
      </w:r>
      <w:r w:rsidRPr="00B17ABA">
        <w:rPr>
          <w:rFonts w:eastAsia="Malgun Gothic"/>
          <w:lang w:eastAsia="ko-KR"/>
        </w:rPr>
        <w:t>S</w:t>
      </w:r>
      <w:r w:rsidRPr="00B17ABA">
        <w:t xml:space="preserve">etting a limit on the number of drug switches, based on clinical grounds, leads to a reduction in the size of the health state space (see Equation 2.1); this also reduces the size of the search space linearly (see Equation 2.2). </w:t>
      </w:r>
    </w:p>
    <w:p w:rsidR="00677EA4" w:rsidRPr="00B17ABA" w:rsidRDefault="00677EA4" w:rsidP="00677EA4">
      <w:pPr>
        <w:jc w:val="both"/>
        <w:rPr>
          <w:lang w:eastAsia="ko-KR"/>
        </w:rPr>
      </w:pPr>
      <w:r w:rsidRPr="00B17ABA">
        <w:lastRenderedPageBreak/>
        <w:t xml:space="preserve">As it is assumed that the drug switching is only allowed in the first four time periods, the hypertension SDDP model is </w:t>
      </w:r>
      <w:r w:rsidRPr="00B17ABA">
        <w:rPr>
          <w:rFonts w:eastAsia="Malgun Gothic"/>
          <w:lang w:eastAsia="ko-KR"/>
        </w:rPr>
        <w:t xml:space="preserve">structured in a successive decision tree, which is called the </w:t>
      </w:r>
      <w:r w:rsidRPr="00B17ABA">
        <w:rPr>
          <w:rFonts w:cstheme="majorBidi"/>
        </w:rPr>
        <w:t xml:space="preserve">short-term drug switching model, with an add-on Markov model, which is called the long-term CVD model. </w:t>
      </w:r>
      <w:r w:rsidRPr="00B17ABA">
        <w:rPr>
          <w:rFonts w:cstheme="majorBidi"/>
          <w:lang w:eastAsia="ko-KR"/>
        </w:rPr>
        <w:t>Drug switching only happens in the short-term drug switching model, whereas the</w:t>
      </w:r>
      <w:r w:rsidRPr="00B17ABA">
        <w:t xml:space="preserve"> add-on model calculates the </w:t>
      </w:r>
      <w:r w:rsidRPr="00B17ABA">
        <w:rPr>
          <w:lang w:eastAsia="ko-KR"/>
        </w:rPr>
        <w:t xml:space="preserve">long-term </w:t>
      </w:r>
      <w:r w:rsidRPr="00B17ABA">
        <w:t>impact of sequential drug use on cost and effectiveness. Most of the issues related to the size a</w:t>
      </w:r>
      <w:r w:rsidRPr="00B17ABA">
        <w:rPr>
          <w:lang w:eastAsia="ko-KR"/>
        </w:rPr>
        <w:t xml:space="preserve">nd </w:t>
      </w:r>
      <w:r w:rsidRPr="00B17ABA">
        <w:t>computational complexity of this hypertension SDDP model occur within the short-term drug switching model</w:t>
      </w:r>
      <w:r w:rsidRPr="00B17ABA">
        <w:rPr>
          <w:lang w:eastAsia="ko-KR"/>
        </w:rPr>
        <w:t>.</w:t>
      </w:r>
    </w:p>
    <w:p w:rsidR="00677EA4" w:rsidRPr="00B17ABA" w:rsidRDefault="00677EA4" w:rsidP="00677EA4">
      <w:pPr>
        <w:keepLines/>
        <w:jc w:val="both"/>
        <w:rPr>
          <w:rFonts w:cstheme="majorBidi"/>
          <w:lang w:eastAsia="ko-KR"/>
        </w:rPr>
      </w:pPr>
      <w:r w:rsidRPr="00B17ABA">
        <w:rPr>
          <w:rFonts w:eastAsia="Malgun Gothic"/>
          <w:lang w:eastAsia="ko-KR"/>
        </w:rPr>
        <w:t xml:space="preserve">Secondly, the size of the health state space is reduced by combining </w:t>
      </w:r>
      <w:r w:rsidRPr="00B17ABA">
        <w:t xml:space="preserve">several states that share </w:t>
      </w:r>
      <w:r w:rsidRPr="00B17ABA">
        <w:rPr>
          <w:lang w:eastAsia="ko-KR"/>
        </w:rPr>
        <w:t>similarities in terms of transition probability to an aggregate state</w:t>
      </w:r>
      <w:r w:rsidRPr="00B17ABA">
        <w:rPr>
          <w:rFonts w:ascii="Times New Roman" w:eastAsia="Arial Unicode MS" w:hAnsi="Times New Roman"/>
          <w:noProof/>
          <w:lang w:val="en-US"/>
        </w:rPr>
        <w:fldChar w:fldCharType="begin"/>
      </w:r>
      <w:r w:rsidR="00EE2B4F" w:rsidRPr="00B17ABA">
        <w:rPr>
          <w:rFonts w:ascii="Times New Roman" w:eastAsia="Arial Unicode MS" w:hAnsi="Times New Roman"/>
          <w:noProof/>
          <w:lang w:val="en-US"/>
        </w:rPr>
        <w:instrText xml:space="preserve"> ADDIN EN.CITE &lt;EndNote&gt;&lt;Cite&gt;&lt;Author&gt;Yaesoubi&lt;/Author&gt;&lt;Year&gt;2011&lt;/Year&gt;&lt;RecNum&gt;59&lt;/RecNum&gt;&lt;DisplayText&gt;&lt;style face="superscript"&gt;[58]&lt;/style&gt;&lt;/DisplayText&gt;&lt;record&gt;&lt;rec-number&gt;59&lt;/rec-number&gt;&lt;foreign-keys&gt;&lt;key app="EN" db-id="z2a0dvwpazf220et2vh50z295rxpzfevwft2"&gt;59&lt;/key&gt;&lt;/foreign-keys&gt;&lt;ref-type name="Journal Article"&gt;17&lt;/ref-type&gt;&lt;contributors&gt;&lt;authors&gt;&lt;author&gt;Yaesoubi, R.&lt;/author&gt;&lt;author&gt;Cohen, T.&lt;/author&gt;&lt;/authors&gt;&lt;/contributors&gt;&lt;auth-address&gt;Yaesoubi, R&amp;#xD;Brigham &amp;amp; Womens Hosp, Div Global Hlth Equ, 641 Huntington Ave, Boston, MA 02115 USA&amp;#xD;Brigham &amp;amp; Womens Hosp, Div Global Hlth Equ, 641 Huntington Ave, Boston, MA 02115 USA&amp;#xD;Brigham &amp;amp; Womens Hosp, Div Global Hlth Equ, Boston, MA 02115 USA&amp;#xD;Harvard Univ, Sch Publ Hlth, Ctr Communicable Dis Dynam, Boston, MA 02155 USA&amp;#xD;Harvard Univ, Sch Publ Hlth, Dept Epidemiol, Boston, MA 02155 USA&lt;/auth-address&gt;&lt;titles&gt;&lt;title&gt;Generalized Markov models of infectious disease spread: A novel framework for developing dynamic health policies&lt;/title&gt;&lt;secondary-title&gt;European Journal of Operational Research&lt;/secondary-title&gt;&lt;alt-title&gt;Eur J Oper Res&lt;/alt-title&gt;&lt;/titles&gt;&lt;periodical&gt;&lt;full-title&gt;European Journal of Operational Research&lt;/full-title&gt;&lt;/periodical&gt;&lt;pages&gt;679-687&lt;/pages&gt;&lt;volume&gt;215&lt;/volume&gt;&lt;number&gt;3&lt;/number&gt;&lt;keywords&gt;&lt;keyword&gt;infectious disease models&lt;/keyword&gt;&lt;keyword&gt;dynamic health policy&lt;/keyword&gt;&lt;keyword&gt;discrete-time markov chain&lt;/keyword&gt;&lt;keyword&gt;dynamic programming&lt;/keyword&gt;&lt;keyword&gt;epidemiology&lt;/keyword&gt;&lt;keyword&gt;discrete-time&lt;/keyword&gt;&lt;keyword&gt;epidemic models&lt;/keyword&gt;&lt;keyword&gt;sis&lt;/keyword&gt;&lt;/keywords&gt;&lt;dates&gt;&lt;year&gt;2011&lt;/year&gt;&lt;pub-dates&gt;&lt;date&gt;Dec 16&lt;/date&gt;&lt;/pub-dates&gt;&lt;/dates&gt;&lt;isbn&gt;0377-2217&lt;/isbn&gt;&lt;accession-num&gt;ISI:000295301200018&lt;/accession-num&gt;&lt;urls&gt;&lt;related-urls&gt;&lt;url&gt;&amp;lt;Go to ISI&amp;gt;://000295301200018&lt;/url&gt;&lt;/related-urls&gt;&lt;/urls&gt;&lt;electronic-resource-num&gt;DOI 10.1016/j.ejor.2011.07.016&lt;/electronic-resource-num&gt;&lt;language&gt;English&lt;/language&gt;&lt;/record&gt;&lt;/Cite&gt;&lt;/EndNote&gt;</w:instrText>
      </w:r>
      <w:r w:rsidRPr="00B17ABA">
        <w:rPr>
          <w:rFonts w:ascii="Times New Roman" w:eastAsia="Arial Unicode MS" w:hAnsi="Times New Roman"/>
          <w:noProof/>
          <w:lang w:val="en-US"/>
        </w:rPr>
        <w:fldChar w:fldCharType="end"/>
      </w:r>
      <w:r w:rsidR="00EE2B4F" w:rsidRPr="00B17ABA">
        <w:rPr>
          <w:rFonts w:ascii="Times New Roman" w:eastAsia="Arial Unicode MS" w:hAnsi="Times New Roman"/>
          <w:noProof/>
          <w:vertAlign w:val="superscript"/>
          <w:lang w:val="en-US"/>
        </w:rPr>
        <w:t>[58]</w:t>
      </w:r>
      <w:r w:rsidRPr="00B17ABA">
        <w:rPr>
          <w:rFonts w:ascii="Times New Roman" w:hAnsi="Times New Roman"/>
          <w:noProof/>
          <w:lang w:val="en-US"/>
        </w:rPr>
        <w:t xml:space="preserve">. </w:t>
      </w:r>
      <w:r w:rsidRPr="00B17ABA">
        <w:rPr>
          <w:i/>
          <w:iCs/>
        </w:rPr>
        <w:t>Failure</w:t>
      </w:r>
      <w:r w:rsidRPr="00B17ABA">
        <w:t xml:space="preserve"> is an aggregate state that includes the patients who fail to achieve the treatment </w:t>
      </w:r>
      <w:r w:rsidRPr="00B17ABA">
        <w:rPr>
          <w:lang w:eastAsia="ko-KR"/>
        </w:rPr>
        <w:t>goal</w:t>
      </w:r>
      <w:r w:rsidRPr="00B17ABA">
        <w:t xml:space="preserve"> or have a CVD, DM, or other AE. </w:t>
      </w:r>
      <w:r w:rsidRPr="00B17ABA">
        <w:rPr>
          <w:lang w:eastAsia="ko-KR"/>
        </w:rPr>
        <w:t xml:space="preserve">This further </w:t>
      </w:r>
      <w:r w:rsidRPr="00B17ABA">
        <w:rPr>
          <w:rFonts w:eastAsia="Malgun Gothic"/>
          <w:lang w:eastAsia="ko-KR"/>
        </w:rPr>
        <w:t xml:space="preserve">reduces the size of the health state space and the computation of matrices for transition probabilities and rewards. To consider </w:t>
      </w:r>
      <w:r w:rsidRPr="00B17ABA">
        <w:t xml:space="preserve">the (potentially) higher risk of subsequent CVDs for the patients who have a history of CVD or DM, a proportion of patients who have either a CVD or DM move from the short-term drug switching model to the long-term CVD model in the next period (see </w:t>
      </w:r>
      <w:r w:rsidRPr="00B17ABA">
        <w:fldChar w:fldCharType="begin"/>
      </w:r>
      <w:r w:rsidRPr="00B17ABA">
        <w:instrText xml:space="preserve"> REF _Ref423423824 \h  \* MERGEFORMAT </w:instrText>
      </w:r>
      <w:r w:rsidRPr="00B17ABA">
        <w:fldChar w:fldCharType="separate"/>
      </w:r>
      <w:r w:rsidRPr="00B17ABA">
        <w:t>Figure</w:t>
      </w:r>
      <w:r w:rsidRPr="00B17ABA">
        <w:rPr>
          <w:noProof/>
        </w:rPr>
        <w:t xml:space="preserve"> </w:t>
      </w:r>
      <w:r w:rsidRPr="00B17ABA">
        <w:rPr>
          <w:noProof/>
          <w:cs/>
        </w:rPr>
        <w:t>‎</w:t>
      </w:r>
      <w:r w:rsidRPr="00B17ABA">
        <w:t>4.6</w:t>
      </w:r>
      <w:r w:rsidRPr="00B17ABA">
        <w:fldChar w:fldCharType="end"/>
      </w:r>
      <w:r w:rsidRPr="00B17ABA">
        <w:t xml:space="preserve">). The drug decision rules are also different for those patients who have never had a CVD or DM and those who have, or have previously had, a CVD or DM - this will be further explained in </w:t>
      </w:r>
      <w:r w:rsidR="00340692" w:rsidRPr="00B17ABA">
        <w:t>C</w:t>
      </w:r>
      <w:r w:rsidRPr="00B17ABA">
        <w:t>hapter 5.</w:t>
      </w:r>
    </w:p>
    <w:p w:rsidR="00677EA4" w:rsidRPr="00B17ABA" w:rsidRDefault="00677EA4" w:rsidP="00677EA4">
      <w:pPr>
        <w:keepLines/>
        <w:jc w:val="both"/>
        <w:rPr>
          <w:rFonts w:cstheme="majorBidi"/>
          <w:lang w:eastAsia="ko-KR"/>
        </w:rPr>
      </w:pPr>
      <w:r w:rsidRPr="00B17ABA">
        <w:rPr>
          <w:rFonts w:eastAsia="Malgun Gothic"/>
          <w:lang w:eastAsia="ko-KR"/>
        </w:rPr>
        <w:t xml:space="preserve">Thirdly, </w:t>
      </w:r>
      <w:r w:rsidRPr="00B17ABA">
        <w:rPr>
          <w:rFonts w:eastAsia="Malgun Gothic" w:hint="eastAsia"/>
          <w:lang w:eastAsia="ko-KR"/>
        </w:rPr>
        <w:t>exclud</w:t>
      </w:r>
      <w:r w:rsidRPr="00B17ABA">
        <w:rPr>
          <w:rFonts w:eastAsia="Malgun Gothic"/>
          <w:lang w:eastAsia="ko-KR"/>
        </w:rPr>
        <w:t xml:space="preserve">ing </w:t>
      </w:r>
      <w:r w:rsidRPr="00B17ABA">
        <w:rPr>
          <w:rFonts w:eastAsia="Malgun Gothic" w:hint="eastAsia"/>
          <w:lang w:eastAsia="ko-KR"/>
        </w:rPr>
        <w:t xml:space="preserve">drugs </w:t>
      </w:r>
      <w:r w:rsidRPr="00B17ABA">
        <w:rPr>
          <w:rFonts w:eastAsia="Malgun Gothic"/>
          <w:lang w:eastAsia="ko-KR"/>
        </w:rPr>
        <w:t xml:space="preserve">or treatment sequences that are not in accordance with </w:t>
      </w:r>
      <w:r w:rsidRPr="00B17ABA">
        <w:rPr>
          <w:lang w:eastAsia="ko-KR"/>
        </w:rPr>
        <w:t xml:space="preserve">the recommendations from major clinical guideline, also reduces the size of search space. </w:t>
      </w:r>
      <w:r w:rsidRPr="00B17ABA">
        <w:t>For example, the traditionally recommended treatment algorithm for primary hypertension is a stepped-care approach, which starts with a single low-dose drug (usually Ds) and then adds a second-line drug to the current treatment regimen if the initial treatment fails to achieve the treatment goals</w:t>
      </w:r>
      <w:r w:rsidRPr="00B17ABA">
        <w:fldChar w:fldCharType="begin">
          <w:fldData xml:space="preserve">PEVuZE5vdGU+PENpdGU+PEF1dGhvcj5KYW1lczwvQXV0aG9yPjxZZWFyPjIwMTQ8L1llYXI+PFJl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</w:fldData>
        </w:fldChar>
      </w:r>
      <w:r w:rsidR="00EE2B4F" w:rsidRPr="00B17ABA">
        <w:instrText xml:space="preserve"> ADDIN EN.CITE </w:instrText>
      </w:r>
      <w:r w:rsidR="00EE2B4F" w:rsidRPr="00B17ABA">
        <w:fldChar w:fldCharType="begin">
          <w:fldData xml:space="preserve">PEVuZE5vdGU+PENpdGU+PEF1dGhvcj5KYW1lczwvQXV0aG9yPjxZZWFyPjIwMTQ8L1llYXI+PFJl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</w:fldData>
        </w:fldChar>
      </w:r>
      <w:r w:rsidR="00EE2B4F" w:rsidRPr="00B17ABA">
        <w:instrText xml:space="preserve"> ADDIN EN.CITE.DATA </w:instrText>
      </w:r>
      <w:r w:rsidR="00EE2B4F" w:rsidRPr="00B17ABA">
        <w:fldChar w:fldCharType="end"/>
      </w:r>
      <w:r w:rsidRPr="00B17ABA">
        <w:fldChar w:fldCharType="separate"/>
      </w:r>
      <w:r w:rsidR="00EE2B4F" w:rsidRPr="00B17ABA">
        <w:rPr>
          <w:noProof/>
          <w:vertAlign w:val="superscript"/>
        </w:rPr>
        <w:t>[9, 63]</w:t>
      </w:r>
      <w:r w:rsidRPr="00B17ABA">
        <w:fldChar w:fldCharType="end"/>
      </w:r>
      <w:r w:rsidRPr="00B17ABA">
        <w:t xml:space="preserve">. The hypertension SDDP model assumes decision rules that follow this stepped-care approach. The hypertension SDDP model does not consider drug switching within the same class and dose-titration. The patients are assumed to take the equivalent dosages of the drugs included in the same class. </w:t>
      </w:r>
      <w:r w:rsidRPr="00B17ABA">
        <w:rPr>
          <w:rFonts w:eastAsia="Malgun Gothic"/>
          <w:lang w:eastAsia="ko-KR"/>
        </w:rPr>
        <w:t xml:space="preserve">Due to a sparsity of available data, dose titration is also considered as a single treatment option, where it is assumed that </w:t>
      </w:r>
      <w:r w:rsidRPr="00B17ABA">
        <w:t xml:space="preserve">the patients take the average dose of each drug. For the patients currently have, or have had, a CVD or DM, it can be assumed that one of the recommended drugs from major guidelines is used. For those patients with DM, for example, it is well-known that the use of ACEIs is ideal. In the case of stroke, the algorithm can only allow </w:t>
      </w:r>
      <w:r w:rsidRPr="00B17ABA">
        <w:rPr>
          <w:rFonts w:eastAsia="Malgun Gothic"/>
          <w:lang w:eastAsia="ko-KR"/>
        </w:rPr>
        <w:t xml:space="preserve">selecting one drug between Ds and ACEIs. </w:t>
      </w:r>
    </w:p>
    <w:p w:rsidR="00AE203A" w:rsidRPr="00B17ABA" w:rsidRDefault="00677EA4">
      <w:pPr>
        <w:jc w:val="both"/>
      </w:pPr>
      <w:r w:rsidRPr="00B17ABA">
        <w:rPr>
          <w:lang w:eastAsia="ko-KR"/>
        </w:rPr>
        <w:t xml:space="preserve">The interaction between the treatment sequences and the health state transitions in the short-term drug switching model is assumed to be semi-Markovian. The main factors in </w:t>
      </w:r>
      <w:r w:rsidRPr="00B17ABA">
        <w:rPr>
          <w:lang w:eastAsia="ko-KR"/>
        </w:rPr>
        <w:lastRenderedPageBreak/>
        <w:t xml:space="preserve">determining the transition probability between health states are the average SBP lowering effect and the average risk of CVD, DM and AEs, which are time and drug dependent for a group of patients in a specific health state at time </w:t>
      </w:r>
      <w:r w:rsidRPr="00B17ABA">
        <w:rPr>
          <w:i/>
          <w:lang w:eastAsia="ko-KR"/>
        </w:rPr>
        <w:t>t</w:t>
      </w:r>
      <w:r w:rsidRPr="00B17ABA">
        <w:rPr>
          <w:lang w:eastAsia="ko-KR"/>
        </w:rPr>
        <w:t>. Every time disease history and treatment results are saved in memory variables and used for the calculation of transition probabilities and the decision-making in the next period. The reduced computational complexity facilitates the use of the semi-Markov assumption in the hypertension SDDP model.</w:t>
      </w:r>
    </w:p>
    <w:p w:rsidR="00677EA4" w:rsidRPr="00B17ABA" w:rsidRDefault="00677EA4">
      <w:pPr>
        <w:jc w:val="both"/>
        <w:sectPr w:rsidR="00677EA4" w:rsidRPr="00B17ABA" w:rsidSect="00013330">
          <w:pgSz w:w="11906" w:h="16838"/>
          <w:pgMar w:top="1701" w:right="1418" w:bottom="1701" w:left="2268" w:header="708" w:footer="708" w:gutter="0"/>
          <w:cols w:space="708"/>
          <w:docGrid w:linePitch="360"/>
        </w:sectPr>
      </w:pPr>
    </w:p>
    <w:p w:rsidR="000A2CBF" w:rsidRPr="00B17ABA" w:rsidRDefault="000A2CBF" w:rsidP="00E62DE7">
      <w:pPr>
        <w:pStyle w:val="Heading1"/>
        <w:ind w:left="0" w:firstLine="0"/>
      </w:pPr>
      <w:bookmarkStart w:id="141" w:name="_Toc426018043"/>
      <w:bookmarkStart w:id="142" w:name="_Toc390867605"/>
      <w:r w:rsidRPr="00B17ABA">
        <w:lastRenderedPageBreak/>
        <w:t xml:space="preserve">Modelling sequential drug decision problem for </w:t>
      </w:r>
      <w:r w:rsidR="006A7463" w:rsidRPr="00B17ABA">
        <w:t xml:space="preserve">primary </w:t>
      </w:r>
      <w:r w:rsidRPr="00B17ABA">
        <w:t>hypertension: evaluation model</w:t>
      </w:r>
      <w:bookmarkEnd w:id="141"/>
      <w:r w:rsidRPr="00B17ABA">
        <w:t xml:space="preserve"> </w:t>
      </w:r>
      <w:bookmarkEnd w:id="142"/>
    </w:p>
    <w:p w:rsidR="000A2CBF" w:rsidRPr="00B17ABA" w:rsidRDefault="000A2CBF" w:rsidP="001A2558">
      <w:pPr>
        <w:pStyle w:val="Heading2"/>
      </w:pPr>
      <w:bookmarkStart w:id="143" w:name="_Toc390867606"/>
      <w:bookmarkStart w:id="144" w:name="_Toc426018044"/>
      <w:r w:rsidRPr="00B17ABA">
        <w:t>Chapter overview</w:t>
      </w:r>
      <w:bookmarkEnd w:id="143"/>
      <w:bookmarkEnd w:id="144"/>
    </w:p>
    <w:p w:rsidR="00A87B89" w:rsidRPr="00B17ABA" w:rsidRDefault="000A2CBF" w:rsidP="00C504C2">
      <w:pPr>
        <w:jc w:val="both"/>
        <w:rPr>
          <w:color w:val="FF0000"/>
          <w:lang w:eastAsia="ko-KR"/>
        </w:rPr>
      </w:pPr>
      <w:r w:rsidRPr="00B17ABA">
        <w:t xml:space="preserve">This chapter describes </w:t>
      </w:r>
      <w:r w:rsidR="008242C9" w:rsidRPr="00B17ABA">
        <w:t>the</w:t>
      </w:r>
      <w:r w:rsidR="00A93E82" w:rsidRPr="00B17ABA">
        <w:t xml:space="preserve"> evaluation model </w:t>
      </w:r>
      <w:r w:rsidRPr="00B17ABA">
        <w:t xml:space="preserve">developed to capture </w:t>
      </w:r>
      <w:r w:rsidR="00116A7E" w:rsidRPr="00B17ABA">
        <w:t>the underlying hypertension disease pathway</w:t>
      </w:r>
      <w:r w:rsidRPr="00B17ABA">
        <w:t xml:space="preserve"> and </w:t>
      </w:r>
      <w:r w:rsidR="00C504C2" w:rsidRPr="00B17ABA">
        <w:t xml:space="preserve">the impact of </w:t>
      </w:r>
      <w:r w:rsidRPr="00B17ABA">
        <w:t xml:space="preserve">the </w:t>
      </w:r>
      <w:r w:rsidR="00C504C2" w:rsidRPr="00B17ABA">
        <w:t xml:space="preserve">sequential </w:t>
      </w:r>
      <w:r w:rsidRPr="00B17ABA">
        <w:t xml:space="preserve">use of antihypertensive drug(s). </w:t>
      </w:r>
      <w:r w:rsidR="00116A7E" w:rsidRPr="00B17ABA">
        <w:t>The ultimate goal of th</w:t>
      </w:r>
      <w:r w:rsidR="000671A2" w:rsidRPr="00B17ABA">
        <w:rPr>
          <w:rFonts w:hint="eastAsia"/>
          <w:lang w:eastAsia="ko-KR"/>
        </w:rPr>
        <w:t>is</w:t>
      </w:r>
      <w:r w:rsidR="00116A7E" w:rsidRPr="00B17ABA">
        <w:t xml:space="preserve"> evaluation model is to provide the optimisation model with the value of the objective function (i.e., the long-term costs and effectiveness of a candidate sequential treatment strategy</w:t>
      </w:r>
      <w:r w:rsidR="00B06F3F" w:rsidRPr="00B17ABA">
        <w:t xml:space="preserve"> in a UK </w:t>
      </w:r>
      <w:r w:rsidR="004902DE" w:rsidRPr="00B17ABA">
        <w:t>National Health Service (</w:t>
      </w:r>
      <w:r w:rsidR="00B06F3F" w:rsidRPr="00B17ABA">
        <w:t>NHS</w:t>
      </w:r>
      <w:r w:rsidR="004902DE" w:rsidRPr="00B17ABA">
        <w:t>)</w:t>
      </w:r>
      <w:r w:rsidR="00B06F3F" w:rsidRPr="00B17ABA">
        <w:t xml:space="preserve"> perspective</w:t>
      </w:r>
      <w:r w:rsidR="00116A7E" w:rsidRPr="00B17ABA">
        <w:t xml:space="preserve">). The underlying evaluation model is constructed with a short-term drug switching model, which has a form of successive decision tree, and a long-term CVD model, which is a </w:t>
      </w:r>
      <w:r w:rsidR="00C504C2" w:rsidRPr="00B17ABA">
        <w:t xml:space="preserve">standard </w:t>
      </w:r>
      <w:r w:rsidR="00116A7E" w:rsidRPr="00B17ABA">
        <w:t>Markov model. All the parameters and assumptions used to build the eva</w:t>
      </w:r>
      <w:r w:rsidR="000671A2" w:rsidRPr="00B17ABA">
        <w:t>luation model are also provided</w:t>
      </w:r>
      <w:r w:rsidR="00116A7E" w:rsidRPr="00B17ABA">
        <w:t xml:space="preserve">.  </w:t>
      </w:r>
    </w:p>
    <w:p w:rsidR="000A2CBF" w:rsidRPr="00B17ABA" w:rsidRDefault="000A2CBF" w:rsidP="001A2558">
      <w:pPr>
        <w:pStyle w:val="Heading2"/>
      </w:pPr>
      <w:bookmarkStart w:id="145" w:name="_Toc390867609"/>
      <w:bookmarkStart w:id="146" w:name="_Toc426018045"/>
      <w:r w:rsidRPr="00B17ABA">
        <w:t>Population</w:t>
      </w:r>
      <w:bookmarkEnd w:id="145"/>
      <w:bookmarkEnd w:id="146"/>
    </w:p>
    <w:p w:rsidR="000A2CBF" w:rsidRPr="00B17ABA" w:rsidRDefault="000A2CBF" w:rsidP="000D6C93">
      <w:pPr>
        <w:jc w:val="both"/>
      </w:pPr>
      <w:r w:rsidRPr="00B17ABA">
        <w:t xml:space="preserve">A cohort </w:t>
      </w:r>
      <w:r w:rsidR="000D6C93" w:rsidRPr="00B17ABA">
        <w:t>wa</w:t>
      </w:r>
      <w:r w:rsidR="008242C9" w:rsidRPr="00B17ABA">
        <w:t xml:space="preserve">s defined of </w:t>
      </w:r>
      <w:r w:rsidRPr="00B17ABA">
        <w:t>patients newly diagnosed with primary hypertension, excluding those with pre-existing CVDs, HF</w:t>
      </w:r>
      <w:r w:rsidR="00A93E82" w:rsidRPr="00B17ABA">
        <w:t xml:space="preserve"> </w:t>
      </w:r>
      <w:r w:rsidRPr="00B17ABA">
        <w:t xml:space="preserve">or DM. According to Burke’s retrospective cohort study, which observed 109,454 patients newly diagnosed with hypertension between 1991 and 2001 in the UK, it was assumed that the mean age of the cohort of newly diagnosed primary hypertensive patients was 60.6 years old </w:t>
      </w:r>
      <w:r w:rsidR="00C85A6E" w:rsidRPr="00B17ABA">
        <w:t xml:space="preserve">(standard deviation (SD) 13.4) </w:t>
      </w:r>
      <w:r w:rsidRPr="00B17ABA">
        <w:t xml:space="preserve">and the initial SBP was 173.5 </w:t>
      </w:r>
      <w:r w:rsidR="00C85A6E" w:rsidRPr="00B17ABA">
        <w:t xml:space="preserve">mmHg </w:t>
      </w:r>
      <w:r w:rsidRPr="00B17ABA">
        <w:t>(SD 21.1)</w:t>
      </w:r>
      <w:r w:rsidR="00CD11E1" w:rsidRPr="00B17ABA">
        <w:fldChar w:fldCharType="begin">
          <w:fldData xml:space="preserve">PEVuZE5vdGU+PENpdGU+PEF1dGhvcj5CdXJrZTwvQXV0aG9yPjxZZWFyPjIwMDY8L1llYXI+PFJl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==
</w:fldData>
        </w:fldChar>
      </w:r>
      <w:r w:rsidR="00EE2B4F" w:rsidRPr="00B17ABA">
        <w:instrText xml:space="preserve"> ADDIN EN.CITE </w:instrText>
      </w:r>
      <w:r w:rsidR="00EE2B4F" w:rsidRPr="00B17ABA">
        <w:fldChar w:fldCharType="begin">
          <w:fldData xml:space="preserve">PEVuZE5vdGU+PENpdGU+PEF1dGhvcj5CdXJrZTwvQXV0aG9yPjxZZWFyPjIwMDY8L1llYXI+PFJl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==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83]</w:t>
      </w:r>
      <w:r w:rsidR="00CD11E1" w:rsidRPr="00B17ABA">
        <w:fldChar w:fldCharType="end"/>
      </w:r>
      <w:r w:rsidRPr="00B17ABA">
        <w:t xml:space="preserve">. The raw dataset of the Health Survey England </w:t>
      </w:r>
      <w:r w:rsidR="00741530" w:rsidRPr="00B17ABA">
        <w:t xml:space="preserve">(HSE) </w:t>
      </w:r>
      <w:r w:rsidRPr="00B17ABA">
        <w:t xml:space="preserve">was analysed to get the mean </w:t>
      </w:r>
      <w:r w:rsidR="00DD6048" w:rsidRPr="00B17ABA">
        <w:t>total cholesterol (</w:t>
      </w:r>
      <w:r w:rsidRPr="00B17ABA">
        <w:t>TC</w:t>
      </w:r>
      <w:r w:rsidR="00DD6048" w:rsidRPr="00B17ABA">
        <w:t>)</w:t>
      </w:r>
      <w:r w:rsidRPr="00B17ABA">
        <w:t xml:space="preserve">, </w:t>
      </w:r>
      <w:r w:rsidR="00DD6048" w:rsidRPr="00B17ABA">
        <w:t>high-density lipoprotein cholesterol (</w:t>
      </w:r>
      <w:r w:rsidRPr="00B17ABA">
        <w:t>HDL</w:t>
      </w:r>
      <w:r w:rsidR="00DD6048" w:rsidRPr="00B17ABA">
        <w:t>)</w:t>
      </w:r>
      <w:r w:rsidR="000671A2" w:rsidRPr="00B17ABA">
        <w:rPr>
          <w:rFonts w:hint="eastAsia"/>
          <w:lang w:eastAsia="ko-KR"/>
        </w:rPr>
        <w:t xml:space="preserve"> and</w:t>
      </w:r>
      <w:r w:rsidRPr="00B17ABA">
        <w:t xml:space="preserve"> </w:t>
      </w:r>
      <w:r w:rsidR="00DD6048" w:rsidRPr="00B17ABA">
        <w:t>body mass index (</w:t>
      </w:r>
      <w:r w:rsidRPr="00B17ABA">
        <w:t>BMI</w:t>
      </w:r>
      <w:r w:rsidR="00DD6048" w:rsidRPr="00B17ABA">
        <w:t>)</w:t>
      </w:r>
      <w:r w:rsidR="00A93E82" w:rsidRPr="00B17ABA">
        <w:t xml:space="preserve"> </w:t>
      </w:r>
      <w:r w:rsidRPr="00B17ABA">
        <w:t xml:space="preserve">of the </w:t>
      </w:r>
      <w:r w:rsidR="00A74AA9" w:rsidRPr="00B17ABA">
        <w:t>patients with hypertension</w:t>
      </w:r>
      <w:r w:rsidR="00A93E82" w:rsidRPr="00B17ABA">
        <w:t xml:space="preserve"> </w:t>
      </w:r>
      <w:r w:rsidRPr="00B17ABA">
        <w:t>in the UK (</w:t>
      </w:r>
      <w:r w:rsidR="003C446B" w:rsidRPr="00B17ABA">
        <w:t xml:space="preserve">see </w:t>
      </w:r>
      <w:r w:rsidR="003C446B" w:rsidRPr="00B17ABA">
        <w:fldChar w:fldCharType="begin"/>
      </w:r>
      <w:r w:rsidR="003C446B" w:rsidRPr="00B17ABA">
        <w:instrText xml:space="preserve"> REF _Ref423425009 \h </w:instrText>
      </w:r>
      <w:r w:rsidR="00B17ABA">
        <w:instrText xml:space="preserve"> \* MERGEFORMAT </w:instrText>
      </w:r>
      <w:r w:rsidR="003C446B"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w:t>
      </w:r>
      <w:r w:rsidR="003C446B" w:rsidRPr="00B17ABA">
        <w:fldChar w:fldCharType="end"/>
      </w:r>
      <w:r w:rsidR="004902DE" w:rsidRPr="00B17ABA">
        <w:t>)</w:t>
      </w:r>
      <w:r w:rsidR="002654EB" w:rsidRPr="00B17ABA">
        <w:fldChar w:fldCharType="begin"/>
      </w:r>
      <w:r w:rsidR="00EE2B4F" w:rsidRPr="00B17ABA">
        <w:instrText xml:space="preserve"> ADDIN EN.CITE &lt;EndNote&gt;&lt;Cite&gt;&lt;Author&gt;Health&lt;/Author&gt;&lt;Year&gt;2011&lt;/Year&gt;&lt;RecNum&gt;648&lt;/RecNum&gt;&lt;DisplayText&gt;&lt;style face="superscript"&gt;[284]&lt;/style&gt;&lt;/DisplayText&gt;&lt;record&gt;&lt;rec-number&gt;648&lt;/rec-number&gt;&lt;foreign-keys&gt;&lt;key app="EN" db-id="z2a0dvwpazf220et2vh50z295rxpzfevwft2"&gt;648&lt;/key&gt;&lt;/foreign-keys&gt;&lt;ref-type name="Online Database"&gt;45&lt;/ref-type&gt;&lt;contributors&gt;&lt;authors&gt;&lt;author&gt;NatCen Social Research and University College London. Department of Epidemiology and Public Health&lt;/author&gt;&lt;/authors&gt;&lt;/contributors&gt;&lt;titles&gt;&lt;title&gt;Health Survey for England, 2011&lt;/title&gt;&lt;/titles&gt;&lt;number&gt;Oct 2013&lt;/number&gt;&lt;dates&gt;&lt;year&gt;2011&lt;/year&gt;&lt;/dates&gt;&lt;pub-location&gt;Colchester, Essex&lt;/pub-location&gt;&lt;publisher&gt;Information Centre for Health and Social Care&lt;/publisher&gt;&lt;urls&gt;&lt;related-urls&gt;&lt;url&gt;http://dx.doi.org/10.5255/UKDA-SN-7260-1&lt;/url&gt;&lt;/related-urls&gt;&lt;/urls&gt;&lt;/record&gt;&lt;/Cite&gt;&lt;/EndNote&gt;</w:instrText>
      </w:r>
      <w:r w:rsidR="002654EB" w:rsidRPr="00B17ABA">
        <w:fldChar w:fldCharType="separate"/>
      </w:r>
      <w:r w:rsidR="00EE2B4F" w:rsidRPr="00B17ABA">
        <w:rPr>
          <w:noProof/>
          <w:vertAlign w:val="superscript"/>
        </w:rPr>
        <w:t>[284]</w:t>
      </w:r>
      <w:r w:rsidR="002654EB" w:rsidRPr="00B17ABA">
        <w:fldChar w:fldCharType="end"/>
      </w:r>
      <w:r w:rsidRPr="00B17ABA">
        <w:t>.</w:t>
      </w:r>
    </w:p>
    <w:p w:rsidR="000A2CBF" w:rsidRPr="00B17ABA" w:rsidRDefault="000A2CBF" w:rsidP="006654F4">
      <w:pPr>
        <w:pStyle w:val="Caption"/>
      </w:pPr>
      <w:bookmarkStart w:id="147" w:name="_Ref423425009"/>
      <w:bookmarkStart w:id="148" w:name="_Toc426018632"/>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w:t>
        </w:r>
      </w:fldSimple>
      <w:bookmarkEnd w:id="147"/>
      <w:r w:rsidRPr="00B17ABA">
        <w:t>. The mean TC, HDL, BMI</w:t>
      </w:r>
      <w:r w:rsidR="00A93E82" w:rsidRPr="00B17ABA">
        <w:t xml:space="preserve"> </w:t>
      </w:r>
      <w:r w:rsidRPr="00B17ABA">
        <w:t>of the hypertensive patients in the UK</w:t>
      </w:r>
      <w:r w:rsidR="00CD11E1" w:rsidRPr="00B17ABA">
        <w:fldChar w:fldCharType="begin"/>
      </w:r>
      <w:r w:rsidR="00EE2B4F" w:rsidRPr="00B17ABA">
        <w:instrText xml:space="preserve"> ADDIN EN.CITE &lt;EndNote&gt;&lt;Cite&gt;&lt;Author&gt;IC)&lt;/Author&gt;&lt;Year&gt;2012&lt;/Year&gt;&lt;RecNum&gt;308&lt;/RecNum&gt;&lt;DisplayText&gt;&lt;style face="superscript"&gt;[221]&lt;/style&gt;&lt;/DisplayText&gt;&lt;record&gt;&lt;rec-number&gt;308&lt;/rec-number&gt;&lt;foreign-keys&gt;&lt;key app="EN" db-id="z2a0dvwpazf220et2vh50z295rxpzfevwft2"&gt;308&lt;/key&gt;&lt;/foreign-keys&gt;&lt;ref-type name="Book"&gt;6&lt;/ref-type&gt;&lt;contributors&gt;&lt;authors&gt;&lt;author&gt;The NHS Information Centre for health and social care (NHS IC)&lt;/author&gt;&lt;/authors&gt;&lt;/contributors&gt;&lt;titles&gt;&lt;title&gt;Health survey for England 2011&lt;/title&gt;&lt;/titles&gt;&lt;dates&gt;&lt;year&gt;2012&lt;/year&gt;&lt;/dates&gt;&lt;pub-location&gt;London&lt;/pub-location&gt;&lt;urls&gt;&lt;/urls&gt;&lt;/record&gt;&lt;/Cite&gt;&lt;/EndNote&gt;</w:instrText>
      </w:r>
      <w:r w:rsidR="00CD11E1" w:rsidRPr="00B17ABA">
        <w:fldChar w:fldCharType="separate"/>
      </w:r>
      <w:r w:rsidR="00EE2B4F" w:rsidRPr="00B17ABA">
        <w:rPr>
          <w:noProof/>
          <w:vertAlign w:val="superscript"/>
        </w:rPr>
        <w:t>[221]</w:t>
      </w:r>
      <w:bookmarkEnd w:id="148"/>
      <w:r w:rsidR="00CD11E1" w:rsidRPr="00B17ABA">
        <w:fldChar w:fldCharType="end"/>
      </w:r>
    </w:p>
    <w:tbl>
      <w:tblPr>
        <w:tblStyle w:val="TableGrid"/>
        <w:tblW w:w="5000" w:type="pct"/>
        <w:tblLook w:val="04A0" w:firstRow="1" w:lastRow="0" w:firstColumn="1" w:lastColumn="0" w:noHBand="0" w:noVBand="1"/>
      </w:tblPr>
      <w:tblGrid>
        <w:gridCol w:w="2109"/>
        <w:gridCol w:w="2109"/>
        <w:gridCol w:w="2109"/>
        <w:gridCol w:w="2109"/>
      </w:tblGrid>
      <w:tr w:rsidR="000A2CBF" w:rsidRPr="00B17ABA" w:rsidTr="003D63C9">
        <w:trPr>
          <w:trHeight w:val="300"/>
        </w:trPr>
        <w:tc>
          <w:tcPr>
            <w:tcW w:w="1250" w:type="pct"/>
            <w:tcBorders>
              <w:bottom w:val="double" w:sz="4" w:space="0" w:color="auto"/>
            </w:tcBorders>
            <w:noWrap/>
            <w:hideMark/>
          </w:tcPr>
          <w:p w:rsidR="000A2CBF" w:rsidRPr="00B17ABA" w:rsidRDefault="000A2CBF" w:rsidP="00AA2D24">
            <w:pPr>
              <w:pStyle w:val="TOC1"/>
            </w:pPr>
          </w:p>
        </w:tc>
        <w:tc>
          <w:tcPr>
            <w:tcW w:w="1250" w:type="pct"/>
            <w:tcBorders>
              <w:bottom w:val="double" w:sz="4" w:space="0" w:color="auto"/>
            </w:tcBorders>
            <w:noWrap/>
            <w:vAlign w:val="center"/>
            <w:hideMark/>
          </w:tcPr>
          <w:p w:rsidR="000A2CBF" w:rsidRPr="00B17ABA" w:rsidRDefault="000A2CBF" w:rsidP="00344BC1">
            <w:pPr>
              <w:pStyle w:val="TOC1"/>
            </w:pPr>
            <w:r w:rsidRPr="00B17ABA">
              <w:t>Age groups</w:t>
            </w:r>
          </w:p>
        </w:tc>
        <w:tc>
          <w:tcPr>
            <w:tcW w:w="1250" w:type="pct"/>
            <w:tcBorders>
              <w:bottom w:val="double" w:sz="4" w:space="0" w:color="auto"/>
            </w:tcBorders>
            <w:noWrap/>
            <w:vAlign w:val="center"/>
            <w:hideMark/>
          </w:tcPr>
          <w:p w:rsidR="000A2CBF" w:rsidRPr="00B17ABA" w:rsidRDefault="000A2CBF" w:rsidP="009D5FD9">
            <w:pPr>
              <w:pStyle w:val="TOC1"/>
              <w:jc w:val="center"/>
            </w:pPr>
            <w:r w:rsidRPr="00B17ABA">
              <w:t>Men</w:t>
            </w:r>
          </w:p>
        </w:tc>
        <w:tc>
          <w:tcPr>
            <w:tcW w:w="1250" w:type="pct"/>
            <w:tcBorders>
              <w:bottom w:val="double" w:sz="4" w:space="0" w:color="auto"/>
            </w:tcBorders>
            <w:noWrap/>
            <w:vAlign w:val="center"/>
            <w:hideMark/>
          </w:tcPr>
          <w:p w:rsidR="000A2CBF" w:rsidRPr="00B17ABA" w:rsidRDefault="000A2CBF" w:rsidP="009D5FD9">
            <w:pPr>
              <w:pStyle w:val="TOC1"/>
              <w:jc w:val="center"/>
            </w:pPr>
            <w:r w:rsidRPr="00B17ABA">
              <w:t>Women</w:t>
            </w:r>
          </w:p>
        </w:tc>
      </w:tr>
      <w:tr w:rsidR="000A2CBF" w:rsidRPr="00B17ABA" w:rsidTr="003D63C9">
        <w:trPr>
          <w:trHeight w:val="300"/>
        </w:trPr>
        <w:tc>
          <w:tcPr>
            <w:tcW w:w="1250" w:type="pct"/>
            <w:vMerge w:val="restart"/>
            <w:tcBorders>
              <w:top w:val="double" w:sz="4" w:space="0" w:color="auto"/>
            </w:tcBorders>
            <w:noWrap/>
            <w:hideMark/>
          </w:tcPr>
          <w:p w:rsidR="000A2CBF" w:rsidRPr="00B17ABA" w:rsidRDefault="000A2CBF" w:rsidP="00AA2D24">
            <w:pPr>
              <w:pStyle w:val="TOC1"/>
            </w:pPr>
            <w:r w:rsidRPr="00B17ABA">
              <w:t>TC</w:t>
            </w:r>
            <w:r w:rsidR="004D1567" w:rsidRPr="00B17ABA">
              <w:t xml:space="preserve"> (mg/dl)</w:t>
            </w:r>
          </w:p>
        </w:tc>
        <w:tc>
          <w:tcPr>
            <w:tcW w:w="1250" w:type="pct"/>
            <w:tcBorders>
              <w:top w:val="double" w:sz="4" w:space="0" w:color="auto"/>
            </w:tcBorders>
            <w:noWrap/>
            <w:vAlign w:val="center"/>
            <w:hideMark/>
          </w:tcPr>
          <w:p w:rsidR="000A2CBF" w:rsidRPr="00B17ABA" w:rsidRDefault="000A2CBF" w:rsidP="00344BC1">
            <w:pPr>
              <w:pStyle w:val="TOC1"/>
            </w:pPr>
            <w:r w:rsidRPr="00B17ABA">
              <w:t>55-64</w:t>
            </w:r>
          </w:p>
        </w:tc>
        <w:tc>
          <w:tcPr>
            <w:tcW w:w="1250" w:type="pct"/>
            <w:tcBorders>
              <w:top w:val="double" w:sz="4" w:space="0" w:color="auto"/>
            </w:tcBorders>
            <w:noWrap/>
            <w:vAlign w:val="center"/>
            <w:hideMark/>
          </w:tcPr>
          <w:p w:rsidR="000A2CBF" w:rsidRPr="00B17ABA" w:rsidRDefault="000A2CBF" w:rsidP="00344BC1">
            <w:pPr>
              <w:pStyle w:val="TOC1"/>
              <w:jc w:val="right"/>
            </w:pPr>
            <w:r w:rsidRPr="00B17ABA">
              <w:t>199.96</w:t>
            </w:r>
          </w:p>
        </w:tc>
        <w:tc>
          <w:tcPr>
            <w:tcW w:w="1250" w:type="pct"/>
            <w:tcBorders>
              <w:top w:val="double" w:sz="4" w:space="0" w:color="auto"/>
            </w:tcBorders>
            <w:noWrap/>
            <w:vAlign w:val="center"/>
            <w:hideMark/>
          </w:tcPr>
          <w:p w:rsidR="000A2CBF" w:rsidRPr="00B17ABA" w:rsidRDefault="000A2CBF" w:rsidP="00344BC1">
            <w:pPr>
              <w:pStyle w:val="TOC1"/>
              <w:jc w:val="right"/>
            </w:pPr>
            <w:r w:rsidRPr="00B17ABA">
              <w:t>207.68</w:t>
            </w:r>
          </w:p>
        </w:tc>
      </w:tr>
      <w:tr w:rsidR="000A2CBF" w:rsidRPr="00B17ABA" w:rsidTr="003D63C9">
        <w:trPr>
          <w:trHeight w:val="300"/>
        </w:trPr>
        <w:tc>
          <w:tcPr>
            <w:tcW w:w="1250" w:type="pct"/>
            <w:vMerge/>
            <w:hideMark/>
          </w:tcPr>
          <w:p w:rsidR="000A2CBF" w:rsidRPr="00B17ABA" w:rsidRDefault="000A2CBF" w:rsidP="00AA2D24">
            <w:pPr>
              <w:pStyle w:val="TOC1"/>
            </w:pPr>
          </w:p>
        </w:tc>
        <w:tc>
          <w:tcPr>
            <w:tcW w:w="1250" w:type="pct"/>
            <w:noWrap/>
            <w:vAlign w:val="center"/>
            <w:hideMark/>
          </w:tcPr>
          <w:p w:rsidR="000A2CBF" w:rsidRPr="00B17ABA" w:rsidRDefault="000A2CBF" w:rsidP="00344BC1">
            <w:pPr>
              <w:pStyle w:val="TOC1"/>
            </w:pPr>
            <w:r w:rsidRPr="00B17ABA">
              <w:t>65-74</w:t>
            </w:r>
          </w:p>
        </w:tc>
        <w:tc>
          <w:tcPr>
            <w:tcW w:w="1250" w:type="pct"/>
            <w:noWrap/>
            <w:vAlign w:val="center"/>
            <w:hideMark/>
          </w:tcPr>
          <w:p w:rsidR="000A2CBF" w:rsidRPr="00B17ABA" w:rsidRDefault="000A2CBF" w:rsidP="00344BC1">
            <w:pPr>
              <w:pStyle w:val="TOC1"/>
              <w:jc w:val="right"/>
            </w:pPr>
            <w:r w:rsidRPr="00B17ABA">
              <w:t>185.33</w:t>
            </w:r>
          </w:p>
        </w:tc>
        <w:tc>
          <w:tcPr>
            <w:tcW w:w="1250" w:type="pct"/>
            <w:noWrap/>
            <w:vAlign w:val="center"/>
            <w:hideMark/>
          </w:tcPr>
          <w:p w:rsidR="000A2CBF" w:rsidRPr="00B17ABA" w:rsidRDefault="000A2CBF" w:rsidP="00344BC1">
            <w:pPr>
              <w:pStyle w:val="TOC1"/>
              <w:jc w:val="right"/>
            </w:pPr>
            <w:r w:rsidRPr="00B17ABA">
              <w:t>206.80</w:t>
            </w:r>
          </w:p>
        </w:tc>
      </w:tr>
      <w:tr w:rsidR="000A2CBF" w:rsidRPr="00B17ABA" w:rsidTr="003D63C9">
        <w:trPr>
          <w:trHeight w:val="300"/>
        </w:trPr>
        <w:tc>
          <w:tcPr>
            <w:tcW w:w="1250" w:type="pct"/>
            <w:vMerge/>
            <w:hideMark/>
          </w:tcPr>
          <w:p w:rsidR="000A2CBF" w:rsidRPr="00B17ABA" w:rsidRDefault="000A2CBF" w:rsidP="00AA2D24">
            <w:pPr>
              <w:pStyle w:val="TOC1"/>
            </w:pPr>
          </w:p>
        </w:tc>
        <w:tc>
          <w:tcPr>
            <w:tcW w:w="1250" w:type="pct"/>
            <w:noWrap/>
            <w:vAlign w:val="center"/>
            <w:hideMark/>
          </w:tcPr>
          <w:p w:rsidR="000A2CBF" w:rsidRPr="00B17ABA" w:rsidRDefault="000A2CBF" w:rsidP="00344BC1">
            <w:pPr>
              <w:pStyle w:val="TOC1"/>
            </w:pPr>
            <w:r w:rsidRPr="00B17ABA">
              <w:t>75-84</w:t>
            </w:r>
          </w:p>
        </w:tc>
        <w:tc>
          <w:tcPr>
            <w:tcW w:w="1250" w:type="pct"/>
            <w:noWrap/>
            <w:vAlign w:val="center"/>
            <w:hideMark/>
          </w:tcPr>
          <w:p w:rsidR="000A2CBF" w:rsidRPr="00B17ABA" w:rsidRDefault="000A2CBF" w:rsidP="00344BC1">
            <w:pPr>
              <w:pStyle w:val="TOC1"/>
              <w:jc w:val="right"/>
            </w:pPr>
            <w:r w:rsidRPr="00B17ABA">
              <w:t>179.36</w:t>
            </w:r>
          </w:p>
        </w:tc>
        <w:tc>
          <w:tcPr>
            <w:tcW w:w="1250" w:type="pct"/>
            <w:noWrap/>
            <w:vAlign w:val="center"/>
            <w:hideMark/>
          </w:tcPr>
          <w:p w:rsidR="000A2CBF" w:rsidRPr="00B17ABA" w:rsidRDefault="000A2CBF" w:rsidP="00344BC1">
            <w:pPr>
              <w:pStyle w:val="TOC1"/>
              <w:jc w:val="right"/>
            </w:pPr>
            <w:r w:rsidRPr="00B17ABA">
              <w:t>197.63</w:t>
            </w:r>
          </w:p>
        </w:tc>
      </w:tr>
      <w:tr w:rsidR="000A2CBF" w:rsidRPr="00B17ABA" w:rsidTr="003D63C9">
        <w:trPr>
          <w:trHeight w:val="300"/>
        </w:trPr>
        <w:tc>
          <w:tcPr>
            <w:tcW w:w="1250" w:type="pct"/>
            <w:vMerge/>
            <w:hideMark/>
          </w:tcPr>
          <w:p w:rsidR="000A2CBF" w:rsidRPr="00B17ABA" w:rsidRDefault="000A2CBF" w:rsidP="00AA2D24">
            <w:pPr>
              <w:pStyle w:val="TOC1"/>
            </w:pPr>
          </w:p>
        </w:tc>
        <w:tc>
          <w:tcPr>
            <w:tcW w:w="1250" w:type="pct"/>
            <w:noWrap/>
            <w:vAlign w:val="center"/>
            <w:hideMark/>
          </w:tcPr>
          <w:p w:rsidR="000A2CBF" w:rsidRPr="00B17ABA" w:rsidRDefault="000A2CBF" w:rsidP="00344BC1">
            <w:pPr>
              <w:pStyle w:val="TOC1"/>
            </w:pPr>
            <w:r w:rsidRPr="00B17ABA">
              <w:t>85+</w:t>
            </w:r>
          </w:p>
        </w:tc>
        <w:tc>
          <w:tcPr>
            <w:tcW w:w="1250" w:type="pct"/>
            <w:noWrap/>
            <w:vAlign w:val="center"/>
            <w:hideMark/>
          </w:tcPr>
          <w:p w:rsidR="000A2CBF" w:rsidRPr="00B17ABA" w:rsidRDefault="000A2CBF" w:rsidP="00344BC1">
            <w:pPr>
              <w:pStyle w:val="TOC1"/>
              <w:jc w:val="right"/>
            </w:pPr>
            <w:r w:rsidRPr="00B17ABA">
              <w:t>159.59</w:t>
            </w:r>
          </w:p>
        </w:tc>
        <w:tc>
          <w:tcPr>
            <w:tcW w:w="1250" w:type="pct"/>
            <w:noWrap/>
            <w:vAlign w:val="center"/>
            <w:hideMark/>
          </w:tcPr>
          <w:p w:rsidR="000A2CBF" w:rsidRPr="00B17ABA" w:rsidRDefault="000A2CBF" w:rsidP="00344BC1">
            <w:pPr>
              <w:pStyle w:val="TOC1"/>
              <w:jc w:val="right"/>
            </w:pPr>
            <w:r w:rsidRPr="00B17ABA">
              <w:t>185.97</w:t>
            </w:r>
          </w:p>
        </w:tc>
      </w:tr>
      <w:tr w:rsidR="000A2CBF" w:rsidRPr="00B17ABA" w:rsidTr="003D63C9">
        <w:trPr>
          <w:trHeight w:val="300"/>
        </w:trPr>
        <w:tc>
          <w:tcPr>
            <w:tcW w:w="1250" w:type="pct"/>
            <w:vMerge w:val="restart"/>
            <w:noWrap/>
            <w:hideMark/>
          </w:tcPr>
          <w:p w:rsidR="000A2CBF" w:rsidRPr="00B17ABA" w:rsidRDefault="000A2CBF" w:rsidP="00AA2D24">
            <w:pPr>
              <w:pStyle w:val="TOC1"/>
            </w:pPr>
            <w:r w:rsidRPr="00B17ABA">
              <w:t xml:space="preserve">HDL </w:t>
            </w:r>
            <w:r w:rsidR="004D1567" w:rsidRPr="00B17ABA">
              <w:t>(mg/dl)</w:t>
            </w:r>
          </w:p>
        </w:tc>
        <w:tc>
          <w:tcPr>
            <w:tcW w:w="1250" w:type="pct"/>
            <w:noWrap/>
            <w:vAlign w:val="center"/>
            <w:hideMark/>
          </w:tcPr>
          <w:p w:rsidR="000A2CBF" w:rsidRPr="00B17ABA" w:rsidRDefault="000A2CBF" w:rsidP="00344BC1">
            <w:pPr>
              <w:pStyle w:val="TOC1"/>
            </w:pPr>
            <w:r w:rsidRPr="00B17ABA">
              <w:t>55-64</w:t>
            </w:r>
          </w:p>
        </w:tc>
        <w:tc>
          <w:tcPr>
            <w:tcW w:w="1250" w:type="pct"/>
            <w:noWrap/>
            <w:vAlign w:val="center"/>
            <w:hideMark/>
          </w:tcPr>
          <w:p w:rsidR="000A2CBF" w:rsidRPr="00B17ABA" w:rsidRDefault="000A2CBF" w:rsidP="00344BC1">
            <w:pPr>
              <w:pStyle w:val="TOC1"/>
              <w:jc w:val="right"/>
            </w:pPr>
            <w:r w:rsidRPr="00B17ABA">
              <w:t>50.55</w:t>
            </w:r>
          </w:p>
        </w:tc>
        <w:tc>
          <w:tcPr>
            <w:tcW w:w="1250" w:type="pct"/>
            <w:noWrap/>
            <w:vAlign w:val="center"/>
            <w:hideMark/>
          </w:tcPr>
          <w:p w:rsidR="000A2CBF" w:rsidRPr="00B17ABA" w:rsidRDefault="000A2CBF" w:rsidP="00344BC1">
            <w:pPr>
              <w:pStyle w:val="TOC1"/>
              <w:jc w:val="right"/>
            </w:pPr>
            <w:r w:rsidRPr="00B17ABA">
              <w:t>60.61</w:t>
            </w:r>
          </w:p>
        </w:tc>
      </w:tr>
      <w:tr w:rsidR="000A2CBF" w:rsidRPr="00B17ABA" w:rsidTr="003D63C9">
        <w:trPr>
          <w:trHeight w:val="300"/>
        </w:trPr>
        <w:tc>
          <w:tcPr>
            <w:tcW w:w="1250" w:type="pct"/>
            <w:vMerge/>
            <w:hideMark/>
          </w:tcPr>
          <w:p w:rsidR="000A2CBF" w:rsidRPr="00B17ABA" w:rsidRDefault="000A2CBF" w:rsidP="00AA2D24">
            <w:pPr>
              <w:pStyle w:val="TOC1"/>
            </w:pPr>
          </w:p>
        </w:tc>
        <w:tc>
          <w:tcPr>
            <w:tcW w:w="1250" w:type="pct"/>
            <w:noWrap/>
            <w:vAlign w:val="center"/>
            <w:hideMark/>
          </w:tcPr>
          <w:p w:rsidR="000A2CBF" w:rsidRPr="00B17ABA" w:rsidRDefault="000A2CBF" w:rsidP="00344BC1">
            <w:pPr>
              <w:pStyle w:val="TOC1"/>
            </w:pPr>
            <w:r w:rsidRPr="00B17ABA">
              <w:t>65-74</w:t>
            </w:r>
          </w:p>
        </w:tc>
        <w:tc>
          <w:tcPr>
            <w:tcW w:w="1250" w:type="pct"/>
            <w:noWrap/>
            <w:vAlign w:val="center"/>
            <w:hideMark/>
          </w:tcPr>
          <w:p w:rsidR="000A2CBF" w:rsidRPr="00B17ABA" w:rsidRDefault="000A2CBF" w:rsidP="00344BC1">
            <w:pPr>
              <w:pStyle w:val="TOC1"/>
              <w:jc w:val="right"/>
            </w:pPr>
            <w:r w:rsidRPr="00B17ABA">
              <w:t>50.94</w:t>
            </w:r>
          </w:p>
        </w:tc>
        <w:tc>
          <w:tcPr>
            <w:tcW w:w="1250" w:type="pct"/>
            <w:noWrap/>
            <w:vAlign w:val="center"/>
            <w:hideMark/>
          </w:tcPr>
          <w:p w:rsidR="000A2CBF" w:rsidRPr="00B17ABA" w:rsidRDefault="000A2CBF" w:rsidP="00344BC1">
            <w:pPr>
              <w:pStyle w:val="TOC1"/>
              <w:jc w:val="right"/>
            </w:pPr>
            <w:r w:rsidRPr="00B17ABA">
              <w:t>60.39</w:t>
            </w:r>
          </w:p>
        </w:tc>
      </w:tr>
      <w:tr w:rsidR="000A2CBF" w:rsidRPr="00B17ABA" w:rsidTr="003D63C9">
        <w:trPr>
          <w:trHeight w:val="300"/>
        </w:trPr>
        <w:tc>
          <w:tcPr>
            <w:tcW w:w="1250" w:type="pct"/>
            <w:vMerge/>
            <w:hideMark/>
          </w:tcPr>
          <w:p w:rsidR="000A2CBF" w:rsidRPr="00B17ABA" w:rsidRDefault="000A2CBF" w:rsidP="00AA2D24">
            <w:pPr>
              <w:pStyle w:val="TOC1"/>
            </w:pPr>
          </w:p>
        </w:tc>
        <w:tc>
          <w:tcPr>
            <w:tcW w:w="1250" w:type="pct"/>
            <w:noWrap/>
            <w:vAlign w:val="center"/>
            <w:hideMark/>
          </w:tcPr>
          <w:p w:rsidR="000A2CBF" w:rsidRPr="00B17ABA" w:rsidRDefault="000A2CBF" w:rsidP="00344BC1">
            <w:pPr>
              <w:pStyle w:val="TOC1"/>
            </w:pPr>
            <w:r w:rsidRPr="00B17ABA">
              <w:t>75-84</w:t>
            </w:r>
          </w:p>
        </w:tc>
        <w:tc>
          <w:tcPr>
            <w:tcW w:w="1250" w:type="pct"/>
            <w:noWrap/>
            <w:vAlign w:val="center"/>
            <w:hideMark/>
          </w:tcPr>
          <w:p w:rsidR="000A2CBF" w:rsidRPr="00B17ABA" w:rsidRDefault="000A2CBF" w:rsidP="00344BC1">
            <w:pPr>
              <w:pStyle w:val="TOC1"/>
              <w:jc w:val="right"/>
            </w:pPr>
            <w:r w:rsidRPr="00B17ABA">
              <w:t>55.46</w:t>
            </w:r>
          </w:p>
        </w:tc>
        <w:tc>
          <w:tcPr>
            <w:tcW w:w="1250" w:type="pct"/>
            <w:noWrap/>
            <w:vAlign w:val="center"/>
            <w:hideMark/>
          </w:tcPr>
          <w:p w:rsidR="000A2CBF" w:rsidRPr="00B17ABA" w:rsidRDefault="000A2CBF" w:rsidP="00344BC1">
            <w:pPr>
              <w:pStyle w:val="TOC1"/>
              <w:jc w:val="right"/>
            </w:pPr>
            <w:r w:rsidRPr="00B17ABA">
              <w:t>64.35</w:t>
            </w:r>
          </w:p>
        </w:tc>
      </w:tr>
      <w:tr w:rsidR="000A2CBF" w:rsidRPr="00B17ABA" w:rsidTr="003D63C9">
        <w:trPr>
          <w:trHeight w:val="300"/>
        </w:trPr>
        <w:tc>
          <w:tcPr>
            <w:tcW w:w="1250" w:type="pct"/>
            <w:vMerge/>
            <w:hideMark/>
          </w:tcPr>
          <w:p w:rsidR="000A2CBF" w:rsidRPr="00B17ABA" w:rsidRDefault="000A2CBF" w:rsidP="00AA2D24">
            <w:pPr>
              <w:pStyle w:val="TOC1"/>
            </w:pPr>
          </w:p>
        </w:tc>
        <w:tc>
          <w:tcPr>
            <w:tcW w:w="1250" w:type="pct"/>
            <w:noWrap/>
            <w:vAlign w:val="center"/>
            <w:hideMark/>
          </w:tcPr>
          <w:p w:rsidR="000A2CBF" w:rsidRPr="00B17ABA" w:rsidRDefault="000A2CBF" w:rsidP="00344BC1">
            <w:pPr>
              <w:pStyle w:val="TOC1"/>
            </w:pPr>
            <w:r w:rsidRPr="00B17ABA">
              <w:t>85+</w:t>
            </w:r>
          </w:p>
        </w:tc>
        <w:tc>
          <w:tcPr>
            <w:tcW w:w="1250" w:type="pct"/>
            <w:noWrap/>
            <w:vAlign w:val="center"/>
            <w:hideMark/>
          </w:tcPr>
          <w:p w:rsidR="000A2CBF" w:rsidRPr="00B17ABA" w:rsidRDefault="000A2CBF" w:rsidP="00344BC1">
            <w:pPr>
              <w:pStyle w:val="TOC1"/>
              <w:jc w:val="right"/>
            </w:pPr>
            <w:r w:rsidRPr="00B17ABA">
              <w:t>66.92</w:t>
            </w:r>
          </w:p>
        </w:tc>
        <w:tc>
          <w:tcPr>
            <w:tcW w:w="1250" w:type="pct"/>
            <w:noWrap/>
            <w:vAlign w:val="center"/>
            <w:hideMark/>
          </w:tcPr>
          <w:p w:rsidR="000A2CBF" w:rsidRPr="00B17ABA" w:rsidRDefault="000A2CBF" w:rsidP="00344BC1">
            <w:pPr>
              <w:pStyle w:val="TOC1"/>
              <w:jc w:val="right"/>
            </w:pPr>
            <w:r w:rsidRPr="00B17ABA">
              <w:t>63.06</w:t>
            </w:r>
          </w:p>
        </w:tc>
      </w:tr>
      <w:tr w:rsidR="000A2CBF" w:rsidRPr="00B17ABA" w:rsidTr="003D63C9">
        <w:trPr>
          <w:trHeight w:val="300"/>
        </w:trPr>
        <w:tc>
          <w:tcPr>
            <w:tcW w:w="1250" w:type="pct"/>
            <w:vMerge w:val="restart"/>
            <w:noWrap/>
            <w:hideMark/>
          </w:tcPr>
          <w:p w:rsidR="000A2CBF" w:rsidRPr="00B17ABA" w:rsidRDefault="000A2CBF" w:rsidP="00AA2D24">
            <w:pPr>
              <w:pStyle w:val="TOC1"/>
            </w:pPr>
            <w:r w:rsidRPr="00B17ABA">
              <w:t>BMI</w:t>
            </w:r>
          </w:p>
        </w:tc>
        <w:tc>
          <w:tcPr>
            <w:tcW w:w="1250" w:type="pct"/>
            <w:noWrap/>
            <w:vAlign w:val="center"/>
            <w:hideMark/>
          </w:tcPr>
          <w:p w:rsidR="000A2CBF" w:rsidRPr="00B17ABA" w:rsidRDefault="000A2CBF" w:rsidP="00344BC1">
            <w:pPr>
              <w:pStyle w:val="TOC1"/>
            </w:pPr>
            <w:r w:rsidRPr="00B17ABA">
              <w:t>55-64</w:t>
            </w:r>
          </w:p>
        </w:tc>
        <w:tc>
          <w:tcPr>
            <w:tcW w:w="1250" w:type="pct"/>
            <w:noWrap/>
            <w:vAlign w:val="center"/>
            <w:hideMark/>
          </w:tcPr>
          <w:p w:rsidR="000A2CBF" w:rsidRPr="00B17ABA" w:rsidRDefault="000A2CBF" w:rsidP="00344BC1">
            <w:pPr>
              <w:pStyle w:val="TOC1"/>
              <w:jc w:val="right"/>
            </w:pPr>
            <w:r w:rsidRPr="00B17ABA">
              <w:t>32.18</w:t>
            </w:r>
          </w:p>
        </w:tc>
        <w:tc>
          <w:tcPr>
            <w:tcW w:w="1250" w:type="pct"/>
            <w:noWrap/>
            <w:vAlign w:val="center"/>
            <w:hideMark/>
          </w:tcPr>
          <w:p w:rsidR="000A2CBF" w:rsidRPr="00B17ABA" w:rsidRDefault="000A2CBF" w:rsidP="00344BC1">
            <w:pPr>
              <w:pStyle w:val="TOC1"/>
              <w:jc w:val="right"/>
            </w:pPr>
            <w:r w:rsidRPr="00B17ABA">
              <w:t>31.33</w:t>
            </w:r>
          </w:p>
        </w:tc>
      </w:tr>
      <w:tr w:rsidR="000A2CBF" w:rsidRPr="00B17ABA" w:rsidTr="003D63C9">
        <w:trPr>
          <w:trHeight w:val="300"/>
        </w:trPr>
        <w:tc>
          <w:tcPr>
            <w:tcW w:w="1250" w:type="pct"/>
            <w:vMerge/>
            <w:hideMark/>
          </w:tcPr>
          <w:p w:rsidR="000A2CBF" w:rsidRPr="00B17ABA" w:rsidRDefault="000A2CBF" w:rsidP="00AA2D24">
            <w:pPr>
              <w:pStyle w:val="TOC1"/>
            </w:pPr>
          </w:p>
        </w:tc>
        <w:tc>
          <w:tcPr>
            <w:tcW w:w="1250" w:type="pct"/>
            <w:noWrap/>
            <w:vAlign w:val="center"/>
            <w:hideMark/>
          </w:tcPr>
          <w:p w:rsidR="000A2CBF" w:rsidRPr="00B17ABA" w:rsidRDefault="000A2CBF" w:rsidP="00344BC1">
            <w:pPr>
              <w:pStyle w:val="TOC1"/>
            </w:pPr>
            <w:r w:rsidRPr="00B17ABA">
              <w:t>65-74</w:t>
            </w:r>
          </w:p>
        </w:tc>
        <w:tc>
          <w:tcPr>
            <w:tcW w:w="1250" w:type="pct"/>
            <w:noWrap/>
            <w:vAlign w:val="center"/>
            <w:hideMark/>
          </w:tcPr>
          <w:p w:rsidR="000A2CBF" w:rsidRPr="00B17ABA" w:rsidRDefault="000A2CBF" w:rsidP="00344BC1">
            <w:pPr>
              <w:pStyle w:val="TOC1"/>
              <w:jc w:val="right"/>
            </w:pPr>
            <w:r w:rsidRPr="00B17ABA">
              <w:t>30.07</w:t>
            </w:r>
          </w:p>
        </w:tc>
        <w:tc>
          <w:tcPr>
            <w:tcW w:w="1250" w:type="pct"/>
            <w:noWrap/>
            <w:vAlign w:val="center"/>
            <w:hideMark/>
          </w:tcPr>
          <w:p w:rsidR="000A2CBF" w:rsidRPr="00B17ABA" w:rsidRDefault="000A2CBF" w:rsidP="00344BC1">
            <w:pPr>
              <w:pStyle w:val="TOC1"/>
              <w:jc w:val="right"/>
            </w:pPr>
            <w:r w:rsidRPr="00B17ABA">
              <w:t>30.24</w:t>
            </w:r>
          </w:p>
        </w:tc>
      </w:tr>
      <w:tr w:rsidR="000A2CBF" w:rsidRPr="00B17ABA" w:rsidTr="003D63C9">
        <w:trPr>
          <w:trHeight w:val="300"/>
        </w:trPr>
        <w:tc>
          <w:tcPr>
            <w:tcW w:w="1250" w:type="pct"/>
            <w:vMerge/>
            <w:hideMark/>
          </w:tcPr>
          <w:p w:rsidR="000A2CBF" w:rsidRPr="00B17ABA" w:rsidRDefault="000A2CBF" w:rsidP="00AA2D24">
            <w:pPr>
              <w:pStyle w:val="TOC1"/>
            </w:pPr>
          </w:p>
        </w:tc>
        <w:tc>
          <w:tcPr>
            <w:tcW w:w="1250" w:type="pct"/>
            <w:noWrap/>
            <w:vAlign w:val="center"/>
            <w:hideMark/>
          </w:tcPr>
          <w:p w:rsidR="000A2CBF" w:rsidRPr="00B17ABA" w:rsidRDefault="000A2CBF" w:rsidP="00344BC1">
            <w:pPr>
              <w:pStyle w:val="TOC1"/>
            </w:pPr>
            <w:r w:rsidRPr="00B17ABA">
              <w:t>75-84</w:t>
            </w:r>
          </w:p>
        </w:tc>
        <w:tc>
          <w:tcPr>
            <w:tcW w:w="1250" w:type="pct"/>
            <w:noWrap/>
            <w:vAlign w:val="center"/>
            <w:hideMark/>
          </w:tcPr>
          <w:p w:rsidR="000A2CBF" w:rsidRPr="00B17ABA" w:rsidRDefault="000A2CBF" w:rsidP="00344BC1">
            <w:pPr>
              <w:pStyle w:val="TOC1"/>
              <w:jc w:val="right"/>
            </w:pPr>
            <w:r w:rsidRPr="00B17ABA">
              <w:t>29.01</w:t>
            </w:r>
          </w:p>
        </w:tc>
        <w:tc>
          <w:tcPr>
            <w:tcW w:w="1250" w:type="pct"/>
            <w:noWrap/>
            <w:vAlign w:val="center"/>
            <w:hideMark/>
          </w:tcPr>
          <w:p w:rsidR="000A2CBF" w:rsidRPr="00B17ABA" w:rsidRDefault="000A2CBF" w:rsidP="00344BC1">
            <w:pPr>
              <w:pStyle w:val="TOC1"/>
              <w:jc w:val="right"/>
            </w:pPr>
            <w:r w:rsidRPr="00B17ABA">
              <w:t>30.75</w:t>
            </w:r>
          </w:p>
        </w:tc>
      </w:tr>
      <w:tr w:rsidR="000A2CBF" w:rsidRPr="00B17ABA" w:rsidTr="003D63C9">
        <w:trPr>
          <w:trHeight w:val="300"/>
        </w:trPr>
        <w:tc>
          <w:tcPr>
            <w:tcW w:w="1250" w:type="pct"/>
            <w:vMerge/>
            <w:hideMark/>
          </w:tcPr>
          <w:p w:rsidR="000A2CBF" w:rsidRPr="00B17ABA" w:rsidRDefault="000A2CBF" w:rsidP="00AA2D24">
            <w:pPr>
              <w:pStyle w:val="TOC1"/>
            </w:pPr>
          </w:p>
        </w:tc>
        <w:tc>
          <w:tcPr>
            <w:tcW w:w="1250" w:type="pct"/>
            <w:noWrap/>
            <w:vAlign w:val="center"/>
            <w:hideMark/>
          </w:tcPr>
          <w:p w:rsidR="000A2CBF" w:rsidRPr="00B17ABA" w:rsidRDefault="000A2CBF" w:rsidP="00344BC1">
            <w:pPr>
              <w:pStyle w:val="TOC1"/>
            </w:pPr>
            <w:r w:rsidRPr="00B17ABA">
              <w:t>85+</w:t>
            </w:r>
          </w:p>
        </w:tc>
        <w:tc>
          <w:tcPr>
            <w:tcW w:w="1250" w:type="pct"/>
            <w:noWrap/>
            <w:vAlign w:val="center"/>
            <w:hideMark/>
          </w:tcPr>
          <w:p w:rsidR="000A2CBF" w:rsidRPr="00B17ABA" w:rsidRDefault="000A2CBF" w:rsidP="00344BC1">
            <w:pPr>
              <w:pStyle w:val="TOC1"/>
              <w:jc w:val="right"/>
            </w:pPr>
            <w:r w:rsidRPr="00B17ABA">
              <w:t>27.27</w:t>
            </w:r>
          </w:p>
        </w:tc>
        <w:tc>
          <w:tcPr>
            <w:tcW w:w="1250" w:type="pct"/>
            <w:noWrap/>
            <w:vAlign w:val="center"/>
            <w:hideMark/>
          </w:tcPr>
          <w:p w:rsidR="000A2CBF" w:rsidRPr="00B17ABA" w:rsidRDefault="000A2CBF" w:rsidP="00344BC1">
            <w:pPr>
              <w:pStyle w:val="TOC1"/>
              <w:jc w:val="right"/>
            </w:pPr>
            <w:r w:rsidRPr="00B17ABA">
              <w:t>27.30</w:t>
            </w:r>
          </w:p>
        </w:tc>
      </w:tr>
    </w:tbl>
    <w:p w:rsidR="000A2CBF" w:rsidRPr="00B17ABA" w:rsidRDefault="000A2CBF" w:rsidP="001A2558">
      <w:pPr>
        <w:jc w:val="both"/>
      </w:pPr>
    </w:p>
    <w:p w:rsidR="000A2CBF" w:rsidRPr="00B17ABA" w:rsidRDefault="000671A2" w:rsidP="001A2558">
      <w:pPr>
        <w:jc w:val="both"/>
      </w:pPr>
      <w:r w:rsidRPr="00B17ABA">
        <w:rPr>
          <w:rFonts w:hint="eastAsia"/>
          <w:lang w:eastAsia="ko-KR"/>
        </w:rPr>
        <w:t>T</w:t>
      </w:r>
      <w:r w:rsidR="000A2CBF" w:rsidRPr="00B17ABA">
        <w:t>he patients included in the base</w:t>
      </w:r>
      <w:r w:rsidR="00D61E54" w:rsidRPr="00B17ABA">
        <w:t>-case</w:t>
      </w:r>
      <w:r w:rsidR="000A2CBF" w:rsidRPr="00B17ABA">
        <w:t xml:space="preserve"> had the following characteristics: </w:t>
      </w:r>
    </w:p>
    <w:p w:rsidR="00F622C0" w:rsidRPr="00B17ABA" w:rsidRDefault="000A2CBF" w:rsidP="001A2558">
      <w:pPr>
        <w:pStyle w:val="ListParagraph"/>
        <w:numPr>
          <w:ilvl w:val="0"/>
          <w:numId w:val="2"/>
        </w:numPr>
        <w:jc w:val="left"/>
      </w:pPr>
      <w:r w:rsidRPr="00B17ABA">
        <w:t>60.6 years old white men</w:t>
      </w:r>
      <w:r w:rsidR="00C85A6E" w:rsidRPr="00B17ABA">
        <w:t>.</w:t>
      </w:r>
    </w:p>
    <w:p w:rsidR="00F622C0" w:rsidRPr="00B17ABA" w:rsidRDefault="000A2CBF" w:rsidP="001A2558">
      <w:pPr>
        <w:pStyle w:val="ListParagraph"/>
        <w:numPr>
          <w:ilvl w:val="0"/>
          <w:numId w:val="2"/>
        </w:numPr>
        <w:jc w:val="left"/>
      </w:pPr>
      <w:r w:rsidRPr="00B17ABA">
        <w:t>SBP 173.5</w:t>
      </w:r>
      <w:r w:rsidR="00825ADE" w:rsidRPr="00B17ABA">
        <w:t xml:space="preserve"> </w:t>
      </w:r>
      <w:r w:rsidRPr="00B17ABA">
        <w:t>mmHg (SD 21.1)</w:t>
      </w:r>
      <w:r w:rsidR="00C85A6E" w:rsidRPr="00B17ABA">
        <w:t>.</w:t>
      </w:r>
      <w:r w:rsidRPr="00B17ABA">
        <w:t xml:space="preserve"> </w:t>
      </w:r>
    </w:p>
    <w:p w:rsidR="00F622C0" w:rsidRPr="00B17ABA" w:rsidRDefault="000A2CBF" w:rsidP="001A2558">
      <w:pPr>
        <w:pStyle w:val="ListParagraph"/>
        <w:numPr>
          <w:ilvl w:val="0"/>
          <w:numId w:val="2"/>
        </w:numPr>
        <w:jc w:val="left"/>
      </w:pPr>
      <w:r w:rsidRPr="00B17ABA">
        <w:t xml:space="preserve">Average TC, HDL, BMI of the </w:t>
      </w:r>
      <w:r w:rsidR="00A74AA9" w:rsidRPr="00B17ABA">
        <w:t>patients with hypertension</w:t>
      </w:r>
      <w:r w:rsidR="00D67EAF" w:rsidRPr="00B17ABA">
        <w:t xml:space="preserve"> </w:t>
      </w:r>
      <w:r w:rsidRPr="00B17ABA">
        <w:t>in the UK</w:t>
      </w:r>
      <w:r w:rsidR="00C85A6E" w:rsidRPr="00B17ABA">
        <w:t>.</w:t>
      </w:r>
    </w:p>
    <w:p w:rsidR="00F622C0" w:rsidRPr="00B17ABA" w:rsidRDefault="000A2CBF" w:rsidP="001A2558">
      <w:pPr>
        <w:pStyle w:val="ListParagraph"/>
        <w:numPr>
          <w:ilvl w:val="0"/>
          <w:numId w:val="2"/>
        </w:numPr>
        <w:jc w:val="left"/>
      </w:pPr>
      <w:r w:rsidRPr="00B17ABA">
        <w:t>Non-smoker</w:t>
      </w:r>
      <w:r w:rsidR="00C85A6E" w:rsidRPr="00B17ABA">
        <w:t>.</w:t>
      </w:r>
    </w:p>
    <w:p w:rsidR="00F622C0" w:rsidRPr="00B17ABA" w:rsidRDefault="000A2CBF" w:rsidP="001A2558">
      <w:pPr>
        <w:pStyle w:val="ListParagraph"/>
        <w:numPr>
          <w:ilvl w:val="0"/>
          <w:numId w:val="2"/>
        </w:numPr>
        <w:jc w:val="left"/>
      </w:pPr>
      <w:r w:rsidRPr="00B17ABA">
        <w:t>No CVD family history</w:t>
      </w:r>
      <w:r w:rsidR="00C85A6E" w:rsidRPr="00B17ABA">
        <w:t>.</w:t>
      </w:r>
      <w:r w:rsidRPr="00B17ABA">
        <w:t xml:space="preserve"> </w:t>
      </w:r>
    </w:p>
    <w:p w:rsidR="00F622C0" w:rsidRPr="00B17ABA" w:rsidRDefault="000A2CBF" w:rsidP="001A2558">
      <w:pPr>
        <w:pStyle w:val="ListParagraph"/>
        <w:numPr>
          <w:ilvl w:val="0"/>
          <w:numId w:val="2"/>
        </w:numPr>
        <w:jc w:val="left"/>
      </w:pPr>
      <w:r w:rsidRPr="00B17ABA">
        <w:t>No chronic renal disease</w:t>
      </w:r>
      <w:r w:rsidR="00C85A6E" w:rsidRPr="00B17ABA">
        <w:t xml:space="preserve"> (CRD)</w:t>
      </w:r>
      <w:r w:rsidRPr="00B17ABA">
        <w:t>, atrial fibrillation</w:t>
      </w:r>
      <w:r w:rsidR="00C85A6E" w:rsidRPr="00B17ABA">
        <w:t xml:space="preserve"> (AF)</w:t>
      </w:r>
      <w:r w:rsidRPr="00B17ABA">
        <w:t xml:space="preserve"> </w:t>
      </w:r>
      <w:r w:rsidR="000671A2" w:rsidRPr="00B17ABA">
        <w:rPr>
          <w:rFonts w:hint="eastAsia"/>
          <w:lang w:eastAsia="ko-KR"/>
        </w:rPr>
        <w:t>or</w:t>
      </w:r>
      <w:r w:rsidRPr="00B17ABA">
        <w:t xml:space="preserve"> </w:t>
      </w:r>
      <w:r w:rsidR="00C85A6E" w:rsidRPr="00B17ABA">
        <w:t>RA</w:t>
      </w:r>
      <w:r w:rsidRPr="00B17ABA">
        <w:t>.</w:t>
      </w:r>
    </w:p>
    <w:p w:rsidR="000A2CBF" w:rsidRPr="00B17ABA" w:rsidRDefault="000A2CBF" w:rsidP="001A2558">
      <w:pPr>
        <w:pStyle w:val="ListParagraph"/>
        <w:ind w:left="1080"/>
      </w:pPr>
    </w:p>
    <w:p w:rsidR="00A87B89" w:rsidRPr="00B17ABA" w:rsidRDefault="000A2CBF" w:rsidP="001A2558">
      <w:pPr>
        <w:jc w:val="both"/>
        <w:rPr>
          <w:lang w:eastAsia="ko-KR"/>
        </w:rPr>
      </w:pPr>
      <w:r w:rsidRPr="00B17ABA">
        <w:t xml:space="preserve">To test whether the costs and </w:t>
      </w:r>
      <w:r w:rsidR="00C85A6E" w:rsidRPr="00B17ABA">
        <w:t>effectiveness</w:t>
      </w:r>
      <w:r w:rsidRPr="00B17ABA">
        <w:t xml:space="preserve"> of sequential treatment strategies were sensitive depending on the patient’s characteristics, </w:t>
      </w:r>
      <w:r w:rsidR="00C85A6E" w:rsidRPr="00B17ABA">
        <w:t xml:space="preserve">sensitivity </w:t>
      </w:r>
      <w:r w:rsidRPr="00B17ABA">
        <w:t>analyses were conducted for female</w:t>
      </w:r>
      <w:r w:rsidR="00CC7616" w:rsidRPr="00B17ABA">
        <w:t>,</w:t>
      </w:r>
      <w:r w:rsidRPr="00B17ABA">
        <w:t xml:space="preserve"> different age groups with mean ages</w:t>
      </w:r>
      <w:r w:rsidR="00A93E82" w:rsidRPr="00B17ABA">
        <w:t xml:space="preserve"> of 50 and 70 years old</w:t>
      </w:r>
      <w:bookmarkStart w:id="149" w:name="_Toc390867610"/>
      <w:r w:rsidR="00CC7616" w:rsidRPr="00B17ABA">
        <w:t xml:space="preserve"> and the patients having a different SBP (153.5 and 163.5</w:t>
      </w:r>
      <w:r w:rsidR="005A3042" w:rsidRPr="00B17ABA">
        <w:t xml:space="preserve"> </w:t>
      </w:r>
      <w:r w:rsidR="00CC7616" w:rsidRPr="00B17ABA">
        <w:t xml:space="preserve">mmHg) at the initial stage. </w:t>
      </w:r>
    </w:p>
    <w:p w:rsidR="000A2CBF" w:rsidRPr="00B17ABA" w:rsidRDefault="000A2CBF" w:rsidP="001A2558">
      <w:pPr>
        <w:pStyle w:val="Heading2"/>
      </w:pPr>
      <w:bookmarkStart w:id="150" w:name="_Toc426018046"/>
      <w:r w:rsidRPr="00B17ABA">
        <w:t>Time</w:t>
      </w:r>
      <w:bookmarkEnd w:id="150"/>
    </w:p>
    <w:p w:rsidR="00C85A6E" w:rsidRPr="00B17ABA" w:rsidRDefault="00433283" w:rsidP="00C504C2">
      <w:pPr>
        <w:jc w:val="both"/>
      </w:pPr>
      <w:r w:rsidRPr="00B17ABA">
        <w:t>T</w:t>
      </w:r>
      <w:r w:rsidR="00A87B89" w:rsidRPr="00B17ABA">
        <w:t xml:space="preserve">his study </w:t>
      </w:r>
      <w:r w:rsidR="000D6C93" w:rsidRPr="00B17ABA">
        <w:t xml:space="preserve">assumed </w:t>
      </w:r>
      <w:r w:rsidR="00A87B89" w:rsidRPr="00B17ABA">
        <w:t xml:space="preserve">that </w:t>
      </w:r>
      <w:r w:rsidR="00A93E82" w:rsidRPr="00B17ABA">
        <w:t xml:space="preserve">treatment adjustments </w:t>
      </w:r>
      <w:r w:rsidR="00551C7C" w:rsidRPr="00B17ABA">
        <w:t xml:space="preserve">happen at 3-month intervals. </w:t>
      </w:r>
      <w:r w:rsidR="00B06F3F" w:rsidRPr="00B17ABA">
        <w:t xml:space="preserve">The time to control the level of </w:t>
      </w:r>
      <w:r w:rsidR="00B06F3F" w:rsidRPr="00B17ABA">
        <w:rPr>
          <w:rFonts w:cstheme="majorBidi"/>
        </w:rPr>
        <w:t xml:space="preserve">blood pressure </w:t>
      </w:r>
      <w:r w:rsidR="00B06F3F" w:rsidRPr="00B17ABA">
        <w:t xml:space="preserve">varies depending on </w:t>
      </w:r>
      <w:r w:rsidR="000671A2" w:rsidRPr="00B17ABA">
        <w:rPr>
          <w:rFonts w:hint="eastAsia"/>
          <w:lang w:eastAsia="ko-KR"/>
        </w:rPr>
        <w:t xml:space="preserve">a </w:t>
      </w:r>
      <w:r w:rsidR="00B06F3F" w:rsidRPr="00B17ABA">
        <w:t>patient’s risk factors</w:t>
      </w:r>
      <w:r w:rsidR="000671A2" w:rsidRPr="00B17ABA">
        <w:rPr>
          <w:rFonts w:hint="eastAsia"/>
          <w:lang w:eastAsia="ko-KR"/>
        </w:rPr>
        <w:t>: f</w:t>
      </w:r>
      <w:r w:rsidR="00B06F3F" w:rsidRPr="00B17ABA">
        <w:t xml:space="preserve">or convenience, it was assumed that the defined time cycle coincided with the unit of time that </w:t>
      </w:r>
      <w:r w:rsidR="00B06F3F" w:rsidRPr="00B17ABA">
        <w:lastRenderedPageBreak/>
        <w:t xml:space="preserve">allows drug switching. </w:t>
      </w:r>
      <w:r w:rsidR="00C504C2" w:rsidRPr="00B17ABA">
        <w:t>As</w:t>
      </w:r>
      <w:r w:rsidR="00C85A6E" w:rsidRPr="00B17ABA">
        <w:t xml:space="preserve"> </w:t>
      </w:r>
      <w:r w:rsidR="000671A2" w:rsidRPr="00B17ABA">
        <w:rPr>
          <w:rFonts w:hint="eastAsia"/>
          <w:lang w:eastAsia="ko-KR"/>
        </w:rPr>
        <w:t xml:space="preserve">a </w:t>
      </w:r>
      <w:r w:rsidR="00C85A6E" w:rsidRPr="00B17ABA">
        <w:t xml:space="preserve">maximum </w:t>
      </w:r>
      <w:r w:rsidR="000671A2" w:rsidRPr="00B17ABA">
        <w:rPr>
          <w:rFonts w:hint="eastAsia"/>
          <w:lang w:eastAsia="ko-KR"/>
        </w:rPr>
        <w:t xml:space="preserve">of </w:t>
      </w:r>
      <w:r w:rsidR="00C85A6E" w:rsidRPr="00B17ABA">
        <w:t xml:space="preserve">three drug switches (four drugs in a sequential treatment strategy) </w:t>
      </w:r>
      <w:r w:rsidR="000D6C93" w:rsidRPr="00B17ABA">
        <w:t xml:space="preserve">were </w:t>
      </w:r>
      <w:r w:rsidR="00C85A6E" w:rsidRPr="00B17ABA">
        <w:t xml:space="preserve">allowed in the short-term drug switching model, </w:t>
      </w:r>
      <w:r w:rsidR="00842BC8" w:rsidRPr="00B17ABA">
        <w:t xml:space="preserve">the </w:t>
      </w:r>
      <w:r w:rsidR="00C85A6E" w:rsidRPr="00B17ABA">
        <w:t xml:space="preserve">total drug switching period </w:t>
      </w:r>
      <w:r w:rsidR="000D6C93" w:rsidRPr="00B17ABA">
        <w:t xml:space="preserve">was </w:t>
      </w:r>
      <w:r w:rsidR="00C85A6E" w:rsidRPr="00B17ABA">
        <w:t xml:space="preserve">one year. </w:t>
      </w:r>
    </w:p>
    <w:p w:rsidR="000E686C" w:rsidRPr="00B17ABA" w:rsidRDefault="00C85A6E" w:rsidP="000D6C93">
      <w:pPr>
        <w:jc w:val="both"/>
        <w:rPr>
          <w:lang w:eastAsia="ko-KR"/>
        </w:rPr>
      </w:pPr>
      <w:r w:rsidRPr="00B17ABA">
        <w:t>The long-term CVD model</w:t>
      </w:r>
      <w:r w:rsidR="00B06F3F" w:rsidRPr="00B17ABA">
        <w:t xml:space="preserve"> </w:t>
      </w:r>
      <w:r w:rsidR="000D6C93" w:rsidRPr="00B17ABA">
        <w:t>calculate</w:t>
      </w:r>
      <w:r w:rsidR="000D6C93" w:rsidRPr="00B17ABA">
        <w:rPr>
          <w:lang w:eastAsia="ko-KR"/>
        </w:rPr>
        <w:t>d</w:t>
      </w:r>
      <w:r w:rsidR="000D6C93" w:rsidRPr="00B17ABA">
        <w:t xml:space="preserve"> </w:t>
      </w:r>
      <w:r w:rsidR="00B06F3F" w:rsidRPr="00B17ABA">
        <w:t xml:space="preserve">the costs and effectiveness over a lifetime horizon after a </w:t>
      </w:r>
      <w:r w:rsidR="00E424CE" w:rsidRPr="00B17ABA">
        <w:t>CV event</w:t>
      </w:r>
      <w:r w:rsidR="00B06F3F" w:rsidRPr="00B17ABA">
        <w:t xml:space="preserve"> or DM happens during the drug switching period or the end of </w:t>
      </w:r>
      <w:r w:rsidR="000671A2" w:rsidRPr="00B17ABA">
        <w:rPr>
          <w:rFonts w:hint="eastAsia"/>
          <w:lang w:eastAsia="ko-KR"/>
        </w:rPr>
        <w:t xml:space="preserve">the </w:t>
      </w:r>
      <w:r w:rsidR="00B06F3F" w:rsidRPr="00B17ABA">
        <w:t xml:space="preserve">drug switching period. The cycle length </w:t>
      </w:r>
      <w:r w:rsidR="000D6C93" w:rsidRPr="00B17ABA">
        <w:t>was</w:t>
      </w:r>
      <w:r w:rsidR="00433283" w:rsidRPr="00B17ABA">
        <w:t xml:space="preserve"> set to</w:t>
      </w:r>
      <w:r w:rsidR="00B06F3F" w:rsidRPr="00B17ABA">
        <w:t xml:space="preserve"> one year </w:t>
      </w:r>
      <w:r w:rsidR="00433283" w:rsidRPr="00B17ABA">
        <w:t xml:space="preserve">after </w:t>
      </w:r>
      <w:r w:rsidR="00842BC8" w:rsidRPr="00B17ABA">
        <w:t xml:space="preserve">the </w:t>
      </w:r>
      <w:r w:rsidR="00433283" w:rsidRPr="00B17ABA">
        <w:t xml:space="preserve">drug switching period </w:t>
      </w:r>
      <w:r w:rsidR="00B06F3F" w:rsidRPr="00B17ABA">
        <w:t>to reduce the computational time</w:t>
      </w:r>
      <w:r w:rsidR="004D1567" w:rsidRPr="00B17ABA">
        <w:t xml:space="preserve"> in the long-term CVD model</w:t>
      </w:r>
      <w:r w:rsidR="0032122C" w:rsidRPr="00B17ABA">
        <w:t xml:space="preserve">. </w:t>
      </w:r>
    </w:p>
    <w:p w:rsidR="00947DD6" w:rsidRPr="00B17ABA" w:rsidRDefault="00B06F3F" w:rsidP="001A2558">
      <w:pPr>
        <w:pStyle w:val="Heading2"/>
      </w:pPr>
      <w:bookmarkStart w:id="151" w:name="_Toc426018047"/>
      <w:r w:rsidRPr="00B17ABA">
        <w:t xml:space="preserve">The </w:t>
      </w:r>
      <w:r w:rsidR="00947DD6" w:rsidRPr="00B17ABA">
        <w:t>structure</w:t>
      </w:r>
      <w:r w:rsidRPr="00B17ABA">
        <w:t xml:space="preserve"> of the short-term drug switching model</w:t>
      </w:r>
      <w:bookmarkEnd w:id="151"/>
    </w:p>
    <w:bookmarkEnd w:id="149"/>
    <w:p w:rsidR="000A2CBF" w:rsidRPr="00B17ABA" w:rsidRDefault="000A2CBF" w:rsidP="009923E9">
      <w:r w:rsidRPr="00B17ABA">
        <w:t xml:space="preserve">There were three potential health states </w:t>
      </w:r>
      <w:r w:rsidR="000E686C" w:rsidRPr="00B17ABA">
        <w:t>in the short-term drug switching model</w:t>
      </w:r>
      <w:r w:rsidR="000D6C93" w:rsidRPr="00B17ABA">
        <w:t xml:space="preserve"> as structured in </w:t>
      </w:r>
      <w:r w:rsidR="000D6C93" w:rsidRPr="00B17ABA">
        <w:fldChar w:fldCharType="begin"/>
      </w:r>
      <w:r w:rsidR="000D6C93" w:rsidRPr="00B17ABA">
        <w:instrText xml:space="preserve"> REF _Ref423423824 \h </w:instrText>
      </w:r>
      <w:r w:rsidR="00D61E54" w:rsidRPr="00B17ABA">
        <w:instrText xml:space="preserve"> \* MERGEFORMAT </w:instrText>
      </w:r>
      <w:r w:rsidR="000D6C93" w:rsidRPr="00B17ABA">
        <w:fldChar w:fldCharType="separate"/>
      </w:r>
      <w:r w:rsidR="006F6429" w:rsidRPr="00B17ABA">
        <w:t>Figure</w:t>
      </w:r>
      <w:r w:rsidR="006F6429" w:rsidRPr="00B17ABA">
        <w:rPr>
          <w:noProof/>
        </w:rPr>
        <w:t xml:space="preserve"> </w:t>
      </w:r>
      <w:r w:rsidR="006F6429" w:rsidRPr="00B17ABA">
        <w:rPr>
          <w:noProof/>
          <w:cs/>
        </w:rPr>
        <w:t>‎</w:t>
      </w:r>
      <w:r w:rsidR="006F6429" w:rsidRPr="00B17ABA">
        <w:rPr>
          <w:noProof/>
        </w:rPr>
        <w:t>4.6</w:t>
      </w:r>
      <w:r w:rsidR="000D6C93" w:rsidRPr="00B17ABA">
        <w:fldChar w:fldCharType="end"/>
      </w:r>
      <w:r w:rsidR="000E686C" w:rsidRPr="00B17ABA">
        <w:t>:</w:t>
      </w:r>
    </w:p>
    <w:p w:rsidR="00F622C0" w:rsidRPr="00B17ABA" w:rsidRDefault="000D6C93" w:rsidP="00C86F3D">
      <w:pPr>
        <w:pStyle w:val="ListParagraph"/>
        <w:numPr>
          <w:ilvl w:val="0"/>
          <w:numId w:val="11"/>
        </w:numPr>
      </w:pPr>
      <w:r w:rsidRPr="00B17ABA">
        <w:rPr>
          <w:i/>
          <w:iCs/>
        </w:rPr>
        <w:t>Success</w:t>
      </w:r>
      <w:r w:rsidR="000A2CBF" w:rsidRPr="00B17ABA">
        <w:t xml:space="preserve">: including the patients who achieved the treatment goal. </w:t>
      </w:r>
    </w:p>
    <w:p w:rsidR="00F622C0" w:rsidRPr="00B17ABA" w:rsidRDefault="000D6C93" w:rsidP="00C86F3D">
      <w:pPr>
        <w:pStyle w:val="ListParagraph"/>
        <w:numPr>
          <w:ilvl w:val="0"/>
          <w:numId w:val="11"/>
        </w:numPr>
      </w:pPr>
      <w:r w:rsidRPr="00B17ABA">
        <w:rPr>
          <w:i/>
          <w:iCs/>
        </w:rPr>
        <w:t>Failure</w:t>
      </w:r>
      <w:r w:rsidR="00433283" w:rsidRPr="00B17ABA">
        <w:rPr>
          <w:i/>
          <w:iCs/>
        </w:rPr>
        <w:t>:</w:t>
      </w:r>
      <w:r w:rsidR="000A2CBF" w:rsidRPr="00B17ABA">
        <w:t xml:space="preserve"> including</w:t>
      </w:r>
    </w:p>
    <w:p w:rsidR="00F622C0" w:rsidRPr="00B17ABA" w:rsidRDefault="000A2CBF" w:rsidP="00C86F3D">
      <w:pPr>
        <w:pStyle w:val="ListParagraph"/>
        <w:numPr>
          <w:ilvl w:val="0"/>
          <w:numId w:val="12"/>
        </w:numPr>
        <w:ind w:left="1843"/>
      </w:pPr>
      <w:r w:rsidRPr="00B17ABA">
        <w:t>The patients who did not achieve the treatment goal or</w:t>
      </w:r>
    </w:p>
    <w:p w:rsidR="00F622C0" w:rsidRPr="00B17ABA" w:rsidRDefault="000A2CBF" w:rsidP="00C86F3D">
      <w:pPr>
        <w:pStyle w:val="ListParagraph"/>
        <w:numPr>
          <w:ilvl w:val="0"/>
          <w:numId w:val="12"/>
        </w:numPr>
        <w:ind w:left="1843"/>
      </w:pPr>
      <w:r w:rsidRPr="00B17ABA">
        <w:t xml:space="preserve">The patients who had a CVDs, </w:t>
      </w:r>
      <w:r w:rsidR="00BC240A" w:rsidRPr="00B17ABA">
        <w:t>DM</w:t>
      </w:r>
      <w:r w:rsidRPr="00B17ABA">
        <w:t xml:space="preserve"> or any other AEs. </w:t>
      </w:r>
    </w:p>
    <w:p w:rsidR="00F622C0" w:rsidRPr="00B17ABA" w:rsidRDefault="000A2CBF" w:rsidP="00C86F3D">
      <w:pPr>
        <w:pStyle w:val="ListParagraph"/>
        <w:numPr>
          <w:ilvl w:val="0"/>
          <w:numId w:val="11"/>
        </w:numPr>
      </w:pPr>
      <w:r w:rsidRPr="00B17ABA">
        <w:rPr>
          <w:i/>
          <w:iCs/>
        </w:rPr>
        <w:t>Death</w:t>
      </w:r>
    </w:p>
    <w:p w:rsidR="000A2CBF" w:rsidRPr="00B17ABA" w:rsidRDefault="000A2CBF" w:rsidP="001A2558">
      <w:pPr>
        <w:pStyle w:val="ListParagraph"/>
        <w:ind w:left="1429"/>
      </w:pPr>
    </w:p>
    <w:p w:rsidR="00AA2D24" w:rsidRPr="00B17ABA" w:rsidRDefault="00AA2D24" w:rsidP="00C504C2">
      <w:pPr>
        <w:jc w:val="both"/>
      </w:pPr>
      <w:r w:rsidRPr="00B17ABA">
        <w:t xml:space="preserve">All patients started from </w:t>
      </w:r>
      <w:r w:rsidR="000D6C93" w:rsidRPr="00B17ABA">
        <w:rPr>
          <w:i/>
          <w:iCs/>
        </w:rPr>
        <w:t>Failure</w:t>
      </w:r>
      <w:r w:rsidR="003A2511" w:rsidRPr="00B17ABA">
        <w:t>,</w:t>
      </w:r>
      <w:r w:rsidR="000D6C93" w:rsidRPr="00B17ABA">
        <w:t xml:space="preserve"> which means </w:t>
      </w:r>
      <w:r w:rsidR="00433283" w:rsidRPr="00B17ABA">
        <w:t xml:space="preserve">uncontrolled </w:t>
      </w:r>
      <w:r w:rsidR="000D6C93" w:rsidRPr="00B17ABA">
        <w:t>hypertension</w:t>
      </w:r>
      <w:r w:rsidRPr="00B17ABA">
        <w:t xml:space="preserve">. Every three months, a proportion of patients stayed at 1) </w:t>
      </w:r>
      <w:r w:rsidR="000D6C93" w:rsidRPr="00B17ABA">
        <w:rPr>
          <w:i/>
          <w:iCs/>
        </w:rPr>
        <w:t>Failure</w:t>
      </w:r>
      <w:r w:rsidRPr="00B17ABA">
        <w:t xml:space="preserve"> or moved to either 2) </w:t>
      </w:r>
      <w:r w:rsidR="000D6C93" w:rsidRPr="00B17ABA">
        <w:rPr>
          <w:i/>
          <w:iCs/>
        </w:rPr>
        <w:t>Success</w:t>
      </w:r>
      <w:r w:rsidRPr="00B17ABA">
        <w:t xml:space="preserve"> or 3) </w:t>
      </w:r>
      <w:r w:rsidR="000D6C93" w:rsidRPr="00B17ABA">
        <w:rPr>
          <w:i/>
          <w:iCs/>
        </w:rPr>
        <w:t>D</w:t>
      </w:r>
      <w:r w:rsidRPr="00B17ABA">
        <w:rPr>
          <w:i/>
          <w:iCs/>
        </w:rPr>
        <w:t>eath</w:t>
      </w:r>
      <w:r w:rsidRPr="00B17ABA">
        <w:t xml:space="preserve">. Treatment success rate, which was the transition probability from </w:t>
      </w:r>
      <w:r w:rsidR="00433283" w:rsidRPr="00B17ABA">
        <w:rPr>
          <w:i/>
          <w:iCs/>
        </w:rPr>
        <w:t>Failure</w:t>
      </w:r>
      <w:r w:rsidRPr="00B17ABA">
        <w:t xml:space="preserve"> to </w:t>
      </w:r>
      <w:r w:rsidR="00433283" w:rsidRPr="00B17ABA">
        <w:rPr>
          <w:i/>
          <w:iCs/>
        </w:rPr>
        <w:t>Success</w:t>
      </w:r>
      <w:r w:rsidRPr="00B17ABA">
        <w:t>, was dependent on SBP and the risk of CVDs, DM and other AEs. According to the NICE’s clinical guideline, treatment success of</w:t>
      </w:r>
      <w:r w:rsidRPr="00B17ABA">
        <w:rPr>
          <w:rFonts w:hint="eastAsia"/>
          <w:lang w:eastAsia="ko-KR"/>
        </w:rPr>
        <w:t xml:space="preserve"> </w:t>
      </w:r>
      <w:r w:rsidRPr="00B17ABA">
        <w:t>antihypertensive drug</w:t>
      </w:r>
      <w:r w:rsidRPr="00B17ABA">
        <w:rPr>
          <w:rFonts w:hint="eastAsia"/>
          <w:lang w:eastAsia="ko-KR"/>
        </w:rPr>
        <w:t>s</w:t>
      </w:r>
      <w:r w:rsidRPr="00B17ABA">
        <w:t xml:space="preserve"> was defined as following</w:t>
      </w:r>
      <w:r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Pr="00B17ABA">
        <w:fldChar w:fldCharType="separate"/>
      </w:r>
      <w:r w:rsidR="00EE2B4F" w:rsidRPr="00B17ABA">
        <w:rPr>
          <w:noProof/>
          <w:vertAlign w:val="superscript"/>
        </w:rPr>
        <w:t>[63]</w:t>
      </w:r>
      <w:r w:rsidRPr="00B17ABA">
        <w:fldChar w:fldCharType="end"/>
      </w:r>
      <w:r w:rsidRPr="00B17ABA">
        <w:t xml:space="preserve">: </w:t>
      </w:r>
    </w:p>
    <w:p w:rsidR="00AA2D24" w:rsidRPr="00B17ABA" w:rsidRDefault="00AA2D24" w:rsidP="000D6C93">
      <w:pPr>
        <w:pStyle w:val="ListParagraph"/>
        <w:numPr>
          <w:ilvl w:val="0"/>
          <w:numId w:val="8"/>
        </w:numPr>
        <w:ind w:left="993" w:hanging="218"/>
      </w:pPr>
      <w:r w:rsidRPr="00B17ABA">
        <w:t xml:space="preserve">SBP&lt;140 </w:t>
      </w:r>
      <w:r w:rsidR="004338ED" w:rsidRPr="00B17ABA">
        <w:rPr>
          <w:rFonts w:hint="eastAsia"/>
          <w:lang w:eastAsia="ko-KR"/>
        </w:rPr>
        <w:t xml:space="preserve">if </w:t>
      </w:r>
      <w:r w:rsidR="004338ED" w:rsidRPr="00B17ABA">
        <w:t>10-year CVD risk is</w:t>
      </w:r>
      <w:r w:rsidR="004338ED" w:rsidRPr="00B17ABA">
        <w:rPr>
          <w:rFonts w:hint="eastAsia"/>
          <w:lang w:eastAsia="ko-KR"/>
        </w:rPr>
        <w:t xml:space="preserve"> higher</w:t>
      </w:r>
      <w:r w:rsidR="004338ED" w:rsidRPr="00B17ABA">
        <w:t xml:space="preserve"> than 20%,</w:t>
      </w:r>
      <w:r w:rsidR="004338ED" w:rsidRPr="00B17ABA">
        <w:rPr>
          <w:rFonts w:hint="eastAsia"/>
          <w:lang w:eastAsia="ko-KR"/>
        </w:rPr>
        <w:t xml:space="preserve"> or</w:t>
      </w:r>
    </w:p>
    <w:p w:rsidR="00AA2D24" w:rsidRPr="00B17ABA" w:rsidRDefault="00AA2D24" w:rsidP="000D6C93">
      <w:pPr>
        <w:pStyle w:val="ListParagraph"/>
        <w:numPr>
          <w:ilvl w:val="0"/>
          <w:numId w:val="8"/>
        </w:numPr>
        <w:ind w:left="993" w:hanging="218"/>
      </w:pPr>
      <w:r w:rsidRPr="00B17ABA">
        <w:t xml:space="preserve">SBP&lt;160 </w:t>
      </w:r>
      <w:r w:rsidR="004338ED" w:rsidRPr="00B17ABA">
        <w:rPr>
          <w:rFonts w:hint="eastAsia"/>
          <w:lang w:eastAsia="ko-KR"/>
        </w:rPr>
        <w:t xml:space="preserve">if </w:t>
      </w:r>
      <w:r w:rsidRPr="00B17ABA">
        <w:t>10-year CVD risk is</w:t>
      </w:r>
      <w:r w:rsidR="004338ED" w:rsidRPr="00B17ABA">
        <w:rPr>
          <w:rFonts w:hint="eastAsia"/>
          <w:lang w:eastAsia="ko-KR"/>
        </w:rPr>
        <w:t xml:space="preserve"> less</w:t>
      </w:r>
      <w:r w:rsidRPr="00B17ABA">
        <w:t xml:space="preserve"> than 20%,</w:t>
      </w:r>
      <w:r w:rsidRPr="00B17ABA">
        <w:rPr>
          <w:rFonts w:hint="eastAsia"/>
          <w:lang w:eastAsia="ko-KR"/>
        </w:rPr>
        <w:t xml:space="preserve"> </w:t>
      </w:r>
    </w:p>
    <w:p w:rsidR="00AA2D24" w:rsidRPr="00B17ABA" w:rsidRDefault="00AA2D24" w:rsidP="000D6C93">
      <w:pPr>
        <w:pStyle w:val="ListParagraph"/>
        <w:numPr>
          <w:ilvl w:val="0"/>
          <w:numId w:val="8"/>
        </w:numPr>
        <w:ind w:left="993" w:hanging="218"/>
        <w:rPr>
          <w:sz w:val="20"/>
          <w:szCs w:val="20"/>
        </w:rPr>
      </w:pPr>
      <w:r w:rsidRPr="00B17ABA">
        <w:t>without CVD, DM or other AEs</w:t>
      </w:r>
      <w:r w:rsidR="00CC7616" w:rsidRPr="00B17ABA">
        <w:t>.</w:t>
      </w:r>
    </w:p>
    <w:p w:rsidR="00CC7616" w:rsidRPr="00B17ABA" w:rsidRDefault="00CC7616" w:rsidP="00CC7616">
      <w:pPr>
        <w:pStyle w:val="ListParagraph"/>
        <w:ind w:left="851" w:firstLine="0"/>
        <w:rPr>
          <w:sz w:val="20"/>
          <w:szCs w:val="20"/>
        </w:rPr>
      </w:pPr>
    </w:p>
    <w:p w:rsidR="00677EA4" w:rsidRPr="00B17ABA" w:rsidRDefault="00677EA4" w:rsidP="00677EA4">
      <w:pPr>
        <w:jc w:val="both"/>
      </w:pPr>
      <w:r w:rsidRPr="00B17ABA">
        <w:t xml:space="preserve">The treatment success rate was calculated by using a Monte Carlo sampling method. For each health state in each time period, </w:t>
      </w:r>
      <w:r w:rsidRPr="00B17ABA">
        <w:rPr>
          <w:rFonts w:hint="eastAsia"/>
          <w:lang w:eastAsia="ko-KR"/>
        </w:rPr>
        <w:t xml:space="preserve">the </w:t>
      </w:r>
      <w:r w:rsidRPr="00B17ABA">
        <w:t xml:space="preserve">Monte Carlo simulation randomly generated 1,000 individual patients who have a set of sampled baseline SBP, SBP lowering effect and </w:t>
      </w:r>
      <w:r w:rsidRPr="00B17ABA">
        <w:lastRenderedPageBreak/>
        <w:t xml:space="preserve">the risk of CVD, DM and AEs. 1,000 samples of baseline SBPs were generated based on the previous treatment results (i.e., the mean SBP and the SD after previous treatment). </w:t>
      </w:r>
      <w:r w:rsidRPr="00B17ABA">
        <w:rPr>
          <w:lang w:eastAsia="ko-KR"/>
        </w:rPr>
        <w:t xml:space="preserve">1,000 samples of the level of </w:t>
      </w:r>
      <w:r w:rsidRPr="00B17ABA">
        <w:t>SBP</w:t>
      </w:r>
      <w:r w:rsidRPr="00B17ABA">
        <w:rPr>
          <w:rFonts w:hint="eastAsia"/>
          <w:lang w:eastAsia="ko-KR"/>
        </w:rPr>
        <w:t xml:space="preserve"> </w:t>
      </w:r>
      <w:r w:rsidRPr="00B17ABA">
        <w:rPr>
          <w:lang w:eastAsia="ko-KR"/>
        </w:rPr>
        <w:t>reduction</w:t>
      </w:r>
      <w:r w:rsidRPr="00B17ABA">
        <w:rPr>
          <w:rFonts w:hint="eastAsia"/>
          <w:lang w:eastAsia="ko-KR"/>
        </w:rPr>
        <w:t>s</w:t>
      </w:r>
      <w:r w:rsidRPr="00B17ABA">
        <w:rPr>
          <w:lang w:eastAsia="ko-KR"/>
        </w:rPr>
        <w:t xml:space="preserve"> and </w:t>
      </w:r>
      <w:r w:rsidRPr="00B17ABA">
        <w:t>the occurrence</w:t>
      </w:r>
      <w:r w:rsidRPr="00B17ABA">
        <w:rPr>
          <w:rFonts w:hint="eastAsia"/>
          <w:lang w:eastAsia="ko-KR"/>
        </w:rPr>
        <w:t>s</w:t>
      </w:r>
      <w:r w:rsidRPr="00B17ABA">
        <w:t xml:space="preserve"> of AEs including DM were also randomly generated based on the best available data and their distributions of the drug used. SBPs after treatment were calculated by subtracting the levels of SBP reduction from the baseline SBPs. CVD risks were calculated based on the SBPs after treatment, using a reported link between SBP and CVD risk (see discussion in section 5.6.1). The treatment was regarded as being successful if the set of sampled results meet the criteria of treatment success defined above. The treatment success rate was calculated based on the proportion of treatment success in the 1,000 sets of sampled results; and used for the transition probability from the current state to </w:t>
      </w:r>
      <w:r w:rsidRPr="009923E9">
        <w:rPr>
          <w:i/>
        </w:rPr>
        <w:t>Success</w:t>
      </w:r>
      <w:r w:rsidRPr="00B17ABA">
        <w:t xml:space="preserve"> in the next period. The mean and SD of SBPs after treatment were saved separately for the patients whose treatment were successful and unsuccessful to use them to generate the baseline SBPs in the next time period depending on the health state evaluated.  </w:t>
      </w:r>
    </w:p>
    <w:p w:rsidR="00ED7C74" w:rsidRPr="00B17ABA" w:rsidRDefault="00B06F3F" w:rsidP="00ED7C74">
      <w:pPr>
        <w:jc w:val="both"/>
      </w:pPr>
      <w:r w:rsidRPr="00B17ABA">
        <w:t>T</w:t>
      </w:r>
      <w:r w:rsidR="000A2CBF" w:rsidRPr="00B17ABA">
        <w:t>his model assumed that the controlled patients took</w:t>
      </w:r>
      <w:r w:rsidR="000E686C" w:rsidRPr="00B17ABA">
        <w:t xml:space="preserve"> </w:t>
      </w:r>
      <w:r w:rsidR="000A2CBF" w:rsidRPr="00B17ABA">
        <w:t>an appropriate maintenance therapy with regular check-up</w:t>
      </w:r>
      <w:r w:rsidRPr="00B17ABA">
        <w:t xml:space="preserve"> and </w:t>
      </w:r>
      <w:r w:rsidR="000A2CBF" w:rsidRPr="00B17ABA">
        <w:t>kept their SBP around 128.8</w:t>
      </w:r>
      <w:r w:rsidR="00825ADE" w:rsidRPr="00B17ABA">
        <w:t xml:space="preserve"> </w:t>
      </w:r>
      <w:r w:rsidR="000A2CBF" w:rsidRPr="00B17ABA">
        <w:t>mmHg (SE 0.36) for men and 122.3</w:t>
      </w:r>
      <w:r w:rsidR="00825ADE" w:rsidRPr="00B17ABA">
        <w:t xml:space="preserve"> </w:t>
      </w:r>
      <w:r w:rsidR="000A2CBF" w:rsidRPr="00B17ABA">
        <w:t>mmHg (SE 0.43) for women, which were the mean SBP of general population aged over 60 in England</w:t>
      </w:r>
      <w:r w:rsidR="00CD11E1" w:rsidRPr="00B17ABA">
        <w:fldChar w:fldCharType="begin"/>
      </w:r>
      <w:r w:rsidR="00EE2B4F" w:rsidRPr="00B17ABA">
        <w:instrText xml:space="preserve"> ADDIN EN.CITE &lt;EndNote&gt;&lt;Cite&gt;&lt;Author&gt;IC)&lt;/Author&gt;&lt;Year&gt;2012&lt;/Year&gt;&lt;RecNum&gt;308&lt;/RecNum&gt;&lt;DisplayText&gt;&lt;style face="superscript"&gt;[221]&lt;/style&gt;&lt;/DisplayText&gt;&lt;record&gt;&lt;rec-number&gt;308&lt;/rec-number&gt;&lt;foreign-keys&gt;&lt;key app="EN" db-id="z2a0dvwpazf220et2vh50z295rxpzfevwft2"&gt;308&lt;/key&gt;&lt;/foreign-keys&gt;&lt;ref-type name="Book"&gt;6&lt;/ref-type&gt;&lt;contributors&gt;&lt;authors&gt;&lt;author&gt;The NHS Information Centre for health and social care (NHS IC)&lt;/author&gt;&lt;/authors&gt;&lt;/contributors&gt;&lt;titles&gt;&lt;title&gt;Health survey for England 2011&lt;/title&gt;&lt;/titles&gt;&lt;dates&gt;&lt;year&gt;2012&lt;/year&gt;&lt;/dates&gt;&lt;pub-location&gt;London&lt;/pub-location&gt;&lt;urls&gt;&lt;/urls&gt;&lt;/record&gt;&lt;/Cite&gt;&lt;/EndNote&gt;</w:instrText>
      </w:r>
      <w:r w:rsidR="00CD11E1" w:rsidRPr="00B17ABA">
        <w:fldChar w:fldCharType="separate"/>
      </w:r>
      <w:r w:rsidR="00EE2B4F" w:rsidRPr="00B17ABA">
        <w:rPr>
          <w:noProof/>
          <w:vertAlign w:val="superscript"/>
        </w:rPr>
        <w:t>[221]</w:t>
      </w:r>
      <w:r w:rsidR="00CD11E1" w:rsidRPr="00B17ABA">
        <w:fldChar w:fldCharType="end"/>
      </w:r>
      <w:r w:rsidR="000A2CBF" w:rsidRPr="00B17ABA">
        <w:t>.</w:t>
      </w:r>
      <w:r w:rsidRPr="00B17ABA">
        <w:t xml:space="preserve"> </w:t>
      </w:r>
    </w:p>
    <w:p w:rsidR="000A2CBF" w:rsidRPr="00B17ABA" w:rsidRDefault="000A2CBF" w:rsidP="00ED7C74">
      <w:pPr>
        <w:jc w:val="both"/>
        <w:rPr>
          <w:rFonts w:ascii="Calibri" w:eastAsia="Times New Roman" w:hAnsi="Calibri" w:cs="Times New Roman"/>
          <w:color w:val="000000"/>
        </w:rPr>
      </w:pPr>
      <w:r w:rsidRPr="00B17ABA">
        <w:t>Total mortality was the sum of CVD mortality and non-CVD mortality. The CVD mortality was estimated by multiplying the CVD risk calculated by QRISK2</w:t>
      </w:r>
      <w:r w:rsidR="00CD11E1"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 </w:instrText>
      </w:r>
      <w:r w:rsidR="00EE2B4F"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85]</w:t>
      </w:r>
      <w:r w:rsidR="00CD11E1" w:rsidRPr="00B17ABA">
        <w:fldChar w:fldCharType="end"/>
      </w:r>
      <w:r w:rsidR="00B06F3F" w:rsidRPr="00B17ABA">
        <w:t xml:space="preserve"> </w:t>
      </w:r>
      <w:r w:rsidRPr="00B17ABA">
        <w:t>and the proportion of CVD death of first-onset CVD</w:t>
      </w:r>
      <w:r w:rsidR="00B06F3F" w:rsidRPr="00B17ABA">
        <w:t xml:space="preserve"> (</w:t>
      </w:r>
      <w:r w:rsidR="00313AF7" w:rsidRPr="00B17ABA">
        <w:t>see</w:t>
      </w:r>
      <w:r w:rsidR="00C504C2" w:rsidRPr="00B17ABA">
        <w:t xml:space="preserve"> </w:t>
      </w:r>
      <w:r w:rsidR="00ED7C74" w:rsidRPr="00B17ABA">
        <w:fldChar w:fldCharType="begin"/>
      </w:r>
      <w:r w:rsidR="00ED7C74" w:rsidRPr="00B17ABA">
        <w:instrText xml:space="preserve"> REF _Ref425939032 \h </w:instrText>
      </w:r>
      <w:r w:rsidR="00B17ABA">
        <w:instrText xml:space="preserve"> \* MERGEFORMAT </w:instrText>
      </w:r>
      <w:r w:rsidR="00ED7C74" w:rsidRPr="00B17ABA">
        <w:fldChar w:fldCharType="separate"/>
      </w:r>
      <w:r w:rsidR="00ED7C74" w:rsidRPr="00B17ABA">
        <w:t xml:space="preserve">Table </w:t>
      </w:r>
      <w:r w:rsidR="00ED7C74" w:rsidRPr="00B17ABA">
        <w:rPr>
          <w:noProof/>
          <w:cs/>
        </w:rPr>
        <w:t>‎</w:t>
      </w:r>
      <w:r w:rsidR="00ED7C74" w:rsidRPr="00B17ABA">
        <w:rPr>
          <w:noProof/>
        </w:rPr>
        <w:t>5</w:t>
      </w:r>
      <w:r w:rsidR="00ED7C74" w:rsidRPr="00B17ABA">
        <w:t>.</w:t>
      </w:r>
      <w:r w:rsidR="00ED7C74" w:rsidRPr="00B17ABA">
        <w:rPr>
          <w:noProof/>
        </w:rPr>
        <w:t>2</w:t>
      </w:r>
      <w:r w:rsidR="00ED7C74" w:rsidRPr="00B17ABA">
        <w:fldChar w:fldCharType="end"/>
      </w:r>
      <w:r w:rsidR="00C504C2" w:rsidRPr="00B17ABA">
        <w:fldChar w:fldCharType="begin"/>
      </w:r>
      <w:r w:rsidR="00C504C2" w:rsidRPr="00B17ABA">
        <w:instrText xml:space="preserve"> REF _Ref423609854 \h </w:instrText>
      </w:r>
      <w:r w:rsidR="00B17ABA">
        <w:instrText xml:space="preserve"> \* MERGEFORMAT </w:instrText>
      </w:r>
      <w:r w:rsidR="00C504C2" w:rsidRPr="00B17ABA">
        <w:fldChar w:fldCharType="end"/>
      </w:r>
      <w:r w:rsidRPr="00B17ABA">
        <w:t>)</w:t>
      </w:r>
      <w:r w:rsidR="00CD11E1" w:rsidRPr="00B17ABA">
        <w:fldChar w:fldCharType="begin">
          <w:fldData xml:space="preserve">PEVuZE5vdGU+PENpdGU+PEF1dGhvcj5XYXJkPC9BdXRob3I+PFllYXI+MjAwNzwvWWVhcj48UmVj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</w:fldData>
        </w:fldChar>
      </w:r>
      <w:r w:rsidR="00EE2B4F" w:rsidRPr="00B17ABA">
        <w:instrText xml:space="preserve"> ADDIN EN.CITE </w:instrText>
      </w:r>
      <w:r w:rsidR="00EE2B4F" w:rsidRPr="00B17ABA">
        <w:fldChar w:fldCharType="begin">
          <w:fldData xml:space="preserve">PEVuZE5vdGU+PENpdGU+PEF1dGhvcj5XYXJkPC9BdXRob3I+PFllYXI+MjAwNzwvWWVhcj48UmVj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63, 286]</w:t>
      </w:r>
      <w:r w:rsidR="00CD11E1" w:rsidRPr="00B17ABA">
        <w:fldChar w:fldCharType="end"/>
      </w:r>
      <w:r w:rsidRPr="00B17ABA">
        <w:t>. Th</w:t>
      </w:r>
      <w:r w:rsidR="00B06F3F" w:rsidRPr="00B17ABA">
        <w:t>erefore</w:t>
      </w:r>
      <w:r w:rsidRPr="00B17ABA">
        <w:t xml:space="preserve"> CVD mortality was directly dependent on </w:t>
      </w:r>
      <w:r w:rsidR="00B06F3F" w:rsidRPr="00B17ABA">
        <w:t xml:space="preserve">the changes in </w:t>
      </w:r>
      <w:r w:rsidRPr="00B17ABA">
        <w:t>SBP and patient</w:t>
      </w:r>
      <w:r w:rsidR="000671A2" w:rsidRPr="00B17ABA">
        <w:rPr>
          <w:rFonts w:hint="eastAsia"/>
          <w:lang w:eastAsia="ko-KR"/>
        </w:rPr>
        <w:t>s</w:t>
      </w:r>
      <w:r w:rsidRPr="00B17ABA">
        <w:t xml:space="preserve">’ risk factors (e.g., age and gender) </w:t>
      </w:r>
      <w:r w:rsidR="00B06F3F" w:rsidRPr="00B17ABA">
        <w:t>over time</w:t>
      </w:r>
      <w:r w:rsidRPr="00B17ABA">
        <w:t xml:space="preserve">. </w:t>
      </w:r>
      <w:r w:rsidR="00B06F3F" w:rsidRPr="00B17ABA">
        <w:t>On the other hand, non-CVD death, which was defined as t</w:t>
      </w:r>
      <w:r w:rsidRPr="00B17ABA">
        <w:t>he death caused by any other reasons</w:t>
      </w:r>
      <w:r w:rsidR="00B06F3F" w:rsidRPr="00B17ABA">
        <w:t xml:space="preserve">, </w:t>
      </w:r>
      <w:r w:rsidRPr="00B17ABA">
        <w:t xml:space="preserve">was calculated based on all-cause mortality </w:t>
      </w:r>
      <w:r w:rsidR="00B6406D" w:rsidRPr="00B17ABA">
        <w:t xml:space="preserve">estimated </w:t>
      </w:r>
      <w:r w:rsidRPr="00B17ABA">
        <w:t>from the life tables between 2008 and 2010</w:t>
      </w:r>
      <w:r w:rsidR="00B6406D" w:rsidRPr="00B17ABA">
        <w:t xml:space="preserve"> in England and Wales</w:t>
      </w:r>
      <w:r w:rsidRPr="00B17ABA">
        <w:t xml:space="preserve"> </w:t>
      </w:r>
      <w:r w:rsidR="00B06F3F" w:rsidRPr="00B17ABA">
        <w:t>(</w:t>
      </w:r>
      <w:r w:rsidR="00313AF7" w:rsidRPr="00B17ABA">
        <w:t>see</w:t>
      </w:r>
      <w:r w:rsidR="00C504C2" w:rsidRPr="00B17ABA">
        <w:t xml:space="preserve"> </w:t>
      </w:r>
      <w:r w:rsidR="00C504C2" w:rsidRPr="00B17ABA">
        <w:fldChar w:fldCharType="begin"/>
      </w:r>
      <w:r w:rsidR="00C504C2" w:rsidRPr="00B17ABA">
        <w:instrText xml:space="preserve"> REF _Ref423609886 \h </w:instrText>
      </w:r>
      <w:r w:rsidR="00B17ABA">
        <w:instrText xml:space="preserve"> \* MERGEFORMAT </w:instrText>
      </w:r>
      <w:r w:rsidR="00C504C2"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3</w:t>
      </w:r>
      <w:r w:rsidR="00C504C2" w:rsidRPr="00B17ABA">
        <w:fldChar w:fldCharType="end"/>
      </w:r>
      <w:r w:rsidR="00B06F3F" w:rsidRPr="00B17ABA">
        <w:t>)</w:t>
      </w:r>
      <w:r w:rsidR="00CD11E1" w:rsidRPr="00B17ABA">
        <w:fldChar w:fldCharType="begin"/>
      </w:r>
      <w:r w:rsidR="00EE2B4F" w:rsidRPr="00B17ABA">
        <w:instrText xml:space="preserve"> ADDIN EN.CITE &lt;EndNote&gt;&lt;Cite&gt;&lt;Author&gt;Statistics&lt;/Author&gt;&lt;Year&gt;2011&lt;/Year&gt;&lt;RecNum&gt;469&lt;/RecNum&gt;&lt;DisplayText&gt;&lt;style face="superscript"&gt;[287]&lt;/style&gt;&lt;/DisplayText&gt;&lt;record&gt;&lt;rec-number&gt;469&lt;/rec-number&gt;&lt;foreign-keys&gt;&lt;key app="EN" db-id="z2a0dvwpazf220et2vh50z295rxpzfevwft2"&gt;469&lt;/key&gt;&lt;/foreign-keys&gt;&lt;ref-type name="Online Database"&gt;45&lt;/ref-type&gt;&lt;contributors&gt;&lt;authors&gt;&lt;author&gt;Office for National Statistics&lt;/author&gt;&lt;/authors&gt;&lt;/contributors&gt;&lt;titles&gt;&lt;title&gt;National Life Tables, 2008-2010&lt;/title&gt;&lt;/titles&gt;&lt;dates&gt;&lt;year&gt;2011&lt;/year&gt;&lt;/dates&gt;&lt;urls&gt;&lt;related-urls&gt;&lt;url&gt;http://www.ons.gov.uk/ons/rel/lifetables/interim-life-tables/2008-2010/index.html&lt;/url&gt;&lt;/related-urls&gt;&lt;/urls&gt;&lt;/record&gt;&lt;/Cite&gt;&lt;/EndNote&gt;</w:instrText>
      </w:r>
      <w:r w:rsidR="00CD11E1" w:rsidRPr="00B17ABA">
        <w:fldChar w:fldCharType="separate"/>
      </w:r>
      <w:r w:rsidR="00EE2B4F" w:rsidRPr="00B17ABA">
        <w:rPr>
          <w:noProof/>
          <w:vertAlign w:val="superscript"/>
        </w:rPr>
        <w:t>[287]</w:t>
      </w:r>
      <w:r w:rsidR="00CD11E1" w:rsidRPr="00B17ABA">
        <w:fldChar w:fldCharType="end"/>
      </w:r>
      <w:r w:rsidRPr="00B17ABA">
        <w:t xml:space="preserve"> and the proportion of non-circulatory death of all deaths (</w:t>
      </w:r>
      <w:r w:rsidR="00313AF7" w:rsidRPr="00B17ABA">
        <w:t>see</w:t>
      </w:r>
      <w:r w:rsidR="00C504C2" w:rsidRPr="00B17ABA">
        <w:t xml:space="preserve"> </w:t>
      </w:r>
      <w:r w:rsidR="00C504C2" w:rsidRPr="00B17ABA">
        <w:fldChar w:fldCharType="begin"/>
      </w:r>
      <w:r w:rsidR="00C504C2" w:rsidRPr="00B17ABA">
        <w:instrText xml:space="preserve"> REF _Ref423609926 \h </w:instrText>
      </w:r>
      <w:r w:rsidR="00B17ABA">
        <w:instrText xml:space="preserve"> \* MERGEFORMAT </w:instrText>
      </w:r>
      <w:r w:rsidR="00C504C2"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4</w:t>
      </w:r>
      <w:r w:rsidR="00C504C2" w:rsidRPr="00B17ABA">
        <w:fldChar w:fldCharType="end"/>
      </w:r>
      <w:r w:rsidR="000671A2" w:rsidRPr="00B17ABA">
        <w:t>)</w:t>
      </w:r>
      <w:r w:rsidR="00CD11E1" w:rsidRPr="00B17ABA">
        <w:fldChar w:fldCharType="begin"/>
      </w:r>
      <w:r w:rsidR="00EE2B4F" w:rsidRPr="00B17ABA">
        <w:instrText xml:space="preserve"> ADDIN EN.CITE &lt;EndNote&gt;&lt;Cite&gt;&lt;Author&gt;Townsend N&lt;/Author&gt;&lt;Year&gt;2012&lt;/Year&gt;&lt;RecNum&gt;355&lt;/RecNum&gt;&lt;DisplayText&gt;&lt;style face="superscript"&gt;[288]&lt;/style&gt;&lt;/DisplayText&gt;&lt;record&gt;&lt;rec-number&gt;355&lt;/rec-number&gt;&lt;foreign-keys&gt;&lt;key app="EN" db-id="z2a0dvwpazf220et2vh50z295rxpzfevwft2"&gt;355&lt;/key&gt;&lt;/foreign-keys&gt;&lt;ref-type name="Book"&gt;6&lt;/ref-type&gt;&lt;contributors&gt;&lt;authors&gt;&lt;author&gt;Townsend N, Wickramasinghe K, Bhatnagar P, Smolina K, Nichols M, Leal J, Luengo-Fernandez R, Rayner M&lt;/author&gt;&lt;/authors&gt;&lt;/contributors&gt;&lt;titles&gt;&lt;title&gt;Coronary heart disease statistics 2012 edition&lt;/title&gt;&lt;/titles&gt;&lt;dates&gt;&lt;year&gt;2012&lt;/year&gt;&lt;/dates&gt;&lt;pub-location&gt;London&lt;/pub-location&gt;&lt;publisher&gt;British Heart Foundation&lt;/publisher&gt;&lt;urls&gt;&lt;/urls&gt;&lt;/record&gt;&lt;/Cite&gt;&lt;/EndNote&gt;</w:instrText>
      </w:r>
      <w:r w:rsidR="00CD11E1" w:rsidRPr="00B17ABA">
        <w:fldChar w:fldCharType="separate"/>
      </w:r>
      <w:r w:rsidR="00EE2B4F" w:rsidRPr="00B17ABA">
        <w:rPr>
          <w:noProof/>
          <w:vertAlign w:val="superscript"/>
        </w:rPr>
        <w:t>[288]</w:t>
      </w:r>
      <w:r w:rsidR="00CD11E1" w:rsidRPr="00B17ABA">
        <w:fldChar w:fldCharType="end"/>
      </w:r>
      <w:r w:rsidRPr="00B17ABA">
        <w:t>.</w:t>
      </w:r>
    </w:p>
    <w:p w:rsidR="00B6406D" w:rsidRPr="00B17ABA" w:rsidRDefault="00B6406D" w:rsidP="001A2558">
      <w:pPr>
        <w:jc w:val="both"/>
      </w:pPr>
    </w:p>
    <w:p w:rsidR="007654ED" w:rsidRPr="00B17ABA" w:rsidRDefault="007654ED" w:rsidP="006654F4">
      <w:pPr>
        <w:pStyle w:val="Caption"/>
      </w:pPr>
      <w:bookmarkStart w:id="152" w:name="_Ref423609854"/>
      <w:r w:rsidRPr="00B17ABA">
        <w:br w:type="page"/>
      </w:r>
    </w:p>
    <w:p w:rsidR="000A2CBF" w:rsidRPr="00B17ABA" w:rsidRDefault="000A2CBF" w:rsidP="006654F4">
      <w:pPr>
        <w:pStyle w:val="Caption"/>
      </w:pPr>
      <w:bookmarkStart w:id="153" w:name="_Ref425939032"/>
      <w:bookmarkStart w:id="154" w:name="_Toc426018633"/>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2</w:t>
        </w:r>
      </w:fldSimple>
      <w:bookmarkEnd w:id="152"/>
      <w:bookmarkEnd w:id="153"/>
      <w:r w:rsidRPr="00B17ABA">
        <w:t>.</w:t>
      </w:r>
      <w:r w:rsidR="009C29E5" w:rsidRPr="00B17ABA">
        <w:t xml:space="preserve"> </w:t>
      </w:r>
      <w:r w:rsidRPr="00B17ABA">
        <w:t>Age and gender-specific proportions of first-onset CVD</w:t>
      </w:r>
      <w:r w:rsidR="00CD11E1" w:rsidRPr="00B17ABA">
        <w:fldChar w:fldCharType="begin">
          <w:fldData xml:space="preserve">PEVuZE5vdGU+PENpdGU+PEF1dGhvcj5XYXJkPC9BdXRob3I+PFllYXI+MjAwNzwvWWVhcj48UmVj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</w:fldData>
        </w:fldChar>
      </w:r>
      <w:r w:rsidR="00EE2B4F" w:rsidRPr="00B17ABA">
        <w:instrText xml:space="preserve"> ADDIN EN.CITE </w:instrText>
      </w:r>
      <w:r w:rsidR="00EE2B4F" w:rsidRPr="00B17ABA">
        <w:fldChar w:fldCharType="begin">
          <w:fldData xml:space="preserve">PEVuZE5vdGU+PENpdGU+PEF1dGhvcj5XYXJkPC9BdXRob3I+PFllYXI+MjAwNzwvWWVhcj48UmVj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63, 286]</w:t>
      </w:r>
      <w:bookmarkEnd w:id="154"/>
      <w:r w:rsidR="00CD11E1" w:rsidRPr="00B17ABA">
        <w:fldChar w:fldCharType="end"/>
      </w:r>
    </w:p>
    <w:tbl>
      <w:tblPr>
        <w:tblW w:w="5000" w:type="pct"/>
        <w:tblLook w:val="04A0" w:firstRow="1" w:lastRow="0" w:firstColumn="1" w:lastColumn="0" w:noHBand="0" w:noVBand="1"/>
      </w:tblPr>
      <w:tblGrid>
        <w:gridCol w:w="1550"/>
        <w:gridCol w:w="1098"/>
        <w:gridCol w:w="1098"/>
        <w:gridCol w:w="1144"/>
        <w:gridCol w:w="1353"/>
        <w:gridCol w:w="1098"/>
        <w:gridCol w:w="1095"/>
      </w:tblGrid>
      <w:tr w:rsidR="000A2CBF" w:rsidRPr="00B17ABA" w:rsidTr="00965348">
        <w:trPr>
          <w:trHeight w:val="300"/>
        </w:trPr>
        <w:tc>
          <w:tcPr>
            <w:tcW w:w="918" w:type="pct"/>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344BC1">
            <w:pPr>
              <w:pStyle w:val="TOC1"/>
              <w:rPr>
                <w:lang w:eastAsia="ko-KR"/>
              </w:rPr>
            </w:pPr>
            <w:r w:rsidRPr="00B17ABA">
              <w:rPr>
                <w:lang w:eastAsia="ko-KR"/>
              </w:rPr>
              <w:t>Age/Men</w:t>
            </w:r>
          </w:p>
        </w:tc>
        <w:tc>
          <w:tcPr>
            <w:tcW w:w="651"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UA</w:t>
            </w:r>
          </w:p>
        </w:tc>
        <w:tc>
          <w:tcPr>
            <w:tcW w:w="651"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MI</w:t>
            </w:r>
          </w:p>
        </w:tc>
        <w:tc>
          <w:tcPr>
            <w:tcW w:w="678"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Stroke</w:t>
            </w:r>
          </w:p>
        </w:tc>
        <w:tc>
          <w:tcPr>
            <w:tcW w:w="802"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CVD death</w:t>
            </w:r>
          </w:p>
        </w:tc>
        <w:tc>
          <w:tcPr>
            <w:tcW w:w="651"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Other</w:t>
            </w:r>
          </w:p>
        </w:tc>
        <w:tc>
          <w:tcPr>
            <w:tcW w:w="651"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Total</w:t>
            </w:r>
          </w:p>
        </w:tc>
      </w:tr>
      <w:tr w:rsidR="000A2CBF" w:rsidRPr="00B17ABA" w:rsidTr="00965348">
        <w:trPr>
          <w:trHeight w:val="300"/>
        </w:trPr>
        <w:tc>
          <w:tcPr>
            <w:tcW w:w="918"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45</w:t>
            </w:r>
          </w:p>
        </w:tc>
        <w:tc>
          <w:tcPr>
            <w:tcW w:w="651"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07</w:t>
            </w:r>
          </w:p>
        </w:tc>
        <w:tc>
          <w:tcPr>
            <w:tcW w:w="651"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95</w:t>
            </w:r>
          </w:p>
        </w:tc>
        <w:tc>
          <w:tcPr>
            <w:tcW w:w="678"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29</w:t>
            </w:r>
          </w:p>
        </w:tc>
        <w:tc>
          <w:tcPr>
            <w:tcW w:w="802"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01</w:t>
            </w:r>
          </w:p>
        </w:tc>
        <w:tc>
          <w:tcPr>
            <w:tcW w:w="651"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368</w:t>
            </w:r>
          </w:p>
        </w:tc>
        <w:tc>
          <w:tcPr>
            <w:tcW w:w="651"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r w:rsidR="000A2CBF" w:rsidRPr="00B17ABA" w:rsidTr="00F64F25">
        <w:trPr>
          <w:trHeight w:val="300"/>
        </w:trPr>
        <w:tc>
          <w:tcPr>
            <w:tcW w:w="918"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55</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71</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72</w:t>
            </w:r>
          </w:p>
        </w:tc>
        <w:tc>
          <w:tcPr>
            <w:tcW w:w="678"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06</w:t>
            </w:r>
          </w:p>
        </w:tc>
        <w:tc>
          <w:tcPr>
            <w:tcW w:w="802"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34</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417</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r w:rsidR="000A2CBF" w:rsidRPr="00B17ABA" w:rsidTr="00F64F25">
        <w:trPr>
          <w:trHeight w:val="300"/>
        </w:trPr>
        <w:tc>
          <w:tcPr>
            <w:tcW w:w="918"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65</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83</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73</w:t>
            </w:r>
          </w:p>
        </w:tc>
        <w:tc>
          <w:tcPr>
            <w:tcW w:w="678"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70</w:t>
            </w:r>
          </w:p>
        </w:tc>
        <w:tc>
          <w:tcPr>
            <w:tcW w:w="802"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60</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314</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r w:rsidR="000A2CBF" w:rsidRPr="00B17ABA" w:rsidTr="00F64F25">
        <w:trPr>
          <w:trHeight w:val="300"/>
        </w:trPr>
        <w:tc>
          <w:tcPr>
            <w:tcW w:w="918"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75</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81</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61</w:t>
            </w:r>
          </w:p>
        </w:tc>
        <w:tc>
          <w:tcPr>
            <w:tcW w:w="678"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343</w:t>
            </w:r>
          </w:p>
        </w:tc>
        <w:tc>
          <w:tcPr>
            <w:tcW w:w="802"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43</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72</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r w:rsidR="000A2CBF" w:rsidRPr="00B17ABA" w:rsidTr="00965348">
        <w:trPr>
          <w:trHeight w:val="300"/>
        </w:trPr>
        <w:tc>
          <w:tcPr>
            <w:tcW w:w="918"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85</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96</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86</w:t>
            </w:r>
          </w:p>
        </w:tc>
        <w:tc>
          <w:tcPr>
            <w:tcW w:w="678"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351</w:t>
            </w:r>
          </w:p>
        </w:tc>
        <w:tc>
          <w:tcPr>
            <w:tcW w:w="802"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37</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30</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r w:rsidR="000A2CBF" w:rsidRPr="00B17ABA" w:rsidTr="00965348">
        <w:trPr>
          <w:trHeight w:val="300"/>
        </w:trPr>
        <w:tc>
          <w:tcPr>
            <w:tcW w:w="918" w:type="pct"/>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344BC1">
            <w:pPr>
              <w:pStyle w:val="TOC1"/>
              <w:rPr>
                <w:lang w:eastAsia="ko-KR"/>
              </w:rPr>
            </w:pPr>
            <w:r w:rsidRPr="00B17ABA">
              <w:rPr>
                <w:lang w:eastAsia="ko-KR"/>
              </w:rPr>
              <w:t>Age/Women</w:t>
            </w:r>
          </w:p>
        </w:tc>
        <w:tc>
          <w:tcPr>
            <w:tcW w:w="651"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UA</w:t>
            </w:r>
          </w:p>
        </w:tc>
        <w:tc>
          <w:tcPr>
            <w:tcW w:w="651"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MI</w:t>
            </w:r>
          </w:p>
        </w:tc>
        <w:tc>
          <w:tcPr>
            <w:tcW w:w="678"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Stroke</w:t>
            </w:r>
          </w:p>
        </w:tc>
        <w:tc>
          <w:tcPr>
            <w:tcW w:w="802"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CVD death</w:t>
            </w:r>
          </w:p>
        </w:tc>
        <w:tc>
          <w:tcPr>
            <w:tcW w:w="651"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Other</w:t>
            </w:r>
          </w:p>
        </w:tc>
        <w:tc>
          <w:tcPr>
            <w:tcW w:w="651" w:type="pct"/>
            <w:tcBorders>
              <w:top w:val="single" w:sz="4" w:space="0" w:color="auto"/>
              <w:left w:val="nil"/>
              <w:bottom w:val="double" w:sz="4" w:space="0" w:color="auto"/>
              <w:right w:val="single" w:sz="4" w:space="0" w:color="auto"/>
            </w:tcBorders>
            <w:shd w:val="clear" w:color="auto" w:fill="D9D9D9" w:themeFill="background1" w:themeFillShade="D9"/>
            <w:noWrap/>
            <w:vAlign w:val="bottom"/>
            <w:hideMark/>
          </w:tcPr>
          <w:p w:rsidR="000A2CBF" w:rsidRPr="00B17ABA" w:rsidRDefault="000A2CBF" w:rsidP="00AA2D24">
            <w:pPr>
              <w:pStyle w:val="TOC1"/>
              <w:jc w:val="center"/>
              <w:rPr>
                <w:lang w:eastAsia="ko-KR"/>
              </w:rPr>
            </w:pPr>
            <w:r w:rsidRPr="00B17ABA">
              <w:rPr>
                <w:lang w:eastAsia="ko-KR"/>
              </w:rPr>
              <w:t>Total</w:t>
            </w:r>
          </w:p>
        </w:tc>
      </w:tr>
      <w:tr w:rsidR="000A2CBF" w:rsidRPr="00B17ABA" w:rsidTr="00965348">
        <w:trPr>
          <w:trHeight w:val="300"/>
        </w:trPr>
        <w:tc>
          <w:tcPr>
            <w:tcW w:w="918"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45</w:t>
            </w:r>
          </w:p>
        </w:tc>
        <w:tc>
          <w:tcPr>
            <w:tcW w:w="651"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17</w:t>
            </w:r>
          </w:p>
        </w:tc>
        <w:tc>
          <w:tcPr>
            <w:tcW w:w="651"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80</w:t>
            </w:r>
          </w:p>
        </w:tc>
        <w:tc>
          <w:tcPr>
            <w:tcW w:w="678"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29</w:t>
            </w:r>
          </w:p>
        </w:tc>
        <w:tc>
          <w:tcPr>
            <w:tcW w:w="802"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91</w:t>
            </w:r>
          </w:p>
        </w:tc>
        <w:tc>
          <w:tcPr>
            <w:tcW w:w="651"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483</w:t>
            </w:r>
          </w:p>
        </w:tc>
        <w:tc>
          <w:tcPr>
            <w:tcW w:w="651"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r w:rsidR="000A2CBF" w:rsidRPr="00B17ABA" w:rsidTr="00F64F25">
        <w:trPr>
          <w:trHeight w:val="300"/>
        </w:trPr>
        <w:tc>
          <w:tcPr>
            <w:tcW w:w="918"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55</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73</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92</w:t>
            </w:r>
          </w:p>
        </w:tc>
        <w:tc>
          <w:tcPr>
            <w:tcW w:w="678"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88</w:t>
            </w:r>
          </w:p>
        </w:tc>
        <w:tc>
          <w:tcPr>
            <w:tcW w:w="802"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06</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441</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r w:rsidR="000A2CBF" w:rsidRPr="00B17ABA" w:rsidTr="00F64F25">
        <w:trPr>
          <w:trHeight w:val="300"/>
        </w:trPr>
        <w:tc>
          <w:tcPr>
            <w:tcW w:w="918"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65</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52</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21</w:t>
            </w:r>
          </w:p>
        </w:tc>
        <w:tc>
          <w:tcPr>
            <w:tcW w:w="678"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382</w:t>
            </w:r>
          </w:p>
        </w:tc>
        <w:tc>
          <w:tcPr>
            <w:tcW w:w="802"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71</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74</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r w:rsidR="000A2CBF" w:rsidRPr="00B17ABA" w:rsidTr="00F64F25">
        <w:trPr>
          <w:trHeight w:val="300"/>
        </w:trPr>
        <w:tc>
          <w:tcPr>
            <w:tcW w:w="918"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75</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34</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02</w:t>
            </w:r>
          </w:p>
        </w:tc>
        <w:tc>
          <w:tcPr>
            <w:tcW w:w="678"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464</w:t>
            </w:r>
          </w:p>
        </w:tc>
        <w:tc>
          <w:tcPr>
            <w:tcW w:w="802"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52</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48</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r w:rsidR="000A2CBF" w:rsidRPr="00B17ABA" w:rsidTr="00F64F25">
        <w:trPr>
          <w:trHeight w:val="300"/>
        </w:trPr>
        <w:tc>
          <w:tcPr>
            <w:tcW w:w="918"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344BC1">
            <w:pPr>
              <w:pStyle w:val="TOC1"/>
              <w:rPr>
                <w:lang w:eastAsia="ko-KR"/>
              </w:rPr>
            </w:pPr>
            <w:r w:rsidRPr="00B17ABA">
              <w:rPr>
                <w:lang w:eastAsia="ko-KR"/>
              </w:rPr>
              <w:t>85</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029</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00</w:t>
            </w:r>
          </w:p>
        </w:tc>
        <w:tc>
          <w:tcPr>
            <w:tcW w:w="678"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501</w:t>
            </w:r>
          </w:p>
        </w:tc>
        <w:tc>
          <w:tcPr>
            <w:tcW w:w="802"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147</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0.223</w:t>
            </w:r>
          </w:p>
        </w:tc>
        <w:tc>
          <w:tcPr>
            <w:tcW w:w="651"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9906C7">
            <w:pPr>
              <w:pStyle w:val="TOC1"/>
              <w:jc w:val="right"/>
              <w:rPr>
                <w:lang w:eastAsia="ko-KR"/>
              </w:rPr>
            </w:pPr>
            <w:r w:rsidRPr="00B17ABA">
              <w:rPr>
                <w:lang w:eastAsia="ko-KR"/>
              </w:rPr>
              <w:t>1</w:t>
            </w:r>
          </w:p>
        </w:tc>
      </w:tr>
    </w:tbl>
    <w:p w:rsidR="00141E65" w:rsidRPr="00B17ABA" w:rsidRDefault="00141E65" w:rsidP="001A2558">
      <w:pPr>
        <w:pStyle w:val="Caption"/>
      </w:pPr>
    </w:p>
    <w:p w:rsidR="00B6406D" w:rsidRPr="00B17ABA" w:rsidRDefault="00B6406D" w:rsidP="00620560">
      <w:pPr>
        <w:pStyle w:val="Caption"/>
      </w:pPr>
      <w:bookmarkStart w:id="155" w:name="_Ref423609886"/>
      <w:bookmarkStart w:id="156" w:name="_Toc426018634"/>
      <w:r w:rsidRPr="00B17ABA">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3</w:t>
        </w:r>
      </w:fldSimple>
      <w:bookmarkEnd w:id="155"/>
      <w:r w:rsidRPr="00B17ABA">
        <w:t>. All-cause mortality</w:t>
      </w:r>
      <w:r w:rsidR="00B06F3F" w:rsidRPr="00B17ABA">
        <w:t xml:space="preserve"> between 2008 and 2010 in England and Wales</w:t>
      </w:r>
      <w:r w:rsidR="00CD11E1" w:rsidRPr="00B17ABA">
        <w:fldChar w:fldCharType="begin"/>
      </w:r>
      <w:r w:rsidR="00EE2B4F" w:rsidRPr="00B17ABA">
        <w:instrText xml:space="preserve"> ADDIN EN.CITE &lt;EndNote&gt;&lt;Cite&gt;&lt;Author&gt;Statistics&lt;/Author&gt;&lt;Year&gt;2011&lt;/Year&gt;&lt;RecNum&gt;469&lt;/RecNum&gt;&lt;DisplayText&gt;&lt;style face="superscript"&gt;[287]&lt;/style&gt;&lt;/DisplayText&gt;&lt;record&gt;&lt;rec-number&gt;469&lt;/rec-number&gt;&lt;foreign-keys&gt;&lt;key app="EN" db-id="z2a0dvwpazf220et2vh50z295rxpzfevwft2"&gt;469&lt;/key&gt;&lt;/foreign-keys&gt;&lt;ref-type name="Online Database"&gt;45&lt;/ref-type&gt;&lt;contributors&gt;&lt;authors&gt;&lt;author&gt;Office for National Statistics&lt;/author&gt;&lt;/authors&gt;&lt;/contributors&gt;&lt;titles&gt;&lt;title&gt;National Life Tables, 2008-2010&lt;/title&gt;&lt;/titles&gt;&lt;dates&gt;&lt;year&gt;2011&lt;/year&gt;&lt;/dates&gt;&lt;urls&gt;&lt;related-urls&gt;&lt;url&gt;http://www.ons.gov.uk/ons/rel/lifetables/interim-life-tables/2008-2010/index.html&lt;/url&gt;&lt;/related-urls&gt;&lt;/urls&gt;&lt;/record&gt;&lt;/Cite&gt;&lt;/EndNote&gt;</w:instrText>
      </w:r>
      <w:r w:rsidR="00CD11E1" w:rsidRPr="00B17ABA">
        <w:fldChar w:fldCharType="separate"/>
      </w:r>
      <w:r w:rsidR="00EE2B4F" w:rsidRPr="00B17ABA">
        <w:rPr>
          <w:noProof/>
          <w:vertAlign w:val="superscript"/>
        </w:rPr>
        <w:t>[287]</w:t>
      </w:r>
      <w:bookmarkEnd w:id="156"/>
      <w:r w:rsidR="00CD11E1" w:rsidRPr="00B17ABA">
        <w:fldChar w:fldCharType="end"/>
      </w:r>
    </w:p>
    <w:tbl>
      <w:tblPr>
        <w:tblW w:w="8472" w:type="dxa"/>
        <w:tblLook w:val="04A0" w:firstRow="1" w:lastRow="0" w:firstColumn="1" w:lastColumn="0" w:noHBand="0" w:noVBand="1"/>
      </w:tblPr>
      <w:tblGrid>
        <w:gridCol w:w="1144"/>
        <w:gridCol w:w="1418"/>
        <w:gridCol w:w="1374"/>
        <w:gridCol w:w="425"/>
        <w:gridCol w:w="1276"/>
        <w:gridCol w:w="1417"/>
        <w:gridCol w:w="1418"/>
      </w:tblGrid>
      <w:tr w:rsidR="00B6406D" w:rsidRPr="00B17ABA" w:rsidTr="00AA2D24">
        <w:trPr>
          <w:trHeight w:val="300"/>
        </w:trPr>
        <w:tc>
          <w:tcPr>
            <w:tcW w:w="1144" w:type="dxa"/>
            <w:tcBorders>
              <w:top w:val="single" w:sz="8" w:space="0" w:color="auto"/>
              <w:left w:val="single" w:sz="8" w:space="0" w:color="auto"/>
              <w:bottom w:val="double" w:sz="4" w:space="0" w:color="auto"/>
              <w:right w:val="single" w:sz="4" w:space="0" w:color="auto"/>
            </w:tcBorders>
            <w:shd w:val="clear" w:color="auto" w:fill="auto"/>
            <w:noWrap/>
            <w:vAlign w:val="bottom"/>
            <w:hideMark/>
          </w:tcPr>
          <w:p w:rsidR="00B6406D" w:rsidRPr="00B17ABA" w:rsidRDefault="00B6406D" w:rsidP="00344BC1">
            <w:pPr>
              <w:pStyle w:val="TOC1"/>
            </w:pPr>
            <w:r w:rsidRPr="00B17ABA">
              <w:t>Age</w:t>
            </w:r>
          </w:p>
        </w:tc>
        <w:tc>
          <w:tcPr>
            <w:tcW w:w="1418" w:type="dxa"/>
            <w:tcBorders>
              <w:top w:val="single" w:sz="8" w:space="0" w:color="auto"/>
              <w:left w:val="nil"/>
              <w:bottom w:val="double" w:sz="4" w:space="0" w:color="auto"/>
              <w:right w:val="single" w:sz="4" w:space="0" w:color="auto"/>
            </w:tcBorders>
            <w:shd w:val="clear" w:color="auto" w:fill="auto"/>
            <w:noWrap/>
            <w:vAlign w:val="bottom"/>
            <w:hideMark/>
          </w:tcPr>
          <w:p w:rsidR="00B6406D" w:rsidRPr="00B17ABA" w:rsidRDefault="00B6406D" w:rsidP="00AA2D24">
            <w:pPr>
              <w:pStyle w:val="TOC1"/>
              <w:jc w:val="center"/>
            </w:pPr>
            <w:r w:rsidRPr="00B17ABA">
              <w:t>Men</w:t>
            </w:r>
          </w:p>
        </w:tc>
        <w:tc>
          <w:tcPr>
            <w:tcW w:w="1374" w:type="dxa"/>
            <w:tcBorders>
              <w:top w:val="single" w:sz="8" w:space="0" w:color="auto"/>
              <w:left w:val="nil"/>
              <w:bottom w:val="double" w:sz="4" w:space="0" w:color="auto"/>
              <w:right w:val="single" w:sz="8" w:space="0" w:color="auto"/>
            </w:tcBorders>
            <w:shd w:val="clear" w:color="auto" w:fill="auto"/>
            <w:noWrap/>
            <w:vAlign w:val="bottom"/>
            <w:hideMark/>
          </w:tcPr>
          <w:p w:rsidR="00B6406D" w:rsidRPr="00B17ABA" w:rsidRDefault="00965348" w:rsidP="00AA2D24">
            <w:pPr>
              <w:pStyle w:val="TOC1"/>
              <w:jc w:val="center"/>
            </w:pPr>
            <w:r w:rsidRPr="00B17ABA">
              <w:t>Women</w:t>
            </w:r>
          </w:p>
        </w:tc>
        <w:tc>
          <w:tcPr>
            <w:tcW w:w="425" w:type="dxa"/>
            <w:tcBorders>
              <w:top w:val="nil"/>
              <w:left w:val="nil"/>
              <w:bottom w:val="nil"/>
              <w:right w:val="nil"/>
            </w:tcBorders>
            <w:shd w:val="clear" w:color="auto" w:fill="auto"/>
            <w:noWrap/>
            <w:vAlign w:val="bottom"/>
            <w:hideMark/>
          </w:tcPr>
          <w:p w:rsidR="00B6406D" w:rsidRPr="00B17ABA" w:rsidRDefault="00B6406D" w:rsidP="00AA2D24">
            <w:pPr>
              <w:pStyle w:val="TOC1"/>
              <w:jc w:val="center"/>
            </w:pPr>
          </w:p>
        </w:tc>
        <w:tc>
          <w:tcPr>
            <w:tcW w:w="1276" w:type="dxa"/>
            <w:tcBorders>
              <w:top w:val="single" w:sz="8" w:space="0" w:color="auto"/>
              <w:left w:val="single" w:sz="8" w:space="0" w:color="auto"/>
              <w:bottom w:val="double" w:sz="4" w:space="0" w:color="auto"/>
              <w:right w:val="single" w:sz="4" w:space="0" w:color="auto"/>
            </w:tcBorders>
            <w:shd w:val="clear" w:color="auto" w:fill="auto"/>
            <w:noWrap/>
            <w:vAlign w:val="bottom"/>
            <w:hideMark/>
          </w:tcPr>
          <w:p w:rsidR="00B6406D" w:rsidRPr="00B17ABA" w:rsidRDefault="00B6406D" w:rsidP="00344BC1">
            <w:pPr>
              <w:pStyle w:val="TOC1"/>
            </w:pPr>
            <w:r w:rsidRPr="00B17ABA">
              <w:t>Age</w:t>
            </w:r>
          </w:p>
        </w:tc>
        <w:tc>
          <w:tcPr>
            <w:tcW w:w="1417" w:type="dxa"/>
            <w:tcBorders>
              <w:top w:val="single" w:sz="8" w:space="0" w:color="auto"/>
              <w:left w:val="nil"/>
              <w:bottom w:val="double" w:sz="4" w:space="0" w:color="auto"/>
              <w:right w:val="single" w:sz="4" w:space="0" w:color="auto"/>
            </w:tcBorders>
            <w:shd w:val="clear" w:color="auto" w:fill="auto"/>
            <w:noWrap/>
            <w:vAlign w:val="bottom"/>
            <w:hideMark/>
          </w:tcPr>
          <w:p w:rsidR="00B6406D" w:rsidRPr="00B17ABA" w:rsidRDefault="00B6406D" w:rsidP="00AA2D24">
            <w:pPr>
              <w:pStyle w:val="TOC1"/>
              <w:jc w:val="center"/>
            </w:pPr>
            <w:r w:rsidRPr="00B17ABA">
              <w:t>Men</w:t>
            </w:r>
          </w:p>
        </w:tc>
        <w:tc>
          <w:tcPr>
            <w:tcW w:w="1418" w:type="dxa"/>
            <w:tcBorders>
              <w:top w:val="single" w:sz="8" w:space="0" w:color="auto"/>
              <w:left w:val="nil"/>
              <w:bottom w:val="double" w:sz="4" w:space="0" w:color="auto"/>
              <w:right w:val="single" w:sz="8" w:space="0" w:color="auto"/>
            </w:tcBorders>
            <w:shd w:val="clear" w:color="auto" w:fill="auto"/>
            <w:noWrap/>
            <w:vAlign w:val="bottom"/>
            <w:hideMark/>
          </w:tcPr>
          <w:p w:rsidR="00B6406D" w:rsidRPr="00B17ABA" w:rsidRDefault="00B6406D" w:rsidP="00AA2D24">
            <w:pPr>
              <w:pStyle w:val="TOC1"/>
              <w:jc w:val="center"/>
            </w:pPr>
            <w:r w:rsidRPr="00B17ABA">
              <w:t>Women</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0</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08503</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05451</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double" w:sz="4" w:space="0" w:color="auto"/>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81</w:t>
            </w:r>
          </w:p>
        </w:tc>
        <w:tc>
          <w:tcPr>
            <w:tcW w:w="1417" w:type="dxa"/>
            <w:tcBorders>
              <w:top w:val="double" w:sz="4" w:space="0" w:color="auto"/>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69174</w:t>
            </w:r>
          </w:p>
        </w:tc>
        <w:tc>
          <w:tcPr>
            <w:tcW w:w="1418" w:type="dxa"/>
            <w:tcBorders>
              <w:top w:val="double" w:sz="4" w:space="0" w:color="auto"/>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48877</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1</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09045</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05974</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82</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76246</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54728</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2</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09867</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06313</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83</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83825</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61825</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3</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1113</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07036</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84</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95148</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69497</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4</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12319</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07806</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85</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105922</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78345</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5</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13317</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08423</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86</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117177</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87814</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6</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14845</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09294</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87</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127952</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98374</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7</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16206</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10084</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88</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139538</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111449</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8</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18296</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11329</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89</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144657</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118743</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69</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2</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12508</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0</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155582</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13526</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0</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21491</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14067</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1</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164985</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146217</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1</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23871</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15183</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2</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186397</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16876</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2</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26519</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16759</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3</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206562</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187047</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3</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29327</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19023</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4</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227081</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206707</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4</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31908</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21312</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5</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247303</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22523</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5</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35799</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23388</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6</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266587</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244006</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6</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40008</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26653</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7</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283909</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262298</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7</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44184</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29737</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8</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300872</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28506</w:t>
            </w:r>
          </w:p>
        </w:tc>
      </w:tr>
      <w:tr w:rsidR="00150759" w:rsidRPr="00B17ABA" w:rsidTr="00AA2D24">
        <w:trPr>
          <w:trHeight w:val="300"/>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8</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49186</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33709</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99</w:t>
            </w:r>
          </w:p>
        </w:tc>
        <w:tc>
          <w:tcPr>
            <w:tcW w:w="1417"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312745</w:t>
            </w:r>
          </w:p>
        </w:tc>
        <w:tc>
          <w:tcPr>
            <w:tcW w:w="1418"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302419</w:t>
            </w:r>
          </w:p>
        </w:tc>
      </w:tr>
      <w:tr w:rsidR="00150759" w:rsidRPr="00B17ABA" w:rsidTr="00AA2D24">
        <w:trPr>
          <w:trHeight w:val="315"/>
        </w:trPr>
        <w:tc>
          <w:tcPr>
            <w:tcW w:w="1144" w:type="dxa"/>
            <w:tcBorders>
              <w:top w:val="nil"/>
              <w:left w:val="single" w:sz="8" w:space="0" w:color="auto"/>
              <w:bottom w:val="single" w:sz="4" w:space="0" w:color="auto"/>
              <w:right w:val="single" w:sz="4" w:space="0" w:color="auto"/>
            </w:tcBorders>
            <w:shd w:val="clear" w:color="auto" w:fill="auto"/>
            <w:noWrap/>
            <w:vAlign w:val="bottom"/>
            <w:hideMark/>
          </w:tcPr>
          <w:p w:rsidR="00150759" w:rsidRPr="00B17ABA" w:rsidRDefault="00150759" w:rsidP="00344BC1">
            <w:pPr>
              <w:pStyle w:val="TOC1"/>
            </w:pPr>
            <w:r w:rsidRPr="00B17ABA">
              <w:t>79</w:t>
            </w:r>
          </w:p>
        </w:tc>
        <w:tc>
          <w:tcPr>
            <w:tcW w:w="1418" w:type="dxa"/>
            <w:tcBorders>
              <w:top w:val="nil"/>
              <w:left w:val="nil"/>
              <w:bottom w:val="single" w:sz="4"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54976</w:t>
            </w:r>
          </w:p>
        </w:tc>
        <w:tc>
          <w:tcPr>
            <w:tcW w:w="1374" w:type="dxa"/>
            <w:tcBorders>
              <w:top w:val="nil"/>
              <w:left w:val="nil"/>
              <w:bottom w:val="single" w:sz="4"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38206</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single" w:sz="8" w:space="0" w:color="auto"/>
              <w:bottom w:val="single" w:sz="8" w:space="0" w:color="auto"/>
              <w:right w:val="single" w:sz="4" w:space="0" w:color="auto"/>
            </w:tcBorders>
            <w:shd w:val="clear" w:color="auto" w:fill="auto"/>
            <w:noWrap/>
            <w:vAlign w:val="bottom"/>
            <w:hideMark/>
          </w:tcPr>
          <w:p w:rsidR="00150759" w:rsidRPr="00B17ABA" w:rsidRDefault="00150759" w:rsidP="00344BC1">
            <w:pPr>
              <w:pStyle w:val="TOC1"/>
            </w:pPr>
            <w:r w:rsidRPr="00B17ABA">
              <w:t>100</w:t>
            </w:r>
          </w:p>
        </w:tc>
        <w:tc>
          <w:tcPr>
            <w:tcW w:w="1417" w:type="dxa"/>
            <w:tcBorders>
              <w:top w:val="nil"/>
              <w:left w:val="nil"/>
              <w:bottom w:val="single" w:sz="8"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341098</w:t>
            </w:r>
          </w:p>
        </w:tc>
        <w:tc>
          <w:tcPr>
            <w:tcW w:w="1418" w:type="dxa"/>
            <w:tcBorders>
              <w:top w:val="nil"/>
              <w:left w:val="nil"/>
              <w:bottom w:val="single" w:sz="8"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325999</w:t>
            </w:r>
          </w:p>
        </w:tc>
      </w:tr>
      <w:tr w:rsidR="00150759" w:rsidRPr="00B17ABA" w:rsidTr="00AA2D24">
        <w:trPr>
          <w:trHeight w:val="300"/>
        </w:trPr>
        <w:tc>
          <w:tcPr>
            <w:tcW w:w="1144" w:type="dxa"/>
            <w:tcBorders>
              <w:top w:val="nil"/>
              <w:left w:val="single" w:sz="8" w:space="0" w:color="auto"/>
              <w:bottom w:val="single" w:sz="8" w:space="0" w:color="auto"/>
              <w:right w:val="single" w:sz="4" w:space="0" w:color="auto"/>
            </w:tcBorders>
            <w:shd w:val="clear" w:color="auto" w:fill="auto"/>
            <w:noWrap/>
            <w:vAlign w:val="bottom"/>
            <w:hideMark/>
          </w:tcPr>
          <w:p w:rsidR="00150759" w:rsidRPr="00B17ABA" w:rsidRDefault="00150759" w:rsidP="00344BC1">
            <w:pPr>
              <w:pStyle w:val="TOC1"/>
            </w:pPr>
            <w:r w:rsidRPr="00B17ABA">
              <w:t>80</w:t>
            </w:r>
          </w:p>
        </w:tc>
        <w:tc>
          <w:tcPr>
            <w:tcW w:w="1418" w:type="dxa"/>
            <w:tcBorders>
              <w:top w:val="nil"/>
              <w:left w:val="nil"/>
              <w:bottom w:val="single" w:sz="8" w:space="0" w:color="auto"/>
              <w:right w:val="single" w:sz="4" w:space="0" w:color="auto"/>
            </w:tcBorders>
            <w:shd w:val="clear" w:color="auto" w:fill="auto"/>
            <w:noWrap/>
            <w:vAlign w:val="bottom"/>
            <w:hideMark/>
          </w:tcPr>
          <w:p w:rsidR="00150759" w:rsidRPr="00B17ABA" w:rsidRDefault="00150759" w:rsidP="009906C7">
            <w:pPr>
              <w:pStyle w:val="TOC1"/>
              <w:jc w:val="right"/>
            </w:pPr>
            <w:r w:rsidRPr="00B17ABA">
              <w:t>0.061857</w:t>
            </w:r>
          </w:p>
        </w:tc>
        <w:tc>
          <w:tcPr>
            <w:tcW w:w="1374" w:type="dxa"/>
            <w:tcBorders>
              <w:top w:val="nil"/>
              <w:left w:val="nil"/>
              <w:bottom w:val="single" w:sz="8" w:space="0" w:color="auto"/>
              <w:right w:val="single" w:sz="8" w:space="0" w:color="auto"/>
            </w:tcBorders>
            <w:shd w:val="clear" w:color="auto" w:fill="auto"/>
            <w:noWrap/>
            <w:vAlign w:val="bottom"/>
            <w:hideMark/>
          </w:tcPr>
          <w:p w:rsidR="00150759" w:rsidRPr="00B17ABA" w:rsidRDefault="00150759" w:rsidP="009906C7">
            <w:pPr>
              <w:pStyle w:val="TOC1"/>
              <w:jc w:val="right"/>
            </w:pPr>
            <w:r w:rsidRPr="00B17ABA">
              <w:t>0.043509</w:t>
            </w:r>
          </w:p>
        </w:tc>
        <w:tc>
          <w:tcPr>
            <w:tcW w:w="425"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276" w:type="dxa"/>
            <w:tcBorders>
              <w:top w:val="nil"/>
              <w:left w:val="nil"/>
              <w:bottom w:val="nil"/>
              <w:right w:val="nil"/>
            </w:tcBorders>
            <w:shd w:val="clear" w:color="auto" w:fill="auto"/>
            <w:noWrap/>
            <w:vAlign w:val="bottom"/>
            <w:hideMark/>
          </w:tcPr>
          <w:p w:rsidR="00150759" w:rsidRPr="00B17ABA" w:rsidRDefault="00150759" w:rsidP="00AA2D24">
            <w:pPr>
              <w:pStyle w:val="TOC1"/>
              <w:jc w:val="center"/>
            </w:pPr>
          </w:p>
        </w:tc>
        <w:tc>
          <w:tcPr>
            <w:tcW w:w="1417" w:type="dxa"/>
            <w:tcBorders>
              <w:top w:val="nil"/>
              <w:left w:val="nil"/>
              <w:bottom w:val="nil"/>
              <w:right w:val="nil"/>
            </w:tcBorders>
            <w:shd w:val="clear" w:color="auto" w:fill="auto"/>
            <w:noWrap/>
            <w:vAlign w:val="bottom"/>
            <w:hideMark/>
          </w:tcPr>
          <w:p w:rsidR="00150759" w:rsidRPr="00B17ABA" w:rsidRDefault="00150759" w:rsidP="00AA2D24">
            <w:pPr>
              <w:pStyle w:val="TOC1"/>
            </w:pPr>
          </w:p>
        </w:tc>
        <w:tc>
          <w:tcPr>
            <w:tcW w:w="1418" w:type="dxa"/>
            <w:tcBorders>
              <w:top w:val="nil"/>
              <w:left w:val="nil"/>
              <w:bottom w:val="nil"/>
              <w:right w:val="nil"/>
            </w:tcBorders>
            <w:shd w:val="clear" w:color="auto" w:fill="auto"/>
            <w:noWrap/>
            <w:vAlign w:val="bottom"/>
            <w:hideMark/>
          </w:tcPr>
          <w:p w:rsidR="00150759" w:rsidRPr="00B17ABA" w:rsidRDefault="00150759" w:rsidP="00AA2D24">
            <w:pPr>
              <w:pStyle w:val="TOC1"/>
            </w:pPr>
          </w:p>
        </w:tc>
      </w:tr>
    </w:tbl>
    <w:p w:rsidR="00AA2D24" w:rsidRPr="00B17ABA" w:rsidRDefault="00AA2D24" w:rsidP="001A2558">
      <w:pPr>
        <w:pStyle w:val="Caption"/>
      </w:pPr>
    </w:p>
    <w:p w:rsidR="007654ED" w:rsidRPr="00B17ABA" w:rsidRDefault="007654ED" w:rsidP="00620560">
      <w:pPr>
        <w:pStyle w:val="Caption"/>
      </w:pPr>
      <w:bookmarkStart w:id="157" w:name="_Ref423609926"/>
      <w:r w:rsidRPr="00B17ABA">
        <w:br w:type="page"/>
      </w:r>
    </w:p>
    <w:p w:rsidR="000A2CBF" w:rsidRPr="00B17ABA" w:rsidRDefault="000A2CBF" w:rsidP="00620560">
      <w:pPr>
        <w:pStyle w:val="Caption"/>
      </w:pPr>
      <w:bookmarkStart w:id="158" w:name="_Toc426018635"/>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4</w:t>
        </w:r>
      </w:fldSimple>
      <w:bookmarkEnd w:id="157"/>
      <w:r w:rsidRPr="00B17ABA">
        <w:t>.</w:t>
      </w:r>
      <w:r w:rsidR="003762E8" w:rsidRPr="00B17ABA">
        <w:t xml:space="preserve"> </w:t>
      </w:r>
      <w:r w:rsidRPr="00B17ABA">
        <w:t xml:space="preserve">Age and gender-specific non-circulatory deaths as </w:t>
      </w:r>
      <w:r w:rsidR="000671A2" w:rsidRPr="00B17ABA">
        <w:rPr>
          <w:rFonts w:hint="eastAsia"/>
          <w:lang w:eastAsia="ko-KR"/>
        </w:rPr>
        <w:t xml:space="preserve">a </w:t>
      </w:r>
      <w:r w:rsidRPr="00B17ABA">
        <w:t>proportion of all deaths</w:t>
      </w:r>
      <w:r w:rsidR="00CD11E1" w:rsidRPr="00B17ABA">
        <w:fldChar w:fldCharType="begin"/>
      </w:r>
      <w:r w:rsidR="00EE2B4F" w:rsidRPr="00B17ABA">
        <w:instrText xml:space="preserve"> ADDIN EN.CITE &lt;EndNote&gt;&lt;Cite&gt;&lt;Author&gt;Townsend N&lt;/Author&gt;&lt;Year&gt;2012&lt;/Year&gt;&lt;RecNum&gt;355&lt;/RecNum&gt;&lt;DisplayText&gt;&lt;style face="superscript"&gt;[288]&lt;/style&gt;&lt;/DisplayText&gt;&lt;record&gt;&lt;rec-number&gt;355&lt;/rec-number&gt;&lt;foreign-keys&gt;&lt;key app="EN" db-id="z2a0dvwpazf220et2vh50z295rxpzfevwft2"&gt;355&lt;/key&gt;&lt;/foreign-keys&gt;&lt;ref-type name="Book"&gt;6&lt;/ref-type&gt;&lt;contributors&gt;&lt;authors&gt;&lt;author&gt;Townsend N, Wickramasinghe K, Bhatnagar P, Smolina K, Nichols M, Leal J, Luengo-Fernandez R, Rayner M&lt;/author&gt;&lt;/authors&gt;&lt;/contributors&gt;&lt;titles&gt;&lt;title&gt;Coronary heart disease statistics 2012 edition&lt;/title&gt;&lt;/titles&gt;&lt;dates&gt;&lt;year&gt;2012&lt;/year&gt;&lt;/dates&gt;&lt;pub-location&gt;London&lt;/pub-location&gt;&lt;publisher&gt;British Heart Foundation&lt;/publisher&gt;&lt;urls&gt;&lt;/urls&gt;&lt;/record&gt;&lt;/Cite&gt;&lt;/EndNote&gt;</w:instrText>
      </w:r>
      <w:r w:rsidR="00CD11E1" w:rsidRPr="00B17ABA">
        <w:fldChar w:fldCharType="separate"/>
      </w:r>
      <w:r w:rsidR="00EE2B4F" w:rsidRPr="00B17ABA">
        <w:rPr>
          <w:noProof/>
          <w:vertAlign w:val="superscript"/>
        </w:rPr>
        <w:t>[288]</w:t>
      </w:r>
      <w:bookmarkEnd w:id="158"/>
      <w:r w:rsidR="00CD11E1" w:rsidRPr="00B17ABA">
        <w:fldChar w:fldCharType="end"/>
      </w:r>
    </w:p>
    <w:tbl>
      <w:tblPr>
        <w:tblStyle w:val="TableGrid"/>
        <w:tblW w:w="5000" w:type="pct"/>
        <w:tblLook w:val="04A0" w:firstRow="1" w:lastRow="0" w:firstColumn="1" w:lastColumn="0" w:noHBand="0" w:noVBand="1"/>
      </w:tblPr>
      <w:tblGrid>
        <w:gridCol w:w="2793"/>
        <w:gridCol w:w="2792"/>
        <w:gridCol w:w="2851"/>
      </w:tblGrid>
      <w:tr w:rsidR="000A2CBF" w:rsidRPr="00B17ABA" w:rsidTr="00DC1D54">
        <w:trPr>
          <w:trHeight w:val="300"/>
        </w:trPr>
        <w:tc>
          <w:tcPr>
            <w:tcW w:w="1655" w:type="pct"/>
            <w:tcBorders>
              <w:bottom w:val="double" w:sz="4" w:space="0" w:color="auto"/>
            </w:tcBorders>
            <w:noWrap/>
            <w:vAlign w:val="center"/>
            <w:hideMark/>
          </w:tcPr>
          <w:p w:rsidR="000A2CBF" w:rsidRPr="00B17ABA" w:rsidRDefault="009D5FD9" w:rsidP="00344BC1">
            <w:pPr>
              <w:pStyle w:val="TOC1"/>
            </w:pPr>
            <w:r w:rsidRPr="00B17ABA">
              <w:t>Age group</w:t>
            </w:r>
          </w:p>
        </w:tc>
        <w:tc>
          <w:tcPr>
            <w:tcW w:w="1655" w:type="pct"/>
            <w:tcBorders>
              <w:bottom w:val="double" w:sz="4" w:space="0" w:color="auto"/>
            </w:tcBorders>
            <w:noWrap/>
            <w:vAlign w:val="center"/>
            <w:hideMark/>
          </w:tcPr>
          <w:p w:rsidR="000A2CBF" w:rsidRPr="00B17ABA" w:rsidRDefault="000A2CBF" w:rsidP="009D5FD9">
            <w:pPr>
              <w:pStyle w:val="TOC1"/>
              <w:jc w:val="center"/>
            </w:pPr>
            <w:r w:rsidRPr="00B17ABA">
              <w:t>Men</w:t>
            </w:r>
          </w:p>
        </w:tc>
        <w:tc>
          <w:tcPr>
            <w:tcW w:w="1690" w:type="pct"/>
            <w:tcBorders>
              <w:bottom w:val="double" w:sz="4" w:space="0" w:color="auto"/>
            </w:tcBorders>
            <w:noWrap/>
            <w:vAlign w:val="center"/>
            <w:hideMark/>
          </w:tcPr>
          <w:p w:rsidR="000A2CBF" w:rsidRPr="00B17ABA" w:rsidRDefault="000A2CBF" w:rsidP="009D5FD9">
            <w:pPr>
              <w:pStyle w:val="TOC1"/>
              <w:jc w:val="center"/>
            </w:pPr>
            <w:r w:rsidRPr="00B17ABA">
              <w:t>Women</w:t>
            </w:r>
          </w:p>
        </w:tc>
      </w:tr>
      <w:tr w:rsidR="000A2CBF" w:rsidRPr="00B17ABA" w:rsidTr="00DC1D54">
        <w:trPr>
          <w:trHeight w:val="300"/>
        </w:trPr>
        <w:tc>
          <w:tcPr>
            <w:tcW w:w="1655" w:type="pct"/>
            <w:tcBorders>
              <w:top w:val="double" w:sz="4" w:space="0" w:color="auto"/>
            </w:tcBorders>
            <w:noWrap/>
            <w:vAlign w:val="center"/>
            <w:hideMark/>
          </w:tcPr>
          <w:p w:rsidR="000A2CBF" w:rsidRPr="00B17ABA" w:rsidRDefault="000A2CBF" w:rsidP="00344BC1">
            <w:pPr>
              <w:pStyle w:val="TOC1"/>
            </w:pPr>
            <w:r w:rsidRPr="00B17ABA">
              <w:t>55-64</w:t>
            </w:r>
          </w:p>
        </w:tc>
        <w:tc>
          <w:tcPr>
            <w:tcW w:w="1655" w:type="pct"/>
            <w:tcBorders>
              <w:top w:val="double" w:sz="4" w:space="0" w:color="auto"/>
            </w:tcBorders>
            <w:noWrap/>
            <w:vAlign w:val="center"/>
            <w:hideMark/>
          </w:tcPr>
          <w:p w:rsidR="000A2CBF" w:rsidRPr="00B17ABA" w:rsidRDefault="000A2CBF" w:rsidP="00344BC1">
            <w:pPr>
              <w:pStyle w:val="TOC1"/>
              <w:jc w:val="right"/>
            </w:pPr>
            <w:r w:rsidRPr="00B17ABA">
              <w:t>0.71</w:t>
            </w:r>
          </w:p>
        </w:tc>
        <w:tc>
          <w:tcPr>
            <w:tcW w:w="1690" w:type="pct"/>
            <w:tcBorders>
              <w:top w:val="double" w:sz="4" w:space="0" w:color="auto"/>
            </w:tcBorders>
            <w:noWrap/>
            <w:vAlign w:val="center"/>
            <w:hideMark/>
          </w:tcPr>
          <w:p w:rsidR="000A2CBF" w:rsidRPr="00B17ABA" w:rsidRDefault="000A2CBF" w:rsidP="00344BC1">
            <w:pPr>
              <w:pStyle w:val="TOC1"/>
              <w:jc w:val="right"/>
            </w:pPr>
            <w:r w:rsidRPr="00B17ABA">
              <w:t>0.83</w:t>
            </w:r>
          </w:p>
        </w:tc>
      </w:tr>
      <w:tr w:rsidR="000A2CBF" w:rsidRPr="00B17ABA" w:rsidTr="00DC1D54">
        <w:trPr>
          <w:trHeight w:val="300"/>
        </w:trPr>
        <w:tc>
          <w:tcPr>
            <w:tcW w:w="1655" w:type="pct"/>
            <w:noWrap/>
            <w:vAlign w:val="center"/>
            <w:hideMark/>
          </w:tcPr>
          <w:p w:rsidR="000A2CBF" w:rsidRPr="00B17ABA" w:rsidRDefault="000A2CBF" w:rsidP="00344BC1">
            <w:pPr>
              <w:pStyle w:val="TOC1"/>
            </w:pPr>
            <w:r w:rsidRPr="00B17ABA">
              <w:t>65-74</w:t>
            </w:r>
          </w:p>
        </w:tc>
        <w:tc>
          <w:tcPr>
            <w:tcW w:w="1655" w:type="pct"/>
            <w:noWrap/>
            <w:vAlign w:val="center"/>
            <w:hideMark/>
          </w:tcPr>
          <w:p w:rsidR="000A2CBF" w:rsidRPr="00B17ABA" w:rsidRDefault="000A2CBF" w:rsidP="00344BC1">
            <w:pPr>
              <w:pStyle w:val="TOC1"/>
              <w:jc w:val="right"/>
            </w:pPr>
            <w:r w:rsidRPr="00B17ABA">
              <w:t>0.69</w:t>
            </w:r>
          </w:p>
        </w:tc>
        <w:tc>
          <w:tcPr>
            <w:tcW w:w="1690" w:type="pct"/>
            <w:noWrap/>
            <w:vAlign w:val="center"/>
            <w:hideMark/>
          </w:tcPr>
          <w:p w:rsidR="000A2CBF" w:rsidRPr="00B17ABA" w:rsidRDefault="000A2CBF" w:rsidP="00344BC1">
            <w:pPr>
              <w:pStyle w:val="TOC1"/>
              <w:jc w:val="right"/>
            </w:pPr>
            <w:r w:rsidRPr="00B17ABA">
              <w:t>0.76</w:t>
            </w:r>
          </w:p>
        </w:tc>
      </w:tr>
      <w:tr w:rsidR="000A2CBF" w:rsidRPr="00B17ABA" w:rsidTr="00DC1D54">
        <w:trPr>
          <w:trHeight w:val="300"/>
        </w:trPr>
        <w:tc>
          <w:tcPr>
            <w:tcW w:w="1655" w:type="pct"/>
            <w:noWrap/>
            <w:vAlign w:val="center"/>
            <w:hideMark/>
          </w:tcPr>
          <w:p w:rsidR="000A2CBF" w:rsidRPr="00B17ABA" w:rsidRDefault="000A2CBF" w:rsidP="00344BC1">
            <w:pPr>
              <w:pStyle w:val="TOC1"/>
            </w:pPr>
            <w:r w:rsidRPr="00B17ABA">
              <w:t>75+</w:t>
            </w:r>
          </w:p>
        </w:tc>
        <w:tc>
          <w:tcPr>
            <w:tcW w:w="1655" w:type="pct"/>
            <w:noWrap/>
            <w:vAlign w:val="center"/>
            <w:hideMark/>
          </w:tcPr>
          <w:p w:rsidR="000A2CBF" w:rsidRPr="00B17ABA" w:rsidRDefault="000A2CBF" w:rsidP="00344BC1">
            <w:pPr>
              <w:pStyle w:val="TOC1"/>
              <w:jc w:val="right"/>
            </w:pPr>
            <w:r w:rsidRPr="00B17ABA">
              <w:t>0.64</w:t>
            </w:r>
          </w:p>
        </w:tc>
        <w:tc>
          <w:tcPr>
            <w:tcW w:w="1690" w:type="pct"/>
            <w:noWrap/>
            <w:vAlign w:val="center"/>
            <w:hideMark/>
          </w:tcPr>
          <w:p w:rsidR="000A2CBF" w:rsidRPr="00B17ABA" w:rsidRDefault="000A2CBF" w:rsidP="00344BC1">
            <w:pPr>
              <w:pStyle w:val="TOC1"/>
              <w:jc w:val="right"/>
            </w:pPr>
            <w:r w:rsidRPr="00B17ABA">
              <w:t>0.64</w:t>
            </w:r>
          </w:p>
        </w:tc>
      </w:tr>
    </w:tbl>
    <w:p w:rsidR="000A2CBF" w:rsidRPr="00B17ABA" w:rsidRDefault="00965348" w:rsidP="001A2558">
      <w:pPr>
        <w:tabs>
          <w:tab w:val="left" w:pos="6765"/>
        </w:tabs>
        <w:jc w:val="both"/>
        <w:rPr>
          <w:rFonts w:asciiTheme="minorHAnsi" w:hAnsiTheme="minorHAnsi"/>
          <w:color w:val="FF0000"/>
        </w:rPr>
      </w:pPr>
      <w:r w:rsidRPr="00B17ABA">
        <w:rPr>
          <w:rFonts w:asciiTheme="minorHAnsi" w:hAnsiTheme="minorHAnsi"/>
          <w:color w:val="FF0000"/>
        </w:rPr>
        <w:tab/>
      </w:r>
    </w:p>
    <w:p w:rsidR="003F6ABD" w:rsidRPr="00B17ABA" w:rsidRDefault="003F6ABD" w:rsidP="00620560">
      <w:pPr>
        <w:jc w:val="both"/>
        <w:rPr>
          <w:lang w:eastAsia="ko-KR"/>
        </w:rPr>
      </w:pPr>
      <w:r w:rsidRPr="00B17ABA">
        <w:t>Dur</w:t>
      </w:r>
      <w:r w:rsidR="000671A2" w:rsidRPr="00B17ABA">
        <w:t xml:space="preserve">ing the drug switching period, </w:t>
      </w:r>
      <w:r w:rsidR="000671A2" w:rsidRPr="00B17ABA">
        <w:rPr>
          <w:rFonts w:hint="eastAsia"/>
          <w:lang w:eastAsia="ko-KR"/>
        </w:rPr>
        <w:t>the</w:t>
      </w:r>
      <w:r w:rsidRPr="00B17ABA">
        <w:t xml:space="preserve"> proportion of patients who ha</w:t>
      </w:r>
      <w:r w:rsidR="007654ED" w:rsidRPr="00B17ABA">
        <w:t>ve</w:t>
      </w:r>
      <w:r w:rsidR="00546068" w:rsidRPr="00B17ABA">
        <w:t xml:space="preserve"> </w:t>
      </w:r>
      <w:r w:rsidRPr="00B17ABA">
        <w:t xml:space="preserve">CVD or DM </w:t>
      </w:r>
      <w:r w:rsidR="000671A2" w:rsidRPr="00B17ABA">
        <w:t>w</w:t>
      </w:r>
      <w:r w:rsidR="000671A2" w:rsidRPr="00B17ABA">
        <w:rPr>
          <w:rFonts w:hint="eastAsia"/>
          <w:lang w:eastAsia="ko-KR"/>
        </w:rPr>
        <w:t>as</w:t>
      </w:r>
      <w:r w:rsidRPr="00B17ABA">
        <w:t xml:space="preserve"> calculated using QRISK2</w:t>
      </w:r>
      <w:r w:rsidR="00CD11E1"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 </w:instrText>
      </w:r>
      <w:r w:rsidR="00EE2B4F"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85]</w:t>
      </w:r>
      <w:r w:rsidR="00CD11E1" w:rsidRPr="00B17ABA">
        <w:fldChar w:fldCharType="end"/>
      </w:r>
      <w:r w:rsidRPr="00B17ABA">
        <w:t xml:space="preserve"> (</w:t>
      </w:r>
      <w:r w:rsidR="00313AF7" w:rsidRPr="00B17ABA">
        <w:t>see</w:t>
      </w:r>
      <w:r w:rsidRPr="00B17ABA">
        <w:t xml:space="preserve"> Section </w:t>
      </w:r>
      <w:r w:rsidR="001860FD" w:rsidRPr="00B17ABA">
        <w:t>5.6.1</w:t>
      </w:r>
      <w:r w:rsidRPr="00B17ABA">
        <w:t xml:space="preserve">). </w:t>
      </w:r>
      <w:r w:rsidR="001F663A" w:rsidRPr="00B17ABA">
        <w:rPr>
          <w:rFonts w:hint="eastAsia"/>
          <w:lang w:eastAsia="ko-KR"/>
        </w:rPr>
        <w:t xml:space="preserve">Assuming that the three-monthly event rate </w:t>
      </w:r>
      <w:r w:rsidR="001F663A" w:rsidRPr="00B17ABA">
        <w:rPr>
          <w:rFonts w:hint="eastAsia"/>
          <w:i/>
          <w:iCs/>
          <w:lang w:eastAsia="ko-KR"/>
        </w:rPr>
        <w:t>r</w:t>
      </w:r>
      <w:r w:rsidR="001F663A" w:rsidRPr="00B17ABA">
        <w:rPr>
          <w:rFonts w:hint="eastAsia"/>
          <w:lang w:eastAsia="ko-KR"/>
        </w:rPr>
        <w:t xml:space="preserve"> is </w:t>
      </w:r>
      <w:r w:rsidR="001F663A" w:rsidRPr="00B17ABA">
        <w:rPr>
          <w:lang w:eastAsia="ko-KR"/>
        </w:rPr>
        <w:t>consistent</w:t>
      </w:r>
      <w:r w:rsidR="001F663A" w:rsidRPr="00B17ABA">
        <w:rPr>
          <w:rFonts w:hint="eastAsia"/>
          <w:lang w:eastAsia="ko-KR"/>
        </w:rPr>
        <w:t xml:space="preserve"> over </w:t>
      </w:r>
      <w:r w:rsidR="005A3042" w:rsidRPr="00B17ABA">
        <w:rPr>
          <w:rFonts w:hint="eastAsia"/>
          <w:lang w:eastAsia="ko-KR"/>
        </w:rPr>
        <w:t>10-year</w:t>
      </w:r>
      <w:r w:rsidR="001F663A" w:rsidRPr="00B17ABA">
        <w:rPr>
          <w:rFonts w:hint="eastAsia"/>
          <w:lang w:eastAsia="ko-KR"/>
        </w:rPr>
        <w:t>s, t</w:t>
      </w:r>
      <w:r w:rsidR="00546068" w:rsidRPr="00B17ABA">
        <w:rPr>
          <w:rFonts w:hint="eastAsia"/>
          <w:lang w:eastAsia="ko-KR"/>
        </w:rPr>
        <w:t xml:space="preserve">he </w:t>
      </w:r>
      <w:r w:rsidRPr="00B17ABA">
        <w:t>10-year CVD risk wa</w:t>
      </w:r>
      <w:r w:rsidR="00546068" w:rsidRPr="00B17ABA">
        <w:t xml:space="preserve">s adjusted to </w:t>
      </w:r>
      <w:r w:rsidR="00546068" w:rsidRPr="00B17ABA">
        <w:rPr>
          <w:rFonts w:hint="eastAsia"/>
          <w:lang w:eastAsia="ko-KR"/>
        </w:rPr>
        <w:t>three</w:t>
      </w:r>
      <w:r w:rsidRPr="00B17ABA">
        <w:t xml:space="preserve"> month basis using the following equation</w:t>
      </w:r>
      <w:r w:rsidR="003D63C9" w:rsidRPr="00B17ABA">
        <w:rPr>
          <w:vertAlign w:val="superscript"/>
        </w:rPr>
        <w:fldChar w:fldCharType="begin"/>
      </w:r>
      <w:r w:rsidR="00EE2B4F" w:rsidRPr="00B17ABA">
        <w:rPr>
          <w:vertAlign w:val="superscript"/>
        </w:rPr>
        <w:instrText xml:space="preserve"> ADDIN EN.CITE &lt;EndNote&gt;&lt;Cite&gt;&lt;Author&gt;Drummond M&lt;/Author&gt;&lt;Year&gt;2001&lt;/Year&gt;&lt;RecNum&gt;470&lt;/RecNum&gt;&lt;DisplayText&gt;&lt;style face="superscript"&gt;[289]&lt;/style&gt;&lt;/DisplayText&gt;&lt;record&gt;&lt;rec-number&gt;470&lt;/rec-number&gt;&lt;foreign-keys&gt;&lt;key app="EN" db-id="z2a0dvwpazf220et2vh50z295rxpzfevwft2"&gt;470&lt;/key&gt;&lt;/foreign-keys&gt;&lt;ref-type name="Book"&gt;6&lt;/ref-type&gt;&lt;contributors&gt;&lt;authors&gt;&lt;author&gt;Drummond M, McGuire A&lt;/author&gt;&lt;/authors&gt;&lt;/contributors&gt;&lt;titles&gt;&lt;title&gt;Economic evaluation in health care: merging theory with practice &lt;/title&gt;&lt;/titles&gt;&lt;dates&gt;&lt;year&gt;2001&lt;/year&gt;&lt;/dates&gt;&lt;pub-location&gt;Oxford, U.K.&lt;/pub-location&gt;&lt;publisher&gt;Oxford University Press&lt;/publisher&gt;&lt;urls&gt;&lt;/urls&gt;&lt;/record&gt;&lt;/Cite&gt;&lt;/EndNote&gt;</w:instrText>
      </w:r>
      <w:r w:rsidR="003D63C9" w:rsidRPr="00B17ABA">
        <w:rPr>
          <w:vertAlign w:val="superscript"/>
        </w:rPr>
        <w:fldChar w:fldCharType="separate"/>
      </w:r>
      <w:r w:rsidR="00EE2B4F" w:rsidRPr="00B17ABA">
        <w:rPr>
          <w:noProof/>
          <w:vertAlign w:val="superscript"/>
        </w:rPr>
        <w:t>[289]</w:t>
      </w:r>
      <w:r w:rsidR="003D63C9" w:rsidRPr="00B17ABA">
        <w:rPr>
          <w:vertAlign w:val="superscript"/>
        </w:rPr>
        <w:fldChar w:fldCharType="end"/>
      </w:r>
      <w:r w:rsidRPr="00B17ABA">
        <w:t>:</w:t>
      </w:r>
    </w:p>
    <w:p w:rsidR="001F663A" w:rsidRPr="00B17ABA" w:rsidRDefault="001F663A" w:rsidP="007654ED">
      <w:pPr>
        <w:spacing w:after="0"/>
        <w:jc w:val="both"/>
        <w:rPr>
          <w:lang w:eastAsia="ko-KR"/>
        </w:rPr>
      </w:pPr>
    </w:p>
    <w:p w:rsidR="00B06F3F" w:rsidRPr="00B17ABA" w:rsidRDefault="003F6ABD" w:rsidP="007654ED">
      <w:pPr>
        <w:ind w:left="851" w:firstLine="0"/>
      </w:pPr>
      <m:oMathPara>
        <m:oMathParaPr>
          <m:jc m:val="left"/>
        </m:oMathParaPr>
        <m:oMath>
          <m:r>
            <w:rPr>
              <w:rFonts w:ascii="Cambria Math" w:hAnsi="Cambria Math"/>
            </w:rPr>
            <m:t>r=</m:t>
          </m:r>
          <m:f>
            <m:fPr>
              <m:ctrlPr>
                <w:rPr>
                  <w:rFonts w:ascii="Cambria Math" w:hAnsi="Cambria Math"/>
                  <w:i/>
                </w:rPr>
              </m:ctrlPr>
            </m:fPr>
            <m:num>
              <m:r>
                <w:rPr>
                  <w:rFonts w:ascii="Cambria Math" w:hAnsi="Cambria Math"/>
                </w:rPr>
                <m:t>-</m:t>
              </m:r>
              <m:r>
                <m:rPr>
                  <m:sty m:val="p"/>
                </m:rPr>
                <w:rPr>
                  <w:rFonts w:ascii="Cambria Math" w:hAnsi="Cambria Math"/>
                </w:rPr>
                <m:t>ln⁡</m:t>
              </m:r>
              <m:r>
                <w:rPr>
                  <w:rFonts w:ascii="Cambria Math" w:hAnsi="Cambria Math"/>
                </w:rPr>
                <m:t>[1-P</m:t>
              </m:r>
              <m:d>
                <m:dPr>
                  <m:ctrlPr>
                    <w:rPr>
                      <w:rFonts w:ascii="Cambria Math" w:hAnsi="Cambria Math"/>
                      <w:i/>
                    </w:rPr>
                  </m:ctrlPr>
                </m:dPr>
                <m:e>
                  <m:r>
                    <w:rPr>
                      <w:rFonts w:ascii="Cambria Math" w:hAnsi="Cambria Math"/>
                    </w:rPr>
                    <m:t>t</m:t>
                  </m:r>
                </m:e>
              </m:d>
              <m:r>
                <w:rPr>
                  <w:rFonts w:ascii="Cambria Math" w:hAnsi="Cambria Math"/>
                </w:rPr>
                <m:t>]</m:t>
              </m:r>
            </m:num>
            <m:den>
              <m:r>
                <w:rPr>
                  <w:rFonts w:ascii="Cambria Math" w:hAnsi="Cambria Math"/>
                </w:rPr>
                <m:t>t</m:t>
              </m:r>
            </m:den>
          </m:f>
        </m:oMath>
      </m:oMathPara>
    </w:p>
    <w:p w:rsidR="00150759" w:rsidRPr="00B17ABA" w:rsidRDefault="00B06F3F" w:rsidP="006B37FC">
      <w:pPr>
        <w:ind w:firstLine="0"/>
      </w:pPr>
      <w:r w:rsidRPr="00B17ABA">
        <w:t>w</w:t>
      </w:r>
      <w:r w:rsidR="003F6ABD" w:rsidRPr="00B17ABA">
        <w:t xml:space="preserve">here </w:t>
      </w:r>
      <w:r w:rsidR="003F6ABD" w:rsidRPr="00B17ABA">
        <w:rPr>
          <w:i/>
          <w:iCs/>
        </w:rPr>
        <w:t>P(t)</w:t>
      </w:r>
      <w:r w:rsidR="003F6ABD" w:rsidRPr="00B17ABA">
        <w:t xml:space="preserve"> is a cumulative probability for</w:t>
      </w:r>
      <w:r w:rsidR="00546068" w:rsidRPr="00B17ABA">
        <w:t xml:space="preserve"> </w:t>
      </w:r>
      <w:r w:rsidR="00546068" w:rsidRPr="00B17ABA">
        <w:rPr>
          <w:rFonts w:hint="eastAsia"/>
        </w:rPr>
        <w:t>t</w:t>
      </w:r>
      <w:r w:rsidR="003F6ABD" w:rsidRPr="00B17ABA">
        <w:t>.</w:t>
      </w:r>
      <w:r w:rsidR="00AA2D24" w:rsidRPr="00B17ABA">
        <w:tab/>
      </w:r>
      <w:r w:rsidR="00AA2D24" w:rsidRPr="00B17ABA">
        <w:tab/>
      </w:r>
      <w:r w:rsidR="00AA2D24" w:rsidRPr="00B17ABA">
        <w:tab/>
      </w:r>
      <w:r w:rsidR="006B37FC" w:rsidRPr="00B17ABA">
        <w:tab/>
      </w:r>
      <w:r w:rsidR="00150759" w:rsidRPr="00B17ABA">
        <w:t>Equation 5.1.</w:t>
      </w:r>
    </w:p>
    <w:p w:rsidR="00AB1EA8" w:rsidRPr="00B17ABA" w:rsidRDefault="00AB1EA8" w:rsidP="00C504C2">
      <w:pPr>
        <w:jc w:val="both"/>
      </w:pPr>
    </w:p>
    <w:p w:rsidR="003F6ABD" w:rsidRPr="00B17ABA" w:rsidRDefault="003F6ABD" w:rsidP="00ED7C74">
      <w:pPr>
        <w:jc w:val="both"/>
      </w:pPr>
      <w:r w:rsidRPr="00B17ABA">
        <w:t>To calculate the transition probabilities to individual CVDs (i.e., UA, MI, stroke and HF), the composite CVD risk was multiplied by the age and gender-specific distribution of first CVD in the UK (</w:t>
      </w:r>
      <w:r w:rsidR="00313AF7" w:rsidRPr="00B17ABA">
        <w:t>see</w:t>
      </w:r>
      <w:r w:rsidRPr="00B17ABA">
        <w:t xml:space="preserve"> </w:t>
      </w:r>
      <w:r w:rsidR="00C504C2" w:rsidRPr="00B17ABA">
        <w:fldChar w:fldCharType="begin"/>
      </w:r>
      <w:r w:rsidR="00C504C2" w:rsidRPr="00B17ABA">
        <w:instrText xml:space="preserve"> REF _Ref423609854 \h </w:instrText>
      </w:r>
      <w:r w:rsidR="00ED7C74" w:rsidRPr="00B17ABA">
        <w:instrText xml:space="preserve"> \* MERGEFORMAT </w:instrText>
      </w:r>
      <w:r w:rsidR="00C504C2" w:rsidRPr="00B17ABA">
        <w:fldChar w:fldCharType="separate"/>
      </w:r>
      <w:r w:rsidR="00ED7C74" w:rsidRPr="00B17ABA">
        <w:fldChar w:fldCharType="begin"/>
      </w:r>
      <w:r w:rsidR="00ED7C74" w:rsidRPr="00B17ABA">
        <w:instrText xml:space="preserve"> REF _Ref425939032 \h  \* MERGEFORMAT </w:instrText>
      </w:r>
      <w:r w:rsidR="00ED7C74" w:rsidRPr="00B17ABA">
        <w:fldChar w:fldCharType="separate"/>
      </w:r>
      <w:r w:rsidR="00ED7C74" w:rsidRPr="00B17ABA">
        <w:t xml:space="preserve">Table </w:t>
      </w:r>
      <w:r w:rsidR="00ED7C74" w:rsidRPr="00B17ABA">
        <w:rPr>
          <w:noProof/>
          <w:cs/>
        </w:rPr>
        <w:t>‎</w:t>
      </w:r>
      <w:r w:rsidR="00ED7C74" w:rsidRPr="00B17ABA">
        <w:rPr>
          <w:noProof/>
        </w:rPr>
        <w:t>5</w:t>
      </w:r>
      <w:r w:rsidR="00ED7C74" w:rsidRPr="00B17ABA">
        <w:t>.</w:t>
      </w:r>
      <w:r w:rsidR="00ED7C74" w:rsidRPr="00B17ABA">
        <w:rPr>
          <w:noProof/>
        </w:rPr>
        <w:t>2</w:t>
      </w:r>
      <w:r w:rsidR="00ED7C74" w:rsidRPr="00B17ABA">
        <w:fldChar w:fldCharType="end"/>
      </w:r>
      <w:r w:rsidR="00C504C2" w:rsidRPr="00B17ABA">
        <w:fldChar w:fldCharType="end"/>
      </w:r>
      <w:r w:rsidRPr="00B17ABA">
        <w:t>)</w:t>
      </w:r>
      <w:r w:rsidR="00CD11E1" w:rsidRPr="00B17ABA">
        <w:fldChar w:fldCharType="begin">
          <w:fldData xml:space="preserve">PEVuZE5vdGU+PENpdGU+PEF1dGhvcj5XYXJkPC9BdXRob3I+PFllYXI+MjAwNzwvWWVhcj48UmVj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</w:fldData>
        </w:fldChar>
      </w:r>
      <w:r w:rsidR="00EE2B4F" w:rsidRPr="00B17ABA">
        <w:instrText xml:space="preserve"> ADDIN EN.CITE </w:instrText>
      </w:r>
      <w:r w:rsidR="00EE2B4F" w:rsidRPr="00B17ABA">
        <w:fldChar w:fldCharType="begin">
          <w:fldData xml:space="preserve">PEVuZE5vdGU+PENpdGU+PEF1dGhvcj5XYXJkPC9BdXRob3I+PFllYXI+MjAwNzwvWWVhcj48UmVj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63, 286]</w:t>
      </w:r>
      <w:r w:rsidR="00CD11E1" w:rsidRPr="00B17ABA">
        <w:fldChar w:fldCharType="end"/>
      </w:r>
      <w:r w:rsidRPr="00B17ABA">
        <w:t>. The data originally came from the Bromley Coronary Heart Disease Register and Oxfordshire Community Stroke Project</w:t>
      </w:r>
      <w:r w:rsidR="00CD11E1" w:rsidRPr="00B17ABA">
        <w:fldChar w:fldCharType="begin"/>
      </w:r>
      <w:r w:rsidR="00EE2B4F" w:rsidRPr="00B17ABA">
        <w:instrText xml:space="preserve"> ADDIN EN.CITE &lt;EndNote&gt;&lt;Cite&gt;&lt;Author&gt;Sutcliffe SJ&lt;/Author&gt;&lt;Year&gt;2003&lt;/Year&gt;&lt;RecNum&gt;471&lt;/RecNum&gt;&lt;DisplayText&gt;&lt;style face="superscript"&gt;[290, 291]&lt;/style&gt;&lt;/DisplayText&gt;&lt;record&gt;&lt;rec-number&gt;471&lt;/rec-number&gt;&lt;foreign-keys&gt;&lt;key app="EN" db-id="z2a0dvwpazf220et2vh50z295rxpzfevwft2"&gt;471&lt;/key&gt;&lt;/foreign-keys&gt;&lt;ref-type name="Journal Article"&gt;17&lt;/ref-type&gt;&lt;contributors&gt;&lt;authors&gt;&lt;author&gt;Sutcliffe SJ, Fox KF, Wood DA, Sutcliffe A, Stock K, Wright M, et al.&lt;/author&gt;&lt;/authors&gt;&lt;/contributors&gt;&lt;titles&gt;&lt;title&gt;Incidence of coronary heart disease in a health authority in London: review of a community register&lt;/title&gt;&lt;secondary-title&gt;BMJ&lt;/secondary-title&gt;&lt;/titles&gt;&lt;periodical&gt;&lt;full-title&gt;BMJ&lt;/full-title&gt;&lt;/periodical&gt;&lt;volume&gt;326&lt;/volume&gt;&lt;number&gt;20&lt;/number&gt;&lt;dates&gt;&lt;year&gt;2003&lt;/year&gt;&lt;/dates&gt;&lt;urls&gt;&lt;/urls&gt;&lt;/record&gt;&lt;/Cite&gt;&lt;Cite&gt;&lt;Author&gt;Bamford&lt;/Author&gt;&lt;Year&gt;1988&lt;/Year&gt;&lt;RecNum&gt;472&lt;/RecNum&gt;&lt;record&gt;&lt;rec-number&gt;472&lt;/rec-number&gt;&lt;foreign-keys&gt;&lt;key app="EN" db-id="z2a0dvwpazf220et2vh50z295rxpzfevwft2"&gt;472&lt;/key&gt;&lt;/foreign-keys&gt;&lt;ref-type name="Journal Article"&gt;17&lt;/ref-type&gt;&lt;contributors&gt;&lt;authors&gt;&lt;author&gt;Bamford, J.; Sandercock, P.; Dennis, M.; Warlow, C.; Jones, L.; McPherson, K.&lt;/author&gt;&lt;/authors&gt;&lt;/contributors&gt;&lt;titles&gt;&lt;title&gt;A prospective study of acute cerebrovascular disease in the community: the Oxfordshire Community Stroke Project 1981–86. I. Methodology, demography and incident cases of first-ever stroke.&lt;/title&gt;&lt;secondary-title&gt;J Neurol Neurosurg Psychiatry&lt;/secondary-title&gt;&lt;/titles&gt;&lt;periodical&gt;&lt;full-title&gt;J Neurol Neurosurg Psychiatry&lt;/full-title&gt;&lt;/periodical&gt;&lt;pages&gt;1373–80&lt;/pages&gt;&lt;volume&gt;51&lt;/volume&gt;&lt;dates&gt;&lt;year&gt;1988&lt;/year&gt;&lt;/dates&gt;&lt;urls&gt;&lt;/urls&gt;&lt;/record&gt;&lt;/Cite&gt;&lt;/EndNote&gt;</w:instrText>
      </w:r>
      <w:r w:rsidR="00CD11E1" w:rsidRPr="00B17ABA">
        <w:fldChar w:fldCharType="separate"/>
      </w:r>
      <w:r w:rsidR="00EE2B4F" w:rsidRPr="00B17ABA">
        <w:rPr>
          <w:noProof/>
          <w:vertAlign w:val="superscript"/>
        </w:rPr>
        <w:t>[290, 291]</w:t>
      </w:r>
      <w:r w:rsidR="00CD11E1" w:rsidRPr="00B17ABA">
        <w:fldChar w:fldCharType="end"/>
      </w:r>
      <w:r w:rsidRPr="00B17ABA">
        <w:t xml:space="preserve">. </w:t>
      </w:r>
    </w:p>
    <w:p w:rsidR="003F6ABD" w:rsidRPr="00B17ABA" w:rsidRDefault="003F6ABD" w:rsidP="00C504C2">
      <w:pPr>
        <w:jc w:val="both"/>
      </w:pPr>
      <w:r w:rsidRPr="00B17ABA">
        <w:t>The composite CVD risk calculated by QRISK2 did not include HF risk</w:t>
      </w:r>
      <w:r w:rsidR="00AB1EA8" w:rsidRPr="00B17ABA">
        <w:t>: therefore</w:t>
      </w:r>
      <w:r w:rsidRPr="00B17ABA">
        <w:t xml:space="preserve"> </w:t>
      </w:r>
      <w:r w:rsidR="00AB1EA8" w:rsidRPr="00B17ABA">
        <w:rPr>
          <w:lang w:eastAsia="ko-KR"/>
        </w:rPr>
        <w:t>t</w:t>
      </w:r>
      <w:r w:rsidRPr="00B17ABA">
        <w:t>he HF risk was estimated by age and gender-dependent HF incidence in the UK (</w:t>
      </w:r>
      <w:r w:rsidR="00313AF7" w:rsidRPr="00B17ABA">
        <w:t>see</w:t>
      </w:r>
      <w:r w:rsidRPr="00B17ABA">
        <w:t xml:space="preserve"> </w:t>
      </w:r>
      <w:r w:rsidR="00C504C2" w:rsidRPr="00B17ABA">
        <w:fldChar w:fldCharType="begin"/>
      </w:r>
      <w:r w:rsidR="00C504C2" w:rsidRPr="00B17ABA">
        <w:instrText xml:space="preserve"> REF _Ref423609987 \h </w:instrText>
      </w:r>
      <w:r w:rsidR="00B17ABA">
        <w:instrText xml:space="preserve"> \* MERGEFORMAT </w:instrText>
      </w:r>
      <w:r w:rsidR="00C504C2"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5</w:t>
      </w:r>
      <w:r w:rsidR="00C504C2" w:rsidRPr="00B17ABA">
        <w:fldChar w:fldCharType="end"/>
      </w:r>
      <w:r w:rsidR="009F4CFC" w:rsidRPr="00B17ABA">
        <w:t>)</w:t>
      </w:r>
      <w:r w:rsidR="00CD11E1" w:rsidRPr="00B17ABA">
        <w:fldChar w:fldCharType="begin"/>
      </w:r>
      <w:r w:rsidR="00EE2B4F" w:rsidRPr="00B17ABA">
        <w:instrText xml:space="preserve"> ADDIN EN.CITE &lt;EndNote&gt;&lt;Cite&gt;&lt;Author&gt;Townsend N&lt;/Author&gt;&lt;Year&gt;2012&lt;/Year&gt;&lt;RecNum&gt;355&lt;/RecNum&gt;&lt;DisplayText&gt;&lt;style face="superscript"&gt;[288]&lt;/style&gt;&lt;/DisplayText&gt;&lt;record&gt;&lt;rec-number&gt;355&lt;/rec-number&gt;&lt;foreign-keys&gt;&lt;key app="EN" db-id="z2a0dvwpazf220et2vh50z295rxpzfevwft2"&gt;355&lt;/key&gt;&lt;/foreign-keys&gt;&lt;ref-type name="Book"&gt;6&lt;/ref-type&gt;&lt;contributors&gt;&lt;authors&gt;&lt;author&gt;Townsend N, Wickramasinghe K, Bhatnagar P, Smolina K, Nichols M, Leal J, Luengo-Fernandez R, Rayner M&lt;/author&gt;&lt;/authors&gt;&lt;/contributors&gt;&lt;titles&gt;&lt;title&gt;Coronary heart disease statistics 2012 edition&lt;/title&gt;&lt;/titles&gt;&lt;dates&gt;&lt;year&gt;2012&lt;/year&gt;&lt;/dates&gt;&lt;pub-location&gt;London&lt;/pub-location&gt;&lt;publisher&gt;British Heart Foundation&lt;/publisher&gt;&lt;urls&gt;&lt;/urls&gt;&lt;/record&gt;&lt;/Cite&gt;&lt;/EndNote&gt;</w:instrText>
      </w:r>
      <w:r w:rsidR="00CD11E1" w:rsidRPr="00B17ABA">
        <w:fldChar w:fldCharType="separate"/>
      </w:r>
      <w:r w:rsidR="00EE2B4F" w:rsidRPr="00B17ABA">
        <w:rPr>
          <w:noProof/>
          <w:vertAlign w:val="superscript"/>
        </w:rPr>
        <w:t>[288]</w:t>
      </w:r>
      <w:r w:rsidR="00CD11E1" w:rsidRPr="00B17ABA">
        <w:fldChar w:fldCharType="end"/>
      </w:r>
      <w:r w:rsidRPr="00B17ABA">
        <w:t xml:space="preserve"> and the </w:t>
      </w:r>
      <w:r w:rsidR="00490F4D" w:rsidRPr="00B17ABA">
        <w:t>RR</w:t>
      </w:r>
      <w:r w:rsidRPr="00B17ABA">
        <w:t xml:space="preserve"> of elevated SBP (&gt;140</w:t>
      </w:r>
      <w:r w:rsidR="00825ADE" w:rsidRPr="00B17ABA">
        <w:t xml:space="preserve"> </w:t>
      </w:r>
      <w:r w:rsidRPr="00B17ABA">
        <w:t>mmHg) for HF incidence in white population, which was 1.80 (1.27-2.55)</w:t>
      </w:r>
      <w:r w:rsidR="00CD11E1" w:rsidRPr="00B17ABA">
        <w:fldChar w:fldCharType="begin"/>
      </w:r>
      <w:r w:rsidR="00EE2B4F" w:rsidRPr="00B17ABA">
        <w:instrText xml:space="preserve"> ADDIN EN.CITE &lt;EndNote&gt;&lt;Cite&gt;&lt;Author&gt;Kalogeropoulos&lt;/Author&gt;&lt;Year&gt;2009&lt;/Year&gt;&lt;RecNum&gt;474&lt;/RecNum&gt;&lt;DisplayText&gt;&lt;style face="superscript"&gt;[292]&lt;/style&gt;&lt;/DisplayText&gt;&lt;record&gt;&lt;rec-number&gt;474&lt;/rec-number&gt;&lt;foreign-keys&gt;&lt;key app="EN" db-id="z2a0dvwpazf220et2vh50z295rxpzfevwft2"&gt;474&lt;/key&gt;&lt;/foreign-keys&gt;&lt;ref-type name="Journal Article"&gt;17&lt;/ref-type&gt;&lt;contributors&gt;&lt;authors&gt;&lt;author&gt;Kalogeropoulos, A.; Georgiopoulou, V.; Kritchevsky, S. B.; Psaty, B. M.; Smith,N. L.; Newman, A. B.; Rodondi, N.; Satterfield, S.&lt;/author&gt;&lt;/authors&gt;&lt;/contributors&gt;&lt;titles&gt;&lt;title&gt;Epidemiology of incident heart failure in a contemporary elderly population: The Health, Aging, and Body Composition Study&lt;/title&gt;&lt;secondary-title&gt;Arch Intern Med&lt;/secondary-title&gt;&lt;/titles&gt;&lt;periodical&gt;&lt;full-title&gt;Arch Intern Med&lt;/full-title&gt;&lt;abbr-1&gt;Archives of internal medicine&lt;/abbr-1&gt;&lt;/periodical&gt;&lt;pages&gt;708–715&lt;/pages&gt;&lt;volume&gt;169&lt;/volume&gt;&lt;number&gt;7&lt;/number&gt;&lt;dates&gt;&lt;year&gt;2009&lt;/year&gt;&lt;/dates&gt;&lt;urls&gt;&lt;/urls&gt;&lt;/record&gt;&lt;/Cite&gt;&lt;/EndNote&gt;</w:instrText>
      </w:r>
      <w:r w:rsidR="00CD11E1" w:rsidRPr="00B17ABA">
        <w:fldChar w:fldCharType="separate"/>
      </w:r>
      <w:r w:rsidR="00EE2B4F" w:rsidRPr="00B17ABA">
        <w:rPr>
          <w:noProof/>
          <w:vertAlign w:val="superscript"/>
        </w:rPr>
        <w:t>[292]</w:t>
      </w:r>
      <w:r w:rsidR="00CD11E1" w:rsidRPr="00B17ABA">
        <w:fldChar w:fldCharType="end"/>
      </w:r>
      <w:r w:rsidRPr="00B17ABA">
        <w:t>.</w:t>
      </w:r>
    </w:p>
    <w:p w:rsidR="003F6ABD" w:rsidRPr="00B17ABA" w:rsidRDefault="003F6ABD" w:rsidP="003D63C9">
      <w:pPr>
        <w:spacing w:line="240" w:lineRule="auto"/>
        <w:jc w:val="both"/>
      </w:pPr>
    </w:p>
    <w:p w:rsidR="003F6ABD" w:rsidRPr="00B17ABA" w:rsidRDefault="003F6ABD" w:rsidP="00620560">
      <w:pPr>
        <w:pStyle w:val="Caption"/>
      </w:pPr>
      <w:bookmarkStart w:id="159" w:name="_Ref423609987"/>
      <w:bookmarkStart w:id="160" w:name="_Toc426018636"/>
      <w:r w:rsidRPr="00B17ABA">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5</w:t>
        </w:r>
      </w:fldSimple>
      <w:bookmarkEnd w:id="159"/>
      <w:r w:rsidRPr="00B17ABA">
        <w:t xml:space="preserve">. Incidence per 100,000 of </w:t>
      </w:r>
      <w:r w:rsidR="006A7463" w:rsidRPr="00B17ABA">
        <w:t>HF</w:t>
      </w:r>
      <w:r w:rsidRPr="00B17ABA">
        <w:t xml:space="preserve"> in the UK</w:t>
      </w:r>
      <w:r w:rsidR="00CD11E1" w:rsidRPr="00B17ABA">
        <w:fldChar w:fldCharType="begin"/>
      </w:r>
      <w:r w:rsidR="00EE2B4F" w:rsidRPr="00B17ABA">
        <w:instrText xml:space="preserve"> ADDIN EN.CITE &lt;EndNote&gt;&lt;Cite&gt;&lt;Author&gt;Townsend N&lt;/Author&gt;&lt;Year&gt;2012&lt;/Year&gt;&lt;RecNum&gt;355&lt;/RecNum&gt;&lt;DisplayText&gt;&lt;style face="superscript"&gt;[288]&lt;/style&gt;&lt;/DisplayText&gt;&lt;record&gt;&lt;rec-number&gt;355&lt;/rec-number&gt;&lt;foreign-keys&gt;&lt;key app="EN" db-id="z2a0dvwpazf220et2vh50z295rxpzfevwft2"&gt;355&lt;/key&gt;&lt;/foreign-keys&gt;&lt;ref-type name="Book"&gt;6&lt;/ref-type&gt;&lt;contributors&gt;&lt;authors&gt;&lt;author&gt;Townsend N, Wickramasinghe K, Bhatnagar P, Smolina K, Nichols M, Leal J, Luengo-Fernandez R, Rayner M&lt;/author&gt;&lt;/authors&gt;&lt;/contributors&gt;&lt;titles&gt;&lt;title&gt;Coronary heart disease statistics 2012 edition&lt;/title&gt;&lt;/titles&gt;&lt;dates&gt;&lt;year&gt;2012&lt;/year&gt;&lt;/dates&gt;&lt;pub-location&gt;London&lt;/pub-location&gt;&lt;publisher&gt;British Heart Foundation&lt;/publisher&gt;&lt;urls&gt;&lt;/urls&gt;&lt;/record&gt;&lt;/Cite&gt;&lt;/EndNote&gt;</w:instrText>
      </w:r>
      <w:r w:rsidR="00CD11E1" w:rsidRPr="00B17ABA">
        <w:fldChar w:fldCharType="separate"/>
      </w:r>
      <w:r w:rsidR="00EE2B4F" w:rsidRPr="00B17ABA">
        <w:rPr>
          <w:noProof/>
          <w:vertAlign w:val="superscript"/>
        </w:rPr>
        <w:t>[288]</w:t>
      </w:r>
      <w:bookmarkEnd w:id="160"/>
      <w:r w:rsidR="00CD11E1" w:rsidRPr="00B17ABA">
        <w:fldChar w:fldCharType="end"/>
      </w:r>
    </w:p>
    <w:tbl>
      <w:tblPr>
        <w:tblStyle w:val="TableGrid"/>
        <w:tblW w:w="5000" w:type="pct"/>
        <w:tblLook w:val="04A0" w:firstRow="1" w:lastRow="0" w:firstColumn="1" w:lastColumn="0" w:noHBand="0" w:noVBand="1"/>
      </w:tblPr>
      <w:tblGrid>
        <w:gridCol w:w="2596"/>
        <w:gridCol w:w="3245"/>
        <w:gridCol w:w="2595"/>
      </w:tblGrid>
      <w:tr w:rsidR="003F6ABD" w:rsidRPr="00B17ABA" w:rsidTr="00DC1D54">
        <w:trPr>
          <w:trHeight w:val="315"/>
        </w:trPr>
        <w:tc>
          <w:tcPr>
            <w:tcW w:w="1538" w:type="pct"/>
            <w:tcBorders>
              <w:bottom w:val="double" w:sz="4" w:space="0" w:color="auto"/>
            </w:tcBorders>
            <w:noWrap/>
            <w:vAlign w:val="center"/>
            <w:hideMark/>
          </w:tcPr>
          <w:p w:rsidR="003F6ABD" w:rsidRPr="00B17ABA" w:rsidRDefault="009D5FD9" w:rsidP="00344BC1">
            <w:pPr>
              <w:pStyle w:val="TOC1"/>
            </w:pPr>
            <w:r w:rsidRPr="00B17ABA">
              <w:t>Age group</w:t>
            </w:r>
          </w:p>
        </w:tc>
        <w:tc>
          <w:tcPr>
            <w:tcW w:w="1923" w:type="pct"/>
            <w:tcBorders>
              <w:bottom w:val="double" w:sz="4" w:space="0" w:color="auto"/>
            </w:tcBorders>
            <w:noWrap/>
            <w:vAlign w:val="center"/>
            <w:hideMark/>
          </w:tcPr>
          <w:p w:rsidR="003F6ABD" w:rsidRPr="00B17ABA" w:rsidRDefault="003F6ABD" w:rsidP="009D5FD9">
            <w:pPr>
              <w:pStyle w:val="TOC1"/>
              <w:jc w:val="center"/>
            </w:pPr>
            <w:r w:rsidRPr="00B17ABA">
              <w:t>Men</w:t>
            </w:r>
          </w:p>
        </w:tc>
        <w:tc>
          <w:tcPr>
            <w:tcW w:w="1538" w:type="pct"/>
            <w:tcBorders>
              <w:bottom w:val="double" w:sz="4" w:space="0" w:color="auto"/>
            </w:tcBorders>
            <w:noWrap/>
            <w:vAlign w:val="center"/>
            <w:hideMark/>
          </w:tcPr>
          <w:p w:rsidR="003F6ABD" w:rsidRPr="00B17ABA" w:rsidRDefault="003F6ABD" w:rsidP="009D5FD9">
            <w:pPr>
              <w:pStyle w:val="TOC1"/>
              <w:jc w:val="center"/>
            </w:pPr>
            <w:r w:rsidRPr="00B17ABA">
              <w:t>Women</w:t>
            </w:r>
          </w:p>
        </w:tc>
      </w:tr>
      <w:tr w:rsidR="003F6ABD" w:rsidRPr="00B17ABA" w:rsidTr="00DC1D54">
        <w:trPr>
          <w:trHeight w:val="315"/>
        </w:trPr>
        <w:tc>
          <w:tcPr>
            <w:tcW w:w="1538" w:type="pct"/>
            <w:tcBorders>
              <w:top w:val="double" w:sz="4" w:space="0" w:color="auto"/>
            </w:tcBorders>
            <w:noWrap/>
            <w:vAlign w:val="center"/>
            <w:hideMark/>
          </w:tcPr>
          <w:p w:rsidR="003F6ABD" w:rsidRPr="00B17ABA" w:rsidRDefault="003F6ABD" w:rsidP="00344BC1">
            <w:pPr>
              <w:pStyle w:val="TOC1"/>
            </w:pPr>
            <w:r w:rsidRPr="00B17ABA">
              <w:t>55-64</w:t>
            </w:r>
          </w:p>
        </w:tc>
        <w:tc>
          <w:tcPr>
            <w:tcW w:w="1923" w:type="pct"/>
            <w:tcBorders>
              <w:top w:val="double" w:sz="4" w:space="0" w:color="auto"/>
            </w:tcBorders>
            <w:noWrap/>
            <w:vAlign w:val="center"/>
            <w:hideMark/>
          </w:tcPr>
          <w:p w:rsidR="003F6ABD" w:rsidRPr="00B17ABA" w:rsidRDefault="003F6ABD" w:rsidP="00344BC1">
            <w:pPr>
              <w:pStyle w:val="TOC1"/>
              <w:jc w:val="right"/>
            </w:pPr>
            <w:r w:rsidRPr="00B17ABA">
              <w:t>71.5</w:t>
            </w:r>
          </w:p>
        </w:tc>
        <w:tc>
          <w:tcPr>
            <w:tcW w:w="1538" w:type="pct"/>
            <w:tcBorders>
              <w:top w:val="double" w:sz="4" w:space="0" w:color="auto"/>
            </w:tcBorders>
            <w:noWrap/>
            <w:vAlign w:val="center"/>
            <w:hideMark/>
          </w:tcPr>
          <w:p w:rsidR="003F6ABD" w:rsidRPr="00B17ABA" w:rsidRDefault="003F6ABD" w:rsidP="00344BC1">
            <w:pPr>
              <w:pStyle w:val="TOC1"/>
              <w:jc w:val="right"/>
            </w:pPr>
            <w:r w:rsidRPr="00B17ABA">
              <w:t>31</w:t>
            </w:r>
            <w:r w:rsidR="009D5FD9" w:rsidRPr="00B17ABA">
              <w:t>.0</w:t>
            </w:r>
          </w:p>
        </w:tc>
      </w:tr>
      <w:tr w:rsidR="003F6ABD" w:rsidRPr="00B17ABA" w:rsidTr="00DC1D54">
        <w:trPr>
          <w:trHeight w:val="315"/>
        </w:trPr>
        <w:tc>
          <w:tcPr>
            <w:tcW w:w="1538" w:type="pct"/>
            <w:noWrap/>
            <w:vAlign w:val="center"/>
            <w:hideMark/>
          </w:tcPr>
          <w:p w:rsidR="003F6ABD" w:rsidRPr="00B17ABA" w:rsidRDefault="003F6ABD" w:rsidP="00344BC1">
            <w:pPr>
              <w:pStyle w:val="TOC1"/>
            </w:pPr>
            <w:r w:rsidRPr="00B17ABA">
              <w:t>65-74</w:t>
            </w:r>
          </w:p>
        </w:tc>
        <w:tc>
          <w:tcPr>
            <w:tcW w:w="1923" w:type="pct"/>
            <w:noWrap/>
            <w:vAlign w:val="center"/>
            <w:hideMark/>
          </w:tcPr>
          <w:p w:rsidR="003F6ABD" w:rsidRPr="00B17ABA" w:rsidRDefault="003F6ABD" w:rsidP="00344BC1">
            <w:pPr>
              <w:pStyle w:val="TOC1"/>
              <w:jc w:val="right"/>
            </w:pPr>
            <w:r w:rsidRPr="00B17ABA">
              <w:t>173.1</w:t>
            </w:r>
          </w:p>
        </w:tc>
        <w:tc>
          <w:tcPr>
            <w:tcW w:w="1538" w:type="pct"/>
            <w:noWrap/>
            <w:vAlign w:val="center"/>
            <w:hideMark/>
          </w:tcPr>
          <w:p w:rsidR="003F6ABD" w:rsidRPr="00B17ABA" w:rsidRDefault="003F6ABD" w:rsidP="00344BC1">
            <w:pPr>
              <w:pStyle w:val="TOC1"/>
              <w:jc w:val="right"/>
            </w:pPr>
            <w:r w:rsidRPr="00B17ABA">
              <w:t>98.7</w:t>
            </w:r>
          </w:p>
        </w:tc>
      </w:tr>
      <w:tr w:rsidR="003F6ABD" w:rsidRPr="00B17ABA" w:rsidTr="00DC1D54">
        <w:trPr>
          <w:trHeight w:val="315"/>
        </w:trPr>
        <w:tc>
          <w:tcPr>
            <w:tcW w:w="1538" w:type="pct"/>
            <w:noWrap/>
            <w:vAlign w:val="center"/>
            <w:hideMark/>
          </w:tcPr>
          <w:p w:rsidR="003F6ABD" w:rsidRPr="00B17ABA" w:rsidRDefault="003F6ABD" w:rsidP="00344BC1">
            <w:pPr>
              <w:pStyle w:val="TOC1"/>
            </w:pPr>
            <w:r w:rsidRPr="00B17ABA">
              <w:t>75+</w:t>
            </w:r>
          </w:p>
        </w:tc>
        <w:tc>
          <w:tcPr>
            <w:tcW w:w="1923" w:type="pct"/>
            <w:noWrap/>
            <w:vAlign w:val="center"/>
            <w:hideMark/>
          </w:tcPr>
          <w:p w:rsidR="003F6ABD" w:rsidRPr="00B17ABA" w:rsidRDefault="003F6ABD" w:rsidP="00344BC1">
            <w:pPr>
              <w:pStyle w:val="TOC1"/>
              <w:jc w:val="right"/>
            </w:pPr>
            <w:r w:rsidRPr="00B17ABA">
              <w:t>287.5</w:t>
            </w:r>
          </w:p>
        </w:tc>
        <w:tc>
          <w:tcPr>
            <w:tcW w:w="1538" w:type="pct"/>
            <w:noWrap/>
            <w:vAlign w:val="center"/>
            <w:hideMark/>
          </w:tcPr>
          <w:p w:rsidR="003F6ABD" w:rsidRPr="00B17ABA" w:rsidRDefault="003F6ABD" w:rsidP="00344BC1">
            <w:pPr>
              <w:pStyle w:val="TOC1"/>
              <w:jc w:val="right"/>
            </w:pPr>
            <w:r w:rsidRPr="00B17ABA">
              <w:t>239.8</w:t>
            </w:r>
          </w:p>
        </w:tc>
      </w:tr>
    </w:tbl>
    <w:p w:rsidR="003F6ABD" w:rsidRPr="00B17ABA" w:rsidRDefault="003F6ABD" w:rsidP="001A2558">
      <w:pPr>
        <w:jc w:val="both"/>
      </w:pPr>
    </w:p>
    <w:p w:rsidR="007654ED" w:rsidRPr="00B17ABA" w:rsidRDefault="007654ED" w:rsidP="00C504C2">
      <w:pPr>
        <w:jc w:val="both"/>
      </w:pPr>
    </w:p>
    <w:p w:rsidR="003F6ABD" w:rsidRPr="00B17ABA" w:rsidRDefault="003F6ABD" w:rsidP="00ED7C74">
      <w:pPr>
        <w:jc w:val="both"/>
      </w:pPr>
      <w:r w:rsidRPr="00B17ABA">
        <w:lastRenderedPageBreak/>
        <w:t>The risk of new onset type 2 DM came from age and gender-specific type 2 DM incidence in the UK (</w:t>
      </w:r>
      <w:r w:rsidR="00313AF7" w:rsidRPr="00B17ABA">
        <w:t>see</w:t>
      </w:r>
      <w:r w:rsidRPr="00B17ABA">
        <w:t xml:space="preserve"> </w:t>
      </w:r>
      <w:r w:rsidR="00C504C2" w:rsidRPr="00B17ABA">
        <w:fldChar w:fldCharType="begin"/>
      </w:r>
      <w:r w:rsidR="00C504C2" w:rsidRPr="00B17ABA">
        <w:instrText xml:space="preserve"> REF _Ref423610010 \h </w:instrText>
      </w:r>
      <w:r w:rsidR="00ED7C74" w:rsidRPr="00B17ABA">
        <w:instrText xml:space="preserve"> \* MERGEFORMAT </w:instrText>
      </w:r>
      <w:r w:rsidR="00C504C2"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6</w:t>
      </w:r>
      <w:r w:rsidR="00C504C2" w:rsidRPr="00B17ABA">
        <w:fldChar w:fldCharType="end"/>
      </w:r>
      <w:r w:rsidR="00546068" w:rsidRPr="00B17ABA">
        <w:t>)</w:t>
      </w:r>
      <w:r w:rsidR="00CD11E1" w:rsidRPr="00B17ABA">
        <w:fldChar w:fldCharType="begin"/>
      </w:r>
      <w:r w:rsidR="00EE2B4F" w:rsidRPr="00B17ABA">
        <w:instrText xml:space="preserve"> ADDIN EN.CITE &lt;EndNote&gt;&lt;Cite&gt;&lt;Author&gt;Holden SH&lt;/Author&gt;&lt;Year&gt;2013&lt;/Year&gt;&lt;RecNum&gt;473&lt;/RecNum&gt;&lt;DisplayText&gt;&lt;style face="superscript"&gt;[293]&lt;/style&gt;&lt;/DisplayText&gt;&lt;record&gt;&lt;rec-number&gt;473&lt;/rec-number&gt;&lt;foreign-keys&gt;&lt;key app="EN" db-id="z2a0dvwpazf220et2vh50z295rxpzfevwft2"&gt;473&lt;/key&gt;&lt;/foreign-keys&gt;&lt;ref-type name="Journal Article"&gt;17&lt;/ref-type&gt;&lt;contributors&gt;&lt;authors&gt;&lt;author&gt;Holden SH, Barnett AH, Peters JR, Jenkins-Jones S, Poole CD, Morgan CL, Currie CJ.&lt;/author&gt;&lt;/authors&gt;&lt;/contributors&gt;&lt;titles&gt;&lt;title&gt;The incidence of type 2 diabetes in the United Kingdom from 1991 to 2010&lt;/title&gt;&lt;secondary-title&gt;Diabetes Obes Metab&lt;/secondary-title&gt;&lt;/titles&gt;&lt;periodical&gt;&lt;full-title&gt;Diabetes Obesity &amp;amp; Metabolism&lt;/full-title&gt;&lt;abbr-1&gt;Diabetes Obes Metab&lt;/abbr-1&gt;&lt;/periodical&gt;&lt;pages&gt;844-52&lt;/pages&gt;&lt;volume&gt;15&lt;/volume&gt;&lt;number&gt;9&lt;/number&gt;&lt;dates&gt;&lt;year&gt;2013&lt;/year&gt;&lt;/dates&gt;&lt;urls&gt;&lt;/urls&gt;&lt;/record&gt;&lt;/Cite&gt;&lt;/EndNote&gt;</w:instrText>
      </w:r>
      <w:r w:rsidR="00CD11E1" w:rsidRPr="00B17ABA">
        <w:fldChar w:fldCharType="separate"/>
      </w:r>
      <w:r w:rsidR="00EE2B4F" w:rsidRPr="00B17ABA">
        <w:rPr>
          <w:noProof/>
          <w:vertAlign w:val="superscript"/>
        </w:rPr>
        <w:t>[293]</w:t>
      </w:r>
      <w:r w:rsidR="00CD11E1" w:rsidRPr="00B17ABA">
        <w:fldChar w:fldCharType="end"/>
      </w:r>
      <w:r w:rsidRPr="00B17ABA">
        <w:t xml:space="preserve"> and the </w:t>
      </w:r>
      <w:r w:rsidR="00490F4D" w:rsidRPr="00B17ABA">
        <w:t>HR</w:t>
      </w:r>
      <w:r w:rsidRPr="00B17ABA">
        <w:t xml:space="preserve"> of the new onset DM in</w:t>
      </w:r>
      <w:r w:rsidR="0029168B" w:rsidRPr="00B17ABA">
        <w:t xml:space="preserve"> </w:t>
      </w:r>
      <w:r w:rsidRPr="00B17ABA">
        <w:t>patients with hypertension by the class of antihypertensive drugs (</w:t>
      </w:r>
      <w:r w:rsidR="00313AF7" w:rsidRPr="00B17ABA">
        <w:t>see</w:t>
      </w:r>
      <w:r w:rsidRPr="00B17ABA">
        <w:t xml:space="preserve"> </w:t>
      </w:r>
      <w:r w:rsidR="00C504C2" w:rsidRPr="00B17ABA">
        <w:fldChar w:fldCharType="begin"/>
      </w:r>
      <w:r w:rsidR="00C504C2" w:rsidRPr="00B17ABA">
        <w:instrText xml:space="preserve"> REF _Ref423610031 \h </w:instrText>
      </w:r>
      <w:r w:rsidR="00ED7C74" w:rsidRPr="00B17ABA">
        <w:instrText xml:space="preserve"> \* MERGEFORMAT </w:instrText>
      </w:r>
      <w:r w:rsidR="00C504C2" w:rsidRPr="00B17ABA">
        <w:fldChar w:fldCharType="separate"/>
      </w:r>
      <w:r w:rsidR="00ED7C74" w:rsidRPr="00B17ABA">
        <w:fldChar w:fldCharType="begin"/>
      </w:r>
      <w:r w:rsidR="00ED7C74" w:rsidRPr="00B17ABA">
        <w:instrText xml:space="preserve"> REF _Ref425939084 \h  \* MERGEFORMAT </w:instrText>
      </w:r>
      <w:r w:rsidR="00ED7C74" w:rsidRPr="00B17ABA">
        <w:fldChar w:fldCharType="separate"/>
      </w:r>
      <w:r w:rsidR="00ED7C74" w:rsidRPr="00B17ABA">
        <w:t xml:space="preserve">Table </w:t>
      </w:r>
      <w:r w:rsidR="00ED7C74" w:rsidRPr="00B17ABA">
        <w:rPr>
          <w:noProof/>
          <w:cs/>
        </w:rPr>
        <w:t>‎</w:t>
      </w:r>
      <w:r w:rsidR="00ED7C74" w:rsidRPr="00B17ABA">
        <w:rPr>
          <w:noProof/>
        </w:rPr>
        <w:t>5</w:t>
      </w:r>
      <w:r w:rsidR="00ED7C74" w:rsidRPr="00B17ABA">
        <w:t>.</w:t>
      </w:r>
      <w:r w:rsidR="00ED7C74" w:rsidRPr="00B17ABA">
        <w:rPr>
          <w:noProof/>
        </w:rPr>
        <w:t>7</w:t>
      </w:r>
      <w:r w:rsidR="00ED7C74" w:rsidRPr="00B17ABA">
        <w:fldChar w:fldCharType="end"/>
      </w:r>
      <w:r w:rsidR="00C504C2" w:rsidRPr="00B17ABA">
        <w:fldChar w:fldCharType="end"/>
      </w:r>
      <w:r w:rsidR="00546068" w:rsidRPr="00B17ABA">
        <w:t>)</w:t>
      </w:r>
      <w:r w:rsidR="00CD11E1" w:rsidRPr="00B17ABA">
        <w:fldChar w:fldCharType="begin">
          <w:fldData xml:space="preserve">PEVuZE5vdGU+PENpdGU+PEF1dGhvcj5HcmVzczwvQXV0aG9yPjxZZWFyPjIwMDA8L1llYXI+PFJl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5MDUtOTEyPC9wYWdlcz48dm9sdW1lPjM0Mjwvdm9sdW1lPjxudW1iZXI+MTM8L251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</w:fldData>
        </w:fldChar>
      </w:r>
      <w:r w:rsidR="00EE2B4F" w:rsidRPr="00B17ABA">
        <w:instrText xml:space="preserve"> ADDIN EN.CITE </w:instrText>
      </w:r>
      <w:r w:rsidR="00EE2B4F" w:rsidRPr="00B17ABA">
        <w:fldChar w:fldCharType="begin">
          <w:fldData xml:space="preserve">PEVuZE5vdGU+PENpdGU+PEF1dGhvcj5HcmVzczwvQXV0aG9yPjxZZWFyPjIwMDA8L1llYXI+PFJl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5MDUtOTEyPC9wYWdlcz48dm9sdW1lPjM0Mjwvdm9sdW1lPjxudW1iZXI+MTM8L251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61]</w:t>
      </w:r>
      <w:r w:rsidR="00CD11E1" w:rsidRPr="00B17ABA">
        <w:fldChar w:fldCharType="end"/>
      </w:r>
      <w:r w:rsidRPr="00B17ABA">
        <w:t xml:space="preserve">. In order to apply the </w:t>
      </w:r>
      <w:r w:rsidR="00490F4D" w:rsidRPr="00B17ABA">
        <w:t>HR</w:t>
      </w:r>
      <w:r w:rsidRPr="00B17ABA">
        <w:t xml:space="preserve"> to the transition probability, the annual transition rate was calculated by</w:t>
      </w:r>
      <w:r w:rsidR="00150759" w:rsidRPr="00B17ABA">
        <w:t xml:space="preserve"> Equation 5.2, and then the HRs were converted to RRs using Equation 5.3</w:t>
      </w:r>
      <w:r w:rsidR="00150759" w:rsidRPr="00B17ABA">
        <w:fldChar w:fldCharType="begin"/>
      </w:r>
      <w:r w:rsidR="00EE2B4F" w:rsidRPr="00B17ABA">
        <w:instrText xml:space="preserve"> ADDIN EN.CITE &lt;EndNote&gt;&lt;Cite&gt;&lt;Author&gt;Drummond M&lt;/Author&gt;&lt;Year&gt;2001&lt;/Year&gt;&lt;RecNum&gt;470&lt;/RecNum&gt;&lt;DisplayText&gt;&lt;style face="superscript"&gt;[289]&lt;/style&gt;&lt;/DisplayText&gt;&lt;record&gt;&lt;rec-number&gt;470&lt;/rec-number&gt;&lt;foreign-keys&gt;&lt;key app="EN" db-id="z2a0dvwpazf220et2vh50z295rxpzfevwft2"&gt;470&lt;/key&gt;&lt;/foreign-keys&gt;&lt;ref-type name="Book"&gt;6&lt;/ref-type&gt;&lt;contributors&gt;&lt;authors&gt;&lt;author&gt;Drummond M, McGuire A&lt;/author&gt;&lt;/authors&gt;&lt;/contributors&gt;&lt;titles&gt;&lt;title&gt;Economic evaluation in health care: merging theory with practice &lt;/title&gt;&lt;/titles&gt;&lt;dates&gt;&lt;year&gt;2001&lt;/year&gt;&lt;/dates&gt;&lt;pub-location&gt;Oxford, U.K.&lt;/pub-location&gt;&lt;publisher&gt;Oxford University Press&lt;/publisher&gt;&lt;urls&gt;&lt;/urls&gt;&lt;/record&gt;&lt;/Cite&gt;&lt;/EndNote&gt;</w:instrText>
      </w:r>
      <w:r w:rsidR="00150759" w:rsidRPr="00B17ABA">
        <w:fldChar w:fldCharType="separate"/>
      </w:r>
      <w:r w:rsidR="00EE2B4F" w:rsidRPr="00B17ABA">
        <w:rPr>
          <w:noProof/>
          <w:vertAlign w:val="superscript"/>
        </w:rPr>
        <w:t>[289]</w:t>
      </w:r>
      <w:r w:rsidR="00150759" w:rsidRPr="00B17ABA">
        <w:fldChar w:fldCharType="end"/>
      </w:r>
      <w:r w:rsidR="00150759" w:rsidRPr="00B17ABA">
        <w:t xml:space="preserve">: </w:t>
      </w:r>
    </w:p>
    <w:p w:rsidR="0038447A" w:rsidRPr="00B17ABA" w:rsidRDefault="0038447A" w:rsidP="0038447A">
      <w:pPr>
        <w:spacing w:after="0"/>
        <w:jc w:val="both"/>
      </w:pPr>
    </w:p>
    <w:p w:rsidR="00150759" w:rsidRPr="00B17ABA" w:rsidRDefault="003F6ABD" w:rsidP="001A2558">
      <w:pPr>
        <w:ind w:left="426" w:firstLine="0"/>
        <w:jc w:val="both"/>
        <w:rPr>
          <w:lang w:eastAsia="ko-KR"/>
        </w:rPr>
      </w:pPr>
      <m:oMath>
        <m:r>
          <w:rPr>
            <w:rFonts w:ascii="Cambria Math" w:hAnsi="Cambria Math"/>
          </w:rPr>
          <m:t>Annual transition rate= -</m:t>
        </m:r>
        <m:r>
          <m:rPr>
            <m:sty m:val="p"/>
          </m:rPr>
          <w:rPr>
            <w:rFonts w:ascii="Cambria Math" w:hAnsi="Cambria Math"/>
          </w:rPr>
          <m:t>ln⁡</m:t>
        </m:r>
        <m:r>
          <w:rPr>
            <w:rFonts w:ascii="Cambria Math" w:hAnsi="Cambria Math"/>
          </w:rPr>
          <m:t>(1-DM incidence)</m:t>
        </m:r>
      </m:oMath>
      <w:r w:rsidR="00AA2D24" w:rsidRPr="00B17ABA">
        <w:tab/>
      </w:r>
      <w:r w:rsidR="00AA2D24" w:rsidRPr="00B17ABA">
        <w:tab/>
      </w:r>
      <w:r w:rsidR="009F4CFC" w:rsidRPr="00B17ABA">
        <w:t>Equation 5.2.</w:t>
      </w:r>
    </w:p>
    <w:p w:rsidR="004338ED" w:rsidRPr="00B17ABA" w:rsidRDefault="004338ED" w:rsidP="001A2558">
      <w:pPr>
        <w:ind w:left="426" w:firstLine="0"/>
        <w:jc w:val="both"/>
        <w:rPr>
          <w:lang w:eastAsia="ko-KR"/>
        </w:rPr>
      </w:pPr>
    </w:p>
    <w:p w:rsidR="003F6ABD" w:rsidRPr="00B17ABA" w:rsidRDefault="003F6ABD" w:rsidP="001A2558">
      <w:pPr>
        <w:ind w:left="426" w:firstLine="0"/>
        <w:jc w:val="both"/>
      </w:pPr>
      <m:oMath>
        <m:r>
          <w:rPr>
            <w:rFonts w:ascii="Cambria Math" w:hAnsi="Cambria Math"/>
          </w:rPr>
          <m:t>Relative risk of DM=1-</m:t>
        </m:r>
        <m:func>
          <m:funcPr>
            <m:ctrlPr>
              <w:rPr>
                <w:rFonts w:ascii="Cambria Math" w:hAnsi="Cambria Math"/>
                <w:i/>
              </w:rPr>
            </m:ctrlPr>
          </m:funcPr>
          <m:fName>
            <m:r>
              <m:rPr>
                <m:sty m:val="p"/>
              </m:rPr>
              <w:rPr>
                <w:rFonts w:ascii="Cambria Math" w:hAnsi="Cambria Math"/>
              </w:rPr>
              <m:t>exp</m:t>
            </m:r>
          </m:fName>
          <m:e>
            <m:r>
              <w:rPr>
                <w:rFonts w:ascii="Cambria Math" w:hAnsi="Cambria Math"/>
              </w:rPr>
              <m:t xml:space="preserve"> </m:t>
            </m:r>
            <m:d>
              <m:dPr>
                <m:ctrlPr>
                  <w:rPr>
                    <w:rFonts w:ascii="Cambria Math" w:hAnsi="Cambria Math"/>
                    <w:i/>
                  </w:rPr>
                </m:ctrlPr>
              </m:dPr>
              <m:e>
                <m:r>
                  <w:rPr>
                    <w:rFonts w:ascii="Cambria Math" w:hAnsi="Cambria Math"/>
                  </w:rPr>
                  <m:t>-Annual transition rate*Hazard ratio</m:t>
                </m:r>
              </m:e>
            </m:d>
          </m:e>
        </m:func>
      </m:oMath>
      <w:r w:rsidR="00AA2D24" w:rsidRPr="00B17ABA">
        <w:t xml:space="preserve"> </w:t>
      </w:r>
      <w:r w:rsidR="00AA2D24" w:rsidRPr="00B17ABA">
        <w:tab/>
      </w:r>
      <w:r w:rsidR="00AA2D24" w:rsidRPr="00B17ABA">
        <w:tab/>
      </w:r>
      <w:r w:rsidR="00AA2D24" w:rsidRPr="00B17ABA">
        <w:tab/>
      </w:r>
      <w:r w:rsidR="00AA2D24" w:rsidRPr="00B17ABA">
        <w:tab/>
      </w:r>
      <w:r w:rsidR="00AA2D24" w:rsidRPr="00B17ABA">
        <w:tab/>
      </w:r>
      <w:r w:rsidR="00AA2D24" w:rsidRPr="00B17ABA">
        <w:tab/>
      </w:r>
      <w:r w:rsidR="00AA2D24" w:rsidRPr="00B17ABA">
        <w:tab/>
      </w:r>
      <w:r w:rsidR="00AA2D24" w:rsidRPr="00B17ABA">
        <w:tab/>
      </w:r>
      <w:r w:rsidR="00AA2D24" w:rsidRPr="00B17ABA">
        <w:tab/>
      </w:r>
      <w:r w:rsidR="00AA2D24" w:rsidRPr="00B17ABA">
        <w:tab/>
      </w:r>
      <w:r w:rsidR="009F4CFC" w:rsidRPr="00B17ABA">
        <w:t>Equation 5.3.</w:t>
      </w:r>
    </w:p>
    <w:p w:rsidR="00141E65" w:rsidRPr="00B17ABA" w:rsidRDefault="00141E65" w:rsidP="00620560">
      <w:pPr>
        <w:pStyle w:val="Caption"/>
      </w:pPr>
    </w:p>
    <w:p w:rsidR="003F6ABD" w:rsidRPr="00B17ABA" w:rsidRDefault="003F6ABD" w:rsidP="00620560">
      <w:pPr>
        <w:pStyle w:val="Caption"/>
      </w:pPr>
      <w:bookmarkStart w:id="161" w:name="_Ref423610010"/>
      <w:bookmarkStart w:id="162" w:name="_Toc426018637"/>
      <w:r w:rsidRPr="00B17ABA">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6</w:t>
        </w:r>
      </w:fldSimple>
      <w:bookmarkEnd w:id="161"/>
      <w:r w:rsidRPr="00B17ABA">
        <w:t xml:space="preserve">. Type 2 </w:t>
      </w:r>
      <w:r w:rsidR="006A7463" w:rsidRPr="00B17ABA">
        <w:t>DM</w:t>
      </w:r>
      <w:r w:rsidRPr="00B17ABA">
        <w:t xml:space="preserve"> annual risk per 100,000 population</w:t>
      </w:r>
      <w:r w:rsidR="00546068" w:rsidRPr="00B17ABA">
        <w:t xml:space="preserve"> in the UK</w:t>
      </w:r>
      <w:r w:rsidR="00CD11E1" w:rsidRPr="00B17ABA">
        <w:fldChar w:fldCharType="begin"/>
      </w:r>
      <w:r w:rsidR="00EE2B4F" w:rsidRPr="00B17ABA">
        <w:instrText xml:space="preserve"> ADDIN EN.CITE &lt;EndNote&gt;&lt;Cite&gt;&lt;Author&gt;Holden SH&lt;/Author&gt;&lt;Year&gt;2013&lt;/Year&gt;&lt;RecNum&gt;473&lt;/RecNum&gt;&lt;DisplayText&gt;&lt;style face="superscript"&gt;[293]&lt;/style&gt;&lt;/DisplayText&gt;&lt;record&gt;&lt;rec-number&gt;473&lt;/rec-number&gt;&lt;foreign-keys&gt;&lt;key app="EN" db-id="z2a0dvwpazf220et2vh50z295rxpzfevwft2"&gt;473&lt;/key&gt;&lt;/foreign-keys&gt;&lt;ref-type name="Journal Article"&gt;17&lt;/ref-type&gt;&lt;contributors&gt;&lt;authors&gt;&lt;author&gt;Holden SH, Barnett AH, Peters JR, Jenkins-Jones S, Poole CD, Morgan CL, Currie CJ.&lt;/author&gt;&lt;/authors&gt;&lt;/contributors&gt;&lt;titles&gt;&lt;title&gt;The incidence of type 2 diabetes in the United Kingdom from 1991 to 2010&lt;/title&gt;&lt;secondary-title&gt;Diabetes Obes Metab&lt;/secondary-title&gt;&lt;/titles&gt;&lt;periodical&gt;&lt;full-title&gt;Diabetes Obesity &amp;amp; Metabolism&lt;/full-title&gt;&lt;abbr-1&gt;Diabetes Obes Metab&lt;/abbr-1&gt;&lt;/periodical&gt;&lt;pages&gt;844-52&lt;/pages&gt;&lt;volume&gt;15&lt;/volume&gt;&lt;number&gt;9&lt;/number&gt;&lt;dates&gt;&lt;year&gt;2013&lt;/year&gt;&lt;/dates&gt;&lt;urls&gt;&lt;/urls&gt;&lt;/record&gt;&lt;/Cite&gt;&lt;/EndNote&gt;</w:instrText>
      </w:r>
      <w:r w:rsidR="00CD11E1" w:rsidRPr="00B17ABA">
        <w:fldChar w:fldCharType="separate"/>
      </w:r>
      <w:r w:rsidR="00EE2B4F" w:rsidRPr="00B17ABA">
        <w:rPr>
          <w:noProof/>
          <w:vertAlign w:val="superscript"/>
        </w:rPr>
        <w:t>[293]</w:t>
      </w:r>
      <w:bookmarkEnd w:id="162"/>
      <w:r w:rsidR="00CD11E1" w:rsidRPr="00B17ABA">
        <w:fldChar w:fldCharType="end"/>
      </w:r>
    </w:p>
    <w:tbl>
      <w:tblPr>
        <w:tblStyle w:val="TableGrid"/>
        <w:tblW w:w="5000" w:type="pct"/>
        <w:tblLook w:val="04A0" w:firstRow="1" w:lastRow="0" w:firstColumn="1" w:lastColumn="0" w:noHBand="0" w:noVBand="1"/>
      </w:tblPr>
      <w:tblGrid>
        <w:gridCol w:w="2600"/>
        <w:gridCol w:w="3238"/>
        <w:gridCol w:w="2598"/>
      </w:tblGrid>
      <w:tr w:rsidR="003F6ABD" w:rsidRPr="00B17ABA" w:rsidTr="00DC1D54">
        <w:trPr>
          <w:trHeight w:val="300"/>
        </w:trPr>
        <w:tc>
          <w:tcPr>
            <w:tcW w:w="1541" w:type="pct"/>
            <w:tcBorders>
              <w:bottom w:val="double" w:sz="4" w:space="0" w:color="auto"/>
            </w:tcBorders>
            <w:noWrap/>
            <w:vAlign w:val="center"/>
            <w:hideMark/>
          </w:tcPr>
          <w:p w:rsidR="003F6ABD" w:rsidRPr="00B17ABA" w:rsidRDefault="00150759" w:rsidP="00344BC1">
            <w:pPr>
              <w:pStyle w:val="TOC1"/>
            </w:pPr>
            <w:r w:rsidRPr="00B17ABA">
              <w:t>Age group</w:t>
            </w:r>
          </w:p>
        </w:tc>
        <w:tc>
          <w:tcPr>
            <w:tcW w:w="1919" w:type="pct"/>
            <w:tcBorders>
              <w:bottom w:val="double" w:sz="4" w:space="0" w:color="auto"/>
            </w:tcBorders>
            <w:noWrap/>
            <w:vAlign w:val="center"/>
            <w:hideMark/>
          </w:tcPr>
          <w:p w:rsidR="003F6ABD" w:rsidRPr="00B17ABA" w:rsidRDefault="003F6ABD" w:rsidP="009D5FD9">
            <w:pPr>
              <w:pStyle w:val="TOC1"/>
              <w:jc w:val="center"/>
            </w:pPr>
            <w:r w:rsidRPr="00B17ABA">
              <w:t>Men</w:t>
            </w:r>
          </w:p>
        </w:tc>
        <w:tc>
          <w:tcPr>
            <w:tcW w:w="1540" w:type="pct"/>
            <w:tcBorders>
              <w:bottom w:val="double" w:sz="4" w:space="0" w:color="auto"/>
            </w:tcBorders>
            <w:noWrap/>
            <w:vAlign w:val="center"/>
            <w:hideMark/>
          </w:tcPr>
          <w:p w:rsidR="003F6ABD" w:rsidRPr="00B17ABA" w:rsidRDefault="003F6ABD" w:rsidP="009D5FD9">
            <w:pPr>
              <w:pStyle w:val="TOC1"/>
              <w:jc w:val="center"/>
            </w:pPr>
            <w:r w:rsidRPr="00B17ABA">
              <w:t>Women</w:t>
            </w:r>
          </w:p>
        </w:tc>
      </w:tr>
      <w:tr w:rsidR="003F6ABD" w:rsidRPr="00B17ABA" w:rsidTr="00DC1D54">
        <w:trPr>
          <w:trHeight w:val="300"/>
        </w:trPr>
        <w:tc>
          <w:tcPr>
            <w:tcW w:w="1541" w:type="pct"/>
            <w:tcBorders>
              <w:top w:val="double" w:sz="4" w:space="0" w:color="auto"/>
            </w:tcBorders>
            <w:noWrap/>
            <w:vAlign w:val="center"/>
            <w:hideMark/>
          </w:tcPr>
          <w:p w:rsidR="003F6ABD" w:rsidRPr="00B17ABA" w:rsidRDefault="003F6ABD" w:rsidP="00344BC1">
            <w:pPr>
              <w:pStyle w:val="TOC1"/>
            </w:pPr>
            <w:r w:rsidRPr="00B17ABA">
              <w:t>60-64</w:t>
            </w:r>
          </w:p>
        </w:tc>
        <w:tc>
          <w:tcPr>
            <w:tcW w:w="1919" w:type="pct"/>
            <w:tcBorders>
              <w:top w:val="double" w:sz="4" w:space="0" w:color="auto"/>
            </w:tcBorders>
            <w:noWrap/>
            <w:vAlign w:val="center"/>
            <w:hideMark/>
          </w:tcPr>
          <w:p w:rsidR="003F6ABD" w:rsidRPr="00B17ABA" w:rsidRDefault="003F6ABD" w:rsidP="00344BC1">
            <w:pPr>
              <w:pStyle w:val="TOC1"/>
              <w:jc w:val="right"/>
            </w:pPr>
            <w:r w:rsidRPr="00B17ABA">
              <w:t>1</w:t>
            </w:r>
            <w:r w:rsidR="009D5FD9" w:rsidRPr="00B17ABA">
              <w:t>,</w:t>
            </w:r>
            <w:r w:rsidRPr="00B17ABA">
              <w:t>233</w:t>
            </w:r>
          </w:p>
        </w:tc>
        <w:tc>
          <w:tcPr>
            <w:tcW w:w="1540" w:type="pct"/>
            <w:tcBorders>
              <w:top w:val="double" w:sz="4" w:space="0" w:color="auto"/>
            </w:tcBorders>
            <w:noWrap/>
            <w:vAlign w:val="center"/>
            <w:hideMark/>
          </w:tcPr>
          <w:p w:rsidR="003F6ABD" w:rsidRPr="00B17ABA" w:rsidRDefault="003F6ABD" w:rsidP="00344BC1">
            <w:pPr>
              <w:pStyle w:val="TOC1"/>
              <w:jc w:val="right"/>
            </w:pPr>
            <w:r w:rsidRPr="00B17ABA">
              <w:t>915</w:t>
            </w:r>
          </w:p>
        </w:tc>
      </w:tr>
      <w:tr w:rsidR="003F6ABD" w:rsidRPr="00B17ABA" w:rsidTr="00DC1D54">
        <w:trPr>
          <w:trHeight w:val="300"/>
        </w:trPr>
        <w:tc>
          <w:tcPr>
            <w:tcW w:w="1541" w:type="pct"/>
            <w:noWrap/>
            <w:vAlign w:val="center"/>
            <w:hideMark/>
          </w:tcPr>
          <w:p w:rsidR="003F6ABD" w:rsidRPr="00B17ABA" w:rsidRDefault="003F6ABD" w:rsidP="00344BC1">
            <w:pPr>
              <w:pStyle w:val="TOC1"/>
            </w:pPr>
            <w:r w:rsidRPr="00B17ABA">
              <w:t>65-69</w:t>
            </w:r>
          </w:p>
        </w:tc>
        <w:tc>
          <w:tcPr>
            <w:tcW w:w="1919" w:type="pct"/>
            <w:noWrap/>
            <w:vAlign w:val="center"/>
            <w:hideMark/>
          </w:tcPr>
          <w:p w:rsidR="003F6ABD" w:rsidRPr="00B17ABA" w:rsidRDefault="003F6ABD" w:rsidP="00344BC1">
            <w:pPr>
              <w:pStyle w:val="TOC1"/>
              <w:jc w:val="right"/>
            </w:pPr>
            <w:r w:rsidRPr="00B17ABA">
              <w:t>1</w:t>
            </w:r>
            <w:r w:rsidR="009D5FD9" w:rsidRPr="00B17ABA">
              <w:t>,</w:t>
            </w:r>
            <w:r w:rsidRPr="00B17ABA">
              <w:t>486</w:t>
            </w:r>
          </w:p>
        </w:tc>
        <w:tc>
          <w:tcPr>
            <w:tcW w:w="1540" w:type="pct"/>
            <w:noWrap/>
            <w:vAlign w:val="center"/>
            <w:hideMark/>
          </w:tcPr>
          <w:p w:rsidR="003F6ABD" w:rsidRPr="00B17ABA" w:rsidRDefault="003F6ABD" w:rsidP="00344BC1">
            <w:pPr>
              <w:pStyle w:val="TOC1"/>
              <w:jc w:val="right"/>
            </w:pPr>
            <w:r w:rsidRPr="00B17ABA">
              <w:t>1</w:t>
            </w:r>
            <w:r w:rsidR="009D5FD9" w:rsidRPr="00B17ABA">
              <w:t>,</w:t>
            </w:r>
            <w:r w:rsidRPr="00B17ABA">
              <w:t>142</w:t>
            </w:r>
          </w:p>
        </w:tc>
      </w:tr>
      <w:tr w:rsidR="003F6ABD" w:rsidRPr="00B17ABA" w:rsidTr="00DC1D54">
        <w:trPr>
          <w:trHeight w:val="300"/>
        </w:trPr>
        <w:tc>
          <w:tcPr>
            <w:tcW w:w="1541" w:type="pct"/>
            <w:noWrap/>
            <w:vAlign w:val="center"/>
            <w:hideMark/>
          </w:tcPr>
          <w:p w:rsidR="003F6ABD" w:rsidRPr="00B17ABA" w:rsidRDefault="003F6ABD" w:rsidP="00344BC1">
            <w:pPr>
              <w:pStyle w:val="TOC1"/>
            </w:pPr>
            <w:r w:rsidRPr="00B17ABA">
              <w:t>70-74</w:t>
            </w:r>
          </w:p>
        </w:tc>
        <w:tc>
          <w:tcPr>
            <w:tcW w:w="1919" w:type="pct"/>
            <w:noWrap/>
            <w:vAlign w:val="center"/>
            <w:hideMark/>
          </w:tcPr>
          <w:p w:rsidR="003F6ABD" w:rsidRPr="00B17ABA" w:rsidRDefault="003F6ABD" w:rsidP="00344BC1">
            <w:pPr>
              <w:pStyle w:val="TOC1"/>
              <w:jc w:val="right"/>
            </w:pPr>
            <w:r w:rsidRPr="00B17ABA">
              <w:t>1</w:t>
            </w:r>
            <w:r w:rsidR="009D5FD9" w:rsidRPr="00B17ABA">
              <w:t>,</w:t>
            </w:r>
            <w:r w:rsidRPr="00B17ABA">
              <w:t>656</w:t>
            </w:r>
          </w:p>
        </w:tc>
        <w:tc>
          <w:tcPr>
            <w:tcW w:w="1540" w:type="pct"/>
            <w:noWrap/>
            <w:vAlign w:val="center"/>
            <w:hideMark/>
          </w:tcPr>
          <w:p w:rsidR="003F6ABD" w:rsidRPr="00B17ABA" w:rsidRDefault="003F6ABD" w:rsidP="00344BC1">
            <w:pPr>
              <w:pStyle w:val="TOC1"/>
              <w:jc w:val="right"/>
            </w:pPr>
            <w:r w:rsidRPr="00B17ABA">
              <w:t>1</w:t>
            </w:r>
            <w:r w:rsidR="009D5FD9" w:rsidRPr="00B17ABA">
              <w:t>,</w:t>
            </w:r>
            <w:r w:rsidRPr="00B17ABA">
              <w:t>338</w:t>
            </w:r>
          </w:p>
        </w:tc>
      </w:tr>
      <w:tr w:rsidR="003F6ABD" w:rsidRPr="00B17ABA" w:rsidTr="00DC1D54">
        <w:trPr>
          <w:trHeight w:val="300"/>
        </w:trPr>
        <w:tc>
          <w:tcPr>
            <w:tcW w:w="1541" w:type="pct"/>
            <w:noWrap/>
            <w:vAlign w:val="center"/>
            <w:hideMark/>
          </w:tcPr>
          <w:p w:rsidR="003F6ABD" w:rsidRPr="00B17ABA" w:rsidRDefault="003F6ABD" w:rsidP="00344BC1">
            <w:pPr>
              <w:pStyle w:val="TOC1"/>
            </w:pPr>
            <w:r w:rsidRPr="00B17ABA">
              <w:t>75-79</w:t>
            </w:r>
          </w:p>
        </w:tc>
        <w:tc>
          <w:tcPr>
            <w:tcW w:w="1919" w:type="pct"/>
            <w:noWrap/>
            <w:vAlign w:val="center"/>
            <w:hideMark/>
          </w:tcPr>
          <w:p w:rsidR="003F6ABD" w:rsidRPr="00B17ABA" w:rsidRDefault="003F6ABD" w:rsidP="00344BC1">
            <w:pPr>
              <w:pStyle w:val="TOC1"/>
              <w:jc w:val="right"/>
            </w:pPr>
            <w:r w:rsidRPr="00B17ABA">
              <w:t>1</w:t>
            </w:r>
            <w:r w:rsidR="009D5FD9" w:rsidRPr="00B17ABA">
              <w:t>,</w:t>
            </w:r>
            <w:r w:rsidRPr="00B17ABA">
              <w:t>625</w:t>
            </w:r>
          </w:p>
        </w:tc>
        <w:tc>
          <w:tcPr>
            <w:tcW w:w="1540" w:type="pct"/>
            <w:noWrap/>
            <w:vAlign w:val="center"/>
            <w:hideMark/>
          </w:tcPr>
          <w:p w:rsidR="003F6ABD" w:rsidRPr="00B17ABA" w:rsidRDefault="003F6ABD" w:rsidP="00344BC1">
            <w:pPr>
              <w:pStyle w:val="TOC1"/>
              <w:jc w:val="right"/>
            </w:pPr>
            <w:r w:rsidRPr="00B17ABA">
              <w:t>1</w:t>
            </w:r>
            <w:r w:rsidR="009D5FD9" w:rsidRPr="00B17ABA">
              <w:t>,</w:t>
            </w:r>
            <w:r w:rsidRPr="00B17ABA">
              <w:t>380</w:t>
            </w:r>
          </w:p>
        </w:tc>
      </w:tr>
      <w:tr w:rsidR="003F6ABD" w:rsidRPr="00B17ABA" w:rsidTr="00DC1D54">
        <w:trPr>
          <w:trHeight w:val="300"/>
        </w:trPr>
        <w:tc>
          <w:tcPr>
            <w:tcW w:w="1541" w:type="pct"/>
            <w:noWrap/>
            <w:vAlign w:val="center"/>
            <w:hideMark/>
          </w:tcPr>
          <w:p w:rsidR="003F6ABD" w:rsidRPr="00B17ABA" w:rsidRDefault="003F6ABD" w:rsidP="00344BC1">
            <w:pPr>
              <w:pStyle w:val="TOC1"/>
            </w:pPr>
            <w:r w:rsidRPr="00B17ABA">
              <w:t>80-84</w:t>
            </w:r>
          </w:p>
        </w:tc>
        <w:tc>
          <w:tcPr>
            <w:tcW w:w="1919" w:type="pct"/>
            <w:noWrap/>
            <w:vAlign w:val="center"/>
            <w:hideMark/>
          </w:tcPr>
          <w:p w:rsidR="003F6ABD" w:rsidRPr="00B17ABA" w:rsidRDefault="003F6ABD" w:rsidP="00344BC1">
            <w:pPr>
              <w:pStyle w:val="TOC1"/>
              <w:jc w:val="right"/>
            </w:pPr>
            <w:r w:rsidRPr="00B17ABA">
              <w:t>1</w:t>
            </w:r>
            <w:r w:rsidR="009D5FD9" w:rsidRPr="00B17ABA">
              <w:t>,</w:t>
            </w:r>
            <w:r w:rsidRPr="00B17ABA">
              <w:t>411</w:t>
            </w:r>
          </w:p>
        </w:tc>
        <w:tc>
          <w:tcPr>
            <w:tcW w:w="1540" w:type="pct"/>
            <w:noWrap/>
            <w:vAlign w:val="center"/>
            <w:hideMark/>
          </w:tcPr>
          <w:p w:rsidR="003F6ABD" w:rsidRPr="00B17ABA" w:rsidRDefault="003F6ABD" w:rsidP="00344BC1">
            <w:pPr>
              <w:pStyle w:val="TOC1"/>
              <w:jc w:val="right"/>
            </w:pPr>
            <w:r w:rsidRPr="00B17ABA">
              <w:t>1</w:t>
            </w:r>
            <w:r w:rsidR="009D5FD9" w:rsidRPr="00B17ABA">
              <w:t>,</w:t>
            </w:r>
            <w:r w:rsidRPr="00B17ABA">
              <w:t>252</w:t>
            </w:r>
          </w:p>
        </w:tc>
      </w:tr>
      <w:tr w:rsidR="003F6ABD" w:rsidRPr="00B17ABA" w:rsidTr="00DC1D54">
        <w:trPr>
          <w:trHeight w:val="300"/>
        </w:trPr>
        <w:tc>
          <w:tcPr>
            <w:tcW w:w="1541" w:type="pct"/>
            <w:noWrap/>
            <w:vAlign w:val="center"/>
            <w:hideMark/>
          </w:tcPr>
          <w:p w:rsidR="003F6ABD" w:rsidRPr="00B17ABA" w:rsidRDefault="003F6ABD" w:rsidP="00344BC1">
            <w:pPr>
              <w:pStyle w:val="TOC1"/>
            </w:pPr>
            <w:r w:rsidRPr="00B17ABA">
              <w:t>85-89</w:t>
            </w:r>
          </w:p>
        </w:tc>
        <w:tc>
          <w:tcPr>
            <w:tcW w:w="1919" w:type="pct"/>
            <w:noWrap/>
            <w:vAlign w:val="center"/>
            <w:hideMark/>
          </w:tcPr>
          <w:p w:rsidR="003F6ABD" w:rsidRPr="00B17ABA" w:rsidRDefault="003F6ABD" w:rsidP="00344BC1">
            <w:pPr>
              <w:pStyle w:val="TOC1"/>
              <w:jc w:val="right"/>
            </w:pPr>
            <w:r w:rsidRPr="00B17ABA">
              <w:t>1</w:t>
            </w:r>
            <w:r w:rsidR="009D5FD9" w:rsidRPr="00B17ABA">
              <w:t>,</w:t>
            </w:r>
            <w:r w:rsidRPr="00B17ABA">
              <w:t>189</w:t>
            </w:r>
          </w:p>
        </w:tc>
        <w:tc>
          <w:tcPr>
            <w:tcW w:w="1540" w:type="pct"/>
            <w:noWrap/>
            <w:vAlign w:val="center"/>
            <w:hideMark/>
          </w:tcPr>
          <w:p w:rsidR="003F6ABD" w:rsidRPr="00B17ABA" w:rsidRDefault="003F6ABD" w:rsidP="00344BC1">
            <w:pPr>
              <w:pStyle w:val="TOC1"/>
              <w:jc w:val="right"/>
            </w:pPr>
            <w:r w:rsidRPr="00B17ABA">
              <w:t>1</w:t>
            </w:r>
            <w:r w:rsidR="009D5FD9" w:rsidRPr="00B17ABA">
              <w:t>,</w:t>
            </w:r>
            <w:r w:rsidRPr="00B17ABA">
              <w:t>060</w:t>
            </w:r>
          </w:p>
        </w:tc>
      </w:tr>
      <w:tr w:rsidR="003F6ABD" w:rsidRPr="00B17ABA" w:rsidTr="00DC1D54">
        <w:trPr>
          <w:trHeight w:val="300"/>
        </w:trPr>
        <w:tc>
          <w:tcPr>
            <w:tcW w:w="1541" w:type="pct"/>
            <w:noWrap/>
            <w:vAlign w:val="center"/>
            <w:hideMark/>
          </w:tcPr>
          <w:p w:rsidR="003F6ABD" w:rsidRPr="00B17ABA" w:rsidRDefault="003F6ABD" w:rsidP="00344BC1">
            <w:pPr>
              <w:pStyle w:val="TOC1"/>
            </w:pPr>
            <w:r w:rsidRPr="00B17ABA">
              <w:t>90+</w:t>
            </w:r>
          </w:p>
        </w:tc>
        <w:tc>
          <w:tcPr>
            <w:tcW w:w="1919" w:type="pct"/>
            <w:noWrap/>
            <w:vAlign w:val="center"/>
            <w:hideMark/>
          </w:tcPr>
          <w:p w:rsidR="003F6ABD" w:rsidRPr="00B17ABA" w:rsidRDefault="003F6ABD" w:rsidP="00344BC1">
            <w:pPr>
              <w:pStyle w:val="TOC1"/>
              <w:jc w:val="right"/>
            </w:pPr>
            <w:r w:rsidRPr="00B17ABA">
              <w:t>538</w:t>
            </w:r>
          </w:p>
        </w:tc>
        <w:tc>
          <w:tcPr>
            <w:tcW w:w="1540" w:type="pct"/>
            <w:noWrap/>
            <w:vAlign w:val="center"/>
            <w:hideMark/>
          </w:tcPr>
          <w:p w:rsidR="003F6ABD" w:rsidRPr="00B17ABA" w:rsidRDefault="003F6ABD" w:rsidP="00344BC1">
            <w:pPr>
              <w:pStyle w:val="TOC1"/>
              <w:jc w:val="right"/>
            </w:pPr>
            <w:r w:rsidRPr="00B17ABA">
              <w:t>452</w:t>
            </w:r>
          </w:p>
        </w:tc>
      </w:tr>
    </w:tbl>
    <w:p w:rsidR="0038447A" w:rsidRPr="00B17ABA" w:rsidRDefault="0038447A" w:rsidP="00620560">
      <w:pPr>
        <w:pStyle w:val="Caption"/>
      </w:pPr>
      <w:bookmarkStart w:id="163" w:name="_Ref423610031"/>
    </w:p>
    <w:p w:rsidR="0038447A" w:rsidRPr="00B17ABA" w:rsidRDefault="0038447A" w:rsidP="0038447A"/>
    <w:p w:rsidR="003F6ABD" w:rsidRPr="00B17ABA" w:rsidRDefault="003F6ABD" w:rsidP="00620560">
      <w:pPr>
        <w:pStyle w:val="Caption"/>
      </w:pPr>
      <w:bookmarkStart w:id="164" w:name="_Ref425939084"/>
      <w:bookmarkStart w:id="165" w:name="_Toc426018638"/>
      <w:r w:rsidRPr="00B17ABA">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7</w:t>
        </w:r>
      </w:fldSimple>
      <w:bookmarkEnd w:id="163"/>
      <w:bookmarkEnd w:id="164"/>
      <w:r w:rsidRPr="00B17ABA">
        <w:t>. Risk of type 2 DM according to category of antihypertensive</w:t>
      </w:r>
      <w:r w:rsidR="00A35D53" w:rsidRPr="00B17ABA">
        <w:t xml:space="preserve"> drug</w:t>
      </w:r>
      <w:r w:rsidR="00CD11E1" w:rsidRPr="00B17ABA">
        <w:fldChar w:fldCharType="begin">
          <w:fldData xml:space="preserve">PEVuZE5vdGU+PENpdGU+PEF1dGhvcj5HcmVzczwvQXV0aG9yPjxZZWFyPjIwMDA8L1llYXI+PFJl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5MDUtOTEyPC9wYWdlcz48dm9sdW1lPjM0Mjwvdm9sdW1lPjxudW1iZXI+MTM8L251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</w:fldData>
        </w:fldChar>
      </w:r>
      <w:r w:rsidR="00EE2B4F" w:rsidRPr="00B17ABA">
        <w:instrText xml:space="preserve"> ADDIN EN.CITE </w:instrText>
      </w:r>
      <w:r w:rsidR="00EE2B4F" w:rsidRPr="00B17ABA">
        <w:fldChar w:fldCharType="begin">
          <w:fldData xml:space="preserve">PEVuZE5vdGU+PENpdGU+PEF1dGhvcj5HcmVzczwvQXV0aG9yPjxZZWFyPjIwMDA8L1llYXI+PFJl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5MDUtOTEyPC9wYWdlcz48dm9sdW1lPjM0Mjwvdm9sdW1lPjxudW1iZXI+MTM8L251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61]</w:t>
      </w:r>
      <w:bookmarkEnd w:id="165"/>
      <w:r w:rsidR="00CD11E1" w:rsidRPr="00B17ABA">
        <w:fldChar w:fldCharType="end"/>
      </w:r>
    </w:p>
    <w:tbl>
      <w:tblPr>
        <w:tblStyle w:val="TableGrid"/>
        <w:tblW w:w="5000" w:type="pct"/>
        <w:tblLook w:val="04A0" w:firstRow="1" w:lastRow="0" w:firstColumn="1" w:lastColumn="0" w:noHBand="0" w:noVBand="1"/>
      </w:tblPr>
      <w:tblGrid>
        <w:gridCol w:w="3653"/>
        <w:gridCol w:w="4783"/>
      </w:tblGrid>
      <w:tr w:rsidR="003F6ABD" w:rsidRPr="00B17ABA" w:rsidTr="009D5FD9">
        <w:trPr>
          <w:trHeight w:val="300"/>
        </w:trPr>
        <w:tc>
          <w:tcPr>
            <w:tcW w:w="2165" w:type="pct"/>
            <w:tcBorders>
              <w:bottom w:val="double" w:sz="4" w:space="0" w:color="auto"/>
            </w:tcBorders>
            <w:noWrap/>
            <w:vAlign w:val="center"/>
            <w:hideMark/>
          </w:tcPr>
          <w:p w:rsidR="003F6ABD" w:rsidRPr="00B17ABA" w:rsidRDefault="009D5FD9" w:rsidP="00344BC1">
            <w:pPr>
              <w:pStyle w:val="TOC1"/>
            </w:pPr>
            <w:r w:rsidRPr="00B17ABA">
              <w:t>Antihypertensive drugs</w:t>
            </w:r>
          </w:p>
        </w:tc>
        <w:tc>
          <w:tcPr>
            <w:tcW w:w="2835" w:type="pct"/>
            <w:tcBorders>
              <w:bottom w:val="double" w:sz="4" w:space="0" w:color="auto"/>
            </w:tcBorders>
            <w:noWrap/>
            <w:vAlign w:val="center"/>
            <w:hideMark/>
          </w:tcPr>
          <w:p w:rsidR="003F6ABD" w:rsidRPr="00B17ABA" w:rsidRDefault="003F6ABD" w:rsidP="009D5FD9">
            <w:pPr>
              <w:pStyle w:val="TOC1"/>
              <w:jc w:val="center"/>
            </w:pPr>
            <w:r w:rsidRPr="00B17ABA">
              <w:t xml:space="preserve">Relative Hazard (95% </w:t>
            </w:r>
            <w:r w:rsidR="004F76AB" w:rsidRPr="00B17ABA">
              <w:t>CI</w:t>
            </w:r>
            <w:r w:rsidRPr="00B17ABA">
              <w:t>)</w:t>
            </w:r>
          </w:p>
        </w:tc>
      </w:tr>
      <w:tr w:rsidR="003F6ABD" w:rsidRPr="00B17ABA" w:rsidTr="009D5FD9">
        <w:trPr>
          <w:trHeight w:val="300"/>
        </w:trPr>
        <w:tc>
          <w:tcPr>
            <w:tcW w:w="2165" w:type="pct"/>
            <w:tcBorders>
              <w:top w:val="double" w:sz="4" w:space="0" w:color="auto"/>
            </w:tcBorders>
            <w:noWrap/>
            <w:vAlign w:val="center"/>
          </w:tcPr>
          <w:p w:rsidR="003F6ABD" w:rsidRPr="00B17ABA" w:rsidRDefault="003F6ABD" w:rsidP="00344BC1">
            <w:pPr>
              <w:pStyle w:val="TOC1"/>
            </w:pPr>
            <w:r w:rsidRPr="00B17ABA">
              <w:t>None</w:t>
            </w:r>
          </w:p>
        </w:tc>
        <w:tc>
          <w:tcPr>
            <w:tcW w:w="2835" w:type="pct"/>
            <w:tcBorders>
              <w:top w:val="double" w:sz="4" w:space="0" w:color="auto"/>
            </w:tcBorders>
            <w:noWrap/>
            <w:vAlign w:val="center"/>
          </w:tcPr>
          <w:p w:rsidR="003F6ABD" w:rsidRPr="00B17ABA" w:rsidRDefault="003F6ABD" w:rsidP="009D5FD9">
            <w:pPr>
              <w:pStyle w:val="TOC1"/>
              <w:jc w:val="center"/>
            </w:pPr>
            <w:r w:rsidRPr="00B17ABA">
              <w:t>1</w:t>
            </w:r>
          </w:p>
        </w:tc>
      </w:tr>
      <w:tr w:rsidR="003F6ABD" w:rsidRPr="00B17ABA" w:rsidTr="009D5FD9">
        <w:trPr>
          <w:trHeight w:val="300"/>
        </w:trPr>
        <w:tc>
          <w:tcPr>
            <w:tcW w:w="2165" w:type="pct"/>
            <w:noWrap/>
            <w:vAlign w:val="center"/>
            <w:hideMark/>
          </w:tcPr>
          <w:p w:rsidR="003F6ABD" w:rsidRPr="00B17ABA" w:rsidRDefault="007559C5" w:rsidP="00344BC1">
            <w:pPr>
              <w:pStyle w:val="TOC1"/>
            </w:pPr>
            <w:r w:rsidRPr="00B17ABA">
              <w:t>Ds</w:t>
            </w:r>
          </w:p>
        </w:tc>
        <w:tc>
          <w:tcPr>
            <w:tcW w:w="2835" w:type="pct"/>
            <w:noWrap/>
            <w:vAlign w:val="center"/>
            <w:hideMark/>
          </w:tcPr>
          <w:p w:rsidR="003F6ABD" w:rsidRPr="00B17ABA" w:rsidRDefault="003F6ABD" w:rsidP="009D5FD9">
            <w:pPr>
              <w:pStyle w:val="TOC1"/>
              <w:jc w:val="center"/>
            </w:pPr>
            <w:r w:rsidRPr="00B17ABA">
              <w:t>0.91 (0.73-1.13)</w:t>
            </w:r>
          </w:p>
        </w:tc>
      </w:tr>
      <w:tr w:rsidR="003F6ABD" w:rsidRPr="00B17ABA" w:rsidTr="009D5FD9">
        <w:trPr>
          <w:trHeight w:val="300"/>
        </w:trPr>
        <w:tc>
          <w:tcPr>
            <w:tcW w:w="2165" w:type="pct"/>
            <w:noWrap/>
            <w:vAlign w:val="center"/>
            <w:hideMark/>
          </w:tcPr>
          <w:p w:rsidR="003F6ABD" w:rsidRPr="00B17ABA" w:rsidRDefault="003F6ABD" w:rsidP="00344BC1">
            <w:pPr>
              <w:pStyle w:val="TOC1"/>
            </w:pPr>
            <w:r w:rsidRPr="00B17ABA">
              <w:t>BBs</w:t>
            </w:r>
          </w:p>
        </w:tc>
        <w:tc>
          <w:tcPr>
            <w:tcW w:w="2835" w:type="pct"/>
            <w:noWrap/>
            <w:vAlign w:val="center"/>
            <w:hideMark/>
          </w:tcPr>
          <w:p w:rsidR="003F6ABD" w:rsidRPr="00B17ABA" w:rsidRDefault="003F6ABD" w:rsidP="009D5FD9">
            <w:pPr>
              <w:pStyle w:val="TOC1"/>
              <w:jc w:val="center"/>
            </w:pPr>
            <w:r w:rsidRPr="00B17ABA">
              <w:t>1.28 (1.04-1.57)</w:t>
            </w:r>
          </w:p>
        </w:tc>
      </w:tr>
      <w:tr w:rsidR="003F6ABD" w:rsidRPr="00B17ABA" w:rsidTr="009D5FD9">
        <w:trPr>
          <w:trHeight w:val="300"/>
        </w:trPr>
        <w:tc>
          <w:tcPr>
            <w:tcW w:w="2165" w:type="pct"/>
            <w:noWrap/>
            <w:vAlign w:val="center"/>
            <w:hideMark/>
          </w:tcPr>
          <w:p w:rsidR="003F6ABD" w:rsidRPr="00B17ABA" w:rsidRDefault="003F6ABD" w:rsidP="00344BC1">
            <w:pPr>
              <w:pStyle w:val="TOC1"/>
            </w:pPr>
            <w:r w:rsidRPr="00B17ABA">
              <w:t>CCBs</w:t>
            </w:r>
          </w:p>
        </w:tc>
        <w:tc>
          <w:tcPr>
            <w:tcW w:w="2835" w:type="pct"/>
            <w:noWrap/>
            <w:vAlign w:val="center"/>
            <w:hideMark/>
          </w:tcPr>
          <w:p w:rsidR="003F6ABD" w:rsidRPr="00B17ABA" w:rsidRDefault="003F6ABD" w:rsidP="009D5FD9">
            <w:pPr>
              <w:pStyle w:val="TOC1"/>
              <w:jc w:val="center"/>
            </w:pPr>
            <w:r w:rsidRPr="00B17ABA">
              <w:t>1.17 (0.83-1.66)</w:t>
            </w:r>
          </w:p>
        </w:tc>
      </w:tr>
      <w:tr w:rsidR="003F6ABD" w:rsidRPr="00B17ABA" w:rsidTr="009D5FD9">
        <w:trPr>
          <w:trHeight w:val="300"/>
        </w:trPr>
        <w:tc>
          <w:tcPr>
            <w:tcW w:w="2165" w:type="pct"/>
            <w:noWrap/>
            <w:vAlign w:val="center"/>
            <w:hideMark/>
          </w:tcPr>
          <w:p w:rsidR="003F6ABD" w:rsidRPr="00B17ABA" w:rsidRDefault="009F4CFC" w:rsidP="00344BC1">
            <w:pPr>
              <w:pStyle w:val="TOC1"/>
            </w:pPr>
            <w:r w:rsidRPr="00B17ABA">
              <w:t>ACEIs/ARBs</w:t>
            </w:r>
          </w:p>
        </w:tc>
        <w:tc>
          <w:tcPr>
            <w:tcW w:w="2835" w:type="pct"/>
            <w:noWrap/>
            <w:vAlign w:val="center"/>
            <w:hideMark/>
          </w:tcPr>
          <w:p w:rsidR="003F6ABD" w:rsidRPr="00B17ABA" w:rsidRDefault="003F6ABD" w:rsidP="009D5FD9">
            <w:pPr>
              <w:pStyle w:val="TOC1"/>
              <w:jc w:val="center"/>
            </w:pPr>
            <w:r w:rsidRPr="00B17ABA">
              <w:t>0.98 (0.72-1.34)</w:t>
            </w:r>
          </w:p>
        </w:tc>
      </w:tr>
    </w:tbl>
    <w:p w:rsidR="0038447A" w:rsidRPr="00B17ABA" w:rsidRDefault="0038447A" w:rsidP="0038447A">
      <w:r w:rsidRPr="00B17ABA">
        <w:br w:type="page"/>
      </w:r>
    </w:p>
    <w:p w:rsidR="009F4CFC" w:rsidRPr="00B17ABA" w:rsidRDefault="009F4CFC" w:rsidP="001A2558">
      <w:pPr>
        <w:pStyle w:val="Heading2"/>
      </w:pPr>
      <w:bookmarkStart w:id="166" w:name="_Toc426018048"/>
      <w:r w:rsidRPr="00B17ABA">
        <w:lastRenderedPageBreak/>
        <w:t>The structure of the long-term CVD model</w:t>
      </w:r>
      <w:bookmarkEnd w:id="166"/>
    </w:p>
    <w:p w:rsidR="009F4CFC" w:rsidRPr="00B17ABA" w:rsidRDefault="009F4CFC" w:rsidP="009923E9">
      <w:pPr>
        <w:spacing w:after="0"/>
        <w:jc w:val="both"/>
      </w:pPr>
      <w:r w:rsidRPr="00B17ABA">
        <w:t xml:space="preserve">The long-term CVD model is a </w:t>
      </w:r>
      <w:r w:rsidR="00E6137C" w:rsidRPr="00B17ABA">
        <w:t xml:space="preserve">standard </w:t>
      </w:r>
      <w:r w:rsidRPr="00B17ABA">
        <w:t>Markov model</w:t>
      </w:r>
      <w:r w:rsidR="003A2511" w:rsidRPr="00B17ABA">
        <w:t>,</w:t>
      </w:r>
      <w:r w:rsidRPr="00B17ABA">
        <w:t xml:space="preserve"> which calculates the long-term cost and effectiveness of sequential treatment strategies. The model structure with the following states is identical with the NICE hypertension model</w:t>
      </w:r>
      <w:r w:rsidR="00CD11E1"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fldChar w:fldCharType="separate"/>
      </w:r>
      <w:r w:rsidR="00EE2B4F" w:rsidRPr="00B17ABA">
        <w:rPr>
          <w:noProof/>
          <w:vertAlign w:val="superscript"/>
        </w:rPr>
        <w:t>[63]</w:t>
      </w:r>
      <w:r w:rsidR="00CD11E1" w:rsidRPr="00B17ABA">
        <w:fldChar w:fldCharType="end"/>
      </w:r>
      <w:r w:rsidRPr="00B17ABA">
        <w:t xml:space="preserve">. </w:t>
      </w:r>
    </w:p>
    <w:p w:rsidR="009F4CFC" w:rsidRPr="00B17ABA" w:rsidRDefault="009F4CFC" w:rsidP="001A2558">
      <w:pPr>
        <w:jc w:val="both"/>
      </w:pPr>
    </w:p>
    <w:p w:rsidR="009F4CFC" w:rsidRPr="00B17ABA" w:rsidRDefault="00C504C2" w:rsidP="0038447A">
      <w:pPr>
        <w:pStyle w:val="ListParagraph"/>
        <w:numPr>
          <w:ilvl w:val="0"/>
          <w:numId w:val="9"/>
        </w:numPr>
        <w:ind w:left="993"/>
      </w:pPr>
      <w:r w:rsidRPr="00B17ABA">
        <w:t>Well</w:t>
      </w:r>
      <w:r w:rsidR="003A2511" w:rsidRPr="00B17ABA">
        <w:t>,</w:t>
      </w:r>
      <w:r w:rsidRPr="00B17ABA">
        <w:t xml:space="preserve"> which has n</w:t>
      </w:r>
      <w:r w:rsidR="009F4CFC" w:rsidRPr="00B17ABA">
        <w:t>o CVD history and DM</w:t>
      </w:r>
    </w:p>
    <w:p w:rsidR="009F4CFC" w:rsidRPr="00B17ABA" w:rsidRDefault="009F4CFC" w:rsidP="0038447A">
      <w:pPr>
        <w:pStyle w:val="ListParagraph"/>
        <w:numPr>
          <w:ilvl w:val="0"/>
          <w:numId w:val="9"/>
        </w:numPr>
        <w:ind w:left="993"/>
      </w:pPr>
      <w:r w:rsidRPr="00B17ABA">
        <w:t>Four CVDs including UA, MI, stroke and HF</w:t>
      </w:r>
    </w:p>
    <w:p w:rsidR="009F4CFC" w:rsidRPr="00B17ABA" w:rsidRDefault="009F4CFC" w:rsidP="0038447A">
      <w:pPr>
        <w:pStyle w:val="ListParagraph"/>
        <w:numPr>
          <w:ilvl w:val="0"/>
          <w:numId w:val="9"/>
        </w:numPr>
        <w:ind w:left="993"/>
      </w:pPr>
      <w:r w:rsidRPr="00B17ABA">
        <w:t>Four post-CV</w:t>
      </w:r>
      <w:r w:rsidR="00546068" w:rsidRPr="00B17ABA">
        <w:rPr>
          <w:rFonts w:hint="eastAsia"/>
          <w:lang w:eastAsia="ko-KR"/>
        </w:rPr>
        <w:t>Ds</w:t>
      </w:r>
      <w:r w:rsidRPr="00B17ABA">
        <w:t xml:space="preserve"> including post-UA, post-MI, post- stroke and post-HF</w:t>
      </w:r>
    </w:p>
    <w:p w:rsidR="009F4CFC" w:rsidRPr="00B17ABA" w:rsidRDefault="009F4CFC" w:rsidP="0038447A">
      <w:pPr>
        <w:pStyle w:val="ListParagraph"/>
        <w:numPr>
          <w:ilvl w:val="0"/>
          <w:numId w:val="9"/>
        </w:numPr>
        <w:ind w:left="993"/>
      </w:pPr>
      <w:r w:rsidRPr="00B17ABA">
        <w:t xml:space="preserve">DM </w:t>
      </w:r>
    </w:p>
    <w:p w:rsidR="009F4CFC" w:rsidRPr="00B17ABA" w:rsidRDefault="009F4CFC" w:rsidP="009923E9">
      <w:pPr>
        <w:pStyle w:val="ListParagraph"/>
        <w:numPr>
          <w:ilvl w:val="0"/>
          <w:numId w:val="9"/>
        </w:numPr>
        <w:spacing w:after="0"/>
        <w:ind w:left="993"/>
      </w:pPr>
      <w:r w:rsidRPr="00B17ABA">
        <w:t>Death</w:t>
      </w:r>
    </w:p>
    <w:p w:rsidR="009F4CFC" w:rsidRPr="00B17ABA" w:rsidRDefault="009F4CFC" w:rsidP="001A2558"/>
    <w:p w:rsidR="009F4CFC" w:rsidRPr="00B17ABA" w:rsidRDefault="009F4CFC" w:rsidP="006654F4">
      <w:pPr>
        <w:jc w:val="both"/>
      </w:pPr>
      <w:r w:rsidRPr="00B17ABA">
        <w:t xml:space="preserve">Like the NICE hypertension model, other </w:t>
      </w:r>
      <w:r w:rsidR="00E424CE" w:rsidRPr="00B17ABA">
        <w:t>CV</w:t>
      </w:r>
      <w:r w:rsidR="0038447A" w:rsidRPr="00B17ABA">
        <w:t>D</w:t>
      </w:r>
      <w:r w:rsidRPr="00B17ABA">
        <w:t>s such as stable angina, peripheral vascular disease and transient ischemic attacks were not included because data on them were not consistently reported in the trials</w:t>
      </w:r>
      <w:r w:rsidR="00CD11E1"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fldChar w:fldCharType="separate"/>
      </w:r>
      <w:r w:rsidR="00EE2B4F" w:rsidRPr="00B17ABA">
        <w:rPr>
          <w:noProof/>
          <w:vertAlign w:val="superscript"/>
        </w:rPr>
        <w:t>[63]</w:t>
      </w:r>
      <w:r w:rsidR="00CD11E1" w:rsidRPr="00B17ABA">
        <w:fldChar w:fldCharType="end"/>
      </w:r>
      <w:r w:rsidRPr="00B17ABA">
        <w:t>.</w:t>
      </w:r>
    </w:p>
    <w:p w:rsidR="009F4CFC" w:rsidRPr="00B17ABA" w:rsidRDefault="009F4CFC" w:rsidP="00C504C2">
      <w:pPr>
        <w:jc w:val="both"/>
      </w:pPr>
      <w:r w:rsidRPr="00B17ABA">
        <w:t xml:space="preserve">During the drug switching period, a proportion of patients in both </w:t>
      </w:r>
      <w:r w:rsidR="00C504C2" w:rsidRPr="00B17ABA">
        <w:rPr>
          <w:i/>
          <w:iCs/>
        </w:rPr>
        <w:t>Success</w:t>
      </w:r>
      <w:r w:rsidRPr="00B17ABA">
        <w:rPr>
          <w:i/>
          <w:iCs/>
        </w:rPr>
        <w:t xml:space="preserve"> </w:t>
      </w:r>
      <w:r w:rsidRPr="00B17ABA">
        <w:t xml:space="preserve">and </w:t>
      </w:r>
      <w:r w:rsidR="00C504C2" w:rsidRPr="009923E9">
        <w:rPr>
          <w:i/>
          <w:iCs/>
        </w:rPr>
        <w:t>Failure</w:t>
      </w:r>
      <w:r w:rsidRPr="00B17ABA">
        <w:rPr>
          <w:i/>
          <w:iCs/>
        </w:rPr>
        <w:t>,</w:t>
      </w:r>
      <w:r w:rsidRPr="00B17ABA">
        <w:t xml:space="preserve"> who had CVD or DM, moved to the long-term CVD model. </w:t>
      </w:r>
      <w:r w:rsidR="00842BC8" w:rsidRPr="00B17ABA">
        <w:t>After the drug switching period</w:t>
      </w:r>
      <w:r w:rsidRPr="00B17ABA">
        <w:t xml:space="preserve">, all patients alive moved to the long-term CVD model. The initial distribution of health states in the long-term model depended on the final treatment result in the drug-switching period. If a patient had a CVD or DM at the end of the drug switching period, for example, they were allocated to one of CVDs or DM in the long-term model. Otherwise, the patient started the long-term transitions from </w:t>
      </w:r>
      <w:r w:rsidR="00C504C2" w:rsidRPr="00B17ABA">
        <w:rPr>
          <w:i/>
          <w:iCs/>
        </w:rPr>
        <w:t>Well</w:t>
      </w:r>
      <w:r w:rsidRPr="00B17ABA">
        <w:t xml:space="preserve">. </w:t>
      </w:r>
    </w:p>
    <w:p w:rsidR="009F4CFC" w:rsidRPr="00B17ABA" w:rsidRDefault="009F4CFC" w:rsidP="00C504C2">
      <w:pPr>
        <w:jc w:val="both"/>
      </w:pPr>
      <w:r w:rsidRPr="00B17ABA">
        <w:t>A cohort of patients with hypertension moved through the long-term CVD model until death or 100-years old.</w:t>
      </w:r>
      <w:r w:rsidR="00CA4E47" w:rsidRPr="00B17ABA">
        <w:t xml:space="preserve"> </w:t>
      </w:r>
      <w:r w:rsidR="00C504C2" w:rsidRPr="00B17ABA">
        <w:fldChar w:fldCharType="begin"/>
      </w:r>
      <w:r w:rsidR="00C504C2" w:rsidRPr="00B17ABA">
        <w:instrText xml:space="preserve"> REF _Ref423610236 \h </w:instrText>
      </w:r>
      <w:r w:rsidR="00B17ABA">
        <w:instrText xml:space="preserve"> \* MERGEFORMAT </w:instrText>
      </w:r>
      <w:r w:rsidR="00C504C2"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8</w:t>
      </w:r>
      <w:r w:rsidR="00C504C2" w:rsidRPr="00B17ABA">
        <w:fldChar w:fldCharType="end"/>
      </w:r>
      <w:r w:rsidRPr="00B17ABA">
        <w:t xml:space="preserve"> shows the possible transitions between the health states included in the </w:t>
      </w:r>
      <w:r w:rsidR="00546068" w:rsidRPr="00B17ABA">
        <w:t>long-term CVD model. Every year</w:t>
      </w:r>
      <w:r w:rsidRPr="00B17ABA">
        <w:t xml:space="preserve"> patients who </w:t>
      </w:r>
      <w:r w:rsidR="00546068" w:rsidRPr="00B17ABA">
        <w:t>had no experience of CVD and DM</w:t>
      </w:r>
      <w:r w:rsidRPr="00B17ABA">
        <w:t xml:space="preserve"> either stayed in the same state or moved to one of </w:t>
      </w:r>
      <w:r w:rsidR="00546068" w:rsidRPr="00B17ABA">
        <w:rPr>
          <w:rFonts w:hint="eastAsia"/>
          <w:lang w:eastAsia="ko-KR"/>
        </w:rPr>
        <w:t xml:space="preserve">the </w:t>
      </w:r>
      <w:r w:rsidRPr="00B17ABA">
        <w:t xml:space="preserve">CVD states, DM or death. Once a </w:t>
      </w:r>
      <w:r w:rsidR="00E424CE" w:rsidRPr="00B17ABA">
        <w:t>CV event</w:t>
      </w:r>
      <w:r w:rsidRPr="00B17ABA">
        <w:t xml:space="preserve"> happened, it was assumed that a proportion of patients </w:t>
      </w:r>
      <w:r w:rsidR="0045758D" w:rsidRPr="00B17ABA">
        <w:t>has</w:t>
      </w:r>
      <w:r w:rsidR="00603728" w:rsidRPr="00B17ABA">
        <w:t xml:space="preserve"> a recurrent event, move</w:t>
      </w:r>
      <w:r w:rsidR="0045758D" w:rsidRPr="00B17ABA">
        <w:t>s</w:t>
      </w:r>
      <w:r w:rsidR="00603728" w:rsidRPr="00B17ABA">
        <w:t xml:space="preserve"> to another CVD state or move</w:t>
      </w:r>
      <w:r w:rsidR="0045758D" w:rsidRPr="00B17ABA">
        <w:t>s</w:t>
      </w:r>
      <w:r w:rsidR="00603728" w:rsidRPr="00B17ABA">
        <w:t xml:space="preserve"> to</w:t>
      </w:r>
      <w:r w:rsidRPr="00B17ABA">
        <w:t xml:space="preserve"> the post-CVD states. </w:t>
      </w:r>
      <w:r w:rsidR="00603728" w:rsidRPr="00B17ABA">
        <w:t>Same assumption was applied to the post-CVD states. T</w:t>
      </w:r>
      <w:r w:rsidRPr="00B17ABA">
        <w:t xml:space="preserve">he transition from a post-CVD to </w:t>
      </w:r>
      <w:r w:rsidR="00C504C2" w:rsidRPr="00B17ABA">
        <w:rPr>
          <w:i/>
        </w:rPr>
        <w:t>Well</w:t>
      </w:r>
      <w:r w:rsidRPr="00B17ABA">
        <w:t xml:space="preserve"> was not allowed</w:t>
      </w:r>
      <w:r w:rsidR="00603728" w:rsidRPr="00B17ABA">
        <w:t xml:space="preserve"> because the post-CVD states involved the CVD history</w:t>
      </w:r>
      <w:r w:rsidRPr="00B17ABA">
        <w:t xml:space="preserve">. Patients in </w:t>
      </w:r>
      <w:r w:rsidR="00546068" w:rsidRPr="00B17ABA">
        <w:rPr>
          <w:rFonts w:hint="eastAsia"/>
          <w:lang w:eastAsia="ko-KR"/>
        </w:rPr>
        <w:t xml:space="preserve">the </w:t>
      </w:r>
      <w:r w:rsidRPr="00B17ABA">
        <w:t xml:space="preserve">DM state were assumed either to stay in the same state or to move to one of CVD states. </w:t>
      </w:r>
    </w:p>
    <w:p w:rsidR="009F4CFC" w:rsidRPr="00B17ABA" w:rsidRDefault="009F4CFC" w:rsidP="001A2558">
      <w:pPr>
        <w:pStyle w:val="Caption"/>
        <w:spacing w:line="240" w:lineRule="auto"/>
      </w:pPr>
      <w:bookmarkStart w:id="167" w:name="_Ref425939328"/>
      <w:bookmarkStart w:id="168" w:name="_Ref423610236"/>
      <w:bookmarkStart w:id="169" w:name="_Toc426018639"/>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8</w:t>
        </w:r>
      </w:fldSimple>
      <w:bookmarkEnd w:id="167"/>
      <w:bookmarkEnd w:id="168"/>
      <w:r w:rsidRPr="00B17ABA">
        <w:t>. Health states and possible transitions in the long-term CVD model</w:t>
      </w:r>
      <w:bookmarkEnd w:id="169"/>
    </w:p>
    <w:tbl>
      <w:tblPr>
        <w:tblW w:w="5000" w:type="pct"/>
        <w:tblLook w:val="04A0" w:firstRow="1" w:lastRow="0" w:firstColumn="1" w:lastColumn="0" w:noHBand="0" w:noVBand="1"/>
      </w:tblPr>
      <w:tblGrid>
        <w:gridCol w:w="3722"/>
        <w:gridCol w:w="4714"/>
      </w:tblGrid>
      <w:tr w:rsidR="009F4CFC" w:rsidRPr="00B17ABA" w:rsidTr="00ED7C74">
        <w:trPr>
          <w:trHeight w:val="199"/>
        </w:trPr>
        <w:tc>
          <w:tcPr>
            <w:tcW w:w="2206" w:type="pct"/>
            <w:tcBorders>
              <w:top w:val="single" w:sz="4" w:space="0" w:color="auto"/>
              <w:left w:val="single" w:sz="4" w:space="0" w:color="auto"/>
              <w:bottom w:val="double" w:sz="4" w:space="0" w:color="auto"/>
              <w:right w:val="single" w:sz="4" w:space="0" w:color="auto"/>
            </w:tcBorders>
            <w:shd w:val="clear" w:color="auto" w:fill="auto"/>
            <w:hideMark/>
          </w:tcPr>
          <w:p w:rsidR="009F4CFC" w:rsidRPr="00B17ABA" w:rsidRDefault="009F4CFC" w:rsidP="001F663A">
            <w:pPr>
              <w:pStyle w:val="TOC1"/>
            </w:pPr>
            <w:r w:rsidRPr="00B17ABA">
              <w:t>From</w:t>
            </w:r>
          </w:p>
        </w:tc>
        <w:tc>
          <w:tcPr>
            <w:tcW w:w="2794" w:type="pct"/>
            <w:tcBorders>
              <w:top w:val="single" w:sz="4" w:space="0" w:color="auto"/>
              <w:left w:val="nil"/>
              <w:bottom w:val="doub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To</w:t>
            </w:r>
          </w:p>
        </w:tc>
      </w:tr>
      <w:tr w:rsidR="009F4CFC" w:rsidRPr="00B17ABA" w:rsidTr="00ED7C74">
        <w:trPr>
          <w:trHeight w:val="225"/>
        </w:trPr>
        <w:tc>
          <w:tcPr>
            <w:tcW w:w="2206" w:type="pct"/>
            <w:vMerge w:val="restart"/>
            <w:tcBorders>
              <w:top w:val="double" w:sz="4" w:space="0" w:color="auto"/>
              <w:left w:val="single" w:sz="4" w:space="0" w:color="auto"/>
              <w:bottom w:val="single" w:sz="4" w:space="0" w:color="auto"/>
              <w:right w:val="single" w:sz="4" w:space="0" w:color="auto"/>
            </w:tcBorders>
            <w:shd w:val="clear" w:color="auto" w:fill="auto"/>
            <w:hideMark/>
          </w:tcPr>
          <w:p w:rsidR="009F4CFC" w:rsidRPr="00B17ABA" w:rsidRDefault="00E37FE7" w:rsidP="001F663A">
            <w:pPr>
              <w:pStyle w:val="TOC1"/>
            </w:pPr>
            <w:r w:rsidRPr="00B17ABA">
              <w:t>Well</w:t>
            </w:r>
          </w:p>
        </w:tc>
        <w:tc>
          <w:tcPr>
            <w:tcW w:w="2794" w:type="pct"/>
            <w:tcBorders>
              <w:top w:val="double" w:sz="4" w:space="0" w:color="auto"/>
              <w:left w:val="nil"/>
              <w:bottom w:val="single" w:sz="4" w:space="0" w:color="auto"/>
              <w:right w:val="single" w:sz="4" w:space="0" w:color="auto"/>
            </w:tcBorders>
            <w:shd w:val="clear" w:color="auto" w:fill="auto"/>
            <w:noWrap/>
            <w:vAlign w:val="center"/>
            <w:hideMark/>
          </w:tcPr>
          <w:p w:rsidR="009F4CFC" w:rsidRPr="00B17ABA" w:rsidRDefault="00E37FE7" w:rsidP="001F663A">
            <w:pPr>
              <w:pStyle w:val="TOC1"/>
            </w:pPr>
            <w:r w:rsidRPr="00B17ABA">
              <w:t>Well</w:t>
            </w:r>
          </w:p>
        </w:tc>
      </w:tr>
      <w:tr w:rsidR="009F4CFC" w:rsidRPr="00B17ABA" w:rsidTr="00344BC1">
        <w:trPr>
          <w:trHeight w:val="121"/>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UA</w:t>
            </w:r>
          </w:p>
        </w:tc>
      </w:tr>
      <w:tr w:rsidR="009F4CFC" w:rsidRPr="00B17ABA" w:rsidTr="00344BC1">
        <w:trPr>
          <w:trHeight w:val="166"/>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MI</w:t>
            </w:r>
          </w:p>
        </w:tc>
      </w:tr>
      <w:tr w:rsidR="009F4CFC" w:rsidRPr="00B17ABA" w:rsidTr="00344BC1">
        <w:trPr>
          <w:trHeight w:val="22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Stroke</w:t>
            </w:r>
          </w:p>
        </w:tc>
      </w:tr>
      <w:tr w:rsidR="009F4CFC" w:rsidRPr="00B17ABA" w:rsidTr="00344BC1">
        <w:trPr>
          <w:trHeight w:val="7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HF</w:t>
            </w:r>
          </w:p>
        </w:tc>
      </w:tr>
      <w:tr w:rsidR="009F4CFC" w:rsidRPr="00B17ABA" w:rsidTr="00344BC1">
        <w:trPr>
          <w:trHeight w:val="7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M</w:t>
            </w:r>
          </w:p>
        </w:tc>
      </w:tr>
      <w:tr w:rsidR="009F4CFC" w:rsidRPr="00B17ABA" w:rsidTr="00344BC1">
        <w:trPr>
          <w:trHeight w:val="7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eath</w:t>
            </w:r>
          </w:p>
        </w:tc>
      </w:tr>
      <w:tr w:rsidR="009F4CFC" w:rsidRPr="00B17ABA" w:rsidTr="00344BC1">
        <w:trPr>
          <w:trHeight w:val="240"/>
        </w:trPr>
        <w:tc>
          <w:tcPr>
            <w:tcW w:w="2206"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9F4CFC" w:rsidRPr="00B17ABA" w:rsidRDefault="009F4CFC" w:rsidP="001F663A">
            <w:pPr>
              <w:pStyle w:val="TOC1"/>
            </w:pPr>
            <w:r w:rsidRPr="00B17ABA">
              <w:t>UA or post-UA</w:t>
            </w: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Post-UA</w:t>
            </w:r>
          </w:p>
        </w:tc>
      </w:tr>
      <w:tr w:rsidR="009F4CFC" w:rsidRPr="00B17ABA" w:rsidTr="00344BC1">
        <w:trPr>
          <w:trHeight w:val="144"/>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UA</w:t>
            </w:r>
          </w:p>
        </w:tc>
      </w:tr>
      <w:tr w:rsidR="009F4CFC" w:rsidRPr="00B17ABA" w:rsidTr="00344BC1">
        <w:trPr>
          <w:trHeight w:val="7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MI</w:t>
            </w:r>
          </w:p>
        </w:tc>
      </w:tr>
      <w:tr w:rsidR="009F4CFC" w:rsidRPr="00B17ABA" w:rsidTr="00344BC1">
        <w:trPr>
          <w:trHeight w:val="94"/>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Stroke</w:t>
            </w:r>
          </w:p>
        </w:tc>
      </w:tr>
      <w:tr w:rsidR="009F4CFC" w:rsidRPr="00B17ABA" w:rsidTr="00344BC1">
        <w:trPr>
          <w:trHeight w:val="7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HF</w:t>
            </w:r>
          </w:p>
        </w:tc>
      </w:tr>
      <w:tr w:rsidR="009F4CFC" w:rsidRPr="00B17ABA" w:rsidTr="00344BC1">
        <w:trPr>
          <w:trHeight w:val="7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M</w:t>
            </w:r>
          </w:p>
        </w:tc>
      </w:tr>
      <w:tr w:rsidR="009F4CFC" w:rsidRPr="00B17ABA" w:rsidTr="00344BC1">
        <w:trPr>
          <w:trHeight w:val="218"/>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eath</w:t>
            </w:r>
          </w:p>
        </w:tc>
      </w:tr>
      <w:tr w:rsidR="009F4CFC" w:rsidRPr="00B17ABA" w:rsidTr="00344BC1">
        <w:trPr>
          <w:trHeight w:val="122"/>
        </w:trPr>
        <w:tc>
          <w:tcPr>
            <w:tcW w:w="220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9F4CFC" w:rsidRPr="00B17ABA" w:rsidRDefault="009F4CFC" w:rsidP="001F663A">
            <w:pPr>
              <w:pStyle w:val="TOC1"/>
            </w:pPr>
            <w:r w:rsidRPr="00B17ABA">
              <w:t>MI or post-MI</w:t>
            </w: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AA2D24" w:rsidP="001F663A">
            <w:pPr>
              <w:pStyle w:val="TOC1"/>
            </w:pPr>
            <w:r w:rsidRPr="00B17ABA">
              <w:t>P</w:t>
            </w:r>
            <w:r w:rsidR="009F4CFC" w:rsidRPr="00B17ABA">
              <w:t>ost-MI</w:t>
            </w:r>
          </w:p>
        </w:tc>
      </w:tr>
      <w:tr w:rsidR="009F4CFC" w:rsidRPr="00B17ABA" w:rsidTr="003D63C9">
        <w:trPr>
          <w:trHeight w:val="77"/>
        </w:trPr>
        <w:tc>
          <w:tcPr>
            <w:tcW w:w="2206" w:type="pct"/>
            <w:vMerge/>
            <w:tcBorders>
              <w:top w:val="nil"/>
              <w:left w:val="single" w:sz="4" w:space="0" w:color="auto"/>
              <w:bottom w:val="single" w:sz="4" w:space="0" w:color="000000"/>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UA</w:t>
            </w:r>
          </w:p>
        </w:tc>
      </w:tr>
      <w:tr w:rsidR="009F4CFC" w:rsidRPr="00B17ABA" w:rsidTr="003D63C9">
        <w:trPr>
          <w:trHeight w:val="77"/>
        </w:trPr>
        <w:tc>
          <w:tcPr>
            <w:tcW w:w="2206" w:type="pct"/>
            <w:vMerge/>
            <w:tcBorders>
              <w:top w:val="nil"/>
              <w:left w:val="single" w:sz="4" w:space="0" w:color="auto"/>
              <w:bottom w:val="single" w:sz="4" w:space="0" w:color="000000"/>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MI</w:t>
            </w:r>
          </w:p>
        </w:tc>
      </w:tr>
      <w:tr w:rsidR="009F4CFC" w:rsidRPr="00B17ABA" w:rsidTr="003D63C9">
        <w:trPr>
          <w:trHeight w:val="77"/>
        </w:trPr>
        <w:tc>
          <w:tcPr>
            <w:tcW w:w="2206" w:type="pct"/>
            <w:vMerge/>
            <w:tcBorders>
              <w:top w:val="nil"/>
              <w:left w:val="single" w:sz="4" w:space="0" w:color="auto"/>
              <w:bottom w:val="single" w:sz="4" w:space="0" w:color="000000"/>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Stroke</w:t>
            </w:r>
          </w:p>
        </w:tc>
      </w:tr>
      <w:tr w:rsidR="009F4CFC" w:rsidRPr="00B17ABA" w:rsidTr="003D63C9">
        <w:trPr>
          <w:trHeight w:val="77"/>
        </w:trPr>
        <w:tc>
          <w:tcPr>
            <w:tcW w:w="2206" w:type="pct"/>
            <w:vMerge/>
            <w:tcBorders>
              <w:top w:val="nil"/>
              <w:left w:val="single" w:sz="4" w:space="0" w:color="auto"/>
              <w:bottom w:val="single" w:sz="4" w:space="0" w:color="000000"/>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HF</w:t>
            </w:r>
          </w:p>
        </w:tc>
      </w:tr>
      <w:tr w:rsidR="009F4CFC" w:rsidRPr="00B17ABA" w:rsidTr="003D63C9">
        <w:trPr>
          <w:trHeight w:val="77"/>
        </w:trPr>
        <w:tc>
          <w:tcPr>
            <w:tcW w:w="2206" w:type="pct"/>
            <w:vMerge/>
            <w:tcBorders>
              <w:top w:val="nil"/>
              <w:left w:val="single" w:sz="4" w:space="0" w:color="auto"/>
              <w:bottom w:val="single" w:sz="4" w:space="0" w:color="000000"/>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M</w:t>
            </w:r>
          </w:p>
        </w:tc>
      </w:tr>
      <w:tr w:rsidR="009F4CFC" w:rsidRPr="00B17ABA" w:rsidTr="00344BC1">
        <w:trPr>
          <w:trHeight w:val="100"/>
        </w:trPr>
        <w:tc>
          <w:tcPr>
            <w:tcW w:w="2206" w:type="pct"/>
            <w:vMerge/>
            <w:tcBorders>
              <w:top w:val="nil"/>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eath</w:t>
            </w:r>
          </w:p>
        </w:tc>
      </w:tr>
      <w:tr w:rsidR="009F4CFC" w:rsidRPr="00B17ABA" w:rsidTr="00344BC1">
        <w:trPr>
          <w:trHeight w:val="131"/>
        </w:trPr>
        <w:tc>
          <w:tcPr>
            <w:tcW w:w="2206"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9F4CFC" w:rsidRPr="00B17ABA" w:rsidRDefault="009F4CFC" w:rsidP="001F663A">
            <w:pPr>
              <w:pStyle w:val="TOC1"/>
            </w:pPr>
            <w:r w:rsidRPr="00B17ABA">
              <w:t>Stroke or post-stroke</w:t>
            </w: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AA2D24" w:rsidP="001F663A">
            <w:pPr>
              <w:pStyle w:val="TOC1"/>
            </w:pPr>
            <w:r w:rsidRPr="00B17ABA">
              <w:t>P</w:t>
            </w:r>
            <w:r w:rsidR="009F4CFC" w:rsidRPr="00B17ABA">
              <w:t>ost-stroke</w:t>
            </w:r>
          </w:p>
        </w:tc>
      </w:tr>
      <w:tr w:rsidR="009F4CFC" w:rsidRPr="00B17ABA" w:rsidTr="00344BC1">
        <w:trPr>
          <w:trHeight w:val="178"/>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UA</w:t>
            </w:r>
          </w:p>
        </w:tc>
      </w:tr>
      <w:tr w:rsidR="009F4CFC" w:rsidRPr="00B17ABA" w:rsidTr="00344BC1">
        <w:trPr>
          <w:trHeight w:val="96"/>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MI</w:t>
            </w:r>
          </w:p>
        </w:tc>
      </w:tr>
      <w:tr w:rsidR="009F4CFC" w:rsidRPr="00B17ABA" w:rsidTr="00344BC1">
        <w:trPr>
          <w:trHeight w:val="128"/>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Stroke</w:t>
            </w:r>
          </w:p>
        </w:tc>
      </w:tr>
      <w:tr w:rsidR="009F4CFC" w:rsidRPr="00B17ABA" w:rsidTr="00344BC1">
        <w:trPr>
          <w:trHeight w:val="173"/>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HF</w:t>
            </w:r>
          </w:p>
        </w:tc>
      </w:tr>
      <w:tr w:rsidR="009F4CFC" w:rsidRPr="00B17ABA" w:rsidTr="00344BC1">
        <w:trPr>
          <w:trHeight w:val="78"/>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M</w:t>
            </w:r>
          </w:p>
        </w:tc>
      </w:tr>
      <w:tr w:rsidR="009F4CFC" w:rsidRPr="00B17ABA" w:rsidTr="00344BC1">
        <w:trPr>
          <w:trHeight w:val="252"/>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eath</w:t>
            </w:r>
          </w:p>
        </w:tc>
      </w:tr>
      <w:tr w:rsidR="009F4CFC" w:rsidRPr="00B17ABA" w:rsidTr="00344BC1">
        <w:trPr>
          <w:trHeight w:val="141"/>
        </w:trPr>
        <w:tc>
          <w:tcPr>
            <w:tcW w:w="2206"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9F4CFC" w:rsidRPr="00B17ABA" w:rsidRDefault="004902DE" w:rsidP="001F663A">
            <w:pPr>
              <w:pStyle w:val="TOC1"/>
            </w:pPr>
            <w:r w:rsidRPr="00B17ABA">
              <w:t>HF</w:t>
            </w:r>
            <w:r w:rsidR="009F4CFC" w:rsidRPr="00B17ABA">
              <w:t xml:space="preserve"> or post-HF</w:t>
            </w: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AA2D24" w:rsidP="001F663A">
            <w:pPr>
              <w:pStyle w:val="TOC1"/>
            </w:pPr>
            <w:r w:rsidRPr="00B17ABA">
              <w:t>P</w:t>
            </w:r>
            <w:r w:rsidR="009F4CFC" w:rsidRPr="00B17ABA">
              <w:t>ost-HF</w:t>
            </w:r>
          </w:p>
        </w:tc>
      </w:tr>
      <w:tr w:rsidR="009F4CFC" w:rsidRPr="00B17ABA" w:rsidTr="00344BC1">
        <w:trPr>
          <w:trHeight w:val="174"/>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UA</w:t>
            </w:r>
          </w:p>
        </w:tc>
      </w:tr>
      <w:tr w:rsidR="009F4CFC" w:rsidRPr="00B17ABA" w:rsidTr="00344BC1">
        <w:trPr>
          <w:trHeight w:val="233"/>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MI</w:t>
            </w:r>
          </w:p>
        </w:tc>
      </w:tr>
      <w:tr w:rsidR="009F4CFC" w:rsidRPr="00B17ABA" w:rsidTr="00344BC1">
        <w:trPr>
          <w:trHeight w:val="124"/>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Stroke</w:t>
            </w:r>
          </w:p>
        </w:tc>
      </w:tr>
      <w:tr w:rsidR="009F4CFC" w:rsidRPr="00B17ABA" w:rsidTr="00344BC1">
        <w:trPr>
          <w:trHeight w:val="169"/>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HF</w:t>
            </w:r>
          </w:p>
        </w:tc>
      </w:tr>
      <w:tr w:rsidR="009F4CFC" w:rsidRPr="00B17ABA" w:rsidTr="00344BC1">
        <w:trPr>
          <w:trHeight w:val="7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M</w:t>
            </w:r>
          </w:p>
        </w:tc>
      </w:tr>
      <w:tr w:rsidR="009F4CFC" w:rsidRPr="00B17ABA" w:rsidTr="00344BC1">
        <w:trPr>
          <w:trHeight w:val="106"/>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eath</w:t>
            </w:r>
          </w:p>
        </w:tc>
      </w:tr>
      <w:tr w:rsidR="009F4CFC" w:rsidRPr="00B17ABA" w:rsidTr="00344BC1">
        <w:trPr>
          <w:trHeight w:val="77"/>
        </w:trPr>
        <w:tc>
          <w:tcPr>
            <w:tcW w:w="2206"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9F4CFC" w:rsidRPr="00B17ABA" w:rsidRDefault="009F4CFC" w:rsidP="001F663A">
            <w:pPr>
              <w:pStyle w:val="TOC1"/>
            </w:pPr>
            <w:r w:rsidRPr="00B17ABA">
              <w:t>DM</w:t>
            </w: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UA</w:t>
            </w:r>
          </w:p>
        </w:tc>
      </w:tr>
      <w:tr w:rsidR="009F4CFC" w:rsidRPr="00B17ABA" w:rsidTr="00344BC1">
        <w:trPr>
          <w:trHeight w:val="7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MI</w:t>
            </w:r>
          </w:p>
        </w:tc>
      </w:tr>
      <w:tr w:rsidR="009F4CFC" w:rsidRPr="00B17ABA" w:rsidTr="00344BC1">
        <w:trPr>
          <w:trHeight w:val="102"/>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Stroke</w:t>
            </w:r>
          </w:p>
        </w:tc>
      </w:tr>
      <w:tr w:rsidR="009F4CFC" w:rsidRPr="00B17ABA" w:rsidTr="00344BC1">
        <w:trPr>
          <w:trHeight w:val="148"/>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HF</w:t>
            </w:r>
          </w:p>
        </w:tc>
      </w:tr>
      <w:tr w:rsidR="009F4CFC" w:rsidRPr="00B17ABA" w:rsidTr="00344BC1">
        <w:trPr>
          <w:trHeight w:val="77"/>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M</w:t>
            </w:r>
          </w:p>
        </w:tc>
      </w:tr>
      <w:tr w:rsidR="009F4CFC" w:rsidRPr="00B17ABA" w:rsidTr="00344BC1">
        <w:trPr>
          <w:trHeight w:val="300"/>
        </w:trPr>
        <w:tc>
          <w:tcPr>
            <w:tcW w:w="2206" w:type="pct"/>
            <w:vMerge/>
            <w:tcBorders>
              <w:top w:val="single" w:sz="4" w:space="0" w:color="auto"/>
              <w:left w:val="single" w:sz="4" w:space="0" w:color="auto"/>
              <w:bottom w:val="single" w:sz="4" w:space="0" w:color="auto"/>
              <w:right w:val="single" w:sz="4" w:space="0" w:color="auto"/>
            </w:tcBorders>
            <w:hideMark/>
          </w:tcPr>
          <w:p w:rsidR="009F4CFC" w:rsidRPr="00B17ABA" w:rsidRDefault="009F4CFC" w:rsidP="001F663A">
            <w:pPr>
              <w:pStyle w:val="TOC1"/>
            </w:pPr>
          </w:p>
        </w:tc>
        <w:tc>
          <w:tcPr>
            <w:tcW w:w="2794" w:type="pct"/>
            <w:tcBorders>
              <w:top w:val="nil"/>
              <w:left w:val="single" w:sz="4" w:space="0" w:color="auto"/>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eath</w:t>
            </w:r>
          </w:p>
        </w:tc>
      </w:tr>
      <w:tr w:rsidR="009F4CFC" w:rsidRPr="00B17ABA" w:rsidTr="00344BC1">
        <w:trPr>
          <w:trHeight w:val="300"/>
        </w:trPr>
        <w:tc>
          <w:tcPr>
            <w:tcW w:w="2206" w:type="pct"/>
            <w:tcBorders>
              <w:top w:val="single" w:sz="4" w:space="0" w:color="auto"/>
              <w:left w:val="single" w:sz="4" w:space="0" w:color="auto"/>
              <w:bottom w:val="single" w:sz="4" w:space="0" w:color="auto"/>
              <w:right w:val="single" w:sz="4" w:space="0" w:color="auto"/>
            </w:tcBorders>
            <w:shd w:val="clear" w:color="auto" w:fill="auto"/>
            <w:hideMark/>
          </w:tcPr>
          <w:p w:rsidR="009F4CFC" w:rsidRPr="00B17ABA" w:rsidRDefault="009F4CFC" w:rsidP="001F663A">
            <w:pPr>
              <w:pStyle w:val="TOC1"/>
            </w:pPr>
            <w:r w:rsidRPr="00B17ABA">
              <w:t>Death</w:t>
            </w:r>
          </w:p>
        </w:tc>
        <w:tc>
          <w:tcPr>
            <w:tcW w:w="2794" w:type="pct"/>
            <w:tcBorders>
              <w:top w:val="nil"/>
              <w:left w:val="nil"/>
              <w:bottom w:val="single" w:sz="4" w:space="0" w:color="auto"/>
              <w:right w:val="single" w:sz="4" w:space="0" w:color="auto"/>
            </w:tcBorders>
            <w:shd w:val="clear" w:color="auto" w:fill="auto"/>
            <w:noWrap/>
            <w:vAlign w:val="center"/>
            <w:hideMark/>
          </w:tcPr>
          <w:p w:rsidR="009F4CFC" w:rsidRPr="00B17ABA" w:rsidRDefault="009F4CFC" w:rsidP="001F663A">
            <w:pPr>
              <w:pStyle w:val="TOC1"/>
            </w:pPr>
            <w:r w:rsidRPr="00B17ABA">
              <w:t>Death</w:t>
            </w:r>
          </w:p>
        </w:tc>
      </w:tr>
    </w:tbl>
    <w:p w:rsidR="00AA2D24" w:rsidRPr="00B17ABA" w:rsidRDefault="00AA2D24" w:rsidP="001A2558">
      <w:pPr>
        <w:jc w:val="both"/>
      </w:pPr>
    </w:p>
    <w:p w:rsidR="001F663A" w:rsidRPr="00B17ABA" w:rsidRDefault="001F663A" w:rsidP="00141E65">
      <w:pPr>
        <w:spacing w:after="0" w:line="240" w:lineRule="auto"/>
        <w:jc w:val="both"/>
        <w:rPr>
          <w:lang w:eastAsia="ko-KR"/>
        </w:rPr>
      </w:pPr>
    </w:p>
    <w:p w:rsidR="0038447A" w:rsidRPr="00B17ABA" w:rsidRDefault="0038447A" w:rsidP="00ED7C74">
      <w:pPr>
        <w:jc w:val="both"/>
        <w:rPr>
          <w:lang w:eastAsia="ko-KR"/>
        </w:rPr>
      </w:pPr>
      <w:bookmarkStart w:id="170" w:name="_Ref423610310"/>
      <w:r w:rsidRPr="00B17ABA">
        <w:lastRenderedPageBreak/>
        <w:t xml:space="preserve">Baseline transition probabilities for the patients having CVD or DM also came from the NICE hypertension model (see </w:t>
      </w:r>
      <w:r w:rsidR="00ED7C74" w:rsidRPr="00B17ABA">
        <w:fldChar w:fldCharType="begin"/>
      </w:r>
      <w:r w:rsidR="00ED7C74" w:rsidRPr="00B17ABA">
        <w:instrText xml:space="preserve"> REF _Ref425939285 \h </w:instrText>
      </w:r>
      <w:r w:rsidR="00B17ABA">
        <w:instrText xml:space="preserve"> \* MERGEFORMAT </w:instrText>
      </w:r>
      <w:r w:rsidR="00ED7C74" w:rsidRPr="00B17ABA">
        <w:fldChar w:fldCharType="separate"/>
      </w:r>
      <w:r w:rsidR="00ED7C74" w:rsidRPr="00B17ABA">
        <w:t xml:space="preserve">Table </w:t>
      </w:r>
      <w:r w:rsidR="00ED7C74" w:rsidRPr="00B17ABA">
        <w:rPr>
          <w:noProof/>
          <w:cs/>
        </w:rPr>
        <w:t>‎</w:t>
      </w:r>
      <w:r w:rsidR="00ED7C74" w:rsidRPr="00B17ABA">
        <w:rPr>
          <w:noProof/>
        </w:rPr>
        <w:t>5</w:t>
      </w:r>
      <w:r w:rsidR="00ED7C74" w:rsidRPr="00B17ABA">
        <w:t>.</w:t>
      </w:r>
      <w:r w:rsidR="00ED7C74" w:rsidRPr="00B17ABA">
        <w:rPr>
          <w:noProof/>
        </w:rPr>
        <w:t>9</w:t>
      </w:r>
      <w:r w:rsidR="00ED7C74" w:rsidRPr="00B17ABA">
        <w:fldChar w:fldCharType="end"/>
      </w:r>
      <w:r w:rsidRPr="00B17ABA">
        <w:t>)</w:t>
      </w:r>
      <w:r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Pr="00B17ABA">
        <w:fldChar w:fldCharType="separate"/>
      </w:r>
      <w:r w:rsidR="00EE2B4F" w:rsidRPr="00B17ABA">
        <w:rPr>
          <w:noProof/>
          <w:vertAlign w:val="superscript"/>
        </w:rPr>
        <w:t>[63]</w:t>
      </w:r>
      <w:r w:rsidRPr="00B17ABA">
        <w:fldChar w:fldCharType="end"/>
      </w:r>
      <w:r w:rsidRPr="00B17ABA">
        <w:t xml:space="preserve">. Because the NICE hypertension model calculated the baseline transition probabilities based on a population with 2% CVD risk, those transition probabilities were adjusted to be relative to the patient's final CVD risk in the drug switching period. </w:t>
      </w:r>
    </w:p>
    <w:p w:rsidR="0045758D" w:rsidRPr="00B17ABA" w:rsidRDefault="0045758D" w:rsidP="009923E9">
      <w:pPr>
        <w:jc w:val="both"/>
      </w:pPr>
      <w:r w:rsidRPr="00B17ABA">
        <w:t>Th</w:t>
      </w:r>
      <w:r w:rsidRPr="00B17ABA">
        <w:rPr>
          <w:rFonts w:hint="eastAsia"/>
          <w:lang w:eastAsia="ko-KR"/>
        </w:rPr>
        <w:t>ose</w:t>
      </w:r>
      <w:r w:rsidRPr="00B17ABA">
        <w:t xml:space="preserve"> patients who have never achieved the treatment goal during the drug switching period were assumed to move to</w:t>
      </w:r>
      <w:r w:rsidRPr="00B17ABA">
        <w:rPr>
          <w:rFonts w:hint="eastAsia"/>
          <w:lang w:eastAsia="ko-KR"/>
        </w:rPr>
        <w:t xml:space="preserve"> </w:t>
      </w:r>
      <w:r w:rsidRPr="009923E9">
        <w:rPr>
          <w:i/>
          <w:iCs/>
          <w:lang w:eastAsia="ko-KR"/>
        </w:rPr>
        <w:t>Well</w:t>
      </w:r>
      <w:r w:rsidRPr="00B17ABA">
        <w:t xml:space="preserve"> in the long-term CVD model after correcting the underlying cause. They were assumed as resistant hypertension</w:t>
      </w:r>
      <w:r w:rsidRPr="00B17ABA">
        <w:rPr>
          <w:rFonts w:hint="eastAsia"/>
          <w:lang w:eastAsia="ko-KR"/>
        </w:rPr>
        <w:t>,</w:t>
      </w:r>
      <w:r w:rsidRPr="00B17ABA">
        <w:t xml:space="preserve"> which was defined as someone whose blood pressure remains above 140/90</w:t>
      </w:r>
      <w:r w:rsidR="005A3042" w:rsidRPr="00B17ABA">
        <w:t xml:space="preserve"> </w:t>
      </w:r>
      <w:r w:rsidRPr="00B17ABA">
        <w:t>mmHg despite the optimal concurrent use of three antihypertensive agents of different classes</w:t>
      </w:r>
      <w:r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Pr="00B17ABA">
        <w:fldChar w:fldCharType="separate"/>
      </w:r>
      <w:r w:rsidR="00EE2B4F" w:rsidRPr="00B17ABA">
        <w:rPr>
          <w:noProof/>
          <w:vertAlign w:val="superscript"/>
        </w:rPr>
        <w:t>[63]</w:t>
      </w:r>
      <w:r w:rsidRPr="00B17ABA">
        <w:fldChar w:fldCharType="end"/>
      </w:r>
      <w:r w:rsidRPr="00B17ABA">
        <w:t xml:space="preserve">. </w:t>
      </w:r>
      <w:r w:rsidRPr="00B17ABA">
        <w:rPr>
          <w:rFonts w:hint="eastAsia"/>
          <w:lang w:eastAsia="ko-KR"/>
        </w:rPr>
        <w:t xml:space="preserve">The prognosis </w:t>
      </w:r>
      <w:r w:rsidRPr="00B17ABA">
        <w:rPr>
          <w:lang w:eastAsia="ko-KR"/>
        </w:rPr>
        <w:t xml:space="preserve">of </w:t>
      </w:r>
      <w:r w:rsidRPr="00B17ABA">
        <w:rPr>
          <w:rFonts w:hint="eastAsia"/>
          <w:lang w:eastAsia="ko-KR"/>
        </w:rPr>
        <w:t xml:space="preserve">resistant hypertension is </w:t>
      </w:r>
      <w:r w:rsidRPr="00B17ABA">
        <w:rPr>
          <w:lang w:eastAsia="ko-KR"/>
        </w:rPr>
        <w:t>unclear</w:t>
      </w:r>
      <w:r w:rsidRPr="00B17ABA">
        <w:rPr>
          <w:rFonts w:hint="eastAsia"/>
          <w:lang w:eastAsia="ko-KR"/>
        </w:rPr>
        <w:t xml:space="preserve"> and </w:t>
      </w:r>
      <w:r w:rsidRPr="00B17ABA">
        <w:t>the pharmacological treatment for resistant hypertension</w:t>
      </w:r>
      <w:r w:rsidRPr="00B17ABA">
        <w:rPr>
          <w:rFonts w:hint="eastAsia"/>
          <w:lang w:eastAsia="ko-KR"/>
        </w:rPr>
        <w:t xml:space="preserve">, which involves </w:t>
      </w:r>
      <w:r w:rsidRPr="00B17ABA">
        <w:t>three or four-drug combinations</w:t>
      </w:r>
      <w:r w:rsidRPr="00B17ABA">
        <w:rPr>
          <w:rFonts w:hint="eastAsia"/>
          <w:lang w:eastAsia="ko-KR"/>
        </w:rPr>
        <w:t>, has not been s</w:t>
      </w:r>
      <w:r w:rsidRPr="00B17ABA">
        <w:t>ystematic</w:t>
      </w:r>
      <w:r w:rsidRPr="00B17ABA">
        <w:rPr>
          <w:rFonts w:hint="eastAsia"/>
          <w:lang w:eastAsia="ko-KR"/>
        </w:rPr>
        <w:t>ally evaluated</w:t>
      </w:r>
      <w:r w:rsidRPr="00B17ABA">
        <w:fldChar w:fldCharType="begin"/>
      </w:r>
      <w:r w:rsidR="00EE2B4F" w:rsidRPr="00B17ABA">
        <w:instrText xml:space="preserve"> ADDIN EN.CITE &lt;EndNote&gt;&lt;Cite&gt;&lt;Author&gt;Calhoun&lt;/Author&gt;&lt;Year&gt;2008&lt;/Year&gt;&lt;RecNum&gt;475&lt;/RecNum&gt;&lt;DisplayText&gt;&lt;style face="superscript"&gt;[294]&lt;/style&gt;&lt;/DisplayText&gt;&lt;record&gt;&lt;rec-number&gt;475&lt;/rec-number&gt;&lt;foreign-keys&gt;&lt;key app="EN" db-id="z2a0dvwpazf220et2vh50z295rxpzfevwft2"&gt;475&lt;/key&gt;&lt;/foreign-keys&gt;&lt;ref-type name="Journal Article"&gt;17&lt;/ref-type&gt;&lt;contributors&gt;&lt;authors&gt;&lt;author&gt;Calhoun, D. A.; Jones, D.; Textor, S.; Goff, D. C.; Murphy, T. P.; Toto, R. D.; White, A.; Cushman, W. C.; White, W.; Sica, D.; Ferdinand, K.; Giles, T. D.; Falkner, B.; Carey, R. M.&lt;/author&gt;&lt;/authors&gt;&lt;/contributors&gt;&lt;titles&gt;&lt;title&gt;Resistant hypertension: diagnosis, evaluation, and treatment. A scientific statement from the American Heart Association Professional Education Committee of the Council for High Blood Pressure Research.&lt;/title&gt;&lt;secondary-title&gt;Hypertension&lt;/secondary-title&gt;&lt;/titles&gt;&lt;periodical&gt;&lt;full-title&gt;Hypertension&lt;/full-title&gt;&lt;abbr-1&gt;Hypertension&lt;/abbr-1&gt;&lt;/periodical&gt;&lt;pages&gt;1403-19&lt;/pages&gt;&lt;volume&gt;51&lt;/volume&gt;&lt;number&gt;6&lt;/number&gt;&lt;dates&gt;&lt;year&gt;2008&lt;/year&gt;&lt;/dates&gt;&lt;urls&gt;&lt;/urls&gt;&lt;/record&gt;&lt;/Cite&gt;&lt;/EndNote&gt;</w:instrText>
      </w:r>
      <w:r w:rsidRPr="00B17ABA">
        <w:fldChar w:fldCharType="separate"/>
      </w:r>
      <w:r w:rsidR="00EE2B4F" w:rsidRPr="00B17ABA">
        <w:rPr>
          <w:noProof/>
          <w:vertAlign w:val="superscript"/>
        </w:rPr>
        <w:t>[294]</w:t>
      </w:r>
      <w:r w:rsidRPr="00B17ABA">
        <w:fldChar w:fldCharType="end"/>
      </w:r>
      <w:r w:rsidRPr="00B17ABA">
        <w:t>.</w:t>
      </w:r>
      <w:r w:rsidRPr="00B17ABA">
        <w:rPr>
          <w:rFonts w:hint="eastAsia"/>
          <w:lang w:eastAsia="ko-KR"/>
        </w:rPr>
        <w:t xml:space="preserve"> Thus </w:t>
      </w:r>
      <w:r w:rsidRPr="00B17ABA">
        <w:rPr>
          <w:lang w:eastAsia="ko-KR"/>
        </w:rPr>
        <w:t xml:space="preserve">there was a difficulty </w:t>
      </w:r>
      <w:r w:rsidRPr="00B17ABA">
        <w:rPr>
          <w:rFonts w:hint="eastAsia"/>
          <w:lang w:eastAsia="ko-KR"/>
        </w:rPr>
        <w:t>to consider the</w:t>
      </w:r>
      <w:r w:rsidRPr="00B17ABA">
        <w:rPr>
          <w:lang w:eastAsia="ko-KR"/>
        </w:rPr>
        <w:t xml:space="preserve">se patients </w:t>
      </w:r>
      <w:r w:rsidRPr="00B17ABA">
        <w:rPr>
          <w:rFonts w:hint="eastAsia"/>
          <w:lang w:eastAsia="ko-KR"/>
        </w:rPr>
        <w:t xml:space="preserve">in </w:t>
      </w:r>
      <w:r w:rsidRPr="00B17ABA">
        <w:rPr>
          <w:lang w:eastAsia="ko-KR"/>
        </w:rPr>
        <w:t>the framework of the SDDP of primary hypertension</w:t>
      </w:r>
      <w:r w:rsidRPr="00B17ABA">
        <w:rPr>
          <w:rFonts w:hint="eastAsia"/>
          <w:lang w:eastAsia="ko-KR"/>
        </w:rPr>
        <w:t>. Instead, the average costs and u</w:t>
      </w:r>
      <w:r w:rsidRPr="00B17ABA">
        <w:t>tility decrement</w:t>
      </w:r>
      <w:r w:rsidRPr="00B17ABA">
        <w:rPr>
          <w:rFonts w:hint="eastAsia"/>
          <w:lang w:eastAsia="ko-KR"/>
        </w:rPr>
        <w:t xml:space="preserve"> of CV</w:t>
      </w:r>
      <w:r w:rsidRPr="00B17ABA">
        <w:rPr>
          <w:lang w:eastAsia="ko-KR"/>
        </w:rPr>
        <w:t>D</w:t>
      </w:r>
      <w:r w:rsidRPr="00B17ABA">
        <w:rPr>
          <w:rFonts w:hint="eastAsia"/>
          <w:lang w:eastAsia="ko-KR"/>
        </w:rPr>
        <w:t xml:space="preserve">s </w:t>
      </w:r>
      <w:r w:rsidRPr="00B17ABA">
        <w:t xml:space="preserve">were </w:t>
      </w:r>
      <w:r w:rsidRPr="00B17ABA">
        <w:rPr>
          <w:rFonts w:hint="eastAsia"/>
          <w:lang w:eastAsia="ko-KR"/>
        </w:rPr>
        <w:t>used for the</w:t>
      </w:r>
      <w:r w:rsidRPr="00B17ABA">
        <w:rPr>
          <w:lang w:eastAsia="ko-KR"/>
        </w:rPr>
        <w:t xml:space="preserve"> </w:t>
      </w:r>
      <w:r w:rsidRPr="00B17ABA">
        <w:rPr>
          <w:rFonts w:hint="eastAsia"/>
          <w:lang w:eastAsia="ko-KR"/>
        </w:rPr>
        <w:t xml:space="preserve">negative impact of resistance hypertension on costs and effectiveness. </w:t>
      </w:r>
    </w:p>
    <w:p w:rsidR="0045758D" w:rsidRPr="00B17ABA" w:rsidRDefault="0045758D" w:rsidP="0045758D">
      <w:pPr>
        <w:jc w:val="both"/>
      </w:pPr>
      <w:r w:rsidRPr="00B17ABA">
        <w:t>For patients who have CVD or DM, antihypertensive treatment should be initiated to reduce their CVD risk together with surgical or pharmacological care to treat the underlying disease. There may be a recommended drug for patients with a (history of) specific health state. For example, ACEIs (or ARBs as an alternative) are generally advised for patients with chronic HF</w:t>
      </w:r>
      <w:r w:rsidRPr="00B17ABA">
        <w:fldChar w:fldCharType="begin"/>
      </w:r>
      <w:r w:rsidR="00EE2B4F" w:rsidRPr="00B17ABA">
        <w:instrText xml:space="preserve"> ADDIN EN.CITE &lt;EndNote&gt;&lt;Cite ExcludeYear="1"&gt;&lt;Author&gt;.&lt;/Author&gt;&lt;RecNum&gt;886&lt;/RecNum&gt;&lt;DisplayText&gt;&lt;style face="superscript"&gt;[295]&lt;/style&gt;&lt;/DisplayText&gt;&lt;record&gt;&lt;rec-number&gt;886&lt;/rec-number&gt;&lt;foreign-keys&gt;&lt;key app="EN" db-id="z2a0dvwpazf220et2vh50z295rxpzfevwft2"&gt;886&lt;/key&gt;&lt;/foreign-keys&gt;&lt;ref-type name="Web Page"&gt;12&lt;/ref-type&gt;&lt;contributors&gt;&lt;authors&gt;&lt;author&gt;British National Formulary .&lt;/author&gt;&lt;/authors&gt;&lt;/contributors&gt;&lt;titles&gt;&lt;/titles&gt;&lt;volume&gt;2013&lt;/volume&gt;&lt;number&gt;18th May&lt;/number&gt;&lt;dates&gt;&lt;/dates&gt;&lt;urls&gt;&lt;related-urls&gt;&lt;url&gt;http://www.bnf.org/bnf/index.htm&lt;/url&gt;&lt;/related-urls&gt;&lt;/urls&gt;&lt;/record&gt;&lt;/Cite&gt;&lt;/EndNote&gt;</w:instrText>
      </w:r>
      <w:r w:rsidRPr="00B17ABA">
        <w:fldChar w:fldCharType="separate"/>
      </w:r>
      <w:r w:rsidR="00EE2B4F" w:rsidRPr="00B17ABA">
        <w:rPr>
          <w:noProof/>
          <w:vertAlign w:val="superscript"/>
        </w:rPr>
        <w:t>[295]</w:t>
      </w:r>
      <w:r w:rsidRPr="00B17ABA">
        <w:fldChar w:fldCharType="end"/>
      </w:r>
      <w:r w:rsidRPr="00B17ABA">
        <w:t xml:space="preserve">. For patients with (a history of) ischemic heart disease, BBs or CCBs are acceptable. </w:t>
      </w:r>
      <w:r w:rsidRPr="00B17ABA">
        <w:rPr>
          <w:rFonts w:cstheme="majorBidi"/>
          <w:shd w:val="clear" w:color="auto" w:fill="FFFFFF"/>
        </w:rPr>
        <w:t>For a person on antihypertensive treatment at diagnosis of DM, NICE recommends to initiate pharmacological treatment with ACEIs (or ARBs for a person with continuing intolerance to ACEIs) or CCBs</w:t>
      </w:r>
      <w:r w:rsidRPr="00B17ABA">
        <w:rPr>
          <w:rFonts w:cstheme="majorBidi"/>
          <w:shd w:val="clear" w:color="auto" w:fill="FFFFFF"/>
        </w:rPr>
        <w:fldChar w:fldCharType="begin"/>
      </w:r>
      <w:r w:rsidR="00EE2B4F" w:rsidRPr="00B17ABA">
        <w:rPr>
          <w:rFonts w:cstheme="majorBidi"/>
          <w:shd w:val="clear" w:color="auto" w:fill="FFFFFF"/>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Pr="00B17ABA">
        <w:rPr>
          <w:rFonts w:cstheme="majorBidi"/>
          <w:shd w:val="clear" w:color="auto" w:fill="FFFFFF"/>
        </w:rPr>
        <w:fldChar w:fldCharType="separate"/>
      </w:r>
      <w:r w:rsidR="00EE2B4F" w:rsidRPr="00B17ABA">
        <w:rPr>
          <w:rFonts w:cstheme="majorBidi"/>
          <w:noProof/>
          <w:shd w:val="clear" w:color="auto" w:fill="FFFFFF"/>
          <w:vertAlign w:val="superscript"/>
        </w:rPr>
        <w:t>[63]</w:t>
      </w:r>
      <w:r w:rsidRPr="00B17ABA">
        <w:rPr>
          <w:rFonts w:cstheme="majorBidi"/>
          <w:shd w:val="clear" w:color="auto" w:fill="FFFFFF"/>
        </w:rPr>
        <w:fldChar w:fldCharType="end"/>
      </w:r>
      <w:r w:rsidRPr="00B17ABA">
        <w:rPr>
          <w:rFonts w:cstheme="majorBidi"/>
          <w:shd w:val="clear" w:color="auto" w:fill="FFFFFF"/>
        </w:rPr>
        <w:t xml:space="preserve">. </w:t>
      </w:r>
      <w:r w:rsidRPr="00B17ABA">
        <w:t>However, these are recommendation</w:t>
      </w:r>
      <w:r w:rsidRPr="00B17ABA">
        <w:rPr>
          <w:rFonts w:hint="eastAsia"/>
          <w:lang w:eastAsia="ko-KR"/>
        </w:rPr>
        <w:t>,</w:t>
      </w:r>
      <w:r w:rsidRPr="00B17ABA">
        <w:t xml:space="preserve"> but not strong compelling indications. In practice, it is possible to use another drug, which is not recommended in the clinical guidelines</w:t>
      </w:r>
      <w:r w:rsidRPr="00B17ABA">
        <w:rPr>
          <w:rFonts w:hint="eastAsia"/>
          <w:lang w:eastAsia="ko-KR"/>
        </w:rPr>
        <w:t>,</w:t>
      </w:r>
      <w:r w:rsidRPr="00B17ABA">
        <w:t xml:space="preserve"> but </w:t>
      </w:r>
      <w:r w:rsidRPr="00B17ABA">
        <w:rPr>
          <w:rFonts w:hint="eastAsia"/>
          <w:lang w:eastAsia="ko-KR"/>
        </w:rPr>
        <w:t xml:space="preserve">is </w:t>
      </w:r>
      <w:r w:rsidRPr="00B17ABA">
        <w:t xml:space="preserve">believed to be the best for the patients without contraindications </w:t>
      </w:r>
      <w:r w:rsidRPr="00B17ABA">
        <w:rPr>
          <w:rFonts w:hint="eastAsia"/>
          <w:lang w:eastAsia="ko-KR"/>
        </w:rPr>
        <w:t>(</w:t>
      </w:r>
      <w:r w:rsidRPr="00B17ABA">
        <w:t>Clinician’s opinion</w:t>
      </w:r>
      <w:r w:rsidRPr="00B17ABA">
        <w:rPr>
          <w:rFonts w:hint="eastAsia"/>
          <w:lang w:eastAsia="ko-KR"/>
        </w:rPr>
        <w:t>)</w:t>
      </w:r>
      <w:r w:rsidRPr="00B17ABA">
        <w:t>. In the base-case, it was assumed that all patients who had or currently have CVD or DM took a recommended antihypertensive drug to treat the underlying disease (i.e., CCBs for UA, BBs for MI and stroke and ACEIs for HR and DM), whereas they were assumed to use a randomly selected drug in a sensitivity analysis apart from CCBs for patients with HF.</w:t>
      </w:r>
    </w:p>
    <w:p w:rsidR="0038447A" w:rsidRPr="00B17ABA" w:rsidRDefault="0038447A" w:rsidP="006654F4">
      <w:pPr>
        <w:pStyle w:val="Caption"/>
      </w:pPr>
    </w:p>
    <w:p w:rsidR="0045758D" w:rsidRPr="00B17ABA" w:rsidRDefault="0045758D" w:rsidP="006654F4">
      <w:pPr>
        <w:pStyle w:val="Caption"/>
      </w:pPr>
      <w:r w:rsidRPr="00B17ABA">
        <w:br w:type="page"/>
      </w:r>
    </w:p>
    <w:p w:rsidR="003F6ABD" w:rsidRPr="00B17ABA" w:rsidRDefault="003F6ABD" w:rsidP="006654F4">
      <w:pPr>
        <w:pStyle w:val="Caption"/>
      </w:pPr>
      <w:bookmarkStart w:id="171" w:name="_Ref425939285"/>
      <w:bookmarkStart w:id="172" w:name="_Toc426018640"/>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9</w:t>
        </w:r>
      </w:fldSimple>
      <w:bookmarkEnd w:id="170"/>
      <w:bookmarkEnd w:id="171"/>
      <w:r w:rsidRPr="00B17ABA">
        <w:t xml:space="preserve">. Annual baseline risks of primary and secondary </w:t>
      </w:r>
      <w:r w:rsidR="00E424CE" w:rsidRPr="00B17ABA">
        <w:t>CV event</w:t>
      </w:r>
      <w:r w:rsidRPr="00B17ABA">
        <w:t>s</w:t>
      </w:r>
      <w:r w:rsidR="00CD11E1"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fldChar w:fldCharType="separate"/>
      </w:r>
      <w:r w:rsidR="00EE2B4F" w:rsidRPr="00B17ABA">
        <w:rPr>
          <w:noProof/>
          <w:vertAlign w:val="superscript"/>
        </w:rPr>
        <w:t>[63]</w:t>
      </w:r>
      <w:bookmarkEnd w:id="172"/>
      <w:r w:rsidR="00CD11E1" w:rsidRPr="00B17ABA">
        <w:fldChar w:fldCharType="end"/>
      </w:r>
    </w:p>
    <w:tbl>
      <w:tblPr>
        <w:tblW w:w="5000" w:type="pct"/>
        <w:tblLook w:val="04A0" w:firstRow="1" w:lastRow="0" w:firstColumn="1" w:lastColumn="0" w:noHBand="0" w:noVBand="1"/>
      </w:tblPr>
      <w:tblGrid>
        <w:gridCol w:w="2735"/>
        <w:gridCol w:w="2850"/>
        <w:gridCol w:w="2851"/>
      </w:tblGrid>
      <w:tr w:rsidR="003F6ABD" w:rsidRPr="00B17ABA" w:rsidTr="009906C7">
        <w:trPr>
          <w:trHeight w:val="300"/>
        </w:trPr>
        <w:tc>
          <w:tcPr>
            <w:tcW w:w="1621" w:type="pct"/>
            <w:tcBorders>
              <w:top w:val="single" w:sz="4" w:space="0" w:color="auto"/>
              <w:left w:val="single" w:sz="4" w:space="0" w:color="auto"/>
              <w:bottom w:val="double" w:sz="4" w:space="0" w:color="auto"/>
              <w:right w:val="single" w:sz="4" w:space="0" w:color="auto"/>
            </w:tcBorders>
            <w:shd w:val="clear" w:color="auto" w:fill="auto"/>
            <w:noWrap/>
            <w:vAlign w:val="center"/>
          </w:tcPr>
          <w:p w:rsidR="003F6ABD" w:rsidRPr="00B17ABA" w:rsidRDefault="003F6ABD" w:rsidP="009906C7">
            <w:pPr>
              <w:pStyle w:val="TOC1"/>
              <w:spacing w:after="0" w:line="276" w:lineRule="auto"/>
            </w:pPr>
            <w:r w:rsidRPr="00B17ABA">
              <w:t>Health state transition</w:t>
            </w:r>
          </w:p>
        </w:tc>
        <w:tc>
          <w:tcPr>
            <w:tcW w:w="1689" w:type="pct"/>
            <w:tcBorders>
              <w:top w:val="single" w:sz="4" w:space="0" w:color="auto"/>
              <w:left w:val="nil"/>
              <w:bottom w:val="double" w:sz="4" w:space="0" w:color="auto"/>
              <w:right w:val="single" w:sz="4" w:space="0" w:color="auto"/>
            </w:tcBorders>
            <w:shd w:val="clear" w:color="auto" w:fill="auto"/>
            <w:noWrap/>
            <w:vAlign w:val="center"/>
          </w:tcPr>
          <w:p w:rsidR="003F6ABD" w:rsidRPr="00B17ABA" w:rsidRDefault="003F6ABD" w:rsidP="009D5FD9">
            <w:pPr>
              <w:pStyle w:val="TOC1"/>
              <w:spacing w:after="0" w:line="276" w:lineRule="auto"/>
              <w:jc w:val="center"/>
            </w:pPr>
            <w:r w:rsidRPr="00B17ABA">
              <w:t>Male</w:t>
            </w:r>
          </w:p>
        </w:tc>
        <w:tc>
          <w:tcPr>
            <w:tcW w:w="1689" w:type="pct"/>
            <w:tcBorders>
              <w:top w:val="single" w:sz="4" w:space="0" w:color="auto"/>
              <w:left w:val="nil"/>
              <w:bottom w:val="double" w:sz="4" w:space="0" w:color="auto"/>
              <w:right w:val="single" w:sz="4" w:space="0" w:color="auto"/>
            </w:tcBorders>
            <w:shd w:val="clear" w:color="auto" w:fill="auto"/>
            <w:noWrap/>
            <w:vAlign w:val="center"/>
          </w:tcPr>
          <w:p w:rsidR="003F6ABD" w:rsidRPr="00B17ABA" w:rsidRDefault="003F6ABD" w:rsidP="009D5FD9">
            <w:pPr>
              <w:pStyle w:val="TOC1"/>
              <w:spacing w:after="0" w:line="276" w:lineRule="auto"/>
              <w:jc w:val="center"/>
            </w:pPr>
            <w:r w:rsidRPr="00B17ABA">
              <w:t>Female</w:t>
            </w:r>
          </w:p>
        </w:tc>
      </w:tr>
      <w:tr w:rsidR="003F6ABD" w:rsidRPr="00B17ABA" w:rsidTr="009906C7">
        <w:trPr>
          <w:trHeight w:val="300"/>
        </w:trPr>
        <w:tc>
          <w:tcPr>
            <w:tcW w:w="1621"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pPr>
            <w:r w:rsidRPr="00B17ABA">
              <w:t>Well-UA</w:t>
            </w:r>
          </w:p>
        </w:tc>
        <w:tc>
          <w:tcPr>
            <w:tcW w:w="1689" w:type="pct"/>
            <w:tcBorders>
              <w:top w:val="double" w:sz="4" w:space="0" w:color="auto"/>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017</w:t>
            </w:r>
          </w:p>
        </w:tc>
        <w:tc>
          <w:tcPr>
            <w:tcW w:w="1689" w:type="pct"/>
            <w:tcBorders>
              <w:top w:val="double" w:sz="4" w:space="0" w:color="auto"/>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01</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pPr>
            <w:r w:rsidRPr="00B17ABA">
              <w:t>Well-MI</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035</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024</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pPr>
            <w:r w:rsidRPr="00B17ABA">
              <w:t>Well-Stroke</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054</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076</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pPr>
            <w:r w:rsidRPr="00B17ABA">
              <w:t>Well-HF</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098</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098</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pPr>
            <w:r w:rsidRPr="00B17ABA">
              <w:t>Well-DM</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11</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11</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pPr>
            <w:r w:rsidRPr="00B17ABA">
              <w:t>Well-Death</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18</w:t>
            </w:r>
          </w:p>
        </w:tc>
        <w:tc>
          <w:tcPr>
            <w:tcW w:w="1689" w:type="pct"/>
            <w:tcBorders>
              <w:top w:val="nil"/>
              <w:left w:val="nil"/>
              <w:bottom w:val="single" w:sz="4" w:space="0" w:color="auto"/>
              <w:right w:val="single" w:sz="4" w:space="0" w:color="auto"/>
            </w:tcBorders>
            <w:shd w:val="clear" w:color="auto" w:fill="auto"/>
            <w:noWrap/>
            <w:vAlign w:val="center"/>
            <w:hideMark/>
          </w:tcPr>
          <w:p w:rsidR="003F6ABD" w:rsidRPr="00B17ABA" w:rsidRDefault="003F6ABD" w:rsidP="009906C7">
            <w:pPr>
              <w:pStyle w:val="TOC1"/>
              <w:spacing w:after="0" w:line="276" w:lineRule="auto"/>
              <w:jc w:val="right"/>
            </w:pPr>
            <w:r w:rsidRPr="00B17ABA">
              <w:t>0.0141</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UA-UA</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UA-MI</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3</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3</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UA-Stroke</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95</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95</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UA-HF</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3</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3</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UA-DM</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67</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67</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UA-Death</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348</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307</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MI-UA</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78</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78</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MI-MI</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72</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721</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MI-Stroke</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95</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95</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MI-HF</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3</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3</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MI-DM</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67</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67</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MI-Death</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58</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17</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Stroke-UA</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16</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16</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Stroke-MI</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16</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16</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Stroke-Stroke</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2875</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2875</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Stroke-HF</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115</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115</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Stroke-DM</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67</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067</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Stroke-Death</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3548</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3507</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HF-UA</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3</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3</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HF-MI</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3</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23</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HF-Stroke</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103</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103</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HF-HF</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545</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545</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HF-DM</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HF-Death</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768</w:t>
            </w:r>
          </w:p>
        </w:tc>
        <w:tc>
          <w:tcPr>
            <w:tcW w:w="1689" w:type="pct"/>
            <w:tcBorders>
              <w:top w:val="nil"/>
              <w:left w:val="nil"/>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jc w:val="right"/>
            </w:pPr>
            <w:r w:rsidRPr="00B17ABA">
              <w:t>0.0727</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DM-UA</w:t>
            </w:r>
          </w:p>
        </w:tc>
        <w:tc>
          <w:tcPr>
            <w:tcW w:w="3379" w:type="pct"/>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3F6ABD" w:rsidRPr="00B17ABA" w:rsidRDefault="003F6ABD" w:rsidP="009D5FD9">
            <w:pPr>
              <w:pStyle w:val="TOC1"/>
              <w:spacing w:after="0" w:line="276" w:lineRule="auto"/>
              <w:jc w:val="center"/>
            </w:pPr>
            <w:r w:rsidRPr="00B17ABA">
              <w:t>Double the risk of the well population.</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DM-MI</w:t>
            </w:r>
          </w:p>
        </w:tc>
        <w:tc>
          <w:tcPr>
            <w:tcW w:w="3379" w:type="pct"/>
            <w:gridSpan w:val="2"/>
            <w:vMerge/>
            <w:tcBorders>
              <w:top w:val="nil"/>
              <w:left w:val="single" w:sz="4" w:space="0" w:color="auto"/>
              <w:bottom w:val="single" w:sz="4" w:space="0" w:color="auto"/>
              <w:right w:val="single" w:sz="4" w:space="0" w:color="auto"/>
            </w:tcBorders>
            <w:vAlign w:val="center"/>
            <w:hideMark/>
          </w:tcPr>
          <w:p w:rsidR="003F6ABD" w:rsidRPr="00B17ABA" w:rsidRDefault="003F6ABD" w:rsidP="009D5FD9">
            <w:pPr>
              <w:pStyle w:val="TOC1"/>
              <w:spacing w:after="0" w:line="276" w:lineRule="auto"/>
              <w:jc w:val="center"/>
            </w:pP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DM-Stroke</w:t>
            </w:r>
          </w:p>
        </w:tc>
        <w:tc>
          <w:tcPr>
            <w:tcW w:w="3379" w:type="pct"/>
            <w:gridSpan w:val="2"/>
            <w:vMerge/>
            <w:tcBorders>
              <w:top w:val="nil"/>
              <w:left w:val="single" w:sz="4" w:space="0" w:color="auto"/>
              <w:bottom w:val="single" w:sz="4" w:space="0" w:color="auto"/>
              <w:right w:val="single" w:sz="4" w:space="0" w:color="auto"/>
            </w:tcBorders>
            <w:vAlign w:val="center"/>
            <w:hideMark/>
          </w:tcPr>
          <w:p w:rsidR="003F6ABD" w:rsidRPr="00B17ABA" w:rsidRDefault="003F6ABD" w:rsidP="009D5FD9">
            <w:pPr>
              <w:pStyle w:val="TOC1"/>
              <w:spacing w:after="0" w:line="276" w:lineRule="auto"/>
              <w:jc w:val="center"/>
            </w:pP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DM-HF</w:t>
            </w:r>
          </w:p>
        </w:tc>
        <w:tc>
          <w:tcPr>
            <w:tcW w:w="3379" w:type="pct"/>
            <w:gridSpan w:val="2"/>
            <w:vMerge/>
            <w:tcBorders>
              <w:top w:val="nil"/>
              <w:left w:val="single" w:sz="4" w:space="0" w:color="auto"/>
              <w:bottom w:val="single" w:sz="4" w:space="0" w:color="auto"/>
              <w:right w:val="single" w:sz="4" w:space="0" w:color="auto"/>
            </w:tcBorders>
            <w:vAlign w:val="center"/>
            <w:hideMark/>
          </w:tcPr>
          <w:p w:rsidR="003F6ABD" w:rsidRPr="00B17ABA" w:rsidRDefault="003F6ABD" w:rsidP="009D5FD9">
            <w:pPr>
              <w:pStyle w:val="TOC1"/>
              <w:spacing w:after="0" w:line="276" w:lineRule="auto"/>
              <w:jc w:val="center"/>
            </w:pP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DM-Death</w:t>
            </w:r>
          </w:p>
        </w:tc>
        <w:tc>
          <w:tcPr>
            <w:tcW w:w="3379" w:type="pct"/>
            <w:gridSpan w:val="2"/>
            <w:vMerge/>
            <w:tcBorders>
              <w:top w:val="nil"/>
              <w:left w:val="single" w:sz="4" w:space="0" w:color="auto"/>
              <w:bottom w:val="single" w:sz="4" w:space="0" w:color="auto"/>
              <w:right w:val="single" w:sz="4" w:space="0" w:color="auto"/>
            </w:tcBorders>
            <w:vAlign w:val="center"/>
            <w:hideMark/>
          </w:tcPr>
          <w:p w:rsidR="003F6ABD" w:rsidRPr="00B17ABA" w:rsidRDefault="003F6ABD" w:rsidP="009D5FD9">
            <w:pPr>
              <w:pStyle w:val="TOC1"/>
              <w:spacing w:after="0" w:line="276" w:lineRule="auto"/>
              <w:jc w:val="center"/>
            </w:pP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Post-UA</w:t>
            </w:r>
          </w:p>
        </w:tc>
        <w:tc>
          <w:tcPr>
            <w:tcW w:w="3379" w:type="pct"/>
            <w:gridSpan w:val="2"/>
            <w:tcBorders>
              <w:top w:val="single" w:sz="4" w:space="0" w:color="auto"/>
              <w:left w:val="nil"/>
              <w:bottom w:val="single" w:sz="4" w:space="0" w:color="auto"/>
              <w:right w:val="single" w:sz="4" w:space="0" w:color="auto"/>
            </w:tcBorders>
            <w:shd w:val="clear" w:color="auto" w:fill="auto"/>
            <w:vAlign w:val="center"/>
            <w:hideMark/>
          </w:tcPr>
          <w:p w:rsidR="003F6ABD" w:rsidRPr="00B17ABA" w:rsidRDefault="003F6ABD" w:rsidP="009D5FD9">
            <w:pPr>
              <w:pStyle w:val="TOC1"/>
              <w:spacing w:after="0" w:line="276" w:lineRule="auto"/>
              <w:jc w:val="center"/>
            </w:pPr>
            <w:r w:rsidRPr="00B17ABA">
              <w:t>As UA.</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9906C7" w:rsidP="009906C7">
            <w:pPr>
              <w:pStyle w:val="TOC1"/>
              <w:spacing w:after="0" w:line="276" w:lineRule="auto"/>
            </w:pPr>
            <w:r w:rsidRPr="00B17ABA">
              <w:t>Post-MI</w:t>
            </w:r>
          </w:p>
        </w:tc>
        <w:tc>
          <w:tcPr>
            <w:tcW w:w="3379" w:type="pct"/>
            <w:gridSpan w:val="2"/>
            <w:tcBorders>
              <w:top w:val="single" w:sz="4" w:space="0" w:color="auto"/>
              <w:left w:val="nil"/>
              <w:bottom w:val="single" w:sz="4" w:space="0" w:color="auto"/>
              <w:right w:val="single" w:sz="4" w:space="0" w:color="auto"/>
            </w:tcBorders>
            <w:shd w:val="clear" w:color="auto" w:fill="auto"/>
            <w:vAlign w:val="center"/>
            <w:hideMark/>
          </w:tcPr>
          <w:p w:rsidR="003F6ABD" w:rsidRPr="00B17ABA" w:rsidRDefault="003F6ABD" w:rsidP="009D5FD9">
            <w:pPr>
              <w:pStyle w:val="TOC1"/>
              <w:spacing w:after="0" w:line="276" w:lineRule="auto"/>
              <w:jc w:val="center"/>
            </w:pPr>
            <w:r w:rsidRPr="00B17ABA">
              <w:t>As MI.</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Post-Stroke</w:t>
            </w:r>
          </w:p>
        </w:tc>
        <w:tc>
          <w:tcPr>
            <w:tcW w:w="3379" w:type="pct"/>
            <w:gridSpan w:val="2"/>
            <w:tcBorders>
              <w:top w:val="single" w:sz="4" w:space="0" w:color="auto"/>
              <w:left w:val="nil"/>
              <w:bottom w:val="single" w:sz="4" w:space="0" w:color="auto"/>
              <w:right w:val="single" w:sz="4" w:space="0" w:color="auto"/>
            </w:tcBorders>
            <w:shd w:val="clear" w:color="auto" w:fill="auto"/>
            <w:vAlign w:val="center"/>
            <w:hideMark/>
          </w:tcPr>
          <w:p w:rsidR="003F6ABD" w:rsidRPr="00B17ABA" w:rsidRDefault="003F6ABD" w:rsidP="009D5FD9">
            <w:pPr>
              <w:pStyle w:val="TOC1"/>
              <w:spacing w:after="0" w:line="276" w:lineRule="auto"/>
              <w:jc w:val="center"/>
            </w:pPr>
            <w:r w:rsidRPr="00B17ABA">
              <w:t>As Stroke.</w:t>
            </w:r>
          </w:p>
        </w:tc>
      </w:tr>
      <w:tr w:rsidR="003F6ABD" w:rsidRPr="00B17ABA" w:rsidTr="009906C7">
        <w:trPr>
          <w:trHeight w:val="255"/>
        </w:trPr>
        <w:tc>
          <w:tcPr>
            <w:tcW w:w="1621" w:type="pct"/>
            <w:tcBorders>
              <w:top w:val="nil"/>
              <w:left w:val="single" w:sz="4" w:space="0" w:color="auto"/>
              <w:bottom w:val="single" w:sz="4" w:space="0" w:color="auto"/>
              <w:right w:val="single" w:sz="4" w:space="0" w:color="auto"/>
            </w:tcBorders>
            <w:shd w:val="clear" w:color="auto" w:fill="auto"/>
            <w:vAlign w:val="center"/>
            <w:hideMark/>
          </w:tcPr>
          <w:p w:rsidR="003F6ABD" w:rsidRPr="00B17ABA" w:rsidRDefault="003F6ABD" w:rsidP="009906C7">
            <w:pPr>
              <w:pStyle w:val="TOC1"/>
              <w:spacing w:after="0" w:line="276" w:lineRule="auto"/>
            </w:pPr>
            <w:r w:rsidRPr="00B17ABA">
              <w:t>Post-HF</w:t>
            </w:r>
          </w:p>
        </w:tc>
        <w:tc>
          <w:tcPr>
            <w:tcW w:w="3379" w:type="pct"/>
            <w:gridSpan w:val="2"/>
            <w:tcBorders>
              <w:top w:val="single" w:sz="4" w:space="0" w:color="auto"/>
              <w:left w:val="nil"/>
              <w:bottom w:val="single" w:sz="4" w:space="0" w:color="auto"/>
              <w:right w:val="single" w:sz="4" w:space="0" w:color="auto"/>
            </w:tcBorders>
            <w:shd w:val="clear" w:color="auto" w:fill="auto"/>
            <w:vAlign w:val="center"/>
            <w:hideMark/>
          </w:tcPr>
          <w:p w:rsidR="003F6ABD" w:rsidRPr="00B17ABA" w:rsidRDefault="003F6ABD" w:rsidP="009D5FD9">
            <w:pPr>
              <w:pStyle w:val="TOC1"/>
              <w:spacing w:after="0" w:line="276" w:lineRule="auto"/>
              <w:jc w:val="center"/>
            </w:pPr>
            <w:r w:rsidRPr="00B17ABA">
              <w:t>AS HF.</w:t>
            </w:r>
          </w:p>
        </w:tc>
      </w:tr>
    </w:tbl>
    <w:p w:rsidR="003F6ABD" w:rsidRPr="00B17ABA" w:rsidRDefault="003F6ABD" w:rsidP="001A2558">
      <w:pPr>
        <w:ind w:firstLine="0"/>
        <w:jc w:val="both"/>
        <w:rPr>
          <w:lang w:eastAsia="ko-KR"/>
        </w:rPr>
      </w:pPr>
    </w:p>
    <w:p w:rsidR="000A2CBF" w:rsidRPr="00B17ABA" w:rsidRDefault="000A2CBF" w:rsidP="001A2558">
      <w:pPr>
        <w:pStyle w:val="Heading2"/>
      </w:pPr>
      <w:bookmarkStart w:id="173" w:name="_Toc390867611"/>
      <w:bookmarkStart w:id="174" w:name="_Toc426018049"/>
      <w:r w:rsidRPr="00B17ABA">
        <w:lastRenderedPageBreak/>
        <w:t>Treatment effectiveness</w:t>
      </w:r>
      <w:bookmarkEnd w:id="173"/>
      <w:r w:rsidR="00915A53" w:rsidRPr="00B17ABA">
        <w:t xml:space="preserve"> and costs</w:t>
      </w:r>
      <w:bookmarkEnd w:id="174"/>
    </w:p>
    <w:p w:rsidR="000A2CBF" w:rsidRPr="00B17ABA" w:rsidRDefault="000A2CBF" w:rsidP="001A2558">
      <w:pPr>
        <w:pStyle w:val="Heading3"/>
      </w:pPr>
      <w:r w:rsidRPr="00B17ABA">
        <w:t>Surrogate outcome modelling based on</w:t>
      </w:r>
      <w:r w:rsidR="003F6ABD" w:rsidRPr="00B17ABA">
        <w:t xml:space="preserve"> </w:t>
      </w:r>
      <w:r w:rsidR="00741530" w:rsidRPr="00B17ABA">
        <w:t>systolic blood pressure</w:t>
      </w:r>
    </w:p>
    <w:p w:rsidR="000A2CBF" w:rsidRPr="00B17ABA" w:rsidRDefault="000A2CBF" w:rsidP="00F570A1">
      <w:pPr>
        <w:jc w:val="both"/>
      </w:pPr>
      <w:r w:rsidRPr="00B17ABA">
        <w:t>Surrogate outcome</w:t>
      </w:r>
      <w:r w:rsidR="00305146" w:rsidRPr="00B17ABA">
        <w:t xml:space="preserve"> </w:t>
      </w:r>
      <w:r w:rsidRPr="00B17ABA">
        <w:t xml:space="preserve">is </w:t>
      </w:r>
      <w:r w:rsidRPr="00B17ABA">
        <w:rPr>
          <w:shd w:val="clear" w:color="auto" w:fill="FFFFFF"/>
        </w:rPr>
        <w:t>a laboratory measurement or a physical sign that is intended to substitute for a clinically meaningful patient</w:t>
      </w:r>
      <w:r w:rsidR="003F6ABD" w:rsidRPr="00B17ABA">
        <w:rPr>
          <w:shd w:val="clear" w:color="auto" w:fill="FFFFFF"/>
        </w:rPr>
        <w:t xml:space="preserve"> </w:t>
      </w:r>
      <w:r w:rsidRPr="00B17ABA">
        <w:rPr>
          <w:shd w:val="clear" w:color="auto" w:fill="FFFFFF"/>
        </w:rPr>
        <w:t>outcome</w:t>
      </w:r>
      <w:r w:rsidR="00CD11E1" w:rsidRPr="00B17ABA">
        <w:rPr>
          <w:shd w:val="clear" w:color="auto" w:fill="FFFFFF"/>
        </w:rPr>
        <w:fldChar w:fldCharType="begin">
          <w:fldData xml:space="preserve">PEVuZE5vdGU+PENpdGU+PEF1dGhvcj5CdWNoZXI8L0F1dGhvcj48WWVhcj4xOTk5PC9ZZWFyPjxS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</w:fldData>
        </w:fldChar>
      </w:r>
      <w:r w:rsidR="00EE2B4F" w:rsidRPr="00B17ABA">
        <w:rPr>
          <w:shd w:val="clear" w:color="auto" w:fill="FFFFFF"/>
        </w:rPr>
        <w:instrText xml:space="preserve"> ADDIN EN.CITE </w:instrText>
      </w:r>
      <w:r w:rsidR="00EE2B4F" w:rsidRPr="00B17ABA">
        <w:rPr>
          <w:shd w:val="clear" w:color="auto" w:fill="FFFFFF"/>
        </w:rPr>
        <w:fldChar w:fldCharType="begin">
          <w:fldData xml:space="preserve">PEVuZE5vdGU+PENpdGU+PEF1dGhvcj5CdWNoZXI8L0F1dGhvcj48WWVhcj4xOTk5PC9ZZWFyPjxS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</w:fldData>
        </w:fldChar>
      </w:r>
      <w:r w:rsidR="00EE2B4F" w:rsidRPr="00B17ABA">
        <w:rPr>
          <w:shd w:val="clear" w:color="auto" w:fill="FFFFFF"/>
        </w:rPr>
        <w:instrText xml:space="preserve"> ADDIN EN.CITE.DATA </w:instrText>
      </w:r>
      <w:r w:rsidR="00EE2B4F" w:rsidRPr="00B17ABA">
        <w:rPr>
          <w:shd w:val="clear" w:color="auto" w:fill="FFFFFF"/>
        </w:rPr>
      </w:r>
      <w:r w:rsidR="00EE2B4F" w:rsidRPr="00B17ABA">
        <w:rPr>
          <w:shd w:val="clear" w:color="auto" w:fill="FFFFFF"/>
        </w:rPr>
        <w:fldChar w:fldCharType="end"/>
      </w:r>
      <w:r w:rsidR="00CD11E1" w:rsidRPr="00B17ABA">
        <w:rPr>
          <w:shd w:val="clear" w:color="auto" w:fill="FFFFFF"/>
        </w:rPr>
      </w:r>
      <w:r w:rsidR="00CD11E1" w:rsidRPr="00B17ABA">
        <w:rPr>
          <w:shd w:val="clear" w:color="auto" w:fill="FFFFFF"/>
        </w:rPr>
        <w:fldChar w:fldCharType="separate"/>
      </w:r>
      <w:r w:rsidR="00EE2B4F" w:rsidRPr="00B17ABA">
        <w:rPr>
          <w:noProof/>
          <w:shd w:val="clear" w:color="auto" w:fill="FFFFFF"/>
          <w:vertAlign w:val="superscript"/>
        </w:rPr>
        <w:t>[296, 297]</w:t>
      </w:r>
      <w:r w:rsidR="00CD11E1" w:rsidRPr="00B17ABA">
        <w:rPr>
          <w:shd w:val="clear" w:color="auto" w:fill="FFFFFF"/>
        </w:rPr>
        <w:fldChar w:fldCharType="end"/>
      </w:r>
      <w:r w:rsidRPr="00B17ABA">
        <w:rPr>
          <w:shd w:val="clear" w:color="auto" w:fill="FFFFFF"/>
        </w:rPr>
        <w:t xml:space="preserve">. The use of surrogate outcomes has the merit of smaller sample size, shorter follow-up period and less cost to dissemination of new treatments, whereas conducting a randomised clinical trial for the final outcomes </w:t>
      </w:r>
      <w:r w:rsidR="00684D3F" w:rsidRPr="00B17ABA">
        <w:rPr>
          <w:rFonts w:hint="eastAsia"/>
          <w:shd w:val="clear" w:color="auto" w:fill="FFFFFF"/>
          <w:lang w:eastAsia="ko-KR"/>
        </w:rPr>
        <w:t>can be</w:t>
      </w:r>
      <w:r w:rsidRPr="00B17ABA">
        <w:rPr>
          <w:shd w:val="clear" w:color="auto" w:fill="FFFFFF"/>
        </w:rPr>
        <w:t xml:space="preserve"> expensive and take a long time</w:t>
      </w:r>
      <w:r w:rsidRPr="00B17ABA">
        <w:t>. However, there are concerns about the use of surrogate outcomes because many studies showed that the use of surrogate outcome as a final outcome has been misleading</w:t>
      </w:r>
      <w:r w:rsidR="008242C9" w:rsidRPr="00B17ABA">
        <w:t xml:space="preserve"> for decision-making</w:t>
      </w:r>
      <w:r w:rsidR="00CD11E1" w:rsidRPr="00B17ABA">
        <w:fldChar w:fldCharType="begin">
          <w:fldData xml:space="preserve">PEVuZE5vdGU+PENpdGU+PEF1dGhvcj5GbGVtaW5nPC9BdXRob3I+PFllYXI+MTk5NjwvWWVhcj48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I3MC00PC9wYWdlcz48dm9s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=
</w:fldData>
        </w:fldChar>
      </w:r>
      <w:r w:rsidR="00EE2B4F" w:rsidRPr="00B17ABA">
        <w:instrText xml:space="preserve"> ADDIN EN.CITE </w:instrText>
      </w:r>
      <w:r w:rsidR="00EE2B4F" w:rsidRPr="00B17ABA">
        <w:fldChar w:fldCharType="begin">
          <w:fldData xml:space="preserve">PEVuZE5vdGU+PENpdGU+PEF1dGhvcj5GbGVtaW5nPC9BdXRob3I+PFllYXI+MTk5NjwvWWVhcj48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I3MC00PC9wYWdlcz48dm9s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=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98-300]</w:t>
      </w:r>
      <w:r w:rsidR="00CD11E1" w:rsidRPr="00B17ABA">
        <w:fldChar w:fldCharType="end"/>
      </w:r>
      <w:r w:rsidRPr="00B17ABA">
        <w:t xml:space="preserve">. To validate the surrogate outcome, </w:t>
      </w:r>
      <w:r w:rsidR="00684D3F" w:rsidRPr="00B17ABA">
        <w:rPr>
          <w:rFonts w:hint="eastAsia"/>
          <w:lang w:eastAsia="ko-KR"/>
        </w:rPr>
        <w:t>it</w:t>
      </w:r>
      <w:r w:rsidRPr="00B17ABA">
        <w:t xml:space="preserve"> must be in the causal pathway of the disease process and all effects of intervention on final outcome should be fully captured by a change in the surrogate outcome.</w:t>
      </w:r>
    </w:p>
    <w:p w:rsidR="000A2CBF" w:rsidRPr="00B17ABA" w:rsidRDefault="000A2CBF" w:rsidP="00F570A1">
      <w:pPr>
        <w:jc w:val="both"/>
        <w:rPr>
          <w:rFonts w:cstheme="majorBidi"/>
        </w:rPr>
      </w:pPr>
      <w:r w:rsidRPr="00B17ABA">
        <w:rPr>
          <w:rFonts w:cstheme="majorBidi"/>
          <w:shd w:val="clear" w:color="auto" w:fill="FFFFFF"/>
        </w:rPr>
        <w:t xml:space="preserve">For </w:t>
      </w:r>
      <w:r w:rsidR="001860FD" w:rsidRPr="00B17ABA">
        <w:rPr>
          <w:rFonts w:cstheme="majorBidi"/>
          <w:shd w:val="clear" w:color="auto" w:fill="FFFFFF"/>
        </w:rPr>
        <w:t>HTA</w:t>
      </w:r>
      <w:r w:rsidRPr="00B17ABA">
        <w:rPr>
          <w:rFonts w:cstheme="majorBidi"/>
          <w:shd w:val="clear" w:color="auto" w:fill="FFFFFF"/>
        </w:rPr>
        <w:t>, t</w:t>
      </w:r>
      <w:r w:rsidRPr="00B17ABA">
        <w:rPr>
          <w:shd w:val="clear" w:color="auto" w:fill="FFFFFF"/>
        </w:rPr>
        <w:t xml:space="preserve">he aim of the use of surrogate outcomes is to predict a clinically important final outcome </w:t>
      </w:r>
      <w:r w:rsidRPr="00B17ABA">
        <w:rPr>
          <w:rFonts w:cstheme="majorBidi"/>
          <w:shd w:val="clear" w:color="auto" w:fill="FFFFFF"/>
        </w:rPr>
        <w:t>where data on the final outcomes are not available and the causal relationship between surrogate outcomes and fina</w:t>
      </w:r>
      <w:r w:rsidR="009A2BC1" w:rsidRPr="00B17ABA">
        <w:rPr>
          <w:rFonts w:cstheme="majorBidi"/>
          <w:shd w:val="clear" w:color="auto" w:fill="FFFFFF"/>
        </w:rPr>
        <w:t>l outcomes is well established</w:t>
      </w:r>
      <w:r w:rsidR="00CD11E1" w:rsidRPr="00B17ABA">
        <w:rPr>
          <w:rFonts w:cstheme="majorBidi"/>
          <w:shd w:val="clear" w:color="auto" w:fill="FFFFFF"/>
        </w:rPr>
        <w:fldChar w:fldCharType="begin">
          <w:fldData xml:space="preserve">PEVuZE5vdGU+PENpdGU+PEF1dGhvcj5UcmFuIEs8L0F1dGhvcj48WWVhcj4yMDA3PC9ZZWFyPjxS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</w:fldData>
        </w:fldChar>
      </w:r>
      <w:r w:rsidR="00EE2B4F" w:rsidRPr="00B17ABA">
        <w:rPr>
          <w:rFonts w:cstheme="majorBidi"/>
          <w:shd w:val="clear" w:color="auto" w:fill="FFFFFF"/>
        </w:rPr>
        <w:instrText xml:space="preserve"> ADDIN EN.CITE </w:instrText>
      </w:r>
      <w:r w:rsidR="00EE2B4F" w:rsidRPr="00B17ABA">
        <w:rPr>
          <w:rFonts w:cstheme="majorBidi"/>
          <w:shd w:val="clear" w:color="auto" w:fill="FFFFFF"/>
        </w:rPr>
        <w:fldChar w:fldCharType="begin">
          <w:fldData xml:space="preserve">PEVuZE5vdGU+PENpdGU+PEF1dGhvcj5UcmFuIEs8L0F1dGhvcj48WWVhcj4yMDA3PC9ZZWFyPjxS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</w:fldData>
        </w:fldChar>
      </w:r>
      <w:r w:rsidR="00EE2B4F" w:rsidRPr="00B17ABA">
        <w:rPr>
          <w:rFonts w:cstheme="majorBidi"/>
          <w:shd w:val="clear" w:color="auto" w:fill="FFFFFF"/>
        </w:rPr>
        <w:instrText xml:space="preserve"> ADDIN EN.CITE.DATA </w:instrText>
      </w:r>
      <w:r w:rsidR="00EE2B4F" w:rsidRPr="00B17ABA">
        <w:rPr>
          <w:rFonts w:cstheme="majorBidi"/>
          <w:shd w:val="clear" w:color="auto" w:fill="FFFFFF"/>
        </w:rPr>
      </w:r>
      <w:r w:rsidR="00EE2B4F" w:rsidRPr="00B17ABA">
        <w:rPr>
          <w:rFonts w:cstheme="majorBidi"/>
          <w:shd w:val="clear" w:color="auto" w:fill="FFFFFF"/>
        </w:rPr>
        <w:fldChar w:fldCharType="end"/>
      </w:r>
      <w:r w:rsidR="00CD11E1" w:rsidRPr="00B17ABA">
        <w:rPr>
          <w:rFonts w:cstheme="majorBidi"/>
          <w:shd w:val="clear" w:color="auto" w:fill="FFFFFF"/>
        </w:rPr>
      </w:r>
      <w:r w:rsidR="00CD11E1" w:rsidRPr="00B17ABA">
        <w:rPr>
          <w:rFonts w:cstheme="majorBidi"/>
          <w:shd w:val="clear" w:color="auto" w:fill="FFFFFF"/>
        </w:rPr>
        <w:fldChar w:fldCharType="separate"/>
      </w:r>
      <w:r w:rsidR="00EE2B4F" w:rsidRPr="00B17ABA">
        <w:rPr>
          <w:rFonts w:cstheme="majorBidi"/>
          <w:noProof/>
          <w:shd w:val="clear" w:color="auto" w:fill="FFFFFF"/>
          <w:vertAlign w:val="superscript"/>
        </w:rPr>
        <w:t>[246, 286]</w:t>
      </w:r>
      <w:r w:rsidR="00CD11E1" w:rsidRPr="00B17ABA">
        <w:rPr>
          <w:rFonts w:cstheme="majorBidi"/>
          <w:shd w:val="clear" w:color="auto" w:fill="FFFFFF"/>
        </w:rPr>
        <w:fldChar w:fldCharType="end"/>
      </w:r>
      <w:r w:rsidRPr="00B17ABA">
        <w:rPr>
          <w:rFonts w:cstheme="majorBidi"/>
          <w:shd w:val="clear" w:color="auto" w:fill="FFFFFF"/>
        </w:rPr>
        <w:t>.</w:t>
      </w:r>
      <w:r w:rsidR="001860FD" w:rsidRPr="00B17ABA">
        <w:rPr>
          <w:rFonts w:cstheme="majorBidi"/>
          <w:shd w:val="clear" w:color="auto" w:fill="FFFFFF"/>
        </w:rPr>
        <w:t xml:space="preserve"> </w:t>
      </w:r>
      <w:r w:rsidRPr="00B17ABA">
        <w:rPr>
          <w:rFonts w:cstheme="majorBidi"/>
        </w:rPr>
        <w:t>Taylor</w:t>
      </w:r>
      <w:r w:rsidR="009A2BC1" w:rsidRPr="00B17ABA">
        <w:rPr>
          <w:rFonts w:cstheme="majorBidi"/>
        </w:rPr>
        <w:t xml:space="preserve"> </w:t>
      </w:r>
      <w:r w:rsidRPr="00B17ABA">
        <w:rPr>
          <w:rFonts w:cstheme="majorBidi"/>
        </w:rPr>
        <w:t xml:space="preserve">and Elston recommended that “Ideally, the assessment of clinical effectiveness and cost-effectiveness of a health technology should be based on final patient-related outcomes. When this is not possible, CE analysis based on a surrogate outcome can be considered where there is evidence demonstrating a </w:t>
      </w:r>
      <w:r w:rsidRPr="00B17ABA">
        <w:rPr>
          <w:rFonts w:eastAsia="NewBaskervilleITCbyBT-Roman" w:cstheme="majorBidi"/>
        </w:rPr>
        <w:t xml:space="preserve">pathophysiological and clinical </w:t>
      </w:r>
      <w:r w:rsidRPr="00B17ABA">
        <w:rPr>
          <w:rFonts w:cstheme="majorBidi"/>
        </w:rPr>
        <w:t xml:space="preserve">consistent association between </w:t>
      </w:r>
      <w:r w:rsidRPr="00B17ABA">
        <w:rPr>
          <w:rFonts w:eastAsia="NewBaskervilleITCbyBT-Roman" w:cstheme="majorBidi"/>
        </w:rPr>
        <w:t xml:space="preserve">the surrogate outcome and final patient-related outcome and </w:t>
      </w:r>
      <w:r w:rsidRPr="00B17ABA">
        <w:rPr>
          <w:rFonts w:cstheme="majorBidi"/>
        </w:rPr>
        <w:t>corresponding treatment effects between them”</w:t>
      </w:r>
      <w:r w:rsidR="00CD11E1" w:rsidRPr="00B17ABA">
        <w:rPr>
          <w:rFonts w:cstheme="majorBidi"/>
        </w:rPr>
        <w:fldChar w:fldCharType="begin"/>
      </w:r>
      <w:r w:rsidR="00EE2B4F" w:rsidRPr="00B17ABA">
        <w:rPr>
          <w:rFonts w:cstheme="majorBidi"/>
        </w:rPr>
        <w:instrText xml:space="preserve"> ADDIN EN.CITE &lt;EndNote&gt;&lt;Cite&gt;&lt;Author&gt;Taylor&lt;/Author&gt;&lt;Year&gt;2009&lt;/Year&gt;&lt;RecNum&gt;477&lt;/RecNum&gt;&lt;DisplayText&gt;&lt;style face="superscript"&gt;[297]&lt;/style&gt;&lt;/DisplayText&gt;&lt;record&gt;&lt;rec-number&gt;477&lt;/rec-number&gt;&lt;foreign-keys&gt;&lt;key app="EN" db-id="z2a0dvwpazf220et2vh50z295rxpzfevwft2"&gt;477&lt;/key&gt;&lt;/foreign-keys&gt;&lt;ref-type name="Journal Article"&gt;17&lt;/ref-type&gt;&lt;contributors&gt;&lt;authors&gt;&lt;author&gt;Taylor, R. S.&lt;/author&gt;&lt;author&gt;Elston, J.&lt;/author&gt;&lt;/authors&gt;&lt;/contributors&gt;&lt;auth-address&gt;Peninsula Technology Assessment Group (PenTAG), Peninsula Medical School, Universities of Exeter and Plymouth, UK.&lt;/auth-address&gt;&lt;titles&gt;&lt;title&gt;The use of surrogate outcomes in model-based cost-effectiveness analyses: a survey of UK Health Technology Assessment reports&lt;/title&gt;&lt;secondary-title&gt;Health Technol Assess&lt;/secondary-title&gt;&lt;/titles&gt;&lt;periodical&gt;&lt;full-title&gt;Health Technol Assess&lt;/full-title&gt;&lt;/periodical&gt;&lt;pages&gt;iii, ix-xi, 1-50&lt;/pages&gt;&lt;volume&gt;13&lt;/volume&gt;&lt;number&gt;8&lt;/number&gt;&lt;edition&gt;2009/02/11&lt;/edition&gt;&lt;keywords&gt;&lt;keyword&gt;*Biological Markers&lt;/keyword&gt;&lt;keyword&gt;*Cost-Benefit Analysis&lt;/keyword&gt;&lt;keyword&gt;Data Interpretation, Statistical&lt;/keyword&gt;&lt;keyword&gt;Evidence-Based Medicine&lt;/keyword&gt;&lt;keyword&gt;Health Policy&lt;/keyword&gt;&lt;keyword&gt;Humans&lt;/keyword&gt;&lt;keyword&gt;Outcome Assessment (Health Care)/economics/*methods&lt;/keyword&gt;&lt;keyword&gt;Proportional Hazards Models&lt;/keyword&gt;&lt;keyword&gt;Quality-Adjusted Life Years&lt;/keyword&gt;&lt;keyword&gt;Reproducibility of Results&lt;/keyword&gt;&lt;keyword&gt;Technology Assessment, Biomedical/economics/*methods&lt;/keyword&gt;&lt;/keywords&gt;&lt;dates&gt;&lt;year&gt;2009&lt;/year&gt;&lt;pub-dates&gt;&lt;date&gt;Jan&lt;/date&gt;&lt;/pub-dates&gt;&lt;/dates&gt;&lt;isbn&gt;2046-4924 (Electronic)&amp;#xD;1366-5278 (Linking)&lt;/isbn&gt;&lt;accession-num&gt;19203465&lt;/accession-num&gt;&lt;work-type&gt;Review&lt;/work-type&gt;&lt;urls&gt;&lt;related-urls&gt;&lt;url&gt;http://www.ncbi.nlm.nih.gov/pubmed/19203465&lt;/url&gt;&lt;/related-urls&gt;&lt;/urls&gt;&lt;electronic-resource-num&gt;10.3310/hta13080&lt;/electronic-resource-num&gt;&lt;language&gt;eng&lt;/language&gt;&lt;/record&gt;&lt;/Cite&gt;&lt;/EndNote&gt;</w:instrText>
      </w:r>
      <w:r w:rsidR="00CD11E1" w:rsidRPr="00B17ABA">
        <w:rPr>
          <w:rFonts w:cstheme="majorBidi"/>
        </w:rPr>
        <w:fldChar w:fldCharType="separate"/>
      </w:r>
      <w:r w:rsidR="00EE2B4F" w:rsidRPr="00B17ABA">
        <w:rPr>
          <w:rFonts w:cstheme="majorBidi"/>
          <w:noProof/>
          <w:vertAlign w:val="superscript"/>
        </w:rPr>
        <w:t>[297]</w:t>
      </w:r>
      <w:r w:rsidR="00CD11E1" w:rsidRPr="00B17ABA">
        <w:rPr>
          <w:rFonts w:cstheme="majorBidi"/>
        </w:rPr>
        <w:fldChar w:fldCharType="end"/>
      </w:r>
      <w:r w:rsidRPr="00B17ABA">
        <w:rPr>
          <w:rFonts w:cstheme="majorBidi"/>
        </w:rPr>
        <w:t xml:space="preserve">. </w:t>
      </w:r>
    </w:p>
    <w:p w:rsidR="000A2CBF" w:rsidRPr="00B17ABA" w:rsidRDefault="000A2CBF" w:rsidP="006654F4">
      <w:pPr>
        <w:jc w:val="both"/>
      </w:pPr>
      <w:r w:rsidRPr="00B17ABA">
        <w:t>In th</w:t>
      </w:r>
      <w:r w:rsidR="001860FD" w:rsidRPr="00B17ABA">
        <w:t>e hypertension SDDP model</w:t>
      </w:r>
      <w:r w:rsidRPr="00B17ABA">
        <w:t>, SBP was used as the surrogate outcome because of the nature of SDDP. In practice, SBP is an important clinical factor to decide a treatment regimen and to observe whether the</w:t>
      </w:r>
      <w:r w:rsidR="00684D3F" w:rsidRPr="00B17ABA">
        <w:t xml:space="preserve"> treatment is successful or not</w:t>
      </w:r>
      <w:r w:rsidR="00684D3F" w:rsidRPr="00B17ABA">
        <w:rPr>
          <w:rFonts w:hint="eastAsia"/>
          <w:lang w:eastAsia="ko-KR"/>
        </w:rPr>
        <w:t>; c</w:t>
      </w:r>
      <w:r w:rsidRPr="00B17ABA">
        <w:t>linical guidelines also clearly state the target blood pressure. If a patient’s blood pressure is not reduced to this target blood pressure, a clinician should consider stopping the current drug safely and trying another treatment regimen</w:t>
      </w:r>
      <w:r w:rsidR="00CD11E1"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fldChar w:fldCharType="separate"/>
      </w:r>
      <w:r w:rsidR="00EE2B4F" w:rsidRPr="00B17ABA">
        <w:rPr>
          <w:noProof/>
          <w:vertAlign w:val="superscript"/>
        </w:rPr>
        <w:t>[63]</w:t>
      </w:r>
      <w:r w:rsidR="00CD11E1" w:rsidRPr="00B17ABA">
        <w:fldChar w:fldCharType="end"/>
      </w:r>
      <w:r w:rsidRPr="00B17ABA">
        <w:t xml:space="preserve">. </w:t>
      </w:r>
    </w:p>
    <w:p w:rsidR="004A0B28" w:rsidRPr="00B17ABA" w:rsidRDefault="000A2CBF" w:rsidP="00F570A1">
      <w:pPr>
        <w:jc w:val="both"/>
      </w:pPr>
      <w:r w:rsidRPr="00B17ABA">
        <w:t xml:space="preserve">There </w:t>
      </w:r>
      <w:r w:rsidR="00684D3F" w:rsidRPr="00B17ABA">
        <w:rPr>
          <w:rFonts w:hint="eastAsia"/>
          <w:lang w:eastAsia="ko-KR"/>
        </w:rPr>
        <w:t>is</w:t>
      </w:r>
      <w:r w:rsidR="003F6ABD" w:rsidRPr="00B17ABA">
        <w:t xml:space="preserve"> </w:t>
      </w:r>
      <w:r w:rsidRPr="00B17ABA">
        <w:t xml:space="preserve">abundant evidence of </w:t>
      </w:r>
      <w:r w:rsidR="00684D3F" w:rsidRPr="00B17ABA">
        <w:rPr>
          <w:rFonts w:hint="eastAsia"/>
          <w:lang w:eastAsia="ko-KR"/>
        </w:rPr>
        <w:t xml:space="preserve">a </w:t>
      </w:r>
      <w:r w:rsidRPr="00B17ABA">
        <w:t xml:space="preserve">positive and consistent relationship between blood pressure and </w:t>
      </w:r>
      <w:r w:rsidR="00E424CE" w:rsidRPr="00B17ABA">
        <w:t>CV event</w:t>
      </w:r>
      <w:r w:rsidR="008242C9" w:rsidRPr="00B17ABA">
        <w:t>s</w:t>
      </w:r>
      <w:r w:rsidR="00CD11E1" w:rsidRPr="00B17ABA">
        <w:fldChar w:fldCharType="begin">
          <w:fldData xml:space="preserve">PEVuZE5vdGU+PENpdGU+PEF1dGhvcj5NYWNtYWhvbjwvQXV0aG9yPjxZZWFyPjE5OTA8L1llYXI+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E5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</w:fldData>
        </w:fldChar>
      </w:r>
      <w:r w:rsidR="00EE2B4F" w:rsidRPr="00B17ABA">
        <w:instrText xml:space="preserve"> ADDIN EN.CITE </w:instrText>
      </w:r>
      <w:r w:rsidR="00EE2B4F" w:rsidRPr="00B17ABA">
        <w:fldChar w:fldCharType="begin">
          <w:fldData xml:space="preserve">PEVuZE5vdGU+PENpdGU+PEF1dGhvcj5NYWNtYWhvbjwvQXV0aG9yPjxZZWFyPjE5OTA8L1llYXI+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E5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24, 227, 301]</w:t>
      </w:r>
      <w:r w:rsidR="00CD11E1" w:rsidRPr="00B17ABA">
        <w:fldChar w:fldCharType="end"/>
      </w:r>
      <w:r w:rsidRPr="00B17ABA">
        <w:t>.</w:t>
      </w:r>
      <w:r w:rsidR="001860FD" w:rsidRPr="00B17ABA">
        <w:t xml:space="preserve"> Some CEAs in primary hypertension used a </w:t>
      </w:r>
      <w:r w:rsidR="00684D3F" w:rsidRPr="00B17ABA">
        <w:t xml:space="preserve">risk engine to populate the </w:t>
      </w:r>
      <w:r w:rsidR="00E424CE" w:rsidRPr="00B17ABA">
        <w:t>CV event</w:t>
      </w:r>
      <w:r w:rsidR="008242C9" w:rsidRPr="00B17ABA">
        <w:t>s</w:t>
      </w:r>
      <w:r w:rsidR="00CD11E1" w:rsidRPr="00B17ABA">
        <w:fldChar w:fldCharType="begin">
          <w:fldData xml:space="preserve">PEVuZE5vdGU+PENpdGU+PEF1dGhvcj5FZGVsc29uPC9BdXRob3I+PFllYXI+MTk5MDwvWWVhcj48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</w:fldData>
        </w:fldChar>
      </w:r>
      <w:r w:rsidR="00EE2B4F" w:rsidRPr="00B17ABA">
        <w:instrText xml:space="preserve"> ADDIN EN.CITE </w:instrText>
      </w:r>
      <w:r w:rsidR="00EE2B4F" w:rsidRPr="00B17ABA">
        <w:fldChar w:fldCharType="begin">
          <w:fldData xml:space="preserve">PEVuZE5vdGU+PENpdGU+PEF1dGhvcj5FZGVsc29uPC9BdXRob3I+PFllYXI+MTk5MDwvWWVhcj48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58, 302, 303]</w:t>
      </w:r>
      <w:r w:rsidR="00CD11E1" w:rsidRPr="00B17ABA">
        <w:fldChar w:fldCharType="end"/>
      </w:r>
      <w:r w:rsidR="003C21A1" w:rsidRPr="00B17ABA">
        <w:t>.</w:t>
      </w:r>
      <w:r w:rsidR="001860FD" w:rsidRPr="00B17ABA">
        <w:t xml:space="preserve"> </w:t>
      </w:r>
      <w:r w:rsidRPr="00B17ABA">
        <w:t xml:space="preserve">The existing </w:t>
      </w:r>
      <w:r w:rsidR="001860FD" w:rsidRPr="00B17ABA">
        <w:t xml:space="preserve">risk engines </w:t>
      </w:r>
      <w:r w:rsidRPr="00B17ABA">
        <w:t>include not just SBP but also various risk factors</w:t>
      </w:r>
      <w:r w:rsidR="00684D3F" w:rsidRPr="00B17ABA">
        <w:rPr>
          <w:rFonts w:hint="eastAsia"/>
          <w:lang w:eastAsia="ko-KR"/>
        </w:rPr>
        <w:t xml:space="preserve"> that</w:t>
      </w:r>
      <w:r w:rsidRPr="00B17ABA">
        <w:t xml:space="preserve"> are important to address the patient’s CVD risk. </w:t>
      </w:r>
    </w:p>
    <w:p w:rsidR="000A2CBF" w:rsidRPr="00B17ABA" w:rsidRDefault="000A2CBF" w:rsidP="00F570A1">
      <w:pPr>
        <w:jc w:val="both"/>
      </w:pPr>
      <w:r w:rsidRPr="00B17ABA">
        <w:lastRenderedPageBreak/>
        <w:t xml:space="preserve">The most widely used Framingham equation was developed based on a large and long-term community-based cohort in </w:t>
      </w:r>
      <w:r w:rsidR="008242C9" w:rsidRPr="00B17ABA">
        <w:t xml:space="preserve">the </w:t>
      </w:r>
      <w:r w:rsidRPr="00B17ABA">
        <w:t>US</w:t>
      </w:r>
      <w:r w:rsidR="00CD11E1" w:rsidRPr="00B17ABA">
        <w:fldChar w:fldCharType="begin"/>
      </w:r>
      <w:r w:rsidR="00EE2B4F" w:rsidRPr="00B17ABA">
        <w:instrText xml:space="preserve"> ADDIN EN.CITE &lt;EndNote&gt;&lt;Cite&gt;&lt;Author&gt;Anderson&lt;/Author&gt;&lt;Year&gt;1991&lt;/Year&gt;&lt;RecNum&gt;486&lt;/RecNum&gt;&lt;DisplayText&gt;&lt;style face="superscript"&gt;[304]&lt;/style&gt;&lt;/DisplayText&gt;&lt;record&gt;&lt;rec-number&gt;486&lt;/rec-number&gt;&lt;foreign-keys&gt;&lt;key app="EN" db-id="z2a0dvwpazf220et2vh50z295rxpzfevwft2"&gt;486&lt;/key&gt;&lt;/foreign-keys&gt;&lt;ref-type name="Journal Article"&gt;17&lt;/ref-type&gt;&lt;contributors&gt;&lt;authors&gt;&lt;author&gt;Anderson, K. M.&lt;/author&gt;&lt;author&gt;Odell, P. M.&lt;/author&gt;&lt;author&gt;Wilson, P. W. F.&lt;/author&gt;&lt;author&gt;Kannel, W. B.&lt;/author&gt;&lt;/authors&gt;&lt;/contributors&gt;&lt;auth-address&gt;Nhlbi,Bethesda,Md 20892&amp;#xD;Boston Univ,Boston,Ma 02215&lt;/auth-address&gt;&lt;titles&gt;&lt;title&gt;Cardiovascular-Disease Risk Profiles&lt;/title&gt;&lt;secondary-title&gt;American Heart Journal&lt;/secondary-title&gt;&lt;alt-title&gt;Am Heart J&lt;/alt-title&gt;&lt;/titles&gt;&lt;periodical&gt;&lt;full-title&gt;American Heart Journal&lt;/full-title&gt;&lt;abbr-1&gt;Am Heart J&lt;/abbr-1&gt;&lt;/periodical&gt;&lt;alt-periodical&gt;&lt;full-title&gt;American Heart Journal&lt;/full-title&gt;&lt;abbr-1&gt;Am Heart J&lt;/abbr-1&gt;&lt;/alt-periodical&gt;&lt;pages&gt;293-298&lt;/pages&gt;&lt;volume&gt;121&lt;/volume&gt;&lt;number&gt;1&lt;/number&gt;&lt;dates&gt;&lt;year&gt;1991&lt;/year&gt;&lt;pub-dates&gt;&lt;date&gt;Jan&lt;/date&gt;&lt;/pub-dates&gt;&lt;/dates&gt;&lt;isbn&gt;0002-8703&lt;/isbn&gt;&lt;accession-num&gt;ISI:A1991EQ99500009&lt;/accession-num&gt;&lt;urls&gt;&lt;related-urls&gt;&lt;url&gt;&amp;lt;Go to ISI&amp;gt;://A1991EQ99500009&lt;/url&gt;&lt;/related-urls&gt;&lt;/urls&gt;&lt;electronic-resource-num&gt;Doi 10.1016/0002-8703(91)90861-B&lt;/electronic-resource-num&gt;&lt;language&gt;English&lt;/language&gt;&lt;/record&gt;&lt;/Cite&gt;&lt;/EndNote&gt;</w:instrText>
      </w:r>
      <w:r w:rsidR="00CD11E1" w:rsidRPr="00B17ABA">
        <w:fldChar w:fldCharType="separate"/>
      </w:r>
      <w:r w:rsidR="00EE2B4F" w:rsidRPr="00B17ABA">
        <w:rPr>
          <w:noProof/>
          <w:vertAlign w:val="superscript"/>
        </w:rPr>
        <w:t>[304]</w:t>
      </w:r>
      <w:r w:rsidR="00CD11E1" w:rsidRPr="00B17ABA">
        <w:fldChar w:fldCharType="end"/>
      </w:r>
      <w:r w:rsidRPr="00B17ABA">
        <w:t xml:space="preserve">. </w:t>
      </w:r>
      <w:r w:rsidR="00684D3F" w:rsidRPr="00B17ABA">
        <w:rPr>
          <w:rFonts w:hint="eastAsia"/>
          <w:lang w:eastAsia="ko-KR"/>
        </w:rPr>
        <w:t xml:space="preserve">The </w:t>
      </w:r>
      <w:r w:rsidR="001860FD" w:rsidRPr="00B17ABA">
        <w:t xml:space="preserve">10-year </w:t>
      </w:r>
      <w:r w:rsidRPr="00B17ABA">
        <w:t>CVD risk is estimated based on age, gender, SBP, smoking, TC, HDL and DM. However, Cooper et al pointed out that Anderson’s Framingham equation model tends to overestimate the absolute risk of CVD in European populations including the UK</w:t>
      </w:r>
      <w:r w:rsidR="001860FD" w:rsidRPr="00B17ABA">
        <w:t>,</w:t>
      </w:r>
      <w:r w:rsidRPr="00B17ABA">
        <w:t xml:space="preserve"> and several risk factors, such as family history, ethnic group, socio-economic status, hypertension treatment and extremes of risk factors, are not included</w:t>
      </w:r>
      <w:r w:rsidR="00CD11E1" w:rsidRPr="00B17ABA">
        <w:fldChar w:fldCharType="begin"/>
      </w:r>
      <w:r w:rsidR="00EE2B4F" w:rsidRPr="00B17ABA">
        <w:instrText xml:space="preserve"> ADDIN EN.CITE &lt;EndNote&gt;&lt;Cite&gt;&lt;Author&gt;Cooper A&lt;/Author&gt;&lt;Year&gt;2008&lt;/Year&gt;&lt;RecNum&gt;487&lt;/RecNum&gt;&lt;DisplayText&gt;&lt;style face="superscript"&gt;[305]&lt;/style&gt;&lt;/DisplayText&gt;&lt;record&gt;&lt;rec-number&gt;487&lt;/rec-number&gt;&lt;foreign-keys&gt;&lt;key app="EN" db-id="z2a0dvwpazf220et2vh50z295rxpzfevwft2"&gt;487&lt;/key&gt;&lt;/foreign-keys&gt;&lt;ref-type name="Book"&gt;6&lt;/ref-type&gt;&lt;contributors&gt;&lt;authors&gt;&lt;author&gt;Cooper A, Nherera L, Calvert N, O’Flynn N, Turnbull N, Robson J, Camosso-Stefinovic J, Rule C, Browne N, Ritchie G, Stokes T, Mannan R, Brindle P, Gill P, Gujral R, Hogg M, Marshall T, Minhas R, Pavitt L, Reckless J, Rutherford A, Thorogood M, Wood D&lt;/author&gt;&lt;/authors&gt;&lt;/contributors&gt;&lt;titles&gt;&lt;title&gt;Clinical guidelines and evidence review for lipid modification: cardiovascular risk assessment and the primary and secondary prevention of cardiovascular disease&lt;/title&gt;&lt;/titles&gt;&lt;dates&gt;&lt;year&gt;2008&lt;/year&gt;&lt;/dates&gt;&lt;pub-location&gt;London&lt;/pub-location&gt;&lt;publisher&gt;National Collaborating Centre for Primary Care and Royal College of General Practitioners.&lt;/publisher&gt;&lt;urls&gt;&lt;/urls&gt;&lt;/record&gt;&lt;/Cite&gt;&lt;/EndNote&gt;</w:instrText>
      </w:r>
      <w:r w:rsidR="00CD11E1" w:rsidRPr="00B17ABA">
        <w:fldChar w:fldCharType="separate"/>
      </w:r>
      <w:r w:rsidR="00EE2B4F" w:rsidRPr="00B17ABA">
        <w:rPr>
          <w:noProof/>
          <w:vertAlign w:val="superscript"/>
        </w:rPr>
        <w:t>[305]</w:t>
      </w:r>
      <w:r w:rsidR="00CD11E1" w:rsidRPr="00B17ABA">
        <w:fldChar w:fldCharType="end"/>
      </w:r>
      <w:r w:rsidRPr="00B17ABA">
        <w:t>.</w:t>
      </w:r>
      <w:r w:rsidR="003F6ABD" w:rsidRPr="00B17ABA">
        <w:t xml:space="preserve"> </w:t>
      </w:r>
      <w:r w:rsidRPr="00B17ABA">
        <w:t>Hippisley-Cox et al said that D'Agostino’s Framingham model</w:t>
      </w:r>
      <w:r w:rsidR="001860FD" w:rsidRPr="00B17ABA">
        <w:t>, which is a newer Framingham model</w:t>
      </w:r>
      <w:r w:rsidR="00684D3F" w:rsidRPr="00B17ABA">
        <w:rPr>
          <w:rFonts w:hint="eastAsia"/>
          <w:lang w:eastAsia="ko-KR"/>
        </w:rPr>
        <w:t xml:space="preserve"> (see </w:t>
      </w:r>
      <w:r w:rsidR="00C504C2" w:rsidRPr="00B17ABA">
        <w:rPr>
          <w:lang w:eastAsia="ko-KR"/>
        </w:rPr>
        <w:fldChar w:fldCharType="begin"/>
      </w:r>
      <w:r w:rsidR="00C504C2" w:rsidRPr="00B17ABA">
        <w:rPr>
          <w:lang w:eastAsia="ko-KR"/>
        </w:rPr>
        <w:instrText xml:space="preserve"> </w:instrText>
      </w:r>
      <w:r w:rsidR="00C504C2" w:rsidRPr="00B17ABA">
        <w:rPr>
          <w:rFonts w:hint="eastAsia"/>
          <w:lang w:eastAsia="ko-KR"/>
        </w:rPr>
        <w:instrText>REF _Ref423610772 \h</w:instrText>
      </w:r>
      <w:r w:rsidR="00C504C2" w:rsidRPr="00B17ABA">
        <w:rPr>
          <w:lang w:eastAsia="ko-KR"/>
        </w:rPr>
        <w:instrText xml:space="preserve"> </w:instrText>
      </w:r>
      <w:r w:rsidR="00B17ABA">
        <w:rPr>
          <w:lang w:eastAsia="ko-KR"/>
        </w:rPr>
        <w:instrText xml:space="preserve"> \* MERGEFORMAT </w:instrText>
      </w:r>
      <w:r w:rsidR="00C504C2" w:rsidRPr="00B17ABA">
        <w:rPr>
          <w:lang w:eastAsia="ko-KR"/>
        </w:rPr>
      </w:r>
      <w:r w:rsidR="00C504C2" w:rsidRPr="00B17ABA">
        <w:rPr>
          <w:lang w:eastAsia="ko-KR"/>
        </w:rPr>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0</w:t>
      </w:r>
      <w:r w:rsidR="00C504C2" w:rsidRPr="00B17ABA">
        <w:rPr>
          <w:lang w:eastAsia="ko-KR"/>
        </w:rPr>
        <w:fldChar w:fldCharType="end"/>
      </w:r>
      <w:r w:rsidR="00684D3F" w:rsidRPr="00B17ABA">
        <w:rPr>
          <w:rFonts w:hint="eastAsia"/>
          <w:lang w:eastAsia="ko-KR"/>
        </w:rPr>
        <w:t>)</w:t>
      </w:r>
      <w:r w:rsidR="001860FD" w:rsidRPr="00B17ABA">
        <w:t>,</w:t>
      </w:r>
      <w:r w:rsidRPr="00B17ABA">
        <w:t xml:space="preserve"> uses a much broader definition of CVD that is less relevant to UK guidelines</w:t>
      </w:r>
      <w:r w:rsidR="00CD11E1"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 </w:instrText>
      </w:r>
      <w:r w:rsidR="00EE2B4F"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85]</w:t>
      </w:r>
      <w:r w:rsidR="00CD11E1" w:rsidRPr="00B17ABA">
        <w:fldChar w:fldCharType="end"/>
      </w:r>
      <w:r w:rsidRPr="00B17ABA">
        <w:t>.</w:t>
      </w:r>
    </w:p>
    <w:p w:rsidR="000A2CBF" w:rsidRPr="00B17ABA" w:rsidRDefault="001860FD" w:rsidP="00F570A1">
      <w:pPr>
        <w:jc w:val="both"/>
      </w:pPr>
      <w:r w:rsidRPr="00B17ABA">
        <w:t xml:space="preserve">As an alternative, </w:t>
      </w:r>
      <w:r w:rsidR="000A2CBF" w:rsidRPr="00B17ABA">
        <w:t>QRISK is a new risk score that has been developed using routine</w:t>
      </w:r>
      <w:r w:rsidR="003F6ABD" w:rsidRPr="00B17ABA">
        <w:t xml:space="preserve"> </w:t>
      </w:r>
      <w:r w:rsidR="000A2CBF" w:rsidRPr="00B17ABA">
        <w:t>data from UK electronic primary care patient records</w:t>
      </w:r>
      <w:r w:rsidR="00CD11E1" w:rsidRPr="00B17ABA">
        <w:fldChar w:fldCharType="begin">
          <w:fldData xml:space="preserve">PEVuZE5vdGU+PENpdGU+PEF1dGhvcj5IaXBwaXNsZXktQ294PC9BdXRob3I+PFllYXI+MjAwNzwv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</w:fldData>
        </w:fldChar>
      </w:r>
      <w:r w:rsidR="00EE2B4F" w:rsidRPr="00B17ABA">
        <w:instrText xml:space="preserve"> ADDIN EN.CITE </w:instrText>
      </w:r>
      <w:r w:rsidR="00EE2B4F" w:rsidRPr="00B17ABA">
        <w:fldChar w:fldCharType="begin">
          <w:fldData xml:space="preserve">PEVuZE5vdGU+PENpdGU+PEF1dGhvcj5IaXBwaXNsZXktQ294PC9BdXRob3I+PFllYXI+MjAwNzwv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85, 306]</w:t>
      </w:r>
      <w:r w:rsidR="00CD11E1" w:rsidRPr="00B17ABA">
        <w:fldChar w:fldCharType="end"/>
      </w:r>
      <w:r w:rsidR="00FA2D9D" w:rsidRPr="00B17ABA">
        <w:t xml:space="preserve">. It has </w:t>
      </w:r>
      <w:r w:rsidR="00FA2D9D" w:rsidRPr="00B17ABA">
        <w:rPr>
          <w:rFonts w:hint="eastAsia"/>
          <w:lang w:eastAsia="ko-KR"/>
        </w:rPr>
        <w:t>the</w:t>
      </w:r>
      <w:r w:rsidR="000A2CBF" w:rsidRPr="00B17ABA">
        <w:t xml:space="preserve"> advantage that practices and patients on the database are representative of the UK population</w:t>
      </w:r>
      <w:r w:rsidRPr="00B17ABA">
        <w:t xml:space="preserve">; </w:t>
      </w:r>
      <w:r w:rsidR="00FA2D9D" w:rsidRPr="00B17ABA">
        <w:rPr>
          <w:rFonts w:hint="eastAsia"/>
          <w:lang w:eastAsia="ko-KR"/>
        </w:rPr>
        <w:t>hence,</w:t>
      </w:r>
      <w:r w:rsidR="000A2CBF" w:rsidRPr="00B17ABA">
        <w:t xml:space="preserve"> QRISK reduces the uncertainty </w:t>
      </w:r>
      <w:r w:rsidR="008242C9" w:rsidRPr="00B17ABA">
        <w:t xml:space="preserve">arising </w:t>
      </w:r>
      <w:r w:rsidR="000A2CBF" w:rsidRPr="00B17ABA">
        <w:t xml:space="preserve">from </w:t>
      </w:r>
      <w:r w:rsidR="008242C9" w:rsidRPr="00B17ABA">
        <w:t>genera</w:t>
      </w:r>
      <w:r w:rsidR="000C6633" w:rsidRPr="00B17ABA">
        <w:t xml:space="preserve">lising between </w:t>
      </w:r>
      <w:r w:rsidR="000A2CBF" w:rsidRPr="00B17ABA">
        <w:t xml:space="preserve">the variation in population and practice. QRISK also includes ethnicity, BMI, family history of CHD, Townsend deprivation score, treated hypertension, </w:t>
      </w:r>
      <w:r w:rsidRPr="00B17ABA">
        <w:t>CRD</w:t>
      </w:r>
      <w:r w:rsidR="000A2CBF" w:rsidRPr="00B17ABA">
        <w:t xml:space="preserve">, </w:t>
      </w:r>
      <w:r w:rsidR="00C85A6E" w:rsidRPr="00B17ABA">
        <w:t>AF</w:t>
      </w:r>
      <w:r w:rsidR="000A2CBF" w:rsidRPr="00B17ABA">
        <w:t xml:space="preserve"> and </w:t>
      </w:r>
      <w:r w:rsidRPr="00B17ABA">
        <w:t>RA</w:t>
      </w:r>
      <w:r w:rsidR="000A2CBF" w:rsidRPr="00B17ABA">
        <w:t>,</w:t>
      </w:r>
      <w:r w:rsidR="003F6ABD" w:rsidRPr="00B17ABA">
        <w:t xml:space="preserve"> </w:t>
      </w:r>
      <w:r w:rsidR="000A2CBF" w:rsidRPr="00B17ABA">
        <w:t>which are not included in the</w:t>
      </w:r>
      <w:r w:rsidR="003F6ABD" w:rsidRPr="00B17ABA">
        <w:t xml:space="preserve"> </w:t>
      </w:r>
      <w:r w:rsidR="000A2CBF" w:rsidRPr="00B17ABA">
        <w:t>Framingham</w:t>
      </w:r>
      <w:r w:rsidR="003F6ABD" w:rsidRPr="00B17ABA">
        <w:t xml:space="preserve"> </w:t>
      </w:r>
      <w:r w:rsidR="000A2CBF" w:rsidRPr="00B17ABA">
        <w:t xml:space="preserve">equation. The validation of QRISK1 showed a better discriminator of </w:t>
      </w:r>
      <w:r w:rsidRPr="00B17ABA">
        <w:t xml:space="preserve">10-year </w:t>
      </w:r>
      <w:r w:rsidR="000A2CBF" w:rsidRPr="00B17ABA">
        <w:t>CVD</w:t>
      </w:r>
      <w:r w:rsidR="003F6ABD" w:rsidRPr="00B17ABA">
        <w:t xml:space="preserve"> </w:t>
      </w:r>
      <w:r w:rsidR="000A2CBF" w:rsidRPr="00B17ABA">
        <w:t>risk</w:t>
      </w:r>
      <w:r w:rsidR="003F6ABD" w:rsidRPr="00B17ABA">
        <w:t xml:space="preserve"> </w:t>
      </w:r>
      <w:r w:rsidR="000A2CBF" w:rsidRPr="00B17ABA">
        <w:t>in the UK population compared with</w:t>
      </w:r>
      <w:r w:rsidR="00FA2D9D" w:rsidRPr="00B17ABA">
        <w:t xml:space="preserve"> the Framingham risk score and </w:t>
      </w:r>
      <w:r w:rsidR="00FA2D9D" w:rsidRPr="00B17ABA">
        <w:rPr>
          <w:rFonts w:hint="eastAsia"/>
          <w:lang w:eastAsia="ko-KR"/>
        </w:rPr>
        <w:t>the</w:t>
      </w:r>
      <w:r w:rsidR="000A2CBF" w:rsidRPr="00B17ABA">
        <w:t xml:space="preserve"> newly developed Scottish score (ASSIGN)</w:t>
      </w:r>
      <w:r w:rsidR="00CD11E1" w:rsidRPr="00B17ABA">
        <w:fldChar w:fldCharType="begin">
          <w:fldData xml:space="preserve">PEVuZE5vdGU+PENpdGU+PEF1dGhvcj5IaXBwaXNsZXktQ294PC9BdXRob3I+PFllYXI+MjAwNzwv
WWVhcj48UmVjTnVtPjQ2NzwvUmVjTnVtPjxEaXNwbGF5VGV4dD48c3R5bGUgZmFjZT0ic3VwZXJz
Y3JpcHQiPlszMDZdPC9zdHlsZT48L0Rpc3BsYXlUZXh0PjxyZWNvcmQ+PHJlYy1udW1iZXI+NDY3
PC9yZWMtbnVtYmVyPjxmb3JlaWduLWtleXM+PGtleSBhcHA9IkVOIiBkYi1pZD0iejJhMGR2d3Bh
emYyMjBldDJ2aDUwejI5NXJ4cHpmZXZ3ZnQyIj40Njc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F5LCBNLjwvYXV0aG9yPjxhdXRob3I+QnJpbmRsZSwg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</w:fldData>
        </w:fldChar>
      </w:r>
      <w:r w:rsidR="00EE2B4F" w:rsidRPr="00B17ABA">
        <w:instrText xml:space="preserve"> ADDIN EN.CITE </w:instrText>
      </w:r>
      <w:r w:rsidR="00EE2B4F" w:rsidRPr="00B17ABA">
        <w:fldChar w:fldCharType="begin">
          <w:fldData xml:space="preserve">PEVuZE5vdGU+PENpdGU+PEF1dGhvcj5IaXBwaXNsZXktQ294PC9BdXRob3I+PFllYXI+MjAwNzwv
WWVhcj48UmVjTnVtPjQ2NzwvUmVjTnVtPjxEaXNwbGF5VGV4dD48c3R5bGUgZmFjZT0ic3VwZXJz
Y3JpcHQiPlszMDZdPC9zdHlsZT48L0Rpc3BsYXlUZXh0PjxyZWNvcmQ+PHJlYy1udW1iZXI+NDY3
PC9yZWMtbnVtYmVyPjxmb3JlaWduLWtleXM+PGtleSBhcHA9IkVOIiBkYi1pZD0iejJhMGR2d3Bh
emYyMjBldDJ2aDUwejI5NXJ4cHpmZXZ3ZnQyIj40Njc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F5LCBNLjwvYXV0aG9yPjxhdXRob3I+QnJpbmRsZSwg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306]</w:t>
      </w:r>
      <w:r w:rsidR="00CD11E1" w:rsidRPr="00B17ABA">
        <w:fldChar w:fldCharType="end"/>
      </w:r>
      <w:r w:rsidR="000A2CBF" w:rsidRPr="00B17ABA">
        <w:t>.</w:t>
      </w:r>
      <w:r w:rsidR="003F6ABD" w:rsidRPr="00B17ABA">
        <w:t xml:space="preserve"> </w:t>
      </w:r>
      <w:r w:rsidR="000A2CBF" w:rsidRPr="00B17ABA">
        <w:t>A revised</w:t>
      </w:r>
      <w:r w:rsidR="003F6ABD" w:rsidRPr="00B17ABA">
        <w:t xml:space="preserve"> </w:t>
      </w:r>
      <w:r w:rsidR="000A2CBF" w:rsidRPr="00B17ABA">
        <w:t>equation for QRISK (QRISK2) was more predictive of CVD risk in the UK cohort compared</w:t>
      </w:r>
      <w:r w:rsidR="003F6ABD" w:rsidRPr="00B17ABA">
        <w:t xml:space="preserve"> </w:t>
      </w:r>
      <w:r w:rsidR="000A2CBF" w:rsidRPr="00B17ABA">
        <w:t>with the Framingham risk score a</w:t>
      </w:r>
      <w:r w:rsidR="00FA2D9D" w:rsidRPr="00B17ABA">
        <w:t>nd the initial version of QRISK</w:t>
      </w:r>
      <w:r w:rsidR="00CD11E1"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 </w:instrText>
      </w:r>
      <w:r w:rsidR="00EE2B4F"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85]</w:t>
      </w:r>
      <w:r w:rsidR="00CD11E1" w:rsidRPr="00B17ABA">
        <w:fldChar w:fldCharType="end"/>
      </w:r>
      <w:r w:rsidR="000A2CBF" w:rsidRPr="00B17ABA">
        <w:t>. T</w:t>
      </w:r>
      <w:r w:rsidR="00FA2D9D" w:rsidRPr="00B17ABA">
        <w:rPr>
          <w:rFonts w:hint="eastAsia"/>
          <w:lang w:eastAsia="ko-KR"/>
        </w:rPr>
        <w:t>his</w:t>
      </w:r>
      <w:r w:rsidRPr="00B17ABA">
        <w:t xml:space="preserve"> hypertension SDDP model</w:t>
      </w:r>
      <w:r w:rsidR="000A2CBF" w:rsidRPr="00B17ABA">
        <w:t xml:space="preserve"> applies </w:t>
      </w:r>
      <w:r w:rsidR="008672AB" w:rsidRPr="00B17ABA">
        <w:t xml:space="preserve">the open sources of </w:t>
      </w:r>
      <w:r w:rsidR="000A2CBF" w:rsidRPr="00B17ABA">
        <w:t xml:space="preserve">QRISK2 </w:t>
      </w:r>
      <w:r w:rsidR="008672AB" w:rsidRPr="00B17ABA">
        <w:t>to consider</w:t>
      </w:r>
      <w:r w:rsidR="000A2CBF" w:rsidRPr="00B17ABA">
        <w:t xml:space="preserve"> the relationship between SBP and CVD risk</w:t>
      </w:r>
      <w:r w:rsidR="002654EB" w:rsidRPr="00B17ABA">
        <w:fldChar w:fldCharType="begin"/>
      </w:r>
      <w:r w:rsidR="00EE2B4F" w:rsidRPr="00B17ABA">
        <w:instrText xml:space="preserve"> ADDIN EN.CITE &lt;EndNote&gt;&lt;Cite&gt;&lt;Author&gt;Hippisley-Cox&lt;/Author&gt;&lt;Year&gt;2007&lt;/Year&gt;&lt;RecNum&gt;646&lt;/RecNum&gt;&lt;DisplayText&gt;&lt;style face="superscript"&gt;[307]&lt;/style&gt;&lt;/DisplayText&gt;&lt;record&gt;&lt;rec-number&gt;646&lt;/rec-number&gt;&lt;foreign-keys&gt;&lt;key app="EN" db-id="z2a0dvwpazf220et2vh50z295rxpzfevwft2"&gt;646&lt;/key&gt;&lt;/foreign-keys&gt;&lt;ref-type name="Online Database"&gt;45&lt;/ref-type&gt;&lt;contributors&gt;&lt;authors&gt;&lt;author&gt;Hippisley-Cox, J.&lt;/author&gt;&lt;author&gt;Coupland, C.&lt;/author&gt;&lt;author&gt;Vinogradova, Y.&lt;/author&gt;&lt;author&gt;Robson, J.&lt;/author&gt;&lt;author&gt;Minhas, R.&lt;/author&gt;&lt;author&gt;Sheikh, A.&lt;/author&gt;&lt;author&gt;Brindle, P.&lt;/author&gt;&lt;/authors&gt;&lt;/contributors&gt;&lt;titles&gt;&lt;title&gt;Opensource of QRISK2&lt;/title&gt;&lt;/titles&gt;&lt;number&gt;Jul 2013&lt;/number&gt;&lt;dates&gt;&lt;year&gt;2007&lt;/year&gt;&lt;/dates&gt;&lt;urls&gt;&lt;related-urls&gt;&lt;url&gt;http://svn.clinrisk.co.uk/opensource/qrisk2/&lt;/url&gt;&lt;/related-urls&gt;&lt;/urls&gt;&lt;/record&gt;&lt;/Cite&gt;&lt;/EndNote&gt;</w:instrText>
      </w:r>
      <w:r w:rsidR="002654EB" w:rsidRPr="00B17ABA">
        <w:fldChar w:fldCharType="separate"/>
      </w:r>
      <w:r w:rsidR="00EE2B4F" w:rsidRPr="00B17ABA">
        <w:rPr>
          <w:noProof/>
          <w:vertAlign w:val="superscript"/>
        </w:rPr>
        <w:t>[307]</w:t>
      </w:r>
      <w:r w:rsidR="002654EB" w:rsidRPr="00B17ABA">
        <w:fldChar w:fldCharType="end"/>
      </w:r>
      <w:r w:rsidR="000A2CBF" w:rsidRPr="00B17ABA">
        <w:t>.</w:t>
      </w:r>
      <w:r w:rsidR="003F6ABD" w:rsidRPr="00B17ABA">
        <w:t xml:space="preserve"> </w:t>
      </w:r>
    </w:p>
    <w:p w:rsidR="000A2CBF" w:rsidRPr="00B17ABA" w:rsidRDefault="000A2CBF" w:rsidP="001A2558">
      <w:pPr>
        <w:pStyle w:val="ListParagraph"/>
      </w:pPr>
    </w:p>
    <w:p w:rsidR="004A0B28" w:rsidRPr="00B17ABA" w:rsidRDefault="004A0B28" w:rsidP="001A2558">
      <w:pPr>
        <w:pStyle w:val="Caption"/>
      </w:pPr>
      <w:r w:rsidRPr="00B17ABA">
        <w:br w:type="page"/>
      </w:r>
    </w:p>
    <w:p w:rsidR="000A2CBF" w:rsidRPr="00B17ABA" w:rsidRDefault="000A2CBF" w:rsidP="001A2558">
      <w:pPr>
        <w:pStyle w:val="Caption"/>
      </w:pPr>
      <w:bookmarkStart w:id="175" w:name="_Ref423610772"/>
      <w:bookmarkStart w:id="176" w:name="_Toc426018641"/>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0</w:t>
        </w:r>
      </w:fldSimple>
      <w:bookmarkEnd w:id="175"/>
      <w:r w:rsidRPr="00B17ABA">
        <w:t>.</w:t>
      </w:r>
      <w:r w:rsidR="001860FD" w:rsidRPr="00B17ABA">
        <w:t xml:space="preserve"> </w:t>
      </w:r>
      <w:r w:rsidRPr="00B17ABA">
        <w:t>Comparison between Framingham models and QRISK2</w:t>
      </w:r>
      <w:bookmarkEnd w:id="176"/>
      <w:r w:rsidRPr="00B17ABA">
        <w:t xml:space="preserve"> </w:t>
      </w:r>
    </w:p>
    <w:tbl>
      <w:tblPr>
        <w:tblW w:w="5000" w:type="pct"/>
        <w:tblLook w:val="04A0" w:firstRow="1" w:lastRow="0" w:firstColumn="1" w:lastColumn="0" w:noHBand="0" w:noVBand="1"/>
      </w:tblPr>
      <w:tblGrid>
        <w:gridCol w:w="1161"/>
        <w:gridCol w:w="1900"/>
        <w:gridCol w:w="2377"/>
        <w:gridCol w:w="2998"/>
      </w:tblGrid>
      <w:tr w:rsidR="000A2CBF" w:rsidRPr="00B17ABA" w:rsidTr="004A0B28">
        <w:trPr>
          <w:trHeight w:val="765"/>
        </w:trPr>
        <w:tc>
          <w:tcPr>
            <w:tcW w:w="628" w:type="pct"/>
            <w:tcBorders>
              <w:top w:val="single" w:sz="4" w:space="0" w:color="auto"/>
              <w:left w:val="single" w:sz="4" w:space="0" w:color="auto"/>
              <w:bottom w:val="doub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Title</w:t>
            </w:r>
          </w:p>
        </w:tc>
        <w:tc>
          <w:tcPr>
            <w:tcW w:w="1146" w:type="pct"/>
            <w:tcBorders>
              <w:top w:val="single" w:sz="4" w:space="0" w:color="auto"/>
              <w:left w:val="nil"/>
              <w:bottom w:val="double" w:sz="4" w:space="0" w:color="auto"/>
              <w:right w:val="single" w:sz="4" w:space="0" w:color="auto"/>
            </w:tcBorders>
            <w:shd w:val="clear" w:color="auto" w:fill="auto"/>
            <w:hideMark/>
          </w:tcPr>
          <w:p w:rsidR="000A2CBF" w:rsidRPr="00B17ABA" w:rsidRDefault="000A2CBF" w:rsidP="00EE2B4F">
            <w:pPr>
              <w:pStyle w:val="TOC1"/>
              <w:spacing w:line="276" w:lineRule="auto"/>
              <w:rPr>
                <w:lang w:eastAsia="zh-TW"/>
              </w:rPr>
            </w:pPr>
            <w:r w:rsidRPr="00B17ABA">
              <w:rPr>
                <w:lang w:eastAsia="zh-TW"/>
              </w:rPr>
              <w:t>Cardiovascular disease risk profiles</w:t>
            </w:r>
            <w:r w:rsidR="00CD11E1" w:rsidRPr="00B17ABA">
              <w:rPr>
                <w:lang w:eastAsia="zh-TW"/>
              </w:rPr>
              <w:fldChar w:fldCharType="begin"/>
            </w:r>
            <w:r w:rsidR="00EE2B4F" w:rsidRPr="00B17ABA">
              <w:rPr>
                <w:lang w:eastAsia="zh-TW"/>
              </w:rPr>
              <w:instrText xml:space="preserve"> ADDIN EN.CITE &lt;EndNote&gt;&lt;Cite&gt;&lt;Author&gt;Anderson&lt;/Author&gt;&lt;Year&gt;1991&lt;/Year&gt;&lt;RecNum&gt;486&lt;/RecNum&gt;&lt;DisplayText&gt;&lt;style face="superscript"&gt;[304]&lt;/style&gt;&lt;/DisplayText&gt;&lt;record&gt;&lt;rec-number&gt;486&lt;/rec-number&gt;&lt;foreign-keys&gt;&lt;key app="EN" db-id="z2a0dvwpazf220et2vh50z295rxpzfevwft2"&gt;486&lt;/key&gt;&lt;/foreign-keys&gt;&lt;ref-type name="Journal Article"&gt;17&lt;/ref-type&gt;&lt;contributors&gt;&lt;authors&gt;&lt;author&gt;Anderson, K. M.&lt;/author&gt;&lt;author&gt;Odell, P. M.&lt;/author&gt;&lt;author&gt;Wilson, P. W. F.&lt;/author&gt;&lt;author&gt;Kannel, W. B.&lt;/author&gt;&lt;/authors&gt;&lt;/contributors&gt;&lt;auth-address&gt;Nhlbi,Bethesda,Md 20892&amp;#xD;Boston Univ,Boston,Ma 02215&lt;/auth-address&gt;&lt;titles&gt;&lt;title&gt;Cardiovascular-Disease Risk Profiles&lt;/title&gt;&lt;secondary-title&gt;American Heart Journal&lt;/secondary-title&gt;&lt;alt-title&gt;Am Heart J&lt;/alt-title&gt;&lt;/titles&gt;&lt;periodical&gt;&lt;full-title&gt;American Heart Journal&lt;/full-title&gt;&lt;abbr-1&gt;Am Heart J&lt;/abbr-1&gt;&lt;/periodical&gt;&lt;alt-periodical&gt;&lt;full-title&gt;American Heart Journal&lt;/full-title&gt;&lt;abbr-1&gt;Am Heart J&lt;/abbr-1&gt;&lt;/alt-periodical&gt;&lt;pages&gt;293-298&lt;/pages&gt;&lt;volume&gt;121&lt;/volume&gt;&lt;number&gt;1&lt;/number&gt;&lt;dates&gt;&lt;year&gt;1991&lt;/year&gt;&lt;pub-dates&gt;&lt;date&gt;Jan&lt;/date&gt;&lt;/pub-dates&gt;&lt;/dates&gt;&lt;isbn&gt;0002-8703&lt;/isbn&gt;&lt;accession-num&gt;ISI:A1991EQ99500009&lt;/accession-num&gt;&lt;urls&gt;&lt;related-urls&gt;&lt;url&gt;&amp;lt;Go to ISI&amp;gt;://A1991EQ99500009&lt;/url&gt;&lt;/related-urls&gt;&lt;/urls&gt;&lt;electronic-resource-num&gt;Doi 10.1016/0002-8703(91)90861-B&lt;/electronic-resource-num&gt;&lt;language&gt;English&lt;/language&gt;&lt;/record&gt;&lt;/Cite&gt;&lt;/EndNote&gt;</w:instrText>
            </w:r>
            <w:r w:rsidR="00CD11E1" w:rsidRPr="00B17ABA">
              <w:rPr>
                <w:lang w:eastAsia="zh-TW"/>
              </w:rPr>
              <w:fldChar w:fldCharType="separate"/>
            </w:r>
            <w:r w:rsidR="00EE2B4F" w:rsidRPr="00B17ABA">
              <w:rPr>
                <w:noProof/>
                <w:vertAlign w:val="superscript"/>
                <w:lang w:eastAsia="zh-TW"/>
              </w:rPr>
              <w:t>[304]</w:t>
            </w:r>
            <w:r w:rsidR="00CD11E1" w:rsidRPr="00B17ABA">
              <w:rPr>
                <w:lang w:eastAsia="zh-TW"/>
              </w:rPr>
              <w:fldChar w:fldCharType="end"/>
            </w:r>
          </w:p>
        </w:tc>
        <w:tc>
          <w:tcPr>
            <w:tcW w:w="1429" w:type="pct"/>
            <w:tcBorders>
              <w:top w:val="single" w:sz="4" w:space="0" w:color="auto"/>
              <w:left w:val="nil"/>
              <w:bottom w:val="double" w:sz="4" w:space="0" w:color="auto"/>
              <w:right w:val="single" w:sz="4" w:space="0" w:color="auto"/>
            </w:tcBorders>
            <w:shd w:val="clear" w:color="auto" w:fill="auto"/>
            <w:hideMark/>
          </w:tcPr>
          <w:p w:rsidR="000A2CBF" w:rsidRPr="00B17ABA" w:rsidRDefault="000A2CBF" w:rsidP="00EE2B4F">
            <w:pPr>
              <w:pStyle w:val="TOC1"/>
              <w:spacing w:line="276" w:lineRule="auto"/>
              <w:rPr>
                <w:lang w:eastAsia="zh-TW"/>
              </w:rPr>
            </w:pPr>
            <w:r w:rsidRPr="00B17ABA">
              <w:rPr>
                <w:lang w:eastAsia="zh-TW"/>
              </w:rPr>
              <w:t xml:space="preserve">General </w:t>
            </w:r>
            <w:r w:rsidR="007A231A" w:rsidRPr="00B17ABA">
              <w:rPr>
                <w:lang w:eastAsia="zh-TW"/>
              </w:rPr>
              <w:t>c</w:t>
            </w:r>
            <w:r w:rsidRPr="00B17ABA">
              <w:rPr>
                <w:lang w:eastAsia="zh-TW"/>
              </w:rPr>
              <w:t xml:space="preserve">ardiovascular </w:t>
            </w:r>
            <w:r w:rsidR="007A231A" w:rsidRPr="00B17ABA">
              <w:rPr>
                <w:lang w:eastAsia="zh-TW"/>
              </w:rPr>
              <w:t xml:space="preserve">risk profile </w:t>
            </w:r>
            <w:r w:rsidRPr="00B17ABA">
              <w:rPr>
                <w:lang w:eastAsia="zh-TW"/>
              </w:rPr>
              <w:t xml:space="preserve">for </w:t>
            </w:r>
            <w:r w:rsidR="007A231A" w:rsidRPr="00B17ABA">
              <w:rPr>
                <w:lang w:eastAsia="zh-TW"/>
              </w:rPr>
              <w:t xml:space="preserve">use </w:t>
            </w:r>
            <w:r w:rsidRPr="00B17ABA">
              <w:rPr>
                <w:lang w:eastAsia="zh-TW"/>
              </w:rPr>
              <w:t xml:space="preserve">in </w:t>
            </w:r>
            <w:r w:rsidR="007A231A" w:rsidRPr="00B17ABA">
              <w:rPr>
                <w:lang w:eastAsia="zh-TW"/>
              </w:rPr>
              <w:t>primary care</w:t>
            </w:r>
            <w:r w:rsidRPr="00B17ABA">
              <w:rPr>
                <w:lang w:eastAsia="zh-TW"/>
              </w:rPr>
              <w:br/>
              <w:t>The Framingham Heart</w:t>
            </w:r>
            <w:r w:rsidR="004A0B28" w:rsidRPr="00B17ABA">
              <w:rPr>
                <w:lang w:eastAsia="zh-TW"/>
              </w:rPr>
              <w:t xml:space="preserve"> Study</w:t>
            </w:r>
            <w:r w:rsidR="00CD11E1" w:rsidRPr="00B17ABA">
              <w:rPr>
                <w:lang w:eastAsia="zh-TW"/>
              </w:rPr>
              <w:fldChar w:fldCharType="begin"/>
            </w:r>
            <w:r w:rsidR="00EE2B4F" w:rsidRPr="00B17ABA">
              <w:rPr>
                <w:lang w:eastAsia="zh-TW"/>
              </w:rPr>
              <w:instrText xml:space="preserve"> ADDIN EN.CITE &lt;EndNote&gt;&lt;Cite&gt;&lt;Author&gt;D&amp;apos;Agostino&lt;/Author&gt;&lt;Year&gt;2008&lt;/Year&gt;&lt;RecNum&gt;488&lt;/RecNum&gt;&lt;DisplayText&gt;&lt;style face="superscript"&gt;[308]&lt;/style&gt;&lt;/DisplayText&gt;&lt;record&gt;&lt;rec-number&gt;488&lt;/rec-number&gt;&lt;foreign-keys&gt;&lt;key app="EN" db-id="z2a0dvwpazf220et2vh50z295rxpzfevwft2"&gt;488&lt;/key&gt;&lt;/foreign-keys&gt;&lt;ref-type name="Journal Article"&gt;17&lt;/ref-type&gt;&lt;contributors&gt;&lt;authors&gt;&lt;author&gt;D&amp;apos;Agostino, R. B.&lt;/author&gt;&lt;author&gt;Vasan, R. S.&lt;/author&gt;&lt;author&gt;Pencina, M. J.&lt;/author&gt;&lt;author&gt;Wolf, P. A.&lt;/author&gt;&lt;author&gt;Cobain, M.&lt;/author&gt;&lt;author&gt;Massaro, J. M.&lt;/author&gt;&lt;author&gt;Kannel, W. B.&lt;/author&gt;&lt;/authors&gt;&lt;/contributors&gt;&lt;titles&gt;&lt;title&gt;General cardiovascular risk profile for use in primary care: The Framingham heart stud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E86-E86&lt;/pages&gt;&lt;volume&gt;118&lt;/volume&gt;&lt;number&gt;4&lt;/number&gt;&lt;dates&gt;&lt;year&gt;2008&lt;/year&gt;&lt;pub-dates&gt;&lt;date&gt;Jul 22&lt;/date&gt;&lt;/pub-dates&gt;&lt;/dates&gt;&lt;isbn&gt;0009-7322&lt;/isbn&gt;&lt;accession-num&gt;ISI:000257797800027&lt;/accession-num&gt;&lt;urls&gt;&lt;related-urls&gt;&lt;url&gt;&amp;lt;Go to ISI&amp;gt;://000257797800027&lt;/url&gt;&lt;/related-urls&gt;&lt;/urls&gt;&lt;electronic-resource-num&gt;Doi 10.1161/Circulationaha.108.190154&lt;/electronic-resource-num&gt;&lt;language&gt;English&lt;/language&gt;&lt;/record&gt;&lt;/Cite&gt;&lt;/EndNote&gt;</w:instrText>
            </w:r>
            <w:r w:rsidR="00CD11E1" w:rsidRPr="00B17ABA">
              <w:rPr>
                <w:lang w:eastAsia="zh-TW"/>
              </w:rPr>
              <w:fldChar w:fldCharType="separate"/>
            </w:r>
            <w:r w:rsidR="00EE2B4F" w:rsidRPr="00B17ABA">
              <w:rPr>
                <w:noProof/>
                <w:vertAlign w:val="superscript"/>
                <w:lang w:eastAsia="zh-TW"/>
              </w:rPr>
              <w:t>[308]</w:t>
            </w:r>
            <w:r w:rsidR="00CD11E1" w:rsidRPr="00B17ABA">
              <w:rPr>
                <w:lang w:eastAsia="zh-TW"/>
              </w:rPr>
              <w:fldChar w:fldCharType="end"/>
            </w:r>
          </w:p>
        </w:tc>
        <w:tc>
          <w:tcPr>
            <w:tcW w:w="1797" w:type="pct"/>
            <w:tcBorders>
              <w:top w:val="single" w:sz="4" w:space="0" w:color="auto"/>
              <w:left w:val="nil"/>
              <w:bottom w:val="double" w:sz="4" w:space="0" w:color="auto"/>
              <w:right w:val="single" w:sz="4" w:space="0" w:color="auto"/>
            </w:tcBorders>
            <w:shd w:val="clear" w:color="auto" w:fill="auto"/>
            <w:hideMark/>
          </w:tcPr>
          <w:p w:rsidR="000A2CBF" w:rsidRPr="00B17ABA" w:rsidRDefault="000A2CBF" w:rsidP="00EE2B4F">
            <w:pPr>
              <w:pStyle w:val="TOC1"/>
              <w:spacing w:line="276" w:lineRule="auto"/>
              <w:rPr>
                <w:lang w:eastAsia="zh-TW"/>
              </w:rPr>
            </w:pPr>
            <w:r w:rsidRPr="00B17ABA">
              <w:rPr>
                <w:lang w:eastAsia="zh-TW"/>
              </w:rPr>
              <w:t>Predicting cardiovascular risk in England and Wales: prospective derivation and validation of QRISK2</w:t>
            </w:r>
            <w:r w:rsidR="00CD11E1"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 </w:instrText>
            </w:r>
            <w:r w:rsidR="00EE2B4F" w:rsidRPr="00B17ABA">
              <w:fldChar w:fldCharType="begin">
                <w:fldData xml:space="preserve">PEVuZE5vdGU+PENpdGU+PEF1dGhvcj5IaXBwaXNsZXktQ294PC9BdXRob3I+PFllYXI+MjAwODwv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285]</w:t>
            </w:r>
            <w:r w:rsidR="00CD11E1" w:rsidRPr="00B17ABA">
              <w:fldChar w:fldCharType="end"/>
            </w:r>
          </w:p>
        </w:tc>
      </w:tr>
      <w:tr w:rsidR="000A2CBF" w:rsidRPr="00B17ABA" w:rsidTr="004A0B28">
        <w:trPr>
          <w:trHeight w:val="300"/>
        </w:trPr>
        <w:tc>
          <w:tcPr>
            <w:tcW w:w="628" w:type="pct"/>
            <w:tcBorders>
              <w:top w:val="double" w:sz="4" w:space="0" w:color="auto"/>
              <w:left w:val="single" w:sz="4" w:space="0" w:color="auto"/>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Author</w:t>
            </w:r>
          </w:p>
        </w:tc>
        <w:tc>
          <w:tcPr>
            <w:tcW w:w="1146" w:type="pct"/>
            <w:tcBorders>
              <w:top w:val="double" w:sz="4" w:space="0" w:color="auto"/>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Anderson</w:t>
            </w:r>
          </w:p>
        </w:tc>
        <w:tc>
          <w:tcPr>
            <w:tcW w:w="1429" w:type="pct"/>
            <w:tcBorders>
              <w:top w:val="double" w:sz="4" w:space="0" w:color="auto"/>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D'Agostino</w:t>
            </w:r>
          </w:p>
        </w:tc>
        <w:tc>
          <w:tcPr>
            <w:tcW w:w="1797" w:type="pct"/>
            <w:tcBorders>
              <w:top w:val="double" w:sz="4" w:space="0" w:color="auto"/>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Hippisley-Cox</w:t>
            </w:r>
          </w:p>
        </w:tc>
      </w:tr>
      <w:tr w:rsidR="000A2CBF" w:rsidRPr="00B17ABA" w:rsidTr="004A0B28">
        <w:trPr>
          <w:trHeight w:val="300"/>
        </w:trPr>
        <w:tc>
          <w:tcPr>
            <w:tcW w:w="628" w:type="pct"/>
            <w:tcBorders>
              <w:top w:val="nil"/>
              <w:left w:val="single" w:sz="4" w:space="0" w:color="auto"/>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Year</w:t>
            </w:r>
          </w:p>
        </w:tc>
        <w:tc>
          <w:tcPr>
            <w:tcW w:w="1146"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1991</w:t>
            </w:r>
          </w:p>
        </w:tc>
        <w:tc>
          <w:tcPr>
            <w:tcW w:w="1429"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2008</w:t>
            </w:r>
          </w:p>
        </w:tc>
        <w:tc>
          <w:tcPr>
            <w:tcW w:w="1797"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2008</w:t>
            </w:r>
          </w:p>
        </w:tc>
      </w:tr>
      <w:tr w:rsidR="000A2CBF" w:rsidRPr="00B17ABA" w:rsidTr="004A0B28">
        <w:trPr>
          <w:trHeight w:val="363"/>
        </w:trPr>
        <w:tc>
          <w:tcPr>
            <w:tcW w:w="628" w:type="pct"/>
            <w:tcBorders>
              <w:top w:val="nil"/>
              <w:left w:val="single" w:sz="4" w:space="0" w:color="auto"/>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Country</w:t>
            </w:r>
          </w:p>
        </w:tc>
        <w:tc>
          <w:tcPr>
            <w:tcW w:w="1146"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USA</w:t>
            </w:r>
          </w:p>
        </w:tc>
        <w:tc>
          <w:tcPr>
            <w:tcW w:w="1429"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USA</w:t>
            </w:r>
          </w:p>
        </w:tc>
        <w:tc>
          <w:tcPr>
            <w:tcW w:w="1797"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England and Wales</w:t>
            </w:r>
          </w:p>
        </w:tc>
      </w:tr>
      <w:tr w:rsidR="000A2CBF" w:rsidRPr="00B17ABA" w:rsidTr="004A0B28">
        <w:trPr>
          <w:trHeight w:val="510"/>
        </w:trPr>
        <w:tc>
          <w:tcPr>
            <w:tcW w:w="628" w:type="pct"/>
            <w:tcBorders>
              <w:top w:val="nil"/>
              <w:left w:val="single" w:sz="4" w:space="0" w:color="auto"/>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Data</w:t>
            </w:r>
          </w:p>
        </w:tc>
        <w:tc>
          <w:tcPr>
            <w:tcW w:w="1146"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The Framingham heart study</w:t>
            </w:r>
            <w:r w:rsidR="004A0B28" w:rsidRPr="00B17ABA">
              <w:rPr>
                <w:lang w:eastAsia="zh-TW"/>
              </w:rPr>
              <w:t>.</w:t>
            </w:r>
          </w:p>
        </w:tc>
        <w:tc>
          <w:tcPr>
            <w:tcW w:w="1429"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The Framingham heart study</w:t>
            </w:r>
            <w:r w:rsidR="004A0B28" w:rsidRPr="00B17ABA">
              <w:rPr>
                <w:lang w:eastAsia="zh-TW"/>
              </w:rPr>
              <w:t>.</w:t>
            </w:r>
          </w:p>
        </w:tc>
        <w:tc>
          <w:tcPr>
            <w:tcW w:w="1797"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531 practices in England and Wales contributing to the national QRESEARCH database</w:t>
            </w:r>
            <w:r w:rsidR="004A0B28" w:rsidRPr="00B17ABA">
              <w:rPr>
                <w:lang w:eastAsia="zh-TW"/>
              </w:rPr>
              <w:t>.</w:t>
            </w:r>
          </w:p>
        </w:tc>
      </w:tr>
      <w:tr w:rsidR="000A2CBF" w:rsidRPr="00B17ABA" w:rsidTr="0045758D">
        <w:trPr>
          <w:trHeight w:val="608"/>
        </w:trPr>
        <w:tc>
          <w:tcPr>
            <w:tcW w:w="628" w:type="pct"/>
            <w:tcBorders>
              <w:top w:val="nil"/>
              <w:left w:val="single" w:sz="4" w:space="0" w:color="auto"/>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Participants</w:t>
            </w:r>
          </w:p>
        </w:tc>
        <w:tc>
          <w:tcPr>
            <w:tcW w:w="1146" w:type="pct"/>
            <w:tcBorders>
              <w:top w:val="nil"/>
              <w:left w:val="nil"/>
              <w:bottom w:val="single" w:sz="4" w:space="0" w:color="auto"/>
              <w:right w:val="single" w:sz="4" w:space="0" w:color="auto"/>
            </w:tcBorders>
            <w:shd w:val="clear" w:color="auto" w:fill="auto"/>
            <w:hideMark/>
          </w:tcPr>
          <w:p w:rsidR="000A2CBF" w:rsidRPr="00B17ABA" w:rsidRDefault="007A231A" w:rsidP="0045758D">
            <w:pPr>
              <w:pStyle w:val="TOC1"/>
              <w:spacing w:line="276" w:lineRule="auto"/>
              <w:rPr>
                <w:lang w:eastAsia="zh-TW"/>
              </w:rPr>
            </w:pPr>
            <w:r w:rsidRPr="00B17ABA">
              <w:rPr>
                <w:lang w:eastAsia="zh-TW"/>
              </w:rPr>
              <w:t>P</w:t>
            </w:r>
            <w:r w:rsidR="000A2CBF" w:rsidRPr="00B17ABA">
              <w:rPr>
                <w:lang w:eastAsia="zh-TW"/>
              </w:rPr>
              <w:t>ersons</w:t>
            </w:r>
            <w:r w:rsidR="000A2CBF" w:rsidRPr="00B17ABA">
              <w:rPr>
                <w:lang w:eastAsia="zh-TW"/>
              </w:rPr>
              <w:br/>
              <w:t>free of CVD and cancer</w:t>
            </w:r>
            <w:r w:rsidR="004A0B28" w:rsidRPr="00B17ABA">
              <w:rPr>
                <w:lang w:eastAsia="zh-TW"/>
              </w:rPr>
              <w:t>.</w:t>
            </w:r>
          </w:p>
        </w:tc>
        <w:tc>
          <w:tcPr>
            <w:tcW w:w="1429" w:type="pct"/>
            <w:tcBorders>
              <w:top w:val="nil"/>
              <w:left w:val="nil"/>
              <w:bottom w:val="single" w:sz="4" w:space="0" w:color="auto"/>
              <w:right w:val="single" w:sz="4" w:space="0" w:color="auto"/>
            </w:tcBorders>
            <w:shd w:val="clear" w:color="auto" w:fill="auto"/>
            <w:hideMark/>
          </w:tcPr>
          <w:p w:rsidR="000A2CBF" w:rsidRPr="00B17ABA" w:rsidRDefault="007A231A" w:rsidP="0045758D">
            <w:pPr>
              <w:pStyle w:val="TOC1"/>
              <w:spacing w:line="276" w:lineRule="auto"/>
              <w:rPr>
                <w:lang w:eastAsia="zh-TW"/>
              </w:rPr>
            </w:pPr>
            <w:r w:rsidRPr="00B17ABA">
              <w:rPr>
                <w:lang w:eastAsia="zh-TW"/>
              </w:rPr>
              <w:t>P</w:t>
            </w:r>
            <w:r w:rsidR="000A2CBF" w:rsidRPr="00B17ABA">
              <w:rPr>
                <w:lang w:eastAsia="zh-TW"/>
              </w:rPr>
              <w:t>ersons</w:t>
            </w:r>
            <w:r w:rsidR="000A2CBF" w:rsidRPr="00B17ABA">
              <w:rPr>
                <w:lang w:eastAsia="zh-TW"/>
              </w:rPr>
              <w:br/>
              <w:t>free of CVD and cancer.</w:t>
            </w:r>
          </w:p>
        </w:tc>
        <w:tc>
          <w:tcPr>
            <w:tcW w:w="1797"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 xml:space="preserve">Patients aged 35-74, free of </w:t>
            </w:r>
            <w:r w:rsidR="007A231A" w:rsidRPr="00B17ABA">
              <w:rPr>
                <w:lang w:eastAsia="zh-TW"/>
              </w:rPr>
              <w:t>CVDs</w:t>
            </w:r>
          </w:p>
        </w:tc>
      </w:tr>
      <w:tr w:rsidR="000A2CBF" w:rsidRPr="00B17ABA" w:rsidTr="004A0B28">
        <w:trPr>
          <w:trHeight w:val="765"/>
        </w:trPr>
        <w:tc>
          <w:tcPr>
            <w:tcW w:w="628" w:type="pct"/>
            <w:tcBorders>
              <w:top w:val="nil"/>
              <w:left w:val="single" w:sz="4" w:space="0" w:color="auto"/>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Statistical model</w:t>
            </w:r>
          </w:p>
        </w:tc>
        <w:tc>
          <w:tcPr>
            <w:tcW w:w="1146" w:type="pct"/>
            <w:tcBorders>
              <w:top w:val="nil"/>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A non-proportional hazards Weibull accelerated failure time model</w:t>
            </w:r>
            <w:r w:rsidR="004A0B28" w:rsidRPr="00B17ABA">
              <w:rPr>
                <w:lang w:eastAsia="zh-TW"/>
              </w:rPr>
              <w:t>.</w:t>
            </w:r>
          </w:p>
        </w:tc>
        <w:tc>
          <w:tcPr>
            <w:tcW w:w="1429" w:type="pct"/>
            <w:tcBorders>
              <w:top w:val="nil"/>
              <w:left w:val="nil"/>
              <w:bottom w:val="single" w:sz="4" w:space="0" w:color="auto"/>
              <w:right w:val="single" w:sz="4" w:space="0" w:color="auto"/>
            </w:tcBorders>
            <w:shd w:val="clear" w:color="auto" w:fill="auto"/>
            <w:hideMark/>
          </w:tcPr>
          <w:p w:rsidR="000A2CBF" w:rsidRPr="00B17ABA" w:rsidRDefault="004A0B28" w:rsidP="0045758D">
            <w:pPr>
              <w:pStyle w:val="TOC1"/>
              <w:spacing w:line="276" w:lineRule="auto"/>
              <w:rPr>
                <w:lang w:eastAsia="zh-TW"/>
              </w:rPr>
            </w:pPr>
            <w:r w:rsidRPr="00B17ABA">
              <w:rPr>
                <w:lang w:eastAsia="zh-TW"/>
              </w:rPr>
              <w:t>Cox proportional hazards</w:t>
            </w:r>
            <w:r w:rsidRPr="00B17ABA">
              <w:rPr>
                <w:lang w:eastAsia="zh-TW"/>
              </w:rPr>
              <w:br/>
              <w:t>model.</w:t>
            </w:r>
          </w:p>
        </w:tc>
        <w:tc>
          <w:tcPr>
            <w:tcW w:w="1797" w:type="pct"/>
            <w:tcBorders>
              <w:top w:val="nil"/>
              <w:left w:val="nil"/>
              <w:bottom w:val="single" w:sz="4" w:space="0" w:color="auto"/>
              <w:right w:val="single" w:sz="4" w:space="0" w:color="auto"/>
            </w:tcBorders>
            <w:shd w:val="clear" w:color="auto" w:fill="auto"/>
            <w:hideMark/>
          </w:tcPr>
          <w:p w:rsidR="000A2CBF" w:rsidRPr="00B17ABA" w:rsidRDefault="004A0B28" w:rsidP="0045758D">
            <w:pPr>
              <w:pStyle w:val="TOC1"/>
              <w:spacing w:line="276" w:lineRule="auto"/>
              <w:rPr>
                <w:lang w:eastAsia="zh-TW"/>
              </w:rPr>
            </w:pPr>
            <w:r w:rsidRPr="00B17ABA">
              <w:rPr>
                <w:lang w:eastAsia="zh-TW"/>
              </w:rPr>
              <w:t>Cox proportional hazards</w:t>
            </w:r>
            <w:r w:rsidRPr="00B17ABA">
              <w:rPr>
                <w:lang w:eastAsia="zh-TW"/>
              </w:rPr>
              <w:br/>
              <w:t>model.</w:t>
            </w:r>
          </w:p>
        </w:tc>
      </w:tr>
      <w:tr w:rsidR="000A2CBF" w:rsidRPr="00B17ABA" w:rsidTr="001B37E2">
        <w:trPr>
          <w:trHeight w:val="1020"/>
        </w:trPr>
        <w:tc>
          <w:tcPr>
            <w:tcW w:w="628" w:type="pct"/>
            <w:tcBorders>
              <w:top w:val="single" w:sz="4" w:space="0" w:color="auto"/>
              <w:left w:val="single" w:sz="4" w:space="0" w:color="auto"/>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Risk factors included</w:t>
            </w:r>
          </w:p>
        </w:tc>
        <w:tc>
          <w:tcPr>
            <w:tcW w:w="1146" w:type="pct"/>
            <w:tcBorders>
              <w:top w:val="single" w:sz="4" w:space="0" w:color="auto"/>
              <w:left w:val="nil"/>
              <w:bottom w:val="single" w:sz="4" w:space="0" w:color="auto"/>
              <w:right w:val="single" w:sz="4" w:space="0" w:color="auto"/>
            </w:tcBorders>
            <w:shd w:val="clear" w:color="auto" w:fill="auto"/>
            <w:hideMark/>
          </w:tcPr>
          <w:p w:rsidR="000A2CBF" w:rsidRPr="00B17ABA" w:rsidRDefault="00FA2D9D" w:rsidP="0045758D">
            <w:pPr>
              <w:pStyle w:val="TOC1"/>
              <w:spacing w:line="276" w:lineRule="auto"/>
              <w:rPr>
                <w:lang w:eastAsia="zh-TW"/>
              </w:rPr>
            </w:pPr>
            <w:r w:rsidRPr="00B17ABA">
              <w:rPr>
                <w:rFonts w:hint="eastAsia"/>
                <w:lang w:eastAsia="ko-KR"/>
              </w:rPr>
              <w:t>A</w:t>
            </w:r>
            <w:r w:rsidR="000A2CBF" w:rsidRPr="00B17ABA">
              <w:rPr>
                <w:lang w:eastAsia="zh-TW"/>
              </w:rPr>
              <w:t>ge, gender, SBP (or DBP), smoking, TC, HDL, DM and ECG-LVH</w:t>
            </w:r>
            <w:r w:rsidR="004A0B28" w:rsidRPr="00B17ABA">
              <w:rPr>
                <w:lang w:eastAsia="zh-TW"/>
              </w:rPr>
              <w:t>.</w:t>
            </w:r>
          </w:p>
        </w:tc>
        <w:tc>
          <w:tcPr>
            <w:tcW w:w="1429" w:type="pct"/>
            <w:tcBorders>
              <w:top w:val="single" w:sz="4" w:space="0" w:color="auto"/>
              <w:left w:val="nil"/>
              <w:bottom w:val="single" w:sz="4" w:space="0" w:color="auto"/>
              <w:right w:val="single" w:sz="4" w:space="0" w:color="auto"/>
            </w:tcBorders>
            <w:shd w:val="clear" w:color="auto" w:fill="auto"/>
            <w:hideMark/>
          </w:tcPr>
          <w:p w:rsidR="000A2CBF" w:rsidRPr="00B17ABA" w:rsidRDefault="00FA2D9D" w:rsidP="0045758D">
            <w:pPr>
              <w:pStyle w:val="TOC1"/>
              <w:spacing w:line="276" w:lineRule="auto"/>
              <w:rPr>
                <w:lang w:eastAsia="zh-TW"/>
              </w:rPr>
            </w:pPr>
            <w:r w:rsidRPr="00B17ABA">
              <w:rPr>
                <w:rFonts w:hint="eastAsia"/>
                <w:lang w:eastAsia="ko-KR"/>
              </w:rPr>
              <w:t>A</w:t>
            </w:r>
            <w:r w:rsidR="000A2CBF" w:rsidRPr="00B17ABA">
              <w:rPr>
                <w:lang w:eastAsia="zh-TW"/>
              </w:rPr>
              <w:t>ge, gender, TC, HDL, SBP, smoking</w:t>
            </w:r>
            <w:r w:rsidR="007A231A" w:rsidRPr="00B17ABA">
              <w:rPr>
                <w:lang w:eastAsia="zh-TW"/>
              </w:rPr>
              <w:t xml:space="preserve"> and</w:t>
            </w:r>
            <w:r w:rsidR="000A2CBF" w:rsidRPr="00B17ABA">
              <w:rPr>
                <w:lang w:eastAsia="zh-TW"/>
              </w:rPr>
              <w:t xml:space="preserve"> </w:t>
            </w:r>
            <w:r w:rsidR="004902DE" w:rsidRPr="00B17ABA">
              <w:rPr>
                <w:lang w:eastAsia="zh-TW"/>
              </w:rPr>
              <w:t>DM</w:t>
            </w:r>
            <w:r w:rsidR="004A0B28" w:rsidRPr="00B17ABA">
              <w:rPr>
                <w:lang w:eastAsia="zh-TW"/>
              </w:rPr>
              <w:t>.</w:t>
            </w:r>
            <w:r w:rsidR="000A2CBF" w:rsidRPr="00B17ABA">
              <w:rPr>
                <w:lang w:eastAsia="zh-TW"/>
              </w:rPr>
              <w:t xml:space="preserve"> </w:t>
            </w:r>
          </w:p>
        </w:tc>
        <w:tc>
          <w:tcPr>
            <w:tcW w:w="1797" w:type="pct"/>
            <w:tcBorders>
              <w:top w:val="single" w:sz="4" w:space="0" w:color="auto"/>
              <w:left w:val="nil"/>
              <w:bottom w:val="single" w:sz="4" w:space="0" w:color="auto"/>
              <w:right w:val="single" w:sz="4" w:space="0" w:color="auto"/>
            </w:tcBorders>
            <w:shd w:val="clear" w:color="auto" w:fill="auto"/>
            <w:hideMark/>
          </w:tcPr>
          <w:p w:rsidR="000A2CBF" w:rsidRPr="00B17ABA" w:rsidRDefault="00FA2D9D" w:rsidP="0045758D">
            <w:pPr>
              <w:pStyle w:val="TOC1"/>
              <w:spacing w:line="276" w:lineRule="auto"/>
              <w:rPr>
                <w:lang w:eastAsia="zh-TW"/>
              </w:rPr>
            </w:pPr>
            <w:r w:rsidRPr="00B17ABA">
              <w:rPr>
                <w:rFonts w:hint="eastAsia"/>
                <w:lang w:eastAsia="ko-KR"/>
              </w:rPr>
              <w:t>E</w:t>
            </w:r>
            <w:r w:rsidR="000A2CBF" w:rsidRPr="00B17ABA">
              <w:rPr>
                <w:lang w:eastAsia="zh-TW"/>
              </w:rPr>
              <w:t xml:space="preserve">thnicity, age, </w:t>
            </w:r>
            <w:r w:rsidR="005D0F09" w:rsidRPr="00B17ABA">
              <w:rPr>
                <w:lang w:eastAsia="zh-TW"/>
              </w:rPr>
              <w:t>gender</w:t>
            </w:r>
            <w:r w:rsidR="000A2CBF" w:rsidRPr="00B17ABA">
              <w:rPr>
                <w:lang w:eastAsia="zh-TW"/>
              </w:rPr>
              <w:t xml:space="preserve">, smoking, SBP, TC/HDL, BMI, family history of CHD, Townsend deprivation score, treated hypertension, type 2-DM, </w:t>
            </w:r>
            <w:r w:rsidR="004F76AB" w:rsidRPr="00B17ABA">
              <w:rPr>
                <w:lang w:eastAsia="zh-TW"/>
              </w:rPr>
              <w:t>CRD</w:t>
            </w:r>
            <w:r w:rsidR="000A2CBF" w:rsidRPr="00B17ABA">
              <w:rPr>
                <w:lang w:eastAsia="zh-TW"/>
              </w:rPr>
              <w:t xml:space="preserve">, </w:t>
            </w:r>
            <w:r w:rsidR="004F76AB" w:rsidRPr="00B17ABA">
              <w:rPr>
                <w:lang w:eastAsia="zh-TW"/>
              </w:rPr>
              <w:t>AF</w:t>
            </w:r>
            <w:r w:rsidR="000A2CBF" w:rsidRPr="00B17ABA">
              <w:rPr>
                <w:lang w:eastAsia="zh-TW"/>
              </w:rPr>
              <w:t xml:space="preserve"> and </w:t>
            </w:r>
            <w:r w:rsidR="004F76AB" w:rsidRPr="00B17ABA">
              <w:rPr>
                <w:lang w:eastAsia="zh-TW"/>
              </w:rPr>
              <w:t>RA</w:t>
            </w:r>
            <w:r w:rsidR="000A2CBF" w:rsidRPr="00B17ABA">
              <w:rPr>
                <w:lang w:eastAsia="zh-TW"/>
              </w:rPr>
              <w:t>.</w:t>
            </w:r>
          </w:p>
        </w:tc>
      </w:tr>
      <w:tr w:rsidR="000A2CBF" w:rsidRPr="00B17ABA" w:rsidTr="001B37E2">
        <w:trPr>
          <w:trHeight w:val="765"/>
        </w:trPr>
        <w:tc>
          <w:tcPr>
            <w:tcW w:w="628" w:type="pct"/>
            <w:tcBorders>
              <w:top w:val="single" w:sz="4" w:space="0" w:color="auto"/>
              <w:left w:val="single" w:sz="4" w:space="0" w:color="auto"/>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Main outcomes</w:t>
            </w:r>
          </w:p>
        </w:tc>
        <w:tc>
          <w:tcPr>
            <w:tcW w:w="1146" w:type="pct"/>
            <w:tcBorders>
              <w:top w:val="single" w:sz="4" w:space="0" w:color="auto"/>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CHD, MI, CHD death, stroke, CVD</w:t>
            </w:r>
            <w:r w:rsidR="007A231A" w:rsidRPr="00B17ABA">
              <w:rPr>
                <w:lang w:eastAsia="zh-TW"/>
              </w:rPr>
              <w:t xml:space="preserve"> and</w:t>
            </w:r>
            <w:r w:rsidRPr="00B17ABA">
              <w:rPr>
                <w:lang w:eastAsia="zh-TW"/>
              </w:rPr>
              <w:t xml:space="preserve"> CVD death</w:t>
            </w:r>
            <w:r w:rsidR="004A0B28" w:rsidRPr="00B17ABA">
              <w:rPr>
                <w:lang w:eastAsia="zh-TW"/>
              </w:rPr>
              <w:t>.</w:t>
            </w:r>
          </w:p>
        </w:tc>
        <w:tc>
          <w:tcPr>
            <w:tcW w:w="1429" w:type="pct"/>
            <w:tcBorders>
              <w:top w:val="single" w:sz="4" w:space="0" w:color="auto"/>
              <w:left w:val="nil"/>
              <w:bottom w:val="single" w:sz="4" w:space="0" w:color="auto"/>
              <w:right w:val="single" w:sz="4" w:space="0" w:color="auto"/>
            </w:tcBorders>
            <w:shd w:val="clear" w:color="auto" w:fill="auto"/>
            <w:hideMark/>
          </w:tcPr>
          <w:p w:rsidR="000A2CBF" w:rsidRPr="00B17ABA" w:rsidRDefault="004A0B28" w:rsidP="0045758D">
            <w:pPr>
              <w:pStyle w:val="TOC1"/>
              <w:spacing w:line="276" w:lineRule="auto"/>
              <w:rPr>
                <w:lang w:eastAsia="zh-TW"/>
              </w:rPr>
            </w:pPr>
            <w:r w:rsidRPr="00B17ABA">
              <w:rPr>
                <w:lang w:eastAsia="zh-TW"/>
              </w:rPr>
              <w:t>CVD, CHD, stroke, CHF</w:t>
            </w:r>
            <w:r w:rsidR="007A231A" w:rsidRPr="00B17ABA">
              <w:rPr>
                <w:lang w:eastAsia="zh-TW"/>
              </w:rPr>
              <w:t xml:space="preserve"> and</w:t>
            </w:r>
            <w:r w:rsidRPr="00B17ABA">
              <w:rPr>
                <w:lang w:eastAsia="zh-TW"/>
              </w:rPr>
              <w:t xml:space="preserve"> intermittent claudication.</w:t>
            </w:r>
          </w:p>
        </w:tc>
        <w:tc>
          <w:tcPr>
            <w:tcW w:w="1797" w:type="pct"/>
            <w:tcBorders>
              <w:top w:val="single" w:sz="4" w:space="0" w:color="auto"/>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First (incident) diagnosis of</w:t>
            </w:r>
            <w:r w:rsidRPr="00B17ABA">
              <w:rPr>
                <w:lang w:eastAsia="zh-TW"/>
              </w:rPr>
              <w:br/>
            </w:r>
            <w:r w:rsidR="004F76AB" w:rsidRPr="00B17ABA">
              <w:rPr>
                <w:lang w:eastAsia="zh-TW"/>
              </w:rPr>
              <w:t>CVD</w:t>
            </w:r>
            <w:r w:rsidRPr="00B17ABA">
              <w:rPr>
                <w:lang w:eastAsia="zh-TW"/>
              </w:rPr>
              <w:t xml:space="preserve"> (</w:t>
            </w:r>
            <w:r w:rsidR="004A0B28" w:rsidRPr="00B17ABA">
              <w:rPr>
                <w:lang w:eastAsia="zh-TW"/>
              </w:rPr>
              <w:t xml:space="preserve">including </w:t>
            </w:r>
            <w:r w:rsidR="004F76AB" w:rsidRPr="00B17ABA">
              <w:rPr>
                <w:lang w:eastAsia="zh-TW"/>
              </w:rPr>
              <w:t>CHD</w:t>
            </w:r>
            <w:r w:rsidRPr="00B17ABA">
              <w:rPr>
                <w:lang w:eastAsia="zh-TW"/>
              </w:rPr>
              <w:t>, stroke,</w:t>
            </w:r>
            <w:r w:rsidRPr="00B17ABA">
              <w:rPr>
                <w:lang w:eastAsia="zh-TW"/>
              </w:rPr>
              <w:br/>
              <w:t>and transient ischemic attack)</w:t>
            </w:r>
            <w:r w:rsidR="004A0B28" w:rsidRPr="00B17ABA">
              <w:rPr>
                <w:lang w:eastAsia="zh-TW"/>
              </w:rPr>
              <w:t>.</w:t>
            </w:r>
          </w:p>
        </w:tc>
      </w:tr>
      <w:tr w:rsidR="000A2CBF" w:rsidRPr="00B17ABA" w:rsidTr="0045758D">
        <w:trPr>
          <w:trHeight w:val="2987"/>
        </w:trPr>
        <w:tc>
          <w:tcPr>
            <w:tcW w:w="628" w:type="pct"/>
            <w:tcBorders>
              <w:top w:val="single" w:sz="4" w:space="0" w:color="auto"/>
              <w:left w:val="single" w:sz="4" w:space="0" w:color="auto"/>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Definition of CVD</w:t>
            </w:r>
          </w:p>
        </w:tc>
        <w:tc>
          <w:tcPr>
            <w:tcW w:w="1146" w:type="pct"/>
            <w:tcBorders>
              <w:top w:val="single" w:sz="4" w:space="0" w:color="auto"/>
              <w:left w:val="nil"/>
              <w:bottom w:val="single" w:sz="4" w:space="0" w:color="auto"/>
              <w:right w:val="single" w:sz="4" w:space="0" w:color="auto"/>
            </w:tcBorders>
            <w:shd w:val="clear" w:color="auto" w:fill="auto"/>
            <w:hideMark/>
          </w:tcPr>
          <w:p w:rsidR="000A2CBF" w:rsidRPr="00B17ABA" w:rsidRDefault="00FA2D9D" w:rsidP="0045758D">
            <w:pPr>
              <w:pStyle w:val="TOC1"/>
              <w:spacing w:line="276" w:lineRule="auto"/>
              <w:rPr>
                <w:lang w:eastAsia="zh-TW"/>
              </w:rPr>
            </w:pPr>
            <w:r w:rsidRPr="00B17ABA">
              <w:rPr>
                <w:lang w:eastAsia="zh-TW"/>
              </w:rPr>
              <w:t>(</w:t>
            </w:r>
            <w:r w:rsidRPr="00B17ABA">
              <w:rPr>
                <w:rFonts w:hint="eastAsia"/>
                <w:lang w:eastAsia="ko-KR"/>
              </w:rPr>
              <w:t>S</w:t>
            </w:r>
            <w:r w:rsidR="000A2CBF" w:rsidRPr="00B17ABA">
              <w:rPr>
                <w:lang w:eastAsia="zh-TW"/>
              </w:rPr>
              <w:t xml:space="preserve">ilent and unrecognised) MI, (sudden or non-sudden) CHD death, angina pectoris, coronary insufficiency, stroke including transient ischemia, congestive </w:t>
            </w:r>
            <w:r w:rsidR="004902DE" w:rsidRPr="00B17ABA">
              <w:rPr>
                <w:lang w:eastAsia="zh-TW"/>
              </w:rPr>
              <w:t>HF</w:t>
            </w:r>
            <w:r w:rsidR="000A2CBF" w:rsidRPr="00B17ABA">
              <w:rPr>
                <w:lang w:eastAsia="zh-TW"/>
              </w:rPr>
              <w:t xml:space="preserve"> and peripheral vascular disease</w:t>
            </w:r>
            <w:r w:rsidR="007A231A" w:rsidRPr="00B17ABA">
              <w:rPr>
                <w:lang w:eastAsia="zh-TW"/>
              </w:rPr>
              <w:t>.</w:t>
            </w:r>
          </w:p>
        </w:tc>
        <w:tc>
          <w:tcPr>
            <w:tcW w:w="1429" w:type="pct"/>
            <w:tcBorders>
              <w:top w:val="single" w:sz="4" w:space="0" w:color="auto"/>
              <w:left w:val="nil"/>
              <w:bottom w:val="single" w:sz="4" w:space="0" w:color="auto"/>
              <w:right w:val="single" w:sz="4" w:space="0" w:color="auto"/>
            </w:tcBorders>
            <w:shd w:val="clear" w:color="auto" w:fill="auto"/>
            <w:hideMark/>
          </w:tcPr>
          <w:p w:rsidR="000A2CBF" w:rsidRPr="00B17ABA" w:rsidRDefault="000A2CBF" w:rsidP="0045758D">
            <w:pPr>
              <w:pStyle w:val="TOC1"/>
              <w:spacing w:line="276" w:lineRule="auto"/>
              <w:rPr>
                <w:lang w:eastAsia="zh-TW"/>
              </w:rPr>
            </w:pPr>
            <w:r w:rsidRPr="00B17ABA">
              <w:rPr>
                <w:lang w:eastAsia="zh-TW"/>
              </w:rPr>
              <w:t>CHD (</w:t>
            </w:r>
            <w:r w:rsidR="004A0B28" w:rsidRPr="00B17ABA">
              <w:rPr>
                <w:lang w:eastAsia="zh-TW"/>
              </w:rPr>
              <w:t xml:space="preserve">including </w:t>
            </w:r>
            <w:r w:rsidRPr="00B17ABA">
              <w:rPr>
                <w:lang w:eastAsia="zh-TW"/>
              </w:rPr>
              <w:t>coronary death, MI, coronary insufficiency and angina), cerebrovascular</w:t>
            </w:r>
            <w:r w:rsidRPr="00B17ABA">
              <w:rPr>
                <w:lang w:eastAsia="zh-TW"/>
              </w:rPr>
              <w:br/>
              <w:t>events (including ischemic stroke, haemorrhagic stroke, and transient ischemic attack), peripheral artery disease (intermi</w:t>
            </w:r>
            <w:r w:rsidR="004A0B28" w:rsidRPr="00B17ABA">
              <w:rPr>
                <w:lang w:eastAsia="zh-TW"/>
              </w:rPr>
              <w:t>ttent claudication)</w:t>
            </w:r>
            <w:r w:rsidRPr="00B17ABA">
              <w:rPr>
                <w:lang w:eastAsia="zh-TW"/>
              </w:rPr>
              <w:t xml:space="preserve"> and </w:t>
            </w:r>
            <w:r w:rsidR="004902DE" w:rsidRPr="00B17ABA">
              <w:rPr>
                <w:lang w:eastAsia="zh-TW"/>
              </w:rPr>
              <w:t>HF</w:t>
            </w:r>
            <w:r w:rsidRPr="00B17ABA">
              <w:rPr>
                <w:lang w:eastAsia="zh-TW"/>
              </w:rPr>
              <w:t>.</w:t>
            </w:r>
          </w:p>
        </w:tc>
        <w:tc>
          <w:tcPr>
            <w:tcW w:w="1797" w:type="pct"/>
            <w:tcBorders>
              <w:top w:val="single" w:sz="4" w:space="0" w:color="auto"/>
              <w:left w:val="nil"/>
              <w:bottom w:val="single" w:sz="4" w:space="0" w:color="auto"/>
              <w:right w:val="single" w:sz="4" w:space="0" w:color="auto"/>
            </w:tcBorders>
            <w:shd w:val="clear" w:color="auto" w:fill="auto"/>
            <w:hideMark/>
          </w:tcPr>
          <w:p w:rsidR="004A0B28" w:rsidRPr="00B17ABA" w:rsidRDefault="004F76AB" w:rsidP="0045758D">
            <w:pPr>
              <w:pStyle w:val="TOC1"/>
              <w:spacing w:line="276" w:lineRule="auto"/>
              <w:rPr>
                <w:lang w:eastAsia="zh-TW"/>
              </w:rPr>
            </w:pPr>
            <w:r w:rsidRPr="00B17ABA">
              <w:rPr>
                <w:lang w:eastAsia="zh-TW"/>
              </w:rPr>
              <w:t>CHD</w:t>
            </w:r>
            <w:r w:rsidR="000A2CBF" w:rsidRPr="00B17ABA">
              <w:rPr>
                <w:lang w:eastAsia="zh-TW"/>
              </w:rPr>
              <w:t xml:space="preserve"> (angina and </w:t>
            </w:r>
            <w:r w:rsidR="004902DE" w:rsidRPr="00B17ABA">
              <w:rPr>
                <w:lang w:eastAsia="zh-TW"/>
              </w:rPr>
              <w:t>MI</w:t>
            </w:r>
            <w:r w:rsidR="000A2CBF" w:rsidRPr="00B17ABA">
              <w:rPr>
                <w:lang w:eastAsia="zh-TW"/>
              </w:rPr>
              <w:t>), stroke or transient ischaemic attacks</w:t>
            </w:r>
            <w:r w:rsidR="004A0B28" w:rsidRPr="00B17ABA">
              <w:rPr>
                <w:lang w:eastAsia="zh-TW"/>
              </w:rPr>
              <w:t>.</w:t>
            </w:r>
          </w:p>
          <w:p w:rsidR="000A2CBF" w:rsidRPr="00B17ABA" w:rsidRDefault="000A2CBF" w:rsidP="0045758D">
            <w:pPr>
              <w:pStyle w:val="TOC1"/>
              <w:spacing w:line="276" w:lineRule="auto"/>
              <w:rPr>
                <w:lang w:eastAsia="zh-TW"/>
              </w:rPr>
            </w:pPr>
          </w:p>
        </w:tc>
      </w:tr>
    </w:tbl>
    <w:p w:rsidR="000A2CBF" w:rsidRPr="00B17ABA" w:rsidRDefault="000A2CBF" w:rsidP="001A2558"/>
    <w:p w:rsidR="004A0B28" w:rsidRPr="00B17ABA" w:rsidRDefault="004A0B28" w:rsidP="001A2558">
      <w:r w:rsidRPr="00B17ABA">
        <w:br w:type="page"/>
      </w:r>
    </w:p>
    <w:p w:rsidR="000A2CBF" w:rsidRPr="00B17ABA" w:rsidRDefault="000A2CBF" w:rsidP="001A2558">
      <w:pPr>
        <w:pStyle w:val="Heading3"/>
      </w:pPr>
      <w:r w:rsidRPr="00B17ABA">
        <w:lastRenderedPageBreak/>
        <w:t xml:space="preserve">Age-dependent </w:t>
      </w:r>
      <w:r w:rsidR="00741530" w:rsidRPr="00B17ABA">
        <w:t>systolic blood pressure</w:t>
      </w:r>
      <w:r w:rsidRPr="00B17ABA">
        <w:t xml:space="preserve"> and </w:t>
      </w:r>
      <w:r w:rsidR="00741530" w:rsidRPr="00B17ABA">
        <w:t>blood pressure</w:t>
      </w:r>
      <w:r w:rsidRPr="00B17ABA">
        <w:t xml:space="preserve"> lowering effect </w:t>
      </w:r>
    </w:p>
    <w:p w:rsidR="000A2CBF" w:rsidRPr="00B17ABA" w:rsidRDefault="000A2CBF" w:rsidP="00F570A1">
      <w:pPr>
        <w:jc w:val="both"/>
      </w:pPr>
      <w:r w:rsidRPr="00B17ABA">
        <w:t>Age and gender-related changes in SBP were estimated</w:t>
      </w:r>
      <w:r w:rsidR="003F6ABD" w:rsidRPr="00B17ABA">
        <w:t xml:space="preserve"> </w:t>
      </w:r>
      <w:r w:rsidRPr="00B17ABA">
        <w:t>using</w:t>
      </w:r>
      <w:r w:rsidR="003F6ABD" w:rsidRPr="00B17ABA">
        <w:t xml:space="preserve"> </w:t>
      </w:r>
      <w:r w:rsidRPr="00B17ABA">
        <w:t>the regression coefficients developed by Will</w:t>
      </w:r>
      <w:r w:rsidR="00B013BF" w:rsidRPr="00B17ABA">
        <w:t>s</w:t>
      </w:r>
      <w:r w:rsidRPr="00B17ABA">
        <w:t xml:space="preserve"> et al</w:t>
      </w:r>
      <w:r w:rsidR="00CD11E1" w:rsidRPr="00B17ABA">
        <w:fldChar w:fldCharType="begin">
          <w:fldData xml:space="preserve">PEVuZE5vdGU+PENpdGU+PEF1dGhvcj5XaWxsczwvQXV0aG9yPjxZZWFyPjIwMTE8L1llYXI+PFJl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A0NDA8L3BhZ2VzPjx2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</w:fldData>
        </w:fldChar>
      </w:r>
      <w:r w:rsidR="00EE2B4F" w:rsidRPr="00B17ABA">
        <w:instrText xml:space="preserve"> ADDIN EN.CITE </w:instrText>
      </w:r>
      <w:r w:rsidR="00EE2B4F" w:rsidRPr="00B17ABA">
        <w:fldChar w:fldCharType="begin">
          <w:fldData xml:space="preserve">PEVuZE5vdGU+PENpdGU+PEF1dGhvcj5XaWxsczwvQXV0aG9yPjxZZWFyPjIwMTE8L1llYXI+PFJl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A0NDA8L3BhZ2VzPjx2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309]</w:t>
      </w:r>
      <w:r w:rsidR="00CD11E1" w:rsidRPr="00B17ABA">
        <w:fldChar w:fldCharType="end"/>
      </w:r>
      <w:r w:rsidRPr="00B17ABA">
        <w:t>. Will</w:t>
      </w:r>
      <w:r w:rsidR="00503A25" w:rsidRPr="00B17ABA">
        <w:t>s</w:t>
      </w:r>
      <w:r w:rsidRPr="00B17ABA">
        <w:t xml:space="preserve"> et al estimated the life course trajectories of </w:t>
      </w:r>
      <w:r w:rsidR="00FA2D9D" w:rsidRPr="00B17ABA">
        <w:t xml:space="preserve">SBP </w:t>
      </w:r>
      <w:r w:rsidRPr="00B17ABA">
        <w:t>from childhood to elderly</w:t>
      </w:r>
      <w:r w:rsidR="001521C8" w:rsidRPr="00B17ABA">
        <w:t xml:space="preserve"> by fitting the longitudinal data from eight UK population</w:t>
      </w:r>
      <w:r w:rsidR="0045758D" w:rsidRPr="00B17ABA">
        <w:t xml:space="preserve"> </w:t>
      </w:r>
      <w:r w:rsidR="001521C8" w:rsidRPr="00B17ABA">
        <w:t xml:space="preserve">based cohorts to a non-linear function. Different regression coefficients were </w:t>
      </w:r>
      <w:r w:rsidR="002903B0" w:rsidRPr="00B17ABA">
        <w:t>estimated for different age groups. The hypertension SDDP model used the regression coefficients in Equation 5.4</w:t>
      </w:r>
      <w:r w:rsidR="003A2511" w:rsidRPr="00B17ABA">
        <w:t>,</w:t>
      </w:r>
      <w:r w:rsidR="002903B0" w:rsidRPr="00B17ABA">
        <w:t xml:space="preserve"> which covers the age range between 55 and 77. </w:t>
      </w:r>
    </w:p>
    <w:p w:rsidR="000A2CBF" w:rsidRPr="00B17ABA" w:rsidRDefault="000A2CBF" w:rsidP="001A2558"/>
    <w:p w:rsidR="000A2CBF" w:rsidRPr="00B17ABA" w:rsidRDefault="000A2CBF" w:rsidP="001A2558">
      <w:r w:rsidRPr="00B17ABA">
        <w:t>137.4+(1.54*Age)+(-0.046*Age^2) for men</w:t>
      </w:r>
      <w:r w:rsidR="002903B0" w:rsidRPr="00B17ABA">
        <w:t>, where the intercept age is 55.</w:t>
      </w:r>
    </w:p>
    <w:p w:rsidR="000A2CBF" w:rsidRPr="00B17ABA" w:rsidRDefault="000A2CBF" w:rsidP="001A2558">
      <w:r w:rsidRPr="00B17ABA">
        <w:t>136.7+(1.482*Age)+(-0.348*Age^2) for women</w:t>
      </w:r>
      <w:r w:rsidR="002903B0" w:rsidRPr="00B17ABA">
        <w:t>, where the intercept age is 55.</w:t>
      </w:r>
      <w:r w:rsidR="00652CCE" w:rsidRPr="00B17ABA">
        <w:tab/>
      </w:r>
      <w:r w:rsidR="00652CCE" w:rsidRPr="00B17ABA">
        <w:tab/>
      </w:r>
      <w:r w:rsidR="00652CCE" w:rsidRPr="00B17ABA">
        <w:tab/>
      </w:r>
      <w:r w:rsidR="002903B0" w:rsidRPr="00B17ABA">
        <w:tab/>
      </w:r>
      <w:r w:rsidR="002903B0" w:rsidRPr="00B17ABA">
        <w:tab/>
      </w:r>
      <w:r w:rsidR="002903B0" w:rsidRPr="00B17ABA">
        <w:tab/>
      </w:r>
      <w:r w:rsidR="002903B0" w:rsidRPr="00B17ABA">
        <w:tab/>
      </w:r>
      <w:r w:rsidR="002903B0" w:rsidRPr="00B17ABA">
        <w:tab/>
      </w:r>
      <w:r w:rsidR="002903B0" w:rsidRPr="00B17ABA">
        <w:tab/>
      </w:r>
      <w:r w:rsidR="002903B0" w:rsidRPr="00B17ABA">
        <w:tab/>
      </w:r>
      <w:r w:rsidR="00652CCE" w:rsidRPr="00B17ABA">
        <w:t>Equation 5.4.</w:t>
      </w:r>
    </w:p>
    <w:p w:rsidR="000A2CBF" w:rsidRPr="00B17ABA" w:rsidRDefault="000A2CBF" w:rsidP="001A2558">
      <w:pPr>
        <w:autoSpaceDE w:val="0"/>
        <w:autoSpaceDN w:val="0"/>
        <w:adjustRightInd w:val="0"/>
        <w:spacing w:line="240" w:lineRule="auto"/>
        <w:rPr>
          <w:rFonts w:ascii="Courier New" w:hAnsi="Courier New" w:cs="Courier New"/>
          <w:sz w:val="24"/>
          <w:szCs w:val="24"/>
        </w:rPr>
      </w:pPr>
    </w:p>
    <w:p w:rsidR="003F6ABD" w:rsidRPr="00B17ABA" w:rsidRDefault="00235018" w:rsidP="00F570A1">
      <w:pPr>
        <w:jc w:val="both"/>
        <w:rPr>
          <w:rFonts w:eastAsia="Gulim" w:cs="Gulim"/>
          <w:color w:val="FF0000"/>
          <w:u w:val="single"/>
        </w:rPr>
      </w:pPr>
      <w:r w:rsidRPr="00B17ABA">
        <w:t xml:space="preserve">The hypertension SDDP model is based on the assumption that the difference in SBP lowering effect mainly contributes the treatment </w:t>
      </w:r>
      <w:r w:rsidR="004B0AF6" w:rsidRPr="00B17ABA">
        <w:t>benefit</w:t>
      </w:r>
      <w:r w:rsidR="00CD11E1" w:rsidRPr="00B17ABA">
        <w:fldChar w:fldCharType="begin">
          <w:fldData xml:space="preserve">PEVuZE5vdGU+PENpdGU+PEF1dGhvcj5JbnN1YTwvQXV0aG9yPjxZZWFyPjE5OTQ8L1llYXI+PFJl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</w:fldData>
        </w:fldChar>
      </w:r>
      <w:r w:rsidR="00EE2B4F" w:rsidRPr="00B17ABA">
        <w:instrText xml:space="preserve"> ADDIN EN.CITE </w:instrText>
      </w:r>
      <w:r w:rsidR="00EE2B4F" w:rsidRPr="00B17ABA">
        <w:fldChar w:fldCharType="begin">
          <w:fldData xml:space="preserve">PEVuZE5vdGU+PENpdGU+PEF1dGhvcj5JbnN1YTwvQXV0aG9yPjxZZWFyPjE5OTQ8L1llYXI+PFJl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310, 311]</w:t>
      </w:r>
      <w:r w:rsidR="00CD11E1" w:rsidRPr="00B17ABA">
        <w:fldChar w:fldCharType="end"/>
      </w:r>
      <w:r w:rsidRPr="00B17ABA">
        <w:t>.</w:t>
      </w:r>
      <w:r w:rsidR="003F6ABD" w:rsidRPr="00B17ABA">
        <w:t xml:space="preserve"> </w:t>
      </w:r>
      <w:r w:rsidRPr="00B17ABA">
        <w:t xml:space="preserve">However, there are different perspectives to the blood pressure lowering effect between antihypertensive drugs. Some systematic reviews demonstrated that the blood pressure lowering effects of antihypertensive drugs are not significantly different </w:t>
      </w:r>
      <w:r w:rsidR="00FA2D9D" w:rsidRPr="00B17ABA">
        <w:rPr>
          <w:rFonts w:hint="eastAsia"/>
          <w:lang w:eastAsia="ko-KR"/>
        </w:rPr>
        <w:t xml:space="preserve">to </w:t>
      </w:r>
      <w:r w:rsidRPr="00B17ABA">
        <w:t>each other</w:t>
      </w:r>
      <w:r w:rsidR="00CD11E1" w:rsidRPr="00B17ABA">
        <w:fldChar w:fldCharType="begin"/>
      </w:r>
      <w:r w:rsidR="00EE2B4F" w:rsidRPr="00B17ABA">
        <w:instrText xml:space="preserve"> ADDIN EN.CITE &lt;EndNote&gt;&lt;Cite&gt;&lt;Author&gt;Hedberg N&lt;/Author&gt;&lt;Year&gt;2008&lt;/Year&gt;&lt;RecNum&gt;368&lt;/RecNum&gt;&lt;DisplayText&gt;&lt;style face="superscript"&gt;[247, 248]&lt;/style&gt;&lt;/DisplayText&gt;&lt;record&gt;&lt;rec-number&gt;368&lt;/rec-number&gt;&lt;foreign-keys&gt;&lt;key app="EN" db-id="z2a0dvwpazf220et2vh50z295rxpzfevwft2"&gt;368&lt;/key&gt;&lt;/foreign-keys&gt;&lt;ref-type name="Book"&gt;6&lt;/ref-type&gt;&lt;contributors&gt;&lt;authors&gt;&lt;author&gt;Hedberg N, &lt;/author&gt;&lt;author&gt;Jacob J. &lt;/author&gt;&lt;/authors&gt;&lt;/contributors&gt;&lt;titles&gt;&lt;title&gt;A review of medicines for lowering blood pressure&lt;/title&gt;&lt;/titles&gt;&lt;dates&gt;&lt;year&gt;2008&lt;/year&gt;&lt;/dates&gt;&lt;publisher&gt;Sweden Tandvards Och Lakemedels for mansverket (TLV)&lt;/publisher&gt;&lt;urls&gt;&lt;/urls&gt;&lt;/record&gt;&lt;/Cite&gt;&lt;Cite&gt;&lt;Author&gt;Kim&lt;/Author&gt;&lt;Year&gt;2010&lt;/Year&gt;&lt;RecNum&gt;369&lt;/RecNum&gt;&lt;record&gt;&lt;rec-number&gt;369&lt;/rec-number&gt;&lt;foreign-keys&gt;&lt;key app="EN" db-id="z2a0dvwpazf220et2vh50z295rxpzfevwft2"&gt;369&lt;/key&gt;&lt;/foreign-keys&gt;&lt;ref-type name="Book"&gt;6&lt;/ref-type&gt;&lt;contributors&gt;&lt;authors&gt;&lt;author&gt;Kim, J.; Kim, C.; Lee, S.; Lee, Y.; Son, H.; Choi, S.&lt;/author&gt;&lt;/authors&gt;&lt;/contributors&gt;&lt;titles&gt;&lt;title&gt;Study on clinical efficiency and adverse events of anti-hypertensive drugs for the re-evaluation of existing drugs&lt;/title&gt;&lt;/titles&gt;&lt;dates&gt;&lt;year&gt;2010&lt;/year&gt;&lt;/dates&gt;&lt;pub-location&gt;Seoul&lt;/pub-location&gt;&lt;publisher&gt;The Health and Insurance Review and Assessment Agency (HIRA)&lt;/publisher&gt;&lt;urls&gt;&lt;/urls&gt;&lt;/record&gt;&lt;/Cite&gt;&lt;/EndNote&gt;</w:instrText>
      </w:r>
      <w:r w:rsidR="00CD11E1" w:rsidRPr="00B17ABA">
        <w:fldChar w:fldCharType="separate"/>
      </w:r>
      <w:r w:rsidR="00EE2B4F" w:rsidRPr="00B17ABA">
        <w:rPr>
          <w:noProof/>
          <w:vertAlign w:val="superscript"/>
        </w:rPr>
        <w:t>[247, 248]</w:t>
      </w:r>
      <w:r w:rsidR="00CD11E1" w:rsidRPr="00B17ABA">
        <w:fldChar w:fldCharType="end"/>
      </w:r>
      <w:r w:rsidRPr="00B17ABA">
        <w:t xml:space="preserve">. </w:t>
      </w:r>
      <w:r w:rsidR="003F6ABD" w:rsidRPr="00B17ABA">
        <w:t xml:space="preserve">In contrast, </w:t>
      </w:r>
      <w:r w:rsidRPr="00B17ABA">
        <w:t xml:space="preserve">some evidence </w:t>
      </w:r>
      <w:r w:rsidR="003F6ABD" w:rsidRPr="00B17ABA">
        <w:t xml:space="preserve">shows that </w:t>
      </w:r>
      <w:r w:rsidR="00FA2D9D" w:rsidRPr="00B17ABA">
        <w:rPr>
          <w:rFonts w:hint="eastAsia"/>
          <w:lang w:eastAsia="ko-KR"/>
        </w:rPr>
        <w:t>certain</w:t>
      </w:r>
      <w:r w:rsidR="003F6ABD" w:rsidRPr="00B17ABA">
        <w:t xml:space="preserve"> drugs have a </w:t>
      </w:r>
      <w:r w:rsidRPr="00B17ABA">
        <w:t>significant</w:t>
      </w:r>
      <w:r w:rsidR="00FA2D9D" w:rsidRPr="00B17ABA">
        <w:rPr>
          <w:rFonts w:hint="eastAsia"/>
          <w:lang w:eastAsia="ko-KR"/>
        </w:rPr>
        <w:t>ly</w:t>
      </w:r>
      <w:r w:rsidRPr="00B17ABA">
        <w:t xml:space="preserve"> </w:t>
      </w:r>
      <w:r w:rsidR="003F6ABD" w:rsidRPr="00B17ABA">
        <w:t xml:space="preserve">better </w:t>
      </w:r>
      <w:r w:rsidR="004B0AF6" w:rsidRPr="00B17ABA">
        <w:t>blood pressure</w:t>
      </w:r>
      <w:r w:rsidR="00FA2D9D" w:rsidRPr="00B17ABA">
        <w:t xml:space="preserve"> lowering effect than others</w:t>
      </w:r>
      <w:r w:rsidR="00CD11E1" w:rsidRPr="00B17ABA">
        <w:fldChar w:fldCharType="begin">
          <w:fldData xml:space="preserve">PEVuZE5vdGU+PENpdGU+PEF1dGhvcj5XcmlnaHQ8L0F1dGhvcj48WWVhcj4xOTk5PC9ZZWFyPjxS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</w:fldData>
        </w:fldChar>
      </w:r>
      <w:r w:rsidR="00EE2B4F" w:rsidRPr="00B17ABA">
        <w:instrText xml:space="preserve"> ADDIN EN.CITE </w:instrText>
      </w:r>
      <w:r w:rsidR="00EE2B4F" w:rsidRPr="00B17ABA">
        <w:fldChar w:fldCharType="begin">
          <w:fldData xml:space="preserve">PEVuZE5vdGU+PENpdGU+PEF1dGhvcj5XcmlnaHQ8L0F1dGhvcj48WWVhcj4xOTk5PC9ZZWFyPjxS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312, 313]</w:t>
      </w:r>
      <w:r w:rsidR="00CD11E1" w:rsidRPr="00B17ABA">
        <w:fldChar w:fldCharType="end"/>
      </w:r>
      <w:r w:rsidRPr="00B17ABA">
        <w:t xml:space="preserve">. In order to populate the </w:t>
      </w:r>
      <w:r w:rsidR="001F663A" w:rsidRPr="00B17ABA">
        <w:rPr>
          <w:rFonts w:hint="eastAsia"/>
          <w:lang w:eastAsia="ko-KR"/>
        </w:rPr>
        <w:t xml:space="preserve">clinical </w:t>
      </w:r>
      <w:r w:rsidRPr="00B17ABA">
        <w:t>decision rule</w:t>
      </w:r>
      <w:r w:rsidR="001F663A" w:rsidRPr="00B17ABA">
        <w:rPr>
          <w:rFonts w:hint="eastAsia"/>
          <w:lang w:eastAsia="ko-KR"/>
        </w:rPr>
        <w:t xml:space="preserve"> based on SBP</w:t>
      </w:r>
      <w:r w:rsidRPr="00B17ABA">
        <w:t xml:space="preserve"> in </w:t>
      </w:r>
      <w:r w:rsidR="001F663A" w:rsidRPr="00B17ABA">
        <w:rPr>
          <w:rFonts w:hint="eastAsia"/>
          <w:lang w:eastAsia="ko-KR"/>
        </w:rPr>
        <w:t>SDDP modelling</w:t>
      </w:r>
      <w:r w:rsidRPr="00B17ABA">
        <w:t xml:space="preserve">, the hypertension SDDP model </w:t>
      </w:r>
      <w:r w:rsidR="003F6ABD" w:rsidRPr="00B17ABA">
        <w:t xml:space="preserve">accepted the latter even though the difference in the </w:t>
      </w:r>
      <w:r w:rsidR="004B0AF6" w:rsidRPr="00B17ABA">
        <w:t>blood pressure lowering</w:t>
      </w:r>
      <w:r w:rsidR="003F6ABD" w:rsidRPr="00B17ABA">
        <w:t xml:space="preserve"> effect is small.</w:t>
      </w:r>
      <w:r w:rsidR="003F6ABD" w:rsidRPr="00B17ABA">
        <w:rPr>
          <w:rFonts w:eastAsia="Gulim" w:cs="Gulim"/>
          <w:color w:val="FF0000"/>
          <w:u w:val="single"/>
        </w:rPr>
        <w:t xml:space="preserve"> </w:t>
      </w:r>
    </w:p>
    <w:p w:rsidR="00426701" w:rsidRPr="00B17ABA" w:rsidRDefault="00426701" w:rsidP="00F570A1">
      <w:pPr>
        <w:jc w:val="both"/>
      </w:pPr>
      <w:r w:rsidRPr="00B17ABA">
        <w:t>F</w:t>
      </w:r>
      <w:r w:rsidR="000A2CBF" w:rsidRPr="00B17ABA">
        <w:t>our systematic reviews</w:t>
      </w:r>
      <w:r w:rsidR="00FA2D9D" w:rsidRPr="00B17ABA">
        <w:rPr>
          <w:rFonts w:hint="eastAsia"/>
          <w:lang w:eastAsia="ko-KR"/>
        </w:rPr>
        <w:t xml:space="preserve"> that</w:t>
      </w:r>
      <w:r w:rsidR="000A2CBF" w:rsidRPr="00B17ABA">
        <w:t xml:space="preserve"> conducted a meta-analysis to compare the S</w:t>
      </w:r>
      <w:r w:rsidR="004B0AF6" w:rsidRPr="00B17ABA">
        <w:t>BP lowering</w:t>
      </w:r>
      <w:r w:rsidR="000A2CBF" w:rsidRPr="00B17ABA">
        <w:t xml:space="preserve"> effect of five major antihypertensive drugs</w:t>
      </w:r>
      <w:r w:rsidRPr="00B17ABA">
        <w:t xml:space="preserve"> were initially identified</w:t>
      </w:r>
      <w:r w:rsidR="000A2CBF" w:rsidRPr="00B17ABA">
        <w:rPr>
          <w:rFonts w:cstheme="majorBidi"/>
        </w:rPr>
        <w:t xml:space="preserve"> (</w:t>
      </w:r>
      <w:r w:rsidR="00313AF7" w:rsidRPr="00B17ABA">
        <w:rPr>
          <w:rFonts w:cstheme="majorBidi"/>
        </w:rPr>
        <w:t>see</w:t>
      </w:r>
      <w:r w:rsidR="000A2CBF" w:rsidRPr="00B17ABA">
        <w:rPr>
          <w:rFonts w:cstheme="majorBidi"/>
        </w:rPr>
        <w:t xml:space="preserve"> </w:t>
      </w:r>
      <w:r w:rsidR="00C504C2" w:rsidRPr="00B17ABA">
        <w:rPr>
          <w:rFonts w:cstheme="majorBidi"/>
        </w:rPr>
        <w:fldChar w:fldCharType="begin"/>
      </w:r>
      <w:r w:rsidR="00C504C2" w:rsidRPr="00B17ABA">
        <w:rPr>
          <w:rFonts w:cstheme="majorBidi"/>
        </w:rPr>
        <w:instrText xml:space="preserve"> REF _Ref423610916 \h </w:instrText>
      </w:r>
      <w:r w:rsidR="00B17ABA">
        <w:rPr>
          <w:rFonts w:cstheme="majorBidi"/>
        </w:rPr>
        <w:instrText xml:space="preserve"> \* MERGEFORMAT </w:instrText>
      </w:r>
      <w:r w:rsidR="00C504C2" w:rsidRPr="00B17ABA">
        <w:rPr>
          <w:rFonts w:cstheme="majorBidi"/>
        </w:rPr>
      </w:r>
      <w:r w:rsidR="00C504C2" w:rsidRPr="00B17ABA">
        <w:rPr>
          <w:rFonts w:cstheme="majorBidi"/>
        </w:rPr>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1</w:t>
      </w:r>
      <w:r w:rsidR="00C504C2" w:rsidRPr="00B17ABA">
        <w:rPr>
          <w:rFonts w:cstheme="majorBidi"/>
        </w:rPr>
        <w:fldChar w:fldCharType="end"/>
      </w:r>
      <w:r w:rsidR="00FA2D9D" w:rsidRPr="00B17ABA">
        <w:rPr>
          <w:rFonts w:cstheme="majorBidi"/>
        </w:rPr>
        <w:t>)</w:t>
      </w:r>
      <w:r w:rsidR="00CD11E1" w:rsidRPr="00B17ABA">
        <w:rPr>
          <w:rFonts w:cstheme="majorBidi"/>
        </w:rPr>
        <w:fldChar w:fldCharType="begin">
          <w:fldData xml:space="preserve">PEVuZE5vdGU+PENpdGU+PEF1dGhvcj5MYXc8L0F1dGhvcj48WWVhcj4yMDAzPC9ZZWFyPjxSZWNO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MYXc8L0F1dGhvcj48WWVhcj4yMDAzPC9ZZWFyPjxSZWNO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CD11E1" w:rsidRPr="00B17ABA">
        <w:rPr>
          <w:rFonts w:cstheme="majorBidi"/>
        </w:rPr>
      </w:r>
      <w:r w:rsidR="00CD11E1" w:rsidRPr="00B17ABA">
        <w:rPr>
          <w:rFonts w:cstheme="majorBidi"/>
        </w:rPr>
        <w:fldChar w:fldCharType="separate"/>
      </w:r>
      <w:r w:rsidR="00EE2B4F" w:rsidRPr="00B17ABA">
        <w:rPr>
          <w:rFonts w:cstheme="majorBidi"/>
          <w:noProof/>
          <w:vertAlign w:val="superscript"/>
        </w:rPr>
        <w:t>[282, 313-315]</w:t>
      </w:r>
      <w:r w:rsidR="00CD11E1" w:rsidRPr="00B17ABA">
        <w:rPr>
          <w:rFonts w:cstheme="majorBidi"/>
        </w:rPr>
        <w:fldChar w:fldCharType="end"/>
      </w:r>
      <w:r w:rsidR="000A2CBF" w:rsidRPr="00B17ABA">
        <w:rPr>
          <w:rFonts w:cstheme="majorBidi"/>
        </w:rPr>
        <w:t>.</w:t>
      </w:r>
      <w:r w:rsidRPr="00B17ABA">
        <w:rPr>
          <w:rFonts w:cstheme="majorBidi"/>
        </w:rPr>
        <w:t xml:space="preserve"> </w:t>
      </w:r>
      <w:r w:rsidR="004B0AF6" w:rsidRPr="00B17ABA">
        <w:t xml:space="preserve">The SBP lowering effect in the hypertension SDDP model was based on </w:t>
      </w:r>
      <w:r w:rsidR="004A7EBD" w:rsidRPr="00B17ABA">
        <w:t>Wright et al</w:t>
      </w:r>
      <w:r w:rsidR="00FA2D9D" w:rsidRPr="00B17ABA">
        <w:t>’s systematic review</w:t>
      </w:r>
      <w:r w:rsidR="004B0AF6" w:rsidRPr="00B17ABA">
        <w:t>, which provides the weighted mean difference and 95% confidence interval (CI) between active drug arm and placebo arm at one year or the earliest time after one year</w:t>
      </w:r>
      <w:r w:rsidR="00CD11E1" w:rsidRPr="00B17ABA">
        <w:fldChar w:fldCharType="begin">
          <w:fldData xml:space="preserve">PEVuZE5vdGU+PENpdGU+PEF1dGhvcj5XcmlnaHQ8L0F1dGhvcj48WWVhcj4yMDA5PC9ZZWFyPjxS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</w:fldData>
        </w:fldChar>
      </w:r>
      <w:r w:rsidR="00EE2B4F" w:rsidRPr="00B17ABA">
        <w:instrText xml:space="preserve"> ADDIN EN.CITE </w:instrText>
      </w:r>
      <w:r w:rsidR="00EE2B4F" w:rsidRPr="00B17ABA">
        <w:fldChar w:fldCharType="begin">
          <w:fldData xml:space="preserve">PEVuZE5vdGU+PENpdGU+PEF1dGhvcj5XcmlnaHQ8L0F1dGhvcj48WWVhcj4yMDA5PC9ZZWFyPjxS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313]</w:t>
      </w:r>
      <w:r w:rsidR="00CD11E1" w:rsidRPr="00B17ABA">
        <w:fldChar w:fldCharType="end"/>
      </w:r>
      <w:r w:rsidR="004B0AF6" w:rsidRPr="00B17ABA">
        <w:t>, and Wald et al’s systematic review, which presents mean placebo-subtracted SBP reduction (and 95% CI) over a period of 4-12 weeks</w:t>
      </w:r>
      <w:r w:rsidR="00CD11E1" w:rsidRPr="00B17ABA">
        <w:fldChar w:fldCharType="begin">
          <w:fldData xml:space="preserve">PEVuZE5vdGU+PENpdGU+PEF1dGhvcj5XYWxkPC9BdXRob3I+PFllYXI+MjAwOTwvWWVhcj48UmVj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=
</w:fldData>
        </w:fldChar>
      </w:r>
      <w:r w:rsidR="00EE2B4F" w:rsidRPr="00B17ABA">
        <w:instrText xml:space="preserve"> ADDIN EN.CITE </w:instrText>
      </w:r>
      <w:r w:rsidR="00EE2B4F" w:rsidRPr="00B17ABA">
        <w:fldChar w:fldCharType="begin">
          <w:fldData xml:space="preserve">PEVuZE5vdGU+PENpdGU+PEF1dGhvcj5XYWxkPC9BdXRob3I+PFllYXI+MjAwOTwvWWVhcj48UmVj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=
</w:fldData>
        </w:fldChar>
      </w:r>
      <w:r w:rsidR="00EE2B4F" w:rsidRPr="00B17ABA">
        <w:instrText xml:space="preserve"> ADDIN EN.CITE.DATA </w:instrText>
      </w:r>
      <w:r w:rsidR="00EE2B4F" w:rsidRPr="00B17ABA">
        <w:fldChar w:fldCharType="end"/>
      </w:r>
      <w:r w:rsidR="00CD11E1" w:rsidRPr="00B17ABA">
        <w:fldChar w:fldCharType="separate"/>
      </w:r>
      <w:r w:rsidR="00EE2B4F" w:rsidRPr="00B17ABA">
        <w:rPr>
          <w:noProof/>
          <w:vertAlign w:val="superscript"/>
        </w:rPr>
        <w:t>[315]</w:t>
      </w:r>
      <w:r w:rsidR="00CD11E1" w:rsidRPr="00B17ABA">
        <w:fldChar w:fldCharType="end"/>
      </w:r>
      <w:r w:rsidR="004B0AF6" w:rsidRPr="00B17ABA">
        <w:t xml:space="preserve">. </w:t>
      </w:r>
      <w:r w:rsidR="000A2CBF" w:rsidRPr="00B17ABA">
        <w:t xml:space="preserve">Law et al’s </w:t>
      </w:r>
      <w:r w:rsidRPr="00B17ABA">
        <w:t>review</w:t>
      </w:r>
      <w:r w:rsidR="000A2CBF" w:rsidRPr="00B17ABA">
        <w:t xml:space="preserve"> was excluded because of the short time period, which was 24 hours</w:t>
      </w:r>
      <w:r w:rsidR="00CD11E1" w:rsidRPr="00B17ABA">
        <w:fldChar w:fldCharType="begin"/>
      </w:r>
      <w:r w:rsidR="00EE2B4F" w:rsidRPr="00B17ABA">
        <w:instrText xml:space="preserve"> ADDIN EN.CITE &lt;EndNote&gt;&lt;Cite&gt;&lt;Author&gt;Law&lt;/Author&gt;&lt;Year&gt;2003&lt;/Year&gt;&lt;RecNum&gt;408&lt;/RecNum&gt;&lt;DisplayText&gt;&lt;style face="superscript"&gt;[282]&lt;/style&gt;&lt;/DisplayText&gt;&lt;record&gt;&lt;rec-number&gt;408&lt;/rec-number&gt;&lt;foreign-keys&gt;&lt;key app="EN" db-id="z2a0dvwpazf220et2vh50z295rxpzfevwft2"&gt;408&lt;/key&gt;&lt;/foreign-keys&gt;&lt;ref-type name="Journal Article"&gt;17&lt;/ref-type&gt;&lt;contributors&gt;&lt;authors&gt;&lt;author&gt;Law, M.&lt;/author&gt;&lt;author&gt;Wald, N.&lt;/author&gt;&lt;author&gt;Morris, J.&lt;/author&gt;&lt;/authors&gt;&lt;/contributors&gt;&lt;auth-address&gt;Department of Environmental and Preventive Medicine, Wolfson Institute of Preventive Medicine, St Bart&amp;apos;s &amp;amp; The Royal London School of Medicine, Queen Mary&amp;apos;s School of Medicine and Dentistry, London, UK.&lt;/auth-address&gt;&lt;titles&gt;&lt;title&gt;Lowering blood pressure to prevent myocardial infarction and stroke: a new preventive strategy&lt;/title&gt;&lt;secondary-title&gt;Health Technol Assess&lt;/secondary-title&gt;&lt;/titles&gt;&lt;periodical&gt;&lt;full-title&gt;Health Technol Assess&lt;/full-title&gt;&lt;/periodical&gt;&lt;pages&gt;1-94&lt;/pages&gt;&lt;volume&gt;7&lt;/volume&gt;&lt;number&gt;31&lt;/number&gt;&lt;edition&gt;2003/11/08&lt;/edition&gt;&lt;keywords&gt;&lt;keyword&gt;Antihypertensive Agents/adverse effects/therapeutic use&lt;/keyword&gt;&lt;keyword&gt;England/epidemiology&lt;/keyword&gt;&lt;keyword&gt;Humans&lt;/keyword&gt;&lt;keyword&gt;Hypertension/complications/*drug therapy/epidemiology/physiopathology&lt;/keyword&gt;&lt;keyword&gt;Incidence&lt;/keyword&gt;&lt;keyword&gt;Myocardial Infarction/epidemiology/*prevention &amp;amp; control&lt;/keyword&gt;&lt;keyword&gt;Practice Guidelines as Topic&lt;/keyword&gt;&lt;keyword&gt;Risk Factors&lt;/keyword&gt;&lt;keyword&gt;Stroke/*prevention &amp;amp; control&lt;/keyword&gt;&lt;keyword&gt;Wales/epidemiology&lt;/keyword&gt;&lt;/keywords&gt;&lt;dates&gt;&lt;year&gt;2003&lt;/year&gt;&lt;/dates&gt;&lt;isbn&gt;1366-5278 (Print)&amp;#xD;1366-5278 (Linking)&lt;/isbn&gt;&lt;accession-num&gt;14604498&lt;/accession-num&gt;&lt;work-type&gt;Research Support, Non-U.S. Gov&amp;apos;t&amp;#xD;Review&lt;/work-type&gt;&lt;urls&gt;&lt;related-urls&gt;&lt;url&gt;http://www.ncbi.nlm.nih.gov/pubmed/14604498&lt;/url&gt;&lt;/related-urls&gt;&lt;/urls&gt;&lt;language&gt;eng&lt;/language&gt;&lt;/record&gt;&lt;/Cite&gt;&lt;/EndNote&gt;</w:instrText>
      </w:r>
      <w:r w:rsidR="00CD11E1" w:rsidRPr="00B17ABA">
        <w:fldChar w:fldCharType="separate"/>
      </w:r>
      <w:r w:rsidR="00EE2B4F" w:rsidRPr="00B17ABA">
        <w:rPr>
          <w:noProof/>
          <w:vertAlign w:val="superscript"/>
        </w:rPr>
        <w:t>[282]</w:t>
      </w:r>
      <w:r w:rsidR="00CD11E1" w:rsidRPr="00B17ABA">
        <w:fldChar w:fldCharType="end"/>
      </w:r>
      <w:r w:rsidR="000A2CBF" w:rsidRPr="00B17ABA">
        <w:t xml:space="preserve">. </w:t>
      </w:r>
      <w:r w:rsidR="00FA2D9D" w:rsidRPr="00B17ABA">
        <w:t>Baguet</w:t>
      </w:r>
      <w:r w:rsidR="000A2CBF" w:rsidRPr="00B17ABA">
        <w:t xml:space="preserve"> et al’s </w:t>
      </w:r>
      <w:r w:rsidRPr="00B17ABA">
        <w:t>review</w:t>
      </w:r>
      <w:r w:rsidR="000A2CBF" w:rsidRPr="00B17ABA">
        <w:t xml:space="preserve"> was</w:t>
      </w:r>
      <w:r w:rsidRPr="00B17ABA">
        <w:t xml:space="preserve"> also</w:t>
      </w:r>
      <w:r w:rsidR="000A2CBF" w:rsidRPr="00B17ABA">
        <w:t xml:space="preserve"> excluded because the final o</w:t>
      </w:r>
      <w:r w:rsidRPr="00B17ABA">
        <w:t xml:space="preserve">utcome of meta-analysis was not </w:t>
      </w:r>
      <w:r w:rsidR="000A2CBF" w:rsidRPr="00B17ABA">
        <w:t>controlled by placebo</w:t>
      </w:r>
      <w:r w:rsidR="00CD11E1" w:rsidRPr="00B17ABA">
        <w:fldChar w:fldCharType="begin"/>
      </w:r>
      <w:r w:rsidR="00EE2B4F" w:rsidRPr="00B17ABA">
        <w:instrText xml:space="preserve"> ADDIN EN.CITE &lt;EndNote&gt;&lt;Cite&gt;&lt;Author&gt;Baguet&lt;/Author&gt;&lt;Year&gt;2007&lt;/Year&gt;&lt;RecNum&gt;497&lt;/RecNum&gt;&lt;DisplayText&gt;&lt;style face="superscript"&gt;[314]&lt;/style&gt;&lt;/DisplayText&gt;&lt;record&gt;&lt;rec-number&gt;497&lt;/rec-number&gt;&lt;foreign-keys&gt;&lt;key app="EN" db-id="z2a0dvwpazf220et2vh50z295rxpzfevwft2"&gt;497&lt;/key&gt;&lt;/foreign-keys&gt;&lt;ref-type name="Journal Article"&gt;17&lt;/ref-type&gt;&lt;contributors&gt;&lt;authors&gt;&lt;author&gt;Baguet, J. P.&lt;/author&gt;&lt;author&gt;Legallicier, B.&lt;/author&gt;&lt;author&gt;Auquier, P.&lt;/author&gt;&lt;author&gt;Robitail, S.&lt;/author&gt;&lt;/authors&gt;&lt;/contributors&gt;&lt;auth-address&gt;Baguet, JP&amp;#xD;CHU Grenoble, Serv Cardiol &amp;amp; HTA, BP 217, F-38043 Grenoble 03, France&amp;#xD;CHU Grenoble, Serv Cardiol &amp;amp; HTA, BP 217, F-38043 Grenoble 03, France&amp;#xD;Grenoble Univ Hosp, Cardiol &amp;amp; Hypertens Unit, Grenoble, France&amp;#xD;Rouen Univ Hosp, Nephrol Unit, Rouen, France&amp;#xD;Univ Marseille, Dept Publ Hlth, Marseille, France&lt;/auth-address&gt;&lt;titles&gt;&lt;title&gt;Updated meta-analytical approach to the efficacy of antihypertensive drugs in reducing blood pressure&lt;/title&gt;&lt;secondary-title&gt;Clinical Drug Investigation&lt;/secondary-title&gt;&lt;alt-title&gt;Clin Drug Invest&lt;/alt-title&gt;&lt;/titles&gt;&lt;periodical&gt;&lt;full-title&gt;Clinical Drug Investigation&lt;/full-title&gt;&lt;abbr-1&gt;Clin Drug Invest&lt;/abbr-1&gt;&lt;/periodical&gt;&lt;alt-periodical&gt;&lt;full-title&gt;Clinical Drug Investigation&lt;/full-title&gt;&lt;abbr-1&gt;Clin Drug Invest&lt;/abbr-1&gt;&lt;/alt-periodical&gt;&lt;pages&gt;735-753&lt;/pages&gt;&lt;volume&gt;27&lt;/volume&gt;&lt;number&gt;11&lt;/number&gt;&lt;keywords&gt;&lt;keyword&gt;moderate essential-hypertension&lt;/keyword&gt;&lt;keyword&gt;angiotensin-ii antagonist&lt;/keyword&gt;&lt;keyword&gt;sympathetic nervous-system&lt;/keyword&gt;&lt;keyword&gt;indapamide 1.5 mg&lt;/keyword&gt;&lt;keyword&gt;quality-of-life&lt;/keyword&gt;&lt;keyword&gt;double-blind&lt;/keyword&gt;&lt;keyword&gt;candesartan-cilexetil&lt;/keyword&gt;&lt;keyword&gt;elderly-patients&lt;/keyword&gt;&lt;keyword&gt;diastolic hypertension&lt;/keyword&gt;&lt;keyword&gt;arterial-hypertension&lt;/keyword&gt;&lt;/keywords&gt;&lt;dates&gt;&lt;year&gt;2007&lt;/year&gt;&lt;/dates&gt;&lt;isbn&gt;1173-2563&lt;/isbn&gt;&lt;accession-num&gt;WOS:000250281300001&lt;/accession-num&gt;&lt;urls&gt;&lt;related-urls&gt;&lt;url&gt;&amp;lt;Go to ISI&amp;gt;://WOS:000250281300001&lt;/url&gt;&lt;/related-urls&gt;&lt;/urls&gt;&lt;language&gt;English&lt;/language&gt;&lt;/record&gt;&lt;/Cite&gt;&lt;/EndNote&gt;</w:instrText>
      </w:r>
      <w:r w:rsidR="00CD11E1" w:rsidRPr="00B17ABA">
        <w:fldChar w:fldCharType="separate"/>
      </w:r>
      <w:r w:rsidR="00EE2B4F" w:rsidRPr="00B17ABA">
        <w:rPr>
          <w:noProof/>
          <w:vertAlign w:val="superscript"/>
        </w:rPr>
        <w:t>[314]</w:t>
      </w:r>
      <w:r w:rsidR="00CD11E1" w:rsidRPr="00B17ABA">
        <w:fldChar w:fldCharType="end"/>
      </w:r>
      <w:r w:rsidR="000A2CBF" w:rsidRPr="00B17ABA">
        <w:t xml:space="preserve">. </w:t>
      </w:r>
    </w:p>
    <w:p w:rsidR="00426701" w:rsidRPr="00B17ABA" w:rsidRDefault="00426701" w:rsidP="001A2558">
      <w:pPr>
        <w:jc w:val="both"/>
        <w:sectPr w:rsidR="00426701" w:rsidRPr="00B17ABA" w:rsidSect="00013330">
          <w:pgSz w:w="11906" w:h="16838"/>
          <w:pgMar w:top="1701" w:right="1418" w:bottom="1701" w:left="2268" w:header="708" w:footer="708" w:gutter="0"/>
          <w:cols w:space="708"/>
          <w:docGrid w:linePitch="360"/>
        </w:sectPr>
      </w:pPr>
    </w:p>
    <w:p w:rsidR="000A2CBF" w:rsidRPr="00B17ABA" w:rsidRDefault="000A2CBF" w:rsidP="001A2558">
      <w:pPr>
        <w:pStyle w:val="Caption"/>
      </w:pPr>
      <w:bookmarkStart w:id="177" w:name="_Ref423610916"/>
      <w:bookmarkStart w:id="178" w:name="_Toc426018642"/>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1</w:t>
        </w:r>
      </w:fldSimple>
      <w:bookmarkEnd w:id="177"/>
      <w:r w:rsidRPr="00B17ABA">
        <w:t xml:space="preserve">. Comparison between systematic reviews on </w:t>
      </w:r>
      <w:r w:rsidR="006A7463" w:rsidRPr="00B17ABA">
        <w:t>SBP</w:t>
      </w:r>
      <w:r w:rsidRPr="00B17ABA">
        <w:t xml:space="preserve"> lowering effect of antihypertensive drugs</w:t>
      </w:r>
      <w:bookmarkEnd w:id="178"/>
    </w:p>
    <w:tbl>
      <w:tblPr>
        <w:tblW w:w="504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0"/>
        <w:gridCol w:w="1016"/>
        <w:gridCol w:w="2876"/>
        <w:gridCol w:w="2876"/>
        <w:gridCol w:w="2876"/>
        <w:gridCol w:w="2874"/>
      </w:tblGrid>
      <w:tr w:rsidR="000C6633" w:rsidRPr="00B17ABA" w:rsidTr="009923E9">
        <w:trPr>
          <w:trHeight w:val="255"/>
        </w:trPr>
        <w:tc>
          <w:tcPr>
            <w:tcW w:w="733" w:type="pct"/>
            <w:gridSpan w:val="2"/>
            <w:tcBorders>
              <w:bottom w:val="double" w:sz="4" w:space="0" w:color="auto"/>
            </w:tcBorders>
            <w:shd w:val="clear" w:color="auto" w:fill="auto"/>
            <w:hideMark/>
          </w:tcPr>
          <w:p w:rsidR="000C6633" w:rsidRPr="00B17ABA" w:rsidRDefault="000C6633" w:rsidP="00AA2D24">
            <w:pPr>
              <w:pStyle w:val="TOC1"/>
            </w:pPr>
          </w:p>
        </w:tc>
        <w:tc>
          <w:tcPr>
            <w:tcW w:w="1067" w:type="pct"/>
            <w:tcBorders>
              <w:bottom w:val="double" w:sz="4" w:space="0" w:color="auto"/>
            </w:tcBorders>
            <w:shd w:val="clear" w:color="auto" w:fill="auto"/>
            <w:hideMark/>
          </w:tcPr>
          <w:p w:rsidR="000C6633" w:rsidRPr="00B17ABA" w:rsidRDefault="000C6633" w:rsidP="00EE2B4F">
            <w:pPr>
              <w:pStyle w:val="TOC1"/>
              <w:jc w:val="center"/>
            </w:pPr>
            <w:r w:rsidRPr="00B17ABA">
              <w:t>Law et al, 2003</w:t>
            </w:r>
            <w:r w:rsidRPr="00B17ABA">
              <w:fldChar w:fldCharType="begin"/>
            </w:r>
            <w:r w:rsidR="00EE2B4F" w:rsidRPr="00B17ABA">
              <w:instrText xml:space="preserve"> ADDIN EN.CITE &lt;EndNote&gt;&lt;Cite&gt;&lt;Author&gt;Law&lt;/Author&gt;&lt;Year&gt;2003&lt;/Year&gt;&lt;RecNum&gt;408&lt;/RecNum&gt;&lt;DisplayText&gt;&lt;style face="superscript"&gt;[282]&lt;/style&gt;&lt;/DisplayText&gt;&lt;record&gt;&lt;rec-number&gt;408&lt;/rec-number&gt;&lt;foreign-keys&gt;&lt;key app="EN" db-id="z2a0dvwpazf220et2vh50z295rxpzfevwft2"&gt;408&lt;/key&gt;&lt;/foreign-keys&gt;&lt;ref-type name="Journal Article"&gt;17&lt;/ref-type&gt;&lt;contributors&gt;&lt;authors&gt;&lt;author&gt;Law, M.&lt;/author&gt;&lt;author&gt;Wald, N.&lt;/author&gt;&lt;author&gt;Morris, J.&lt;/author&gt;&lt;/authors&gt;&lt;/contributors&gt;&lt;auth-address&gt;Department of Environmental and Preventive Medicine, Wolfson Institute of Preventive Medicine, St Bart&amp;apos;s &amp;amp; The Royal London School of Medicine, Queen Mary&amp;apos;s School of Medicine and Dentistry, London, UK.&lt;/auth-address&gt;&lt;titles&gt;&lt;title&gt;Lowering blood pressure to prevent myocardial infarction and stroke: a new preventive strategy&lt;/title&gt;&lt;secondary-title&gt;Health Technol Assess&lt;/secondary-title&gt;&lt;/titles&gt;&lt;periodical&gt;&lt;full-title&gt;Health Technol Assess&lt;/full-title&gt;&lt;/periodical&gt;&lt;pages&gt;1-94&lt;/pages&gt;&lt;volume&gt;7&lt;/volume&gt;&lt;number&gt;31&lt;/number&gt;&lt;edition&gt;2003/11/08&lt;/edition&gt;&lt;keywords&gt;&lt;keyword&gt;Antihypertensive Agents/adverse effects/therapeutic use&lt;/keyword&gt;&lt;keyword&gt;England/epidemiology&lt;/keyword&gt;&lt;keyword&gt;Humans&lt;/keyword&gt;&lt;keyword&gt;Hypertension/complications/*drug therapy/epidemiology/physiopathology&lt;/keyword&gt;&lt;keyword&gt;Incidence&lt;/keyword&gt;&lt;keyword&gt;Myocardial Infarction/epidemiology/*prevention &amp;amp; control&lt;/keyword&gt;&lt;keyword&gt;Practice Guidelines as Topic&lt;/keyword&gt;&lt;keyword&gt;Risk Factors&lt;/keyword&gt;&lt;keyword&gt;Stroke/*prevention &amp;amp; control&lt;/keyword&gt;&lt;keyword&gt;Wales/epidemiology&lt;/keyword&gt;&lt;/keywords&gt;&lt;dates&gt;&lt;year&gt;2003&lt;/year&gt;&lt;/dates&gt;&lt;isbn&gt;1366-5278 (Print)&amp;#xD;1366-5278 (Linking)&lt;/isbn&gt;&lt;accession-num&gt;14604498&lt;/accession-num&gt;&lt;work-type&gt;Research Support, Non-U.S. Gov&amp;apos;t&amp;#xD;Review&lt;/work-type&gt;&lt;urls&gt;&lt;related-urls&gt;&lt;url&gt;http://www.ncbi.nlm.nih.gov/pubmed/14604498&lt;/url&gt;&lt;/related-urls&gt;&lt;/urls&gt;&lt;language&gt;eng&lt;/language&gt;&lt;/record&gt;&lt;/Cite&gt;&lt;/EndNote&gt;</w:instrText>
            </w:r>
            <w:r w:rsidRPr="00B17ABA">
              <w:fldChar w:fldCharType="separate"/>
            </w:r>
            <w:r w:rsidR="00EE2B4F" w:rsidRPr="00B17ABA">
              <w:rPr>
                <w:noProof/>
                <w:vertAlign w:val="superscript"/>
              </w:rPr>
              <w:t>[282]</w:t>
            </w:r>
            <w:r w:rsidRPr="00B17ABA">
              <w:fldChar w:fldCharType="end"/>
            </w:r>
          </w:p>
        </w:tc>
        <w:tc>
          <w:tcPr>
            <w:tcW w:w="1067" w:type="pct"/>
            <w:tcBorders>
              <w:bottom w:val="double" w:sz="4" w:space="0" w:color="auto"/>
            </w:tcBorders>
          </w:tcPr>
          <w:p w:rsidR="000C6633" w:rsidRPr="00B17ABA" w:rsidRDefault="000C6633" w:rsidP="00EE2B4F">
            <w:pPr>
              <w:pStyle w:val="TOC1"/>
              <w:jc w:val="center"/>
              <w:rPr>
                <w:lang w:val="fr-FR"/>
              </w:rPr>
            </w:pPr>
            <w:r w:rsidRPr="00B17ABA">
              <w:rPr>
                <w:lang w:val="fr-FR"/>
              </w:rPr>
              <w:t>Baguet et al, 200</w:t>
            </w:r>
            <w:r w:rsidRPr="00B17ABA">
              <w:rPr>
                <w:lang w:val="fr-FR" w:eastAsia="ko-KR"/>
              </w:rPr>
              <w:t>7</w:t>
            </w:r>
            <w:r w:rsidRPr="00B17ABA">
              <w:rPr>
                <w:lang w:val="fr-FR"/>
              </w:rPr>
              <w:fldChar w:fldCharType="begin"/>
            </w:r>
            <w:r w:rsidR="00EE2B4F" w:rsidRPr="00B17ABA">
              <w:rPr>
                <w:lang w:val="fr-FR"/>
              </w:rPr>
              <w:instrText xml:space="preserve"> ADDIN EN.CITE &lt;EndNote&gt;&lt;Cite&gt;&lt;Author&gt;Baguet&lt;/Author&gt;&lt;Year&gt;2007&lt;/Year&gt;&lt;RecNum&gt;497&lt;/RecNum&gt;&lt;DisplayText&gt;&lt;style face="superscript"&gt;[314]&lt;/style&gt;&lt;/DisplayText&gt;&lt;record&gt;&lt;rec-number&gt;497&lt;/rec-number&gt;&lt;foreign-keys&gt;&lt;key app="EN" db-id="z2a0dvwpazf220et2vh50z295rxpzfevwft2"&gt;497&lt;/key&gt;&lt;/foreign-keys&gt;&lt;ref-type name="Journal Article"&gt;17&lt;/ref-type&gt;&lt;contributors&gt;&lt;authors&gt;&lt;author&gt;Baguet, J. P.&lt;/author&gt;&lt;author&gt;Legallicier, B.&lt;/author&gt;&lt;author&gt;Auquier, P.&lt;/author&gt;&lt;author&gt;Robitail, S.&lt;/author&gt;&lt;/authors&gt;&lt;/contributors&gt;&lt;auth-address&gt;Baguet, JP&amp;#xD;CHU Grenoble, Serv Cardiol &amp;amp; HTA, BP 217, F-38043 Grenoble 03, France&amp;#xD;CHU Grenoble, Serv Cardiol &amp;amp; HTA, BP 217, F-38043 Grenoble 03, France&amp;#xD;Grenoble Univ Hosp, Cardiol &amp;amp; Hypertens Unit, Grenoble, France&amp;#xD;Rouen Univ Hosp, Nephrol Unit, Rouen, France&amp;#xD;Univ Marseille, Dept Publ Hlth, Marseille, France&lt;/auth-address&gt;&lt;titles&gt;&lt;title&gt;Updated meta-analytical approach to the efficacy of antihypertensive drugs in reducing blood pressure&lt;/title&gt;&lt;secondary-title&gt;Clinical Drug Investigation&lt;/secondary-title&gt;&lt;alt-title&gt;Clin Drug Invest&lt;/alt-title&gt;&lt;/titles&gt;&lt;periodical&gt;&lt;full-title&gt;Clinical Drug Investigation&lt;/full-title&gt;&lt;abbr-1&gt;Clin Drug Invest&lt;/abbr-1&gt;&lt;/periodical&gt;&lt;alt-periodical&gt;&lt;full-title&gt;Clinical Drug Investigation&lt;/full-title&gt;&lt;abbr-1&gt;Clin Drug Invest&lt;/abbr-1&gt;&lt;/alt-periodical&gt;&lt;pages&gt;735-753&lt;/pages&gt;&lt;volume&gt;27&lt;/volume&gt;&lt;number&gt;11&lt;/number&gt;&lt;keywords&gt;&lt;keyword&gt;moderate essential-hypertension&lt;/keyword&gt;&lt;keyword&gt;angiotensin-ii antagonist&lt;/keyword&gt;&lt;keyword&gt;sympathetic nervous-system&lt;/keyword&gt;&lt;keyword&gt;indapamide 1.5 mg&lt;/keyword&gt;&lt;keyword&gt;quality-of-life&lt;/keyword&gt;&lt;keyword&gt;double-blind&lt;/keyword&gt;&lt;keyword&gt;candesartan-cilexetil&lt;/keyword&gt;&lt;keyword&gt;elderly-patients&lt;/keyword&gt;&lt;keyword&gt;diastolic hypertension&lt;/keyword&gt;&lt;keyword&gt;arterial-hypertension&lt;/keyword&gt;&lt;/keywords&gt;&lt;dates&gt;&lt;year&gt;2007&lt;/year&gt;&lt;/dates&gt;&lt;isbn&gt;1173-2563&lt;/isbn&gt;&lt;accession-num&gt;WOS:000250281300001&lt;/accession-num&gt;&lt;urls&gt;&lt;related-urls&gt;&lt;url&gt;&amp;lt;Go to ISI&amp;gt;://WOS:000250281300001&lt;/url&gt;&lt;/related-urls&gt;&lt;/urls&gt;&lt;language&gt;English&lt;/language&gt;&lt;/record&gt;&lt;/Cite&gt;&lt;/EndNote&gt;</w:instrText>
            </w:r>
            <w:r w:rsidRPr="00B17ABA">
              <w:rPr>
                <w:lang w:val="fr-FR"/>
              </w:rPr>
              <w:fldChar w:fldCharType="separate"/>
            </w:r>
            <w:r w:rsidR="00EE2B4F" w:rsidRPr="00B17ABA">
              <w:rPr>
                <w:noProof/>
                <w:vertAlign w:val="superscript"/>
                <w:lang w:val="fr-FR"/>
              </w:rPr>
              <w:t>[314]</w:t>
            </w:r>
            <w:r w:rsidRPr="00B17ABA">
              <w:rPr>
                <w:lang w:val="fr-FR"/>
              </w:rPr>
              <w:fldChar w:fldCharType="end"/>
            </w:r>
          </w:p>
        </w:tc>
        <w:tc>
          <w:tcPr>
            <w:tcW w:w="1067" w:type="pct"/>
            <w:tcBorders>
              <w:bottom w:val="double" w:sz="4" w:space="0" w:color="auto"/>
            </w:tcBorders>
            <w:shd w:val="clear" w:color="auto" w:fill="F2F2F2" w:themeFill="background1" w:themeFillShade="F2"/>
            <w:hideMark/>
          </w:tcPr>
          <w:p w:rsidR="000C6633" w:rsidRPr="00B17ABA" w:rsidRDefault="000C6633" w:rsidP="00EE2B4F">
            <w:pPr>
              <w:pStyle w:val="TOC1"/>
              <w:jc w:val="center"/>
            </w:pPr>
            <w:r w:rsidRPr="00B17ABA">
              <w:t>Wald et al, 2009</w:t>
            </w:r>
            <w:r w:rsidRPr="00B17ABA">
              <w:fldChar w:fldCharType="begin">
                <w:fldData xml:space="preserve">PEVuZE5vdGU+PENpdGU+PEF1dGhvcj5XYWxkPC9BdXRob3I+PFllYXI+MjAwOTwvWWVhcj48UmVj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=
</w:fldData>
              </w:fldChar>
            </w:r>
            <w:r w:rsidR="00EE2B4F" w:rsidRPr="00B17ABA">
              <w:instrText xml:space="preserve"> ADDIN EN.CITE </w:instrText>
            </w:r>
            <w:r w:rsidR="00EE2B4F" w:rsidRPr="00B17ABA">
              <w:fldChar w:fldCharType="begin">
                <w:fldData xml:space="preserve">PEVuZE5vdGU+PENpdGU+PEF1dGhvcj5XYWxkPC9BdXRob3I+PFllYXI+MjAwOTwvWWVhcj48UmVj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=
</w:fldData>
              </w:fldChar>
            </w:r>
            <w:r w:rsidR="00EE2B4F" w:rsidRPr="00B17ABA">
              <w:instrText xml:space="preserve"> ADDIN EN.CITE.DATA </w:instrText>
            </w:r>
            <w:r w:rsidR="00EE2B4F" w:rsidRPr="00B17ABA">
              <w:fldChar w:fldCharType="end"/>
            </w:r>
            <w:r w:rsidRPr="00B17ABA">
              <w:fldChar w:fldCharType="separate"/>
            </w:r>
            <w:r w:rsidR="00EE2B4F" w:rsidRPr="00B17ABA">
              <w:rPr>
                <w:noProof/>
                <w:vertAlign w:val="superscript"/>
              </w:rPr>
              <w:t>[315]</w:t>
            </w:r>
            <w:r w:rsidRPr="00B17ABA">
              <w:fldChar w:fldCharType="end"/>
            </w:r>
          </w:p>
        </w:tc>
        <w:tc>
          <w:tcPr>
            <w:tcW w:w="1066" w:type="pct"/>
            <w:tcBorders>
              <w:bottom w:val="double" w:sz="4" w:space="0" w:color="auto"/>
            </w:tcBorders>
            <w:shd w:val="clear" w:color="auto" w:fill="F2F2F2" w:themeFill="background1" w:themeFillShade="F2"/>
          </w:tcPr>
          <w:p w:rsidR="000C6633" w:rsidRPr="00B17ABA" w:rsidRDefault="004A7EBD" w:rsidP="00EE2B4F">
            <w:pPr>
              <w:pStyle w:val="TOC1"/>
              <w:jc w:val="center"/>
            </w:pPr>
            <w:r w:rsidRPr="00B17ABA">
              <w:t>Wright et al</w:t>
            </w:r>
            <w:r w:rsidR="000C6633" w:rsidRPr="00B17ABA">
              <w:t>, 2009</w:t>
            </w:r>
            <w:r w:rsidR="000C6633" w:rsidRPr="00B17ABA">
              <w:fldChar w:fldCharType="begin">
                <w:fldData xml:space="preserve">PEVuZE5vdGU+PENpdGU+PEF1dGhvcj5XcmlnaHQ8L0F1dGhvcj48WWVhcj4yMDA5PC9ZZWFyPjxS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</w:fldData>
              </w:fldChar>
            </w:r>
            <w:r w:rsidR="00EE2B4F" w:rsidRPr="00B17ABA">
              <w:instrText xml:space="preserve"> ADDIN EN.CITE </w:instrText>
            </w:r>
            <w:r w:rsidR="00EE2B4F" w:rsidRPr="00B17ABA">
              <w:fldChar w:fldCharType="begin">
                <w:fldData xml:space="preserve">PEVuZE5vdGU+PENpdGU+PEF1dGhvcj5XcmlnaHQ8L0F1dGhvcj48WWVhcj4yMDA5PC9ZZWFyPjxS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</w:fldData>
              </w:fldChar>
            </w:r>
            <w:r w:rsidR="00EE2B4F" w:rsidRPr="00B17ABA">
              <w:instrText xml:space="preserve"> ADDIN EN.CITE.DATA </w:instrText>
            </w:r>
            <w:r w:rsidR="00EE2B4F" w:rsidRPr="00B17ABA">
              <w:fldChar w:fldCharType="end"/>
            </w:r>
            <w:r w:rsidR="000C6633" w:rsidRPr="00B17ABA">
              <w:fldChar w:fldCharType="separate"/>
            </w:r>
            <w:r w:rsidR="00EE2B4F" w:rsidRPr="00B17ABA">
              <w:rPr>
                <w:noProof/>
                <w:vertAlign w:val="superscript"/>
              </w:rPr>
              <w:t>[313]</w:t>
            </w:r>
            <w:r w:rsidR="000C6633" w:rsidRPr="00B17ABA">
              <w:fldChar w:fldCharType="end"/>
            </w:r>
          </w:p>
        </w:tc>
      </w:tr>
      <w:tr w:rsidR="000C6633" w:rsidRPr="00B17ABA" w:rsidTr="009923E9">
        <w:trPr>
          <w:trHeight w:val="510"/>
        </w:trPr>
        <w:tc>
          <w:tcPr>
            <w:tcW w:w="733" w:type="pct"/>
            <w:gridSpan w:val="2"/>
            <w:tcBorders>
              <w:top w:val="double" w:sz="4" w:space="0" w:color="auto"/>
            </w:tcBorders>
            <w:shd w:val="clear" w:color="auto" w:fill="auto"/>
            <w:hideMark/>
          </w:tcPr>
          <w:p w:rsidR="000C6633" w:rsidRPr="00B17ABA" w:rsidRDefault="000C6633" w:rsidP="00AA2D24">
            <w:pPr>
              <w:pStyle w:val="TOC1"/>
            </w:pPr>
            <w:r w:rsidRPr="00B17ABA">
              <w:t>No of studies included</w:t>
            </w:r>
          </w:p>
        </w:tc>
        <w:tc>
          <w:tcPr>
            <w:tcW w:w="1067" w:type="pct"/>
            <w:tcBorders>
              <w:top w:val="double" w:sz="4" w:space="0" w:color="auto"/>
            </w:tcBorders>
            <w:shd w:val="clear" w:color="auto" w:fill="auto"/>
            <w:hideMark/>
          </w:tcPr>
          <w:p w:rsidR="000C6633" w:rsidRPr="00B17ABA" w:rsidRDefault="000C6633" w:rsidP="00AA2D24">
            <w:pPr>
              <w:pStyle w:val="TOC1"/>
              <w:rPr>
                <w:lang w:eastAsia="ko-KR"/>
              </w:rPr>
            </w:pPr>
            <w:r w:rsidRPr="00B17ABA">
              <w:t>354 trials (56,000 participants) between 1966 and 2000</w:t>
            </w:r>
            <w:r w:rsidRPr="00B17ABA">
              <w:rPr>
                <w:lang w:eastAsia="ko-KR"/>
              </w:rPr>
              <w:t>.</w:t>
            </w:r>
          </w:p>
        </w:tc>
        <w:tc>
          <w:tcPr>
            <w:tcW w:w="1067" w:type="pct"/>
            <w:tcBorders>
              <w:top w:val="double" w:sz="4" w:space="0" w:color="auto"/>
            </w:tcBorders>
          </w:tcPr>
          <w:p w:rsidR="000C6633" w:rsidRPr="00B17ABA" w:rsidRDefault="000C6633" w:rsidP="00AA2D24">
            <w:pPr>
              <w:pStyle w:val="TOC1"/>
              <w:rPr>
                <w:lang w:eastAsia="ko-KR"/>
              </w:rPr>
            </w:pPr>
            <w:r w:rsidRPr="00B17ABA">
              <w:t>80 trials (10,818 patients) between 1973 and 2007</w:t>
            </w:r>
            <w:r w:rsidRPr="00B17ABA">
              <w:rPr>
                <w:lang w:eastAsia="ko-KR"/>
              </w:rPr>
              <w:t>.</w:t>
            </w:r>
          </w:p>
        </w:tc>
        <w:tc>
          <w:tcPr>
            <w:tcW w:w="1067" w:type="pct"/>
            <w:tcBorders>
              <w:top w:val="double" w:sz="4" w:space="0" w:color="auto"/>
            </w:tcBorders>
            <w:shd w:val="clear" w:color="auto" w:fill="F2F2F2" w:themeFill="background1" w:themeFillShade="F2"/>
            <w:hideMark/>
          </w:tcPr>
          <w:p w:rsidR="000C6633" w:rsidRPr="00B17ABA" w:rsidRDefault="000C6633" w:rsidP="00AA2D24">
            <w:pPr>
              <w:pStyle w:val="TOC1"/>
              <w:rPr>
                <w:lang w:eastAsia="ko-KR"/>
              </w:rPr>
            </w:pPr>
            <w:r w:rsidRPr="00B17ABA">
              <w:t>42 trials (10,968 participants) between 1966 and 2008</w:t>
            </w:r>
            <w:r w:rsidRPr="00B17ABA">
              <w:rPr>
                <w:lang w:eastAsia="ko-KR"/>
              </w:rPr>
              <w:t>.</w:t>
            </w:r>
          </w:p>
        </w:tc>
        <w:tc>
          <w:tcPr>
            <w:tcW w:w="1066" w:type="pct"/>
            <w:tcBorders>
              <w:top w:val="double" w:sz="4" w:space="0" w:color="auto"/>
            </w:tcBorders>
            <w:shd w:val="clear" w:color="auto" w:fill="F2F2F2" w:themeFill="background1" w:themeFillShade="F2"/>
          </w:tcPr>
          <w:p w:rsidR="000C6633" w:rsidRPr="00B17ABA" w:rsidRDefault="000C6633" w:rsidP="000C6633">
            <w:pPr>
              <w:pStyle w:val="TOC1"/>
              <w:rPr>
                <w:lang w:eastAsia="ko-KR"/>
              </w:rPr>
            </w:pPr>
            <w:r w:rsidRPr="00B17ABA">
              <w:t>24 trials (58,040 participants) between 1966 and 2008</w:t>
            </w:r>
            <w:r w:rsidRPr="00B17ABA">
              <w:rPr>
                <w:lang w:eastAsia="ko-KR"/>
              </w:rPr>
              <w:t>.</w:t>
            </w:r>
          </w:p>
        </w:tc>
      </w:tr>
      <w:tr w:rsidR="000C6633" w:rsidRPr="00B17ABA" w:rsidTr="009923E9">
        <w:trPr>
          <w:trHeight w:val="765"/>
        </w:trPr>
        <w:tc>
          <w:tcPr>
            <w:tcW w:w="733" w:type="pct"/>
            <w:gridSpan w:val="2"/>
            <w:shd w:val="clear" w:color="auto" w:fill="auto"/>
            <w:hideMark/>
          </w:tcPr>
          <w:p w:rsidR="000C6633" w:rsidRPr="00B17ABA" w:rsidRDefault="000C6633" w:rsidP="00AA2D24">
            <w:pPr>
              <w:pStyle w:val="TOC1"/>
            </w:pPr>
            <w:r w:rsidRPr="00B17ABA">
              <w:t>Types of</w:t>
            </w:r>
            <w:r w:rsidR="002903B0" w:rsidRPr="00B17ABA">
              <w:t xml:space="preserve"> included</w:t>
            </w:r>
            <w:r w:rsidRPr="00B17ABA">
              <w:t xml:space="preserve"> studies</w:t>
            </w:r>
          </w:p>
        </w:tc>
        <w:tc>
          <w:tcPr>
            <w:tcW w:w="1067" w:type="pct"/>
            <w:shd w:val="clear" w:color="auto" w:fill="auto"/>
            <w:hideMark/>
          </w:tcPr>
          <w:p w:rsidR="000C6633" w:rsidRPr="00B17ABA" w:rsidRDefault="000C6633" w:rsidP="00AA2D24">
            <w:pPr>
              <w:pStyle w:val="TOC1"/>
              <w:rPr>
                <w:lang w:eastAsia="ko-KR"/>
              </w:rPr>
            </w:pPr>
            <w:r w:rsidRPr="00B17ABA">
              <w:t>Randomised, placebo-controlled trials followed up more than 2 weeks (Crossover studies were included)</w:t>
            </w:r>
            <w:r w:rsidRPr="00B17ABA">
              <w:rPr>
                <w:lang w:eastAsia="ko-KR"/>
              </w:rPr>
              <w:t>.</w:t>
            </w:r>
          </w:p>
        </w:tc>
        <w:tc>
          <w:tcPr>
            <w:tcW w:w="1067" w:type="pct"/>
          </w:tcPr>
          <w:p w:rsidR="000C6633" w:rsidRPr="00B17ABA" w:rsidRDefault="000C6633" w:rsidP="00AA2D24">
            <w:pPr>
              <w:pStyle w:val="TOC1"/>
              <w:rPr>
                <w:lang w:eastAsia="ko-KR"/>
              </w:rPr>
            </w:pPr>
            <w:r w:rsidRPr="00B17ABA">
              <w:t>Randomised, double-blinded trials (</w:t>
            </w:r>
            <w:r w:rsidR="001F663A" w:rsidRPr="00B17ABA">
              <w:t>Crossover studies were excluded</w:t>
            </w:r>
            <w:r w:rsidRPr="00B17ABA">
              <w:t>)</w:t>
            </w:r>
            <w:r w:rsidRPr="00B17ABA">
              <w:rPr>
                <w:lang w:eastAsia="ko-KR"/>
              </w:rPr>
              <w:t>.</w:t>
            </w:r>
          </w:p>
        </w:tc>
        <w:tc>
          <w:tcPr>
            <w:tcW w:w="1067" w:type="pct"/>
            <w:shd w:val="clear" w:color="auto" w:fill="F2F2F2" w:themeFill="background1" w:themeFillShade="F2"/>
            <w:hideMark/>
          </w:tcPr>
          <w:p w:rsidR="000C6633" w:rsidRPr="00B17ABA" w:rsidRDefault="000C6633" w:rsidP="00AA2D24">
            <w:pPr>
              <w:pStyle w:val="TOC1"/>
              <w:rPr>
                <w:lang w:eastAsia="ko-KR"/>
              </w:rPr>
            </w:pPr>
            <w:r w:rsidRPr="00B17ABA">
              <w:t>Randomised-controlled trials</w:t>
            </w:r>
            <w:r w:rsidRPr="00B17ABA">
              <w:br/>
              <w:t>(Crossover studies were included)</w:t>
            </w:r>
            <w:r w:rsidRPr="00B17ABA">
              <w:rPr>
                <w:lang w:eastAsia="ko-KR"/>
              </w:rPr>
              <w:t>.</w:t>
            </w:r>
          </w:p>
        </w:tc>
        <w:tc>
          <w:tcPr>
            <w:tcW w:w="1066" w:type="pct"/>
            <w:shd w:val="clear" w:color="auto" w:fill="F2F2F2" w:themeFill="background1" w:themeFillShade="F2"/>
          </w:tcPr>
          <w:p w:rsidR="000C6633" w:rsidRPr="00B17ABA" w:rsidRDefault="000A2983" w:rsidP="000C6633">
            <w:pPr>
              <w:pStyle w:val="TOC1"/>
            </w:pPr>
            <w:r w:rsidRPr="00B17ABA">
              <w:t>Randomis</w:t>
            </w:r>
            <w:r w:rsidR="000C6633" w:rsidRPr="00B17ABA">
              <w:t>ed</w:t>
            </w:r>
            <w:r w:rsidR="00456B65" w:rsidRPr="00B17ABA">
              <w:t>-</w:t>
            </w:r>
            <w:r w:rsidR="000C6633" w:rsidRPr="00B17ABA">
              <w:t>controlled trials followed up at least one year.</w:t>
            </w:r>
          </w:p>
        </w:tc>
      </w:tr>
      <w:tr w:rsidR="000C6633" w:rsidRPr="00B17ABA" w:rsidTr="009923E9">
        <w:trPr>
          <w:trHeight w:val="1530"/>
        </w:trPr>
        <w:tc>
          <w:tcPr>
            <w:tcW w:w="733" w:type="pct"/>
            <w:gridSpan w:val="2"/>
            <w:shd w:val="clear" w:color="auto" w:fill="auto"/>
            <w:hideMark/>
          </w:tcPr>
          <w:p w:rsidR="000C6633" w:rsidRPr="00B17ABA" w:rsidRDefault="000C6633" w:rsidP="00AA2D24">
            <w:pPr>
              <w:pStyle w:val="TOC1"/>
            </w:pPr>
            <w:r w:rsidRPr="00B17ABA">
              <w:t>Participants</w:t>
            </w:r>
          </w:p>
        </w:tc>
        <w:tc>
          <w:tcPr>
            <w:tcW w:w="1067" w:type="pct"/>
            <w:shd w:val="clear" w:color="auto" w:fill="auto"/>
            <w:hideMark/>
          </w:tcPr>
          <w:p w:rsidR="000C6633" w:rsidRPr="00B17ABA" w:rsidRDefault="000C6633" w:rsidP="002903B0">
            <w:pPr>
              <w:pStyle w:val="TOC1"/>
            </w:pPr>
            <w:r w:rsidRPr="00B17ABA">
              <w:t xml:space="preserve">Patients receiving an antihypertensive drug without HF or other </w:t>
            </w:r>
            <w:r w:rsidR="002903B0" w:rsidRPr="00B17ABA">
              <w:t>CVDs</w:t>
            </w:r>
            <w:r w:rsidRPr="00B17ABA">
              <w:t>.</w:t>
            </w:r>
          </w:p>
        </w:tc>
        <w:tc>
          <w:tcPr>
            <w:tcW w:w="1067" w:type="pct"/>
          </w:tcPr>
          <w:p w:rsidR="000C6633" w:rsidRPr="00B17ABA" w:rsidRDefault="000C6633" w:rsidP="00AA2D24">
            <w:pPr>
              <w:pStyle w:val="TOC1"/>
            </w:pPr>
            <w:r w:rsidRPr="00B17ABA">
              <w:t>Patients with mild or moderate essential hypertension and patient age &gt; 18 years. The average age was around 50.</w:t>
            </w:r>
          </w:p>
        </w:tc>
        <w:tc>
          <w:tcPr>
            <w:tcW w:w="1067" w:type="pct"/>
            <w:shd w:val="clear" w:color="auto" w:fill="F2F2F2" w:themeFill="background1" w:themeFillShade="F2"/>
            <w:hideMark/>
          </w:tcPr>
          <w:p w:rsidR="000C6633" w:rsidRPr="00B17ABA" w:rsidRDefault="000C6633" w:rsidP="00AA2D24">
            <w:pPr>
              <w:pStyle w:val="TOC1"/>
            </w:pPr>
            <w:r w:rsidRPr="00B17ABA">
              <w:t xml:space="preserve">Hypertensive patients, generally without a history of CHD, stroke, DM or RD. Age range was 46-71. </w:t>
            </w:r>
            <w:r w:rsidR="002903B0" w:rsidRPr="00B17ABA">
              <w:t xml:space="preserve">Initial </w:t>
            </w:r>
            <w:r w:rsidRPr="00B17ABA">
              <w:t>SBP range was 136-173</w:t>
            </w:r>
            <w:r w:rsidR="005A3042" w:rsidRPr="00B17ABA">
              <w:t xml:space="preserve"> </w:t>
            </w:r>
            <w:r w:rsidR="002903B0" w:rsidRPr="00B17ABA">
              <w:t>mmHg</w:t>
            </w:r>
            <w:r w:rsidRPr="00B17ABA">
              <w:t>.</w:t>
            </w:r>
          </w:p>
        </w:tc>
        <w:tc>
          <w:tcPr>
            <w:tcW w:w="1066" w:type="pct"/>
            <w:shd w:val="clear" w:color="auto" w:fill="F2F2F2" w:themeFill="background1" w:themeFillShade="F2"/>
          </w:tcPr>
          <w:p w:rsidR="000C6633" w:rsidRPr="00B17ABA" w:rsidRDefault="000C6633" w:rsidP="001F663A">
            <w:pPr>
              <w:pStyle w:val="TOC1"/>
            </w:pPr>
            <w:r w:rsidRPr="00B17ABA">
              <w:t>Patients had elevated blood pressure without angina and congestive HF, but with prior MI or stroke as long as they were not recent. The average age was 62 years old.</w:t>
            </w:r>
          </w:p>
        </w:tc>
      </w:tr>
      <w:tr w:rsidR="000C6633" w:rsidRPr="00B17ABA" w:rsidTr="009923E9">
        <w:trPr>
          <w:trHeight w:val="1365"/>
        </w:trPr>
        <w:tc>
          <w:tcPr>
            <w:tcW w:w="733" w:type="pct"/>
            <w:gridSpan w:val="2"/>
            <w:shd w:val="clear" w:color="auto" w:fill="auto"/>
            <w:hideMark/>
          </w:tcPr>
          <w:p w:rsidR="000C6633" w:rsidRPr="00B17ABA" w:rsidRDefault="000C6633" w:rsidP="00AA2D24">
            <w:pPr>
              <w:pStyle w:val="TOC1"/>
            </w:pPr>
            <w:r w:rsidRPr="00B17ABA">
              <w:t>Interventions</w:t>
            </w:r>
          </w:p>
        </w:tc>
        <w:tc>
          <w:tcPr>
            <w:tcW w:w="1067" w:type="pct"/>
            <w:shd w:val="clear" w:color="auto" w:fill="auto"/>
            <w:hideMark/>
          </w:tcPr>
          <w:p w:rsidR="000C6633" w:rsidRPr="00B17ABA" w:rsidRDefault="000C6633" w:rsidP="00AA2D24">
            <w:pPr>
              <w:pStyle w:val="TOC1"/>
            </w:pPr>
            <w:r w:rsidRPr="00B17ABA">
              <w:t>A specified fixed standard dose of any Ds, BBs, CCBs, ACEIs and ARBs. Trials that in which the dose of the drug was not fixed but titrated were excluded.</w:t>
            </w:r>
          </w:p>
        </w:tc>
        <w:tc>
          <w:tcPr>
            <w:tcW w:w="1067" w:type="pct"/>
          </w:tcPr>
          <w:p w:rsidR="000C6633" w:rsidRPr="00B17ABA" w:rsidRDefault="000C6633" w:rsidP="00AA2D24">
            <w:pPr>
              <w:pStyle w:val="TOC1"/>
            </w:pPr>
            <w:r w:rsidRPr="00B17ABA">
              <w:t>Ds, BBs, CCBs, ACEIs, ARBs and the renin inhibitor (Aliskiren)</w:t>
            </w:r>
            <w:r w:rsidR="002903B0" w:rsidRPr="00B17ABA">
              <w:t xml:space="preserve"> </w:t>
            </w:r>
            <w:r w:rsidRPr="00B17ABA">
              <w:t>where the drugs were used as monotherapy, either at a fixed daily dosage or in increasing dosages.</w:t>
            </w:r>
          </w:p>
        </w:tc>
        <w:tc>
          <w:tcPr>
            <w:tcW w:w="1067" w:type="pct"/>
            <w:shd w:val="clear" w:color="auto" w:fill="F2F2F2" w:themeFill="background1" w:themeFillShade="F2"/>
            <w:hideMark/>
          </w:tcPr>
          <w:p w:rsidR="000C6633" w:rsidRPr="009923E9" w:rsidRDefault="000C6633" w:rsidP="00AA2D24">
            <w:pPr>
              <w:pStyle w:val="TOC1"/>
            </w:pPr>
            <w:r w:rsidRPr="009923E9">
              <w:t>Ds, BBs, CCBs, ACEIs</w:t>
            </w:r>
            <w:r w:rsidR="002903B0" w:rsidRPr="009923E9">
              <w:t xml:space="preserve"> and</w:t>
            </w:r>
            <w:r w:rsidRPr="009923E9">
              <w:t xml:space="preserve"> ARBs.</w:t>
            </w:r>
          </w:p>
        </w:tc>
        <w:tc>
          <w:tcPr>
            <w:tcW w:w="1066" w:type="pct"/>
            <w:shd w:val="clear" w:color="auto" w:fill="F2F2F2" w:themeFill="background1" w:themeFillShade="F2"/>
          </w:tcPr>
          <w:p w:rsidR="000C6633" w:rsidRPr="00B17ABA" w:rsidRDefault="000C6633" w:rsidP="000C6633">
            <w:pPr>
              <w:pStyle w:val="TOC1"/>
            </w:pPr>
            <w:r w:rsidRPr="00B17ABA">
              <w:t>Ds, BBs, CCBs and ACEIs.</w:t>
            </w:r>
            <w:r w:rsidRPr="00B17ABA">
              <w:br/>
              <w:t>Initial combined therapies with drug classes not in the defined categories and supplemental drugs from other drug classes of interest were limitedly allowed.</w:t>
            </w:r>
          </w:p>
        </w:tc>
      </w:tr>
      <w:tr w:rsidR="000C6633" w:rsidRPr="00B17ABA" w:rsidTr="009923E9">
        <w:trPr>
          <w:trHeight w:val="765"/>
        </w:trPr>
        <w:tc>
          <w:tcPr>
            <w:tcW w:w="733" w:type="pct"/>
            <w:gridSpan w:val="2"/>
            <w:shd w:val="clear" w:color="auto" w:fill="auto"/>
            <w:hideMark/>
          </w:tcPr>
          <w:p w:rsidR="000C6633" w:rsidRPr="00B17ABA" w:rsidRDefault="000C6633" w:rsidP="00AA2D24">
            <w:pPr>
              <w:pStyle w:val="TOC1"/>
            </w:pPr>
            <w:r w:rsidRPr="00B17ABA">
              <w:t>Outcome</w:t>
            </w:r>
          </w:p>
        </w:tc>
        <w:tc>
          <w:tcPr>
            <w:tcW w:w="1067" w:type="pct"/>
            <w:shd w:val="clear" w:color="auto" w:fill="auto"/>
            <w:hideMark/>
          </w:tcPr>
          <w:p w:rsidR="000C6633" w:rsidRPr="00B17ABA" w:rsidRDefault="000C6633" w:rsidP="00AA2D24">
            <w:pPr>
              <w:pStyle w:val="TOC1"/>
            </w:pPr>
            <w:r w:rsidRPr="00B17ABA">
              <w:t>The average placebo-adjusted reduction (and 95% CI) in blood pressure over 24 hours and 95% CI.</w:t>
            </w:r>
          </w:p>
        </w:tc>
        <w:tc>
          <w:tcPr>
            <w:tcW w:w="1067" w:type="pct"/>
          </w:tcPr>
          <w:p w:rsidR="000C6633" w:rsidRPr="00B17ABA" w:rsidRDefault="000C6633" w:rsidP="00AA2D24">
            <w:pPr>
              <w:pStyle w:val="TOC1"/>
            </w:pPr>
            <w:r w:rsidRPr="00B17ABA">
              <w:t>Weighted average reductions (and 95% CI) in SBP over a period of 8-12 weeks.</w:t>
            </w:r>
          </w:p>
        </w:tc>
        <w:tc>
          <w:tcPr>
            <w:tcW w:w="1067" w:type="pct"/>
            <w:shd w:val="clear" w:color="auto" w:fill="F2F2F2" w:themeFill="background1" w:themeFillShade="F2"/>
            <w:hideMark/>
          </w:tcPr>
          <w:p w:rsidR="000C6633" w:rsidRPr="00B17ABA" w:rsidRDefault="000C6633" w:rsidP="00AA2D24">
            <w:pPr>
              <w:pStyle w:val="TOC1"/>
            </w:pPr>
            <w:r w:rsidRPr="00B17ABA">
              <w:t>Mean (and 95% CI) placebo-subtracted SBP reduction over a period of 4-12 weeks.</w:t>
            </w:r>
          </w:p>
        </w:tc>
        <w:tc>
          <w:tcPr>
            <w:tcW w:w="1066" w:type="pct"/>
            <w:shd w:val="clear" w:color="auto" w:fill="F2F2F2" w:themeFill="background1" w:themeFillShade="F2"/>
          </w:tcPr>
          <w:p w:rsidR="000C6633" w:rsidRPr="00B17ABA" w:rsidRDefault="000C6633" w:rsidP="000C6633">
            <w:pPr>
              <w:pStyle w:val="TOC1"/>
            </w:pPr>
            <w:r w:rsidRPr="00B17ABA">
              <w:t>The weighted mean difference (and 95% CI) between active drug arm and placebo arm at one year or the earliest time after one year.</w:t>
            </w:r>
          </w:p>
        </w:tc>
      </w:tr>
      <w:tr w:rsidR="000C6633" w:rsidRPr="00B17ABA" w:rsidTr="009923E9">
        <w:trPr>
          <w:trHeight w:val="255"/>
        </w:trPr>
        <w:tc>
          <w:tcPr>
            <w:tcW w:w="356" w:type="pct"/>
            <w:vMerge w:val="restart"/>
            <w:shd w:val="clear" w:color="auto" w:fill="auto"/>
            <w:hideMark/>
          </w:tcPr>
          <w:p w:rsidR="000C6633" w:rsidRPr="00B17ABA" w:rsidRDefault="000C6633" w:rsidP="00AA2D24">
            <w:pPr>
              <w:pStyle w:val="TOC1"/>
            </w:pPr>
            <w:r w:rsidRPr="00B17ABA">
              <w:t>SBP lowering effect</w:t>
            </w:r>
          </w:p>
        </w:tc>
        <w:tc>
          <w:tcPr>
            <w:tcW w:w="377" w:type="pct"/>
            <w:shd w:val="clear" w:color="auto" w:fill="auto"/>
            <w:hideMark/>
          </w:tcPr>
          <w:p w:rsidR="000C6633" w:rsidRPr="00B17ABA" w:rsidRDefault="000C6633" w:rsidP="00AA2D24">
            <w:pPr>
              <w:pStyle w:val="TOC1"/>
            </w:pPr>
            <w:r w:rsidRPr="00B17ABA">
              <w:t>Ds</w:t>
            </w:r>
          </w:p>
        </w:tc>
        <w:tc>
          <w:tcPr>
            <w:tcW w:w="1067" w:type="pct"/>
          </w:tcPr>
          <w:p w:rsidR="000C6633" w:rsidRPr="00B17ABA" w:rsidRDefault="004D356D" w:rsidP="00FE4801">
            <w:pPr>
              <w:pStyle w:val="TOC1"/>
              <w:jc w:val="right"/>
            </w:pPr>
            <w:r w:rsidRPr="00B17ABA">
              <w:t>8.8 [8.3 9.4]</w:t>
            </w:r>
          </w:p>
        </w:tc>
        <w:tc>
          <w:tcPr>
            <w:tcW w:w="1067" w:type="pct"/>
            <w:shd w:val="clear" w:color="auto" w:fill="auto"/>
            <w:hideMark/>
          </w:tcPr>
          <w:p w:rsidR="000C6633" w:rsidRPr="00B17ABA" w:rsidRDefault="004D356D" w:rsidP="00FE4801">
            <w:pPr>
              <w:pStyle w:val="TOC1"/>
              <w:jc w:val="right"/>
            </w:pPr>
            <w:r w:rsidRPr="00B17ABA">
              <w:t>19.2 [18.0 20.3]</w:t>
            </w:r>
          </w:p>
        </w:tc>
        <w:tc>
          <w:tcPr>
            <w:tcW w:w="1067" w:type="pct"/>
            <w:shd w:val="clear" w:color="auto" w:fill="F2F2F2" w:themeFill="background1" w:themeFillShade="F2"/>
          </w:tcPr>
          <w:p w:rsidR="000C6633" w:rsidRPr="00B17ABA" w:rsidRDefault="00EE2E17" w:rsidP="00FE4801">
            <w:pPr>
              <w:pStyle w:val="TOC1"/>
              <w:jc w:val="right"/>
            </w:pPr>
            <w:r w:rsidRPr="00B17ABA">
              <w:t>7.3 [6.4   8.2]</w:t>
            </w:r>
          </w:p>
        </w:tc>
        <w:tc>
          <w:tcPr>
            <w:tcW w:w="1066" w:type="pct"/>
            <w:shd w:val="clear" w:color="auto" w:fill="F2F2F2" w:themeFill="background1" w:themeFillShade="F2"/>
            <w:hideMark/>
          </w:tcPr>
          <w:p w:rsidR="000C6633" w:rsidRPr="00B17ABA" w:rsidRDefault="00EE2E17" w:rsidP="00FE4801">
            <w:pPr>
              <w:pStyle w:val="TOC1"/>
              <w:jc w:val="right"/>
            </w:pPr>
            <w:r w:rsidRPr="00B17ABA">
              <w:t>13.04 [12.55 13.53]</w:t>
            </w:r>
          </w:p>
        </w:tc>
      </w:tr>
      <w:tr w:rsidR="000C6633" w:rsidRPr="00B17ABA" w:rsidTr="009923E9">
        <w:trPr>
          <w:trHeight w:val="255"/>
        </w:trPr>
        <w:tc>
          <w:tcPr>
            <w:tcW w:w="356" w:type="pct"/>
            <w:vMerge/>
            <w:hideMark/>
          </w:tcPr>
          <w:p w:rsidR="000C6633" w:rsidRPr="00B17ABA" w:rsidRDefault="000C6633" w:rsidP="00AA2D24">
            <w:pPr>
              <w:pStyle w:val="TOC1"/>
            </w:pPr>
          </w:p>
        </w:tc>
        <w:tc>
          <w:tcPr>
            <w:tcW w:w="377" w:type="pct"/>
            <w:shd w:val="clear" w:color="auto" w:fill="auto"/>
            <w:hideMark/>
          </w:tcPr>
          <w:p w:rsidR="000C6633" w:rsidRPr="00B17ABA" w:rsidRDefault="000C6633" w:rsidP="00AA2D24">
            <w:pPr>
              <w:pStyle w:val="TOC1"/>
            </w:pPr>
            <w:r w:rsidRPr="00B17ABA">
              <w:t>BBs</w:t>
            </w:r>
          </w:p>
        </w:tc>
        <w:tc>
          <w:tcPr>
            <w:tcW w:w="1067" w:type="pct"/>
          </w:tcPr>
          <w:p w:rsidR="000C6633" w:rsidRPr="00B17ABA" w:rsidRDefault="004D356D" w:rsidP="00FE4801">
            <w:pPr>
              <w:pStyle w:val="TOC1"/>
              <w:jc w:val="right"/>
            </w:pPr>
            <w:r w:rsidRPr="00B17ABA">
              <w:t>9.2 [8.6 9.9]</w:t>
            </w:r>
          </w:p>
        </w:tc>
        <w:tc>
          <w:tcPr>
            <w:tcW w:w="1067" w:type="pct"/>
            <w:shd w:val="clear" w:color="auto" w:fill="auto"/>
            <w:hideMark/>
          </w:tcPr>
          <w:p w:rsidR="000C6633" w:rsidRPr="00B17ABA" w:rsidRDefault="004D356D" w:rsidP="00FE4801">
            <w:pPr>
              <w:pStyle w:val="TOC1"/>
              <w:jc w:val="right"/>
            </w:pPr>
            <w:r w:rsidRPr="00B17ABA">
              <w:t>14.8 [13.7 15.9]</w:t>
            </w:r>
          </w:p>
        </w:tc>
        <w:tc>
          <w:tcPr>
            <w:tcW w:w="1067" w:type="pct"/>
            <w:shd w:val="clear" w:color="auto" w:fill="F2F2F2" w:themeFill="background1" w:themeFillShade="F2"/>
          </w:tcPr>
          <w:p w:rsidR="000C6633" w:rsidRPr="00B17ABA" w:rsidRDefault="00EE2E17" w:rsidP="00FE4801">
            <w:pPr>
              <w:pStyle w:val="TOC1"/>
              <w:jc w:val="right"/>
            </w:pPr>
            <w:r w:rsidRPr="00B17ABA">
              <w:t>9.3 [8.1 10.4]</w:t>
            </w:r>
          </w:p>
        </w:tc>
        <w:tc>
          <w:tcPr>
            <w:tcW w:w="1066" w:type="pct"/>
            <w:shd w:val="clear" w:color="auto" w:fill="F2F2F2" w:themeFill="background1" w:themeFillShade="F2"/>
            <w:hideMark/>
          </w:tcPr>
          <w:p w:rsidR="000C6633" w:rsidRPr="00B17ABA" w:rsidRDefault="00EE2E17" w:rsidP="00FE4801">
            <w:pPr>
              <w:pStyle w:val="TOC1"/>
              <w:jc w:val="right"/>
            </w:pPr>
            <w:r w:rsidRPr="00B17ABA">
              <w:t>9.51 [8.85 10.16]</w:t>
            </w:r>
          </w:p>
        </w:tc>
      </w:tr>
      <w:tr w:rsidR="000C6633" w:rsidRPr="00B17ABA" w:rsidTr="009923E9">
        <w:trPr>
          <w:trHeight w:val="255"/>
        </w:trPr>
        <w:tc>
          <w:tcPr>
            <w:tcW w:w="356" w:type="pct"/>
            <w:vMerge/>
            <w:hideMark/>
          </w:tcPr>
          <w:p w:rsidR="000C6633" w:rsidRPr="00B17ABA" w:rsidRDefault="000C6633" w:rsidP="00AA2D24">
            <w:pPr>
              <w:pStyle w:val="TOC1"/>
            </w:pPr>
          </w:p>
        </w:tc>
        <w:tc>
          <w:tcPr>
            <w:tcW w:w="377" w:type="pct"/>
            <w:shd w:val="clear" w:color="auto" w:fill="auto"/>
            <w:hideMark/>
          </w:tcPr>
          <w:p w:rsidR="000C6633" w:rsidRPr="00B17ABA" w:rsidRDefault="000C6633" w:rsidP="00AA2D24">
            <w:pPr>
              <w:pStyle w:val="TOC1"/>
            </w:pPr>
            <w:r w:rsidRPr="00B17ABA">
              <w:t>CCBs</w:t>
            </w:r>
          </w:p>
        </w:tc>
        <w:tc>
          <w:tcPr>
            <w:tcW w:w="1067" w:type="pct"/>
          </w:tcPr>
          <w:p w:rsidR="000C6633" w:rsidRPr="00B17ABA" w:rsidRDefault="004D356D" w:rsidP="00FE4801">
            <w:pPr>
              <w:pStyle w:val="TOC1"/>
              <w:jc w:val="right"/>
            </w:pPr>
            <w:r w:rsidRPr="00B17ABA">
              <w:t>8.8 [8.3 9.2]</w:t>
            </w:r>
          </w:p>
        </w:tc>
        <w:tc>
          <w:tcPr>
            <w:tcW w:w="1067" w:type="pct"/>
            <w:shd w:val="clear" w:color="auto" w:fill="auto"/>
            <w:hideMark/>
          </w:tcPr>
          <w:p w:rsidR="000C6633" w:rsidRPr="00B17ABA" w:rsidRDefault="004D356D" w:rsidP="00FE4801">
            <w:pPr>
              <w:pStyle w:val="TOC1"/>
              <w:jc w:val="right"/>
            </w:pPr>
            <w:r w:rsidRPr="00B17ABA">
              <w:t>16.4 [15.8 17.0]</w:t>
            </w:r>
          </w:p>
        </w:tc>
        <w:tc>
          <w:tcPr>
            <w:tcW w:w="1067" w:type="pct"/>
            <w:shd w:val="clear" w:color="auto" w:fill="F2F2F2" w:themeFill="background1" w:themeFillShade="F2"/>
          </w:tcPr>
          <w:p w:rsidR="000C6633" w:rsidRPr="00B17ABA" w:rsidRDefault="00EE2E17" w:rsidP="00FE4801">
            <w:pPr>
              <w:pStyle w:val="TOC1"/>
              <w:jc w:val="right"/>
            </w:pPr>
            <w:r w:rsidRPr="00B17ABA">
              <w:t>8.4 [7.2   9.7]</w:t>
            </w:r>
          </w:p>
        </w:tc>
        <w:tc>
          <w:tcPr>
            <w:tcW w:w="1066" w:type="pct"/>
            <w:shd w:val="clear" w:color="auto" w:fill="F2F2F2" w:themeFill="background1" w:themeFillShade="F2"/>
            <w:hideMark/>
          </w:tcPr>
          <w:p w:rsidR="000C6633" w:rsidRPr="00B17ABA" w:rsidRDefault="00EE2E17" w:rsidP="00FE4801">
            <w:pPr>
              <w:pStyle w:val="TOC1"/>
              <w:jc w:val="right"/>
            </w:pPr>
            <w:r w:rsidRPr="00B17ABA">
              <w:t>8.90 [7.66 10.14]</w:t>
            </w:r>
          </w:p>
        </w:tc>
      </w:tr>
      <w:tr w:rsidR="000C6633" w:rsidRPr="00B17ABA" w:rsidTr="009923E9">
        <w:trPr>
          <w:trHeight w:val="255"/>
        </w:trPr>
        <w:tc>
          <w:tcPr>
            <w:tcW w:w="356" w:type="pct"/>
            <w:vMerge/>
            <w:hideMark/>
          </w:tcPr>
          <w:p w:rsidR="000C6633" w:rsidRPr="00B17ABA" w:rsidRDefault="000C6633" w:rsidP="00AA2D24">
            <w:pPr>
              <w:pStyle w:val="TOC1"/>
            </w:pPr>
          </w:p>
        </w:tc>
        <w:tc>
          <w:tcPr>
            <w:tcW w:w="377" w:type="pct"/>
            <w:shd w:val="clear" w:color="auto" w:fill="auto"/>
            <w:hideMark/>
          </w:tcPr>
          <w:p w:rsidR="000C6633" w:rsidRPr="00B17ABA" w:rsidRDefault="000C6633" w:rsidP="00AA2D24">
            <w:pPr>
              <w:pStyle w:val="TOC1"/>
            </w:pPr>
            <w:r w:rsidRPr="00B17ABA">
              <w:t>ACEIs</w:t>
            </w:r>
          </w:p>
        </w:tc>
        <w:tc>
          <w:tcPr>
            <w:tcW w:w="1067" w:type="pct"/>
          </w:tcPr>
          <w:p w:rsidR="000C6633" w:rsidRPr="00B17ABA" w:rsidRDefault="004D356D" w:rsidP="00FE4801">
            <w:pPr>
              <w:pStyle w:val="TOC1"/>
              <w:jc w:val="right"/>
            </w:pPr>
            <w:r w:rsidRPr="00B17ABA">
              <w:t>8.5 [7.9 9.0]</w:t>
            </w:r>
          </w:p>
        </w:tc>
        <w:tc>
          <w:tcPr>
            <w:tcW w:w="1067" w:type="pct"/>
            <w:shd w:val="clear" w:color="auto" w:fill="auto"/>
            <w:hideMark/>
          </w:tcPr>
          <w:p w:rsidR="000C6633" w:rsidRPr="00B17ABA" w:rsidRDefault="004D356D" w:rsidP="00FE4801">
            <w:pPr>
              <w:pStyle w:val="TOC1"/>
              <w:jc w:val="right"/>
            </w:pPr>
            <w:r w:rsidRPr="00B17ABA">
              <w:t>15.6 [13.6 17.6]</w:t>
            </w:r>
          </w:p>
        </w:tc>
        <w:tc>
          <w:tcPr>
            <w:tcW w:w="1067" w:type="pct"/>
            <w:shd w:val="clear" w:color="auto" w:fill="F2F2F2" w:themeFill="background1" w:themeFillShade="F2"/>
          </w:tcPr>
          <w:p w:rsidR="000C6633" w:rsidRPr="00B17ABA" w:rsidRDefault="00EE2E17" w:rsidP="00FE4801">
            <w:pPr>
              <w:pStyle w:val="TOC1"/>
              <w:jc w:val="right"/>
            </w:pPr>
            <w:r w:rsidRPr="00B17ABA">
              <w:t>6.8 [6.0   7.7]</w:t>
            </w:r>
          </w:p>
        </w:tc>
        <w:tc>
          <w:tcPr>
            <w:tcW w:w="1066" w:type="pct"/>
            <w:shd w:val="clear" w:color="auto" w:fill="F2F2F2" w:themeFill="background1" w:themeFillShade="F2"/>
            <w:hideMark/>
          </w:tcPr>
          <w:p w:rsidR="000C6633" w:rsidRPr="00B17ABA" w:rsidRDefault="00EE2E17" w:rsidP="00FE4801">
            <w:pPr>
              <w:pStyle w:val="TOC1"/>
              <w:jc w:val="right"/>
            </w:pPr>
            <w:r w:rsidRPr="00B17ABA">
              <w:t>21.14 [19.15 23.13]</w:t>
            </w:r>
          </w:p>
        </w:tc>
      </w:tr>
    </w:tbl>
    <w:p w:rsidR="000A2CBF" w:rsidRPr="00B17ABA" w:rsidRDefault="001B37E2" w:rsidP="00344BC1">
      <w:pPr>
        <w:pStyle w:val="TOC2"/>
      </w:pPr>
      <w:r w:rsidRPr="00B17ABA">
        <w:t>1) Two studies in grey were finally used to estimate the SBP lowering effect over time.</w:t>
      </w:r>
    </w:p>
    <w:p w:rsidR="001B37E2" w:rsidRPr="00B17ABA" w:rsidRDefault="001B37E2" w:rsidP="001A2558">
      <w:pPr>
        <w:jc w:val="both"/>
        <w:sectPr w:rsidR="001B37E2" w:rsidRPr="00B17ABA" w:rsidSect="00013330">
          <w:pgSz w:w="16838" w:h="11906" w:orient="landscape"/>
          <w:pgMar w:top="1701" w:right="1418" w:bottom="1701" w:left="2268" w:header="708" w:footer="708" w:gutter="0"/>
          <w:cols w:space="708"/>
          <w:docGrid w:linePitch="360"/>
        </w:sectPr>
      </w:pPr>
    </w:p>
    <w:p w:rsidR="000A2CBF" w:rsidRPr="00B17ABA" w:rsidRDefault="000A2CBF" w:rsidP="009923E9">
      <w:pPr>
        <w:spacing w:after="0"/>
        <w:jc w:val="both"/>
        <w:rPr>
          <w:rFonts w:cstheme="majorBidi"/>
        </w:rPr>
      </w:pPr>
      <w:r w:rsidRPr="00B17ABA">
        <w:rPr>
          <w:rFonts w:cstheme="majorBidi"/>
        </w:rPr>
        <w:lastRenderedPageBreak/>
        <w:t xml:space="preserve">After the initiation of treatment, SBP </w:t>
      </w:r>
      <w:r w:rsidR="00426701" w:rsidRPr="00B17ABA">
        <w:rPr>
          <w:rFonts w:cstheme="majorBidi"/>
        </w:rPr>
        <w:t xml:space="preserve">generally shows a pattern </w:t>
      </w:r>
      <w:r w:rsidR="00FA2D9D" w:rsidRPr="00B17ABA">
        <w:rPr>
          <w:rFonts w:cstheme="majorBidi"/>
        </w:rPr>
        <w:t xml:space="preserve">to decrease rapidly in </w:t>
      </w:r>
      <w:r w:rsidR="00FA2D9D" w:rsidRPr="00B17ABA">
        <w:rPr>
          <w:rFonts w:cstheme="majorBidi" w:hint="eastAsia"/>
          <w:lang w:eastAsia="ko-KR"/>
        </w:rPr>
        <w:t>three</w:t>
      </w:r>
      <w:r w:rsidRPr="00B17ABA">
        <w:rPr>
          <w:rFonts w:cstheme="majorBidi"/>
        </w:rPr>
        <w:t xml:space="preserve"> </w:t>
      </w:r>
      <w:r w:rsidR="00FA2D9D" w:rsidRPr="00B17ABA">
        <w:rPr>
          <w:rFonts w:cstheme="majorBidi"/>
        </w:rPr>
        <w:t xml:space="preserve">months and then to stabilize </w:t>
      </w:r>
      <w:r w:rsidRPr="00B17ABA">
        <w:rPr>
          <w:rFonts w:cstheme="majorBidi"/>
        </w:rPr>
        <w:t>long-term</w:t>
      </w:r>
      <w:r w:rsidR="00CD11E1" w:rsidRPr="00B17ABA">
        <w:rPr>
          <w:rFonts w:cstheme="majorBidi"/>
        </w:rPr>
        <w:fldChar w:fldCharType="begin">
          <w:fldData xml:space="preserve">PEVuZE5vdGU+PENpdGU+PEF1dGhvcj5IYW5zc29uPC9BdXRob3I+PFllYXI+MjAwMDwvWWVhcj48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zU5LTM2NTwvcGFnZXM+PHZvbHVtZT4zNTY8L3ZvbHVtZT48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L0VuZE5vdGU+AG==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IYW5zc29uPC9BdXRob3I+PFllYXI+MjAwMDwvWWVhcj48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zU5LTM2NTwvcGFnZXM+PHZvbHVtZT4zNTY8L3ZvbHVtZT48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L0VuZE5vdGU+AG==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CD11E1" w:rsidRPr="00B17ABA">
        <w:rPr>
          <w:rFonts w:cstheme="majorBidi"/>
        </w:rPr>
      </w:r>
      <w:r w:rsidR="00CD11E1" w:rsidRPr="00B17ABA">
        <w:rPr>
          <w:rFonts w:cstheme="majorBidi"/>
        </w:rPr>
        <w:fldChar w:fldCharType="separate"/>
      </w:r>
      <w:r w:rsidR="00EE2B4F" w:rsidRPr="00B17ABA">
        <w:rPr>
          <w:rFonts w:cstheme="majorBidi"/>
          <w:noProof/>
          <w:vertAlign w:val="superscript"/>
        </w:rPr>
        <w:t>[2, 316, 317]</w:t>
      </w:r>
      <w:r w:rsidR="00CD11E1" w:rsidRPr="00B17ABA">
        <w:rPr>
          <w:rFonts w:cstheme="majorBidi"/>
        </w:rPr>
        <w:fldChar w:fldCharType="end"/>
      </w:r>
      <w:r w:rsidRPr="00B17ABA">
        <w:rPr>
          <w:rFonts w:cstheme="majorBidi"/>
        </w:rPr>
        <w:t xml:space="preserve">. Based on the observed </w:t>
      </w:r>
      <w:r w:rsidR="004B0AF6" w:rsidRPr="00B17ABA">
        <w:rPr>
          <w:rFonts w:cstheme="majorBidi"/>
        </w:rPr>
        <w:t>SBP lowering</w:t>
      </w:r>
      <w:r w:rsidRPr="00B17ABA">
        <w:rPr>
          <w:rFonts w:cstheme="majorBidi"/>
        </w:rPr>
        <w:t xml:space="preserve"> effects in </w:t>
      </w:r>
      <w:r w:rsidR="00FA2D9D" w:rsidRPr="00B17ABA">
        <w:rPr>
          <w:rFonts w:cstheme="majorBidi" w:hint="eastAsia"/>
          <w:lang w:eastAsia="ko-KR"/>
        </w:rPr>
        <w:t>three</w:t>
      </w:r>
      <w:r w:rsidRPr="00B17ABA">
        <w:rPr>
          <w:rFonts w:cstheme="majorBidi"/>
        </w:rPr>
        <w:t xml:space="preserve"> months from </w:t>
      </w:r>
      <w:r w:rsidRPr="00B17ABA">
        <w:rPr>
          <w:rFonts w:eastAsia="Times New Roman" w:cstheme="majorBidi"/>
          <w:color w:val="000000"/>
        </w:rPr>
        <w:t>Wald et al</w:t>
      </w:r>
      <w:r w:rsidRPr="00B17ABA">
        <w:rPr>
          <w:rFonts w:cstheme="majorBidi"/>
        </w:rPr>
        <w:t xml:space="preserve">’s </w:t>
      </w:r>
      <w:r w:rsidR="004B0AF6" w:rsidRPr="00B17ABA">
        <w:rPr>
          <w:rFonts w:cstheme="majorBidi"/>
        </w:rPr>
        <w:t>review</w:t>
      </w:r>
      <w:r w:rsidRPr="00B17ABA">
        <w:rPr>
          <w:rFonts w:cstheme="majorBidi"/>
        </w:rPr>
        <w:t xml:space="preserve"> and </w:t>
      </w:r>
      <w:r w:rsidR="009A1966" w:rsidRPr="00B17ABA">
        <w:rPr>
          <w:rFonts w:cstheme="majorBidi" w:hint="eastAsia"/>
          <w:lang w:eastAsia="ko-KR"/>
        </w:rPr>
        <w:t>one</w:t>
      </w:r>
      <w:r w:rsidRPr="00B17ABA">
        <w:rPr>
          <w:rFonts w:cstheme="majorBidi"/>
        </w:rPr>
        <w:t xml:space="preserve"> year from </w:t>
      </w:r>
      <w:r w:rsidR="004A7EBD" w:rsidRPr="00B17ABA">
        <w:rPr>
          <w:rFonts w:eastAsia="Times New Roman" w:cstheme="majorBidi"/>
          <w:color w:val="000000"/>
        </w:rPr>
        <w:t>Wright et al</w:t>
      </w:r>
      <w:r w:rsidRPr="00B17ABA">
        <w:rPr>
          <w:rFonts w:eastAsia="Times New Roman" w:cstheme="majorBidi"/>
          <w:color w:val="000000"/>
        </w:rPr>
        <w:t>’s</w:t>
      </w:r>
      <w:r w:rsidR="00426701" w:rsidRPr="00B17ABA">
        <w:rPr>
          <w:rFonts w:eastAsia="Times New Roman" w:cstheme="majorBidi"/>
          <w:color w:val="000000"/>
        </w:rPr>
        <w:t xml:space="preserve"> review</w:t>
      </w:r>
      <w:r w:rsidRPr="00B17ABA">
        <w:rPr>
          <w:rFonts w:cstheme="majorBidi"/>
        </w:rPr>
        <w:t xml:space="preserve">, the gradually reduced </w:t>
      </w:r>
      <w:r w:rsidR="004B0AF6" w:rsidRPr="00B17ABA">
        <w:rPr>
          <w:rFonts w:cstheme="majorBidi"/>
        </w:rPr>
        <w:t>SBP lowering</w:t>
      </w:r>
      <w:r w:rsidRPr="00B17ABA">
        <w:rPr>
          <w:rFonts w:cstheme="majorBidi"/>
        </w:rPr>
        <w:t xml:space="preserve"> effect between </w:t>
      </w:r>
      <w:r w:rsidR="00FA2D9D" w:rsidRPr="00B17ABA">
        <w:rPr>
          <w:rFonts w:cstheme="majorBidi"/>
        </w:rPr>
        <w:t>three months</w:t>
      </w:r>
      <w:r w:rsidRPr="00B17ABA">
        <w:rPr>
          <w:rFonts w:cstheme="majorBidi"/>
        </w:rPr>
        <w:t xml:space="preserve"> and </w:t>
      </w:r>
      <w:r w:rsidR="009A1966" w:rsidRPr="00B17ABA">
        <w:rPr>
          <w:rFonts w:cstheme="majorBidi"/>
        </w:rPr>
        <w:t>one year</w:t>
      </w:r>
      <w:r w:rsidRPr="00B17ABA">
        <w:rPr>
          <w:rFonts w:cstheme="majorBidi"/>
        </w:rPr>
        <w:t xml:space="preserve"> were assumed using the following logarithmic function</w:t>
      </w:r>
      <w:r w:rsidR="004B0AF6" w:rsidRPr="00B17ABA">
        <w:rPr>
          <w:rFonts w:cstheme="majorBidi"/>
        </w:rPr>
        <w:t xml:space="preserve"> (</w:t>
      </w:r>
      <w:r w:rsidR="00313AF7" w:rsidRPr="00B17ABA">
        <w:rPr>
          <w:rFonts w:cstheme="majorBidi"/>
        </w:rPr>
        <w:t>see</w:t>
      </w:r>
      <w:r w:rsidR="004B0AF6" w:rsidRPr="00B17ABA">
        <w:rPr>
          <w:rFonts w:cstheme="majorBidi"/>
        </w:rPr>
        <w:t xml:space="preserve"> </w:t>
      </w:r>
      <w:r w:rsidR="00D068A2" w:rsidRPr="00B17ABA">
        <w:rPr>
          <w:rFonts w:cstheme="majorBidi"/>
        </w:rPr>
        <w:fldChar w:fldCharType="begin"/>
      </w:r>
      <w:r w:rsidR="00D068A2" w:rsidRPr="00B17ABA">
        <w:rPr>
          <w:rFonts w:cstheme="majorBidi"/>
        </w:rPr>
        <w:instrText xml:space="preserve"> REF _Ref423528364 \h </w:instrText>
      </w:r>
      <w:r w:rsidR="00B17ABA">
        <w:rPr>
          <w:rFonts w:cstheme="majorBidi"/>
        </w:rPr>
        <w:instrText xml:space="preserve"> \* MERGEFORMAT </w:instrText>
      </w:r>
      <w:r w:rsidR="00D068A2" w:rsidRPr="00B17ABA">
        <w:rPr>
          <w:rFonts w:cstheme="majorBidi"/>
        </w:rPr>
      </w:r>
      <w:r w:rsidR="00D068A2" w:rsidRPr="00B17ABA">
        <w:rPr>
          <w:rFonts w:cstheme="majorBidi"/>
        </w:rPr>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2</w:t>
      </w:r>
      <w:r w:rsidR="00D068A2" w:rsidRPr="00B17ABA">
        <w:rPr>
          <w:rFonts w:cstheme="majorBidi"/>
        </w:rPr>
        <w:fldChar w:fldCharType="end"/>
      </w:r>
      <w:r w:rsidR="004B0AF6" w:rsidRPr="00B17ABA">
        <w:rPr>
          <w:rFonts w:cstheme="majorBidi"/>
        </w:rPr>
        <w:t>)</w:t>
      </w:r>
      <w:r w:rsidRPr="00B17ABA">
        <w:rPr>
          <w:rFonts w:cstheme="majorBidi"/>
        </w:rPr>
        <w:t xml:space="preserve">: </w:t>
      </w:r>
    </w:p>
    <w:p w:rsidR="000A2CBF" w:rsidRPr="00B17ABA" w:rsidRDefault="000A2CBF" w:rsidP="001A2558">
      <w:pPr>
        <w:jc w:val="both"/>
        <w:rPr>
          <w:rFonts w:cstheme="majorBidi"/>
        </w:rPr>
      </w:pPr>
    </w:p>
    <w:p w:rsidR="000A2CBF" w:rsidRPr="00B17ABA" w:rsidRDefault="004B0AF6" w:rsidP="001A2558">
      <w:pPr>
        <w:rPr>
          <w:rFonts w:cstheme="majorBidi"/>
          <w:i/>
          <w:iCs/>
        </w:rPr>
      </w:pPr>
      <w:r w:rsidRPr="00B17ABA">
        <w:rPr>
          <w:rFonts w:cstheme="majorBidi"/>
          <w:i/>
          <w:iCs/>
        </w:rPr>
        <w:t>c=</w:t>
      </w:r>
      <w:r w:rsidR="00343B92" w:rsidRPr="00B17ABA">
        <w:rPr>
          <w:rFonts w:cstheme="majorBidi"/>
          <w:i/>
          <w:iCs/>
        </w:rPr>
        <w:t>(</w:t>
      </w:r>
      <w:r w:rsidRPr="00B17ABA">
        <w:rPr>
          <w:rFonts w:cstheme="majorBidi"/>
          <w:i/>
          <w:iCs/>
        </w:rPr>
        <w:t>1,2,3,4</w:t>
      </w:r>
      <w:r w:rsidR="003C2C20" w:rsidRPr="00B17ABA">
        <w:rPr>
          <w:rFonts w:cstheme="majorBidi"/>
          <w:i/>
          <w:iCs/>
        </w:rPr>
        <w:t>)</w:t>
      </w:r>
      <w:r w:rsidRPr="00B17ABA">
        <w:rPr>
          <w:rFonts w:cstheme="majorBidi"/>
          <w:i/>
          <w:iCs/>
        </w:rPr>
        <w:t>,  where 1=3months, 2</w:t>
      </w:r>
      <w:r w:rsidR="000A2CBF" w:rsidRPr="00B17ABA">
        <w:rPr>
          <w:rFonts w:cstheme="majorBidi"/>
          <w:i/>
          <w:iCs/>
        </w:rPr>
        <w:t>=6months, 3=9months and</w:t>
      </w:r>
      <w:r w:rsidRPr="00B17ABA">
        <w:rPr>
          <w:rFonts w:cstheme="majorBidi"/>
          <w:i/>
          <w:iCs/>
        </w:rPr>
        <w:t xml:space="preserve">  4</w:t>
      </w:r>
      <w:r w:rsidR="000A2CBF" w:rsidRPr="00B17ABA">
        <w:rPr>
          <w:rFonts w:cstheme="majorBidi"/>
          <w:i/>
          <w:iCs/>
        </w:rPr>
        <w:t>=12months.</w:t>
      </w:r>
    </w:p>
    <w:p w:rsidR="000A2CBF" w:rsidRPr="00B17ABA" w:rsidRDefault="000A2CBF" w:rsidP="001A2558">
      <w:pPr>
        <w:rPr>
          <w:rFonts w:cstheme="majorBidi"/>
          <w:i/>
          <w:iCs/>
          <w:lang w:val="es-ES_tradnl"/>
        </w:rPr>
      </w:pPr>
      <w:r w:rsidRPr="00B17ABA">
        <w:rPr>
          <w:rFonts w:cstheme="majorBidi"/>
          <w:i/>
          <w:iCs/>
          <w:lang w:val="es-ES_tradnl"/>
        </w:rPr>
        <w:t>Y=SLE</w:t>
      </w:r>
      <w:r w:rsidRPr="00B17ABA">
        <w:rPr>
          <w:rFonts w:cstheme="majorBidi"/>
          <w:i/>
          <w:iCs/>
          <w:vertAlign w:val="subscript"/>
          <w:lang w:val="es-ES_tradnl"/>
        </w:rPr>
        <w:t>4</w:t>
      </w:r>
      <w:r w:rsidRPr="00B17ABA">
        <w:rPr>
          <w:rFonts w:cstheme="majorBidi"/>
          <w:i/>
          <w:iCs/>
          <w:lang w:val="es-ES_tradnl"/>
        </w:rPr>
        <w:t>-SLE</w:t>
      </w:r>
      <w:r w:rsidRPr="00B17ABA">
        <w:rPr>
          <w:rFonts w:cstheme="majorBidi"/>
          <w:i/>
          <w:iCs/>
          <w:vertAlign w:val="subscript"/>
          <w:lang w:val="es-ES_tradnl"/>
        </w:rPr>
        <w:t>1</w:t>
      </w:r>
    </w:p>
    <w:p w:rsidR="000A2CBF" w:rsidRPr="00B17ABA" w:rsidRDefault="000A2CBF" w:rsidP="001A2558">
      <w:pPr>
        <w:rPr>
          <w:rFonts w:cstheme="majorBidi"/>
          <w:i/>
          <w:iCs/>
          <w:lang w:val="es-ES_tradnl"/>
        </w:rPr>
      </w:pPr>
      <w:r w:rsidRPr="00B17ABA">
        <w:rPr>
          <w:rFonts w:cstheme="majorBidi"/>
          <w:i/>
          <w:iCs/>
          <w:lang w:val="es-ES_tradnl"/>
        </w:rPr>
        <w:t>X=EXP(1/Y*LN(4))</w:t>
      </w:r>
    </w:p>
    <w:p w:rsidR="000A2CBF" w:rsidRPr="00B17ABA" w:rsidRDefault="000A2CBF" w:rsidP="001A2558">
      <w:pPr>
        <w:rPr>
          <w:rFonts w:eastAsia="Times New Roman" w:cstheme="majorBidi"/>
          <w:i/>
          <w:iCs/>
          <w:color w:val="000000"/>
        </w:rPr>
      </w:pPr>
      <w:r w:rsidRPr="00B17ABA">
        <w:rPr>
          <w:rFonts w:cstheme="majorBidi"/>
          <w:i/>
          <w:iCs/>
        </w:rPr>
        <w:t>SLE</w:t>
      </w:r>
      <w:r w:rsidRPr="00B17ABA">
        <w:rPr>
          <w:rFonts w:cstheme="majorBidi"/>
          <w:i/>
          <w:iCs/>
          <w:vertAlign w:val="subscript"/>
        </w:rPr>
        <w:t>c</w:t>
      </w:r>
      <w:r w:rsidRPr="00B17ABA">
        <w:rPr>
          <w:rFonts w:cstheme="majorBidi"/>
          <w:i/>
          <w:iCs/>
        </w:rPr>
        <w:t>=</w:t>
      </w:r>
      <w:r w:rsidRPr="00B17ABA">
        <w:rPr>
          <w:rFonts w:eastAsia="Times New Roman" w:cstheme="majorBidi"/>
          <w:i/>
          <w:iCs/>
          <w:color w:val="000000"/>
        </w:rPr>
        <w:t>SLE</w:t>
      </w:r>
      <w:r w:rsidRPr="00B17ABA">
        <w:rPr>
          <w:rFonts w:eastAsia="Times New Roman" w:cstheme="majorBidi"/>
          <w:i/>
          <w:iCs/>
          <w:color w:val="000000"/>
          <w:vertAlign w:val="subscript"/>
        </w:rPr>
        <w:t>c-1</w:t>
      </w:r>
      <w:r w:rsidRPr="00B17ABA">
        <w:rPr>
          <w:rFonts w:eastAsia="Times New Roman" w:cstheme="majorBidi"/>
          <w:i/>
          <w:iCs/>
          <w:color w:val="000000"/>
        </w:rPr>
        <w:t>+LOG(c,X)</w:t>
      </w:r>
      <w:r w:rsidR="00AA2D24" w:rsidRPr="00B17ABA">
        <w:rPr>
          <w:rFonts w:eastAsia="Times New Roman" w:cstheme="majorBidi"/>
          <w:i/>
          <w:iCs/>
          <w:color w:val="000000"/>
        </w:rPr>
        <w:tab/>
      </w:r>
      <w:r w:rsidR="00AA2D24" w:rsidRPr="00B17ABA">
        <w:rPr>
          <w:rFonts w:eastAsia="Times New Roman" w:cstheme="majorBidi"/>
          <w:i/>
          <w:iCs/>
          <w:color w:val="000000"/>
        </w:rPr>
        <w:tab/>
      </w:r>
      <w:r w:rsidR="00AA2D24" w:rsidRPr="00B17ABA">
        <w:rPr>
          <w:rFonts w:eastAsia="Times New Roman" w:cstheme="majorBidi"/>
          <w:i/>
          <w:iCs/>
          <w:color w:val="000000"/>
        </w:rPr>
        <w:tab/>
      </w:r>
      <w:r w:rsidR="00AA2D24" w:rsidRPr="00B17ABA">
        <w:rPr>
          <w:rFonts w:eastAsia="Times New Roman" w:cstheme="majorBidi"/>
          <w:i/>
          <w:iCs/>
          <w:color w:val="000000"/>
        </w:rPr>
        <w:tab/>
      </w:r>
      <w:r w:rsidR="00AA2D24" w:rsidRPr="00B17ABA">
        <w:rPr>
          <w:rFonts w:eastAsia="Times New Roman" w:cstheme="majorBidi"/>
          <w:i/>
          <w:iCs/>
          <w:color w:val="000000"/>
        </w:rPr>
        <w:tab/>
      </w:r>
      <w:r w:rsidR="00AA2D24" w:rsidRPr="00B17ABA">
        <w:rPr>
          <w:rFonts w:eastAsia="Times New Roman" w:cstheme="majorBidi"/>
          <w:i/>
          <w:iCs/>
          <w:color w:val="000000"/>
        </w:rPr>
        <w:tab/>
      </w:r>
      <w:r w:rsidR="00652CCE" w:rsidRPr="00B17ABA">
        <w:rPr>
          <w:rFonts w:eastAsia="Times New Roman" w:cstheme="majorBidi"/>
          <w:color w:val="000000"/>
        </w:rPr>
        <w:t>Equation 5.5.</w:t>
      </w:r>
    </w:p>
    <w:p w:rsidR="00E46123" w:rsidRPr="00B17ABA" w:rsidRDefault="00E46123" w:rsidP="001A2558">
      <w:pPr>
        <w:jc w:val="both"/>
        <w:rPr>
          <w:rFonts w:cstheme="majorBidi"/>
        </w:rPr>
      </w:pPr>
    </w:p>
    <w:p w:rsidR="000A2CBF" w:rsidRPr="00B17ABA" w:rsidRDefault="000A2CBF" w:rsidP="001A2558">
      <w:pPr>
        <w:pStyle w:val="Caption"/>
      </w:pPr>
      <w:bookmarkStart w:id="179" w:name="_Ref424654005"/>
      <w:bookmarkStart w:id="180" w:name="_Ref423528364"/>
      <w:bookmarkStart w:id="181" w:name="_Ref423528029"/>
      <w:bookmarkStart w:id="182" w:name="_Toc426018643"/>
      <w:r w:rsidRPr="00B17ABA">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2</w:t>
        </w:r>
      </w:fldSimple>
      <w:bookmarkEnd w:id="179"/>
      <w:bookmarkEnd w:id="180"/>
      <w:r w:rsidRPr="00B17ABA">
        <w:t>.</w:t>
      </w:r>
      <w:r w:rsidR="00426701" w:rsidRPr="00B17ABA">
        <w:t xml:space="preserve"> </w:t>
      </w:r>
      <w:r w:rsidR="00C05E5C" w:rsidRPr="00B17ABA">
        <w:t>Absolute</w:t>
      </w:r>
      <w:r w:rsidRPr="00B17ABA">
        <w:t xml:space="preserve"> </w:t>
      </w:r>
      <w:r w:rsidR="004B0AF6" w:rsidRPr="00B17ABA">
        <w:t>SBP lowering</w:t>
      </w:r>
      <w:r w:rsidRPr="00B17ABA">
        <w:t xml:space="preserve"> effects </w:t>
      </w:r>
      <w:r w:rsidR="00C05E5C" w:rsidRPr="00B17ABA">
        <w:t xml:space="preserve">accumulated </w:t>
      </w:r>
      <w:r w:rsidRPr="00B17ABA">
        <w:t xml:space="preserve">over </w:t>
      </w:r>
      <w:r w:rsidR="00C05E5C" w:rsidRPr="00B17ABA">
        <w:t>one</w:t>
      </w:r>
      <w:r w:rsidRPr="00B17ABA">
        <w:t xml:space="preserve"> year</w:t>
      </w:r>
      <w:bookmarkEnd w:id="181"/>
      <w:bookmarkEnd w:id="1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0"/>
        <w:gridCol w:w="1842"/>
        <w:gridCol w:w="1417"/>
        <w:gridCol w:w="1702"/>
        <w:gridCol w:w="1805"/>
      </w:tblGrid>
      <w:tr w:rsidR="000C6633" w:rsidRPr="00B17ABA" w:rsidTr="000C6633">
        <w:trPr>
          <w:trHeight w:val="300"/>
        </w:trPr>
        <w:tc>
          <w:tcPr>
            <w:tcW w:w="989" w:type="pct"/>
            <w:vMerge w:val="restart"/>
            <w:shd w:val="clear" w:color="auto" w:fill="auto"/>
            <w:noWrap/>
            <w:vAlign w:val="bottom"/>
            <w:hideMark/>
          </w:tcPr>
          <w:p w:rsidR="004A0B28" w:rsidRPr="00B17ABA" w:rsidRDefault="004A0B28" w:rsidP="00AA2D24">
            <w:pPr>
              <w:pStyle w:val="TOC1"/>
            </w:pPr>
            <w:r w:rsidRPr="00B17ABA">
              <w:t> </w:t>
            </w:r>
          </w:p>
          <w:p w:rsidR="004A0B28" w:rsidRPr="00B17ABA" w:rsidRDefault="004A0B28" w:rsidP="00AA2D24">
            <w:pPr>
              <w:pStyle w:val="TOC1"/>
            </w:pPr>
            <w:r w:rsidRPr="00B17ABA">
              <w:t> </w:t>
            </w:r>
          </w:p>
        </w:tc>
        <w:tc>
          <w:tcPr>
            <w:tcW w:w="1092" w:type="pct"/>
            <w:shd w:val="clear" w:color="auto" w:fill="auto"/>
            <w:noWrap/>
            <w:vAlign w:val="bottom"/>
            <w:hideMark/>
          </w:tcPr>
          <w:p w:rsidR="004A0B28" w:rsidRPr="00B17ABA" w:rsidRDefault="004A0B28" w:rsidP="000C6633">
            <w:pPr>
              <w:pStyle w:val="TOC1"/>
              <w:jc w:val="center"/>
            </w:pPr>
            <w:r w:rsidRPr="00B17ABA">
              <w:t>SLE at three months</w:t>
            </w:r>
            <w:r w:rsidR="000C6633" w:rsidRPr="00B17ABA">
              <w:t xml:space="preserve"> observed in the Wald’s study</w:t>
            </w:r>
          </w:p>
        </w:tc>
        <w:tc>
          <w:tcPr>
            <w:tcW w:w="1849" w:type="pct"/>
            <w:gridSpan w:val="2"/>
            <w:shd w:val="clear" w:color="auto" w:fill="auto"/>
            <w:noWrap/>
            <w:vAlign w:val="bottom"/>
            <w:hideMark/>
          </w:tcPr>
          <w:p w:rsidR="004A0B28" w:rsidRPr="00B17ABA" w:rsidRDefault="004A0B28" w:rsidP="000C6633">
            <w:pPr>
              <w:pStyle w:val="TOC1"/>
              <w:jc w:val="center"/>
            </w:pPr>
            <w:r w:rsidRPr="00B17ABA">
              <w:t>Expected SLEs</w:t>
            </w:r>
          </w:p>
          <w:p w:rsidR="004A0B28" w:rsidRPr="00B17ABA" w:rsidRDefault="004A0B28" w:rsidP="000C6633">
            <w:pPr>
              <w:pStyle w:val="TOC1"/>
              <w:jc w:val="center"/>
            </w:pPr>
            <w:r w:rsidRPr="00B17ABA">
              <w:t>at 6 and 9 months</w:t>
            </w:r>
          </w:p>
        </w:tc>
        <w:tc>
          <w:tcPr>
            <w:tcW w:w="1071" w:type="pct"/>
            <w:shd w:val="clear" w:color="auto" w:fill="auto"/>
            <w:noWrap/>
            <w:vAlign w:val="bottom"/>
            <w:hideMark/>
          </w:tcPr>
          <w:p w:rsidR="004A0B28" w:rsidRPr="00B17ABA" w:rsidRDefault="004A0B28" w:rsidP="00FE4801">
            <w:pPr>
              <w:pStyle w:val="TOC1"/>
              <w:jc w:val="center"/>
            </w:pPr>
            <w:r w:rsidRPr="00B17ABA">
              <w:t>SLE</w:t>
            </w:r>
            <w:r w:rsidR="000C6633" w:rsidRPr="00B17ABA">
              <w:t xml:space="preserve"> </w:t>
            </w:r>
            <w:r w:rsidRPr="00B17ABA">
              <w:t>at 12</w:t>
            </w:r>
            <w:r w:rsidR="00FE4801" w:rsidRPr="00B17ABA">
              <w:t xml:space="preserve"> </w:t>
            </w:r>
            <w:r w:rsidRPr="00B17ABA">
              <w:t>months</w:t>
            </w:r>
            <w:r w:rsidR="000C6633" w:rsidRPr="00B17ABA">
              <w:t xml:space="preserve"> observed in the </w:t>
            </w:r>
            <w:r w:rsidR="004A7EBD" w:rsidRPr="00B17ABA">
              <w:t>Wright et al’s</w:t>
            </w:r>
            <w:r w:rsidR="000C6633" w:rsidRPr="00B17ABA">
              <w:t xml:space="preserve"> </w:t>
            </w:r>
            <w:r w:rsidR="00FE4801" w:rsidRPr="00B17ABA">
              <w:t>study</w:t>
            </w:r>
          </w:p>
        </w:tc>
      </w:tr>
      <w:tr w:rsidR="000C6633" w:rsidRPr="00B17ABA" w:rsidTr="000C6633">
        <w:trPr>
          <w:trHeight w:val="300"/>
        </w:trPr>
        <w:tc>
          <w:tcPr>
            <w:tcW w:w="989" w:type="pct"/>
            <w:vMerge/>
            <w:tcBorders>
              <w:bottom w:val="double" w:sz="4" w:space="0" w:color="auto"/>
            </w:tcBorders>
            <w:shd w:val="clear" w:color="auto" w:fill="auto"/>
            <w:noWrap/>
            <w:vAlign w:val="bottom"/>
            <w:hideMark/>
          </w:tcPr>
          <w:p w:rsidR="004A0B28" w:rsidRPr="00B17ABA" w:rsidRDefault="004A0B28" w:rsidP="00AA2D24">
            <w:pPr>
              <w:pStyle w:val="TOC1"/>
            </w:pPr>
          </w:p>
        </w:tc>
        <w:tc>
          <w:tcPr>
            <w:tcW w:w="1092" w:type="pct"/>
            <w:tcBorders>
              <w:bottom w:val="double" w:sz="4" w:space="0" w:color="auto"/>
            </w:tcBorders>
            <w:shd w:val="clear" w:color="auto" w:fill="auto"/>
            <w:noWrap/>
            <w:vAlign w:val="bottom"/>
            <w:hideMark/>
          </w:tcPr>
          <w:p w:rsidR="004A0B28" w:rsidRPr="00B17ABA" w:rsidRDefault="004A0B28" w:rsidP="000C6633">
            <w:pPr>
              <w:pStyle w:val="TOC1"/>
              <w:jc w:val="center"/>
            </w:pPr>
            <w:r w:rsidRPr="00B17ABA">
              <w:rPr>
                <w:rFonts w:hint="eastAsia"/>
                <w:lang w:eastAsia="ko-KR"/>
              </w:rPr>
              <w:t>3</w:t>
            </w:r>
            <w:r w:rsidRPr="00B17ABA">
              <w:t xml:space="preserve"> months</w:t>
            </w:r>
          </w:p>
        </w:tc>
        <w:tc>
          <w:tcPr>
            <w:tcW w:w="840" w:type="pct"/>
            <w:tcBorders>
              <w:bottom w:val="double" w:sz="4" w:space="0" w:color="auto"/>
            </w:tcBorders>
            <w:shd w:val="clear" w:color="auto" w:fill="auto"/>
            <w:noWrap/>
            <w:vAlign w:val="bottom"/>
            <w:hideMark/>
          </w:tcPr>
          <w:p w:rsidR="004A0B28" w:rsidRPr="00B17ABA" w:rsidRDefault="004A0B28" w:rsidP="000C6633">
            <w:pPr>
              <w:pStyle w:val="TOC1"/>
              <w:jc w:val="center"/>
            </w:pPr>
            <w:r w:rsidRPr="00B17ABA">
              <w:t>6 months</w:t>
            </w:r>
          </w:p>
        </w:tc>
        <w:tc>
          <w:tcPr>
            <w:tcW w:w="1008" w:type="pct"/>
            <w:tcBorders>
              <w:bottom w:val="double" w:sz="4" w:space="0" w:color="auto"/>
            </w:tcBorders>
            <w:shd w:val="clear" w:color="auto" w:fill="auto"/>
            <w:noWrap/>
            <w:vAlign w:val="bottom"/>
            <w:hideMark/>
          </w:tcPr>
          <w:p w:rsidR="004A0B28" w:rsidRPr="00B17ABA" w:rsidRDefault="004A0B28" w:rsidP="000C6633">
            <w:pPr>
              <w:pStyle w:val="TOC1"/>
              <w:jc w:val="center"/>
            </w:pPr>
            <w:r w:rsidRPr="00B17ABA">
              <w:t>9 months</w:t>
            </w:r>
          </w:p>
        </w:tc>
        <w:tc>
          <w:tcPr>
            <w:tcW w:w="1071" w:type="pct"/>
            <w:tcBorders>
              <w:bottom w:val="double" w:sz="4" w:space="0" w:color="auto"/>
            </w:tcBorders>
            <w:shd w:val="clear" w:color="auto" w:fill="auto"/>
            <w:noWrap/>
            <w:vAlign w:val="bottom"/>
            <w:hideMark/>
          </w:tcPr>
          <w:p w:rsidR="004A0B28" w:rsidRPr="00B17ABA" w:rsidRDefault="004A0B28" w:rsidP="000C6633">
            <w:pPr>
              <w:pStyle w:val="TOC1"/>
              <w:jc w:val="center"/>
            </w:pPr>
            <w:r w:rsidRPr="00B17ABA">
              <w:t>12 months</w:t>
            </w:r>
          </w:p>
        </w:tc>
      </w:tr>
      <w:tr w:rsidR="000C6633" w:rsidRPr="00B17ABA" w:rsidTr="000C6633">
        <w:trPr>
          <w:trHeight w:val="300"/>
        </w:trPr>
        <w:tc>
          <w:tcPr>
            <w:tcW w:w="989" w:type="pct"/>
            <w:tcBorders>
              <w:top w:val="double" w:sz="4" w:space="0" w:color="auto"/>
            </w:tcBorders>
            <w:shd w:val="clear" w:color="auto" w:fill="auto"/>
            <w:noWrap/>
            <w:vAlign w:val="bottom"/>
            <w:hideMark/>
          </w:tcPr>
          <w:p w:rsidR="003257D3" w:rsidRPr="00B17ABA" w:rsidRDefault="003257D3" w:rsidP="00AA2D24">
            <w:pPr>
              <w:pStyle w:val="TOC1"/>
            </w:pPr>
            <w:r w:rsidRPr="00B17ABA">
              <w:t>Ds</w:t>
            </w:r>
          </w:p>
        </w:tc>
        <w:tc>
          <w:tcPr>
            <w:tcW w:w="1092" w:type="pct"/>
            <w:tcBorders>
              <w:top w:val="double" w:sz="4" w:space="0" w:color="auto"/>
            </w:tcBorders>
            <w:shd w:val="clear" w:color="auto" w:fill="auto"/>
            <w:noWrap/>
            <w:vAlign w:val="bottom"/>
            <w:hideMark/>
          </w:tcPr>
          <w:p w:rsidR="003257D3" w:rsidRPr="00B17ABA" w:rsidRDefault="003257D3" w:rsidP="009906C7">
            <w:pPr>
              <w:pStyle w:val="TOC1"/>
              <w:jc w:val="right"/>
            </w:pPr>
            <w:r w:rsidRPr="00B17ABA">
              <w:t>7.3</w:t>
            </w:r>
          </w:p>
        </w:tc>
        <w:tc>
          <w:tcPr>
            <w:tcW w:w="840" w:type="pct"/>
            <w:tcBorders>
              <w:top w:val="double" w:sz="4" w:space="0" w:color="auto"/>
            </w:tcBorders>
            <w:shd w:val="clear" w:color="auto" w:fill="auto"/>
            <w:noWrap/>
            <w:vAlign w:val="bottom"/>
            <w:hideMark/>
          </w:tcPr>
          <w:p w:rsidR="003257D3" w:rsidRPr="00B17ABA" w:rsidRDefault="003257D3" w:rsidP="009906C7">
            <w:pPr>
              <w:pStyle w:val="TOC1"/>
              <w:jc w:val="right"/>
            </w:pPr>
            <w:r w:rsidRPr="00B17ABA">
              <w:t>10.17</w:t>
            </w:r>
          </w:p>
        </w:tc>
        <w:tc>
          <w:tcPr>
            <w:tcW w:w="1008" w:type="pct"/>
            <w:tcBorders>
              <w:top w:val="double" w:sz="4" w:space="0" w:color="auto"/>
            </w:tcBorders>
            <w:shd w:val="clear" w:color="auto" w:fill="auto"/>
            <w:noWrap/>
            <w:vAlign w:val="bottom"/>
            <w:hideMark/>
          </w:tcPr>
          <w:p w:rsidR="003257D3" w:rsidRPr="00B17ABA" w:rsidRDefault="003257D3" w:rsidP="009906C7">
            <w:pPr>
              <w:pStyle w:val="TOC1"/>
              <w:jc w:val="right"/>
            </w:pPr>
            <w:r w:rsidRPr="00B17ABA">
              <w:t>11.85</w:t>
            </w:r>
          </w:p>
        </w:tc>
        <w:tc>
          <w:tcPr>
            <w:tcW w:w="1071" w:type="pct"/>
            <w:tcBorders>
              <w:top w:val="double" w:sz="4" w:space="0" w:color="auto"/>
            </w:tcBorders>
            <w:shd w:val="clear" w:color="auto" w:fill="auto"/>
            <w:noWrap/>
            <w:vAlign w:val="bottom"/>
            <w:hideMark/>
          </w:tcPr>
          <w:p w:rsidR="003257D3" w:rsidRPr="00B17ABA" w:rsidRDefault="003257D3" w:rsidP="009906C7">
            <w:pPr>
              <w:pStyle w:val="TOC1"/>
              <w:jc w:val="right"/>
            </w:pPr>
            <w:r w:rsidRPr="00B17ABA">
              <w:t>13.04</w:t>
            </w:r>
          </w:p>
        </w:tc>
      </w:tr>
      <w:tr w:rsidR="000C6633" w:rsidRPr="00B17ABA" w:rsidTr="000C6633">
        <w:trPr>
          <w:trHeight w:val="300"/>
        </w:trPr>
        <w:tc>
          <w:tcPr>
            <w:tcW w:w="989" w:type="pct"/>
            <w:shd w:val="clear" w:color="auto" w:fill="auto"/>
            <w:noWrap/>
            <w:vAlign w:val="bottom"/>
            <w:hideMark/>
          </w:tcPr>
          <w:p w:rsidR="003257D3" w:rsidRPr="00B17ABA" w:rsidRDefault="003257D3" w:rsidP="00AA2D24">
            <w:pPr>
              <w:pStyle w:val="TOC1"/>
            </w:pPr>
            <w:r w:rsidRPr="00B17ABA">
              <w:t>BBs</w:t>
            </w:r>
          </w:p>
        </w:tc>
        <w:tc>
          <w:tcPr>
            <w:tcW w:w="1092" w:type="pct"/>
            <w:shd w:val="clear" w:color="auto" w:fill="auto"/>
            <w:noWrap/>
            <w:vAlign w:val="bottom"/>
            <w:hideMark/>
          </w:tcPr>
          <w:p w:rsidR="003257D3" w:rsidRPr="00B17ABA" w:rsidRDefault="003257D3" w:rsidP="009906C7">
            <w:pPr>
              <w:pStyle w:val="TOC1"/>
              <w:jc w:val="right"/>
            </w:pPr>
            <w:r w:rsidRPr="00B17ABA">
              <w:t>9.3</w:t>
            </w:r>
          </w:p>
        </w:tc>
        <w:tc>
          <w:tcPr>
            <w:tcW w:w="840" w:type="pct"/>
            <w:shd w:val="clear" w:color="auto" w:fill="auto"/>
            <w:noWrap/>
            <w:vAlign w:val="bottom"/>
            <w:hideMark/>
          </w:tcPr>
          <w:p w:rsidR="003257D3" w:rsidRPr="00B17ABA" w:rsidRDefault="003257D3" w:rsidP="009906C7">
            <w:pPr>
              <w:pStyle w:val="TOC1"/>
              <w:jc w:val="right"/>
            </w:pPr>
            <w:r w:rsidRPr="00B17ABA">
              <w:t>9.41</w:t>
            </w:r>
          </w:p>
        </w:tc>
        <w:tc>
          <w:tcPr>
            <w:tcW w:w="1008" w:type="pct"/>
            <w:shd w:val="clear" w:color="auto" w:fill="auto"/>
            <w:noWrap/>
            <w:vAlign w:val="bottom"/>
            <w:hideMark/>
          </w:tcPr>
          <w:p w:rsidR="003257D3" w:rsidRPr="00B17ABA" w:rsidRDefault="003257D3" w:rsidP="009906C7">
            <w:pPr>
              <w:pStyle w:val="TOC1"/>
              <w:jc w:val="right"/>
            </w:pPr>
            <w:r w:rsidRPr="00B17ABA">
              <w:t>9.47</w:t>
            </w:r>
          </w:p>
        </w:tc>
        <w:tc>
          <w:tcPr>
            <w:tcW w:w="1071" w:type="pct"/>
            <w:shd w:val="clear" w:color="auto" w:fill="auto"/>
            <w:noWrap/>
            <w:vAlign w:val="bottom"/>
            <w:hideMark/>
          </w:tcPr>
          <w:p w:rsidR="003257D3" w:rsidRPr="00B17ABA" w:rsidRDefault="003257D3" w:rsidP="009906C7">
            <w:pPr>
              <w:pStyle w:val="TOC1"/>
              <w:jc w:val="right"/>
            </w:pPr>
            <w:r w:rsidRPr="00B17ABA">
              <w:t>9.51</w:t>
            </w:r>
          </w:p>
        </w:tc>
      </w:tr>
      <w:tr w:rsidR="000C6633" w:rsidRPr="00B17ABA" w:rsidTr="000C6633">
        <w:trPr>
          <w:trHeight w:val="300"/>
        </w:trPr>
        <w:tc>
          <w:tcPr>
            <w:tcW w:w="989" w:type="pct"/>
            <w:shd w:val="clear" w:color="auto" w:fill="auto"/>
            <w:noWrap/>
            <w:vAlign w:val="bottom"/>
            <w:hideMark/>
          </w:tcPr>
          <w:p w:rsidR="003257D3" w:rsidRPr="00B17ABA" w:rsidRDefault="003257D3" w:rsidP="00AA2D24">
            <w:pPr>
              <w:pStyle w:val="TOC1"/>
            </w:pPr>
            <w:r w:rsidRPr="00B17ABA">
              <w:t>CCBs</w:t>
            </w:r>
          </w:p>
        </w:tc>
        <w:tc>
          <w:tcPr>
            <w:tcW w:w="1092" w:type="pct"/>
            <w:shd w:val="clear" w:color="auto" w:fill="auto"/>
            <w:noWrap/>
            <w:vAlign w:val="bottom"/>
            <w:hideMark/>
          </w:tcPr>
          <w:p w:rsidR="003257D3" w:rsidRPr="00B17ABA" w:rsidRDefault="003257D3" w:rsidP="009906C7">
            <w:pPr>
              <w:pStyle w:val="TOC1"/>
              <w:jc w:val="right"/>
            </w:pPr>
            <w:r w:rsidRPr="00B17ABA">
              <w:t>8.4</w:t>
            </w:r>
          </w:p>
        </w:tc>
        <w:tc>
          <w:tcPr>
            <w:tcW w:w="840" w:type="pct"/>
            <w:shd w:val="clear" w:color="auto" w:fill="auto"/>
            <w:noWrap/>
            <w:vAlign w:val="bottom"/>
            <w:hideMark/>
          </w:tcPr>
          <w:p w:rsidR="003257D3" w:rsidRPr="00B17ABA" w:rsidRDefault="003257D3" w:rsidP="009906C7">
            <w:pPr>
              <w:pStyle w:val="TOC1"/>
              <w:jc w:val="right"/>
            </w:pPr>
            <w:r w:rsidRPr="00B17ABA">
              <w:t>8.65</w:t>
            </w:r>
          </w:p>
        </w:tc>
        <w:tc>
          <w:tcPr>
            <w:tcW w:w="1008" w:type="pct"/>
            <w:shd w:val="clear" w:color="auto" w:fill="auto"/>
            <w:noWrap/>
            <w:vAlign w:val="bottom"/>
            <w:hideMark/>
          </w:tcPr>
          <w:p w:rsidR="003257D3" w:rsidRPr="00B17ABA" w:rsidRDefault="003257D3" w:rsidP="009906C7">
            <w:pPr>
              <w:pStyle w:val="TOC1"/>
              <w:jc w:val="right"/>
            </w:pPr>
            <w:r w:rsidRPr="00B17ABA">
              <w:t>8.80</w:t>
            </w:r>
          </w:p>
        </w:tc>
        <w:tc>
          <w:tcPr>
            <w:tcW w:w="1071" w:type="pct"/>
            <w:shd w:val="clear" w:color="auto" w:fill="auto"/>
            <w:noWrap/>
            <w:vAlign w:val="bottom"/>
            <w:hideMark/>
          </w:tcPr>
          <w:p w:rsidR="003257D3" w:rsidRPr="00B17ABA" w:rsidRDefault="003257D3" w:rsidP="00E46123">
            <w:pPr>
              <w:pStyle w:val="TOC1"/>
              <w:jc w:val="right"/>
            </w:pPr>
            <w:r w:rsidRPr="00B17ABA">
              <w:t>8.90</w:t>
            </w:r>
          </w:p>
        </w:tc>
      </w:tr>
      <w:tr w:rsidR="000C6633" w:rsidRPr="00B17ABA" w:rsidTr="000C6633">
        <w:trPr>
          <w:trHeight w:val="300"/>
        </w:trPr>
        <w:tc>
          <w:tcPr>
            <w:tcW w:w="989" w:type="pct"/>
            <w:shd w:val="clear" w:color="auto" w:fill="auto"/>
            <w:noWrap/>
            <w:vAlign w:val="bottom"/>
            <w:hideMark/>
          </w:tcPr>
          <w:p w:rsidR="003257D3" w:rsidRPr="00B17ABA" w:rsidRDefault="003257D3" w:rsidP="00AA2D24">
            <w:pPr>
              <w:pStyle w:val="TOC1"/>
            </w:pPr>
            <w:r w:rsidRPr="00B17ABA">
              <w:t>ACEIs/ARBs</w:t>
            </w:r>
          </w:p>
        </w:tc>
        <w:tc>
          <w:tcPr>
            <w:tcW w:w="1092" w:type="pct"/>
            <w:shd w:val="clear" w:color="auto" w:fill="auto"/>
            <w:noWrap/>
            <w:vAlign w:val="bottom"/>
            <w:hideMark/>
          </w:tcPr>
          <w:p w:rsidR="003257D3" w:rsidRPr="00B17ABA" w:rsidRDefault="003257D3" w:rsidP="009906C7">
            <w:pPr>
              <w:pStyle w:val="TOC1"/>
              <w:jc w:val="right"/>
            </w:pPr>
            <w:r w:rsidRPr="00B17ABA">
              <w:t>6.8</w:t>
            </w:r>
          </w:p>
        </w:tc>
        <w:tc>
          <w:tcPr>
            <w:tcW w:w="840" w:type="pct"/>
            <w:shd w:val="clear" w:color="auto" w:fill="auto"/>
            <w:noWrap/>
            <w:vAlign w:val="bottom"/>
            <w:hideMark/>
          </w:tcPr>
          <w:p w:rsidR="003257D3" w:rsidRPr="00B17ABA" w:rsidRDefault="003257D3" w:rsidP="009906C7">
            <w:pPr>
              <w:pStyle w:val="TOC1"/>
              <w:jc w:val="right"/>
            </w:pPr>
            <w:r w:rsidRPr="00B17ABA">
              <w:t>13.97</w:t>
            </w:r>
          </w:p>
        </w:tc>
        <w:tc>
          <w:tcPr>
            <w:tcW w:w="1008" w:type="pct"/>
            <w:shd w:val="clear" w:color="auto" w:fill="auto"/>
            <w:noWrap/>
            <w:vAlign w:val="bottom"/>
            <w:hideMark/>
          </w:tcPr>
          <w:p w:rsidR="003257D3" w:rsidRPr="00B17ABA" w:rsidRDefault="003257D3" w:rsidP="009906C7">
            <w:pPr>
              <w:pStyle w:val="TOC1"/>
              <w:jc w:val="right"/>
            </w:pPr>
            <w:r w:rsidRPr="00B17ABA">
              <w:t>18.16</w:t>
            </w:r>
          </w:p>
        </w:tc>
        <w:tc>
          <w:tcPr>
            <w:tcW w:w="1071" w:type="pct"/>
            <w:shd w:val="clear" w:color="auto" w:fill="auto"/>
            <w:noWrap/>
            <w:vAlign w:val="bottom"/>
            <w:hideMark/>
          </w:tcPr>
          <w:p w:rsidR="003257D3" w:rsidRPr="00B17ABA" w:rsidRDefault="003257D3" w:rsidP="009906C7">
            <w:pPr>
              <w:pStyle w:val="TOC1"/>
              <w:jc w:val="right"/>
            </w:pPr>
            <w:r w:rsidRPr="00B17ABA">
              <w:t>21.14</w:t>
            </w:r>
          </w:p>
        </w:tc>
      </w:tr>
    </w:tbl>
    <w:p w:rsidR="000A2CBF" w:rsidRPr="00B17ABA" w:rsidRDefault="00741530" w:rsidP="00344BC1">
      <w:pPr>
        <w:pStyle w:val="TOC2"/>
      </w:pPr>
      <w:r w:rsidRPr="00B17ABA">
        <w:t xml:space="preserve">1) </w:t>
      </w:r>
      <w:r w:rsidRPr="00B17ABA">
        <w:rPr>
          <w:b/>
        </w:rPr>
        <w:t>SLE</w:t>
      </w:r>
      <w:r w:rsidRPr="00B17ABA">
        <w:t xml:space="preserve"> </w:t>
      </w:r>
      <w:r w:rsidR="00FE4801" w:rsidRPr="00B17ABA">
        <w:t>stands for</w:t>
      </w:r>
      <w:r w:rsidRPr="00B17ABA">
        <w:t xml:space="preserve"> </w:t>
      </w:r>
      <w:r w:rsidR="004B0AF6" w:rsidRPr="00B17ABA">
        <w:t>SBP lowering</w:t>
      </w:r>
      <w:r w:rsidRPr="00B17ABA">
        <w:t xml:space="preserve"> effects.</w:t>
      </w:r>
    </w:p>
    <w:p w:rsidR="00741530" w:rsidRPr="00B17ABA" w:rsidRDefault="00741530" w:rsidP="001A2558">
      <w:pPr>
        <w:ind w:firstLine="0"/>
        <w:jc w:val="both"/>
        <w:rPr>
          <w:rFonts w:cstheme="majorBidi"/>
        </w:rPr>
      </w:pPr>
    </w:p>
    <w:p w:rsidR="00616049" w:rsidRPr="00B17ABA" w:rsidRDefault="00616049" w:rsidP="00CA7149">
      <w:pPr>
        <w:jc w:val="both"/>
      </w:pPr>
      <w:r w:rsidRPr="00B17ABA">
        <w:t xml:space="preserve">The current hypertension SDDP model assumes that the BBs and CCBs have little incremental SBP lowering effect after three months, whereas Ds and ACEIs/ARBs gradually drop SBP over one year. Many factors Wald et al’ and </w:t>
      </w:r>
      <w:r w:rsidR="004A7EBD" w:rsidRPr="00B17ABA">
        <w:t>Wright et al</w:t>
      </w:r>
      <w:r w:rsidRPr="00B17ABA">
        <w:t xml:space="preserve">’s systematic reviews were suspected of causing this difference in the SBP lowering effect at three months and 12 months. Whereas the Wald et al’s systematic review included more trials but short-term with less participants (i.e., 42 trials including 10,968 participants), the </w:t>
      </w:r>
      <w:r w:rsidR="004A7EBD" w:rsidRPr="00B17ABA">
        <w:t>Wright et al</w:t>
      </w:r>
      <w:r w:rsidRPr="00B17ABA">
        <w:t>’s systematic reviews included less trials but long-term with more participants (</w:t>
      </w:r>
      <w:r w:rsidRPr="00B17ABA">
        <w:rPr>
          <w:rFonts w:eastAsia="Times New Roman" w:cstheme="majorBidi"/>
        </w:rPr>
        <w:t xml:space="preserve">24 trials with 58,040 participants). Crossover studies were included in the Wald et al’s systematic review, while excluded in the </w:t>
      </w:r>
      <w:r w:rsidR="004A7EBD" w:rsidRPr="00B17ABA">
        <w:rPr>
          <w:rFonts w:eastAsia="Times New Roman" w:cstheme="majorBidi"/>
        </w:rPr>
        <w:t>Wright et al</w:t>
      </w:r>
      <w:r w:rsidRPr="00B17ABA">
        <w:rPr>
          <w:rFonts w:eastAsia="Times New Roman" w:cstheme="majorBidi"/>
        </w:rPr>
        <w:t xml:space="preserve">’s systematic review, which would have the effect of minimising differences between estimates of treatments. </w:t>
      </w:r>
      <w:r w:rsidRPr="00B17ABA">
        <w:t xml:space="preserve">The average initial SBP of participants was 156.14 mmHg in Wald et al’s review and 168.88 mmHg in the </w:t>
      </w:r>
      <w:r w:rsidR="004A7EBD" w:rsidRPr="00B17ABA">
        <w:t>Wright et al</w:t>
      </w:r>
      <w:r w:rsidRPr="00B17ABA">
        <w:t xml:space="preserve">’s review. No </w:t>
      </w:r>
      <w:r w:rsidRPr="00B17ABA">
        <w:lastRenderedPageBreak/>
        <w:t>clinical evidence was identified to support th</w:t>
      </w:r>
      <w:r w:rsidR="00CA7149" w:rsidRPr="00B17ABA">
        <w:t>e different speed o</w:t>
      </w:r>
      <w:r w:rsidR="005066B4" w:rsidRPr="00B17ABA">
        <w:t>f</w:t>
      </w:r>
      <w:r w:rsidR="00CA7149" w:rsidRPr="00B17ABA">
        <w:t xml:space="preserve"> SBP lowering effect across antihypertensive drugs.</w:t>
      </w:r>
    </w:p>
    <w:p w:rsidR="00616049" w:rsidRPr="00B17ABA" w:rsidRDefault="00616049" w:rsidP="00F570A1">
      <w:pPr>
        <w:jc w:val="both"/>
      </w:pPr>
      <w:r w:rsidRPr="00B17ABA">
        <w:rPr>
          <w:rFonts w:cstheme="majorBidi"/>
        </w:rPr>
        <w:t>Another way to estimate the time-dependent SBP lowering effects is using the SBP data observed in clinical trials. The Antihypertensive and Lipid-Lowering Treatment to Prevent Heart Attack Trial (ALLHAT) reported the annual change in SBP during the five years of using Ds (chlorthalidone), CCBs (amlodipine) and ACEIs (lisinopril)</w:t>
      </w:r>
      <w:r w:rsidRPr="00B17ABA">
        <w:rPr>
          <w:rFonts w:cstheme="majorBidi"/>
        </w:rPr>
        <w:fldChar w:fldCharType="begin">
          <w:fldData xml:space="preserve">PEVuZE5vdGU+PENpdGU+PEF1dGhvcj5GdXJiZXJnPC9BdXRob3I+PFllYXI+MjAwMjwvWWVhcj48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GdXJiZXJnPC9BdXRob3I+PFllYXI+MjAwMjwvWWVhcj48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317]</w:t>
      </w:r>
      <w:r w:rsidRPr="00B17ABA">
        <w:rPr>
          <w:rFonts w:cstheme="majorBidi"/>
        </w:rPr>
        <w:fldChar w:fldCharType="end"/>
      </w:r>
      <w:r w:rsidRPr="00B17ABA">
        <w:rPr>
          <w:rFonts w:cstheme="majorBidi"/>
        </w:rPr>
        <w:t>. The Dutch-TIA trial also provided information about the change in SBP over 5.5 years where an</w:t>
      </w:r>
      <w:r w:rsidRPr="00B17ABA">
        <w:t xml:space="preserve"> </w:t>
      </w:r>
      <w:r w:rsidRPr="00B17ABA">
        <w:rPr>
          <w:rFonts w:cstheme="majorBidi"/>
        </w:rPr>
        <w:t>atenolol-based regimen was compared with placebo</w:t>
      </w:r>
      <w:r w:rsidRPr="00B17ABA">
        <w:rPr>
          <w:rFonts w:cstheme="majorBidi"/>
        </w:rPr>
        <w:fldChar w:fldCharType="begin"/>
      </w:r>
      <w:r w:rsidR="00EE2B4F" w:rsidRPr="00B17ABA">
        <w:rPr>
          <w:rFonts w:cstheme="majorBidi"/>
        </w:rPr>
        <w:instrText xml:space="preserve"> ADDIN EN.CITE &lt;EndNote&gt;&lt;Cite&gt;&lt;Author&gt;Algra&lt;/Author&gt;&lt;Year&gt;1993&lt;/Year&gt;&lt;RecNum&gt;499&lt;/RecNum&gt;&lt;DisplayText&gt;&lt;style face="superscript"&gt;[318]&lt;/style&gt;&lt;/DisplayText&gt;&lt;record&gt;&lt;rec-number&gt;499&lt;/rec-number&gt;&lt;foreign-keys&gt;&lt;key app="EN" db-id="z2a0dvwpazf220et2vh50z295rxpzfevwft2"&gt;499&lt;/key&gt;&lt;/foreign-keys&gt;&lt;ref-type name="Journal Article"&gt;17&lt;/ref-type&gt;&lt;contributors&gt;&lt;authors&gt;&lt;author&gt;Algra, A.&lt;/author&gt;&lt;author&gt;Vangijn, J.&lt;/author&gt;&lt;author&gt;Kappelle, L. J.&lt;/author&gt;&lt;author&gt;Vanlatum, J. C.&lt;/author&gt;&lt;author&gt;Koudstaal, P. J.&lt;/author&gt;&lt;/authors&gt;&lt;/contributors&gt;&lt;auth-address&gt;Univ Utrecht,Utrecht,Netherlands&amp;#xD;Univ Hosp Rotterdam Dijkzigt,Rotterdam,Netherlands&lt;/auth-address&gt;&lt;titles&gt;&lt;title&gt;Trial of secondary prevention with Atenolol after transient ischemic attack or nondisabling ischemic stroke&lt;/title&gt;&lt;secondary-title&gt;Stroke&lt;/secondary-title&gt;&lt;alt-title&gt;Stroke&lt;/alt-title&gt;&lt;/titles&gt;&lt;periodical&gt;&lt;full-title&gt;Stroke&lt;/full-title&gt;&lt;abbr-1&gt;Stroke&lt;/abbr-1&gt;&lt;/periodical&gt;&lt;alt-periodical&gt;&lt;full-title&gt;Stroke&lt;/full-title&gt;&lt;abbr-1&gt;Stroke&lt;/abbr-1&gt;&lt;/alt-periodical&gt;&lt;pages&gt;543-548&lt;/pages&gt;&lt;volume&gt;24&lt;/volume&gt;&lt;number&gt;4&lt;/number&gt;&lt;keywords&gt;&lt;keyword&gt;atenolol&lt;/keyword&gt;&lt;keyword&gt;cerebral ischemia, transient&lt;/keyword&gt;&lt;keyword&gt;cerebrovascular disorders&lt;/keyword&gt;&lt;keyword&gt;clinical trials&lt;/keyword&gt;&lt;keyword&gt;coronary heart-disease&lt;/keyword&gt;&lt;keyword&gt;interobserver agreement&lt;/keyword&gt;&lt;keyword&gt;myocardial-infarction&lt;/keyword&gt;&lt;keyword&gt;blood-pressure&lt;/keyword&gt;&lt;keyword&gt;hypertension&lt;/keyword&gt;&lt;keyword&gt;handicap&lt;/keyword&gt;&lt;/keywords&gt;&lt;dates&gt;&lt;year&gt;1993&lt;/year&gt;&lt;pub-dates&gt;&lt;date&gt;Apr&lt;/date&gt;&lt;/pub-dates&gt;&lt;/dates&gt;&lt;isbn&gt;0039-2499&lt;/isbn&gt;&lt;accession-num&gt;WOS:A1993KV41900006&lt;/accession-num&gt;&lt;urls&gt;&lt;related-urls&gt;&lt;url&gt;&amp;lt;Go to ISI&amp;gt;://WOS:A1993KV41900006&lt;/url&gt;&lt;/related-urls&gt;&lt;/urls&gt;&lt;language&gt;English&lt;/language&gt;&lt;/record&gt;&lt;/Cite&gt;&lt;/EndNote&gt;</w:instrText>
      </w:r>
      <w:r w:rsidRPr="00B17ABA">
        <w:rPr>
          <w:rFonts w:cstheme="majorBidi"/>
        </w:rPr>
        <w:fldChar w:fldCharType="separate"/>
      </w:r>
      <w:r w:rsidR="00EE2B4F" w:rsidRPr="00B17ABA">
        <w:rPr>
          <w:rFonts w:cstheme="majorBidi"/>
          <w:noProof/>
          <w:vertAlign w:val="superscript"/>
        </w:rPr>
        <w:t>[318]</w:t>
      </w:r>
      <w:r w:rsidRPr="00B17ABA">
        <w:rPr>
          <w:rFonts w:cstheme="majorBidi"/>
        </w:rPr>
        <w:fldChar w:fldCharType="end"/>
      </w:r>
      <w:r w:rsidRPr="00B17ABA">
        <w:rPr>
          <w:rFonts w:cstheme="majorBidi"/>
        </w:rPr>
        <w:t xml:space="preserve">. </w:t>
      </w:r>
      <w:r w:rsidRPr="00B17ABA">
        <w:t xml:space="preserve">These RCTs have the advantage of providing the observed data over a long time in a controlled population, but the result can be sensitive depending on the study design and the characteristics of participants. </w:t>
      </w:r>
      <w:r w:rsidR="00FE4801" w:rsidRPr="00B17ABA">
        <w:t>However, n</w:t>
      </w:r>
      <w:r w:rsidR="00CA7149" w:rsidRPr="00B17ABA">
        <w:t>o RCT tested the f</w:t>
      </w:r>
      <w:r w:rsidR="00FE4801" w:rsidRPr="00B17ABA">
        <w:t>our</w:t>
      </w:r>
      <w:r w:rsidR="00CA7149" w:rsidRPr="00B17ABA">
        <w:t xml:space="preserve"> single treatment options included in this study at the same study design. </w:t>
      </w:r>
      <w:r w:rsidRPr="00B17ABA">
        <w:t xml:space="preserve">Furthermore, the participants in both studies are not similar to the population in the hypertension SDDP model. As both methods had a certain level of uncertainty, the base-model was built using the estimated SBP lowering effects based on the Wald’s and </w:t>
      </w:r>
      <w:r w:rsidR="004A7EBD" w:rsidRPr="00B17ABA">
        <w:t>Wright et al</w:t>
      </w:r>
      <w:r w:rsidRPr="00B17ABA">
        <w:t>’s systematic review and sensitivity analyses were undertaken with the values reported in ALLHAT and Dutch-TIA.</w:t>
      </w:r>
    </w:p>
    <w:p w:rsidR="000A2CBF" w:rsidRPr="00B17ABA" w:rsidRDefault="000A2CBF" w:rsidP="00F570A1">
      <w:pPr>
        <w:jc w:val="both"/>
      </w:pPr>
      <w:r w:rsidRPr="00B17ABA">
        <w:t xml:space="preserve">Regardless of the class of antihypertensive drugs, combining two drugs from different classes of antihypertensive drugs has shown an additive effect. Law et al’s </w:t>
      </w:r>
      <w:r w:rsidR="00426701" w:rsidRPr="00B17ABA">
        <w:t>review</w:t>
      </w:r>
      <w:r w:rsidRPr="00B17ABA">
        <w:t xml:space="preserve"> showed that the blood pressure lowering effects of different </w:t>
      </w:r>
      <w:r w:rsidR="004B0AF6" w:rsidRPr="00B17ABA">
        <w:t>classe</w:t>
      </w:r>
      <w:r w:rsidRPr="00B17ABA">
        <w:t>s of antihypertensive drugs were independent and additive based on the observed average reductions of two different drugs on blood pressure separately and in combination</w:t>
      </w:r>
      <w:r w:rsidR="008B5F10" w:rsidRPr="00B17ABA">
        <w:fldChar w:fldCharType="begin">
          <w:fldData xml:space="preserve">PEVuZE5vdGU+PENpdGU+PEF1dGhvcj5MYXc8L0F1dGhvcj48WWVhcj4yMDAzPC9ZZWFyPjxSZWNO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</w:fldData>
        </w:fldChar>
      </w:r>
      <w:r w:rsidR="00EE2B4F" w:rsidRPr="00B17ABA">
        <w:instrText xml:space="preserve"> ADDIN EN.CITE </w:instrText>
      </w:r>
      <w:r w:rsidR="00EE2B4F" w:rsidRPr="00B17ABA">
        <w:fldChar w:fldCharType="begin">
          <w:fldData xml:space="preserve">PEVuZE5vdGU+PENpdGU+PEF1dGhvcj5MYXc8L0F1dGhvcj48WWVhcj4yMDAzPC9ZZWFyPjxSZWNO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</w:fldData>
        </w:fldChar>
      </w:r>
      <w:r w:rsidR="00EE2B4F" w:rsidRPr="00B17ABA">
        <w:instrText xml:space="preserve"> ADDIN EN.CITE.DATA </w:instrText>
      </w:r>
      <w:r w:rsidR="00EE2B4F" w:rsidRPr="00B17ABA">
        <w:fldChar w:fldCharType="end"/>
      </w:r>
      <w:r w:rsidR="008B5F10" w:rsidRPr="00B17ABA">
        <w:fldChar w:fldCharType="separate"/>
      </w:r>
      <w:r w:rsidR="00EE2B4F" w:rsidRPr="00B17ABA">
        <w:rPr>
          <w:noProof/>
          <w:vertAlign w:val="superscript"/>
        </w:rPr>
        <w:t>[282, 319]</w:t>
      </w:r>
      <w:r w:rsidR="008B5F10" w:rsidRPr="00B17ABA">
        <w:fldChar w:fldCharType="end"/>
      </w:r>
      <w:r w:rsidRPr="00B17ABA">
        <w:t xml:space="preserve">. Wald et al reconfirmed the additive effect with the ratio of observed to estimated additive </w:t>
      </w:r>
      <w:r w:rsidR="004B0AF6" w:rsidRPr="00B17ABA">
        <w:t>SBP lowering</w:t>
      </w:r>
      <w:r w:rsidRPr="00B17ABA">
        <w:t xml:space="preserve"> effect from combining antihypertensive drugs, which was 1.01 (0.90-1.12) across all classes of antihypertensive drugs</w:t>
      </w:r>
      <w:r w:rsidR="008B5F10" w:rsidRPr="00B17ABA">
        <w:fldChar w:fldCharType="begin">
          <w:fldData xml:space="preserve">PEVuZE5vdGU+PENpdGU+PEF1dGhvcj5XYWxkPC9BdXRob3I+PFllYXI+MjAwOTwvWWVhcj48UmVj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=
</w:fldData>
        </w:fldChar>
      </w:r>
      <w:r w:rsidR="00EE2B4F" w:rsidRPr="00B17ABA">
        <w:instrText xml:space="preserve"> ADDIN EN.CITE </w:instrText>
      </w:r>
      <w:r w:rsidR="00EE2B4F" w:rsidRPr="00B17ABA">
        <w:fldChar w:fldCharType="begin">
          <w:fldData xml:space="preserve">PEVuZE5vdGU+PENpdGU+PEF1dGhvcj5XYWxkPC9BdXRob3I+PFllYXI+MjAwOTwvWWVhcj48UmVj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=
</w:fldData>
        </w:fldChar>
      </w:r>
      <w:r w:rsidR="00EE2B4F" w:rsidRPr="00B17ABA">
        <w:instrText xml:space="preserve"> ADDIN EN.CITE.DATA </w:instrText>
      </w:r>
      <w:r w:rsidR="00EE2B4F" w:rsidRPr="00B17ABA">
        <w:fldChar w:fldCharType="end"/>
      </w:r>
      <w:r w:rsidR="008B5F10" w:rsidRPr="00B17ABA">
        <w:fldChar w:fldCharType="separate"/>
      </w:r>
      <w:r w:rsidR="00EE2B4F" w:rsidRPr="00B17ABA">
        <w:rPr>
          <w:noProof/>
          <w:vertAlign w:val="superscript"/>
        </w:rPr>
        <w:t>[315]</w:t>
      </w:r>
      <w:r w:rsidR="008B5F10" w:rsidRPr="00B17ABA">
        <w:fldChar w:fldCharType="end"/>
      </w:r>
      <w:r w:rsidRPr="00B17ABA">
        <w:t>. The additive effects</w:t>
      </w:r>
      <w:r w:rsidR="004B0AF6" w:rsidRPr="00B17ABA">
        <w:t xml:space="preserve"> between</w:t>
      </w:r>
      <w:r w:rsidRPr="00B17ABA">
        <w:t xml:space="preserve"> B</w:t>
      </w:r>
      <w:r w:rsidR="004B0AF6" w:rsidRPr="00B17ABA">
        <w:t xml:space="preserve">Bs and </w:t>
      </w:r>
      <w:r w:rsidR="007559C5" w:rsidRPr="00B17ABA">
        <w:t>Ds</w:t>
      </w:r>
      <w:r w:rsidR="008B5F10" w:rsidRPr="00B17ABA">
        <w:rPr>
          <w:color w:val="000000"/>
          <w:shd w:val="clear" w:color="auto" w:fill="FFFFFF"/>
        </w:rPr>
        <w:fldChar w:fldCharType="begin"/>
      </w:r>
      <w:r w:rsidR="00EE2B4F" w:rsidRPr="00B17ABA">
        <w:rPr>
          <w:color w:val="000000"/>
          <w:shd w:val="clear" w:color="auto" w:fill="FFFFFF"/>
        </w:rPr>
        <w:instrText xml:space="preserve"> ADDIN EN.CITE &lt;EndNote&gt;&lt;Cite&gt;&lt;Author&gt;Lacourciere&lt;/Author&gt;&lt;Year&gt;1994&lt;/Year&gt;&lt;RecNum&gt;506&lt;/RecNum&gt;&lt;DisplayText&gt;&lt;style face="superscript"&gt;[320]&lt;/style&gt;&lt;/DisplayText&gt;&lt;record&gt;&lt;rec-number&gt;506&lt;/rec-number&gt;&lt;foreign-keys&gt;&lt;key app="EN" db-id="z2a0dvwpazf220et2vh50z295rxpzfevwft2"&gt;506&lt;/key&gt;&lt;/foreign-keys&gt;&lt;ref-type name="Journal Article"&gt;17&lt;/ref-type&gt;&lt;contributors&gt;&lt;authors&gt;&lt;author&gt;Lacourciere, Y.&lt;/author&gt;&lt;author&gt;Arnott, W.&lt;/author&gt;&lt;/authors&gt;&lt;/contributors&gt;&lt;auth-address&gt;Lacourciere, Y&amp;#xD;Univ Laval,Ctr Hosp,Res Ctr,Hypertens Res Unit,2705 Boul Laurier,Room S-122,St Foy G1v 4g2,Pq,Canada&amp;#xD;Univ Laval,Ctr Hosp,Res Ctr,Hypertens Res Unit,2705 Boul Laurier,Room S-122,St Foy G1v 4g2,Pq,Canada&lt;/auth-address&gt;&lt;titles&gt;&lt;title&gt;Placebo-controlled comparison of the effects of Nebivolol and low-dose Hydrochlorothiazide as monotherapies and in combination on blood-pressure and lipid profile in hypertensive patients&lt;/title&gt;&lt;secondary-title&gt;Journal of Human Hypertension&lt;/secondary-title&gt;&lt;alt-title&gt;J Hum Hypertens&lt;/alt-title&gt;&lt;/titles&gt;&lt;periodical&gt;&lt;full-title&gt;Journal of Human Hypertension&lt;/full-title&gt;&lt;/periodical&gt;&lt;pages&gt;283-288&lt;/pages&gt;&lt;volume&gt;8&lt;/volume&gt;&lt;number&gt;4&lt;/number&gt;&lt;keywords&gt;&lt;keyword&gt;nebivolol&lt;/keyword&gt;&lt;keyword&gt;hydrochlorothiazide&lt;/keyword&gt;&lt;keyword&gt;lipids&lt;/keyword&gt;&lt;keyword&gt;blood pressure&lt;/keyword&gt;&lt;/keywords&gt;&lt;dates&gt;&lt;year&gt;1994&lt;/year&gt;&lt;pub-dates&gt;&lt;date&gt;Apr&lt;/date&gt;&lt;/pub-dates&gt;&lt;/dates&gt;&lt;isbn&gt;0950-9240&lt;/isbn&gt;&lt;accession-num&gt;ISI:A1994NJ72200010&lt;/accession-num&gt;&lt;urls&gt;&lt;related-urls&gt;&lt;url&gt;&amp;lt;Go to ISI&amp;gt;://A1994NJ72200010&lt;/url&gt;&lt;/related-urls&gt;&lt;/urls&gt;&lt;language&gt;English&lt;/language&gt;&lt;/record&gt;&lt;/Cite&gt;&lt;/EndNote&gt;</w:instrText>
      </w:r>
      <w:r w:rsidR="008B5F10" w:rsidRPr="00B17ABA">
        <w:rPr>
          <w:color w:val="000000"/>
          <w:shd w:val="clear" w:color="auto" w:fill="FFFFFF"/>
        </w:rPr>
        <w:fldChar w:fldCharType="separate"/>
      </w:r>
      <w:r w:rsidR="00EE2B4F" w:rsidRPr="00B17ABA">
        <w:rPr>
          <w:noProof/>
          <w:color w:val="000000"/>
          <w:shd w:val="clear" w:color="auto" w:fill="FFFFFF"/>
          <w:vertAlign w:val="superscript"/>
        </w:rPr>
        <w:t>[320]</w:t>
      </w:r>
      <w:r w:rsidR="008B5F10" w:rsidRPr="00B17ABA">
        <w:rPr>
          <w:color w:val="000000"/>
          <w:shd w:val="clear" w:color="auto" w:fill="FFFFFF"/>
        </w:rPr>
        <w:fldChar w:fldCharType="end"/>
      </w:r>
      <w:r w:rsidRPr="00B17ABA">
        <w:t xml:space="preserve">, </w:t>
      </w:r>
      <w:r w:rsidR="004B0AF6" w:rsidRPr="00B17ABA">
        <w:t xml:space="preserve">between </w:t>
      </w:r>
      <w:r w:rsidRPr="00B17ABA">
        <w:t>CCB</w:t>
      </w:r>
      <w:r w:rsidR="004B0AF6" w:rsidRPr="00B17ABA">
        <w:t xml:space="preserve">s and </w:t>
      </w:r>
      <w:r w:rsidR="007559C5" w:rsidRPr="00B17ABA">
        <w:t>Ds</w:t>
      </w:r>
      <w:r w:rsidR="008B5F10" w:rsidRPr="00B17ABA">
        <w:rPr>
          <w:color w:val="000000"/>
          <w:shd w:val="clear" w:color="auto" w:fill="FFFFFF"/>
        </w:rPr>
        <w:fldChar w:fldCharType="begin">
          <w:fldData xml:space="preserve">PEVuZE5vdGU+PENpdGU+PEF1dGhvcj5TYWx2ZXR0aTwvQXV0aG9yPjxZZWFyPjE5OTE8L1llYXI+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</w:fldData>
        </w:fldChar>
      </w:r>
      <w:r w:rsidR="00EE2B4F" w:rsidRPr="00B17ABA">
        <w:rPr>
          <w:color w:val="000000"/>
          <w:shd w:val="clear" w:color="auto" w:fill="FFFFFF"/>
        </w:rPr>
        <w:instrText xml:space="preserve"> ADDIN EN.CITE </w:instrText>
      </w:r>
      <w:r w:rsidR="00EE2B4F" w:rsidRPr="00B17ABA">
        <w:rPr>
          <w:color w:val="000000"/>
          <w:shd w:val="clear" w:color="auto" w:fill="FFFFFF"/>
        </w:rPr>
        <w:fldChar w:fldCharType="begin">
          <w:fldData xml:space="preserve">PEVuZE5vdGU+PENpdGU+PEF1dGhvcj5TYWx2ZXR0aTwvQXV0aG9yPjxZZWFyPjE5OTE8L1llYXI+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</w:fldData>
        </w:fldChar>
      </w:r>
      <w:r w:rsidR="00EE2B4F" w:rsidRPr="00B17ABA">
        <w:rPr>
          <w:color w:val="000000"/>
          <w:shd w:val="clear" w:color="auto" w:fill="FFFFFF"/>
        </w:rPr>
        <w:instrText xml:space="preserve"> ADDIN EN.CITE.DATA </w:instrText>
      </w:r>
      <w:r w:rsidR="00EE2B4F" w:rsidRPr="00B17ABA">
        <w:rPr>
          <w:color w:val="000000"/>
          <w:shd w:val="clear" w:color="auto" w:fill="FFFFFF"/>
        </w:rPr>
      </w:r>
      <w:r w:rsidR="00EE2B4F" w:rsidRPr="00B17ABA">
        <w:rPr>
          <w:color w:val="000000"/>
          <w:shd w:val="clear" w:color="auto" w:fill="FFFFFF"/>
        </w:rPr>
        <w:fldChar w:fldCharType="end"/>
      </w:r>
      <w:r w:rsidR="008B5F10" w:rsidRPr="00B17ABA">
        <w:rPr>
          <w:color w:val="000000"/>
          <w:shd w:val="clear" w:color="auto" w:fill="FFFFFF"/>
        </w:rPr>
      </w:r>
      <w:r w:rsidR="008B5F10" w:rsidRPr="00B17ABA">
        <w:rPr>
          <w:color w:val="000000"/>
          <w:shd w:val="clear" w:color="auto" w:fill="FFFFFF"/>
        </w:rPr>
        <w:fldChar w:fldCharType="separate"/>
      </w:r>
      <w:r w:rsidR="00EE2B4F" w:rsidRPr="00B17ABA">
        <w:rPr>
          <w:noProof/>
          <w:color w:val="000000"/>
          <w:shd w:val="clear" w:color="auto" w:fill="FFFFFF"/>
          <w:vertAlign w:val="superscript"/>
        </w:rPr>
        <w:t>[321]</w:t>
      </w:r>
      <w:r w:rsidR="008B5F10" w:rsidRPr="00B17ABA">
        <w:rPr>
          <w:color w:val="000000"/>
          <w:shd w:val="clear" w:color="auto" w:fill="FFFFFF"/>
        </w:rPr>
        <w:fldChar w:fldCharType="end"/>
      </w:r>
      <w:r w:rsidRPr="00B17ABA">
        <w:t xml:space="preserve">, </w:t>
      </w:r>
      <w:r w:rsidR="004B0AF6" w:rsidRPr="00B17ABA">
        <w:t xml:space="preserve">between </w:t>
      </w:r>
      <w:r w:rsidRPr="00B17ABA">
        <w:t>CCB</w:t>
      </w:r>
      <w:r w:rsidR="004B0AF6" w:rsidRPr="00B17ABA">
        <w:t xml:space="preserve">s and </w:t>
      </w:r>
      <w:r w:rsidRPr="00B17ABA">
        <w:t>BB</w:t>
      </w:r>
      <w:r w:rsidR="004B0AF6" w:rsidRPr="00B17ABA">
        <w:t>s</w:t>
      </w:r>
      <w:r w:rsidR="008B5F10" w:rsidRPr="00B17ABA">
        <w:rPr>
          <w:color w:val="000000"/>
          <w:shd w:val="clear" w:color="auto" w:fill="FFFFFF"/>
        </w:rPr>
        <w:fldChar w:fldCharType="begin">
          <w:fldData xml:space="preserve">PEVuZE5vdGU+PENpdGU+PEF1dGhvcj5GcmlzaG1hbjwvQXV0aG9yPjxZZWFyPjIwMDY8L1llYXI+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</w:fldData>
        </w:fldChar>
      </w:r>
      <w:r w:rsidR="00EE2B4F" w:rsidRPr="00B17ABA">
        <w:rPr>
          <w:color w:val="000000"/>
          <w:shd w:val="clear" w:color="auto" w:fill="FFFFFF"/>
        </w:rPr>
        <w:instrText xml:space="preserve"> ADDIN EN.CITE </w:instrText>
      </w:r>
      <w:r w:rsidR="00EE2B4F" w:rsidRPr="00B17ABA">
        <w:rPr>
          <w:color w:val="000000"/>
          <w:shd w:val="clear" w:color="auto" w:fill="FFFFFF"/>
        </w:rPr>
        <w:fldChar w:fldCharType="begin">
          <w:fldData xml:space="preserve">PEVuZE5vdGU+PENpdGU+PEF1dGhvcj5GcmlzaG1hbjwvQXV0aG9yPjxZZWFyPjIwMDY8L1llYXI+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</w:fldData>
        </w:fldChar>
      </w:r>
      <w:r w:rsidR="00EE2B4F" w:rsidRPr="00B17ABA">
        <w:rPr>
          <w:color w:val="000000"/>
          <w:shd w:val="clear" w:color="auto" w:fill="FFFFFF"/>
        </w:rPr>
        <w:instrText xml:space="preserve"> ADDIN EN.CITE.DATA </w:instrText>
      </w:r>
      <w:r w:rsidR="00EE2B4F" w:rsidRPr="00B17ABA">
        <w:rPr>
          <w:color w:val="000000"/>
          <w:shd w:val="clear" w:color="auto" w:fill="FFFFFF"/>
        </w:rPr>
      </w:r>
      <w:r w:rsidR="00EE2B4F" w:rsidRPr="00B17ABA">
        <w:rPr>
          <w:color w:val="000000"/>
          <w:shd w:val="clear" w:color="auto" w:fill="FFFFFF"/>
        </w:rPr>
        <w:fldChar w:fldCharType="end"/>
      </w:r>
      <w:r w:rsidR="008B5F10" w:rsidRPr="00B17ABA">
        <w:rPr>
          <w:color w:val="000000"/>
          <w:shd w:val="clear" w:color="auto" w:fill="FFFFFF"/>
        </w:rPr>
      </w:r>
      <w:r w:rsidR="008B5F10" w:rsidRPr="00B17ABA">
        <w:rPr>
          <w:color w:val="000000"/>
          <w:shd w:val="clear" w:color="auto" w:fill="FFFFFF"/>
        </w:rPr>
        <w:fldChar w:fldCharType="separate"/>
      </w:r>
      <w:r w:rsidR="00EE2B4F" w:rsidRPr="00B17ABA">
        <w:rPr>
          <w:noProof/>
          <w:color w:val="000000"/>
          <w:shd w:val="clear" w:color="auto" w:fill="FFFFFF"/>
          <w:vertAlign w:val="superscript"/>
        </w:rPr>
        <w:t>[322]</w:t>
      </w:r>
      <w:r w:rsidR="008B5F10" w:rsidRPr="00B17ABA">
        <w:rPr>
          <w:color w:val="000000"/>
          <w:shd w:val="clear" w:color="auto" w:fill="FFFFFF"/>
        </w:rPr>
        <w:fldChar w:fldCharType="end"/>
      </w:r>
      <w:r w:rsidRPr="00B17ABA">
        <w:t>,</w:t>
      </w:r>
      <w:r w:rsidR="004B0AF6" w:rsidRPr="00B17ABA">
        <w:t xml:space="preserve"> and between</w:t>
      </w:r>
      <w:r w:rsidRPr="00B17ABA">
        <w:t xml:space="preserve"> CCB</w:t>
      </w:r>
      <w:r w:rsidR="004B0AF6" w:rsidRPr="00B17ABA">
        <w:t xml:space="preserve">s and </w:t>
      </w:r>
      <w:r w:rsidRPr="00B17ABA">
        <w:t>ACEI</w:t>
      </w:r>
      <w:r w:rsidR="004B0AF6" w:rsidRPr="00B17ABA">
        <w:t>s</w:t>
      </w:r>
      <w:r w:rsidR="008B5F10" w:rsidRPr="00B17ABA">
        <w:fldChar w:fldCharType="begin"/>
      </w:r>
      <w:r w:rsidR="00EE2B4F" w:rsidRPr="00B17ABA">
        <w:instrText xml:space="preserve"> ADDIN EN.CITE &lt;EndNote&gt;&lt;Cite&gt;&lt;Author&gt;Levine&lt;/Author&gt;&lt;Year&gt;1995&lt;/Year&gt;&lt;RecNum&gt;51&lt;/RecNum&gt;&lt;DisplayText&gt;&lt;style face="superscript"&gt;[116]&lt;/style&gt;&lt;/DisplayText&gt;&lt;record&gt;&lt;rec-number&gt;51&lt;/rec-number&gt;&lt;foreign-keys&gt;&lt;key app="EN" db-id="z2a0dvwpazf220et2vh50z295rxpzfevwft2"&gt;51&lt;/key&gt;&lt;/foreign-keys&gt;&lt;ref-type name="Journal Article"&gt;17&lt;/ref-type&gt;&lt;contributors&gt;&lt;authors&gt;&lt;author&gt;Levine, J. H.&lt;/author&gt;&lt;author&gt;Ferdinand, K. C.&lt;/author&gt;&lt;author&gt;Cargo, P.&lt;/author&gt;&lt;author&gt;Laine, H.&lt;/author&gt;&lt;author&gt;Lefkowitz, M.&lt;/author&gt;&lt;/authors&gt;&lt;/contributors&gt;&lt;auth-address&gt;Meharry Med Coll,Nashville,Tn&lt;/auth-address&gt;&lt;titles&gt;&lt;title&gt;Additive effects of verapamil and enalapril in the treatment of mild-to-moderate hypertension&lt;/title&gt;&lt;secondary-title&gt;American Journal of Hypertension&lt;/secondary-title&gt;&lt;alt-title&gt;Am J Hypertens&lt;/alt-title&gt;&lt;/titles&gt;&lt;periodical&gt;&lt;full-title&gt;American Journal of Hypertension&lt;/full-title&gt;&lt;abbr-1&gt;Am J Hypertens&lt;/abbr-1&gt;&lt;/periodical&gt;&lt;alt-periodical&gt;&lt;full-title&gt;American Journal of Hypertension&lt;/full-title&gt;&lt;abbr-1&gt;Am J Hypertens&lt;/abbr-1&gt;&lt;/alt-periodical&gt;&lt;pages&gt;494-499&lt;/pages&gt;&lt;volume&gt;8&lt;/volume&gt;&lt;number&gt;5&lt;/number&gt;&lt;keywords&gt;&lt;keyword&gt;additivity&lt;/keyword&gt;&lt;keyword&gt;combination therapy&lt;/keyword&gt;&lt;keyword&gt;enalapril&lt;/keyword&gt;&lt;keyword&gt;hypertension&lt;/keyword&gt;&lt;keyword&gt;multifactorial design&lt;/keyword&gt;&lt;keyword&gt;verapamil&lt;/keyword&gt;&lt;/keywords&gt;&lt;dates&gt;&lt;year&gt;1995&lt;/year&gt;&lt;pub-dates&gt;&lt;date&gt;May&lt;/date&gt;&lt;/pub-dates&gt;&lt;/dates&gt;&lt;isbn&gt;0895-7061&lt;/isbn&gt;&lt;accession-num&gt;ISI:A1995RA61200009&lt;/accession-num&gt;&lt;urls&gt;&lt;related-urls&gt;&lt;url&gt;&amp;lt;Go to ISI&amp;gt;://A1995RA61200009&lt;/url&gt;&lt;/related-urls&gt;&lt;/urls&gt;&lt;electronic-resource-num&gt;Doi 10.1016/0895-7061(95)00053-R&lt;/electronic-resource-num&gt;&lt;language&gt;English&lt;/language&gt;&lt;/record&gt;&lt;/Cite&gt;&lt;/EndNote&gt;</w:instrText>
      </w:r>
      <w:r w:rsidR="008B5F10" w:rsidRPr="00B17ABA">
        <w:fldChar w:fldCharType="separate"/>
      </w:r>
      <w:r w:rsidR="00EE2B4F" w:rsidRPr="00B17ABA">
        <w:rPr>
          <w:noProof/>
          <w:vertAlign w:val="superscript"/>
        </w:rPr>
        <w:t>[116]</w:t>
      </w:r>
      <w:r w:rsidR="008B5F10" w:rsidRPr="00B17ABA">
        <w:fldChar w:fldCharType="end"/>
      </w:r>
      <w:r w:rsidRPr="00B17ABA">
        <w:t xml:space="preserve"> have been </w:t>
      </w:r>
      <w:r w:rsidR="004B0AF6" w:rsidRPr="00B17ABA">
        <w:t xml:space="preserve">also </w:t>
      </w:r>
      <w:r w:rsidRPr="00B17ABA">
        <w:t xml:space="preserve">proved in RCTs. Although there was no clear evidence </w:t>
      </w:r>
      <w:r w:rsidR="004B0AF6" w:rsidRPr="00B17ABA">
        <w:t>on the additive effect of three-</w:t>
      </w:r>
      <w:r w:rsidRPr="00B17ABA">
        <w:t>drug combinations, Law et al suggested that the effect of three</w:t>
      </w:r>
      <w:r w:rsidR="004B0AF6" w:rsidRPr="00B17ABA">
        <w:t>-</w:t>
      </w:r>
      <w:r w:rsidRPr="00B17ABA">
        <w:t xml:space="preserve">drugs in combination would </w:t>
      </w:r>
      <w:r w:rsidR="009A1966" w:rsidRPr="00B17ABA">
        <w:rPr>
          <w:rFonts w:hint="eastAsia"/>
          <w:lang w:eastAsia="ko-KR"/>
        </w:rPr>
        <w:t xml:space="preserve">be </w:t>
      </w:r>
      <w:r w:rsidRPr="00B17ABA">
        <w:t>not much differ</w:t>
      </w:r>
      <w:r w:rsidR="009A1966" w:rsidRPr="00B17ABA">
        <w:t>ent with two-drug combinations</w:t>
      </w:r>
      <w:r w:rsidR="008B5F10" w:rsidRPr="00B17ABA">
        <w:fldChar w:fldCharType="begin">
          <w:fldData xml:space="preserve">PEVuZE5vdGU+PENpdGU+PEF1dGhvcj5MYXc8L0F1dGhvcj48WWVhcj4yMDAzPC9ZZWFyPjxSZWNO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</w:fldData>
        </w:fldChar>
      </w:r>
      <w:r w:rsidR="00EE2B4F" w:rsidRPr="00B17ABA">
        <w:instrText xml:space="preserve"> ADDIN EN.CITE </w:instrText>
      </w:r>
      <w:r w:rsidR="00EE2B4F" w:rsidRPr="00B17ABA">
        <w:fldChar w:fldCharType="begin">
          <w:fldData xml:space="preserve">PEVuZE5vdGU+PENpdGU+PEF1dGhvcj5MYXc8L0F1dGhvcj48WWVhcj4yMDAzPC9ZZWFyPjxSZWNO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</w:fldData>
        </w:fldChar>
      </w:r>
      <w:r w:rsidR="00EE2B4F" w:rsidRPr="00B17ABA">
        <w:instrText xml:space="preserve"> ADDIN EN.CITE.DATA </w:instrText>
      </w:r>
      <w:r w:rsidR="00EE2B4F" w:rsidRPr="00B17ABA">
        <w:fldChar w:fldCharType="end"/>
      </w:r>
      <w:r w:rsidR="008B5F10" w:rsidRPr="00B17ABA">
        <w:fldChar w:fldCharType="separate"/>
      </w:r>
      <w:r w:rsidR="00EE2B4F" w:rsidRPr="00B17ABA">
        <w:rPr>
          <w:noProof/>
          <w:vertAlign w:val="superscript"/>
        </w:rPr>
        <w:t>[282, 319]</w:t>
      </w:r>
      <w:r w:rsidR="008B5F10" w:rsidRPr="00B17ABA">
        <w:fldChar w:fldCharType="end"/>
      </w:r>
      <w:r w:rsidRPr="00B17ABA">
        <w:t xml:space="preserve">. This study assumed that the </w:t>
      </w:r>
      <w:r w:rsidR="004B0AF6" w:rsidRPr="00B17ABA">
        <w:t>SBP lowering</w:t>
      </w:r>
      <w:r w:rsidRPr="00B17ABA">
        <w:t xml:space="preserve"> effect of both two and three-drug combinations was</w:t>
      </w:r>
      <w:r w:rsidR="00426701" w:rsidRPr="00B17ABA">
        <w:t xml:space="preserve"> </w:t>
      </w:r>
      <w:r w:rsidRPr="00B17ABA">
        <w:t>additive as following</w:t>
      </w:r>
      <w:r w:rsidR="004B0AF6" w:rsidRPr="00B17ABA">
        <w:t>:</w:t>
      </w:r>
    </w:p>
    <w:p w:rsidR="000A2CBF" w:rsidRPr="00B17ABA" w:rsidRDefault="000A2CBF" w:rsidP="001A2558">
      <w:pPr>
        <w:jc w:val="both"/>
      </w:pPr>
    </w:p>
    <w:p w:rsidR="000A2CBF" w:rsidRPr="00B17ABA" w:rsidRDefault="00C64E30" w:rsidP="001A2558">
      <w:pPr>
        <w:spacing w:line="276" w:lineRule="auto"/>
      </w:pPr>
      <m:oMath>
        <m:sSub>
          <m:sSubPr>
            <m:ctrlPr>
              <w:rPr>
                <w:rFonts w:ascii="Cambria Math" w:hAnsi="Cambria Math"/>
                <w:i/>
              </w:rPr>
            </m:ctrlPr>
          </m:sSubPr>
          <m:e>
            <m:r>
              <w:rPr>
                <w:rFonts w:ascii="Cambria Math" w:hAnsi="Cambria Math"/>
              </w:rPr>
              <m:t>SLE</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SL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LE</m:t>
            </m:r>
          </m:e>
          <m:sub>
            <m:r>
              <w:rPr>
                <w:rFonts w:ascii="Cambria Math" w:hAnsi="Cambria Math"/>
              </w:rPr>
              <m:t>b</m:t>
            </m:r>
          </m:sub>
        </m:sSub>
      </m:oMath>
      <w:r w:rsidR="004B0AF6" w:rsidRPr="00B17ABA">
        <w:t>, for two-drug combinations</w:t>
      </w:r>
    </w:p>
    <w:p w:rsidR="004B0AF6" w:rsidRPr="00B17ABA" w:rsidRDefault="00C64E30" w:rsidP="001A2558">
      <w:pPr>
        <w:spacing w:line="276" w:lineRule="auto"/>
      </w:pPr>
      <m:oMath>
        <m:sSub>
          <m:sSubPr>
            <m:ctrlPr>
              <w:rPr>
                <w:rFonts w:ascii="Cambria Math" w:hAnsi="Cambria Math"/>
                <w:i/>
              </w:rPr>
            </m:ctrlPr>
          </m:sSubPr>
          <m:e>
            <m:r>
              <w:rPr>
                <w:rFonts w:ascii="Cambria Math" w:hAnsi="Cambria Math"/>
              </w:rPr>
              <m:t>SLE</m:t>
            </m:r>
          </m:e>
          <m:sub>
            <m:r>
              <w:rPr>
                <w:rFonts w:ascii="Cambria Math" w:hAnsi="Cambria Math"/>
              </w:rPr>
              <m:t>abc</m:t>
            </m:r>
          </m:sub>
        </m:sSub>
        <m:r>
          <w:rPr>
            <w:rFonts w:ascii="Cambria Math" w:hAnsi="Cambria Math"/>
          </w:rPr>
          <m:t xml:space="preserve">= </m:t>
        </m:r>
        <m:sSub>
          <m:sSubPr>
            <m:ctrlPr>
              <w:rPr>
                <w:rFonts w:ascii="Cambria Math" w:hAnsi="Cambria Math"/>
                <w:i/>
              </w:rPr>
            </m:ctrlPr>
          </m:sSubPr>
          <m:e>
            <m:r>
              <w:rPr>
                <w:rFonts w:ascii="Cambria Math" w:hAnsi="Cambria Math"/>
              </w:rPr>
              <m:t>SL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LE</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SLE</m:t>
            </m:r>
          </m:e>
          <m:sub>
            <m:r>
              <w:rPr>
                <w:rFonts w:ascii="Cambria Math" w:hAnsi="Cambria Math"/>
              </w:rPr>
              <m:t>c</m:t>
            </m:r>
          </m:sub>
        </m:sSub>
      </m:oMath>
      <w:r w:rsidR="004B0AF6" w:rsidRPr="00B17ABA">
        <w:t xml:space="preserve"> for three-drug combinations</w:t>
      </w:r>
      <w:r w:rsidR="00AA2D24" w:rsidRPr="00B17ABA">
        <w:tab/>
      </w:r>
      <w:r w:rsidR="00652CCE" w:rsidRPr="00B17ABA">
        <w:t>Equation 5.6.</w:t>
      </w:r>
    </w:p>
    <w:p w:rsidR="00934B88" w:rsidRPr="00B17ABA" w:rsidRDefault="00C504C2" w:rsidP="00934B88">
      <w:pPr>
        <w:jc w:val="both"/>
        <w:rPr>
          <w:noProof/>
        </w:rPr>
      </w:pPr>
      <w:r w:rsidRPr="00B17ABA">
        <w:rPr>
          <w:noProof/>
        </w:rPr>
        <w:lastRenderedPageBreak/>
        <w:fldChar w:fldCharType="begin"/>
      </w:r>
      <w:r w:rsidRPr="00B17ABA">
        <w:rPr>
          <w:noProof/>
        </w:rPr>
        <w:instrText xml:space="preserve"> REF _Ref423611259 \h </w:instrText>
      </w:r>
      <w:r w:rsidR="00B17ABA">
        <w:rPr>
          <w:noProof/>
        </w:rPr>
        <w:instrText xml:space="preserve"> \* MERGEFORMAT </w:instrText>
      </w:r>
      <w:r w:rsidRPr="00B17ABA">
        <w:rPr>
          <w:noProof/>
        </w:rPr>
      </w:r>
      <w:r w:rsidRPr="00B17ABA">
        <w:rPr>
          <w:noProof/>
        </w:rPr>
        <w:fldChar w:fldCharType="separate"/>
      </w:r>
      <w:r w:rsidR="006F6429" w:rsidRPr="00B17ABA">
        <w:t xml:space="preserve">Figure </w:t>
      </w:r>
      <w:r w:rsidR="006F6429" w:rsidRPr="00B17ABA">
        <w:rPr>
          <w:noProof/>
          <w:cs/>
        </w:rPr>
        <w:t>‎</w:t>
      </w:r>
      <w:r w:rsidR="006F6429" w:rsidRPr="00B17ABA">
        <w:rPr>
          <w:noProof/>
        </w:rPr>
        <w:t>5</w:t>
      </w:r>
      <w:r w:rsidR="006F6429" w:rsidRPr="00B17ABA">
        <w:t>.</w:t>
      </w:r>
      <w:r w:rsidR="006F6429" w:rsidRPr="00B17ABA">
        <w:rPr>
          <w:noProof/>
        </w:rPr>
        <w:t>1</w:t>
      </w:r>
      <w:r w:rsidRPr="00B17ABA">
        <w:rPr>
          <w:noProof/>
        </w:rPr>
        <w:fldChar w:fldCharType="end"/>
      </w:r>
      <w:r w:rsidR="00934B88" w:rsidRPr="00B17ABA">
        <w:rPr>
          <w:noProof/>
        </w:rPr>
        <w:t xml:space="preserve"> shows the SBP lowering effect over time where the additive effect of two or three-drug combinations was assumed.  </w:t>
      </w:r>
    </w:p>
    <w:p w:rsidR="00FE4801" w:rsidRPr="00B17ABA" w:rsidRDefault="00FE4801" w:rsidP="00934B88">
      <w:pPr>
        <w:jc w:val="both"/>
        <w:rPr>
          <w:noProof/>
        </w:rPr>
      </w:pPr>
    </w:p>
    <w:p w:rsidR="001C6712" w:rsidRPr="00B17ABA" w:rsidRDefault="004A7EBD" w:rsidP="00FE4801">
      <w:pPr>
        <w:keepNext/>
        <w:spacing w:after="0"/>
        <w:ind w:left="-284" w:firstLine="0"/>
        <w:jc w:val="both"/>
      </w:pPr>
      <w:r w:rsidRPr="00B17ABA">
        <w:rPr>
          <w:noProof/>
          <w:lang w:eastAsia="ko-KR"/>
        </w:rPr>
        <w:drawing>
          <wp:inline distT="0" distB="0" distL="0" distR="0" wp14:anchorId="0552D985" wp14:editId="566F6E40">
            <wp:extent cx="5467350" cy="3095625"/>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9A1966" w:rsidRPr="00B17ABA" w:rsidRDefault="001C6712" w:rsidP="00934B88">
      <w:pPr>
        <w:pStyle w:val="Caption"/>
        <w:jc w:val="center"/>
      </w:pPr>
      <w:bookmarkStart w:id="183" w:name="_Ref423611259"/>
      <w:bookmarkStart w:id="184" w:name="_Toc426019144"/>
      <w:r w:rsidRPr="00B17ABA">
        <w:t xml:space="preserve">Figure </w:t>
      </w:r>
      <w:fldSimple w:instr=" STYLEREF 1 \s ">
        <w:r w:rsidR="00ED7C74" w:rsidRPr="00B17ABA">
          <w:rPr>
            <w:noProof/>
            <w:cs/>
          </w:rPr>
          <w:t>‎</w:t>
        </w:r>
        <w:r w:rsidR="00ED7C74" w:rsidRPr="00B17ABA">
          <w:rPr>
            <w:noProof/>
          </w:rPr>
          <w:t>5</w:t>
        </w:r>
      </w:fldSimple>
      <w:r w:rsidR="00ED7C74" w:rsidRPr="00B17ABA">
        <w:t>.</w:t>
      </w:r>
      <w:fldSimple w:instr=" SEQ Figure \* ARABIC \s 1 ">
        <w:r w:rsidR="00ED7C74" w:rsidRPr="00B17ABA">
          <w:rPr>
            <w:noProof/>
          </w:rPr>
          <w:t>1</w:t>
        </w:r>
      </w:fldSimple>
      <w:bookmarkEnd w:id="183"/>
      <w:r w:rsidRPr="00B17ABA">
        <w:t>. The absolute S</w:t>
      </w:r>
      <w:r w:rsidR="00934B88" w:rsidRPr="00B17ABA">
        <w:t>BP</w:t>
      </w:r>
      <w:r w:rsidRPr="00B17ABA">
        <w:t xml:space="preserve"> lowering effect of single drugs and two or three drug combinations over time</w:t>
      </w:r>
      <w:bookmarkEnd w:id="184"/>
    </w:p>
    <w:p w:rsidR="00D135FB" w:rsidRPr="00B17ABA" w:rsidRDefault="00D135FB" w:rsidP="001A2558">
      <w:pPr>
        <w:jc w:val="both"/>
      </w:pPr>
    </w:p>
    <w:p w:rsidR="000A2CBF" w:rsidRPr="00B17ABA" w:rsidRDefault="000A2CBF" w:rsidP="001A2558">
      <w:pPr>
        <w:jc w:val="both"/>
      </w:pPr>
      <w:r w:rsidRPr="00B17ABA">
        <w:t xml:space="preserve">The </w:t>
      </w:r>
      <w:r w:rsidR="004B0AF6" w:rsidRPr="00B17ABA">
        <w:t>SBP lowering</w:t>
      </w:r>
      <w:r w:rsidRPr="00B17ABA">
        <w:t xml:space="preserve"> effect may be different depending on the baseline SBP before treatment. In order to consider the population variation of each treatment effect</w:t>
      </w:r>
      <w:r w:rsidR="00934B88" w:rsidRPr="00B17ABA">
        <w:t xml:space="preserve"> depending on the baseline SBP</w:t>
      </w:r>
      <w:r w:rsidRPr="00B17ABA">
        <w:t xml:space="preserve">, the absolute </w:t>
      </w:r>
      <w:r w:rsidR="004B0AF6" w:rsidRPr="00B17ABA">
        <w:t>SBP lowering</w:t>
      </w:r>
      <w:r w:rsidRPr="00B17ABA">
        <w:t xml:space="preserve"> effect was converted to the relative </w:t>
      </w:r>
      <w:r w:rsidR="004B0AF6" w:rsidRPr="00B17ABA">
        <w:t>SBP lowering</w:t>
      </w:r>
      <w:r w:rsidRPr="00B17ABA">
        <w:t xml:space="preserve"> effect based on pre-treatment SBP as following:</w:t>
      </w:r>
    </w:p>
    <w:p w:rsidR="000A2CBF" w:rsidRPr="00B17ABA" w:rsidRDefault="000A2CBF" w:rsidP="00FE4801">
      <w:pPr>
        <w:spacing w:after="0"/>
        <w:jc w:val="both"/>
      </w:pPr>
    </w:p>
    <w:p w:rsidR="000A2CBF" w:rsidRPr="00B17ABA" w:rsidRDefault="000A2CBF" w:rsidP="00934B88">
      <w:pPr>
        <w:rPr>
          <w:i/>
          <w:iCs/>
        </w:rPr>
      </w:pPr>
      <w:r w:rsidRPr="00B17ABA">
        <w:rPr>
          <w:i/>
          <w:iCs/>
        </w:rPr>
        <w:t xml:space="preserve">Relative SLE (%) = </w:t>
      </w:r>
      <w:r w:rsidR="00934B88" w:rsidRPr="00B17ABA">
        <w:rPr>
          <w:i/>
          <w:iCs/>
        </w:rPr>
        <w:t>(</w:t>
      </w:r>
      <w:r w:rsidRPr="00B17ABA">
        <w:rPr>
          <w:i/>
          <w:iCs/>
        </w:rPr>
        <w:t>Absolute SLE / pre-treatment SBP</w:t>
      </w:r>
      <w:r w:rsidR="00934B88" w:rsidRPr="00B17ABA">
        <w:rPr>
          <w:i/>
          <w:iCs/>
        </w:rPr>
        <w:t>)*100</w:t>
      </w:r>
      <w:r w:rsidR="00934B88" w:rsidRPr="00B17ABA">
        <w:rPr>
          <w:i/>
          <w:iCs/>
        </w:rPr>
        <w:tab/>
      </w:r>
      <w:r w:rsidR="00652CCE" w:rsidRPr="00B17ABA">
        <w:t>Equation 5.7.</w:t>
      </w:r>
    </w:p>
    <w:p w:rsidR="000A2CBF" w:rsidRPr="00B17ABA" w:rsidRDefault="000A2CBF" w:rsidP="001A2558">
      <w:pPr>
        <w:jc w:val="both"/>
      </w:pPr>
    </w:p>
    <w:p w:rsidR="000A2CBF" w:rsidRPr="00B17ABA" w:rsidRDefault="000A2CBF" w:rsidP="004E0CA5">
      <w:pPr>
        <w:jc w:val="both"/>
      </w:pPr>
      <w:r w:rsidRPr="00B17ABA">
        <w:t xml:space="preserve">The average initial SBP </w:t>
      </w:r>
      <w:r w:rsidR="00915A53" w:rsidRPr="00B17ABA">
        <w:t xml:space="preserve">of participants </w:t>
      </w:r>
      <w:r w:rsidRPr="00B17ABA">
        <w:t xml:space="preserve">was 156.14 </w:t>
      </w:r>
      <w:r w:rsidR="00915A53" w:rsidRPr="00B17ABA">
        <w:t xml:space="preserve">mmHg </w:t>
      </w:r>
      <w:r w:rsidRPr="00B17ABA">
        <w:t xml:space="preserve">in Wald et al’s </w:t>
      </w:r>
      <w:r w:rsidR="00547C02" w:rsidRPr="00B17ABA">
        <w:t>review</w:t>
      </w:r>
      <w:r w:rsidRPr="00B17ABA">
        <w:t xml:space="preserve"> and 168.88 </w:t>
      </w:r>
      <w:r w:rsidR="00915A53" w:rsidRPr="00B17ABA">
        <w:t>mmHg i</w:t>
      </w:r>
      <w:r w:rsidRPr="00B17ABA">
        <w:t xml:space="preserve">n the </w:t>
      </w:r>
      <w:r w:rsidR="004A7EBD" w:rsidRPr="00B17ABA">
        <w:t>Wright et al</w:t>
      </w:r>
      <w:r w:rsidRPr="00B17ABA">
        <w:t xml:space="preserve">’s </w:t>
      </w:r>
      <w:r w:rsidR="00547C02" w:rsidRPr="00B17ABA">
        <w:t>review</w:t>
      </w:r>
      <w:r w:rsidR="009A1966" w:rsidRPr="00B17ABA">
        <w:rPr>
          <w:rFonts w:hint="eastAsia"/>
          <w:lang w:eastAsia="ko-KR"/>
        </w:rPr>
        <w:t>; t</w:t>
      </w:r>
      <w:r w:rsidRPr="00B17ABA">
        <w:t xml:space="preserve">he </w:t>
      </w:r>
      <w:r w:rsidR="00915A53" w:rsidRPr="00B17ABA">
        <w:t>r</w:t>
      </w:r>
      <w:r w:rsidRPr="00B17ABA">
        <w:t>elative SLE w</w:t>
      </w:r>
      <w:r w:rsidR="00D068A2" w:rsidRPr="00B17ABA">
        <w:t>as</w:t>
      </w:r>
      <w:r w:rsidRPr="00B17ABA">
        <w:t xml:space="preserve"> fitted to the average of the initial SBPs from those two </w:t>
      </w:r>
      <w:r w:rsidR="00C05E5C" w:rsidRPr="00B17ABA">
        <w:t>systematic review</w:t>
      </w:r>
      <w:r w:rsidRPr="00B17ABA">
        <w:t>s (i.e</w:t>
      </w:r>
      <w:r w:rsidR="00915A53" w:rsidRPr="00B17ABA">
        <w:t>.</w:t>
      </w:r>
      <w:r w:rsidRPr="00B17ABA">
        <w:t>, 162.51 mmHg)</w:t>
      </w:r>
      <w:r w:rsidR="00C05E5C" w:rsidRPr="00B17ABA">
        <w:t xml:space="preserve">. </w:t>
      </w:r>
      <w:r w:rsidR="004E0CA5" w:rsidRPr="00B17ABA">
        <w:fldChar w:fldCharType="begin"/>
      </w:r>
      <w:r w:rsidR="004E0CA5" w:rsidRPr="00B17ABA">
        <w:instrText xml:space="preserve"> REF _Ref423611510 \h </w:instrText>
      </w:r>
      <w:r w:rsidR="00B17ABA">
        <w:instrText xml:space="preserve"> \* MERGEFORMAT </w:instrText>
      </w:r>
      <w:r w:rsidR="004E0CA5"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3</w:t>
      </w:r>
      <w:r w:rsidR="004E0CA5" w:rsidRPr="00B17ABA">
        <w:fldChar w:fldCharType="end"/>
      </w:r>
      <w:r w:rsidR="00C05E5C" w:rsidRPr="00B17ABA">
        <w:t xml:space="preserve"> shows the relative </w:t>
      </w:r>
      <w:r w:rsidR="004B0AF6" w:rsidRPr="00B17ABA">
        <w:t>SBP lowering</w:t>
      </w:r>
      <w:r w:rsidR="00C05E5C" w:rsidRPr="00B17ABA">
        <w:t xml:space="preserve"> effects where a single drug, two-drug combination or three-drug combination is used consistently over one year. </w:t>
      </w:r>
      <w:r w:rsidRPr="00B17ABA">
        <w:t xml:space="preserve"> </w:t>
      </w:r>
    </w:p>
    <w:p w:rsidR="001C6712" w:rsidRPr="00B17ABA" w:rsidRDefault="001C6712" w:rsidP="004E0CA5">
      <w:pPr>
        <w:jc w:val="both"/>
      </w:pPr>
      <w:r w:rsidRPr="00B17ABA">
        <w:lastRenderedPageBreak/>
        <w:t xml:space="preserve">As the SBP reduction due to the previous drugs were considered in the baseline SBP of each period, it was assumed that the SBP lowering effect of the first drug </w:t>
      </w:r>
      <w:r w:rsidR="004E0CA5" w:rsidRPr="00B17ABA">
        <w:t xml:space="preserve">was </w:t>
      </w:r>
      <w:r w:rsidRPr="00B17ABA">
        <w:t xml:space="preserve">not counted towards the effect of the second, third or fourth-line drug once a drug was switched. As the first-line drug was taken away and moved to the second, third and fourth-line drug, the SBP reduction due to the first drug should not remain over the next period because of the effect of stopping the first drug. Therefore, those values in the </w:t>
      </w:r>
      <w:r w:rsidR="00934B88" w:rsidRPr="00B17ABA">
        <w:t xml:space="preserve">second </w:t>
      </w:r>
      <w:r w:rsidRPr="00B17ABA">
        <w:t xml:space="preserve">column in </w:t>
      </w:r>
      <w:r w:rsidR="004E0CA5" w:rsidRPr="00B17ABA">
        <w:fldChar w:fldCharType="begin"/>
      </w:r>
      <w:r w:rsidR="004E0CA5" w:rsidRPr="00B17ABA">
        <w:instrText xml:space="preserve"> REF _Ref423611510 \h </w:instrText>
      </w:r>
      <w:r w:rsidR="00B17ABA">
        <w:instrText xml:space="preserve"> \* MERGEFORMAT </w:instrText>
      </w:r>
      <w:r w:rsidR="004E0CA5"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3</w:t>
      </w:r>
      <w:r w:rsidR="004E0CA5" w:rsidRPr="00B17ABA">
        <w:fldChar w:fldCharType="end"/>
      </w:r>
      <w:r w:rsidRPr="00B17ABA">
        <w:t xml:space="preserve"> </w:t>
      </w:r>
      <w:r w:rsidR="004E0CA5" w:rsidRPr="00B17ABA">
        <w:t xml:space="preserve">were used as </w:t>
      </w:r>
      <w:r w:rsidRPr="00B17ABA">
        <w:t xml:space="preserve">the SBP lowering effect of </w:t>
      </w:r>
      <w:r w:rsidRPr="00B17ABA">
        <w:rPr>
          <w:rFonts w:hint="eastAsia"/>
          <w:lang w:eastAsia="ko-KR"/>
        </w:rPr>
        <w:t xml:space="preserve">the </w:t>
      </w:r>
      <w:r w:rsidRPr="00B17ABA">
        <w:t>new</w:t>
      </w:r>
      <w:r w:rsidR="004E0CA5" w:rsidRPr="00B17ABA">
        <w:t>ly selected</w:t>
      </w:r>
      <w:r w:rsidRPr="00B17ABA">
        <w:t xml:space="preserve"> drug</w:t>
      </w:r>
      <w:r w:rsidRPr="00B17ABA">
        <w:rPr>
          <w:rFonts w:hint="eastAsia"/>
          <w:lang w:eastAsia="ko-KR"/>
        </w:rPr>
        <w:t>(s)</w:t>
      </w:r>
      <w:r w:rsidR="004E0CA5" w:rsidRPr="00B17ABA">
        <w:rPr>
          <w:lang w:eastAsia="ko-KR"/>
        </w:rPr>
        <w:t xml:space="preserve"> and the incremental SBP lowering effects were used as the SBP lowering effect where the same drug was continuously used in the next cycle.</w:t>
      </w:r>
      <w:r w:rsidRPr="00B17ABA">
        <w:t xml:space="preserve">  </w:t>
      </w:r>
    </w:p>
    <w:p w:rsidR="00C05E5C" w:rsidRPr="00B17ABA" w:rsidRDefault="00C05E5C" w:rsidP="001A2558">
      <w:pPr>
        <w:jc w:val="both"/>
      </w:pPr>
    </w:p>
    <w:p w:rsidR="00C05E5C" w:rsidRPr="00B17ABA" w:rsidRDefault="00C05E5C" w:rsidP="006F1549">
      <w:pPr>
        <w:pStyle w:val="Caption"/>
      </w:pPr>
      <w:bookmarkStart w:id="185" w:name="_Ref423611510"/>
      <w:bookmarkStart w:id="186" w:name="_Toc426018644"/>
      <w:r w:rsidRPr="00B17ABA">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3</w:t>
        </w:r>
      </w:fldSimple>
      <w:bookmarkEnd w:id="185"/>
      <w:r w:rsidRPr="00B17ABA">
        <w:t xml:space="preserve">. Relative </w:t>
      </w:r>
      <w:r w:rsidR="006A7463" w:rsidRPr="00B17ABA">
        <w:t>SBP</w:t>
      </w:r>
      <w:r w:rsidRPr="00B17ABA">
        <w:t xml:space="preserve"> lowering effects (%) accumulated over one year</w:t>
      </w:r>
      <w:bookmarkEnd w:id="186"/>
    </w:p>
    <w:tbl>
      <w:tblPr>
        <w:tblW w:w="8237" w:type="dxa"/>
        <w:tblInd w:w="93" w:type="dxa"/>
        <w:tblLayout w:type="fixed"/>
        <w:tblLook w:val="04A0" w:firstRow="1" w:lastRow="0" w:firstColumn="1" w:lastColumn="0" w:noHBand="0" w:noVBand="1"/>
      </w:tblPr>
      <w:tblGrid>
        <w:gridCol w:w="2354"/>
        <w:gridCol w:w="1470"/>
        <w:gridCol w:w="1471"/>
        <w:gridCol w:w="1471"/>
        <w:gridCol w:w="1471"/>
      </w:tblGrid>
      <w:tr w:rsidR="006F1549" w:rsidRPr="00B17ABA" w:rsidTr="009923E9">
        <w:trPr>
          <w:trHeight w:val="300"/>
        </w:trPr>
        <w:tc>
          <w:tcPr>
            <w:tcW w:w="2354" w:type="dxa"/>
            <w:tcBorders>
              <w:top w:val="single" w:sz="4" w:space="0" w:color="auto"/>
              <w:left w:val="single" w:sz="4" w:space="0" w:color="auto"/>
              <w:bottom w:val="double" w:sz="4" w:space="0" w:color="auto"/>
              <w:right w:val="nil"/>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p>
        </w:tc>
        <w:tc>
          <w:tcPr>
            <w:tcW w:w="1470"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3 months</w:t>
            </w:r>
          </w:p>
        </w:tc>
        <w:tc>
          <w:tcPr>
            <w:tcW w:w="1471" w:type="dxa"/>
            <w:tcBorders>
              <w:top w:val="single" w:sz="4" w:space="0" w:color="auto"/>
              <w:left w:val="nil"/>
              <w:bottom w:val="doub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6 months</w:t>
            </w:r>
          </w:p>
        </w:tc>
        <w:tc>
          <w:tcPr>
            <w:tcW w:w="1471" w:type="dxa"/>
            <w:tcBorders>
              <w:top w:val="single" w:sz="4" w:space="0" w:color="auto"/>
              <w:left w:val="nil"/>
              <w:bottom w:val="doub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9 months</w:t>
            </w:r>
          </w:p>
        </w:tc>
        <w:tc>
          <w:tcPr>
            <w:tcW w:w="1471" w:type="dxa"/>
            <w:tcBorders>
              <w:top w:val="single" w:sz="4" w:space="0" w:color="auto"/>
              <w:left w:val="nil"/>
              <w:bottom w:val="doub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12 months</w:t>
            </w:r>
          </w:p>
        </w:tc>
      </w:tr>
      <w:tr w:rsidR="006F1549" w:rsidRPr="00B17ABA" w:rsidTr="009923E9">
        <w:trPr>
          <w:trHeight w:val="300"/>
        </w:trPr>
        <w:tc>
          <w:tcPr>
            <w:tcW w:w="2354" w:type="dxa"/>
            <w:tcBorders>
              <w:top w:val="double" w:sz="4" w:space="0" w:color="auto"/>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Ds</w:t>
            </w:r>
          </w:p>
        </w:tc>
        <w:tc>
          <w:tcPr>
            <w:tcW w:w="1470" w:type="dxa"/>
            <w:tcBorders>
              <w:top w:val="double" w:sz="4" w:space="0" w:color="auto"/>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4.5 (9.7)</w:t>
            </w:r>
          </w:p>
        </w:tc>
        <w:tc>
          <w:tcPr>
            <w:tcW w:w="1471" w:type="dxa"/>
            <w:tcBorders>
              <w:top w:val="double" w:sz="4" w:space="0" w:color="auto"/>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6.3 (12.4)</w:t>
            </w:r>
          </w:p>
        </w:tc>
        <w:tc>
          <w:tcPr>
            <w:tcW w:w="1471" w:type="dxa"/>
            <w:tcBorders>
              <w:top w:val="double" w:sz="4" w:space="0" w:color="auto"/>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7.3 (12.4)</w:t>
            </w:r>
          </w:p>
        </w:tc>
        <w:tc>
          <w:tcPr>
            <w:tcW w:w="1471" w:type="dxa"/>
            <w:tcBorders>
              <w:top w:val="double" w:sz="4" w:space="0" w:color="auto"/>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8.0 (15.0)</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B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5.7 (10.3)</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5.8 (12.5)</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5.8 (12.5)</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5.9 (14.6)</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CC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5.2 (13.9)</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5.3 (14.1)</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5.4 (14.1)</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5.5 (14.4)</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ACEIs/AR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4.2 (13.4)</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8.6 (12.2)</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1.2 (12.2)</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3.0 (11.1)</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Ds+B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0.2 (14.1)</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2.0 (17.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3.1 (17.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3.9 (21.0)</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Ds+CC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9.7 (16.9)</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1.6 (18.9)</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2.7 (18.9)</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3.5 (20.8)</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Ds+ACEIs/AR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8.7 (16.5)</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4.9 (17.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8.5 (17.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21.0 (18.7)</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BBs+CC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0.9 (17.3)</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1.1 (18.9)</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1.2 (18.9)</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1.3 (20.5)</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BBs+ACEIs/AR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9.9 (16.9)</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4.4 (17.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7.0 (17.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8.9 (18.4)</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CCBs+ACEIs/AR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9.4 (19.3)</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3.9 (18.7)</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6.6 (18.7)</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8.5 (18.2)</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Ds+BBs+CC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5.4 (19.8)</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7.4 (22.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8.5 (22.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9.4 (25.4)</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Ds+BBs+ACEIs/AR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4.4 (19.5)</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20.6 (21.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24.3 (21.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26.9 (23.7)</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Ds+CCBs+ACEIs/AR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3.8 (21.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20.2 (22.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23.9 (22.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26.5 (23.6)</w:t>
            </w:r>
          </w:p>
        </w:tc>
      </w:tr>
      <w:tr w:rsidR="006F1549" w:rsidRPr="00B17ABA" w:rsidTr="009923E9">
        <w:trPr>
          <w:trHeight w:val="300"/>
        </w:trPr>
        <w:tc>
          <w:tcPr>
            <w:tcW w:w="2354" w:type="dxa"/>
            <w:tcBorders>
              <w:top w:val="nil"/>
              <w:left w:val="single" w:sz="4" w:space="0" w:color="auto"/>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rPr>
                <w:rFonts w:eastAsia="Times New Roman" w:cstheme="majorBidi"/>
                <w:color w:val="000000"/>
                <w:sz w:val="20"/>
                <w:szCs w:val="20"/>
              </w:rPr>
            </w:pPr>
            <w:r w:rsidRPr="00B17ABA">
              <w:rPr>
                <w:rFonts w:eastAsia="Times New Roman" w:cstheme="majorBidi"/>
                <w:color w:val="000000"/>
                <w:sz w:val="20"/>
                <w:szCs w:val="20"/>
              </w:rPr>
              <w:t>BBs+CCBs+ACEIs/ARBs</w:t>
            </w:r>
          </w:p>
        </w:tc>
        <w:tc>
          <w:tcPr>
            <w:tcW w:w="1470"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5.1 (21.9)</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19.7 (22.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22.4 (22.6)</w:t>
            </w:r>
          </w:p>
        </w:tc>
        <w:tc>
          <w:tcPr>
            <w:tcW w:w="1471" w:type="dxa"/>
            <w:tcBorders>
              <w:top w:val="nil"/>
              <w:left w:val="nil"/>
              <w:bottom w:val="single" w:sz="4" w:space="0" w:color="auto"/>
              <w:right w:val="single" w:sz="4" w:space="0" w:color="auto"/>
            </w:tcBorders>
            <w:shd w:val="clear" w:color="auto" w:fill="auto"/>
            <w:noWrap/>
            <w:vAlign w:val="bottom"/>
            <w:hideMark/>
          </w:tcPr>
          <w:p w:rsidR="006F1549" w:rsidRPr="00B17ABA" w:rsidRDefault="006F1549" w:rsidP="006F1549">
            <w:pPr>
              <w:spacing w:after="0" w:line="240" w:lineRule="auto"/>
              <w:ind w:firstLine="0"/>
              <w:jc w:val="right"/>
              <w:rPr>
                <w:rFonts w:eastAsia="Times New Roman" w:cstheme="majorBidi"/>
                <w:color w:val="000000"/>
                <w:sz w:val="20"/>
                <w:szCs w:val="20"/>
              </w:rPr>
            </w:pPr>
            <w:r w:rsidRPr="00B17ABA">
              <w:rPr>
                <w:rFonts w:eastAsia="Times New Roman" w:cstheme="majorBidi"/>
                <w:color w:val="000000"/>
                <w:sz w:val="20"/>
                <w:szCs w:val="20"/>
              </w:rPr>
              <w:t>24.3 (23.3)</w:t>
            </w:r>
          </w:p>
        </w:tc>
      </w:tr>
    </w:tbl>
    <w:p w:rsidR="006F1549" w:rsidRPr="00B17ABA" w:rsidRDefault="00677EA4" w:rsidP="009923E9">
      <w:pPr>
        <w:pStyle w:val="TOC2"/>
      </w:pPr>
      <w:r w:rsidRPr="00B17ABA">
        <w:t>1) SDs are given in parentheses. Appendix 6 provides the SDs of the individual studies included in the Wald et al’s and Wright et al’s systematic reviews. The pooled SDs are the weighted average of the individual SDs by the number of participants in each study. They were adjusted to a relative value based on the mean initial SBPs of the Wald et al’s and Wright et al’s systematic reviews (i.e., 162.51 mmHg) .</w:t>
      </w:r>
      <w:r w:rsidR="00AF0FE3" w:rsidRPr="00B17ABA">
        <w:t xml:space="preserve"> </w:t>
      </w:r>
    </w:p>
    <w:p w:rsidR="00AA231D" w:rsidRPr="00B17ABA" w:rsidRDefault="00AA231D" w:rsidP="001A2558">
      <w:pPr>
        <w:pStyle w:val="Heading3"/>
      </w:pPr>
      <w:r w:rsidRPr="00B17ABA">
        <w:br w:type="page"/>
      </w:r>
    </w:p>
    <w:p w:rsidR="000A2CBF" w:rsidRPr="00B17ABA" w:rsidRDefault="000A2CBF" w:rsidP="001A2558">
      <w:pPr>
        <w:pStyle w:val="Heading3"/>
      </w:pPr>
      <w:r w:rsidRPr="00B17ABA">
        <w:lastRenderedPageBreak/>
        <w:t xml:space="preserve">Conventional RR approach for the long-term </w:t>
      </w:r>
      <w:r w:rsidR="00C05E5C" w:rsidRPr="00B17ABA">
        <w:t xml:space="preserve">CVD </w:t>
      </w:r>
      <w:r w:rsidRPr="00B17ABA">
        <w:t>model</w:t>
      </w:r>
    </w:p>
    <w:p w:rsidR="000A2CBF" w:rsidRPr="00B17ABA" w:rsidRDefault="000A2CBF" w:rsidP="00F570A1">
      <w:pPr>
        <w:jc w:val="both"/>
      </w:pPr>
      <w:r w:rsidRPr="00B17ABA">
        <w:t xml:space="preserve">The conventional RR approach was used for the CVD prevention </w:t>
      </w:r>
      <w:r w:rsidR="00C05E5C" w:rsidRPr="00B17ABA">
        <w:t xml:space="preserve">effect of antihypertensive drugs in the long-term CVD model. The </w:t>
      </w:r>
      <w:r w:rsidR="00490F4D" w:rsidRPr="00B17ABA">
        <w:t>RR</w:t>
      </w:r>
      <w:r w:rsidR="00C05E5C" w:rsidRPr="00B17ABA">
        <w:t xml:space="preserve">s of antihypertensive drugs to UA, MI, Stroke and death were taken from </w:t>
      </w:r>
      <w:r w:rsidRPr="00B17ABA">
        <w:t xml:space="preserve">the NICE hypertension </w:t>
      </w:r>
      <w:r w:rsidR="00915A53" w:rsidRPr="00B17ABA">
        <w:t>model</w:t>
      </w:r>
      <w:r w:rsidR="009A1966" w:rsidRPr="00B17ABA">
        <w:rPr>
          <w:rFonts w:hint="eastAsia"/>
          <w:lang w:eastAsia="ko-KR"/>
        </w:rPr>
        <w:t>s</w:t>
      </w:r>
      <w:r w:rsidR="008B5F10"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 22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Cite&gt;&lt;Author&gt;NICE&lt;/Author&gt;&lt;Year&gt;2006&lt;/Year&gt;&lt;RecNum&gt;307&lt;/RecNum&gt;&lt;record&gt;&lt;rec-number&gt;307&lt;/rec-number&gt;&lt;foreign-keys&gt;&lt;key app="EN" db-id="z2a0dvwpazf220et2vh50z295rxpzfevwft2"&gt;307&lt;/key&gt;&lt;/foreign-keys&gt;&lt;ref-type name="Journal Article"&gt;17&lt;/ref-type&gt;&lt;contributors&gt;&lt;authors&gt;&lt;author&gt;National Institute for Health and Clinical Excellence (NICE),&lt;/author&gt;&lt;/authors&gt;&lt;/contributors&gt;&lt;titles&gt;&lt;title&gt;Hypertension: management in adults in primary care: pharmacological update. London&lt;/title&gt;&lt;secondary-title&gt;Royal College of Physicians&lt;/secondary-title&gt;&lt;/titles&gt;&lt;periodical&gt;&lt;full-title&gt;Royal College of Physicians&lt;/full-title&gt;&lt;/periodical&gt;&lt;dates&gt;&lt;year&gt;2006&lt;/year&gt;&lt;/dates&gt;&lt;urls&gt;&lt;/urls&gt;&lt;language&gt;o&lt;/language&gt;&lt;/record&gt;&lt;/Cite&gt;&lt;/EndNote&gt;</w:instrText>
      </w:r>
      <w:r w:rsidR="008B5F10" w:rsidRPr="00B17ABA">
        <w:fldChar w:fldCharType="separate"/>
      </w:r>
      <w:r w:rsidR="00EE2B4F" w:rsidRPr="00B17ABA">
        <w:rPr>
          <w:noProof/>
          <w:vertAlign w:val="superscript"/>
        </w:rPr>
        <w:t>[63, 223]</w:t>
      </w:r>
      <w:r w:rsidR="008B5F10" w:rsidRPr="00B17ABA">
        <w:fldChar w:fldCharType="end"/>
      </w:r>
      <w:r w:rsidRPr="00B17ABA">
        <w:t xml:space="preserve">. The </w:t>
      </w:r>
      <w:r w:rsidR="00490F4D" w:rsidRPr="00B17ABA">
        <w:t>RR</w:t>
      </w:r>
      <w:r w:rsidRPr="00B17ABA">
        <w:t>s to HF and DM were replaced with the up-to-date meta-analyses for the treatment effects of antihypertensive drugs on DM and HF</w:t>
      </w:r>
      <w:r w:rsidR="008B5F10" w:rsidRPr="00B17ABA">
        <w:fldChar w:fldCharType="begin">
          <w:fldData xml:space="preserve">PEVuZE5vdGU+PENpdGU+PEF1dGhvcj5FbGxpb3R0PC9BdXRob3I+PFllYXI+MjAwNzwvWWVhcj48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TUxOC0xNTE4PC9wYWdlcz48dm9sdW1l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zg0LTM5NDwvcGFnZXM+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</w:fldData>
        </w:fldChar>
      </w:r>
      <w:r w:rsidR="00EE2B4F" w:rsidRPr="00B17ABA">
        <w:instrText xml:space="preserve"> ADDIN EN.CITE </w:instrText>
      </w:r>
      <w:r w:rsidR="00EE2B4F" w:rsidRPr="00B17ABA">
        <w:fldChar w:fldCharType="begin">
          <w:fldData xml:space="preserve">PEVuZE5vdGU+PENpdGU+PEF1dGhvcj5FbGxpb3R0PC9BdXRob3I+PFllYXI+MjAwNzwvWWVhcj48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TUxOC0xNTE4PC9wYWdlcz48dm9sdW1l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zg0LTM5NDwvcGFnZXM+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</w:fldData>
        </w:fldChar>
      </w:r>
      <w:r w:rsidR="00EE2B4F" w:rsidRPr="00B17ABA">
        <w:instrText xml:space="preserve"> ADDIN EN.CITE.DATA </w:instrText>
      </w:r>
      <w:r w:rsidR="00EE2B4F" w:rsidRPr="00B17ABA">
        <w:fldChar w:fldCharType="end"/>
      </w:r>
      <w:r w:rsidR="008B5F10" w:rsidRPr="00B17ABA">
        <w:fldChar w:fldCharType="separate"/>
      </w:r>
      <w:r w:rsidR="00EE2B4F" w:rsidRPr="00B17ABA">
        <w:rPr>
          <w:noProof/>
          <w:vertAlign w:val="superscript"/>
        </w:rPr>
        <w:t>[323, 324]</w:t>
      </w:r>
      <w:r w:rsidR="008B5F10" w:rsidRPr="00B17ABA">
        <w:fldChar w:fldCharType="end"/>
      </w:r>
      <w:r w:rsidRPr="00B17ABA">
        <w:t>.</w:t>
      </w:r>
      <w:r w:rsidR="00C05E5C" w:rsidRPr="00B17ABA">
        <w:t xml:space="preserve"> The same </w:t>
      </w:r>
      <w:r w:rsidR="00490F4D" w:rsidRPr="00B17ABA">
        <w:t>RR</w:t>
      </w:r>
      <w:r w:rsidR="00C05E5C" w:rsidRPr="00B17ABA">
        <w:t>s were applied to patients with prior CVD identified</w:t>
      </w:r>
      <w:r w:rsidR="00915A53" w:rsidRPr="00B17ABA">
        <w:t xml:space="preserve"> (</w:t>
      </w:r>
      <w:r w:rsidR="00313AF7" w:rsidRPr="00B17ABA">
        <w:t>see</w:t>
      </w:r>
      <w:r w:rsidR="00915A53" w:rsidRPr="00B17ABA">
        <w:t xml:space="preserve"> </w:t>
      </w:r>
      <w:r w:rsidR="004E0CA5" w:rsidRPr="00B17ABA">
        <w:fldChar w:fldCharType="begin"/>
      </w:r>
      <w:r w:rsidR="004E0CA5" w:rsidRPr="00B17ABA">
        <w:instrText xml:space="preserve"> REF _Ref423612033 \h </w:instrText>
      </w:r>
      <w:r w:rsidR="00B17ABA">
        <w:instrText xml:space="preserve"> \* MERGEFORMAT </w:instrText>
      </w:r>
      <w:r w:rsidR="004E0CA5"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4</w:t>
      </w:r>
      <w:r w:rsidR="004E0CA5" w:rsidRPr="00B17ABA">
        <w:fldChar w:fldCharType="end"/>
      </w:r>
      <w:r w:rsidR="00915A53" w:rsidRPr="00B17ABA">
        <w:t>).</w:t>
      </w:r>
    </w:p>
    <w:p w:rsidR="00934B88" w:rsidRPr="00B17ABA" w:rsidRDefault="00934B88" w:rsidP="009923E9">
      <w:pPr>
        <w:jc w:val="both"/>
      </w:pPr>
      <w:r w:rsidRPr="00B17ABA">
        <w:t>The overall treatment effectiveness of combination treatment was calculated based on the multiplicative effect, as done in previous similar studie</w:t>
      </w:r>
      <w:r w:rsidRPr="00B17ABA">
        <w:rPr>
          <w:rFonts w:cstheme="majorBidi"/>
        </w:rPr>
        <w:t>s</w:t>
      </w:r>
      <w:r w:rsidRPr="00B17ABA">
        <w:rPr>
          <w:rFonts w:cstheme="majorBidi"/>
          <w:sz w:val="24"/>
          <w:szCs w:val="24"/>
        </w:rPr>
        <w:fldChar w:fldCharType="begin">
          <w:fldData xml:space="preserve">PEVuZE5vdGU+PENpdGU+PEF1dGhvcj5NdXJyYXk8L0F1dGhvcj48WWVhcj4yMDAzPC9ZZWFyPjxS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cxNy03MjU8L3BhZ2VzPjx2b2x1bWU+MzYxPC92b2x1bWU+PG51bWJlcj45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Y3OS02ODY8L3BhZ2Vz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</w:fldData>
        </w:fldChar>
      </w:r>
      <w:r w:rsidR="00EE2B4F" w:rsidRPr="00B17ABA">
        <w:rPr>
          <w:rFonts w:cstheme="majorBidi"/>
          <w:sz w:val="24"/>
          <w:szCs w:val="24"/>
        </w:rPr>
        <w:instrText xml:space="preserve"> ADDIN EN.CITE </w:instrText>
      </w:r>
      <w:r w:rsidR="00EE2B4F" w:rsidRPr="00B17ABA">
        <w:rPr>
          <w:rFonts w:cstheme="majorBidi"/>
          <w:sz w:val="24"/>
          <w:szCs w:val="24"/>
        </w:rPr>
        <w:fldChar w:fldCharType="begin">
          <w:fldData xml:space="preserve">PEVuZE5vdGU+PENpdGU+PEF1dGhvcj5NdXJyYXk8L0F1dGhvcj48WWVhcj4yMDAzPC9ZZWFyPjxS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cxNy03MjU8L3BhZ2VzPjx2b2x1bWU+MzYxPC92b2x1bWU+PG51bWJlcj45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Y3OS02ODY8L3BhZ2Vz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</w:fldData>
        </w:fldChar>
      </w:r>
      <w:r w:rsidR="00EE2B4F" w:rsidRPr="00B17ABA">
        <w:rPr>
          <w:rFonts w:cstheme="majorBidi"/>
          <w:sz w:val="24"/>
          <w:szCs w:val="24"/>
        </w:rPr>
        <w:instrText xml:space="preserve"> ADDIN EN.CITE.DATA </w:instrText>
      </w:r>
      <w:r w:rsidR="00EE2B4F" w:rsidRPr="00B17ABA">
        <w:rPr>
          <w:rFonts w:cstheme="majorBidi"/>
          <w:sz w:val="24"/>
          <w:szCs w:val="24"/>
        </w:rPr>
      </w:r>
      <w:r w:rsidR="00EE2B4F" w:rsidRPr="00B17ABA">
        <w:rPr>
          <w:rFonts w:cstheme="majorBidi"/>
          <w:sz w:val="24"/>
          <w:szCs w:val="24"/>
        </w:rPr>
        <w:fldChar w:fldCharType="end"/>
      </w:r>
      <w:r w:rsidRPr="00B17ABA">
        <w:rPr>
          <w:rFonts w:cstheme="majorBidi"/>
          <w:sz w:val="24"/>
          <w:szCs w:val="24"/>
        </w:rPr>
      </w:r>
      <w:r w:rsidRPr="00B17ABA">
        <w:rPr>
          <w:rFonts w:cstheme="majorBidi"/>
          <w:sz w:val="24"/>
          <w:szCs w:val="24"/>
        </w:rPr>
        <w:fldChar w:fldCharType="separate"/>
      </w:r>
      <w:r w:rsidR="00EE2B4F" w:rsidRPr="00B17ABA">
        <w:rPr>
          <w:rFonts w:cstheme="majorBidi"/>
          <w:noProof/>
          <w:sz w:val="24"/>
          <w:szCs w:val="24"/>
          <w:vertAlign w:val="superscript"/>
        </w:rPr>
        <w:t>[276, 325, 326]</w:t>
      </w:r>
      <w:r w:rsidRPr="00B17ABA">
        <w:rPr>
          <w:rFonts w:cstheme="majorBidi"/>
          <w:sz w:val="24"/>
          <w:szCs w:val="24"/>
        </w:rPr>
        <w:fldChar w:fldCharType="end"/>
      </w:r>
      <w:r w:rsidRPr="00B17ABA">
        <w:rPr>
          <w:rFonts w:cstheme="majorBidi"/>
        </w:rPr>
        <w:t xml:space="preserve"> (see Equation 5.8). </w:t>
      </w:r>
      <w:r w:rsidRPr="00B17ABA">
        <w:t>For the joint effects of combination treatment, the RRs of each drug in the combination were assumed to be independent.</w:t>
      </w:r>
    </w:p>
    <w:p w:rsidR="00934B88" w:rsidRPr="00B17ABA" w:rsidRDefault="00934B88" w:rsidP="00934B88">
      <w:pPr>
        <w:ind w:firstLine="0"/>
        <w:jc w:val="both"/>
      </w:pPr>
    </w:p>
    <w:p w:rsidR="00934B88" w:rsidRPr="00B17ABA" w:rsidRDefault="00C64E30" w:rsidP="00934B88">
      <w:pPr>
        <w:jc w:val="both"/>
      </w:pPr>
      <m:oMath>
        <m:sSub>
          <m:sSubPr>
            <m:ctrlPr>
              <w:rPr>
                <w:rFonts w:ascii="Cambria Math" w:hAnsi="Cambria Math"/>
                <w:i/>
              </w:rPr>
            </m:ctrlPr>
          </m:sSubPr>
          <m:e>
            <m:r>
              <w:rPr>
                <w:rFonts w:ascii="Cambria Math" w:hAnsi="Cambria Math"/>
              </w:rPr>
              <m:t>RR</m:t>
            </m:r>
          </m:e>
          <m:sub>
            <m:r>
              <w:rPr>
                <w:rFonts w:ascii="Cambria Math" w:hAnsi="Cambria Math"/>
              </w:rPr>
              <m:t>ab</m:t>
            </m:r>
          </m:sub>
        </m:sSub>
        <m:r>
          <w:rPr>
            <w:rFonts w:ascii="Cambria Math" w:hAnsi="Cambria Math"/>
          </w:rPr>
          <m:t xml:space="preserve">= </m:t>
        </m:r>
        <m:sSub>
          <m:sSubPr>
            <m:ctrlPr>
              <w:rPr>
                <w:rFonts w:ascii="Cambria Math" w:hAnsi="Cambria Math"/>
                <w:i/>
              </w:rPr>
            </m:ctrlPr>
          </m:sSubPr>
          <m:e>
            <m:r>
              <w:rPr>
                <w:rFonts w:ascii="Cambria Math" w:hAnsi="Cambria Math"/>
              </w:rPr>
              <m:t>RR</m:t>
            </m:r>
          </m:e>
          <m:sub>
            <m:r>
              <w:rPr>
                <w:rFonts w:ascii="Cambria Math" w:hAnsi="Cambria Math"/>
              </w:rPr>
              <m:t>a</m:t>
            </m:r>
          </m:sub>
        </m:sSub>
        <m:r>
          <w:rPr>
            <w:rFonts w:ascii="Cambria Math" w:hAnsi="Cambria Math"/>
          </w:rPr>
          <m:t xml:space="preserve"> * </m:t>
        </m:r>
        <m:sSub>
          <m:sSubPr>
            <m:ctrlPr>
              <w:rPr>
                <w:rFonts w:ascii="Cambria Math" w:hAnsi="Cambria Math"/>
                <w:i/>
              </w:rPr>
            </m:ctrlPr>
          </m:sSubPr>
          <m:e>
            <m:r>
              <w:rPr>
                <w:rFonts w:ascii="Cambria Math" w:hAnsi="Cambria Math"/>
              </w:rPr>
              <m:t>RR</m:t>
            </m:r>
          </m:e>
          <m:sub>
            <m:r>
              <w:rPr>
                <w:rFonts w:ascii="Cambria Math" w:hAnsi="Cambria Math"/>
              </w:rPr>
              <m:t>b</m:t>
            </m:r>
          </m:sub>
        </m:sSub>
      </m:oMath>
      <w:r w:rsidR="00934B88" w:rsidRPr="00B17ABA">
        <w:t>, for two-drug combinations</w:t>
      </w:r>
      <w:r w:rsidR="00934B88" w:rsidRPr="00B17ABA">
        <w:tab/>
      </w:r>
    </w:p>
    <w:p w:rsidR="00934B88" w:rsidRPr="00B17ABA" w:rsidRDefault="00C64E30" w:rsidP="00934B88">
      <w:pPr>
        <w:jc w:val="both"/>
      </w:pPr>
      <m:oMath>
        <m:sSub>
          <m:sSubPr>
            <m:ctrlPr>
              <w:rPr>
                <w:rFonts w:ascii="Cambria Math" w:hAnsi="Cambria Math"/>
                <w:i/>
              </w:rPr>
            </m:ctrlPr>
          </m:sSubPr>
          <m:e>
            <m:r>
              <w:rPr>
                <w:rFonts w:ascii="Cambria Math" w:hAnsi="Cambria Math"/>
              </w:rPr>
              <m:t>RR</m:t>
            </m:r>
          </m:e>
          <m:sub>
            <m:r>
              <w:rPr>
                <w:rFonts w:ascii="Cambria Math" w:hAnsi="Cambria Math"/>
              </w:rPr>
              <m:t>abc</m:t>
            </m:r>
          </m:sub>
        </m:sSub>
        <m:r>
          <w:rPr>
            <w:rFonts w:ascii="Cambria Math" w:hAnsi="Cambria Math"/>
          </w:rPr>
          <m:t xml:space="preserve">= </m:t>
        </m:r>
        <m:sSub>
          <m:sSubPr>
            <m:ctrlPr>
              <w:rPr>
                <w:rFonts w:ascii="Cambria Math" w:hAnsi="Cambria Math"/>
                <w:i/>
              </w:rPr>
            </m:ctrlPr>
          </m:sSubPr>
          <m:e>
            <m:r>
              <w:rPr>
                <w:rFonts w:ascii="Cambria Math" w:hAnsi="Cambria Math"/>
              </w:rPr>
              <m:t>RR</m:t>
            </m:r>
          </m:e>
          <m:sub>
            <m:r>
              <w:rPr>
                <w:rFonts w:ascii="Cambria Math" w:hAnsi="Cambria Math"/>
              </w:rPr>
              <m:t>a</m:t>
            </m:r>
          </m:sub>
        </m:sSub>
        <m:r>
          <w:rPr>
            <w:rFonts w:ascii="Cambria Math" w:hAnsi="Cambria Math"/>
          </w:rPr>
          <m:t xml:space="preserve"> * </m:t>
        </m:r>
        <m:sSub>
          <m:sSubPr>
            <m:ctrlPr>
              <w:rPr>
                <w:rFonts w:ascii="Cambria Math" w:hAnsi="Cambria Math"/>
                <w:i/>
              </w:rPr>
            </m:ctrlPr>
          </m:sSubPr>
          <m:e>
            <m:r>
              <w:rPr>
                <w:rFonts w:ascii="Cambria Math" w:hAnsi="Cambria Math"/>
              </w:rPr>
              <m:t>R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RR</m:t>
            </m:r>
          </m:e>
          <m:sub>
            <m:r>
              <w:rPr>
                <w:rFonts w:ascii="Cambria Math" w:hAnsi="Cambria Math"/>
              </w:rPr>
              <m:t>c</m:t>
            </m:r>
          </m:sub>
        </m:sSub>
      </m:oMath>
      <w:r w:rsidR="00934B88" w:rsidRPr="00B17ABA">
        <w:t>, for three-drug combinations</w:t>
      </w:r>
      <w:r w:rsidR="00934B88" w:rsidRPr="00B17ABA">
        <w:tab/>
      </w:r>
      <w:r w:rsidR="00934B88" w:rsidRPr="00B17ABA">
        <w:tab/>
        <w:t>Equation 5.8.</w:t>
      </w:r>
    </w:p>
    <w:p w:rsidR="00934B88" w:rsidRPr="00B17ABA" w:rsidRDefault="00934B88" w:rsidP="001A2558">
      <w:pPr>
        <w:jc w:val="both"/>
      </w:pPr>
    </w:p>
    <w:p w:rsidR="00C05E5C" w:rsidRPr="00B17ABA" w:rsidRDefault="00C05E5C" w:rsidP="002566AE">
      <w:pPr>
        <w:pStyle w:val="Caption"/>
      </w:pPr>
      <w:bookmarkStart w:id="187" w:name="_Ref423612033"/>
      <w:bookmarkStart w:id="188" w:name="_Toc426018645"/>
      <w:r w:rsidRPr="00B17ABA">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4</w:t>
        </w:r>
      </w:fldSimple>
      <w:bookmarkEnd w:id="187"/>
      <w:r w:rsidRPr="00B17ABA">
        <w:t xml:space="preserve">. Relative risks to CVDs, DM and death depending on antihypertensive </w:t>
      </w:r>
      <w:bookmarkEnd w:id="188"/>
      <w:r w:rsidR="002566AE" w:rsidRPr="00B17ABA">
        <w:t>drug</w:t>
      </w:r>
    </w:p>
    <w:tbl>
      <w:tblPr>
        <w:tblW w:w="5000" w:type="pct"/>
        <w:tblLook w:val="04A0" w:firstRow="1" w:lastRow="0" w:firstColumn="1" w:lastColumn="0" w:noHBand="0" w:noVBand="1"/>
      </w:tblPr>
      <w:tblGrid>
        <w:gridCol w:w="2354"/>
        <w:gridCol w:w="1014"/>
        <w:gridCol w:w="1014"/>
        <w:gridCol w:w="1014"/>
        <w:gridCol w:w="1014"/>
        <w:gridCol w:w="1015"/>
        <w:gridCol w:w="1011"/>
      </w:tblGrid>
      <w:tr w:rsidR="00C05E5C" w:rsidRPr="00B17ABA" w:rsidTr="001C6712">
        <w:trPr>
          <w:trHeight w:val="255"/>
        </w:trPr>
        <w:tc>
          <w:tcPr>
            <w:tcW w:w="1311" w:type="pct"/>
            <w:tcBorders>
              <w:top w:val="single" w:sz="4" w:space="0" w:color="auto"/>
              <w:left w:val="single" w:sz="4" w:space="0" w:color="auto"/>
              <w:bottom w:val="doub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 </w:t>
            </w:r>
          </w:p>
        </w:tc>
        <w:tc>
          <w:tcPr>
            <w:tcW w:w="615" w:type="pct"/>
            <w:tcBorders>
              <w:top w:val="single" w:sz="4" w:space="0" w:color="auto"/>
              <w:left w:val="nil"/>
              <w:bottom w:val="double" w:sz="4" w:space="0" w:color="auto"/>
              <w:right w:val="single" w:sz="4" w:space="0" w:color="auto"/>
            </w:tcBorders>
            <w:shd w:val="clear" w:color="auto" w:fill="auto"/>
            <w:noWrap/>
            <w:vAlign w:val="bottom"/>
            <w:hideMark/>
          </w:tcPr>
          <w:p w:rsidR="00C05E5C" w:rsidRPr="00B17ABA" w:rsidRDefault="00C05E5C" w:rsidP="00AA2D24">
            <w:pPr>
              <w:pStyle w:val="TOC1"/>
              <w:jc w:val="center"/>
            </w:pPr>
            <w:r w:rsidRPr="00B17ABA">
              <w:t>UA</w:t>
            </w:r>
          </w:p>
        </w:tc>
        <w:tc>
          <w:tcPr>
            <w:tcW w:w="615" w:type="pct"/>
            <w:tcBorders>
              <w:top w:val="single" w:sz="4" w:space="0" w:color="auto"/>
              <w:left w:val="nil"/>
              <w:bottom w:val="double" w:sz="4" w:space="0" w:color="auto"/>
              <w:right w:val="single" w:sz="4" w:space="0" w:color="auto"/>
            </w:tcBorders>
            <w:shd w:val="clear" w:color="auto" w:fill="auto"/>
            <w:noWrap/>
            <w:vAlign w:val="bottom"/>
            <w:hideMark/>
          </w:tcPr>
          <w:p w:rsidR="00C05E5C" w:rsidRPr="00B17ABA" w:rsidRDefault="00C05E5C" w:rsidP="00AA2D24">
            <w:pPr>
              <w:pStyle w:val="TOC1"/>
              <w:jc w:val="center"/>
            </w:pPr>
            <w:r w:rsidRPr="00B17ABA">
              <w:t>MI</w:t>
            </w:r>
          </w:p>
        </w:tc>
        <w:tc>
          <w:tcPr>
            <w:tcW w:w="615" w:type="pct"/>
            <w:tcBorders>
              <w:top w:val="single" w:sz="4" w:space="0" w:color="auto"/>
              <w:left w:val="nil"/>
              <w:bottom w:val="double" w:sz="4" w:space="0" w:color="auto"/>
              <w:right w:val="single" w:sz="4" w:space="0" w:color="auto"/>
            </w:tcBorders>
            <w:shd w:val="clear" w:color="auto" w:fill="auto"/>
            <w:noWrap/>
            <w:vAlign w:val="bottom"/>
            <w:hideMark/>
          </w:tcPr>
          <w:p w:rsidR="00C05E5C" w:rsidRPr="00B17ABA" w:rsidRDefault="00C05E5C" w:rsidP="00AA2D24">
            <w:pPr>
              <w:pStyle w:val="TOC1"/>
              <w:jc w:val="center"/>
            </w:pPr>
            <w:r w:rsidRPr="00B17ABA">
              <w:t>Stroke</w:t>
            </w:r>
          </w:p>
        </w:tc>
        <w:tc>
          <w:tcPr>
            <w:tcW w:w="615" w:type="pct"/>
            <w:tcBorders>
              <w:top w:val="single" w:sz="4" w:space="0" w:color="auto"/>
              <w:left w:val="nil"/>
              <w:bottom w:val="double" w:sz="4" w:space="0" w:color="auto"/>
              <w:right w:val="single" w:sz="4" w:space="0" w:color="auto"/>
            </w:tcBorders>
            <w:shd w:val="clear" w:color="auto" w:fill="auto"/>
            <w:noWrap/>
            <w:vAlign w:val="bottom"/>
            <w:hideMark/>
          </w:tcPr>
          <w:p w:rsidR="00C05E5C" w:rsidRPr="00B17ABA" w:rsidRDefault="00C05E5C" w:rsidP="00AA2D24">
            <w:pPr>
              <w:pStyle w:val="TOC1"/>
              <w:jc w:val="center"/>
            </w:pPr>
            <w:r w:rsidRPr="00B17ABA">
              <w:t>HF</w:t>
            </w:r>
          </w:p>
        </w:tc>
        <w:tc>
          <w:tcPr>
            <w:tcW w:w="615" w:type="pct"/>
            <w:tcBorders>
              <w:top w:val="single" w:sz="4" w:space="0" w:color="auto"/>
              <w:left w:val="nil"/>
              <w:bottom w:val="double" w:sz="4" w:space="0" w:color="auto"/>
              <w:right w:val="single" w:sz="4" w:space="0" w:color="auto"/>
            </w:tcBorders>
            <w:shd w:val="clear" w:color="auto" w:fill="auto"/>
            <w:noWrap/>
            <w:vAlign w:val="bottom"/>
            <w:hideMark/>
          </w:tcPr>
          <w:p w:rsidR="00C05E5C" w:rsidRPr="00B17ABA" w:rsidRDefault="00C05E5C" w:rsidP="00AA2D24">
            <w:pPr>
              <w:pStyle w:val="TOC1"/>
              <w:jc w:val="center"/>
            </w:pPr>
            <w:r w:rsidRPr="00B17ABA">
              <w:t>DM</w:t>
            </w:r>
          </w:p>
        </w:tc>
        <w:tc>
          <w:tcPr>
            <w:tcW w:w="613" w:type="pct"/>
            <w:tcBorders>
              <w:top w:val="single" w:sz="4" w:space="0" w:color="auto"/>
              <w:left w:val="nil"/>
              <w:bottom w:val="double" w:sz="4" w:space="0" w:color="auto"/>
              <w:right w:val="single" w:sz="4" w:space="0" w:color="auto"/>
            </w:tcBorders>
            <w:shd w:val="clear" w:color="auto" w:fill="auto"/>
            <w:noWrap/>
            <w:vAlign w:val="bottom"/>
            <w:hideMark/>
          </w:tcPr>
          <w:p w:rsidR="00C05E5C" w:rsidRPr="00B17ABA" w:rsidRDefault="00C05E5C" w:rsidP="00AA2D24">
            <w:pPr>
              <w:pStyle w:val="TOC1"/>
              <w:jc w:val="center"/>
            </w:pPr>
            <w:r w:rsidRPr="00B17ABA">
              <w:t>Death</w:t>
            </w:r>
          </w:p>
        </w:tc>
      </w:tr>
      <w:tr w:rsidR="00C05E5C" w:rsidRPr="00B17ABA" w:rsidTr="001C6712">
        <w:trPr>
          <w:trHeight w:val="255"/>
        </w:trPr>
        <w:tc>
          <w:tcPr>
            <w:tcW w:w="1311"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C05E5C" w:rsidRPr="00B17ABA" w:rsidRDefault="007559C5" w:rsidP="00AA2D24">
            <w:pPr>
              <w:pStyle w:val="TOC1"/>
            </w:pPr>
            <w:r w:rsidRPr="00B17ABA">
              <w:t>Ds</w:t>
            </w:r>
          </w:p>
        </w:tc>
        <w:tc>
          <w:tcPr>
            <w:tcW w:w="615" w:type="pct"/>
            <w:tcBorders>
              <w:top w:val="double" w:sz="4" w:space="0" w:color="auto"/>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93</w:t>
            </w:r>
          </w:p>
        </w:tc>
        <w:tc>
          <w:tcPr>
            <w:tcW w:w="615" w:type="pct"/>
            <w:tcBorders>
              <w:top w:val="double" w:sz="4" w:space="0" w:color="auto"/>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8</w:t>
            </w:r>
          </w:p>
        </w:tc>
        <w:tc>
          <w:tcPr>
            <w:tcW w:w="615" w:type="pct"/>
            <w:tcBorders>
              <w:top w:val="double" w:sz="4" w:space="0" w:color="auto"/>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9</w:t>
            </w:r>
          </w:p>
        </w:tc>
        <w:tc>
          <w:tcPr>
            <w:tcW w:w="615" w:type="pct"/>
            <w:tcBorders>
              <w:top w:val="double" w:sz="4" w:space="0" w:color="auto"/>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w:t>
            </w:r>
          </w:p>
        </w:tc>
        <w:tc>
          <w:tcPr>
            <w:tcW w:w="615" w:type="pct"/>
            <w:tcBorders>
              <w:top w:val="double" w:sz="4" w:space="0" w:color="auto"/>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985</w:t>
            </w:r>
          </w:p>
        </w:tc>
        <w:tc>
          <w:tcPr>
            <w:tcW w:w="613" w:type="pct"/>
            <w:tcBorders>
              <w:top w:val="double" w:sz="4" w:space="0" w:color="auto"/>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91</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B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984</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55</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51</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8</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87</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939</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CC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81</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96</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56</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4</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39</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83</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ACEIs/AR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1.01</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5</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9</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28</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4</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9</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Ds+B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79</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6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8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28</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74</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54</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Ds+CC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8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21</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453</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04</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28</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04</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Ds+ACEIs/AR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902</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63</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476</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43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30</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19</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BBs+CC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6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81</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58</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39</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55</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29</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BBs+ACEIs/AR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994</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2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8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41</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68</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45</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CCBs+ACEIs/AR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90</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7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453</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12</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473</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95</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Ds+BBs+CC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74</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31</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385</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444</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646</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55</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Ds+BBs+ACEIs/AR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8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6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405</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384</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59</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69</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Ds+CCBs+ACEIs/AR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95</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28</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312</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367</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466</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23</w:t>
            </w:r>
          </w:p>
        </w:tc>
      </w:tr>
      <w:tr w:rsidR="00C05E5C" w:rsidRPr="00B17ABA" w:rsidTr="00C05E5C">
        <w:trPr>
          <w:trHeight w:val="255"/>
        </w:trPr>
        <w:tc>
          <w:tcPr>
            <w:tcW w:w="1311" w:type="pct"/>
            <w:tcBorders>
              <w:top w:val="nil"/>
              <w:left w:val="single" w:sz="4" w:space="0" w:color="auto"/>
              <w:bottom w:val="single" w:sz="4" w:space="0" w:color="auto"/>
              <w:right w:val="single" w:sz="4" w:space="0" w:color="auto"/>
            </w:tcBorders>
            <w:shd w:val="clear" w:color="auto" w:fill="auto"/>
            <w:noWrap/>
            <w:vAlign w:val="bottom"/>
            <w:hideMark/>
          </w:tcPr>
          <w:p w:rsidR="00C05E5C" w:rsidRPr="00B17ABA" w:rsidRDefault="00C05E5C" w:rsidP="00AA2D24">
            <w:pPr>
              <w:pStyle w:val="TOC1"/>
            </w:pPr>
            <w:r w:rsidRPr="00B17ABA">
              <w:t>BBs+CCBs+ACEIs/ARBs</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876</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78</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385</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538</w:t>
            </w:r>
          </w:p>
        </w:tc>
        <w:tc>
          <w:tcPr>
            <w:tcW w:w="615"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420</w:t>
            </w:r>
          </w:p>
        </w:tc>
        <w:tc>
          <w:tcPr>
            <w:tcW w:w="613" w:type="pct"/>
            <w:tcBorders>
              <w:top w:val="nil"/>
              <w:left w:val="nil"/>
              <w:bottom w:val="single" w:sz="4" w:space="0" w:color="auto"/>
              <w:right w:val="single" w:sz="4" w:space="0" w:color="auto"/>
            </w:tcBorders>
            <w:shd w:val="clear" w:color="auto" w:fill="auto"/>
            <w:noWrap/>
            <w:vAlign w:val="bottom"/>
            <w:hideMark/>
          </w:tcPr>
          <w:p w:rsidR="00C05E5C" w:rsidRPr="00B17ABA" w:rsidRDefault="00C05E5C" w:rsidP="009906C7">
            <w:pPr>
              <w:pStyle w:val="TOC1"/>
              <w:jc w:val="right"/>
            </w:pPr>
            <w:r w:rsidRPr="00B17ABA">
              <w:t>0.746</w:t>
            </w:r>
          </w:p>
        </w:tc>
      </w:tr>
    </w:tbl>
    <w:p w:rsidR="000A2CBF" w:rsidRPr="00B17ABA" w:rsidRDefault="000A2CBF" w:rsidP="001A2558">
      <w:pPr>
        <w:spacing w:line="276" w:lineRule="auto"/>
      </w:pPr>
    </w:p>
    <w:p w:rsidR="00AA231D" w:rsidRPr="00B17ABA" w:rsidRDefault="00AA231D" w:rsidP="001A2558">
      <w:pPr>
        <w:pStyle w:val="Heading3"/>
      </w:pPr>
      <w:r w:rsidRPr="00B17ABA">
        <w:br w:type="page"/>
      </w:r>
    </w:p>
    <w:p w:rsidR="000A2CBF" w:rsidRPr="00B17ABA" w:rsidRDefault="000A2CBF" w:rsidP="001A2558">
      <w:pPr>
        <w:pStyle w:val="Heading3"/>
      </w:pPr>
      <w:r w:rsidRPr="00B17ABA">
        <w:lastRenderedPageBreak/>
        <w:t>Adverse effects</w:t>
      </w:r>
    </w:p>
    <w:p w:rsidR="000A2CBF" w:rsidRPr="00B17ABA" w:rsidRDefault="00C05E5C" w:rsidP="00ED7C74">
      <w:pPr>
        <w:jc w:val="both"/>
        <w:rPr>
          <w:noProof/>
        </w:rPr>
      </w:pPr>
      <w:r w:rsidRPr="00B17ABA">
        <w:t>Two systematic reviews</w:t>
      </w:r>
      <w:r w:rsidR="009A1966" w:rsidRPr="00B17ABA">
        <w:rPr>
          <w:rFonts w:hint="eastAsia"/>
          <w:lang w:eastAsia="ko-KR"/>
        </w:rPr>
        <w:t xml:space="preserve"> that</w:t>
      </w:r>
      <w:r w:rsidR="000A2CBF" w:rsidRPr="00B17ABA">
        <w:t xml:space="preserve"> quantified the occurrence of AEs of antihypertensive drugs in primary hypertension</w:t>
      </w:r>
      <w:r w:rsidR="009C29E5" w:rsidRPr="00B17ABA">
        <w:t xml:space="preserve"> were identified</w:t>
      </w:r>
      <w:r w:rsidR="00915A53" w:rsidRPr="00B17ABA">
        <w:t xml:space="preserve"> (</w:t>
      </w:r>
      <w:r w:rsidR="00313AF7" w:rsidRPr="00B17ABA">
        <w:t>see</w:t>
      </w:r>
      <w:r w:rsidR="00915A53" w:rsidRPr="00B17ABA">
        <w:t xml:space="preserve"> </w:t>
      </w:r>
      <w:r w:rsidR="00ED7C74" w:rsidRPr="00B17ABA">
        <w:fldChar w:fldCharType="begin"/>
      </w:r>
      <w:r w:rsidR="00ED7C74" w:rsidRPr="00B17ABA">
        <w:instrText xml:space="preserve"> REF _Ref425939201 \h </w:instrText>
      </w:r>
      <w:r w:rsidR="00B17ABA">
        <w:instrText xml:space="preserve"> \* MERGEFORMAT </w:instrText>
      </w:r>
      <w:r w:rsidR="00ED7C74" w:rsidRPr="00B17ABA">
        <w:fldChar w:fldCharType="separate"/>
      </w:r>
      <w:r w:rsidR="00ED7C74" w:rsidRPr="00B17ABA">
        <w:t xml:space="preserve">Table </w:t>
      </w:r>
      <w:r w:rsidR="00ED7C74" w:rsidRPr="00B17ABA">
        <w:rPr>
          <w:noProof/>
          <w:cs/>
        </w:rPr>
        <w:t>‎</w:t>
      </w:r>
      <w:r w:rsidR="00ED7C74" w:rsidRPr="00B17ABA">
        <w:rPr>
          <w:noProof/>
        </w:rPr>
        <w:t>5</w:t>
      </w:r>
      <w:r w:rsidR="00ED7C74" w:rsidRPr="00B17ABA">
        <w:t>.</w:t>
      </w:r>
      <w:r w:rsidR="00ED7C74" w:rsidRPr="00B17ABA">
        <w:rPr>
          <w:noProof/>
        </w:rPr>
        <w:t>15</w:t>
      </w:r>
      <w:r w:rsidR="00ED7C74" w:rsidRPr="00B17ABA">
        <w:fldChar w:fldCharType="end"/>
      </w:r>
      <w:r w:rsidR="00915A53" w:rsidRPr="00B17ABA">
        <w:t>)</w:t>
      </w:r>
      <w:r w:rsidR="000A2CBF" w:rsidRPr="00B17ABA">
        <w:t xml:space="preserve">. The primary interest of </w:t>
      </w:r>
      <w:r w:rsidR="000A2CBF" w:rsidRPr="00B17ABA">
        <w:rPr>
          <w:rFonts w:ascii="Times New Roman" w:hAnsi="Times New Roman" w:cs="Times New Roman"/>
        </w:rPr>
        <w:t xml:space="preserve">Ross’s </w:t>
      </w:r>
      <w:r w:rsidR="009C29E5" w:rsidRPr="00B17ABA">
        <w:rPr>
          <w:rFonts w:ascii="Times New Roman" w:hAnsi="Times New Roman" w:cs="Times New Roman"/>
        </w:rPr>
        <w:t>systematic review</w:t>
      </w:r>
      <w:r w:rsidR="000A2CBF" w:rsidRPr="00B17ABA">
        <w:rPr>
          <w:rFonts w:ascii="Times New Roman" w:hAnsi="Times New Roman" w:cs="Times New Roman"/>
        </w:rPr>
        <w:t xml:space="preserve"> was the prevalence of discontinuations due to </w:t>
      </w:r>
      <w:r w:rsidR="000A0CBC" w:rsidRPr="00B17ABA">
        <w:rPr>
          <w:rFonts w:ascii="Times New Roman" w:hAnsi="Times New Roman" w:cs="Times New Roman"/>
        </w:rPr>
        <w:t>AE</w:t>
      </w:r>
      <w:r w:rsidR="000A2CBF" w:rsidRPr="00B17ABA">
        <w:rPr>
          <w:rFonts w:ascii="Times New Roman" w:hAnsi="Times New Roman" w:cs="Times New Roman"/>
        </w:rPr>
        <w:t>s (DAEs)</w:t>
      </w:r>
      <w:r w:rsidR="008B5F10" w:rsidRPr="00B17ABA">
        <w:rPr>
          <w:rFonts w:ascii="Times New Roman" w:hAnsi="Times New Roman" w:cs="Times New Roman"/>
        </w:rPr>
        <w:fldChar w:fldCharType="begin"/>
      </w:r>
      <w:r w:rsidR="00EE2B4F" w:rsidRPr="00B17ABA">
        <w:rPr>
          <w:rFonts w:ascii="Times New Roman" w:hAnsi="Times New Roman" w:cs="Times New Roman"/>
        </w:rPr>
        <w:instrText xml:space="preserve"> ADDIN EN.CITE &lt;EndNote&gt;&lt;Cite&gt;&lt;Author&gt;Ross&lt;/Author&gt;&lt;Year&gt;2001&lt;/Year&gt;&lt;RecNum&gt;403&lt;/RecNum&gt;&lt;DisplayText&gt;&lt;style face="superscript"&gt;[278]&lt;/style&gt;&lt;/DisplayText&gt;&lt;record&gt;&lt;rec-number&gt;403&lt;/rec-number&gt;&lt;foreign-keys&gt;&lt;key app="EN" db-id="z2a0dvwpazf220et2vh50z295rxpzfevwft2"&gt;403&lt;/key&gt;&lt;/foreign-keys&gt;&lt;ref-type name="Journal Article"&gt;17&lt;/ref-type&gt;&lt;contributors&gt;&lt;authors&gt;&lt;author&gt;Ross, S. D.&lt;/author&gt;&lt;author&gt;Akhras, K. S.&lt;/author&gt;&lt;author&gt;Zhang, S.&lt;/author&gt;&lt;author&gt;Rozinsky, M.&lt;/author&gt;&lt;author&gt;Nalysnyk, L.&lt;/author&gt;&lt;/authors&gt;&lt;/contributors&gt;&lt;auth-address&gt;MetaWorks Inc., Medford, Massachusetts 02155, USA. SDR@metawork.com&lt;/auth-address&gt;&lt;titles&gt;&lt;title&gt;Discontinuation of antihypertensive drugs due to adverse events: a systematic review and meta-analysis&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940-53&lt;/pages&gt;&lt;volume&gt;21&lt;/volume&gt;&lt;number&gt;8&lt;/number&gt;&lt;edition&gt;2001/11/23&lt;/edition&gt;&lt;keywords&gt;&lt;keyword&gt;Antihypertensive Agents/administration &amp;amp; dosage/*adverse effects/therapeutic use&lt;/keyword&gt;&lt;keyword&gt;Data Interpretation, Statistical&lt;/keyword&gt;&lt;keyword&gt;Female&lt;/keyword&gt;&lt;keyword&gt;Humans&lt;/keyword&gt;&lt;keyword&gt;Hypertension/*drug therapy&lt;/keyword&gt;&lt;keyword&gt;Male&lt;/keyword&gt;&lt;keyword&gt;Middle Aged&lt;/keyword&gt;&lt;keyword&gt;Randomized Controlled Trials as Topic&lt;/keyword&gt;&lt;keyword&gt;Regression Analysis&lt;/keyword&gt;&lt;keyword&gt;Time Factors&lt;/keyword&gt;&lt;keyword&gt;Treatment Outcome&lt;/keyword&gt;&lt;/keywords&gt;&lt;dates&gt;&lt;year&gt;2001&lt;/year&gt;&lt;pub-dates&gt;&lt;date&gt;Aug&lt;/date&gt;&lt;/pub-dates&gt;&lt;/dates&gt;&lt;isbn&gt;0277-0008 (Print)&amp;#xD;0277-0008 (Linking)&lt;/isbn&gt;&lt;accession-num&gt;11718500&lt;/accession-num&gt;&lt;work-type&gt;Meta-Analysis&amp;#xD;Research Support, Non-U.S. Gov&amp;apos;t&lt;/work-type&gt;&lt;urls&gt;&lt;related-urls&gt;&lt;url&gt;http://www.ncbi.nlm.nih.gov/pubmed/11718500&lt;/url&gt;&lt;/related-urls&gt;&lt;/urls&gt;&lt;language&gt;eng&lt;/language&gt;&lt;/record&gt;&lt;/Cite&gt;&lt;/EndNote&gt;</w:instrText>
      </w:r>
      <w:r w:rsidR="008B5F10" w:rsidRPr="00B17ABA">
        <w:rPr>
          <w:rFonts w:ascii="Times New Roman" w:hAnsi="Times New Roman" w:cs="Times New Roman"/>
        </w:rPr>
        <w:fldChar w:fldCharType="separate"/>
      </w:r>
      <w:r w:rsidR="00EE2B4F" w:rsidRPr="00B17ABA">
        <w:rPr>
          <w:rFonts w:ascii="Times New Roman" w:hAnsi="Times New Roman" w:cs="Times New Roman"/>
          <w:noProof/>
          <w:vertAlign w:val="superscript"/>
        </w:rPr>
        <w:t>[278]</w:t>
      </w:r>
      <w:r w:rsidR="008B5F10" w:rsidRPr="00B17ABA">
        <w:rPr>
          <w:rFonts w:ascii="Times New Roman" w:hAnsi="Times New Roman" w:cs="Times New Roman"/>
        </w:rPr>
        <w:fldChar w:fldCharType="end"/>
      </w:r>
      <w:r w:rsidR="000A2CBF" w:rsidRPr="00B17ABA">
        <w:rPr>
          <w:rFonts w:ascii="Times New Roman" w:hAnsi="Times New Roman" w:cs="Times New Roman"/>
        </w:rPr>
        <w:t>. Compared with placebo,</w:t>
      </w:r>
      <w:r w:rsidR="009C29E5" w:rsidRPr="00B17ABA">
        <w:rPr>
          <w:rFonts w:ascii="Times New Roman" w:hAnsi="Times New Roman" w:cs="Times New Roman"/>
        </w:rPr>
        <w:t xml:space="preserve"> </w:t>
      </w:r>
      <w:r w:rsidR="000A2CBF" w:rsidRPr="00B17ABA">
        <w:rPr>
          <w:rFonts w:ascii="Times New Roman" w:hAnsi="Times New Roman" w:cs="Times New Roman"/>
        </w:rPr>
        <w:t xml:space="preserve">only CCBs had higher frequency of DAEs in treated patients, although the difference </w:t>
      </w:r>
      <w:r w:rsidR="000A2CBF" w:rsidRPr="00B17ABA">
        <w:t>0.0055</w:t>
      </w:r>
      <w:r w:rsidR="00915A53" w:rsidRPr="00B17ABA">
        <w:t xml:space="preserve"> </w:t>
      </w:r>
      <w:r w:rsidR="000A2CBF" w:rsidRPr="00B17ABA">
        <w:t>(</w:t>
      </w:r>
      <w:r w:rsidR="00915A53" w:rsidRPr="00B17ABA">
        <w:t xml:space="preserve">95% CI </w:t>
      </w:r>
      <w:r w:rsidR="000A2CBF" w:rsidRPr="00B17ABA">
        <w:t xml:space="preserve">-0.012 to 0.022) </w:t>
      </w:r>
      <w:r w:rsidR="000A2CBF" w:rsidRPr="00B17ABA">
        <w:rPr>
          <w:rFonts w:ascii="Times New Roman" w:hAnsi="Times New Roman" w:cs="Times New Roman"/>
        </w:rPr>
        <w:t xml:space="preserve">was not statistically significant. </w:t>
      </w:r>
      <w:r w:rsidR="000A2CBF" w:rsidRPr="00B17ABA">
        <w:t xml:space="preserve">AE was also examined as the secondary outcome and </w:t>
      </w:r>
      <w:r w:rsidR="000A2983" w:rsidRPr="00B17ABA">
        <w:t>categoris</w:t>
      </w:r>
      <w:r w:rsidR="000A2CBF" w:rsidRPr="00B17ABA">
        <w:t xml:space="preserve">ed according to the World Health Organization Adverse Reaction Dictionary (WHOARD). </w:t>
      </w:r>
      <w:r w:rsidR="000A2CBF" w:rsidRPr="00B17ABA">
        <w:rPr>
          <w:rFonts w:ascii="Times New Roman" w:hAnsi="Times New Roman" w:cs="Times New Roman"/>
        </w:rPr>
        <w:t>Across drug classes, the occurrence of AEs w</w:t>
      </w:r>
      <w:r w:rsidR="009A1966" w:rsidRPr="00B17ABA">
        <w:rPr>
          <w:rFonts w:ascii="Times New Roman" w:hAnsi="Times New Roman" w:cs="Times New Roman" w:hint="eastAsia"/>
          <w:lang w:eastAsia="ko-KR"/>
        </w:rPr>
        <w:t>as</w:t>
      </w:r>
      <w:r w:rsidR="000A2CBF" w:rsidRPr="00B17ABA">
        <w:rPr>
          <w:rFonts w:ascii="Times New Roman" w:hAnsi="Times New Roman" w:cs="Times New Roman"/>
        </w:rPr>
        <w:t xml:space="preserve"> not significant</w:t>
      </w:r>
      <w:r w:rsidR="009A1966" w:rsidRPr="00B17ABA">
        <w:rPr>
          <w:rFonts w:ascii="Times New Roman" w:hAnsi="Times New Roman" w:cs="Times New Roman" w:hint="eastAsia"/>
          <w:lang w:eastAsia="ko-KR"/>
        </w:rPr>
        <w:t>ly</w:t>
      </w:r>
      <w:r w:rsidR="000A2CBF" w:rsidRPr="00B17ABA">
        <w:rPr>
          <w:rFonts w:ascii="Times New Roman" w:hAnsi="Times New Roman" w:cs="Times New Roman"/>
        </w:rPr>
        <w:t xml:space="preserve"> </w:t>
      </w:r>
      <w:r w:rsidR="009A1966" w:rsidRPr="00B17ABA">
        <w:rPr>
          <w:rFonts w:ascii="Times New Roman" w:hAnsi="Times New Roman" w:cs="Times New Roman"/>
        </w:rPr>
        <w:t>different to each other</w:t>
      </w:r>
      <w:r w:rsidR="000A2CBF" w:rsidRPr="00B17ABA">
        <w:rPr>
          <w:rFonts w:ascii="Times New Roman" w:hAnsi="Times New Roman" w:cs="Times New Roman"/>
        </w:rPr>
        <w:t xml:space="preserve">. </w:t>
      </w:r>
    </w:p>
    <w:p w:rsidR="00AA231D" w:rsidRPr="00B17ABA" w:rsidRDefault="00AA231D" w:rsidP="00AA231D">
      <w:pPr>
        <w:jc w:val="both"/>
        <w:rPr>
          <w:rFonts w:ascii="Times New Roman" w:hAnsi="Times New Roman" w:cs="Times New Roman"/>
        </w:rPr>
      </w:pPr>
      <w:r w:rsidRPr="00B17ABA">
        <w:rPr>
          <w:rFonts w:ascii="Times New Roman" w:hAnsi="Times New Roman" w:cs="Times New Roman"/>
        </w:rPr>
        <w:t xml:space="preserve">Law et al’s systematic review examined the placebo-adjusted probability of the symptoms </w:t>
      </w:r>
      <w:r w:rsidRPr="00B17ABA">
        <w:rPr>
          <w:rFonts w:ascii="Times New Roman" w:hAnsi="Times New Roman" w:cs="Times New Roman" w:hint="eastAsia"/>
          <w:lang w:eastAsia="ko-KR"/>
        </w:rPr>
        <w:t>that</w:t>
      </w:r>
      <w:r w:rsidRPr="00B17ABA">
        <w:rPr>
          <w:rFonts w:ascii="Times New Roman" w:hAnsi="Times New Roman" w:cs="Times New Roman"/>
        </w:rPr>
        <w:t xml:space="preserve"> might be plausibly caused by the antihypertensive drug</w:t>
      </w:r>
      <w:r w:rsidRPr="00B17ABA">
        <w:rPr>
          <w:rFonts w:ascii="Times New Roman" w:hAnsi="Times New Roman" w:cs="Times New Roman"/>
        </w:rPr>
        <w:fldChar w:fldCharType="begin"/>
      </w:r>
      <w:r w:rsidR="00EE2B4F" w:rsidRPr="00B17ABA">
        <w:rPr>
          <w:rFonts w:ascii="Times New Roman" w:hAnsi="Times New Roman" w:cs="Times New Roman"/>
        </w:rPr>
        <w:instrText xml:space="preserve"> ADDIN EN.CITE &lt;EndNote&gt;&lt;Cite&gt;&lt;Author&gt;Law&lt;/Author&gt;&lt;Year&gt;2003&lt;/Year&gt;&lt;RecNum&gt;408&lt;/RecNum&gt;&lt;DisplayText&gt;&lt;style face="superscript"&gt;[282]&lt;/style&gt;&lt;/DisplayText&gt;&lt;record&gt;&lt;rec-number&gt;408&lt;/rec-number&gt;&lt;foreign-keys&gt;&lt;key app="EN" db-id="z2a0dvwpazf220et2vh50z295rxpzfevwft2"&gt;408&lt;/key&gt;&lt;/foreign-keys&gt;&lt;ref-type name="Journal Article"&gt;17&lt;/ref-type&gt;&lt;contributors&gt;&lt;authors&gt;&lt;author&gt;Law, M.&lt;/author&gt;&lt;author&gt;Wald, N.&lt;/author&gt;&lt;author&gt;Morris, J.&lt;/author&gt;&lt;/authors&gt;&lt;/contributors&gt;&lt;auth-address&gt;Department of Environmental and Preventive Medicine, Wolfson Institute of Preventive Medicine, St Bart&amp;apos;s &amp;amp; The Royal London School of Medicine, Queen Mary&amp;apos;s School of Medicine and Dentistry, London, UK.&lt;/auth-address&gt;&lt;titles&gt;&lt;title&gt;Lowering blood pressure to prevent myocardial infarction and stroke: a new preventive strategy&lt;/title&gt;&lt;secondary-title&gt;Health Technol Assess&lt;/secondary-title&gt;&lt;/titles&gt;&lt;periodical&gt;&lt;full-title&gt;Health Technol Assess&lt;/full-title&gt;&lt;/periodical&gt;&lt;pages&gt;1-94&lt;/pages&gt;&lt;volume&gt;7&lt;/volume&gt;&lt;number&gt;31&lt;/number&gt;&lt;edition&gt;2003/11/08&lt;/edition&gt;&lt;keywords&gt;&lt;keyword&gt;Antihypertensive Agents/adverse effects/therapeutic use&lt;/keyword&gt;&lt;keyword&gt;England/epidemiology&lt;/keyword&gt;&lt;keyword&gt;Humans&lt;/keyword&gt;&lt;keyword&gt;Hypertension/complications/*drug therapy/epidemiology/physiopathology&lt;/keyword&gt;&lt;keyword&gt;Incidence&lt;/keyword&gt;&lt;keyword&gt;Myocardial Infarction/epidemiology/*prevention &amp;amp; control&lt;/keyword&gt;&lt;keyword&gt;Practice Guidelines as Topic&lt;/keyword&gt;&lt;keyword&gt;Risk Factors&lt;/keyword&gt;&lt;keyword&gt;Stroke/*prevention &amp;amp; control&lt;/keyword&gt;&lt;keyword&gt;Wales/epidemiology&lt;/keyword&gt;&lt;/keywords&gt;&lt;dates&gt;&lt;year&gt;2003&lt;/year&gt;&lt;/dates&gt;&lt;isbn&gt;1366-5278 (Print)&amp;#xD;1366-5278 (Linking)&lt;/isbn&gt;&lt;accession-num&gt;14604498&lt;/accession-num&gt;&lt;work-type&gt;Research Support, Non-U.S. Gov&amp;apos;t&amp;#xD;Review&lt;/work-type&gt;&lt;urls&gt;&lt;related-urls&gt;&lt;url&gt;http://www.ncbi.nlm.nih.gov/pubmed/14604498&lt;/url&gt;&lt;/related-urls&gt;&lt;/urls&gt;&lt;language&gt;eng&lt;/language&gt;&lt;/record&gt;&lt;/Cite&gt;&lt;/EndNote&gt;</w:instrText>
      </w:r>
      <w:r w:rsidRPr="00B17ABA">
        <w:rPr>
          <w:rFonts w:ascii="Times New Roman" w:hAnsi="Times New Roman" w:cs="Times New Roman"/>
        </w:rPr>
        <w:fldChar w:fldCharType="separate"/>
      </w:r>
      <w:r w:rsidR="00EE2B4F" w:rsidRPr="00B17ABA">
        <w:rPr>
          <w:rFonts w:ascii="Times New Roman" w:hAnsi="Times New Roman" w:cs="Times New Roman"/>
          <w:noProof/>
          <w:vertAlign w:val="superscript"/>
        </w:rPr>
        <w:t>[282]</w:t>
      </w:r>
      <w:r w:rsidRPr="00B17ABA">
        <w:rPr>
          <w:rFonts w:ascii="Times New Roman" w:hAnsi="Times New Roman" w:cs="Times New Roman"/>
        </w:rPr>
        <w:fldChar w:fldCharType="end"/>
      </w:r>
      <w:r w:rsidRPr="00B17ABA">
        <w:rPr>
          <w:rFonts w:ascii="Times New Roman" w:hAnsi="Times New Roman" w:cs="Times New Roman"/>
        </w:rPr>
        <w:t>. The symptoms included dizziness, impotence, nausea, muscle cramp, skin rash, fatigue, cold extremities, dyspnoea, cough, back pain, flushing, ankle oedema and so on. At the standard dose, the percentages of persons with the undesirable symptoms attributable to Ds, BBs, CCBs, ACEIs and ARBs were 9.9%, 7.5%, 8.3%, 3.9% and 0% respectively. The placebo-adjusted prevalence of severe symptoms</w:t>
      </w:r>
      <w:r w:rsidRPr="00B17ABA">
        <w:rPr>
          <w:rFonts w:ascii="Times New Roman" w:hAnsi="Times New Roman" w:cs="Times New Roman" w:hint="eastAsia"/>
          <w:lang w:eastAsia="ko-KR"/>
        </w:rPr>
        <w:t xml:space="preserve"> that stopped treatment with the drug</w:t>
      </w:r>
      <w:r w:rsidRPr="00B17ABA">
        <w:rPr>
          <w:rFonts w:ascii="Times New Roman" w:hAnsi="Times New Roman" w:cs="Times New Roman"/>
        </w:rPr>
        <w:t xml:space="preserve"> were 0.1%, 0.8%, 1.4%, 0.1% and -0.2%, respectively.</w:t>
      </w:r>
    </w:p>
    <w:p w:rsidR="00AA231D" w:rsidRPr="00B17ABA" w:rsidRDefault="00AA231D" w:rsidP="00AA231D">
      <w:pPr>
        <w:jc w:val="both"/>
        <w:rPr>
          <w:rFonts w:ascii="Times New Roman" w:hAnsi="Times New Roman" w:cs="Times New Roman"/>
        </w:rPr>
      </w:pPr>
      <w:r w:rsidRPr="00B17ABA">
        <w:rPr>
          <w:rFonts w:ascii="Times New Roman" w:hAnsi="Times New Roman" w:cs="Times New Roman"/>
        </w:rPr>
        <w:t>Compared with Ross et al’s review, Law et al’s review provided more comprehensive information including the AEs of combination treatment and adverse metabolic change. Law et al’</w:t>
      </w:r>
      <w:r w:rsidRPr="00B17ABA">
        <w:rPr>
          <w:rFonts w:ascii="Times New Roman" w:hAnsi="Times New Roman" w:cs="Times New Roman" w:hint="eastAsia"/>
          <w:lang w:eastAsia="ko-KR"/>
        </w:rPr>
        <w:t>s</w:t>
      </w:r>
      <w:r w:rsidRPr="00B17ABA">
        <w:rPr>
          <w:rFonts w:ascii="Times New Roman" w:hAnsi="Times New Roman" w:cs="Times New Roman"/>
        </w:rPr>
        <w:t xml:space="preserve"> review </w:t>
      </w:r>
      <w:r w:rsidRPr="00B17ABA">
        <w:t xml:space="preserve">showed that in 33 trial arms two drugs together caused the undesirable symptoms in 7.5% (95% CI 5.8-9.3%), which is significantly lower than the value of 10.4% (twice 5.2%) expected with an additive effect (p=0.03). </w:t>
      </w:r>
      <w:r w:rsidRPr="00B17ABA">
        <w:rPr>
          <w:rFonts w:cstheme="majorBidi"/>
        </w:rPr>
        <w:t>Various metabolic changes such as abnormalities in glucose and lipid metabolism also have been examined</w:t>
      </w:r>
      <w:r w:rsidRPr="00B17ABA">
        <w:rPr>
          <w:rFonts w:cstheme="majorBidi" w:hint="eastAsia"/>
          <w:lang w:eastAsia="ko-KR"/>
        </w:rPr>
        <w:t>: a</w:t>
      </w:r>
      <w:r w:rsidRPr="00B17ABA">
        <w:rPr>
          <w:rFonts w:ascii="Times New Roman" w:hAnsi="Times New Roman" w:cs="Times New Roman"/>
        </w:rPr>
        <w:t xml:space="preserve">ny adverse metabolic change in TC and its sub-fractions was negligible. This study selected the Law et al’s study by priority for the risk of AEs or DAEs for antihypertensive drugs.  </w:t>
      </w:r>
    </w:p>
    <w:p w:rsidR="009906C7" w:rsidRPr="00B17ABA" w:rsidRDefault="00AA231D" w:rsidP="00AA231D">
      <w:pPr>
        <w:jc w:val="both"/>
      </w:pPr>
      <w:r w:rsidRPr="00B17ABA">
        <w:t xml:space="preserve">The reported incidence of AEs can be various depending on the definition and the thresholds for reporting AEs. It is also common that </w:t>
      </w:r>
      <w:r w:rsidRPr="00B17ABA">
        <w:rPr>
          <w:rFonts w:ascii="Times New Roman" w:hAnsi="Times New Roman" w:cs="Times New Roman"/>
        </w:rPr>
        <w:t>a patient ha</w:t>
      </w:r>
      <w:r w:rsidRPr="00B17ABA">
        <w:rPr>
          <w:rFonts w:ascii="Times New Roman" w:hAnsi="Times New Roman" w:cs="Times New Roman" w:hint="eastAsia"/>
          <w:lang w:eastAsia="ko-KR"/>
        </w:rPr>
        <w:t>s</w:t>
      </w:r>
      <w:r w:rsidRPr="00B17ABA">
        <w:rPr>
          <w:rFonts w:ascii="Times New Roman" w:hAnsi="Times New Roman" w:cs="Times New Roman"/>
        </w:rPr>
        <w:t xml:space="preserve"> more than one AE. On the other hand, </w:t>
      </w:r>
      <w:r w:rsidRPr="00B17ABA">
        <w:t xml:space="preserve">DAEs </w:t>
      </w:r>
      <w:r w:rsidRPr="00B17ABA">
        <w:rPr>
          <w:rFonts w:hint="eastAsia"/>
          <w:lang w:eastAsia="ko-KR"/>
        </w:rPr>
        <w:t>counts only one case per patient</w:t>
      </w:r>
      <w:r w:rsidRPr="00B17ABA">
        <w:t>, whereas the actual timing of DAEs is rarely reported</w:t>
      </w:r>
      <w:r w:rsidRPr="00B17ABA">
        <w:rPr>
          <w:rFonts w:ascii="Times New Roman" w:hAnsi="Times New Roman" w:cs="Times New Roman"/>
        </w:rPr>
        <w:fldChar w:fldCharType="begin"/>
      </w:r>
      <w:r w:rsidR="00EE2B4F" w:rsidRPr="00B17ABA">
        <w:rPr>
          <w:rFonts w:ascii="Times New Roman" w:hAnsi="Times New Roman" w:cs="Times New Roman"/>
        </w:rPr>
        <w:instrText xml:space="preserve"> ADDIN EN.CITE &lt;EndNote&gt;&lt;Cite&gt;&lt;Author&gt;Ross&lt;/Author&gt;&lt;Year&gt;2001&lt;/Year&gt;&lt;RecNum&gt;403&lt;/RecNum&gt;&lt;DisplayText&gt;&lt;style face="superscript"&gt;[278]&lt;/style&gt;&lt;/DisplayText&gt;&lt;record&gt;&lt;rec-number&gt;403&lt;/rec-number&gt;&lt;foreign-keys&gt;&lt;key app="EN" db-id="z2a0dvwpazf220et2vh50z295rxpzfevwft2"&gt;403&lt;/key&gt;&lt;/foreign-keys&gt;&lt;ref-type name="Journal Article"&gt;17&lt;/ref-type&gt;&lt;contributors&gt;&lt;authors&gt;&lt;author&gt;Ross, S. D.&lt;/author&gt;&lt;author&gt;Akhras, K. S.&lt;/author&gt;&lt;author&gt;Zhang, S.&lt;/author&gt;&lt;author&gt;Rozinsky, M.&lt;/author&gt;&lt;author&gt;Nalysnyk, L.&lt;/author&gt;&lt;/authors&gt;&lt;/contributors&gt;&lt;auth-address&gt;MetaWorks Inc., Medford, Massachusetts 02155, USA. SDR@metawork.com&lt;/auth-address&gt;&lt;titles&gt;&lt;title&gt;Discontinuation of antihypertensive drugs due to adverse events: a systematic review and meta-analysis&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940-53&lt;/pages&gt;&lt;volume&gt;21&lt;/volume&gt;&lt;number&gt;8&lt;/number&gt;&lt;edition&gt;2001/11/23&lt;/edition&gt;&lt;keywords&gt;&lt;keyword&gt;Antihypertensive Agents/administration &amp;amp; dosage/*adverse effects/therapeutic use&lt;/keyword&gt;&lt;keyword&gt;Data Interpretation, Statistical&lt;/keyword&gt;&lt;keyword&gt;Female&lt;/keyword&gt;&lt;keyword&gt;Humans&lt;/keyword&gt;&lt;keyword&gt;Hypertension/*drug therapy&lt;/keyword&gt;&lt;keyword&gt;Male&lt;/keyword&gt;&lt;keyword&gt;Middle Aged&lt;/keyword&gt;&lt;keyword&gt;Randomized Controlled Trials as Topic&lt;/keyword&gt;&lt;keyword&gt;Regression Analysis&lt;/keyword&gt;&lt;keyword&gt;Time Factors&lt;/keyword&gt;&lt;keyword&gt;Treatment Outcome&lt;/keyword&gt;&lt;/keywords&gt;&lt;dates&gt;&lt;year&gt;2001&lt;/year&gt;&lt;pub-dates&gt;&lt;date&gt;Aug&lt;/date&gt;&lt;/pub-dates&gt;&lt;/dates&gt;&lt;isbn&gt;0277-0008 (Print)&amp;#xD;0277-0008 (Linking)&lt;/isbn&gt;&lt;accession-num&gt;11718500&lt;/accession-num&gt;&lt;work-type&gt;Meta-Analysis&amp;#xD;Research Support, Non-U.S. Gov&amp;apos;t&lt;/work-type&gt;&lt;urls&gt;&lt;related-urls&gt;&lt;url&gt;http://www.ncbi.nlm.nih.gov/pubmed/11718500&lt;/url&gt;&lt;/related-urls&gt;&lt;/urls&gt;&lt;language&gt;eng&lt;/language&gt;&lt;/record&gt;&lt;/Cite&gt;&lt;/EndNote&gt;</w:instrText>
      </w:r>
      <w:r w:rsidRPr="00B17ABA">
        <w:rPr>
          <w:rFonts w:ascii="Times New Roman" w:hAnsi="Times New Roman" w:cs="Times New Roman"/>
        </w:rPr>
        <w:fldChar w:fldCharType="separate"/>
      </w:r>
      <w:r w:rsidR="00EE2B4F" w:rsidRPr="00B17ABA">
        <w:rPr>
          <w:rFonts w:ascii="Times New Roman" w:hAnsi="Times New Roman" w:cs="Times New Roman"/>
          <w:noProof/>
          <w:vertAlign w:val="superscript"/>
        </w:rPr>
        <w:t>[278]</w:t>
      </w:r>
      <w:r w:rsidRPr="00B17ABA">
        <w:rPr>
          <w:rFonts w:ascii="Times New Roman" w:hAnsi="Times New Roman" w:cs="Times New Roman"/>
        </w:rPr>
        <w:fldChar w:fldCharType="end"/>
      </w:r>
      <w:r w:rsidRPr="00B17ABA">
        <w:t xml:space="preserve">. </w:t>
      </w:r>
      <w:r w:rsidRPr="00B17ABA">
        <w:rPr>
          <w:rFonts w:hint="eastAsia"/>
          <w:lang w:eastAsia="ko-KR"/>
        </w:rPr>
        <w:t xml:space="preserve">As DAEs are more explicit to capture the cases, </w:t>
      </w:r>
      <w:r w:rsidRPr="00B17ABA">
        <w:t xml:space="preserve">the incidence of DAEs reported in Law et al’s study was used </w:t>
      </w:r>
      <w:r w:rsidRPr="00B17ABA">
        <w:rPr>
          <w:rFonts w:hint="eastAsia"/>
          <w:lang w:eastAsia="ko-KR"/>
        </w:rPr>
        <w:t xml:space="preserve">for the risk of AE </w:t>
      </w:r>
      <w:r w:rsidRPr="00B17ABA">
        <w:t xml:space="preserve">in the base model, and the prevalence of AEs reported in the same study were tested in a sensitivity analysis. </w:t>
      </w:r>
    </w:p>
    <w:p w:rsidR="00344BC1" w:rsidRPr="00B17ABA" w:rsidRDefault="00344BC1" w:rsidP="001F663A">
      <w:pPr>
        <w:pStyle w:val="Caption"/>
        <w:spacing w:after="0" w:line="276" w:lineRule="auto"/>
      </w:pPr>
      <w:bookmarkStart w:id="189" w:name="_Ref423612085"/>
      <w:r w:rsidRPr="00B17ABA">
        <w:br w:type="page"/>
      </w:r>
    </w:p>
    <w:p w:rsidR="000A2CBF" w:rsidRPr="00B17ABA" w:rsidRDefault="000A2CBF" w:rsidP="001F663A">
      <w:pPr>
        <w:pStyle w:val="Caption"/>
        <w:spacing w:after="0" w:line="276" w:lineRule="auto"/>
      </w:pPr>
      <w:bookmarkStart w:id="190" w:name="_Ref425939201"/>
      <w:bookmarkStart w:id="191" w:name="_Toc426018646"/>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5</w:t>
        </w:r>
      </w:fldSimple>
      <w:bookmarkEnd w:id="189"/>
      <w:bookmarkEnd w:id="190"/>
      <w:r w:rsidRPr="00B17ABA">
        <w:t>.</w:t>
      </w:r>
      <w:r w:rsidR="00547C02" w:rsidRPr="00B17ABA">
        <w:t xml:space="preserve"> </w:t>
      </w:r>
      <w:r w:rsidRPr="00B17ABA">
        <w:t xml:space="preserve">Comparison between Ross et al’s and Law et al’s </w:t>
      </w:r>
      <w:r w:rsidR="00547C02" w:rsidRPr="00B17ABA">
        <w:t>systematic review</w:t>
      </w:r>
      <w:r w:rsidRPr="00B17ABA">
        <w:t>s</w:t>
      </w:r>
      <w:bookmarkEnd w:id="191"/>
    </w:p>
    <w:tbl>
      <w:tblPr>
        <w:tblW w:w="5000" w:type="pct"/>
        <w:tblLayout w:type="fixed"/>
        <w:tblLook w:val="04A0" w:firstRow="1" w:lastRow="0" w:firstColumn="1" w:lastColumn="0" w:noHBand="0" w:noVBand="1"/>
      </w:tblPr>
      <w:tblGrid>
        <w:gridCol w:w="817"/>
        <w:gridCol w:w="1135"/>
        <w:gridCol w:w="3405"/>
        <w:gridCol w:w="3079"/>
      </w:tblGrid>
      <w:tr w:rsidR="000A2CBF" w:rsidRPr="00B17ABA" w:rsidTr="00AA2D24">
        <w:trPr>
          <w:trHeight w:val="255"/>
        </w:trPr>
        <w:tc>
          <w:tcPr>
            <w:tcW w:w="1156" w:type="pct"/>
            <w:gridSpan w:val="2"/>
            <w:tcBorders>
              <w:top w:val="single" w:sz="4" w:space="0" w:color="auto"/>
              <w:left w:val="single" w:sz="4" w:space="0" w:color="auto"/>
              <w:bottom w:val="double" w:sz="4" w:space="0" w:color="auto"/>
              <w:right w:val="single" w:sz="4" w:space="0" w:color="000000"/>
            </w:tcBorders>
            <w:shd w:val="clear" w:color="auto" w:fill="auto"/>
            <w:noWrap/>
            <w:vAlign w:val="bottom"/>
            <w:hideMark/>
          </w:tcPr>
          <w:p w:rsidR="000A2CBF" w:rsidRPr="00B17ABA" w:rsidRDefault="000A2CBF" w:rsidP="001F663A">
            <w:pPr>
              <w:pStyle w:val="TOC1"/>
              <w:spacing w:after="0"/>
              <w:rPr>
                <w:szCs w:val="20"/>
              </w:rPr>
            </w:pPr>
            <w:bookmarkStart w:id="192" w:name="RANGE!A1:D22"/>
            <w:r w:rsidRPr="00B17ABA">
              <w:rPr>
                <w:szCs w:val="20"/>
              </w:rPr>
              <w:t> </w:t>
            </w:r>
            <w:bookmarkEnd w:id="192"/>
          </w:p>
        </w:tc>
        <w:tc>
          <w:tcPr>
            <w:tcW w:w="2018" w:type="pct"/>
            <w:tcBorders>
              <w:top w:val="single" w:sz="4" w:space="0" w:color="auto"/>
              <w:left w:val="nil"/>
              <w:bottom w:val="double" w:sz="4" w:space="0" w:color="auto"/>
              <w:right w:val="single" w:sz="4" w:space="0" w:color="auto"/>
            </w:tcBorders>
            <w:shd w:val="clear" w:color="auto" w:fill="auto"/>
            <w:hideMark/>
          </w:tcPr>
          <w:p w:rsidR="000A2CBF" w:rsidRPr="00B17ABA" w:rsidRDefault="009A1966" w:rsidP="00EE2B4F">
            <w:pPr>
              <w:pStyle w:val="TOC1"/>
              <w:spacing w:after="0"/>
              <w:rPr>
                <w:szCs w:val="20"/>
              </w:rPr>
            </w:pPr>
            <w:r w:rsidRPr="00B17ABA">
              <w:rPr>
                <w:szCs w:val="20"/>
              </w:rPr>
              <w:t>Law et al, 2003</w:t>
            </w:r>
            <w:r w:rsidR="008B5F10" w:rsidRPr="00B17ABA">
              <w:rPr>
                <w:szCs w:val="20"/>
              </w:rPr>
              <w:fldChar w:fldCharType="begin"/>
            </w:r>
            <w:r w:rsidR="00EE2B4F" w:rsidRPr="00B17ABA">
              <w:rPr>
                <w:szCs w:val="20"/>
              </w:rPr>
              <w:instrText xml:space="preserve"> ADDIN EN.CITE &lt;EndNote&gt;&lt;Cite&gt;&lt;Author&gt;Law&lt;/Author&gt;&lt;Year&gt;2003&lt;/Year&gt;&lt;RecNum&gt;408&lt;/RecNum&gt;&lt;DisplayText&gt;&lt;style face="superscript"&gt;[282]&lt;/style&gt;&lt;/DisplayText&gt;&lt;record&gt;&lt;rec-number&gt;408&lt;/rec-number&gt;&lt;foreign-keys&gt;&lt;key app="EN" db-id="z2a0dvwpazf220et2vh50z295rxpzfevwft2"&gt;408&lt;/key&gt;&lt;/foreign-keys&gt;&lt;ref-type name="Journal Article"&gt;17&lt;/ref-type&gt;&lt;contributors&gt;&lt;authors&gt;&lt;author&gt;Law, M.&lt;/author&gt;&lt;author&gt;Wald, N.&lt;/author&gt;&lt;author&gt;Morris, J.&lt;/author&gt;&lt;/authors&gt;&lt;/contributors&gt;&lt;auth-address&gt;Department of Environmental and Preventive Medicine, Wolfson Institute of Preventive Medicine, St Bart&amp;apos;s &amp;amp; The Royal London School of Medicine, Queen Mary&amp;apos;s School of Medicine and Dentistry, London, UK.&lt;/auth-address&gt;&lt;titles&gt;&lt;title&gt;Lowering blood pressure to prevent myocardial infarction and stroke: a new preventive strategy&lt;/title&gt;&lt;secondary-title&gt;Health Technol Assess&lt;/secondary-title&gt;&lt;/titles&gt;&lt;periodical&gt;&lt;full-title&gt;Health Technol Assess&lt;/full-title&gt;&lt;/periodical&gt;&lt;pages&gt;1-94&lt;/pages&gt;&lt;volume&gt;7&lt;/volume&gt;&lt;number&gt;31&lt;/number&gt;&lt;edition&gt;2003/11/08&lt;/edition&gt;&lt;keywords&gt;&lt;keyword&gt;Antihypertensive Agents/adverse effects/therapeutic use&lt;/keyword&gt;&lt;keyword&gt;England/epidemiology&lt;/keyword&gt;&lt;keyword&gt;Humans&lt;/keyword&gt;&lt;keyword&gt;Hypertension/complications/*drug therapy/epidemiology/physiopathology&lt;/keyword&gt;&lt;keyword&gt;Incidence&lt;/keyword&gt;&lt;keyword&gt;Myocardial Infarction/epidemiology/*prevention &amp;amp; control&lt;/keyword&gt;&lt;keyword&gt;Practice Guidelines as Topic&lt;/keyword&gt;&lt;keyword&gt;Risk Factors&lt;/keyword&gt;&lt;keyword&gt;Stroke/*prevention &amp;amp; control&lt;/keyword&gt;&lt;keyword&gt;Wales/epidemiology&lt;/keyword&gt;&lt;/keywords&gt;&lt;dates&gt;&lt;year&gt;2003&lt;/year&gt;&lt;/dates&gt;&lt;isbn&gt;1366-5278 (Print)&amp;#xD;1366-5278 (Linking)&lt;/isbn&gt;&lt;accession-num&gt;14604498&lt;/accession-num&gt;&lt;work-type&gt;Research Support, Non-U.S. Gov&amp;apos;t&amp;#xD;Review&lt;/work-type&gt;&lt;urls&gt;&lt;related-urls&gt;&lt;url&gt;http://www.ncbi.nlm.nih.gov/pubmed/14604498&lt;/url&gt;&lt;/related-urls&gt;&lt;/urls&gt;&lt;language&gt;eng&lt;/language&gt;&lt;/record&gt;&lt;/Cite&gt;&lt;/EndNote&gt;</w:instrText>
            </w:r>
            <w:r w:rsidR="008B5F10" w:rsidRPr="00B17ABA">
              <w:rPr>
                <w:szCs w:val="20"/>
              </w:rPr>
              <w:fldChar w:fldCharType="separate"/>
            </w:r>
            <w:r w:rsidR="00EE2B4F" w:rsidRPr="00B17ABA">
              <w:rPr>
                <w:noProof/>
                <w:szCs w:val="20"/>
                <w:vertAlign w:val="superscript"/>
              </w:rPr>
              <w:t>[282]</w:t>
            </w:r>
            <w:r w:rsidR="008B5F10" w:rsidRPr="00B17ABA">
              <w:rPr>
                <w:szCs w:val="20"/>
              </w:rPr>
              <w:fldChar w:fldCharType="end"/>
            </w:r>
          </w:p>
        </w:tc>
        <w:tc>
          <w:tcPr>
            <w:tcW w:w="1826" w:type="pct"/>
            <w:tcBorders>
              <w:top w:val="single" w:sz="4" w:space="0" w:color="auto"/>
              <w:left w:val="nil"/>
              <w:bottom w:val="double" w:sz="4" w:space="0" w:color="auto"/>
              <w:right w:val="single" w:sz="4" w:space="0" w:color="auto"/>
            </w:tcBorders>
            <w:shd w:val="clear" w:color="auto" w:fill="auto"/>
            <w:hideMark/>
          </w:tcPr>
          <w:p w:rsidR="000A2CBF" w:rsidRPr="00B17ABA" w:rsidRDefault="009A1966" w:rsidP="00EE2B4F">
            <w:pPr>
              <w:pStyle w:val="TOC1"/>
              <w:spacing w:after="0"/>
              <w:rPr>
                <w:szCs w:val="20"/>
              </w:rPr>
            </w:pPr>
            <w:r w:rsidRPr="00B17ABA">
              <w:rPr>
                <w:szCs w:val="20"/>
              </w:rPr>
              <w:t>Ross et al, 2001</w:t>
            </w:r>
            <w:r w:rsidR="008B5F10" w:rsidRPr="00B17ABA">
              <w:rPr>
                <w:szCs w:val="20"/>
              </w:rPr>
              <w:fldChar w:fldCharType="begin"/>
            </w:r>
            <w:r w:rsidR="00EE2B4F" w:rsidRPr="00B17ABA">
              <w:rPr>
                <w:szCs w:val="20"/>
              </w:rPr>
              <w:instrText xml:space="preserve"> ADDIN EN.CITE &lt;EndNote&gt;&lt;Cite&gt;&lt;Author&gt;Ross&lt;/Author&gt;&lt;Year&gt;2001&lt;/Year&gt;&lt;RecNum&gt;403&lt;/RecNum&gt;&lt;DisplayText&gt;&lt;style face="superscript"&gt;[278]&lt;/style&gt;&lt;/DisplayText&gt;&lt;record&gt;&lt;rec-number&gt;403&lt;/rec-number&gt;&lt;foreign-keys&gt;&lt;key app="EN" db-id="z2a0dvwpazf220et2vh50z295rxpzfevwft2"&gt;403&lt;/key&gt;&lt;/foreign-keys&gt;&lt;ref-type name="Journal Article"&gt;17&lt;/ref-type&gt;&lt;contributors&gt;&lt;authors&gt;&lt;author&gt;Ross, S. D.&lt;/author&gt;&lt;author&gt;Akhras, K. S.&lt;/author&gt;&lt;author&gt;Zhang, S.&lt;/author&gt;&lt;author&gt;Rozinsky, M.&lt;/author&gt;&lt;author&gt;Nalysnyk, L.&lt;/author&gt;&lt;/authors&gt;&lt;/contributors&gt;&lt;auth-address&gt;MetaWorks Inc., Medford, Massachusetts 02155, USA. SDR@metawork.com&lt;/auth-address&gt;&lt;titles&gt;&lt;title&gt;Discontinuation of antihypertensive drugs due to adverse events: a systematic review and meta-analysis&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940-53&lt;/pages&gt;&lt;volume&gt;21&lt;/volume&gt;&lt;number&gt;8&lt;/number&gt;&lt;edition&gt;2001/11/23&lt;/edition&gt;&lt;keywords&gt;&lt;keyword&gt;Antihypertensive Agents/administration &amp;amp; dosage/*adverse effects/therapeutic use&lt;/keyword&gt;&lt;keyword&gt;Data Interpretation, Statistical&lt;/keyword&gt;&lt;keyword&gt;Female&lt;/keyword&gt;&lt;keyword&gt;Humans&lt;/keyword&gt;&lt;keyword&gt;Hypertension/*drug therapy&lt;/keyword&gt;&lt;keyword&gt;Male&lt;/keyword&gt;&lt;keyword&gt;Middle Aged&lt;/keyword&gt;&lt;keyword&gt;Randomized Controlled Trials as Topic&lt;/keyword&gt;&lt;keyword&gt;Regression Analysis&lt;/keyword&gt;&lt;keyword&gt;Time Factors&lt;/keyword&gt;&lt;keyword&gt;Treatment Outcome&lt;/keyword&gt;&lt;/keywords&gt;&lt;dates&gt;&lt;year&gt;2001&lt;/year&gt;&lt;pub-dates&gt;&lt;date&gt;Aug&lt;/date&gt;&lt;/pub-dates&gt;&lt;/dates&gt;&lt;isbn&gt;0277-0008 (Print)&amp;#xD;0277-0008 (Linking)&lt;/isbn&gt;&lt;accession-num&gt;11718500&lt;/accession-num&gt;&lt;work-type&gt;Meta-Analysis&amp;#xD;Research Support, Non-U.S. Gov&amp;apos;t&lt;/work-type&gt;&lt;urls&gt;&lt;related-urls&gt;&lt;url&gt;http://www.ncbi.nlm.nih.gov/pubmed/11718500&lt;/url&gt;&lt;/related-urls&gt;&lt;/urls&gt;&lt;language&gt;eng&lt;/language&gt;&lt;/record&gt;&lt;/Cite&gt;&lt;/EndNote&gt;</w:instrText>
            </w:r>
            <w:r w:rsidR="008B5F10" w:rsidRPr="00B17ABA">
              <w:rPr>
                <w:szCs w:val="20"/>
              </w:rPr>
              <w:fldChar w:fldCharType="separate"/>
            </w:r>
            <w:r w:rsidR="00EE2B4F" w:rsidRPr="00B17ABA">
              <w:rPr>
                <w:noProof/>
                <w:szCs w:val="20"/>
                <w:vertAlign w:val="superscript"/>
              </w:rPr>
              <w:t>[278]</w:t>
            </w:r>
            <w:r w:rsidR="008B5F10" w:rsidRPr="00B17ABA">
              <w:rPr>
                <w:szCs w:val="20"/>
              </w:rPr>
              <w:fldChar w:fldCharType="end"/>
            </w:r>
          </w:p>
        </w:tc>
      </w:tr>
      <w:tr w:rsidR="000A2CBF" w:rsidRPr="00B17ABA" w:rsidTr="00AA2D24">
        <w:trPr>
          <w:trHeight w:val="1275"/>
        </w:trPr>
        <w:tc>
          <w:tcPr>
            <w:tcW w:w="1156" w:type="pct"/>
            <w:gridSpan w:val="2"/>
            <w:tcBorders>
              <w:top w:val="double" w:sz="4" w:space="0" w:color="auto"/>
              <w:left w:val="single" w:sz="4" w:space="0" w:color="auto"/>
              <w:bottom w:val="single" w:sz="4" w:space="0" w:color="auto"/>
              <w:right w:val="single" w:sz="4" w:space="0" w:color="000000"/>
            </w:tcBorders>
            <w:shd w:val="clear" w:color="auto" w:fill="auto"/>
            <w:noWrap/>
            <w:hideMark/>
          </w:tcPr>
          <w:p w:rsidR="000A2CBF" w:rsidRPr="00B17ABA" w:rsidRDefault="000A2CBF" w:rsidP="001F663A">
            <w:pPr>
              <w:pStyle w:val="TOC1"/>
              <w:spacing w:after="0"/>
              <w:rPr>
                <w:szCs w:val="20"/>
              </w:rPr>
            </w:pPr>
            <w:r w:rsidRPr="00B17ABA">
              <w:rPr>
                <w:szCs w:val="20"/>
              </w:rPr>
              <w:t>Participants</w:t>
            </w:r>
          </w:p>
        </w:tc>
        <w:tc>
          <w:tcPr>
            <w:tcW w:w="2018" w:type="pct"/>
            <w:tcBorders>
              <w:top w:val="double" w:sz="4" w:space="0" w:color="auto"/>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Persons receiving an antihypertensive drug</w:t>
            </w:r>
            <w:r w:rsidR="00F1042B" w:rsidRPr="00B17ABA">
              <w:rPr>
                <w:szCs w:val="20"/>
              </w:rPr>
              <w:t xml:space="preserve">. </w:t>
            </w:r>
            <w:r w:rsidRPr="00B17ABA">
              <w:rPr>
                <w:szCs w:val="20"/>
              </w:rPr>
              <w:t xml:space="preserve">Trials in which patients were recruited because of </w:t>
            </w:r>
            <w:r w:rsidR="000C58BB" w:rsidRPr="00B17ABA">
              <w:rPr>
                <w:szCs w:val="20"/>
              </w:rPr>
              <w:t>HF</w:t>
            </w:r>
            <w:r w:rsidRPr="00B17ABA">
              <w:rPr>
                <w:szCs w:val="20"/>
              </w:rPr>
              <w:t xml:space="preserve"> or other cardiovascular disorders were excluded.</w:t>
            </w:r>
          </w:p>
        </w:tc>
        <w:tc>
          <w:tcPr>
            <w:tcW w:w="1826" w:type="pct"/>
            <w:tcBorders>
              <w:top w:val="double" w:sz="4" w:space="0" w:color="auto"/>
              <w:left w:val="nil"/>
              <w:bottom w:val="single" w:sz="4" w:space="0" w:color="auto"/>
              <w:right w:val="single" w:sz="4" w:space="0" w:color="auto"/>
            </w:tcBorders>
            <w:shd w:val="clear" w:color="auto" w:fill="auto"/>
            <w:hideMark/>
          </w:tcPr>
          <w:p w:rsidR="000A2CBF" w:rsidRPr="00B17ABA" w:rsidRDefault="000A2CBF" w:rsidP="002E43A9">
            <w:pPr>
              <w:pStyle w:val="TOC1"/>
              <w:spacing w:after="0"/>
              <w:rPr>
                <w:szCs w:val="20"/>
              </w:rPr>
            </w:pPr>
            <w:r w:rsidRPr="00B17ABA">
              <w:rPr>
                <w:szCs w:val="20"/>
              </w:rPr>
              <w:t>Adults with essential hypertension.</w:t>
            </w:r>
            <w:r w:rsidRPr="00B17ABA">
              <w:rPr>
                <w:szCs w:val="20"/>
              </w:rPr>
              <w:br/>
              <w:t xml:space="preserve">Hypertensive patients who might have </w:t>
            </w:r>
            <w:r w:rsidR="004902DE" w:rsidRPr="00B17ABA">
              <w:rPr>
                <w:szCs w:val="20"/>
              </w:rPr>
              <w:t>DM</w:t>
            </w:r>
            <w:r w:rsidR="00F1042B" w:rsidRPr="00B17ABA">
              <w:rPr>
                <w:szCs w:val="20"/>
              </w:rPr>
              <w:t xml:space="preserve"> were accepted, but any other </w:t>
            </w:r>
            <w:r w:rsidRPr="00B17ABA">
              <w:rPr>
                <w:szCs w:val="20"/>
              </w:rPr>
              <w:t xml:space="preserve">complicating illness (e.g., congestive </w:t>
            </w:r>
            <w:r w:rsidR="000C58BB" w:rsidRPr="00B17ABA">
              <w:rPr>
                <w:szCs w:val="20"/>
              </w:rPr>
              <w:t>HF</w:t>
            </w:r>
            <w:r w:rsidRPr="00B17ABA">
              <w:rPr>
                <w:szCs w:val="20"/>
              </w:rPr>
              <w:t xml:space="preserve"> or renal failure) were not accepted.</w:t>
            </w:r>
          </w:p>
        </w:tc>
      </w:tr>
      <w:tr w:rsidR="000A2CBF" w:rsidRPr="00B17ABA" w:rsidTr="00AA2D24">
        <w:trPr>
          <w:trHeight w:val="510"/>
        </w:trPr>
        <w:tc>
          <w:tcPr>
            <w:tcW w:w="1156" w:type="pct"/>
            <w:gridSpan w:val="2"/>
            <w:tcBorders>
              <w:top w:val="single" w:sz="4" w:space="0" w:color="auto"/>
              <w:left w:val="single" w:sz="4" w:space="0" w:color="auto"/>
              <w:bottom w:val="single" w:sz="4" w:space="0" w:color="auto"/>
              <w:right w:val="single" w:sz="4" w:space="0" w:color="000000"/>
            </w:tcBorders>
            <w:shd w:val="clear" w:color="auto" w:fill="auto"/>
            <w:noWrap/>
            <w:hideMark/>
          </w:tcPr>
          <w:p w:rsidR="000A2CBF" w:rsidRPr="00B17ABA" w:rsidRDefault="000A2CBF" w:rsidP="001F663A">
            <w:pPr>
              <w:pStyle w:val="TOC1"/>
              <w:spacing w:after="0"/>
              <w:rPr>
                <w:szCs w:val="20"/>
              </w:rPr>
            </w:pPr>
            <w:r w:rsidRPr="00B17ABA">
              <w:rPr>
                <w:szCs w:val="20"/>
              </w:rPr>
              <w:t>Intervention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 xml:space="preserve">A specified fixed dose of any </w:t>
            </w:r>
            <w:r w:rsidR="004902DE" w:rsidRPr="00B17ABA">
              <w:rPr>
                <w:szCs w:val="20"/>
              </w:rPr>
              <w:t>D</w:t>
            </w:r>
            <w:r w:rsidRPr="00B17ABA">
              <w:rPr>
                <w:szCs w:val="20"/>
              </w:rPr>
              <w:t>, BBs, CCBs or ACEIs/ARBs.</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7559C5" w:rsidP="001F663A">
            <w:pPr>
              <w:pStyle w:val="TOC1"/>
              <w:spacing w:after="0"/>
              <w:rPr>
                <w:szCs w:val="20"/>
              </w:rPr>
            </w:pPr>
            <w:r w:rsidRPr="00B17ABA">
              <w:rPr>
                <w:szCs w:val="20"/>
              </w:rPr>
              <w:t>Ds</w:t>
            </w:r>
            <w:r w:rsidR="000A2CBF" w:rsidRPr="00B17ABA">
              <w:rPr>
                <w:szCs w:val="20"/>
              </w:rPr>
              <w:t>, BBs, CCBs, ACEIs, ARBs and AAB.</w:t>
            </w:r>
            <w:r w:rsidR="00F1042B" w:rsidRPr="00B17ABA">
              <w:rPr>
                <w:szCs w:val="20"/>
              </w:rPr>
              <w:t xml:space="preserve"> </w:t>
            </w:r>
            <w:r w:rsidR="000A2CBF" w:rsidRPr="00B17ABA">
              <w:rPr>
                <w:szCs w:val="20"/>
              </w:rPr>
              <w:t>Studies using within-group dose titrations were acceptable.</w:t>
            </w:r>
          </w:p>
        </w:tc>
      </w:tr>
      <w:tr w:rsidR="000A2CBF" w:rsidRPr="00B17ABA" w:rsidTr="00AA2D24">
        <w:trPr>
          <w:trHeight w:val="765"/>
        </w:trPr>
        <w:tc>
          <w:tcPr>
            <w:tcW w:w="1156" w:type="pct"/>
            <w:gridSpan w:val="2"/>
            <w:tcBorders>
              <w:top w:val="single" w:sz="4" w:space="0" w:color="auto"/>
              <w:left w:val="single" w:sz="4" w:space="0" w:color="auto"/>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Included studie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Randomised, placebo-controlled trials followed up at least 2 weeks.</w:t>
            </w:r>
            <w:r w:rsidR="00F1042B" w:rsidRPr="00B17ABA">
              <w:rPr>
                <w:szCs w:val="20"/>
              </w:rPr>
              <w:t xml:space="preserve"> </w:t>
            </w:r>
            <w:r w:rsidRPr="00B17ABA">
              <w:rPr>
                <w:szCs w:val="20"/>
              </w:rPr>
              <w:t>Cross-over trials were accepted if they met the inclusion criteria.</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983" w:rsidP="001F663A">
            <w:pPr>
              <w:pStyle w:val="TOC1"/>
              <w:spacing w:after="0"/>
              <w:rPr>
                <w:szCs w:val="20"/>
              </w:rPr>
            </w:pPr>
            <w:r w:rsidRPr="00B17ABA">
              <w:rPr>
                <w:szCs w:val="20"/>
              </w:rPr>
              <w:t>Randomis</w:t>
            </w:r>
            <w:r w:rsidR="000A2CBF" w:rsidRPr="00B17ABA">
              <w:rPr>
                <w:szCs w:val="20"/>
              </w:rPr>
              <w:t>ed, parallel and controlled trials</w:t>
            </w:r>
            <w:r w:rsidR="003A2511" w:rsidRPr="00B17ABA">
              <w:rPr>
                <w:szCs w:val="20"/>
              </w:rPr>
              <w:t>,</w:t>
            </w:r>
            <w:r w:rsidR="00F1042B" w:rsidRPr="00B17ABA">
              <w:rPr>
                <w:szCs w:val="20"/>
              </w:rPr>
              <w:t xml:space="preserve"> which followed up at least 1 week and e</w:t>
            </w:r>
            <w:r w:rsidR="000A2CBF" w:rsidRPr="00B17ABA">
              <w:rPr>
                <w:szCs w:val="20"/>
              </w:rPr>
              <w:t>nrolled at least 10 patients</w:t>
            </w:r>
            <w:r w:rsidR="00F1042B" w:rsidRPr="00B17ABA">
              <w:rPr>
                <w:szCs w:val="20"/>
              </w:rPr>
              <w:t>.</w:t>
            </w:r>
          </w:p>
        </w:tc>
      </w:tr>
      <w:tr w:rsidR="000A2CBF" w:rsidRPr="00B17ABA" w:rsidTr="00AA2D24">
        <w:trPr>
          <w:trHeight w:val="510"/>
        </w:trPr>
        <w:tc>
          <w:tcPr>
            <w:tcW w:w="1156" w:type="pct"/>
            <w:gridSpan w:val="2"/>
            <w:tcBorders>
              <w:top w:val="single" w:sz="4" w:space="0" w:color="auto"/>
              <w:left w:val="single" w:sz="4" w:space="0" w:color="auto"/>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Database</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lang w:eastAsia="ko-KR"/>
              </w:rPr>
            </w:pPr>
            <w:r w:rsidRPr="00B17ABA">
              <w:rPr>
                <w:szCs w:val="20"/>
              </w:rPr>
              <w:t>MEDLINE, the Cochrane collaboration and Web of Science databases</w:t>
            </w:r>
            <w:r w:rsidR="009A1966" w:rsidRPr="00B17ABA">
              <w:rPr>
                <w:szCs w:val="20"/>
                <w:lang w:eastAsia="ko-KR"/>
              </w:rPr>
              <w:t>.</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lang w:eastAsia="ko-KR"/>
              </w:rPr>
            </w:pPr>
            <w:r w:rsidRPr="00B17ABA">
              <w:rPr>
                <w:szCs w:val="20"/>
              </w:rPr>
              <w:t>MEDLINE, Current Contents CD-ROM and Cochrane Library</w:t>
            </w:r>
            <w:r w:rsidR="009A1966" w:rsidRPr="00B17ABA">
              <w:rPr>
                <w:szCs w:val="20"/>
                <w:lang w:eastAsia="ko-KR"/>
              </w:rPr>
              <w:t>.</w:t>
            </w:r>
          </w:p>
        </w:tc>
      </w:tr>
      <w:tr w:rsidR="000A2CBF" w:rsidRPr="00B17ABA" w:rsidTr="00AA2D24">
        <w:trPr>
          <w:trHeight w:val="255"/>
        </w:trPr>
        <w:tc>
          <w:tcPr>
            <w:tcW w:w="1156" w:type="pct"/>
            <w:gridSpan w:val="2"/>
            <w:tcBorders>
              <w:top w:val="single" w:sz="4" w:space="0" w:color="auto"/>
              <w:left w:val="single" w:sz="4" w:space="0" w:color="auto"/>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Search period</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1966–2000</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1990-1999</w:t>
            </w:r>
          </w:p>
        </w:tc>
      </w:tr>
      <w:tr w:rsidR="000A2CBF" w:rsidRPr="00B17ABA" w:rsidTr="00AA2D24">
        <w:trPr>
          <w:trHeight w:val="255"/>
        </w:trPr>
        <w:tc>
          <w:tcPr>
            <w:tcW w:w="1156" w:type="pct"/>
            <w:gridSpan w:val="2"/>
            <w:tcBorders>
              <w:top w:val="nil"/>
              <w:left w:val="single" w:sz="4" w:space="0" w:color="auto"/>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No of included trials</w:t>
            </w:r>
          </w:p>
          <w:p w:rsidR="000A2CBF" w:rsidRPr="00B17ABA" w:rsidRDefault="000A2CBF" w:rsidP="001F663A">
            <w:pPr>
              <w:pStyle w:val="TOC1"/>
              <w:spacing w:after="0"/>
              <w:rPr>
                <w:szCs w:val="20"/>
              </w:rPr>
            </w:pPr>
            <w:r w:rsidRPr="00B17ABA">
              <w:rPr>
                <w:szCs w:val="20"/>
              </w:rPr>
              <w:t> </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lang w:eastAsia="ko-KR"/>
              </w:rPr>
            </w:pPr>
            <w:r w:rsidRPr="00B17ABA">
              <w:rPr>
                <w:szCs w:val="20"/>
              </w:rPr>
              <w:t>354 trials, 791 treatment groups comprised 39,879 participants</w:t>
            </w:r>
            <w:r w:rsidR="009A1966" w:rsidRPr="00B17ABA">
              <w:rPr>
                <w:szCs w:val="20"/>
                <w:lang w:eastAsia="ko-KR"/>
              </w:rPr>
              <w:t>.</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lang w:eastAsia="ko-KR"/>
              </w:rPr>
            </w:pPr>
            <w:r w:rsidRPr="00B17ABA">
              <w:rPr>
                <w:szCs w:val="20"/>
              </w:rPr>
              <w:t>190 trials, 409 treatment groups comprised 28,922 participants</w:t>
            </w:r>
            <w:r w:rsidR="009A1966" w:rsidRPr="00B17ABA">
              <w:rPr>
                <w:szCs w:val="20"/>
                <w:lang w:eastAsia="ko-KR"/>
              </w:rPr>
              <w:t>.</w:t>
            </w:r>
          </w:p>
        </w:tc>
      </w:tr>
      <w:tr w:rsidR="000A2CBF" w:rsidRPr="00B17ABA" w:rsidTr="009D5FD9">
        <w:trPr>
          <w:trHeight w:val="510"/>
        </w:trPr>
        <w:tc>
          <w:tcPr>
            <w:tcW w:w="1156" w:type="pct"/>
            <w:gridSpan w:val="2"/>
            <w:tcBorders>
              <w:top w:val="single" w:sz="4" w:space="0" w:color="auto"/>
              <w:left w:val="single" w:sz="4" w:space="0" w:color="auto"/>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Duration</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The median duration was 4 weeks; the range was 2–15 weeks</w:t>
            </w:r>
            <w:r w:rsidR="009A1966" w:rsidRPr="00B17ABA">
              <w:rPr>
                <w:szCs w:val="20"/>
                <w:lang w:eastAsia="ko-KR"/>
              </w:rPr>
              <w:t>.</w:t>
            </w:r>
            <w:r w:rsidR="008777B4" w:rsidRPr="00B17ABA">
              <w:rPr>
                <w:szCs w:val="20"/>
                <w:lang w:eastAsia="ko-KR"/>
              </w:rPr>
              <w:t xml:space="preserve"> N</w:t>
            </w:r>
            <w:r w:rsidRPr="00B17ABA">
              <w:rPr>
                <w:szCs w:val="20"/>
              </w:rPr>
              <w:t>ine trials last</w:t>
            </w:r>
            <w:r w:rsidR="008777B4" w:rsidRPr="00B17ABA">
              <w:rPr>
                <w:szCs w:val="20"/>
              </w:rPr>
              <w:t>ed</w:t>
            </w:r>
            <w:r w:rsidRPr="00B17ABA">
              <w:rPr>
                <w:szCs w:val="20"/>
              </w:rPr>
              <w:t xml:space="preserve"> 5–36 months.</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 xml:space="preserve">Ranged from 1.4 weeks–2 years; 22 studies lasted 1 month or less, and 4 continued for longer than </w:t>
            </w:r>
            <w:r w:rsidR="009A1966" w:rsidRPr="00B17ABA">
              <w:rPr>
                <w:szCs w:val="20"/>
              </w:rPr>
              <w:t>one year</w:t>
            </w:r>
            <w:r w:rsidRPr="00B17ABA">
              <w:rPr>
                <w:szCs w:val="20"/>
              </w:rPr>
              <w:t>.</w:t>
            </w:r>
          </w:p>
        </w:tc>
      </w:tr>
      <w:tr w:rsidR="000A2CBF" w:rsidRPr="00B17ABA" w:rsidTr="00AA2D24">
        <w:trPr>
          <w:trHeight w:val="1080"/>
        </w:trPr>
        <w:tc>
          <w:tcPr>
            <w:tcW w:w="1156" w:type="pct"/>
            <w:gridSpan w:val="2"/>
            <w:tcBorders>
              <w:top w:val="single" w:sz="4" w:space="0" w:color="auto"/>
              <w:left w:val="single" w:sz="4" w:space="0" w:color="auto"/>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Meta-analysi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The difference in the proportions of AEs between the treated and placebo groups were weighted by the numbers of participants.</w:t>
            </w:r>
            <w:r w:rsidRPr="00B17ABA">
              <w:rPr>
                <w:szCs w:val="20"/>
              </w:rPr>
              <w:br/>
              <w:t xml:space="preserve">Parallel group and cross-over trials yielded similar results, so </w:t>
            </w:r>
            <w:r w:rsidR="00F1042B" w:rsidRPr="00B17ABA">
              <w:rPr>
                <w:szCs w:val="20"/>
              </w:rPr>
              <w:t xml:space="preserve">they were </w:t>
            </w:r>
            <w:r w:rsidRPr="00B17ABA">
              <w:rPr>
                <w:szCs w:val="20"/>
              </w:rPr>
              <w:t>combined.</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 xml:space="preserve">Treatment group frequencies divided by the number of patients analysed for safety in each group were pooled across studies and grouped by category of antihypertensive </w:t>
            </w:r>
            <w:r w:rsidR="0000335A" w:rsidRPr="00B17ABA">
              <w:rPr>
                <w:szCs w:val="20"/>
              </w:rPr>
              <w:t>drug</w:t>
            </w:r>
            <w:r w:rsidRPr="00B17ABA">
              <w:rPr>
                <w:szCs w:val="20"/>
              </w:rPr>
              <w:t>, using fixed effects models and random effects models.</w:t>
            </w:r>
          </w:p>
        </w:tc>
      </w:tr>
      <w:tr w:rsidR="000A2CBF" w:rsidRPr="00B17ABA" w:rsidTr="009D5FD9">
        <w:trPr>
          <w:trHeight w:val="765"/>
        </w:trPr>
        <w:tc>
          <w:tcPr>
            <w:tcW w:w="484"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AEs</w:t>
            </w:r>
          </w:p>
          <w:p w:rsidR="000A2CBF" w:rsidRPr="00B17ABA" w:rsidRDefault="000A2CBF" w:rsidP="001F663A">
            <w:pPr>
              <w:pStyle w:val="TOC1"/>
              <w:spacing w:after="0"/>
              <w:rPr>
                <w:szCs w:val="20"/>
              </w:rPr>
            </w:pPr>
            <w:r w:rsidRPr="00B17ABA">
              <w:rPr>
                <w:szCs w:val="20"/>
              </w:rPr>
              <w:t>(%)</w:t>
            </w: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Definition</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The prevalence of symptoms recorded that the authors considered might plausibly be caused by the drug in the treated and placebo groups (placebo-adjusted).</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2E43A9">
            <w:pPr>
              <w:pStyle w:val="TOC1"/>
              <w:spacing w:after="0"/>
              <w:rPr>
                <w:szCs w:val="20"/>
              </w:rPr>
            </w:pPr>
            <w:r w:rsidRPr="00B17ABA">
              <w:rPr>
                <w:szCs w:val="20"/>
              </w:rPr>
              <w:t xml:space="preserve">Any </w:t>
            </w:r>
            <w:r w:rsidR="002E43A9" w:rsidRPr="00B17ABA">
              <w:rPr>
                <w:szCs w:val="20"/>
              </w:rPr>
              <w:t>a</w:t>
            </w:r>
            <w:r w:rsidRPr="00B17ABA">
              <w:rPr>
                <w:szCs w:val="20"/>
              </w:rPr>
              <w:t>nxious, unintended effect occurring at doses administered</w:t>
            </w:r>
            <w:r w:rsidRPr="00B17ABA">
              <w:rPr>
                <w:szCs w:val="20"/>
              </w:rPr>
              <w:br/>
              <w:t>to humans for therapy that is not attributable to therapeutic failure or drug abuse (not adjusted by placebo).</w:t>
            </w:r>
          </w:p>
        </w:tc>
      </w:tr>
      <w:tr w:rsidR="000A2CBF" w:rsidRPr="00B17ABA" w:rsidTr="009D5FD9">
        <w:trPr>
          <w:trHeight w:val="255"/>
        </w:trPr>
        <w:tc>
          <w:tcPr>
            <w:tcW w:w="484" w:type="pct"/>
            <w:vMerge/>
            <w:tcBorders>
              <w:top w:val="single" w:sz="4" w:space="0" w:color="auto"/>
              <w:left w:val="single" w:sz="4" w:space="0" w:color="auto"/>
              <w:bottom w:val="single" w:sz="4" w:space="0" w:color="auto"/>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4902DE" w:rsidP="001F663A">
            <w:pPr>
              <w:pStyle w:val="TOC1"/>
              <w:spacing w:after="0"/>
              <w:rPr>
                <w:szCs w:val="20"/>
              </w:rPr>
            </w:pPr>
            <w:r w:rsidRPr="00B17ABA">
              <w:rPr>
                <w:szCs w:val="20"/>
              </w:rPr>
              <w:t>D</w:t>
            </w:r>
            <w:r w:rsidR="000A2CBF" w:rsidRPr="00B17ABA">
              <w:rPr>
                <w:szCs w:val="20"/>
              </w:rPr>
              <w:t>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9.9 (6.6 to 13.2)</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39.3</w:t>
            </w:r>
          </w:p>
        </w:tc>
      </w:tr>
      <w:tr w:rsidR="000A2CBF" w:rsidRPr="00B17ABA" w:rsidTr="009D5FD9">
        <w:trPr>
          <w:trHeight w:val="255"/>
        </w:trPr>
        <w:tc>
          <w:tcPr>
            <w:tcW w:w="484" w:type="pct"/>
            <w:vMerge/>
            <w:tcBorders>
              <w:top w:val="single" w:sz="4" w:space="0" w:color="auto"/>
              <w:left w:val="single" w:sz="4" w:space="0" w:color="auto"/>
              <w:bottom w:val="single" w:sz="4" w:space="0" w:color="auto"/>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BB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7.5 (4.0 to 10.9)</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32.3</w:t>
            </w:r>
          </w:p>
        </w:tc>
      </w:tr>
      <w:tr w:rsidR="000A2CBF" w:rsidRPr="00B17ABA" w:rsidTr="009D5FD9">
        <w:trPr>
          <w:trHeight w:val="255"/>
        </w:trPr>
        <w:tc>
          <w:tcPr>
            <w:tcW w:w="484" w:type="pct"/>
            <w:vMerge/>
            <w:tcBorders>
              <w:top w:val="single" w:sz="4" w:space="0" w:color="auto"/>
              <w:left w:val="single" w:sz="4" w:space="0" w:color="auto"/>
              <w:bottom w:val="single" w:sz="4" w:space="0" w:color="auto"/>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CCB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8.3 (4.8 to 11.8)</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34.3</w:t>
            </w:r>
          </w:p>
        </w:tc>
      </w:tr>
      <w:tr w:rsidR="000A2CBF" w:rsidRPr="00B17ABA" w:rsidTr="009D5FD9">
        <w:trPr>
          <w:trHeight w:val="255"/>
        </w:trPr>
        <w:tc>
          <w:tcPr>
            <w:tcW w:w="484" w:type="pct"/>
            <w:vMerge/>
            <w:tcBorders>
              <w:top w:val="single" w:sz="4" w:space="0" w:color="auto"/>
              <w:left w:val="single" w:sz="4" w:space="0" w:color="auto"/>
              <w:bottom w:val="single" w:sz="4" w:space="0" w:color="auto"/>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ACEI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3.9 (-0.5 to 8.3)</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36.1</w:t>
            </w:r>
          </w:p>
        </w:tc>
      </w:tr>
      <w:tr w:rsidR="000A2CBF" w:rsidRPr="00B17ABA" w:rsidTr="009D5FD9">
        <w:trPr>
          <w:trHeight w:val="255"/>
        </w:trPr>
        <w:tc>
          <w:tcPr>
            <w:tcW w:w="484" w:type="pct"/>
            <w:vMerge/>
            <w:tcBorders>
              <w:top w:val="single" w:sz="4" w:space="0" w:color="auto"/>
              <w:left w:val="single" w:sz="4" w:space="0" w:color="auto"/>
              <w:bottom w:val="single" w:sz="4" w:space="0" w:color="auto"/>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ARB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 (-5.4 to 5.4)</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38.8</w:t>
            </w:r>
          </w:p>
        </w:tc>
      </w:tr>
      <w:tr w:rsidR="000A2CBF" w:rsidRPr="00B17ABA" w:rsidTr="009D5FD9">
        <w:trPr>
          <w:trHeight w:val="255"/>
        </w:trPr>
        <w:tc>
          <w:tcPr>
            <w:tcW w:w="484" w:type="pct"/>
            <w:vMerge/>
            <w:tcBorders>
              <w:top w:val="single" w:sz="4" w:space="0" w:color="auto"/>
              <w:left w:val="single" w:sz="4" w:space="0" w:color="auto"/>
              <w:bottom w:val="single" w:sz="4" w:space="0" w:color="auto"/>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Placebo</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 </w:t>
            </w:r>
            <w:r w:rsidR="008777B4" w:rsidRPr="00B17ABA">
              <w:rPr>
                <w:szCs w:val="20"/>
              </w:rPr>
              <w:t>-</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37.3</w:t>
            </w:r>
          </w:p>
        </w:tc>
      </w:tr>
      <w:tr w:rsidR="000A2CBF" w:rsidRPr="00B17ABA" w:rsidTr="009D5FD9">
        <w:trPr>
          <w:trHeight w:val="510"/>
        </w:trPr>
        <w:tc>
          <w:tcPr>
            <w:tcW w:w="484" w:type="pct"/>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DAEs</w:t>
            </w:r>
          </w:p>
          <w:p w:rsidR="000A2CBF" w:rsidRPr="00B17ABA" w:rsidRDefault="000A2CBF" w:rsidP="001F663A">
            <w:pPr>
              <w:pStyle w:val="TOC1"/>
              <w:spacing w:after="0"/>
              <w:rPr>
                <w:szCs w:val="20"/>
              </w:rPr>
            </w:pPr>
            <w:r w:rsidRPr="00B17ABA">
              <w:rPr>
                <w:szCs w:val="20"/>
              </w:rPr>
              <w:t>(%)</w:t>
            </w: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Definition</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The prevalence of symptoms severe enough for the patients to stop taking the tablets in the treated and placebo groups.</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lang w:eastAsia="ko-KR"/>
              </w:rPr>
            </w:pPr>
            <w:r w:rsidRPr="00B17ABA">
              <w:rPr>
                <w:szCs w:val="20"/>
              </w:rPr>
              <w:t>The difference in the risk of DAEs between the active drug group and placebo</w:t>
            </w:r>
            <w:r w:rsidR="009A1966" w:rsidRPr="00B17ABA">
              <w:rPr>
                <w:szCs w:val="20"/>
                <w:lang w:eastAsia="ko-KR"/>
              </w:rPr>
              <w:t>.</w:t>
            </w:r>
          </w:p>
        </w:tc>
      </w:tr>
      <w:tr w:rsidR="000A2CBF" w:rsidRPr="00B17ABA" w:rsidTr="00AA2D24">
        <w:trPr>
          <w:trHeight w:val="255"/>
        </w:trPr>
        <w:tc>
          <w:tcPr>
            <w:tcW w:w="484" w:type="pct"/>
            <w:vMerge/>
            <w:tcBorders>
              <w:top w:val="nil"/>
              <w:left w:val="single" w:sz="4" w:space="0" w:color="auto"/>
              <w:bottom w:val="single" w:sz="4" w:space="0" w:color="000000"/>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4902DE" w:rsidP="001F663A">
            <w:pPr>
              <w:pStyle w:val="TOC1"/>
              <w:spacing w:after="0"/>
              <w:rPr>
                <w:szCs w:val="20"/>
              </w:rPr>
            </w:pPr>
            <w:r w:rsidRPr="00B17ABA">
              <w:rPr>
                <w:szCs w:val="20"/>
              </w:rPr>
              <w:t>D</w:t>
            </w:r>
            <w:r w:rsidR="000A2CBF" w:rsidRPr="00B17ABA">
              <w:rPr>
                <w:szCs w:val="20"/>
              </w:rPr>
              <w:t>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1 (-0.7 to -0.9)</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027 (-0.053 to -0.001)</w:t>
            </w:r>
          </w:p>
        </w:tc>
      </w:tr>
      <w:tr w:rsidR="000A2CBF" w:rsidRPr="00B17ABA" w:rsidTr="00AA2D24">
        <w:trPr>
          <w:trHeight w:val="255"/>
        </w:trPr>
        <w:tc>
          <w:tcPr>
            <w:tcW w:w="484" w:type="pct"/>
            <w:vMerge/>
            <w:tcBorders>
              <w:top w:val="nil"/>
              <w:left w:val="single" w:sz="4" w:space="0" w:color="auto"/>
              <w:bottom w:val="single" w:sz="4" w:space="0" w:color="000000"/>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BB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8 (0.3 to 1.4)</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0018 (-0.044 to 0.008)</w:t>
            </w:r>
          </w:p>
        </w:tc>
      </w:tr>
      <w:tr w:rsidR="000A2CBF" w:rsidRPr="00B17ABA" w:rsidTr="00AA2D24">
        <w:trPr>
          <w:trHeight w:val="255"/>
        </w:trPr>
        <w:tc>
          <w:tcPr>
            <w:tcW w:w="484" w:type="pct"/>
            <w:vMerge/>
            <w:tcBorders>
              <w:top w:val="nil"/>
              <w:left w:val="single" w:sz="4" w:space="0" w:color="auto"/>
              <w:bottom w:val="single" w:sz="4" w:space="0" w:color="000000"/>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CCB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1.4 (0.4 to 2.4)</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0055(-0.012 to 0.022)</w:t>
            </w:r>
          </w:p>
        </w:tc>
      </w:tr>
      <w:tr w:rsidR="000A2CBF" w:rsidRPr="00B17ABA" w:rsidTr="00AA2D24">
        <w:trPr>
          <w:trHeight w:val="255"/>
        </w:trPr>
        <w:tc>
          <w:tcPr>
            <w:tcW w:w="484" w:type="pct"/>
            <w:vMerge/>
            <w:tcBorders>
              <w:top w:val="nil"/>
              <w:left w:val="single" w:sz="4" w:space="0" w:color="auto"/>
              <w:bottom w:val="single" w:sz="4" w:space="0" w:color="000000"/>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ACEI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1 (-0.3 to 0.6)</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014 (-0.029 to 0.002)</w:t>
            </w:r>
          </w:p>
        </w:tc>
      </w:tr>
      <w:tr w:rsidR="000A2CBF" w:rsidRPr="00B17ABA" w:rsidTr="00AA2D24">
        <w:trPr>
          <w:trHeight w:val="255"/>
        </w:trPr>
        <w:tc>
          <w:tcPr>
            <w:tcW w:w="484" w:type="pct"/>
            <w:vMerge/>
            <w:tcBorders>
              <w:top w:val="nil"/>
              <w:left w:val="single" w:sz="4" w:space="0" w:color="auto"/>
              <w:bottom w:val="single" w:sz="4" w:space="0" w:color="000000"/>
              <w:right w:val="single" w:sz="4" w:space="0" w:color="auto"/>
            </w:tcBorders>
            <w:vAlign w:val="center"/>
            <w:hideMark/>
          </w:tcPr>
          <w:p w:rsidR="000A2CBF" w:rsidRPr="00B17ABA" w:rsidRDefault="000A2CBF" w:rsidP="001F663A">
            <w:pPr>
              <w:pStyle w:val="TOC1"/>
              <w:spacing w:after="0"/>
              <w:rPr>
                <w:szCs w:val="20"/>
              </w:rPr>
            </w:pPr>
          </w:p>
        </w:tc>
        <w:tc>
          <w:tcPr>
            <w:tcW w:w="673" w:type="pct"/>
            <w:tcBorders>
              <w:top w:val="nil"/>
              <w:left w:val="nil"/>
              <w:bottom w:val="single" w:sz="4" w:space="0" w:color="auto"/>
              <w:right w:val="single" w:sz="4" w:space="0" w:color="auto"/>
            </w:tcBorders>
            <w:shd w:val="clear" w:color="auto" w:fill="auto"/>
            <w:noWrap/>
            <w:hideMark/>
          </w:tcPr>
          <w:p w:rsidR="000A2CBF" w:rsidRPr="00B17ABA" w:rsidRDefault="000A2CBF" w:rsidP="001F663A">
            <w:pPr>
              <w:pStyle w:val="TOC1"/>
              <w:spacing w:after="0"/>
              <w:rPr>
                <w:szCs w:val="20"/>
              </w:rPr>
            </w:pPr>
            <w:r w:rsidRPr="00B17ABA">
              <w:rPr>
                <w:szCs w:val="20"/>
              </w:rPr>
              <w:t>ARBs</w:t>
            </w:r>
          </w:p>
        </w:tc>
        <w:tc>
          <w:tcPr>
            <w:tcW w:w="2018"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2 (-0.5 to 0.2)</w:t>
            </w:r>
          </w:p>
        </w:tc>
        <w:tc>
          <w:tcPr>
            <w:tcW w:w="1826" w:type="pct"/>
            <w:tcBorders>
              <w:top w:val="nil"/>
              <w:left w:val="nil"/>
              <w:bottom w:val="single" w:sz="4" w:space="0" w:color="auto"/>
              <w:right w:val="single" w:sz="4" w:space="0" w:color="auto"/>
            </w:tcBorders>
            <w:shd w:val="clear" w:color="auto" w:fill="auto"/>
            <w:hideMark/>
          </w:tcPr>
          <w:p w:rsidR="000A2CBF" w:rsidRPr="00B17ABA" w:rsidRDefault="000A2CBF" w:rsidP="001F663A">
            <w:pPr>
              <w:pStyle w:val="TOC1"/>
              <w:spacing w:after="0"/>
              <w:rPr>
                <w:szCs w:val="20"/>
              </w:rPr>
            </w:pPr>
            <w:r w:rsidRPr="00B17ABA">
              <w:rPr>
                <w:szCs w:val="20"/>
              </w:rPr>
              <w:t>-0.02 (-0.038 to -0.001)</w:t>
            </w:r>
          </w:p>
        </w:tc>
      </w:tr>
    </w:tbl>
    <w:p w:rsidR="000A2CBF" w:rsidRPr="00B17ABA" w:rsidRDefault="000A2CBF" w:rsidP="001A2558">
      <w:pPr>
        <w:jc w:val="both"/>
        <w:rPr>
          <w:rFonts w:ascii="Times New Roman" w:hAnsi="Times New Roman" w:cs="Times New Roman"/>
        </w:rPr>
      </w:pPr>
    </w:p>
    <w:p w:rsidR="001C6712" w:rsidRPr="00B17ABA" w:rsidRDefault="001C6712" w:rsidP="001A2558">
      <w:pPr>
        <w:jc w:val="both"/>
      </w:pPr>
      <w:r w:rsidRPr="00B17ABA">
        <w:lastRenderedPageBreak/>
        <w:t>Based on the Law et al’s study, it was assumed that the AEs of two or three-drug combinations were less than an additive effect as following:</w:t>
      </w:r>
    </w:p>
    <w:p w:rsidR="001C6712" w:rsidRPr="00B17ABA" w:rsidRDefault="001C6712" w:rsidP="001A2558"/>
    <w:p w:rsidR="001C6712" w:rsidRPr="00B17ABA" w:rsidRDefault="00C64E30" w:rsidP="001A2558">
      <m:oMath>
        <m:sSub>
          <m:sSubPr>
            <m:ctrlPr>
              <w:rPr>
                <w:rFonts w:ascii="Cambria Math" w:hAnsi="Cambria Math"/>
                <w:i/>
              </w:rPr>
            </m:ctrlPr>
          </m:sSubPr>
          <m:e>
            <m:r>
              <w:rPr>
                <w:rFonts w:ascii="Cambria Math" w:hAnsi="Cambria Math"/>
              </w:rPr>
              <m:t>AE</m:t>
            </m:r>
          </m:e>
          <m:sub>
            <m:r>
              <w:rPr>
                <w:rFonts w:ascii="Cambria Math" w:hAnsi="Cambria Math"/>
              </w:rPr>
              <m:t>ab</m:t>
            </m:r>
          </m:sub>
        </m:sSub>
        <m:r>
          <w:rPr>
            <w:rFonts w:ascii="Cambria Math" w:hAnsi="Cambria Math"/>
          </w:rPr>
          <m:t>=</m:t>
        </m:r>
        <m:f>
          <m:fPr>
            <m:ctrlPr>
              <w:rPr>
                <w:rFonts w:ascii="Cambria Math" w:hAnsi="Cambria Math"/>
                <w:i/>
              </w:rPr>
            </m:ctrlPr>
          </m:fPr>
          <m:num>
            <m:r>
              <w:rPr>
                <w:rFonts w:ascii="Cambria Math" w:hAnsi="Cambria Math"/>
              </w:rPr>
              <m:t>7.5</m:t>
            </m:r>
          </m:num>
          <m:den>
            <m:r>
              <w:rPr>
                <w:rFonts w:ascii="Cambria Math" w:hAnsi="Cambria Math"/>
              </w:rPr>
              <m:t>10.4</m:t>
            </m:r>
          </m:den>
        </m:f>
        <m:r>
          <w:rPr>
            <w:rFonts w:ascii="Cambria Math" w:hAnsi="Cambria Math"/>
          </w:rPr>
          <m:t>(</m:t>
        </m:r>
        <m:sSub>
          <m:sSubPr>
            <m:ctrlPr>
              <w:rPr>
                <w:rFonts w:ascii="Cambria Math" w:hAnsi="Cambria Math"/>
                <w:i/>
              </w:rPr>
            </m:ctrlPr>
          </m:sSubPr>
          <m:e>
            <m:r>
              <w:rPr>
                <w:rFonts w:ascii="Cambria Math" w:hAnsi="Cambria Math"/>
              </w:rPr>
              <m:t>A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AE</m:t>
            </m:r>
          </m:e>
          <m:sub>
            <m:r>
              <w:rPr>
                <w:rFonts w:ascii="Cambria Math" w:hAnsi="Cambria Math"/>
              </w:rPr>
              <m:t>b</m:t>
            </m:r>
          </m:sub>
        </m:sSub>
        <m:r>
          <w:rPr>
            <w:rFonts w:ascii="Cambria Math" w:hAnsi="Cambria Math"/>
          </w:rPr>
          <m:t>)</m:t>
        </m:r>
      </m:oMath>
      <w:r w:rsidR="00AA231D" w:rsidRPr="00B17ABA">
        <w:tab/>
      </w:r>
      <w:r w:rsidR="00AA231D" w:rsidRPr="00B17ABA">
        <w:tab/>
      </w:r>
      <w:r w:rsidR="00AA231D" w:rsidRPr="00B17ABA">
        <w:tab/>
      </w:r>
      <w:r w:rsidR="00AA231D" w:rsidRPr="00B17ABA">
        <w:tab/>
      </w:r>
      <w:r w:rsidR="00AA231D" w:rsidRPr="00B17ABA">
        <w:tab/>
      </w:r>
      <w:r w:rsidR="00ED7C74" w:rsidRPr="00B17ABA">
        <w:tab/>
      </w:r>
      <w:r w:rsidR="001C6712" w:rsidRPr="00B17ABA">
        <w:t>Equation 5.9.</w:t>
      </w:r>
    </w:p>
    <w:p w:rsidR="001C6712" w:rsidRPr="00B17ABA" w:rsidRDefault="001C6712" w:rsidP="001A2558">
      <w:pPr>
        <w:jc w:val="both"/>
        <w:rPr>
          <w:rFonts w:cstheme="majorBidi"/>
        </w:rPr>
      </w:pPr>
    </w:p>
    <w:p w:rsidR="000A2CBF" w:rsidRPr="00B17ABA" w:rsidRDefault="009C29E5" w:rsidP="00F570A1">
      <w:pPr>
        <w:jc w:val="both"/>
        <w:rPr>
          <w:rFonts w:cstheme="majorBidi"/>
        </w:rPr>
      </w:pPr>
      <w:r w:rsidRPr="00B17ABA">
        <w:rPr>
          <w:rFonts w:cstheme="majorBidi"/>
        </w:rPr>
        <w:t>It was assumed that t</w:t>
      </w:r>
      <w:r w:rsidR="000A2CBF" w:rsidRPr="00B17ABA">
        <w:rPr>
          <w:rFonts w:cstheme="majorBidi"/>
        </w:rPr>
        <w:t>his equation considers the interaction between the drugs combined implicitly. Depending on the combined drugs, the ratio may be various. Antihypertensive drugs from different classes may offset AEs</w:t>
      </w:r>
      <w:r w:rsidR="008D32F8" w:rsidRPr="00B17ABA">
        <w:rPr>
          <w:rFonts w:cstheme="majorBidi"/>
        </w:rPr>
        <w:t xml:space="preserve"> from each other (e.g., </w:t>
      </w:r>
      <w:r w:rsidR="007559C5" w:rsidRPr="00B17ABA">
        <w:rPr>
          <w:rFonts w:cstheme="majorBidi"/>
        </w:rPr>
        <w:t>Ds</w:t>
      </w:r>
      <w:r w:rsidR="000A2CBF" w:rsidRPr="00B17ABA">
        <w:rPr>
          <w:rFonts w:cstheme="majorBidi"/>
        </w:rPr>
        <w:t xml:space="preserve"> decrease</w:t>
      </w:r>
      <w:r w:rsidR="008D32F8" w:rsidRPr="00B17ABA">
        <w:rPr>
          <w:rFonts w:cstheme="majorBidi"/>
        </w:rPr>
        <w:t xml:space="preserve"> edema occurring from</w:t>
      </w:r>
      <w:r w:rsidR="000A2CBF" w:rsidRPr="00B17ABA">
        <w:rPr>
          <w:rFonts w:cstheme="majorBidi"/>
        </w:rPr>
        <w:t xml:space="preserve"> CCB</w:t>
      </w:r>
      <w:r w:rsidR="008D32F8" w:rsidRPr="00B17ABA">
        <w:rPr>
          <w:rFonts w:cstheme="majorBidi"/>
        </w:rPr>
        <w:t>s</w:t>
      </w:r>
      <w:r w:rsidR="008B5F10" w:rsidRPr="00B17ABA">
        <w:rPr>
          <w:rFonts w:cstheme="majorBidi"/>
        </w:rPr>
        <w:fldChar w:fldCharType="begin"/>
      </w:r>
      <w:r w:rsidR="00EE2B4F" w:rsidRPr="00B17ABA">
        <w:rPr>
          <w:rFonts w:cstheme="majorBidi"/>
        </w:rPr>
        <w:instrText xml:space="preserve"> ADDIN EN.CITE &lt;EndNote&gt;&lt;Cite&gt;&lt;Author&gt;Frank&lt;/Author&gt;&lt;Year&gt;2008&lt;/Year&gt;&lt;RecNum&gt;514&lt;/RecNum&gt;&lt;DisplayText&gt;&lt;style face="superscript"&gt;[327]&lt;/style&gt;&lt;/DisplayText&gt;&lt;record&gt;&lt;rec-number&gt;514&lt;/rec-number&gt;&lt;foreign-keys&gt;&lt;key app="EN" db-id="z2a0dvwpazf220et2vh50z295rxpzfevwft2"&gt;514&lt;/key&gt;&lt;/foreign-keys&gt;&lt;ref-type name="Journal Article"&gt;17&lt;/ref-type&gt;&lt;contributors&gt;&lt;authors&gt;&lt;author&gt;Frank, J.&lt;/author&gt;&lt;/authors&gt;&lt;/contributors&gt;&lt;auth-address&gt;Frank, J&amp;#xD;229 S Morrison St, Appleton, WI 54911 USA&amp;#xD;229 S Morrison St, Appleton, WI 54911 USA&amp;#xD;Univ Wisconsin, Dept Family Med, Appleton, WI USA&lt;/auth-address&gt;&lt;titles&gt;&lt;title&gt;Managing hypertension using combination therapy&lt;/title&gt;&lt;secondary-title&gt;American Family Physician&lt;/secondary-title&gt;&lt;alt-title&gt;Am Fam Physician&lt;/alt-title&gt;&lt;/titles&gt;&lt;periodical&gt;&lt;full-title&gt;American Family Physician&lt;/full-title&gt;&lt;abbr-1&gt;Am Fam Physician&lt;/abbr-1&gt;&lt;/periodical&gt;&lt;alt-periodical&gt;&lt;full-title&gt;American Family Physician&lt;/full-title&gt;&lt;abbr-1&gt;Am Fam Physician&lt;/abbr-1&gt;&lt;/alt-periodical&gt;&lt;pages&gt;1279-1286&lt;/pages&gt;&lt;volume&gt;77&lt;/volume&gt;&lt;number&gt;9&lt;/number&gt;&lt;keywords&gt;&lt;keyword&gt;randomized controlled-trial&lt;/keyword&gt;&lt;keyword&gt;blood-pressure control&lt;/keyword&gt;&lt;keyword&gt;converting-enzyme-inhibitor&lt;/keyword&gt;&lt;keyword&gt;calcium-channel blocker&lt;/keyword&gt;&lt;keyword&gt;systolic-hypertension&lt;/keyword&gt;&lt;keyword&gt;cardiovascular events&lt;/keyword&gt;&lt;keyword&gt;fixed combination&lt;/keyword&gt;&lt;keyword&gt;kidney-disease&lt;/keyword&gt;&lt;keyword&gt;risk&lt;/keyword&gt;&lt;keyword&gt;monotherapy&lt;/keyword&gt;&lt;/keywords&gt;&lt;dates&gt;&lt;year&gt;2008&lt;/year&gt;&lt;pub-dates&gt;&lt;date&gt;May 1&lt;/date&gt;&lt;/pub-dates&gt;&lt;/dates&gt;&lt;isbn&gt;0002-838X&lt;/isbn&gt;&lt;accession-num&gt;ISI:000255801700012&lt;/accession-num&gt;&lt;urls&gt;&lt;related-urls&gt;&lt;url&gt;&amp;lt;Go to ISI&amp;gt;://000255801700012&lt;/url&gt;&lt;/related-urls&gt;&lt;/urls&gt;&lt;language&gt;English&lt;/language&gt;&lt;/record&gt;&lt;/Cite&gt;&lt;/EndNote&gt;</w:instrText>
      </w:r>
      <w:r w:rsidR="008B5F10" w:rsidRPr="00B17ABA">
        <w:rPr>
          <w:rFonts w:cstheme="majorBidi"/>
        </w:rPr>
        <w:fldChar w:fldCharType="separate"/>
      </w:r>
      <w:r w:rsidR="00EE2B4F" w:rsidRPr="00B17ABA">
        <w:rPr>
          <w:rFonts w:cstheme="majorBidi"/>
          <w:noProof/>
          <w:vertAlign w:val="superscript"/>
        </w:rPr>
        <w:t>[327]</w:t>
      </w:r>
      <w:r w:rsidR="008B5F10" w:rsidRPr="00B17ABA">
        <w:rPr>
          <w:rFonts w:cstheme="majorBidi"/>
        </w:rPr>
        <w:fldChar w:fldCharType="end"/>
      </w:r>
      <w:r w:rsidR="008D32F8" w:rsidRPr="00B17ABA">
        <w:rPr>
          <w:rFonts w:cstheme="majorBidi"/>
        </w:rPr>
        <w:t>)</w:t>
      </w:r>
      <w:r w:rsidR="000A2CBF" w:rsidRPr="00B17ABA">
        <w:rPr>
          <w:rFonts w:cstheme="majorBidi"/>
        </w:rPr>
        <w:t>, or aggravate a specific AE</w:t>
      </w:r>
      <w:r w:rsidR="008D32F8" w:rsidRPr="00B17ABA">
        <w:rPr>
          <w:rFonts w:cstheme="majorBidi"/>
        </w:rPr>
        <w:t xml:space="preserve"> (e.g.,</w:t>
      </w:r>
      <w:r w:rsidR="000A2CBF" w:rsidRPr="00B17ABA">
        <w:rPr>
          <w:rFonts w:cstheme="majorBidi"/>
        </w:rPr>
        <w:t xml:space="preserve"> BBs, together with verapamil or diltiazem, may produce marked bradycardia and AV block, and may precipitate </w:t>
      </w:r>
      <w:r w:rsidR="000C58BB" w:rsidRPr="00B17ABA">
        <w:rPr>
          <w:rFonts w:cstheme="majorBidi"/>
        </w:rPr>
        <w:t>HF</w:t>
      </w:r>
      <w:r w:rsidR="008B5F10" w:rsidRPr="00B17ABA">
        <w:rPr>
          <w:rFonts w:cstheme="majorBidi"/>
        </w:rPr>
        <w:fldChar w:fldCharType="begin">
          <w:fldData xml:space="preserve">PEVuZE5vdGU+PENpdGU+PEF1dGhvcj5CbGF1ZmFyYjwvQXV0aG9yPjxZZWFyPjE5OTU8L1llYXI+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=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CbGF1ZmFyYjwvQXV0aG9yPjxZZWFyPjE5OTU8L1llYXI+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=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8B5F10" w:rsidRPr="00B17ABA">
        <w:rPr>
          <w:rFonts w:cstheme="majorBidi"/>
        </w:rPr>
      </w:r>
      <w:r w:rsidR="008B5F10" w:rsidRPr="00B17ABA">
        <w:rPr>
          <w:rFonts w:cstheme="majorBidi"/>
        </w:rPr>
        <w:fldChar w:fldCharType="separate"/>
      </w:r>
      <w:r w:rsidR="00EE2B4F" w:rsidRPr="00B17ABA">
        <w:rPr>
          <w:rFonts w:cstheme="majorBidi"/>
          <w:noProof/>
          <w:vertAlign w:val="superscript"/>
        </w:rPr>
        <w:t>[328]</w:t>
      </w:r>
      <w:r w:rsidR="008B5F10" w:rsidRPr="00B17ABA">
        <w:rPr>
          <w:rFonts w:cstheme="majorBidi"/>
        </w:rPr>
        <w:fldChar w:fldCharType="end"/>
      </w:r>
      <w:r w:rsidR="008D32F8" w:rsidRPr="00B17ABA">
        <w:rPr>
          <w:rFonts w:cstheme="majorBidi"/>
        </w:rPr>
        <w:t>; and</w:t>
      </w:r>
      <w:r w:rsidR="000A2CBF" w:rsidRPr="00B17ABA">
        <w:rPr>
          <w:rFonts w:cstheme="majorBidi"/>
        </w:rPr>
        <w:t xml:space="preserve"> ACE</w:t>
      </w:r>
      <w:r w:rsidR="008D32F8" w:rsidRPr="00B17ABA">
        <w:rPr>
          <w:rFonts w:cstheme="majorBidi"/>
        </w:rPr>
        <w:t>Is</w:t>
      </w:r>
      <w:r w:rsidR="000A2CBF" w:rsidRPr="00B17ABA">
        <w:rPr>
          <w:rFonts w:cstheme="majorBidi"/>
        </w:rPr>
        <w:t xml:space="preserve"> given together with a potassium-sparing </w:t>
      </w:r>
      <w:r w:rsidR="008D32F8" w:rsidRPr="00B17ABA">
        <w:rPr>
          <w:rFonts w:cstheme="majorBidi"/>
        </w:rPr>
        <w:t>D</w:t>
      </w:r>
      <w:r w:rsidR="000A2CBF" w:rsidRPr="00B17ABA">
        <w:rPr>
          <w:rFonts w:cstheme="majorBidi"/>
        </w:rPr>
        <w:t xml:space="preserve"> may cause the marked hyperkalemia</w:t>
      </w:r>
      <w:r w:rsidR="008B5F10" w:rsidRPr="00B17ABA">
        <w:rPr>
          <w:rFonts w:cstheme="majorBidi"/>
        </w:rPr>
        <w:fldChar w:fldCharType="begin"/>
      </w:r>
      <w:r w:rsidR="00EE2B4F" w:rsidRPr="00B17ABA">
        <w:rPr>
          <w:rFonts w:cstheme="majorBidi"/>
        </w:rPr>
        <w:instrText xml:space="preserve"> ADDIN EN.CITE &lt;EndNote&gt;&lt;Cite&gt;&lt;Author&gt;Mignat&lt;/Author&gt;&lt;Year&gt;1995&lt;/Year&gt;&lt;RecNum&gt;516&lt;/RecNum&gt;&lt;DisplayText&gt;&lt;style face="superscript"&gt;[329]&lt;/style&gt;&lt;/DisplayText&gt;&lt;record&gt;&lt;rec-number&gt;516&lt;/rec-number&gt;&lt;foreign-keys&gt;&lt;key app="EN" db-id="z2a0dvwpazf220et2vh50z295rxpzfevwft2"&gt;516&lt;/key&gt;&lt;/foreign-keys&gt;&lt;ref-type name="Journal Article"&gt;17&lt;/ref-type&gt;&lt;contributors&gt;&lt;authors&gt;&lt;author&gt;Mignat, C.&lt;/author&gt;&lt;author&gt;Unger, T.&lt;/author&gt;&lt;/authors&gt;&lt;/contributors&gt;&lt;auth-address&gt;Christian Albrechts University of Kiel, Department of Pharmacology, Germany.&lt;/auth-address&gt;&lt;titles&gt;&lt;title&gt;ACE inhibitors. Drug interactions of clinical significance&lt;/title&gt;&lt;secondary-title&gt;Drug Saf&lt;/secondary-title&gt;&lt;alt-title&gt;Drug safety : an international journal of medical toxicology and drug experience&lt;/alt-title&gt;&lt;/titles&gt;&lt;periodical&gt;&lt;full-title&gt;Drug Saf&lt;/full-title&gt;&lt;abbr-1&gt;Drug safety : an international journal of medical toxicology and drug experience&lt;/abbr-1&gt;&lt;/periodical&gt;&lt;alt-periodical&gt;&lt;full-title&gt;Drug Saf&lt;/full-title&gt;&lt;abbr-1&gt;Drug safety : an international journal of medical toxicology and drug experience&lt;/abbr-1&gt;&lt;/alt-periodical&gt;&lt;pages&gt;334-47&lt;/pages&gt;&lt;volume&gt;12&lt;/volume&gt;&lt;number&gt;5&lt;/number&gt;&lt;edition&gt;1995/05/01&lt;/edition&gt;&lt;keywords&gt;&lt;keyword&gt;Angiotensin-Converting Enzyme Inhibitors/*adverse effects/therapeutic use&lt;/keyword&gt;&lt;keyword&gt;Cardiovascular Agents/adverse effects/therapeutic use&lt;/keyword&gt;&lt;keyword&gt;Drug Interactions&lt;/keyword&gt;&lt;keyword&gt;Humans&lt;/keyword&gt;&lt;/keywords&gt;&lt;dates&gt;&lt;year&gt;1995&lt;/year&gt;&lt;pub-dates&gt;&lt;date&gt;May&lt;/date&gt;&lt;/pub-dates&gt;&lt;/dates&gt;&lt;isbn&gt;0114-5916 (Print)&amp;#xD;0114-5916 (Linking)&lt;/isbn&gt;&lt;accession-num&gt;7669262&lt;/accession-num&gt;&lt;work-type&gt;Review&lt;/work-type&gt;&lt;urls&gt;&lt;related-urls&gt;&lt;url&gt;http://www.ncbi.nlm.nih.gov/pubmed/7669262&lt;/url&gt;&lt;/related-urls&gt;&lt;/urls&gt;&lt;language&gt;eng&lt;/language&gt;&lt;/record&gt;&lt;/Cite&gt;&lt;/EndNote&gt;</w:instrText>
      </w:r>
      <w:r w:rsidR="008B5F10" w:rsidRPr="00B17ABA">
        <w:rPr>
          <w:rFonts w:cstheme="majorBidi"/>
        </w:rPr>
        <w:fldChar w:fldCharType="separate"/>
      </w:r>
      <w:r w:rsidR="00EE2B4F" w:rsidRPr="00B17ABA">
        <w:rPr>
          <w:rFonts w:cstheme="majorBidi"/>
          <w:noProof/>
          <w:vertAlign w:val="superscript"/>
        </w:rPr>
        <w:t>[329]</w:t>
      </w:r>
      <w:r w:rsidR="008B5F10" w:rsidRPr="00B17ABA">
        <w:rPr>
          <w:rFonts w:cstheme="majorBidi"/>
        </w:rPr>
        <w:fldChar w:fldCharType="end"/>
      </w:r>
      <w:r w:rsidR="005D75DC" w:rsidRPr="00B17ABA">
        <w:rPr>
          <w:rFonts w:cstheme="majorBidi"/>
        </w:rPr>
        <w:t>)</w:t>
      </w:r>
      <w:r w:rsidR="000A2CBF" w:rsidRPr="00B17ABA">
        <w:rPr>
          <w:rFonts w:cstheme="majorBidi"/>
        </w:rPr>
        <w:t xml:space="preserve">. However, these positive or negative interactions between the combined drugs were limited to be quantified. </w:t>
      </w:r>
    </w:p>
    <w:p w:rsidR="008D32F8" w:rsidRPr="00B17ABA" w:rsidRDefault="008D32F8" w:rsidP="001A2558">
      <w:pPr>
        <w:pStyle w:val="Heading3"/>
      </w:pPr>
      <w:r w:rsidRPr="00B17ABA">
        <w:t>Quality of life</w:t>
      </w:r>
    </w:p>
    <w:p w:rsidR="008D32F8" w:rsidRPr="00B17ABA" w:rsidRDefault="008D32F8" w:rsidP="00F570A1">
      <w:pPr>
        <w:jc w:val="both"/>
        <w:rPr>
          <w:lang w:eastAsia="ko-KR"/>
        </w:rPr>
      </w:pPr>
      <w:r w:rsidRPr="00B17ABA">
        <w:t>Health outcomes were estimated in terms of QALYs. The age-dependent baseline utility was estimate</w:t>
      </w:r>
      <w:r w:rsidR="00287303" w:rsidRPr="00B17ABA">
        <w:rPr>
          <w:rFonts w:hint="eastAsia"/>
          <w:lang w:eastAsia="ko-KR"/>
        </w:rPr>
        <w:t>d</w:t>
      </w:r>
      <w:r w:rsidRPr="00B17ABA">
        <w:t xml:space="preserve"> using the utility function developed based on the dat</w:t>
      </w:r>
      <w:r w:rsidR="000C6633" w:rsidRPr="00B17ABA">
        <w:t>a</w:t>
      </w:r>
      <w:r w:rsidRPr="00B17ABA">
        <w:t xml:space="preserve"> used in the NICE statin appraisal</w:t>
      </w:r>
      <w:r w:rsidR="008B5F10" w:rsidRPr="00B17ABA">
        <w:fldChar w:fldCharType="begin"/>
      </w:r>
      <w:r w:rsidR="00EE2B4F" w:rsidRPr="00B17ABA">
        <w:instrText xml:space="preserve"> ADDIN EN.CITE &lt;EndNote&gt;&lt;Cite&gt;&lt;Author&gt;Ara&lt;/Author&gt;&lt;Year&gt;2008&lt;/Year&gt;&lt;RecNum&gt;517&lt;/RecNum&gt;&lt;DisplayText&gt;&lt;style face="superscript"&gt;[330]&lt;/style&gt;&lt;/DisplayText&gt;&lt;record&gt;&lt;rec-number&gt;517&lt;/rec-number&gt;&lt;foreign-keys&gt;&lt;key app="EN" db-id="z2a0dvwpazf220et2vh50z295rxpzfevwft2"&gt;517&lt;/key&gt;&lt;/foreign-keys&gt;&lt;ref-type name="Journal Article"&gt;17&lt;/ref-type&gt;&lt;contributors&gt;&lt;authors&gt;&lt;author&gt;Ara, R.; Tumur, I.; Pandor, A.; Duenas, A.; Williams, R.; Wilkinson, A.; Paisley, S.; Chilcott, J.&lt;/author&gt;&lt;/authors&gt;&lt;/contributors&gt;&lt;titles&gt;&lt;title&gt;Ezetimibe for the treatment of hypercholesterolaemia: a systematic review and economic evaluation&lt;/title&gt;&lt;secondary-title&gt;Health Technology Assessment&lt;/secondary-title&gt;&lt;/titles&gt;&lt;periodical&gt;&lt;full-title&gt;Health Technology Assessment&lt;/full-title&gt;&lt;abbr-1&gt;Health Technol Asses&lt;/abbr-1&gt;&lt;/periodical&gt;&lt;volume&gt;12&lt;/volume&gt;&lt;number&gt;21&lt;/number&gt;&lt;dates&gt;&lt;year&gt;2008&lt;/year&gt;&lt;/dates&gt;&lt;urls&gt;&lt;/urls&gt;&lt;/record&gt;&lt;/Cite&gt;&lt;/EndNote&gt;</w:instrText>
      </w:r>
      <w:r w:rsidR="008B5F10" w:rsidRPr="00B17ABA">
        <w:fldChar w:fldCharType="separate"/>
      </w:r>
      <w:r w:rsidR="00EE2B4F" w:rsidRPr="00B17ABA">
        <w:rPr>
          <w:noProof/>
          <w:vertAlign w:val="superscript"/>
        </w:rPr>
        <w:t>[330]</w:t>
      </w:r>
      <w:r w:rsidR="008B5F10" w:rsidRPr="00B17ABA">
        <w:fldChar w:fldCharType="end"/>
      </w:r>
      <w:r w:rsidRPr="00B17ABA">
        <w:t>:</w:t>
      </w:r>
    </w:p>
    <w:p w:rsidR="008D32F8" w:rsidRPr="00B17ABA" w:rsidRDefault="008D32F8" w:rsidP="001A2558">
      <w:pPr>
        <w:jc w:val="both"/>
        <w:rPr>
          <w:lang w:eastAsia="ko-KR"/>
        </w:rPr>
      </w:pPr>
    </w:p>
    <w:p w:rsidR="008D32F8" w:rsidRPr="00B17ABA" w:rsidRDefault="008D32F8" w:rsidP="00B47E9E">
      <w:pPr>
        <w:jc w:val="both"/>
        <w:rPr>
          <w:i/>
          <w:iCs/>
          <w:lang w:eastAsia="ko-KR"/>
        </w:rPr>
      </w:pPr>
      <w:r w:rsidRPr="00B17ABA">
        <w:rPr>
          <w:rFonts w:hint="eastAsia"/>
          <w:i/>
          <w:iCs/>
          <w:lang w:eastAsia="ko-KR"/>
        </w:rPr>
        <w:t xml:space="preserve">Baseline </w:t>
      </w:r>
      <w:r w:rsidRPr="00B17ABA">
        <w:rPr>
          <w:i/>
          <w:iCs/>
          <w:lang w:eastAsia="ko-KR"/>
        </w:rPr>
        <w:t>u</w:t>
      </w:r>
      <w:r w:rsidRPr="00B17ABA">
        <w:rPr>
          <w:rFonts w:hint="eastAsia"/>
          <w:i/>
          <w:iCs/>
          <w:lang w:eastAsia="ko-KR"/>
        </w:rPr>
        <w:t>tility</w:t>
      </w:r>
      <w:r w:rsidRPr="00B17ABA">
        <w:rPr>
          <w:i/>
          <w:iCs/>
          <w:lang w:eastAsia="ko-KR"/>
        </w:rPr>
        <w:t xml:space="preserve"> by age</w:t>
      </w:r>
      <w:r w:rsidRPr="00B17ABA">
        <w:rPr>
          <w:rFonts w:hint="eastAsia"/>
          <w:i/>
          <w:iCs/>
          <w:lang w:eastAsia="ko-KR"/>
        </w:rPr>
        <w:t xml:space="preserve"> = 1.060-0.004*Age</w:t>
      </w:r>
      <w:r w:rsidR="0098622D" w:rsidRPr="00B17ABA">
        <w:rPr>
          <w:i/>
          <w:iCs/>
          <w:lang w:eastAsia="ko-KR"/>
        </w:rPr>
        <w:tab/>
      </w:r>
      <w:r w:rsidR="00AA231D" w:rsidRPr="00B17ABA">
        <w:rPr>
          <w:rFonts w:hint="eastAsia"/>
          <w:i/>
          <w:iCs/>
          <w:lang w:eastAsia="ko-KR"/>
        </w:rPr>
        <w:t xml:space="preserve">, where </w:t>
      </w:r>
      <w:r w:rsidR="00AA231D" w:rsidRPr="00B17ABA">
        <w:rPr>
          <w:i/>
          <w:iCs/>
          <w:lang w:eastAsia="ko-KR"/>
        </w:rPr>
        <w:t>A</w:t>
      </w:r>
      <w:r w:rsidR="00B47E9E" w:rsidRPr="00B17ABA">
        <w:rPr>
          <w:rFonts w:hint="eastAsia"/>
          <w:i/>
          <w:iCs/>
          <w:lang w:eastAsia="ko-KR"/>
        </w:rPr>
        <w:t>ge&gt;15</w:t>
      </w:r>
      <w:r w:rsidR="0098622D" w:rsidRPr="00B17ABA">
        <w:rPr>
          <w:iCs/>
          <w:lang w:eastAsia="ko-KR"/>
        </w:rPr>
        <w:tab/>
      </w:r>
      <w:r w:rsidR="0098622D" w:rsidRPr="00B17ABA">
        <w:rPr>
          <w:i/>
          <w:iCs/>
          <w:lang w:eastAsia="ko-KR"/>
        </w:rPr>
        <w:tab/>
      </w:r>
      <w:r w:rsidR="00652CCE" w:rsidRPr="00B17ABA">
        <w:rPr>
          <w:lang w:eastAsia="ko-KR"/>
        </w:rPr>
        <w:t>Equation 5.10.</w:t>
      </w:r>
    </w:p>
    <w:p w:rsidR="008D32F8" w:rsidRPr="00B17ABA" w:rsidRDefault="008D32F8" w:rsidP="001A2558">
      <w:pPr>
        <w:jc w:val="both"/>
        <w:rPr>
          <w:lang w:eastAsia="ko-KR"/>
        </w:rPr>
      </w:pPr>
    </w:p>
    <w:p w:rsidR="008D32F8" w:rsidRPr="00B17ABA" w:rsidRDefault="008D32F8">
      <w:pPr>
        <w:jc w:val="both"/>
        <w:rPr>
          <w:rFonts w:cstheme="majorBidi"/>
        </w:rPr>
      </w:pPr>
      <w:r w:rsidRPr="00B17ABA">
        <w:rPr>
          <w:rFonts w:cstheme="majorBidi"/>
          <w:lang w:eastAsia="ko-KR"/>
        </w:rPr>
        <w:t>Hypertension is asymptomatic for many years</w:t>
      </w:r>
      <w:r w:rsidR="004E0CA5" w:rsidRPr="00B17ABA">
        <w:rPr>
          <w:rFonts w:cstheme="majorBidi"/>
          <w:lang w:eastAsia="ko-KR"/>
        </w:rPr>
        <w:t>:</w:t>
      </w:r>
      <w:r w:rsidRPr="00B17ABA">
        <w:rPr>
          <w:rFonts w:cstheme="majorBidi"/>
          <w:lang w:eastAsia="ko-KR"/>
        </w:rPr>
        <w:t xml:space="preserve"> </w:t>
      </w:r>
      <w:r w:rsidR="004E0CA5" w:rsidRPr="00B17ABA">
        <w:rPr>
          <w:rFonts w:cstheme="majorBidi"/>
          <w:lang w:eastAsia="ko-KR"/>
        </w:rPr>
        <w:t>t</w:t>
      </w:r>
      <w:r w:rsidRPr="00B17ABA">
        <w:rPr>
          <w:rFonts w:cstheme="majorBidi"/>
          <w:lang w:eastAsia="ko-KR"/>
        </w:rPr>
        <w:t>hus, hy</w:t>
      </w:r>
      <w:r w:rsidRPr="00B17ABA">
        <w:rPr>
          <w:rFonts w:cstheme="majorBidi"/>
        </w:rPr>
        <w:t>pertension in itself ha</w:t>
      </w:r>
      <w:r w:rsidR="000C6633" w:rsidRPr="00B17ABA">
        <w:rPr>
          <w:rFonts w:cstheme="majorBidi"/>
        </w:rPr>
        <w:t xml:space="preserve">s a negligible </w:t>
      </w:r>
      <w:r w:rsidRPr="00B17ABA">
        <w:rPr>
          <w:rFonts w:cstheme="majorBidi"/>
        </w:rPr>
        <w:t>impact on the QoL.</w:t>
      </w:r>
      <w:r w:rsidRPr="00B17ABA">
        <w:rPr>
          <w:rFonts w:cstheme="majorBidi"/>
          <w:lang w:eastAsia="ko-KR"/>
        </w:rPr>
        <w:t xml:space="preserve"> Even considering the possible side effects, financial costs of long-term treatment and </w:t>
      </w:r>
      <w:r w:rsidR="00287303" w:rsidRPr="00B17ABA">
        <w:rPr>
          <w:rFonts w:cstheme="majorBidi" w:hint="eastAsia"/>
          <w:lang w:eastAsia="ko-KR"/>
        </w:rPr>
        <w:t xml:space="preserve">any inconvenience of </w:t>
      </w:r>
      <w:r w:rsidRPr="00B17ABA">
        <w:rPr>
          <w:rFonts w:cstheme="majorBidi"/>
          <w:lang w:eastAsia="ko-KR"/>
        </w:rPr>
        <w:t>regular check-up</w:t>
      </w:r>
      <w:r w:rsidR="00287303" w:rsidRPr="00B17ABA">
        <w:rPr>
          <w:rFonts w:cstheme="majorBidi" w:hint="eastAsia"/>
          <w:lang w:eastAsia="ko-KR"/>
        </w:rPr>
        <w:t>s</w:t>
      </w:r>
      <w:r w:rsidRPr="00B17ABA">
        <w:rPr>
          <w:rFonts w:cstheme="majorBidi"/>
          <w:lang w:eastAsia="ko-KR"/>
        </w:rPr>
        <w:t xml:space="preserve">, the negative impact on QoL from hypertension or taking an antihypertensive drug was </w:t>
      </w:r>
      <w:r w:rsidRPr="00B17ABA">
        <w:rPr>
          <w:rFonts w:cstheme="majorBidi"/>
        </w:rPr>
        <w:t>negligible</w:t>
      </w:r>
      <w:r w:rsidR="008B5F10" w:rsidRPr="00B17ABA">
        <w:rPr>
          <w:rFonts w:eastAsia="Times New Roman" w:cstheme="majorBidi"/>
          <w:color w:val="000000"/>
        </w:rPr>
        <w:fldChar w:fldCharType="begin">
          <w:fldData xml:space="preserve">PEVuZE5vdGU+PENpdGU+PEF1dGhvcj5TdGVpbjwvQXV0aG9yPjxZZWFyPjIwMDI8L1llYXI+PFJl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==
</w:fldData>
        </w:fldChar>
      </w:r>
      <w:r w:rsidR="00EE2B4F" w:rsidRPr="00B17ABA">
        <w:rPr>
          <w:rFonts w:eastAsia="Times New Roman" w:cstheme="majorBidi"/>
          <w:color w:val="000000"/>
        </w:rPr>
        <w:instrText xml:space="preserve"> ADDIN EN.CITE </w:instrText>
      </w:r>
      <w:r w:rsidR="00EE2B4F" w:rsidRPr="00B17ABA">
        <w:rPr>
          <w:rFonts w:eastAsia="Times New Roman" w:cstheme="majorBidi"/>
          <w:color w:val="000000"/>
        </w:rPr>
        <w:fldChar w:fldCharType="begin">
          <w:fldData xml:space="preserve">PEVuZE5vdGU+PENpdGU+PEF1dGhvcj5TdGVpbjwvQXV0aG9yPjxZZWFyPjIwMDI8L1llYXI+PFJl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==
</w:fldData>
        </w:fldChar>
      </w:r>
      <w:r w:rsidR="00EE2B4F" w:rsidRPr="00B17ABA">
        <w:rPr>
          <w:rFonts w:eastAsia="Times New Roman" w:cstheme="majorBidi"/>
          <w:color w:val="000000"/>
        </w:rPr>
        <w:instrText xml:space="preserve"> ADDIN EN.CITE.DATA </w:instrText>
      </w:r>
      <w:r w:rsidR="00EE2B4F" w:rsidRPr="00B17ABA">
        <w:rPr>
          <w:rFonts w:eastAsia="Times New Roman" w:cstheme="majorBidi"/>
          <w:color w:val="000000"/>
        </w:rPr>
      </w:r>
      <w:r w:rsidR="00EE2B4F" w:rsidRPr="00B17ABA">
        <w:rPr>
          <w:rFonts w:eastAsia="Times New Roman" w:cstheme="majorBidi"/>
          <w:color w:val="000000"/>
        </w:rPr>
        <w:fldChar w:fldCharType="end"/>
      </w:r>
      <w:r w:rsidR="008B5F10" w:rsidRPr="00B17ABA">
        <w:rPr>
          <w:rFonts w:eastAsia="Times New Roman" w:cstheme="majorBidi"/>
          <w:color w:val="000000"/>
        </w:rPr>
      </w:r>
      <w:r w:rsidR="008B5F10" w:rsidRPr="00B17ABA">
        <w:rPr>
          <w:rFonts w:eastAsia="Times New Roman" w:cstheme="majorBidi"/>
          <w:color w:val="000000"/>
        </w:rPr>
        <w:fldChar w:fldCharType="separate"/>
      </w:r>
      <w:r w:rsidR="00EE2B4F" w:rsidRPr="00B17ABA">
        <w:rPr>
          <w:rFonts w:eastAsia="Times New Roman" w:cstheme="majorBidi"/>
          <w:noProof/>
          <w:color w:val="000000"/>
          <w:vertAlign w:val="superscript"/>
        </w:rPr>
        <w:t>[247, 331, 332]</w:t>
      </w:r>
      <w:r w:rsidR="008B5F10" w:rsidRPr="00B17ABA">
        <w:rPr>
          <w:rFonts w:eastAsia="Times New Roman" w:cstheme="majorBidi"/>
          <w:color w:val="000000"/>
        </w:rPr>
        <w:fldChar w:fldCharType="end"/>
      </w:r>
      <w:r w:rsidRPr="00B17ABA">
        <w:rPr>
          <w:rFonts w:cstheme="majorBidi"/>
        </w:rPr>
        <w:t xml:space="preserve">. </w:t>
      </w:r>
      <w:r w:rsidR="00287303" w:rsidRPr="00B17ABA">
        <w:rPr>
          <w:rFonts w:cstheme="majorBidi" w:hint="eastAsia"/>
          <w:lang w:eastAsia="ko-KR"/>
        </w:rPr>
        <w:t>As such</w:t>
      </w:r>
      <w:r w:rsidRPr="00B17ABA">
        <w:rPr>
          <w:rFonts w:cstheme="majorBidi"/>
        </w:rPr>
        <w:t>, existing CEAs in primary hypertension often excluded the disutility due to hypertension or taking an antihypertensive drug</w:t>
      </w:r>
      <w:r w:rsidR="008B5F10" w:rsidRPr="00B17ABA">
        <w:rPr>
          <w:rFonts w:cstheme="majorBidi"/>
        </w:rPr>
        <w:fldChar w:fldCharType="begin">
          <w:fldData xml:space="preserve">PEVuZE5vdGU+PENpdGU+PEF1dGhvcj5UcmFuIEs8L0F1dGhvcj48WWVhcj4yMDA3PC9ZZWFyPjxS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UcmFuIEs8L0F1dGhvcj48WWVhcj4yMDA3PC9ZZWFyPjxS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8B5F10" w:rsidRPr="00B17ABA">
        <w:rPr>
          <w:rFonts w:cstheme="majorBidi"/>
        </w:rPr>
      </w:r>
      <w:r w:rsidR="008B5F10" w:rsidRPr="00B17ABA">
        <w:rPr>
          <w:rFonts w:cstheme="majorBidi"/>
        </w:rPr>
        <w:fldChar w:fldCharType="separate"/>
      </w:r>
      <w:r w:rsidR="00EE2B4F" w:rsidRPr="00B17ABA">
        <w:rPr>
          <w:rFonts w:cstheme="majorBidi"/>
          <w:noProof/>
          <w:vertAlign w:val="superscript"/>
        </w:rPr>
        <w:t>[63, 246, 333, 334]</w:t>
      </w:r>
      <w:r w:rsidR="008B5F10" w:rsidRPr="00B17ABA">
        <w:rPr>
          <w:rFonts w:cstheme="majorBidi"/>
        </w:rPr>
        <w:fldChar w:fldCharType="end"/>
      </w:r>
      <w:r w:rsidR="00320128" w:rsidRPr="00B17ABA">
        <w:rPr>
          <w:rFonts w:cstheme="majorBidi"/>
        </w:rPr>
        <w:t>.</w:t>
      </w:r>
      <w:r w:rsidRPr="00B17ABA">
        <w:rPr>
          <w:rFonts w:cstheme="majorBidi"/>
        </w:rPr>
        <w:t xml:space="preserve"> Th</w:t>
      </w:r>
      <w:r w:rsidR="00287303" w:rsidRPr="00B17ABA">
        <w:rPr>
          <w:rFonts w:cstheme="majorBidi" w:hint="eastAsia"/>
          <w:lang w:eastAsia="ko-KR"/>
        </w:rPr>
        <w:t>is</w:t>
      </w:r>
      <w:r w:rsidRPr="00B17ABA">
        <w:rPr>
          <w:rFonts w:cstheme="majorBidi"/>
        </w:rPr>
        <w:t xml:space="preserve"> hypertension SDDP model also assumed that there is no disutility associated with hypertension and antihypertensive treatment. </w:t>
      </w:r>
    </w:p>
    <w:p w:rsidR="008D32F8" w:rsidRPr="00B17ABA" w:rsidRDefault="00B47E9E" w:rsidP="004E0CA5">
      <w:pPr>
        <w:jc w:val="both"/>
      </w:pPr>
      <w:r w:rsidRPr="00B17ABA">
        <w:rPr>
          <w:rFonts w:cstheme="majorBidi" w:hint="eastAsia"/>
          <w:lang w:eastAsia="ko-KR"/>
        </w:rPr>
        <w:lastRenderedPageBreak/>
        <w:t>Multiplicative u</w:t>
      </w:r>
      <w:r w:rsidR="008D32F8" w:rsidRPr="00B17ABA">
        <w:rPr>
          <w:rFonts w:cstheme="majorBidi"/>
          <w:lang w:eastAsia="ko-KR"/>
        </w:rPr>
        <w:t xml:space="preserve">tility weights for various types of CVDs and DM came from the </w:t>
      </w:r>
      <w:r w:rsidR="008D32F8" w:rsidRPr="00B17ABA">
        <w:rPr>
          <w:rFonts w:cstheme="majorBidi"/>
        </w:rPr>
        <w:t>NICE hypertension model, which conducted an extensive literature review to identify the best available utility estimates by health state</w:t>
      </w:r>
      <w:r w:rsidR="00CD11E1" w:rsidRPr="00B17ABA">
        <w:rPr>
          <w:rFonts w:cstheme="majorBidi"/>
        </w:rPr>
        <w:fldChar w:fldCharType="begin"/>
      </w:r>
      <w:r w:rsidR="00EE2B4F" w:rsidRPr="00B17ABA">
        <w:rPr>
          <w:rFonts w:cstheme="majorBidi"/>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rPr>
          <w:rFonts w:cstheme="majorBidi"/>
        </w:rPr>
        <w:fldChar w:fldCharType="separate"/>
      </w:r>
      <w:r w:rsidR="00EE2B4F" w:rsidRPr="00B17ABA">
        <w:rPr>
          <w:rFonts w:cstheme="majorBidi"/>
          <w:noProof/>
          <w:vertAlign w:val="superscript"/>
        </w:rPr>
        <w:t>[63]</w:t>
      </w:r>
      <w:r w:rsidR="00CD11E1" w:rsidRPr="00B17ABA">
        <w:rPr>
          <w:rFonts w:cstheme="majorBidi"/>
        </w:rPr>
        <w:fldChar w:fldCharType="end"/>
      </w:r>
      <w:r w:rsidR="008D32F8" w:rsidRPr="00B17ABA">
        <w:rPr>
          <w:rFonts w:cstheme="majorBidi"/>
        </w:rPr>
        <w:t xml:space="preserve"> (</w:t>
      </w:r>
      <w:r w:rsidR="00313AF7" w:rsidRPr="00B17ABA">
        <w:rPr>
          <w:rFonts w:cstheme="majorBidi"/>
        </w:rPr>
        <w:t>see</w:t>
      </w:r>
      <w:r w:rsidR="008D32F8" w:rsidRPr="00B17ABA">
        <w:rPr>
          <w:rFonts w:cstheme="majorBidi"/>
        </w:rPr>
        <w:t xml:space="preserve"> </w:t>
      </w:r>
      <w:r w:rsidR="004E0CA5" w:rsidRPr="00B17ABA">
        <w:rPr>
          <w:rFonts w:cstheme="majorBidi"/>
        </w:rPr>
        <w:fldChar w:fldCharType="begin"/>
      </w:r>
      <w:r w:rsidR="004E0CA5" w:rsidRPr="00B17ABA">
        <w:rPr>
          <w:rFonts w:cstheme="majorBidi"/>
        </w:rPr>
        <w:instrText xml:space="preserve"> REF _Ref423612174 \h </w:instrText>
      </w:r>
      <w:r w:rsidR="00B17ABA">
        <w:rPr>
          <w:rFonts w:cstheme="majorBidi"/>
        </w:rPr>
        <w:instrText xml:space="preserve"> \* MERGEFORMAT </w:instrText>
      </w:r>
      <w:r w:rsidR="004E0CA5" w:rsidRPr="00B17ABA">
        <w:rPr>
          <w:rFonts w:cstheme="majorBidi"/>
        </w:rPr>
      </w:r>
      <w:r w:rsidR="004E0CA5" w:rsidRPr="00B17ABA">
        <w:rPr>
          <w:rFonts w:cstheme="majorBidi"/>
        </w:rPr>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6</w:t>
      </w:r>
      <w:r w:rsidR="004E0CA5" w:rsidRPr="00B17ABA">
        <w:rPr>
          <w:rFonts w:cstheme="majorBidi"/>
        </w:rPr>
        <w:fldChar w:fldCharType="end"/>
      </w:r>
      <w:r w:rsidR="008D32F8" w:rsidRPr="00B17ABA">
        <w:rPr>
          <w:rFonts w:cstheme="majorBidi"/>
        </w:rPr>
        <w:t xml:space="preserve">). All utility weights for health states were adjusted for different age groups by the age-dependent baseline utility. </w:t>
      </w:r>
      <w:r w:rsidR="008D32F8" w:rsidRPr="00B17ABA">
        <w:t xml:space="preserve">Discount rate, 3.5%, was applied to QALYs. </w:t>
      </w:r>
    </w:p>
    <w:p w:rsidR="00AA231D" w:rsidRPr="00B17ABA" w:rsidRDefault="00AA231D" w:rsidP="004E0CA5">
      <w:pPr>
        <w:jc w:val="both"/>
        <w:rPr>
          <w:rFonts w:cstheme="majorBidi"/>
        </w:rPr>
      </w:pPr>
    </w:p>
    <w:p w:rsidR="008D32F8" w:rsidRPr="00B17ABA" w:rsidRDefault="008D32F8" w:rsidP="00AA231D">
      <w:pPr>
        <w:pStyle w:val="Caption"/>
      </w:pPr>
      <w:bookmarkStart w:id="193" w:name="_Ref423612174"/>
      <w:bookmarkStart w:id="194" w:name="_Toc426018647"/>
      <w:r w:rsidRPr="00B17ABA">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6</w:t>
        </w:r>
      </w:fldSimple>
      <w:bookmarkEnd w:id="193"/>
      <w:r w:rsidRPr="00B17ABA">
        <w:t>. Annual costs and utility weights by CVD and DM</w:t>
      </w:r>
      <w:bookmarkEnd w:id="194"/>
    </w:p>
    <w:tbl>
      <w:tblPr>
        <w:tblStyle w:val="TableGrid"/>
        <w:tblW w:w="5000" w:type="pct"/>
        <w:tblLook w:val="04A0" w:firstRow="1" w:lastRow="0" w:firstColumn="1" w:lastColumn="0" w:noHBand="0" w:noVBand="1"/>
      </w:tblPr>
      <w:tblGrid>
        <w:gridCol w:w="1908"/>
        <w:gridCol w:w="3268"/>
        <w:gridCol w:w="3260"/>
      </w:tblGrid>
      <w:tr w:rsidR="008D32F8" w:rsidRPr="00B17ABA" w:rsidTr="001C6712">
        <w:trPr>
          <w:trHeight w:val="255"/>
        </w:trPr>
        <w:tc>
          <w:tcPr>
            <w:tcW w:w="1131" w:type="pct"/>
            <w:tcBorders>
              <w:bottom w:val="double" w:sz="4" w:space="0" w:color="auto"/>
            </w:tcBorders>
            <w:noWrap/>
          </w:tcPr>
          <w:p w:rsidR="008D32F8" w:rsidRPr="00B17ABA" w:rsidRDefault="008D32F8" w:rsidP="0098622D">
            <w:pPr>
              <w:pStyle w:val="TOC1"/>
            </w:pPr>
            <w:r w:rsidRPr="00B17ABA">
              <w:t>Health states</w:t>
            </w:r>
          </w:p>
        </w:tc>
        <w:tc>
          <w:tcPr>
            <w:tcW w:w="1937" w:type="pct"/>
            <w:tcBorders>
              <w:bottom w:val="double" w:sz="4" w:space="0" w:color="auto"/>
            </w:tcBorders>
          </w:tcPr>
          <w:p w:rsidR="008D32F8" w:rsidRPr="00B17ABA" w:rsidRDefault="008D32F8" w:rsidP="0098622D">
            <w:pPr>
              <w:pStyle w:val="TOC1"/>
              <w:jc w:val="center"/>
            </w:pPr>
            <w:r w:rsidRPr="00B17ABA">
              <w:t>Utility weights</w:t>
            </w:r>
          </w:p>
        </w:tc>
        <w:tc>
          <w:tcPr>
            <w:tcW w:w="1932" w:type="pct"/>
            <w:tcBorders>
              <w:bottom w:val="double" w:sz="4" w:space="0" w:color="auto"/>
            </w:tcBorders>
          </w:tcPr>
          <w:p w:rsidR="008D32F8" w:rsidRPr="00B17ABA" w:rsidRDefault="008D32F8" w:rsidP="0098622D">
            <w:pPr>
              <w:pStyle w:val="TOC1"/>
              <w:jc w:val="center"/>
            </w:pPr>
            <w:r w:rsidRPr="00B17ABA">
              <w:t>Annual costs (£)</w:t>
            </w:r>
          </w:p>
        </w:tc>
      </w:tr>
      <w:tr w:rsidR="008D32F8" w:rsidRPr="00B17ABA" w:rsidTr="001C6712">
        <w:trPr>
          <w:trHeight w:val="255"/>
        </w:trPr>
        <w:tc>
          <w:tcPr>
            <w:tcW w:w="1131" w:type="pct"/>
            <w:tcBorders>
              <w:top w:val="double" w:sz="4" w:space="0" w:color="auto"/>
            </w:tcBorders>
            <w:noWrap/>
            <w:hideMark/>
          </w:tcPr>
          <w:p w:rsidR="008D32F8" w:rsidRPr="00B17ABA" w:rsidRDefault="008D32F8" w:rsidP="0098622D">
            <w:pPr>
              <w:pStyle w:val="TOC1"/>
            </w:pPr>
            <w:r w:rsidRPr="00B17ABA">
              <w:t>No event</w:t>
            </w:r>
          </w:p>
        </w:tc>
        <w:tc>
          <w:tcPr>
            <w:tcW w:w="1937" w:type="pct"/>
            <w:tcBorders>
              <w:top w:val="double" w:sz="4" w:space="0" w:color="auto"/>
            </w:tcBorders>
            <w:vAlign w:val="center"/>
          </w:tcPr>
          <w:p w:rsidR="008D32F8" w:rsidRPr="00B17ABA" w:rsidRDefault="008D32F8" w:rsidP="00B47E9E">
            <w:pPr>
              <w:pStyle w:val="TOC1"/>
              <w:jc w:val="right"/>
            </w:pPr>
            <w:r w:rsidRPr="00B17ABA">
              <w:t>1</w:t>
            </w:r>
          </w:p>
        </w:tc>
        <w:tc>
          <w:tcPr>
            <w:tcW w:w="1932" w:type="pct"/>
            <w:tcBorders>
              <w:top w:val="double" w:sz="4" w:space="0" w:color="auto"/>
            </w:tcBorders>
            <w:vAlign w:val="center"/>
          </w:tcPr>
          <w:p w:rsidR="008D32F8" w:rsidRPr="00B17ABA" w:rsidRDefault="008D32F8" w:rsidP="00B47E9E">
            <w:pPr>
              <w:pStyle w:val="TOC1"/>
              <w:jc w:val="right"/>
            </w:pPr>
            <w:r w:rsidRPr="00B17ABA">
              <w:t>59.57</w:t>
            </w:r>
          </w:p>
        </w:tc>
      </w:tr>
      <w:tr w:rsidR="008D32F8" w:rsidRPr="00B17ABA" w:rsidTr="001C6712">
        <w:trPr>
          <w:trHeight w:val="255"/>
        </w:trPr>
        <w:tc>
          <w:tcPr>
            <w:tcW w:w="1131" w:type="pct"/>
            <w:noWrap/>
            <w:hideMark/>
          </w:tcPr>
          <w:p w:rsidR="008D32F8" w:rsidRPr="00B17ABA" w:rsidRDefault="008D32F8" w:rsidP="0098622D">
            <w:pPr>
              <w:pStyle w:val="TOC1"/>
            </w:pPr>
            <w:r w:rsidRPr="00B17ABA">
              <w:t>UA</w:t>
            </w:r>
          </w:p>
        </w:tc>
        <w:tc>
          <w:tcPr>
            <w:tcW w:w="1937" w:type="pct"/>
            <w:vAlign w:val="center"/>
          </w:tcPr>
          <w:p w:rsidR="008D32F8" w:rsidRPr="00B17ABA" w:rsidRDefault="008D32F8" w:rsidP="00B47E9E">
            <w:pPr>
              <w:pStyle w:val="TOC1"/>
              <w:jc w:val="right"/>
            </w:pPr>
            <w:r w:rsidRPr="00B17ABA">
              <w:t>0.77</w:t>
            </w:r>
          </w:p>
        </w:tc>
        <w:tc>
          <w:tcPr>
            <w:tcW w:w="1932" w:type="pct"/>
            <w:vAlign w:val="center"/>
          </w:tcPr>
          <w:p w:rsidR="008D32F8" w:rsidRPr="00B17ABA" w:rsidRDefault="008D32F8" w:rsidP="00B47E9E">
            <w:pPr>
              <w:pStyle w:val="TOC1"/>
              <w:jc w:val="right"/>
            </w:pPr>
            <w:r w:rsidRPr="00B17ABA">
              <w:t>579.61</w:t>
            </w:r>
          </w:p>
        </w:tc>
      </w:tr>
      <w:tr w:rsidR="008D32F8" w:rsidRPr="00B17ABA" w:rsidTr="001C6712">
        <w:trPr>
          <w:trHeight w:val="255"/>
        </w:trPr>
        <w:tc>
          <w:tcPr>
            <w:tcW w:w="1131" w:type="pct"/>
            <w:noWrap/>
            <w:hideMark/>
          </w:tcPr>
          <w:p w:rsidR="008D32F8" w:rsidRPr="00B17ABA" w:rsidRDefault="006A4ADA" w:rsidP="0098622D">
            <w:pPr>
              <w:pStyle w:val="TOC1"/>
            </w:pPr>
            <w:r w:rsidRPr="00B17ABA">
              <w:rPr>
                <w:rFonts w:hint="eastAsia"/>
                <w:lang w:eastAsia="ko-KR"/>
              </w:rPr>
              <w:t>Post-UA</w:t>
            </w:r>
          </w:p>
        </w:tc>
        <w:tc>
          <w:tcPr>
            <w:tcW w:w="1937" w:type="pct"/>
            <w:vAlign w:val="center"/>
          </w:tcPr>
          <w:p w:rsidR="008D32F8" w:rsidRPr="00B17ABA" w:rsidRDefault="008D32F8" w:rsidP="00B47E9E">
            <w:pPr>
              <w:pStyle w:val="TOC1"/>
              <w:jc w:val="right"/>
            </w:pPr>
            <w:r w:rsidRPr="00B17ABA">
              <w:t>0.8</w:t>
            </w:r>
          </w:p>
        </w:tc>
        <w:tc>
          <w:tcPr>
            <w:tcW w:w="1932" w:type="pct"/>
            <w:vAlign w:val="center"/>
          </w:tcPr>
          <w:p w:rsidR="008D32F8" w:rsidRPr="00B17ABA" w:rsidRDefault="008D32F8" w:rsidP="00B47E9E">
            <w:pPr>
              <w:pStyle w:val="TOC1"/>
              <w:jc w:val="right"/>
            </w:pPr>
            <w:r w:rsidRPr="00B17ABA">
              <w:t>225.26</w:t>
            </w:r>
          </w:p>
        </w:tc>
      </w:tr>
      <w:tr w:rsidR="008D32F8" w:rsidRPr="00B17ABA" w:rsidTr="001C6712">
        <w:trPr>
          <w:trHeight w:val="255"/>
        </w:trPr>
        <w:tc>
          <w:tcPr>
            <w:tcW w:w="1131" w:type="pct"/>
            <w:noWrap/>
            <w:hideMark/>
          </w:tcPr>
          <w:p w:rsidR="008D32F8" w:rsidRPr="00B17ABA" w:rsidRDefault="008D32F8" w:rsidP="0098622D">
            <w:pPr>
              <w:pStyle w:val="TOC1"/>
            </w:pPr>
            <w:r w:rsidRPr="00B17ABA">
              <w:t>MI</w:t>
            </w:r>
          </w:p>
        </w:tc>
        <w:tc>
          <w:tcPr>
            <w:tcW w:w="1937" w:type="pct"/>
            <w:vAlign w:val="center"/>
          </w:tcPr>
          <w:p w:rsidR="008D32F8" w:rsidRPr="00B17ABA" w:rsidRDefault="008D32F8" w:rsidP="00B47E9E">
            <w:pPr>
              <w:pStyle w:val="TOC1"/>
              <w:jc w:val="right"/>
            </w:pPr>
            <w:r w:rsidRPr="00B17ABA">
              <w:t>0.76</w:t>
            </w:r>
          </w:p>
        </w:tc>
        <w:tc>
          <w:tcPr>
            <w:tcW w:w="1932" w:type="pct"/>
            <w:vAlign w:val="center"/>
          </w:tcPr>
          <w:p w:rsidR="008D32F8" w:rsidRPr="00B17ABA" w:rsidRDefault="008D32F8" w:rsidP="00B47E9E">
            <w:pPr>
              <w:pStyle w:val="TOC1"/>
              <w:jc w:val="right"/>
            </w:pPr>
            <w:r w:rsidRPr="00B17ABA">
              <w:t>5,859.36</w:t>
            </w:r>
          </w:p>
        </w:tc>
      </w:tr>
      <w:tr w:rsidR="008D32F8" w:rsidRPr="00B17ABA" w:rsidTr="001C6712">
        <w:trPr>
          <w:trHeight w:val="255"/>
        </w:trPr>
        <w:tc>
          <w:tcPr>
            <w:tcW w:w="1131" w:type="pct"/>
            <w:noWrap/>
            <w:hideMark/>
          </w:tcPr>
          <w:p w:rsidR="008D32F8" w:rsidRPr="00B17ABA" w:rsidRDefault="006A4ADA" w:rsidP="0098622D">
            <w:pPr>
              <w:pStyle w:val="TOC1"/>
            </w:pPr>
            <w:r w:rsidRPr="00B17ABA">
              <w:rPr>
                <w:rFonts w:hint="eastAsia"/>
                <w:lang w:eastAsia="ko-KR"/>
              </w:rPr>
              <w:t>Post-MI</w:t>
            </w:r>
          </w:p>
        </w:tc>
        <w:tc>
          <w:tcPr>
            <w:tcW w:w="1937" w:type="pct"/>
            <w:vAlign w:val="center"/>
          </w:tcPr>
          <w:p w:rsidR="008D32F8" w:rsidRPr="00B17ABA" w:rsidRDefault="008D32F8" w:rsidP="00B47E9E">
            <w:pPr>
              <w:pStyle w:val="TOC1"/>
              <w:jc w:val="right"/>
            </w:pPr>
            <w:r w:rsidRPr="00B17ABA">
              <w:t>0.88</w:t>
            </w:r>
          </w:p>
        </w:tc>
        <w:tc>
          <w:tcPr>
            <w:tcW w:w="1932" w:type="pct"/>
            <w:vAlign w:val="center"/>
          </w:tcPr>
          <w:p w:rsidR="008D32F8" w:rsidRPr="00B17ABA" w:rsidRDefault="008D32F8" w:rsidP="00B47E9E">
            <w:pPr>
              <w:pStyle w:val="TOC1"/>
              <w:jc w:val="right"/>
            </w:pPr>
            <w:r w:rsidRPr="00B17ABA">
              <w:t>225.26</w:t>
            </w:r>
          </w:p>
        </w:tc>
      </w:tr>
      <w:tr w:rsidR="008D32F8" w:rsidRPr="00B17ABA" w:rsidTr="001C6712">
        <w:trPr>
          <w:trHeight w:val="255"/>
        </w:trPr>
        <w:tc>
          <w:tcPr>
            <w:tcW w:w="1131" w:type="pct"/>
            <w:noWrap/>
            <w:hideMark/>
          </w:tcPr>
          <w:p w:rsidR="008D32F8" w:rsidRPr="00B17ABA" w:rsidRDefault="008D32F8" w:rsidP="0098622D">
            <w:pPr>
              <w:pStyle w:val="TOC1"/>
            </w:pPr>
            <w:r w:rsidRPr="00B17ABA">
              <w:t>Stroke</w:t>
            </w:r>
          </w:p>
        </w:tc>
        <w:tc>
          <w:tcPr>
            <w:tcW w:w="1937" w:type="pct"/>
            <w:vAlign w:val="center"/>
          </w:tcPr>
          <w:p w:rsidR="008D32F8" w:rsidRPr="00B17ABA" w:rsidRDefault="008D32F8" w:rsidP="00B47E9E">
            <w:pPr>
              <w:pStyle w:val="TOC1"/>
              <w:jc w:val="right"/>
            </w:pPr>
            <w:r w:rsidRPr="00B17ABA">
              <w:t>0.63</w:t>
            </w:r>
          </w:p>
        </w:tc>
        <w:tc>
          <w:tcPr>
            <w:tcW w:w="1932" w:type="pct"/>
            <w:vAlign w:val="center"/>
          </w:tcPr>
          <w:p w:rsidR="008D32F8" w:rsidRPr="00B17ABA" w:rsidRDefault="008D32F8" w:rsidP="00B47E9E">
            <w:pPr>
              <w:pStyle w:val="TOC1"/>
              <w:jc w:val="right"/>
            </w:pPr>
            <w:r w:rsidRPr="00B17ABA">
              <w:t>10,599.02</w:t>
            </w:r>
          </w:p>
        </w:tc>
      </w:tr>
      <w:tr w:rsidR="008D32F8" w:rsidRPr="00B17ABA" w:rsidTr="001C6712">
        <w:trPr>
          <w:trHeight w:val="255"/>
        </w:trPr>
        <w:tc>
          <w:tcPr>
            <w:tcW w:w="1131" w:type="pct"/>
            <w:noWrap/>
            <w:hideMark/>
          </w:tcPr>
          <w:p w:rsidR="008D32F8" w:rsidRPr="00B17ABA" w:rsidRDefault="006A4ADA" w:rsidP="0098622D">
            <w:pPr>
              <w:pStyle w:val="TOC1"/>
            </w:pPr>
            <w:r w:rsidRPr="00B17ABA">
              <w:rPr>
                <w:rFonts w:hint="eastAsia"/>
                <w:lang w:eastAsia="ko-KR"/>
              </w:rPr>
              <w:t>Post-stroke</w:t>
            </w:r>
          </w:p>
        </w:tc>
        <w:tc>
          <w:tcPr>
            <w:tcW w:w="1937" w:type="pct"/>
            <w:vAlign w:val="center"/>
          </w:tcPr>
          <w:p w:rsidR="008D32F8" w:rsidRPr="00B17ABA" w:rsidRDefault="008D32F8" w:rsidP="00B47E9E">
            <w:pPr>
              <w:pStyle w:val="TOC1"/>
              <w:jc w:val="right"/>
            </w:pPr>
            <w:r w:rsidRPr="00B17ABA">
              <w:t>0.88</w:t>
            </w:r>
          </w:p>
        </w:tc>
        <w:tc>
          <w:tcPr>
            <w:tcW w:w="1932" w:type="pct"/>
            <w:vAlign w:val="center"/>
          </w:tcPr>
          <w:p w:rsidR="008D32F8" w:rsidRPr="00B17ABA" w:rsidRDefault="008D32F8" w:rsidP="00B47E9E">
            <w:pPr>
              <w:pStyle w:val="TOC1"/>
              <w:jc w:val="right"/>
            </w:pPr>
            <w:r w:rsidRPr="00B17ABA">
              <w:t>2,849.33</w:t>
            </w:r>
          </w:p>
        </w:tc>
      </w:tr>
      <w:tr w:rsidR="008D32F8" w:rsidRPr="00B17ABA" w:rsidTr="001C6712">
        <w:trPr>
          <w:trHeight w:val="255"/>
        </w:trPr>
        <w:tc>
          <w:tcPr>
            <w:tcW w:w="1131" w:type="pct"/>
            <w:noWrap/>
            <w:hideMark/>
          </w:tcPr>
          <w:p w:rsidR="008D32F8" w:rsidRPr="00B17ABA" w:rsidRDefault="008D32F8" w:rsidP="0098622D">
            <w:pPr>
              <w:pStyle w:val="TOC1"/>
            </w:pPr>
            <w:r w:rsidRPr="00B17ABA">
              <w:t>HF</w:t>
            </w:r>
          </w:p>
        </w:tc>
        <w:tc>
          <w:tcPr>
            <w:tcW w:w="1937" w:type="pct"/>
            <w:vAlign w:val="center"/>
          </w:tcPr>
          <w:p w:rsidR="008D32F8" w:rsidRPr="00B17ABA" w:rsidRDefault="008D32F8" w:rsidP="00B47E9E">
            <w:pPr>
              <w:pStyle w:val="TOC1"/>
              <w:jc w:val="right"/>
            </w:pPr>
            <w:r w:rsidRPr="00B17ABA">
              <w:t>0.71</w:t>
            </w:r>
          </w:p>
        </w:tc>
        <w:tc>
          <w:tcPr>
            <w:tcW w:w="1932" w:type="pct"/>
            <w:vAlign w:val="center"/>
          </w:tcPr>
          <w:p w:rsidR="008D32F8" w:rsidRPr="00B17ABA" w:rsidRDefault="008D32F8" w:rsidP="00B47E9E">
            <w:pPr>
              <w:pStyle w:val="TOC1"/>
              <w:jc w:val="right"/>
            </w:pPr>
            <w:r w:rsidRPr="00B17ABA">
              <w:t>3,564.58</w:t>
            </w:r>
          </w:p>
        </w:tc>
      </w:tr>
      <w:tr w:rsidR="008D32F8" w:rsidRPr="00B17ABA" w:rsidTr="001C6712">
        <w:trPr>
          <w:trHeight w:val="255"/>
        </w:trPr>
        <w:tc>
          <w:tcPr>
            <w:tcW w:w="1131" w:type="pct"/>
            <w:noWrap/>
            <w:hideMark/>
          </w:tcPr>
          <w:p w:rsidR="008D32F8" w:rsidRPr="00B17ABA" w:rsidRDefault="006A4ADA" w:rsidP="0098622D">
            <w:pPr>
              <w:pStyle w:val="TOC1"/>
            </w:pPr>
            <w:r w:rsidRPr="00B17ABA">
              <w:rPr>
                <w:rFonts w:hint="eastAsia"/>
                <w:lang w:eastAsia="ko-KR"/>
              </w:rPr>
              <w:t>Post-HF</w:t>
            </w:r>
          </w:p>
        </w:tc>
        <w:tc>
          <w:tcPr>
            <w:tcW w:w="1937" w:type="pct"/>
            <w:vAlign w:val="center"/>
          </w:tcPr>
          <w:p w:rsidR="008D32F8" w:rsidRPr="00B17ABA" w:rsidRDefault="008D32F8" w:rsidP="00B47E9E">
            <w:pPr>
              <w:pStyle w:val="TOC1"/>
              <w:jc w:val="right"/>
            </w:pPr>
            <w:r w:rsidRPr="00B17ABA">
              <w:t>0.88</w:t>
            </w:r>
          </w:p>
        </w:tc>
        <w:tc>
          <w:tcPr>
            <w:tcW w:w="1932" w:type="pct"/>
            <w:vAlign w:val="center"/>
          </w:tcPr>
          <w:p w:rsidR="008D32F8" w:rsidRPr="00B17ABA" w:rsidRDefault="008D32F8" w:rsidP="00B47E9E">
            <w:pPr>
              <w:pStyle w:val="TOC1"/>
              <w:jc w:val="right"/>
            </w:pPr>
            <w:r w:rsidRPr="00B17ABA">
              <w:t>225.26</w:t>
            </w:r>
          </w:p>
        </w:tc>
      </w:tr>
      <w:tr w:rsidR="008D32F8" w:rsidRPr="00B17ABA" w:rsidTr="001C6712">
        <w:trPr>
          <w:trHeight w:val="255"/>
        </w:trPr>
        <w:tc>
          <w:tcPr>
            <w:tcW w:w="1131" w:type="pct"/>
            <w:noWrap/>
            <w:hideMark/>
          </w:tcPr>
          <w:p w:rsidR="008D32F8" w:rsidRPr="00B17ABA" w:rsidRDefault="008D32F8" w:rsidP="0098622D">
            <w:pPr>
              <w:pStyle w:val="TOC1"/>
            </w:pPr>
            <w:r w:rsidRPr="00B17ABA">
              <w:t>DM</w:t>
            </w:r>
          </w:p>
        </w:tc>
        <w:tc>
          <w:tcPr>
            <w:tcW w:w="1937" w:type="pct"/>
            <w:vAlign w:val="center"/>
          </w:tcPr>
          <w:p w:rsidR="008D32F8" w:rsidRPr="00B17ABA" w:rsidRDefault="008D32F8" w:rsidP="00B47E9E">
            <w:pPr>
              <w:pStyle w:val="TOC1"/>
              <w:jc w:val="right"/>
            </w:pPr>
            <w:r w:rsidRPr="00B17ABA">
              <w:t>0.9</w:t>
            </w:r>
          </w:p>
        </w:tc>
        <w:tc>
          <w:tcPr>
            <w:tcW w:w="1932" w:type="pct"/>
            <w:vAlign w:val="center"/>
          </w:tcPr>
          <w:p w:rsidR="008D32F8" w:rsidRPr="00B17ABA" w:rsidRDefault="008D32F8" w:rsidP="00B47E9E">
            <w:pPr>
              <w:pStyle w:val="TOC1"/>
              <w:jc w:val="right"/>
            </w:pPr>
            <w:r w:rsidRPr="00B17ABA">
              <w:t>1,190.03</w:t>
            </w:r>
          </w:p>
        </w:tc>
      </w:tr>
    </w:tbl>
    <w:p w:rsidR="00320128" w:rsidRPr="00B17ABA" w:rsidRDefault="00320128" w:rsidP="001A2558"/>
    <w:p w:rsidR="000A2CBF" w:rsidRPr="00B17ABA" w:rsidRDefault="000A2CBF" w:rsidP="001A2558">
      <w:pPr>
        <w:pStyle w:val="Heading3"/>
      </w:pPr>
      <w:r w:rsidRPr="00B17ABA">
        <w:t>Costs</w:t>
      </w:r>
    </w:p>
    <w:p w:rsidR="000A2CBF" w:rsidRPr="00B17ABA" w:rsidRDefault="000A2CBF" w:rsidP="006654F4">
      <w:pPr>
        <w:jc w:val="both"/>
        <w:rPr>
          <w:lang w:eastAsia="ko-KR"/>
        </w:rPr>
      </w:pPr>
      <w:r w:rsidRPr="00B17ABA">
        <w:rPr>
          <w:rFonts w:hint="eastAsia"/>
          <w:lang w:eastAsia="ko-KR"/>
        </w:rPr>
        <w:t>As a</w:t>
      </w:r>
      <w:r w:rsidRPr="00B17ABA">
        <w:t>ntihypertensive treatment is lifelong treatment</w:t>
      </w:r>
      <w:r w:rsidRPr="00B17ABA">
        <w:rPr>
          <w:rFonts w:hint="eastAsia"/>
          <w:lang w:eastAsia="ko-KR"/>
        </w:rPr>
        <w:t xml:space="preserve">, </w:t>
      </w:r>
      <w:r w:rsidRPr="00B17ABA">
        <w:t xml:space="preserve">it </w:t>
      </w:r>
      <w:r w:rsidRPr="00B17ABA">
        <w:rPr>
          <w:rFonts w:hint="eastAsia"/>
          <w:lang w:eastAsia="ko-KR"/>
        </w:rPr>
        <w:t>wa</w:t>
      </w:r>
      <w:r w:rsidRPr="00B17ABA">
        <w:t>s assumed that the patients t</w:t>
      </w:r>
      <w:r w:rsidRPr="00B17ABA">
        <w:rPr>
          <w:rFonts w:hint="eastAsia"/>
          <w:lang w:eastAsia="ko-KR"/>
        </w:rPr>
        <w:t>ook</w:t>
      </w:r>
      <w:r w:rsidR="009C29E5" w:rsidRPr="00B17ABA">
        <w:rPr>
          <w:lang w:eastAsia="ko-KR"/>
        </w:rPr>
        <w:t xml:space="preserve"> </w:t>
      </w:r>
      <w:r w:rsidRPr="00B17ABA">
        <w:rPr>
          <w:rFonts w:hint="eastAsia"/>
          <w:lang w:eastAsia="ko-KR"/>
        </w:rPr>
        <w:t xml:space="preserve">antihypertensive drugs </w:t>
      </w:r>
      <w:r w:rsidRPr="00B17ABA">
        <w:t xml:space="preserve">for </w:t>
      </w:r>
      <w:r w:rsidR="00287303" w:rsidRPr="00B17ABA">
        <w:rPr>
          <w:rFonts w:hint="eastAsia"/>
          <w:lang w:eastAsia="ko-KR"/>
        </w:rPr>
        <w:t>the remainder of their lives</w:t>
      </w:r>
      <w:r w:rsidRPr="00B17ABA">
        <w:t>.</w:t>
      </w:r>
      <w:r w:rsidR="009C29E5" w:rsidRPr="00B17ABA">
        <w:t xml:space="preserve"> </w:t>
      </w:r>
      <w:r w:rsidRPr="00B17ABA">
        <w:rPr>
          <w:lang w:eastAsia="ko-KR"/>
        </w:rPr>
        <w:t>Annual drug costs came f</w:t>
      </w:r>
      <w:r w:rsidR="004902DE" w:rsidRPr="00B17ABA">
        <w:rPr>
          <w:lang w:eastAsia="ko-KR"/>
        </w:rPr>
        <w:t>rom the NICE hypertension model</w:t>
      </w:r>
      <w:r w:rsidR="00CD11E1" w:rsidRPr="00B17ABA">
        <w:rPr>
          <w:lang w:eastAsia="ko-KR"/>
        </w:rPr>
        <w:fldChar w:fldCharType="begin"/>
      </w:r>
      <w:r w:rsidR="00EE2B4F" w:rsidRPr="00B17ABA">
        <w:rPr>
          <w:lang w:eastAsia="ko-KR"/>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rPr>
          <w:lang w:eastAsia="ko-KR"/>
        </w:rPr>
        <w:fldChar w:fldCharType="separate"/>
      </w:r>
      <w:r w:rsidR="00EE2B4F" w:rsidRPr="00B17ABA">
        <w:rPr>
          <w:noProof/>
          <w:vertAlign w:val="superscript"/>
          <w:lang w:eastAsia="ko-KR"/>
        </w:rPr>
        <w:t>[63]</w:t>
      </w:r>
      <w:r w:rsidR="00CD11E1" w:rsidRPr="00B17ABA">
        <w:rPr>
          <w:lang w:eastAsia="ko-KR"/>
        </w:rPr>
        <w:fldChar w:fldCharType="end"/>
      </w:r>
      <w:r w:rsidRPr="00B17ABA">
        <w:rPr>
          <w:lang w:eastAsia="ko-KR"/>
        </w:rPr>
        <w:t xml:space="preserve">. NICE calculated the drug costs per year based on the prices quoted in the British National Formulary 60 (September 2010). The optimal doses were provided by clinical members of the </w:t>
      </w:r>
      <w:r w:rsidR="00287303" w:rsidRPr="00B17ABA">
        <w:rPr>
          <w:lang w:eastAsia="ko-KR"/>
        </w:rPr>
        <w:t xml:space="preserve">Guideline Development Group </w:t>
      </w:r>
      <w:r w:rsidR="00287303" w:rsidRPr="00B17ABA">
        <w:rPr>
          <w:rFonts w:hint="eastAsia"/>
          <w:lang w:eastAsia="ko-KR"/>
        </w:rPr>
        <w:t>(</w:t>
      </w:r>
      <w:r w:rsidRPr="00B17ABA">
        <w:rPr>
          <w:lang w:eastAsia="ko-KR"/>
        </w:rPr>
        <w:t>GDG</w:t>
      </w:r>
      <w:r w:rsidR="00287303" w:rsidRPr="00B17ABA">
        <w:rPr>
          <w:rFonts w:hint="eastAsia"/>
          <w:lang w:eastAsia="ko-KR"/>
        </w:rPr>
        <w:t>)</w:t>
      </w:r>
      <w:r w:rsidRPr="00B17ABA">
        <w:rPr>
          <w:lang w:eastAsia="ko-KR"/>
        </w:rPr>
        <w:t xml:space="preserve">. The costs of base-case represent the cost for the most commonly used drug in each class based on the 2008 NHS Prescription Cost Analysis. </w:t>
      </w:r>
    </w:p>
    <w:p w:rsidR="00AA231D" w:rsidRPr="00B17ABA" w:rsidRDefault="00AA231D" w:rsidP="00AA231D">
      <w:pPr>
        <w:jc w:val="both"/>
      </w:pPr>
      <w:r w:rsidRPr="00B17ABA">
        <w:rPr>
          <w:rFonts w:hint="eastAsia"/>
          <w:lang w:eastAsia="ko-KR"/>
        </w:rPr>
        <w:t>As recommended in the NICE guideline, i</w:t>
      </w:r>
      <w:r w:rsidRPr="00B17ABA">
        <w:t xml:space="preserve">t </w:t>
      </w:r>
      <w:r w:rsidRPr="00B17ABA">
        <w:rPr>
          <w:rFonts w:hint="eastAsia"/>
          <w:lang w:eastAsia="ko-KR"/>
        </w:rPr>
        <w:t>was</w:t>
      </w:r>
      <w:r w:rsidRPr="00B17ABA">
        <w:rPr>
          <w:lang w:eastAsia="ko-KR"/>
        </w:rPr>
        <w:t xml:space="preserve"> </w:t>
      </w:r>
      <w:r w:rsidRPr="00B17ABA">
        <w:t xml:space="preserve">assumed that both the controlled and </w:t>
      </w:r>
      <w:r w:rsidRPr="00B17ABA">
        <w:rPr>
          <w:lang w:eastAsia="ko-KR"/>
        </w:rPr>
        <w:t>un</w:t>
      </w:r>
      <w:r w:rsidRPr="00B17ABA">
        <w:rPr>
          <w:rFonts w:hint="eastAsia"/>
          <w:lang w:eastAsia="ko-KR"/>
        </w:rPr>
        <w:t xml:space="preserve">controlled patients </w:t>
      </w:r>
      <w:r w:rsidRPr="00B17ABA">
        <w:t>ha</w:t>
      </w:r>
      <w:r w:rsidRPr="00B17ABA">
        <w:rPr>
          <w:rFonts w:hint="eastAsia"/>
          <w:lang w:eastAsia="ko-KR"/>
        </w:rPr>
        <w:t>d</w:t>
      </w:r>
      <w:r w:rsidRPr="00B17ABA">
        <w:t xml:space="preserve"> an annual GP check-up, which include</w:t>
      </w:r>
      <w:r w:rsidRPr="00B17ABA">
        <w:rPr>
          <w:rFonts w:hint="eastAsia"/>
          <w:lang w:eastAsia="ko-KR"/>
        </w:rPr>
        <w:t>d</w:t>
      </w:r>
      <w:r w:rsidRPr="00B17ABA">
        <w:t xml:space="preserve"> physical examination, routin</w:t>
      </w:r>
      <w:r w:rsidRPr="00B17ABA">
        <w:rPr>
          <w:rFonts w:hint="eastAsia"/>
          <w:lang w:eastAsia="ko-KR"/>
        </w:rPr>
        <w:t>e</w:t>
      </w:r>
      <w:r w:rsidRPr="00B17ABA">
        <w:t xml:space="preserve"> laboratory tests and other diagnostic procedures</w:t>
      </w:r>
      <w:r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Pr="00B17ABA">
        <w:fldChar w:fldCharType="separate"/>
      </w:r>
      <w:r w:rsidR="00EE2B4F" w:rsidRPr="00B17ABA">
        <w:rPr>
          <w:noProof/>
          <w:vertAlign w:val="superscript"/>
        </w:rPr>
        <w:t>[63]</w:t>
      </w:r>
      <w:r w:rsidRPr="00B17ABA">
        <w:fldChar w:fldCharType="end"/>
      </w:r>
      <w:r w:rsidRPr="00B17ABA">
        <w:t xml:space="preserve">. The estimated cost for </w:t>
      </w:r>
      <w:r w:rsidRPr="00B17ABA">
        <w:rPr>
          <w:rFonts w:hint="eastAsia"/>
          <w:lang w:eastAsia="ko-KR"/>
        </w:rPr>
        <w:t xml:space="preserve">the </w:t>
      </w:r>
      <w:r w:rsidRPr="00B17ABA">
        <w:t xml:space="preserve">annual check-up in the NICE hypertension model, which was </w:t>
      </w:r>
      <w:r w:rsidRPr="00B17ABA">
        <w:rPr>
          <w:rFonts w:cstheme="majorBidi"/>
        </w:rPr>
        <w:t>£</w:t>
      </w:r>
      <w:r w:rsidRPr="00B17ABA">
        <w:t>56, was converted to 2011/12 value using the Personal Social Services Research Unit (PSSRU) 2011 inflation indices</w:t>
      </w:r>
      <w:r w:rsidRPr="00B17ABA">
        <w:fldChar w:fldCharType="begin"/>
      </w:r>
      <w:r w:rsidR="00EE2B4F" w:rsidRPr="00B17ABA">
        <w:instrText xml:space="preserve"> ADDIN EN.CITE &lt;EndNote&gt;&lt;Cite&gt;&lt;Author&gt;(PSSRU)&lt;/Author&gt;&lt;Year&gt;2011&lt;/Year&gt;&lt;RecNum&gt;522&lt;/RecNum&gt;&lt;DisplayText&gt;&lt;style face="superscript"&gt;[335]&lt;/style&gt;&lt;/DisplayText&gt;&lt;record&gt;&lt;rec-number&gt;522&lt;/rec-number&gt;&lt;foreign-keys&gt;&lt;key app="EN" db-id="z2a0dvwpazf220et2vh50z295rxpzfevwft2"&gt;522&lt;/key&gt;&lt;/foreign-keys&gt;&lt;ref-type name="Book"&gt;6&lt;/ref-type&gt;&lt;contributors&gt;&lt;authors&gt;&lt;author&gt;Personal Social Services Research Unit (PSSRU)&lt;/author&gt;&lt;/authors&gt;&lt;/contributors&gt;&lt;titles&gt;&lt;title&gt;Unit costs of health and social care 2011&lt;/title&gt;&lt;/titles&gt;&lt;dates&gt;&lt;year&gt;2011&lt;/year&gt;&lt;/dates&gt;&lt;pub-location&gt;Kent, UK&lt;/pub-location&gt;&lt;urls&gt;&lt;related-urls&gt;&lt;url&gt;http://www.pssru.ac.uk/pdf/uc/uc2011/uc2011.pdf&lt;/url&gt;&lt;/related-urls&gt;&lt;/urls&gt;&lt;/record&gt;&lt;/Cite&gt;&lt;/EndNote&gt;</w:instrText>
      </w:r>
      <w:r w:rsidRPr="00B17ABA">
        <w:fldChar w:fldCharType="separate"/>
      </w:r>
      <w:r w:rsidR="00EE2B4F" w:rsidRPr="00B17ABA">
        <w:rPr>
          <w:noProof/>
          <w:vertAlign w:val="superscript"/>
        </w:rPr>
        <w:t>[335]</w:t>
      </w:r>
      <w:r w:rsidRPr="00B17ABA">
        <w:fldChar w:fldCharType="end"/>
      </w:r>
      <w:r w:rsidRPr="00B17ABA">
        <w:t>.</w:t>
      </w:r>
    </w:p>
    <w:p w:rsidR="00AA231D" w:rsidRPr="00B17ABA" w:rsidRDefault="00AA231D" w:rsidP="001A2558">
      <w:pPr>
        <w:pStyle w:val="Caption"/>
      </w:pPr>
    </w:p>
    <w:p w:rsidR="000A2CBF" w:rsidRPr="00B17ABA" w:rsidRDefault="000A2CBF" w:rsidP="001A2558">
      <w:pPr>
        <w:pStyle w:val="Caption"/>
      </w:pPr>
      <w:bookmarkStart w:id="195" w:name="_Toc426018648"/>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7</w:t>
        </w:r>
      </w:fldSimple>
      <w:r w:rsidRPr="00B17ABA">
        <w:t xml:space="preserve">. </w:t>
      </w:r>
      <w:r w:rsidR="008D32F8" w:rsidRPr="00B17ABA">
        <w:t>Antihypertensive d</w:t>
      </w:r>
      <w:r w:rsidRPr="00B17ABA">
        <w:t>rug costs per year</w:t>
      </w:r>
      <w:bookmarkEnd w:id="195"/>
      <w:r w:rsidR="008D32F8" w:rsidRPr="00B17ABA">
        <w:t xml:space="preserve"> </w:t>
      </w:r>
    </w:p>
    <w:tbl>
      <w:tblPr>
        <w:tblW w:w="5000" w:type="pct"/>
        <w:tblLook w:val="04A0" w:firstRow="1" w:lastRow="0" w:firstColumn="1" w:lastColumn="0" w:noHBand="0" w:noVBand="1"/>
      </w:tblPr>
      <w:tblGrid>
        <w:gridCol w:w="1521"/>
        <w:gridCol w:w="2305"/>
        <w:gridCol w:w="2305"/>
        <w:gridCol w:w="2305"/>
      </w:tblGrid>
      <w:tr w:rsidR="000A2CBF" w:rsidRPr="00B17ABA" w:rsidTr="001C6712">
        <w:trPr>
          <w:trHeight w:val="300"/>
        </w:trPr>
        <w:tc>
          <w:tcPr>
            <w:tcW w:w="902" w:type="pct"/>
            <w:tcBorders>
              <w:top w:val="single" w:sz="4" w:space="0" w:color="auto"/>
              <w:left w:val="single" w:sz="4" w:space="0" w:color="auto"/>
              <w:bottom w:val="double" w:sz="4" w:space="0" w:color="auto"/>
              <w:right w:val="single" w:sz="4" w:space="0" w:color="auto"/>
            </w:tcBorders>
            <w:shd w:val="clear" w:color="auto" w:fill="auto"/>
            <w:noWrap/>
            <w:vAlign w:val="bottom"/>
            <w:hideMark/>
          </w:tcPr>
          <w:p w:rsidR="000A2CBF" w:rsidRPr="00B17ABA" w:rsidRDefault="000A2CBF" w:rsidP="0098622D">
            <w:pPr>
              <w:pStyle w:val="TOC1"/>
            </w:pPr>
            <w:r w:rsidRPr="00B17ABA">
              <w:t> </w:t>
            </w:r>
          </w:p>
        </w:tc>
        <w:tc>
          <w:tcPr>
            <w:tcW w:w="1366" w:type="pct"/>
            <w:tcBorders>
              <w:top w:val="single" w:sz="4" w:space="0" w:color="auto"/>
              <w:left w:val="nil"/>
              <w:bottom w:val="double" w:sz="4" w:space="0" w:color="auto"/>
              <w:right w:val="single" w:sz="4" w:space="0" w:color="auto"/>
            </w:tcBorders>
            <w:shd w:val="clear" w:color="auto" w:fill="auto"/>
            <w:noWrap/>
            <w:vAlign w:val="bottom"/>
            <w:hideMark/>
          </w:tcPr>
          <w:p w:rsidR="000A2CBF" w:rsidRPr="00B17ABA" w:rsidRDefault="000A2CBF" w:rsidP="0098622D">
            <w:pPr>
              <w:pStyle w:val="TOC1"/>
              <w:jc w:val="center"/>
              <w:rPr>
                <w:lang w:eastAsia="ko-KR"/>
              </w:rPr>
            </w:pPr>
            <w:r w:rsidRPr="00B17ABA">
              <w:t>Base-case</w:t>
            </w:r>
            <w:r w:rsidR="00B47E9E" w:rsidRPr="00B17ABA">
              <w:rPr>
                <w:rFonts w:hint="eastAsia"/>
                <w:lang w:eastAsia="ko-KR"/>
              </w:rPr>
              <w:t xml:space="preserve"> (</w:t>
            </w:r>
            <w:r w:rsidR="00B47E9E" w:rsidRPr="00B17ABA">
              <w:rPr>
                <w:rFonts w:cstheme="majorBidi"/>
                <w:lang w:eastAsia="ko-KR"/>
              </w:rPr>
              <w:t>£</w:t>
            </w:r>
            <w:r w:rsidR="00B47E9E" w:rsidRPr="00B17ABA">
              <w:rPr>
                <w:rFonts w:hint="eastAsia"/>
                <w:lang w:eastAsia="ko-KR"/>
              </w:rPr>
              <w:t>)</w:t>
            </w:r>
          </w:p>
        </w:tc>
        <w:tc>
          <w:tcPr>
            <w:tcW w:w="1366" w:type="pct"/>
            <w:tcBorders>
              <w:top w:val="single" w:sz="4" w:space="0" w:color="auto"/>
              <w:left w:val="nil"/>
              <w:bottom w:val="double" w:sz="4" w:space="0" w:color="auto"/>
              <w:right w:val="single" w:sz="4" w:space="0" w:color="auto"/>
            </w:tcBorders>
            <w:shd w:val="clear" w:color="auto" w:fill="auto"/>
            <w:noWrap/>
            <w:vAlign w:val="bottom"/>
            <w:hideMark/>
          </w:tcPr>
          <w:p w:rsidR="000A2CBF" w:rsidRPr="00B17ABA" w:rsidRDefault="000A2CBF" w:rsidP="0098622D">
            <w:pPr>
              <w:pStyle w:val="TOC1"/>
              <w:jc w:val="center"/>
              <w:rPr>
                <w:lang w:eastAsia="ko-KR"/>
              </w:rPr>
            </w:pPr>
            <w:r w:rsidRPr="00B17ABA">
              <w:t>Cheapest drug</w:t>
            </w:r>
            <w:r w:rsidR="00B47E9E" w:rsidRPr="00B17ABA">
              <w:rPr>
                <w:rFonts w:hint="eastAsia"/>
                <w:lang w:eastAsia="ko-KR"/>
              </w:rPr>
              <w:t xml:space="preserve"> (</w:t>
            </w:r>
            <w:r w:rsidR="00B47E9E" w:rsidRPr="00B17ABA">
              <w:rPr>
                <w:rFonts w:cstheme="majorBidi"/>
                <w:lang w:eastAsia="ko-KR"/>
              </w:rPr>
              <w:t>£</w:t>
            </w:r>
            <w:r w:rsidR="00B47E9E" w:rsidRPr="00B17ABA">
              <w:rPr>
                <w:rFonts w:hint="eastAsia"/>
                <w:lang w:eastAsia="ko-KR"/>
              </w:rPr>
              <w:t>)</w:t>
            </w:r>
          </w:p>
        </w:tc>
        <w:tc>
          <w:tcPr>
            <w:tcW w:w="1366" w:type="pct"/>
            <w:tcBorders>
              <w:top w:val="single" w:sz="4" w:space="0" w:color="auto"/>
              <w:left w:val="nil"/>
              <w:bottom w:val="double" w:sz="4" w:space="0" w:color="auto"/>
              <w:right w:val="single" w:sz="4" w:space="0" w:color="auto"/>
            </w:tcBorders>
            <w:shd w:val="clear" w:color="auto" w:fill="auto"/>
            <w:noWrap/>
            <w:vAlign w:val="bottom"/>
            <w:hideMark/>
          </w:tcPr>
          <w:p w:rsidR="000A2CBF" w:rsidRPr="00B17ABA" w:rsidRDefault="000A2CBF" w:rsidP="0098622D">
            <w:pPr>
              <w:pStyle w:val="TOC1"/>
              <w:jc w:val="center"/>
              <w:rPr>
                <w:lang w:eastAsia="ko-KR"/>
              </w:rPr>
            </w:pPr>
            <w:r w:rsidRPr="00B17ABA">
              <w:t>Most expensive drug</w:t>
            </w:r>
            <w:r w:rsidR="00B47E9E" w:rsidRPr="00B17ABA">
              <w:rPr>
                <w:rFonts w:hint="eastAsia"/>
                <w:lang w:eastAsia="ko-KR"/>
              </w:rPr>
              <w:t xml:space="preserve"> (</w:t>
            </w:r>
            <w:r w:rsidR="00B47E9E" w:rsidRPr="00B17ABA">
              <w:rPr>
                <w:rFonts w:cstheme="majorBidi"/>
                <w:lang w:eastAsia="ko-KR"/>
              </w:rPr>
              <w:t>£</w:t>
            </w:r>
            <w:r w:rsidR="00B47E9E" w:rsidRPr="00B17ABA">
              <w:rPr>
                <w:rFonts w:hint="eastAsia"/>
                <w:lang w:eastAsia="ko-KR"/>
              </w:rPr>
              <w:t>)</w:t>
            </w:r>
          </w:p>
        </w:tc>
      </w:tr>
      <w:tr w:rsidR="000A2CBF" w:rsidRPr="00B17ABA" w:rsidTr="001C6712">
        <w:trPr>
          <w:trHeight w:val="300"/>
        </w:trPr>
        <w:tc>
          <w:tcPr>
            <w:tcW w:w="902"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0A2CBF" w:rsidRPr="00B17ABA" w:rsidRDefault="007559C5" w:rsidP="0098622D">
            <w:pPr>
              <w:pStyle w:val="TOC1"/>
            </w:pPr>
            <w:r w:rsidRPr="00B17ABA">
              <w:t>Ds</w:t>
            </w:r>
          </w:p>
        </w:tc>
        <w:tc>
          <w:tcPr>
            <w:tcW w:w="1366"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11.86</w:t>
            </w:r>
          </w:p>
        </w:tc>
        <w:tc>
          <w:tcPr>
            <w:tcW w:w="1366"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11.86</w:t>
            </w:r>
          </w:p>
        </w:tc>
        <w:tc>
          <w:tcPr>
            <w:tcW w:w="1366" w:type="pct"/>
            <w:tcBorders>
              <w:top w:val="double" w:sz="4" w:space="0" w:color="auto"/>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50.74</w:t>
            </w:r>
          </w:p>
        </w:tc>
      </w:tr>
      <w:tr w:rsidR="000A2CBF" w:rsidRPr="00B17ABA" w:rsidTr="009C29E5">
        <w:trPr>
          <w:trHeight w:val="300"/>
        </w:trPr>
        <w:tc>
          <w:tcPr>
            <w:tcW w:w="902"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98622D">
            <w:pPr>
              <w:pStyle w:val="TOC1"/>
            </w:pPr>
            <w:r w:rsidRPr="00B17ABA">
              <w:t>BBs</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13.17</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13.17</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485.45</w:t>
            </w:r>
          </w:p>
        </w:tc>
      </w:tr>
      <w:tr w:rsidR="000A2CBF" w:rsidRPr="00B17ABA" w:rsidTr="009C29E5">
        <w:trPr>
          <w:trHeight w:val="300"/>
        </w:trPr>
        <w:tc>
          <w:tcPr>
            <w:tcW w:w="902"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98622D">
            <w:pPr>
              <w:pStyle w:val="TOC1"/>
            </w:pPr>
            <w:r w:rsidRPr="00B17ABA">
              <w:t>CCBs</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18.64</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18.64</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431.22</w:t>
            </w:r>
          </w:p>
        </w:tc>
      </w:tr>
      <w:tr w:rsidR="000A2CBF" w:rsidRPr="00B17ABA" w:rsidTr="009C29E5">
        <w:trPr>
          <w:trHeight w:val="300"/>
        </w:trPr>
        <w:tc>
          <w:tcPr>
            <w:tcW w:w="902"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98622D">
            <w:pPr>
              <w:pStyle w:val="TOC1"/>
            </w:pPr>
            <w:r w:rsidRPr="00B17ABA">
              <w:t>ACEIs</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20.73</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20.71</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163.08</w:t>
            </w:r>
          </w:p>
        </w:tc>
      </w:tr>
      <w:tr w:rsidR="000A2CBF" w:rsidRPr="00B17ABA" w:rsidTr="009C29E5">
        <w:trPr>
          <w:trHeight w:val="300"/>
        </w:trPr>
        <w:tc>
          <w:tcPr>
            <w:tcW w:w="902" w:type="pct"/>
            <w:tcBorders>
              <w:top w:val="nil"/>
              <w:left w:val="single" w:sz="4" w:space="0" w:color="auto"/>
              <w:bottom w:val="single" w:sz="4" w:space="0" w:color="auto"/>
              <w:right w:val="single" w:sz="4" w:space="0" w:color="auto"/>
            </w:tcBorders>
            <w:shd w:val="clear" w:color="auto" w:fill="auto"/>
            <w:noWrap/>
            <w:vAlign w:val="bottom"/>
            <w:hideMark/>
          </w:tcPr>
          <w:p w:rsidR="000A2CBF" w:rsidRPr="00B17ABA" w:rsidRDefault="000A2CBF" w:rsidP="0098622D">
            <w:pPr>
              <w:pStyle w:val="TOC1"/>
            </w:pPr>
            <w:r w:rsidRPr="00B17ABA">
              <w:t>ARBs</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25.94</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25.94</w:t>
            </w:r>
          </w:p>
        </w:tc>
        <w:tc>
          <w:tcPr>
            <w:tcW w:w="1366" w:type="pct"/>
            <w:tcBorders>
              <w:top w:val="nil"/>
              <w:left w:val="nil"/>
              <w:bottom w:val="single" w:sz="4" w:space="0" w:color="auto"/>
              <w:right w:val="single" w:sz="4" w:space="0" w:color="auto"/>
            </w:tcBorders>
            <w:shd w:val="clear" w:color="auto" w:fill="auto"/>
            <w:noWrap/>
            <w:vAlign w:val="bottom"/>
            <w:hideMark/>
          </w:tcPr>
          <w:p w:rsidR="000A2CBF" w:rsidRPr="00B17ABA" w:rsidRDefault="000A2CBF" w:rsidP="00B47E9E">
            <w:pPr>
              <w:pStyle w:val="TOC1"/>
              <w:jc w:val="right"/>
            </w:pPr>
            <w:r w:rsidRPr="00B17ABA">
              <w:t>263.71</w:t>
            </w:r>
          </w:p>
        </w:tc>
      </w:tr>
    </w:tbl>
    <w:p w:rsidR="000A2CBF" w:rsidRPr="00B17ABA" w:rsidRDefault="000A2CBF" w:rsidP="001A2558">
      <w:pPr>
        <w:rPr>
          <w:lang w:eastAsia="ko-KR"/>
        </w:rPr>
      </w:pPr>
    </w:p>
    <w:p w:rsidR="000A2CBF" w:rsidRPr="00B17ABA" w:rsidRDefault="000A2CBF" w:rsidP="00F570A1">
      <w:pPr>
        <w:jc w:val="both"/>
      </w:pPr>
      <w:r w:rsidRPr="00B17ABA">
        <w:t xml:space="preserve">Annual costs of each CVD estimated in the ScHARR statin model were </w:t>
      </w:r>
      <w:r w:rsidR="008D32F8" w:rsidRPr="00B17ABA">
        <w:t xml:space="preserve">also </w:t>
      </w:r>
      <w:r w:rsidRPr="00B17ABA">
        <w:t>adjusted to 2011/2012 value using the Unit Costs of Health and Social Care 2011 inflation indices</w:t>
      </w:r>
      <w:r w:rsidR="008B5F10" w:rsidRPr="00B17ABA">
        <w:fldChar w:fldCharType="begin">
          <w:fldData xml:space="preserve">PEVuZE5vdGU+PENpdGU+PEF1dGhvcj5XYXJkPC9BdXRob3I+PFllYXI+MjAwNzwvWWVhcj48UmVj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</w:fldData>
        </w:fldChar>
      </w:r>
      <w:r w:rsidR="00EE2B4F" w:rsidRPr="00B17ABA">
        <w:instrText xml:space="preserve"> ADDIN EN.CITE </w:instrText>
      </w:r>
      <w:r w:rsidR="00EE2B4F" w:rsidRPr="00B17ABA">
        <w:fldChar w:fldCharType="begin">
          <w:fldData xml:space="preserve">PEVuZE5vdGU+PENpdGU+PEF1dGhvcj5XYXJkPC9BdXRob3I+PFllYXI+MjAwNzwvWWVhcj48UmVj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</w:fldData>
        </w:fldChar>
      </w:r>
      <w:r w:rsidR="00EE2B4F" w:rsidRPr="00B17ABA">
        <w:instrText xml:space="preserve"> ADDIN EN.CITE.DATA </w:instrText>
      </w:r>
      <w:r w:rsidR="00EE2B4F" w:rsidRPr="00B17ABA">
        <w:fldChar w:fldCharType="end"/>
      </w:r>
      <w:r w:rsidR="008B5F10" w:rsidRPr="00B17ABA">
        <w:fldChar w:fldCharType="separate"/>
      </w:r>
      <w:r w:rsidR="00EE2B4F" w:rsidRPr="00B17ABA">
        <w:rPr>
          <w:noProof/>
          <w:vertAlign w:val="superscript"/>
        </w:rPr>
        <w:t>[286, 335]</w:t>
      </w:r>
      <w:r w:rsidR="008B5F10" w:rsidRPr="00B17ABA">
        <w:fldChar w:fldCharType="end"/>
      </w:r>
      <w:r w:rsidRPr="00B17ABA">
        <w:t xml:space="preserve">. Those costs include the overall expenses related to </w:t>
      </w:r>
      <w:r w:rsidR="00A35D53" w:rsidRPr="00B17ABA">
        <w:t>drug</w:t>
      </w:r>
      <w:r w:rsidRPr="00B17ABA">
        <w:t>, GP contact, hospitalisation and surgical proced</w:t>
      </w:r>
      <w:r w:rsidR="008D32F8" w:rsidRPr="00B17ABA">
        <w:t xml:space="preserve">ure for appropriate patients. </w:t>
      </w:r>
      <w:r w:rsidRPr="00B17ABA">
        <w:t>Subsequent year costs of each CVD were applied to the post-CVD states</w:t>
      </w:r>
      <w:r w:rsidR="009C29E5" w:rsidRPr="00B17ABA">
        <w:t xml:space="preserve"> (</w:t>
      </w:r>
      <w:r w:rsidR="00313AF7" w:rsidRPr="00B17ABA">
        <w:t>see</w:t>
      </w:r>
      <w:r w:rsidR="009C29E5" w:rsidRPr="00B17ABA">
        <w:t xml:space="preserve"> </w:t>
      </w:r>
      <w:r w:rsidR="004E0CA5" w:rsidRPr="00B17ABA">
        <w:fldChar w:fldCharType="begin"/>
      </w:r>
      <w:r w:rsidR="004E0CA5" w:rsidRPr="00B17ABA">
        <w:instrText xml:space="preserve"> REF _Ref423612174 \h </w:instrText>
      </w:r>
      <w:r w:rsidR="00B17ABA">
        <w:instrText xml:space="preserve"> \* MERGEFORMAT </w:instrText>
      </w:r>
      <w:r w:rsidR="004E0CA5"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6</w:t>
      </w:r>
      <w:r w:rsidR="004E0CA5" w:rsidRPr="00B17ABA">
        <w:fldChar w:fldCharType="end"/>
      </w:r>
      <w:r w:rsidR="009C29E5" w:rsidRPr="00B17ABA">
        <w:t>)</w:t>
      </w:r>
      <w:r w:rsidRPr="00B17ABA">
        <w:t>.</w:t>
      </w:r>
      <w:r w:rsidR="00316F56" w:rsidRPr="00B17ABA">
        <w:t xml:space="preserve"> </w:t>
      </w:r>
    </w:p>
    <w:p w:rsidR="00B65A76" w:rsidRPr="00B17ABA" w:rsidRDefault="000A2CBF" w:rsidP="00F570A1">
      <w:pPr>
        <w:jc w:val="both"/>
        <w:rPr>
          <w:color w:val="FF0000"/>
        </w:rPr>
      </w:pPr>
      <w:r w:rsidRPr="00B17ABA">
        <w:t xml:space="preserve">As the costs for HF and DM were not included in the </w:t>
      </w:r>
      <w:r w:rsidR="00B6406D" w:rsidRPr="00B17ABA">
        <w:t>ScHARR</w:t>
      </w:r>
      <w:r w:rsidRPr="00B17ABA">
        <w:t xml:space="preserve"> statin model</w:t>
      </w:r>
      <w:r w:rsidR="008B5F10" w:rsidRPr="00B17ABA">
        <w:fldChar w:fldCharType="begin">
          <w:fldData xml:space="preserve">PEVuZE5vdGU+PENpdGU+PEF1dGhvcj5XYXJkPC9BdXRob3I+PFllYXI+MjAwNzwvWWVhcj48UmVj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Twvdm9sdW1l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</w:fldData>
        </w:fldChar>
      </w:r>
      <w:r w:rsidR="00EE2B4F" w:rsidRPr="00B17ABA">
        <w:instrText xml:space="preserve"> ADDIN EN.CITE </w:instrText>
      </w:r>
      <w:r w:rsidR="00EE2B4F" w:rsidRPr="00B17ABA">
        <w:fldChar w:fldCharType="begin">
          <w:fldData xml:space="preserve">PEVuZE5vdGU+PENpdGU+PEF1dGhvcj5XYXJkPC9BdXRob3I+PFllYXI+MjAwNzwvWWVhcj48UmVj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Twvdm9sdW1l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</w:fldData>
        </w:fldChar>
      </w:r>
      <w:r w:rsidR="00EE2B4F" w:rsidRPr="00B17ABA">
        <w:instrText xml:space="preserve"> ADDIN EN.CITE.DATA </w:instrText>
      </w:r>
      <w:r w:rsidR="00EE2B4F" w:rsidRPr="00B17ABA">
        <w:fldChar w:fldCharType="end"/>
      </w:r>
      <w:r w:rsidR="008B5F10" w:rsidRPr="00B17ABA">
        <w:fldChar w:fldCharType="separate"/>
      </w:r>
      <w:r w:rsidR="00EE2B4F" w:rsidRPr="00B17ABA">
        <w:rPr>
          <w:noProof/>
          <w:vertAlign w:val="superscript"/>
        </w:rPr>
        <w:t>[286]</w:t>
      </w:r>
      <w:r w:rsidR="008B5F10" w:rsidRPr="00B17ABA">
        <w:fldChar w:fldCharType="end"/>
      </w:r>
      <w:r w:rsidRPr="00B17ABA">
        <w:t>, they came from the financial analysis of HF community services of South London Cardiac and Stroke Network</w:t>
      </w:r>
      <w:r w:rsidR="002654EB" w:rsidRPr="00B17ABA">
        <w:fldChar w:fldCharType="begin"/>
      </w:r>
      <w:r w:rsidR="00EE2B4F" w:rsidRPr="00B17ABA">
        <w:instrText xml:space="preserve"> ADDIN EN.CITE &lt;EndNote&gt;&lt;Cite&gt;&lt;Author&gt;Network&lt;/Author&gt;&lt;Year&gt;2013&lt;/Year&gt;&lt;RecNum&gt;647&lt;/RecNum&gt;&lt;DisplayText&gt;&lt;style face="superscript"&gt;[336]&lt;/style&gt;&lt;/DisplayText&gt;&lt;record&gt;&lt;rec-number&gt;647&lt;/rec-number&gt;&lt;foreign-keys&gt;&lt;key app="EN" db-id="z2a0dvwpazf220et2vh50z295rxpzfevwft2"&gt;647&lt;/key&gt;&lt;/foreign-keys&gt;&lt;ref-type name="Online Database"&gt;45&lt;/ref-type&gt;&lt;contributors&gt;&lt;authors&gt;&lt;author&gt;&amp;apos;South London Cardiac and Stroke Network&amp;apos;&lt;/author&gt;&lt;/authors&gt;&lt;/contributors&gt;&lt;titles&gt;&lt;title&gt;Financial analysis of HF community services&lt;/title&gt;&lt;/titles&gt;&lt;number&gt;Accessed in Aug 2013&lt;/number&gt;&lt;dates&gt;&lt;year&gt;2013&lt;/year&gt;&lt;/dates&gt;&lt;urls&gt;&lt;related-urls&gt;&lt;url&gt;http://www.slcsn.nhs.uk/cardiac-hf.html&lt;/url&gt;&lt;/related-urls&gt;&lt;/urls&gt;&lt;/record&gt;&lt;/Cite&gt;&lt;/EndNote&gt;</w:instrText>
      </w:r>
      <w:r w:rsidR="002654EB" w:rsidRPr="00B17ABA">
        <w:fldChar w:fldCharType="separate"/>
      </w:r>
      <w:r w:rsidR="00EE2B4F" w:rsidRPr="00B17ABA">
        <w:rPr>
          <w:noProof/>
          <w:vertAlign w:val="superscript"/>
        </w:rPr>
        <w:t>[336]</w:t>
      </w:r>
      <w:r w:rsidR="002654EB" w:rsidRPr="00B17ABA">
        <w:fldChar w:fldCharType="end"/>
      </w:r>
      <w:r w:rsidRPr="00B17ABA">
        <w:t xml:space="preserve"> and Currie et al’s study</w:t>
      </w:r>
      <w:r w:rsidR="003A2511" w:rsidRPr="00B17ABA">
        <w:t>,</w:t>
      </w:r>
      <w:r w:rsidRPr="00B17ABA">
        <w:t xml:space="preserve"> which estimated primary care treatment costs for people with </w:t>
      </w:r>
      <w:r w:rsidR="00287303" w:rsidRPr="00B17ABA">
        <w:rPr>
          <w:rFonts w:hint="eastAsia"/>
          <w:lang w:eastAsia="ko-KR"/>
        </w:rPr>
        <w:t>t</w:t>
      </w:r>
      <w:r w:rsidRPr="00B17ABA">
        <w:t xml:space="preserve">ype 1 and </w:t>
      </w:r>
      <w:r w:rsidR="00287303" w:rsidRPr="00B17ABA">
        <w:rPr>
          <w:rFonts w:hint="eastAsia"/>
          <w:lang w:eastAsia="ko-KR"/>
        </w:rPr>
        <w:t>t</w:t>
      </w:r>
      <w:r w:rsidRPr="00B17ABA">
        <w:t xml:space="preserve">ype 2 </w:t>
      </w:r>
      <w:r w:rsidR="00BC240A" w:rsidRPr="00B17ABA">
        <w:t>DM</w:t>
      </w:r>
      <w:r w:rsidRPr="00B17ABA">
        <w:t xml:space="preserve"> in the United Kingdom</w:t>
      </w:r>
      <w:r w:rsidR="008B5F10" w:rsidRPr="00B17ABA">
        <w:fldChar w:fldCharType="begin">
          <w:fldData xml:space="preserve">PEVuZE5vdGU+PENpdGU+PEF1dGhvcj5DdXJyaWU8L0F1dGhvcj48WWVhcj4yMDEwPC9ZZWFyPjxS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OTM4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</w:fldData>
        </w:fldChar>
      </w:r>
      <w:r w:rsidR="00EE2B4F" w:rsidRPr="00B17ABA">
        <w:instrText xml:space="preserve"> ADDIN EN.CITE </w:instrText>
      </w:r>
      <w:r w:rsidR="00EE2B4F" w:rsidRPr="00B17ABA">
        <w:fldChar w:fldCharType="begin">
          <w:fldData xml:space="preserve">PEVuZE5vdGU+PENpdGU+PEF1dGhvcj5DdXJyaWU8L0F1dGhvcj48WWVhcj4yMDEwPC9ZZWFyPjxS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OTM4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</w:fldData>
        </w:fldChar>
      </w:r>
      <w:r w:rsidR="00EE2B4F" w:rsidRPr="00B17ABA">
        <w:instrText xml:space="preserve"> ADDIN EN.CITE.DATA </w:instrText>
      </w:r>
      <w:r w:rsidR="00EE2B4F" w:rsidRPr="00B17ABA">
        <w:fldChar w:fldCharType="end"/>
      </w:r>
      <w:r w:rsidR="008B5F10" w:rsidRPr="00B17ABA">
        <w:fldChar w:fldCharType="separate"/>
      </w:r>
      <w:r w:rsidR="00EE2B4F" w:rsidRPr="00B17ABA">
        <w:rPr>
          <w:noProof/>
          <w:vertAlign w:val="superscript"/>
        </w:rPr>
        <w:t>[337]</w:t>
      </w:r>
      <w:r w:rsidR="008B5F10" w:rsidRPr="00B17ABA">
        <w:fldChar w:fldCharType="end"/>
      </w:r>
      <w:r w:rsidRPr="00B17ABA">
        <w:t xml:space="preserve">. All the annual costs were converted to </w:t>
      </w:r>
      <w:r w:rsidR="008D32F8" w:rsidRPr="00B17ABA">
        <w:t>3</w:t>
      </w:r>
      <w:r w:rsidRPr="00B17ABA">
        <w:t xml:space="preserve">-month basis. </w:t>
      </w:r>
      <w:r w:rsidR="00B65A76" w:rsidRPr="00B17ABA">
        <w:t>3.5%</w:t>
      </w:r>
      <w:r w:rsidR="008D32F8" w:rsidRPr="00B17ABA">
        <w:t xml:space="preserve"> of discount rate</w:t>
      </w:r>
      <w:r w:rsidR="00B65A76" w:rsidRPr="00B17ABA">
        <w:t xml:space="preserve"> was applied to costs. </w:t>
      </w:r>
      <w:r w:rsidR="00034407" w:rsidRPr="00B17ABA">
        <w:t xml:space="preserve">The </w:t>
      </w:r>
      <w:r w:rsidR="00B65A76" w:rsidRPr="00B17ABA">
        <w:t xml:space="preserve">threshold </w:t>
      </w:r>
      <w:r w:rsidR="00034407" w:rsidRPr="00B17ABA">
        <w:t xml:space="preserve">of </w:t>
      </w:r>
      <w:r w:rsidR="00287303" w:rsidRPr="00B17ABA">
        <w:rPr>
          <w:rFonts w:hint="eastAsia"/>
          <w:lang w:eastAsia="ko-KR"/>
        </w:rPr>
        <w:t xml:space="preserve">the </w:t>
      </w:r>
      <w:r w:rsidR="00034407" w:rsidRPr="00B17ABA">
        <w:t xml:space="preserve">incremental cost-effectiveness ratio (ICER) </w:t>
      </w:r>
      <w:r w:rsidR="00B65A76" w:rsidRPr="00B17ABA">
        <w:t xml:space="preserve">was assumed </w:t>
      </w:r>
      <w:r w:rsidR="00287303" w:rsidRPr="00B17ABA">
        <w:rPr>
          <w:rFonts w:hint="eastAsia"/>
          <w:lang w:eastAsia="ko-KR"/>
        </w:rPr>
        <w:t>to be</w:t>
      </w:r>
      <w:r w:rsidR="00B65A76" w:rsidRPr="00B17ABA">
        <w:t xml:space="preserve"> £30,000.</w:t>
      </w:r>
    </w:p>
    <w:p w:rsidR="000A2CBF" w:rsidRPr="00B17ABA" w:rsidRDefault="000A2CBF" w:rsidP="001A2558">
      <w:pPr>
        <w:pStyle w:val="Heading3"/>
      </w:pPr>
      <w:r w:rsidRPr="00B17ABA">
        <w:t>Uncertainty</w:t>
      </w:r>
    </w:p>
    <w:p w:rsidR="00677EA4" w:rsidRPr="00B17ABA" w:rsidRDefault="00677EA4" w:rsidP="00677EA4">
      <w:pPr>
        <w:jc w:val="both"/>
        <w:rPr>
          <w:noProof/>
        </w:rPr>
      </w:pPr>
      <w:bookmarkStart w:id="196" w:name="_Ref423597385"/>
      <w:r w:rsidRPr="00B17ABA">
        <w:t xml:space="preserve">PSA was conducted, where probability distributions were assigned as per </w:t>
      </w:r>
      <w:r w:rsidRPr="00B17ABA">
        <w:fldChar w:fldCharType="begin"/>
      </w:r>
      <w:r w:rsidRPr="00B17ABA">
        <w:instrText xml:space="preserve"> REF _Ref425939328 \h </w:instrText>
      </w:r>
      <w:r w:rsidR="00B17ABA">
        <w:instrText xml:space="preserve"> \* MERGEFORMAT </w:instrText>
      </w:r>
      <w:r w:rsidRPr="00B17ABA">
        <w:fldChar w:fldCharType="separate"/>
      </w:r>
      <w:r w:rsidRPr="00B17ABA">
        <w:t xml:space="preserve">Table </w:t>
      </w:r>
      <w:r w:rsidRPr="00B17ABA">
        <w:rPr>
          <w:noProof/>
          <w:cs/>
        </w:rPr>
        <w:t>‎</w:t>
      </w:r>
      <w:r w:rsidRPr="00B17ABA">
        <w:rPr>
          <w:noProof/>
        </w:rPr>
        <w:t>5</w:t>
      </w:r>
      <w:r w:rsidRPr="00B17ABA">
        <w:t>.</w:t>
      </w:r>
      <w:r w:rsidRPr="00B17ABA">
        <w:rPr>
          <w:noProof/>
        </w:rPr>
        <w:t>8</w:t>
      </w:r>
      <w:r w:rsidRPr="00B17ABA">
        <w:fldChar w:fldCharType="end"/>
      </w:r>
      <w:r w:rsidRPr="00B17ABA">
        <w:t xml:space="preserve">. </w:t>
      </w:r>
      <w:r w:rsidRPr="00B17ABA">
        <w:rPr>
          <w:rFonts w:hint="eastAsia"/>
          <w:lang w:eastAsia="ko-KR"/>
        </w:rPr>
        <w:t>The n</w:t>
      </w:r>
      <w:r w:rsidRPr="00B17ABA">
        <w:t>ormal distribution was used to model the patient-level variation in the pre-treatment SBP in each period and the SBP during the maintenance therapy. The HR of DM by drug</w:t>
      </w:r>
      <w:r w:rsidRPr="00B17ABA">
        <w:rPr>
          <w:rFonts w:hint="eastAsia"/>
          <w:lang w:eastAsia="ko-KR"/>
        </w:rPr>
        <w:t xml:space="preserve"> </w:t>
      </w:r>
      <w:r w:rsidRPr="00B17ABA">
        <w:rPr>
          <w:lang w:eastAsia="ko-KR"/>
        </w:rPr>
        <w:t>was characterised by a</w:t>
      </w:r>
      <w:r w:rsidRPr="00B17ABA">
        <w:rPr>
          <w:rFonts w:hint="eastAsia"/>
          <w:lang w:eastAsia="ko-KR"/>
        </w:rPr>
        <w:t xml:space="preserve"> l</w:t>
      </w:r>
      <w:r w:rsidRPr="00B17ABA">
        <w:t xml:space="preserve">ognormal distribution. The uncertainty in the occurrence of AEs was accounted for by using a beta distribution. </w:t>
      </w:r>
    </w:p>
    <w:p w:rsidR="00677EA4" w:rsidRPr="00B17ABA" w:rsidRDefault="00677EA4" w:rsidP="00677EA4">
      <w:pPr>
        <w:jc w:val="both"/>
        <w:rPr>
          <w:rFonts w:cstheme="majorBidi"/>
        </w:rPr>
      </w:pPr>
      <w:r w:rsidRPr="00B17ABA">
        <w:t>A lognormal distribution was assumed for the SBP lowering effect. For each drug, t</w:t>
      </w:r>
      <w:r w:rsidRPr="00B17ABA">
        <w:rPr>
          <w:rFonts w:cstheme="majorBidi"/>
        </w:rPr>
        <w:t xml:space="preserve">he SD of the SBP lowering effects was calculated by the weighted sum of the individual SDs, from the included studies in Wald et al’s and </w:t>
      </w:r>
      <w:r w:rsidRPr="00B17ABA">
        <w:t xml:space="preserve">Wright et al’s reviews, </w:t>
      </w:r>
      <w:r w:rsidRPr="00B17ABA">
        <w:rPr>
          <w:rFonts w:cstheme="majorBidi"/>
        </w:rPr>
        <w:t>and the number of participants (see Appendix 6). Assuming the SDs in the placebo arm and the active drug arm were independent and their variances were equal, the pooled SD of the mean difference between the placebo arm and the active drug arm was approximated using Equation 5.11</w:t>
      </w:r>
      <w:r w:rsidRPr="00B17ABA">
        <w:rPr>
          <w:rFonts w:cstheme="majorBidi"/>
        </w:rPr>
        <w:fldChar w:fldCharType="begin"/>
      </w:r>
      <w:r w:rsidR="00EE2B4F" w:rsidRPr="00B17ABA">
        <w:rPr>
          <w:rFonts w:cstheme="majorBidi"/>
        </w:rPr>
        <w:instrText xml:space="preserve"> ADDIN EN.CITE &lt;EndNote&gt;&lt;Cite&gt;&lt;Author&gt;Mandel&lt;/Author&gt;&lt;Year&gt;1985&lt;/Year&gt;&lt;RecNum&gt;885&lt;/RecNum&gt;&lt;DisplayText&gt;&lt;style face="superscript"&gt;[338]&lt;/style&gt;&lt;/DisplayText&gt;&lt;record&gt;&lt;rec-number&gt;885&lt;/rec-number&gt;&lt;foreign-keys&gt;&lt;key app="EN" db-id="z2a0dvwpazf220et2vh50z295rxpzfevwft2"&gt;885&lt;/key&gt;&lt;/foreign-keys&gt;&lt;ref-type name="Book"&gt;6&lt;/ref-type&gt;&lt;contributors&gt;&lt;authors&gt;&lt;author&gt;Mandel, J. &lt;/author&gt;&lt;/authors&gt;&lt;/contributors&gt;&lt;titles&gt;&lt;title&gt;The Statistical Analysis of Experimental Data&lt;/title&gt;&lt;secondary-title&gt;Dover Books on Mathematics&lt;/secondary-title&gt;&lt;/titles&gt;&lt;dates&gt;&lt;year&gt;1985&lt;/year&gt;&lt;/dates&gt;&lt;publisher&gt;Dover Publications Inc.&lt;/publisher&gt;&lt;urls&gt;&lt;/urls&gt;&lt;/record&gt;&lt;/Cite&gt;&lt;/EndNote&gt;</w:instrText>
      </w:r>
      <w:r w:rsidRPr="00B17ABA">
        <w:rPr>
          <w:rFonts w:cstheme="majorBidi"/>
        </w:rPr>
        <w:fldChar w:fldCharType="separate"/>
      </w:r>
      <w:r w:rsidR="00EE2B4F" w:rsidRPr="00B17ABA">
        <w:rPr>
          <w:rFonts w:cstheme="majorBidi"/>
          <w:noProof/>
          <w:vertAlign w:val="superscript"/>
        </w:rPr>
        <w:t>[338]</w:t>
      </w:r>
      <w:r w:rsidRPr="00B17ABA">
        <w:rPr>
          <w:rFonts w:cstheme="majorBidi"/>
        </w:rPr>
        <w:fldChar w:fldCharType="end"/>
      </w:r>
      <w:r w:rsidRPr="00B17ABA">
        <w:rPr>
          <w:rFonts w:cstheme="majorBidi"/>
        </w:rPr>
        <w:t xml:space="preserve">. </w:t>
      </w:r>
      <w:r w:rsidRPr="00B17ABA">
        <w:rPr>
          <w:rFonts w:cstheme="majorBidi"/>
        </w:rPr>
        <w:lastRenderedPageBreak/>
        <w:t>Equation 5.11 was also used to calculate the SD of two or three combinations, which assumed that the SBP lowering effect had an additive effect of two or three single drugs.</w:t>
      </w:r>
    </w:p>
    <w:p w:rsidR="00677EA4" w:rsidRPr="00B17ABA" w:rsidRDefault="00677EA4" w:rsidP="00677EA4">
      <w:pPr>
        <w:jc w:val="both"/>
        <w:rPr>
          <w:rFonts w:cstheme="majorBidi"/>
        </w:rPr>
      </w:pPr>
    </w:p>
    <w:p w:rsidR="00677EA4" w:rsidRPr="009923E9" w:rsidRDefault="00677EA4" w:rsidP="00677EA4">
      <w:pPr>
        <w:jc w:val="both"/>
        <w:rPr>
          <w:rFonts w:cstheme="majorBidi"/>
        </w:rPr>
      </w:pPr>
      <w:r w:rsidRPr="009923E9">
        <w:rPr>
          <w:rFonts w:cstheme="majorBidi"/>
          <w:i/>
          <w:iCs/>
        </w:rPr>
        <w:t>SD</w:t>
      </w:r>
      <w:r w:rsidRPr="00B17ABA">
        <w:rPr>
          <w:rFonts w:cstheme="majorBidi"/>
          <w:i/>
          <w:iCs/>
        </w:rPr>
        <w:t xml:space="preserve"> </w:t>
      </w:r>
      <w:r w:rsidRPr="009923E9">
        <w:rPr>
          <w:rFonts w:cstheme="majorBidi"/>
          <w:i/>
        </w:rPr>
        <w:t xml:space="preserve">= </w:t>
      </w:r>
      <w:r w:rsidRPr="009923E9">
        <w:rPr>
          <w:i/>
          <w:iCs/>
        </w:rPr>
        <w:t>SQRT</w:t>
      </w:r>
      <w:r w:rsidRPr="00B17ABA">
        <w:rPr>
          <w:rFonts w:cstheme="majorBidi"/>
          <w:i/>
        </w:rPr>
        <w:t xml:space="preserve"> </w:t>
      </w:r>
      <w:r w:rsidRPr="009923E9">
        <w:rPr>
          <w:rFonts w:cstheme="majorBidi"/>
          <w:i/>
        </w:rPr>
        <w:t>(SD</w:t>
      </w:r>
      <w:r w:rsidRPr="009923E9">
        <w:rPr>
          <w:rFonts w:cstheme="majorBidi"/>
          <w:i/>
          <w:vertAlign w:val="subscript"/>
        </w:rPr>
        <w:t>1</w:t>
      </w:r>
      <w:r w:rsidRPr="009923E9">
        <w:rPr>
          <w:rFonts w:cstheme="majorBidi"/>
          <w:i/>
        </w:rPr>
        <w:t>^2</w:t>
      </w:r>
      <w:r w:rsidRPr="009923E9">
        <w:rPr>
          <w:rFonts w:cstheme="majorBidi"/>
          <w:i/>
          <w:vertAlign w:val="subscript"/>
        </w:rPr>
        <w:t xml:space="preserve"> </w:t>
      </w:r>
      <w:r w:rsidRPr="009923E9">
        <w:rPr>
          <w:rFonts w:cstheme="majorBidi"/>
          <w:i/>
        </w:rPr>
        <w:t>+ SD</w:t>
      </w:r>
      <w:r w:rsidRPr="009923E9">
        <w:rPr>
          <w:rFonts w:cstheme="majorBidi"/>
          <w:i/>
          <w:vertAlign w:val="subscript"/>
        </w:rPr>
        <w:t>2</w:t>
      </w:r>
      <w:r w:rsidRPr="009923E9">
        <w:rPr>
          <w:rFonts w:cstheme="majorBidi"/>
          <w:i/>
        </w:rPr>
        <w:t>^2)</w:t>
      </w:r>
      <w:r w:rsidRPr="00B17ABA">
        <w:rPr>
          <w:rFonts w:cstheme="majorBidi"/>
        </w:rPr>
        <w:t xml:space="preserve"> </w:t>
      </w:r>
      <w:r w:rsidRPr="009923E9">
        <w:rPr>
          <w:rFonts w:cstheme="majorBidi"/>
        </w:rPr>
        <w:tab/>
      </w:r>
      <w:r w:rsidRPr="009923E9">
        <w:rPr>
          <w:rFonts w:cstheme="majorBidi"/>
        </w:rPr>
        <w:tab/>
      </w:r>
      <w:r w:rsidRPr="009923E9">
        <w:rPr>
          <w:rFonts w:cstheme="majorBidi"/>
        </w:rPr>
        <w:tab/>
      </w:r>
      <w:r w:rsidRPr="009923E9">
        <w:rPr>
          <w:rFonts w:cstheme="majorBidi"/>
        </w:rPr>
        <w:tab/>
      </w:r>
      <w:r w:rsidRPr="009923E9">
        <w:rPr>
          <w:rFonts w:cstheme="majorBidi"/>
        </w:rPr>
        <w:tab/>
      </w:r>
      <w:r w:rsidRPr="00B17ABA">
        <w:rPr>
          <w:iCs/>
          <w:lang w:eastAsia="ko-KR"/>
        </w:rPr>
        <w:t>Equation 5.11.</w:t>
      </w:r>
    </w:p>
    <w:p w:rsidR="00677EA4" w:rsidRPr="00B17ABA" w:rsidRDefault="00677EA4" w:rsidP="00677EA4">
      <w:pPr>
        <w:ind w:firstLine="0"/>
        <w:jc w:val="both"/>
      </w:pPr>
    </w:p>
    <w:p w:rsidR="00677EA4" w:rsidRPr="00B17ABA" w:rsidRDefault="00677EA4" w:rsidP="009923E9">
      <w:pPr>
        <w:ind w:firstLine="0"/>
        <w:jc w:val="both"/>
      </w:pPr>
      <w:r w:rsidRPr="009923E9">
        <w:t xml:space="preserve">Where </w:t>
      </w:r>
      <w:r w:rsidRPr="00B17ABA">
        <w:t>95% CIs or standard errors (</w:t>
      </w:r>
      <w:r w:rsidRPr="009923E9">
        <w:t>SE</w:t>
      </w:r>
      <w:r w:rsidRPr="00B17ABA">
        <w:t xml:space="preserve">s) were provided, they were transformed to SD using Equation 5.12, and then combined using Equation 5.11. </w:t>
      </w:r>
      <w:r w:rsidRPr="009923E9">
        <w:t xml:space="preserve"> </w:t>
      </w:r>
    </w:p>
    <w:p w:rsidR="00677EA4" w:rsidRPr="00B17ABA" w:rsidRDefault="00677EA4" w:rsidP="00677EA4">
      <w:pPr>
        <w:ind w:firstLine="0"/>
        <w:jc w:val="both"/>
      </w:pPr>
    </w:p>
    <w:p w:rsidR="00677EA4" w:rsidRPr="00B17ABA" w:rsidRDefault="00677EA4" w:rsidP="00677EA4">
      <w:pPr>
        <w:jc w:val="both"/>
        <w:rPr>
          <w:i/>
          <w:iCs/>
        </w:rPr>
      </w:pPr>
      <w:r w:rsidRPr="00B17ABA">
        <w:rPr>
          <w:i/>
          <w:iCs/>
        </w:rPr>
        <w:t xml:space="preserve">SE = (Upper limit –Lower limit)/3.92, </w:t>
      </w:r>
      <w:r w:rsidRPr="00AE7805">
        <w:rPr>
          <w:iCs/>
        </w:rPr>
        <w:t>where a normal distribution of SE is assumed.</w:t>
      </w:r>
    </w:p>
    <w:p w:rsidR="00677EA4" w:rsidRPr="00B17ABA" w:rsidRDefault="00677EA4" w:rsidP="00677EA4">
      <w:pPr>
        <w:jc w:val="both"/>
        <w:rPr>
          <w:iCs/>
          <w:lang w:eastAsia="ko-KR"/>
        </w:rPr>
      </w:pPr>
      <w:r w:rsidRPr="009923E9">
        <w:rPr>
          <w:i/>
          <w:iCs/>
        </w:rPr>
        <w:t>SD = SE*SQRT(N)</w:t>
      </w:r>
      <w:r w:rsidRPr="009923E9">
        <w:rPr>
          <w:i/>
          <w:iCs/>
          <w:lang w:eastAsia="ko-KR"/>
        </w:rPr>
        <w:tab/>
      </w:r>
      <w:r w:rsidRPr="009923E9">
        <w:rPr>
          <w:i/>
          <w:iCs/>
          <w:lang w:eastAsia="ko-KR"/>
        </w:rPr>
        <w:tab/>
      </w:r>
      <w:r w:rsidRPr="009923E9">
        <w:rPr>
          <w:i/>
          <w:iCs/>
          <w:lang w:eastAsia="ko-KR"/>
        </w:rPr>
        <w:tab/>
      </w:r>
      <w:r w:rsidRPr="009923E9">
        <w:rPr>
          <w:i/>
          <w:iCs/>
          <w:lang w:eastAsia="ko-KR"/>
        </w:rPr>
        <w:tab/>
      </w:r>
      <w:r w:rsidRPr="009923E9">
        <w:rPr>
          <w:i/>
          <w:iCs/>
          <w:lang w:eastAsia="ko-KR"/>
        </w:rPr>
        <w:tab/>
      </w:r>
      <w:r w:rsidRPr="009923E9">
        <w:rPr>
          <w:i/>
          <w:iCs/>
          <w:lang w:eastAsia="ko-KR"/>
        </w:rPr>
        <w:tab/>
      </w:r>
      <w:r w:rsidRPr="009923E9">
        <w:rPr>
          <w:iCs/>
          <w:lang w:eastAsia="ko-KR"/>
        </w:rPr>
        <w:t>Equation 5.</w:t>
      </w:r>
      <w:r w:rsidRPr="00B17ABA">
        <w:rPr>
          <w:iCs/>
          <w:lang w:eastAsia="ko-KR"/>
        </w:rPr>
        <w:t>12.</w:t>
      </w:r>
    </w:p>
    <w:p w:rsidR="00677EA4" w:rsidRPr="00B17ABA" w:rsidRDefault="00677EA4" w:rsidP="00677EA4">
      <w:pPr>
        <w:jc w:val="both"/>
        <w:rPr>
          <w:lang w:eastAsia="ko-KR"/>
        </w:rPr>
      </w:pPr>
    </w:p>
    <w:p w:rsidR="00677EA4" w:rsidRPr="009923E9" w:rsidRDefault="00677EA4" w:rsidP="00677EA4">
      <w:pPr>
        <w:jc w:val="both"/>
      </w:pPr>
      <w:r w:rsidRPr="00B17ABA">
        <w:t xml:space="preserve">As the hypertension SDDP model included randomness, the simulation produced results that changed randomly with each run. Therefore </w:t>
      </w:r>
      <w:r w:rsidRPr="00B17ABA">
        <w:rPr>
          <w:rFonts w:cstheme="minorHAnsi"/>
        </w:rPr>
        <w:t xml:space="preserve">the final value of the objective function, </w:t>
      </w:r>
      <w:r w:rsidRPr="00B17ABA">
        <w:rPr>
          <w:rFonts w:cstheme="minorHAnsi"/>
          <w:i/>
          <w:iCs/>
        </w:rPr>
        <w:t>f(</w:t>
      </w:r>
      <w:r w:rsidRPr="00B17ABA">
        <w:rPr>
          <w:rFonts w:cstheme="majorBidi"/>
          <w:i/>
          <w:iCs/>
        </w:rPr>
        <w:t>π,</w:t>
      </w:r>
      <w:r w:rsidRPr="00B17ABA">
        <w:rPr>
          <w:rFonts w:cstheme="minorHAnsi"/>
          <w:i/>
          <w:iCs/>
        </w:rPr>
        <w:t>)</w:t>
      </w:r>
      <w:r w:rsidRPr="00B17ABA">
        <w:rPr>
          <w:rFonts w:cstheme="minorHAnsi"/>
        </w:rPr>
        <w:t xml:space="preserve"> was estimated by the average total net benefit from 100 PSA runs for a specific policy </w:t>
      </w:r>
      <w:r w:rsidRPr="00B17ABA">
        <w:rPr>
          <w:rFonts w:cstheme="majorBidi"/>
        </w:rPr>
        <w:t xml:space="preserve">π (i.e., </w:t>
      </w:r>
      <w:r w:rsidRPr="009923E9">
        <w:rPr>
          <w:rFonts w:cstheme="majorBidi"/>
          <w:i/>
          <w:iCs/>
        </w:rPr>
        <w:t>G(π,ω</w:t>
      </w:r>
      <w:r w:rsidRPr="009923E9">
        <w:rPr>
          <w:rFonts w:cstheme="majorBidi"/>
          <w:i/>
          <w:iCs/>
          <w:vertAlign w:val="subscript"/>
        </w:rPr>
        <w:t>i</w:t>
      </w:r>
      <w:r w:rsidRPr="009923E9">
        <w:rPr>
          <w:rFonts w:cstheme="majorBidi"/>
          <w:i/>
          <w:iCs/>
        </w:rPr>
        <w:t>)</w:t>
      </w:r>
      <w:r w:rsidRPr="00B17ABA">
        <w:rPr>
          <w:rFonts w:cstheme="majorBidi"/>
          <w:i/>
          <w:iCs/>
        </w:rPr>
        <w:t>)</w:t>
      </w:r>
      <w:r w:rsidRPr="00B17ABA">
        <w:rPr>
          <w:rFonts w:cstheme="minorHAnsi"/>
        </w:rPr>
        <w:t xml:space="preserve"> :</w:t>
      </w:r>
    </w:p>
    <w:p w:rsidR="00677EA4" w:rsidRPr="00B17ABA" w:rsidRDefault="00677EA4" w:rsidP="00677EA4">
      <w:pPr>
        <w:overflowPunct w:val="0"/>
        <w:autoSpaceDE w:val="0"/>
        <w:autoSpaceDN w:val="0"/>
        <w:adjustRightInd w:val="0"/>
        <w:spacing w:before="120"/>
        <w:jc w:val="both"/>
        <w:textAlignment w:val="baseline"/>
        <w:rPr>
          <w:rFonts w:cstheme="minorHAnsi"/>
          <w:lang w:eastAsia="ko-KR"/>
        </w:rPr>
      </w:pPr>
    </w:p>
    <w:p w:rsidR="00677EA4" w:rsidRPr="00B17ABA" w:rsidRDefault="00677EA4" w:rsidP="00677EA4">
      <w:pPr>
        <w:jc w:val="both"/>
        <w:rPr>
          <w:rFonts w:cstheme="minorHAnsi"/>
        </w:rPr>
      </w:pPr>
      <m:oMath>
        <m:r>
          <w:rPr>
            <w:rFonts w:ascii="Cambria Math" w:hAnsi="Cambria Math" w:cstheme="minorHAnsi"/>
          </w:rPr>
          <m:t>f</m:t>
        </m:r>
        <m:d>
          <m:dPr>
            <m:ctrlPr>
              <w:rPr>
                <w:rFonts w:ascii="Cambria Math" w:hAnsi="Cambria Math" w:cstheme="minorHAnsi"/>
                <w:i/>
              </w:rPr>
            </m:ctrlPr>
          </m:dPr>
          <m:e>
            <m:r>
              <w:rPr>
                <w:rFonts w:ascii="Cambria Math" w:hAnsi="Cambria Math" w:cstheme="minorHAnsi"/>
              </w:rPr>
              <m:t>π</m:t>
            </m:r>
          </m:e>
        </m:d>
        <m:r>
          <w:rPr>
            <w:rFonts w:ascii="Cambria Math" w:hAnsi="Cambria Math" w:cstheme="minorHAnsi"/>
          </w:rPr>
          <m:t>≔</m:t>
        </m:r>
        <m:f>
          <m:fPr>
            <m:ctrlPr>
              <w:rPr>
                <w:rFonts w:ascii="Cambria Math" w:hAnsi="Cambria Math" w:cstheme="minorHAnsi"/>
                <w:i/>
              </w:rPr>
            </m:ctrlPr>
          </m:fPr>
          <m:num>
            <m:r>
              <w:rPr>
                <w:rFonts w:ascii="Cambria Math" w:cstheme="minorHAnsi"/>
              </w:rPr>
              <m:t>1</m:t>
            </m:r>
          </m:num>
          <m:den>
            <m:r>
              <w:rPr>
                <w:rFonts w:ascii="Cambria Math" w:hAnsi="Cambria Math" w:cstheme="minorHAnsi"/>
              </w:rPr>
              <m:t>100</m:t>
            </m:r>
          </m:den>
        </m:f>
        <m:nary>
          <m:naryPr>
            <m:chr m:val="∑"/>
            <m:limLoc m:val="undOvr"/>
            <m:ctrlPr>
              <w:rPr>
                <w:rFonts w:ascii="Cambria Math" w:hAnsi="Cambria Math" w:cstheme="minorHAnsi"/>
                <w:i/>
              </w:rPr>
            </m:ctrlPr>
          </m:naryPr>
          <m:sub>
            <m:r>
              <w:rPr>
                <w:rFonts w:ascii="Cambria Math" w:hAnsi="Cambria Math" w:cstheme="minorHAnsi"/>
              </w:rPr>
              <m:t>i</m:t>
            </m:r>
            <m:r>
              <w:rPr>
                <w:rFonts w:ascii="Cambria Math" w:cstheme="minorHAnsi"/>
              </w:rPr>
              <m:t>=1</m:t>
            </m:r>
          </m:sub>
          <m:sup>
            <m:r>
              <w:rPr>
                <w:rFonts w:ascii="Cambria Math" w:hAnsi="Cambria Math" w:cstheme="minorHAnsi"/>
              </w:rPr>
              <m:t>100</m:t>
            </m:r>
          </m:sup>
          <m:e>
            <m:r>
              <w:rPr>
                <w:rFonts w:ascii="Cambria Math" w:hAnsi="Cambria Math" w:cstheme="minorHAnsi"/>
              </w:rPr>
              <m:t>G</m:t>
            </m:r>
            <m:r>
              <w:rPr>
                <w:rFonts w:ascii="Cambria Math" w:cstheme="minorHAnsi"/>
              </w:rPr>
              <m:t>(</m:t>
            </m:r>
            <m:r>
              <w:rPr>
                <w:rFonts w:ascii="Cambria Math" w:hAnsi="Cambria Math" w:cstheme="minorHAnsi"/>
              </w:rPr>
              <m:t>π</m:t>
            </m:r>
            <m:r>
              <w:rPr>
                <w:rFonts w:ascii="Cambria Math" w:cstheme="minorHAnsi"/>
              </w:rPr>
              <m:t>,</m:t>
            </m:r>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rPr>
                  <m:t>i</m:t>
                </m:r>
              </m:sub>
            </m:sSub>
            <m:r>
              <w:rPr>
                <w:rFonts w:ascii="Cambria Math" w:cstheme="minorHAnsi"/>
              </w:rPr>
              <m:t>)</m:t>
            </m:r>
          </m:e>
        </m:nary>
      </m:oMath>
      <w:r w:rsidRPr="00B17ABA">
        <w:rPr>
          <w:rFonts w:cstheme="minorHAnsi"/>
        </w:rPr>
        <w:tab/>
      </w:r>
      <w:r w:rsidRPr="00B17ABA">
        <w:rPr>
          <w:rFonts w:cstheme="minorHAnsi"/>
        </w:rPr>
        <w:tab/>
      </w:r>
      <w:r w:rsidRPr="00B17ABA">
        <w:rPr>
          <w:rFonts w:cstheme="minorHAnsi"/>
        </w:rPr>
        <w:tab/>
      </w:r>
      <w:r w:rsidRPr="00B17ABA">
        <w:rPr>
          <w:rFonts w:cstheme="minorHAnsi"/>
        </w:rPr>
        <w:tab/>
      </w:r>
      <w:r w:rsidRPr="00B17ABA">
        <w:rPr>
          <w:rFonts w:cstheme="minorHAnsi"/>
        </w:rPr>
        <w:tab/>
        <w:t>Equation 5.1</w:t>
      </w:r>
      <w:r w:rsidRPr="00B17ABA">
        <w:rPr>
          <w:rFonts w:cstheme="minorHAnsi"/>
          <w:lang w:eastAsia="ko-KR"/>
        </w:rPr>
        <w:t>3</w:t>
      </w:r>
      <w:r w:rsidRPr="00B17ABA">
        <w:rPr>
          <w:rFonts w:cstheme="minorHAnsi"/>
        </w:rPr>
        <w:t>.</w:t>
      </w:r>
    </w:p>
    <w:p w:rsidR="00677EA4" w:rsidRPr="00B17ABA" w:rsidRDefault="00677EA4" w:rsidP="00677EA4">
      <w:pPr>
        <w:ind w:firstLine="0"/>
        <w:jc w:val="both"/>
        <w:rPr>
          <w:rFonts w:cstheme="minorHAnsi"/>
        </w:rPr>
      </w:pPr>
      <w:r w:rsidRPr="00B17ABA">
        <w:rPr>
          <w:rFonts w:cstheme="minorHAnsi"/>
        </w:rPr>
        <w:t xml:space="preserve">where </w:t>
      </w:r>
      <w:r w:rsidRPr="00B17ABA">
        <w:rPr>
          <w:rFonts w:cstheme="minorHAnsi"/>
          <w:i/>
          <w:iCs/>
        </w:rPr>
        <w:t>ω</w:t>
      </w:r>
      <w:r w:rsidRPr="00B17ABA">
        <w:rPr>
          <w:rFonts w:cstheme="minorHAnsi"/>
          <w:i/>
          <w:iCs/>
          <w:vertAlign w:val="subscript"/>
        </w:rPr>
        <w:t>1</w:t>
      </w:r>
      <w:r w:rsidRPr="00B17ABA">
        <w:rPr>
          <w:rFonts w:cstheme="minorHAnsi"/>
          <w:i/>
          <w:iCs/>
        </w:rPr>
        <w:t>, ω</w:t>
      </w:r>
      <w:r w:rsidRPr="00B17ABA">
        <w:rPr>
          <w:rFonts w:cstheme="minorHAnsi"/>
          <w:i/>
          <w:iCs/>
          <w:vertAlign w:val="subscript"/>
        </w:rPr>
        <w:t>2</w:t>
      </w:r>
      <w:r w:rsidRPr="00B17ABA">
        <w:rPr>
          <w:rFonts w:cstheme="minorHAnsi"/>
          <w:i/>
          <w:iCs/>
        </w:rPr>
        <w:t>, ..., ω</w:t>
      </w:r>
      <w:r w:rsidRPr="009923E9">
        <w:rPr>
          <w:rFonts w:cstheme="minorHAnsi"/>
          <w:i/>
          <w:iCs/>
          <w:vertAlign w:val="subscript"/>
        </w:rPr>
        <w:t>100</w:t>
      </w:r>
      <w:r w:rsidRPr="00B17ABA">
        <w:rPr>
          <w:rFonts w:cstheme="minorHAnsi"/>
        </w:rPr>
        <w:t xml:space="preserve"> is a random sample of </w:t>
      </w:r>
      <w:r w:rsidRPr="00B17ABA">
        <w:rPr>
          <w:rFonts w:cstheme="minorHAnsi"/>
          <w:i/>
          <w:iCs/>
        </w:rPr>
        <w:t xml:space="preserve">100 </w:t>
      </w:r>
      <w:r w:rsidRPr="00B17ABA">
        <w:rPr>
          <w:rFonts w:cstheme="minorHAnsi"/>
        </w:rPr>
        <w:t xml:space="preserve">independent, identically distributed realizations of the random vector </w:t>
      </w:r>
      <w:r w:rsidRPr="00B17ABA">
        <w:rPr>
          <w:rFonts w:cstheme="minorHAnsi"/>
          <w:i/>
          <w:iCs/>
        </w:rPr>
        <w:t>ω</w:t>
      </w:r>
      <w:r w:rsidRPr="00B17ABA">
        <w:rPr>
          <w:rFonts w:cstheme="minorHAnsi"/>
        </w:rPr>
        <w:t xml:space="preserve">. </w:t>
      </w:r>
    </w:p>
    <w:p w:rsidR="00677EA4" w:rsidRPr="00B17ABA" w:rsidRDefault="00677EA4" w:rsidP="00677EA4">
      <w:pPr>
        <w:jc w:val="both"/>
      </w:pPr>
    </w:p>
    <w:p w:rsidR="00677EA4" w:rsidRPr="00B17ABA" w:rsidRDefault="00677EA4" w:rsidP="009923E9">
      <w:pPr>
        <w:jc w:val="both"/>
      </w:pPr>
      <w:r w:rsidRPr="00B17ABA">
        <w:t xml:space="preserve">In principle, the simulation should average out the randomness after many runs; however, multiple runs for each sequential treatment policy increase the computation time considerably. </w:t>
      </w:r>
      <w:r w:rsidRPr="00B17ABA">
        <w:rPr>
          <w:lang w:eastAsia="ko-KR"/>
        </w:rPr>
        <w:t>Considering the given computational resources and time to implement all tests planed in this thesis, the number of replications was set to 100.</w:t>
      </w:r>
    </w:p>
    <w:p w:rsidR="00054902" w:rsidRPr="00B17ABA" w:rsidRDefault="00054902" w:rsidP="001A2558">
      <w:pPr>
        <w:pStyle w:val="Caption"/>
      </w:pPr>
      <w:r w:rsidRPr="00B17ABA">
        <w:br w:type="page"/>
      </w:r>
    </w:p>
    <w:p w:rsidR="00B6406D" w:rsidRPr="00B17ABA" w:rsidRDefault="00B6406D" w:rsidP="001A2558">
      <w:pPr>
        <w:pStyle w:val="Caption"/>
      </w:pPr>
      <w:bookmarkStart w:id="197" w:name="_Toc426018649"/>
      <w:r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8</w:t>
        </w:r>
      </w:fldSimple>
      <w:bookmarkEnd w:id="196"/>
      <w:r w:rsidRPr="00B17ABA">
        <w:t xml:space="preserve">. Parameters </w:t>
      </w:r>
      <w:r w:rsidR="008D32F8" w:rsidRPr="00B17ABA">
        <w:t xml:space="preserve">of </w:t>
      </w:r>
      <w:r w:rsidRPr="00B17ABA">
        <w:t>key variables</w:t>
      </w:r>
      <w:r w:rsidR="008D32F8" w:rsidRPr="00B17ABA">
        <w:t xml:space="preserve"> for </w:t>
      </w:r>
      <w:r w:rsidR="006A7463" w:rsidRPr="00B17ABA">
        <w:t>PSA</w:t>
      </w:r>
      <w:bookmarkEnd w:id="197"/>
    </w:p>
    <w:tbl>
      <w:tblPr>
        <w:tblW w:w="5000" w:type="pct"/>
        <w:tblLayout w:type="fixed"/>
        <w:tblLook w:val="04A0" w:firstRow="1" w:lastRow="0" w:firstColumn="1" w:lastColumn="0" w:noHBand="0" w:noVBand="1"/>
      </w:tblPr>
      <w:tblGrid>
        <w:gridCol w:w="1256"/>
        <w:gridCol w:w="10"/>
        <w:gridCol w:w="1296"/>
        <w:gridCol w:w="1093"/>
        <w:gridCol w:w="1130"/>
        <w:gridCol w:w="852"/>
        <w:gridCol w:w="803"/>
        <w:gridCol w:w="1996"/>
      </w:tblGrid>
      <w:tr w:rsidR="006F3886" w:rsidRPr="00B17ABA" w:rsidTr="004E0CA5">
        <w:trPr>
          <w:trHeight w:val="300"/>
        </w:trPr>
        <w:tc>
          <w:tcPr>
            <w:tcW w:w="1518" w:type="pct"/>
            <w:gridSpan w:val="3"/>
            <w:vMerge w:val="restart"/>
            <w:tcBorders>
              <w:top w:val="single" w:sz="4" w:space="0" w:color="auto"/>
              <w:left w:val="single" w:sz="4" w:space="0" w:color="auto"/>
              <w:bottom w:val="double" w:sz="4" w:space="0" w:color="auto"/>
              <w:right w:val="single" w:sz="4" w:space="0" w:color="000000"/>
            </w:tcBorders>
            <w:shd w:val="clear" w:color="auto" w:fill="auto"/>
            <w:hideMark/>
          </w:tcPr>
          <w:p w:rsidR="006F3886" w:rsidRPr="00B17ABA" w:rsidRDefault="006F3886" w:rsidP="00B47E9E">
            <w:pPr>
              <w:pStyle w:val="TOC1"/>
              <w:rPr>
                <w:sz w:val="18"/>
                <w:szCs w:val="18"/>
              </w:rPr>
            </w:pPr>
            <w:bookmarkStart w:id="198" w:name="RANGE!A1:G30"/>
            <w:r w:rsidRPr="00B17ABA">
              <w:rPr>
                <w:sz w:val="18"/>
                <w:szCs w:val="18"/>
              </w:rPr>
              <w:t>Key parameters</w:t>
            </w:r>
            <w:bookmarkEnd w:id="198"/>
          </w:p>
        </w:tc>
        <w:tc>
          <w:tcPr>
            <w:tcW w:w="648" w:type="pct"/>
            <w:vMerge w:val="restart"/>
            <w:tcBorders>
              <w:top w:val="single" w:sz="4" w:space="0" w:color="auto"/>
              <w:left w:val="single" w:sz="4" w:space="0" w:color="auto"/>
              <w:bottom w:val="doub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Distribution</w:t>
            </w:r>
          </w:p>
        </w:tc>
        <w:tc>
          <w:tcPr>
            <w:tcW w:w="1651" w:type="pct"/>
            <w:gridSpan w:val="3"/>
            <w:tcBorders>
              <w:top w:val="single" w:sz="4" w:space="0" w:color="auto"/>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Parameters</w:t>
            </w:r>
          </w:p>
        </w:tc>
        <w:tc>
          <w:tcPr>
            <w:tcW w:w="1183"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Reference</w:t>
            </w:r>
          </w:p>
        </w:tc>
      </w:tr>
      <w:tr w:rsidR="006F3886" w:rsidRPr="00B17ABA" w:rsidTr="004E0CA5">
        <w:trPr>
          <w:trHeight w:val="300"/>
        </w:trPr>
        <w:tc>
          <w:tcPr>
            <w:tcW w:w="1518" w:type="pct"/>
            <w:gridSpan w:val="3"/>
            <w:vMerge/>
            <w:tcBorders>
              <w:top w:val="single" w:sz="4" w:space="0" w:color="000000"/>
              <w:left w:val="single" w:sz="4" w:space="0" w:color="auto"/>
              <w:bottom w:val="double" w:sz="4" w:space="0" w:color="auto"/>
              <w:right w:val="single" w:sz="4" w:space="0" w:color="000000"/>
            </w:tcBorders>
            <w:vAlign w:val="center"/>
            <w:hideMark/>
          </w:tcPr>
          <w:p w:rsidR="006F3886" w:rsidRPr="00B17ABA" w:rsidRDefault="006F3886" w:rsidP="00B47E9E">
            <w:pPr>
              <w:pStyle w:val="TOC1"/>
              <w:rPr>
                <w:sz w:val="18"/>
                <w:szCs w:val="18"/>
              </w:rPr>
            </w:pPr>
          </w:p>
        </w:tc>
        <w:tc>
          <w:tcPr>
            <w:tcW w:w="648" w:type="pct"/>
            <w:vMerge/>
            <w:tcBorders>
              <w:top w:val="single" w:sz="4" w:space="0" w:color="000000"/>
              <w:left w:val="single" w:sz="4" w:space="0" w:color="auto"/>
              <w:bottom w:val="double" w:sz="4" w:space="0" w:color="auto"/>
              <w:right w:val="single" w:sz="4" w:space="0" w:color="auto"/>
            </w:tcBorders>
            <w:vAlign w:val="center"/>
            <w:hideMark/>
          </w:tcPr>
          <w:p w:rsidR="006F3886" w:rsidRPr="00B17ABA" w:rsidRDefault="006F3886" w:rsidP="00B47E9E">
            <w:pPr>
              <w:pStyle w:val="TOC1"/>
              <w:rPr>
                <w:sz w:val="18"/>
                <w:szCs w:val="18"/>
              </w:rPr>
            </w:pPr>
          </w:p>
        </w:tc>
        <w:tc>
          <w:tcPr>
            <w:tcW w:w="670" w:type="pct"/>
            <w:vMerge w:val="restart"/>
            <w:tcBorders>
              <w:top w:val="nil"/>
              <w:left w:val="single" w:sz="4" w:space="0" w:color="auto"/>
              <w:bottom w:val="single" w:sz="4" w:space="0" w:color="000000"/>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Mean</w:t>
            </w:r>
          </w:p>
        </w:tc>
        <w:tc>
          <w:tcPr>
            <w:tcW w:w="981" w:type="pct"/>
            <w:gridSpan w:val="2"/>
            <w:tcBorders>
              <w:top w:val="single" w:sz="4" w:space="0" w:color="auto"/>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SD</w:t>
            </w:r>
          </w:p>
        </w:tc>
        <w:tc>
          <w:tcPr>
            <w:tcW w:w="1183" w:type="pct"/>
            <w:vMerge/>
            <w:tcBorders>
              <w:top w:val="single" w:sz="4" w:space="0" w:color="auto"/>
              <w:left w:val="single" w:sz="4" w:space="0" w:color="auto"/>
              <w:bottom w:val="single" w:sz="4" w:space="0" w:color="000000"/>
              <w:right w:val="single" w:sz="4" w:space="0" w:color="auto"/>
            </w:tcBorders>
            <w:vAlign w:val="center"/>
            <w:hideMark/>
          </w:tcPr>
          <w:p w:rsidR="006F3886" w:rsidRPr="00B17ABA" w:rsidRDefault="006F3886" w:rsidP="00B47E9E">
            <w:pPr>
              <w:pStyle w:val="TOC1"/>
              <w:rPr>
                <w:sz w:val="18"/>
                <w:szCs w:val="18"/>
              </w:rPr>
            </w:pPr>
          </w:p>
        </w:tc>
      </w:tr>
      <w:tr w:rsidR="006F3886" w:rsidRPr="00B17ABA" w:rsidTr="004E0CA5">
        <w:trPr>
          <w:trHeight w:val="300"/>
        </w:trPr>
        <w:tc>
          <w:tcPr>
            <w:tcW w:w="1518" w:type="pct"/>
            <w:gridSpan w:val="3"/>
            <w:vMerge/>
            <w:tcBorders>
              <w:top w:val="single" w:sz="4" w:space="0" w:color="000000"/>
              <w:left w:val="single" w:sz="4" w:space="0" w:color="auto"/>
              <w:bottom w:val="double" w:sz="4" w:space="0" w:color="auto"/>
              <w:right w:val="single" w:sz="4" w:space="0" w:color="000000"/>
            </w:tcBorders>
            <w:vAlign w:val="center"/>
            <w:hideMark/>
          </w:tcPr>
          <w:p w:rsidR="006F3886" w:rsidRPr="00B17ABA" w:rsidRDefault="006F3886" w:rsidP="00B47E9E">
            <w:pPr>
              <w:pStyle w:val="TOC1"/>
              <w:rPr>
                <w:sz w:val="18"/>
                <w:szCs w:val="18"/>
              </w:rPr>
            </w:pPr>
          </w:p>
        </w:tc>
        <w:tc>
          <w:tcPr>
            <w:tcW w:w="648" w:type="pct"/>
            <w:vMerge/>
            <w:tcBorders>
              <w:top w:val="single" w:sz="4" w:space="0" w:color="000000"/>
              <w:left w:val="single" w:sz="4" w:space="0" w:color="auto"/>
              <w:bottom w:val="double" w:sz="4" w:space="0" w:color="auto"/>
              <w:right w:val="single" w:sz="4" w:space="0" w:color="auto"/>
            </w:tcBorders>
            <w:vAlign w:val="center"/>
            <w:hideMark/>
          </w:tcPr>
          <w:p w:rsidR="006F3886" w:rsidRPr="00B17ABA" w:rsidRDefault="006F3886" w:rsidP="00B47E9E">
            <w:pPr>
              <w:pStyle w:val="TOC1"/>
              <w:rPr>
                <w:sz w:val="18"/>
                <w:szCs w:val="18"/>
              </w:rPr>
            </w:pPr>
          </w:p>
        </w:tc>
        <w:tc>
          <w:tcPr>
            <w:tcW w:w="670" w:type="pct"/>
            <w:vMerge/>
            <w:tcBorders>
              <w:top w:val="nil"/>
              <w:left w:val="single" w:sz="4" w:space="0" w:color="auto"/>
              <w:bottom w:val="single" w:sz="4" w:space="0" w:color="000000"/>
              <w:right w:val="single" w:sz="4" w:space="0" w:color="auto"/>
            </w:tcBorders>
            <w:vAlign w:val="center"/>
            <w:hideMark/>
          </w:tcPr>
          <w:p w:rsidR="006F3886" w:rsidRPr="00B17ABA" w:rsidRDefault="006F3886" w:rsidP="00B47E9E">
            <w:pPr>
              <w:pStyle w:val="TOC1"/>
              <w:rPr>
                <w:sz w:val="18"/>
                <w:szCs w:val="18"/>
              </w:rPr>
            </w:pPr>
          </w:p>
        </w:tc>
        <w:tc>
          <w:tcPr>
            <w:tcW w:w="505"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LB</w:t>
            </w:r>
          </w:p>
        </w:tc>
        <w:tc>
          <w:tcPr>
            <w:tcW w:w="476"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UB</w:t>
            </w:r>
          </w:p>
        </w:tc>
        <w:tc>
          <w:tcPr>
            <w:tcW w:w="1183" w:type="pct"/>
            <w:vMerge/>
            <w:tcBorders>
              <w:top w:val="single" w:sz="4" w:space="0" w:color="auto"/>
              <w:left w:val="single" w:sz="4" w:space="0" w:color="auto"/>
              <w:bottom w:val="single" w:sz="4" w:space="0" w:color="000000"/>
              <w:right w:val="single" w:sz="4" w:space="0" w:color="auto"/>
            </w:tcBorders>
            <w:vAlign w:val="center"/>
            <w:hideMark/>
          </w:tcPr>
          <w:p w:rsidR="006F3886" w:rsidRPr="00B17ABA" w:rsidRDefault="006F3886" w:rsidP="00B47E9E">
            <w:pPr>
              <w:pStyle w:val="TOC1"/>
              <w:rPr>
                <w:sz w:val="18"/>
                <w:szCs w:val="18"/>
              </w:rPr>
            </w:pPr>
          </w:p>
        </w:tc>
      </w:tr>
      <w:tr w:rsidR="006F3886" w:rsidRPr="00B17ABA" w:rsidTr="004E0CA5">
        <w:trPr>
          <w:trHeight w:val="300"/>
        </w:trPr>
        <w:tc>
          <w:tcPr>
            <w:tcW w:w="750" w:type="pct"/>
            <w:gridSpan w:val="2"/>
            <w:vMerge w:val="restart"/>
            <w:tcBorders>
              <w:top w:val="double" w:sz="4" w:space="0" w:color="auto"/>
              <w:left w:val="single" w:sz="4" w:space="0" w:color="auto"/>
              <w:bottom w:val="nil"/>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Population characteristics</w:t>
            </w:r>
          </w:p>
        </w:tc>
        <w:tc>
          <w:tcPr>
            <w:tcW w:w="768" w:type="pct"/>
            <w:tcBorders>
              <w:top w:val="double" w:sz="4" w:space="0" w:color="auto"/>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Initial SBP</w:t>
            </w:r>
          </w:p>
        </w:tc>
        <w:tc>
          <w:tcPr>
            <w:tcW w:w="648" w:type="pct"/>
            <w:tcBorders>
              <w:top w:val="double" w:sz="4" w:space="0" w:color="auto"/>
              <w:left w:val="nil"/>
              <w:bottom w:val="single" w:sz="4" w:space="0" w:color="auto"/>
              <w:right w:val="single" w:sz="4" w:space="0" w:color="auto"/>
            </w:tcBorders>
            <w:shd w:val="clear" w:color="auto" w:fill="auto"/>
            <w:hideMark/>
          </w:tcPr>
          <w:p w:rsidR="006F3886" w:rsidRPr="00B17ABA" w:rsidRDefault="00A4085A" w:rsidP="00B47E9E">
            <w:pPr>
              <w:pStyle w:val="TOC1"/>
              <w:rPr>
                <w:sz w:val="18"/>
                <w:szCs w:val="18"/>
              </w:rPr>
            </w:pPr>
            <w:r w:rsidRPr="00B17ABA">
              <w:rPr>
                <w:sz w:val="18"/>
                <w:szCs w:val="18"/>
              </w:rPr>
              <w:t>Lognormal</w:t>
            </w:r>
          </w:p>
        </w:tc>
        <w:tc>
          <w:tcPr>
            <w:tcW w:w="670" w:type="pct"/>
            <w:tcBorders>
              <w:top w:val="double" w:sz="4" w:space="0" w:color="auto"/>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173.5</w:t>
            </w:r>
          </w:p>
        </w:tc>
        <w:tc>
          <w:tcPr>
            <w:tcW w:w="981" w:type="pct"/>
            <w:gridSpan w:val="2"/>
            <w:tcBorders>
              <w:top w:val="double" w:sz="4" w:space="0" w:color="auto"/>
              <w:left w:val="nil"/>
              <w:bottom w:val="single" w:sz="4" w:space="0" w:color="auto"/>
              <w:right w:val="single" w:sz="4" w:space="0" w:color="000000"/>
            </w:tcBorders>
            <w:shd w:val="clear" w:color="auto" w:fill="auto"/>
            <w:hideMark/>
          </w:tcPr>
          <w:p w:rsidR="006F3886" w:rsidRPr="00B17ABA" w:rsidRDefault="006F3886" w:rsidP="00B47E9E">
            <w:pPr>
              <w:pStyle w:val="TOC1"/>
              <w:rPr>
                <w:sz w:val="18"/>
                <w:szCs w:val="18"/>
              </w:rPr>
            </w:pPr>
            <w:r w:rsidRPr="00B17ABA">
              <w:rPr>
                <w:sz w:val="18"/>
                <w:szCs w:val="18"/>
              </w:rPr>
              <w:t>21.1</w:t>
            </w:r>
          </w:p>
        </w:tc>
        <w:tc>
          <w:tcPr>
            <w:tcW w:w="1183" w:type="pct"/>
            <w:tcBorders>
              <w:top w:val="double" w:sz="4" w:space="0" w:color="auto"/>
              <w:left w:val="nil"/>
              <w:bottom w:val="single" w:sz="4" w:space="0" w:color="auto"/>
              <w:right w:val="single" w:sz="4" w:space="0" w:color="auto"/>
            </w:tcBorders>
            <w:shd w:val="clear" w:color="auto" w:fill="auto"/>
            <w:hideMark/>
          </w:tcPr>
          <w:p w:rsidR="006F3886" w:rsidRPr="00B17ABA" w:rsidRDefault="006F3886" w:rsidP="00EE2B4F">
            <w:pPr>
              <w:pStyle w:val="TOC1"/>
              <w:rPr>
                <w:sz w:val="18"/>
                <w:szCs w:val="18"/>
              </w:rPr>
            </w:pPr>
            <w:r w:rsidRPr="00B17ABA">
              <w:rPr>
                <w:sz w:val="18"/>
                <w:szCs w:val="18"/>
              </w:rPr>
              <w:t>Burke et al, 2006</w:t>
            </w:r>
            <w:r w:rsidR="008B5F10" w:rsidRPr="00B17ABA">
              <w:rPr>
                <w:sz w:val="18"/>
                <w:szCs w:val="18"/>
              </w:rPr>
              <w:fldChar w:fldCharType="begin">
                <w:fldData xml:space="preserve">PEVuZE5vdGU+PENpdGU+PEF1dGhvcj5CdXJrZTwvQXV0aG9yPjxZZWFyPjIwMDY8L1llYXI+PFJl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==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CdXJrZTwvQXV0aG9yPjxZZWFyPjIwMDY8L1llYXI+PFJl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==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008B5F10" w:rsidRPr="00B17ABA">
              <w:rPr>
                <w:sz w:val="18"/>
                <w:szCs w:val="18"/>
              </w:rPr>
            </w:r>
            <w:r w:rsidR="008B5F10" w:rsidRPr="00B17ABA">
              <w:rPr>
                <w:sz w:val="18"/>
                <w:szCs w:val="18"/>
              </w:rPr>
              <w:fldChar w:fldCharType="separate"/>
            </w:r>
            <w:r w:rsidR="00EE2B4F" w:rsidRPr="00B17ABA">
              <w:rPr>
                <w:noProof/>
                <w:sz w:val="18"/>
                <w:szCs w:val="18"/>
                <w:vertAlign w:val="superscript"/>
              </w:rPr>
              <w:t>[283]</w:t>
            </w:r>
            <w:r w:rsidR="008B5F10" w:rsidRPr="00B17ABA">
              <w:rPr>
                <w:sz w:val="18"/>
                <w:szCs w:val="18"/>
              </w:rPr>
              <w:fldChar w:fldCharType="end"/>
            </w:r>
          </w:p>
        </w:tc>
      </w:tr>
      <w:tr w:rsidR="006F3886" w:rsidRPr="00B17ABA" w:rsidTr="009923E9">
        <w:trPr>
          <w:trHeight w:val="416"/>
        </w:trPr>
        <w:tc>
          <w:tcPr>
            <w:tcW w:w="750" w:type="pct"/>
            <w:gridSpan w:val="2"/>
            <w:vMerge/>
            <w:tcBorders>
              <w:top w:val="nil"/>
              <w:left w:val="single" w:sz="4" w:space="0" w:color="auto"/>
              <w:bottom w:val="single" w:sz="4" w:space="0" w:color="auto"/>
              <w:right w:val="single" w:sz="4" w:space="0" w:color="auto"/>
            </w:tcBorders>
            <w:vAlign w:val="center"/>
            <w:hideMark/>
          </w:tcPr>
          <w:p w:rsidR="006F3886" w:rsidRPr="00B17ABA" w:rsidRDefault="006F3886" w:rsidP="00B47E9E">
            <w:pPr>
              <w:pStyle w:val="TOC1"/>
              <w:rPr>
                <w:sz w:val="18"/>
                <w:szCs w:val="18"/>
              </w:rPr>
            </w:pPr>
          </w:p>
        </w:tc>
        <w:tc>
          <w:tcPr>
            <w:tcW w:w="76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TC, HDL, BMI</w:t>
            </w:r>
          </w:p>
        </w:tc>
        <w:tc>
          <w:tcPr>
            <w:tcW w:w="64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Fixed</w:t>
            </w:r>
          </w:p>
        </w:tc>
        <w:tc>
          <w:tcPr>
            <w:tcW w:w="670" w:type="pct"/>
            <w:tcBorders>
              <w:top w:val="nil"/>
              <w:left w:val="nil"/>
              <w:bottom w:val="single" w:sz="4" w:space="0" w:color="auto"/>
              <w:right w:val="single" w:sz="4" w:space="0" w:color="auto"/>
            </w:tcBorders>
            <w:shd w:val="clear" w:color="auto" w:fill="auto"/>
            <w:hideMark/>
          </w:tcPr>
          <w:p w:rsidR="006F3886" w:rsidRPr="00B17ABA" w:rsidRDefault="004E0CA5" w:rsidP="00B47E9E">
            <w:pPr>
              <w:pStyle w:val="TOC1"/>
              <w:rPr>
                <w:sz w:val="18"/>
                <w:szCs w:val="18"/>
              </w:rPr>
            </w:pPr>
            <w:r w:rsidRPr="00B17ABA">
              <w:rPr>
                <w:sz w:val="18"/>
                <w:szCs w:val="18"/>
              </w:rPr>
              <w:fldChar w:fldCharType="begin"/>
            </w:r>
            <w:r w:rsidRPr="00B17ABA">
              <w:rPr>
                <w:sz w:val="18"/>
                <w:szCs w:val="18"/>
              </w:rPr>
              <w:instrText xml:space="preserve"> REF _Ref423425009 \h </w:instrText>
            </w:r>
            <w:r w:rsidR="00ED7C74" w:rsidRPr="00B17ABA">
              <w:rPr>
                <w:sz w:val="18"/>
                <w:szCs w:val="18"/>
              </w:rPr>
              <w:instrText xml:space="preserve"> \* MERGEFORMAT </w:instrText>
            </w:r>
            <w:r w:rsidRPr="00B17ABA">
              <w:rPr>
                <w:sz w:val="18"/>
                <w:szCs w:val="18"/>
              </w:rPr>
            </w:r>
            <w:r w:rsidRPr="00B17ABA">
              <w:rPr>
                <w:sz w:val="18"/>
                <w:szCs w:val="18"/>
              </w:rPr>
              <w:fldChar w:fldCharType="separate"/>
            </w:r>
            <w:r w:rsidR="006F6429" w:rsidRPr="00B17ABA">
              <w:rPr>
                <w:sz w:val="18"/>
                <w:szCs w:val="18"/>
              </w:rPr>
              <w:t xml:space="preserve">Table </w:t>
            </w:r>
            <w:r w:rsidR="006F6429" w:rsidRPr="00B17ABA">
              <w:rPr>
                <w:noProof/>
                <w:sz w:val="18"/>
                <w:szCs w:val="18"/>
                <w:cs/>
              </w:rPr>
              <w:t>‎</w:t>
            </w:r>
            <w:r w:rsidR="006F6429" w:rsidRPr="00B17ABA">
              <w:rPr>
                <w:noProof/>
                <w:sz w:val="18"/>
                <w:szCs w:val="18"/>
              </w:rPr>
              <w:t>5</w:t>
            </w:r>
            <w:r w:rsidR="006F6429" w:rsidRPr="00B17ABA">
              <w:rPr>
                <w:sz w:val="18"/>
                <w:szCs w:val="18"/>
              </w:rPr>
              <w:t>.</w:t>
            </w:r>
            <w:r w:rsidR="006F6429" w:rsidRPr="00B17ABA">
              <w:rPr>
                <w:noProof/>
                <w:sz w:val="18"/>
                <w:szCs w:val="18"/>
              </w:rPr>
              <w:t>1</w:t>
            </w:r>
            <w:r w:rsidRPr="00B17ABA">
              <w:rPr>
                <w:sz w:val="18"/>
                <w:szCs w:val="18"/>
              </w:rPr>
              <w:fldChar w:fldCharType="end"/>
            </w:r>
          </w:p>
        </w:tc>
        <w:tc>
          <w:tcPr>
            <w:tcW w:w="505"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476"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1183" w:type="pct"/>
            <w:tcBorders>
              <w:top w:val="nil"/>
              <w:left w:val="nil"/>
              <w:bottom w:val="single" w:sz="4" w:space="0" w:color="auto"/>
              <w:right w:val="single" w:sz="4" w:space="0" w:color="auto"/>
            </w:tcBorders>
            <w:shd w:val="clear" w:color="auto" w:fill="auto"/>
            <w:hideMark/>
          </w:tcPr>
          <w:p w:rsidR="006F3886" w:rsidRPr="00B17ABA" w:rsidRDefault="006F3886" w:rsidP="00EE2B4F">
            <w:pPr>
              <w:pStyle w:val="TOC1"/>
              <w:rPr>
                <w:sz w:val="18"/>
                <w:szCs w:val="18"/>
              </w:rPr>
            </w:pPr>
            <w:r w:rsidRPr="00B17ABA">
              <w:rPr>
                <w:sz w:val="18"/>
                <w:szCs w:val="18"/>
              </w:rPr>
              <w:t>HSE, 2011 (Raw dataset)</w:t>
            </w:r>
            <w:r w:rsidR="008672AB" w:rsidRPr="00B17ABA">
              <w:rPr>
                <w:sz w:val="18"/>
                <w:szCs w:val="18"/>
              </w:rPr>
              <w:t xml:space="preserve"> </w:t>
            </w:r>
            <w:r w:rsidR="002654EB" w:rsidRPr="00B17ABA">
              <w:rPr>
                <w:sz w:val="18"/>
                <w:szCs w:val="18"/>
              </w:rPr>
              <w:fldChar w:fldCharType="begin"/>
            </w:r>
            <w:r w:rsidR="00EE2B4F" w:rsidRPr="00B17ABA">
              <w:rPr>
                <w:sz w:val="18"/>
                <w:szCs w:val="18"/>
              </w:rPr>
              <w:instrText xml:space="preserve"> ADDIN EN.CITE &lt;EndNote&gt;&lt;Cite&gt;&lt;Author&gt;Health&lt;/Author&gt;&lt;Year&gt;2011&lt;/Year&gt;&lt;RecNum&gt;648&lt;/RecNum&gt;&lt;DisplayText&gt;&lt;style face="superscript"&gt;[284]&lt;/style&gt;&lt;/DisplayText&gt;&lt;record&gt;&lt;rec-number&gt;648&lt;/rec-number&gt;&lt;foreign-keys&gt;&lt;key app="EN" db-id="z2a0dvwpazf220et2vh50z295rxpzfevwft2"&gt;648&lt;/key&gt;&lt;/foreign-keys&gt;&lt;ref-type name="Online Database"&gt;45&lt;/ref-type&gt;&lt;contributors&gt;&lt;authors&gt;&lt;author&gt;NatCen Social Research and University College London. Department of Epidemiology and Public Health&lt;/author&gt;&lt;/authors&gt;&lt;/contributors&gt;&lt;titles&gt;&lt;title&gt;Health Survey for England, 2011&lt;/title&gt;&lt;/titles&gt;&lt;number&gt;Oct 2013&lt;/number&gt;&lt;dates&gt;&lt;year&gt;2011&lt;/year&gt;&lt;/dates&gt;&lt;pub-location&gt;Colchester, Essex&lt;/pub-location&gt;&lt;publisher&gt;Information Centre for Health and Social Care&lt;/publisher&gt;&lt;urls&gt;&lt;related-urls&gt;&lt;url&gt;http://dx.doi.org/10.5255/UKDA-SN-7260-1&lt;/url&gt;&lt;/related-urls&gt;&lt;/urls&gt;&lt;/record&gt;&lt;/Cite&gt;&lt;/EndNote&gt;</w:instrText>
            </w:r>
            <w:r w:rsidR="002654EB" w:rsidRPr="00B17ABA">
              <w:rPr>
                <w:sz w:val="18"/>
                <w:szCs w:val="18"/>
              </w:rPr>
              <w:fldChar w:fldCharType="separate"/>
            </w:r>
            <w:r w:rsidR="00EE2B4F" w:rsidRPr="00B17ABA">
              <w:rPr>
                <w:noProof/>
                <w:sz w:val="18"/>
                <w:szCs w:val="18"/>
                <w:vertAlign w:val="superscript"/>
              </w:rPr>
              <w:t>[284]</w:t>
            </w:r>
            <w:r w:rsidR="002654EB" w:rsidRPr="00B17ABA">
              <w:rPr>
                <w:sz w:val="18"/>
                <w:szCs w:val="18"/>
              </w:rPr>
              <w:fldChar w:fldCharType="end"/>
            </w:r>
          </w:p>
        </w:tc>
      </w:tr>
      <w:tr w:rsidR="006F3886" w:rsidRPr="00B17ABA" w:rsidTr="009923E9">
        <w:trPr>
          <w:trHeight w:val="237"/>
        </w:trPr>
        <w:tc>
          <w:tcPr>
            <w:tcW w:w="1518" w:type="pct"/>
            <w:gridSpan w:val="3"/>
            <w:tcBorders>
              <w:top w:val="single" w:sz="4" w:space="0" w:color="auto"/>
              <w:left w:val="single" w:sz="4" w:space="0" w:color="auto"/>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Distribution of first-onset CVD</w:t>
            </w:r>
          </w:p>
        </w:tc>
        <w:tc>
          <w:tcPr>
            <w:tcW w:w="648" w:type="pct"/>
            <w:tcBorders>
              <w:top w:val="nil"/>
              <w:left w:val="single" w:sz="4" w:space="0" w:color="auto"/>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Fixed</w:t>
            </w:r>
          </w:p>
        </w:tc>
        <w:tc>
          <w:tcPr>
            <w:tcW w:w="670" w:type="pct"/>
            <w:tcBorders>
              <w:top w:val="nil"/>
              <w:left w:val="nil"/>
              <w:bottom w:val="single" w:sz="4" w:space="0" w:color="auto"/>
              <w:right w:val="single" w:sz="4" w:space="0" w:color="auto"/>
            </w:tcBorders>
            <w:shd w:val="clear" w:color="auto" w:fill="auto"/>
            <w:hideMark/>
          </w:tcPr>
          <w:p w:rsidR="006F6429" w:rsidRPr="00B17ABA" w:rsidRDefault="004E0CA5" w:rsidP="006654F4">
            <w:pPr>
              <w:pStyle w:val="Caption"/>
              <w:rPr>
                <w:sz w:val="18"/>
              </w:rPr>
            </w:pPr>
            <w:r w:rsidRPr="00B17ABA">
              <w:rPr>
                <w:sz w:val="18"/>
              </w:rPr>
              <w:fldChar w:fldCharType="begin"/>
            </w:r>
            <w:r w:rsidRPr="00B17ABA">
              <w:rPr>
                <w:sz w:val="18"/>
              </w:rPr>
              <w:instrText xml:space="preserve"> REF _Ref423609854 \h </w:instrText>
            </w:r>
            <w:r w:rsidR="00ED7C74" w:rsidRPr="00B17ABA">
              <w:rPr>
                <w:sz w:val="18"/>
              </w:rPr>
              <w:instrText xml:space="preserve"> \* MERGEFORMAT </w:instrText>
            </w:r>
            <w:r w:rsidRPr="00B17ABA">
              <w:rPr>
                <w:sz w:val="18"/>
              </w:rPr>
            </w:r>
            <w:r w:rsidRPr="00B17ABA">
              <w:rPr>
                <w:sz w:val="18"/>
              </w:rPr>
              <w:fldChar w:fldCharType="separate"/>
            </w:r>
            <w:r w:rsidR="006F6429" w:rsidRPr="00B17ABA">
              <w:rPr>
                <w:sz w:val="18"/>
              </w:rPr>
              <w:br w:type="page"/>
            </w:r>
          </w:p>
          <w:p w:rsidR="006F3886" w:rsidRPr="00B17ABA" w:rsidRDefault="006F6429" w:rsidP="00B47E9E">
            <w:pPr>
              <w:pStyle w:val="TOC1"/>
              <w:rPr>
                <w:sz w:val="18"/>
                <w:szCs w:val="18"/>
              </w:rPr>
            </w:pPr>
            <w:r w:rsidRPr="00B17ABA">
              <w:rPr>
                <w:sz w:val="18"/>
                <w:szCs w:val="18"/>
              </w:rPr>
              <w:t xml:space="preserve">Table </w:t>
            </w:r>
            <w:r w:rsidRPr="00B17ABA">
              <w:rPr>
                <w:noProof/>
                <w:sz w:val="18"/>
                <w:szCs w:val="18"/>
                <w:cs/>
              </w:rPr>
              <w:t>‎</w:t>
            </w:r>
            <w:r w:rsidRPr="00B17ABA">
              <w:rPr>
                <w:noProof/>
                <w:sz w:val="18"/>
                <w:szCs w:val="18"/>
              </w:rPr>
              <w:t>5</w:t>
            </w:r>
            <w:r w:rsidRPr="00B17ABA">
              <w:rPr>
                <w:sz w:val="18"/>
                <w:szCs w:val="18"/>
              </w:rPr>
              <w:t>.</w:t>
            </w:r>
            <w:r w:rsidRPr="00B17ABA">
              <w:rPr>
                <w:noProof/>
                <w:sz w:val="18"/>
                <w:szCs w:val="18"/>
              </w:rPr>
              <w:t>2</w:t>
            </w:r>
            <w:r w:rsidR="004E0CA5" w:rsidRPr="00B17ABA">
              <w:rPr>
                <w:sz w:val="18"/>
                <w:szCs w:val="18"/>
              </w:rPr>
              <w:fldChar w:fldCharType="end"/>
            </w:r>
          </w:p>
        </w:tc>
        <w:tc>
          <w:tcPr>
            <w:tcW w:w="505"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476"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1183" w:type="pct"/>
            <w:tcBorders>
              <w:top w:val="nil"/>
              <w:left w:val="nil"/>
              <w:bottom w:val="single" w:sz="4" w:space="0" w:color="auto"/>
              <w:right w:val="single" w:sz="4" w:space="0" w:color="auto"/>
            </w:tcBorders>
            <w:shd w:val="clear" w:color="auto" w:fill="auto"/>
            <w:hideMark/>
          </w:tcPr>
          <w:p w:rsidR="006F3886" w:rsidRPr="00B17ABA" w:rsidRDefault="006F3886" w:rsidP="00EE2B4F">
            <w:pPr>
              <w:pStyle w:val="TOC1"/>
              <w:rPr>
                <w:sz w:val="18"/>
                <w:szCs w:val="18"/>
              </w:rPr>
            </w:pPr>
            <w:r w:rsidRPr="00B17ABA">
              <w:rPr>
                <w:sz w:val="18"/>
                <w:szCs w:val="18"/>
              </w:rPr>
              <w:t>ScHARR, 200</w:t>
            </w:r>
            <w:r w:rsidR="00273CFD" w:rsidRPr="00B17ABA">
              <w:rPr>
                <w:sz w:val="18"/>
                <w:szCs w:val="18"/>
              </w:rPr>
              <w:t>7</w:t>
            </w:r>
            <w:r w:rsidR="008B5F10" w:rsidRPr="00B17ABA">
              <w:rPr>
                <w:sz w:val="18"/>
                <w:szCs w:val="18"/>
              </w:rPr>
              <w:fldChar w:fldCharType="begin">
                <w:fldData xml:space="preserve">PEVuZE5vdGU+PENpdGU+PEF1dGhvcj5XYXJkPC9BdXRob3I+PFllYXI+MjAwNzwvWWVhcj48UmVj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Twvdm9sdW1l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XYXJkPC9BdXRob3I+PFllYXI+MjAwNzwvWWVhcj48UmVj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Twvdm9sdW1l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008B5F10" w:rsidRPr="00B17ABA">
              <w:rPr>
                <w:sz w:val="18"/>
                <w:szCs w:val="18"/>
              </w:rPr>
            </w:r>
            <w:r w:rsidR="008B5F10" w:rsidRPr="00B17ABA">
              <w:rPr>
                <w:sz w:val="18"/>
                <w:szCs w:val="18"/>
              </w:rPr>
              <w:fldChar w:fldCharType="separate"/>
            </w:r>
            <w:r w:rsidR="00EE2B4F" w:rsidRPr="00B17ABA">
              <w:rPr>
                <w:noProof/>
                <w:sz w:val="18"/>
                <w:szCs w:val="18"/>
                <w:vertAlign w:val="superscript"/>
              </w:rPr>
              <w:t>[286]</w:t>
            </w:r>
            <w:r w:rsidR="008B5F10" w:rsidRPr="00B17ABA">
              <w:rPr>
                <w:sz w:val="18"/>
                <w:szCs w:val="18"/>
              </w:rPr>
              <w:fldChar w:fldCharType="end"/>
            </w:r>
            <w:r w:rsidRPr="00B17ABA">
              <w:rPr>
                <w:sz w:val="18"/>
                <w:szCs w:val="18"/>
              </w:rPr>
              <w:t>; NICE, 2011</w:t>
            </w:r>
            <w:r w:rsidR="008B5F10" w:rsidRPr="00B17ABA">
              <w:rPr>
                <w:sz w:val="18"/>
                <w:szCs w:val="18"/>
              </w:rPr>
              <w:fldChar w:fldCharType="begin"/>
            </w:r>
            <w:r w:rsidR="00EE2B4F" w:rsidRPr="00B17ABA">
              <w:rPr>
                <w:sz w:val="18"/>
                <w:szCs w:val="18"/>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8B5F10" w:rsidRPr="00B17ABA">
              <w:rPr>
                <w:sz w:val="18"/>
                <w:szCs w:val="18"/>
              </w:rPr>
              <w:fldChar w:fldCharType="separate"/>
            </w:r>
            <w:r w:rsidR="00EE2B4F" w:rsidRPr="00B17ABA">
              <w:rPr>
                <w:noProof/>
                <w:sz w:val="18"/>
                <w:szCs w:val="18"/>
                <w:vertAlign w:val="superscript"/>
              </w:rPr>
              <w:t>[63]</w:t>
            </w:r>
            <w:r w:rsidR="008B5F10" w:rsidRPr="00B17ABA">
              <w:rPr>
                <w:sz w:val="18"/>
                <w:szCs w:val="18"/>
              </w:rPr>
              <w:fldChar w:fldCharType="end"/>
            </w:r>
          </w:p>
        </w:tc>
      </w:tr>
      <w:tr w:rsidR="006F3886" w:rsidRPr="00B17ABA" w:rsidTr="009923E9">
        <w:trPr>
          <w:trHeight w:val="300"/>
        </w:trPr>
        <w:tc>
          <w:tcPr>
            <w:tcW w:w="750" w:type="pct"/>
            <w:gridSpan w:val="2"/>
            <w:vMerge w:val="restart"/>
            <w:tcBorders>
              <w:top w:val="single" w:sz="4" w:space="0" w:color="auto"/>
              <w:left w:val="single" w:sz="4" w:space="0" w:color="auto"/>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Death</w:t>
            </w:r>
          </w:p>
        </w:tc>
        <w:tc>
          <w:tcPr>
            <w:tcW w:w="76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All-cause mortality</w:t>
            </w:r>
          </w:p>
        </w:tc>
        <w:tc>
          <w:tcPr>
            <w:tcW w:w="64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Fixed</w:t>
            </w:r>
          </w:p>
        </w:tc>
        <w:tc>
          <w:tcPr>
            <w:tcW w:w="670" w:type="pct"/>
            <w:tcBorders>
              <w:top w:val="nil"/>
              <w:left w:val="nil"/>
              <w:bottom w:val="single" w:sz="4" w:space="0" w:color="auto"/>
              <w:right w:val="single" w:sz="4" w:space="0" w:color="auto"/>
            </w:tcBorders>
            <w:shd w:val="clear" w:color="auto" w:fill="auto"/>
            <w:hideMark/>
          </w:tcPr>
          <w:p w:rsidR="006F3886" w:rsidRPr="00B17ABA" w:rsidRDefault="004E0CA5" w:rsidP="00B47E9E">
            <w:pPr>
              <w:pStyle w:val="TOC1"/>
              <w:rPr>
                <w:sz w:val="18"/>
                <w:szCs w:val="18"/>
              </w:rPr>
            </w:pPr>
            <w:r w:rsidRPr="00B17ABA">
              <w:rPr>
                <w:sz w:val="18"/>
                <w:szCs w:val="18"/>
              </w:rPr>
              <w:fldChar w:fldCharType="begin"/>
            </w:r>
            <w:r w:rsidRPr="00B17ABA">
              <w:rPr>
                <w:sz w:val="18"/>
                <w:szCs w:val="18"/>
              </w:rPr>
              <w:instrText xml:space="preserve"> REF _Ref423609886 \h </w:instrText>
            </w:r>
            <w:r w:rsidR="00ED7C74" w:rsidRPr="00B17ABA">
              <w:rPr>
                <w:sz w:val="18"/>
                <w:szCs w:val="18"/>
              </w:rPr>
              <w:instrText xml:space="preserve"> \* MERGEFORMAT </w:instrText>
            </w:r>
            <w:r w:rsidRPr="00B17ABA">
              <w:rPr>
                <w:sz w:val="18"/>
                <w:szCs w:val="18"/>
              </w:rPr>
            </w:r>
            <w:r w:rsidRPr="00B17ABA">
              <w:rPr>
                <w:sz w:val="18"/>
                <w:szCs w:val="18"/>
              </w:rPr>
              <w:fldChar w:fldCharType="separate"/>
            </w:r>
            <w:r w:rsidR="006F6429" w:rsidRPr="00B17ABA">
              <w:rPr>
                <w:sz w:val="18"/>
                <w:szCs w:val="18"/>
              </w:rPr>
              <w:t xml:space="preserve">Table </w:t>
            </w:r>
            <w:r w:rsidR="006F6429" w:rsidRPr="00B17ABA">
              <w:rPr>
                <w:noProof/>
                <w:sz w:val="18"/>
                <w:szCs w:val="18"/>
                <w:cs/>
              </w:rPr>
              <w:t>‎</w:t>
            </w:r>
            <w:r w:rsidR="006F6429" w:rsidRPr="00B17ABA">
              <w:rPr>
                <w:noProof/>
                <w:sz w:val="18"/>
                <w:szCs w:val="18"/>
              </w:rPr>
              <w:t>5</w:t>
            </w:r>
            <w:r w:rsidR="006F6429" w:rsidRPr="00B17ABA">
              <w:rPr>
                <w:sz w:val="18"/>
                <w:szCs w:val="18"/>
              </w:rPr>
              <w:t>.</w:t>
            </w:r>
            <w:r w:rsidR="006F6429" w:rsidRPr="00B17ABA">
              <w:rPr>
                <w:noProof/>
                <w:sz w:val="18"/>
                <w:szCs w:val="18"/>
              </w:rPr>
              <w:t>3</w:t>
            </w:r>
            <w:r w:rsidRPr="00B17ABA">
              <w:rPr>
                <w:sz w:val="18"/>
                <w:szCs w:val="18"/>
              </w:rPr>
              <w:fldChar w:fldCharType="end"/>
            </w:r>
          </w:p>
        </w:tc>
        <w:tc>
          <w:tcPr>
            <w:tcW w:w="505"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476"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1183" w:type="pct"/>
            <w:tcBorders>
              <w:top w:val="nil"/>
              <w:left w:val="nil"/>
              <w:bottom w:val="single" w:sz="4" w:space="0" w:color="auto"/>
              <w:right w:val="single" w:sz="4" w:space="0" w:color="auto"/>
            </w:tcBorders>
            <w:shd w:val="clear" w:color="auto" w:fill="auto"/>
            <w:hideMark/>
          </w:tcPr>
          <w:p w:rsidR="006F3886" w:rsidRPr="00B17ABA" w:rsidRDefault="006F3886" w:rsidP="00EE2B4F">
            <w:pPr>
              <w:pStyle w:val="TOC1"/>
              <w:rPr>
                <w:sz w:val="18"/>
                <w:szCs w:val="18"/>
              </w:rPr>
            </w:pPr>
            <w:r w:rsidRPr="00B17ABA">
              <w:rPr>
                <w:sz w:val="18"/>
                <w:szCs w:val="18"/>
              </w:rPr>
              <w:t>ONS, 2011</w:t>
            </w:r>
            <w:r w:rsidR="008B5F10" w:rsidRPr="00B17ABA">
              <w:rPr>
                <w:sz w:val="18"/>
                <w:szCs w:val="18"/>
              </w:rPr>
              <w:fldChar w:fldCharType="begin"/>
            </w:r>
            <w:r w:rsidR="00EE2B4F" w:rsidRPr="00B17ABA">
              <w:rPr>
                <w:sz w:val="18"/>
                <w:szCs w:val="18"/>
              </w:rPr>
              <w:instrText xml:space="preserve"> ADDIN EN.CITE &lt;EndNote&gt;&lt;Cite&gt;&lt;Author&gt;Statistics&lt;/Author&gt;&lt;Year&gt;2011&lt;/Year&gt;&lt;RecNum&gt;469&lt;/RecNum&gt;&lt;DisplayText&gt;&lt;style face="superscript"&gt;[287]&lt;/style&gt;&lt;/DisplayText&gt;&lt;record&gt;&lt;rec-number&gt;469&lt;/rec-number&gt;&lt;foreign-keys&gt;&lt;key app="EN" db-id="z2a0dvwpazf220et2vh50z295rxpzfevwft2"&gt;469&lt;/key&gt;&lt;/foreign-keys&gt;&lt;ref-type name="Online Database"&gt;45&lt;/ref-type&gt;&lt;contributors&gt;&lt;authors&gt;&lt;author&gt;Office for National Statistics&lt;/author&gt;&lt;/authors&gt;&lt;/contributors&gt;&lt;titles&gt;&lt;title&gt;National Life Tables, 2008-2010&lt;/title&gt;&lt;/titles&gt;&lt;dates&gt;&lt;year&gt;2011&lt;/year&gt;&lt;/dates&gt;&lt;urls&gt;&lt;related-urls&gt;&lt;url&gt;http://www.ons.gov.uk/ons/rel/lifetables/interim-life-tables/2008-2010/index.html&lt;/url&gt;&lt;/related-urls&gt;&lt;/urls&gt;&lt;/record&gt;&lt;/Cite&gt;&lt;/EndNote&gt;</w:instrText>
            </w:r>
            <w:r w:rsidR="008B5F10" w:rsidRPr="00B17ABA">
              <w:rPr>
                <w:sz w:val="18"/>
                <w:szCs w:val="18"/>
              </w:rPr>
              <w:fldChar w:fldCharType="separate"/>
            </w:r>
            <w:r w:rsidR="00EE2B4F" w:rsidRPr="00B17ABA">
              <w:rPr>
                <w:noProof/>
                <w:sz w:val="18"/>
                <w:szCs w:val="18"/>
                <w:vertAlign w:val="superscript"/>
              </w:rPr>
              <w:t>[287]</w:t>
            </w:r>
            <w:r w:rsidR="008B5F10" w:rsidRPr="00B17ABA">
              <w:rPr>
                <w:sz w:val="18"/>
                <w:szCs w:val="18"/>
              </w:rPr>
              <w:fldChar w:fldCharType="end"/>
            </w:r>
          </w:p>
        </w:tc>
      </w:tr>
      <w:tr w:rsidR="006F3886" w:rsidRPr="00B17ABA" w:rsidTr="009923E9">
        <w:trPr>
          <w:trHeight w:val="300"/>
        </w:trPr>
        <w:tc>
          <w:tcPr>
            <w:tcW w:w="750" w:type="pct"/>
            <w:gridSpan w:val="2"/>
            <w:vMerge/>
            <w:tcBorders>
              <w:top w:val="single" w:sz="4" w:space="0" w:color="auto"/>
              <w:left w:val="single" w:sz="4" w:space="0" w:color="auto"/>
              <w:bottom w:val="single" w:sz="4" w:space="0" w:color="auto"/>
              <w:right w:val="single" w:sz="4" w:space="0" w:color="auto"/>
            </w:tcBorders>
            <w:vAlign w:val="center"/>
            <w:hideMark/>
          </w:tcPr>
          <w:p w:rsidR="006F3886" w:rsidRPr="00B17ABA" w:rsidRDefault="006F3886" w:rsidP="00B47E9E">
            <w:pPr>
              <w:pStyle w:val="TOC1"/>
              <w:rPr>
                <w:sz w:val="18"/>
                <w:szCs w:val="18"/>
              </w:rPr>
            </w:pPr>
          </w:p>
        </w:tc>
        <w:tc>
          <w:tcPr>
            <w:tcW w:w="76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Non-circulatory death</w:t>
            </w:r>
          </w:p>
        </w:tc>
        <w:tc>
          <w:tcPr>
            <w:tcW w:w="64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Fixed</w:t>
            </w:r>
          </w:p>
        </w:tc>
        <w:tc>
          <w:tcPr>
            <w:tcW w:w="670" w:type="pct"/>
            <w:tcBorders>
              <w:top w:val="nil"/>
              <w:left w:val="nil"/>
              <w:bottom w:val="single" w:sz="4" w:space="0" w:color="auto"/>
              <w:right w:val="single" w:sz="4" w:space="0" w:color="auto"/>
            </w:tcBorders>
            <w:shd w:val="clear" w:color="auto" w:fill="auto"/>
            <w:hideMark/>
          </w:tcPr>
          <w:p w:rsidR="006F6429" w:rsidRPr="00B17ABA" w:rsidRDefault="004E0CA5" w:rsidP="00620560">
            <w:pPr>
              <w:pStyle w:val="Caption"/>
              <w:rPr>
                <w:sz w:val="18"/>
              </w:rPr>
            </w:pPr>
            <w:r w:rsidRPr="00B17ABA">
              <w:rPr>
                <w:sz w:val="18"/>
              </w:rPr>
              <w:fldChar w:fldCharType="begin"/>
            </w:r>
            <w:r w:rsidRPr="00B17ABA">
              <w:rPr>
                <w:sz w:val="18"/>
              </w:rPr>
              <w:instrText xml:space="preserve"> REF _Ref423609926 \h </w:instrText>
            </w:r>
            <w:r w:rsidR="00ED7C74" w:rsidRPr="00B17ABA">
              <w:rPr>
                <w:sz w:val="18"/>
              </w:rPr>
              <w:instrText xml:space="preserve"> \* MERGEFORMAT </w:instrText>
            </w:r>
            <w:r w:rsidRPr="00B17ABA">
              <w:rPr>
                <w:sz w:val="18"/>
              </w:rPr>
            </w:r>
            <w:r w:rsidRPr="00B17ABA">
              <w:rPr>
                <w:sz w:val="18"/>
              </w:rPr>
              <w:fldChar w:fldCharType="separate"/>
            </w:r>
            <w:r w:rsidR="006F6429" w:rsidRPr="00B17ABA">
              <w:rPr>
                <w:sz w:val="18"/>
              </w:rPr>
              <w:br w:type="page"/>
            </w:r>
          </w:p>
          <w:p w:rsidR="006F3886" w:rsidRPr="00B17ABA" w:rsidRDefault="006F6429" w:rsidP="00B47E9E">
            <w:pPr>
              <w:pStyle w:val="TOC1"/>
              <w:rPr>
                <w:sz w:val="18"/>
                <w:szCs w:val="18"/>
              </w:rPr>
            </w:pPr>
            <w:r w:rsidRPr="00B17ABA">
              <w:rPr>
                <w:sz w:val="18"/>
                <w:szCs w:val="18"/>
              </w:rPr>
              <w:t xml:space="preserve">Table </w:t>
            </w:r>
            <w:r w:rsidRPr="00B17ABA">
              <w:rPr>
                <w:noProof/>
                <w:sz w:val="18"/>
                <w:szCs w:val="18"/>
                <w:cs/>
              </w:rPr>
              <w:t>‎</w:t>
            </w:r>
            <w:r w:rsidRPr="00B17ABA">
              <w:rPr>
                <w:noProof/>
                <w:sz w:val="18"/>
                <w:szCs w:val="18"/>
              </w:rPr>
              <w:t>5</w:t>
            </w:r>
            <w:r w:rsidRPr="00B17ABA">
              <w:rPr>
                <w:sz w:val="18"/>
                <w:szCs w:val="18"/>
              </w:rPr>
              <w:t>.</w:t>
            </w:r>
            <w:r w:rsidRPr="00B17ABA">
              <w:rPr>
                <w:noProof/>
                <w:sz w:val="18"/>
                <w:szCs w:val="18"/>
              </w:rPr>
              <w:t>4</w:t>
            </w:r>
            <w:r w:rsidR="004E0CA5" w:rsidRPr="00B17ABA">
              <w:rPr>
                <w:sz w:val="18"/>
                <w:szCs w:val="18"/>
              </w:rPr>
              <w:fldChar w:fldCharType="end"/>
            </w:r>
          </w:p>
        </w:tc>
        <w:tc>
          <w:tcPr>
            <w:tcW w:w="505"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476"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1183" w:type="pct"/>
            <w:tcBorders>
              <w:top w:val="nil"/>
              <w:left w:val="nil"/>
              <w:bottom w:val="single" w:sz="4" w:space="0" w:color="auto"/>
              <w:right w:val="single" w:sz="4" w:space="0" w:color="auto"/>
            </w:tcBorders>
            <w:shd w:val="clear" w:color="auto" w:fill="auto"/>
            <w:hideMark/>
          </w:tcPr>
          <w:p w:rsidR="006F3886" w:rsidRPr="00B17ABA" w:rsidRDefault="006F3886" w:rsidP="00EE2B4F">
            <w:pPr>
              <w:pStyle w:val="TOC1"/>
              <w:rPr>
                <w:sz w:val="18"/>
                <w:szCs w:val="18"/>
              </w:rPr>
            </w:pPr>
            <w:r w:rsidRPr="00B17ABA">
              <w:rPr>
                <w:sz w:val="18"/>
                <w:szCs w:val="18"/>
              </w:rPr>
              <w:t>BHF, 2012</w:t>
            </w:r>
            <w:r w:rsidR="008B5F10" w:rsidRPr="00B17ABA">
              <w:rPr>
                <w:sz w:val="18"/>
                <w:szCs w:val="18"/>
              </w:rPr>
              <w:fldChar w:fldCharType="begin"/>
            </w:r>
            <w:r w:rsidR="00EE2B4F" w:rsidRPr="00B17ABA">
              <w:rPr>
                <w:sz w:val="18"/>
                <w:szCs w:val="18"/>
              </w:rPr>
              <w:instrText xml:space="preserve"> ADDIN EN.CITE &lt;EndNote&gt;&lt;Cite&gt;&lt;Author&gt;Townsend N&lt;/Author&gt;&lt;Year&gt;2012&lt;/Year&gt;&lt;RecNum&gt;355&lt;/RecNum&gt;&lt;DisplayText&gt;&lt;style face="superscript"&gt;[288]&lt;/style&gt;&lt;/DisplayText&gt;&lt;record&gt;&lt;rec-number&gt;355&lt;/rec-number&gt;&lt;foreign-keys&gt;&lt;key app="EN" db-id="z2a0dvwpazf220et2vh50z295rxpzfevwft2"&gt;355&lt;/key&gt;&lt;/foreign-keys&gt;&lt;ref-type name="Book"&gt;6&lt;/ref-type&gt;&lt;contributors&gt;&lt;authors&gt;&lt;author&gt;Townsend N, Wickramasinghe K, Bhatnagar P, Smolina K, Nichols M, Leal J, Luengo-Fernandez R, Rayner M&lt;/author&gt;&lt;/authors&gt;&lt;/contributors&gt;&lt;titles&gt;&lt;title&gt;Coronary heart disease statistics 2012 edition&lt;/title&gt;&lt;/titles&gt;&lt;dates&gt;&lt;year&gt;2012&lt;/year&gt;&lt;/dates&gt;&lt;pub-location&gt;London&lt;/pub-location&gt;&lt;publisher&gt;British Heart Foundation&lt;/publisher&gt;&lt;urls&gt;&lt;/urls&gt;&lt;/record&gt;&lt;/Cite&gt;&lt;/EndNote&gt;</w:instrText>
            </w:r>
            <w:r w:rsidR="008B5F10" w:rsidRPr="00B17ABA">
              <w:rPr>
                <w:sz w:val="18"/>
                <w:szCs w:val="18"/>
              </w:rPr>
              <w:fldChar w:fldCharType="separate"/>
            </w:r>
            <w:r w:rsidR="00EE2B4F" w:rsidRPr="00B17ABA">
              <w:rPr>
                <w:noProof/>
                <w:sz w:val="18"/>
                <w:szCs w:val="18"/>
                <w:vertAlign w:val="superscript"/>
              </w:rPr>
              <w:t>[288]</w:t>
            </w:r>
            <w:r w:rsidR="008B5F10" w:rsidRPr="00B17ABA">
              <w:rPr>
                <w:sz w:val="18"/>
                <w:szCs w:val="18"/>
              </w:rPr>
              <w:fldChar w:fldCharType="end"/>
            </w:r>
          </w:p>
        </w:tc>
      </w:tr>
      <w:tr w:rsidR="006F3886" w:rsidRPr="00B17ABA" w:rsidTr="009923E9">
        <w:trPr>
          <w:trHeight w:val="300"/>
        </w:trPr>
        <w:tc>
          <w:tcPr>
            <w:tcW w:w="750" w:type="pct"/>
            <w:gridSpan w:val="2"/>
            <w:vMerge w:val="restart"/>
            <w:tcBorders>
              <w:top w:val="single" w:sz="4" w:space="0" w:color="auto"/>
              <w:left w:val="single" w:sz="4" w:space="0" w:color="auto"/>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Maintenance SBP</w:t>
            </w:r>
          </w:p>
        </w:tc>
        <w:tc>
          <w:tcPr>
            <w:tcW w:w="76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Male</w:t>
            </w:r>
          </w:p>
        </w:tc>
        <w:tc>
          <w:tcPr>
            <w:tcW w:w="64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 xml:space="preserve">Normal </w:t>
            </w:r>
          </w:p>
        </w:tc>
        <w:tc>
          <w:tcPr>
            <w:tcW w:w="670"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134.89</w:t>
            </w:r>
          </w:p>
        </w:tc>
        <w:tc>
          <w:tcPr>
            <w:tcW w:w="981" w:type="pct"/>
            <w:gridSpan w:val="2"/>
            <w:tcBorders>
              <w:top w:val="single" w:sz="4" w:space="0" w:color="auto"/>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16.85</w:t>
            </w:r>
          </w:p>
        </w:tc>
        <w:tc>
          <w:tcPr>
            <w:tcW w:w="1183" w:type="pct"/>
            <w:tcBorders>
              <w:top w:val="single" w:sz="4" w:space="0" w:color="auto"/>
              <w:left w:val="single" w:sz="4" w:space="0" w:color="auto"/>
              <w:bottom w:val="single" w:sz="4" w:space="0" w:color="auto"/>
              <w:right w:val="single" w:sz="4" w:space="0" w:color="auto"/>
            </w:tcBorders>
            <w:shd w:val="clear" w:color="auto" w:fill="auto"/>
            <w:hideMark/>
          </w:tcPr>
          <w:p w:rsidR="006F3886" w:rsidRPr="00B17ABA" w:rsidRDefault="006F3886" w:rsidP="00EE2B4F">
            <w:pPr>
              <w:pStyle w:val="TOC1"/>
              <w:rPr>
                <w:sz w:val="18"/>
                <w:szCs w:val="18"/>
              </w:rPr>
            </w:pPr>
            <w:r w:rsidRPr="00B17ABA">
              <w:rPr>
                <w:sz w:val="18"/>
                <w:szCs w:val="18"/>
              </w:rPr>
              <w:t>HSE, 2011 (Raw dataset)</w:t>
            </w:r>
            <w:r w:rsidR="008672AB" w:rsidRPr="00B17ABA">
              <w:rPr>
                <w:sz w:val="18"/>
                <w:szCs w:val="18"/>
              </w:rPr>
              <w:t xml:space="preserve"> </w:t>
            </w:r>
            <w:r w:rsidR="002654EB" w:rsidRPr="00B17ABA">
              <w:rPr>
                <w:sz w:val="18"/>
                <w:szCs w:val="18"/>
              </w:rPr>
              <w:fldChar w:fldCharType="begin"/>
            </w:r>
            <w:r w:rsidR="00EE2B4F" w:rsidRPr="00B17ABA">
              <w:rPr>
                <w:sz w:val="18"/>
                <w:szCs w:val="18"/>
              </w:rPr>
              <w:instrText xml:space="preserve"> ADDIN EN.CITE &lt;EndNote&gt;&lt;Cite&gt;&lt;Author&gt;Health&lt;/Author&gt;&lt;Year&gt;2011&lt;/Year&gt;&lt;RecNum&gt;648&lt;/RecNum&gt;&lt;DisplayText&gt;&lt;style face="superscript"&gt;[284]&lt;/style&gt;&lt;/DisplayText&gt;&lt;record&gt;&lt;rec-number&gt;648&lt;/rec-number&gt;&lt;foreign-keys&gt;&lt;key app="EN" db-id="z2a0dvwpazf220et2vh50z295rxpzfevwft2"&gt;648&lt;/key&gt;&lt;/foreign-keys&gt;&lt;ref-type name="Online Database"&gt;45&lt;/ref-type&gt;&lt;contributors&gt;&lt;authors&gt;&lt;author&gt;NatCen Social Research and University College London. Department of Epidemiology and Public Health&lt;/author&gt;&lt;/authors&gt;&lt;/contributors&gt;&lt;titles&gt;&lt;title&gt;Health Survey for England, 2011&lt;/title&gt;&lt;/titles&gt;&lt;number&gt;Oct 2013&lt;/number&gt;&lt;dates&gt;&lt;year&gt;2011&lt;/year&gt;&lt;/dates&gt;&lt;pub-location&gt;Colchester, Essex&lt;/pub-location&gt;&lt;publisher&gt;Information Centre for Health and Social Care&lt;/publisher&gt;&lt;urls&gt;&lt;related-urls&gt;&lt;url&gt;http://dx.doi.org/10.5255/UKDA-SN-7260-1&lt;/url&gt;&lt;/related-urls&gt;&lt;/urls&gt;&lt;/record&gt;&lt;/Cite&gt;&lt;/EndNote&gt;</w:instrText>
            </w:r>
            <w:r w:rsidR="002654EB" w:rsidRPr="00B17ABA">
              <w:rPr>
                <w:sz w:val="18"/>
                <w:szCs w:val="18"/>
              </w:rPr>
              <w:fldChar w:fldCharType="separate"/>
            </w:r>
            <w:r w:rsidR="00EE2B4F" w:rsidRPr="00B17ABA">
              <w:rPr>
                <w:noProof/>
                <w:sz w:val="18"/>
                <w:szCs w:val="18"/>
                <w:vertAlign w:val="superscript"/>
              </w:rPr>
              <w:t>[284]</w:t>
            </w:r>
            <w:r w:rsidR="002654EB" w:rsidRPr="00B17ABA">
              <w:rPr>
                <w:sz w:val="18"/>
                <w:szCs w:val="18"/>
              </w:rPr>
              <w:fldChar w:fldCharType="end"/>
            </w:r>
          </w:p>
        </w:tc>
      </w:tr>
      <w:tr w:rsidR="006F3886" w:rsidRPr="00B17ABA" w:rsidTr="009923E9">
        <w:trPr>
          <w:trHeight w:val="300"/>
        </w:trPr>
        <w:tc>
          <w:tcPr>
            <w:tcW w:w="750" w:type="pct"/>
            <w:gridSpan w:val="2"/>
            <w:vMerge/>
            <w:tcBorders>
              <w:top w:val="single" w:sz="4" w:space="0" w:color="auto"/>
              <w:left w:val="single" w:sz="4" w:space="0" w:color="auto"/>
              <w:bottom w:val="single" w:sz="4" w:space="0" w:color="auto"/>
              <w:right w:val="single" w:sz="4" w:space="0" w:color="auto"/>
            </w:tcBorders>
            <w:vAlign w:val="center"/>
            <w:hideMark/>
          </w:tcPr>
          <w:p w:rsidR="006F3886" w:rsidRPr="00B17ABA" w:rsidRDefault="006F3886" w:rsidP="00B47E9E">
            <w:pPr>
              <w:pStyle w:val="TOC1"/>
              <w:rPr>
                <w:sz w:val="18"/>
                <w:szCs w:val="18"/>
              </w:rPr>
            </w:pPr>
          </w:p>
        </w:tc>
        <w:tc>
          <w:tcPr>
            <w:tcW w:w="76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Female</w:t>
            </w:r>
          </w:p>
        </w:tc>
        <w:tc>
          <w:tcPr>
            <w:tcW w:w="64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 xml:space="preserve">Normal </w:t>
            </w:r>
          </w:p>
        </w:tc>
        <w:tc>
          <w:tcPr>
            <w:tcW w:w="670"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134.99</w:t>
            </w:r>
          </w:p>
        </w:tc>
        <w:tc>
          <w:tcPr>
            <w:tcW w:w="981" w:type="pct"/>
            <w:gridSpan w:val="2"/>
            <w:tcBorders>
              <w:top w:val="single" w:sz="4" w:space="0" w:color="auto"/>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18.94</w:t>
            </w:r>
          </w:p>
        </w:tc>
        <w:tc>
          <w:tcPr>
            <w:tcW w:w="1183" w:type="pct"/>
            <w:tcBorders>
              <w:top w:val="single" w:sz="4" w:space="0" w:color="auto"/>
              <w:left w:val="single" w:sz="4" w:space="0" w:color="auto"/>
              <w:bottom w:val="single" w:sz="4" w:space="0" w:color="auto"/>
              <w:right w:val="single" w:sz="4" w:space="0" w:color="auto"/>
            </w:tcBorders>
            <w:shd w:val="clear" w:color="auto" w:fill="auto"/>
            <w:hideMark/>
          </w:tcPr>
          <w:p w:rsidR="006F3886" w:rsidRPr="00B17ABA" w:rsidRDefault="006F3886" w:rsidP="00EE2B4F">
            <w:pPr>
              <w:pStyle w:val="TOC1"/>
              <w:rPr>
                <w:sz w:val="18"/>
                <w:szCs w:val="18"/>
              </w:rPr>
            </w:pPr>
            <w:r w:rsidRPr="00B17ABA">
              <w:rPr>
                <w:sz w:val="18"/>
                <w:szCs w:val="18"/>
              </w:rPr>
              <w:t>HSE, 2011 (Raw dataset)</w:t>
            </w:r>
            <w:r w:rsidR="002654EB" w:rsidRPr="00B17ABA">
              <w:rPr>
                <w:sz w:val="18"/>
                <w:szCs w:val="18"/>
              </w:rPr>
              <w:fldChar w:fldCharType="begin"/>
            </w:r>
            <w:r w:rsidR="00EE2B4F" w:rsidRPr="00B17ABA">
              <w:rPr>
                <w:sz w:val="18"/>
                <w:szCs w:val="18"/>
              </w:rPr>
              <w:instrText xml:space="preserve"> ADDIN EN.CITE &lt;EndNote&gt;&lt;Cite&gt;&lt;Author&gt;Health&lt;/Author&gt;&lt;Year&gt;2011&lt;/Year&gt;&lt;RecNum&gt;648&lt;/RecNum&gt;&lt;DisplayText&gt;&lt;style face="superscript"&gt;[284]&lt;/style&gt;&lt;/DisplayText&gt;&lt;record&gt;&lt;rec-number&gt;648&lt;/rec-number&gt;&lt;foreign-keys&gt;&lt;key app="EN" db-id="z2a0dvwpazf220et2vh50z295rxpzfevwft2"&gt;648&lt;/key&gt;&lt;/foreign-keys&gt;&lt;ref-type name="Online Database"&gt;45&lt;/ref-type&gt;&lt;contributors&gt;&lt;authors&gt;&lt;author&gt;NatCen Social Research and University College London. Department of Epidemiology and Public Health&lt;/author&gt;&lt;/authors&gt;&lt;/contributors&gt;&lt;titles&gt;&lt;title&gt;Health Survey for England, 2011&lt;/title&gt;&lt;/titles&gt;&lt;number&gt;Oct 2013&lt;/number&gt;&lt;dates&gt;&lt;year&gt;2011&lt;/year&gt;&lt;/dates&gt;&lt;pub-location&gt;Colchester, Essex&lt;/pub-location&gt;&lt;publisher&gt;Information Centre for Health and Social Care&lt;/publisher&gt;&lt;urls&gt;&lt;related-urls&gt;&lt;url&gt;http://dx.doi.org/10.5255/UKDA-SN-7260-1&lt;/url&gt;&lt;/related-urls&gt;&lt;/urls&gt;&lt;/record&gt;&lt;/Cite&gt;&lt;/EndNote&gt;</w:instrText>
            </w:r>
            <w:r w:rsidR="002654EB" w:rsidRPr="00B17ABA">
              <w:rPr>
                <w:sz w:val="18"/>
                <w:szCs w:val="18"/>
              </w:rPr>
              <w:fldChar w:fldCharType="separate"/>
            </w:r>
            <w:r w:rsidR="00EE2B4F" w:rsidRPr="00B17ABA">
              <w:rPr>
                <w:noProof/>
                <w:sz w:val="18"/>
                <w:szCs w:val="18"/>
                <w:vertAlign w:val="superscript"/>
              </w:rPr>
              <w:t>[284]</w:t>
            </w:r>
            <w:r w:rsidR="002654EB" w:rsidRPr="00B17ABA">
              <w:rPr>
                <w:sz w:val="18"/>
                <w:szCs w:val="18"/>
              </w:rPr>
              <w:fldChar w:fldCharType="end"/>
            </w:r>
            <w:r w:rsidR="008672AB" w:rsidRPr="00B17ABA">
              <w:rPr>
                <w:sz w:val="18"/>
                <w:szCs w:val="18"/>
              </w:rPr>
              <w:t xml:space="preserve"> </w:t>
            </w:r>
          </w:p>
        </w:tc>
      </w:tr>
      <w:tr w:rsidR="006F3886" w:rsidRPr="00B17ABA" w:rsidTr="009923E9">
        <w:trPr>
          <w:trHeight w:val="300"/>
        </w:trPr>
        <w:tc>
          <w:tcPr>
            <w:tcW w:w="1518" w:type="pct"/>
            <w:gridSpan w:val="3"/>
            <w:tcBorders>
              <w:top w:val="single" w:sz="4" w:space="0" w:color="auto"/>
              <w:left w:val="single" w:sz="4" w:space="0" w:color="auto"/>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 xml:space="preserve">Baseline risk of primary and secondary </w:t>
            </w:r>
            <w:r w:rsidR="00E424CE" w:rsidRPr="00B17ABA">
              <w:rPr>
                <w:sz w:val="18"/>
                <w:szCs w:val="18"/>
              </w:rPr>
              <w:t>CV event</w:t>
            </w:r>
            <w:r w:rsidRPr="00B17ABA">
              <w:rPr>
                <w:sz w:val="18"/>
                <w:szCs w:val="18"/>
              </w:rPr>
              <w:t>s</w:t>
            </w:r>
          </w:p>
        </w:tc>
        <w:tc>
          <w:tcPr>
            <w:tcW w:w="64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Fixed</w:t>
            </w:r>
          </w:p>
        </w:tc>
        <w:tc>
          <w:tcPr>
            <w:tcW w:w="670" w:type="pct"/>
            <w:tcBorders>
              <w:top w:val="nil"/>
              <w:left w:val="nil"/>
              <w:bottom w:val="single" w:sz="4" w:space="0" w:color="auto"/>
              <w:right w:val="single" w:sz="4" w:space="0" w:color="auto"/>
            </w:tcBorders>
            <w:shd w:val="clear" w:color="auto" w:fill="auto"/>
            <w:hideMark/>
          </w:tcPr>
          <w:p w:rsidR="006F3886" w:rsidRPr="00B17ABA" w:rsidRDefault="00ED7C74" w:rsidP="00ED7C74">
            <w:pPr>
              <w:ind w:firstLine="0"/>
              <w:jc w:val="both"/>
              <w:rPr>
                <w:sz w:val="18"/>
                <w:szCs w:val="18"/>
              </w:rPr>
            </w:pPr>
            <w:r w:rsidRPr="00B17ABA">
              <w:rPr>
                <w:sz w:val="18"/>
                <w:szCs w:val="18"/>
              </w:rPr>
              <w:fldChar w:fldCharType="begin"/>
            </w:r>
            <w:r w:rsidRPr="00B17ABA">
              <w:rPr>
                <w:sz w:val="18"/>
                <w:szCs w:val="18"/>
              </w:rPr>
              <w:instrText xml:space="preserve"> REF _Ref425939285 \h  \* MERGEFORMAT </w:instrText>
            </w:r>
            <w:r w:rsidRPr="00B17ABA">
              <w:rPr>
                <w:sz w:val="18"/>
                <w:szCs w:val="18"/>
              </w:rPr>
            </w:r>
            <w:r w:rsidRPr="00B17ABA">
              <w:rPr>
                <w:sz w:val="18"/>
                <w:szCs w:val="18"/>
              </w:rPr>
              <w:fldChar w:fldCharType="separate"/>
            </w:r>
            <w:r w:rsidRPr="00B17ABA">
              <w:rPr>
                <w:sz w:val="18"/>
                <w:szCs w:val="18"/>
              </w:rPr>
              <w:t xml:space="preserve">Table </w:t>
            </w:r>
            <w:r w:rsidRPr="00B17ABA">
              <w:rPr>
                <w:noProof/>
                <w:sz w:val="18"/>
                <w:szCs w:val="18"/>
                <w:cs/>
              </w:rPr>
              <w:t>‎</w:t>
            </w:r>
            <w:r w:rsidRPr="00B17ABA">
              <w:rPr>
                <w:noProof/>
                <w:sz w:val="18"/>
                <w:szCs w:val="18"/>
              </w:rPr>
              <w:t>5</w:t>
            </w:r>
            <w:r w:rsidRPr="00B17ABA">
              <w:rPr>
                <w:sz w:val="18"/>
                <w:szCs w:val="18"/>
              </w:rPr>
              <w:t>.</w:t>
            </w:r>
            <w:r w:rsidRPr="00B17ABA">
              <w:rPr>
                <w:noProof/>
                <w:sz w:val="18"/>
                <w:szCs w:val="18"/>
              </w:rPr>
              <w:t>9</w:t>
            </w:r>
            <w:r w:rsidRPr="00B17ABA">
              <w:rPr>
                <w:sz w:val="18"/>
                <w:szCs w:val="18"/>
              </w:rPr>
              <w:fldChar w:fldCharType="end"/>
            </w:r>
          </w:p>
        </w:tc>
        <w:tc>
          <w:tcPr>
            <w:tcW w:w="505"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476"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1183" w:type="pct"/>
            <w:tcBorders>
              <w:top w:val="single" w:sz="4" w:space="0" w:color="auto"/>
              <w:left w:val="nil"/>
              <w:bottom w:val="single" w:sz="4" w:space="0" w:color="auto"/>
              <w:right w:val="single" w:sz="4" w:space="0" w:color="auto"/>
            </w:tcBorders>
            <w:shd w:val="clear" w:color="auto" w:fill="auto"/>
            <w:hideMark/>
          </w:tcPr>
          <w:p w:rsidR="006F3886" w:rsidRPr="00B17ABA" w:rsidRDefault="006F3886" w:rsidP="00EE2B4F">
            <w:pPr>
              <w:pStyle w:val="TOC1"/>
              <w:rPr>
                <w:sz w:val="18"/>
                <w:szCs w:val="18"/>
              </w:rPr>
            </w:pPr>
            <w:r w:rsidRPr="00B17ABA">
              <w:rPr>
                <w:sz w:val="18"/>
                <w:szCs w:val="18"/>
              </w:rPr>
              <w:t>NICE, 2011</w:t>
            </w:r>
            <w:r w:rsidR="008B5F10" w:rsidRPr="00B17ABA">
              <w:rPr>
                <w:sz w:val="18"/>
                <w:szCs w:val="18"/>
              </w:rPr>
              <w:fldChar w:fldCharType="begin"/>
            </w:r>
            <w:r w:rsidR="00EE2B4F" w:rsidRPr="00B17ABA">
              <w:rPr>
                <w:sz w:val="18"/>
                <w:szCs w:val="18"/>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8B5F10" w:rsidRPr="00B17ABA">
              <w:rPr>
                <w:sz w:val="18"/>
                <w:szCs w:val="18"/>
              </w:rPr>
              <w:fldChar w:fldCharType="separate"/>
            </w:r>
            <w:r w:rsidR="00EE2B4F" w:rsidRPr="00B17ABA">
              <w:rPr>
                <w:noProof/>
                <w:sz w:val="18"/>
                <w:szCs w:val="18"/>
                <w:vertAlign w:val="superscript"/>
              </w:rPr>
              <w:t>[63]</w:t>
            </w:r>
            <w:r w:rsidR="008B5F10" w:rsidRPr="00B17ABA">
              <w:rPr>
                <w:sz w:val="18"/>
                <w:szCs w:val="18"/>
              </w:rPr>
              <w:fldChar w:fldCharType="end"/>
            </w:r>
          </w:p>
        </w:tc>
      </w:tr>
      <w:tr w:rsidR="008B5F10" w:rsidRPr="00B17ABA" w:rsidTr="009923E9">
        <w:trPr>
          <w:trHeight w:val="900"/>
        </w:trPr>
        <w:tc>
          <w:tcPr>
            <w:tcW w:w="750" w:type="pct"/>
            <w:gridSpan w:val="2"/>
            <w:vMerge w:val="restart"/>
            <w:tcBorders>
              <w:top w:val="single" w:sz="4" w:space="0" w:color="auto"/>
              <w:left w:val="single" w:sz="4" w:space="0" w:color="auto"/>
              <w:bottom w:val="single" w:sz="4" w:space="0" w:color="auto"/>
              <w:right w:val="single" w:sz="4" w:space="0" w:color="auto"/>
            </w:tcBorders>
            <w:shd w:val="clear" w:color="auto" w:fill="auto"/>
            <w:hideMark/>
          </w:tcPr>
          <w:p w:rsidR="008B5F10" w:rsidRPr="00B17ABA" w:rsidRDefault="004902DE" w:rsidP="00B47E9E">
            <w:pPr>
              <w:pStyle w:val="TOC1"/>
              <w:rPr>
                <w:sz w:val="18"/>
                <w:szCs w:val="18"/>
              </w:rPr>
            </w:pPr>
            <w:r w:rsidRPr="00B17ABA">
              <w:rPr>
                <w:sz w:val="18"/>
                <w:szCs w:val="18"/>
              </w:rPr>
              <w:t>HR</w:t>
            </w:r>
            <w:r w:rsidR="008B5F10" w:rsidRPr="00B17ABA">
              <w:rPr>
                <w:sz w:val="18"/>
                <w:szCs w:val="18"/>
              </w:rPr>
              <w:t xml:space="preserve"> of type 2 DM</w:t>
            </w:r>
          </w:p>
        </w:tc>
        <w:tc>
          <w:tcPr>
            <w:tcW w:w="768" w:type="pc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D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 xml:space="preserve">Lognormal </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0.91</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0.73</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13</w:t>
            </w:r>
          </w:p>
        </w:tc>
        <w:tc>
          <w:tcPr>
            <w:tcW w:w="1183" w:type="pct"/>
            <w:vMerge w:val="restar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620560">
            <w:pPr>
              <w:pStyle w:val="TOC1"/>
              <w:rPr>
                <w:sz w:val="18"/>
                <w:szCs w:val="18"/>
              </w:rPr>
            </w:pPr>
            <w:r w:rsidRPr="00B17ABA">
              <w:rPr>
                <w:sz w:val="18"/>
                <w:szCs w:val="18"/>
              </w:rPr>
              <w:t>Gress et al, 2000</w:t>
            </w:r>
            <w:r w:rsidRPr="00B17ABA">
              <w:rPr>
                <w:sz w:val="18"/>
                <w:szCs w:val="18"/>
              </w:rPr>
              <w:fldChar w:fldCharType="begin">
                <w:fldData xml:space="preserve">PEVuZE5vdGU+PENpdGU+PEF1dGhvcj5HcmVzczwvQXV0aG9yPjxZZWFyPjIwMDA8L1llYXI+PFJl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5MDUtOTEyPC9wYWdlcz48dm9sdW1lPjM0Mjwvdm9sdW1lPjxudW1iZXI+MTM8L251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HcmVzczwvQXV0aG9yPjxZZWFyPjIwMDA8L1llYXI+PFJl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5MDUtOTEyPC9wYWdlcz48dm9sdW1lPjM0Mjwvdm9sdW1lPjxudW1iZXI+MTM8L251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261]</w:t>
            </w:r>
            <w:r w:rsidRPr="00B17ABA">
              <w:rPr>
                <w:sz w:val="18"/>
                <w:szCs w:val="18"/>
              </w:rPr>
              <w:fldChar w:fldCharType="end"/>
            </w:r>
          </w:p>
          <w:p w:rsidR="008B5F10" w:rsidRPr="00B17ABA" w:rsidRDefault="008B5F10" w:rsidP="00B47E9E">
            <w:pPr>
              <w:pStyle w:val="TOC1"/>
              <w:rPr>
                <w:sz w:val="18"/>
                <w:szCs w:val="18"/>
              </w:rPr>
            </w:pPr>
            <w:r w:rsidRPr="00B17ABA">
              <w:rPr>
                <w:sz w:val="18"/>
                <w:szCs w:val="18"/>
              </w:rPr>
              <w:t> </w:t>
            </w:r>
          </w:p>
          <w:p w:rsidR="008B5F10" w:rsidRPr="00B17ABA" w:rsidRDefault="008B5F10" w:rsidP="00B47E9E">
            <w:pPr>
              <w:pStyle w:val="TOC1"/>
              <w:rPr>
                <w:sz w:val="18"/>
                <w:szCs w:val="18"/>
              </w:rPr>
            </w:pPr>
            <w:r w:rsidRPr="00B17ABA">
              <w:rPr>
                <w:sz w:val="18"/>
                <w:szCs w:val="18"/>
              </w:rPr>
              <w:t> </w:t>
            </w:r>
          </w:p>
          <w:p w:rsidR="008B5F10" w:rsidRPr="00B17ABA" w:rsidRDefault="008B5F10" w:rsidP="00B47E9E">
            <w:pPr>
              <w:pStyle w:val="TOC1"/>
              <w:rPr>
                <w:sz w:val="18"/>
                <w:szCs w:val="18"/>
              </w:rPr>
            </w:pPr>
            <w:r w:rsidRPr="00B17ABA">
              <w:rPr>
                <w:sz w:val="18"/>
                <w:szCs w:val="18"/>
              </w:rPr>
              <w:t> </w:t>
            </w:r>
          </w:p>
        </w:tc>
      </w:tr>
      <w:tr w:rsidR="008B5F10" w:rsidRPr="00B17ABA" w:rsidTr="009923E9">
        <w:trPr>
          <w:trHeight w:val="300"/>
        </w:trPr>
        <w:tc>
          <w:tcPr>
            <w:tcW w:w="750" w:type="pct"/>
            <w:gridSpan w:val="2"/>
            <w:vMerge/>
            <w:tcBorders>
              <w:top w:val="single" w:sz="4" w:space="0" w:color="auto"/>
              <w:left w:val="single" w:sz="4" w:space="0" w:color="auto"/>
              <w:bottom w:val="single" w:sz="4" w:space="0" w:color="auto"/>
              <w:right w:val="single" w:sz="4" w:space="0" w:color="auto"/>
            </w:tcBorders>
            <w:vAlign w:val="center"/>
            <w:hideMark/>
          </w:tcPr>
          <w:p w:rsidR="008B5F10" w:rsidRPr="00B17ABA" w:rsidRDefault="008B5F10" w:rsidP="00B47E9E">
            <w:pPr>
              <w:pStyle w:val="TOC1"/>
              <w:rPr>
                <w:sz w:val="18"/>
                <w:szCs w:val="18"/>
              </w:rPr>
            </w:pPr>
          </w:p>
        </w:tc>
        <w:tc>
          <w:tcPr>
            <w:tcW w:w="768" w:type="pc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BB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 xml:space="preserve">Lognormal </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28</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04</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57</w:t>
            </w:r>
          </w:p>
        </w:tc>
        <w:tc>
          <w:tcPr>
            <w:tcW w:w="1183" w:type="pct"/>
            <w:vMerge/>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p>
        </w:tc>
      </w:tr>
      <w:tr w:rsidR="008B5F10" w:rsidRPr="00B17ABA" w:rsidTr="009923E9">
        <w:trPr>
          <w:trHeight w:val="300"/>
        </w:trPr>
        <w:tc>
          <w:tcPr>
            <w:tcW w:w="750" w:type="pct"/>
            <w:gridSpan w:val="2"/>
            <w:vMerge/>
            <w:tcBorders>
              <w:top w:val="single" w:sz="4" w:space="0" w:color="auto"/>
              <w:left w:val="single" w:sz="4" w:space="0" w:color="auto"/>
              <w:bottom w:val="single" w:sz="4" w:space="0" w:color="auto"/>
              <w:right w:val="single" w:sz="4" w:space="0" w:color="auto"/>
            </w:tcBorders>
            <w:vAlign w:val="center"/>
            <w:hideMark/>
          </w:tcPr>
          <w:p w:rsidR="008B5F10" w:rsidRPr="00B17ABA" w:rsidRDefault="008B5F10" w:rsidP="00B47E9E">
            <w:pPr>
              <w:pStyle w:val="TOC1"/>
              <w:rPr>
                <w:sz w:val="18"/>
                <w:szCs w:val="18"/>
              </w:rPr>
            </w:pPr>
          </w:p>
        </w:tc>
        <w:tc>
          <w:tcPr>
            <w:tcW w:w="768" w:type="pc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CCB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 xml:space="preserve">Lognormal </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17</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0.83</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66</w:t>
            </w:r>
          </w:p>
        </w:tc>
        <w:tc>
          <w:tcPr>
            <w:tcW w:w="1183" w:type="pct"/>
            <w:vMerge/>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p>
        </w:tc>
      </w:tr>
      <w:tr w:rsidR="008B5F10" w:rsidRPr="00B17ABA" w:rsidTr="009923E9">
        <w:trPr>
          <w:trHeight w:val="300"/>
        </w:trPr>
        <w:tc>
          <w:tcPr>
            <w:tcW w:w="750" w:type="pct"/>
            <w:gridSpan w:val="2"/>
            <w:vMerge/>
            <w:tcBorders>
              <w:top w:val="single" w:sz="4" w:space="0" w:color="auto"/>
              <w:left w:val="single" w:sz="4" w:space="0" w:color="auto"/>
              <w:bottom w:val="single" w:sz="4" w:space="0" w:color="auto"/>
              <w:right w:val="single" w:sz="4" w:space="0" w:color="auto"/>
            </w:tcBorders>
            <w:vAlign w:val="center"/>
            <w:hideMark/>
          </w:tcPr>
          <w:p w:rsidR="008B5F10" w:rsidRPr="00B17ABA" w:rsidRDefault="008B5F10" w:rsidP="00B47E9E">
            <w:pPr>
              <w:pStyle w:val="TOC1"/>
              <w:rPr>
                <w:sz w:val="18"/>
                <w:szCs w:val="18"/>
              </w:rPr>
            </w:pPr>
          </w:p>
        </w:tc>
        <w:tc>
          <w:tcPr>
            <w:tcW w:w="768" w:type="pc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ACEIs/ARB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 xml:space="preserve">Lognormal </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0.98</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0.72</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34</w:t>
            </w:r>
          </w:p>
        </w:tc>
        <w:tc>
          <w:tcPr>
            <w:tcW w:w="1183" w:type="pct"/>
            <w:vMerge/>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p>
        </w:tc>
      </w:tr>
      <w:tr w:rsidR="008B5F10" w:rsidRPr="00B17ABA" w:rsidTr="009923E9">
        <w:trPr>
          <w:trHeight w:val="300"/>
        </w:trPr>
        <w:tc>
          <w:tcPr>
            <w:tcW w:w="750" w:type="pct"/>
            <w:gridSpan w:val="2"/>
            <w:vMerge w:val="restart"/>
            <w:tcBorders>
              <w:top w:val="single" w:sz="4" w:space="0" w:color="auto"/>
              <w:left w:val="single" w:sz="4" w:space="0" w:color="auto"/>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AEs</w:t>
            </w:r>
          </w:p>
        </w:tc>
        <w:tc>
          <w:tcPr>
            <w:tcW w:w="768" w:type="pc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D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 xml:space="preserve">Beta </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999</w:t>
            </w:r>
          </w:p>
        </w:tc>
        <w:tc>
          <w:tcPr>
            <w:tcW w:w="1183" w:type="pct"/>
            <w:vMerge w:val="restar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620560">
            <w:pPr>
              <w:pStyle w:val="TOC1"/>
              <w:rPr>
                <w:sz w:val="18"/>
                <w:szCs w:val="18"/>
              </w:rPr>
            </w:pPr>
            <w:r w:rsidRPr="00B17ABA">
              <w:rPr>
                <w:sz w:val="18"/>
                <w:szCs w:val="18"/>
              </w:rPr>
              <w:t>Law et al, 2003</w:t>
            </w:r>
            <w:r w:rsidRPr="00B17ABA">
              <w:rPr>
                <w:sz w:val="18"/>
                <w:szCs w:val="18"/>
              </w:rPr>
              <w:fldChar w:fldCharType="begin"/>
            </w:r>
            <w:r w:rsidR="00EE2B4F" w:rsidRPr="00B17ABA">
              <w:rPr>
                <w:sz w:val="18"/>
                <w:szCs w:val="18"/>
              </w:rPr>
              <w:instrText xml:space="preserve"> ADDIN EN.CITE &lt;EndNote&gt;&lt;Cite&gt;&lt;Author&gt;Law&lt;/Author&gt;&lt;Year&gt;2003&lt;/Year&gt;&lt;RecNum&gt;408&lt;/RecNum&gt;&lt;DisplayText&gt;&lt;style face="superscript"&gt;[282]&lt;/style&gt;&lt;/DisplayText&gt;&lt;record&gt;&lt;rec-number&gt;408&lt;/rec-number&gt;&lt;foreign-keys&gt;&lt;key app="EN" db-id="z2a0dvwpazf220et2vh50z295rxpzfevwft2"&gt;408&lt;/key&gt;&lt;/foreign-keys&gt;&lt;ref-type name="Journal Article"&gt;17&lt;/ref-type&gt;&lt;contributors&gt;&lt;authors&gt;&lt;author&gt;Law, M.&lt;/author&gt;&lt;author&gt;Wald, N.&lt;/author&gt;&lt;author&gt;Morris, J.&lt;/author&gt;&lt;/authors&gt;&lt;/contributors&gt;&lt;auth-address&gt;Department of Environmental and Preventive Medicine, Wolfson Institute of Preventive Medicine, St Bart&amp;apos;s &amp;amp; The Royal London School of Medicine, Queen Mary&amp;apos;s School of Medicine and Dentistry, London, UK.&lt;/auth-address&gt;&lt;titles&gt;&lt;title&gt;Lowering blood pressure to prevent myocardial infarction and stroke: a new preventive strategy&lt;/title&gt;&lt;secondary-title&gt;Health Technol Assess&lt;/secondary-title&gt;&lt;/titles&gt;&lt;periodical&gt;&lt;full-title&gt;Health Technol Assess&lt;/full-title&gt;&lt;/periodical&gt;&lt;pages&gt;1-94&lt;/pages&gt;&lt;volume&gt;7&lt;/volume&gt;&lt;number&gt;31&lt;/number&gt;&lt;edition&gt;2003/11/08&lt;/edition&gt;&lt;keywords&gt;&lt;keyword&gt;Antihypertensive Agents/adverse effects/therapeutic use&lt;/keyword&gt;&lt;keyword&gt;England/epidemiology&lt;/keyword&gt;&lt;keyword&gt;Humans&lt;/keyword&gt;&lt;keyword&gt;Hypertension/complications/*drug therapy/epidemiology/physiopathology&lt;/keyword&gt;&lt;keyword&gt;Incidence&lt;/keyword&gt;&lt;keyword&gt;Myocardial Infarction/epidemiology/*prevention &amp;amp; control&lt;/keyword&gt;&lt;keyword&gt;Practice Guidelines as Topic&lt;/keyword&gt;&lt;keyword&gt;Risk Factors&lt;/keyword&gt;&lt;keyword&gt;Stroke/*prevention &amp;amp; control&lt;/keyword&gt;&lt;keyword&gt;Wales/epidemiology&lt;/keyword&gt;&lt;/keywords&gt;&lt;dates&gt;&lt;year&gt;2003&lt;/year&gt;&lt;/dates&gt;&lt;isbn&gt;1366-5278 (Print)&amp;#xD;1366-5278 (Linking)&lt;/isbn&gt;&lt;accession-num&gt;14604498&lt;/accession-num&gt;&lt;work-type&gt;Research Support, Non-U.S. Gov&amp;apos;t&amp;#xD;Review&lt;/work-type&gt;&lt;urls&gt;&lt;related-urls&gt;&lt;url&gt;http://www.ncbi.nlm.nih.gov/pubmed/14604498&lt;/url&gt;&lt;/related-urls&gt;&lt;/urls&gt;&lt;language&gt;eng&lt;/language&gt;&lt;/record&gt;&lt;/Cite&gt;&lt;/EndNote&gt;</w:instrText>
            </w:r>
            <w:r w:rsidRPr="00B17ABA">
              <w:rPr>
                <w:sz w:val="18"/>
                <w:szCs w:val="18"/>
              </w:rPr>
              <w:fldChar w:fldCharType="separate"/>
            </w:r>
            <w:r w:rsidR="00EE2B4F" w:rsidRPr="00B17ABA">
              <w:rPr>
                <w:noProof/>
                <w:sz w:val="18"/>
                <w:szCs w:val="18"/>
                <w:vertAlign w:val="superscript"/>
              </w:rPr>
              <w:t>[282]</w:t>
            </w:r>
            <w:r w:rsidRPr="00B17ABA">
              <w:rPr>
                <w:sz w:val="18"/>
                <w:szCs w:val="18"/>
              </w:rPr>
              <w:fldChar w:fldCharType="end"/>
            </w:r>
          </w:p>
          <w:p w:rsidR="008B5F10" w:rsidRPr="00B17ABA" w:rsidRDefault="008B5F10" w:rsidP="00B47E9E">
            <w:pPr>
              <w:pStyle w:val="TOC1"/>
              <w:rPr>
                <w:sz w:val="18"/>
                <w:szCs w:val="18"/>
              </w:rPr>
            </w:pPr>
            <w:r w:rsidRPr="00B17ABA">
              <w:rPr>
                <w:sz w:val="18"/>
                <w:szCs w:val="18"/>
              </w:rPr>
              <w:t> </w:t>
            </w:r>
          </w:p>
          <w:p w:rsidR="008B5F10" w:rsidRPr="00B17ABA" w:rsidRDefault="008B5F10" w:rsidP="00B47E9E">
            <w:pPr>
              <w:pStyle w:val="TOC1"/>
              <w:rPr>
                <w:sz w:val="18"/>
                <w:szCs w:val="18"/>
              </w:rPr>
            </w:pPr>
            <w:r w:rsidRPr="00B17ABA">
              <w:rPr>
                <w:sz w:val="18"/>
                <w:szCs w:val="18"/>
              </w:rPr>
              <w:t> </w:t>
            </w:r>
          </w:p>
          <w:p w:rsidR="008B5F10" w:rsidRPr="00B17ABA" w:rsidRDefault="008B5F10" w:rsidP="00B47E9E">
            <w:pPr>
              <w:pStyle w:val="TOC1"/>
              <w:rPr>
                <w:sz w:val="18"/>
                <w:szCs w:val="18"/>
              </w:rPr>
            </w:pPr>
            <w:r w:rsidRPr="00B17ABA">
              <w:rPr>
                <w:sz w:val="18"/>
                <w:szCs w:val="18"/>
              </w:rPr>
              <w:t> </w:t>
            </w:r>
          </w:p>
        </w:tc>
      </w:tr>
      <w:tr w:rsidR="008B5F10" w:rsidRPr="00B17ABA" w:rsidTr="009923E9">
        <w:trPr>
          <w:trHeight w:val="300"/>
        </w:trPr>
        <w:tc>
          <w:tcPr>
            <w:tcW w:w="750" w:type="pct"/>
            <w:gridSpan w:val="2"/>
            <w:vMerge/>
            <w:tcBorders>
              <w:top w:val="single" w:sz="4" w:space="0" w:color="auto"/>
              <w:left w:val="single" w:sz="4" w:space="0" w:color="auto"/>
              <w:bottom w:val="single" w:sz="4" w:space="0" w:color="auto"/>
              <w:right w:val="single" w:sz="4" w:space="0" w:color="auto"/>
            </w:tcBorders>
            <w:vAlign w:val="center"/>
            <w:hideMark/>
          </w:tcPr>
          <w:p w:rsidR="008B5F10" w:rsidRPr="00B17ABA" w:rsidRDefault="008B5F10" w:rsidP="00B47E9E">
            <w:pPr>
              <w:pStyle w:val="TOC1"/>
              <w:rPr>
                <w:sz w:val="18"/>
                <w:szCs w:val="18"/>
              </w:rPr>
            </w:pPr>
          </w:p>
        </w:tc>
        <w:tc>
          <w:tcPr>
            <w:tcW w:w="768" w:type="pc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BB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 xml:space="preserve">Beta </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8</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992</w:t>
            </w:r>
          </w:p>
        </w:tc>
        <w:tc>
          <w:tcPr>
            <w:tcW w:w="1183" w:type="pct"/>
            <w:vMerge/>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p>
        </w:tc>
      </w:tr>
      <w:tr w:rsidR="008B5F10" w:rsidRPr="00B17ABA" w:rsidTr="009923E9">
        <w:trPr>
          <w:trHeight w:val="300"/>
        </w:trPr>
        <w:tc>
          <w:tcPr>
            <w:tcW w:w="750" w:type="pct"/>
            <w:gridSpan w:val="2"/>
            <w:vMerge/>
            <w:tcBorders>
              <w:top w:val="single" w:sz="4" w:space="0" w:color="auto"/>
              <w:left w:val="single" w:sz="4" w:space="0" w:color="auto"/>
              <w:bottom w:val="single" w:sz="4" w:space="0" w:color="auto"/>
              <w:right w:val="single" w:sz="4" w:space="0" w:color="auto"/>
            </w:tcBorders>
            <w:vAlign w:val="center"/>
            <w:hideMark/>
          </w:tcPr>
          <w:p w:rsidR="008B5F10" w:rsidRPr="00B17ABA" w:rsidRDefault="008B5F10" w:rsidP="00B47E9E">
            <w:pPr>
              <w:pStyle w:val="TOC1"/>
              <w:rPr>
                <w:sz w:val="18"/>
                <w:szCs w:val="18"/>
              </w:rPr>
            </w:pPr>
          </w:p>
        </w:tc>
        <w:tc>
          <w:tcPr>
            <w:tcW w:w="768" w:type="pc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CCB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 xml:space="preserve">Beta </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4</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986</w:t>
            </w:r>
          </w:p>
        </w:tc>
        <w:tc>
          <w:tcPr>
            <w:tcW w:w="1183" w:type="pct"/>
            <w:vMerge/>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p>
        </w:tc>
      </w:tr>
      <w:tr w:rsidR="008B5F10" w:rsidRPr="00B17ABA" w:rsidTr="009923E9">
        <w:trPr>
          <w:trHeight w:val="300"/>
        </w:trPr>
        <w:tc>
          <w:tcPr>
            <w:tcW w:w="750" w:type="pct"/>
            <w:gridSpan w:val="2"/>
            <w:vMerge/>
            <w:tcBorders>
              <w:top w:val="single" w:sz="4" w:space="0" w:color="auto"/>
              <w:left w:val="single" w:sz="4" w:space="0" w:color="auto"/>
              <w:bottom w:val="single" w:sz="4" w:space="0" w:color="auto"/>
              <w:right w:val="single" w:sz="4" w:space="0" w:color="auto"/>
            </w:tcBorders>
            <w:vAlign w:val="center"/>
            <w:hideMark/>
          </w:tcPr>
          <w:p w:rsidR="008B5F10" w:rsidRPr="00B17ABA" w:rsidRDefault="008B5F10" w:rsidP="00B47E9E">
            <w:pPr>
              <w:pStyle w:val="TOC1"/>
              <w:rPr>
                <w:sz w:val="18"/>
                <w:szCs w:val="18"/>
              </w:rPr>
            </w:pPr>
          </w:p>
        </w:tc>
        <w:tc>
          <w:tcPr>
            <w:tcW w:w="768" w:type="pc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ACEIs/ARB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 xml:space="preserve">Beta </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0</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000</w:t>
            </w:r>
          </w:p>
        </w:tc>
        <w:tc>
          <w:tcPr>
            <w:tcW w:w="1183" w:type="pct"/>
            <w:vMerge/>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p>
        </w:tc>
      </w:tr>
      <w:tr w:rsidR="006F3886" w:rsidRPr="00B17ABA" w:rsidTr="009923E9">
        <w:trPr>
          <w:trHeight w:val="300"/>
        </w:trPr>
        <w:tc>
          <w:tcPr>
            <w:tcW w:w="1518" w:type="pct"/>
            <w:gridSpan w:val="3"/>
            <w:tcBorders>
              <w:top w:val="single" w:sz="4" w:space="0" w:color="auto"/>
              <w:left w:val="single" w:sz="4" w:space="0" w:color="auto"/>
              <w:bottom w:val="single" w:sz="4" w:space="0" w:color="auto"/>
              <w:right w:val="single" w:sz="4" w:space="0" w:color="auto"/>
            </w:tcBorders>
            <w:shd w:val="clear" w:color="auto" w:fill="auto"/>
            <w:hideMark/>
          </w:tcPr>
          <w:p w:rsidR="006F3886" w:rsidRPr="00B17ABA" w:rsidRDefault="00F529A0" w:rsidP="00B47E9E">
            <w:pPr>
              <w:pStyle w:val="TOC1"/>
              <w:rPr>
                <w:sz w:val="18"/>
                <w:szCs w:val="18"/>
              </w:rPr>
            </w:pPr>
            <w:r w:rsidRPr="00B17ABA">
              <w:rPr>
                <w:sz w:val="18"/>
                <w:szCs w:val="18"/>
              </w:rPr>
              <w:t>RR</w:t>
            </w:r>
            <w:r w:rsidR="006F3886" w:rsidRPr="00B17ABA">
              <w:rPr>
                <w:sz w:val="18"/>
                <w:szCs w:val="18"/>
              </w:rPr>
              <w:t>s in the long-term CVD model</w:t>
            </w:r>
          </w:p>
        </w:tc>
        <w:tc>
          <w:tcPr>
            <w:tcW w:w="648" w:type="pct"/>
            <w:tcBorders>
              <w:top w:val="nil"/>
              <w:left w:val="single" w:sz="4" w:space="0" w:color="auto"/>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Fixed</w:t>
            </w:r>
          </w:p>
        </w:tc>
        <w:tc>
          <w:tcPr>
            <w:tcW w:w="670" w:type="pct"/>
            <w:tcBorders>
              <w:top w:val="nil"/>
              <w:left w:val="nil"/>
              <w:bottom w:val="single" w:sz="4" w:space="0" w:color="auto"/>
              <w:right w:val="single" w:sz="4" w:space="0" w:color="auto"/>
            </w:tcBorders>
            <w:shd w:val="clear" w:color="auto" w:fill="auto"/>
            <w:hideMark/>
          </w:tcPr>
          <w:p w:rsidR="006F3886" w:rsidRPr="00B17ABA" w:rsidRDefault="004E0CA5" w:rsidP="00B47E9E">
            <w:pPr>
              <w:pStyle w:val="TOC1"/>
              <w:rPr>
                <w:sz w:val="18"/>
                <w:szCs w:val="18"/>
              </w:rPr>
            </w:pPr>
            <w:r w:rsidRPr="00B17ABA">
              <w:rPr>
                <w:sz w:val="18"/>
                <w:szCs w:val="18"/>
              </w:rPr>
              <w:fldChar w:fldCharType="begin"/>
            </w:r>
            <w:r w:rsidRPr="00B17ABA">
              <w:rPr>
                <w:sz w:val="18"/>
                <w:szCs w:val="18"/>
              </w:rPr>
              <w:instrText xml:space="preserve"> REF _Ref423612033 \h </w:instrText>
            </w:r>
            <w:r w:rsidR="00ED7C74" w:rsidRPr="00B17ABA">
              <w:rPr>
                <w:sz w:val="18"/>
                <w:szCs w:val="18"/>
              </w:rPr>
              <w:instrText xml:space="preserve"> \* MERGEFORMAT </w:instrText>
            </w:r>
            <w:r w:rsidRPr="00B17ABA">
              <w:rPr>
                <w:sz w:val="18"/>
                <w:szCs w:val="18"/>
              </w:rPr>
            </w:r>
            <w:r w:rsidRPr="00B17ABA">
              <w:rPr>
                <w:sz w:val="18"/>
                <w:szCs w:val="18"/>
              </w:rPr>
              <w:fldChar w:fldCharType="separate"/>
            </w:r>
            <w:r w:rsidR="006F6429" w:rsidRPr="00B17ABA">
              <w:rPr>
                <w:sz w:val="18"/>
                <w:szCs w:val="18"/>
              </w:rPr>
              <w:t xml:space="preserve">Table </w:t>
            </w:r>
            <w:r w:rsidR="006F6429" w:rsidRPr="00B17ABA">
              <w:rPr>
                <w:noProof/>
                <w:sz w:val="18"/>
                <w:szCs w:val="18"/>
                <w:cs/>
              </w:rPr>
              <w:t>‎</w:t>
            </w:r>
            <w:r w:rsidR="006F6429" w:rsidRPr="00B17ABA">
              <w:rPr>
                <w:noProof/>
                <w:sz w:val="18"/>
                <w:szCs w:val="18"/>
              </w:rPr>
              <w:t>5</w:t>
            </w:r>
            <w:r w:rsidR="006F6429" w:rsidRPr="00B17ABA">
              <w:rPr>
                <w:sz w:val="18"/>
                <w:szCs w:val="18"/>
              </w:rPr>
              <w:t>.</w:t>
            </w:r>
            <w:r w:rsidR="006F6429" w:rsidRPr="00B17ABA">
              <w:rPr>
                <w:noProof/>
                <w:sz w:val="18"/>
                <w:szCs w:val="18"/>
              </w:rPr>
              <w:t>14</w:t>
            </w:r>
            <w:r w:rsidRPr="00B17ABA">
              <w:rPr>
                <w:sz w:val="18"/>
                <w:szCs w:val="18"/>
              </w:rPr>
              <w:fldChar w:fldCharType="end"/>
            </w:r>
          </w:p>
        </w:tc>
        <w:tc>
          <w:tcPr>
            <w:tcW w:w="505"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476"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1183" w:type="pct"/>
            <w:tcBorders>
              <w:top w:val="single" w:sz="4" w:space="0" w:color="auto"/>
              <w:left w:val="nil"/>
              <w:bottom w:val="single" w:sz="4" w:space="0" w:color="auto"/>
              <w:right w:val="single" w:sz="4" w:space="0" w:color="auto"/>
            </w:tcBorders>
            <w:shd w:val="clear" w:color="auto" w:fill="auto"/>
            <w:hideMark/>
          </w:tcPr>
          <w:p w:rsidR="006F3886" w:rsidRPr="00B17ABA" w:rsidRDefault="006F3886" w:rsidP="00EE2B4F">
            <w:pPr>
              <w:pStyle w:val="TOC1"/>
              <w:rPr>
                <w:sz w:val="18"/>
                <w:szCs w:val="18"/>
              </w:rPr>
            </w:pPr>
            <w:r w:rsidRPr="00B17ABA">
              <w:rPr>
                <w:sz w:val="18"/>
                <w:szCs w:val="18"/>
              </w:rPr>
              <w:t>NICE, 2011</w:t>
            </w:r>
            <w:r w:rsidR="008B5F10" w:rsidRPr="00B17ABA">
              <w:rPr>
                <w:sz w:val="18"/>
                <w:szCs w:val="18"/>
              </w:rPr>
              <w:fldChar w:fldCharType="begin"/>
            </w:r>
            <w:r w:rsidR="00EE2B4F" w:rsidRPr="00B17ABA">
              <w:rPr>
                <w:sz w:val="18"/>
                <w:szCs w:val="18"/>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8B5F10" w:rsidRPr="00B17ABA">
              <w:rPr>
                <w:sz w:val="18"/>
                <w:szCs w:val="18"/>
              </w:rPr>
              <w:fldChar w:fldCharType="separate"/>
            </w:r>
            <w:r w:rsidR="00EE2B4F" w:rsidRPr="00B17ABA">
              <w:rPr>
                <w:noProof/>
                <w:sz w:val="18"/>
                <w:szCs w:val="18"/>
                <w:vertAlign w:val="superscript"/>
              </w:rPr>
              <w:t>[63]</w:t>
            </w:r>
            <w:r w:rsidR="008B5F10" w:rsidRPr="00B17ABA">
              <w:rPr>
                <w:sz w:val="18"/>
                <w:szCs w:val="18"/>
              </w:rPr>
              <w:fldChar w:fldCharType="end"/>
            </w:r>
          </w:p>
        </w:tc>
      </w:tr>
      <w:tr w:rsidR="008B5F10" w:rsidRPr="00B17ABA" w:rsidTr="009923E9">
        <w:trPr>
          <w:trHeight w:val="300"/>
        </w:trPr>
        <w:tc>
          <w:tcPr>
            <w:tcW w:w="744"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Drug costs</w:t>
            </w:r>
          </w:p>
        </w:tc>
        <w:tc>
          <w:tcPr>
            <w:tcW w:w="774" w:type="pct"/>
            <w:gridSpan w:val="2"/>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D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4E0CA5" w:rsidP="00B47E9E">
            <w:pPr>
              <w:pStyle w:val="TOC1"/>
              <w:rPr>
                <w:sz w:val="18"/>
                <w:szCs w:val="18"/>
              </w:rPr>
            </w:pPr>
            <w:r w:rsidRPr="00B17ABA">
              <w:rPr>
                <w:sz w:val="18"/>
                <w:szCs w:val="18"/>
              </w:rPr>
              <w:t>Gamma</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1.86</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1.86</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50.74</w:t>
            </w:r>
          </w:p>
        </w:tc>
        <w:tc>
          <w:tcPr>
            <w:tcW w:w="1183" w:type="pct"/>
            <w:vMerge w:val="restart"/>
            <w:tcBorders>
              <w:top w:val="single" w:sz="4" w:space="0" w:color="auto"/>
              <w:left w:val="nil"/>
              <w:bottom w:val="single" w:sz="4" w:space="0" w:color="auto"/>
              <w:right w:val="single" w:sz="4" w:space="0" w:color="auto"/>
            </w:tcBorders>
            <w:shd w:val="clear" w:color="auto" w:fill="auto"/>
            <w:hideMark/>
          </w:tcPr>
          <w:p w:rsidR="008B5F10" w:rsidRPr="00B17ABA" w:rsidRDefault="008B5F10" w:rsidP="006654F4">
            <w:pPr>
              <w:pStyle w:val="TOC1"/>
              <w:rPr>
                <w:sz w:val="18"/>
                <w:szCs w:val="18"/>
              </w:rPr>
            </w:pPr>
            <w:r w:rsidRPr="00B17ABA">
              <w:rPr>
                <w:sz w:val="18"/>
                <w:szCs w:val="18"/>
              </w:rPr>
              <w:t>NICE, 2011</w:t>
            </w:r>
            <w:r w:rsidRPr="00B17ABA">
              <w:rPr>
                <w:sz w:val="18"/>
                <w:szCs w:val="18"/>
              </w:rPr>
              <w:fldChar w:fldCharType="begin"/>
            </w:r>
            <w:r w:rsidR="00EE2B4F" w:rsidRPr="00B17ABA">
              <w:rPr>
                <w:sz w:val="18"/>
                <w:szCs w:val="18"/>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Pr="00B17ABA">
              <w:rPr>
                <w:sz w:val="18"/>
                <w:szCs w:val="18"/>
              </w:rPr>
              <w:fldChar w:fldCharType="separate"/>
            </w:r>
            <w:r w:rsidR="00EE2B4F" w:rsidRPr="00B17ABA">
              <w:rPr>
                <w:noProof/>
                <w:sz w:val="18"/>
                <w:szCs w:val="18"/>
                <w:vertAlign w:val="superscript"/>
              </w:rPr>
              <w:t>[63]</w:t>
            </w:r>
            <w:r w:rsidRPr="00B17ABA">
              <w:rPr>
                <w:sz w:val="18"/>
                <w:szCs w:val="18"/>
              </w:rPr>
              <w:fldChar w:fldCharType="end"/>
            </w:r>
          </w:p>
          <w:p w:rsidR="008B5F10" w:rsidRPr="00B17ABA" w:rsidRDefault="008B5F10" w:rsidP="00B47E9E">
            <w:pPr>
              <w:pStyle w:val="TOC1"/>
              <w:rPr>
                <w:sz w:val="18"/>
                <w:szCs w:val="18"/>
              </w:rPr>
            </w:pPr>
            <w:r w:rsidRPr="00B17ABA">
              <w:rPr>
                <w:sz w:val="18"/>
                <w:szCs w:val="18"/>
              </w:rPr>
              <w:t> </w:t>
            </w:r>
          </w:p>
          <w:p w:rsidR="008B5F10" w:rsidRPr="00B17ABA" w:rsidRDefault="008B5F10" w:rsidP="00B47E9E">
            <w:pPr>
              <w:pStyle w:val="TOC1"/>
              <w:rPr>
                <w:sz w:val="18"/>
                <w:szCs w:val="18"/>
              </w:rPr>
            </w:pPr>
            <w:r w:rsidRPr="00B17ABA">
              <w:rPr>
                <w:sz w:val="18"/>
                <w:szCs w:val="18"/>
              </w:rPr>
              <w:t> </w:t>
            </w:r>
          </w:p>
          <w:p w:rsidR="008B5F10" w:rsidRPr="00B17ABA" w:rsidRDefault="008B5F10" w:rsidP="00B47E9E">
            <w:pPr>
              <w:pStyle w:val="TOC1"/>
              <w:rPr>
                <w:sz w:val="18"/>
                <w:szCs w:val="18"/>
              </w:rPr>
            </w:pPr>
            <w:r w:rsidRPr="00B17ABA">
              <w:rPr>
                <w:sz w:val="18"/>
                <w:szCs w:val="18"/>
              </w:rPr>
              <w:t> </w:t>
            </w:r>
          </w:p>
        </w:tc>
      </w:tr>
      <w:tr w:rsidR="008B5F10" w:rsidRPr="00B17ABA" w:rsidTr="009923E9">
        <w:trPr>
          <w:trHeight w:val="300"/>
        </w:trPr>
        <w:tc>
          <w:tcPr>
            <w:tcW w:w="744" w:type="pct"/>
            <w:vMerge/>
            <w:tcBorders>
              <w:top w:val="single" w:sz="4" w:space="0" w:color="auto"/>
              <w:left w:val="single" w:sz="4" w:space="0" w:color="auto"/>
              <w:bottom w:val="single" w:sz="4" w:space="0" w:color="auto"/>
              <w:right w:val="single" w:sz="4" w:space="0" w:color="auto"/>
            </w:tcBorders>
            <w:vAlign w:val="center"/>
            <w:hideMark/>
          </w:tcPr>
          <w:p w:rsidR="008B5F10" w:rsidRPr="00B17ABA" w:rsidRDefault="008B5F10" w:rsidP="00B47E9E">
            <w:pPr>
              <w:pStyle w:val="TOC1"/>
              <w:rPr>
                <w:sz w:val="18"/>
                <w:szCs w:val="18"/>
              </w:rPr>
            </w:pPr>
          </w:p>
        </w:tc>
        <w:tc>
          <w:tcPr>
            <w:tcW w:w="774" w:type="pct"/>
            <w:gridSpan w:val="2"/>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BB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4E0CA5" w:rsidP="00B47E9E">
            <w:pPr>
              <w:pStyle w:val="TOC1"/>
              <w:rPr>
                <w:sz w:val="18"/>
                <w:szCs w:val="18"/>
              </w:rPr>
            </w:pPr>
            <w:r w:rsidRPr="00B17ABA">
              <w:rPr>
                <w:sz w:val="18"/>
                <w:szCs w:val="18"/>
              </w:rPr>
              <w:t>Gamma</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3.17</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3.17</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485.45</w:t>
            </w:r>
          </w:p>
        </w:tc>
        <w:tc>
          <w:tcPr>
            <w:tcW w:w="1183" w:type="pct"/>
            <w:vMerge/>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p>
        </w:tc>
      </w:tr>
      <w:tr w:rsidR="008B5F10" w:rsidRPr="00B17ABA" w:rsidTr="009923E9">
        <w:trPr>
          <w:trHeight w:val="300"/>
        </w:trPr>
        <w:tc>
          <w:tcPr>
            <w:tcW w:w="744" w:type="pct"/>
            <w:vMerge/>
            <w:tcBorders>
              <w:top w:val="single" w:sz="4" w:space="0" w:color="auto"/>
              <w:left w:val="single" w:sz="4" w:space="0" w:color="auto"/>
              <w:bottom w:val="single" w:sz="4" w:space="0" w:color="auto"/>
              <w:right w:val="single" w:sz="4" w:space="0" w:color="auto"/>
            </w:tcBorders>
            <w:vAlign w:val="center"/>
            <w:hideMark/>
          </w:tcPr>
          <w:p w:rsidR="008B5F10" w:rsidRPr="00B17ABA" w:rsidRDefault="008B5F10" w:rsidP="00B47E9E">
            <w:pPr>
              <w:pStyle w:val="TOC1"/>
              <w:rPr>
                <w:sz w:val="18"/>
                <w:szCs w:val="18"/>
              </w:rPr>
            </w:pPr>
          </w:p>
        </w:tc>
        <w:tc>
          <w:tcPr>
            <w:tcW w:w="774" w:type="pct"/>
            <w:gridSpan w:val="2"/>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CCB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4E0CA5" w:rsidP="00B47E9E">
            <w:pPr>
              <w:pStyle w:val="TOC1"/>
              <w:rPr>
                <w:sz w:val="18"/>
                <w:szCs w:val="18"/>
              </w:rPr>
            </w:pPr>
            <w:r w:rsidRPr="00B17ABA">
              <w:rPr>
                <w:sz w:val="18"/>
                <w:szCs w:val="18"/>
              </w:rPr>
              <w:t>Gamma</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8.64</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8.64</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431.22</w:t>
            </w:r>
          </w:p>
        </w:tc>
        <w:tc>
          <w:tcPr>
            <w:tcW w:w="1183" w:type="pct"/>
            <w:vMerge/>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p>
        </w:tc>
      </w:tr>
      <w:tr w:rsidR="008B5F10" w:rsidRPr="00B17ABA" w:rsidTr="009923E9">
        <w:trPr>
          <w:trHeight w:val="300"/>
        </w:trPr>
        <w:tc>
          <w:tcPr>
            <w:tcW w:w="744" w:type="pct"/>
            <w:vMerge/>
            <w:tcBorders>
              <w:top w:val="single" w:sz="4" w:space="0" w:color="auto"/>
              <w:left w:val="single" w:sz="4" w:space="0" w:color="auto"/>
              <w:bottom w:val="single" w:sz="4" w:space="0" w:color="auto"/>
              <w:right w:val="single" w:sz="4" w:space="0" w:color="auto"/>
            </w:tcBorders>
            <w:vAlign w:val="center"/>
            <w:hideMark/>
          </w:tcPr>
          <w:p w:rsidR="008B5F10" w:rsidRPr="00B17ABA" w:rsidRDefault="008B5F10" w:rsidP="00B47E9E">
            <w:pPr>
              <w:pStyle w:val="TOC1"/>
              <w:rPr>
                <w:sz w:val="18"/>
                <w:szCs w:val="18"/>
              </w:rPr>
            </w:pPr>
          </w:p>
        </w:tc>
        <w:tc>
          <w:tcPr>
            <w:tcW w:w="774" w:type="pct"/>
            <w:gridSpan w:val="2"/>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ACEIs/ARBs</w:t>
            </w:r>
          </w:p>
        </w:tc>
        <w:tc>
          <w:tcPr>
            <w:tcW w:w="648" w:type="pct"/>
            <w:tcBorders>
              <w:top w:val="nil"/>
              <w:left w:val="nil"/>
              <w:bottom w:val="single" w:sz="4" w:space="0" w:color="auto"/>
              <w:right w:val="single" w:sz="4" w:space="0" w:color="auto"/>
            </w:tcBorders>
            <w:shd w:val="clear" w:color="auto" w:fill="auto"/>
            <w:hideMark/>
          </w:tcPr>
          <w:p w:rsidR="008B5F10" w:rsidRPr="00B17ABA" w:rsidRDefault="004E0CA5" w:rsidP="00B47E9E">
            <w:pPr>
              <w:pStyle w:val="TOC1"/>
              <w:rPr>
                <w:sz w:val="18"/>
                <w:szCs w:val="18"/>
              </w:rPr>
            </w:pPr>
            <w:r w:rsidRPr="00B17ABA">
              <w:rPr>
                <w:sz w:val="18"/>
                <w:szCs w:val="18"/>
              </w:rPr>
              <w:t>Gamma</w:t>
            </w:r>
          </w:p>
        </w:tc>
        <w:tc>
          <w:tcPr>
            <w:tcW w:w="670"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21.77</w:t>
            </w:r>
          </w:p>
        </w:tc>
        <w:tc>
          <w:tcPr>
            <w:tcW w:w="505"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21.76</w:t>
            </w:r>
          </w:p>
        </w:tc>
        <w:tc>
          <w:tcPr>
            <w:tcW w:w="476" w:type="pct"/>
            <w:tcBorders>
              <w:top w:val="nil"/>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r w:rsidRPr="00B17ABA">
              <w:rPr>
                <w:sz w:val="18"/>
                <w:szCs w:val="18"/>
              </w:rPr>
              <w:t>183.21</w:t>
            </w:r>
          </w:p>
        </w:tc>
        <w:tc>
          <w:tcPr>
            <w:tcW w:w="1183" w:type="pct"/>
            <w:vMerge/>
            <w:tcBorders>
              <w:top w:val="single" w:sz="4" w:space="0" w:color="auto"/>
              <w:left w:val="nil"/>
              <w:bottom w:val="single" w:sz="4" w:space="0" w:color="auto"/>
              <w:right w:val="single" w:sz="4" w:space="0" w:color="auto"/>
            </w:tcBorders>
            <w:shd w:val="clear" w:color="auto" w:fill="auto"/>
            <w:hideMark/>
          </w:tcPr>
          <w:p w:rsidR="008B5F10" w:rsidRPr="00B17ABA" w:rsidRDefault="008B5F10" w:rsidP="00B47E9E">
            <w:pPr>
              <w:pStyle w:val="TOC1"/>
              <w:rPr>
                <w:sz w:val="18"/>
                <w:szCs w:val="18"/>
              </w:rPr>
            </w:pPr>
          </w:p>
        </w:tc>
      </w:tr>
      <w:tr w:rsidR="006F3886" w:rsidRPr="00B17ABA" w:rsidTr="009923E9">
        <w:trPr>
          <w:trHeight w:val="1200"/>
        </w:trPr>
        <w:tc>
          <w:tcPr>
            <w:tcW w:w="1518" w:type="pct"/>
            <w:gridSpan w:val="3"/>
            <w:tcBorders>
              <w:top w:val="single" w:sz="4" w:space="0" w:color="auto"/>
              <w:left w:val="single" w:sz="4" w:space="0" w:color="auto"/>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CVD costs</w:t>
            </w:r>
          </w:p>
        </w:tc>
        <w:tc>
          <w:tcPr>
            <w:tcW w:w="648" w:type="pct"/>
            <w:tcBorders>
              <w:top w:val="nil"/>
              <w:left w:val="single" w:sz="4" w:space="0" w:color="auto"/>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Fixed</w:t>
            </w:r>
          </w:p>
        </w:tc>
        <w:tc>
          <w:tcPr>
            <w:tcW w:w="670" w:type="pct"/>
            <w:tcBorders>
              <w:top w:val="nil"/>
              <w:left w:val="nil"/>
              <w:bottom w:val="single" w:sz="4" w:space="0" w:color="auto"/>
              <w:right w:val="single" w:sz="4" w:space="0" w:color="auto"/>
            </w:tcBorders>
            <w:shd w:val="clear" w:color="auto" w:fill="auto"/>
            <w:hideMark/>
          </w:tcPr>
          <w:p w:rsidR="006F3886" w:rsidRPr="00B17ABA" w:rsidRDefault="004E0CA5" w:rsidP="00B47E9E">
            <w:pPr>
              <w:pStyle w:val="TOC1"/>
              <w:rPr>
                <w:sz w:val="18"/>
                <w:szCs w:val="18"/>
              </w:rPr>
            </w:pPr>
            <w:r w:rsidRPr="00B17ABA">
              <w:rPr>
                <w:sz w:val="18"/>
                <w:szCs w:val="18"/>
              </w:rPr>
              <w:fldChar w:fldCharType="begin"/>
            </w:r>
            <w:r w:rsidRPr="00B17ABA">
              <w:rPr>
                <w:sz w:val="18"/>
                <w:szCs w:val="18"/>
              </w:rPr>
              <w:instrText xml:space="preserve"> REF _Ref423612174 \h </w:instrText>
            </w:r>
            <w:r w:rsidR="00ED7C74" w:rsidRPr="00B17ABA">
              <w:rPr>
                <w:sz w:val="18"/>
                <w:szCs w:val="18"/>
              </w:rPr>
              <w:instrText xml:space="preserve"> \* MERGEFORMAT </w:instrText>
            </w:r>
            <w:r w:rsidRPr="00B17ABA">
              <w:rPr>
                <w:sz w:val="18"/>
                <w:szCs w:val="18"/>
              </w:rPr>
            </w:r>
            <w:r w:rsidRPr="00B17ABA">
              <w:rPr>
                <w:sz w:val="18"/>
                <w:szCs w:val="18"/>
              </w:rPr>
              <w:fldChar w:fldCharType="separate"/>
            </w:r>
            <w:r w:rsidR="006F6429" w:rsidRPr="00B17ABA">
              <w:rPr>
                <w:sz w:val="18"/>
                <w:szCs w:val="18"/>
              </w:rPr>
              <w:t xml:space="preserve">Table </w:t>
            </w:r>
            <w:r w:rsidR="006F6429" w:rsidRPr="00B17ABA">
              <w:rPr>
                <w:noProof/>
                <w:sz w:val="18"/>
                <w:szCs w:val="18"/>
                <w:cs/>
              </w:rPr>
              <w:t>‎</w:t>
            </w:r>
            <w:r w:rsidR="006F6429" w:rsidRPr="00B17ABA">
              <w:rPr>
                <w:noProof/>
                <w:sz w:val="18"/>
                <w:szCs w:val="18"/>
              </w:rPr>
              <w:t>5</w:t>
            </w:r>
            <w:r w:rsidR="006F6429" w:rsidRPr="00B17ABA">
              <w:rPr>
                <w:sz w:val="18"/>
                <w:szCs w:val="18"/>
              </w:rPr>
              <w:t>.</w:t>
            </w:r>
            <w:r w:rsidR="006F6429" w:rsidRPr="00B17ABA">
              <w:rPr>
                <w:noProof/>
                <w:sz w:val="18"/>
                <w:szCs w:val="18"/>
              </w:rPr>
              <w:t>16</w:t>
            </w:r>
            <w:r w:rsidRPr="00B17ABA">
              <w:rPr>
                <w:sz w:val="18"/>
                <w:szCs w:val="18"/>
              </w:rPr>
              <w:fldChar w:fldCharType="end"/>
            </w:r>
          </w:p>
        </w:tc>
        <w:tc>
          <w:tcPr>
            <w:tcW w:w="505"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476"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1183" w:type="pct"/>
            <w:tcBorders>
              <w:top w:val="nil"/>
              <w:left w:val="nil"/>
              <w:bottom w:val="single" w:sz="4" w:space="0" w:color="auto"/>
              <w:right w:val="single" w:sz="4" w:space="0" w:color="auto"/>
            </w:tcBorders>
            <w:shd w:val="clear" w:color="auto" w:fill="auto"/>
            <w:hideMark/>
          </w:tcPr>
          <w:p w:rsidR="006F3886" w:rsidRPr="00B17ABA" w:rsidRDefault="006F3886" w:rsidP="00EE2B4F">
            <w:pPr>
              <w:pStyle w:val="TOC1"/>
              <w:rPr>
                <w:sz w:val="18"/>
                <w:szCs w:val="18"/>
                <w:lang w:val="fr-FR"/>
              </w:rPr>
            </w:pPr>
            <w:r w:rsidRPr="009923E9">
              <w:rPr>
                <w:sz w:val="18"/>
                <w:szCs w:val="18"/>
                <w:lang w:val="fr-FR"/>
              </w:rPr>
              <w:t>NICE, 2011</w:t>
            </w:r>
            <w:r w:rsidR="00F570A1" w:rsidRPr="00B17ABA">
              <w:rPr>
                <w:sz w:val="18"/>
                <w:szCs w:val="18"/>
              </w:rPr>
              <w:fldChar w:fldCharType="begin"/>
            </w:r>
            <w:r w:rsidR="00EE2B4F" w:rsidRPr="00B17ABA">
              <w:rPr>
                <w:sz w:val="18"/>
                <w:szCs w:val="18"/>
                <w:lang w:val="fr-FR"/>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F570A1" w:rsidRPr="00B17ABA">
              <w:rPr>
                <w:sz w:val="18"/>
                <w:szCs w:val="18"/>
              </w:rPr>
              <w:fldChar w:fldCharType="separate"/>
            </w:r>
            <w:r w:rsidR="00EE2B4F" w:rsidRPr="00B17ABA">
              <w:rPr>
                <w:noProof/>
                <w:sz w:val="18"/>
                <w:szCs w:val="18"/>
                <w:vertAlign w:val="superscript"/>
                <w:lang w:val="fr-FR"/>
              </w:rPr>
              <w:t>[63]</w:t>
            </w:r>
            <w:r w:rsidR="00F570A1" w:rsidRPr="00B17ABA">
              <w:rPr>
                <w:sz w:val="18"/>
                <w:szCs w:val="18"/>
              </w:rPr>
              <w:fldChar w:fldCharType="end"/>
            </w:r>
            <w:r w:rsidRPr="009923E9">
              <w:rPr>
                <w:sz w:val="18"/>
                <w:szCs w:val="18"/>
                <w:lang w:val="fr-FR"/>
              </w:rPr>
              <w:t>; ScHARR, 2007</w:t>
            </w:r>
            <w:r w:rsidR="008B5F10" w:rsidRPr="00B17ABA">
              <w:rPr>
                <w:sz w:val="18"/>
                <w:szCs w:val="18"/>
              </w:rPr>
              <w:fldChar w:fldCharType="begin">
                <w:fldData xml:space="preserve">PEVuZE5vdGU+PENpdGU+PEF1dGhvcj5XYXJkPC9BdXRob3I+PFllYXI+MjAwNzwvWWVhcj48UmVj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Twvdm9sdW1l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</w:fldData>
              </w:fldChar>
            </w:r>
            <w:r w:rsidR="00EE2B4F" w:rsidRPr="00B17ABA">
              <w:rPr>
                <w:sz w:val="18"/>
                <w:szCs w:val="18"/>
                <w:lang w:val="fr-FR"/>
              </w:rPr>
              <w:instrText xml:space="preserve"> ADDIN EN.CITE </w:instrText>
            </w:r>
            <w:r w:rsidR="00EE2B4F" w:rsidRPr="00B17ABA">
              <w:rPr>
                <w:sz w:val="18"/>
                <w:szCs w:val="18"/>
              </w:rPr>
              <w:fldChar w:fldCharType="begin">
                <w:fldData xml:space="preserve">PEVuZE5vdGU+PENpdGU+PEF1dGhvcj5XYXJkPC9BdXRob3I+PFllYXI+MjAwNzwvWWVhcj48UmVj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Twvdm9sdW1l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</w:fldData>
              </w:fldChar>
            </w:r>
            <w:r w:rsidR="00EE2B4F" w:rsidRPr="00B17ABA">
              <w:rPr>
                <w:sz w:val="18"/>
                <w:szCs w:val="18"/>
                <w:lang w:val="fr-FR"/>
              </w:rPr>
              <w:instrText xml:space="preserve"> ADDIN EN.CITE.DATA </w:instrText>
            </w:r>
            <w:r w:rsidR="00EE2B4F" w:rsidRPr="00B17ABA">
              <w:rPr>
                <w:sz w:val="18"/>
                <w:szCs w:val="18"/>
              </w:rPr>
            </w:r>
            <w:r w:rsidR="00EE2B4F" w:rsidRPr="00B17ABA">
              <w:rPr>
                <w:sz w:val="18"/>
                <w:szCs w:val="18"/>
              </w:rPr>
              <w:fldChar w:fldCharType="end"/>
            </w:r>
            <w:r w:rsidR="008B5F10" w:rsidRPr="00B17ABA">
              <w:rPr>
                <w:sz w:val="18"/>
                <w:szCs w:val="18"/>
              </w:rPr>
            </w:r>
            <w:r w:rsidR="008B5F10" w:rsidRPr="00B17ABA">
              <w:rPr>
                <w:sz w:val="18"/>
                <w:szCs w:val="18"/>
              </w:rPr>
              <w:fldChar w:fldCharType="separate"/>
            </w:r>
            <w:r w:rsidR="00EE2B4F" w:rsidRPr="00B17ABA">
              <w:rPr>
                <w:noProof/>
                <w:sz w:val="18"/>
                <w:szCs w:val="18"/>
                <w:vertAlign w:val="superscript"/>
                <w:lang w:val="fr-FR"/>
              </w:rPr>
              <w:t>[286]</w:t>
            </w:r>
            <w:r w:rsidR="008B5F10" w:rsidRPr="00B17ABA">
              <w:rPr>
                <w:sz w:val="18"/>
                <w:szCs w:val="18"/>
              </w:rPr>
              <w:fldChar w:fldCharType="end"/>
            </w:r>
            <w:r w:rsidRPr="00B17ABA">
              <w:rPr>
                <w:sz w:val="18"/>
                <w:szCs w:val="18"/>
                <w:lang w:val="fr-FR"/>
              </w:rPr>
              <w:t>; Currie et al, 2010</w:t>
            </w:r>
            <w:r w:rsidR="008B5F10" w:rsidRPr="00B17ABA">
              <w:rPr>
                <w:sz w:val="18"/>
                <w:szCs w:val="18"/>
                <w:lang w:val="fr-FR"/>
              </w:rPr>
              <w:fldChar w:fldCharType="begin">
                <w:fldData xml:space="preserve">PEVuZE5vdGU+PENpdGU+PEF1dGhvcj5DdXJyaWU8L0F1dGhvcj48WWVhcj4yMDEwPC9ZZWFyPjxS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OTM4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</w:fldData>
              </w:fldChar>
            </w:r>
            <w:r w:rsidR="00EE2B4F" w:rsidRPr="00B17ABA">
              <w:rPr>
                <w:sz w:val="18"/>
                <w:szCs w:val="18"/>
                <w:lang w:val="fr-FR"/>
              </w:rPr>
              <w:instrText xml:space="preserve"> ADDIN EN.CITE </w:instrText>
            </w:r>
            <w:r w:rsidR="00EE2B4F" w:rsidRPr="00B17ABA">
              <w:rPr>
                <w:sz w:val="18"/>
                <w:szCs w:val="18"/>
                <w:lang w:val="fr-FR"/>
              </w:rPr>
              <w:fldChar w:fldCharType="begin">
                <w:fldData xml:space="preserve">PEVuZE5vdGU+PENpdGU+PEF1dGhvcj5DdXJyaWU8L0F1dGhvcj48WWVhcj4yMDEwPC9ZZWFyPjxS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OTM4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</w:fldData>
              </w:fldChar>
            </w:r>
            <w:r w:rsidR="00EE2B4F" w:rsidRPr="00B17ABA">
              <w:rPr>
                <w:sz w:val="18"/>
                <w:szCs w:val="18"/>
                <w:lang w:val="fr-FR"/>
              </w:rPr>
              <w:instrText xml:space="preserve"> ADDIN EN.CITE.DATA </w:instrText>
            </w:r>
            <w:r w:rsidR="00EE2B4F" w:rsidRPr="00B17ABA">
              <w:rPr>
                <w:sz w:val="18"/>
                <w:szCs w:val="18"/>
                <w:lang w:val="fr-FR"/>
              </w:rPr>
            </w:r>
            <w:r w:rsidR="00EE2B4F" w:rsidRPr="00B17ABA">
              <w:rPr>
                <w:sz w:val="18"/>
                <w:szCs w:val="18"/>
                <w:lang w:val="fr-FR"/>
              </w:rPr>
              <w:fldChar w:fldCharType="end"/>
            </w:r>
            <w:r w:rsidR="008B5F10" w:rsidRPr="00B17ABA">
              <w:rPr>
                <w:sz w:val="18"/>
                <w:szCs w:val="18"/>
                <w:lang w:val="fr-FR"/>
              </w:rPr>
            </w:r>
            <w:r w:rsidR="008B5F10" w:rsidRPr="00B17ABA">
              <w:rPr>
                <w:sz w:val="18"/>
                <w:szCs w:val="18"/>
                <w:lang w:val="fr-FR"/>
              </w:rPr>
              <w:fldChar w:fldCharType="separate"/>
            </w:r>
            <w:r w:rsidR="00EE2B4F" w:rsidRPr="00B17ABA">
              <w:rPr>
                <w:noProof/>
                <w:sz w:val="18"/>
                <w:szCs w:val="18"/>
                <w:vertAlign w:val="superscript"/>
                <w:lang w:val="fr-FR"/>
              </w:rPr>
              <w:t>[337]</w:t>
            </w:r>
            <w:r w:rsidR="008B5F10" w:rsidRPr="00B17ABA">
              <w:rPr>
                <w:sz w:val="18"/>
                <w:szCs w:val="18"/>
                <w:lang w:val="fr-FR"/>
              </w:rPr>
              <w:fldChar w:fldCharType="end"/>
            </w:r>
            <w:r w:rsidRPr="00B17ABA">
              <w:rPr>
                <w:sz w:val="18"/>
                <w:szCs w:val="18"/>
                <w:lang w:val="fr-FR"/>
              </w:rPr>
              <w:t>; http://www.slcsn.nhs.uk/cardiac-hf.html</w:t>
            </w:r>
          </w:p>
        </w:tc>
      </w:tr>
      <w:tr w:rsidR="006F3886" w:rsidRPr="00B17ABA" w:rsidTr="004E0CA5">
        <w:trPr>
          <w:trHeight w:val="202"/>
        </w:trPr>
        <w:tc>
          <w:tcPr>
            <w:tcW w:w="1518" w:type="pct"/>
            <w:gridSpan w:val="3"/>
            <w:tcBorders>
              <w:top w:val="single" w:sz="4" w:space="0" w:color="auto"/>
              <w:left w:val="single" w:sz="4" w:space="0" w:color="auto"/>
              <w:bottom w:val="single" w:sz="4" w:space="0" w:color="auto"/>
              <w:right w:val="single" w:sz="4" w:space="0" w:color="000000"/>
            </w:tcBorders>
            <w:shd w:val="clear" w:color="auto" w:fill="auto"/>
            <w:hideMark/>
          </w:tcPr>
          <w:p w:rsidR="006F3886" w:rsidRPr="00B17ABA" w:rsidRDefault="006F3886" w:rsidP="00B47E9E">
            <w:pPr>
              <w:pStyle w:val="TOC1"/>
              <w:rPr>
                <w:sz w:val="18"/>
                <w:szCs w:val="18"/>
              </w:rPr>
            </w:pPr>
            <w:r w:rsidRPr="00B17ABA">
              <w:rPr>
                <w:sz w:val="18"/>
                <w:szCs w:val="18"/>
              </w:rPr>
              <w:t>Utility weight</w:t>
            </w:r>
          </w:p>
        </w:tc>
        <w:tc>
          <w:tcPr>
            <w:tcW w:w="648"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Fixed</w:t>
            </w:r>
          </w:p>
        </w:tc>
        <w:tc>
          <w:tcPr>
            <w:tcW w:w="670" w:type="pct"/>
            <w:tcBorders>
              <w:top w:val="nil"/>
              <w:left w:val="nil"/>
              <w:bottom w:val="single" w:sz="4" w:space="0" w:color="auto"/>
              <w:right w:val="single" w:sz="4" w:space="0" w:color="auto"/>
            </w:tcBorders>
            <w:shd w:val="clear" w:color="auto" w:fill="auto"/>
            <w:hideMark/>
          </w:tcPr>
          <w:p w:rsidR="006F3886" w:rsidRPr="00B17ABA" w:rsidRDefault="004E0CA5" w:rsidP="00B47E9E">
            <w:pPr>
              <w:pStyle w:val="TOC1"/>
              <w:rPr>
                <w:sz w:val="18"/>
                <w:szCs w:val="18"/>
              </w:rPr>
            </w:pPr>
            <w:r w:rsidRPr="00B17ABA">
              <w:rPr>
                <w:sz w:val="18"/>
                <w:szCs w:val="18"/>
              </w:rPr>
              <w:fldChar w:fldCharType="begin"/>
            </w:r>
            <w:r w:rsidRPr="00B17ABA">
              <w:rPr>
                <w:sz w:val="18"/>
                <w:szCs w:val="18"/>
              </w:rPr>
              <w:instrText xml:space="preserve"> REF _Ref423612174 \h </w:instrText>
            </w:r>
            <w:r w:rsidR="00ED7C74" w:rsidRPr="00B17ABA">
              <w:rPr>
                <w:sz w:val="18"/>
                <w:szCs w:val="18"/>
              </w:rPr>
              <w:instrText xml:space="preserve"> \* MERGEFORMAT </w:instrText>
            </w:r>
            <w:r w:rsidRPr="00B17ABA">
              <w:rPr>
                <w:sz w:val="18"/>
                <w:szCs w:val="18"/>
              </w:rPr>
            </w:r>
            <w:r w:rsidRPr="00B17ABA">
              <w:rPr>
                <w:sz w:val="18"/>
                <w:szCs w:val="18"/>
              </w:rPr>
              <w:fldChar w:fldCharType="separate"/>
            </w:r>
            <w:r w:rsidR="006F6429" w:rsidRPr="00B17ABA">
              <w:rPr>
                <w:sz w:val="18"/>
                <w:szCs w:val="18"/>
              </w:rPr>
              <w:t xml:space="preserve">Table </w:t>
            </w:r>
            <w:r w:rsidR="006F6429" w:rsidRPr="00B17ABA">
              <w:rPr>
                <w:noProof/>
                <w:sz w:val="18"/>
                <w:szCs w:val="18"/>
                <w:cs/>
              </w:rPr>
              <w:t>‎</w:t>
            </w:r>
            <w:r w:rsidR="006F6429" w:rsidRPr="00B17ABA">
              <w:rPr>
                <w:noProof/>
                <w:sz w:val="18"/>
                <w:szCs w:val="18"/>
              </w:rPr>
              <w:t>5</w:t>
            </w:r>
            <w:r w:rsidR="006F6429" w:rsidRPr="00B17ABA">
              <w:rPr>
                <w:sz w:val="18"/>
                <w:szCs w:val="18"/>
              </w:rPr>
              <w:t>.</w:t>
            </w:r>
            <w:r w:rsidR="006F6429" w:rsidRPr="00B17ABA">
              <w:rPr>
                <w:noProof/>
                <w:sz w:val="18"/>
                <w:szCs w:val="18"/>
              </w:rPr>
              <w:t>16</w:t>
            </w:r>
            <w:r w:rsidRPr="00B17ABA">
              <w:rPr>
                <w:sz w:val="18"/>
                <w:szCs w:val="18"/>
              </w:rPr>
              <w:fldChar w:fldCharType="end"/>
            </w:r>
          </w:p>
        </w:tc>
        <w:tc>
          <w:tcPr>
            <w:tcW w:w="505"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w:t>
            </w:r>
          </w:p>
        </w:tc>
        <w:tc>
          <w:tcPr>
            <w:tcW w:w="476" w:type="pct"/>
            <w:tcBorders>
              <w:top w:val="nil"/>
              <w:left w:val="nil"/>
              <w:bottom w:val="single" w:sz="4" w:space="0" w:color="auto"/>
              <w:right w:val="single" w:sz="4" w:space="0" w:color="auto"/>
            </w:tcBorders>
            <w:shd w:val="clear" w:color="auto" w:fill="auto"/>
            <w:hideMark/>
          </w:tcPr>
          <w:p w:rsidR="006F3886" w:rsidRPr="00B17ABA" w:rsidRDefault="006F3886" w:rsidP="00B47E9E">
            <w:pPr>
              <w:pStyle w:val="TOC1"/>
              <w:rPr>
                <w:sz w:val="18"/>
                <w:szCs w:val="18"/>
              </w:rPr>
            </w:pPr>
            <w:r w:rsidRPr="00B17ABA">
              <w:rPr>
                <w:sz w:val="18"/>
                <w:szCs w:val="18"/>
              </w:rPr>
              <w:t> </w:t>
            </w:r>
          </w:p>
        </w:tc>
        <w:tc>
          <w:tcPr>
            <w:tcW w:w="1183" w:type="pct"/>
            <w:tcBorders>
              <w:top w:val="nil"/>
              <w:left w:val="nil"/>
              <w:bottom w:val="single" w:sz="4" w:space="0" w:color="auto"/>
              <w:right w:val="single" w:sz="4" w:space="0" w:color="auto"/>
            </w:tcBorders>
            <w:shd w:val="clear" w:color="auto" w:fill="auto"/>
            <w:hideMark/>
          </w:tcPr>
          <w:p w:rsidR="008B5F10" w:rsidRPr="00B17ABA" w:rsidRDefault="006F3886" w:rsidP="006654F4">
            <w:pPr>
              <w:pStyle w:val="TOC1"/>
              <w:rPr>
                <w:sz w:val="18"/>
                <w:szCs w:val="18"/>
              </w:rPr>
            </w:pPr>
            <w:r w:rsidRPr="00B17ABA">
              <w:rPr>
                <w:sz w:val="18"/>
                <w:szCs w:val="18"/>
              </w:rPr>
              <w:t>NICE, 2011</w:t>
            </w:r>
            <w:r w:rsidR="008B5F10" w:rsidRPr="00B17ABA">
              <w:rPr>
                <w:sz w:val="18"/>
                <w:szCs w:val="18"/>
              </w:rPr>
              <w:fldChar w:fldCharType="begin"/>
            </w:r>
            <w:r w:rsidR="00EE2B4F" w:rsidRPr="00B17ABA">
              <w:rPr>
                <w:sz w:val="18"/>
                <w:szCs w:val="18"/>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8B5F10" w:rsidRPr="00B17ABA">
              <w:rPr>
                <w:sz w:val="18"/>
                <w:szCs w:val="18"/>
              </w:rPr>
              <w:fldChar w:fldCharType="separate"/>
            </w:r>
            <w:r w:rsidR="00EE2B4F" w:rsidRPr="00B17ABA">
              <w:rPr>
                <w:noProof/>
                <w:sz w:val="18"/>
                <w:szCs w:val="18"/>
                <w:vertAlign w:val="superscript"/>
              </w:rPr>
              <w:t>[63]</w:t>
            </w:r>
            <w:r w:rsidR="008B5F10" w:rsidRPr="00B17ABA">
              <w:rPr>
                <w:sz w:val="18"/>
                <w:szCs w:val="18"/>
              </w:rPr>
              <w:fldChar w:fldCharType="end"/>
            </w:r>
          </w:p>
          <w:p w:rsidR="006F3886" w:rsidRPr="00B17ABA" w:rsidRDefault="006F3886" w:rsidP="00B47E9E">
            <w:pPr>
              <w:pStyle w:val="TOC1"/>
              <w:rPr>
                <w:sz w:val="18"/>
                <w:szCs w:val="18"/>
              </w:rPr>
            </w:pPr>
          </w:p>
        </w:tc>
      </w:tr>
    </w:tbl>
    <w:p w:rsidR="000A2CBF" w:rsidRPr="00B17ABA" w:rsidRDefault="000A2CBF" w:rsidP="001A2558">
      <w:pPr>
        <w:ind w:firstLine="0"/>
      </w:pPr>
    </w:p>
    <w:p w:rsidR="008C262A" w:rsidRPr="00B17ABA" w:rsidRDefault="008C262A" w:rsidP="001A2558">
      <w:pPr>
        <w:ind w:firstLine="0"/>
      </w:pPr>
    </w:p>
    <w:p w:rsidR="008D32F8" w:rsidRPr="00B17ABA" w:rsidRDefault="000A2CBF" w:rsidP="0017114B">
      <w:pPr>
        <w:pStyle w:val="Heading3"/>
      </w:pPr>
      <w:r w:rsidRPr="00B17ABA">
        <w:lastRenderedPageBreak/>
        <w:t xml:space="preserve">Other assumptions and </w:t>
      </w:r>
      <w:r w:rsidR="0017114B" w:rsidRPr="00B17ABA">
        <w:t xml:space="preserve">limitations </w:t>
      </w:r>
    </w:p>
    <w:p w:rsidR="000A2CBF" w:rsidRPr="00B17ABA" w:rsidRDefault="000A2CBF" w:rsidP="001A2558">
      <w:pPr>
        <w:pStyle w:val="Heading4"/>
      </w:pPr>
      <w:r w:rsidRPr="00B17ABA">
        <w:t>(1) Interaction between drugs</w:t>
      </w:r>
    </w:p>
    <w:p w:rsidR="000A2CBF" w:rsidRPr="00B17ABA" w:rsidRDefault="000A2CBF" w:rsidP="001A2558">
      <w:pPr>
        <w:jc w:val="both"/>
      </w:pPr>
      <w:r w:rsidRPr="00B17ABA">
        <w:t>Clinical interaction between antihypertensive drugs can result in either additive, greater than additive or less than additive effects. Two different types of interactions exist in the framework of the hypertension SDDP</w:t>
      </w:r>
      <w:r w:rsidR="00273CFD" w:rsidRPr="00B17ABA">
        <w:rPr>
          <w:rFonts w:hint="eastAsia"/>
          <w:lang w:eastAsia="ko-KR"/>
        </w:rPr>
        <w:t>:</w:t>
      </w:r>
      <w:r w:rsidRPr="00B17ABA">
        <w:t xml:space="preserve"> </w:t>
      </w:r>
      <w:r w:rsidR="00273CFD" w:rsidRPr="00B17ABA">
        <w:rPr>
          <w:rFonts w:hint="eastAsia"/>
          <w:lang w:eastAsia="ko-KR"/>
        </w:rPr>
        <w:t>o</w:t>
      </w:r>
      <w:r w:rsidRPr="00B17ABA">
        <w:t xml:space="preserve">ne is the </w:t>
      </w:r>
      <w:r w:rsidR="004B0AF6" w:rsidRPr="00B17ABA">
        <w:t>SBP lowering</w:t>
      </w:r>
      <w:r w:rsidRPr="00B17ABA">
        <w:t xml:space="preserve"> effect of combining two drugs, and the other is the </w:t>
      </w:r>
      <w:r w:rsidR="004B0AF6" w:rsidRPr="00B17ABA">
        <w:t>SBP lowering</w:t>
      </w:r>
      <w:r w:rsidRPr="00B17ABA">
        <w:t xml:space="preserve"> effect depending on the drug ordering.</w:t>
      </w:r>
      <w:r w:rsidR="008D32F8" w:rsidRPr="00B17ABA">
        <w:t xml:space="preserve"> Based on the given evidence, this hypertension SDDP model</w:t>
      </w:r>
      <w:r w:rsidRPr="00B17ABA">
        <w:t xml:space="preserve"> assumed that the drugs combined were independent and had an additive </w:t>
      </w:r>
      <w:r w:rsidR="004B0AF6" w:rsidRPr="00B17ABA">
        <w:t>SBP lowering</w:t>
      </w:r>
      <w:r w:rsidRPr="00B17ABA">
        <w:t xml:space="preserve"> effect, whereas the AEs were slightly less than the value estimated under the additive assumption. </w:t>
      </w:r>
      <w:r w:rsidR="008D32F8" w:rsidRPr="00B17ABA">
        <w:t xml:space="preserve">The CVD prevention effectiveness of combination treatment was assumed to be multiplicative. </w:t>
      </w:r>
    </w:p>
    <w:p w:rsidR="000A2CBF" w:rsidRPr="00B17ABA" w:rsidRDefault="000A2CBF" w:rsidP="00F570A1">
      <w:pPr>
        <w:jc w:val="both"/>
        <w:rPr>
          <w:rFonts w:cstheme="majorBidi"/>
        </w:rPr>
      </w:pPr>
      <w:r w:rsidRPr="00B17ABA">
        <w:t xml:space="preserve">The clinical interaction between the current drug and the next drug is also important to capture the sequential treatment effect. For example, the </w:t>
      </w:r>
      <w:r w:rsidR="004B0AF6" w:rsidRPr="00B17ABA">
        <w:t>SBP lowering</w:t>
      </w:r>
      <w:r w:rsidRPr="00B17ABA">
        <w:t xml:space="preserve"> effect of </w:t>
      </w:r>
      <w:r w:rsidR="007559C5" w:rsidRPr="00B17ABA">
        <w:t>Ds</w:t>
      </w:r>
      <w:r w:rsidRPr="00B17ABA">
        <w:t xml:space="preserve"> may be different depending on whether they are used initially or as a second</w:t>
      </w:r>
      <w:r w:rsidR="008D32F8" w:rsidRPr="00B17ABA">
        <w:t>, third or fourth</w:t>
      </w:r>
      <w:r w:rsidRPr="00B17ABA">
        <w:t>-line</w:t>
      </w:r>
      <w:r w:rsidR="00273CFD" w:rsidRPr="00B17ABA">
        <w:rPr>
          <w:rFonts w:hint="eastAsia"/>
          <w:lang w:eastAsia="ko-KR"/>
        </w:rPr>
        <w:t xml:space="preserve"> treatment</w:t>
      </w:r>
      <w:r w:rsidR="00A3143F" w:rsidRPr="00B17ABA">
        <w:rPr>
          <w:lang w:eastAsia="ko-KR"/>
        </w:rPr>
        <w:t xml:space="preserve"> and which drug was used previously</w:t>
      </w:r>
      <w:r w:rsidRPr="00B17ABA">
        <w:t xml:space="preserve">. The difference is possibly </w:t>
      </w:r>
      <w:r w:rsidR="00273CFD" w:rsidRPr="00B17ABA">
        <w:rPr>
          <w:rFonts w:hint="eastAsia"/>
          <w:lang w:eastAsia="ko-KR"/>
        </w:rPr>
        <w:t>attributable</w:t>
      </w:r>
      <w:r w:rsidRPr="00B17ABA">
        <w:t xml:space="preserve"> to not just the patient’s characteristics (i.e., whether the patient is naïve or not), but also the impact of drug ordering. </w:t>
      </w:r>
      <w:r w:rsidRPr="00B17ABA">
        <w:rPr>
          <w:rFonts w:cstheme="majorBidi"/>
        </w:rPr>
        <w:t xml:space="preserve">If someone starts treatment with </w:t>
      </w:r>
      <w:r w:rsidR="008D32F8" w:rsidRPr="00B17ABA">
        <w:rPr>
          <w:rFonts w:cstheme="majorBidi"/>
        </w:rPr>
        <w:t xml:space="preserve">a </w:t>
      </w:r>
      <w:r w:rsidR="007559C5" w:rsidRPr="00B17ABA">
        <w:rPr>
          <w:rFonts w:cstheme="majorBidi"/>
        </w:rPr>
        <w:t>D</w:t>
      </w:r>
      <w:r w:rsidRPr="00B17ABA">
        <w:rPr>
          <w:rFonts w:cstheme="majorBidi"/>
        </w:rPr>
        <w:t xml:space="preserve"> and then adds a BB to the </w:t>
      </w:r>
      <w:r w:rsidR="007559C5" w:rsidRPr="00B17ABA">
        <w:rPr>
          <w:rFonts w:cstheme="majorBidi"/>
        </w:rPr>
        <w:t>D</w:t>
      </w:r>
      <w:r w:rsidRPr="00B17ABA">
        <w:rPr>
          <w:rFonts w:cstheme="majorBidi"/>
        </w:rPr>
        <w:t xml:space="preserve"> as the second-line therapy, the clinical interaction between </w:t>
      </w:r>
      <w:r w:rsidR="008D32F8" w:rsidRPr="00B17ABA">
        <w:rPr>
          <w:rFonts w:cstheme="majorBidi"/>
        </w:rPr>
        <w:t xml:space="preserve">those </w:t>
      </w:r>
      <w:r w:rsidRPr="00B17ABA">
        <w:rPr>
          <w:rFonts w:cstheme="majorBidi"/>
        </w:rPr>
        <w:t>drugs used in sequence</w:t>
      </w:r>
      <w:r w:rsidR="00B6406D" w:rsidRPr="00B17ABA">
        <w:rPr>
          <w:rFonts w:cstheme="majorBidi"/>
        </w:rPr>
        <w:t xml:space="preserve"> </w:t>
      </w:r>
      <w:r w:rsidRPr="00B17ABA">
        <w:rPr>
          <w:rFonts w:cstheme="majorBidi"/>
        </w:rPr>
        <w:t xml:space="preserve">is more complex to explain. </w:t>
      </w:r>
      <w:r w:rsidR="008D32F8" w:rsidRPr="00B17ABA">
        <w:rPr>
          <w:rFonts w:cstheme="majorBidi"/>
        </w:rPr>
        <w:t xml:space="preserve">Additional </w:t>
      </w:r>
      <w:r w:rsidR="000A2983" w:rsidRPr="00B17ABA">
        <w:rPr>
          <w:rFonts w:cstheme="majorBidi"/>
        </w:rPr>
        <w:t>randomis</w:t>
      </w:r>
      <w:r w:rsidR="008D32F8" w:rsidRPr="00B17ABA">
        <w:rPr>
          <w:rFonts w:cstheme="majorBidi"/>
        </w:rPr>
        <w:t>ed intervention is not preferred in clinical trials because the efficacy would be confounded by the effects of the other treatments</w:t>
      </w:r>
      <w:r w:rsidR="00D16A4E" w:rsidRPr="00B17ABA">
        <w:rPr>
          <w:rFonts w:cstheme="majorBidi"/>
        </w:rPr>
        <w:fldChar w:fldCharType="begin">
          <w:fldData xml:space="preserve">PEVuZE5vdGU+PENpdGU+PEF1dGhvcj5UdXJuYnVsbDwvQXV0aG9yPjxZZWFyPjIwMDU8L1llYXI+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xNDEwLTE0MTk8L3BhZ2VzPjx2b2x1bWU+MTY1PC92b2x1bWU+PG51bWJlcj4xMjwvbnVtYmVy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==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UdXJuYnVsbDwvQXV0aG9yPjxZZWFyPjIwMDU8L1llYXI+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xNDEwLTE0MTk8L3BhZ2VzPjx2b2x1bWU+MTY1PC92b2x1bWU+PG51bWJlcj4xMjwvbnVtYmVy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==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339]</w:t>
      </w:r>
      <w:r w:rsidR="00D16A4E" w:rsidRPr="00B17ABA">
        <w:rPr>
          <w:rFonts w:cstheme="majorBidi"/>
        </w:rPr>
        <w:fldChar w:fldCharType="end"/>
      </w:r>
      <w:r w:rsidR="008D32F8" w:rsidRPr="00B17ABA">
        <w:rPr>
          <w:rFonts w:cstheme="majorBidi"/>
        </w:rPr>
        <w:t>. Furthermore, m</w:t>
      </w:r>
      <w:r w:rsidRPr="00B17ABA">
        <w:rPr>
          <w:rFonts w:cstheme="majorBidi"/>
        </w:rPr>
        <w:t xml:space="preserve">ost </w:t>
      </w:r>
      <w:r w:rsidR="008D32F8" w:rsidRPr="00B17ABA">
        <w:rPr>
          <w:rFonts w:cstheme="majorBidi"/>
        </w:rPr>
        <w:t xml:space="preserve">existing </w:t>
      </w:r>
      <w:r w:rsidRPr="00B17ABA">
        <w:rPr>
          <w:rFonts w:cstheme="majorBidi"/>
        </w:rPr>
        <w:t>evidence on the interactions between drugs</w:t>
      </w:r>
      <w:r w:rsidR="008D32F8" w:rsidRPr="00B17ABA">
        <w:rPr>
          <w:rFonts w:cstheme="majorBidi"/>
        </w:rPr>
        <w:t xml:space="preserve"> used in sequence</w:t>
      </w:r>
      <w:r w:rsidRPr="00B17ABA">
        <w:rPr>
          <w:rFonts w:cstheme="majorBidi"/>
        </w:rPr>
        <w:t xml:space="preserve"> were described in terms of pharmacokinetic or pharmacodynamics, rather than clinical outcomes</w:t>
      </w:r>
      <w:r w:rsidR="00D16A4E" w:rsidRPr="00B17ABA">
        <w:rPr>
          <w:rFonts w:cstheme="majorBidi"/>
        </w:rPr>
        <w:fldChar w:fldCharType="begin">
          <w:fldData xml:space="preserve">PEVuZE5vdGU+PENpdGU+PEF1dGhvcj5Xb29kPC9BdXRob3I+PFllYXI+MTk4ODwvWWVhcj48UmVj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5TMS1TMzwvcGFnZXM+PHZvbHVtZT4xMTwvdm9sdW1lPjxu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=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Xb29kPC9BdXRob3I+PFllYXI+MTk4ODwvWWVhcj48UmVj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5TMS1TMzwvcGFnZXM+PHZvbHVtZT4xMTwvdm9sdW1lPjxu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=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340, 341]</w:t>
      </w:r>
      <w:r w:rsidR="00D16A4E" w:rsidRPr="00B17ABA">
        <w:rPr>
          <w:rFonts w:cstheme="majorBidi"/>
        </w:rPr>
        <w:fldChar w:fldCharType="end"/>
      </w:r>
      <w:r w:rsidRPr="00B17ABA">
        <w:rPr>
          <w:rFonts w:cstheme="majorBidi"/>
        </w:rPr>
        <w:t xml:space="preserve">. </w:t>
      </w:r>
      <w:r w:rsidR="00F63C62" w:rsidRPr="00B17ABA">
        <w:rPr>
          <w:rFonts w:cstheme="majorBidi"/>
        </w:rPr>
        <w:t>Law et al showed that the blood pressure-lowering effect of a second-line drug was approximately 1 mm Hg less for each 10 mm Hg decrement in pre-treatment blood pressure</w:t>
      </w:r>
      <w:r w:rsidR="00D16A4E" w:rsidRPr="00B17ABA">
        <w:rPr>
          <w:rFonts w:cstheme="majorBidi"/>
        </w:rPr>
        <w:fldChar w:fldCharType="begin"/>
      </w:r>
      <w:r w:rsidR="00EE2B4F" w:rsidRPr="00B17ABA">
        <w:rPr>
          <w:rFonts w:cstheme="majorBidi"/>
        </w:rPr>
        <w:instrText xml:space="preserve"> ADDIN EN.CITE &lt;EndNote&gt;&lt;Cite&gt;&lt;Author&gt;Law&lt;/Author&gt;&lt;Year&gt;2003&lt;/Year&gt;&lt;RecNum&gt;408&lt;/RecNum&gt;&lt;DisplayText&gt;&lt;style face="superscript"&gt;[282]&lt;/style&gt;&lt;/DisplayText&gt;&lt;record&gt;&lt;rec-number&gt;408&lt;/rec-number&gt;&lt;foreign-keys&gt;&lt;key app="EN" db-id="z2a0dvwpazf220et2vh50z295rxpzfevwft2"&gt;408&lt;/key&gt;&lt;/foreign-keys&gt;&lt;ref-type name="Journal Article"&gt;17&lt;/ref-type&gt;&lt;contributors&gt;&lt;authors&gt;&lt;author&gt;Law, M.&lt;/author&gt;&lt;author&gt;Wald, N.&lt;/author&gt;&lt;author&gt;Morris, J.&lt;/author&gt;&lt;/authors&gt;&lt;/contributors&gt;&lt;auth-address&gt;Department of Environmental and Preventive Medicine, Wolfson Institute of Preventive Medicine, St Bart&amp;apos;s &amp;amp; The Royal London School of Medicine, Queen Mary&amp;apos;s School of Medicine and Dentistry, London, UK.&lt;/auth-address&gt;&lt;titles&gt;&lt;title&gt;Lowering blood pressure to prevent myocardial infarction and stroke: a new preventive strategy&lt;/title&gt;&lt;secondary-title&gt;Health Technol Assess&lt;/secondary-title&gt;&lt;/titles&gt;&lt;periodical&gt;&lt;full-title&gt;Health Technol Assess&lt;/full-title&gt;&lt;/periodical&gt;&lt;pages&gt;1-94&lt;/pages&gt;&lt;volume&gt;7&lt;/volume&gt;&lt;number&gt;31&lt;/number&gt;&lt;edition&gt;2003/11/08&lt;/edition&gt;&lt;keywords&gt;&lt;keyword&gt;Antihypertensive Agents/adverse effects/therapeutic use&lt;/keyword&gt;&lt;keyword&gt;England/epidemiology&lt;/keyword&gt;&lt;keyword&gt;Humans&lt;/keyword&gt;&lt;keyword&gt;Hypertension/complications/*drug therapy/epidemiology/physiopathology&lt;/keyword&gt;&lt;keyword&gt;Incidence&lt;/keyword&gt;&lt;keyword&gt;Myocardial Infarction/epidemiology/*prevention &amp;amp; control&lt;/keyword&gt;&lt;keyword&gt;Practice Guidelines as Topic&lt;/keyword&gt;&lt;keyword&gt;Risk Factors&lt;/keyword&gt;&lt;keyword&gt;Stroke/*prevention &amp;amp; control&lt;/keyword&gt;&lt;keyword&gt;Wales/epidemiology&lt;/keyword&gt;&lt;/keywords&gt;&lt;dates&gt;&lt;year&gt;2003&lt;/year&gt;&lt;/dates&gt;&lt;isbn&gt;1366-5278 (Print)&amp;#xD;1366-5278 (Linking)&lt;/isbn&gt;&lt;accession-num&gt;14604498&lt;/accession-num&gt;&lt;work-type&gt;Research Support, Non-U.S. Gov&amp;apos;t&amp;#xD;Review&lt;/work-type&gt;&lt;urls&gt;&lt;related-urls&gt;&lt;url&gt;http://www.ncbi.nlm.nih.gov/pubmed/14604498&lt;/url&gt;&lt;/related-urls&gt;&lt;/urls&gt;&lt;language&gt;eng&lt;/language&gt;&lt;/record&gt;&lt;/Cite&gt;&lt;/EndNote&gt;</w:instrText>
      </w:r>
      <w:r w:rsidR="00D16A4E" w:rsidRPr="00B17ABA">
        <w:rPr>
          <w:rFonts w:cstheme="majorBidi"/>
        </w:rPr>
        <w:fldChar w:fldCharType="separate"/>
      </w:r>
      <w:r w:rsidR="00EE2B4F" w:rsidRPr="00B17ABA">
        <w:rPr>
          <w:rFonts w:cstheme="majorBidi"/>
          <w:noProof/>
          <w:vertAlign w:val="superscript"/>
        </w:rPr>
        <w:t>[282]</w:t>
      </w:r>
      <w:r w:rsidR="00D16A4E" w:rsidRPr="00B17ABA">
        <w:rPr>
          <w:rFonts w:cstheme="majorBidi"/>
        </w:rPr>
        <w:fldChar w:fldCharType="end"/>
      </w:r>
      <w:r w:rsidR="00F63C62" w:rsidRPr="00B17ABA">
        <w:rPr>
          <w:rFonts w:cstheme="majorBidi"/>
        </w:rPr>
        <w:t xml:space="preserve">. The change of SBP lowering effect due to pre-treatment blood pressure was considered in this study by using the relative SBP lowering effect to the baseline SBP. However, the hypertension SDDP model was limited to consider the further incremental or decremented impact associated with the second, third or fourth-line drug in patients who have not controlled by the previous drug(s). </w:t>
      </w:r>
    </w:p>
    <w:p w:rsidR="00F63C62" w:rsidRPr="00B17ABA" w:rsidRDefault="00F63C62" w:rsidP="001A2558">
      <w:pPr>
        <w:ind w:firstLine="0"/>
      </w:pPr>
    </w:p>
    <w:p w:rsidR="000A2CBF" w:rsidRPr="00B17ABA" w:rsidRDefault="000A2CBF" w:rsidP="001A2558">
      <w:pPr>
        <w:pStyle w:val="Heading4"/>
      </w:pPr>
      <w:r w:rsidRPr="00B17ABA">
        <w:lastRenderedPageBreak/>
        <w:t xml:space="preserve">(2) Compliance </w:t>
      </w:r>
    </w:p>
    <w:p w:rsidR="000A2CBF" w:rsidRPr="00B17ABA" w:rsidRDefault="000A2CBF" w:rsidP="00F570A1">
      <w:pPr>
        <w:jc w:val="both"/>
        <w:rPr>
          <w:rFonts w:cstheme="majorBidi"/>
        </w:rPr>
      </w:pPr>
      <w:r w:rsidRPr="00B17ABA">
        <w:rPr>
          <w:rFonts w:cstheme="majorBidi"/>
        </w:rPr>
        <w:t xml:space="preserve">Hypertension is largely asymptomatic and </w:t>
      </w:r>
      <w:r w:rsidR="00273CFD" w:rsidRPr="00B17ABA">
        <w:rPr>
          <w:rFonts w:cstheme="majorBidi" w:hint="eastAsia"/>
          <w:lang w:eastAsia="ko-KR"/>
        </w:rPr>
        <w:t xml:space="preserve">is </w:t>
      </w:r>
      <w:r w:rsidRPr="00B17ABA">
        <w:rPr>
          <w:rFonts w:cstheme="majorBidi"/>
        </w:rPr>
        <w:t xml:space="preserve">not a </w:t>
      </w:r>
      <w:r w:rsidR="00273CFD" w:rsidRPr="00B17ABA">
        <w:rPr>
          <w:rFonts w:cstheme="majorBidi" w:hint="eastAsia"/>
          <w:lang w:eastAsia="ko-KR"/>
        </w:rPr>
        <w:t xml:space="preserve">sufficiently </w:t>
      </w:r>
      <w:r w:rsidRPr="00B17ABA">
        <w:rPr>
          <w:rFonts w:cstheme="majorBidi"/>
        </w:rPr>
        <w:t>serious disease to cause death directly</w:t>
      </w:r>
      <w:r w:rsidR="00273CFD" w:rsidRPr="00B17ABA">
        <w:rPr>
          <w:rFonts w:cstheme="majorBidi" w:hint="eastAsia"/>
          <w:lang w:eastAsia="ko-KR"/>
        </w:rPr>
        <w:t xml:space="preserve">; for this reason, </w:t>
      </w:r>
      <w:r w:rsidRPr="00B17ABA">
        <w:rPr>
          <w:rFonts w:cstheme="majorBidi"/>
        </w:rPr>
        <w:t xml:space="preserve">compliance with antihypertensive treatment is generally poor. Some studies have found that more than half of all persons being treated by antihypertensive drugs did not take their </w:t>
      </w:r>
      <w:r w:rsidR="00A35D53" w:rsidRPr="00B17ABA">
        <w:rPr>
          <w:rFonts w:cstheme="majorBidi"/>
        </w:rPr>
        <w:t>drug</w:t>
      </w:r>
      <w:r w:rsidRPr="00B17ABA">
        <w:rPr>
          <w:rFonts w:cstheme="majorBidi"/>
        </w:rPr>
        <w:t xml:space="preserve"> properly</w:t>
      </w:r>
      <w:r w:rsidR="00D16A4E" w:rsidRPr="00B17ABA">
        <w:rPr>
          <w:rFonts w:cstheme="majorBidi"/>
          <w:shd w:val="clear" w:color="auto" w:fill="FFFFFF"/>
        </w:rPr>
        <w:fldChar w:fldCharType="begin">
          <w:fldData xml:space="preserve">PEVuZE5vdGU+PENpdGU+PEF1dGhvcj5CaXR0YXI8L0F1dGhvcj48WWVhcj4xOTk1PC9ZZWFyPjxS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</w:fldData>
        </w:fldChar>
      </w:r>
      <w:r w:rsidR="00EE2B4F" w:rsidRPr="00B17ABA">
        <w:rPr>
          <w:rFonts w:cstheme="majorBidi"/>
          <w:shd w:val="clear" w:color="auto" w:fill="FFFFFF"/>
        </w:rPr>
        <w:instrText xml:space="preserve"> ADDIN EN.CITE </w:instrText>
      </w:r>
      <w:r w:rsidR="00EE2B4F" w:rsidRPr="00B17ABA">
        <w:rPr>
          <w:rFonts w:cstheme="majorBidi"/>
          <w:shd w:val="clear" w:color="auto" w:fill="FFFFFF"/>
        </w:rPr>
        <w:fldChar w:fldCharType="begin">
          <w:fldData xml:space="preserve">PEVuZE5vdGU+PENpdGU+PEF1dGhvcj5CaXR0YXI8L0F1dGhvcj48WWVhcj4xOTk1PC9ZZWFyPjxS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</w:fldData>
        </w:fldChar>
      </w:r>
      <w:r w:rsidR="00EE2B4F" w:rsidRPr="00B17ABA">
        <w:rPr>
          <w:rFonts w:cstheme="majorBidi"/>
          <w:shd w:val="clear" w:color="auto" w:fill="FFFFFF"/>
        </w:rPr>
        <w:instrText xml:space="preserve"> ADDIN EN.CITE.DATA </w:instrText>
      </w:r>
      <w:r w:rsidR="00EE2B4F" w:rsidRPr="00B17ABA">
        <w:rPr>
          <w:rFonts w:cstheme="majorBidi"/>
          <w:shd w:val="clear" w:color="auto" w:fill="FFFFFF"/>
        </w:rPr>
      </w:r>
      <w:r w:rsidR="00EE2B4F" w:rsidRPr="00B17ABA">
        <w:rPr>
          <w:rFonts w:cstheme="majorBidi"/>
          <w:shd w:val="clear" w:color="auto" w:fill="FFFFFF"/>
        </w:rPr>
        <w:fldChar w:fldCharType="end"/>
      </w:r>
      <w:r w:rsidR="00D16A4E" w:rsidRPr="00B17ABA">
        <w:rPr>
          <w:rFonts w:cstheme="majorBidi"/>
          <w:shd w:val="clear" w:color="auto" w:fill="FFFFFF"/>
        </w:rPr>
      </w:r>
      <w:r w:rsidR="00D16A4E" w:rsidRPr="00B17ABA">
        <w:rPr>
          <w:rFonts w:cstheme="majorBidi"/>
          <w:shd w:val="clear" w:color="auto" w:fill="FFFFFF"/>
        </w:rPr>
        <w:fldChar w:fldCharType="separate"/>
      </w:r>
      <w:r w:rsidR="00EE2B4F" w:rsidRPr="00B17ABA">
        <w:rPr>
          <w:rFonts w:cstheme="majorBidi"/>
          <w:noProof/>
          <w:shd w:val="clear" w:color="auto" w:fill="FFFFFF"/>
          <w:vertAlign w:val="superscript"/>
        </w:rPr>
        <w:t>[342-346]</w:t>
      </w:r>
      <w:r w:rsidR="00D16A4E" w:rsidRPr="00B17ABA">
        <w:rPr>
          <w:rFonts w:cstheme="majorBidi"/>
          <w:shd w:val="clear" w:color="auto" w:fill="FFFFFF"/>
        </w:rPr>
        <w:fldChar w:fldCharType="end"/>
      </w:r>
      <w:r w:rsidRPr="00B17ABA">
        <w:rPr>
          <w:rFonts w:cstheme="majorBidi"/>
        </w:rPr>
        <w:t xml:space="preserve">. This is one of </w:t>
      </w:r>
      <w:r w:rsidR="00273CFD" w:rsidRPr="00B17ABA">
        <w:rPr>
          <w:rFonts w:cstheme="majorBidi" w:hint="eastAsia"/>
          <w:lang w:eastAsia="ko-KR"/>
        </w:rPr>
        <w:t xml:space="preserve">the </w:t>
      </w:r>
      <w:r w:rsidRPr="00B17ABA">
        <w:rPr>
          <w:rFonts w:cstheme="majorBidi"/>
        </w:rPr>
        <w:t xml:space="preserve">possible reasons that the patient </w:t>
      </w:r>
      <w:r w:rsidR="00273CFD" w:rsidRPr="00B17ABA">
        <w:rPr>
          <w:rFonts w:cstheme="majorBidi" w:hint="eastAsia"/>
          <w:lang w:eastAsia="ko-KR"/>
        </w:rPr>
        <w:t>may</w:t>
      </w:r>
      <w:r w:rsidRPr="00B17ABA">
        <w:rPr>
          <w:rFonts w:cstheme="majorBidi"/>
        </w:rPr>
        <w:t xml:space="preserve"> not respond to antihypertensive treatment</w:t>
      </w:r>
      <w:r w:rsidR="00D16A4E" w:rsidRPr="00B17ABA">
        <w:rPr>
          <w:rFonts w:cstheme="majorBidi"/>
        </w:rPr>
        <w:fldChar w:fldCharType="begin">
          <w:fldData xml:space="preserve">PEVuZE5vdGU+PENpdGU+PEF1dGhvcj5LbmlnaHQ8L0F1dGhvcj48WWVhcj4yMDAxPC9ZZWFyPjxS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LbmlnaHQ8L0F1dGhvcj48WWVhcj4yMDAxPC9ZZWFyPjxS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347, 348]</w:t>
      </w:r>
      <w:r w:rsidR="00D16A4E" w:rsidRPr="00B17ABA">
        <w:rPr>
          <w:rFonts w:cstheme="majorBidi"/>
        </w:rPr>
        <w:fldChar w:fldCharType="end"/>
      </w:r>
      <w:r w:rsidRPr="00B17ABA">
        <w:rPr>
          <w:rFonts w:cstheme="majorBidi"/>
        </w:rPr>
        <w:t>.</w:t>
      </w:r>
    </w:p>
    <w:p w:rsidR="000A2CBF" w:rsidRPr="00B17ABA" w:rsidRDefault="000A2CBF" w:rsidP="00F570A1">
      <w:pPr>
        <w:jc w:val="both"/>
      </w:pPr>
      <w:r w:rsidRPr="00B17ABA">
        <w:rPr>
          <w:rFonts w:cstheme="majorBidi"/>
        </w:rPr>
        <w:t>Good compliance is associated with better</w:t>
      </w:r>
      <w:r w:rsidR="00273CFD" w:rsidRPr="00B17ABA">
        <w:rPr>
          <w:rFonts w:cstheme="majorBidi"/>
        </w:rPr>
        <w:t xml:space="preserve"> blood pressure lowering effect</w:t>
      </w:r>
      <w:r w:rsidR="00D16A4E" w:rsidRPr="00B17ABA">
        <w:rPr>
          <w:rFonts w:cstheme="majorBidi"/>
        </w:rPr>
        <w:fldChar w:fldCharType="begin">
          <w:fldData xml:space="preserve">PEVuZE5vdGU+PENpdGU+PEF1dGhvcj5CcmVla3ZlbGR0LVBvc3RtYTwvQXV0aG9yPjxZZWFyPjIw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CcmVla3ZlbGR0LVBvc3RtYTwvQXV0aG9yPjxZZWFyPjIw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349]</w:t>
      </w:r>
      <w:r w:rsidR="00D16A4E" w:rsidRPr="00B17ABA">
        <w:rPr>
          <w:rFonts w:cstheme="majorBidi"/>
        </w:rPr>
        <w:fldChar w:fldCharType="end"/>
      </w:r>
      <w:r w:rsidR="00A6003E" w:rsidRPr="00B17ABA">
        <w:rPr>
          <w:rFonts w:cstheme="majorBidi"/>
        </w:rPr>
        <w:t>.</w:t>
      </w:r>
      <w:r w:rsidRPr="00B17ABA">
        <w:rPr>
          <w:rFonts w:cstheme="majorBidi"/>
        </w:rPr>
        <w:t xml:space="preserve"> The relationship between better compliance and </w:t>
      </w:r>
      <w:r w:rsidR="00F63C62" w:rsidRPr="00B17ABA">
        <w:rPr>
          <w:rFonts w:cstheme="majorBidi"/>
        </w:rPr>
        <w:t xml:space="preserve">better </w:t>
      </w:r>
      <w:r w:rsidRPr="00B17ABA">
        <w:rPr>
          <w:rFonts w:cstheme="majorBidi"/>
        </w:rPr>
        <w:t xml:space="preserve">clinical outcomes such as </w:t>
      </w:r>
      <w:r w:rsidR="00CA24EF" w:rsidRPr="00B17ABA">
        <w:rPr>
          <w:rFonts w:cstheme="majorBidi" w:hint="eastAsia"/>
          <w:lang w:eastAsia="ko-KR"/>
        </w:rPr>
        <w:t>CHD</w:t>
      </w:r>
      <w:r w:rsidRPr="00B17ABA">
        <w:rPr>
          <w:rFonts w:cstheme="majorBidi"/>
        </w:rPr>
        <w:t xml:space="preserve"> and survival also has been confirmed</w:t>
      </w:r>
      <w:r w:rsidR="00D16A4E" w:rsidRPr="00B17ABA">
        <w:rPr>
          <w:rFonts w:cstheme="majorBidi"/>
        </w:rPr>
        <w:fldChar w:fldCharType="begin">
          <w:fldData xml:space="preserve">PEVuZE5vdGU+PENpdGU+PEF1dGhvcj5NY0Rlcm1vdHQ8L0F1dGhvcj48WWVhcj4xOTk3PC9ZZWFy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NY0Rlcm1vdHQ8L0F1dGhvcj48WWVhcj4xOTk3PC9ZZWFy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350, 351]</w:t>
      </w:r>
      <w:r w:rsidR="00D16A4E" w:rsidRPr="00B17ABA">
        <w:rPr>
          <w:rFonts w:cstheme="majorBidi"/>
        </w:rPr>
        <w:fldChar w:fldCharType="end"/>
      </w:r>
      <w:r w:rsidRPr="00B17ABA">
        <w:rPr>
          <w:rFonts w:cstheme="majorBidi"/>
        </w:rPr>
        <w:t xml:space="preserve">. </w:t>
      </w:r>
      <w:r w:rsidR="00F63C62" w:rsidRPr="00B17ABA">
        <w:rPr>
          <w:rFonts w:cstheme="majorBidi"/>
        </w:rPr>
        <w:t xml:space="preserve">Regardless of the type of disease, however, the lack of reliable data is a common problem in CEAs </w:t>
      </w:r>
      <w:r w:rsidR="00273CFD" w:rsidRPr="00B17ABA">
        <w:rPr>
          <w:rFonts w:cstheme="majorBidi" w:hint="eastAsia"/>
          <w:lang w:eastAsia="ko-KR"/>
        </w:rPr>
        <w:t xml:space="preserve">when trying </w:t>
      </w:r>
      <w:r w:rsidR="00F63C62" w:rsidRPr="00B17ABA">
        <w:t>to consider the expected change in costs and health benefits resulting from compliance</w:t>
      </w:r>
      <w:r w:rsidR="00F63C62" w:rsidRPr="00B17ABA">
        <w:rPr>
          <w:rFonts w:cstheme="majorBidi"/>
        </w:rPr>
        <w:t xml:space="preserve">. Thus, the potential impact of compliance </w:t>
      </w:r>
      <w:r w:rsidR="00F63C62" w:rsidRPr="00B17ABA">
        <w:t>has been largely neglected in previous CEAs or relied on clinic</w:t>
      </w:r>
      <w:r w:rsidR="00273CFD" w:rsidRPr="00B17ABA">
        <w:t>al opinions or assumptions</w:t>
      </w:r>
      <w:r w:rsidR="00D16A4E" w:rsidRPr="00B17ABA">
        <w:fldChar w:fldCharType="begin">
          <w:fldData xml:space="preserve">PEVuZE5vdGU+PENpdGU+PEF1dGhvcj5IdWdoZXM8L0F1dGhvcj48WWVhcj4yMDAxPC9ZZWFyPjxS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==
</w:fldData>
        </w:fldChar>
      </w:r>
      <w:r w:rsidR="00EE2B4F" w:rsidRPr="00B17ABA">
        <w:instrText xml:space="preserve"> ADDIN EN.CITE </w:instrText>
      </w:r>
      <w:r w:rsidR="00EE2B4F" w:rsidRPr="00B17ABA">
        <w:fldChar w:fldCharType="begin">
          <w:fldData xml:space="preserve">PEVuZE5vdGU+PENpdGU+PEF1dGhvcj5IdWdoZXM8L0F1dGhvcj48WWVhcj4yMDAxPC9ZZWFyPjxS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==
</w:fldData>
        </w:fldChar>
      </w:r>
      <w:r w:rsidR="00EE2B4F" w:rsidRPr="00B17ABA">
        <w:instrText xml:space="preserve"> ADDIN EN.CITE.DATA </w:instrText>
      </w:r>
      <w:r w:rsidR="00EE2B4F" w:rsidRPr="00B17ABA">
        <w:fldChar w:fldCharType="end"/>
      </w:r>
      <w:r w:rsidR="00D16A4E" w:rsidRPr="00B17ABA">
        <w:fldChar w:fldCharType="separate"/>
      </w:r>
      <w:r w:rsidR="00EE2B4F" w:rsidRPr="00B17ABA">
        <w:rPr>
          <w:noProof/>
          <w:vertAlign w:val="superscript"/>
        </w:rPr>
        <w:t>[352]</w:t>
      </w:r>
      <w:r w:rsidR="00D16A4E" w:rsidRPr="00B17ABA">
        <w:fldChar w:fldCharType="end"/>
      </w:r>
      <w:r w:rsidR="00273CFD" w:rsidRPr="00B17ABA">
        <w:t>. With the same reason, th</w:t>
      </w:r>
      <w:r w:rsidR="00273CFD" w:rsidRPr="00B17ABA">
        <w:rPr>
          <w:rFonts w:hint="eastAsia"/>
          <w:lang w:eastAsia="ko-KR"/>
        </w:rPr>
        <w:t>is</w:t>
      </w:r>
      <w:r w:rsidR="00F63C62" w:rsidRPr="00B17ABA">
        <w:t xml:space="preserve"> hypertension SDDP model </w:t>
      </w:r>
      <w:r w:rsidR="00273CFD" w:rsidRPr="00B17ABA">
        <w:rPr>
          <w:rFonts w:hint="eastAsia"/>
          <w:lang w:eastAsia="ko-KR"/>
        </w:rPr>
        <w:t>did</w:t>
      </w:r>
      <w:r w:rsidR="00F63C62" w:rsidRPr="00B17ABA">
        <w:t xml:space="preserve"> not consider the </w:t>
      </w:r>
      <w:r w:rsidRPr="00B17ABA">
        <w:rPr>
          <w:rFonts w:cstheme="majorBidi"/>
        </w:rPr>
        <w:t>relationship between compliance and health outcomes</w:t>
      </w:r>
      <w:r w:rsidR="00F63C62" w:rsidRPr="00B17ABA">
        <w:rPr>
          <w:rFonts w:cstheme="majorBidi"/>
        </w:rPr>
        <w:t xml:space="preserve"> (</w:t>
      </w:r>
      <w:r w:rsidRPr="00B17ABA">
        <w:rPr>
          <w:rFonts w:cstheme="majorBidi"/>
        </w:rPr>
        <w:t xml:space="preserve">i.e., </w:t>
      </w:r>
      <w:r w:rsidR="004B0AF6" w:rsidRPr="00B17ABA">
        <w:rPr>
          <w:rFonts w:cstheme="majorBidi"/>
        </w:rPr>
        <w:t>SBP lowering</w:t>
      </w:r>
      <w:r w:rsidRPr="00B17ABA">
        <w:rPr>
          <w:rFonts w:cstheme="majorBidi"/>
        </w:rPr>
        <w:t xml:space="preserve"> effect and CVD risk reductions</w:t>
      </w:r>
      <w:r w:rsidR="00F63C62" w:rsidRPr="00B17ABA">
        <w:rPr>
          <w:rFonts w:cstheme="majorBidi"/>
        </w:rPr>
        <w:t>).</w:t>
      </w:r>
    </w:p>
    <w:p w:rsidR="000A2CBF" w:rsidRPr="00B17ABA" w:rsidRDefault="000A2CBF" w:rsidP="001A2558">
      <w:pPr>
        <w:spacing w:line="276" w:lineRule="auto"/>
      </w:pPr>
    </w:p>
    <w:p w:rsidR="000A2CBF" w:rsidRPr="00B17ABA" w:rsidRDefault="000A2CBF" w:rsidP="001A2558">
      <w:pPr>
        <w:pStyle w:val="Heading4"/>
      </w:pPr>
      <w:r w:rsidRPr="00B17ABA">
        <w:t>(3) Lifestyle modification and other treatment</w:t>
      </w:r>
      <w:r w:rsidR="00F63C62" w:rsidRPr="00B17ABA">
        <w:t>s</w:t>
      </w:r>
    </w:p>
    <w:p w:rsidR="00C63815" w:rsidRPr="00B17ABA" w:rsidRDefault="000A2CBF" w:rsidP="00F570A1">
      <w:pPr>
        <w:jc w:val="both"/>
        <w:rPr>
          <w:rFonts w:cstheme="majorBidi"/>
        </w:rPr>
      </w:pPr>
      <w:r w:rsidRPr="00B17ABA">
        <w:rPr>
          <w:rFonts w:cstheme="majorBidi"/>
        </w:rPr>
        <w:t>Lifestyle modification is recommended</w:t>
      </w:r>
      <w:r w:rsidR="003F6BF2" w:rsidRPr="00B17ABA">
        <w:rPr>
          <w:rFonts w:cstheme="majorBidi"/>
        </w:rPr>
        <w:t xml:space="preserve"> to patients with primary hypertension</w:t>
      </w:r>
      <w:r w:rsidRPr="00B17ABA">
        <w:rPr>
          <w:rFonts w:cstheme="majorBidi"/>
        </w:rPr>
        <w:t xml:space="preserve"> </w:t>
      </w:r>
      <w:r w:rsidR="00273CFD" w:rsidRPr="00B17ABA">
        <w:rPr>
          <w:rFonts w:cstheme="majorBidi" w:hint="eastAsia"/>
          <w:lang w:eastAsia="ko-KR"/>
        </w:rPr>
        <w:t xml:space="preserve">either </w:t>
      </w:r>
      <w:r w:rsidRPr="00B17ABA">
        <w:rPr>
          <w:rFonts w:cstheme="majorBidi"/>
        </w:rPr>
        <w:t>before the start of pharmacological treatment or during the pharmacological treatment</w:t>
      </w:r>
      <w:r w:rsidR="00D16A4E" w:rsidRPr="00B17ABA">
        <w:rPr>
          <w:rFonts w:cstheme="majorBidi"/>
        </w:rPr>
        <w:fldChar w:fldCharType="begin">
          <w:fldData xml:space="preserve">PEVuZE5vdGU+PENpdGU+PEF1dGhvcj5OYXRpb25hbCBJbnN0aXR1dGUgZm9yIEhlYWx0aCBhbmQg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wvYXV0aG9ycz48L2NvbnRyaWJ1dG9ycz48YXV0aC1hZGRyZXNz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I4MS0xMzU3PC9wYWdlcz48dm9sdW1lPjMxPC92b2x1bWU+PG51bWJlcj43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NTA3LTIwPC9wYWdlcz48dm9sdW1lPjMxMTwvdm9sdW1lPjxudW1i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OYXRpb25hbCBJbnN0aXR1dGUgZm9yIEhlYWx0aCBhbmQg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wvYXV0aG9ycz48L2NvbnRyaWJ1dG9ycz48YXV0aC1hZGRyZXNz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I4MS0xMzU3PC9wYWdlcz48dm9sdW1lPjMxPC92b2x1bWU+PG51bWJlcj43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NTA3LTIwPC9wYWdlcz48dm9sdW1lPjMxMTwvdm9sdW1lPjxudW1i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8, 9, 63]</w:t>
      </w:r>
      <w:r w:rsidR="00D16A4E" w:rsidRPr="00B17ABA">
        <w:rPr>
          <w:rFonts w:cstheme="majorBidi"/>
        </w:rPr>
        <w:fldChar w:fldCharType="end"/>
      </w:r>
      <w:r w:rsidRPr="00B17ABA">
        <w:rPr>
          <w:rFonts w:cstheme="majorBidi"/>
        </w:rPr>
        <w:t xml:space="preserve">. There </w:t>
      </w:r>
      <w:r w:rsidR="00273CFD" w:rsidRPr="00B17ABA">
        <w:rPr>
          <w:rFonts w:cstheme="majorBidi" w:hint="eastAsia"/>
          <w:lang w:eastAsia="ko-KR"/>
        </w:rPr>
        <w:t>is</w:t>
      </w:r>
      <w:r w:rsidRPr="00B17ABA">
        <w:rPr>
          <w:rFonts w:cstheme="majorBidi"/>
        </w:rPr>
        <w:t xml:space="preserve"> considerable evidence suggesting that lifestyle modification</w:t>
      </w:r>
      <w:r w:rsidR="00273CFD" w:rsidRPr="00B17ABA">
        <w:rPr>
          <w:rFonts w:cstheme="majorBidi" w:hint="eastAsia"/>
          <w:lang w:eastAsia="ko-KR"/>
        </w:rPr>
        <w:t>,</w:t>
      </w:r>
      <w:r w:rsidRPr="00B17ABA">
        <w:rPr>
          <w:rFonts w:cstheme="majorBidi"/>
        </w:rPr>
        <w:t xml:space="preserve"> such as smoking cessation, exercise, diet and relaxation</w:t>
      </w:r>
      <w:r w:rsidR="00273CFD" w:rsidRPr="00B17ABA">
        <w:rPr>
          <w:rFonts w:cstheme="majorBidi" w:hint="eastAsia"/>
          <w:lang w:eastAsia="ko-KR"/>
        </w:rPr>
        <w:t>,</w:t>
      </w:r>
      <w:r w:rsidRPr="00B17ABA">
        <w:rPr>
          <w:rFonts w:cstheme="majorBidi"/>
        </w:rPr>
        <w:t xml:space="preserve"> can reduce blood pressure and CVD risk</w:t>
      </w:r>
      <w:r w:rsidR="00D16A4E" w:rsidRPr="00B17ABA">
        <w:rPr>
          <w:rFonts w:cstheme="majorBidi"/>
        </w:rPr>
        <w:fldChar w:fldCharType="begin">
          <w:fldData xml:space="preserve">PEVuZE5vdGU+PENpdGU+PEF1dGhvcj5FYnJhaGltPC9BdXRob3I+PFllYXI+MTk5NzwvWWVhcj48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wNDg0PC9wYWdlcz48bnVtYmVyPjI8L251bWJlcj48ZWRpdGlvbj4yMDAwLzA1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FYnJhaGltPC9BdXRob3I+PFllYXI+MTk5NzwvWWVhcj48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wNDg0PC9wYWdlcz48bnVtYmVyPjI8L251bWJlcj48ZWRpdGlvbj4yMDAwLzA1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353-356]</w:t>
      </w:r>
      <w:r w:rsidR="00D16A4E" w:rsidRPr="00B17ABA">
        <w:rPr>
          <w:rFonts w:cstheme="majorBidi"/>
        </w:rPr>
        <w:fldChar w:fldCharType="end"/>
      </w:r>
      <w:r w:rsidRPr="00B17ABA">
        <w:rPr>
          <w:rFonts w:cstheme="majorBidi"/>
        </w:rPr>
        <w:t>.</w:t>
      </w:r>
      <w:r w:rsidR="008777B4" w:rsidRPr="00B17ABA">
        <w:rPr>
          <w:rFonts w:cstheme="majorBidi"/>
        </w:rPr>
        <w:t xml:space="preserve"> </w:t>
      </w:r>
      <w:r w:rsidRPr="00B17ABA">
        <w:t xml:space="preserve">Clinical guidelines also recommend </w:t>
      </w:r>
      <w:r w:rsidR="00273CFD" w:rsidRPr="00B17ABA">
        <w:rPr>
          <w:rFonts w:hint="eastAsia"/>
          <w:lang w:eastAsia="ko-KR"/>
        </w:rPr>
        <w:t xml:space="preserve">the consideration of </w:t>
      </w:r>
      <w:r w:rsidRPr="00B17ABA">
        <w:t>additional therapy</w:t>
      </w:r>
      <w:r w:rsidR="00273CFD" w:rsidRPr="00B17ABA">
        <w:rPr>
          <w:rFonts w:hint="eastAsia"/>
          <w:lang w:eastAsia="ko-KR"/>
        </w:rPr>
        <w:t xml:space="preserve">, </w:t>
      </w:r>
      <w:r w:rsidRPr="00B17ABA">
        <w:t>such as lipid-lowering drugs and</w:t>
      </w:r>
      <w:r w:rsidRPr="00B17ABA">
        <w:rPr>
          <w:rFonts w:cstheme="majorBidi"/>
        </w:rPr>
        <w:t xml:space="preserve"> antiplatelet therapy</w:t>
      </w:r>
      <w:r w:rsidR="00273CFD" w:rsidRPr="00B17ABA">
        <w:rPr>
          <w:rFonts w:cstheme="majorBidi" w:hint="eastAsia"/>
          <w:lang w:eastAsia="ko-KR"/>
        </w:rPr>
        <w:t>,</w:t>
      </w:r>
      <w:r w:rsidRPr="00B17ABA">
        <w:t xml:space="preserve"> f</w:t>
      </w:r>
      <w:r w:rsidRPr="00B17ABA">
        <w:rPr>
          <w:rFonts w:cstheme="majorBidi"/>
        </w:rPr>
        <w:t xml:space="preserve">or the patients at higher risk </w:t>
      </w:r>
      <w:r w:rsidR="00F63C62" w:rsidRPr="00B17ABA">
        <w:rPr>
          <w:rFonts w:cstheme="majorBidi"/>
        </w:rPr>
        <w:t>(</w:t>
      </w:r>
      <w:r w:rsidRPr="00B17ABA">
        <w:t>i.e.</w:t>
      </w:r>
      <w:r w:rsidR="00F63C62" w:rsidRPr="00B17ABA">
        <w:t>,</w:t>
      </w:r>
      <w:r w:rsidRPr="00B17ABA">
        <w:t xml:space="preserve"> with target organ damage, established CV</w:t>
      </w:r>
      <w:r w:rsidR="00F63C62" w:rsidRPr="00B17ABA">
        <w:t>D</w:t>
      </w:r>
      <w:r w:rsidRPr="00B17ABA">
        <w:t xml:space="preserve">, </w:t>
      </w:r>
      <w:r w:rsidR="00BC240A" w:rsidRPr="00B17ABA">
        <w:t>DM</w:t>
      </w:r>
      <w:r w:rsidRPr="00B17ABA">
        <w:t xml:space="preserve">, </w:t>
      </w:r>
      <w:r w:rsidR="004F76AB" w:rsidRPr="00B17ABA">
        <w:rPr>
          <w:rFonts w:hint="eastAsia"/>
          <w:lang w:eastAsia="ko-KR"/>
        </w:rPr>
        <w:t>CKD</w:t>
      </w:r>
      <w:r w:rsidRPr="00B17ABA">
        <w:t xml:space="preserve"> or an estimated </w:t>
      </w:r>
      <w:r w:rsidR="001860FD" w:rsidRPr="00B17ABA">
        <w:t xml:space="preserve">10-year </w:t>
      </w:r>
      <w:r w:rsidRPr="00B17ABA">
        <w:t>CVD risk ≥20%</w:t>
      </w:r>
      <w:r w:rsidR="00F63C62" w:rsidRPr="00B17ABA">
        <w:t>)</w:t>
      </w:r>
      <w:r w:rsidR="00D16A4E" w:rsidRPr="00B17ABA">
        <w:rPr>
          <w:rFonts w:cstheme="majorBidi"/>
        </w:rPr>
        <w:fldChar w:fldCharType="begin">
          <w:fldData xml:space="preserve">PEVuZE5vdGU+PENpdGU+PEF1dGhvcj5OYXRpb25hbCBJbnN0aXR1dGUgZm9yIEhlYWx0aCBhbmQg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wvYXV0aG9ycz48L2NvbnRyaWJ1dG9ycz48YXV0aC1hZGRyZXNz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I4MS0xMzU3PC9wYWdlcz48dm9sdW1lPjMxPC92b2x1bWU+PG51bWJlcj43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NTA3LTIwPC9wYWdlcz48dm9sdW1lPjMxMTwvdm9sdW1lPjxudW1i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OYXRpb25hbCBJbnN0aXR1dGUgZm9yIEhlYWx0aCBhbmQg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wvYXV0aG9ycz48L2NvbnRyaWJ1dG9ycz48YXV0aC1hZGRyZXNz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I4MS0xMzU3PC9wYWdlcz48dm9sdW1lPjMxPC92b2x1bWU+PG51bWJlcj43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NTA3LTIwPC9wYWdlcz48dm9sdW1lPjMxMTwvdm9sdW1lPjxudW1i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8, 9, 63]</w:t>
      </w:r>
      <w:r w:rsidR="00D16A4E" w:rsidRPr="00B17ABA">
        <w:rPr>
          <w:rFonts w:cstheme="majorBidi"/>
        </w:rPr>
        <w:fldChar w:fldCharType="end"/>
      </w:r>
      <w:r w:rsidRPr="00B17ABA">
        <w:rPr>
          <w:rFonts w:cstheme="majorBidi"/>
        </w:rPr>
        <w:t>. The benefit of adding these drugs to antihypertensive treatment</w:t>
      </w:r>
      <w:r w:rsidR="00F63C62" w:rsidRPr="00B17ABA">
        <w:rPr>
          <w:rFonts w:cstheme="majorBidi"/>
        </w:rPr>
        <w:t xml:space="preserve"> </w:t>
      </w:r>
      <w:r w:rsidRPr="00B17ABA">
        <w:rPr>
          <w:rFonts w:cstheme="majorBidi"/>
        </w:rPr>
        <w:t xml:space="preserve">was </w:t>
      </w:r>
      <w:r w:rsidRPr="00B17ABA">
        <w:rPr>
          <w:rFonts w:ascii="Times New Roman" w:hAnsi="Times New Roman" w:cs="Times New Roman"/>
        </w:rPr>
        <w:t>well established</w:t>
      </w:r>
      <w:r w:rsidR="00E67B39" w:rsidRPr="00B17ABA">
        <w:rPr>
          <w:rFonts w:ascii="Times New Roman" w:hAnsi="Times New Roman" w:cs="Times New Roman"/>
        </w:rPr>
        <w:fldChar w:fldCharType="begin">
          <w:fldData xml:space="preserve">PEVuZE5vdGU+PENpdGU+PEF1dGhvcj5Hb2xvbWI8L0F1dGhvcj48WWVhcj4yMDA4PC9ZZWFyPjxS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NzIxLTc8L3BhZ2VzPjx2b2x1bWU+MTY4PC92b2x1bWU+PG51bWJlcj43PC9u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xNjAyLTEyPC9wYWdlcz48dm9sdW1lPjM3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</w:fldData>
        </w:fldChar>
      </w:r>
      <w:r w:rsidR="00EE2B4F" w:rsidRPr="00B17ABA">
        <w:rPr>
          <w:rFonts w:ascii="Times New Roman" w:hAnsi="Times New Roman" w:cs="Times New Roman"/>
        </w:rPr>
        <w:instrText xml:space="preserve"> ADDIN EN.CITE </w:instrText>
      </w:r>
      <w:r w:rsidR="00EE2B4F" w:rsidRPr="00B17ABA">
        <w:rPr>
          <w:rFonts w:ascii="Times New Roman" w:hAnsi="Times New Roman" w:cs="Times New Roman"/>
        </w:rPr>
        <w:fldChar w:fldCharType="begin">
          <w:fldData xml:space="preserve">PEVuZE5vdGU+PENpdGU+PEF1dGhvcj5Hb2xvbWI8L0F1dGhvcj48WWVhcj4yMDA4PC9ZZWFyPjxS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NzIxLTc8L3BhZ2VzPjx2b2x1bWU+MTY4PC92b2x1bWU+PG51bWJlcj43PC9u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xNjAyLTEyPC9wYWdlcz48dm9sdW1lPjM3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</w:fldData>
        </w:fldChar>
      </w:r>
      <w:r w:rsidR="00EE2B4F" w:rsidRPr="00B17ABA">
        <w:rPr>
          <w:rFonts w:ascii="Times New Roman" w:hAnsi="Times New Roman" w:cs="Times New Roman"/>
        </w:rPr>
        <w:instrText xml:space="preserve"> ADDIN EN.CITE.DATA </w:instrText>
      </w:r>
      <w:r w:rsidR="00EE2B4F" w:rsidRPr="00B17ABA">
        <w:rPr>
          <w:rFonts w:ascii="Times New Roman" w:hAnsi="Times New Roman" w:cs="Times New Roman"/>
        </w:rPr>
      </w:r>
      <w:r w:rsidR="00EE2B4F" w:rsidRPr="00B17ABA">
        <w:rPr>
          <w:rFonts w:ascii="Times New Roman" w:hAnsi="Times New Roman" w:cs="Times New Roman"/>
        </w:rPr>
        <w:fldChar w:fldCharType="end"/>
      </w:r>
      <w:r w:rsidR="00E67B39" w:rsidRPr="00B17ABA">
        <w:rPr>
          <w:rFonts w:ascii="Times New Roman" w:hAnsi="Times New Roman" w:cs="Times New Roman"/>
        </w:rPr>
      </w:r>
      <w:r w:rsidR="00E67B39" w:rsidRPr="00B17ABA">
        <w:rPr>
          <w:rFonts w:ascii="Times New Roman" w:hAnsi="Times New Roman" w:cs="Times New Roman"/>
        </w:rPr>
        <w:fldChar w:fldCharType="separate"/>
      </w:r>
      <w:r w:rsidR="00EE2B4F" w:rsidRPr="00B17ABA">
        <w:rPr>
          <w:rFonts w:ascii="Times New Roman" w:hAnsi="Times New Roman" w:cs="Times New Roman"/>
          <w:noProof/>
          <w:vertAlign w:val="superscript"/>
        </w:rPr>
        <w:t>[357-360]</w:t>
      </w:r>
      <w:r w:rsidR="00E67B39" w:rsidRPr="00B17ABA">
        <w:rPr>
          <w:rFonts w:ascii="Times New Roman" w:hAnsi="Times New Roman" w:cs="Times New Roman"/>
        </w:rPr>
        <w:fldChar w:fldCharType="end"/>
      </w:r>
      <w:r w:rsidRPr="00B17ABA">
        <w:rPr>
          <w:rFonts w:ascii="Times New Roman" w:hAnsi="Times New Roman" w:cs="Times New Roman"/>
        </w:rPr>
        <w:t>.</w:t>
      </w:r>
      <w:r w:rsidR="00A6003E" w:rsidRPr="00B17ABA">
        <w:rPr>
          <w:rFonts w:ascii="Times New Roman" w:hAnsi="Times New Roman" w:cs="Times New Roman"/>
        </w:rPr>
        <w:t xml:space="preserve"> </w:t>
      </w:r>
      <w:r w:rsidRPr="00B17ABA">
        <w:rPr>
          <w:rFonts w:ascii="Times New Roman" w:hAnsi="Times New Roman" w:cs="Times New Roman"/>
        </w:rPr>
        <w:t>To exclude the confounding effect and to</w:t>
      </w:r>
      <w:r w:rsidRPr="00B17ABA">
        <w:rPr>
          <w:rFonts w:cstheme="majorBidi"/>
        </w:rPr>
        <w:t xml:space="preserve"> reduce the complexity, </w:t>
      </w:r>
      <w:r w:rsidR="00F63C62" w:rsidRPr="00B17ABA">
        <w:rPr>
          <w:rFonts w:cstheme="majorBidi"/>
        </w:rPr>
        <w:t>however, the hypertension SDDP model</w:t>
      </w:r>
      <w:r w:rsidRPr="00B17ABA">
        <w:t xml:space="preserve"> assumed that the proportions of patients who adopted lifestyle modification or took lipid-lowering drugs and</w:t>
      </w:r>
      <w:r w:rsidRPr="00B17ABA">
        <w:rPr>
          <w:rFonts w:cstheme="majorBidi"/>
        </w:rPr>
        <w:t xml:space="preserve"> antiplatelet therapy were </w:t>
      </w:r>
      <w:r w:rsidR="00273CFD" w:rsidRPr="00B17ABA">
        <w:rPr>
          <w:rFonts w:cstheme="majorBidi" w:hint="eastAsia"/>
          <w:lang w:eastAsia="ko-KR"/>
        </w:rPr>
        <w:t xml:space="preserve">the </w:t>
      </w:r>
      <w:r w:rsidR="00BE5CF1" w:rsidRPr="00B17ABA">
        <w:rPr>
          <w:rFonts w:cstheme="majorBidi"/>
        </w:rPr>
        <w:t xml:space="preserve">same in each treatment option. </w:t>
      </w:r>
    </w:p>
    <w:p w:rsidR="00F1042B" w:rsidRPr="00B17ABA" w:rsidRDefault="00F1042B" w:rsidP="001A2558">
      <w:pPr>
        <w:jc w:val="both"/>
        <w:rPr>
          <w:rFonts w:cstheme="majorBidi"/>
        </w:rPr>
      </w:pPr>
      <w:r w:rsidRPr="00B17ABA">
        <w:rPr>
          <w:rFonts w:cstheme="majorBidi"/>
        </w:rPr>
        <w:br w:type="page"/>
      </w:r>
    </w:p>
    <w:p w:rsidR="00CD0C51" w:rsidRPr="00B17ABA" w:rsidRDefault="00637F1B" w:rsidP="001A2558">
      <w:pPr>
        <w:pStyle w:val="Heading3"/>
      </w:pPr>
      <w:r w:rsidRPr="00B17ABA">
        <w:lastRenderedPageBreak/>
        <w:t xml:space="preserve">Comparison between the hypertension SDDP model and the NICE hypertension model </w:t>
      </w:r>
    </w:p>
    <w:p w:rsidR="003F6BF2" w:rsidRPr="00B17ABA" w:rsidRDefault="00FF18F9" w:rsidP="00616049">
      <w:pPr>
        <w:jc w:val="both"/>
      </w:pPr>
      <w:r w:rsidRPr="00B17ABA">
        <w:t xml:space="preserve">The underlying evaluation model of the hypertension SDDP model was constructed based on the NICE hypertension model, which </w:t>
      </w:r>
      <w:r w:rsidR="00917CB3" w:rsidRPr="00B17ABA">
        <w:rPr>
          <w:rFonts w:hint="eastAsia"/>
          <w:lang w:eastAsia="ko-KR"/>
        </w:rPr>
        <w:t>has been</w:t>
      </w:r>
      <w:r w:rsidRPr="00B17ABA">
        <w:t xml:space="preserve"> regularly updated since it was developed in 2006</w:t>
      </w:r>
      <w:r w:rsidR="008777B4" w:rsidRPr="00B17ABA">
        <w:t>; t</w:t>
      </w:r>
      <w:r w:rsidR="000403D2" w:rsidRPr="00B17ABA">
        <w:t>herefore, b</w:t>
      </w:r>
      <w:r w:rsidRPr="00B17ABA">
        <w:t>oth models share similarities in terms of the population’s characteristics,</w:t>
      </w:r>
      <w:r w:rsidR="00A24347" w:rsidRPr="00B17ABA">
        <w:t xml:space="preserve"> single</w:t>
      </w:r>
      <w:r w:rsidRPr="00B17ABA">
        <w:t xml:space="preserve"> treatment options and the structure of CVD model. </w:t>
      </w:r>
      <w:r w:rsidR="00917CB3" w:rsidRPr="00B17ABA">
        <w:rPr>
          <w:rFonts w:hint="eastAsia"/>
          <w:lang w:eastAsia="ko-KR"/>
        </w:rPr>
        <w:t>However</w:t>
      </w:r>
      <w:r w:rsidRPr="00B17ABA">
        <w:t xml:space="preserve">, the ultimate goals of </w:t>
      </w:r>
      <w:r w:rsidR="00616049" w:rsidRPr="00B17ABA">
        <w:t>the two</w:t>
      </w:r>
      <w:r w:rsidRPr="00B17ABA">
        <w:t xml:space="preserve"> models are </w:t>
      </w:r>
      <w:r w:rsidR="00B00B45" w:rsidRPr="00B17ABA">
        <w:t xml:space="preserve">very </w:t>
      </w:r>
      <w:r w:rsidRPr="00B17ABA">
        <w:t xml:space="preserve">different. </w:t>
      </w:r>
      <w:r w:rsidR="00B00B45" w:rsidRPr="00B17ABA">
        <w:t>T</w:t>
      </w:r>
      <w:r w:rsidRPr="00B17ABA">
        <w:t>he objective of the NICE hypertension model is to</w:t>
      </w:r>
      <w:r w:rsidR="00B00B45" w:rsidRPr="00B17ABA">
        <w:t xml:space="preserve"> identify the most cost-effective initial drug for the management of hypertension in primary ca</w:t>
      </w:r>
      <w:r w:rsidR="00917CB3" w:rsidRPr="00B17ABA">
        <w:t>re, whereas the objective of th</w:t>
      </w:r>
      <w:r w:rsidR="00917CB3" w:rsidRPr="00B17ABA">
        <w:rPr>
          <w:rFonts w:hint="eastAsia"/>
          <w:lang w:eastAsia="ko-KR"/>
        </w:rPr>
        <w:t>is</w:t>
      </w:r>
      <w:r w:rsidR="00B00B45" w:rsidRPr="00B17ABA">
        <w:t xml:space="preserve"> hypertension SDDP model is to identify the optimal sequential treatment strategy</w:t>
      </w:r>
      <w:r w:rsidR="003F6BF2" w:rsidRPr="00B17ABA">
        <w:t xml:space="preserve"> in primary hypertension</w:t>
      </w:r>
      <w:r w:rsidR="00B00B45" w:rsidRPr="00B17ABA">
        <w:t xml:space="preserve">. </w:t>
      </w:r>
      <w:r w:rsidR="000403D2" w:rsidRPr="00B17ABA">
        <w:t xml:space="preserve">Accordingly, the comparators in the NICE hypertension model are single antihypertensive drugs, whereas the comparators in the hypertension SDDP model are all possible combinations of single drugs and two or three-drug combinations. </w:t>
      </w:r>
      <w:r w:rsidR="00B00B45" w:rsidRPr="00B17ABA">
        <w:t>While the NICE hypertension model assumed that the initial drug</w:t>
      </w:r>
      <w:r w:rsidR="000403D2" w:rsidRPr="00B17ABA">
        <w:t>s</w:t>
      </w:r>
      <w:r w:rsidR="00B00B45" w:rsidRPr="00B17ABA">
        <w:t xml:space="preserve"> w</w:t>
      </w:r>
      <w:r w:rsidR="000403D2" w:rsidRPr="00B17ABA">
        <w:t>ere</w:t>
      </w:r>
      <w:r w:rsidR="00B00B45" w:rsidRPr="00B17ABA">
        <w:t xml:space="preserve"> used continuously over the follow-up period, the hypertension SDDP model allow</w:t>
      </w:r>
      <w:r w:rsidR="000403D2" w:rsidRPr="00B17ABA">
        <w:t>ed</w:t>
      </w:r>
      <w:r w:rsidR="00B00B45" w:rsidRPr="00B17ABA">
        <w:t xml:space="preserve"> changing treatment regimen depending on the patient’s health state (i.e., the result of previous treatment) during the drug switching period. </w:t>
      </w:r>
    </w:p>
    <w:p w:rsidR="000403D2" w:rsidRPr="00B17ABA" w:rsidRDefault="00677EA4">
      <w:pPr>
        <w:jc w:val="both"/>
      </w:pPr>
      <w:r w:rsidRPr="00B17ABA">
        <w:t xml:space="preserve">Although the included health states are the same in both the NICE hypertension model and the hypertension SDDP model, the structures are different. While the NICE hypertension model is a conventional Markov model, the hypertension SDDP model has a successive decision tree with an add-on Markov model. The clinical drug switching rules were incorporated into the successive decision tree. To populate the clinical drug switching rules, the surrogate outcome modelling based on SBP was used. The CVD risk was calculated using QRISK2, which is a validated risk engine for the UK population. </w:t>
      </w:r>
      <w:r w:rsidR="000403D2" w:rsidRPr="00B17ABA">
        <w:t xml:space="preserve">A shorter time cycle </w:t>
      </w:r>
      <w:r w:rsidR="00917CB3" w:rsidRPr="00B17ABA">
        <w:rPr>
          <w:rFonts w:hint="eastAsia"/>
          <w:lang w:eastAsia="ko-KR"/>
        </w:rPr>
        <w:t xml:space="preserve">of </w:t>
      </w:r>
      <w:r w:rsidR="00FA2D9D" w:rsidRPr="00B17ABA">
        <w:t>three months</w:t>
      </w:r>
      <w:r w:rsidR="00917CB3" w:rsidRPr="00B17ABA">
        <w:rPr>
          <w:rFonts w:hint="eastAsia"/>
          <w:lang w:eastAsia="ko-KR"/>
        </w:rPr>
        <w:t>,</w:t>
      </w:r>
      <w:r w:rsidR="000403D2" w:rsidRPr="00B17ABA">
        <w:t xml:space="preserve"> compared with the NICE hypertension model </w:t>
      </w:r>
      <w:r w:rsidR="00917CB3" w:rsidRPr="00B17ABA">
        <w:rPr>
          <w:rFonts w:hint="eastAsia"/>
          <w:lang w:eastAsia="ko-KR"/>
        </w:rPr>
        <w:t>of</w:t>
      </w:r>
      <w:r w:rsidR="000403D2" w:rsidRPr="00B17ABA">
        <w:t xml:space="preserve"> </w:t>
      </w:r>
      <w:r w:rsidR="00917CB3" w:rsidRPr="00B17ABA">
        <w:rPr>
          <w:rFonts w:hint="eastAsia"/>
          <w:lang w:eastAsia="ko-KR"/>
        </w:rPr>
        <w:t>six</w:t>
      </w:r>
      <w:r w:rsidR="000403D2" w:rsidRPr="00B17ABA">
        <w:t xml:space="preserve"> months</w:t>
      </w:r>
      <w:r w:rsidR="00917CB3" w:rsidRPr="00B17ABA">
        <w:rPr>
          <w:rFonts w:hint="eastAsia"/>
          <w:lang w:eastAsia="ko-KR"/>
        </w:rPr>
        <w:t>,</w:t>
      </w:r>
      <w:r w:rsidR="000403D2" w:rsidRPr="00B17ABA">
        <w:t xml:space="preserve"> was selected to </w:t>
      </w:r>
      <w:r w:rsidR="00917CB3" w:rsidRPr="00B17ABA">
        <w:rPr>
          <w:rFonts w:hint="eastAsia"/>
          <w:lang w:eastAsia="ko-KR"/>
        </w:rPr>
        <w:t xml:space="preserve">better </w:t>
      </w:r>
      <w:r w:rsidR="000403D2" w:rsidRPr="00B17ABA">
        <w:t>reflect the time to revisit the clinician after treatment initiation and to decide whether the drug is well-responded</w:t>
      </w:r>
      <w:r w:rsidR="00616049" w:rsidRPr="00B17ABA">
        <w:t xml:space="preserve"> and needs to be switched</w:t>
      </w:r>
      <w:r w:rsidR="000403D2" w:rsidRPr="00B17ABA">
        <w:t>.</w:t>
      </w:r>
    </w:p>
    <w:p w:rsidR="00677EA4" w:rsidRPr="00B17ABA" w:rsidRDefault="00677EA4" w:rsidP="00677EA4">
      <w:pPr>
        <w:jc w:val="both"/>
        <w:rPr>
          <w:color w:val="FF0000"/>
        </w:rPr>
      </w:pPr>
      <w:r w:rsidRPr="00B17ABA">
        <w:t xml:space="preserve">In addition to the novel underlying evaluation model, the hypertension SDDP model has an additional outer loop </w:t>
      </w:r>
      <w:r w:rsidRPr="00B17ABA">
        <w:rPr>
          <w:rFonts w:hint="eastAsia"/>
          <w:lang w:eastAsia="ko-KR"/>
        </w:rPr>
        <w:t>that</w:t>
      </w:r>
      <w:r w:rsidRPr="00B17ABA">
        <w:t xml:space="preserve"> inputs potential sequential treatment policies to the underlying evaluation model and assesses the optimality of the current policy based on the treatment net benefit. Due to </w:t>
      </w:r>
      <w:r w:rsidRPr="00B17ABA">
        <w:rPr>
          <w:rFonts w:hint="eastAsia"/>
          <w:lang w:eastAsia="ko-KR"/>
        </w:rPr>
        <w:t xml:space="preserve">the </w:t>
      </w:r>
      <w:r w:rsidRPr="00B17ABA">
        <w:t>computational complexity and the size of the problem, Ma</w:t>
      </w:r>
      <w:r w:rsidRPr="00B17ABA">
        <w:rPr>
          <w:rFonts w:hint="eastAsia"/>
          <w:lang w:eastAsia="ko-KR"/>
        </w:rPr>
        <w:t xml:space="preserve">tlab </w:t>
      </w:r>
      <w:r w:rsidRPr="00B17ABA">
        <w:rPr>
          <w:rFonts w:eastAsia="Malgun Gothic"/>
          <w:lang w:eastAsia="ko-KR"/>
        </w:rPr>
        <w:t>(version 8.1, R2013a)</w:t>
      </w:r>
      <w:r w:rsidRPr="00B17ABA">
        <w:rPr>
          <w:rFonts w:eastAsia="Malgun Gothic" w:hint="eastAsia"/>
          <w:lang w:eastAsia="ko-KR"/>
        </w:rPr>
        <w:t xml:space="preserve"> </w:t>
      </w:r>
      <w:r w:rsidRPr="00B17ABA">
        <w:rPr>
          <w:rFonts w:hint="eastAsia"/>
          <w:lang w:eastAsia="ko-KR"/>
        </w:rPr>
        <w:t xml:space="preserve">was </w:t>
      </w:r>
      <w:r w:rsidRPr="00B17ABA">
        <w:rPr>
          <w:lang w:eastAsia="ko-KR"/>
        </w:rPr>
        <w:t xml:space="preserve">used to develop the model, whereas the NICE hypertension model was built by using </w:t>
      </w:r>
      <w:r w:rsidRPr="00B17ABA">
        <w:t xml:space="preserve">Microsoft Excel. </w:t>
      </w:r>
    </w:p>
    <w:p w:rsidR="00637F1B" w:rsidRPr="00B17ABA" w:rsidRDefault="008777B4" w:rsidP="00B47E9E">
      <w:pPr>
        <w:ind w:firstLine="0"/>
      </w:pPr>
      <w:r w:rsidRPr="00B17ABA">
        <w:br w:type="page"/>
      </w:r>
      <w:bookmarkStart w:id="199" w:name="_Toc426018650"/>
      <w:r w:rsidR="00637F1B" w:rsidRPr="00B17ABA">
        <w:lastRenderedPageBreak/>
        <w:t xml:space="preserve">Table </w:t>
      </w:r>
      <w:fldSimple w:instr=" STYLEREF 1 \s ">
        <w:r w:rsidR="006F6429" w:rsidRPr="00B17ABA">
          <w:rPr>
            <w:noProof/>
            <w:cs/>
          </w:rPr>
          <w:t>‎</w:t>
        </w:r>
        <w:r w:rsidR="006F6429" w:rsidRPr="00B17ABA">
          <w:rPr>
            <w:noProof/>
          </w:rPr>
          <w:t>5</w:t>
        </w:r>
      </w:fldSimple>
      <w:r w:rsidR="002804C0" w:rsidRPr="00B17ABA">
        <w:t>.</w:t>
      </w:r>
      <w:fldSimple w:instr=" SEQ Table \* ARABIC \s 1 ">
        <w:r w:rsidR="006F6429" w:rsidRPr="00B17ABA">
          <w:rPr>
            <w:noProof/>
          </w:rPr>
          <w:t>19</w:t>
        </w:r>
      </w:fldSimple>
      <w:r w:rsidR="00637F1B" w:rsidRPr="00B17ABA">
        <w:t>.</w:t>
      </w:r>
      <w:r w:rsidR="00FF18F9" w:rsidRPr="00B17ABA">
        <w:t xml:space="preserve"> </w:t>
      </w:r>
      <w:r w:rsidR="00637F1B" w:rsidRPr="00B17ABA">
        <w:t xml:space="preserve">Comparison between </w:t>
      </w:r>
      <w:r w:rsidR="00616049" w:rsidRPr="00B17ABA">
        <w:t>the</w:t>
      </w:r>
      <w:r w:rsidR="00D7090D" w:rsidRPr="00B17ABA">
        <w:t xml:space="preserve"> SDDP</w:t>
      </w:r>
      <w:r w:rsidR="00637F1B" w:rsidRPr="00B17ABA">
        <w:t xml:space="preserve"> hypertension model and the NICE hypertension model</w:t>
      </w:r>
      <w:bookmarkEnd w:id="199"/>
    </w:p>
    <w:tbl>
      <w:tblPr>
        <w:tblW w:w="5000" w:type="pct"/>
        <w:tblLayout w:type="fixed"/>
        <w:tblLook w:val="04A0" w:firstRow="1" w:lastRow="0" w:firstColumn="1" w:lastColumn="0" w:noHBand="0" w:noVBand="1"/>
      </w:tblPr>
      <w:tblGrid>
        <w:gridCol w:w="1264"/>
        <w:gridCol w:w="3752"/>
        <w:gridCol w:w="3420"/>
      </w:tblGrid>
      <w:tr w:rsidR="00560A9F" w:rsidRPr="00B17ABA" w:rsidTr="00560A9F">
        <w:trPr>
          <w:trHeight w:val="375"/>
        </w:trPr>
        <w:tc>
          <w:tcPr>
            <w:tcW w:w="749" w:type="pct"/>
            <w:tcBorders>
              <w:top w:val="single" w:sz="4" w:space="0" w:color="auto"/>
              <w:left w:val="single" w:sz="4" w:space="0" w:color="auto"/>
              <w:bottom w:val="double" w:sz="4" w:space="0" w:color="auto"/>
              <w:right w:val="single" w:sz="4" w:space="0" w:color="auto"/>
            </w:tcBorders>
            <w:shd w:val="clear" w:color="auto" w:fill="auto"/>
            <w:hideMark/>
          </w:tcPr>
          <w:p w:rsidR="00637F1B" w:rsidRPr="00B17ABA" w:rsidRDefault="00637F1B" w:rsidP="006B37FC">
            <w:pPr>
              <w:pStyle w:val="TOC1"/>
              <w:spacing w:line="276" w:lineRule="auto"/>
              <w:rPr>
                <w:lang w:eastAsia="zh-TW"/>
              </w:rPr>
            </w:pPr>
            <w:r w:rsidRPr="00B17ABA">
              <w:rPr>
                <w:lang w:eastAsia="zh-TW"/>
              </w:rPr>
              <w:t> </w:t>
            </w:r>
          </w:p>
        </w:tc>
        <w:tc>
          <w:tcPr>
            <w:tcW w:w="2224" w:type="pct"/>
            <w:tcBorders>
              <w:top w:val="single" w:sz="4" w:space="0" w:color="auto"/>
              <w:left w:val="nil"/>
              <w:bottom w:val="double" w:sz="4" w:space="0" w:color="auto"/>
              <w:right w:val="single" w:sz="4" w:space="0" w:color="auto"/>
            </w:tcBorders>
            <w:shd w:val="clear" w:color="auto" w:fill="auto"/>
            <w:noWrap/>
            <w:hideMark/>
          </w:tcPr>
          <w:p w:rsidR="00637F1B" w:rsidRPr="00B17ABA" w:rsidRDefault="00637F1B" w:rsidP="006B37FC">
            <w:pPr>
              <w:pStyle w:val="TOC1"/>
              <w:spacing w:line="276" w:lineRule="auto"/>
              <w:rPr>
                <w:lang w:val="it-IT" w:eastAsia="zh-TW"/>
              </w:rPr>
            </w:pPr>
            <w:r w:rsidRPr="00B17ABA">
              <w:rPr>
                <w:lang w:val="it-IT" w:eastAsia="zh-TW"/>
              </w:rPr>
              <w:t>SDDP model in primary hypertension</w:t>
            </w:r>
          </w:p>
        </w:tc>
        <w:tc>
          <w:tcPr>
            <w:tcW w:w="2027" w:type="pct"/>
            <w:tcBorders>
              <w:top w:val="single" w:sz="4" w:space="0" w:color="auto"/>
              <w:left w:val="nil"/>
              <w:bottom w:val="double" w:sz="4" w:space="0" w:color="auto"/>
              <w:right w:val="single" w:sz="4" w:space="0" w:color="auto"/>
            </w:tcBorders>
            <w:shd w:val="clear" w:color="auto" w:fill="auto"/>
            <w:hideMark/>
          </w:tcPr>
          <w:p w:rsidR="00637F1B" w:rsidRPr="00B17ABA" w:rsidRDefault="00637F1B" w:rsidP="00EE2B4F">
            <w:pPr>
              <w:pStyle w:val="TOC1"/>
              <w:spacing w:line="276" w:lineRule="auto"/>
              <w:rPr>
                <w:lang w:eastAsia="zh-TW"/>
              </w:rPr>
            </w:pPr>
            <w:r w:rsidRPr="00B17ABA">
              <w:rPr>
                <w:lang w:eastAsia="zh-TW"/>
              </w:rPr>
              <w:t>NICE hypertension model</w:t>
            </w:r>
            <w:r w:rsidR="00D16A4E" w:rsidRPr="00B17ABA">
              <w:rPr>
                <w:lang w:eastAsia="zh-TW"/>
              </w:rPr>
              <w:fldChar w:fldCharType="begin"/>
            </w:r>
            <w:r w:rsidR="00EE2B4F" w:rsidRPr="00B17ABA">
              <w:rPr>
                <w:lang w:eastAsia="zh-TW"/>
              </w:rPr>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D16A4E" w:rsidRPr="00B17ABA">
              <w:rPr>
                <w:lang w:eastAsia="zh-TW"/>
              </w:rPr>
              <w:fldChar w:fldCharType="separate"/>
            </w:r>
            <w:r w:rsidR="00EE2B4F" w:rsidRPr="00B17ABA">
              <w:rPr>
                <w:noProof/>
                <w:vertAlign w:val="superscript"/>
                <w:lang w:eastAsia="zh-TW"/>
              </w:rPr>
              <w:t>[63]</w:t>
            </w:r>
            <w:r w:rsidR="00D16A4E" w:rsidRPr="00B17ABA">
              <w:rPr>
                <w:lang w:eastAsia="zh-TW"/>
              </w:rPr>
              <w:fldChar w:fldCharType="end"/>
            </w:r>
          </w:p>
        </w:tc>
      </w:tr>
      <w:tr w:rsidR="00560A9F" w:rsidRPr="00B17ABA" w:rsidTr="00560A9F">
        <w:trPr>
          <w:trHeight w:val="375"/>
        </w:trPr>
        <w:tc>
          <w:tcPr>
            <w:tcW w:w="749" w:type="pct"/>
            <w:tcBorders>
              <w:top w:val="double" w:sz="4" w:space="0" w:color="auto"/>
              <w:left w:val="single" w:sz="4" w:space="0" w:color="auto"/>
              <w:bottom w:val="single" w:sz="4" w:space="0" w:color="auto"/>
              <w:right w:val="single" w:sz="4" w:space="0" w:color="auto"/>
            </w:tcBorders>
            <w:shd w:val="clear" w:color="auto" w:fill="auto"/>
          </w:tcPr>
          <w:p w:rsidR="00560A9F" w:rsidRPr="00B17ABA" w:rsidRDefault="00560A9F" w:rsidP="006B37FC">
            <w:pPr>
              <w:pStyle w:val="TOC1"/>
              <w:spacing w:line="276" w:lineRule="auto"/>
              <w:rPr>
                <w:lang w:eastAsia="zh-TW"/>
              </w:rPr>
            </w:pPr>
            <w:r w:rsidRPr="00B17ABA">
              <w:rPr>
                <w:lang w:eastAsia="zh-TW"/>
              </w:rPr>
              <w:t>Objective</w:t>
            </w:r>
          </w:p>
        </w:tc>
        <w:tc>
          <w:tcPr>
            <w:tcW w:w="2224" w:type="pct"/>
            <w:tcBorders>
              <w:top w:val="double" w:sz="4" w:space="0" w:color="auto"/>
              <w:left w:val="nil"/>
              <w:bottom w:val="single" w:sz="4" w:space="0" w:color="auto"/>
              <w:right w:val="single" w:sz="4" w:space="0" w:color="auto"/>
            </w:tcBorders>
            <w:shd w:val="clear" w:color="auto" w:fill="auto"/>
            <w:noWrap/>
          </w:tcPr>
          <w:p w:rsidR="00560A9F" w:rsidRPr="00B17ABA" w:rsidRDefault="00560A9F" w:rsidP="00C86F3D">
            <w:pPr>
              <w:pStyle w:val="TOC1"/>
              <w:numPr>
                <w:ilvl w:val="0"/>
                <w:numId w:val="37"/>
              </w:numPr>
              <w:spacing w:line="276" w:lineRule="auto"/>
              <w:ind w:left="154" w:hanging="218"/>
              <w:rPr>
                <w:lang w:eastAsia="zh-TW"/>
              </w:rPr>
            </w:pPr>
            <w:r w:rsidRPr="00B17ABA">
              <w:rPr>
                <w:lang w:eastAsia="zh-TW"/>
              </w:rPr>
              <w:t>To identify the optimal treatment sequence</w:t>
            </w:r>
            <w:r w:rsidR="003A2511" w:rsidRPr="00B17ABA">
              <w:rPr>
                <w:lang w:eastAsia="zh-TW"/>
              </w:rPr>
              <w:t>,</w:t>
            </w:r>
            <w:r w:rsidRPr="00B17ABA">
              <w:rPr>
                <w:lang w:eastAsia="zh-TW"/>
              </w:rPr>
              <w:t xml:space="preserve"> which maximises the total net benefit.</w:t>
            </w:r>
          </w:p>
        </w:tc>
        <w:tc>
          <w:tcPr>
            <w:tcW w:w="2027" w:type="pct"/>
            <w:tcBorders>
              <w:top w:val="double" w:sz="4" w:space="0" w:color="auto"/>
              <w:left w:val="nil"/>
              <w:bottom w:val="single" w:sz="4" w:space="0" w:color="auto"/>
              <w:right w:val="single" w:sz="4" w:space="0" w:color="auto"/>
            </w:tcBorders>
            <w:shd w:val="clear" w:color="auto" w:fill="auto"/>
          </w:tcPr>
          <w:p w:rsidR="00560A9F" w:rsidRPr="00B17ABA" w:rsidRDefault="00560A9F" w:rsidP="00C86F3D">
            <w:pPr>
              <w:pStyle w:val="TOC1"/>
              <w:numPr>
                <w:ilvl w:val="0"/>
                <w:numId w:val="38"/>
              </w:numPr>
              <w:spacing w:line="276" w:lineRule="auto"/>
              <w:ind w:left="229" w:hanging="218"/>
              <w:rPr>
                <w:lang w:eastAsia="zh-TW"/>
              </w:rPr>
            </w:pPr>
            <w:r w:rsidRPr="00B17ABA">
              <w:rPr>
                <w:lang w:eastAsia="zh-TW"/>
              </w:rPr>
              <w:t>To identify the initial drug</w:t>
            </w:r>
            <w:r w:rsidR="003A2511" w:rsidRPr="00B17ABA">
              <w:rPr>
                <w:lang w:eastAsia="zh-TW"/>
              </w:rPr>
              <w:t>,</w:t>
            </w:r>
            <w:r w:rsidRPr="00B17ABA">
              <w:rPr>
                <w:lang w:eastAsia="zh-TW"/>
              </w:rPr>
              <w:t xml:space="preserve"> which is the most cost-effective compared with competing major antihypertensive drugs.</w:t>
            </w:r>
          </w:p>
        </w:tc>
      </w:tr>
      <w:tr w:rsidR="00560A9F" w:rsidRPr="00B17ABA" w:rsidTr="00560A9F">
        <w:trPr>
          <w:trHeight w:val="300"/>
        </w:trPr>
        <w:tc>
          <w:tcPr>
            <w:tcW w:w="749" w:type="pct"/>
            <w:tcBorders>
              <w:top w:val="single" w:sz="4" w:space="0" w:color="auto"/>
              <w:left w:val="single" w:sz="4" w:space="0" w:color="auto"/>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Perspective</w:t>
            </w:r>
          </w:p>
        </w:tc>
        <w:tc>
          <w:tcPr>
            <w:tcW w:w="2224" w:type="pct"/>
            <w:tcBorders>
              <w:top w:val="single" w:sz="4" w:space="0" w:color="auto"/>
              <w:left w:val="nil"/>
              <w:bottom w:val="single" w:sz="4" w:space="0" w:color="auto"/>
              <w:right w:val="single" w:sz="4" w:space="0" w:color="auto"/>
            </w:tcBorders>
            <w:hideMark/>
          </w:tcPr>
          <w:p w:rsidR="00637F1B" w:rsidRPr="00B17ABA" w:rsidRDefault="00637F1B" w:rsidP="00C86F3D">
            <w:pPr>
              <w:pStyle w:val="TOC1"/>
              <w:numPr>
                <w:ilvl w:val="0"/>
                <w:numId w:val="37"/>
              </w:numPr>
              <w:spacing w:line="276" w:lineRule="auto"/>
              <w:ind w:left="154" w:hanging="218"/>
              <w:rPr>
                <w:lang w:eastAsia="ko-KR"/>
              </w:rPr>
            </w:pPr>
            <w:r w:rsidRPr="00B17ABA">
              <w:rPr>
                <w:lang w:eastAsia="zh-TW"/>
              </w:rPr>
              <w:t>UK NHS perspective</w:t>
            </w:r>
            <w:r w:rsidR="00917CB3" w:rsidRPr="00B17ABA">
              <w:rPr>
                <w:rFonts w:hint="eastAsia"/>
                <w:lang w:eastAsia="ko-KR"/>
              </w:rPr>
              <w:t>.</w:t>
            </w:r>
          </w:p>
        </w:tc>
        <w:tc>
          <w:tcPr>
            <w:tcW w:w="2027" w:type="pct"/>
            <w:tcBorders>
              <w:top w:val="single" w:sz="4" w:space="0" w:color="auto"/>
              <w:left w:val="nil"/>
              <w:bottom w:val="single" w:sz="4" w:space="0" w:color="auto"/>
              <w:right w:val="single" w:sz="4" w:space="0" w:color="auto"/>
            </w:tcBorders>
            <w:hideMark/>
          </w:tcPr>
          <w:p w:rsidR="00637F1B" w:rsidRPr="00B17ABA" w:rsidRDefault="00637F1B" w:rsidP="00C86F3D">
            <w:pPr>
              <w:pStyle w:val="TOC1"/>
              <w:numPr>
                <w:ilvl w:val="0"/>
                <w:numId w:val="38"/>
              </w:numPr>
              <w:spacing w:line="276" w:lineRule="auto"/>
              <w:ind w:left="229" w:hanging="218"/>
              <w:rPr>
                <w:lang w:eastAsia="ko-KR"/>
              </w:rPr>
            </w:pPr>
            <w:r w:rsidRPr="00B17ABA">
              <w:rPr>
                <w:lang w:eastAsia="zh-TW"/>
              </w:rPr>
              <w:t>UK NHS perspective</w:t>
            </w:r>
            <w:r w:rsidR="00917CB3" w:rsidRPr="00B17ABA">
              <w:rPr>
                <w:rFonts w:hint="eastAsia"/>
                <w:lang w:eastAsia="ko-KR"/>
              </w:rPr>
              <w:t>.</w:t>
            </w:r>
          </w:p>
        </w:tc>
      </w:tr>
      <w:tr w:rsidR="00560A9F" w:rsidRPr="00B17ABA" w:rsidTr="00560A9F">
        <w:trPr>
          <w:trHeight w:val="600"/>
        </w:trPr>
        <w:tc>
          <w:tcPr>
            <w:tcW w:w="749" w:type="pct"/>
            <w:tcBorders>
              <w:top w:val="nil"/>
              <w:left w:val="single" w:sz="4" w:space="0" w:color="auto"/>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Time</w:t>
            </w:r>
          </w:p>
        </w:tc>
        <w:tc>
          <w:tcPr>
            <w:tcW w:w="2224" w:type="pct"/>
            <w:tcBorders>
              <w:top w:val="nil"/>
              <w:left w:val="nil"/>
              <w:bottom w:val="single" w:sz="4" w:space="0" w:color="auto"/>
              <w:right w:val="single" w:sz="4" w:space="0" w:color="auto"/>
            </w:tcBorders>
            <w:hideMark/>
          </w:tcPr>
          <w:p w:rsidR="00637F1B" w:rsidRPr="00B17ABA" w:rsidRDefault="00637F1B" w:rsidP="00C86F3D">
            <w:pPr>
              <w:pStyle w:val="TOC1"/>
              <w:numPr>
                <w:ilvl w:val="0"/>
                <w:numId w:val="35"/>
              </w:numPr>
              <w:spacing w:line="276" w:lineRule="auto"/>
              <w:ind w:left="154" w:hanging="218"/>
              <w:rPr>
                <w:lang w:eastAsia="ko-KR"/>
              </w:rPr>
            </w:pPr>
            <w:r w:rsidRPr="00B17ABA">
              <w:rPr>
                <w:lang w:eastAsia="zh-TW"/>
              </w:rPr>
              <w:t>Total follow-up period: Lifetime</w:t>
            </w:r>
            <w:r w:rsidRPr="00B17ABA">
              <w:rPr>
                <w:lang w:eastAsia="zh-TW"/>
              </w:rPr>
              <w:br/>
              <w:t>Cycle: 3months</w:t>
            </w:r>
            <w:r w:rsidR="00917CB3" w:rsidRPr="00B17ABA">
              <w:rPr>
                <w:rFonts w:hint="eastAsia"/>
                <w:lang w:eastAsia="ko-KR"/>
              </w:rPr>
              <w:t>.</w:t>
            </w:r>
          </w:p>
        </w:tc>
        <w:tc>
          <w:tcPr>
            <w:tcW w:w="2027" w:type="pct"/>
            <w:tcBorders>
              <w:top w:val="nil"/>
              <w:left w:val="nil"/>
              <w:bottom w:val="single" w:sz="4" w:space="0" w:color="auto"/>
              <w:right w:val="single" w:sz="4" w:space="0" w:color="auto"/>
            </w:tcBorders>
            <w:hideMark/>
          </w:tcPr>
          <w:p w:rsidR="00637F1B" w:rsidRPr="00B17ABA" w:rsidRDefault="00637F1B" w:rsidP="00C86F3D">
            <w:pPr>
              <w:pStyle w:val="TOC1"/>
              <w:numPr>
                <w:ilvl w:val="0"/>
                <w:numId w:val="38"/>
              </w:numPr>
              <w:spacing w:line="276" w:lineRule="auto"/>
              <w:ind w:left="229" w:hanging="218"/>
              <w:rPr>
                <w:lang w:eastAsia="ko-KR"/>
              </w:rPr>
            </w:pPr>
            <w:r w:rsidRPr="00B17ABA">
              <w:rPr>
                <w:lang w:eastAsia="zh-TW"/>
              </w:rPr>
              <w:t>Total follow-up p</w:t>
            </w:r>
            <w:r w:rsidR="00917CB3" w:rsidRPr="00B17ABA">
              <w:rPr>
                <w:lang w:eastAsia="zh-TW"/>
              </w:rPr>
              <w:t>eriod: Lifetime</w:t>
            </w:r>
            <w:r w:rsidR="00917CB3" w:rsidRPr="00B17ABA">
              <w:rPr>
                <w:lang w:eastAsia="zh-TW"/>
              </w:rPr>
              <w:br/>
              <w:t>Cycle: 6 months.</w:t>
            </w:r>
          </w:p>
        </w:tc>
      </w:tr>
      <w:tr w:rsidR="00560A9F" w:rsidRPr="00B17ABA" w:rsidTr="00560A9F">
        <w:trPr>
          <w:trHeight w:val="660"/>
        </w:trPr>
        <w:tc>
          <w:tcPr>
            <w:tcW w:w="749" w:type="pct"/>
            <w:tcBorders>
              <w:top w:val="nil"/>
              <w:left w:val="single" w:sz="4" w:space="0" w:color="auto"/>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Population</w:t>
            </w:r>
          </w:p>
        </w:tc>
        <w:tc>
          <w:tcPr>
            <w:tcW w:w="2224" w:type="pct"/>
            <w:tcBorders>
              <w:top w:val="nil"/>
              <w:left w:val="nil"/>
              <w:bottom w:val="single" w:sz="4" w:space="0" w:color="auto"/>
              <w:right w:val="single" w:sz="4" w:space="0" w:color="auto"/>
            </w:tcBorders>
            <w:hideMark/>
          </w:tcPr>
          <w:p w:rsidR="00637F1B" w:rsidRPr="00B17ABA" w:rsidRDefault="00637F1B" w:rsidP="00C86F3D">
            <w:pPr>
              <w:pStyle w:val="TOC1"/>
              <w:numPr>
                <w:ilvl w:val="0"/>
                <w:numId w:val="35"/>
              </w:numPr>
              <w:spacing w:line="276" w:lineRule="auto"/>
              <w:ind w:left="154" w:hanging="218"/>
              <w:rPr>
                <w:lang w:eastAsia="zh-TW"/>
              </w:rPr>
            </w:pPr>
            <w:r w:rsidRPr="00B17ABA">
              <w:rPr>
                <w:lang w:eastAsia="zh-TW"/>
              </w:rPr>
              <w:t>Patients newly diagnosed with primary hypertension excluding those</w:t>
            </w:r>
            <w:r w:rsidR="00FE5A4A" w:rsidRPr="00B17ABA">
              <w:rPr>
                <w:lang w:eastAsia="zh-TW"/>
              </w:rPr>
              <w:t xml:space="preserve"> with pre-existing CVD, HF or DM</w:t>
            </w:r>
            <w:r w:rsidRPr="00B17ABA">
              <w:rPr>
                <w:lang w:eastAsia="zh-TW"/>
              </w:rPr>
              <w:t>.</w:t>
            </w:r>
          </w:p>
        </w:tc>
        <w:tc>
          <w:tcPr>
            <w:tcW w:w="2027" w:type="pct"/>
            <w:tcBorders>
              <w:top w:val="nil"/>
              <w:left w:val="nil"/>
              <w:bottom w:val="single" w:sz="4" w:space="0" w:color="auto"/>
              <w:right w:val="single" w:sz="4" w:space="0" w:color="auto"/>
            </w:tcBorders>
            <w:hideMark/>
          </w:tcPr>
          <w:p w:rsidR="00637F1B" w:rsidRPr="00B17ABA" w:rsidRDefault="00637F1B" w:rsidP="00C86F3D">
            <w:pPr>
              <w:pStyle w:val="TOC1"/>
              <w:numPr>
                <w:ilvl w:val="0"/>
                <w:numId w:val="38"/>
              </w:numPr>
              <w:spacing w:line="276" w:lineRule="auto"/>
              <w:ind w:left="229" w:hanging="218"/>
              <w:rPr>
                <w:lang w:eastAsia="zh-TW"/>
              </w:rPr>
            </w:pPr>
            <w:r w:rsidRPr="00B17ABA">
              <w:rPr>
                <w:lang w:eastAsia="zh-TW"/>
              </w:rPr>
              <w:t xml:space="preserve">Essential hypertension </w:t>
            </w:r>
            <w:r w:rsidR="00313AF7" w:rsidRPr="00B17ABA">
              <w:rPr>
                <w:lang w:eastAsia="zh-TW"/>
              </w:rPr>
              <w:t>see</w:t>
            </w:r>
            <w:r w:rsidRPr="00B17ABA">
              <w:rPr>
                <w:lang w:eastAsia="zh-TW"/>
              </w:rPr>
              <w:t>n in primary care, excluding those with pre-existing CVD, HF or D</w:t>
            </w:r>
            <w:r w:rsidR="00FE5A4A" w:rsidRPr="00B17ABA">
              <w:rPr>
                <w:lang w:eastAsia="zh-TW"/>
              </w:rPr>
              <w:t>M</w:t>
            </w:r>
            <w:r w:rsidR="008777B4" w:rsidRPr="00B17ABA">
              <w:rPr>
                <w:lang w:eastAsia="zh-TW"/>
              </w:rPr>
              <w:t>.</w:t>
            </w:r>
          </w:p>
        </w:tc>
      </w:tr>
      <w:tr w:rsidR="00560A9F" w:rsidRPr="00B17ABA" w:rsidTr="00560A9F">
        <w:trPr>
          <w:trHeight w:val="1745"/>
        </w:trPr>
        <w:tc>
          <w:tcPr>
            <w:tcW w:w="749" w:type="pct"/>
            <w:tcBorders>
              <w:top w:val="single" w:sz="4" w:space="0" w:color="auto"/>
              <w:left w:val="single" w:sz="4" w:space="0" w:color="auto"/>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Cohort</w:t>
            </w:r>
          </w:p>
        </w:tc>
        <w:tc>
          <w:tcPr>
            <w:tcW w:w="2224" w:type="pct"/>
            <w:tcBorders>
              <w:top w:val="single" w:sz="4" w:space="0" w:color="auto"/>
              <w:left w:val="nil"/>
              <w:bottom w:val="single" w:sz="4" w:space="0" w:color="auto"/>
              <w:right w:val="single" w:sz="4" w:space="0" w:color="auto"/>
            </w:tcBorders>
            <w:hideMark/>
          </w:tcPr>
          <w:p w:rsidR="00637F1B" w:rsidRPr="00B17ABA" w:rsidRDefault="00637F1B" w:rsidP="00C86F3D">
            <w:pPr>
              <w:pStyle w:val="TOC1"/>
              <w:numPr>
                <w:ilvl w:val="0"/>
                <w:numId w:val="34"/>
              </w:numPr>
              <w:spacing w:line="276" w:lineRule="auto"/>
              <w:ind w:left="154" w:hanging="218"/>
              <w:rPr>
                <w:lang w:eastAsia="ko-KR"/>
              </w:rPr>
            </w:pPr>
            <w:r w:rsidRPr="00B17ABA">
              <w:rPr>
                <w:lang w:eastAsia="zh-TW"/>
              </w:rPr>
              <w:t>Different cohort</w:t>
            </w:r>
            <w:r w:rsidR="008777B4" w:rsidRPr="00B17ABA">
              <w:rPr>
                <w:lang w:eastAsia="zh-TW"/>
              </w:rPr>
              <w:t>s, defined by age (50, 60 and 70),</w:t>
            </w:r>
            <w:r w:rsidRPr="00B17ABA">
              <w:rPr>
                <w:lang w:eastAsia="zh-TW"/>
              </w:rPr>
              <w:t xml:space="preserve"> </w:t>
            </w:r>
            <w:r w:rsidR="005D0F09" w:rsidRPr="00B17ABA">
              <w:rPr>
                <w:lang w:eastAsia="zh-TW"/>
              </w:rPr>
              <w:t>gender</w:t>
            </w:r>
            <w:r w:rsidR="008777B4" w:rsidRPr="00B17ABA">
              <w:rPr>
                <w:lang w:eastAsia="zh-TW"/>
              </w:rPr>
              <w:t xml:space="preserve"> and initial level of SBP</w:t>
            </w:r>
            <w:r w:rsidRPr="00B17ABA">
              <w:rPr>
                <w:lang w:eastAsia="zh-TW"/>
              </w:rPr>
              <w:t xml:space="preserve"> </w:t>
            </w:r>
            <w:r w:rsidR="008777B4" w:rsidRPr="00B17ABA">
              <w:rPr>
                <w:lang w:eastAsia="zh-TW"/>
              </w:rPr>
              <w:t>(153.5, 163.5 and 173.5</w:t>
            </w:r>
            <w:r w:rsidR="005A3042" w:rsidRPr="00B17ABA">
              <w:rPr>
                <w:lang w:eastAsia="zh-TW"/>
              </w:rPr>
              <w:t xml:space="preserve"> </w:t>
            </w:r>
            <w:r w:rsidR="008777B4" w:rsidRPr="00B17ABA">
              <w:rPr>
                <w:lang w:eastAsia="zh-TW"/>
              </w:rPr>
              <w:t>mmHg)</w:t>
            </w:r>
            <w:r w:rsidR="00917CB3" w:rsidRPr="00B17ABA">
              <w:rPr>
                <w:rFonts w:hint="eastAsia"/>
                <w:lang w:eastAsia="ko-KR"/>
              </w:rPr>
              <w:t>.</w:t>
            </w:r>
          </w:p>
          <w:p w:rsidR="008777B4" w:rsidRPr="00B17ABA" w:rsidRDefault="008777B4" w:rsidP="00C86F3D">
            <w:pPr>
              <w:pStyle w:val="TOC1"/>
              <w:numPr>
                <w:ilvl w:val="0"/>
                <w:numId w:val="34"/>
              </w:numPr>
              <w:spacing w:line="276" w:lineRule="auto"/>
              <w:ind w:left="154" w:hanging="218"/>
              <w:rPr>
                <w:lang w:eastAsia="ko-KR"/>
              </w:rPr>
            </w:pPr>
            <w:r w:rsidRPr="00B17ABA">
              <w:rPr>
                <w:lang w:eastAsia="ko-KR"/>
              </w:rPr>
              <w:t>Base-case population is 60-year old men with the SBP of 173.5</w:t>
            </w:r>
            <w:r w:rsidR="005A3042" w:rsidRPr="00B17ABA">
              <w:rPr>
                <w:lang w:eastAsia="ko-KR"/>
              </w:rPr>
              <w:t xml:space="preserve"> </w:t>
            </w:r>
            <w:r w:rsidRPr="00B17ABA">
              <w:rPr>
                <w:lang w:eastAsia="ko-KR"/>
              </w:rPr>
              <w:t>mmHg.</w:t>
            </w:r>
          </w:p>
        </w:tc>
        <w:tc>
          <w:tcPr>
            <w:tcW w:w="2027" w:type="pct"/>
            <w:tcBorders>
              <w:top w:val="single" w:sz="4" w:space="0" w:color="auto"/>
              <w:left w:val="single" w:sz="4" w:space="0" w:color="auto"/>
              <w:bottom w:val="single" w:sz="4" w:space="0" w:color="auto"/>
              <w:right w:val="single" w:sz="4" w:space="0" w:color="auto"/>
            </w:tcBorders>
            <w:hideMark/>
          </w:tcPr>
          <w:p w:rsidR="008777B4" w:rsidRPr="00B17ABA" w:rsidRDefault="00637F1B" w:rsidP="00C86F3D">
            <w:pPr>
              <w:pStyle w:val="TOC1"/>
              <w:numPr>
                <w:ilvl w:val="0"/>
                <w:numId w:val="36"/>
              </w:numPr>
              <w:spacing w:line="276" w:lineRule="auto"/>
              <w:ind w:left="229" w:hanging="218"/>
              <w:rPr>
                <w:lang w:eastAsia="zh-TW"/>
              </w:rPr>
            </w:pPr>
            <w:r w:rsidRPr="00B17ABA">
              <w:rPr>
                <w:lang w:eastAsia="zh-TW"/>
              </w:rPr>
              <w:t>Different cohort</w:t>
            </w:r>
            <w:r w:rsidR="008777B4" w:rsidRPr="00B17ABA">
              <w:rPr>
                <w:lang w:eastAsia="zh-TW"/>
              </w:rPr>
              <w:t>s</w:t>
            </w:r>
            <w:r w:rsidRPr="00B17ABA">
              <w:rPr>
                <w:lang w:eastAsia="zh-TW"/>
              </w:rPr>
              <w:t xml:space="preserve"> defined by age (55, 65, 75 and 85), </w:t>
            </w:r>
            <w:r w:rsidR="005D0F09" w:rsidRPr="00B17ABA">
              <w:rPr>
                <w:lang w:eastAsia="zh-TW"/>
              </w:rPr>
              <w:t>gender</w:t>
            </w:r>
            <w:r w:rsidRPr="00B17ABA">
              <w:rPr>
                <w:lang w:eastAsia="zh-TW"/>
              </w:rPr>
              <w:t>, CVD risk (0.5-5% per year), HF risk (0-5% per year) and D</w:t>
            </w:r>
            <w:r w:rsidR="00FE5A4A" w:rsidRPr="00B17ABA">
              <w:rPr>
                <w:lang w:eastAsia="zh-TW"/>
              </w:rPr>
              <w:t>M</w:t>
            </w:r>
            <w:r w:rsidRPr="00B17ABA">
              <w:rPr>
                <w:lang w:eastAsia="zh-TW"/>
              </w:rPr>
              <w:t xml:space="preserve"> risk (0-5% per year). </w:t>
            </w:r>
          </w:p>
          <w:p w:rsidR="00637F1B" w:rsidRPr="00B17ABA" w:rsidRDefault="00637F1B" w:rsidP="00C86F3D">
            <w:pPr>
              <w:pStyle w:val="TOC1"/>
              <w:numPr>
                <w:ilvl w:val="0"/>
                <w:numId w:val="36"/>
              </w:numPr>
              <w:spacing w:line="276" w:lineRule="auto"/>
              <w:ind w:left="229" w:hanging="218"/>
              <w:rPr>
                <w:lang w:eastAsia="ko-KR"/>
              </w:rPr>
            </w:pPr>
            <w:r w:rsidRPr="00B17ABA">
              <w:rPr>
                <w:lang w:eastAsia="zh-TW"/>
              </w:rPr>
              <w:t>Base</w:t>
            </w:r>
            <w:r w:rsidR="00560A9F" w:rsidRPr="00B17ABA">
              <w:rPr>
                <w:lang w:eastAsia="zh-TW"/>
              </w:rPr>
              <w:t>-</w:t>
            </w:r>
            <w:r w:rsidRPr="00B17ABA">
              <w:rPr>
                <w:lang w:eastAsia="zh-TW"/>
              </w:rPr>
              <w:t>case population is 65-year-old men and women with 2% CVD risk, 1% HF and 1.1% D</w:t>
            </w:r>
            <w:r w:rsidR="00FE5A4A" w:rsidRPr="00B17ABA">
              <w:rPr>
                <w:lang w:eastAsia="zh-TW"/>
              </w:rPr>
              <w:t>M</w:t>
            </w:r>
            <w:r w:rsidRPr="00B17ABA">
              <w:rPr>
                <w:lang w:eastAsia="zh-TW"/>
              </w:rPr>
              <w:t xml:space="preserve"> risk</w:t>
            </w:r>
            <w:r w:rsidR="00560A9F" w:rsidRPr="00B17ABA">
              <w:rPr>
                <w:lang w:eastAsia="zh-TW"/>
              </w:rPr>
              <w:t>.</w:t>
            </w:r>
          </w:p>
        </w:tc>
      </w:tr>
      <w:tr w:rsidR="00560A9F" w:rsidRPr="00B17ABA" w:rsidTr="00560A9F">
        <w:trPr>
          <w:trHeight w:val="551"/>
        </w:trPr>
        <w:tc>
          <w:tcPr>
            <w:tcW w:w="749" w:type="pct"/>
            <w:tcBorders>
              <w:top w:val="single" w:sz="4" w:space="0" w:color="auto"/>
              <w:left w:val="single" w:sz="4" w:space="0" w:color="auto"/>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Modelling method</w:t>
            </w:r>
          </w:p>
        </w:tc>
        <w:tc>
          <w:tcPr>
            <w:tcW w:w="2224" w:type="pct"/>
            <w:tcBorders>
              <w:top w:val="single" w:sz="4" w:space="0" w:color="auto"/>
              <w:left w:val="nil"/>
              <w:bottom w:val="single" w:sz="4" w:space="0" w:color="auto"/>
              <w:right w:val="single" w:sz="4" w:space="0" w:color="auto"/>
            </w:tcBorders>
            <w:hideMark/>
          </w:tcPr>
          <w:p w:rsidR="00637F1B" w:rsidRPr="00B17ABA" w:rsidRDefault="00FF18F9" w:rsidP="00C86F3D">
            <w:pPr>
              <w:pStyle w:val="TOC1"/>
              <w:numPr>
                <w:ilvl w:val="0"/>
                <w:numId w:val="36"/>
              </w:numPr>
              <w:spacing w:line="276" w:lineRule="auto"/>
              <w:ind w:left="154" w:hanging="218"/>
              <w:rPr>
                <w:lang w:eastAsia="ko-KR"/>
              </w:rPr>
            </w:pPr>
            <w:r w:rsidRPr="00B17ABA">
              <w:rPr>
                <w:lang w:eastAsia="zh-TW"/>
              </w:rPr>
              <w:t>Successive decision tree with an added-on Markov model</w:t>
            </w:r>
            <w:r w:rsidR="00560A9F" w:rsidRPr="00B17ABA">
              <w:rPr>
                <w:lang w:eastAsia="zh-TW"/>
              </w:rPr>
              <w:t xml:space="preserve"> (built by Matlab)</w:t>
            </w:r>
            <w:r w:rsidR="00917CB3" w:rsidRPr="00B17ABA">
              <w:rPr>
                <w:rFonts w:hint="eastAsia"/>
                <w:lang w:eastAsia="ko-KR"/>
              </w:rPr>
              <w:t>.</w:t>
            </w:r>
          </w:p>
        </w:tc>
        <w:tc>
          <w:tcPr>
            <w:tcW w:w="2027" w:type="pct"/>
            <w:tcBorders>
              <w:top w:val="single" w:sz="4" w:space="0" w:color="auto"/>
              <w:left w:val="single" w:sz="4" w:space="0" w:color="auto"/>
              <w:bottom w:val="single" w:sz="4" w:space="0" w:color="auto"/>
              <w:right w:val="single" w:sz="4" w:space="0" w:color="auto"/>
            </w:tcBorders>
            <w:hideMark/>
          </w:tcPr>
          <w:p w:rsidR="00637F1B" w:rsidRPr="00B17ABA" w:rsidRDefault="00637F1B" w:rsidP="00C86F3D">
            <w:pPr>
              <w:pStyle w:val="TOC1"/>
              <w:numPr>
                <w:ilvl w:val="0"/>
                <w:numId w:val="36"/>
              </w:numPr>
              <w:spacing w:line="276" w:lineRule="auto"/>
              <w:ind w:left="229" w:hanging="218"/>
              <w:rPr>
                <w:lang w:eastAsia="ko-KR"/>
              </w:rPr>
            </w:pPr>
            <w:r w:rsidRPr="00B17ABA">
              <w:rPr>
                <w:lang w:eastAsia="zh-TW"/>
              </w:rPr>
              <w:t>Semi-Markov model</w:t>
            </w:r>
            <w:r w:rsidR="00560A9F" w:rsidRPr="00B17ABA">
              <w:rPr>
                <w:lang w:eastAsia="zh-TW"/>
              </w:rPr>
              <w:t xml:space="preserve"> (built by Excel)</w:t>
            </w:r>
            <w:r w:rsidR="00917CB3" w:rsidRPr="00B17ABA">
              <w:rPr>
                <w:rFonts w:hint="eastAsia"/>
                <w:lang w:eastAsia="ko-KR"/>
              </w:rPr>
              <w:t>.</w:t>
            </w:r>
          </w:p>
        </w:tc>
      </w:tr>
      <w:tr w:rsidR="00560A9F" w:rsidRPr="00B17ABA" w:rsidTr="00560A9F">
        <w:trPr>
          <w:trHeight w:val="2106"/>
        </w:trPr>
        <w:tc>
          <w:tcPr>
            <w:tcW w:w="749" w:type="pct"/>
            <w:tcBorders>
              <w:top w:val="single" w:sz="4" w:space="0" w:color="auto"/>
              <w:left w:val="single" w:sz="4" w:space="0" w:color="auto"/>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Model structure</w:t>
            </w:r>
          </w:p>
        </w:tc>
        <w:tc>
          <w:tcPr>
            <w:tcW w:w="2224" w:type="pct"/>
            <w:tcBorders>
              <w:top w:val="single" w:sz="4" w:space="0" w:color="auto"/>
              <w:left w:val="nil"/>
              <w:bottom w:val="single" w:sz="4" w:space="0" w:color="auto"/>
              <w:right w:val="single" w:sz="4" w:space="0" w:color="auto"/>
            </w:tcBorders>
            <w:hideMark/>
          </w:tcPr>
          <w:p w:rsidR="00560A9F" w:rsidRPr="00B17ABA" w:rsidRDefault="00637F1B" w:rsidP="006B37FC">
            <w:pPr>
              <w:pStyle w:val="TOC1"/>
              <w:spacing w:line="276" w:lineRule="auto"/>
              <w:rPr>
                <w:lang w:eastAsia="zh-TW"/>
              </w:rPr>
            </w:pPr>
            <w:r w:rsidRPr="00B17ABA">
              <w:rPr>
                <w:lang w:eastAsia="zh-TW"/>
              </w:rPr>
              <w:t xml:space="preserve">1. </w:t>
            </w:r>
            <w:r w:rsidR="00BC11C5" w:rsidRPr="00B17ABA">
              <w:rPr>
                <w:lang w:eastAsia="zh-TW"/>
              </w:rPr>
              <w:t>Success.</w:t>
            </w:r>
          </w:p>
          <w:p w:rsidR="00560A9F" w:rsidRPr="00B17ABA" w:rsidRDefault="00637F1B" w:rsidP="006B37FC">
            <w:pPr>
              <w:pStyle w:val="TOC1"/>
              <w:spacing w:line="276" w:lineRule="auto"/>
              <w:rPr>
                <w:lang w:eastAsia="zh-TW"/>
              </w:rPr>
            </w:pPr>
            <w:r w:rsidRPr="00B17ABA">
              <w:rPr>
                <w:lang w:eastAsia="zh-TW"/>
              </w:rPr>
              <w:t xml:space="preserve">2. </w:t>
            </w:r>
            <w:r w:rsidR="00BC11C5" w:rsidRPr="00B17ABA">
              <w:rPr>
                <w:lang w:eastAsia="zh-TW"/>
              </w:rPr>
              <w:t>Failure.</w:t>
            </w:r>
          </w:p>
          <w:p w:rsidR="00637F1B" w:rsidRPr="00B17ABA" w:rsidRDefault="00637F1B" w:rsidP="00C86F3D">
            <w:pPr>
              <w:pStyle w:val="TOC1"/>
              <w:numPr>
                <w:ilvl w:val="0"/>
                <w:numId w:val="41"/>
              </w:numPr>
              <w:spacing w:line="276" w:lineRule="auto"/>
              <w:ind w:left="579" w:hanging="219"/>
              <w:rPr>
                <w:lang w:eastAsia="zh-TW"/>
              </w:rPr>
            </w:pPr>
            <w:r w:rsidRPr="00B17ABA">
              <w:rPr>
                <w:lang w:eastAsia="zh-TW"/>
              </w:rPr>
              <w:t>Uncontrolled SBP without CVD</w:t>
            </w:r>
            <w:r w:rsidR="00BC11C5" w:rsidRPr="00B17ABA">
              <w:rPr>
                <w:lang w:eastAsia="zh-TW"/>
              </w:rPr>
              <w:t>.</w:t>
            </w:r>
          </w:p>
          <w:p w:rsidR="006B37FC" w:rsidRPr="00B17ABA" w:rsidRDefault="00F529A0" w:rsidP="00C86F3D">
            <w:pPr>
              <w:pStyle w:val="TOC1"/>
              <w:numPr>
                <w:ilvl w:val="0"/>
                <w:numId w:val="41"/>
              </w:numPr>
              <w:spacing w:line="276" w:lineRule="auto"/>
              <w:ind w:left="579" w:hanging="219"/>
              <w:rPr>
                <w:lang w:eastAsia="zh-TW"/>
              </w:rPr>
            </w:pPr>
            <w:r w:rsidRPr="00B17ABA">
              <w:rPr>
                <w:lang w:eastAsia="zh-TW"/>
              </w:rPr>
              <w:t>UA</w:t>
            </w:r>
            <w:r w:rsidR="00BC11C5" w:rsidRPr="00B17ABA">
              <w:rPr>
                <w:lang w:eastAsia="zh-TW"/>
              </w:rPr>
              <w:t>.</w:t>
            </w:r>
          </w:p>
          <w:p w:rsidR="006B37FC" w:rsidRPr="00B17ABA" w:rsidRDefault="006B37FC" w:rsidP="00C86F3D">
            <w:pPr>
              <w:pStyle w:val="TOC1"/>
              <w:numPr>
                <w:ilvl w:val="0"/>
                <w:numId w:val="41"/>
              </w:numPr>
              <w:spacing w:line="276" w:lineRule="auto"/>
              <w:ind w:left="579" w:hanging="219"/>
              <w:rPr>
                <w:lang w:eastAsia="zh-TW"/>
              </w:rPr>
            </w:pPr>
            <w:r w:rsidRPr="00B17ABA">
              <w:rPr>
                <w:lang w:eastAsia="zh-TW"/>
              </w:rPr>
              <w:t>MI</w:t>
            </w:r>
            <w:r w:rsidR="00BC11C5" w:rsidRPr="00B17ABA">
              <w:rPr>
                <w:lang w:eastAsia="zh-TW"/>
              </w:rPr>
              <w:t>.</w:t>
            </w:r>
          </w:p>
          <w:p w:rsidR="006B37FC" w:rsidRPr="00B17ABA" w:rsidRDefault="006B37FC" w:rsidP="00C86F3D">
            <w:pPr>
              <w:pStyle w:val="TOC1"/>
              <w:numPr>
                <w:ilvl w:val="0"/>
                <w:numId w:val="41"/>
              </w:numPr>
              <w:spacing w:line="276" w:lineRule="auto"/>
              <w:ind w:left="579" w:hanging="219"/>
              <w:rPr>
                <w:lang w:eastAsia="zh-TW"/>
              </w:rPr>
            </w:pPr>
            <w:r w:rsidRPr="00B17ABA">
              <w:rPr>
                <w:lang w:eastAsia="zh-TW"/>
              </w:rPr>
              <w:t>Stroke</w:t>
            </w:r>
            <w:r w:rsidR="00BC11C5" w:rsidRPr="00B17ABA">
              <w:rPr>
                <w:lang w:eastAsia="zh-TW"/>
              </w:rPr>
              <w:t>.</w:t>
            </w:r>
          </w:p>
          <w:p w:rsidR="006B37FC" w:rsidRPr="00B17ABA" w:rsidRDefault="006B37FC" w:rsidP="00C86F3D">
            <w:pPr>
              <w:pStyle w:val="TOC1"/>
              <w:numPr>
                <w:ilvl w:val="0"/>
                <w:numId w:val="41"/>
              </w:numPr>
              <w:spacing w:line="276" w:lineRule="auto"/>
              <w:ind w:left="579" w:hanging="219"/>
              <w:rPr>
                <w:lang w:eastAsia="zh-TW"/>
              </w:rPr>
            </w:pPr>
            <w:r w:rsidRPr="00B17ABA">
              <w:rPr>
                <w:lang w:eastAsia="zh-TW"/>
              </w:rPr>
              <w:t>HF</w:t>
            </w:r>
            <w:r w:rsidR="00BC11C5" w:rsidRPr="00B17ABA">
              <w:rPr>
                <w:lang w:eastAsia="zh-TW"/>
              </w:rPr>
              <w:t>.</w:t>
            </w:r>
          </w:p>
          <w:p w:rsidR="00560A9F" w:rsidRPr="00B17ABA" w:rsidRDefault="00560A9F" w:rsidP="00C86F3D">
            <w:pPr>
              <w:pStyle w:val="TOC1"/>
              <w:numPr>
                <w:ilvl w:val="0"/>
                <w:numId w:val="41"/>
              </w:numPr>
              <w:spacing w:line="276" w:lineRule="auto"/>
              <w:ind w:left="579" w:hanging="219"/>
              <w:rPr>
                <w:lang w:eastAsia="zh-TW"/>
              </w:rPr>
            </w:pPr>
            <w:r w:rsidRPr="00B17ABA">
              <w:rPr>
                <w:lang w:eastAsia="zh-TW"/>
              </w:rPr>
              <w:t>DM</w:t>
            </w:r>
            <w:r w:rsidR="00BC11C5" w:rsidRPr="00B17ABA">
              <w:rPr>
                <w:lang w:eastAsia="zh-TW"/>
              </w:rPr>
              <w:t>.</w:t>
            </w:r>
          </w:p>
          <w:p w:rsidR="00637F1B" w:rsidRPr="00B17ABA" w:rsidRDefault="00637F1B" w:rsidP="006B37FC">
            <w:pPr>
              <w:pStyle w:val="TOC1"/>
              <w:spacing w:line="276" w:lineRule="auto"/>
              <w:rPr>
                <w:lang w:eastAsia="zh-TW"/>
              </w:rPr>
            </w:pPr>
            <w:r w:rsidRPr="00B17ABA">
              <w:rPr>
                <w:lang w:eastAsia="zh-TW"/>
              </w:rPr>
              <w:t>3. Death</w:t>
            </w:r>
            <w:r w:rsidR="00BC11C5" w:rsidRPr="00B17ABA">
              <w:rPr>
                <w:lang w:eastAsia="zh-TW"/>
              </w:rPr>
              <w:t>.</w:t>
            </w:r>
          </w:p>
        </w:tc>
        <w:tc>
          <w:tcPr>
            <w:tcW w:w="2027" w:type="pct"/>
            <w:tcBorders>
              <w:top w:val="single" w:sz="4" w:space="0" w:color="auto"/>
              <w:left w:val="nil"/>
              <w:bottom w:val="single" w:sz="4" w:space="0" w:color="auto"/>
              <w:right w:val="single" w:sz="4" w:space="0" w:color="auto"/>
            </w:tcBorders>
            <w:hideMark/>
          </w:tcPr>
          <w:p w:rsidR="006B37FC" w:rsidRPr="00B17ABA" w:rsidRDefault="006B37FC" w:rsidP="00C86F3D">
            <w:pPr>
              <w:pStyle w:val="TOC1"/>
              <w:numPr>
                <w:ilvl w:val="0"/>
                <w:numId w:val="40"/>
              </w:numPr>
              <w:spacing w:line="276" w:lineRule="auto"/>
              <w:ind w:left="229" w:hanging="229"/>
              <w:rPr>
                <w:lang w:eastAsia="zh-TW"/>
              </w:rPr>
            </w:pPr>
            <w:r w:rsidRPr="00B17ABA">
              <w:rPr>
                <w:lang w:eastAsia="zh-TW"/>
              </w:rPr>
              <w:t>Well</w:t>
            </w:r>
            <w:r w:rsidR="00BC11C5" w:rsidRPr="00B17ABA">
              <w:rPr>
                <w:lang w:eastAsia="zh-TW"/>
              </w:rPr>
              <w:t>.</w:t>
            </w:r>
          </w:p>
          <w:p w:rsidR="006B37FC" w:rsidRPr="00B17ABA" w:rsidRDefault="006B37FC" w:rsidP="00C86F3D">
            <w:pPr>
              <w:pStyle w:val="TOC1"/>
              <w:numPr>
                <w:ilvl w:val="0"/>
                <w:numId w:val="40"/>
              </w:numPr>
              <w:spacing w:line="276" w:lineRule="auto"/>
              <w:ind w:left="229" w:hanging="229"/>
              <w:rPr>
                <w:lang w:eastAsia="zh-TW"/>
              </w:rPr>
            </w:pPr>
            <w:r w:rsidRPr="00B17ABA">
              <w:rPr>
                <w:lang w:eastAsia="zh-TW"/>
              </w:rPr>
              <w:t>MI</w:t>
            </w:r>
            <w:r w:rsidR="00BC11C5" w:rsidRPr="00B17ABA">
              <w:rPr>
                <w:lang w:eastAsia="zh-TW"/>
              </w:rPr>
              <w:t>.</w:t>
            </w:r>
          </w:p>
          <w:p w:rsidR="006B37FC" w:rsidRPr="00B17ABA" w:rsidRDefault="006B37FC" w:rsidP="00C86F3D">
            <w:pPr>
              <w:pStyle w:val="TOC1"/>
              <w:numPr>
                <w:ilvl w:val="0"/>
                <w:numId w:val="40"/>
              </w:numPr>
              <w:spacing w:line="276" w:lineRule="auto"/>
              <w:ind w:left="229" w:hanging="229"/>
              <w:rPr>
                <w:lang w:eastAsia="zh-TW"/>
              </w:rPr>
            </w:pPr>
            <w:r w:rsidRPr="00B17ABA">
              <w:rPr>
                <w:lang w:eastAsia="zh-TW"/>
              </w:rPr>
              <w:t>HF</w:t>
            </w:r>
            <w:r w:rsidR="00BC11C5" w:rsidRPr="00B17ABA">
              <w:rPr>
                <w:lang w:eastAsia="zh-TW"/>
              </w:rPr>
              <w:t>.</w:t>
            </w:r>
          </w:p>
          <w:p w:rsidR="006B37FC" w:rsidRPr="00B17ABA" w:rsidRDefault="006B37FC" w:rsidP="00C86F3D">
            <w:pPr>
              <w:pStyle w:val="TOC1"/>
              <w:numPr>
                <w:ilvl w:val="0"/>
                <w:numId w:val="40"/>
              </w:numPr>
              <w:spacing w:line="276" w:lineRule="auto"/>
              <w:ind w:left="229" w:hanging="229"/>
              <w:rPr>
                <w:lang w:eastAsia="zh-TW"/>
              </w:rPr>
            </w:pPr>
            <w:r w:rsidRPr="00B17ABA">
              <w:rPr>
                <w:lang w:eastAsia="zh-TW"/>
              </w:rPr>
              <w:t>Stroke</w:t>
            </w:r>
            <w:r w:rsidR="00BC11C5" w:rsidRPr="00B17ABA">
              <w:rPr>
                <w:lang w:eastAsia="zh-TW"/>
              </w:rPr>
              <w:t>.</w:t>
            </w:r>
          </w:p>
          <w:p w:rsidR="006B37FC" w:rsidRPr="00B17ABA" w:rsidRDefault="00F529A0" w:rsidP="00C86F3D">
            <w:pPr>
              <w:pStyle w:val="TOC1"/>
              <w:numPr>
                <w:ilvl w:val="0"/>
                <w:numId w:val="40"/>
              </w:numPr>
              <w:spacing w:line="276" w:lineRule="auto"/>
              <w:ind w:left="229" w:hanging="229"/>
              <w:rPr>
                <w:lang w:eastAsia="zh-TW"/>
              </w:rPr>
            </w:pPr>
            <w:r w:rsidRPr="00B17ABA">
              <w:rPr>
                <w:lang w:eastAsia="zh-TW"/>
              </w:rPr>
              <w:t>UA</w:t>
            </w:r>
            <w:r w:rsidR="00BC11C5" w:rsidRPr="00B17ABA">
              <w:rPr>
                <w:lang w:eastAsia="zh-TW"/>
              </w:rPr>
              <w:t>.</w:t>
            </w:r>
          </w:p>
          <w:p w:rsidR="006B37FC" w:rsidRPr="00B17ABA" w:rsidRDefault="006B37FC" w:rsidP="00C86F3D">
            <w:pPr>
              <w:pStyle w:val="TOC1"/>
              <w:numPr>
                <w:ilvl w:val="0"/>
                <w:numId w:val="40"/>
              </w:numPr>
              <w:spacing w:line="276" w:lineRule="auto"/>
              <w:ind w:left="229" w:hanging="229"/>
              <w:rPr>
                <w:lang w:eastAsia="zh-TW"/>
              </w:rPr>
            </w:pPr>
            <w:r w:rsidRPr="00B17ABA">
              <w:rPr>
                <w:lang w:eastAsia="zh-TW"/>
              </w:rPr>
              <w:t>DM</w:t>
            </w:r>
            <w:r w:rsidR="00BC11C5" w:rsidRPr="00B17ABA">
              <w:rPr>
                <w:lang w:eastAsia="zh-TW"/>
              </w:rPr>
              <w:t>.</w:t>
            </w:r>
          </w:p>
          <w:p w:rsidR="00637F1B" w:rsidRPr="00B17ABA" w:rsidRDefault="00637F1B" w:rsidP="00C86F3D">
            <w:pPr>
              <w:pStyle w:val="TOC1"/>
              <w:numPr>
                <w:ilvl w:val="0"/>
                <w:numId w:val="40"/>
              </w:numPr>
              <w:spacing w:line="276" w:lineRule="auto"/>
              <w:ind w:left="229" w:hanging="229"/>
              <w:rPr>
                <w:lang w:eastAsia="zh-TW"/>
              </w:rPr>
            </w:pPr>
            <w:r w:rsidRPr="00B17ABA">
              <w:rPr>
                <w:lang w:eastAsia="zh-TW"/>
              </w:rPr>
              <w:t>Death</w:t>
            </w:r>
            <w:r w:rsidR="00BC11C5" w:rsidRPr="00B17ABA">
              <w:rPr>
                <w:lang w:eastAsia="zh-TW"/>
              </w:rPr>
              <w:t>.</w:t>
            </w:r>
          </w:p>
        </w:tc>
      </w:tr>
      <w:tr w:rsidR="00560A9F" w:rsidRPr="00B17ABA" w:rsidTr="00560A9F">
        <w:trPr>
          <w:trHeight w:val="1275"/>
        </w:trPr>
        <w:tc>
          <w:tcPr>
            <w:tcW w:w="749" w:type="pct"/>
            <w:tcBorders>
              <w:top w:val="nil"/>
              <w:left w:val="single" w:sz="4" w:space="0" w:color="auto"/>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Treatment options</w:t>
            </w:r>
          </w:p>
        </w:tc>
        <w:tc>
          <w:tcPr>
            <w:tcW w:w="2224" w:type="pct"/>
            <w:tcBorders>
              <w:top w:val="nil"/>
              <w:left w:val="nil"/>
              <w:bottom w:val="single" w:sz="4" w:space="0" w:color="auto"/>
              <w:right w:val="single" w:sz="4" w:space="0" w:color="auto"/>
            </w:tcBorders>
            <w:hideMark/>
          </w:tcPr>
          <w:p w:rsidR="00637F1B" w:rsidRPr="00B17ABA" w:rsidRDefault="006A7463" w:rsidP="006B37FC">
            <w:pPr>
              <w:pStyle w:val="TOC1"/>
              <w:spacing w:line="276" w:lineRule="auto"/>
              <w:rPr>
                <w:lang w:eastAsia="zh-TW"/>
              </w:rPr>
            </w:pPr>
            <w:r w:rsidRPr="00B17ABA">
              <w:rPr>
                <w:lang w:eastAsia="zh-TW"/>
              </w:rPr>
              <w:t>4,128</w:t>
            </w:r>
            <w:r w:rsidR="00560A9F" w:rsidRPr="00B17ABA">
              <w:rPr>
                <w:lang w:eastAsia="zh-TW"/>
              </w:rPr>
              <w:t xml:space="preserve"> </w:t>
            </w:r>
            <w:r w:rsidR="00637F1B" w:rsidRPr="00B17ABA">
              <w:rPr>
                <w:lang w:eastAsia="zh-TW"/>
              </w:rPr>
              <w:t>combinations of</w:t>
            </w:r>
            <w:r w:rsidR="00560A9F" w:rsidRPr="00B17ABA">
              <w:rPr>
                <w:lang w:eastAsia="zh-TW"/>
              </w:rPr>
              <w:t>:</w:t>
            </w:r>
            <w:r w:rsidR="00637F1B" w:rsidRPr="00B17ABA">
              <w:rPr>
                <w:lang w:eastAsia="zh-TW"/>
              </w:rPr>
              <w:t xml:space="preserve"> </w:t>
            </w:r>
          </w:p>
          <w:p w:rsidR="00637F1B" w:rsidRPr="00B17ABA" w:rsidRDefault="00637F1B" w:rsidP="006B37FC">
            <w:pPr>
              <w:pStyle w:val="TOC1"/>
              <w:spacing w:line="276" w:lineRule="auto"/>
              <w:rPr>
                <w:lang w:val="pt-PT" w:eastAsia="zh-TW"/>
              </w:rPr>
            </w:pPr>
            <w:r w:rsidRPr="00B17ABA">
              <w:rPr>
                <w:lang w:val="pt-PT" w:eastAsia="zh-TW"/>
              </w:rPr>
              <w:t>•  </w:t>
            </w:r>
            <w:r w:rsidR="007559C5" w:rsidRPr="00B17ABA">
              <w:rPr>
                <w:lang w:val="pt-PT" w:eastAsia="zh-TW"/>
              </w:rPr>
              <w:t>Ds</w:t>
            </w:r>
            <w:r w:rsidR="00BC11C5" w:rsidRPr="00B17ABA">
              <w:rPr>
                <w:lang w:val="pt-PT" w:eastAsia="zh-TW"/>
              </w:rPr>
              <w:t>.</w:t>
            </w:r>
            <w:r w:rsidRPr="00B17ABA">
              <w:rPr>
                <w:lang w:val="pt-PT" w:eastAsia="zh-TW"/>
              </w:rPr>
              <w:br/>
              <w:t>•  BBs</w:t>
            </w:r>
            <w:r w:rsidR="00BC11C5" w:rsidRPr="00B17ABA">
              <w:rPr>
                <w:lang w:val="pt-PT" w:eastAsia="zh-TW"/>
              </w:rPr>
              <w:t>.</w:t>
            </w:r>
            <w:r w:rsidRPr="00B17ABA">
              <w:rPr>
                <w:lang w:val="pt-PT" w:eastAsia="zh-TW"/>
              </w:rPr>
              <w:br/>
              <w:t>•  CCBs</w:t>
            </w:r>
            <w:r w:rsidR="00BC11C5" w:rsidRPr="00B17ABA">
              <w:rPr>
                <w:lang w:val="pt-PT" w:eastAsia="zh-TW"/>
              </w:rPr>
              <w:t>.</w:t>
            </w:r>
            <w:r w:rsidRPr="00B17ABA">
              <w:rPr>
                <w:lang w:val="pt-PT" w:eastAsia="zh-TW"/>
              </w:rPr>
              <w:br/>
              <w:t>•  ACEIs/ARBs</w:t>
            </w:r>
            <w:r w:rsidR="00BC11C5" w:rsidRPr="00B17ABA">
              <w:rPr>
                <w:lang w:val="pt-PT" w:eastAsia="zh-TW"/>
              </w:rPr>
              <w:t>.</w:t>
            </w:r>
          </w:p>
        </w:tc>
        <w:tc>
          <w:tcPr>
            <w:tcW w:w="2027" w:type="pct"/>
            <w:tcBorders>
              <w:top w:val="nil"/>
              <w:left w:val="nil"/>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  Do nothing</w:t>
            </w:r>
            <w:r w:rsidR="00BC11C5" w:rsidRPr="00B17ABA">
              <w:rPr>
                <w:lang w:eastAsia="zh-TW"/>
              </w:rPr>
              <w:t>.</w:t>
            </w:r>
            <w:r w:rsidRPr="00B17ABA">
              <w:rPr>
                <w:lang w:eastAsia="zh-TW"/>
              </w:rPr>
              <w:br/>
              <w:t>•  </w:t>
            </w:r>
            <w:r w:rsidR="007559C5" w:rsidRPr="00B17ABA">
              <w:rPr>
                <w:lang w:eastAsia="zh-TW"/>
              </w:rPr>
              <w:t>Ds</w:t>
            </w:r>
            <w:r w:rsidR="00BC11C5" w:rsidRPr="00B17ABA">
              <w:rPr>
                <w:lang w:eastAsia="zh-TW"/>
              </w:rPr>
              <w:t>.</w:t>
            </w:r>
            <w:r w:rsidRPr="00B17ABA">
              <w:rPr>
                <w:lang w:eastAsia="zh-TW"/>
              </w:rPr>
              <w:br/>
              <w:t>•  BBs</w:t>
            </w:r>
            <w:r w:rsidR="00BC11C5" w:rsidRPr="00B17ABA">
              <w:rPr>
                <w:lang w:eastAsia="zh-TW"/>
              </w:rPr>
              <w:t>.</w:t>
            </w:r>
            <w:r w:rsidRPr="00B17ABA">
              <w:rPr>
                <w:lang w:eastAsia="zh-TW"/>
              </w:rPr>
              <w:br/>
              <w:t>•  CCBs</w:t>
            </w:r>
            <w:r w:rsidR="00BC11C5" w:rsidRPr="00B17ABA">
              <w:rPr>
                <w:lang w:eastAsia="zh-TW"/>
              </w:rPr>
              <w:t>.</w:t>
            </w:r>
            <w:r w:rsidRPr="00B17ABA">
              <w:rPr>
                <w:lang w:eastAsia="zh-TW"/>
              </w:rPr>
              <w:br/>
              <w:t>•  ACEIs/ARBs</w:t>
            </w:r>
            <w:r w:rsidR="00BC11C5" w:rsidRPr="00B17ABA">
              <w:rPr>
                <w:lang w:eastAsia="zh-TW"/>
              </w:rPr>
              <w:t>.</w:t>
            </w:r>
          </w:p>
        </w:tc>
      </w:tr>
      <w:tr w:rsidR="00560A9F" w:rsidRPr="00B17ABA" w:rsidTr="00560A9F">
        <w:trPr>
          <w:trHeight w:val="570"/>
        </w:trPr>
        <w:tc>
          <w:tcPr>
            <w:tcW w:w="749" w:type="pct"/>
            <w:tcBorders>
              <w:top w:val="single" w:sz="4" w:space="0" w:color="auto"/>
              <w:left w:val="single" w:sz="4" w:space="0" w:color="auto"/>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Treatment effectiveness</w:t>
            </w:r>
          </w:p>
        </w:tc>
        <w:tc>
          <w:tcPr>
            <w:tcW w:w="2224" w:type="pct"/>
            <w:tcBorders>
              <w:top w:val="single" w:sz="4" w:space="0" w:color="auto"/>
              <w:left w:val="nil"/>
              <w:bottom w:val="single" w:sz="4" w:space="0" w:color="auto"/>
              <w:right w:val="single" w:sz="4" w:space="0" w:color="auto"/>
            </w:tcBorders>
            <w:hideMark/>
          </w:tcPr>
          <w:p w:rsidR="00637F1B" w:rsidRPr="00B17ABA" w:rsidRDefault="00560A9F" w:rsidP="00C86F3D">
            <w:pPr>
              <w:pStyle w:val="TOC1"/>
              <w:numPr>
                <w:ilvl w:val="0"/>
                <w:numId w:val="39"/>
              </w:numPr>
              <w:spacing w:line="276" w:lineRule="auto"/>
              <w:ind w:left="154" w:hanging="218"/>
              <w:rPr>
                <w:lang w:eastAsia="zh-TW"/>
              </w:rPr>
            </w:pPr>
            <w:r w:rsidRPr="00B17ABA">
              <w:rPr>
                <w:lang w:eastAsia="zh-TW"/>
              </w:rPr>
              <w:t>A</w:t>
            </w:r>
            <w:r w:rsidR="00637F1B" w:rsidRPr="00B17ABA">
              <w:rPr>
                <w:lang w:eastAsia="zh-TW"/>
              </w:rPr>
              <w:t xml:space="preserve"> surrogate outcome modelling based on </w:t>
            </w:r>
            <w:r w:rsidR="004B0AF6" w:rsidRPr="00B17ABA">
              <w:rPr>
                <w:lang w:eastAsia="zh-TW"/>
              </w:rPr>
              <w:t>SBP lowering</w:t>
            </w:r>
            <w:r w:rsidR="00637F1B" w:rsidRPr="00B17ABA">
              <w:rPr>
                <w:lang w:eastAsia="zh-TW"/>
              </w:rPr>
              <w:t xml:space="preserve"> effect.</w:t>
            </w:r>
          </w:p>
        </w:tc>
        <w:tc>
          <w:tcPr>
            <w:tcW w:w="2027" w:type="pct"/>
            <w:tcBorders>
              <w:top w:val="single" w:sz="4" w:space="0" w:color="auto"/>
              <w:left w:val="nil"/>
              <w:bottom w:val="single" w:sz="4" w:space="0" w:color="auto"/>
              <w:right w:val="single" w:sz="4" w:space="0" w:color="auto"/>
            </w:tcBorders>
            <w:hideMark/>
          </w:tcPr>
          <w:p w:rsidR="00637F1B" w:rsidRPr="00B17ABA" w:rsidRDefault="00560A9F" w:rsidP="00C86F3D">
            <w:pPr>
              <w:pStyle w:val="TOC1"/>
              <w:numPr>
                <w:ilvl w:val="0"/>
                <w:numId w:val="39"/>
              </w:numPr>
              <w:spacing w:line="276" w:lineRule="auto"/>
              <w:ind w:left="229" w:hanging="218"/>
              <w:rPr>
                <w:lang w:eastAsia="zh-TW"/>
              </w:rPr>
            </w:pPr>
            <w:r w:rsidRPr="00B17ABA">
              <w:rPr>
                <w:lang w:eastAsia="zh-TW"/>
              </w:rPr>
              <w:t>T</w:t>
            </w:r>
            <w:r w:rsidR="00637F1B" w:rsidRPr="00B17ABA">
              <w:rPr>
                <w:lang w:eastAsia="zh-TW"/>
              </w:rPr>
              <w:t xml:space="preserve">he conventional </w:t>
            </w:r>
            <w:r w:rsidR="00F529A0" w:rsidRPr="00B17ABA">
              <w:rPr>
                <w:lang w:eastAsia="zh-TW"/>
              </w:rPr>
              <w:t>RR</w:t>
            </w:r>
            <w:r w:rsidR="00637F1B" w:rsidRPr="00B17ABA">
              <w:rPr>
                <w:lang w:eastAsia="zh-TW"/>
              </w:rPr>
              <w:t xml:space="preserve"> approach.</w:t>
            </w:r>
          </w:p>
        </w:tc>
      </w:tr>
      <w:tr w:rsidR="00560A9F" w:rsidRPr="00B17ABA" w:rsidTr="00560A9F">
        <w:trPr>
          <w:trHeight w:val="249"/>
        </w:trPr>
        <w:tc>
          <w:tcPr>
            <w:tcW w:w="749" w:type="pct"/>
            <w:tcBorders>
              <w:top w:val="single" w:sz="4" w:space="0" w:color="auto"/>
              <w:left w:val="single" w:sz="4" w:space="0" w:color="auto"/>
              <w:bottom w:val="single" w:sz="4" w:space="0" w:color="auto"/>
              <w:right w:val="single" w:sz="4" w:space="0" w:color="auto"/>
            </w:tcBorders>
            <w:hideMark/>
          </w:tcPr>
          <w:p w:rsidR="00637F1B" w:rsidRPr="00B17ABA" w:rsidRDefault="00637F1B" w:rsidP="006B37FC">
            <w:pPr>
              <w:pStyle w:val="TOC1"/>
              <w:spacing w:line="276" w:lineRule="auto"/>
              <w:rPr>
                <w:lang w:eastAsia="zh-TW"/>
              </w:rPr>
            </w:pPr>
            <w:r w:rsidRPr="00B17ABA">
              <w:rPr>
                <w:lang w:eastAsia="zh-TW"/>
              </w:rPr>
              <w:t>Outcome</w:t>
            </w:r>
          </w:p>
        </w:tc>
        <w:tc>
          <w:tcPr>
            <w:tcW w:w="2224" w:type="pct"/>
            <w:tcBorders>
              <w:top w:val="single" w:sz="4" w:space="0" w:color="auto"/>
              <w:left w:val="nil"/>
              <w:bottom w:val="single" w:sz="4" w:space="0" w:color="auto"/>
              <w:right w:val="single" w:sz="4" w:space="0" w:color="auto"/>
            </w:tcBorders>
            <w:hideMark/>
          </w:tcPr>
          <w:p w:rsidR="00637F1B" w:rsidRPr="00B17ABA" w:rsidRDefault="00637F1B" w:rsidP="00C86F3D">
            <w:pPr>
              <w:pStyle w:val="TOC1"/>
              <w:numPr>
                <w:ilvl w:val="0"/>
                <w:numId w:val="39"/>
              </w:numPr>
              <w:spacing w:line="276" w:lineRule="auto"/>
              <w:ind w:left="154" w:hanging="218"/>
              <w:rPr>
                <w:lang w:eastAsia="zh-TW"/>
              </w:rPr>
            </w:pPr>
            <w:r w:rsidRPr="00B17ABA">
              <w:rPr>
                <w:lang w:eastAsia="zh-TW"/>
              </w:rPr>
              <w:t>Total net benefit</w:t>
            </w:r>
            <w:r w:rsidR="00560A9F" w:rsidRPr="00B17ABA">
              <w:rPr>
                <w:lang w:eastAsia="zh-TW"/>
              </w:rPr>
              <w:t>.</w:t>
            </w:r>
          </w:p>
        </w:tc>
        <w:tc>
          <w:tcPr>
            <w:tcW w:w="2027" w:type="pct"/>
            <w:tcBorders>
              <w:top w:val="single" w:sz="4" w:space="0" w:color="auto"/>
              <w:left w:val="nil"/>
              <w:bottom w:val="single" w:sz="4" w:space="0" w:color="auto"/>
              <w:right w:val="single" w:sz="4" w:space="0" w:color="auto"/>
            </w:tcBorders>
            <w:hideMark/>
          </w:tcPr>
          <w:p w:rsidR="00637F1B" w:rsidRPr="00B17ABA" w:rsidRDefault="00637F1B" w:rsidP="00C86F3D">
            <w:pPr>
              <w:pStyle w:val="TOC1"/>
              <w:numPr>
                <w:ilvl w:val="0"/>
                <w:numId w:val="39"/>
              </w:numPr>
              <w:spacing w:line="276" w:lineRule="auto"/>
              <w:ind w:left="229" w:hanging="218"/>
              <w:rPr>
                <w:lang w:eastAsia="zh-TW"/>
              </w:rPr>
            </w:pPr>
            <w:r w:rsidRPr="00B17ABA">
              <w:rPr>
                <w:lang w:eastAsia="zh-TW"/>
              </w:rPr>
              <w:t>Cost-effectiveness</w:t>
            </w:r>
            <w:r w:rsidR="00560A9F" w:rsidRPr="00B17ABA">
              <w:rPr>
                <w:lang w:eastAsia="zh-TW"/>
              </w:rPr>
              <w:t xml:space="preserve"> and t</w:t>
            </w:r>
            <w:r w:rsidRPr="00B17ABA">
              <w:rPr>
                <w:lang w:eastAsia="zh-TW"/>
              </w:rPr>
              <w:t>otal net benefit</w:t>
            </w:r>
            <w:r w:rsidR="00560A9F" w:rsidRPr="00B17ABA">
              <w:rPr>
                <w:lang w:eastAsia="zh-TW"/>
              </w:rPr>
              <w:t>.</w:t>
            </w:r>
          </w:p>
        </w:tc>
      </w:tr>
    </w:tbl>
    <w:p w:rsidR="00CD0C51" w:rsidRPr="00B17ABA" w:rsidRDefault="00CD0C51" w:rsidP="001A2558">
      <w:pPr>
        <w:autoSpaceDE w:val="0"/>
        <w:autoSpaceDN w:val="0"/>
        <w:adjustRightInd w:val="0"/>
        <w:spacing w:line="240" w:lineRule="auto"/>
        <w:rPr>
          <w:rFonts w:ascii="Times New Roman" w:hAnsi="Times New Roman" w:cs="Times New Roman"/>
        </w:rPr>
      </w:pPr>
    </w:p>
    <w:p w:rsidR="00CD0C51" w:rsidRPr="00B17ABA" w:rsidRDefault="00CD0C51" w:rsidP="001A2558"/>
    <w:p w:rsidR="00B65E4C" w:rsidRPr="00B17ABA" w:rsidRDefault="00B65E4C" w:rsidP="001A2558">
      <w:pPr>
        <w:ind w:firstLine="0"/>
        <w:jc w:val="both"/>
        <w:sectPr w:rsidR="00B65E4C" w:rsidRPr="00B17ABA" w:rsidSect="00013330">
          <w:footerReference w:type="default" r:id="rId34"/>
          <w:pgSz w:w="11906" w:h="16838"/>
          <w:pgMar w:top="1701" w:right="1418" w:bottom="1701" w:left="2268" w:header="709" w:footer="709" w:gutter="0"/>
          <w:cols w:space="708"/>
          <w:docGrid w:linePitch="360"/>
        </w:sectPr>
      </w:pPr>
    </w:p>
    <w:p w:rsidR="00006F9D" w:rsidRPr="00B17ABA" w:rsidRDefault="00006F9D">
      <w:pPr>
        <w:pStyle w:val="Heading1"/>
        <w:ind w:left="0" w:firstLine="0"/>
      </w:pPr>
      <w:bookmarkStart w:id="200" w:name="_Toc426018050"/>
      <w:bookmarkStart w:id="201" w:name="_Toc390867614"/>
      <w:r w:rsidRPr="00B17ABA">
        <w:lastRenderedPageBreak/>
        <w:t xml:space="preserve">Modelling sequential drug decision problem for hypertension: </w:t>
      </w:r>
      <w:r w:rsidR="002675FA" w:rsidRPr="00B17ABA">
        <w:t>Implementation</w:t>
      </w:r>
      <w:bookmarkEnd w:id="200"/>
      <w:r w:rsidRPr="00B17ABA">
        <w:t xml:space="preserve"> </w:t>
      </w:r>
    </w:p>
    <w:p w:rsidR="00006F9D" w:rsidRPr="00B17ABA" w:rsidRDefault="00006F9D" w:rsidP="001A2558">
      <w:pPr>
        <w:pStyle w:val="Heading2"/>
      </w:pPr>
      <w:bookmarkStart w:id="202" w:name="_Toc426018051"/>
      <w:r w:rsidRPr="00B17ABA">
        <w:t>Chapter overview</w:t>
      </w:r>
      <w:bookmarkEnd w:id="202"/>
    </w:p>
    <w:p w:rsidR="00006F9D" w:rsidRPr="00B17ABA" w:rsidRDefault="00006F9D" w:rsidP="001A2558">
      <w:pPr>
        <w:jc w:val="both"/>
        <w:rPr>
          <w:rFonts w:ascii="Times New Roman" w:eastAsia="Malgun Gothic" w:hAnsi="Times New Roman" w:cs="Times New Roman"/>
          <w:lang w:eastAsia="ko-KR"/>
        </w:rPr>
      </w:pPr>
      <w:r w:rsidRPr="00B17ABA">
        <w:t xml:space="preserve">This chapter includes an overview of the developed simulation-based optimisation model. Particularly, this chapter describes </w:t>
      </w:r>
      <w:r w:rsidRPr="00B17ABA">
        <w:rPr>
          <w:rFonts w:ascii="Times New Roman" w:eastAsia="Malgun Gothic" w:hAnsi="Times New Roman" w:cs="Times New Roman"/>
          <w:lang w:eastAsia="ko-KR"/>
        </w:rPr>
        <w:t xml:space="preserve">how various optimisation methods including enumeration, </w:t>
      </w:r>
      <w:r w:rsidR="00072A66" w:rsidRPr="00B17ABA">
        <w:rPr>
          <w:rFonts w:ascii="Times New Roman" w:eastAsia="Malgun Gothic" w:hAnsi="Times New Roman" w:cs="Times New Roman"/>
          <w:lang w:eastAsia="ko-KR"/>
        </w:rPr>
        <w:t>GA</w:t>
      </w:r>
      <w:r w:rsidRPr="00B17ABA">
        <w:rPr>
          <w:rFonts w:ascii="Times New Roman" w:eastAsia="Malgun Gothic" w:hAnsi="Times New Roman" w:cs="Times New Roman"/>
          <w:lang w:eastAsia="ko-KR"/>
        </w:rPr>
        <w:t xml:space="preserve">, </w:t>
      </w:r>
      <w:r w:rsidR="00072A66" w:rsidRPr="00B17ABA">
        <w:rPr>
          <w:rFonts w:ascii="Times New Roman" w:eastAsia="Malgun Gothic" w:hAnsi="Times New Roman" w:cs="Times New Roman"/>
          <w:lang w:eastAsia="ko-KR"/>
        </w:rPr>
        <w:t>SA</w:t>
      </w:r>
      <w:r w:rsidRPr="00B17ABA">
        <w:rPr>
          <w:rFonts w:ascii="Times New Roman" w:eastAsia="Malgun Gothic" w:hAnsi="Times New Roman" w:cs="Times New Roman"/>
          <w:lang w:eastAsia="ko-KR"/>
        </w:rPr>
        <w:t xml:space="preserve"> and </w:t>
      </w:r>
      <w:r w:rsidR="00072A66" w:rsidRPr="00B17ABA">
        <w:rPr>
          <w:rFonts w:ascii="Times New Roman" w:eastAsia="Malgun Gothic" w:hAnsi="Times New Roman" w:cs="Times New Roman"/>
          <w:lang w:eastAsia="ko-KR"/>
        </w:rPr>
        <w:t>RL</w:t>
      </w:r>
      <w:r w:rsidRPr="00B17ABA">
        <w:rPr>
          <w:rFonts w:ascii="Times New Roman" w:eastAsia="Malgun Gothic" w:hAnsi="Times New Roman" w:cs="Times New Roman"/>
          <w:lang w:eastAsia="ko-KR"/>
        </w:rPr>
        <w:t xml:space="preserve"> </w:t>
      </w:r>
      <w:r w:rsidR="00FE6F72" w:rsidRPr="00B17ABA">
        <w:rPr>
          <w:rFonts w:ascii="Times New Roman" w:eastAsia="Malgun Gothic" w:hAnsi="Times New Roman" w:cs="Times New Roman"/>
          <w:lang w:eastAsia="ko-KR"/>
        </w:rPr>
        <w:t>a</w:t>
      </w:r>
      <w:r w:rsidRPr="00B17ABA">
        <w:rPr>
          <w:rFonts w:ascii="Times New Roman" w:eastAsia="Malgun Gothic" w:hAnsi="Times New Roman" w:cs="Times New Roman"/>
          <w:lang w:eastAsia="ko-KR"/>
        </w:rPr>
        <w:t xml:space="preserve">re implemented alongside the </w:t>
      </w:r>
      <w:r w:rsidR="00547C02" w:rsidRPr="00B17ABA">
        <w:rPr>
          <w:rFonts w:ascii="Times New Roman" w:eastAsia="Malgun Gothic" w:hAnsi="Times New Roman" w:cs="Times New Roman"/>
          <w:lang w:eastAsia="ko-KR"/>
        </w:rPr>
        <w:t>underlying evaluation</w:t>
      </w:r>
      <w:r w:rsidRPr="00B17ABA">
        <w:rPr>
          <w:rFonts w:ascii="Times New Roman" w:eastAsia="Malgun Gothic" w:hAnsi="Times New Roman" w:cs="Times New Roman"/>
          <w:lang w:eastAsia="ko-KR"/>
        </w:rPr>
        <w:t xml:space="preserve"> model described in the previous chapter. </w:t>
      </w:r>
      <w:r w:rsidR="00FE6F72" w:rsidRPr="00B17ABA">
        <w:rPr>
          <w:rFonts w:ascii="Times New Roman" w:eastAsia="Malgun Gothic" w:hAnsi="Times New Roman" w:cs="Times New Roman"/>
          <w:lang w:eastAsia="ko-KR"/>
        </w:rPr>
        <w:t>The summary of the functions and pseudo-codes of optimisation algorithms used in the hypertension SDDP model are provided.</w:t>
      </w:r>
    </w:p>
    <w:p w:rsidR="00006F9D" w:rsidRPr="00B17ABA" w:rsidRDefault="00006F9D" w:rsidP="001A2558">
      <w:pPr>
        <w:pStyle w:val="Heading2"/>
      </w:pPr>
      <w:bookmarkStart w:id="203" w:name="_Toc426018052"/>
      <w:r w:rsidRPr="00B17ABA">
        <w:t>Overview of the hypertension SDDP optimisation model</w:t>
      </w:r>
      <w:bookmarkEnd w:id="203"/>
    </w:p>
    <w:p w:rsidR="00933FE6" w:rsidRPr="00B17ABA" w:rsidRDefault="00006F9D">
      <w:pPr>
        <w:jc w:val="both"/>
        <w:rPr>
          <w:rFonts w:cstheme="majorBidi"/>
          <w:lang w:eastAsia="ko-KR"/>
        </w:rPr>
      </w:pPr>
      <w:r w:rsidRPr="00B17ABA">
        <w:rPr>
          <w:rFonts w:cstheme="majorBidi"/>
        </w:rPr>
        <w:t>The hypertension SDDP optimisation model consist</w:t>
      </w:r>
      <w:r w:rsidR="00F263A5" w:rsidRPr="00B17ABA">
        <w:rPr>
          <w:rFonts w:eastAsia="Malgun Gothic" w:cstheme="majorBidi"/>
          <w:lang w:eastAsia="ko-KR"/>
        </w:rPr>
        <w:t>s</w:t>
      </w:r>
      <w:r w:rsidRPr="00B17ABA">
        <w:rPr>
          <w:rFonts w:cstheme="majorBidi"/>
        </w:rPr>
        <w:t xml:space="preserve"> of a set of functions</w:t>
      </w:r>
      <w:r w:rsidR="00EF78CF" w:rsidRPr="00B17ABA">
        <w:rPr>
          <w:rFonts w:cstheme="majorBidi"/>
        </w:rPr>
        <w:t xml:space="preserve"> written in m-files</w:t>
      </w:r>
      <w:r w:rsidR="00261D38" w:rsidRPr="00B17ABA">
        <w:rPr>
          <w:rFonts w:cstheme="majorBidi"/>
        </w:rPr>
        <w:t>, which is the name of script file in Matlab</w:t>
      </w:r>
      <w:r w:rsidRPr="00B17ABA">
        <w:rPr>
          <w:rFonts w:cstheme="majorBidi"/>
        </w:rPr>
        <w:t xml:space="preserve"> (</w:t>
      </w:r>
      <w:r w:rsidR="00754100" w:rsidRPr="00B17ABA">
        <w:rPr>
          <w:rFonts w:cstheme="majorBidi"/>
        </w:rPr>
        <w:t>s</w:t>
      </w:r>
      <w:r w:rsidR="00313AF7" w:rsidRPr="00B17ABA">
        <w:rPr>
          <w:rFonts w:cstheme="majorBidi"/>
        </w:rPr>
        <w:t>ee</w:t>
      </w:r>
      <w:r w:rsidRPr="00B17ABA">
        <w:rPr>
          <w:rFonts w:cstheme="majorBidi"/>
        </w:rPr>
        <w:t xml:space="preserve"> </w:t>
      </w:r>
      <w:r w:rsidR="006032E6" w:rsidRPr="00B17ABA">
        <w:rPr>
          <w:rFonts w:cstheme="majorBidi"/>
        </w:rPr>
        <w:fldChar w:fldCharType="begin"/>
      </w:r>
      <w:r w:rsidR="006032E6" w:rsidRPr="00B17ABA">
        <w:rPr>
          <w:rFonts w:cstheme="majorBidi"/>
        </w:rPr>
        <w:instrText xml:space="preserve"> REF _Ref423697999 \h </w:instrText>
      </w:r>
      <w:r w:rsidR="00B17ABA">
        <w:rPr>
          <w:rFonts w:cstheme="majorBidi"/>
        </w:rPr>
        <w:instrText xml:space="preserve"> \* MERGEFORMAT </w:instrText>
      </w:r>
      <w:r w:rsidR="006032E6" w:rsidRPr="00B17ABA">
        <w:rPr>
          <w:rFonts w:cstheme="majorBidi"/>
        </w:rPr>
      </w:r>
      <w:r w:rsidR="006032E6" w:rsidRPr="00B17ABA">
        <w:rPr>
          <w:rFonts w:cstheme="majorBidi"/>
        </w:rPr>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1</w:t>
      </w:r>
      <w:r w:rsidR="006032E6" w:rsidRPr="00B17ABA">
        <w:rPr>
          <w:rFonts w:cstheme="majorBidi"/>
        </w:rPr>
        <w:fldChar w:fldCharType="end"/>
      </w:r>
      <w:r w:rsidR="007311B4" w:rsidRPr="00B17ABA">
        <w:rPr>
          <w:rFonts w:cstheme="majorBidi"/>
        </w:rPr>
        <w:t>).</w:t>
      </w:r>
      <w:r w:rsidRPr="00B17ABA">
        <w:rPr>
          <w:rFonts w:cstheme="majorBidi"/>
        </w:rPr>
        <w:t xml:space="preserve"> </w:t>
      </w:r>
      <w:r w:rsidR="00FE6F72" w:rsidRPr="00B17ABA">
        <w:rPr>
          <w:rFonts w:cstheme="majorBidi"/>
        </w:rPr>
        <w:t>It</w:t>
      </w:r>
      <w:r w:rsidRPr="00B17ABA">
        <w:rPr>
          <w:rFonts w:cstheme="majorBidi"/>
        </w:rPr>
        <w:t xml:space="preserve"> start</w:t>
      </w:r>
      <w:r w:rsidR="00F263A5" w:rsidRPr="00B17ABA">
        <w:rPr>
          <w:rFonts w:eastAsia="Malgun Gothic" w:cstheme="majorBidi"/>
          <w:lang w:eastAsia="ko-KR"/>
        </w:rPr>
        <w:t>s</w:t>
      </w:r>
      <w:r w:rsidRPr="00B17ABA">
        <w:rPr>
          <w:rFonts w:cstheme="majorBidi"/>
        </w:rPr>
        <w:t xml:space="preserve"> with ‘OptModel’</w:t>
      </w:r>
      <w:r w:rsidR="003A2511" w:rsidRPr="00B17ABA">
        <w:rPr>
          <w:rFonts w:cstheme="majorBidi"/>
        </w:rPr>
        <w:t>,</w:t>
      </w:r>
      <w:r w:rsidRPr="00B17ABA">
        <w:rPr>
          <w:rFonts w:cstheme="majorBidi"/>
        </w:rPr>
        <w:t xml:space="preserve"> which allow</w:t>
      </w:r>
      <w:r w:rsidR="00F263A5" w:rsidRPr="00B17ABA">
        <w:rPr>
          <w:rFonts w:eastAsia="Malgun Gothic" w:cstheme="majorBidi"/>
          <w:lang w:eastAsia="ko-KR"/>
        </w:rPr>
        <w:t>s</w:t>
      </w:r>
      <w:r w:rsidRPr="00B17ABA">
        <w:rPr>
          <w:rFonts w:cstheme="majorBidi"/>
        </w:rPr>
        <w:t xml:space="preserve"> selecting different scenarios to test </w:t>
      </w:r>
      <w:r w:rsidR="00293C12" w:rsidRPr="00B17ABA">
        <w:rPr>
          <w:rFonts w:cstheme="majorBidi"/>
        </w:rPr>
        <w:t xml:space="preserve">using one of the optimisation methods </w:t>
      </w:r>
      <w:r w:rsidRPr="00B17ABA">
        <w:rPr>
          <w:rFonts w:eastAsia="Malgun Gothic" w:cstheme="majorBidi" w:hint="eastAsia"/>
          <w:lang w:eastAsia="ko-KR"/>
        </w:rPr>
        <w:t>selected</w:t>
      </w:r>
      <w:r w:rsidRPr="00B17ABA">
        <w:rPr>
          <w:rFonts w:eastAsia="Malgun Gothic" w:cstheme="majorBidi"/>
          <w:lang w:eastAsia="ko-KR"/>
        </w:rPr>
        <w:t xml:space="preserve"> for implementation</w:t>
      </w:r>
      <w:r w:rsidRPr="00B17ABA">
        <w:rPr>
          <w:rFonts w:eastAsia="Malgun Gothic" w:cstheme="majorBidi" w:hint="eastAsia"/>
          <w:lang w:eastAsia="ko-KR"/>
        </w:rPr>
        <w:t>.</w:t>
      </w:r>
      <w:r w:rsidRPr="00B17ABA">
        <w:rPr>
          <w:rFonts w:cstheme="majorBidi"/>
        </w:rPr>
        <w:t xml:space="preserve"> The base model </w:t>
      </w:r>
      <w:r w:rsidR="00F263A5" w:rsidRPr="00B17ABA">
        <w:rPr>
          <w:rFonts w:eastAsia="Malgun Gothic" w:cstheme="majorBidi"/>
          <w:lang w:eastAsia="ko-KR"/>
        </w:rPr>
        <w:t>i</w:t>
      </w:r>
      <w:r w:rsidRPr="00B17ABA">
        <w:rPr>
          <w:rFonts w:cstheme="majorBidi"/>
        </w:rPr>
        <w:t xml:space="preserve">s designed to simulate a cohort of </w:t>
      </w:r>
      <w:r w:rsidR="00293C12" w:rsidRPr="00B17ABA">
        <w:rPr>
          <w:rFonts w:cstheme="majorBidi"/>
        </w:rPr>
        <w:t>60 year</w:t>
      </w:r>
      <w:r w:rsidR="00FE6F72" w:rsidRPr="00B17ABA">
        <w:rPr>
          <w:rFonts w:cstheme="majorBidi"/>
        </w:rPr>
        <w:t xml:space="preserve"> old </w:t>
      </w:r>
      <w:r w:rsidRPr="00B17ABA">
        <w:rPr>
          <w:rFonts w:eastAsia="Malgun Gothic" w:cstheme="majorBidi" w:hint="eastAsia"/>
          <w:lang w:eastAsia="ko-KR"/>
        </w:rPr>
        <w:t xml:space="preserve">male </w:t>
      </w:r>
      <w:r w:rsidRPr="00B17ABA">
        <w:rPr>
          <w:rFonts w:cstheme="majorBidi"/>
        </w:rPr>
        <w:t xml:space="preserve">patients </w:t>
      </w:r>
      <w:r w:rsidR="004E2341" w:rsidRPr="00B17ABA">
        <w:rPr>
          <w:rFonts w:cstheme="majorBidi"/>
        </w:rPr>
        <w:t>whose mean SBP was 173.5</w:t>
      </w:r>
      <w:r w:rsidR="007311B4" w:rsidRPr="00B17ABA">
        <w:rPr>
          <w:rFonts w:cstheme="majorBidi"/>
        </w:rPr>
        <w:t xml:space="preserve"> </w:t>
      </w:r>
      <w:r w:rsidR="004E2341" w:rsidRPr="00B17ABA">
        <w:rPr>
          <w:rFonts w:cstheme="majorBidi"/>
        </w:rPr>
        <w:t xml:space="preserve">mmHg. Every three months they </w:t>
      </w:r>
      <w:r w:rsidR="00C0419B" w:rsidRPr="00B17ABA">
        <w:rPr>
          <w:rFonts w:cstheme="majorBidi"/>
        </w:rPr>
        <w:t xml:space="preserve">experience </w:t>
      </w:r>
      <w:r w:rsidRPr="00B17ABA">
        <w:rPr>
          <w:rFonts w:cstheme="majorBidi"/>
        </w:rPr>
        <w:t>one of three health states</w:t>
      </w:r>
      <w:r w:rsidR="00293C12" w:rsidRPr="00B17ABA">
        <w:rPr>
          <w:rFonts w:cstheme="majorBidi"/>
        </w:rPr>
        <w:t xml:space="preserve"> (</w:t>
      </w:r>
      <w:r w:rsidR="004E2341" w:rsidRPr="00B17ABA">
        <w:rPr>
          <w:rFonts w:cstheme="majorBidi"/>
        </w:rPr>
        <w:t xml:space="preserve">i.e., </w:t>
      </w:r>
      <w:r w:rsidR="004E2341" w:rsidRPr="00B17ABA">
        <w:rPr>
          <w:rFonts w:eastAsia="Malgun Gothic" w:cstheme="majorBidi"/>
          <w:i/>
          <w:iCs/>
          <w:lang w:eastAsia="ko-KR"/>
        </w:rPr>
        <w:t>S</w:t>
      </w:r>
      <w:r w:rsidR="006032E6" w:rsidRPr="00B17ABA">
        <w:rPr>
          <w:rFonts w:eastAsia="Malgun Gothic" w:cstheme="majorBidi"/>
          <w:i/>
          <w:iCs/>
          <w:lang w:eastAsia="ko-KR"/>
        </w:rPr>
        <w:t>uccess</w:t>
      </w:r>
      <w:r w:rsidRPr="00B17ABA">
        <w:rPr>
          <w:rFonts w:eastAsia="Malgun Gothic" w:cstheme="majorBidi" w:hint="eastAsia"/>
          <w:lang w:eastAsia="ko-KR"/>
        </w:rPr>
        <w:t xml:space="preserve">, </w:t>
      </w:r>
      <w:r w:rsidR="004E2341" w:rsidRPr="00B17ABA">
        <w:rPr>
          <w:rFonts w:eastAsia="Malgun Gothic" w:cstheme="majorBidi"/>
          <w:i/>
          <w:iCs/>
          <w:lang w:eastAsia="ko-KR"/>
        </w:rPr>
        <w:t>F</w:t>
      </w:r>
      <w:r w:rsidR="006032E6" w:rsidRPr="009923E9">
        <w:rPr>
          <w:rFonts w:eastAsia="Malgun Gothic" w:cstheme="majorBidi"/>
          <w:i/>
          <w:iCs/>
          <w:lang w:eastAsia="ko-KR"/>
        </w:rPr>
        <w:t>ailure</w:t>
      </w:r>
      <w:r w:rsidRPr="00B17ABA">
        <w:rPr>
          <w:rFonts w:eastAsia="Malgun Gothic" w:cstheme="majorBidi" w:hint="eastAsia"/>
          <w:lang w:eastAsia="ko-KR"/>
        </w:rPr>
        <w:t xml:space="preserve"> </w:t>
      </w:r>
      <w:r w:rsidR="00293C12" w:rsidRPr="00B17ABA">
        <w:rPr>
          <w:rFonts w:eastAsia="Malgun Gothic" w:cstheme="majorBidi"/>
          <w:lang w:eastAsia="ko-KR"/>
        </w:rPr>
        <w:t>or</w:t>
      </w:r>
      <w:r w:rsidRPr="00B17ABA">
        <w:rPr>
          <w:rFonts w:eastAsia="Malgun Gothic" w:cstheme="majorBidi" w:hint="eastAsia"/>
          <w:lang w:eastAsia="ko-KR"/>
        </w:rPr>
        <w:t xml:space="preserve"> </w:t>
      </w:r>
      <w:r w:rsidR="004E2341" w:rsidRPr="00B17ABA">
        <w:rPr>
          <w:rFonts w:eastAsia="Malgun Gothic" w:cstheme="majorBidi"/>
          <w:i/>
          <w:iCs/>
          <w:lang w:eastAsia="ko-KR"/>
        </w:rPr>
        <w:t>D</w:t>
      </w:r>
      <w:r w:rsidRPr="00B17ABA">
        <w:rPr>
          <w:rFonts w:eastAsia="Malgun Gothic" w:cstheme="majorBidi" w:hint="eastAsia"/>
          <w:i/>
          <w:iCs/>
          <w:lang w:eastAsia="ko-KR"/>
        </w:rPr>
        <w:t>eath</w:t>
      </w:r>
      <w:r w:rsidR="00293C12" w:rsidRPr="00B17ABA">
        <w:rPr>
          <w:rFonts w:eastAsia="Malgun Gothic" w:cstheme="majorBidi"/>
          <w:i/>
          <w:iCs/>
          <w:lang w:eastAsia="ko-KR"/>
        </w:rPr>
        <w:t>)</w:t>
      </w:r>
      <w:r w:rsidRPr="00B17ABA">
        <w:rPr>
          <w:rFonts w:cstheme="majorBidi"/>
        </w:rPr>
        <w:t xml:space="preserve">. There </w:t>
      </w:r>
      <w:r w:rsidR="00F263A5" w:rsidRPr="00B17ABA">
        <w:rPr>
          <w:rFonts w:eastAsia="Malgun Gothic" w:cstheme="majorBidi"/>
          <w:lang w:eastAsia="ko-KR"/>
        </w:rPr>
        <w:t>a</w:t>
      </w:r>
      <w:r w:rsidRPr="00B17ABA">
        <w:rPr>
          <w:rFonts w:eastAsia="Malgun Gothic" w:cstheme="majorBidi" w:hint="eastAsia"/>
          <w:lang w:eastAsia="ko-KR"/>
        </w:rPr>
        <w:t>re</w:t>
      </w:r>
      <w:r w:rsidRPr="00B17ABA">
        <w:rPr>
          <w:rFonts w:cstheme="majorBidi"/>
        </w:rPr>
        <w:t xml:space="preserve"> 14 potential active treatment options including </w:t>
      </w:r>
      <w:r w:rsidR="00FE6F72" w:rsidRPr="00B17ABA">
        <w:rPr>
          <w:rFonts w:cstheme="majorBidi"/>
        </w:rPr>
        <w:t xml:space="preserve">four </w:t>
      </w:r>
      <w:r w:rsidRPr="00B17ABA">
        <w:rPr>
          <w:rFonts w:cstheme="majorBidi"/>
        </w:rPr>
        <w:t>single drug</w:t>
      </w:r>
      <w:r w:rsidR="00FE6F72" w:rsidRPr="00B17ABA">
        <w:rPr>
          <w:rFonts w:cstheme="majorBidi"/>
        </w:rPr>
        <w:t>s and their</w:t>
      </w:r>
      <w:r w:rsidRPr="00B17ABA">
        <w:rPr>
          <w:rFonts w:cstheme="majorBidi"/>
        </w:rPr>
        <w:t xml:space="preserve"> two</w:t>
      </w:r>
      <w:r w:rsidR="00FE6F72" w:rsidRPr="00B17ABA">
        <w:rPr>
          <w:rFonts w:cstheme="majorBidi"/>
        </w:rPr>
        <w:t xml:space="preserve"> or</w:t>
      </w:r>
      <w:r w:rsidRPr="00B17ABA">
        <w:rPr>
          <w:rFonts w:cstheme="majorBidi"/>
        </w:rPr>
        <w:t xml:space="preserve"> three</w:t>
      </w:r>
      <w:r w:rsidR="00FE6F72" w:rsidRPr="00B17ABA">
        <w:rPr>
          <w:rFonts w:cstheme="majorBidi"/>
        </w:rPr>
        <w:t xml:space="preserve"> </w:t>
      </w:r>
      <w:r w:rsidRPr="00B17ABA">
        <w:rPr>
          <w:rFonts w:cstheme="majorBidi"/>
        </w:rPr>
        <w:t>drug</w:t>
      </w:r>
      <w:r w:rsidR="00293C12" w:rsidRPr="00B17ABA">
        <w:rPr>
          <w:rFonts w:cstheme="majorBidi"/>
        </w:rPr>
        <w:t xml:space="preserve"> combination</w:t>
      </w:r>
      <w:r w:rsidR="00FE6F72" w:rsidRPr="00B17ABA">
        <w:rPr>
          <w:rFonts w:cstheme="majorBidi"/>
        </w:rPr>
        <w:t>s</w:t>
      </w:r>
      <w:r w:rsidRPr="00B17ABA">
        <w:rPr>
          <w:rFonts w:cstheme="majorBidi"/>
        </w:rPr>
        <w:t xml:space="preserve">. No treatment </w:t>
      </w:r>
      <w:r w:rsidR="00F263A5" w:rsidRPr="00B17ABA">
        <w:rPr>
          <w:rFonts w:eastAsia="Malgun Gothic" w:cstheme="majorBidi"/>
          <w:lang w:eastAsia="ko-KR"/>
        </w:rPr>
        <w:t>i</w:t>
      </w:r>
      <w:r w:rsidRPr="00B17ABA">
        <w:rPr>
          <w:rFonts w:cstheme="majorBidi"/>
        </w:rPr>
        <w:t xml:space="preserve">s </w:t>
      </w:r>
      <w:r w:rsidR="00933FE6" w:rsidRPr="00B17ABA">
        <w:rPr>
          <w:rFonts w:eastAsia="Malgun Gothic" w:cstheme="majorBidi"/>
          <w:lang w:eastAsia="ko-KR"/>
        </w:rPr>
        <w:t>included onl</w:t>
      </w:r>
      <w:r w:rsidRPr="00B17ABA">
        <w:rPr>
          <w:rFonts w:cstheme="majorBidi"/>
        </w:rPr>
        <w:t>y for the purpose of model validation</w:t>
      </w:r>
      <w:r w:rsidR="00933FE6" w:rsidRPr="00B17ABA">
        <w:rPr>
          <w:rFonts w:cstheme="majorBidi"/>
        </w:rPr>
        <w:t xml:space="preserve">, but </w:t>
      </w:r>
      <w:r w:rsidRPr="00B17ABA">
        <w:rPr>
          <w:rFonts w:cstheme="majorBidi"/>
        </w:rPr>
        <w:t>not included in sequential treatment strategies.</w:t>
      </w:r>
      <w:r w:rsidR="00933FE6" w:rsidRPr="00B17ABA">
        <w:rPr>
          <w:rFonts w:cstheme="majorBidi"/>
        </w:rPr>
        <w:t xml:space="preserve"> </w:t>
      </w:r>
      <w:r w:rsidR="00F263A5" w:rsidRPr="00B17ABA">
        <w:rPr>
          <w:rFonts w:cstheme="majorBidi"/>
          <w:lang w:eastAsia="ko-KR"/>
        </w:rPr>
        <w:t>The number of drugs used for the drug switching period i</w:t>
      </w:r>
      <w:r w:rsidR="00F263A5" w:rsidRPr="00B17ABA">
        <w:rPr>
          <w:rFonts w:eastAsia="Malgun Gothic" w:cstheme="majorBidi" w:hint="eastAsia"/>
          <w:lang w:eastAsia="ko-KR"/>
        </w:rPr>
        <w:t>s</w:t>
      </w:r>
      <w:r w:rsidR="00F263A5" w:rsidRPr="00B17ABA">
        <w:rPr>
          <w:rFonts w:eastAsia="Malgun Gothic" w:cstheme="majorBidi"/>
          <w:lang w:eastAsia="ko-KR"/>
        </w:rPr>
        <w:t xml:space="preserve"> </w:t>
      </w:r>
      <w:r w:rsidR="00F263A5" w:rsidRPr="00B17ABA">
        <w:rPr>
          <w:rFonts w:cstheme="majorBidi"/>
          <w:lang w:eastAsia="ko-KR"/>
        </w:rPr>
        <w:t>four (i.e., the maximum number of drug switches is three</w:t>
      </w:r>
      <w:r w:rsidR="00FE6F72" w:rsidRPr="00B17ABA">
        <w:rPr>
          <w:rFonts w:cstheme="majorBidi"/>
          <w:lang w:eastAsia="ko-KR"/>
        </w:rPr>
        <w:t>)</w:t>
      </w:r>
      <w:r w:rsidR="00F263A5" w:rsidRPr="00B17ABA">
        <w:rPr>
          <w:rFonts w:cstheme="majorBidi"/>
          <w:lang w:eastAsia="ko-KR"/>
        </w:rPr>
        <w:t xml:space="preserve">. </w:t>
      </w:r>
      <w:r w:rsidR="00933FE6" w:rsidRPr="00B17ABA">
        <w:rPr>
          <w:rFonts w:eastAsia="Malgun Gothic" w:cstheme="majorBidi"/>
          <w:lang w:eastAsia="ko-KR"/>
        </w:rPr>
        <w:t>T</w:t>
      </w:r>
      <w:r w:rsidR="00933FE6" w:rsidRPr="00B17ABA">
        <w:rPr>
          <w:rFonts w:cstheme="majorBidi"/>
          <w:lang w:eastAsia="ko-KR"/>
        </w:rPr>
        <w:t>he applied decision rule restricted the first-line drug to a single drug and the second-line drug to either a single or two-drug combination</w:t>
      </w:r>
      <w:r w:rsidR="00FE6F72" w:rsidRPr="00B17ABA">
        <w:rPr>
          <w:rFonts w:cstheme="majorBidi"/>
          <w:lang w:eastAsia="ko-KR"/>
        </w:rPr>
        <w:t>. Three-</w:t>
      </w:r>
      <w:r w:rsidR="00933FE6" w:rsidRPr="00B17ABA">
        <w:rPr>
          <w:rFonts w:cstheme="majorBidi"/>
          <w:lang w:eastAsia="ko-KR"/>
        </w:rPr>
        <w:t>drug combinations were on</w:t>
      </w:r>
      <w:r w:rsidR="00FE6F72" w:rsidRPr="00B17ABA">
        <w:rPr>
          <w:rFonts w:cstheme="majorBidi"/>
          <w:lang w:eastAsia="ko-KR"/>
        </w:rPr>
        <w:t>ly allowed after the use of two-</w:t>
      </w:r>
      <w:r w:rsidR="00933FE6" w:rsidRPr="00B17ABA">
        <w:rPr>
          <w:rFonts w:cstheme="majorBidi"/>
          <w:lang w:eastAsia="ko-KR"/>
        </w:rPr>
        <w:t>drug combination</w:t>
      </w:r>
      <w:r w:rsidR="00FE6F72" w:rsidRPr="00B17ABA">
        <w:rPr>
          <w:rFonts w:cstheme="majorBidi"/>
          <w:lang w:eastAsia="ko-KR"/>
        </w:rPr>
        <w:t>s</w:t>
      </w:r>
      <w:r w:rsidR="00933FE6" w:rsidRPr="00B17ABA">
        <w:rPr>
          <w:rFonts w:cstheme="majorBidi"/>
          <w:lang w:eastAsia="ko-KR"/>
        </w:rPr>
        <w:t xml:space="preserve">. </w:t>
      </w:r>
    </w:p>
    <w:p w:rsidR="00344BC1" w:rsidRPr="00B17ABA" w:rsidRDefault="00344BC1" w:rsidP="001A2558">
      <w:pPr>
        <w:pStyle w:val="Caption"/>
        <w:rPr>
          <w:rFonts w:cstheme="majorBidi"/>
          <w:lang w:eastAsia="ko-KR"/>
        </w:rPr>
      </w:pPr>
      <w:r w:rsidRPr="00B17ABA">
        <w:rPr>
          <w:rFonts w:cstheme="majorBidi"/>
          <w:lang w:eastAsia="ko-KR"/>
        </w:rPr>
        <w:br w:type="page"/>
      </w:r>
    </w:p>
    <w:p w:rsidR="00EF78CF" w:rsidRPr="00B17ABA" w:rsidRDefault="00EF78CF" w:rsidP="001A2558">
      <w:pPr>
        <w:pStyle w:val="Caption"/>
      </w:pPr>
      <w:bookmarkStart w:id="204" w:name="_Ref423697999"/>
      <w:bookmarkStart w:id="205" w:name="_Toc426018651"/>
      <w:r w:rsidRPr="00B17ABA">
        <w:lastRenderedPageBreak/>
        <w:t xml:space="preserve">Table </w:t>
      </w:r>
      <w:fldSimple w:instr=" STYLEREF 1 \s ">
        <w:r w:rsidR="006F6429" w:rsidRPr="00B17ABA">
          <w:rPr>
            <w:noProof/>
            <w:cs/>
          </w:rPr>
          <w:t>‎</w:t>
        </w:r>
        <w:r w:rsidR="006F6429" w:rsidRPr="00B17ABA">
          <w:rPr>
            <w:noProof/>
          </w:rPr>
          <w:t>6</w:t>
        </w:r>
      </w:fldSimple>
      <w:r w:rsidR="002804C0" w:rsidRPr="00B17ABA">
        <w:t>.</w:t>
      </w:r>
      <w:fldSimple w:instr=" SEQ Table \* ARABIC \s 1 ">
        <w:r w:rsidR="006F6429" w:rsidRPr="00B17ABA">
          <w:rPr>
            <w:noProof/>
          </w:rPr>
          <w:t>1</w:t>
        </w:r>
      </w:fldSimple>
      <w:bookmarkEnd w:id="204"/>
      <w:r w:rsidRPr="00B17ABA">
        <w:t>. Summary of the functions included in the hypertension SDDP model</w:t>
      </w:r>
      <w:bookmarkEnd w:id="205"/>
    </w:p>
    <w:tbl>
      <w:tblPr>
        <w:tblStyle w:val="TableGrid"/>
        <w:tblW w:w="0" w:type="auto"/>
        <w:tblLook w:val="04A0" w:firstRow="1" w:lastRow="0" w:firstColumn="1" w:lastColumn="0" w:noHBand="0" w:noVBand="1"/>
      </w:tblPr>
      <w:tblGrid>
        <w:gridCol w:w="2888"/>
        <w:gridCol w:w="5548"/>
      </w:tblGrid>
      <w:tr w:rsidR="00EF78CF" w:rsidRPr="00B17ABA" w:rsidTr="00560A9F">
        <w:tc>
          <w:tcPr>
            <w:tcW w:w="3085" w:type="dxa"/>
            <w:tcBorders>
              <w:bottom w:val="double" w:sz="4" w:space="0" w:color="auto"/>
            </w:tcBorders>
          </w:tcPr>
          <w:p w:rsidR="00EF78CF" w:rsidRPr="00B17ABA" w:rsidRDefault="00EF78CF" w:rsidP="007311B4">
            <w:pPr>
              <w:pStyle w:val="TOC1"/>
              <w:spacing w:line="276" w:lineRule="auto"/>
            </w:pPr>
            <w:r w:rsidRPr="00B17ABA">
              <w:t>Functions</w:t>
            </w:r>
          </w:p>
        </w:tc>
        <w:tc>
          <w:tcPr>
            <w:tcW w:w="6157" w:type="dxa"/>
            <w:tcBorders>
              <w:bottom w:val="double" w:sz="4" w:space="0" w:color="auto"/>
            </w:tcBorders>
          </w:tcPr>
          <w:p w:rsidR="00EF78CF" w:rsidRPr="00B17ABA" w:rsidRDefault="00EF78CF" w:rsidP="007311B4">
            <w:pPr>
              <w:pStyle w:val="TOC1"/>
              <w:spacing w:line="276" w:lineRule="auto"/>
            </w:pPr>
            <w:r w:rsidRPr="00B17ABA">
              <w:t>Description</w:t>
            </w:r>
          </w:p>
        </w:tc>
      </w:tr>
      <w:tr w:rsidR="00EF78CF" w:rsidRPr="00B17ABA" w:rsidTr="00560A9F">
        <w:tc>
          <w:tcPr>
            <w:tcW w:w="3085" w:type="dxa"/>
            <w:tcBorders>
              <w:top w:val="double" w:sz="4" w:space="0" w:color="auto"/>
            </w:tcBorders>
          </w:tcPr>
          <w:p w:rsidR="00EF78CF" w:rsidRPr="00B17ABA" w:rsidRDefault="00EF78CF" w:rsidP="007311B4">
            <w:pPr>
              <w:pStyle w:val="TOC1"/>
              <w:spacing w:line="276" w:lineRule="auto"/>
              <w:rPr>
                <w:lang w:val="it-IT"/>
              </w:rPr>
            </w:pPr>
            <w:r w:rsidRPr="00B17ABA">
              <w:rPr>
                <w:lang w:val="it-IT"/>
              </w:rPr>
              <w:t>OptModel</w:t>
            </w:r>
          </w:p>
        </w:tc>
        <w:tc>
          <w:tcPr>
            <w:tcW w:w="6157" w:type="dxa"/>
            <w:tcBorders>
              <w:top w:val="double" w:sz="4" w:space="0" w:color="auto"/>
            </w:tcBorders>
          </w:tcPr>
          <w:p w:rsidR="00EF78CF" w:rsidRPr="00B17ABA" w:rsidRDefault="00EF78CF" w:rsidP="007311B4">
            <w:pPr>
              <w:pStyle w:val="TOC1"/>
              <w:spacing w:line="276" w:lineRule="auto"/>
            </w:pPr>
            <w:r w:rsidRPr="00B17ABA">
              <w:t>Selects the scenario</w:t>
            </w:r>
            <w:r w:rsidR="00261D38" w:rsidRPr="00B17ABA">
              <w:t xml:space="preserve"> to test</w:t>
            </w:r>
          </w:p>
        </w:tc>
      </w:tr>
      <w:tr w:rsidR="00EF78CF" w:rsidRPr="00B17ABA" w:rsidTr="00EF78CF">
        <w:tc>
          <w:tcPr>
            <w:tcW w:w="3085" w:type="dxa"/>
          </w:tcPr>
          <w:p w:rsidR="00EF78CF" w:rsidRPr="00B17ABA" w:rsidRDefault="00EF78CF" w:rsidP="007311B4">
            <w:pPr>
              <w:pStyle w:val="TOC1"/>
              <w:spacing w:line="276" w:lineRule="auto"/>
              <w:rPr>
                <w:lang w:val="it-IT"/>
              </w:rPr>
            </w:pPr>
            <w:r w:rsidRPr="00B17ABA">
              <w:rPr>
                <w:lang w:val="it-IT"/>
              </w:rPr>
              <w:t>TreeGenerator</w:t>
            </w:r>
          </w:p>
        </w:tc>
        <w:tc>
          <w:tcPr>
            <w:tcW w:w="6157" w:type="dxa"/>
          </w:tcPr>
          <w:p w:rsidR="00EF78CF" w:rsidRPr="00B17ABA" w:rsidRDefault="00EF78CF" w:rsidP="007311B4">
            <w:pPr>
              <w:pStyle w:val="TOC1"/>
              <w:spacing w:line="276" w:lineRule="auto"/>
            </w:pPr>
            <w:r w:rsidRPr="00B17ABA">
              <w:t xml:space="preserve">Generates the </w:t>
            </w:r>
            <w:r w:rsidR="00261D38" w:rsidRPr="00B17ABA">
              <w:t xml:space="preserve">health state </w:t>
            </w:r>
            <w:r w:rsidRPr="00B17ABA">
              <w:t>space (i.e., a set of possible disease pathways).</w:t>
            </w:r>
          </w:p>
        </w:tc>
      </w:tr>
      <w:tr w:rsidR="00EF78CF" w:rsidRPr="00B17ABA" w:rsidTr="00EF78CF">
        <w:tc>
          <w:tcPr>
            <w:tcW w:w="3085" w:type="dxa"/>
          </w:tcPr>
          <w:p w:rsidR="00EF78CF" w:rsidRPr="009923E9" w:rsidRDefault="00EF78CF" w:rsidP="007311B4">
            <w:pPr>
              <w:pStyle w:val="TOC1"/>
              <w:spacing w:line="276" w:lineRule="auto"/>
            </w:pPr>
            <w:r w:rsidRPr="009923E9">
              <w:t>PolicyGenerator</w:t>
            </w:r>
          </w:p>
        </w:tc>
        <w:tc>
          <w:tcPr>
            <w:tcW w:w="6157" w:type="dxa"/>
          </w:tcPr>
          <w:p w:rsidR="00EF78CF" w:rsidRPr="00B17ABA" w:rsidRDefault="00EF78CF" w:rsidP="007311B4">
            <w:pPr>
              <w:pStyle w:val="TOC1"/>
              <w:spacing w:line="276" w:lineRule="auto"/>
            </w:pPr>
            <w:r w:rsidRPr="00B17ABA">
              <w:t>Generate the search space (i.e., a set of possible sequential drug treatment policies).</w:t>
            </w:r>
          </w:p>
        </w:tc>
      </w:tr>
      <w:tr w:rsidR="00EF78CF" w:rsidRPr="00B17ABA" w:rsidTr="00EF78CF">
        <w:tc>
          <w:tcPr>
            <w:tcW w:w="3085" w:type="dxa"/>
          </w:tcPr>
          <w:p w:rsidR="00EF78CF" w:rsidRPr="009923E9" w:rsidRDefault="00EF78CF" w:rsidP="007311B4">
            <w:pPr>
              <w:pStyle w:val="TOC1"/>
              <w:spacing w:line="276" w:lineRule="auto"/>
            </w:pPr>
            <w:r w:rsidRPr="009923E9">
              <w:t>VasGenerator</w:t>
            </w:r>
          </w:p>
        </w:tc>
        <w:tc>
          <w:tcPr>
            <w:tcW w:w="6157" w:type="dxa"/>
          </w:tcPr>
          <w:p w:rsidR="00EF78CF" w:rsidRPr="00B17ABA" w:rsidRDefault="00EF78CF" w:rsidP="007311B4">
            <w:pPr>
              <w:pStyle w:val="TOC1"/>
              <w:spacing w:line="276" w:lineRule="auto"/>
            </w:pPr>
            <w:r w:rsidRPr="00B17ABA">
              <w:t>Generates a matrix indicating which lines of drug treatment are used for a specific health state.</w:t>
            </w:r>
          </w:p>
        </w:tc>
      </w:tr>
      <w:tr w:rsidR="00EF78CF" w:rsidRPr="00B17ABA" w:rsidTr="00EF78CF">
        <w:tc>
          <w:tcPr>
            <w:tcW w:w="3085" w:type="dxa"/>
          </w:tcPr>
          <w:p w:rsidR="00EF78CF" w:rsidRPr="00B17ABA" w:rsidRDefault="00EF78CF" w:rsidP="007311B4">
            <w:pPr>
              <w:pStyle w:val="TOC1"/>
              <w:spacing w:line="276" w:lineRule="auto"/>
              <w:rPr>
                <w:lang w:val="it-IT"/>
              </w:rPr>
            </w:pPr>
            <w:r w:rsidRPr="00B17ABA">
              <w:rPr>
                <w:lang w:val="it-IT"/>
              </w:rPr>
              <w:t>MTGenerator</w:t>
            </w:r>
          </w:p>
        </w:tc>
        <w:tc>
          <w:tcPr>
            <w:tcW w:w="6157" w:type="dxa"/>
          </w:tcPr>
          <w:p w:rsidR="00EF78CF" w:rsidRPr="00B17ABA" w:rsidRDefault="00EF78CF" w:rsidP="007311B4">
            <w:pPr>
              <w:pStyle w:val="TOC1"/>
              <w:spacing w:line="276" w:lineRule="auto"/>
            </w:pPr>
            <w:r w:rsidRPr="00B17ABA">
              <w:t>Generates a matrix indicating whether the maintenance therapy is used</w:t>
            </w:r>
            <w:r w:rsidR="00293C12" w:rsidRPr="00B17ABA">
              <w:t xml:space="preserve"> and</w:t>
            </w:r>
            <w:r w:rsidRPr="00B17ABA">
              <w:t xml:space="preserve"> if so, how long it has been used.</w:t>
            </w:r>
          </w:p>
        </w:tc>
      </w:tr>
      <w:tr w:rsidR="00EF78CF" w:rsidRPr="00B17ABA" w:rsidTr="00EF78CF">
        <w:tc>
          <w:tcPr>
            <w:tcW w:w="3085" w:type="dxa"/>
          </w:tcPr>
          <w:p w:rsidR="00EF78CF" w:rsidRPr="00B17ABA" w:rsidRDefault="00EF78CF" w:rsidP="007311B4">
            <w:pPr>
              <w:pStyle w:val="TOC1"/>
              <w:spacing w:line="276" w:lineRule="auto"/>
              <w:rPr>
                <w:lang w:val="it-IT"/>
              </w:rPr>
            </w:pPr>
            <w:r w:rsidRPr="00B17ABA">
              <w:rPr>
                <w:lang w:val="it-IT"/>
              </w:rPr>
              <w:t>TrtGenerator</w:t>
            </w:r>
          </w:p>
        </w:tc>
        <w:tc>
          <w:tcPr>
            <w:tcW w:w="6157" w:type="dxa"/>
          </w:tcPr>
          <w:p w:rsidR="00EF78CF" w:rsidRPr="00B17ABA" w:rsidRDefault="00EF78CF" w:rsidP="007311B4">
            <w:pPr>
              <w:pStyle w:val="TOC1"/>
              <w:spacing w:line="276" w:lineRule="auto"/>
            </w:pPr>
            <w:r w:rsidRPr="00B17ABA">
              <w:t>Generates a treatment scenario for CVDs and DM.</w:t>
            </w:r>
          </w:p>
        </w:tc>
      </w:tr>
      <w:tr w:rsidR="00EF78CF" w:rsidRPr="00B17ABA" w:rsidTr="00EF78CF">
        <w:tc>
          <w:tcPr>
            <w:tcW w:w="3085" w:type="dxa"/>
          </w:tcPr>
          <w:p w:rsidR="00EF78CF" w:rsidRPr="00B17ABA" w:rsidRDefault="00EF78CF" w:rsidP="007311B4">
            <w:pPr>
              <w:pStyle w:val="TOC1"/>
              <w:spacing w:line="276" w:lineRule="auto"/>
              <w:rPr>
                <w:lang w:val="it-IT"/>
              </w:rPr>
            </w:pPr>
            <w:r w:rsidRPr="00B17ABA">
              <w:rPr>
                <w:lang w:val="it-IT"/>
              </w:rPr>
              <w:t>Combinator</w:t>
            </w:r>
          </w:p>
        </w:tc>
        <w:tc>
          <w:tcPr>
            <w:tcW w:w="6157" w:type="dxa"/>
          </w:tcPr>
          <w:p w:rsidR="00EF78CF" w:rsidRPr="00B17ABA" w:rsidRDefault="00EF78CF" w:rsidP="007311B4">
            <w:pPr>
              <w:pStyle w:val="TOC1"/>
              <w:spacing w:line="276" w:lineRule="auto"/>
            </w:pPr>
            <w:r w:rsidRPr="00B17ABA">
              <w:t>Performs permutation and combination with/without repetition.</w:t>
            </w:r>
          </w:p>
        </w:tc>
      </w:tr>
      <w:tr w:rsidR="005A2A15" w:rsidRPr="00B17ABA" w:rsidTr="00EF78CF">
        <w:tc>
          <w:tcPr>
            <w:tcW w:w="3085" w:type="dxa"/>
          </w:tcPr>
          <w:p w:rsidR="005A2A15" w:rsidRPr="00B17ABA" w:rsidRDefault="005A2A15" w:rsidP="007311B4">
            <w:pPr>
              <w:pStyle w:val="TOC1"/>
              <w:spacing w:line="276" w:lineRule="auto"/>
            </w:pPr>
            <w:r w:rsidRPr="00B17ABA">
              <w:t>EvModel</w:t>
            </w:r>
          </w:p>
        </w:tc>
        <w:tc>
          <w:tcPr>
            <w:tcW w:w="6157" w:type="dxa"/>
          </w:tcPr>
          <w:p w:rsidR="005A2A15" w:rsidRPr="00B17ABA" w:rsidRDefault="005A2A15" w:rsidP="009923E9">
            <w:pPr>
              <w:pStyle w:val="TOC1"/>
              <w:spacing w:line="276" w:lineRule="auto"/>
            </w:pPr>
            <w:r w:rsidRPr="00B17ABA">
              <w:t>Calculate</w:t>
            </w:r>
            <w:r w:rsidR="001C00F0" w:rsidRPr="00B17ABA">
              <w:t>s</w:t>
            </w:r>
            <w:r w:rsidRPr="00B17ABA">
              <w:t xml:space="preserve"> the value of the objective function </w:t>
            </w:r>
            <w:r w:rsidR="004A60F7" w:rsidRPr="00B17ABA">
              <w:t>where t</w:t>
            </w:r>
            <w:r w:rsidRPr="00B17ABA">
              <w:t>he decision space is not decomposed</w:t>
            </w:r>
            <w:r w:rsidR="004A60F7" w:rsidRPr="00B17ABA">
              <w:t xml:space="preserve"> (i.e., where enumeration, SA or GA is used).</w:t>
            </w:r>
          </w:p>
        </w:tc>
      </w:tr>
      <w:tr w:rsidR="004A60F7" w:rsidRPr="00B17ABA" w:rsidTr="00EF78CF">
        <w:tc>
          <w:tcPr>
            <w:tcW w:w="3085" w:type="dxa"/>
          </w:tcPr>
          <w:p w:rsidR="004A60F7" w:rsidRPr="00B17ABA" w:rsidRDefault="004A60F7" w:rsidP="007311B4">
            <w:pPr>
              <w:pStyle w:val="TOC1"/>
              <w:spacing w:line="276" w:lineRule="auto"/>
            </w:pPr>
            <w:r w:rsidRPr="00B17ABA">
              <w:t>EvModelDC</w:t>
            </w:r>
          </w:p>
          <w:p w:rsidR="004A60F7" w:rsidRPr="00B17ABA" w:rsidRDefault="004A60F7" w:rsidP="007311B4">
            <w:pPr>
              <w:pStyle w:val="TOC1"/>
              <w:spacing w:line="276" w:lineRule="auto"/>
            </w:pPr>
          </w:p>
        </w:tc>
        <w:tc>
          <w:tcPr>
            <w:tcW w:w="6157" w:type="dxa"/>
          </w:tcPr>
          <w:p w:rsidR="004A60F7" w:rsidRPr="00B17ABA" w:rsidRDefault="004A60F7" w:rsidP="007311B4">
            <w:pPr>
              <w:pStyle w:val="TOC1"/>
              <w:spacing w:line="276" w:lineRule="auto"/>
            </w:pPr>
            <w:r w:rsidRPr="00B17ABA">
              <w:t>Calculate</w:t>
            </w:r>
            <w:r w:rsidR="001C00F0" w:rsidRPr="00B17ABA">
              <w:t>s</w:t>
            </w:r>
            <w:r w:rsidRPr="00B17ABA">
              <w:t xml:space="preserve"> the value of the objective function where the decision space is decomposed (i.e., where RL is used).</w:t>
            </w:r>
          </w:p>
        </w:tc>
      </w:tr>
      <w:tr w:rsidR="005A2A15" w:rsidRPr="00B17ABA" w:rsidTr="00EF78CF">
        <w:tc>
          <w:tcPr>
            <w:tcW w:w="3085" w:type="dxa"/>
          </w:tcPr>
          <w:p w:rsidR="005A2A15" w:rsidRPr="009923E9" w:rsidRDefault="005A2A15" w:rsidP="007311B4">
            <w:pPr>
              <w:pStyle w:val="TOC1"/>
              <w:spacing w:line="276" w:lineRule="auto"/>
            </w:pPr>
            <w:r w:rsidRPr="009923E9">
              <w:t>SBPmodelling</w:t>
            </w:r>
          </w:p>
        </w:tc>
        <w:tc>
          <w:tcPr>
            <w:tcW w:w="6157" w:type="dxa"/>
          </w:tcPr>
          <w:p w:rsidR="005A2A15" w:rsidRPr="00B17ABA" w:rsidRDefault="005A2A15" w:rsidP="007311B4">
            <w:pPr>
              <w:pStyle w:val="TOC1"/>
              <w:spacing w:line="276" w:lineRule="auto"/>
            </w:pPr>
            <w:r w:rsidRPr="00B17ABA">
              <w:t xml:space="preserve">Simulates the SBP change after treatment using Monte Carlo sampling. </w:t>
            </w:r>
          </w:p>
        </w:tc>
      </w:tr>
      <w:tr w:rsidR="005A2A15" w:rsidRPr="00B17ABA" w:rsidTr="00EF78CF">
        <w:tc>
          <w:tcPr>
            <w:tcW w:w="3085" w:type="dxa"/>
          </w:tcPr>
          <w:p w:rsidR="005A2A15" w:rsidRPr="00B17ABA" w:rsidRDefault="005A2A15" w:rsidP="007311B4">
            <w:pPr>
              <w:pStyle w:val="TOC1"/>
              <w:spacing w:line="276" w:lineRule="auto"/>
            </w:pPr>
            <w:r w:rsidRPr="00B17ABA">
              <w:t>CVDmodelling</w:t>
            </w:r>
          </w:p>
        </w:tc>
        <w:tc>
          <w:tcPr>
            <w:tcW w:w="6157" w:type="dxa"/>
          </w:tcPr>
          <w:p w:rsidR="005A2A15" w:rsidRPr="00B17ABA" w:rsidRDefault="005A2A15" w:rsidP="007311B4">
            <w:pPr>
              <w:pStyle w:val="TOC1"/>
              <w:spacing w:line="276" w:lineRule="auto"/>
            </w:pPr>
            <w:r w:rsidRPr="00B17ABA">
              <w:t>Computes CVD-related costs and effectiveness in long-term.</w:t>
            </w:r>
          </w:p>
        </w:tc>
      </w:tr>
      <w:tr w:rsidR="005A2A15" w:rsidRPr="00B17ABA" w:rsidTr="00EF78CF">
        <w:tc>
          <w:tcPr>
            <w:tcW w:w="3085" w:type="dxa"/>
          </w:tcPr>
          <w:p w:rsidR="005A2A15" w:rsidRPr="00B17ABA" w:rsidRDefault="005A2A15" w:rsidP="007311B4">
            <w:pPr>
              <w:pStyle w:val="TOC1"/>
              <w:spacing w:line="276" w:lineRule="auto"/>
            </w:pPr>
            <w:r w:rsidRPr="00B17ABA">
              <w:t>QRISK2</w:t>
            </w:r>
          </w:p>
        </w:tc>
        <w:tc>
          <w:tcPr>
            <w:tcW w:w="6157" w:type="dxa"/>
          </w:tcPr>
          <w:p w:rsidR="005A2A15" w:rsidRPr="00B17ABA" w:rsidRDefault="005A2A15" w:rsidP="007311B4">
            <w:pPr>
              <w:pStyle w:val="TOC1"/>
              <w:spacing w:line="276" w:lineRule="auto"/>
            </w:pPr>
            <w:r w:rsidRPr="00B17ABA">
              <w:t>Predicts the 10-year CVD risk using the QRISK2 equation.</w:t>
            </w:r>
          </w:p>
        </w:tc>
      </w:tr>
      <w:tr w:rsidR="005A2A15" w:rsidRPr="00B17ABA" w:rsidTr="00EF78CF">
        <w:tc>
          <w:tcPr>
            <w:tcW w:w="3085" w:type="dxa"/>
          </w:tcPr>
          <w:p w:rsidR="005A2A15" w:rsidRPr="00B17ABA" w:rsidRDefault="005A2A15" w:rsidP="007311B4">
            <w:pPr>
              <w:pStyle w:val="TOC1"/>
              <w:spacing w:line="276" w:lineRule="auto"/>
              <w:rPr>
                <w:lang w:val="it-IT"/>
              </w:rPr>
            </w:pPr>
            <w:r w:rsidRPr="00B17ABA">
              <w:t>D</w:t>
            </w:r>
            <w:r w:rsidRPr="00B17ABA">
              <w:rPr>
                <w:lang w:val="it-IT"/>
              </w:rPr>
              <w:t>ata</w:t>
            </w:r>
          </w:p>
        </w:tc>
        <w:tc>
          <w:tcPr>
            <w:tcW w:w="6157" w:type="dxa"/>
          </w:tcPr>
          <w:p w:rsidR="005A2A15" w:rsidRPr="00B17ABA" w:rsidRDefault="005A2A15" w:rsidP="007311B4">
            <w:pPr>
              <w:pStyle w:val="TOC1"/>
              <w:spacing w:line="276" w:lineRule="auto"/>
            </w:pPr>
            <w:r w:rsidRPr="00B17ABA">
              <w:t xml:space="preserve">Provides the relevant data. </w:t>
            </w:r>
          </w:p>
        </w:tc>
      </w:tr>
      <w:tr w:rsidR="005A2A15" w:rsidRPr="00B17ABA" w:rsidTr="00EF78CF">
        <w:tc>
          <w:tcPr>
            <w:tcW w:w="3085" w:type="dxa"/>
          </w:tcPr>
          <w:p w:rsidR="005A2A15" w:rsidRPr="00B17ABA" w:rsidRDefault="005A2A15" w:rsidP="007311B4">
            <w:pPr>
              <w:pStyle w:val="TOC1"/>
              <w:spacing w:line="276" w:lineRule="auto"/>
              <w:rPr>
                <w:lang w:val="it-IT"/>
              </w:rPr>
            </w:pPr>
            <w:r w:rsidRPr="00B17ABA">
              <w:rPr>
                <w:lang w:val="it-IT"/>
              </w:rPr>
              <w:t>Enu</w:t>
            </w:r>
          </w:p>
        </w:tc>
        <w:tc>
          <w:tcPr>
            <w:tcW w:w="6157" w:type="dxa"/>
          </w:tcPr>
          <w:p w:rsidR="005A2A15" w:rsidRPr="00B17ABA" w:rsidRDefault="005A2A15" w:rsidP="007311B4">
            <w:pPr>
              <w:pStyle w:val="TOC1"/>
              <w:spacing w:line="276" w:lineRule="auto"/>
            </w:pPr>
            <w:r w:rsidRPr="00B17ABA">
              <w:t>Solves the problem using enumeration.</w:t>
            </w:r>
          </w:p>
        </w:tc>
      </w:tr>
      <w:tr w:rsidR="005A2A15" w:rsidRPr="00B17ABA" w:rsidTr="00EF78CF">
        <w:tc>
          <w:tcPr>
            <w:tcW w:w="3085" w:type="dxa"/>
          </w:tcPr>
          <w:p w:rsidR="005A2A15" w:rsidRPr="00B17ABA" w:rsidRDefault="005A2A15" w:rsidP="007311B4">
            <w:pPr>
              <w:pStyle w:val="TOC1"/>
              <w:spacing w:line="276" w:lineRule="auto"/>
              <w:rPr>
                <w:lang w:val="it-IT"/>
              </w:rPr>
            </w:pPr>
            <w:r w:rsidRPr="00B17ABA">
              <w:rPr>
                <w:lang w:val="it-IT"/>
              </w:rPr>
              <w:t>SA</w:t>
            </w:r>
          </w:p>
        </w:tc>
        <w:tc>
          <w:tcPr>
            <w:tcW w:w="6157" w:type="dxa"/>
          </w:tcPr>
          <w:p w:rsidR="005A2A15" w:rsidRPr="00B17ABA" w:rsidRDefault="005A2A15" w:rsidP="007311B4">
            <w:pPr>
              <w:pStyle w:val="TOC1"/>
              <w:spacing w:line="276" w:lineRule="auto"/>
            </w:pPr>
            <w:r w:rsidRPr="00B17ABA">
              <w:t>Solves the problem using simulated annealing.</w:t>
            </w:r>
          </w:p>
        </w:tc>
      </w:tr>
      <w:tr w:rsidR="005A2A15" w:rsidRPr="00B17ABA" w:rsidTr="00EF78CF">
        <w:tc>
          <w:tcPr>
            <w:tcW w:w="3085" w:type="dxa"/>
          </w:tcPr>
          <w:p w:rsidR="005A2A15" w:rsidRPr="00B17ABA" w:rsidRDefault="005A2A15" w:rsidP="007311B4">
            <w:pPr>
              <w:pStyle w:val="TOC1"/>
              <w:spacing w:line="276" w:lineRule="auto"/>
              <w:rPr>
                <w:lang w:val="it-IT"/>
              </w:rPr>
            </w:pPr>
            <w:r w:rsidRPr="00B17ABA">
              <w:rPr>
                <w:lang w:val="it-IT"/>
              </w:rPr>
              <w:t>GA</w:t>
            </w:r>
          </w:p>
        </w:tc>
        <w:tc>
          <w:tcPr>
            <w:tcW w:w="6157" w:type="dxa"/>
          </w:tcPr>
          <w:p w:rsidR="005A2A15" w:rsidRPr="00B17ABA" w:rsidRDefault="005A2A15" w:rsidP="007311B4">
            <w:pPr>
              <w:pStyle w:val="TOC1"/>
              <w:spacing w:line="276" w:lineRule="auto"/>
            </w:pPr>
            <w:r w:rsidRPr="00B17ABA">
              <w:t>Solves the problem using genetic algorithm.</w:t>
            </w:r>
          </w:p>
        </w:tc>
      </w:tr>
      <w:tr w:rsidR="005A2A15" w:rsidRPr="00B17ABA" w:rsidTr="00EF78CF">
        <w:tc>
          <w:tcPr>
            <w:tcW w:w="3085" w:type="dxa"/>
          </w:tcPr>
          <w:p w:rsidR="005A2A15" w:rsidRPr="00B17ABA" w:rsidRDefault="005A2A15" w:rsidP="007311B4">
            <w:pPr>
              <w:pStyle w:val="TOC1"/>
              <w:spacing w:line="276" w:lineRule="auto"/>
              <w:rPr>
                <w:lang w:val="it-IT"/>
              </w:rPr>
            </w:pPr>
            <w:r w:rsidRPr="00B17ABA">
              <w:rPr>
                <w:lang w:val="it-IT"/>
              </w:rPr>
              <w:t>R</w:t>
            </w:r>
            <w:r w:rsidR="00305146" w:rsidRPr="00B17ABA">
              <w:rPr>
                <w:lang w:val="it-IT"/>
              </w:rPr>
              <w:t>L</w:t>
            </w:r>
          </w:p>
        </w:tc>
        <w:tc>
          <w:tcPr>
            <w:tcW w:w="6157" w:type="dxa"/>
          </w:tcPr>
          <w:p w:rsidR="005A2A15" w:rsidRPr="00B17ABA" w:rsidRDefault="005A2A15" w:rsidP="007311B4">
            <w:pPr>
              <w:pStyle w:val="TOC1"/>
              <w:spacing w:line="276" w:lineRule="auto"/>
            </w:pPr>
            <w:r w:rsidRPr="00B17ABA">
              <w:t>Solves the problem using reinforcement learning.</w:t>
            </w:r>
          </w:p>
        </w:tc>
      </w:tr>
      <w:tr w:rsidR="005A2A15" w:rsidRPr="00B17ABA" w:rsidTr="00EF78CF">
        <w:tc>
          <w:tcPr>
            <w:tcW w:w="3085" w:type="dxa"/>
          </w:tcPr>
          <w:p w:rsidR="005A2A15" w:rsidRPr="00B17ABA" w:rsidRDefault="005A2A15" w:rsidP="007311B4">
            <w:pPr>
              <w:pStyle w:val="TOC1"/>
              <w:spacing w:line="276" w:lineRule="auto"/>
              <w:rPr>
                <w:lang w:val="it-IT"/>
              </w:rPr>
            </w:pPr>
            <w:r w:rsidRPr="00B17ABA">
              <w:rPr>
                <w:lang w:val="it-IT"/>
              </w:rPr>
              <w:t>Validation</w:t>
            </w:r>
          </w:p>
        </w:tc>
        <w:tc>
          <w:tcPr>
            <w:tcW w:w="6157" w:type="dxa"/>
          </w:tcPr>
          <w:p w:rsidR="005A2A15" w:rsidRPr="00B17ABA" w:rsidRDefault="005A2A15" w:rsidP="007311B4">
            <w:pPr>
              <w:pStyle w:val="TOC1"/>
              <w:spacing w:line="276" w:lineRule="auto"/>
            </w:pPr>
            <w:r w:rsidRPr="00B17ABA">
              <w:t>Run</w:t>
            </w:r>
            <w:r w:rsidR="001C00F0" w:rsidRPr="00B17ABA">
              <w:t>s</w:t>
            </w:r>
            <w:r w:rsidRPr="00B17ABA">
              <w:t xml:space="preserve"> the validation model, which assumes a drug is used continuously over the follow-up period.</w:t>
            </w:r>
          </w:p>
        </w:tc>
      </w:tr>
      <w:tr w:rsidR="005A2A15" w:rsidRPr="00B17ABA" w:rsidTr="00EF78CF">
        <w:tc>
          <w:tcPr>
            <w:tcW w:w="3085" w:type="dxa"/>
          </w:tcPr>
          <w:p w:rsidR="005A2A15" w:rsidRPr="00B17ABA" w:rsidRDefault="005A2A15" w:rsidP="007311B4">
            <w:pPr>
              <w:pStyle w:val="TOC1"/>
              <w:spacing w:line="276" w:lineRule="auto"/>
            </w:pPr>
            <w:r w:rsidRPr="00B17ABA">
              <w:t>PostHoc</w:t>
            </w:r>
          </w:p>
        </w:tc>
        <w:tc>
          <w:tcPr>
            <w:tcW w:w="6157" w:type="dxa"/>
          </w:tcPr>
          <w:p w:rsidR="005A2A15" w:rsidRPr="00B17ABA" w:rsidRDefault="005A2A15" w:rsidP="007311B4">
            <w:pPr>
              <w:pStyle w:val="TOC1"/>
              <w:spacing w:line="276" w:lineRule="auto"/>
            </w:pPr>
            <w:r w:rsidRPr="00B17ABA">
              <w:t>Implement</w:t>
            </w:r>
            <w:r w:rsidR="001C00F0" w:rsidRPr="00B17ABA">
              <w:t>s</w:t>
            </w:r>
            <w:r w:rsidRPr="00B17ABA">
              <w:t xml:space="preserve"> descriptive cluster analysis and statistical analyses (including t-test, ANOVA and multiple comparison) based on the enumeration results. </w:t>
            </w:r>
          </w:p>
        </w:tc>
      </w:tr>
    </w:tbl>
    <w:p w:rsidR="00933FE6" w:rsidRPr="00B17ABA" w:rsidRDefault="00933FE6" w:rsidP="001A2558">
      <w:pPr>
        <w:jc w:val="both"/>
        <w:rPr>
          <w:rFonts w:cstheme="majorBidi"/>
        </w:rPr>
      </w:pPr>
    </w:p>
    <w:p w:rsidR="00560A9F" w:rsidRPr="00B17ABA" w:rsidRDefault="00560A9F">
      <w:pPr>
        <w:jc w:val="both"/>
        <w:rPr>
          <w:rFonts w:cstheme="majorBidi"/>
          <w:lang w:eastAsia="ko-KR"/>
        </w:rPr>
      </w:pPr>
      <w:r w:rsidRPr="00B17ABA">
        <w:rPr>
          <w:rFonts w:cstheme="majorBidi"/>
        </w:rPr>
        <w:t xml:space="preserve">Different scenarios </w:t>
      </w:r>
      <w:r w:rsidR="00C0419B" w:rsidRPr="00B17ABA">
        <w:rPr>
          <w:rFonts w:cstheme="majorBidi"/>
        </w:rPr>
        <w:t xml:space="preserve">are </w:t>
      </w:r>
      <w:r w:rsidRPr="00B17ABA">
        <w:rPr>
          <w:rFonts w:cstheme="majorBidi"/>
        </w:rPr>
        <w:t xml:space="preserve">tested depending on the selection of the parameters described in </w:t>
      </w:r>
      <w:r w:rsidR="006032E6" w:rsidRPr="00B17ABA">
        <w:rPr>
          <w:rFonts w:cstheme="majorBidi"/>
        </w:rPr>
        <w:fldChar w:fldCharType="begin"/>
      </w:r>
      <w:r w:rsidR="006032E6" w:rsidRPr="00B17ABA">
        <w:rPr>
          <w:rFonts w:cstheme="majorBidi"/>
        </w:rPr>
        <w:instrText xml:space="preserve"> REF _Ref423698211 \h </w:instrText>
      </w:r>
      <w:r w:rsidR="00B17ABA">
        <w:rPr>
          <w:rFonts w:cstheme="majorBidi"/>
        </w:rPr>
        <w:instrText xml:space="preserve"> \* MERGEFORMAT </w:instrText>
      </w:r>
      <w:r w:rsidR="006032E6" w:rsidRPr="00B17ABA">
        <w:rPr>
          <w:rFonts w:cstheme="majorBidi"/>
        </w:rPr>
      </w:r>
      <w:r w:rsidR="006032E6" w:rsidRPr="00B17ABA">
        <w:rPr>
          <w:rFonts w:cstheme="majorBidi"/>
        </w:rPr>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2</w:t>
      </w:r>
      <w:r w:rsidR="006032E6" w:rsidRPr="00B17ABA">
        <w:rPr>
          <w:rFonts w:cstheme="majorBidi"/>
        </w:rPr>
        <w:fldChar w:fldCharType="end"/>
      </w:r>
      <w:r w:rsidRPr="00B17ABA">
        <w:rPr>
          <w:rFonts w:cstheme="majorBidi"/>
        </w:rPr>
        <w:t xml:space="preserve">. The </w:t>
      </w:r>
      <w:r w:rsidR="006032E6" w:rsidRPr="00B17ABA">
        <w:rPr>
          <w:rFonts w:cstheme="majorBidi"/>
        </w:rPr>
        <w:t>options for the optimisation algorithm include</w:t>
      </w:r>
      <w:r w:rsidR="00C0419B" w:rsidRPr="00B17ABA">
        <w:rPr>
          <w:rFonts w:cstheme="majorBidi"/>
        </w:rPr>
        <w:t>s</w:t>
      </w:r>
      <w:r w:rsidRPr="00B17ABA">
        <w:rPr>
          <w:rFonts w:cstheme="majorBidi"/>
        </w:rPr>
        <w:t xml:space="preserve"> </w:t>
      </w:r>
      <w:r w:rsidRPr="00B17ABA">
        <w:rPr>
          <w:rFonts w:ascii="Times New Roman" w:eastAsia="Malgun Gothic" w:hAnsi="Times New Roman" w:cs="Times New Roman"/>
          <w:lang w:eastAsia="ko-KR"/>
        </w:rPr>
        <w:t xml:space="preserve">enumeration, GA, SA </w:t>
      </w:r>
      <w:r w:rsidR="006032E6" w:rsidRPr="00B17ABA">
        <w:rPr>
          <w:rFonts w:ascii="Times New Roman" w:eastAsia="Malgun Gothic" w:hAnsi="Times New Roman" w:cs="Times New Roman"/>
          <w:lang w:eastAsia="ko-KR"/>
        </w:rPr>
        <w:t xml:space="preserve">and </w:t>
      </w:r>
      <w:r w:rsidRPr="00B17ABA">
        <w:rPr>
          <w:rFonts w:ascii="Times New Roman" w:eastAsia="Malgun Gothic" w:hAnsi="Times New Roman" w:cs="Times New Roman"/>
          <w:lang w:eastAsia="ko-KR"/>
        </w:rPr>
        <w:t xml:space="preserve">RL. The objective function can be either to maximise total benefit in the </w:t>
      </w:r>
      <w:r w:rsidRPr="00B17ABA">
        <w:rPr>
          <w:rFonts w:cstheme="majorBidi"/>
        </w:rPr>
        <w:t>long-term or treatment success rate in the short-term. T</w:t>
      </w:r>
      <w:r w:rsidRPr="00B17ABA">
        <w:rPr>
          <w:rFonts w:cstheme="majorBidi"/>
          <w:lang w:eastAsia="ko-KR"/>
        </w:rPr>
        <w:t xml:space="preserve">he </w:t>
      </w:r>
      <w:r w:rsidR="00842BC8" w:rsidRPr="00B17ABA">
        <w:rPr>
          <w:rFonts w:cstheme="majorBidi"/>
          <w:lang w:eastAsia="ko-KR"/>
        </w:rPr>
        <w:t>number of drug switching period</w:t>
      </w:r>
      <w:r w:rsidRPr="00B17ABA">
        <w:rPr>
          <w:rFonts w:cstheme="majorBidi"/>
          <w:lang w:eastAsia="ko-KR"/>
        </w:rPr>
        <w:t xml:space="preserve"> is modifiable</w:t>
      </w:r>
      <w:r w:rsidR="00261D38" w:rsidRPr="00B17ABA">
        <w:rPr>
          <w:rFonts w:cstheme="majorBidi"/>
          <w:lang w:eastAsia="ko-KR"/>
        </w:rPr>
        <w:t>: however</w:t>
      </w:r>
      <w:r w:rsidR="004C1768" w:rsidRPr="00B17ABA">
        <w:rPr>
          <w:rFonts w:cstheme="majorBidi"/>
          <w:lang w:eastAsia="ko-KR"/>
        </w:rPr>
        <w:t>,</w:t>
      </w:r>
      <w:r w:rsidR="00261D38" w:rsidRPr="00B17ABA">
        <w:rPr>
          <w:rFonts w:cstheme="majorBidi"/>
          <w:lang w:eastAsia="ko-KR"/>
        </w:rPr>
        <w:t xml:space="preserve"> it </w:t>
      </w:r>
      <w:r w:rsidR="00C0419B" w:rsidRPr="00B17ABA">
        <w:rPr>
          <w:rFonts w:cstheme="majorBidi"/>
          <w:lang w:eastAsia="ko-KR"/>
        </w:rPr>
        <w:t>i</w:t>
      </w:r>
      <w:r w:rsidR="006032E6" w:rsidRPr="00B17ABA">
        <w:rPr>
          <w:rFonts w:cstheme="majorBidi"/>
          <w:lang w:eastAsia="ko-KR"/>
        </w:rPr>
        <w:t>s</w:t>
      </w:r>
      <w:r w:rsidR="00261D38" w:rsidRPr="00B17ABA">
        <w:rPr>
          <w:rFonts w:cstheme="majorBidi"/>
          <w:lang w:eastAsia="ko-KR"/>
        </w:rPr>
        <w:t xml:space="preserve"> not </w:t>
      </w:r>
      <w:r w:rsidR="007311B4" w:rsidRPr="00B17ABA">
        <w:rPr>
          <w:rFonts w:cstheme="majorBidi"/>
          <w:lang w:eastAsia="ko-KR"/>
        </w:rPr>
        <w:t>recommended</w:t>
      </w:r>
      <w:r w:rsidR="00261D38" w:rsidRPr="00B17ABA">
        <w:rPr>
          <w:rFonts w:cstheme="majorBidi"/>
          <w:lang w:eastAsia="ko-KR"/>
        </w:rPr>
        <w:t xml:space="preserve"> to extend more than eight periods because of the computational time.</w:t>
      </w:r>
      <w:r w:rsidRPr="00B17ABA">
        <w:rPr>
          <w:rFonts w:cstheme="majorBidi"/>
          <w:lang w:eastAsia="ko-KR"/>
        </w:rPr>
        <w:t xml:space="preserve"> The hypertension SDDP model also allows solving the decision problem in different gender and age groups with various level of SBP at the beginning. Two data sets of SBP lowering effect are included. Treatment scenarios for UA, MI, </w:t>
      </w:r>
      <w:r w:rsidR="00261D38" w:rsidRPr="00B17ABA">
        <w:rPr>
          <w:rFonts w:cstheme="majorBidi"/>
          <w:lang w:eastAsia="ko-KR"/>
        </w:rPr>
        <w:t>s</w:t>
      </w:r>
      <w:r w:rsidR="00E54DB3" w:rsidRPr="00B17ABA">
        <w:rPr>
          <w:rFonts w:cstheme="majorBidi"/>
          <w:lang w:eastAsia="ko-KR"/>
        </w:rPr>
        <w:t>t</w:t>
      </w:r>
      <w:r w:rsidR="00261D38" w:rsidRPr="00B17ABA">
        <w:rPr>
          <w:rFonts w:cstheme="majorBidi"/>
          <w:lang w:eastAsia="ko-KR"/>
        </w:rPr>
        <w:t>roke</w:t>
      </w:r>
      <w:r w:rsidRPr="00B17ABA">
        <w:rPr>
          <w:rFonts w:cstheme="majorBidi"/>
          <w:lang w:eastAsia="ko-KR"/>
        </w:rPr>
        <w:t xml:space="preserve">, HF and DM </w:t>
      </w:r>
      <w:r w:rsidRPr="00B17ABA">
        <w:rPr>
          <w:rFonts w:cstheme="majorBidi"/>
          <w:lang w:eastAsia="ko-KR"/>
        </w:rPr>
        <w:lastRenderedPageBreak/>
        <w:t xml:space="preserve">can be either a set of recommended drugs (i.e., using CCBs, BBs, BBs, ACEIs, ACEIs for UA, MI, </w:t>
      </w:r>
      <w:r w:rsidR="00261D38" w:rsidRPr="00B17ABA">
        <w:rPr>
          <w:rFonts w:cstheme="majorBidi"/>
          <w:lang w:eastAsia="ko-KR"/>
        </w:rPr>
        <w:t>stroke</w:t>
      </w:r>
      <w:r w:rsidRPr="00B17ABA">
        <w:rPr>
          <w:rFonts w:cstheme="majorBidi"/>
          <w:lang w:eastAsia="ko-KR"/>
        </w:rPr>
        <w:t xml:space="preserve">, HF and DM, respectively) or randomly selected. AEs can be defined by either the discontinuation due to AEs or the prevalence of any unfavourable symptoms that might be caused by the antihypertensive drug. </w:t>
      </w:r>
      <w:r w:rsidR="006032E6" w:rsidRPr="00B17ABA">
        <w:rPr>
          <w:rFonts w:cstheme="majorBidi"/>
          <w:lang w:eastAsia="ko-KR"/>
        </w:rPr>
        <w:t>The number of PSA</w:t>
      </w:r>
      <w:r w:rsidRPr="00B17ABA">
        <w:rPr>
          <w:rFonts w:cstheme="majorBidi"/>
          <w:lang w:eastAsia="ko-KR"/>
        </w:rPr>
        <w:t xml:space="preserve"> </w:t>
      </w:r>
      <w:r w:rsidR="006032E6" w:rsidRPr="00B17ABA">
        <w:rPr>
          <w:rFonts w:cstheme="majorBidi"/>
          <w:lang w:eastAsia="ko-KR"/>
        </w:rPr>
        <w:t xml:space="preserve">runs </w:t>
      </w:r>
      <w:r w:rsidRPr="00B17ABA">
        <w:rPr>
          <w:rFonts w:cstheme="majorBidi"/>
          <w:lang w:eastAsia="ko-KR"/>
        </w:rPr>
        <w:t xml:space="preserve">is </w:t>
      </w:r>
      <w:r w:rsidR="006032E6" w:rsidRPr="00B17ABA">
        <w:rPr>
          <w:rFonts w:cstheme="majorBidi"/>
          <w:lang w:eastAsia="ko-KR"/>
        </w:rPr>
        <w:t xml:space="preserve">modifiable; it was set to </w:t>
      </w:r>
      <w:r w:rsidRPr="00B17ABA">
        <w:rPr>
          <w:rFonts w:cstheme="majorBidi"/>
          <w:lang w:eastAsia="ko-KR"/>
        </w:rPr>
        <w:t>100</w:t>
      </w:r>
      <w:r w:rsidR="00C0419B" w:rsidRPr="00B17ABA">
        <w:rPr>
          <w:rFonts w:cstheme="majorBidi"/>
          <w:lang w:eastAsia="ko-KR"/>
        </w:rPr>
        <w:t xml:space="preserve"> in the base-case</w:t>
      </w:r>
      <w:r w:rsidRPr="00B17ABA">
        <w:rPr>
          <w:rFonts w:cstheme="majorBidi"/>
          <w:lang w:eastAsia="ko-KR"/>
        </w:rPr>
        <w:t xml:space="preserve">. Both costs and QALYs </w:t>
      </w:r>
      <w:r w:rsidR="00C0419B" w:rsidRPr="00B17ABA">
        <w:rPr>
          <w:rFonts w:cstheme="majorBidi"/>
          <w:lang w:eastAsia="ko-KR"/>
        </w:rPr>
        <w:t xml:space="preserve">were </w:t>
      </w:r>
      <w:r w:rsidRPr="00B17ABA">
        <w:rPr>
          <w:rFonts w:cstheme="majorBidi"/>
          <w:lang w:eastAsia="ko-KR"/>
        </w:rPr>
        <w:t xml:space="preserve">discounted at 3.5%. Willingness-to-pay </w:t>
      </w:r>
      <w:r w:rsidR="00E4407E" w:rsidRPr="00B17ABA">
        <w:rPr>
          <w:rFonts w:cstheme="majorBidi"/>
          <w:lang w:eastAsia="ko-KR"/>
        </w:rPr>
        <w:t xml:space="preserve">for a unit of QALY </w:t>
      </w:r>
      <w:r w:rsidR="006032E6" w:rsidRPr="00B17ABA">
        <w:rPr>
          <w:rFonts w:cstheme="majorBidi"/>
          <w:lang w:eastAsia="ko-KR"/>
        </w:rPr>
        <w:t xml:space="preserve">was </w:t>
      </w:r>
      <w:r w:rsidRPr="00B17ABA">
        <w:rPr>
          <w:rFonts w:cstheme="majorBidi"/>
          <w:lang w:eastAsia="ko-KR"/>
        </w:rPr>
        <w:t>assumed to be £30,000.</w:t>
      </w:r>
    </w:p>
    <w:p w:rsidR="009906C7" w:rsidRPr="00B17ABA" w:rsidRDefault="009906C7">
      <w:pPr>
        <w:jc w:val="both"/>
      </w:pPr>
      <w:r w:rsidRPr="00B17ABA">
        <w:t>The purpose of the function ‘TreeGenerator’ is to generate a decision tree</w:t>
      </w:r>
      <w:r w:rsidR="003A2511" w:rsidRPr="00B17ABA">
        <w:t>,</w:t>
      </w:r>
      <w:r w:rsidRPr="00B17ABA">
        <w:t xml:space="preserve"> which includes a set of possible disease pathways for the drug switching period. The number of possible disease pathways is dependent on the number of potential health states (i.e., three health states including </w:t>
      </w:r>
      <w:r w:rsidR="00E54DB3" w:rsidRPr="00B17ABA">
        <w:rPr>
          <w:i/>
          <w:iCs/>
        </w:rPr>
        <w:t>S</w:t>
      </w:r>
      <w:r w:rsidR="006032E6" w:rsidRPr="00B17ABA">
        <w:rPr>
          <w:i/>
          <w:iCs/>
        </w:rPr>
        <w:t>uccess</w:t>
      </w:r>
      <w:r w:rsidRPr="00B17ABA">
        <w:t xml:space="preserve">, </w:t>
      </w:r>
      <w:r w:rsidR="00E54DB3" w:rsidRPr="00B17ABA">
        <w:rPr>
          <w:i/>
          <w:iCs/>
        </w:rPr>
        <w:t>F</w:t>
      </w:r>
      <w:r w:rsidR="006032E6" w:rsidRPr="009923E9">
        <w:rPr>
          <w:i/>
          <w:iCs/>
        </w:rPr>
        <w:t>ailure</w:t>
      </w:r>
      <w:r w:rsidRPr="00B17ABA">
        <w:t xml:space="preserve"> and </w:t>
      </w:r>
      <w:r w:rsidR="00E54DB3" w:rsidRPr="00B17ABA">
        <w:rPr>
          <w:i/>
          <w:iCs/>
        </w:rPr>
        <w:t>D</w:t>
      </w:r>
      <w:r w:rsidRPr="00B17ABA">
        <w:rPr>
          <w:i/>
          <w:iCs/>
        </w:rPr>
        <w:t>eath</w:t>
      </w:r>
      <w:r w:rsidRPr="00B17ABA">
        <w:t xml:space="preserve">) and the selected drug switching period (i.e., four periods in the base-case). Where infeasible disease pathways (i.e., </w:t>
      </w:r>
      <w:r w:rsidR="00550A72" w:rsidRPr="00B17ABA">
        <w:rPr>
          <w:i/>
          <w:iCs/>
        </w:rPr>
        <w:t>S</w:t>
      </w:r>
      <w:r w:rsidR="006032E6" w:rsidRPr="009923E9">
        <w:rPr>
          <w:i/>
          <w:iCs/>
        </w:rPr>
        <w:t>uccess</w:t>
      </w:r>
      <w:r w:rsidR="006032E6" w:rsidRPr="00B17ABA">
        <w:t xml:space="preserve"> or </w:t>
      </w:r>
      <w:r w:rsidR="00550A72" w:rsidRPr="00B17ABA">
        <w:rPr>
          <w:i/>
        </w:rPr>
        <w:t>F</w:t>
      </w:r>
      <w:r w:rsidR="006032E6" w:rsidRPr="009923E9">
        <w:rPr>
          <w:i/>
          <w:iCs/>
        </w:rPr>
        <w:t>ailure</w:t>
      </w:r>
      <w:r w:rsidR="006032E6" w:rsidRPr="00B17ABA">
        <w:t xml:space="preserve"> </w:t>
      </w:r>
      <w:r w:rsidRPr="00B17ABA">
        <w:t xml:space="preserve">followed </w:t>
      </w:r>
      <w:r w:rsidR="007311B4" w:rsidRPr="00B17ABA">
        <w:rPr>
          <w:i/>
          <w:iCs/>
        </w:rPr>
        <w:t>Death</w:t>
      </w:r>
      <w:r w:rsidRPr="00B17ABA">
        <w:t xml:space="preserve">) </w:t>
      </w:r>
      <w:r w:rsidR="00205C02" w:rsidRPr="00B17ABA">
        <w:t xml:space="preserve">are </w:t>
      </w:r>
      <w:r w:rsidRPr="00B17ABA">
        <w:t xml:space="preserve">excluded, a total number of 31 possible disease pathways </w:t>
      </w:r>
      <w:r w:rsidR="00205C02" w:rsidRPr="00B17ABA">
        <w:t xml:space="preserve">are </w:t>
      </w:r>
      <w:r w:rsidRPr="00B17ABA">
        <w:t xml:space="preserve">generated as per </w:t>
      </w:r>
      <w:r w:rsidR="006032E6" w:rsidRPr="00B17ABA">
        <w:fldChar w:fldCharType="begin"/>
      </w:r>
      <w:r w:rsidR="006032E6" w:rsidRPr="00B17ABA">
        <w:instrText xml:space="preserve"> REF _Ref423698772 \h </w:instrText>
      </w:r>
      <w:r w:rsidR="00B17ABA">
        <w:instrText xml:space="preserve"> \* MERGEFORMAT </w:instrText>
      </w:r>
      <w:r w:rsidR="006032E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3</w:t>
      </w:r>
      <w:r w:rsidR="006032E6" w:rsidRPr="00B17ABA">
        <w:fldChar w:fldCharType="end"/>
      </w:r>
      <w:r w:rsidRPr="00B17ABA">
        <w:t>.</w:t>
      </w:r>
      <w:r w:rsidR="007311B4" w:rsidRPr="00B17ABA">
        <w:t xml:space="preserve"> </w:t>
      </w:r>
    </w:p>
    <w:p w:rsidR="009906C7" w:rsidRPr="00B17ABA" w:rsidRDefault="009906C7">
      <w:pPr>
        <w:jc w:val="both"/>
      </w:pPr>
      <w:r w:rsidRPr="00B17ABA">
        <w:t xml:space="preserve">The function ‘PolicyGenerator’ generates a search space that includes a set of sequential treatment policies having the fixed length of </w:t>
      </w:r>
      <w:r w:rsidR="006032E6" w:rsidRPr="00B17ABA">
        <w:t xml:space="preserve">four (see </w:t>
      </w:r>
      <w:r w:rsidR="006032E6" w:rsidRPr="00B17ABA">
        <w:fldChar w:fldCharType="begin"/>
      </w:r>
      <w:r w:rsidR="006032E6" w:rsidRPr="00B17ABA">
        <w:instrText xml:space="preserve"> REF _Ref423698838 \h </w:instrText>
      </w:r>
      <w:r w:rsidR="00B17ABA">
        <w:instrText xml:space="preserve"> \* MERGEFORMAT </w:instrText>
      </w:r>
      <w:r w:rsidR="006032E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4</w:t>
      </w:r>
      <w:r w:rsidR="006032E6" w:rsidRPr="00B17ABA">
        <w:fldChar w:fldCharType="end"/>
      </w:r>
      <w:r w:rsidR="006032E6" w:rsidRPr="00B17ABA">
        <w:t>)</w:t>
      </w:r>
      <w:r w:rsidRPr="00B17ABA">
        <w:t xml:space="preserve">. The number of potential sequential treatment policies is dependent on the number of treatment options in each line of drug treatment (i.e., </w:t>
      </w:r>
      <w:r w:rsidR="006032E6" w:rsidRPr="00B17ABA">
        <w:t xml:space="preserve">four </w:t>
      </w:r>
      <w:r w:rsidR="00E3248C" w:rsidRPr="00B17ABA">
        <w:t xml:space="preserve">options </w:t>
      </w:r>
      <w:r w:rsidRPr="00B17ABA">
        <w:t xml:space="preserve">for </w:t>
      </w:r>
      <w:r w:rsidR="00E54DB3" w:rsidRPr="00B17ABA">
        <w:t>the first-</w:t>
      </w:r>
      <w:r w:rsidRPr="00B17ABA">
        <w:t xml:space="preserve">line, 10 </w:t>
      </w:r>
      <w:r w:rsidR="00E3248C" w:rsidRPr="00B17ABA">
        <w:t xml:space="preserve">options </w:t>
      </w:r>
      <w:r w:rsidRPr="00B17ABA">
        <w:t xml:space="preserve">for </w:t>
      </w:r>
      <w:r w:rsidR="00E54DB3" w:rsidRPr="00B17ABA">
        <w:t>the second-line</w:t>
      </w:r>
      <w:r w:rsidRPr="00B17ABA">
        <w:t xml:space="preserve"> and 14</w:t>
      </w:r>
      <w:r w:rsidR="00E3248C" w:rsidRPr="00B17ABA">
        <w:t xml:space="preserve"> options</w:t>
      </w:r>
      <w:r w:rsidRPr="00B17ABA">
        <w:t xml:space="preserve"> for subsequent lines of use), the maximum number of drug switching allowed (i.e., fixed to three in this study) and additional step-wise drug decision rules (e.g., </w:t>
      </w:r>
      <w:r w:rsidRPr="00B17ABA">
        <w:rPr>
          <w:rFonts w:cstheme="majorBidi"/>
          <w:lang w:eastAsia="ko-KR"/>
        </w:rPr>
        <w:t>three-drug combinations are only allowed after the use of two-drug combinations)</w:t>
      </w:r>
      <w:r w:rsidR="007311B4" w:rsidRPr="00B17ABA">
        <w:t xml:space="preserve">. </w:t>
      </w:r>
      <w:r w:rsidRPr="00B17ABA">
        <w:t>4</w:t>
      </w:r>
      <w:r w:rsidR="00E3248C" w:rsidRPr="00B17ABA">
        <w:t>,</w:t>
      </w:r>
      <w:r w:rsidRPr="00B17ABA">
        <w:t xml:space="preserve">128 sequential treatment policies were generated with a combination of four integer numbers between 2 and 15 (see </w:t>
      </w:r>
      <w:r w:rsidR="006032E6" w:rsidRPr="00B17ABA">
        <w:fldChar w:fldCharType="begin"/>
      </w:r>
      <w:r w:rsidR="006032E6" w:rsidRPr="00B17ABA">
        <w:instrText xml:space="preserve"> REF _Ref423698838 \h </w:instrText>
      </w:r>
      <w:r w:rsidR="00B17ABA">
        <w:instrText xml:space="preserve"> \* MERGEFORMAT </w:instrText>
      </w:r>
      <w:r w:rsidR="006032E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4</w:t>
      </w:r>
      <w:r w:rsidR="006032E6" w:rsidRPr="00B17ABA">
        <w:fldChar w:fldCharType="end"/>
      </w:r>
      <w:r w:rsidRPr="00B17ABA">
        <w:t xml:space="preserve">). </w:t>
      </w:r>
      <w:r w:rsidRPr="00B17ABA">
        <w:rPr>
          <w:rFonts w:eastAsia="Malgun Gothic"/>
          <w:lang w:eastAsia="ko-KR"/>
        </w:rPr>
        <w:t>For example, a specific treatment policy using “Ds-BBs-CCBs-ACEIs/ARBs” was coded as “2-3-4-5”. Then, a policy number from 1 to 4</w:t>
      </w:r>
      <w:r w:rsidR="00E3248C" w:rsidRPr="00B17ABA">
        <w:rPr>
          <w:rFonts w:eastAsia="Malgun Gothic"/>
          <w:lang w:eastAsia="ko-KR"/>
        </w:rPr>
        <w:t>,</w:t>
      </w:r>
      <w:r w:rsidRPr="00B17ABA">
        <w:rPr>
          <w:rFonts w:eastAsia="Malgun Gothic"/>
          <w:lang w:eastAsia="ko-KR"/>
        </w:rPr>
        <w:t>128 was assigned to the 4</w:t>
      </w:r>
      <w:r w:rsidR="00E3248C" w:rsidRPr="00B17ABA">
        <w:rPr>
          <w:rFonts w:eastAsia="Malgun Gothic"/>
          <w:lang w:eastAsia="ko-KR"/>
        </w:rPr>
        <w:t>,</w:t>
      </w:r>
      <w:r w:rsidRPr="00B17ABA">
        <w:rPr>
          <w:rFonts w:eastAsia="Malgun Gothic"/>
          <w:lang w:eastAsia="ko-KR"/>
        </w:rPr>
        <w:t>128 policies</w:t>
      </w:r>
      <w:r w:rsidR="003A2511" w:rsidRPr="00B17ABA">
        <w:rPr>
          <w:rFonts w:eastAsia="Malgun Gothic"/>
          <w:lang w:eastAsia="ko-KR"/>
        </w:rPr>
        <w:t>,</w:t>
      </w:r>
      <w:r w:rsidRPr="00B17ABA">
        <w:rPr>
          <w:rFonts w:eastAsia="Malgun Gothic"/>
          <w:lang w:eastAsia="ko-KR"/>
        </w:rPr>
        <w:t xml:space="preserve"> which were </w:t>
      </w:r>
      <w:r w:rsidRPr="00B17ABA">
        <w:t xml:space="preserve">sorted </w:t>
      </w:r>
      <w:r w:rsidRPr="00B17ABA">
        <w:rPr>
          <w:rFonts w:eastAsia="Malgun Gothic" w:hint="eastAsia"/>
          <w:lang w:eastAsia="ko-KR"/>
        </w:rPr>
        <w:t>in ascending order based on the coded number</w:t>
      </w:r>
      <w:r w:rsidRPr="00B17ABA">
        <w:rPr>
          <w:rFonts w:eastAsia="Malgun Gothic"/>
          <w:lang w:eastAsia="ko-KR"/>
        </w:rPr>
        <w:t xml:space="preserve"> for the first-line</w:t>
      </w:r>
      <w:r w:rsidRPr="00B17ABA">
        <w:rPr>
          <w:rFonts w:eastAsia="Malgun Gothic" w:hint="eastAsia"/>
          <w:lang w:eastAsia="ko-KR"/>
        </w:rPr>
        <w:t xml:space="preserve"> drug</w:t>
      </w:r>
      <w:r w:rsidRPr="00B17ABA">
        <w:rPr>
          <w:rFonts w:eastAsia="Malgun Gothic"/>
          <w:lang w:eastAsia="ko-KR"/>
        </w:rPr>
        <w:t xml:space="preserve"> (i.e., policy number 1 denotes “2-3-4-5” and policy number 4</w:t>
      </w:r>
      <w:r w:rsidR="00E3248C" w:rsidRPr="00B17ABA">
        <w:rPr>
          <w:rFonts w:eastAsia="Malgun Gothic"/>
          <w:lang w:eastAsia="ko-KR"/>
        </w:rPr>
        <w:t>,</w:t>
      </w:r>
      <w:r w:rsidRPr="00B17ABA">
        <w:rPr>
          <w:rFonts w:eastAsia="Malgun Gothic"/>
          <w:lang w:eastAsia="ko-KR"/>
        </w:rPr>
        <w:t xml:space="preserve">128 denotes “5-11-15-14”). </w:t>
      </w:r>
      <w:r w:rsidRPr="00B17ABA">
        <w:t>The complete list of 4</w:t>
      </w:r>
      <w:r w:rsidR="00E3248C" w:rsidRPr="00B17ABA">
        <w:t>,</w:t>
      </w:r>
      <w:r w:rsidRPr="00B17ABA">
        <w:t xml:space="preserve">128 treatment sequences is presented in Appendix </w:t>
      </w:r>
      <w:r w:rsidR="00E54DB3" w:rsidRPr="00B17ABA">
        <w:t>7</w:t>
      </w:r>
      <w:r w:rsidRPr="00B17ABA">
        <w:t>.</w:t>
      </w:r>
    </w:p>
    <w:p w:rsidR="009906C7" w:rsidRPr="00B17ABA" w:rsidRDefault="009906C7" w:rsidP="00842BC8">
      <w:pPr>
        <w:jc w:val="both"/>
      </w:pPr>
      <w:r w:rsidRPr="00B17ABA">
        <w:t xml:space="preserve">The function ‘VasGenerator’ returns a 31 by 4 matrix, where 31 is the number of possible disease pathways and 4 is the number of selected drug switching period (see </w:t>
      </w:r>
      <w:r w:rsidR="006032E6" w:rsidRPr="00B17ABA">
        <w:fldChar w:fldCharType="begin"/>
      </w:r>
      <w:r w:rsidR="006032E6" w:rsidRPr="00B17ABA">
        <w:instrText xml:space="preserve"> REF _Ref423698959 \h </w:instrText>
      </w:r>
      <w:r w:rsidR="00B17ABA">
        <w:instrText xml:space="preserve"> \* MERGEFORMAT </w:instrText>
      </w:r>
      <w:r w:rsidR="006032E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5</w:t>
      </w:r>
      <w:r w:rsidR="006032E6" w:rsidRPr="00B17ABA">
        <w:fldChar w:fldCharType="end"/>
      </w:r>
      <w:r w:rsidRPr="00B17ABA">
        <w:t xml:space="preserve">). The values in the matrix are an integer number between 1 and 4, which indicate what line of drug should be used on a specific health state. They are directly associated with the decision tree encoded like </w:t>
      </w:r>
      <w:r w:rsidR="006032E6" w:rsidRPr="00B17ABA">
        <w:fldChar w:fldCharType="begin"/>
      </w:r>
      <w:r w:rsidR="006032E6" w:rsidRPr="00B17ABA">
        <w:instrText xml:space="preserve"> REF _Ref423698772 \h </w:instrText>
      </w:r>
      <w:r w:rsidR="00B17ABA">
        <w:instrText xml:space="preserve"> \* MERGEFORMAT </w:instrText>
      </w:r>
      <w:r w:rsidR="006032E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3</w:t>
      </w:r>
      <w:r w:rsidR="006032E6" w:rsidRPr="00B17ABA">
        <w:fldChar w:fldCharType="end"/>
      </w:r>
      <w:r w:rsidRPr="00B17ABA">
        <w:t xml:space="preserve">. For example, for the disease pathway of “1-1-1-1-1” in the first row of the decision tree in </w:t>
      </w:r>
      <w:r w:rsidR="00E54DB3" w:rsidRPr="00B17ABA">
        <w:fldChar w:fldCharType="begin"/>
      </w:r>
      <w:r w:rsidR="00E54DB3" w:rsidRPr="00B17ABA">
        <w:instrText xml:space="preserve"> REF _Ref423698772 \h </w:instrText>
      </w:r>
      <w:r w:rsidR="00B17ABA">
        <w:instrText xml:space="preserve"> \* MERGEFORMAT </w:instrText>
      </w:r>
      <w:r w:rsidR="00E54DB3"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3</w:t>
      </w:r>
      <w:r w:rsidR="00E54DB3" w:rsidRPr="00B17ABA">
        <w:fldChar w:fldCharType="end"/>
      </w:r>
      <w:r w:rsidRPr="00B17ABA">
        <w:t xml:space="preserve">, the values in the matrix generated by ‘VasGenerator’ will be “1-2-3-4”, where the first-line drug is replaced with second, third and </w:t>
      </w:r>
      <w:r w:rsidRPr="00B17ABA">
        <w:lastRenderedPageBreak/>
        <w:t xml:space="preserve">then fourth-line drugs for the patient who failed to achieve the treatment goal successively during the drug switching period. </w:t>
      </w:r>
      <w:r w:rsidR="00C034F5" w:rsidRPr="00B17ABA">
        <w:t xml:space="preserve">0 was used for </w:t>
      </w:r>
      <w:r w:rsidR="00C034F5" w:rsidRPr="00B17ABA">
        <w:rPr>
          <w:i/>
        </w:rPr>
        <w:t>Death</w:t>
      </w:r>
      <w:r w:rsidR="00C034F5" w:rsidRPr="00B17ABA">
        <w:t>.</w:t>
      </w:r>
    </w:p>
    <w:p w:rsidR="009906C7" w:rsidRPr="00B17ABA" w:rsidRDefault="009906C7" w:rsidP="00842BC8">
      <w:pPr>
        <w:jc w:val="both"/>
      </w:pPr>
      <w:r w:rsidRPr="00B17ABA">
        <w:t xml:space="preserve">The purpose of the function ‘MTGenerator’ is to create a </w:t>
      </w:r>
      <w:r w:rsidRPr="00B17ABA">
        <w:rPr>
          <w:rFonts w:cstheme="majorBidi"/>
        </w:rPr>
        <w:t xml:space="preserve">31 by 4 matrix that indicates whether the maintenance therapy is used and if so, how long it is used (see </w:t>
      </w:r>
      <w:r w:rsidR="006032E6" w:rsidRPr="00B17ABA">
        <w:rPr>
          <w:rFonts w:cstheme="majorBidi"/>
        </w:rPr>
        <w:fldChar w:fldCharType="begin"/>
      </w:r>
      <w:r w:rsidR="006032E6" w:rsidRPr="00B17ABA">
        <w:rPr>
          <w:rFonts w:cstheme="majorBidi"/>
        </w:rPr>
        <w:instrText xml:space="preserve"> REF _Ref423699032 \h </w:instrText>
      </w:r>
      <w:r w:rsidR="00B17ABA">
        <w:rPr>
          <w:rFonts w:cstheme="majorBidi"/>
        </w:rPr>
        <w:instrText xml:space="preserve"> \* MERGEFORMAT </w:instrText>
      </w:r>
      <w:r w:rsidR="006032E6" w:rsidRPr="00B17ABA">
        <w:rPr>
          <w:rFonts w:cstheme="majorBidi"/>
        </w:rPr>
      </w:r>
      <w:r w:rsidR="006032E6" w:rsidRPr="00B17ABA">
        <w:rPr>
          <w:rFonts w:cstheme="majorBidi"/>
        </w:rPr>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6</w:t>
      </w:r>
      <w:r w:rsidR="006032E6" w:rsidRPr="00B17ABA">
        <w:rPr>
          <w:rFonts w:cstheme="majorBidi"/>
        </w:rPr>
        <w:fldChar w:fldCharType="end"/>
      </w:r>
      <w:r w:rsidRPr="00B17ABA">
        <w:rPr>
          <w:rFonts w:cstheme="majorBidi"/>
        </w:rPr>
        <w:t xml:space="preserve">). This matrix is also associated with the decision tree in </w:t>
      </w:r>
      <w:r w:rsidR="006032E6" w:rsidRPr="00B17ABA">
        <w:rPr>
          <w:rFonts w:cstheme="majorBidi"/>
        </w:rPr>
        <w:fldChar w:fldCharType="begin"/>
      </w:r>
      <w:r w:rsidR="006032E6" w:rsidRPr="00B17ABA">
        <w:rPr>
          <w:rFonts w:cstheme="majorBidi"/>
        </w:rPr>
        <w:instrText xml:space="preserve"> REF _Ref423698772 \h </w:instrText>
      </w:r>
      <w:r w:rsidR="00B17ABA">
        <w:rPr>
          <w:rFonts w:cstheme="majorBidi"/>
        </w:rPr>
        <w:instrText xml:space="preserve"> \* MERGEFORMAT </w:instrText>
      </w:r>
      <w:r w:rsidR="006032E6" w:rsidRPr="00B17ABA">
        <w:rPr>
          <w:rFonts w:cstheme="majorBidi"/>
        </w:rPr>
      </w:r>
      <w:r w:rsidR="006032E6" w:rsidRPr="00B17ABA">
        <w:rPr>
          <w:rFonts w:cstheme="majorBidi"/>
        </w:rPr>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3</w:t>
      </w:r>
      <w:r w:rsidR="006032E6" w:rsidRPr="00B17ABA">
        <w:rPr>
          <w:rFonts w:cstheme="majorBidi"/>
        </w:rPr>
        <w:fldChar w:fldCharType="end"/>
      </w:r>
      <w:r w:rsidRPr="00B17ABA">
        <w:rPr>
          <w:rFonts w:cstheme="majorBidi"/>
        </w:rPr>
        <w:t xml:space="preserve">. ‘MTGenerator’ assigns 0 for </w:t>
      </w:r>
      <w:r w:rsidR="006032E6" w:rsidRPr="009923E9">
        <w:rPr>
          <w:rFonts w:cstheme="majorBidi"/>
          <w:i/>
          <w:iCs/>
        </w:rPr>
        <w:t>Failure</w:t>
      </w:r>
      <w:r w:rsidR="006032E6" w:rsidRPr="00B17ABA">
        <w:rPr>
          <w:rFonts w:cstheme="majorBidi"/>
        </w:rPr>
        <w:t xml:space="preserve"> </w:t>
      </w:r>
      <w:r w:rsidRPr="00B17ABA">
        <w:rPr>
          <w:rFonts w:cstheme="majorBidi"/>
        </w:rPr>
        <w:t xml:space="preserve">and an integer number between 1 and 3 for </w:t>
      </w:r>
      <w:r w:rsidR="006032E6" w:rsidRPr="009923E9">
        <w:rPr>
          <w:rFonts w:cstheme="majorBidi"/>
          <w:i/>
          <w:iCs/>
        </w:rPr>
        <w:t>Success</w:t>
      </w:r>
      <w:r w:rsidR="006032E6" w:rsidRPr="00B17ABA">
        <w:rPr>
          <w:rFonts w:cstheme="majorBidi"/>
        </w:rPr>
        <w:t xml:space="preserve"> </w:t>
      </w:r>
      <w:r w:rsidRPr="00B17ABA">
        <w:rPr>
          <w:rFonts w:cstheme="majorBidi"/>
        </w:rPr>
        <w:t xml:space="preserve">depending on the previous health states. If a patient achieves the treatment goal with the initial drug (i.e., second column and sixteenth row in </w:t>
      </w:r>
      <w:r w:rsidR="006032E6" w:rsidRPr="00B17ABA">
        <w:rPr>
          <w:rFonts w:cstheme="majorBidi"/>
        </w:rPr>
        <w:fldChar w:fldCharType="begin"/>
      </w:r>
      <w:r w:rsidR="006032E6" w:rsidRPr="00B17ABA">
        <w:rPr>
          <w:rFonts w:cstheme="majorBidi"/>
        </w:rPr>
        <w:instrText xml:space="preserve"> REF _Ref423698772 \h </w:instrText>
      </w:r>
      <w:r w:rsidR="00B17ABA">
        <w:rPr>
          <w:rFonts w:cstheme="majorBidi"/>
        </w:rPr>
        <w:instrText xml:space="preserve"> \* MERGEFORMAT </w:instrText>
      </w:r>
      <w:r w:rsidR="006032E6" w:rsidRPr="00B17ABA">
        <w:rPr>
          <w:rFonts w:cstheme="majorBidi"/>
        </w:rPr>
      </w:r>
      <w:r w:rsidR="006032E6" w:rsidRPr="00B17ABA">
        <w:rPr>
          <w:rFonts w:cstheme="majorBidi"/>
        </w:rPr>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3</w:t>
      </w:r>
      <w:r w:rsidR="006032E6" w:rsidRPr="00B17ABA">
        <w:rPr>
          <w:rFonts w:cstheme="majorBidi"/>
        </w:rPr>
        <w:fldChar w:fldCharType="end"/>
      </w:r>
      <w:r w:rsidRPr="00B17ABA">
        <w:rPr>
          <w:rFonts w:cstheme="majorBidi"/>
        </w:rPr>
        <w:t xml:space="preserve">), the value in the same location of </w:t>
      </w:r>
      <w:r w:rsidR="006032E6" w:rsidRPr="00B17ABA">
        <w:rPr>
          <w:rFonts w:cstheme="majorBidi"/>
        </w:rPr>
        <w:fldChar w:fldCharType="begin"/>
      </w:r>
      <w:r w:rsidR="006032E6" w:rsidRPr="00B17ABA">
        <w:rPr>
          <w:rFonts w:cstheme="majorBidi"/>
        </w:rPr>
        <w:instrText xml:space="preserve"> REF _Ref423699032 \h </w:instrText>
      </w:r>
      <w:r w:rsidR="00B17ABA">
        <w:rPr>
          <w:rFonts w:cstheme="majorBidi"/>
        </w:rPr>
        <w:instrText xml:space="preserve"> \* MERGEFORMAT </w:instrText>
      </w:r>
      <w:r w:rsidR="006032E6" w:rsidRPr="00B17ABA">
        <w:rPr>
          <w:rFonts w:cstheme="majorBidi"/>
        </w:rPr>
      </w:r>
      <w:r w:rsidR="006032E6" w:rsidRPr="00B17ABA">
        <w:rPr>
          <w:rFonts w:cstheme="majorBidi"/>
        </w:rPr>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6</w:t>
      </w:r>
      <w:r w:rsidR="006032E6" w:rsidRPr="00B17ABA">
        <w:rPr>
          <w:rFonts w:cstheme="majorBidi"/>
        </w:rPr>
        <w:fldChar w:fldCharType="end"/>
      </w:r>
      <w:r w:rsidRPr="00B17ABA">
        <w:rPr>
          <w:rFonts w:cstheme="majorBidi"/>
        </w:rPr>
        <w:t xml:space="preserve"> is 1. If the patient consistently </w:t>
      </w:r>
      <w:r w:rsidR="00842BC8" w:rsidRPr="00B17ABA">
        <w:rPr>
          <w:rFonts w:cstheme="majorBidi"/>
        </w:rPr>
        <w:t>achieve</w:t>
      </w:r>
      <w:r w:rsidRPr="00B17ABA">
        <w:rPr>
          <w:rFonts w:cstheme="majorBidi"/>
        </w:rPr>
        <w:t xml:space="preserve">s the treatment goal in the </w:t>
      </w:r>
      <w:r w:rsidR="00E54DB3" w:rsidRPr="00B17ABA">
        <w:rPr>
          <w:rFonts w:cstheme="majorBidi"/>
        </w:rPr>
        <w:t xml:space="preserve">third </w:t>
      </w:r>
      <w:r w:rsidRPr="00B17ABA">
        <w:rPr>
          <w:rFonts w:cstheme="majorBidi"/>
        </w:rPr>
        <w:t xml:space="preserve">and </w:t>
      </w:r>
      <w:r w:rsidR="00E54DB3" w:rsidRPr="00B17ABA">
        <w:rPr>
          <w:rFonts w:cstheme="majorBidi"/>
        </w:rPr>
        <w:t>fourth</w:t>
      </w:r>
      <w:r w:rsidRPr="00B17ABA">
        <w:rPr>
          <w:rFonts w:cstheme="majorBidi"/>
        </w:rPr>
        <w:t xml:space="preserve"> periods (i.e., 3rd column and 23th rows and 4th column and 26th row in </w:t>
      </w:r>
      <w:r w:rsidR="006032E6" w:rsidRPr="00B17ABA">
        <w:rPr>
          <w:rFonts w:cstheme="majorBidi"/>
        </w:rPr>
        <w:fldChar w:fldCharType="begin"/>
      </w:r>
      <w:r w:rsidR="006032E6" w:rsidRPr="00B17ABA">
        <w:rPr>
          <w:rFonts w:cstheme="majorBidi"/>
        </w:rPr>
        <w:instrText xml:space="preserve"> REF _Ref423698772 \h </w:instrText>
      </w:r>
      <w:r w:rsidR="00B17ABA">
        <w:rPr>
          <w:rFonts w:cstheme="majorBidi"/>
        </w:rPr>
        <w:instrText xml:space="preserve"> \* MERGEFORMAT </w:instrText>
      </w:r>
      <w:r w:rsidR="006032E6" w:rsidRPr="00B17ABA">
        <w:rPr>
          <w:rFonts w:cstheme="majorBidi"/>
        </w:rPr>
      </w:r>
      <w:r w:rsidR="006032E6" w:rsidRPr="00B17ABA">
        <w:rPr>
          <w:rFonts w:cstheme="majorBidi"/>
        </w:rPr>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3</w:t>
      </w:r>
      <w:r w:rsidR="006032E6" w:rsidRPr="00B17ABA">
        <w:rPr>
          <w:rFonts w:cstheme="majorBidi"/>
        </w:rPr>
        <w:fldChar w:fldCharType="end"/>
      </w:r>
      <w:r w:rsidRPr="00B17ABA">
        <w:rPr>
          <w:rFonts w:cstheme="majorBidi"/>
        </w:rPr>
        <w:t xml:space="preserve">), the values in the same location of </w:t>
      </w:r>
      <w:r w:rsidR="006032E6" w:rsidRPr="00B17ABA">
        <w:rPr>
          <w:rFonts w:cstheme="majorBidi"/>
        </w:rPr>
        <w:fldChar w:fldCharType="begin"/>
      </w:r>
      <w:r w:rsidR="006032E6" w:rsidRPr="00B17ABA">
        <w:rPr>
          <w:rFonts w:cstheme="majorBidi"/>
        </w:rPr>
        <w:instrText xml:space="preserve"> REF _Ref423699032 \h </w:instrText>
      </w:r>
      <w:r w:rsidR="00B17ABA">
        <w:rPr>
          <w:rFonts w:cstheme="majorBidi"/>
        </w:rPr>
        <w:instrText xml:space="preserve"> \* MERGEFORMAT </w:instrText>
      </w:r>
      <w:r w:rsidR="006032E6" w:rsidRPr="00B17ABA">
        <w:rPr>
          <w:rFonts w:cstheme="majorBidi"/>
        </w:rPr>
      </w:r>
      <w:r w:rsidR="006032E6" w:rsidRPr="00B17ABA">
        <w:rPr>
          <w:rFonts w:cstheme="majorBidi"/>
        </w:rPr>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6</w:t>
      </w:r>
      <w:r w:rsidR="006032E6" w:rsidRPr="00B17ABA">
        <w:rPr>
          <w:rFonts w:cstheme="majorBidi"/>
        </w:rPr>
        <w:fldChar w:fldCharType="end"/>
      </w:r>
      <w:r w:rsidRPr="00B17ABA">
        <w:rPr>
          <w:rFonts w:cstheme="majorBidi"/>
        </w:rPr>
        <w:t xml:space="preserve"> are 2 and 3, respectively. These numbers facilitates the use of different levels of SBP lowering effect depending on the period in which a specific drug is used. If the current drug is replaced with a new drug in the second period, the SBP change in that period is determined based on the SBP lowering effect of the new drug in three months; otherwise, the SBP lowering effect is cumulative at 6, 9 or 12 months, depending on how long the current drug has been used.</w:t>
      </w:r>
    </w:p>
    <w:p w:rsidR="00560A9F" w:rsidRPr="00B17ABA" w:rsidRDefault="00560A9F" w:rsidP="00F1042B">
      <w:pPr>
        <w:spacing w:line="240" w:lineRule="auto"/>
        <w:jc w:val="both"/>
        <w:rPr>
          <w:rFonts w:cstheme="majorBidi"/>
        </w:rPr>
      </w:pPr>
    </w:p>
    <w:p w:rsidR="009906C7" w:rsidRPr="00B17ABA" w:rsidRDefault="009906C7" w:rsidP="001A2558">
      <w:pPr>
        <w:pStyle w:val="Caption"/>
      </w:pPr>
      <w:r w:rsidRPr="00B17ABA">
        <w:br w:type="page"/>
      </w:r>
    </w:p>
    <w:p w:rsidR="00933FE6" w:rsidRPr="00B17ABA" w:rsidRDefault="00933FE6" w:rsidP="001A2558">
      <w:pPr>
        <w:pStyle w:val="Caption"/>
      </w:pPr>
      <w:bookmarkStart w:id="206" w:name="_Ref423698211"/>
      <w:bookmarkStart w:id="207" w:name="_Toc426018652"/>
      <w:r w:rsidRPr="00B17ABA">
        <w:lastRenderedPageBreak/>
        <w:t xml:space="preserve">Table </w:t>
      </w:r>
      <w:fldSimple w:instr=" STYLEREF 1 \s ">
        <w:r w:rsidR="006F6429" w:rsidRPr="00B17ABA">
          <w:rPr>
            <w:noProof/>
            <w:cs/>
          </w:rPr>
          <w:t>‎</w:t>
        </w:r>
        <w:r w:rsidR="006F6429" w:rsidRPr="00B17ABA">
          <w:rPr>
            <w:noProof/>
          </w:rPr>
          <w:t>6</w:t>
        </w:r>
      </w:fldSimple>
      <w:r w:rsidR="002804C0" w:rsidRPr="00B17ABA">
        <w:t>.</w:t>
      </w:r>
      <w:fldSimple w:instr=" SEQ Table \* ARABIC \s 1 ">
        <w:r w:rsidR="006F6429" w:rsidRPr="00B17ABA">
          <w:rPr>
            <w:noProof/>
          </w:rPr>
          <w:t>2</w:t>
        </w:r>
      </w:fldSimple>
      <w:bookmarkEnd w:id="206"/>
      <w:r w:rsidRPr="00B17ABA">
        <w:t>. Scenario selection</w:t>
      </w:r>
      <w:r w:rsidR="007D65A7" w:rsidRPr="00B17ABA">
        <w:t xml:space="preserve"> to implement the hypertension SDDP model</w:t>
      </w:r>
      <w:bookmarkEnd w:id="207"/>
    </w:p>
    <w:tbl>
      <w:tblPr>
        <w:tblStyle w:val="TableGrid"/>
        <w:tblW w:w="0" w:type="auto"/>
        <w:tblLook w:val="04A0" w:firstRow="1" w:lastRow="0" w:firstColumn="1" w:lastColumn="0" w:noHBand="0" w:noVBand="1"/>
      </w:tblPr>
      <w:tblGrid>
        <w:gridCol w:w="2237"/>
        <w:gridCol w:w="6199"/>
      </w:tblGrid>
      <w:tr w:rsidR="00933FE6" w:rsidRPr="00B17ABA" w:rsidTr="00560A9F">
        <w:tc>
          <w:tcPr>
            <w:tcW w:w="2376" w:type="dxa"/>
            <w:tcBorders>
              <w:bottom w:val="double" w:sz="4" w:space="0" w:color="auto"/>
            </w:tcBorders>
          </w:tcPr>
          <w:p w:rsidR="00933FE6" w:rsidRPr="00B17ABA" w:rsidRDefault="00933FE6" w:rsidP="009906C7">
            <w:pPr>
              <w:pStyle w:val="TOC1"/>
              <w:spacing w:line="276" w:lineRule="auto"/>
            </w:pPr>
            <w:r w:rsidRPr="00B17ABA">
              <w:t>Parameter</w:t>
            </w:r>
          </w:p>
        </w:tc>
        <w:tc>
          <w:tcPr>
            <w:tcW w:w="6866" w:type="dxa"/>
            <w:tcBorders>
              <w:bottom w:val="double" w:sz="4" w:space="0" w:color="auto"/>
            </w:tcBorders>
          </w:tcPr>
          <w:p w:rsidR="00933FE6" w:rsidRPr="00B17ABA" w:rsidRDefault="00933FE6" w:rsidP="009906C7">
            <w:pPr>
              <w:pStyle w:val="TOC1"/>
              <w:spacing w:line="276" w:lineRule="auto"/>
            </w:pPr>
            <w:r w:rsidRPr="00B17ABA">
              <w:t>Scenario selection</w:t>
            </w:r>
          </w:p>
        </w:tc>
      </w:tr>
      <w:tr w:rsidR="00F263A5" w:rsidRPr="00B17ABA" w:rsidTr="00560A9F">
        <w:tc>
          <w:tcPr>
            <w:tcW w:w="9242" w:type="dxa"/>
            <w:gridSpan w:val="2"/>
            <w:tcBorders>
              <w:top w:val="double" w:sz="4" w:space="0" w:color="auto"/>
            </w:tcBorders>
            <w:shd w:val="clear" w:color="auto" w:fill="D9D9D9" w:themeFill="background1" w:themeFillShade="D9"/>
          </w:tcPr>
          <w:p w:rsidR="00F263A5" w:rsidRPr="00B17ABA" w:rsidRDefault="00F263A5" w:rsidP="009906C7">
            <w:pPr>
              <w:pStyle w:val="TOC1"/>
              <w:spacing w:line="276" w:lineRule="auto"/>
            </w:pPr>
            <w:r w:rsidRPr="00B17ABA">
              <w:t>Fixed parameters</w:t>
            </w:r>
          </w:p>
        </w:tc>
      </w:tr>
      <w:tr w:rsidR="00F263A5" w:rsidRPr="00B17ABA" w:rsidTr="00933FE6">
        <w:tc>
          <w:tcPr>
            <w:tcW w:w="2376" w:type="dxa"/>
          </w:tcPr>
          <w:p w:rsidR="00F263A5" w:rsidRPr="00B17ABA" w:rsidRDefault="00F263A5" w:rsidP="009906C7">
            <w:pPr>
              <w:pStyle w:val="TOC1"/>
              <w:spacing w:line="276" w:lineRule="auto"/>
            </w:pPr>
            <w:r w:rsidRPr="00B17ABA">
              <w:t>The length of drug sequence</w:t>
            </w:r>
          </w:p>
        </w:tc>
        <w:tc>
          <w:tcPr>
            <w:tcW w:w="6866" w:type="dxa"/>
          </w:tcPr>
          <w:p w:rsidR="00F263A5" w:rsidRPr="00B17ABA" w:rsidRDefault="00F263A5" w:rsidP="009906C7">
            <w:pPr>
              <w:pStyle w:val="TOC1"/>
              <w:spacing w:line="276" w:lineRule="auto"/>
              <w:rPr>
                <w:sz w:val="24"/>
              </w:rPr>
            </w:pPr>
            <w:r w:rsidRPr="00B17ABA">
              <w:t xml:space="preserve">4 </w:t>
            </w:r>
          </w:p>
          <w:p w:rsidR="00F263A5" w:rsidRPr="00B17ABA" w:rsidRDefault="00F263A5" w:rsidP="009906C7">
            <w:pPr>
              <w:pStyle w:val="TOC1"/>
              <w:spacing w:line="276" w:lineRule="auto"/>
            </w:pPr>
          </w:p>
        </w:tc>
      </w:tr>
      <w:tr w:rsidR="00F263A5" w:rsidRPr="00B17ABA" w:rsidTr="00933FE6">
        <w:tc>
          <w:tcPr>
            <w:tcW w:w="2376" w:type="dxa"/>
          </w:tcPr>
          <w:p w:rsidR="00F263A5" w:rsidRPr="00B17ABA" w:rsidRDefault="00F263A5" w:rsidP="009906C7">
            <w:pPr>
              <w:pStyle w:val="TOC1"/>
              <w:spacing w:line="276" w:lineRule="auto"/>
            </w:pPr>
            <w:r w:rsidRPr="00B17ABA">
              <w:t>Cycle length</w:t>
            </w:r>
          </w:p>
        </w:tc>
        <w:tc>
          <w:tcPr>
            <w:tcW w:w="6866" w:type="dxa"/>
          </w:tcPr>
          <w:p w:rsidR="00F263A5" w:rsidRPr="00B17ABA" w:rsidRDefault="00F263A5" w:rsidP="009906C7">
            <w:pPr>
              <w:pStyle w:val="TOC1"/>
              <w:spacing w:line="276" w:lineRule="auto"/>
            </w:pPr>
            <w:r w:rsidRPr="00B17ABA">
              <w:t>3</w:t>
            </w:r>
            <w:r w:rsidR="001C00F0" w:rsidRPr="00B17ABA">
              <w:t xml:space="preserve"> (months)</w:t>
            </w:r>
          </w:p>
        </w:tc>
      </w:tr>
      <w:tr w:rsidR="00F263A5" w:rsidRPr="00B17ABA" w:rsidTr="00933FE6">
        <w:tc>
          <w:tcPr>
            <w:tcW w:w="2376" w:type="dxa"/>
          </w:tcPr>
          <w:p w:rsidR="00F263A5" w:rsidRPr="00B17ABA" w:rsidRDefault="00F263A5" w:rsidP="009906C7">
            <w:pPr>
              <w:pStyle w:val="TOC1"/>
              <w:spacing w:line="276" w:lineRule="auto"/>
            </w:pPr>
            <w:r w:rsidRPr="00B17ABA">
              <w:t>The number of health states</w:t>
            </w:r>
          </w:p>
        </w:tc>
        <w:tc>
          <w:tcPr>
            <w:tcW w:w="6866" w:type="dxa"/>
          </w:tcPr>
          <w:p w:rsidR="00F263A5" w:rsidRPr="00B17ABA" w:rsidRDefault="00F263A5" w:rsidP="009906C7">
            <w:pPr>
              <w:pStyle w:val="TOC1"/>
              <w:spacing w:line="276" w:lineRule="auto"/>
            </w:pPr>
            <w:r w:rsidRPr="00B17ABA">
              <w:t>3</w:t>
            </w:r>
          </w:p>
        </w:tc>
      </w:tr>
      <w:tr w:rsidR="00F263A5" w:rsidRPr="00B17ABA" w:rsidTr="00933FE6">
        <w:tc>
          <w:tcPr>
            <w:tcW w:w="2376" w:type="dxa"/>
          </w:tcPr>
          <w:p w:rsidR="00F263A5" w:rsidRPr="00B17ABA" w:rsidRDefault="00F263A5" w:rsidP="009906C7">
            <w:pPr>
              <w:pStyle w:val="TOC1"/>
              <w:spacing w:line="276" w:lineRule="auto"/>
            </w:pPr>
            <w:r w:rsidRPr="00B17ABA">
              <w:t>The number of potential treatment options</w:t>
            </w:r>
          </w:p>
        </w:tc>
        <w:tc>
          <w:tcPr>
            <w:tcW w:w="6866" w:type="dxa"/>
          </w:tcPr>
          <w:p w:rsidR="00F263A5" w:rsidRPr="00B17ABA" w:rsidRDefault="00F263A5" w:rsidP="009906C7">
            <w:pPr>
              <w:pStyle w:val="TOC1"/>
              <w:spacing w:line="276" w:lineRule="auto"/>
            </w:pPr>
            <w:r w:rsidRPr="00B17ABA">
              <w:t>14</w:t>
            </w:r>
          </w:p>
        </w:tc>
      </w:tr>
      <w:tr w:rsidR="00F263A5" w:rsidRPr="00B17ABA" w:rsidTr="00933FE6">
        <w:tc>
          <w:tcPr>
            <w:tcW w:w="2376" w:type="dxa"/>
          </w:tcPr>
          <w:p w:rsidR="00F263A5" w:rsidRPr="00B17ABA" w:rsidRDefault="00F263A5" w:rsidP="009906C7">
            <w:pPr>
              <w:pStyle w:val="TOC1"/>
              <w:spacing w:line="276" w:lineRule="auto"/>
            </w:pPr>
            <w:r w:rsidRPr="00B17ABA">
              <w:t>Additional decision rule</w:t>
            </w:r>
          </w:p>
        </w:tc>
        <w:tc>
          <w:tcPr>
            <w:tcW w:w="6866" w:type="dxa"/>
          </w:tcPr>
          <w:p w:rsidR="00F263A5" w:rsidRPr="00B17ABA" w:rsidRDefault="00F263A5" w:rsidP="009906C7">
            <w:pPr>
              <w:pStyle w:val="TOC1"/>
              <w:spacing w:line="276" w:lineRule="auto"/>
            </w:pPr>
            <w:r w:rsidRPr="00B17ABA">
              <w:t xml:space="preserve">Stepwise drug </w:t>
            </w:r>
            <w:r w:rsidR="00C034F5" w:rsidRPr="00B17ABA">
              <w:t>selection</w:t>
            </w:r>
          </w:p>
        </w:tc>
      </w:tr>
      <w:tr w:rsidR="00F263A5" w:rsidRPr="00B17ABA" w:rsidTr="00560A9F">
        <w:tc>
          <w:tcPr>
            <w:tcW w:w="9242" w:type="dxa"/>
            <w:gridSpan w:val="2"/>
            <w:shd w:val="clear" w:color="auto" w:fill="D9D9D9" w:themeFill="background1" w:themeFillShade="D9"/>
          </w:tcPr>
          <w:p w:rsidR="00F263A5" w:rsidRPr="00B17ABA" w:rsidRDefault="00F263A5" w:rsidP="009906C7">
            <w:pPr>
              <w:pStyle w:val="TOC1"/>
              <w:spacing w:line="276" w:lineRule="auto"/>
            </w:pPr>
            <w:r w:rsidRPr="00B17ABA">
              <w:t>Variable parameters</w:t>
            </w:r>
          </w:p>
        </w:tc>
      </w:tr>
      <w:tr w:rsidR="00933FE6" w:rsidRPr="00B17ABA" w:rsidTr="00933FE6">
        <w:tc>
          <w:tcPr>
            <w:tcW w:w="2376" w:type="dxa"/>
          </w:tcPr>
          <w:p w:rsidR="00933FE6" w:rsidRPr="00B17ABA" w:rsidRDefault="00933FE6" w:rsidP="009906C7">
            <w:pPr>
              <w:pStyle w:val="TOC1"/>
              <w:spacing w:line="276" w:lineRule="auto"/>
            </w:pPr>
            <w:r w:rsidRPr="00B17ABA">
              <w:t>Optimisation method</w:t>
            </w:r>
          </w:p>
        </w:tc>
        <w:tc>
          <w:tcPr>
            <w:tcW w:w="6866" w:type="dxa"/>
          </w:tcPr>
          <w:p w:rsidR="00933FE6" w:rsidRPr="00B17ABA" w:rsidRDefault="00C034F5" w:rsidP="009906C7">
            <w:pPr>
              <w:pStyle w:val="TOC1"/>
              <w:spacing w:line="276" w:lineRule="auto"/>
            </w:pPr>
            <w:r w:rsidRPr="00B17ABA">
              <w:t>NaN = Validation model</w:t>
            </w:r>
          </w:p>
          <w:p w:rsidR="00933FE6" w:rsidRPr="00B17ABA" w:rsidRDefault="00933FE6" w:rsidP="003A2511">
            <w:pPr>
              <w:pStyle w:val="TOC1"/>
              <w:spacing w:line="276" w:lineRule="auto"/>
            </w:pPr>
            <w:r w:rsidRPr="00B17ABA">
              <w:t>'Enu' = Enumeration</w:t>
            </w:r>
            <w:r w:rsidR="003A2511" w:rsidRPr="00B17ABA">
              <w:t xml:space="preserve">, </w:t>
            </w:r>
            <w:r w:rsidRPr="00B17ABA">
              <w:t>whi</w:t>
            </w:r>
            <w:r w:rsidR="00C034F5" w:rsidRPr="00B17ABA">
              <w:t>ch provides the exact solution.</w:t>
            </w:r>
            <w:r w:rsidRPr="00B17ABA">
              <w:t xml:space="preserve">               </w:t>
            </w:r>
          </w:p>
          <w:p w:rsidR="00933FE6" w:rsidRPr="00B17ABA" w:rsidRDefault="00933FE6" w:rsidP="009906C7">
            <w:pPr>
              <w:pStyle w:val="TOC1"/>
              <w:spacing w:line="276" w:lineRule="auto"/>
            </w:pPr>
            <w:r w:rsidRPr="00B17ABA">
              <w:t>'SA' = Simulated annealing</w:t>
            </w:r>
            <w:r w:rsidR="003A2511" w:rsidRPr="00B17ABA">
              <w:t>,</w:t>
            </w:r>
            <w:r w:rsidRPr="00B17ABA">
              <w:t xml:space="preserve"> which p</w:t>
            </w:r>
            <w:r w:rsidR="00C034F5" w:rsidRPr="00B17ABA">
              <w:t>rovides an approximate solution.</w:t>
            </w:r>
          </w:p>
          <w:p w:rsidR="00933FE6" w:rsidRPr="00B17ABA" w:rsidRDefault="00933FE6" w:rsidP="009906C7">
            <w:pPr>
              <w:pStyle w:val="TOC1"/>
              <w:spacing w:line="276" w:lineRule="auto"/>
            </w:pPr>
            <w:r w:rsidRPr="00B17ABA">
              <w:t>'GA' = Genetic algorithm</w:t>
            </w:r>
            <w:r w:rsidR="003A2511" w:rsidRPr="00B17ABA">
              <w:t>,</w:t>
            </w:r>
            <w:r w:rsidRPr="00B17ABA">
              <w:t xml:space="preserve"> which provide</w:t>
            </w:r>
            <w:r w:rsidR="00C034F5" w:rsidRPr="00B17ABA">
              <w:t>s an approximate solution.</w:t>
            </w:r>
          </w:p>
          <w:p w:rsidR="00933FE6" w:rsidRPr="00B17ABA" w:rsidRDefault="00933FE6">
            <w:pPr>
              <w:pStyle w:val="TOC1"/>
              <w:spacing w:line="276" w:lineRule="auto"/>
            </w:pPr>
            <w:r w:rsidRPr="00B17ABA">
              <w:t xml:space="preserve">'RL' = </w:t>
            </w:r>
            <w:r w:rsidR="001C00F0" w:rsidRPr="00B17ABA">
              <w:t>Reinforcement learning</w:t>
            </w:r>
            <w:r w:rsidR="003A2511" w:rsidRPr="00B17ABA">
              <w:t>,</w:t>
            </w:r>
            <w:r w:rsidR="001C00F0" w:rsidRPr="00B17ABA">
              <w:t xml:space="preserve"> </w:t>
            </w:r>
            <w:r w:rsidRPr="00B17ABA">
              <w:t>which p</w:t>
            </w:r>
            <w:r w:rsidR="00C034F5" w:rsidRPr="00B17ABA">
              <w:t>rovides an approximate solution.</w:t>
            </w:r>
          </w:p>
        </w:tc>
      </w:tr>
      <w:tr w:rsidR="00933FE6" w:rsidRPr="00B17ABA" w:rsidTr="00933FE6">
        <w:tc>
          <w:tcPr>
            <w:tcW w:w="2376" w:type="dxa"/>
          </w:tcPr>
          <w:p w:rsidR="00933FE6" w:rsidRPr="00B17ABA" w:rsidRDefault="00933FE6" w:rsidP="009906C7">
            <w:pPr>
              <w:pStyle w:val="TOC1"/>
              <w:spacing w:line="276" w:lineRule="auto"/>
            </w:pPr>
            <w:r w:rsidRPr="00B17ABA">
              <w:t>The objective of the model</w:t>
            </w:r>
          </w:p>
        </w:tc>
        <w:tc>
          <w:tcPr>
            <w:tcW w:w="6866" w:type="dxa"/>
          </w:tcPr>
          <w:p w:rsidR="00933FE6" w:rsidRPr="00B17ABA" w:rsidRDefault="00933FE6" w:rsidP="009906C7">
            <w:pPr>
              <w:pStyle w:val="TOC1"/>
              <w:spacing w:line="276" w:lineRule="auto"/>
            </w:pPr>
            <w:r w:rsidRPr="00B17ABA">
              <w:t xml:space="preserve">1 = To </w:t>
            </w:r>
            <w:r w:rsidR="00547C02" w:rsidRPr="00B17ABA">
              <w:t>maximis</w:t>
            </w:r>
            <w:r w:rsidRPr="00B17ABA">
              <w:t>e the total treatment net benefit in long-term (until 100 years-old)</w:t>
            </w:r>
            <w:r w:rsidR="00E54DB3" w:rsidRPr="00B17ABA">
              <w:t>*</w:t>
            </w:r>
          </w:p>
          <w:p w:rsidR="00933FE6" w:rsidRPr="00B17ABA" w:rsidRDefault="00933FE6" w:rsidP="009906C7">
            <w:pPr>
              <w:pStyle w:val="TOC1"/>
              <w:spacing w:line="276" w:lineRule="auto"/>
            </w:pPr>
            <w:r w:rsidRPr="00B17ABA">
              <w:t xml:space="preserve">2 = To </w:t>
            </w:r>
            <w:r w:rsidR="00547C02" w:rsidRPr="00B17ABA">
              <w:t>maximis</w:t>
            </w:r>
            <w:r w:rsidRPr="00B17ABA">
              <w:t>e the treatment success rate in short-term (</w:t>
            </w:r>
            <w:r w:rsidR="001C00F0" w:rsidRPr="00B17ABA">
              <w:t xml:space="preserve">only </w:t>
            </w:r>
            <w:r w:rsidR="00C034F5" w:rsidRPr="00B17ABA">
              <w:t>in the drug switching period)</w:t>
            </w:r>
          </w:p>
        </w:tc>
      </w:tr>
      <w:tr w:rsidR="00933FE6" w:rsidRPr="00B17ABA" w:rsidTr="00933FE6">
        <w:tc>
          <w:tcPr>
            <w:tcW w:w="2376" w:type="dxa"/>
          </w:tcPr>
          <w:p w:rsidR="00933FE6" w:rsidRPr="00B17ABA" w:rsidRDefault="00933FE6" w:rsidP="009906C7">
            <w:pPr>
              <w:pStyle w:val="TOC1"/>
              <w:spacing w:line="276" w:lineRule="auto"/>
            </w:pPr>
            <w:r w:rsidRPr="00B17ABA">
              <w:t xml:space="preserve">The </w:t>
            </w:r>
            <w:r w:rsidR="00842BC8" w:rsidRPr="00B17ABA">
              <w:t>number of drug switching period</w:t>
            </w:r>
          </w:p>
          <w:p w:rsidR="00933FE6" w:rsidRPr="00B17ABA" w:rsidRDefault="00933FE6" w:rsidP="009906C7">
            <w:pPr>
              <w:pStyle w:val="TOC1"/>
              <w:spacing w:line="276" w:lineRule="auto"/>
            </w:pPr>
          </w:p>
        </w:tc>
        <w:tc>
          <w:tcPr>
            <w:tcW w:w="6866" w:type="dxa"/>
          </w:tcPr>
          <w:p w:rsidR="00933FE6" w:rsidRPr="00B17ABA" w:rsidRDefault="00933FE6" w:rsidP="00261D38">
            <w:pPr>
              <w:pStyle w:val="TOC1"/>
              <w:spacing w:line="276" w:lineRule="auto"/>
            </w:pPr>
            <w:r w:rsidRPr="00B17ABA">
              <w:t xml:space="preserve">4 = Total drug switching period is </w:t>
            </w:r>
            <w:r w:rsidR="009A1966" w:rsidRPr="00B17ABA">
              <w:t>one year</w:t>
            </w:r>
            <w:r w:rsidRPr="00B17ABA">
              <w:t xml:space="preserve"> (i.e., </w:t>
            </w:r>
            <w:r w:rsidR="00261D38" w:rsidRPr="00B17ABA">
              <w:t xml:space="preserve">3 </w:t>
            </w:r>
            <w:r w:rsidR="00FA2D9D" w:rsidRPr="00B17ABA">
              <w:t>months</w:t>
            </w:r>
            <w:r w:rsidRPr="00B17ABA">
              <w:t xml:space="preserve"> x 4)</w:t>
            </w:r>
            <w:r w:rsidR="009A1BE7" w:rsidRPr="00B17ABA">
              <w:t>*</w:t>
            </w:r>
          </w:p>
          <w:p w:rsidR="00933FE6" w:rsidRPr="00B17ABA" w:rsidRDefault="00933FE6" w:rsidP="00261D38">
            <w:pPr>
              <w:pStyle w:val="TOC1"/>
              <w:spacing w:line="276" w:lineRule="auto"/>
            </w:pPr>
            <w:r w:rsidRPr="00B17ABA">
              <w:t>6 = Total drug switching period is 1.5 year</w:t>
            </w:r>
            <w:r w:rsidR="00560A9F" w:rsidRPr="00B17ABA">
              <w:t xml:space="preserve"> </w:t>
            </w:r>
            <w:r w:rsidRPr="00B17ABA">
              <w:t xml:space="preserve">(i.e., </w:t>
            </w:r>
            <w:r w:rsidR="00261D38" w:rsidRPr="00B17ABA">
              <w:t xml:space="preserve">3 </w:t>
            </w:r>
            <w:r w:rsidR="00FA2D9D" w:rsidRPr="00B17ABA">
              <w:t>months</w:t>
            </w:r>
            <w:r w:rsidRPr="00B17ABA">
              <w:t xml:space="preserve"> x 6)</w:t>
            </w:r>
          </w:p>
          <w:p w:rsidR="00933FE6" w:rsidRPr="00B17ABA" w:rsidRDefault="00933FE6" w:rsidP="00261D38">
            <w:pPr>
              <w:pStyle w:val="TOC1"/>
              <w:spacing w:line="276" w:lineRule="auto"/>
            </w:pPr>
            <w:r w:rsidRPr="00B17ABA">
              <w:t xml:space="preserve">8 = Total drug switching period is 2 year (i.e., </w:t>
            </w:r>
            <w:r w:rsidR="00261D38" w:rsidRPr="00B17ABA">
              <w:t xml:space="preserve">3 </w:t>
            </w:r>
            <w:r w:rsidR="00FA2D9D" w:rsidRPr="00B17ABA">
              <w:t>months</w:t>
            </w:r>
            <w:r w:rsidRPr="00B17ABA">
              <w:t xml:space="preserve"> x 8)</w:t>
            </w:r>
          </w:p>
        </w:tc>
      </w:tr>
      <w:tr w:rsidR="00933FE6" w:rsidRPr="00B17ABA" w:rsidTr="00933FE6">
        <w:tc>
          <w:tcPr>
            <w:tcW w:w="2376" w:type="dxa"/>
          </w:tcPr>
          <w:p w:rsidR="00933FE6" w:rsidRPr="00B17ABA" w:rsidRDefault="00933FE6" w:rsidP="009906C7">
            <w:pPr>
              <w:pStyle w:val="TOC1"/>
              <w:spacing w:line="276" w:lineRule="auto"/>
            </w:pPr>
            <w:r w:rsidRPr="00B17ABA">
              <w:t>Gender</w:t>
            </w:r>
          </w:p>
        </w:tc>
        <w:tc>
          <w:tcPr>
            <w:tcW w:w="6866" w:type="dxa"/>
          </w:tcPr>
          <w:p w:rsidR="00933FE6" w:rsidRPr="00B17ABA" w:rsidRDefault="00933FE6" w:rsidP="00086C95">
            <w:pPr>
              <w:pStyle w:val="TOC1"/>
              <w:spacing w:line="276" w:lineRule="auto"/>
            </w:pPr>
            <w:r w:rsidRPr="00B17ABA">
              <w:t>1 = Male</w:t>
            </w:r>
            <w:r w:rsidR="009A1BE7" w:rsidRPr="00B17ABA">
              <w:t>*</w:t>
            </w:r>
            <w:r w:rsidR="00C034F5" w:rsidRPr="00B17ABA">
              <w:t xml:space="preserve"> and 2 = Female</w:t>
            </w:r>
          </w:p>
        </w:tc>
      </w:tr>
      <w:tr w:rsidR="00933FE6" w:rsidRPr="00B17ABA" w:rsidTr="00933FE6">
        <w:tc>
          <w:tcPr>
            <w:tcW w:w="2376" w:type="dxa"/>
          </w:tcPr>
          <w:p w:rsidR="00933FE6" w:rsidRPr="00B17ABA" w:rsidRDefault="001572EA" w:rsidP="001572EA">
            <w:pPr>
              <w:pStyle w:val="TOC1"/>
              <w:spacing w:line="276" w:lineRule="auto"/>
            </w:pPr>
            <w:r w:rsidRPr="00B17ABA">
              <w:t>Initial a</w:t>
            </w:r>
            <w:r w:rsidR="00933FE6" w:rsidRPr="00B17ABA">
              <w:t>ge</w:t>
            </w:r>
          </w:p>
        </w:tc>
        <w:tc>
          <w:tcPr>
            <w:tcW w:w="6866" w:type="dxa"/>
          </w:tcPr>
          <w:p w:rsidR="00933FE6" w:rsidRPr="00B17ABA" w:rsidRDefault="00933FE6" w:rsidP="00086C95">
            <w:pPr>
              <w:pStyle w:val="TOC1"/>
              <w:spacing w:line="276" w:lineRule="auto"/>
            </w:pPr>
            <w:r w:rsidRPr="00B17ABA">
              <w:t>50, 60</w:t>
            </w:r>
            <w:r w:rsidR="009A1BE7" w:rsidRPr="00B17ABA">
              <w:t>*</w:t>
            </w:r>
            <w:r w:rsidR="00C034F5" w:rsidRPr="00B17ABA">
              <w:t xml:space="preserve"> and 70</w:t>
            </w:r>
          </w:p>
        </w:tc>
      </w:tr>
      <w:tr w:rsidR="00EF78CF" w:rsidRPr="00B17ABA" w:rsidTr="00933FE6">
        <w:tc>
          <w:tcPr>
            <w:tcW w:w="2376" w:type="dxa"/>
          </w:tcPr>
          <w:p w:rsidR="00EF78CF" w:rsidRPr="00B17ABA" w:rsidRDefault="006032E6" w:rsidP="009906C7">
            <w:pPr>
              <w:pStyle w:val="TOC1"/>
              <w:spacing w:line="276" w:lineRule="auto"/>
            </w:pPr>
            <w:r w:rsidRPr="00B17ABA">
              <w:t xml:space="preserve">Initial </w:t>
            </w:r>
            <w:r w:rsidR="00EF78CF" w:rsidRPr="00B17ABA">
              <w:t>SBP</w:t>
            </w:r>
          </w:p>
        </w:tc>
        <w:tc>
          <w:tcPr>
            <w:tcW w:w="6866" w:type="dxa"/>
          </w:tcPr>
          <w:p w:rsidR="00EF78CF" w:rsidRPr="00B17ABA" w:rsidRDefault="00560A9F" w:rsidP="00086C95">
            <w:pPr>
              <w:pStyle w:val="TOC1"/>
              <w:spacing w:line="276" w:lineRule="auto"/>
            </w:pPr>
            <w:r w:rsidRPr="00B17ABA">
              <w:t>173.5</w:t>
            </w:r>
            <w:r w:rsidR="009A1BE7" w:rsidRPr="00B17ABA">
              <w:t xml:space="preserve"> (SD 21.1)</w:t>
            </w:r>
          </w:p>
        </w:tc>
      </w:tr>
      <w:tr w:rsidR="00560A9F" w:rsidRPr="00B17ABA" w:rsidTr="00933FE6">
        <w:tc>
          <w:tcPr>
            <w:tcW w:w="2376" w:type="dxa"/>
          </w:tcPr>
          <w:p w:rsidR="00560A9F" w:rsidRPr="00B17ABA" w:rsidRDefault="00560A9F" w:rsidP="009906C7">
            <w:pPr>
              <w:pStyle w:val="TOC1"/>
              <w:spacing w:line="276" w:lineRule="auto"/>
            </w:pPr>
            <w:r w:rsidRPr="00B17ABA">
              <w:t>SBP lowering effect</w:t>
            </w:r>
          </w:p>
        </w:tc>
        <w:tc>
          <w:tcPr>
            <w:tcW w:w="6866" w:type="dxa"/>
          </w:tcPr>
          <w:p w:rsidR="00560A9F" w:rsidRPr="00B17ABA" w:rsidRDefault="00560A9F" w:rsidP="009906C7">
            <w:pPr>
              <w:pStyle w:val="TOC1"/>
              <w:spacing w:line="276" w:lineRule="auto"/>
            </w:pPr>
            <w:r w:rsidRPr="00B17ABA">
              <w:t xml:space="preserve">1 = Based on Wald’s and </w:t>
            </w:r>
            <w:r w:rsidR="004A7EBD" w:rsidRPr="00B17ABA">
              <w:t>Wright et al</w:t>
            </w:r>
            <w:r w:rsidRPr="00B17ABA">
              <w:t>’s systematic reviews</w:t>
            </w:r>
            <w:r w:rsidR="009A1BE7" w:rsidRPr="00B17ABA">
              <w:t>*</w:t>
            </w:r>
          </w:p>
          <w:p w:rsidR="00560A9F" w:rsidRPr="00B17ABA" w:rsidRDefault="00560A9F" w:rsidP="009906C7">
            <w:pPr>
              <w:pStyle w:val="TOC1"/>
              <w:spacing w:line="276" w:lineRule="auto"/>
            </w:pPr>
            <w:r w:rsidRPr="00B17ABA">
              <w:t xml:space="preserve">2 </w:t>
            </w:r>
            <w:r w:rsidR="00C034F5" w:rsidRPr="00B17ABA">
              <w:t>= Based on ALLHAT and Dutch-TIA</w:t>
            </w:r>
          </w:p>
        </w:tc>
      </w:tr>
      <w:tr w:rsidR="00933FE6" w:rsidRPr="00B17ABA" w:rsidTr="00933FE6">
        <w:tc>
          <w:tcPr>
            <w:tcW w:w="2376" w:type="dxa"/>
          </w:tcPr>
          <w:p w:rsidR="00933FE6" w:rsidRPr="00B17ABA" w:rsidRDefault="00933FE6" w:rsidP="009906C7">
            <w:pPr>
              <w:pStyle w:val="TOC1"/>
              <w:spacing w:line="276" w:lineRule="auto"/>
            </w:pPr>
            <w:r w:rsidRPr="00B17ABA">
              <w:t>Treatment scenario for UA, MI, Stroke, HF and DM</w:t>
            </w:r>
          </w:p>
        </w:tc>
        <w:tc>
          <w:tcPr>
            <w:tcW w:w="6866" w:type="dxa"/>
          </w:tcPr>
          <w:p w:rsidR="00933FE6" w:rsidRPr="00B17ABA" w:rsidRDefault="00933FE6" w:rsidP="009906C7">
            <w:pPr>
              <w:pStyle w:val="TOC1"/>
              <w:spacing w:line="276" w:lineRule="auto"/>
            </w:pPr>
            <w:r w:rsidRPr="00B17ABA">
              <w:t>1 = A set of recommended drugs</w:t>
            </w:r>
            <w:r w:rsidR="009A1BE7" w:rsidRPr="00B17ABA">
              <w:t>*</w:t>
            </w:r>
          </w:p>
          <w:p w:rsidR="00933FE6" w:rsidRPr="00B17ABA" w:rsidRDefault="00C034F5" w:rsidP="009906C7">
            <w:pPr>
              <w:pStyle w:val="TOC1"/>
              <w:spacing w:line="276" w:lineRule="auto"/>
            </w:pPr>
            <w:r w:rsidRPr="00B17ABA">
              <w:t>2 = Random selection</w:t>
            </w:r>
          </w:p>
        </w:tc>
      </w:tr>
      <w:tr w:rsidR="00933FE6" w:rsidRPr="00B17ABA" w:rsidTr="00933FE6">
        <w:tc>
          <w:tcPr>
            <w:tcW w:w="2376" w:type="dxa"/>
          </w:tcPr>
          <w:p w:rsidR="00933FE6" w:rsidRPr="00B17ABA" w:rsidRDefault="00933FE6">
            <w:pPr>
              <w:pStyle w:val="TOC1"/>
              <w:spacing w:line="276" w:lineRule="auto"/>
            </w:pPr>
            <w:r w:rsidRPr="00B17ABA">
              <w:t xml:space="preserve">The risk of </w:t>
            </w:r>
            <w:r w:rsidR="006032E6" w:rsidRPr="00B17ABA">
              <w:t>AEs</w:t>
            </w:r>
          </w:p>
        </w:tc>
        <w:tc>
          <w:tcPr>
            <w:tcW w:w="6866" w:type="dxa"/>
          </w:tcPr>
          <w:p w:rsidR="00933FE6" w:rsidRPr="00B17ABA" w:rsidRDefault="00933FE6" w:rsidP="009906C7">
            <w:pPr>
              <w:pStyle w:val="TOC1"/>
              <w:spacing w:line="276" w:lineRule="auto"/>
            </w:pPr>
            <w:r w:rsidRPr="00B17ABA">
              <w:t>1 = Discontinuation due to adverse effects</w:t>
            </w:r>
            <w:r w:rsidR="009A1BE7" w:rsidRPr="00B17ABA">
              <w:t>*</w:t>
            </w:r>
          </w:p>
          <w:p w:rsidR="00933FE6" w:rsidRPr="00B17ABA" w:rsidRDefault="00933FE6" w:rsidP="009906C7">
            <w:pPr>
              <w:pStyle w:val="TOC1"/>
              <w:spacing w:line="276" w:lineRule="auto"/>
            </w:pPr>
            <w:r w:rsidRPr="00B17ABA">
              <w:t>2 = Any unfavourable symptoms</w:t>
            </w:r>
            <w:r w:rsidR="003A2511" w:rsidRPr="00B17ABA">
              <w:t>,</w:t>
            </w:r>
            <w:r w:rsidRPr="00B17ABA">
              <w:t xml:space="preserve"> wh</w:t>
            </w:r>
            <w:r w:rsidR="00C034F5" w:rsidRPr="00B17ABA">
              <w:t>ich might be caused by the drug</w:t>
            </w:r>
          </w:p>
        </w:tc>
      </w:tr>
      <w:tr w:rsidR="00933FE6" w:rsidRPr="00B17ABA" w:rsidTr="00933FE6">
        <w:tc>
          <w:tcPr>
            <w:tcW w:w="2376" w:type="dxa"/>
          </w:tcPr>
          <w:p w:rsidR="00933FE6" w:rsidRPr="00B17ABA" w:rsidRDefault="00933FE6">
            <w:pPr>
              <w:pStyle w:val="TOC1"/>
              <w:spacing w:line="276" w:lineRule="auto"/>
            </w:pPr>
            <w:r w:rsidRPr="00B17ABA">
              <w:t xml:space="preserve">The number of </w:t>
            </w:r>
            <w:r w:rsidR="006032E6" w:rsidRPr="00B17ABA">
              <w:t>PSA</w:t>
            </w:r>
            <w:r w:rsidR="00261D38" w:rsidRPr="00B17ABA">
              <w:t xml:space="preserve"> </w:t>
            </w:r>
            <w:r w:rsidRPr="00B17ABA">
              <w:t>repetitions</w:t>
            </w:r>
          </w:p>
        </w:tc>
        <w:tc>
          <w:tcPr>
            <w:tcW w:w="6866" w:type="dxa"/>
          </w:tcPr>
          <w:p w:rsidR="00933FE6" w:rsidRPr="00B17ABA" w:rsidRDefault="00933FE6" w:rsidP="00086C95">
            <w:pPr>
              <w:pStyle w:val="TOC1"/>
              <w:spacing w:line="276" w:lineRule="auto"/>
            </w:pPr>
            <w:r w:rsidRPr="00B17ABA">
              <w:t xml:space="preserve">100 </w:t>
            </w:r>
          </w:p>
        </w:tc>
      </w:tr>
      <w:tr w:rsidR="00933FE6" w:rsidRPr="00B17ABA" w:rsidTr="00933FE6">
        <w:tc>
          <w:tcPr>
            <w:tcW w:w="2376" w:type="dxa"/>
          </w:tcPr>
          <w:p w:rsidR="00933FE6" w:rsidRPr="00B17ABA" w:rsidRDefault="00933FE6" w:rsidP="009906C7">
            <w:pPr>
              <w:pStyle w:val="TOC1"/>
              <w:spacing w:line="276" w:lineRule="auto"/>
            </w:pPr>
            <w:r w:rsidRPr="00B17ABA">
              <w:t>Discount rate</w:t>
            </w:r>
          </w:p>
        </w:tc>
        <w:tc>
          <w:tcPr>
            <w:tcW w:w="6866" w:type="dxa"/>
          </w:tcPr>
          <w:p w:rsidR="00933FE6" w:rsidRPr="00B17ABA" w:rsidRDefault="00933FE6" w:rsidP="009906C7">
            <w:pPr>
              <w:pStyle w:val="TOC1"/>
              <w:spacing w:line="276" w:lineRule="auto"/>
            </w:pPr>
            <w:r w:rsidRPr="00B17ABA">
              <w:t xml:space="preserve">3.5% </w:t>
            </w:r>
          </w:p>
        </w:tc>
      </w:tr>
      <w:tr w:rsidR="00933FE6" w:rsidRPr="00B17ABA" w:rsidTr="00933FE6">
        <w:tc>
          <w:tcPr>
            <w:tcW w:w="2376" w:type="dxa"/>
          </w:tcPr>
          <w:p w:rsidR="00933FE6" w:rsidRPr="00B17ABA" w:rsidRDefault="00933FE6" w:rsidP="009906C7">
            <w:pPr>
              <w:pStyle w:val="TOC1"/>
              <w:spacing w:line="276" w:lineRule="auto"/>
            </w:pPr>
            <w:r w:rsidRPr="00B17ABA">
              <w:t>Willingness-to-pay</w:t>
            </w:r>
          </w:p>
        </w:tc>
        <w:tc>
          <w:tcPr>
            <w:tcW w:w="6866" w:type="dxa"/>
          </w:tcPr>
          <w:p w:rsidR="00933FE6" w:rsidRPr="00B17ABA" w:rsidRDefault="00933FE6" w:rsidP="009906C7">
            <w:pPr>
              <w:pStyle w:val="TOC1"/>
              <w:spacing w:line="276" w:lineRule="auto"/>
            </w:pPr>
            <w:r w:rsidRPr="00B17ABA">
              <w:t>£30,000</w:t>
            </w:r>
          </w:p>
        </w:tc>
      </w:tr>
    </w:tbl>
    <w:p w:rsidR="00933FE6" w:rsidRPr="00B17ABA" w:rsidRDefault="009A1BE7" w:rsidP="009923E9">
      <w:pPr>
        <w:pStyle w:val="TOC2"/>
      </w:pPr>
      <w:r w:rsidRPr="00B17ABA">
        <w:t xml:space="preserve">1) The values with * were used in base-case. </w:t>
      </w:r>
    </w:p>
    <w:p w:rsidR="009906C7" w:rsidRPr="00B17ABA" w:rsidRDefault="009906C7" w:rsidP="001A2558">
      <w:pPr>
        <w:pStyle w:val="Caption"/>
      </w:pPr>
      <w:r w:rsidRPr="00B17ABA">
        <w:br w:type="page"/>
      </w:r>
    </w:p>
    <w:p w:rsidR="00EF78CF" w:rsidRPr="00B17ABA" w:rsidRDefault="00EF78CF" w:rsidP="001A2558">
      <w:pPr>
        <w:pStyle w:val="Caption"/>
      </w:pPr>
      <w:bookmarkStart w:id="208" w:name="_Ref423698772"/>
      <w:bookmarkStart w:id="209" w:name="_Toc426018653"/>
      <w:r w:rsidRPr="00B17ABA">
        <w:lastRenderedPageBreak/>
        <w:t xml:space="preserve">Table </w:t>
      </w:r>
      <w:fldSimple w:instr=" STYLEREF 1 \s ">
        <w:r w:rsidR="006F6429" w:rsidRPr="00B17ABA">
          <w:rPr>
            <w:noProof/>
            <w:cs/>
          </w:rPr>
          <w:t>‎</w:t>
        </w:r>
        <w:r w:rsidR="006F6429" w:rsidRPr="00B17ABA">
          <w:rPr>
            <w:noProof/>
          </w:rPr>
          <w:t>6</w:t>
        </w:r>
      </w:fldSimple>
      <w:r w:rsidR="002804C0" w:rsidRPr="00B17ABA">
        <w:t>.</w:t>
      </w:r>
      <w:fldSimple w:instr=" SEQ Table \* ARABIC \s 1 ">
        <w:r w:rsidR="006F6429" w:rsidRPr="00B17ABA">
          <w:rPr>
            <w:noProof/>
          </w:rPr>
          <w:t>3</w:t>
        </w:r>
      </w:fldSimple>
      <w:bookmarkEnd w:id="208"/>
      <w:r w:rsidRPr="00B17ABA">
        <w:t xml:space="preserve">. </w:t>
      </w:r>
      <w:r w:rsidR="005A2A15" w:rsidRPr="00B17ABA">
        <w:t>Matrix of the d</w:t>
      </w:r>
      <w:r w:rsidRPr="00B17ABA">
        <w:t>ecision tree generated by ‘TreeGenerator’</w:t>
      </w:r>
      <w:bookmarkEnd w:id="2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6"/>
        <w:gridCol w:w="1406"/>
        <w:gridCol w:w="1405"/>
        <w:gridCol w:w="1405"/>
        <w:gridCol w:w="1405"/>
        <w:gridCol w:w="1409"/>
      </w:tblGrid>
      <w:tr w:rsidR="00700414" w:rsidRPr="00B17ABA" w:rsidTr="009923E9">
        <w:trPr>
          <w:trHeight w:val="315"/>
        </w:trPr>
        <w:tc>
          <w:tcPr>
            <w:tcW w:w="833" w:type="pct"/>
            <w:vMerge w:val="restar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Number</w:t>
            </w:r>
          </w:p>
        </w:tc>
        <w:tc>
          <w:tcPr>
            <w:tcW w:w="4167" w:type="pct"/>
            <w:gridSpan w:val="5"/>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The combinations of potential health states</w:t>
            </w:r>
          </w:p>
        </w:tc>
      </w:tr>
      <w:tr w:rsidR="00700414" w:rsidRPr="00B17ABA" w:rsidTr="009923E9">
        <w:trPr>
          <w:trHeight w:val="315"/>
        </w:trPr>
        <w:tc>
          <w:tcPr>
            <w:tcW w:w="833" w:type="pct"/>
            <w:vMerge/>
            <w:tcBorders>
              <w:bottom w:val="double" w:sz="4" w:space="0" w:color="auto"/>
            </w:tcBorders>
            <w:shd w:val="clear" w:color="auto" w:fill="auto"/>
            <w:vAlign w:val="center"/>
            <w:hideMark/>
          </w:tcPr>
          <w:p w:rsidR="00700414" w:rsidRPr="00B17ABA" w:rsidRDefault="00700414" w:rsidP="00700414">
            <w:pPr>
              <w:spacing w:after="0" w:line="240" w:lineRule="auto"/>
              <w:ind w:firstLine="0"/>
              <w:rPr>
                <w:rFonts w:ascii="Times New Roman" w:eastAsia="Times New Roman" w:hAnsi="Times New Roman" w:cs="Times New Roman"/>
                <w:color w:val="000000"/>
              </w:rPr>
            </w:pPr>
          </w:p>
        </w:tc>
        <w:tc>
          <w:tcPr>
            <w:tcW w:w="833" w:type="pct"/>
            <w:tcBorders>
              <w:bottom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1</w:t>
            </w:r>
          </w:p>
        </w:tc>
        <w:tc>
          <w:tcPr>
            <w:tcW w:w="833" w:type="pct"/>
            <w:tcBorders>
              <w:bottom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2</w:t>
            </w:r>
          </w:p>
        </w:tc>
        <w:tc>
          <w:tcPr>
            <w:tcW w:w="833" w:type="pct"/>
            <w:tcBorders>
              <w:bottom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3</w:t>
            </w:r>
          </w:p>
        </w:tc>
        <w:tc>
          <w:tcPr>
            <w:tcW w:w="833" w:type="pct"/>
            <w:tcBorders>
              <w:bottom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4</w:t>
            </w:r>
          </w:p>
        </w:tc>
        <w:tc>
          <w:tcPr>
            <w:tcW w:w="833" w:type="pct"/>
            <w:tcBorders>
              <w:bottom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4</w:t>
            </w:r>
          </w:p>
        </w:tc>
      </w:tr>
      <w:tr w:rsidR="00700414" w:rsidRPr="00B17ABA" w:rsidTr="009923E9">
        <w:trPr>
          <w:trHeight w:hRule="exact" w:val="330"/>
        </w:trPr>
        <w:tc>
          <w:tcPr>
            <w:tcW w:w="833" w:type="pct"/>
            <w:tcBorders>
              <w:top w:val="double" w:sz="4" w:space="0" w:color="auto"/>
            </w:tcBorders>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tcBorders>
              <w:top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tcBorders>
              <w:top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tcBorders>
              <w:top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tcBorders>
              <w:top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tcBorders>
              <w:top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r>
      <w:tr w:rsidR="00700414" w:rsidRPr="00B17ABA" w:rsidTr="009923E9">
        <w:trPr>
          <w:trHeight w:hRule="exac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r>
      <w:tr w:rsidR="00700414" w:rsidRPr="00B17ABA" w:rsidTr="009923E9">
        <w:trPr>
          <w:trHeight w:hRule="exac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hRule="exac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4</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r>
      <w:tr w:rsidR="00700414" w:rsidRPr="00B17ABA" w:rsidTr="009923E9">
        <w:trPr>
          <w:trHeight w:hRule="exac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5</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r>
      <w:tr w:rsidR="00700414" w:rsidRPr="00B17ABA" w:rsidTr="009923E9">
        <w:trPr>
          <w:trHeight w:hRule="exac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6</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hRule="exac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7</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hRule="exac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8</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9</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0</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4</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5</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6</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7</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8</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9</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0</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4</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5</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6</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7</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8</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9</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0</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2</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r w:rsidR="00700414" w:rsidRPr="00B17ABA" w:rsidTr="009923E9">
        <w:trPr>
          <w:trHeight w:val="315"/>
        </w:trPr>
        <w:tc>
          <w:tcPr>
            <w:tcW w:w="833"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1</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c>
          <w:tcPr>
            <w:tcW w:w="833"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rPr>
            </w:pPr>
            <w:r w:rsidRPr="00B17ABA">
              <w:rPr>
                <w:rFonts w:ascii="Times New Roman" w:eastAsia="Times New Roman" w:hAnsi="Times New Roman" w:cs="Times New Roman"/>
                <w:color w:val="000000"/>
              </w:rPr>
              <w:t>3</w:t>
            </w:r>
          </w:p>
        </w:tc>
      </w:tr>
    </w:tbl>
    <w:p w:rsidR="00EF78CF" w:rsidRPr="00B17ABA" w:rsidRDefault="007D65A7" w:rsidP="00344BC1">
      <w:pPr>
        <w:pStyle w:val="TOC2"/>
      </w:pPr>
      <w:r w:rsidRPr="00B17ABA">
        <w:t xml:space="preserve">1) </w:t>
      </w:r>
      <w:r w:rsidRPr="00B17ABA">
        <w:rPr>
          <w:b/>
          <w:bCs/>
        </w:rPr>
        <w:t>1, 2</w:t>
      </w:r>
      <w:r w:rsidRPr="00B17ABA">
        <w:t xml:space="preserve"> and </w:t>
      </w:r>
      <w:r w:rsidRPr="00B17ABA">
        <w:rPr>
          <w:b/>
          <w:bCs/>
        </w:rPr>
        <w:t xml:space="preserve">3 </w:t>
      </w:r>
      <w:r w:rsidRPr="00B17ABA">
        <w:t xml:space="preserve">represent </w:t>
      </w:r>
      <w:r w:rsidR="00700414" w:rsidRPr="00B17ABA">
        <w:rPr>
          <w:i/>
          <w:iCs/>
        </w:rPr>
        <w:t>Failure</w:t>
      </w:r>
      <w:r w:rsidR="00700414" w:rsidRPr="00B17ABA">
        <w:t xml:space="preserve"> </w:t>
      </w:r>
      <w:r w:rsidRPr="00B17ABA">
        <w:t xml:space="preserve">, </w:t>
      </w:r>
      <w:r w:rsidR="00700414" w:rsidRPr="00B17ABA">
        <w:rPr>
          <w:i/>
          <w:iCs/>
        </w:rPr>
        <w:t>Success</w:t>
      </w:r>
      <w:r w:rsidR="00700414" w:rsidRPr="00B17ABA">
        <w:t xml:space="preserve"> </w:t>
      </w:r>
      <w:r w:rsidRPr="00B17ABA">
        <w:t xml:space="preserve">and </w:t>
      </w:r>
      <w:r w:rsidR="009A1BE7" w:rsidRPr="009923E9">
        <w:rPr>
          <w:i/>
        </w:rPr>
        <w:t>Death</w:t>
      </w:r>
      <w:r w:rsidRPr="00B17ABA">
        <w:t>, respectively.</w:t>
      </w:r>
    </w:p>
    <w:p w:rsidR="00EF78CF" w:rsidRPr="00B17ABA" w:rsidRDefault="00EF78CF" w:rsidP="001A2558">
      <w:pPr>
        <w:jc w:val="both"/>
      </w:pPr>
    </w:p>
    <w:p w:rsidR="00560A9F" w:rsidRPr="00B17ABA" w:rsidRDefault="00560A9F" w:rsidP="001A2558">
      <w:pPr>
        <w:jc w:val="both"/>
      </w:pPr>
      <w:r w:rsidRPr="00B17ABA">
        <w:br w:type="page"/>
      </w:r>
    </w:p>
    <w:p w:rsidR="007D65A7" w:rsidRPr="00B17ABA" w:rsidRDefault="007D65A7" w:rsidP="001A2558">
      <w:pPr>
        <w:pStyle w:val="Caption"/>
      </w:pPr>
      <w:bookmarkStart w:id="210" w:name="_Ref423698838"/>
      <w:bookmarkStart w:id="211" w:name="_Toc426018654"/>
      <w:r w:rsidRPr="00B17ABA">
        <w:lastRenderedPageBreak/>
        <w:t xml:space="preserve">Table </w:t>
      </w:r>
      <w:fldSimple w:instr=" STYLEREF 1 \s ">
        <w:r w:rsidR="006F6429" w:rsidRPr="00B17ABA">
          <w:rPr>
            <w:noProof/>
            <w:cs/>
          </w:rPr>
          <w:t>‎</w:t>
        </w:r>
        <w:r w:rsidR="006F6429" w:rsidRPr="00B17ABA">
          <w:rPr>
            <w:noProof/>
          </w:rPr>
          <w:t>6</w:t>
        </w:r>
      </w:fldSimple>
      <w:r w:rsidR="002804C0" w:rsidRPr="00B17ABA">
        <w:t>.</w:t>
      </w:r>
      <w:fldSimple w:instr=" SEQ Table \* ARABIC \s 1 ">
        <w:r w:rsidR="006F6429" w:rsidRPr="00B17ABA">
          <w:rPr>
            <w:noProof/>
          </w:rPr>
          <w:t>4</w:t>
        </w:r>
      </w:fldSimple>
      <w:bookmarkEnd w:id="210"/>
      <w:r w:rsidRPr="00B17ABA">
        <w:t xml:space="preserve">. </w:t>
      </w:r>
      <w:r w:rsidR="005A2A15" w:rsidRPr="00B17ABA">
        <w:t>Matrix of the s</w:t>
      </w:r>
      <w:r w:rsidRPr="00B17ABA">
        <w:t>earch space generated by ‘PolicyGenerator’</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8"/>
        <w:gridCol w:w="1687"/>
        <w:gridCol w:w="1687"/>
        <w:gridCol w:w="1687"/>
        <w:gridCol w:w="1687"/>
      </w:tblGrid>
      <w:tr w:rsidR="007D65A7" w:rsidRPr="00B17ABA" w:rsidTr="00560A9F">
        <w:trPr>
          <w:trHeight w:val="300"/>
        </w:trPr>
        <w:tc>
          <w:tcPr>
            <w:tcW w:w="1000" w:type="pct"/>
            <w:vMerge w:val="restart"/>
            <w:vAlign w:val="center"/>
          </w:tcPr>
          <w:p w:rsidR="007D65A7" w:rsidRPr="00B17ABA" w:rsidRDefault="007D65A7" w:rsidP="00700414">
            <w:pPr>
              <w:pStyle w:val="TOC1"/>
              <w:jc w:val="center"/>
            </w:pPr>
            <w:r w:rsidRPr="00B17ABA">
              <w:t>Policy number</w:t>
            </w:r>
          </w:p>
        </w:tc>
        <w:tc>
          <w:tcPr>
            <w:tcW w:w="4000" w:type="pct"/>
            <w:gridSpan w:val="4"/>
            <w:shd w:val="clear" w:color="auto" w:fill="auto"/>
            <w:noWrap/>
            <w:vAlign w:val="center"/>
          </w:tcPr>
          <w:p w:rsidR="007D65A7" w:rsidRPr="00B17ABA" w:rsidRDefault="007D65A7" w:rsidP="00700414">
            <w:pPr>
              <w:pStyle w:val="TOC1"/>
              <w:jc w:val="center"/>
            </w:pPr>
            <w:r w:rsidRPr="00B17ABA">
              <w:t>Treatment sequence</w:t>
            </w:r>
            <w:r w:rsidR="006B37FC" w:rsidRPr="00B17ABA">
              <w:t>.</w:t>
            </w:r>
          </w:p>
        </w:tc>
      </w:tr>
      <w:tr w:rsidR="007D65A7" w:rsidRPr="00B17ABA" w:rsidTr="00560A9F">
        <w:trPr>
          <w:trHeight w:val="300"/>
        </w:trPr>
        <w:tc>
          <w:tcPr>
            <w:tcW w:w="1000" w:type="pct"/>
            <w:vMerge/>
            <w:tcBorders>
              <w:bottom w:val="double" w:sz="4" w:space="0" w:color="auto"/>
            </w:tcBorders>
            <w:vAlign w:val="center"/>
          </w:tcPr>
          <w:p w:rsidR="007D65A7" w:rsidRPr="00B17ABA" w:rsidRDefault="007D65A7" w:rsidP="00700414">
            <w:pPr>
              <w:pStyle w:val="TOC1"/>
              <w:jc w:val="center"/>
            </w:pPr>
          </w:p>
        </w:tc>
        <w:tc>
          <w:tcPr>
            <w:tcW w:w="1000" w:type="pct"/>
            <w:tcBorders>
              <w:bottom w:val="double" w:sz="4" w:space="0" w:color="auto"/>
            </w:tcBorders>
            <w:shd w:val="clear" w:color="auto" w:fill="auto"/>
            <w:noWrap/>
            <w:vAlign w:val="center"/>
          </w:tcPr>
          <w:p w:rsidR="007D65A7" w:rsidRPr="00B17ABA" w:rsidRDefault="007D65A7" w:rsidP="00700414">
            <w:pPr>
              <w:pStyle w:val="TOC1"/>
              <w:jc w:val="center"/>
            </w:pPr>
            <w:r w:rsidRPr="00B17ABA">
              <w:t>First-line</w:t>
            </w:r>
          </w:p>
        </w:tc>
        <w:tc>
          <w:tcPr>
            <w:tcW w:w="1000" w:type="pct"/>
            <w:tcBorders>
              <w:bottom w:val="double" w:sz="4" w:space="0" w:color="auto"/>
            </w:tcBorders>
            <w:shd w:val="clear" w:color="auto" w:fill="auto"/>
            <w:noWrap/>
            <w:vAlign w:val="center"/>
          </w:tcPr>
          <w:p w:rsidR="007D65A7" w:rsidRPr="00B17ABA" w:rsidRDefault="007D65A7" w:rsidP="00700414">
            <w:pPr>
              <w:pStyle w:val="TOC1"/>
              <w:jc w:val="center"/>
            </w:pPr>
            <w:r w:rsidRPr="00B17ABA">
              <w:t>Second-line</w:t>
            </w:r>
          </w:p>
        </w:tc>
        <w:tc>
          <w:tcPr>
            <w:tcW w:w="1000" w:type="pct"/>
            <w:tcBorders>
              <w:bottom w:val="double" w:sz="4" w:space="0" w:color="auto"/>
            </w:tcBorders>
            <w:shd w:val="clear" w:color="auto" w:fill="auto"/>
            <w:noWrap/>
            <w:vAlign w:val="center"/>
          </w:tcPr>
          <w:p w:rsidR="007D65A7" w:rsidRPr="00B17ABA" w:rsidRDefault="007D65A7" w:rsidP="00700414">
            <w:pPr>
              <w:pStyle w:val="TOC1"/>
              <w:jc w:val="center"/>
            </w:pPr>
            <w:r w:rsidRPr="00B17ABA">
              <w:t>Third-line</w:t>
            </w:r>
          </w:p>
        </w:tc>
        <w:tc>
          <w:tcPr>
            <w:tcW w:w="1000" w:type="pct"/>
            <w:tcBorders>
              <w:bottom w:val="double" w:sz="4" w:space="0" w:color="auto"/>
            </w:tcBorders>
            <w:shd w:val="clear" w:color="auto" w:fill="auto"/>
            <w:noWrap/>
            <w:vAlign w:val="center"/>
          </w:tcPr>
          <w:p w:rsidR="007D65A7" w:rsidRPr="00B17ABA" w:rsidRDefault="007D65A7" w:rsidP="00700414">
            <w:pPr>
              <w:pStyle w:val="TOC1"/>
              <w:jc w:val="center"/>
            </w:pPr>
            <w:r w:rsidRPr="00B17ABA">
              <w:t>Fourth-line</w:t>
            </w:r>
          </w:p>
        </w:tc>
      </w:tr>
      <w:tr w:rsidR="007D65A7" w:rsidRPr="00B17ABA" w:rsidTr="00560A9F">
        <w:trPr>
          <w:trHeight w:val="300"/>
        </w:trPr>
        <w:tc>
          <w:tcPr>
            <w:tcW w:w="1000" w:type="pct"/>
            <w:tcBorders>
              <w:top w:val="double" w:sz="4" w:space="0" w:color="auto"/>
            </w:tcBorders>
            <w:vAlign w:val="center"/>
          </w:tcPr>
          <w:p w:rsidR="007D65A7" w:rsidRPr="00B17ABA" w:rsidRDefault="007D65A7" w:rsidP="00700414">
            <w:pPr>
              <w:pStyle w:val="TOC1"/>
              <w:jc w:val="center"/>
            </w:pPr>
            <w:r w:rsidRPr="00B17ABA">
              <w:t>1</w:t>
            </w:r>
          </w:p>
        </w:tc>
        <w:tc>
          <w:tcPr>
            <w:tcW w:w="1000" w:type="pct"/>
            <w:tcBorders>
              <w:top w:val="double" w:sz="4" w:space="0" w:color="auto"/>
            </w:tcBorders>
            <w:shd w:val="clear" w:color="auto" w:fill="auto"/>
            <w:noWrap/>
            <w:vAlign w:val="center"/>
            <w:hideMark/>
          </w:tcPr>
          <w:p w:rsidR="007D65A7" w:rsidRPr="00B17ABA" w:rsidRDefault="007D65A7" w:rsidP="00700414">
            <w:pPr>
              <w:pStyle w:val="TOC1"/>
              <w:jc w:val="center"/>
            </w:pPr>
            <w:r w:rsidRPr="00B17ABA">
              <w:t>2</w:t>
            </w:r>
          </w:p>
        </w:tc>
        <w:tc>
          <w:tcPr>
            <w:tcW w:w="1000" w:type="pct"/>
            <w:tcBorders>
              <w:top w:val="double" w:sz="4" w:space="0" w:color="auto"/>
            </w:tcBorders>
            <w:shd w:val="clear" w:color="auto" w:fill="auto"/>
            <w:noWrap/>
            <w:vAlign w:val="center"/>
            <w:hideMark/>
          </w:tcPr>
          <w:p w:rsidR="007D65A7" w:rsidRPr="00B17ABA" w:rsidRDefault="007D65A7" w:rsidP="00700414">
            <w:pPr>
              <w:pStyle w:val="TOC1"/>
              <w:jc w:val="center"/>
            </w:pPr>
            <w:r w:rsidRPr="00B17ABA">
              <w:t>3</w:t>
            </w:r>
          </w:p>
        </w:tc>
        <w:tc>
          <w:tcPr>
            <w:tcW w:w="1000" w:type="pct"/>
            <w:tcBorders>
              <w:top w:val="double" w:sz="4" w:space="0" w:color="auto"/>
            </w:tcBorders>
            <w:shd w:val="clear" w:color="auto" w:fill="auto"/>
            <w:noWrap/>
            <w:vAlign w:val="center"/>
            <w:hideMark/>
          </w:tcPr>
          <w:p w:rsidR="007D65A7" w:rsidRPr="00B17ABA" w:rsidRDefault="007D65A7" w:rsidP="00700414">
            <w:pPr>
              <w:pStyle w:val="TOC1"/>
              <w:jc w:val="center"/>
            </w:pPr>
            <w:r w:rsidRPr="00B17ABA">
              <w:t>4</w:t>
            </w:r>
          </w:p>
        </w:tc>
        <w:tc>
          <w:tcPr>
            <w:tcW w:w="1000" w:type="pct"/>
            <w:tcBorders>
              <w:top w:val="double" w:sz="4" w:space="0" w:color="auto"/>
            </w:tcBorders>
            <w:shd w:val="clear" w:color="auto" w:fill="auto"/>
            <w:noWrap/>
            <w:vAlign w:val="center"/>
            <w:hideMark/>
          </w:tcPr>
          <w:p w:rsidR="007D65A7" w:rsidRPr="00B17ABA" w:rsidRDefault="007D65A7" w:rsidP="00700414">
            <w:pPr>
              <w:pStyle w:val="TOC1"/>
              <w:jc w:val="center"/>
            </w:pPr>
            <w:r w:rsidRPr="00B17ABA">
              <w:t>5</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4</w:t>
            </w:r>
          </w:p>
        </w:tc>
        <w:tc>
          <w:tcPr>
            <w:tcW w:w="1000" w:type="pct"/>
            <w:shd w:val="clear" w:color="auto" w:fill="auto"/>
            <w:noWrap/>
            <w:vAlign w:val="center"/>
            <w:hideMark/>
          </w:tcPr>
          <w:p w:rsidR="007D65A7" w:rsidRPr="00B17ABA" w:rsidRDefault="007D65A7" w:rsidP="00700414">
            <w:pPr>
              <w:pStyle w:val="TOC1"/>
              <w:jc w:val="center"/>
            </w:pPr>
            <w:r w:rsidRPr="00B17ABA">
              <w:t>6</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4</w:t>
            </w:r>
          </w:p>
        </w:tc>
        <w:tc>
          <w:tcPr>
            <w:tcW w:w="1000" w:type="pct"/>
            <w:shd w:val="clear" w:color="auto" w:fill="auto"/>
            <w:noWrap/>
            <w:vAlign w:val="center"/>
            <w:hideMark/>
          </w:tcPr>
          <w:p w:rsidR="007D65A7" w:rsidRPr="00B17ABA" w:rsidRDefault="007D65A7" w:rsidP="00700414">
            <w:pPr>
              <w:pStyle w:val="TOC1"/>
              <w:jc w:val="center"/>
            </w:pPr>
            <w:r w:rsidRPr="00B17ABA">
              <w:t>7</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4</w:t>
            </w:r>
          </w:p>
        </w:tc>
        <w:tc>
          <w:tcPr>
            <w:tcW w:w="1000" w:type="pct"/>
            <w:shd w:val="clear" w:color="auto" w:fill="auto"/>
            <w:noWrap/>
            <w:vAlign w:val="center"/>
            <w:hideMark/>
          </w:tcPr>
          <w:p w:rsidR="007D65A7" w:rsidRPr="00B17ABA" w:rsidRDefault="007D65A7" w:rsidP="00700414">
            <w:pPr>
              <w:pStyle w:val="TOC1"/>
              <w:jc w:val="center"/>
            </w:pPr>
            <w:r w:rsidRPr="00B17ABA">
              <w:t>8</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4</w:t>
            </w:r>
          </w:p>
        </w:tc>
        <w:tc>
          <w:tcPr>
            <w:tcW w:w="1000" w:type="pct"/>
            <w:shd w:val="clear" w:color="auto" w:fill="auto"/>
            <w:noWrap/>
            <w:vAlign w:val="center"/>
            <w:hideMark/>
          </w:tcPr>
          <w:p w:rsidR="007D65A7" w:rsidRPr="00B17ABA" w:rsidRDefault="007D65A7" w:rsidP="00700414">
            <w:pPr>
              <w:pStyle w:val="TOC1"/>
              <w:jc w:val="center"/>
            </w:pPr>
            <w:r w:rsidRPr="00B17ABA">
              <w:t>9</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6</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4</w:t>
            </w:r>
          </w:p>
        </w:tc>
        <w:tc>
          <w:tcPr>
            <w:tcW w:w="1000" w:type="pct"/>
            <w:shd w:val="clear" w:color="auto" w:fill="auto"/>
            <w:noWrap/>
            <w:vAlign w:val="center"/>
            <w:hideMark/>
          </w:tcPr>
          <w:p w:rsidR="007D65A7" w:rsidRPr="00B17ABA" w:rsidRDefault="007D65A7" w:rsidP="00700414">
            <w:pPr>
              <w:pStyle w:val="TOC1"/>
              <w:jc w:val="center"/>
            </w:pPr>
            <w:r w:rsidRPr="00B17ABA">
              <w:t>10</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7</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4</w:t>
            </w:r>
          </w:p>
        </w:tc>
        <w:tc>
          <w:tcPr>
            <w:tcW w:w="1000" w:type="pct"/>
            <w:shd w:val="clear" w:color="auto" w:fill="auto"/>
            <w:noWrap/>
            <w:vAlign w:val="center"/>
            <w:hideMark/>
          </w:tcPr>
          <w:p w:rsidR="007D65A7" w:rsidRPr="00B17ABA" w:rsidRDefault="007D65A7" w:rsidP="00700414">
            <w:pPr>
              <w:pStyle w:val="TOC1"/>
              <w:jc w:val="center"/>
            </w:pPr>
            <w:r w:rsidRPr="00B17ABA">
              <w:t>11</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8</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4</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9</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6</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10</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7</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8</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12</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9</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13</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0</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14</w:t>
            </w:r>
          </w:p>
        </w:tc>
        <w:tc>
          <w:tcPr>
            <w:tcW w:w="1000" w:type="pct"/>
            <w:shd w:val="clear" w:color="auto" w:fill="auto"/>
            <w:noWrap/>
            <w:vAlign w:val="center"/>
            <w:hideMark/>
          </w:tcPr>
          <w:p w:rsidR="007D65A7" w:rsidRPr="00B17ABA" w:rsidRDefault="007D65A7" w:rsidP="00700414">
            <w:pPr>
              <w:pStyle w:val="TOC1"/>
              <w:jc w:val="center"/>
            </w:pPr>
            <w:r w:rsidRPr="00B17ABA">
              <w:t>2</w:t>
            </w:r>
          </w:p>
        </w:tc>
        <w:tc>
          <w:tcPr>
            <w:tcW w:w="1000" w:type="pct"/>
            <w:shd w:val="clear" w:color="auto" w:fill="auto"/>
            <w:noWrap/>
            <w:vAlign w:val="center"/>
            <w:hideMark/>
          </w:tcPr>
          <w:p w:rsidR="007D65A7" w:rsidRPr="00B17ABA" w:rsidRDefault="007D65A7" w:rsidP="00700414">
            <w:pPr>
              <w:pStyle w:val="TOC1"/>
              <w:jc w:val="center"/>
            </w:pPr>
            <w:r w:rsidRPr="00B17ABA">
              <w:t>3</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r>
      <w:tr w:rsidR="007D65A7" w:rsidRPr="00B17ABA" w:rsidTr="00560A9F">
        <w:trPr>
          <w:trHeight w:val="300"/>
        </w:trPr>
        <w:tc>
          <w:tcPr>
            <w:tcW w:w="1000" w:type="pct"/>
            <w:vAlign w:val="center"/>
          </w:tcPr>
          <w:p w:rsidR="007D65A7" w:rsidRPr="00B17ABA" w:rsidRDefault="007D65A7" w:rsidP="00700414">
            <w:pPr>
              <w:pStyle w:val="TOC1"/>
              <w:jc w:val="center"/>
            </w:pPr>
          </w:p>
        </w:tc>
        <w:tc>
          <w:tcPr>
            <w:tcW w:w="4000" w:type="pct"/>
            <w:gridSpan w:val="4"/>
            <w:shd w:val="clear" w:color="auto" w:fill="auto"/>
            <w:noWrap/>
            <w:vAlign w:val="center"/>
            <w:hideMark/>
          </w:tcPr>
          <w:p w:rsidR="007D65A7" w:rsidRPr="00B17ABA" w:rsidRDefault="007D65A7" w:rsidP="00700414">
            <w:pPr>
              <w:pStyle w:val="TOC1"/>
              <w:jc w:val="center"/>
            </w:pPr>
          </w:p>
          <w:p w:rsidR="007D65A7" w:rsidRPr="00B17ABA" w:rsidRDefault="007D65A7" w:rsidP="00700414">
            <w:pPr>
              <w:pStyle w:val="TOC1"/>
              <w:jc w:val="center"/>
            </w:pPr>
            <w:r w:rsidRPr="00B17ABA">
              <w:t>.</w:t>
            </w:r>
          </w:p>
          <w:p w:rsidR="007D65A7" w:rsidRPr="00B17ABA" w:rsidRDefault="007D65A7" w:rsidP="00700414">
            <w:pPr>
              <w:pStyle w:val="TOC1"/>
              <w:jc w:val="center"/>
            </w:pPr>
            <w:r w:rsidRPr="00B17ABA">
              <w:t>.</w:t>
            </w:r>
          </w:p>
          <w:p w:rsidR="007D65A7" w:rsidRPr="00B17ABA" w:rsidRDefault="007D65A7" w:rsidP="00700414">
            <w:pPr>
              <w:pStyle w:val="TOC1"/>
              <w:jc w:val="center"/>
            </w:pPr>
            <w:r w:rsidRPr="00B17ABA">
              <w:t>.</w:t>
            </w:r>
          </w:p>
          <w:p w:rsidR="007D65A7" w:rsidRPr="00B17ABA" w:rsidRDefault="007D65A7" w:rsidP="00700414">
            <w:pPr>
              <w:pStyle w:val="TOC1"/>
              <w:jc w:val="center"/>
            </w:pP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18</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2</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19</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3</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20</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4</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21</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6</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22</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7</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23</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8</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24</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9</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25</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10</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26</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12</w:t>
            </w:r>
          </w:p>
        </w:tc>
      </w:tr>
      <w:tr w:rsidR="007D65A7" w:rsidRPr="00B17ABA" w:rsidTr="00560A9F">
        <w:trPr>
          <w:trHeight w:val="300"/>
        </w:trPr>
        <w:tc>
          <w:tcPr>
            <w:tcW w:w="1000" w:type="pct"/>
            <w:vAlign w:val="center"/>
          </w:tcPr>
          <w:p w:rsidR="007D65A7" w:rsidRPr="00B17ABA" w:rsidRDefault="007D65A7" w:rsidP="00700414">
            <w:pPr>
              <w:pStyle w:val="TOC1"/>
              <w:jc w:val="center"/>
            </w:pPr>
            <w:r w:rsidRPr="00B17ABA">
              <w:t>4127</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13</w:t>
            </w:r>
          </w:p>
        </w:tc>
      </w:tr>
      <w:tr w:rsidR="007D65A7" w:rsidRPr="00B17ABA" w:rsidTr="00560A9F">
        <w:trPr>
          <w:trHeight w:val="300"/>
        </w:trPr>
        <w:tc>
          <w:tcPr>
            <w:tcW w:w="1000" w:type="pct"/>
            <w:vAlign w:val="center"/>
          </w:tcPr>
          <w:p w:rsidR="007D65A7" w:rsidRPr="00B17ABA" w:rsidRDefault="006A7463" w:rsidP="00C034F5">
            <w:pPr>
              <w:pStyle w:val="TOC1"/>
              <w:jc w:val="center"/>
            </w:pPr>
            <w:r w:rsidRPr="00B17ABA">
              <w:t>4128</w:t>
            </w:r>
          </w:p>
        </w:tc>
        <w:tc>
          <w:tcPr>
            <w:tcW w:w="1000" w:type="pct"/>
            <w:shd w:val="clear" w:color="auto" w:fill="auto"/>
            <w:noWrap/>
            <w:vAlign w:val="center"/>
            <w:hideMark/>
          </w:tcPr>
          <w:p w:rsidR="007D65A7" w:rsidRPr="00B17ABA" w:rsidRDefault="007D65A7" w:rsidP="00700414">
            <w:pPr>
              <w:pStyle w:val="TOC1"/>
              <w:jc w:val="center"/>
            </w:pPr>
            <w:r w:rsidRPr="00B17ABA">
              <w:t>5</w:t>
            </w:r>
          </w:p>
        </w:tc>
        <w:tc>
          <w:tcPr>
            <w:tcW w:w="1000" w:type="pct"/>
            <w:shd w:val="clear" w:color="auto" w:fill="auto"/>
            <w:noWrap/>
            <w:vAlign w:val="center"/>
            <w:hideMark/>
          </w:tcPr>
          <w:p w:rsidR="007D65A7" w:rsidRPr="00B17ABA" w:rsidRDefault="007D65A7" w:rsidP="00700414">
            <w:pPr>
              <w:pStyle w:val="TOC1"/>
              <w:jc w:val="center"/>
            </w:pPr>
            <w:r w:rsidRPr="00B17ABA">
              <w:t>11</w:t>
            </w:r>
          </w:p>
        </w:tc>
        <w:tc>
          <w:tcPr>
            <w:tcW w:w="1000" w:type="pct"/>
            <w:shd w:val="clear" w:color="auto" w:fill="auto"/>
            <w:noWrap/>
            <w:vAlign w:val="center"/>
            <w:hideMark/>
          </w:tcPr>
          <w:p w:rsidR="007D65A7" w:rsidRPr="00B17ABA" w:rsidRDefault="007D65A7" w:rsidP="00700414">
            <w:pPr>
              <w:pStyle w:val="TOC1"/>
              <w:jc w:val="center"/>
            </w:pPr>
            <w:r w:rsidRPr="00B17ABA">
              <w:t>15</w:t>
            </w:r>
          </w:p>
        </w:tc>
        <w:tc>
          <w:tcPr>
            <w:tcW w:w="1000" w:type="pct"/>
            <w:shd w:val="clear" w:color="auto" w:fill="auto"/>
            <w:noWrap/>
            <w:vAlign w:val="center"/>
            <w:hideMark/>
          </w:tcPr>
          <w:p w:rsidR="007D65A7" w:rsidRPr="00B17ABA" w:rsidRDefault="007D65A7" w:rsidP="00700414">
            <w:pPr>
              <w:pStyle w:val="TOC1"/>
              <w:jc w:val="center"/>
            </w:pPr>
            <w:r w:rsidRPr="00B17ABA">
              <w:t>14</w:t>
            </w:r>
          </w:p>
        </w:tc>
      </w:tr>
    </w:tbl>
    <w:p w:rsidR="007D65A7" w:rsidRPr="00B17ABA" w:rsidRDefault="007D65A7" w:rsidP="00344BC1">
      <w:pPr>
        <w:pStyle w:val="TOC2"/>
      </w:pPr>
      <w:r w:rsidRPr="00B17ABA">
        <w:t xml:space="preserve">1) </w:t>
      </w:r>
      <w:r w:rsidRPr="00B17ABA">
        <w:rPr>
          <w:b/>
          <w:bCs/>
        </w:rPr>
        <w:t>1</w:t>
      </w:r>
      <w:r w:rsidRPr="00B17ABA">
        <w:t xml:space="preserve"> represents no treatment; </w:t>
      </w:r>
      <w:r w:rsidRPr="00B17ABA">
        <w:rPr>
          <w:b/>
          <w:bCs/>
        </w:rPr>
        <w:t xml:space="preserve">2 </w:t>
      </w:r>
      <w:r w:rsidRPr="00B17ABA">
        <w:t>represents Ds;</w:t>
      </w:r>
      <w:r w:rsidRPr="00B17ABA">
        <w:rPr>
          <w:b/>
          <w:bCs/>
        </w:rPr>
        <w:t xml:space="preserve"> 3</w:t>
      </w:r>
      <w:r w:rsidRPr="00B17ABA">
        <w:t xml:space="preserve"> represents BBs; </w:t>
      </w:r>
      <w:r w:rsidRPr="00B17ABA">
        <w:rPr>
          <w:b/>
          <w:bCs/>
        </w:rPr>
        <w:t>4</w:t>
      </w:r>
      <w:r w:rsidRPr="00B17ABA">
        <w:t xml:space="preserve"> represents CCBs; </w:t>
      </w:r>
      <w:r w:rsidRPr="00B17ABA">
        <w:rPr>
          <w:b/>
          <w:bCs/>
        </w:rPr>
        <w:t xml:space="preserve">5 </w:t>
      </w:r>
      <w:r w:rsidRPr="00B17ABA">
        <w:t xml:space="preserve">represents ACEIs/ARBs; </w:t>
      </w:r>
      <w:r w:rsidRPr="00B17ABA">
        <w:rPr>
          <w:b/>
          <w:bCs/>
        </w:rPr>
        <w:t>6</w:t>
      </w:r>
      <w:r w:rsidRPr="00B17ABA">
        <w:t xml:space="preserve"> represents Ds+BBs; </w:t>
      </w:r>
      <w:r w:rsidRPr="00B17ABA">
        <w:rPr>
          <w:b/>
          <w:bCs/>
        </w:rPr>
        <w:t>7</w:t>
      </w:r>
      <w:r w:rsidRPr="00B17ABA">
        <w:t xml:space="preserve"> represents Ds+CCBs; </w:t>
      </w:r>
      <w:r w:rsidRPr="00B17ABA">
        <w:rPr>
          <w:b/>
          <w:bCs/>
        </w:rPr>
        <w:t xml:space="preserve">8 </w:t>
      </w:r>
      <w:r w:rsidRPr="00B17ABA">
        <w:t>represents Ds+ACEIs/ARBs;</w:t>
      </w:r>
      <w:r w:rsidRPr="00B17ABA">
        <w:rPr>
          <w:b/>
          <w:bCs/>
        </w:rPr>
        <w:t xml:space="preserve"> 9</w:t>
      </w:r>
      <w:r w:rsidRPr="00B17ABA">
        <w:t xml:space="preserve"> represents BBs+CCBs;</w:t>
      </w:r>
      <w:r w:rsidRPr="00B17ABA">
        <w:rPr>
          <w:b/>
          <w:bCs/>
        </w:rPr>
        <w:t xml:space="preserve">10 </w:t>
      </w:r>
      <w:r w:rsidRPr="00B17ABA">
        <w:t xml:space="preserve">represents BBs+ACEIs/ARBs; </w:t>
      </w:r>
      <w:r w:rsidRPr="00B17ABA">
        <w:rPr>
          <w:b/>
          <w:bCs/>
        </w:rPr>
        <w:t>11</w:t>
      </w:r>
      <w:r w:rsidRPr="00B17ABA">
        <w:t xml:space="preserve"> represents CCBs+ACEIs/ARBs;</w:t>
      </w:r>
      <w:r w:rsidRPr="00B17ABA">
        <w:rPr>
          <w:b/>
          <w:bCs/>
        </w:rPr>
        <w:t xml:space="preserve"> 12</w:t>
      </w:r>
      <w:r w:rsidRPr="00B17ABA">
        <w:t xml:space="preserve"> represents Ds+BBs+CCBs;</w:t>
      </w:r>
      <w:r w:rsidRPr="00B17ABA">
        <w:rPr>
          <w:b/>
          <w:bCs/>
        </w:rPr>
        <w:t xml:space="preserve"> 13</w:t>
      </w:r>
      <w:r w:rsidRPr="00B17ABA">
        <w:t xml:space="preserve"> represents Ds+BBs+ACEIs/ARBs; </w:t>
      </w:r>
      <w:r w:rsidRPr="00B17ABA">
        <w:rPr>
          <w:b/>
          <w:bCs/>
        </w:rPr>
        <w:t>14</w:t>
      </w:r>
      <w:r w:rsidRPr="00B17ABA">
        <w:t xml:space="preserve"> represents Ds+CCBs+ACEIs/ARBs and </w:t>
      </w:r>
      <w:r w:rsidRPr="00B17ABA">
        <w:rPr>
          <w:b/>
          <w:bCs/>
        </w:rPr>
        <w:t>15</w:t>
      </w:r>
      <w:r w:rsidRPr="00B17ABA">
        <w:t xml:space="preserve"> represents BBs+CCBs+ACEIs/ARBs.</w:t>
      </w:r>
    </w:p>
    <w:p w:rsidR="007D65A7" w:rsidRPr="00B17ABA" w:rsidRDefault="007D65A7" w:rsidP="001A2558">
      <w:pPr>
        <w:jc w:val="both"/>
      </w:pPr>
    </w:p>
    <w:p w:rsidR="00560A9F" w:rsidRPr="00B17ABA" w:rsidRDefault="00560A9F" w:rsidP="001A2558">
      <w:pPr>
        <w:jc w:val="both"/>
      </w:pPr>
      <w:r w:rsidRPr="00B17ABA">
        <w:br w:type="page"/>
      </w:r>
    </w:p>
    <w:p w:rsidR="009870EA" w:rsidRPr="00B17ABA" w:rsidRDefault="009870EA" w:rsidP="001A2558">
      <w:pPr>
        <w:pStyle w:val="Caption"/>
      </w:pPr>
      <w:bookmarkStart w:id="212" w:name="_Ref423698959"/>
      <w:bookmarkStart w:id="213" w:name="_Toc426018655"/>
      <w:r w:rsidRPr="00B17ABA">
        <w:lastRenderedPageBreak/>
        <w:t xml:space="preserve">Table </w:t>
      </w:r>
      <w:fldSimple w:instr=" STYLEREF 1 \s ">
        <w:r w:rsidR="006F6429" w:rsidRPr="00B17ABA">
          <w:rPr>
            <w:noProof/>
            <w:cs/>
          </w:rPr>
          <w:t>‎</w:t>
        </w:r>
        <w:r w:rsidR="006F6429" w:rsidRPr="00B17ABA">
          <w:rPr>
            <w:noProof/>
          </w:rPr>
          <w:t>6</w:t>
        </w:r>
      </w:fldSimple>
      <w:r w:rsidR="002804C0" w:rsidRPr="00B17ABA">
        <w:t>.</w:t>
      </w:r>
      <w:fldSimple w:instr=" SEQ Table \* ARABIC \s 1 ">
        <w:r w:rsidR="006F6429" w:rsidRPr="00B17ABA">
          <w:rPr>
            <w:noProof/>
          </w:rPr>
          <w:t>5</w:t>
        </w:r>
      </w:fldSimple>
      <w:bookmarkEnd w:id="212"/>
      <w:r w:rsidRPr="00B17ABA">
        <w:t xml:space="preserve">. </w:t>
      </w:r>
      <w:r w:rsidR="005A2A15" w:rsidRPr="00B17ABA">
        <w:t>Matrix of the a</w:t>
      </w:r>
      <w:r w:rsidRPr="00B17ABA">
        <w:t>ctual drug use generated by ‘VasGenerator’</w:t>
      </w:r>
      <w:bookmarkEnd w:id="213"/>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688"/>
        <w:gridCol w:w="1687"/>
        <w:gridCol w:w="1687"/>
        <w:gridCol w:w="1687"/>
        <w:gridCol w:w="1687"/>
      </w:tblGrid>
      <w:tr w:rsidR="00700414" w:rsidRPr="00B17ABA" w:rsidTr="009923E9">
        <w:trPr>
          <w:trHeight w:val="315"/>
        </w:trPr>
        <w:tc>
          <w:tcPr>
            <w:tcW w:w="1000" w:type="pct"/>
            <w:vMerge w:val="restar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Number</w:t>
            </w:r>
          </w:p>
        </w:tc>
        <w:tc>
          <w:tcPr>
            <w:tcW w:w="4000" w:type="pct"/>
            <w:gridSpan w:val="4"/>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he position of the drug used at</w:t>
            </w:r>
            <w:r w:rsidRPr="00B17ABA">
              <w:rPr>
                <w:rFonts w:ascii="Times New Roman" w:eastAsia="Times New Roman" w:hAnsi="Times New Roman" w:cs="Times New Roman"/>
                <w:i/>
                <w:iCs/>
                <w:color w:val="000000"/>
                <w:sz w:val="20"/>
                <w:szCs w:val="20"/>
              </w:rPr>
              <w:t xml:space="preserve"> t</w:t>
            </w:r>
            <w:r w:rsidRPr="00B17ABA">
              <w:rPr>
                <w:rFonts w:ascii="Times New Roman" w:eastAsia="Times New Roman" w:hAnsi="Times New Roman" w:cs="Times New Roman"/>
                <w:color w:val="000000"/>
                <w:sz w:val="20"/>
                <w:szCs w:val="20"/>
              </w:rPr>
              <w:t xml:space="preserve"> in the treatment sequence.</w:t>
            </w:r>
          </w:p>
        </w:tc>
      </w:tr>
      <w:tr w:rsidR="00700414" w:rsidRPr="00B17ABA" w:rsidTr="009923E9">
        <w:trPr>
          <w:trHeight w:val="315"/>
        </w:trPr>
        <w:tc>
          <w:tcPr>
            <w:tcW w:w="1000" w:type="pct"/>
            <w:vMerge/>
            <w:tcBorders>
              <w:bottom w:val="double" w:sz="4" w:space="0" w:color="auto"/>
            </w:tcBorders>
            <w:shd w:val="clear" w:color="auto" w:fill="auto"/>
            <w:vAlign w:val="center"/>
            <w:hideMark/>
          </w:tcPr>
          <w:p w:rsidR="00700414" w:rsidRPr="00B17ABA" w:rsidRDefault="00700414" w:rsidP="00700414">
            <w:pPr>
              <w:spacing w:after="0" w:line="240" w:lineRule="auto"/>
              <w:ind w:firstLine="0"/>
              <w:rPr>
                <w:rFonts w:ascii="Times New Roman" w:eastAsia="Times New Roman" w:hAnsi="Times New Roman" w:cs="Times New Roman"/>
                <w:color w:val="000000"/>
                <w:sz w:val="20"/>
                <w:szCs w:val="20"/>
              </w:rPr>
            </w:pPr>
          </w:p>
        </w:tc>
        <w:tc>
          <w:tcPr>
            <w:tcW w:w="1000" w:type="pct"/>
            <w:tcBorders>
              <w:bottom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1</w:t>
            </w:r>
          </w:p>
        </w:tc>
        <w:tc>
          <w:tcPr>
            <w:tcW w:w="1000" w:type="pct"/>
            <w:tcBorders>
              <w:bottom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2</w:t>
            </w:r>
          </w:p>
        </w:tc>
        <w:tc>
          <w:tcPr>
            <w:tcW w:w="1000" w:type="pct"/>
            <w:tcBorders>
              <w:bottom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3</w:t>
            </w:r>
          </w:p>
        </w:tc>
        <w:tc>
          <w:tcPr>
            <w:tcW w:w="1000" w:type="pct"/>
            <w:tcBorders>
              <w:bottom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4</w:t>
            </w:r>
          </w:p>
        </w:tc>
      </w:tr>
      <w:tr w:rsidR="00700414" w:rsidRPr="00B17ABA" w:rsidTr="009923E9">
        <w:trPr>
          <w:trHeight w:val="330"/>
        </w:trPr>
        <w:tc>
          <w:tcPr>
            <w:tcW w:w="1000" w:type="pct"/>
            <w:tcBorders>
              <w:top w:val="double" w:sz="4" w:space="0" w:color="auto"/>
            </w:tcBorders>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tcBorders>
              <w:top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tcBorders>
              <w:top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tcBorders>
              <w:top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c>
          <w:tcPr>
            <w:tcW w:w="1000" w:type="pct"/>
            <w:tcBorders>
              <w:top w:val="double" w:sz="4" w:space="0" w:color="auto"/>
            </w:tcBorders>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4</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4</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4</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4</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5</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6</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7</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8</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9</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0</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3</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4</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5</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6</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7</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8</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9</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0</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3</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4</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5</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6</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7</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8</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9</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0</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700414" w:rsidRPr="00B17ABA" w:rsidTr="009923E9">
        <w:trPr>
          <w:trHeight w:val="315"/>
        </w:trPr>
        <w:tc>
          <w:tcPr>
            <w:tcW w:w="1000" w:type="pct"/>
            <w:shd w:val="clear" w:color="auto" w:fill="auto"/>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700414" w:rsidRPr="00B17ABA" w:rsidRDefault="00700414" w:rsidP="00700414">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bl>
    <w:p w:rsidR="00DD7233" w:rsidRPr="00B17ABA" w:rsidRDefault="00B47E9E" w:rsidP="00344BC1">
      <w:pPr>
        <w:pStyle w:val="TOC2"/>
        <w:rPr>
          <w:lang w:eastAsia="ko-KR"/>
        </w:rPr>
      </w:pPr>
      <w:r w:rsidRPr="00B17ABA">
        <w:rPr>
          <w:rFonts w:hint="eastAsia"/>
          <w:lang w:eastAsia="ko-KR"/>
        </w:rPr>
        <w:t xml:space="preserve">1) Where a specific drug sequence is given, </w:t>
      </w:r>
      <w:r w:rsidRPr="00B17ABA">
        <w:rPr>
          <w:rFonts w:hint="eastAsia"/>
          <w:b/>
          <w:bCs/>
          <w:lang w:eastAsia="ko-KR"/>
        </w:rPr>
        <w:t>1</w:t>
      </w:r>
      <w:r w:rsidR="00174F90" w:rsidRPr="00B17ABA">
        <w:rPr>
          <w:b/>
          <w:bCs/>
          <w:lang w:eastAsia="ko-KR"/>
        </w:rPr>
        <w:t xml:space="preserve"> </w:t>
      </w:r>
      <w:r w:rsidR="00174F90" w:rsidRPr="00B17ABA">
        <w:rPr>
          <w:lang w:eastAsia="ko-KR"/>
        </w:rPr>
        <w:t>represents that</w:t>
      </w:r>
      <w:r w:rsidR="00174F90" w:rsidRPr="00B17ABA">
        <w:rPr>
          <w:rFonts w:hint="eastAsia"/>
          <w:lang w:eastAsia="ko-KR"/>
        </w:rPr>
        <w:t xml:space="preserve"> the first-line</w:t>
      </w:r>
      <w:r w:rsidR="00174F90" w:rsidRPr="00B17ABA">
        <w:rPr>
          <w:lang w:eastAsia="ko-KR"/>
        </w:rPr>
        <w:t xml:space="preserve"> </w:t>
      </w:r>
      <w:r w:rsidRPr="00B17ABA">
        <w:rPr>
          <w:rFonts w:hint="eastAsia"/>
          <w:lang w:eastAsia="ko-KR"/>
        </w:rPr>
        <w:t xml:space="preserve">drug is used for the corresponding health state; </w:t>
      </w:r>
      <w:r w:rsidRPr="00B17ABA">
        <w:rPr>
          <w:rFonts w:hint="eastAsia"/>
          <w:b/>
          <w:bCs/>
          <w:lang w:eastAsia="ko-KR"/>
        </w:rPr>
        <w:t>2</w:t>
      </w:r>
      <w:r w:rsidR="00174F90" w:rsidRPr="00B17ABA">
        <w:rPr>
          <w:b/>
          <w:bCs/>
          <w:lang w:eastAsia="ko-KR"/>
        </w:rPr>
        <w:t xml:space="preserve"> </w:t>
      </w:r>
      <w:r w:rsidR="00174F90" w:rsidRPr="00B17ABA">
        <w:rPr>
          <w:lang w:eastAsia="ko-KR"/>
        </w:rPr>
        <w:t>represents that</w:t>
      </w:r>
      <w:r w:rsidR="00174F90" w:rsidRPr="00B17ABA">
        <w:rPr>
          <w:rFonts w:hint="eastAsia"/>
          <w:lang w:eastAsia="ko-KR"/>
        </w:rPr>
        <w:t xml:space="preserve"> </w:t>
      </w:r>
      <w:r w:rsidRPr="00B17ABA">
        <w:rPr>
          <w:rFonts w:hint="eastAsia"/>
          <w:lang w:eastAsia="ko-KR"/>
        </w:rPr>
        <w:t xml:space="preserve">the second-line drug is used for the corresponding health state; </w:t>
      </w:r>
      <w:r w:rsidRPr="00B17ABA">
        <w:rPr>
          <w:rFonts w:hint="eastAsia"/>
          <w:b/>
          <w:bCs/>
          <w:lang w:eastAsia="ko-KR"/>
        </w:rPr>
        <w:t>3</w:t>
      </w:r>
      <w:r w:rsidR="00174F90" w:rsidRPr="00B17ABA">
        <w:rPr>
          <w:lang w:eastAsia="ko-KR"/>
        </w:rPr>
        <w:t xml:space="preserve"> represents that</w:t>
      </w:r>
      <w:r w:rsidR="00174F90" w:rsidRPr="00B17ABA">
        <w:rPr>
          <w:rFonts w:hint="eastAsia"/>
          <w:lang w:eastAsia="ko-KR"/>
        </w:rPr>
        <w:t xml:space="preserve"> </w:t>
      </w:r>
      <w:r w:rsidRPr="00B17ABA">
        <w:rPr>
          <w:rFonts w:hint="eastAsia"/>
          <w:lang w:eastAsia="ko-KR"/>
        </w:rPr>
        <w:t xml:space="preserve">the third-line drug is used for the corresponding health state; </w:t>
      </w:r>
      <w:r w:rsidRPr="00B17ABA">
        <w:rPr>
          <w:rFonts w:hint="eastAsia"/>
          <w:b/>
          <w:bCs/>
          <w:lang w:eastAsia="ko-KR"/>
        </w:rPr>
        <w:t>4</w:t>
      </w:r>
      <w:r w:rsidR="00174F90" w:rsidRPr="00B17ABA">
        <w:rPr>
          <w:lang w:eastAsia="ko-KR"/>
        </w:rPr>
        <w:t xml:space="preserve"> represents that</w:t>
      </w:r>
      <w:r w:rsidRPr="00B17ABA">
        <w:rPr>
          <w:rFonts w:hint="eastAsia"/>
          <w:lang w:eastAsia="ko-KR"/>
        </w:rPr>
        <w:t xml:space="preserve"> the fourth-line drug is used for the corresponding health state</w:t>
      </w:r>
      <w:r w:rsidR="00174F90" w:rsidRPr="00B17ABA">
        <w:rPr>
          <w:lang w:eastAsia="ko-KR"/>
        </w:rPr>
        <w:t>;</w:t>
      </w:r>
      <w:r w:rsidR="002675FA" w:rsidRPr="00B17ABA">
        <w:rPr>
          <w:lang w:eastAsia="ko-KR"/>
        </w:rPr>
        <w:t xml:space="preserve"> and </w:t>
      </w:r>
      <w:r w:rsidR="002675FA" w:rsidRPr="00B17ABA">
        <w:rPr>
          <w:b/>
          <w:bCs/>
          <w:lang w:eastAsia="ko-KR"/>
        </w:rPr>
        <w:t>0</w:t>
      </w:r>
      <w:r w:rsidR="00174F90" w:rsidRPr="00B17ABA">
        <w:rPr>
          <w:lang w:eastAsia="ko-KR"/>
        </w:rPr>
        <w:t xml:space="preserve"> represents that</w:t>
      </w:r>
      <w:r w:rsidR="002675FA" w:rsidRPr="00B17ABA">
        <w:rPr>
          <w:lang w:eastAsia="ko-KR"/>
        </w:rPr>
        <w:t xml:space="preserve"> no drug is used</w:t>
      </w:r>
      <w:r w:rsidR="00174F90" w:rsidRPr="00B17ABA">
        <w:rPr>
          <w:lang w:eastAsia="ko-KR"/>
        </w:rPr>
        <w:t xml:space="preserve"> for death</w:t>
      </w:r>
      <w:r w:rsidR="002675FA" w:rsidRPr="00B17ABA">
        <w:rPr>
          <w:lang w:eastAsia="ko-KR"/>
        </w:rPr>
        <w:t>.</w:t>
      </w:r>
    </w:p>
    <w:p w:rsidR="00F1042B" w:rsidRPr="00B17ABA" w:rsidRDefault="00560A9F" w:rsidP="00F1042B">
      <w:pPr>
        <w:pStyle w:val="Caption"/>
      </w:pPr>
      <w:r w:rsidRPr="00B17ABA">
        <w:br w:type="page"/>
      </w:r>
    </w:p>
    <w:p w:rsidR="00DD7233" w:rsidRPr="00B17ABA" w:rsidRDefault="00DD7233" w:rsidP="001A2558">
      <w:pPr>
        <w:pStyle w:val="Caption"/>
      </w:pPr>
      <w:bookmarkStart w:id="214" w:name="_Ref423699032"/>
      <w:bookmarkStart w:id="215" w:name="_Toc426018656"/>
      <w:r w:rsidRPr="00B17ABA">
        <w:lastRenderedPageBreak/>
        <w:t xml:space="preserve">Table </w:t>
      </w:r>
      <w:fldSimple w:instr=" STYLEREF 1 \s ">
        <w:r w:rsidR="006F6429" w:rsidRPr="00B17ABA">
          <w:rPr>
            <w:noProof/>
            <w:cs/>
          </w:rPr>
          <w:t>‎</w:t>
        </w:r>
        <w:r w:rsidR="006F6429" w:rsidRPr="00B17ABA">
          <w:rPr>
            <w:noProof/>
          </w:rPr>
          <w:t>6</w:t>
        </w:r>
      </w:fldSimple>
      <w:r w:rsidR="002804C0" w:rsidRPr="00B17ABA">
        <w:t>.</w:t>
      </w:r>
      <w:fldSimple w:instr=" SEQ Table \* ARABIC \s 1 ">
        <w:r w:rsidR="006F6429" w:rsidRPr="00B17ABA">
          <w:rPr>
            <w:noProof/>
          </w:rPr>
          <w:t>6</w:t>
        </w:r>
      </w:fldSimple>
      <w:bookmarkEnd w:id="214"/>
      <w:r w:rsidRPr="00B17ABA">
        <w:t xml:space="preserve">. </w:t>
      </w:r>
      <w:r w:rsidR="005A2A15" w:rsidRPr="00B17ABA">
        <w:t>Matrix of the m</w:t>
      </w:r>
      <w:r w:rsidRPr="00B17ABA">
        <w:t>aintenance therapy generated by ‘MTGenerator’</w:t>
      </w:r>
      <w:bookmarkEnd w:id="215"/>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688"/>
        <w:gridCol w:w="1687"/>
        <w:gridCol w:w="1687"/>
        <w:gridCol w:w="1687"/>
        <w:gridCol w:w="1687"/>
      </w:tblGrid>
      <w:tr w:rsidR="00174F90" w:rsidRPr="00B17ABA" w:rsidTr="009923E9">
        <w:trPr>
          <w:trHeight w:val="315"/>
        </w:trPr>
        <w:tc>
          <w:tcPr>
            <w:tcW w:w="1000" w:type="pct"/>
            <w:vMerge w:val="restar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Number</w:t>
            </w:r>
          </w:p>
        </w:tc>
        <w:tc>
          <w:tcPr>
            <w:tcW w:w="4000" w:type="pct"/>
            <w:gridSpan w:val="4"/>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he time period that maintenance therapy is applied.</w:t>
            </w:r>
          </w:p>
        </w:tc>
      </w:tr>
      <w:tr w:rsidR="00174F90" w:rsidRPr="00B17ABA" w:rsidTr="009923E9">
        <w:trPr>
          <w:trHeight w:val="315"/>
        </w:trPr>
        <w:tc>
          <w:tcPr>
            <w:tcW w:w="1000" w:type="pct"/>
            <w:vMerge/>
            <w:tcBorders>
              <w:bottom w:val="double" w:sz="4" w:space="0" w:color="auto"/>
            </w:tcBorders>
            <w:shd w:val="clear" w:color="auto" w:fill="auto"/>
            <w:vAlign w:val="center"/>
            <w:hideMark/>
          </w:tcPr>
          <w:p w:rsidR="00174F90" w:rsidRPr="00B17ABA" w:rsidRDefault="00174F90" w:rsidP="00174F90">
            <w:pPr>
              <w:spacing w:after="0" w:line="240" w:lineRule="auto"/>
              <w:ind w:firstLine="0"/>
              <w:rPr>
                <w:rFonts w:ascii="Times New Roman" w:eastAsia="Times New Roman" w:hAnsi="Times New Roman" w:cs="Times New Roman"/>
                <w:color w:val="000000"/>
                <w:sz w:val="20"/>
                <w:szCs w:val="20"/>
              </w:rPr>
            </w:pPr>
          </w:p>
        </w:tc>
        <w:tc>
          <w:tcPr>
            <w:tcW w:w="1000" w:type="pct"/>
            <w:tcBorders>
              <w:bottom w:val="double" w:sz="4" w:space="0" w:color="auto"/>
            </w:tcBorders>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1</w:t>
            </w:r>
          </w:p>
        </w:tc>
        <w:tc>
          <w:tcPr>
            <w:tcW w:w="1000" w:type="pct"/>
            <w:tcBorders>
              <w:bottom w:val="double" w:sz="4" w:space="0" w:color="auto"/>
            </w:tcBorders>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2</w:t>
            </w:r>
          </w:p>
        </w:tc>
        <w:tc>
          <w:tcPr>
            <w:tcW w:w="1000" w:type="pct"/>
            <w:tcBorders>
              <w:bottom w:val="double" w:sz="4" w:space="0" w:color="auto"/>
            </w:tcBorders>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3</w:t>
            </w:r>
          </w:p>
        </w:tc>
        <w:tc>
          <w:tcPr>
            <w:tcW w:w="1000" w:type="pct"/>
            <w:tcBorders>
              <w:bottom w:val="double" w:sz="4" w:space="0" w:color="auto"/>
            </w:tcBorders>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t=4</w:t>
            </w:r>
          </w:p>
        </w:tc>
      </w:tr>
      <w:tr w:rsidR="00174F90" w:rsidRPr="00B17ABA" w:rsidTr="009923E9">
        <w:trPr>
          <w:trHeight w:val="330"/>
        </w:trPr>
        <w:tc>
          <w:tcPr>
            <w:tcW w:w="1000" w:type="pct"/>
            <w:tcBorders>
              <w:top w:val="double" w:sz="4" w:space="0" w:color="auto"/>
            </w:tcBorders>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tcBorders>
              <w:top w:val="double" w:sz="4" w:space="0" w:color="auto"/>
            </w:tcBorders>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tcBorders>
              <w:top w:val="double" w:sz="4" w:space="0" w:color="auto"/>
            </w:tcBorders>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tcBorders>
              <w:top w:val="double" w:sz="4" w:space="0" w:color="auto"/>
            </w:tcBorders>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tcBorders>
              <w:top w:val="double" w:sz="4" w:space="0" w:color="auto"/>
            </w:tcBorders>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4</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5</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6</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7</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8</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9</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3</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4</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5</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6</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7</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8</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9</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3</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4</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5</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6</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7</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8</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9</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2</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r w:rsidR="00174F90" w:rsidRPr="00B17ABA" w:rsidTr="009923E9">
        <w:trPr>
          <w:trHeight w:val="315"/>
        </w:trPr>
        <w:tc>
          <w:tcPr>
            <w:tcW w:w="1000" w:type="pct"/>
            <w:shd w:val="clear" w:color="auto" w:fill="auto"/>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31</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c>
          <w:tcPr>
            <w:tcW w:w="1000" w:type="pct"/>
            <w:shd w:val="clear" w:color="auto" w:fill="auto"/>
            <w:noWrap/>
            <w:vAlign w:val="center"/>
            <w:hideMark/>
          </w:tcPr>
          <w:p w:rsidR="00174F90" w:rsidRPr="00B17ABA" w:rsidRDefault="00174F90" w:rsidP="00174F90">
            <w:pPr>
              <w:spacing w:after="0" w:line="240" w:lineRule="auto"/>
              <w:ind w:firstLine="0"/>
              <w:jc w:val="center"/>
              <w:rPr>
                <w:rFonts w:ascii="Times New Roman" w:eastAsia="Times New Roman" w:hAnsi="Times New Roman" w:cs="Times New Roman"/>
                <w:color w:val="000000"/>
                <w:sz w:val="20"/>
                <w:szCs w:val="20"/>
              </w:rPr>
            </w:pPr>
            <w:r w:rsidRPr="00B17ABA">
              <w:rPr>
                <w:rFonts w:ascii="Times New Roman" w:eastAsia="Times New Roman" w:hAnsi="Times New Roman" w:cs="Times New Roman"/>
                <w:color w:val="000000"/>
                <w:sz w:val="20"/>
                <w:szCs w:val="20"/>
              </w:rPr>
              <w:t>0</w:t>
            </w:r>
          </w:p>
        </w:tc>
      </w:tr>
    </w:tbl>
    <w:p w:rsidR="00DD7233" w:rsidRPr="00B17ABA" w:rsidRDefault="00B47E9E" w:rsidP="00344BC1">
      <w:pPr>
        <w:pStyle w:val="TOC2"/>
        <w:rPr>
          <w:lang w:eastAsia="ko-KR"/>
        </w:rPr>
      </w:pPr>
      <w:r w:rsidRPr="00B17ABA">
        <w:rPr>
          <w:rFonts w:hint="eastAsia"/>
          <w:lang w:eastAsia="ko-KR"/>
        </w:rPr>
        <w:t xml:space="preserve">1) </w:t>
      </w:r>
      <w:r w:rsidR="00174F90" w:rsidRPr="00B17ABA">
        <w:rPr>
          <w:b/>
          <w:bCs/>
          <w:lang w:eastAsia="ko-KR"/>
        </w:rPr>
        <w:t>0</w:t>
      </w:r>
      <w:r w:rsidR="00174F90" w:rsidRPr="00B17ABA">
        <w:rPr>
          <w:lang w:eastAsia="ko-KR"/>
        </w:rPr>
        <w:t xml:space="preserve"> represents no maintenance therapy (i.e., where either a new drug is started or death); </w:t>
      </w:r>
      <w:r w:rsidRPr="00B17ABA">
        <w:rPr>
          <w:rFonts w:hint="eastAsia"/>
          <w:b/>
          <w:lang w:eastAsia="ko-KR"/>
        </w:rPr>
        <w:t>1</w:t>
      </w:r>
      <w:r w:rsidR="00174F90" w:rsidRPr="00B17ABA">
        <w:rPr>
          <w:lang w:eastAsia="ko-KR"/>
        </w:rPr>
        <w:t xml:space="preserve"> represents the s</w:t>
      </w:r>
      <w:r w:rsidRPr="00B17ABA">
        <w:rPr>
          <w:rFonts w:hint="eastAsia"/>
          <w:lang w:eastAsia="ko-KR"/>
        </w:rPr>
        <w:t>tart of maintenance therapy</w:t>
      </w:r>
      <w:r w:rsidR="00174F90" w:rsidRPr="00B17ABA">
        <w:rPr>
          <w:lang w:eastAsia="ko-KR"/>
        </w:rPr>
        <w:t xml:space="preserve"> (i.e., a drug is continuously used in the next period)</w:t>
      </w:r>
      <w:r w:rsidRPr="00B17ABA">
        <w:rPr>
          <w:rFonts w:hint="eastAsia"/>
          <w:lang w:eastAsia="ko-KR"/>
        </w:rPr>
        <w:t xml:space="preserve">; </w:t>
      </w:r>
      <w:r w:rsidRPr="00B17ABA">
        <w:rPr>
          <w:rFonts w:hint="eastAsia"/>
          <w:b/>
          <w:lang w:eastAsia="ko-KR"/>
        </w:rPr>
        <w:t>2</w:t>
      </w:r>
      <w:r w:rsidR="00174F90" w:rsidRPr="00B17ABA">
        <w:rPr>
          <w:lang w:eastAsia="ko-KR"/>
        </w:rPr>
        <w:t xml:space="preserve"> represents</w:t>
      </w:r>
      <w:r w:rsidR="00435580" w:rsidRPr="00B17ABA">
        <w:rPr>
          <w:lang w:eastAsia="ko-KR"/>
        </w:rPr>
        <w:t xml:space="preserve"> </w:t>
      </w:r>
      <w:r w:rsidR="00174F90" w:rsidRPr="00B17ABA">
        <w:rPr>
          <w:lang w:eastAsia="ko-KR"/>
        </w:rPr>
        <w:t>the s</w:t>
      </w:r>
      <w:r w:rsidR="00435580" w:rsidRPr="00B17ABA">
        <w:rPr>
          <w:lang w:eastAsia="ko-KR"/>
        </w:rPr>
        <w:t>econd period of m</w:t>
      </w:r>
      <w:r w:rsidRPr="00B17ABA">
        <w:rPr>
          <w:rFonts w:hint="eastAsia"/>
          <w:lang w:eastAsia="ko-KR"/>
        </w:rPr>
        <w:t>aintenance therapy</w:t>
      </w:r>
      <w:r w:rsidR="00174F90" w:rsidRPr="00B17ABA">
        <w:rPr>
          <w:lang w:eastAsia="ko-KR"/>
        </w:rPr>
        <w:t xml:space="preserve"> (i.e., a drug is continuously used in the next two subsequent periods)</w:t>
      </w:r>
      <w:r w:rsidRPr="00B17ABA">
        <w:rPr>
          <w:rFonts w:hint="eastAsia"/>
          <w:lang w:eastAsia="ko-KR"/>
        </w:rPr>
        <w:t>;</w:t>
      </w:r>
      <w:r w:rsidR="00174F90" w:rsidRPr="00B17ABA">
        <w:rPr>
          <w:lang w:eastAsia="ko-KR"/>
        </w:rPr>
        <w:t xml:space="preserve"> and</w:t>
      </w:r>
      <w:r w:rsidRPr="00B17ABA">
        <w:rPr>
          <w:rFonts w:hint="eastAsia"/>
          <w:lang w:eastAsia="ko-KR"/>
        </w:rPr>
        <w:t xml:space="preserve"> </w:t>
      </w:r>
      <w:r w:rsidRPr="00B17ABA">
        <w:rPr>
          <w:rFonts w:hint="eastAsia"/>
          <w:b/>
          <w:lang w:eastAsia="ko-KR"/>
        </w:rPr>
        <w:t>3</w:t>
      </w:r>
      <w:r w:rsidR="00174F90" w:rsidRPr="00B17ABA">
        <w:rPr>
          <w:b/>
          <w:lang w:eastAsia="ko-KR"/>
        </w:rPr>
        <w:t xml:space="preserve"> </w:t>
      </w:r>
      <w:r w:rsidR="00174F90" w:rsidRPr="00B17ABA">
        <w:rPr>
          <w:lang w:eastAsia="ko-KR"/>
        </w:rPr>
        <w:t>represents</w:t>
      </w:r>
      <w:r w:rsidRPr="00B17ABA">
        <w:rPr>
          <w:rFonts w:hint="eastAsia"/>
          <w:lang w:eastAsia="ko-KR"/>
        </w:rPr>
        <w:t xml:space="preserve"> </w:t>
      </w:r>
      <w:r w:rsidR="00174F90" w:rsidRPr="00B17ABA">
        <w:rPr>
          <w:lang w:eastAsia="ko-KR"/>
        </w:rPr>
        <w:t>the t</w:t>
      </w:r>
      <w:r w:rsidR="00435580" w:rsidRPr="00B17ABA">
        <w:rPr>
          <w:lang w:eastAsia="ko-KR"/>
        </w:rPr>
        <w:t>hird period of m</w:t>
      </w:r>
      <w:r w:rsidRPr="00B17ABA">
        <w:rPr>
          <w:rFonts w:hint="eastAsia"/>
          <w:lang w:eastAsia="ko-KR"/>
        </w:rPr>
        <w:t>aintenance therapy</w:t>
      </w:r>
      <w:r w:rsidR="00174F90" w:rsidRPr="00B17ABA">
        <w:rPr>
          <w:lang w:eastAsia="ko-KR"/>
        </w:rPr>
        <w:t xml:space="preserve"> (i.e., a drug is continuously used in the next three subsequent periods)</w:t>
      </w:r>
      <w:r w:rsidRPr="00B17ABA">
        <w:rPr>
          <w:rFonts w:hint="eastAsia"/>
          <w:lang w:eastAsia="ko-KR"/>
        </w:rPr>
        <w:t>.</w:t>
      </w:r>
    </w:p>
    <w:p w:rsidR="00B47E9E" w:rsidRPr="00B17ABA" w:rsidRDefault="00B47E9E" w:rsidP="00B47E9E">
      <w:pPr>
        <w:rPr>
          <w:lang w:eastAsia="ko-KR"/>
        </w:rPr>
      </w:pPr>
    </w:p>
    <w:p w:rsidR="005A2A15" w:rsidRPr="00B17ABA" w:rsidRDefault="005A2A15" w:rsidP="001A2558">
      <w:pPr>
        <w:jc w:val="both"/>
      </w:pPr>
      <w:r w:rsidRPr="00B17ABA">
        <w:lastRenderedPageBreak/>
        <w:t>The function ‘TrtGenerator’ generates a 1 by 5 array</w:t>
      </w:r>
      <w:r w:rsidR="00293C12" w:rsidRPr="00B17ABA">
        <w:t xml:space="preserve"> that</w:t>
      </w:r>
      <w:r w:rsidRPr="00B17ABA">
        <w:t xml:space="preserve"> indicates wh</w:t>
      </w:r>
      <w:r w:rsidR="00293C12" w:rsidRPr="00B17ABA">
        <w:t>ich</w:t>
      </w:r>
      <w:r w:rsidRPr="00B17ABA">
        <w:t xml:space="preserve"> drug is used to treat patients with UA, MI, stroke, HF and DM. Depending on the scenario selected, it may generate a set of recommended drugs for each health state, which are [CCB, BB, BB, ACEI, ACEI]</w:t>
      </w:r>
      <w:r w:rsidR="00293C12" w:rsidRPr="00B17ABA">
        <w:t xml:space="preserve"> for UA, MI, Stroke, HF and DM</w:t>
      </w:r>
      <w:r w:rsidRPr="00B17ABA">
        <w:t>; or random</w:t>
      </w:r>
      <w:r w:rsidRPr="00B17ABA">
        <w:rPr>
          <w:rFonts w:eastAsia="Malgun Gothic" w:hint="eastAsia"/>
          <w:lang w:eastAsia="ko-KR"/>
        </w:rPr>
        <w:t>ly selected</w:t>
      </w:r>
      <w:r w:rsidRPr="00B17ABA">
        <w:t xml:space="preserve"> drugs excluding CCBs for HF. </w:t>
      </w:r>
    </w:p>
    <w:p w:rsidR="00006F9D" w:rsidRPr="00B17ABA" w:rsidRDefault="00006F9D" w:rsidP="00685F9D">
      <w:pPr>
        <w:jc w:val="both"/>
        <w:rPr>
          <w:rFonts w:eastAsia="Malgun Gothic"/>
          <w:lang w:eastAsia="ko-KR"/>
        </w:rPr>
      </w:pPr>
      <w:r w:rsidRPr="00B17ABA">
        <w:rPr>
          <w:rFonts w:cstheme="majorBidi"/>
        </w:rPr>
        <w:t>The function ‘</w:t>
      </w:r>
      <w:r w:rsidRPr="00B17ABA">
        <w:t>Combinator’ p</w:t>
      </w:r>
      <w:r w:rsidRPr="00B17ABA">
        <w:rPr>
          <w:rFonts w:cstheme="majorBidi"/>
        </w:rPr>
        <w:t xml:space="preserve">erforms basic permutation and combination with/without repetition. </w:t>
      </w:r>
      <w:r w:rsidR="00DD7233" w:rsidRPr="00B17ABA">
        <w:rPr>
          <w:rFonts w:cstheme="majorBidi"/>
        </w:rPr>
        <w:t>Any function</w:t>
      </w:r>
      <w:r w:rsidR="00293C12" w:rsidRPr="00B17ABA">
        <w:rPr>
          <w:rFonts w:cstheme="majorBidi"/>
        </w:rPr>
        <w:t xml:space="preserve"> that</w:t>
      </w:r>
      <w:r w:rsidR="00DD7233" w:rsidRPr="00B17ABA">
        <w:rPr>
          <w:rFonts w:cstheme="majorBidi"/>
        </w:rPr>
        <w:t xml:space="preserve"> involves numerical permutations or combinations such as </w:t>
      </w:r>
      <w:r w:rsidR="00DD7233" w:rsidRPr="00B17ABA">
        <w:t>‘TreeGenerator’, ‘PolicyGenerator’</w:t>
      </w:r>
      <w:r w:rsidR="00DD7233" w:rsidRPr="00B17ABA">
        <w:rPr>
          <w:rFonts w:cstheme="majorBidi"/>
        </w:rPr>
        <w:t>, ‘</w:t>
      </w:r>
      <w:r w:rsidR="00DD7233" w:rsidRPr="00B17ABA">
        <w:t>VasGenerator</w:t>
      </w:r>
      <w:r w:rsidR="005A2A15" w:rsidRPr="00B17ABA">
        <w:rPr>
          <w:rFonts w:cstheme="majorBidi"/>
        </w:rPr>
        <w:t>’</w:t>
      </w:r>
      <w:r w:rsidR="00DD7233" w:rsidRPr="00B17ABA">
        <w:rPr>
          <w:rFonts w:cstheme="majorBidi"/>
        </w:rPr>
        <w:t xml:space="preserve"> and ‘</w:t>
      </w:r>
      <w:r w:rsidR="00DD7233" w:rsidRPr="00B17ABA">
        <w:t xml:space="preserve">MTGenerator’, employs the function ‘Combinator’. </w:t>
      </w:r>
      <w:r w:rsidR="00DD7233" w:rsidRPr="00B17ABA">
        <w:rPr>
          <w:rFonts w:cstheme="majorBidi"/>
        </w:rPr>
        <w:t xml:space="preserve"> </w:t>
      </w:r>
      <w:r w:rsidRPr="00B17ABA">
        <w:rPr>
          <w:rFonts w:cstheme="majorBidi"/>
        </w:rPr>
        <w:t>The m-file function developed by Matt Fig (2009) was modified for the hypertension SDDP</w:t>
      </w:r>
      <w:r w:rsidR="00446C78" w:rsidRPr="00B17ABA">
        <w:rPr>
          <w:rFonts w:cstheme="majorBidi"/>
        </w:rPr>
        <w:fldChar w:fldCharType="begin"/>
      </w:r>
      <w:r w:rsidR="00EE2B4F" w:rsidRPr="00B17ABA">
        <w:rPr>
          <w:rFonts w:cstheme="majorBidi"/>
        </w:rPr>
        <w:instrText xml:space="preserve"> ADDIN EN.CITE &lt;EndNote&gt;&lt;Cite&gt;&lt;Author&gt;Fig&lt;/Author&gt;&lt;Year&gt;2009&lt;/Year&gt;&lt;RecNum&gt;908&lt;/RecNum&gt;&lt;DisplayText&gt;&lt;style face="superscript"&gt;[361]&lt;/style&gt;&lt;/DisplayText&gt;&lt;record&gt;&lt;rec-number&gt;908&lt;/rec-number&gt;&lt;foreign-keys&gt;&lt;key app="EN" db-id="z2a0dvwpazf220et2vh50z295rxpzfevwft2"&gt;908&lt;/key&gt;&lt;/foreign-keys&gt;&lt;ref-type name="Online Database"&gt;45&lt;/ref-type&gt;&lt;contributors&gt;&lt;authors&gt;&lt;author&gt;Fig, Matt&lt;/author&gt;&lt;/authors&gt;&lt;/contributors&gt;&lt;titles&gt;&lt;title&gt;COMBINATOR: combinations AND permutations&lt;/title&gt;&lt;/titles&gt;&lt;dates&gt;&lt;year&gt;2009&lt;/year&gt;&lt;/dates&gt;&lt;urls&gt;&lt;related-urls&gt;&lt;url&gt;http://uk.mathworks.com/matlabcentral/fileexchange/24325-combinator-combinations-and-permutations&lt;/url&gt;&lt;/related-urls&gt;&lt;/urls&gt;&lt;/record&gt;&lt;/Cite&gt;&lt;Cite&gt;&lt;Author&gt;Fig&lt;/Author&gt;&lt;Year&gt;2009&lt;/Year&gt;&lt;RecNum&gt;908&lt;/RecNum&gt;&lt;record&gt;&lt;rec-number&gt;908&lt;/rec-number&gt;&lt;foreign-keys&gt;&lt;key app="EN" db-id="z2a0dvwpazf220et2vh50z295rxpzfevwft2"&gt;908&lt;/key&gt;&lt;/foreign-keys&gt;&lt;ref-type name="Online Database"&gt;45&lt;/ref-type&gt;&lt;contributors&gt;&lt;authors&gt;&lt;author&gt;Fig, Matt&lt;/author&gt;&lt;/authors&gt;&lt;/contributors&gt;&lt;titles&gt;&lt;title&gt;COMBINATOR: combinations AND permutations&lt;/title&gt;&lt;/titles&gt;&lt;dates&gt;&lt;year&gt;2009&lt;/year&gt;&lt;/dates&gt;&lt;urls&gt;&lt;related-urls&gt;&lt;url&gt;http://uk.mathworks.com/matlabcentral/fileexchange/24325-combinator-combinations-and-permutations&lt;/url&gt;&lt;/related-urls&gt;&lt;/urls&gt;&lt;/record&gt;&lt;/Cite&gt;&lt;/EndNote&gt;</w:instrText>
      </w:r>
      <w:r w:rsidR="00446C78" w:rsidRPr="00B17ABA">
        <w:rPr>
          <w:rFonts w:cstheme="majorBidi"/>
        </w:rPr>
        <w:fldChar w:fldCharType="separate"/>
      </w:r>
      <w:r w:rsidR="00EE2B4F" w:rsidRPr="00B17ABA">
        <w:rPr>
          <w:rFonts w:cstheme="majorBidi"/>
          <w:noProof/>
          <w:vertAlign w:val="superscript"/>
        </w:rPr>
        <w:t>[361]</w:t>
      </w:r>
      <w:r w:rsidR="00446C78" w:rsidRPr="00B17ABA">
        <w:rPr>
          <w:rFonts w:cstheme="majorBidi"/>
        </w:rPr>
        <w:fldChar w:fldCharType="end"/>
      </w:r>
      <w:r w:rsidRPr="00B17ABA">
        <w:rPr>
          <w:rFonts w:cstheme="majorBidi"/>
        </w:rPr>
        <w:t>.</w:t>
      </w:r>
    </w:p>
    <w:p w:rsidR="00DD7233" w:rsidRPr="00B17ABA" w:rsidRDefault="00006F9D" w:rsidP="001A2558">
      <w:pPr>
        <w:jc w:val="both"/>
      </w:pPr>
      <w:r w:rsidRPr="00B17ABA">
        <w:t>The function ‘EvModel’</w:t>
      </w:r>
      <w:r w:rsidR="001C00F0" w:rsidRPr="00B17ABA">
        <w:t xml:space="preserve"> (or ‘EvModelDC’)</w:t>
      </w:r>
      <w:r w:rsidRPr="00B17ABA">
        <w:t xml:space="preserve"> is the </w:t>
      </w:r>
      <w:r w:rsidR="00DD7233" w:rsidRPr="00B17ABA">
        <w:t xml:space="preserve">underlying </w:t>
      </w:r>
      <w:r w:rsidR="005A2A15" w:rsidRPr="00B17ABA">
        <w:t>e</w:t>
      </w:r>
      <w:r w:rsidR="00DD7233" w:rsidRPr="00B17ABA">
        <w:t>valuation model</w:t>
      </w:r>
      <w:r w:rsidR="00293C12" w:rsidRPr="00B17ABA">
        <w:t>,</w:t>
      </w:r>
      <w:r w:rsidR="00DD7233" w:rsidRPr="00B17ABA">
        <w:t xml:space="preserve"> which calculates the total net benefit of the sequential treatment policies</w:t>
      </w:r>
      <w:r w:rsidRPr="00B17ABA">
        <w:t xml:space="preserve">. Given a specific sequential treatment policy generated by ‘PolicyGenerator’, this function provides total net benefit </w:t>
      </w:r>
      <w:r w:rsidR="005A2A15" w:rsidRPr="00B17ABA">
        <w:t xml:space="preserve">in </w:t>
      </w:r>
      <w:r w:rsidR="00293C12" w:rsidRPr="00B17ABA">
        <w:t xml:space="preserve">the </w:t>
      </w:r>
      <w:r w:rsidR="005A2A15" w:rsidRPr="00B17ABA">
        <w:t xml:space="preserve">long-term </w:t>
      </w:r>
      <w:r w:rsidRPr="00B17ABA">
        <w:t>or treatment success rate</w:t>
      </w:r>
      <w:r w:rsidR="005A2A15" w:rsidRPr="00B17ABA">
        <w:t xml:space="preserve"> in</w:t>
      </w:r>
      <w:r w:rsidR="00293C12" w:rsidRPr="00B17ABA">
        <w:t xml:space="preserve"> the </w:t>
      </w:r>
      <w:r w:rsidR="005A2A15" w:rsidRPr="00B17ABA">
        <w:t>short-term</w:t>
      </w:r>
      <w:r w:rsidRPr="00B17ABA">
        <w:t xml:space="preserve">. </w:t>
      </w:r>
      <w:r w:rsidR="00C034F5" w:rsidRPr="00B17ABA">
        <w:t xml:space="preserve">Where the decision space is decomposed, ‘EvModelDC’ provides the immediate reward from the transition between the current state and the next state. </w:t>
      </w:r>
      <w:r w:rsidRPr="00B17ABA">
        <w:rPr>
          <w:rFonts w:cstheme="majorBidi"/>
        </w:rPr>
        <w:t>A number of sub-functions are implemented for ‘EvModel’</w:t>
      </w:r>
      <w:r w:rsidR="001C00F0" w:rsidRPr="00B17ABA">
        <w:rPr>
          <w:rFonts w:cstheme="majorBidi"/>
        </w:rPr>
        <w:t xml:space="preserve"> </w:t>
      </w:r>
      <w:r w:rsidR="001C00F0" w:rsidRPr="00B17ABA">
        <w:t>(or ‘EvModelDC’)</w:t>
      </w:r>
      <w:r w:rsidRPr="00B17ABA">
        <w:rPr>
          <w:rFonts w:cstheme="majorBidi"/>
        </w:rPr>
        <w:t xml:space="preserve">, </w:t>
      </w:r>
      <w:r w:rsidRPr="00B17ABA">
        <w:t>which are ‘SBPmodelling’, ‘CVDmodelling’, ‘QRISK2’ and ‘Data’.</w:t>
      </w:r>
      <w:r w:rsidR="00435580" w:rsidRPr="00B17ABA">
        <w:t xml:space="preserve"> </w:t>
      </w:r>
      <w:r w:rsidR="00C034F5" w:rsidRPr="00B17ABA">
        <w:t>Pseudo-code</w:t>
      </w:r>
      <w:r w:rsidR="00435580" w:rsidRPr="00B17ABA">
        <w:t xml:space="preserve"> is provided in </w:t>
      </w:r>
      <w:r w:rsidR="00086C95" w:rsidRPr="00B17ABA">
        <w:fldChar w:fldCharType="begin"/>
      </w:r>
      <w:r w:rsidR="00086C95" w:rsidRPr="00B17ABA">
        <w:instrText xml:space="preserve"> REF _Ref424133903 \h </w:instrText>
      </w:r>
      <w:r w:rsidR="00B17ABA">
        <w:instrText xml:space="preserve"> \* MERGEFORMAT </w:instrText>
      </w:r>
      <w:r w:rsidR="00086C95" w:rsidRPr="00B17ABA">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3</w:t>
      </w:r>
      <w:r w:rsidR="00086C95" w:rsidRPr="00B17ABA">
        <w:fldChar w:fldCharType="end"/>
      </w:r>
      <w:r w:rsidR="00435580" w:rsidRPr="00B17ABA">
        <w:t>.</w:t>
      </w:r>
    </w:p>
    <w:p w:rsidR="00677EA4" w:rsidRPr="00B17ABA" w:rsidRDefault="00677EA4" w:rsidP="00677EA4">
      <w:pPr>
        <w:jc w:val="both"/>
      </w:pPr>
      <w:r w:rsidRPr="00B17ABA">
        <w:t xml:space="preserve">For a group of patients who were in </w:t>
      </w:r>
      <w:r w:rsidRPr="009923E9">
        <w:rPr>
          <w:i/>
        </w:rPr>
        <w:t>h</w:t>
      </w:r>
      <w:r w:rsidRPr="00B17ABA">
        <w:t xml:space="preserve"> at </w:t>
      </w:r>
      <w:r w:rsidRPr="009923E9">
        <w:rPr>
          <w:i/>
        </w:rPr>
        <w:t>t</w:t>
      </w:r>
      <w:r w:rsidRPr="00B17ABA">
        <w:t xml:space="preserve">, the function ‘SBPmodelling’ performs a Monte Carlo simulation to generate 1,000 random samples of baseline SBPs and treatment results after the consideration of SBP lowering effect. Given the mean SBP (and SD), which is the treatment result(s) in the previous period, and the drug used for the current state, this function returns the information required to decide the transition probabilities to the health states in the next period, which include the treatment success rate and the percentage of CVDs and AEs. </w:t>
      </w:r>
      <w:r w:rsidRPr="00B17ABA">
        <w:rPr>
          <w:rFonts w:eastAsia="Malgun Gothic"/>
          <w:lang w:eastAsia="ko-KR"/>
        </w:rPr>
        <w:t xml:space="preserve">The mean </w:t>
      </w:r>
      <w:r w:rsidRPr="00B17ABA">
        <w:t xml:space="preserve">SBPs after treatment are saved for the controlled and uncontrolled, separately, and then used to generate the baseline SBPs depending on the health state in the next period. Pseudo-code is provided in </w:t>
      </w:r>
      <w:r w:rsidRPr="00B17ABA">
        <w:fldChar w:fldCharType="begin"/>
      </w:r>
      <w:r w:rsidRPr="00B17ABA">
        <w:instrText xml:space="preserve"> REF _Ref424491038 \h  \* MERGEFORMAT </w:instrText>
      </w:r>
      <w:r w:rsidRPr="00B17ABA">
        <w:fldChar w:fldCharType="separate"/>
      </w:r>
      <w:r w:rsidRPr="00B17ABA">
        <w:t xml:space="preserve">Figure </w:t>
      </w:r>
      <w:r w:rsidRPr="00B17ABA">
        <w:rPr>
          <w:noProof/>
          <w:cs/>
        </w:rPr>
        <w:t>‎</w:t>
      </w:r>
      <w:r w:rsidRPr="00B17ABA">
        <w:rPr>
          <w:noProof/>
        </w:rPr>
        <w:t>6.4</w:t>
      </w:r>
      <w:r w:rsidRPr="00B17ABA">
        <w:fldChar w:fldCharType="end"/>
      </w:r>
      <w:r w:rsidRPr="00B17ABA">
        <w:t xml:space="preserve">. </w:t>
      </w:r>
    </w:p>
    <w:p w:rsidR="00006F9D" w:rsidRPr="00B17ABA" w:rsidRDefault="00006F9D" w:rsidP="00435580">
      <w:pPr>
        <w:jc w:val="both"/>
      </w:pPr>
      <w:r w:rsidRPr="00B17ABA">
        <w:t>The function ‘CVDmodelling’ is the add-on Markov model</w:t>
      </w:r>
      <w:r w:rsidR="003A2511" w:rsidRPr="00B17ABA">
        <w:t>,</w:t>
      </w:r>
      <w:r w:rsidRPr="00B17ABA">
        <w:t xml:space="preserve"> which calculates </w:t>
      </w:r>
      <w:r w:rsidR="005A2A15" w:rsidRPr="00B17ABA">
        <w:t xml:space="preserve">the </w:t>
      </w:r>
      <w:r w:rsidRPr="00B17ABA">
        <w:t>CVD</w:t>
      </w:r>
      <w:r w:rsidR="005A2A15" w:rsidRPr="00B17ABA">
        <w:t xml:space="preserve"> and DM </w:t>
      </w:r>
      <w:r w:rsidRPr="00B17ABA">
        <w:t>related cost and effectiveness of each sequential treatment policy</w:t>
      </w:r>
      <w:r w:rsidR="005A2A15" w:rsidRPr="00B17ABA">
        <w:t xml:space="preserve"> </w:t>
      </w:r>
      <w:r w:rsidR="00293C12" w:rsidRPr="00B17ABA">
        <w:t>in the long-term</w:t>
      </w:r>
      <w:r w:rsidRPr="00B17ABA">
        <w:t xml:space="preserve">. During the drug switching period, </w:t>
      </w:r>
      <w:r w:rsidR="00293C12" w:rsidRPr="00B17ABA">
        <w:t xml:space="preserve">this function only considers those patients who have </w:t>
      </w:r>
      <w:r w:rsidRPr="00B17ABA">
        <w:t xml:space="preserve">CVD or DM, whereas after the drug switching period, the function </w:t>
      </w:r>
      <w:r w:rsidR="005A2A15" w:rsidRPr="00B17ABA">
        <w:t xml:space="preserve">is </w:t>
      </w:r>
      <w:r w:rsidRPr="00B17ABA">
        <w:t>applie</w:t>
      </w:r>
      <w:r w:rsidR="005A2A15" w:rsidRPr="00B17ABA">
        <w:t>d</w:t>
      </w:r>
      <w:r w:rsidRPr="00B17ABA">
        <w:t xml:space="preserve"> to all surviv</w:t>
      </w:r>
      <w:r w:rsidR="00293C12" w:rsidRPr="00B17ABA">
        <w:t>ing</w:t>
      </w:r>
      <w:r w:rsidRPr="00B17ABA">
        <w:t xml:space="preserve"> patients. Key data comes from the function ‘Data’. The </w:t>
      </w:r>
      <w:r w:rsidR="001860FD" w:rsidRPr="00B17ABA">
        <w:t xml:space="preserve">10-year </w:t>
      </w:r>
      <w:r w:rsidRPr="00B17ABA">
        <w:t>CVD risk is calculated by the function ‘QRISK2’</w:t>
      </w:r>
      <w:r w:rsidR="00435580" w:rsidRPr="00B17ABA">
        <w:t xml:space="preserve">. </w:t>
      </w:r>
      <w:r w:rsidR="00C034F5" w:rsidRPr="00B17ABA">
        <w:t>Pseudo-code</w:t>
      </w:r>
      <w:r w:rsidR="00435580" w:rsidRPr="00B17ABA">
        <w:t xml:space="preserve"> is provided in </w:t>
      </w:r>
      <w:r w:rsidR="00547F92" w:rsidRPr="00B17ABA">
        <w:fldChar w:fldCharType="begin"/>
      </w:r>
      <w:r w:rsidR="00547F92" w:rsidRPr="00B17ABA">
        <w:instrText xml:space="preserve"> REF _Ref424491092 \h </w:instrText>
      </w:r>
      <w:r w:rsidR="00B17ABA">
        <w:instrText xml:space="preserve"> \* MERGEFORMAT </w:instrText>
      </w:r>
      <w:r w:rsidR="00547F92" w:rsidRPr="00B17ABA">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5</w:t>
      </w:r>
      <w:r w:rsidR="00547F92" w:rsidRPr="00B17ABA">
        <w:fldChar w:fldCharType="end"/>
      </w:r>
      <w:r w:rsidRPr="00B17ABA">
        <w:t>.</w:t>
      </w:r>
    </w:p>
    <w:p w:rsidR="00006F9D" w:rsidRPr="00B17ABA" w:rsidRDefault="00006F9D" w:rsidP="00004430">
      <w:pPr>
        <w:jc w:val="both"/>
      </w:pPr>
      <w:r w:rsidRPr="00B17ABA">
        <w:lastRenderedPageBreak/>
        <w:t>‘Enu’, ‘SA’, ‘GA’ and ‘R</w:t>
      </w:r>
      <w:r w:rsidR="00004430" w:rsidRPr="00B17ABA">
        <w:t>L</w:t>
      </w:r>
      <w:r w:rsidRPr="00B17ABA">
        <w:t>’</w:t>
      </w:r>
      <w:r w:rsidR="00AD660F" w:rsidRPr="00B17ABA">
        <w:t>, which</w:t>
      </w:r>
      <w:r w:rsidRPr="00B17ABA">
        <w:t xml:space="preserve"> represent</w:t>
      </w:r>
      <w:r w:rsidR="009870EA" w:rsidRPr="00B17ABA">
        <w:t xml:space="preserve"> </w:t>
      </w:r>
      <w:r w:rsidR="00AD660F" w:rsidRPr="00B17ABA">
        <w:t>enumeration</w:t>
      </w:r>
      <w:r w:rsidRPr="00B17ABA">
        <w:t xml:space="preserve">, </w:t>
      </w:r>
      <w:r w:rsidR="00AD660F" w:rsidRPr="00B17ABA">
        <w:t>simulated annealing</w:t>
      </w:r>
      <w:r w:rsidRPr="00B17ABA">
        <w:t xml:space="preserve">, </w:t>
      </w:r>
      <w:r w:rsidR="00F529A0" w:rsidRPr="00B17ABA">
        <w:t>genetic algorithm</w:t>
      </w:r>
      <w:r w:rsidRPr="00B17ABA">
        <w:t xml:space="preserve"> and </w:t>
      </w:r>
      <w:r w:rsidR="00F529A0" w:rsidRPr="00B17ABA">
        <w:t>reinforcement learning</w:t>
      </w:r>
      <w:r w:rsidR="00AD660F" w:rsidRPr="00B17ABA">
        <w:t>, were</w:t>
      </w:r>
      <w:r w:rsidRPr="00B17ABA">
        <w:t xml:space="preserve"> tested in this model. The following sub-sections describe the implementation of each method in detail.</w:t>
      </w:r>
      <w:r w:rsidR="005A2A15" w:rsidRPr="00B17ABA">
        <w:t xml:space="preserve"> ‘Validation’ is included to validate the hypertension SDDP model internally and externally against the NICE hypertension model. ‘PostHoc’ implements various statistical analyses to provide a better understanding of the enumerated results.</w:t>
      </w:r>
    </w:p>
    <w:p w:rsidR="009906C7" w:rsidRPr="00B17ABA" w:rsidRDefault="009906C7" w:rsidP="009906C7">
      <w:pPr>
        <w:jc w:val="both"/>
        <w:sectPr w:rsidR="009906C7" w:rsidRPr="00B17ABA" w:rsidSect="00013330">
          <w:pgSz w:w="11906" w:h="16838"/>
          <w:pgMar w:top="1701" w:right="1418" w:bottom="1701" w:left="2268" w:header="709" w:footer="709" w:gutter="0"/>
          <w:cols w:space="708"/>
          <w:docGrid w:linePitch="360"/>
        </w:sectPr>
      </w:pPr>
    </w:p>
    <w:p w:rsidR="00006F9D" w:rsidRPr="00B17ABA" w:rsidRDefault="006032E6" w:rsidP="00004430">
      <w:pPr>
        <w:keepNext/>
        <w:spacing w:after="0"/>
        <w:ind w:firstLine="0"/>
      </w:pPr>
      <w:r w:rsidRPr="00B17ABA">
        <w:rPr>
          <w:noProof/>
          <w:lang w:eastAsia="ko-KR"/>
        </w:rPr>
        <w:lastRenderedPageBreak/>
        <w:drawing>
          <wp:inline distT="0" distB="0" distL="0" distR="0" wp14:anchorId="6A5A6A06" wp14:editId="29A26144">
            <wp:extent cx="8351520" cy="37877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1.tif"/>
                    <pic:cNvPicPr/>
                  </pic:nvPicPr>
                  <pic:blipFill>
                    <a:blip r:embed="rId35">
                      <a:extLst>
                        <a:ext uri="{28A0092B-C50C-407E-A947-70E740481C1C}">
                          <a14:useLocalDpi xmlns:a14="http://schemas.microsoft.com/office/drawing/2010/main" val="0"/>
                        </a:ext>
                      </a:extLst>
                    </a:blip>
                    <a:stretch>
                      <a:fillRect/>
                    </a:stretch>
                  </pic:blipFill>
                  <pic:spPr>
                    <a:xfrm>
                      <a:off x="0" y="0"/>
                      <a:ext cx="8351520" cy="3787775"/>
                    </a:xfrm>
                    <a:prstGeom prst="rect">
                      <a:avLst/>
                    </a:prstGeom>
                  </pic:spPr>
                </pic:pic>
              </a:graphicData>
            </a:graphic>
          </wp:inline>
        </w:drawing>
      </w:r>
    </w:p>
    <w:p w:rsidR="005A2A15" w:rsidRPr="00B17ABA" w:rsidRDefault="00560A9F" w:rsidP="00344BC1">
      <w:pPr>
        <w:pStyle w:val="TOC2"/>
      </w:pPr>
      <w:r w:rsidRPr="00B17ABA">
        <w:t>1)</w:t>
      </w:r>
      <w:r w:rsidR="005A2A15" w:rsidRPr="00B17ABA">
        <w:t xml:space="preserve"> Information about each functions and the full names for abbreviations are provided in </w:t>
      </w:r>
      <w:r w:rsidR="006032E6" w:rsidRPr="00B17ABA">
        <w:fldChar w:fldCharType="begin"/>
      </w:r>
      <w:r w:rsidR="006032E6" w:rsidRPr="00B17ABA">
        <w:instrText xml:space="preserve"> REF _Ref423697999 \h </w:instrText>
      </w:r>
      <w:r w:rsidR="00B17ABA">
        <w:instrText xml:space="preserve"> \* MERGEFORMAT </w:instrText>
      </w:r>
      <w:r w:rsidR="006032E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1</w:t>
      </w:r>
      <w:r w:rsidR="006032E6" w:rsidRPr="00B17ABA">
        <w:fldChar w:fldCharType="end"/>
      </w:r>
      <w:r w:rsidR="005A2A15" w:rsidRPr="00B17ABA">
        <w:t>.</w:t>
      </w:r>
    </w:p>
    <w:p w:rsidR="00560A9F" w:rsidRPr="00B17ABA" w:rsidRDefault="00560A9F" w:rsidP="001A2558">
      <w:pPr>
        <w:jc w:val="center"/>
      </w:pPr>
    </w:p>
    <w:p w:rsidR="00006F9D" w:rsidRPr="00B17ABA" w:rsidRDefault="00006F9D" w:rsidP="001A2558">
      <w:pPr>
        <w:jc w:val="center"/>
      </w:pPr>
      <w:bookmarkStart w:id="216" w:name="_Toc426019145"/>
      <w:r w:rsidRPr="00B17ABA">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1</w:t>
        </w:r>
      </w:fldSimple>
      <w:r w:rsidRPr="00B17ABA">
        <w:t>. The structure of the hypertension SDDP model</w:t>
      </w:r>
      <w:r w:rsidR="005A2A15" w:rsidRPr="00B17ABA">
        <w:t xml:space="preserve"> built by m-files</w:t>
      </w:r>
      <w:bookmarkEnd w:id="216"/>
    </w:p>
    <w:p w:rsidR="00006F9D" w:rsidRPr="00B17ABA" w:rsidRDefault="00006F9D" w:rsidP="001A2558">
      <w:pPr>
        <w:jc w:val="center"/>
        <w:sectPr w:rsidR="00006F9D" w:rsidRPr="00B17ABA" w:rsidSect="00013330">
          <w:pgSz w:w="16838" w:h="11906" w:orient="landscape"/>
          <w:pgMar w:top="1701" w:right="1418" w:bottom="1701" w:left="2268" w:header="708" w:footer="708" w:gutter="0"/>
          <w:cols w:space="708"/>
          <w:docGrid w:linePitch="360"/>
        </w:sectPr>
      </w:pPr>
    </w:p>
    <w:p w:rsidR="00006F9D" w:rsidRPr="00B17ABA" w:rsidRDefault="00006F9D" w:rsidP="001A2558">
      <w:pPr>
        <w:pStyle w:val="Heading2"/>
      </w:pPr>
      <w:bookmarkStart w:id="217" w:name="_Toc426018053"/>
      <w:r w:rsidRPr="00B17ABA">
        <w:lastRenderedPageBreak/>
        <w:t>Enumeration</w:t>
      </w:r>
      <w:bookmarkEnd w:id="217"/>
    </w:p>
    <w:p w:rsidR="00006F9D" w:rsidRPr="00B17ABA" w:rsidRDefault="00293C12">
      <w:pPr>
        <w:jc w:val="both"/>
      </w:pPr>
      <w:r w:rsidRPr="00B17ABA">
        <w:t>The t</w:t>
      </w:r>
      <w:r w:rsidR="00AD660F" w:rsidRPr="00B17ABA">
        <w:t xml:space="preserve">otal net benefit of </w:t>
      </w:r>
      <w:r w:rsidR="00616B8F" w:rsidRPr="00B17ABA">
        <w:rPr>
          <w:rFonts w:eastAsia="Malgun Gothic"/>
          <w:lang w:eastAsia="ko-KR"/>
        </w:rPr>
        <w:t>4</w:t>
      </w:r>
      <w:r w:rsidR="00E424CE" w:rsidRPr="00B17ABA">
        <w:rPr>
          <w:rFonts w:eastAsia="Malgun Gothic"/>
          <w:lang w:eastAsia="ko-KR"/>
        </w:rPr>
        <w:t>,</w:t>
      </w:r>
      <w:r w:rsidR="00616B8F" w:rsidRPr="00B17ABA">
        <w:rPr>
          <w:rFonts w:eastAsia="Malgun Gothic"/>
          <w:lang w:eastAsia="ko-KR"/>
        </w:rPr>
        <w:t>128</w:t>
      </w:r>
      <w:r w:rsidR="00AD660F" w:rsidRPr="00B17ABA">
        <w:rPr>
          <w:rFonts w:eastAsia="Malgun Gothic"/>
          <w:lang w:eastAsia="ko-KR"/>
        </w:rPr>
        <w:t xml:space="preserve"> s</w:t>
      </w:r>
      <w:r w:rsidR="00AD660F" w:rsidRPr="00B17ABA">
        <w:t>equential treatment polic</w:t>
      </w:r>
      <w:r w:rsidR="00AD660F" w:rsidRPr="00B17ABA">
        <w:rPr>
          <w:rFonts w:eastAsia="Malgun Gothic"/>
          <w:lang w:eastAsia="ko-KR"/>
        </w:rPr>
        <w:t>ies w</w:t>
      </w:r>
      <w:r w:rsidRPr="00B17ABA">
        <w:rPr>
          <w:rFonts w:eastAsia="Malgun Gothic"/>
          <w:lang w:eastAsia="ko-KR"/>
        </w:rPr>
        <w:t>as</w:t>
      </w:r>
      <w:r w:rsidR="00AD660F" w:rsidRPr="00B17ABA">
        <w:rPr>
          <w:rFonts w:eastAsia="Malgun Gothic"/>
          <w:lang w:eastAsia="ko-KR"/>
        </w:rPr>
        <w:t xml:space="preserve"> </w:t>
      </w:r>
      <w:r w:rsidR="00395906" w:rsidRPr="00B17ABA">
        <w:rPr>
          <w:rFonts w:eastAsia="Malgun Gothic"/>
          <w:lang w:eastAsia="ko-KR"/>
        </w:rPr>
        <w:t>examined</w:t>
      </w:r>
      <w:r w:rsidR="00AD660F" w:rsidRPr="00B17ABA">
        <w:rPr>
          <w:rFonts w:eastAsia="Malgun Gothic"/>
          <w:lang w:eastAsia="ko-KR"/>
        </w:rPr>
        <w:t xml:space="preserve"> through the underlying evaluation model</w:t>
      </w:r>
      <w:r w:rsidR="004A60F7" w:rsidRPr="00B17ABA">
        <w:rPr>
          <w:rFonts w:eastAsia="Malgun Gothic"/>
          <w:lang w:eastAsia="ko-KR"/>
        </w:rPr>
        <w:t xml:space="preserve"> (see </w:t>
      </w:r>
      <w:r w:rsidR="004A60F7" w:rsidRPr="00B17ABA">
        <w:fldChar w:fldCharType="begin"/>
      </w:r>
      <w:r w:rsidR="004A60F7" w:rsidRPr="00B17ABA">
        <w:rPr>
          <w:rFonts w:eastAsia="Malgun Gothic"/>
          <w:lang w:eastAsia="ko-KR"/>
        </w:rPr>
        <w:instrText xml:space="preserve"> REF _Ref423696226 \h </w:instrText>
      </w:r>
      <w:r w:rsidR="00290429" w:rsidRPr="00B17ABA">
        <w:instrText xml:space="preserve"> \* MERGEFORMAT </w:instrText>
      </w:r>
      <w:r w:rsidR="004A60F7" w:rsidRPr="00B17ABA">
        <w:fldChar w:fldCharType="separate"/>
      </w:r>
      <w:r w:rsidR="006F6429" w:rsidRPr="00B17ABA">
        <w:t xml:space="preserve">Figure </w:t>
      </w:r>
      <w:r w:rsidR="006F6429" w:rsidRPr="00B17ABA">
        <w:rPr>
          <w:noProof/>
          <w:cs/>
        </w:rPr>
        <w:t>‎</w:t>
      </w:r>
      <w:r w:rsidR="006F6429" w:rsidRPr="00B17ABA">
        <w:rPr>
          <w:noProof/>
        </w:rPr>
        <w:t>6.2</w:t>
      </w:r>
      <w:r w:rsidR="004A60F7" w:rsidRPr="00B17ABA">
        <w:fldChar w:fldCharType="end"/>
      </w:r>
      <w:r w:rsidR="004A60F7" w:rsidRPr="00B17ABA">
        <w:t>)</w:t>
      </w:r>
      <w:r w:rsidR="00395906" w:rsidRPr="00B17ABA">
        <w:t>.</w:t>
      </w:r>
      <w:r w:rsidR="00006F9D" w:rsidRPr="00B17ABA">
        <w:t xml:space="preserve"> The</w:t>
      </w:r>
      <w:r w:rsidR="00AD660F" w:rsidRPr="00B17ABA">
        <w:t xml:space="preserve"> </w:t>
      </w:r>
      <w:r w:rsidR="00006F9D" w:rsidRPr="00B17ABA">
        <w:t>outer loop generated a sequential treatment policy</w:t>
      </w:r>
      <w:r w:rsidR="00312211" w:rsidRPr="00B17ABA">
        <w:t>,</w:t>
      </w:r>
      <w:r w:rsidR="00290429" w:rsidRPr="00B17ABA">
        <w:t xml:space="preserve"> </w:t>
      </w:r>
      <w:r w:rsidR="00290429" w:rsidRPr="00B17ABA">
        <w:rPr>
          <w:rFonts w:ascii="Courier New" w:hAnsi="Courier New" w:cs="Courier New"/>
          <w:color w:val="000000"/>
          <w:sz w:val="20"/>
          <w:szCs w:val="20"/>
        </w:rPr>
        <w:t>Policy</w:t>
      </w:r>
      <w:r w:rsidR="00312211" w:rsidRPr="00B17ABA">
        <w:t>,</w:t>
      </w:r>
      <w:r w:rsidR="00290429" w:rsidRPr="00B17ABA">
        <w:t xml:space="preserve"> </w:t>
      </w:r>
      <w:r w:rsidR="00006F9D" w:rsidRPr="00B17ABA">
        <w:t xml:space="preserve">and sent the policy to the </w:t>
      </w:r>
      <w:r w:rsidR="00AD660F" w:rsidRPr="00B17ABA">
        <w:t>underlying</w:t>
      </w:r>
      <w:r w:rsidR="00006F9D" w:rsidRPr="00B17ABA">
        <w:t xml:space="preserve"> evaluation model</w:t>
      </w:r>
      <w:r w:rsidR="00606F70" w:rsidRPr="00B17ABA">
        <w:t xml:space="preserve"> </w:t>
      </w:r>
      <w:r w:rsidR="00547F92" w:rsidRPr="00B17ABA">
        <w:t>‘</w:t>
      </w:r>
      <w:r w:rsidR="00395906" w:rsidRPr="00B17ABA">
        <w:t>EvModel</w:t>
      </w:r>
      <w:r w:rsidR="00547F92" w:rsidRPr="009923E9">
        <w:t>’</w:t>
      </w:r>
      <w:r w:rsidR="00395906" w:rsidRPr="009923E9">
        <w:rPr>
          <w:rFonts w:ascii="Courier New" w:hAnsi="Courier New" w:cs="Courier New"/>
        </w:rPr>
        <w:t xml:space="preserve"> </w:t>
      </w:r>
      <w:r w:rsidR="00606F70" w:rsidRPr="00B17ABA">
        <w:t>consecutively</w:t>
      </w:r>
      <w:r w:rsidR="00006F9D" w:rsidRPr="00B17ABA">
        <w:t xml:space="preserve">. </w:t>
      </w:r>
      <w:r w:rsidR="004A60F7" w:rsidRPr="00B17ABA">
        <w:rPr>
          <w:lang w:eastAsia="ko-KR"/>
        </w:rPr>
        <w:t>T</w:t>
      </w:r>
      <w:r w:rsidR="00006F9D" w:rsidRPr="00B17ABA">
        <w:t xml:space="preserve">he inner loop repeated 100 times to </w:t>
      </w:r>
      <w:r w:rsidR="004A60F7" w:rsidRPr="00B17ABA">
        <w:t xml:space="preserve">produce </w:t>
      </w:r>
      <w:r w:rsidR="00606F70" w:rsidRPr="00B17ABA">
        <w:t>the total net benefit</w:t>
      </w:r>
      <w:r w:rsidR="004A60F7" w:rsidRPr="00B17ABA">
        <w:t>s</w:t>
      </w:r>
      <w:r w:rsidR="00312211" w:rsidRPr="00B17ABA">
        <w:t>,</w:t>
      </w:r>
      <w:r w:rsidR="004A60F7" w:rsidRPr="00B17ABA">
        <w:t xml:space="preserve"> </w:t>
      </w:r>
      <w:r w:rsidR="00290429" w:rsidRPr="009923E9">
        <w:rPr>
          <w:rFonts w:ascii="Courier New" w:hAnsi="Courier New" w:cs="Courier New"/>
          <w:color w:val="000000"/>
        </w:rPr>
        <w:t>TNB</w:t>
      </w:r>
      <w:r w:rsidR="00312211" w:rsidRPr="00B17ABA">
        <w:t>,</w:t>
      </w:r>
      <w:r w:rsidR="00290429" w:rsidRPr="00B17ABA">
        <w:t xml:space="preserve"> </w:t>
      </w:r>
      <w:r w:rsidR="004A60F7" w:rsidRPr="00B17ABA">
        <w:t xml:space="preserve">of each policy. The optimal solution was determined based on the mean of the </w:t>
      </w:r>
      <w:r w:rsidR="00395906" w:rsidRPr="00B17ABA">
        <w:t xml:space="preserve">100 </w:t>
      </w:r>
      <w:r w:rsidR="004A60F7" w:rsidRPr="00B17ABA">
        <w:t xml:space="preserve">sampled total net benefits. </w:t>
      </w:r>
      <w:r w:rsidR="00006F9D" w:rsidRPr="00B17ABA">
        <w:t xml:space="preserve">Due to the computational burden to run </w:t>
      </w:r>
      <w:r w:rsidR="00616B8F" w:rsidRPr="00B17ABA">
        <w:t>4</w:t>
      </w:r>
      <w:r w:rsidR="00E424CE" w:rsidRPr="00B17ABA">
        <w:t>,</w:t>
      </w:r>
      <w:r w:rsidR="00616B8F" w:rsidRPr="00B17ABA">
        <w:t>128</w:t>
      </w:r>
      <w:r w:rsidR="00006F9D" w:rsidRPr="00B17ABA">
        <w:t xml:space="preserve"> policies for 100 times, enumeration was implemented through Iceberg, which is the Linux based High Performance Computing Cluster at </w:t>
      </w:r>
      <w:r w:rsidRPr="00B17ABA">
        <w:t>the University of Sheffield</w:t>
      </w:r>
      <w:r w:rsidR="00AD660F" w:rsidRPr="00B17ABA">
        <w:t xml:space="preserve">. 100 samples, which were independent </w:t>
      </w:r>
      <w:r w:rsidRPr="00B17ABA">
        <w:t xml:space="preserve">of </w:t>
      </w:r>
      <w:r w:rsidR="00AD660F" w:rsidRPr="00B17ABA">
        <w:t xml:space="preserve">each other, were </w:t>
      </w:r>
      <w:r w:rsidRPr="00B17ABA">
        <w:t>run</w:t>
      </w:r>
      <w:r w:rsidR="00AD660F" w:rsidRPr="00B17ABA">
        <w:t xml:space="preserve"> in parallel using </w:t>
      </w:r>
      <w:r w:rsidR="00550A72" w:rsidRPr="00B17ABA">
        <w:t>two</w:t>
      </w:r>
      <w:r w:rsidR="00AD660F" w:rsidRPr="00B17ABA">
        <w:t xml:space="preserve"> of Intel X5650 6-core processors (12 </w:t>
      </w:r>
      <w:r w:rsidRPr="00B17ABA">
        <w:t xml:space="preserve">cores </w:t>
      </w:r>
      <w:r w:rsidR="00AD660F" w:rsidRPr="00B17ABA">
        <w:t xml:space="preserve">in total). </w:t>
      </w:r>
    </w:p>
    <w:p w:rsidR="00006F9D" w:rsidRPr="00B17ABA" w:rsidRDefault="00006F9D" w:rsidP="001A2558">
      <w:pPr>
        <w:jc w:val="both"/>
      </w:pPr>
    </w:p>
    <w:tbl>
      <w:tblPr>
        <w:tblStyle w:val="TableGrid"/>
        <w:tblW w:w="0" w:type="auto"/>
        <w:tblLook w:val="04A0" w:firstRow="1" w:lastRow="0" w:firstColumn="1" w:lastColumn="0" w:noHBand="0" w:noVBand="1"/>
      </w:tblPr>
      <w:tblGrid>
        <w:gridCol w:w="8436"/>
      </w:tblGrid>
      <w:tr w:rsidR="00006F9D" w:rsidRPr="00B17ABA" w:rsidTr="00005D63">
        <w:tc>
          <w:tcPr>
            <w:tcW w:w="9242" w:type="dxa"/>
          </w:tcPr>
          <w:p w:rsidR="00006F9D" w:rsidRPr="009923E9" w:rsidRDefault="00FE5BD3"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000000"/>
                <w:sz w:val="20"/>
                <w:szCs w:val="20"/>
              </w:rPr>
              <w:t>m</w:t>
            </w:r>
            <w:r w:rsidR="00006F9D" w:rsidRPr="009923E9">
              <w:rPr>
                <w:rFonts w:ascii="Courier New" w:hAnsi="Courier New" w:cs="Courier New"/>
                <w:color w:val="000000"/>
                <w:sz w:val="20"/>
                <w:szCs w:val="20"/>
              </w:rPr>
              <w:t>atlabpool</w:t>
            </w:r>
            <w:r w:rsidR="00AD660F" w:rsidRPr="009923E9">
              <w:rPr>
                <w:rFonts w:ascii="Courier New" w:hAnsi="Courier New" w:cs="Courier New"/>
                <w:color w:val="000000"/>
                <w:sz w:val="20"/>
                <w:szCs w:val="20"/>
              </w:rPr>
              <w:t xml:space="preserve"> </w:t>
            </w:r>
            <w:r w:rsidR="00006F9D" w:rsidRPr="009923E9">
              <w:rPr>
                <w:rFonts w:ascii="Courier New" w:hAnsi="Courier New" w:cs="Courier New"/>
                <w:color w:val="A020F0"/>
                <w:sz w:val="20"/>
                <w:szCs w:val="20"/>
              </w:rPr>
              <w:t xml:space="preserve">open12 </w:t>
            </w:r>
            <w:r w:rsidR="00006F9D" w:rsidRPr="009923E9">
              <w:rPr>
                <w:rFonts w:ascii="Courier New" w:hAnsi="Courier New" w:cs="Courier New"/>
                <w:color w:val="228B22"/>
                <w:sz w:val="20"/>
                <w:szCs w:val="20"/>
              </w:rPr>
              <w:t>% Open 12 workers.</w:t>
            </w:r>
          </w:p>
          <w:p w:rsidR="00006F9D" w:rsidRPr="009923E9" w:rsidRDefault="00006F9D" w:rsidP="001A2558">
            <w:pPr>
              <w:autoSpaceDE w:val="0"/>
              <w:autoSpaceDN w:val="0"/>
              <w:adjustRightInd w:val="0"/>
              <w:spacing w:line="276" w:lineRule="auto"/>
              <w:ind w:firstLine="0"/>
              <w:rPr>
                <w:rFonts w:ascii="Courier New" w:hAnsi="Courier New" w:cs="Courier New"/>
                <w:color w:val="0000FF"/>
                <w:sz w:val="20"/>
                <w:szCs w:val="20"/>
              </w:rPr>
            </w:pPr>
          </w:p>
          <w:p w:rsidR="00006F9D" w:rsidRPr="00B17ABA" w:rsidRDefault="00135B16" w:rsidP="001A2558">
            <w:pPr>
              <w:autoSpaceDE w:val="0"/>
              <w:autoSpaceDN w:val="0"/>
              <w:adjustRightInd w:val="0"/>
              <w:spacing w:line="276" w:lineRule="auto"/>
              <w:ind w:firstLine="0"/>
              <w:rPr>
                <w:rFonts w:ascii="Courier New" w:hAnsi="Courier New" w:cs="Courier New"/>
                <w:color w:val="228B22"/>
                <w:sz w:val="20"/>
                <w:szCs w:val="20"/>
              </w:rPr>
            </w:pPr>
            <w:r w:rsidRPr="009923E9">
              <w:rPr>
                <w:rFonts w:ascii="Courier New" w:hAnsi="Courier New" w:cs="Courier New"/>
                <w:b/>
                <w:color w:val="0000FF"/>
                <w:sz w:val="20"/>
                <w:szCs w:val="20"/>
              </w:rPr>
              <w:t>FOR</w:t>
            </w:r>
            <w:r w:rsidR="00006F9D" w:rsidRPr="009923E9">
              <w:rPr>
                <w:rFonts w:ascii="Courier New" w:hAnsi="Courier New" w:cs="Courier New"/>
                <w:color w:val="000000"/>
                <w:sz w:val="20"/>
                <w:szCs w:val="20"/>
              </w:rPr>
              <w:t xml:space="preserve"> Policy</w:t>
            </w:r>
            <w:r w:rsidR="007D170F"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w:t>
            </w:r>
            <w:r w:rsidR="007D170F"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1:</w:t>
            </w:r>
            <w:r w:rsidR="006A7463" w:rsidRPr="00B17ABA">
              <w:rPr>
                <w:rFonts w:ascii="Courier New" w:hAnsi="Courier New" w:cs="Courier New"/>
                <w:color w:val="000000"/>
                <w:sz w:val="20"/>
                <w:szCs w:val="20"/>
              </w:rPr>
              <w:t>4128</w:t>
            </w:r>
            <w:r w:rsidR="00006F9D" w:rsidRPr="009923E9">
              <w:rPr>
                <w:rFonts w:ascii="Courier New" w:hAnsi="Courier New" w:cs="Courier New"/>
                <w:color w:val="000000"/>
                <w:sz w:val="20"/>
                <w:szCs w:val="20"/>
              </w:rPr>
              <w:t xml:space="preserve"> </w:t>
            </w:r>
            <w:r w:rsidR="00006F9D" w:rsidRPr="009923E9">
              <w:rPr>
                <w:rFonts w:ascii="Courier New" w:hAnsi="Courier New" w:cs="Courier New"/>
                <w:color w:val="228B22"/>
                <w:sz w:val="20"/>
                <w:szCs w:val="20"/>
              </w:rPr>
              <w:t>% Policy generation.</w:t>
            </w:r>
          </w:p>
          <w:p w:rsidR="00133625" w:rsidRPr="00B17ABA" w:rsidRDefault="00133625" w:rsidP="00133625">
            <w:pPr>
              <w:autoSpaceDE w:val="0"/>
              <w:autoSpaceDN w:val="0"/>
              <w:adjustRightInd w:val="0"/>
              <w:spacing w:line="276" w:lineRule="auto"/>
              <w:ind w:firstLine="0"/>
              <w:rPr>
                <w:rFonts w:ascii="Courier New" w:hAnsi="Courier New" w:cs="Courier New"/>
                <w:color w:val="228B22"/>
                <w:sz w:val="20"/>
                <w:szCs w:val="20"/>
              </w:rPr>
            </w:pPr>
          </w:p>
          <w:p w:rsidR="00133625" w:rsidRPr="009923E9" w:rsidRDefault="00133625"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xml:space="preserve">% Repeat </w:t>
            </w:r>
            <w:r w:rsidRPr="00B17ABA">
              <w:rPr>
                <w:rFonts w:ascii="Courier New" w:hAnsi="Courier New" w:cs="Courier New"/>
                <w:color w:val="228B22"/>
                <w:sz w:val="20"/>
                <w:szCs w:val="20"/>
              </w:rPr>
              <w:t>PSA</w:t>
            </w:r>
            <w:r w:rsidRPr="009923E9">
              <w:rPr>
                <w:rFonts w:ascii="Courier New" w:hAnsi="Courier New" w:cs="Courier New"/>
                <w:color w:val="228B22"/>
                <w:sz w:val="20"/>
                <w:szCs w:val="20"/>
              </w:rPr>
              <w:t>s for 100 times in parallel using 12 workers.</w:t>
            </w:r>
          </w:p>
          <w:p w:rsidR="00006F9D" w:rsidRPr="009923E9" w:rsidRDefault="00135B16" w:rsidP="008A1FA4">
            <w:pPr>
              <w:autoSpaceDE w:val="0"/>
              <w:autoSpaceDN w:val="0"/>
              <w:adjustRightInd w:val="0"/>
              <w:spacing w:line="276" w:lineRule="auto"/>
              <w:ind w:left="567" w:firstLine="0"/>
              <w:rPr>
                <w:rFonts w:ascii="Courier New" w:hAnsi="Courier New" w:cs="Courier New"/>
                <w:sz w:val="20"/>
                <w:szCs w:val="20"/>
              </w:rPr>
            </w:pPr>
            <w:r w:rsidRPr="009923E9">
              <w:rPr>
                <w:rFonts w:ascii="Courier New" w:hAnsi="Courier New" w:cs="Courier New"/>
                <w:b/>
                <w:color w:val="0000FF"/>
                <w:sz w:val="20"/>
                <w:szCs w:val="20"/>
              </w:rPr>
              <w:t>PARFOR</w:t>
            </w:r>
            <w:r w:rsidR="00006F9D" w:rsidRPr="009923E9">
              <w:rPr>
                <w:rFonts w:ascii="Courier New" w:hAnsi="Courier New" w:cs="Courier New"/>
                <w:color w:val="000000"/>
                <w:sz w:val="20"/>
                <w:szCs w:val="20"/>
              </w:rPr>
              <w:t xml:space="preserve"> n</w:t>
            </w:r>
            <w:r w:rsidR="007D170F"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w:t>
            </w:r>
            <w:r w:rsidR="007D170F"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 xml:space="preserve">1:100 </w:t>
            </w:r>
          </w:p>
          <w:p w:rsidR="00006F9D" w:rsidRPr="009923E9" w:rsidRDefault="00006F9D" w:rsidP="007D170F">
            <w:pPr>
              <w:autoSpaceDE w:val="0"/>
              <w:autoSpaceDN w:val="0"/>
              <w:adjustRightInd w:val="0"/>
              <w:spacing w:line="276" w:lineRule="auto"/>
              <w:ind w:left="993" w:firstLine="0"/>
              <w:rPr>
                <w:rFonts w:ascii="Courier New" w:hAnsi="Courier New" w:cs="Courier New"/>
                <w:sz w:val="20"/>
                <w:szCs w:val="20"/>
              </w:rPr>
            </w:pPr>
            <w:r w:rsidRPr="009923E9">
              <w:rPr>
                <w:rFonts w:ascii="Courier New" w:hAnsi="Courier New" w:cs="Courier New"/>
                <w:color w:val="000000"/>
                <w:sz w:val="20"/>
                <w:szCs w:val="20"/>
              </w:rPr>
              <w:t>[</w:t>
            </w:r>
            <w:r w:rsidR="00290429" w:rsidRPr="00B17ABA">
              <w:rPr>
                <w:rFonts w:ascii="Courier New" w:hAnsi="Courier New" w:cs="Courier New"/>
                <w:color w:val="000000"/>
                <w:sz w:val="20"/>
                <w:szCs w:val="20"/>
              </w:rPr>
              <w:t>TNB</w:t>
            </w:r>
            <w:r w:rsidRPr="009923E9">
              <w:rPr>
                <w:rFonts w:ascii="Courier New" w:hAnsi="Courier New" w:cs="Courier New"/>
                <w:color w:val="000000"/>
                <w:sz w:val="20"/>
                <w:szCs w:val="20"/>
              </w:rPr>
              <w:t>(Policy)] = EvModel(Policy</w:t>
            </w:r>
            <w:r w:rsidR="001572EA" w:rsidRPr="00B17ABA">
              <w:rPr>
                <w:rFonts w:ascii="Courier New" w:hAnsi="Courier New" w:cs="Courier New"/>
                <w:color w:val="000000"/>
                <w:sz w:val="20"/>
                <w:szCs w:val="20"/>
              </w:rPr>
              <w:t>,Scenario</w:t>
            </w:r>
            <w:r w:rsidRPr="009923E9">
              <w:rPr>
                <w:rFonts w:ascii="Courier New" w:hAnsi="Courier New" w:cs="Courier New"/>
                <w:color w:val="000000"/>
                <w:sz w:val="20"/>
                <w:szCs w:val="20"/>
              </w:rPr>
              <w:t xml:space="preserve">); </w:t>
            </w:r>
            <w:r w:rsidRPr="009923E9">
              <w:rPr>
                <w:rFonts w:ascii="Courier New" w:hAnsi="Courier New" w:cs="Courier New"/>
                <w:color w:val="228B22"/>
                <w:sz w:val="20"/>
                <w:szCs w:val="20"/>
              </w:rPr>
              <w:t xml:space="preserve">% Calculate the </w:t>
            </w:r>
            <w:r w:rsidR="007D170F" w:rsidRPr="00B17ABA">
              <w:rPr>
                <w:rFonts w:ascii="Courier New" w:hAnsi="Courier New" w:cs="Courier New"/>
                <w:color w:val="228B22"/>
                <w:sz w:val="20"/>
                <w:szCs w:val="20"/>
              </w:rPr>
              <w:t>total net benefit of the inputted policy</w:t>
            </w:r>
            <w:r w:rsidR="001572EA" w:rsidRPr="00B17ABA">
              <w:rPr>
                <w:rFonts w:ascii="Courier New" w:hAnsi="Courier New" w:cs="Courier New"/>
                <w:color w:val="228B22"/>
                <w:sz w:val="20"/>
                <w:szCs w:val="20"/>
              </w:rPr>
              <w:t>, given a scenario</w:t>
            </w:r>
            <w:r w:rsidR="007D170F" w:rsidRPr="00B17ABA">
              <w:rPr>
                <w:rFonts w:ascii="Courier New" w:hAnsi="Courier New" w:cs="Courier New"/>
                <w:color w:val="228B22"/>
                <w:sz w:val="20"/>
                <w:szCs w:val="20"/>
              </w:rPr>
              <w:t>.</w:t>
            </w:r>
          </w:p>
          <w:p w:rsidR="00006F9D" w:rsidRPr="009923E9" w:rsidRDefault="00135B16" w:rsidP="001A2558">
            <w:pPr>
              <w:autoSpaceDE w:val="0"/>
              <w:autoSpaceDN w:val="0"/>
              <w:adjustRightInd w:val="0"/>
              <w:spacing w:line="276" w:lineRule="auto"/>
              <w:ind w:left="567" w:firstLine="0"/>
              <w:rPr>
                <w:rFonts w:ascii="Courier New" w:hAnsi="Courier New" w:cs="Courier New"/>
                <w:b/>
                <w:sz w:val="20"/>
                <w:szCs w:val="20"/>
              </w:rPr>
            </w:pPr>
            <w:r w:rsidRPr="009923E9">
              <w:rPr>
                <w:rFonts w:ascii="Courier New" w:hAnsi="Courier New" w:cs="Courier New"/>
                <w:b/>
                <w:color w:val="0000FF"/>
                <w:sz w:val="20"/>
                <w:szCs w:val="20"/>
              </w:rPr>
              <w:t>END</w:t>
            </w:r>
          </w:p>
          <w:p w:rsidR="00006F9D" w:rsidRPr="009923E9" w:rsidRDefault="00135B16" w:rsidP="001A2558">
            <w:pPr>
              <w:autoSpaceDE w:val="0"/>
              <w:autoSpaceDN w:val="0"/>
              <w:adjustRightInd w:val="0"/>
              <w:spacing w:line="276" w:lineRule="auto"/>
              <w:ind w:firstLine="0"/>
              <w:rPr>
                <w:rFonts w:ascii="Courier New" w:hAnsi="Courier New" w:cs="Courier New"/>
                <w:b/>
                <w:color w:val="0000FF"/>
                <w:sz w:val="20"/>
                <w:szCs w:val="20"/>
              </w:rPr>
            </w:pPr>
            <w:r w:rsidRPr="009923E9">
              <w:rPr>
                <w:rFonts w:ascii="Courier New" w:hAnsi="Courier New" w:cs="Courier New"/>
                <w:b/>
                <w:color w:val="0000FF"/>
                <w:sz w:val="20"/>
                <w:szCs w:val="20"/>
              </w:rPr>
              <w:t>END</w:t>
            </w:r>
          </w:p>
          <w:p w:rsidR="004A60F7" w:rsidRPr="009923E9" w:rsidRDefault="004A60F7" w:rsidP="001A2558">
            <w:pPr>
              <w:autoSpaceDE w:val="0"/>
              <w:autoSpaceDN w:val="0"/>
              <w:adjustRightInd w:val="0"/>
              <w:spacing w:line="276" w:lineRule="auto"/>
              <w:ind w:firstLine="0"/>
              <w:rPr>
                <w:rFonts w:ascii="Courier New" w:hAnsi="Courier New" w:cs="Courier New"/>
                <w:sz w:val="20"/>
                <w:szCs w:val="20"/>
              </w:rPr>
            </w:pPr>
          </w:p>
          <w:p w:rsidR="00006F9D" w:rsidRPr="009923E9" w:rsidRDefault="004A60F7"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Average the sampled total net benefits and determine the optimal solution.</w:t>
            </w:r>
          </w:p>
          <w:p w:rsidR="00006F9D" w:rsidRPr="009923E9" w:rsidRDefault="00006F9D" w:rsidP="007D170F">
            <w:pPr>
              <w:autoSpaceDE w:val="0"/>
              <w:autoSpaceDN w:val="0"/>
              <w:adjustRightInd w:val="0"/>
              <w:spacing w:line="276" w:lineRule="auto"/>
              <w:ind w:firstLine="0"/>
              <w:rPr>
                <w:rFonts w:ascii="Courier New" w:hAnsi="Courier New" w:cs="Courier New"/>
                <w:color w:val="228B22"/>
                <w:sz w:val="20"/>
                <w:szCs w:val="20"/>
              </w:rPr>
            </w:pPr>
            <w:r w:rsidRPr="009923E9">
              <w:rPr>
                <w:rFonts w:ascii="Courier New" w:hAnsi="Courier New" w:cs="Courier New"/>
                <w:color w:val="000000"/>
                <w:sz w:val="20"/>
                <w:szCs w:val="20"/>
              </w:rPr>
              <w:t>[OptV,OptSol]</w:t>
            </w:r>
            <w:r w:rsidR="004A60F7"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4A60F7"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max(mean(</w:t>
            </w:r>
            <w:r w:rsidR="00290429" w:rsidRPr="00B17ABA">
              <w:rPr>
                <w:rFonts w:ascii="Courier New" w:hAnsi="Courier New" w:cs="Courier New"/>
                <w:color w:val="000000"/>
                <w:sz w:val="20"/>
                <w:szCs w:val="20"/>
              </w:rPr>
              <w:t>TNB</w:t>
            </w:r>
            <w:r w:rsidRPr="009923E9">
              <w:rPr>
                <w:rFonts w:ascii="Courier New" w:hAnsi="Courier New" w:cs="Courier New"/>
                <w:color w:val="000000"/>
                <w:sz w:val="20"/>
                <w:szCs w:val="20"/>
              </w:rPr>
              <w:t xml:space="preserve">(:))); </w:t>
            </w:r>
          </w:p>
          <w:p w:rsidR="00006F9D" w:rsidRPr="009923E9" w:rsidRDefault="00006F9D" w:rsidP="001A2558">
            <w:pPr>
              <w:autoSpaceDE w:val="0"/>
              <w:autoSpaceDN w:val="0"/>
              <w:adjustRightInd w:val="0"/>
              <w:spacing w:line="276" w:lineRule="auto"/>
              <w:ind w:firstLine="0"/>
              <w:rPr>
                <w:rFonts w:ascii="Courier New" w:hAnsi="Courier New" w:cs="Courier New"/>
                <w:color w:val="000000"/>
                <w:sz w:val="20"/>
                <w:szCs w:val="20"/>
              </w:rPr>
            </w:pPr>
          </w:p>
          <w:p w:rsidR="00006F9D" w:rsidRPr="00B17ABA" w:rsidRDefault="00006F9D" w:rsidP="001A2558">
            <w:pPr>
              <w:autoSpaceDE w:val="0"/>
              <w:autoSpaceDN w:val="0"/>
              <w:adjustRightInd w:val="0"/>
              <w:spacing w:line="276" w:lineRule="auto"/>
              <w:ind w:firstLine="0"/>
              <w:rPr>
                <w:rFonts w:ascii="Courier New" w:hAnsi="Courier New" w:cs="Courier New"/>
                <w:sz w:val="18"/>
                <w:szCs w:val="18"/>
              </w:rPr>
            </w:pPr>
            <w:r w:rsidRPr="009923E9">
              <w:rPr>
                <w:rFonts w:ascii="Courier New" w:hAnsi="Courier New" w:cs="Courier New"/>
                <w:color w:val="000000"/>
                <w:sz w:val="20"/>
                <w:szCs w:val="20"/>
              </w:rPr>
              <w:t xml:space="preserve">matlabpool </w:t>
            </w:r>
            <w:r w:rsidRPr="009923E9">
              <w:rPr>
                <w:rFonts w:ascii="Courier New" w:hAnsi="Courier New" w:cs="Courier New"/>
                <w:color w:val="A020F0"/>
                <w:sz w:val="20"/>
                <w:szCs w:val="20"/>
              </w:rPr>
              <w:t>close</w:t>
            </w:r>
          </w:p>
        </w:tc>
      </w:tr>
    </w:tbl>
    <w:p w:rsidR="00006F9D" w:rsidRPr="00B17ABA" w:rsidRDefault="00006F9D" w:rsidP="001A2558">
      <w:pPr>
        <w:pStyle w:val="Caption"/>
        <w:jc w:val="center"/>
        <w:rPr>
          <w:sz w:val="20"/>
          <w:szCs w:val="20"/>
        </w:rPr>
      </w:pPr>
      <w:bookmarkStart w:id="218" w:name="_Ref423696226"/>
      <w:bookmarkStart w:id="219" w:name="_Toc426019146"/>
      <w:r w:rsidRPr="00B17ABA">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2</w:t>
        </w:r>
      </w:fldSimple>
      <w:bookmarkEnd w:id="218"/>
      <w:r w:rsidRPr="00B17ABA">
        <w:rPr>
          <w:rFonts w:eastAsia="Malgun Gothic" w:hint="eastAsia"/>
          <w:lang w:eastAsia="ko-KR"/>
        </w:rPr>
        <w:t xml:space="preserve">. </w:t>
      </w:r>
      <w:r w:rsidR="00606F70" w:rsidRPr="00B17ABA">
        <w:rPr>
          <w:rFonts w:eastAsia="Malgun Gothic" w:hint="eastAsia"/>
          <w:lang w:eastAsia="ko-KR"/>
        </w:rPr>
        <w:t>Pseudo-code</w:t>
      </w:r>
      <w:r w:rsidRPr="00B17ABA">
        <w:rPr>
          <w:rFonts w:eastAsia="Malgun Gothic" w:hint="eastAsia"/>
          <w:lang w:eastAsia="ko-KR"/>
        </w:rPr>
        <w:t xml:space="preserve"> of </w:t>
      </w:r>
      <w:r w:rsidR="00E44CDD" w:rsidRPr="00B17ABA">
        <w:rPr>
          <w:rFonts w:eastAsia="Malgun Gothic"/>
          <w:lang w:eastAsia="ko-KR"/>
        </w:rPr>
        <w:t xml:space="preserve">the </w:t>
      </w:r>
      <w:r w:rsidRPr="00B17ABA">
        <w:rPr>
          <w:rFonts w:eastAsia="Malgun Gothic" w:hint="eastAsia"/>
          <w:lang w:eastAsia="ko-KR"/>
        </w:rPr>
        <w:t>enumeration</w:t>
      </w:r>
      <w:r w:rsidR="00606F70" w:rsidRPr="00B17ABA">
        <w:rPr>
          <w:rFonts w:eastAsia="Malgun Gothic"/>
          <w:lang w:eastAsia="ko-KR"/>
        </w:rPr>
        <w:t xml:space="preserve"> </w:t>
      </w:r>
      <w:r w:rsidR="00606F70" w:rsidRPr="00B17ABA">
        <w:t>used for the hypertension SDDP model</w:t>
      </w:r>
      <w:bookmarkEnd w:id="219"/>
    </w:p>
    <w:p w:rsidR="00006F9D" w:rsidRPr="00B17ABA" w:rsidRDefault="00006F9D" w:rsidP="001A2558">
      <w:pPr>
        <w:jc w:val="both"/>
      </w:pPr>
    </w:p>
    <w:p w:rsidR="00671158" w:rsidRPr="00B17ABA" w:rsidRDefault="00671158" w:rsidP="00842BC8">
      <w:pPr>
        <w:jc w:val="both"/>
      </w:pPr>
      <w:r w:rsidRPr="00B17ABA">
        <w:t xml:space="preserve">Given a specific scenario defined by the variables in </w:t>
      </w:r>
      <w:r w:rsidR="00395906" w:rsidRPr="00B17ABA">
        <w:fldChar w:fldCharType="begin"/>
      </w:r>
      <w:r w:rsidR="00395906" w:rsidRPr="00B17ABA">
        <w:instrText xml:space="preserve"> REF _Ref423698211 \h </w:instrText>
      </w:r>
      <w:r w:rsidR="00B17ABA">
        <w:instrText xml:space="preserve"> \* MERGEFORMAT </w:instrText>
      </w:r>
      <w:r w:rsidR="0039590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2</w:t>
      </w:r>
      <w:r w:rsidR="00395906" w:rsidRPr="00B17ABA">
        <w:fldChar w:fldCharType="end"/>
      </w:r>
      <w:r w:rsidRPr="00B17ABA">
        <w:t xml:space="preserve">, the underlying evaluation model </w:t>
      </w:r>
      <w:r w:rsidR="00290429" w:rsidRPr="00B17ABA">
        <w:t>‘EvModel’ calculated</w:t>
      </w:r>
      <w:r w:rsidRPr="00B17ABA">
        <w:t xml:space="preserve"> the total net benefit of the policy generated by enumeration, SA or GA (see</w:t>
      </w:r>
      <w:r w:rsidR="00395906" w:rsidRPr="00B17ABA">
        <w:t xml:space="preserve"> </w:t>
      </w:r>
      <w:r w:rsidR="00395906" w:rsidRPr="00B17ABA">
        <w:fldChar w:fldCharType="begin"/>
      </w:r>
      <w:r w:rsidR="00395906" w:rsidRPr="00B17ABA">
        <w:instrText xml:space="preserve"> REF _Ref424133903 \h </w:instrText>
      </w:r>
      <w:r w:rsidR="00B17ABA">
        <w:instrText xml:space="preserve"> \* MERGEFORMAT </w:instrText>
      </w:r>
      <w:r w:rsidR="00395906" w:rsidRPr="00B17ABA">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3</w:t>
      </w:r>
      <w:r w:rsidR="00395906" w:rsidRPr="00B17ABA">
        <w:fldChar w:fldCharType="end"/>
      </w:r>
      <w:r w:rsidRPr="00B17ABA">
        <w:t xml:space="preserve">). The decision tree as </w:t>
      </w:r>
      <w:r w:rsidR="00842BC8" w:rsidRPr="00B17ABA">
        <w:t>in</w:t>
      </w:r>
      <w:r w:rsidRPr="00B17ABA">
        <w:t xml:space="preserve"> </w:t>
      </w:r>
      <w:r w:rsidR="00395906" w:rsidRPr="00B17ABA">
        <w:fldChar w:fldCharType="begin"/>
      </w:r>
      <w:r w:rsidR="00395906" w:rsidRPr="00B17ABA">
        <w:instrText xml:space="preserve"> REF _Ref423698772 \h </w:instrText>
      </w:r>
      <w:r w:rsidR="00B17ABA">
        <w:instrText xml:space="preserve"> \* MERGEFORMAT </w:instrText>
      </w:r>
      <w:r w:rsidR="0039590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3</w:t>
      </w:r>
      <w:r w:rsidR="00395906" w:rsidRPr="00B17ABA">
        <w:fldChar w:fldCharType="end"/>
      </w:r>
      <w:r w:rsidRPr="00B17ABA">
        <w:t xml:space="preserve"> was generated by ‘TreeGenerator’</w:t>
      </w:r>
      <w:r w:rsidR="00395906" w:rsidRPr="00B17ABA">
        <w:t xml:space="preserve"> (i.e., </w:t>
      </w:r>
      <w:r w:rsidR="00395906" w:rsidRPr="00B17ABA">
        <w:rPr>
          <w:rFonts w:ascii="Courier New" w:hAnsi="Courier New" w:cs="Courier New"/>
          <w:sz w:val="20"/>
          <w:szCs w:val="20"/>
        </w:rPr>
        <w:t>dTree</w:t>
      </w:r>
      <w:r w:rsidR="00395906" w:rsidRPr="00B17ABA">
        <w:rPr>
          <w:rFonts w:ascii="Courier New" w:hAnsi="Courier New" w:cs="Courier New"/>
        </w:rPr>
        <w:t>)</w:t>
      </w:r>
      <w:r w:rsidRPr="00B17ABA">
        <w:t>. The matrices indexing the actual drug use</w:t>
      </w:r>
      <w:r w:rsidR="00550A72" w:rsidRPr="00B17ABA">
        <w:t xml:space="preserve"> of </w:t>
      </w:r>
      <w:r w:rsidRPr="00B17ABA">
        <w:t xml:space="preserve">a specific sequential treatment </w:t>
      </w:r>
      <w:r w:rsidR="00395906" w:rsidRPr="00B17ABA">
        <w:t>policy</w:t>
      </w:r>
      <w:r w:rsidR="00290429" w:rsidRPr="00B17ABA">
        <w:t>,</w:t>
      </w:r>
      <w:r w:rsidRPr="00B17ABA">
        <w:t xml:space="preserve"> </w:t>
      </w:r>
      <w:r w:rsidR="00395906" w:rsidRPr="009923E9">
        <w:rPr>
          <w:rFonts w:ascii="Courier New" w:hAnsi="Courier New" w:cs="Courier New"/>
          <w:sz w:val="20"/>
          <w:szCs w:val="20"/>
        </w:rPr>
        <w:t>DrugIdx</w:t>
      </w:r>
      <w:r w:rsidR="00290429" w:rsidRPr="009923E9">
        <w:t>,</w:t>
      </w:r>
      <w:r w:rsidR="00395906" w:rsidRPr="00B17ABA">
        <w:t xml:space="preserve"> </w:t>
      </w:r>
      <w:r w:rsidRPr="00B17ABA">
        <w:t>and the maintenance therapy</w:t>
      </w:r>
      <w:r w:rsidR="00290429" w:rsidRPr="00B17ABA">
        <w:t>,</w:t>
      </w:r>
      <w:r w:rsidRPr="00B17ABA">
        <w:t xml:space="preserve"> </w:t>
      </w:r>
      <w:r w:rsidR="00395906" w:rsidRPr="009923E9">
        <w:rPr>
          <w:rFonts w:ascii="Courier New" w:hAnsi="Courier New" w:cs="Courier New"/>
          <w:sz w:val="20"/>
          <w:szCs w:val="20"/>
        </w:rPr>
        <w:t>Maintenance</w:t>
      </w:r>
      <w:r w:rsidR="00290429" w:rsidRPr="009923E9">
        <w:t>,</w:t>
      </w:r>
      <w:r w:rsidR="00395906" w:rsidRPr="00B17ABA">
        <w:t xml:space="preserve"> </w:t>
      </w:r>
      <w:r w:rsidRPr="00B17ABA">
        <w:t xml:space="preserve">were </w:t>
      </w:r>
      <w:r w:rsidRPr="00B17ABA">
        <w:lastRenderedPageBreak/>
        <w:t xml:space="preserve">also generated as </w:t>
      </w:r>
      <w:r w:rsidR="00842BC8" w:rsidRPr="00B17ABA">
        <w:t>in</w:t>
      </w:r>
      <w:r w:rsidRPr="00B17ABA">
        <w:t xml:space="preserve"> </w:t>
      </w:r>
      <w:r w:rsidR="00395906" w:rsidRPr="00B17ABA">
        <w:fldChar w:fldCharType="begin"/>
      </w:r>
      <w:r w:rsidR="00395906" w:rsidRPr="00B17ABA">
        <w:instrText xml:space="preserve"> REF _Ref423698959 \h </w:instrText>
      </w:r>
      <w:r w:rsidR="00B17ABA">
        <w:instrText xml:space="preserve"> \* MERGEFORMAT </w:instrText>
      </w:r>
      <w:r w:rsidR="0039590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5</w:t>
      </w:r>
      <w:r w:rsidR="00395906" w:rsidRPr="00B17ABA">
        <w:fldChar w:fldCharType="end"/>
      </w:r>
      <w:r w:rsidRPr="00B17ABA">
        <w:t xml:space="preserve"> and </w:t>
      </w:r>
      <w:r w:rsidR="00395906" w:rsidRPr="00B17ABA">
        <w:fldChar w:fldCharType="begin"/>
      </w:r>
      <w:r w:rsidR="00395906" w:rsidRPr="00B17ABA">
        <w:instrText xml:space="preserve"> REF _Ref423699032 \h </w:instrText>
      </w:r>
      <w:r w:rsidR="00B17ABA">
        <w:instrText xml:space="preserve"> \* MERGEFORMAT </w:instrText>
      </w:r>
      <w:r w:rsidR="00395906" w:rsidRPr="00B17ABA">
        <w:fldChar w:fldCharType="separate"/>
      </w:r>
      <w:r w:rsidR="006F6429" w:rsidRPr="00B17ABA">
        <w:t xml:space="preserve">Table </w:t>
      </w:r>
      <w:r w:rsidR="006F6429" w:rsidRPr="00B17ABA">
        <w:rPr>
          <w:noProof/>
          <w:cs/>
        </w:rPr>
        <w:t>‎</w:t>
      </w:r>
      <w:r w:rsidR="006F6429" w:rsidRPr="00B17ABA">
        <w:rPr>
          <w:noProof/>
        </w:rPr>
        <w:t>6</w:t>
      </w:r>
      <w:r w:rsidR="006F6429" w:rsidRPr="00B17ABA">
        <w:t>.</w:t>
      </w:r>
      <w:r w:rsidR="006F6429" w:rsidRPr="00B17ABA">
        <w:rPr>
          <w:noProof/>
        </w:rPr>
        <w:t>6</w:t>
      </w:r>
      <w:r w:rsidR="00395906" w:rsidRPr="00B17ABA">
        <w:fldChar w:fldCharType="end"/>
      </w:r>
      <w:r w:rsidRPr="00B17ABA">
        <w:t xml:space="preserve">. Memory variables defined by time </w:t>
      </w:r>
      <w:r w:rsidR="00395906" w:rsidRPr="009923E9">
        <w:rPr>
          <w:rFonts w:ascii="Courier New" w:hAnsi="Courier New" w:cs="Courier New"/>
          <w:iCs/>
        </w:rPr>
        <w:t>t</w:t>
      </w:r>
      <w:r w:rsidRPr="009923E9">
        <w:rPr>
          <w:rFonts w:ascii="Colonna MT" w:hAnsi="Colonna MT"/>
        </w:rPr>
        <w:t xml:space="preserve"> </w:t>
      </w:r>
      <w:r w:rsidRPr="00B17ABA">
        <w:t xml:space="preserve">and health state </w:t>
      </w:r>
      <w:r w:rsidRPr="009923E9">
        <w:rPr>
          <w:rFonts w:ascii="Courier New" w:hAnsi="Courier New" w:cs="Courier New"/>
          <w:iCs/>
        </w:rPr>
        <w:t>h</w:t>
      </w:r>
      <w:r w:rsidRPr="00B17ABA">
        <w:t xml:space="preserve"> were used to store treatment success rate, SBP and the </w:t>
      </w:r>
      <w:r w:rsidR="00395906" w:rsidRPr="00B17ABA">
        <w:t>variation</w:t>
      </w:r>
      <w:r w:rsidRPr="00B17ABA">
        <w:t xml:space="preserve"> of SBP, the probabilities of AEs, CVDs, HF and DM </w:t>
      </w:r>
      <w:r w:rsidR="00395906" w:rsidRPr="00B17ABA">
        <w:t xml:space="preserve">for </w:t>
      </w:r>
      <w:r w:rsidRPr="00B17ABA">
        <w:t xml:space="preserve">each health state </w:t>
      </w:r>
      <w:r w:rsidR="00395906" w:rsidRPr="00B17ABA">
        <w:rPr>
          <w:rFonts w:ascii="Courier New" w:hAnsi="Courier New" w:cs="Courier New"/>
        </w:rPr>
        <w:t>h</w:t>
      </w:r>
      <w:r w:rsidRPr="00B17ABA">
        <w:t xml:space="preserve"> at </w:t>
      </w:r>
      <w:r w:rsidRPr="009923E9">
        <w:rPr>
          <w:rFonts w:ascii="Courier New" w:hAnsi="Courier New" w:cs="Courier New"/>
        </w:rPr>
        <w:t>t</w:t>
      </w:r>
      <w:r w:rsidR="00395906" w:rsidRPr="00B17ABA">
        <w:rPr>
          <w:i/>
          <w:iCs/>
        </w:rPr>
        <w:t xml:space="preserve"> </w:t>
      </w:r>
      <w:r w:rsidR="00395906" w:rsidRPr="009923E9">
        <w:t>(i.e.,</w:t>
      </w:r>
      <w:r w:rsidR="00395906" w:rsidRPr="00B17ABA">
        <w:t xml:space="preserve"> </w:t>
      </w:r>
      <w:r w:rsidR="00395906" w:rsidRPr="009923E9">
        <w:rPr>
          <w:rFonts w:ascii="Courier New" w:hAnsi="Courier New" w:cs="Courier New"/>
          <w:sz w:val="20"/>
          <w:szCs w:val="20"/>
        </w:rPr>
        <w:t>pTr</w:t>
      </w:r>
      <w:r w:rsidR="00395906" w:rsidRPr="00B17ABA">
        <w:rPr>
          <w:rFonts w:ascii="Courier New" w:hAnsi="Courier New" w:cs="Courier New"/>
          <w:sz w:val="20"/>
          <w:szCs w:val="20"/>
        </w:rPr>
        <w:t>tSux</w:t>
      </w:r>
      <w:r w:rsidR="00395906" w:rsidRPr="009923E9">
        <w:t>,</w:t>
      </w:r>
      <w:r w:rsidR="00395906" w:rsidRPr="00B17ABA">
        <w:t xml:space="preserve"> </w:t>
      </w:r>
      <w:r w:rsidR="00395906" w:rsidRPr="00B17ABA">
        <w:rPr>
          <w:rFonts w:ascii="Courier New" w:hAnsi="Courier New" w:cs="Courier New"/>
          <w:sz w:val="20"/>
          <w:szCs w:val="20"/>
        </w:rPr>
        <w:t>SBP</w:t>
      </w:r>
      <w:r w:rsidR="00395906" w:rsidRPr="009923E9">
        <w:t>,</w:t>
      </w:r>
      <w:r w:rsidR="00395906" w:rsidRPr="00B17ABA">
        <w:rPr>
          <w:rFonts w:ascii="Courier New" w:hAnsi="Courier New" w:cs="Courier New"/>
        </w:rPr>
        <w:t xml:space="preserve"> </w:t>
      </w:r>
      <w:r w:rsidR="00395906" w:rsidRPr="00B17ABA">
        <w:rPr>
          <w:rFonts w:ascii="Courier New" w:hAnsi="Courier New" w:cs="Courier New"/>
          <w:sz w:val="20"/>
          <w:szCs w:val="20"/>
        </w:rPr>
        <w:t>SBPSD</w:t>
      </w:r>
      <w:r w:rsidR="00395906" w:rsidRPr="009923E9">
        <w:t>,</w:t>
      </w:r>
      <w:r w:rsidR="00395906" w:rsidRPr="00B17ABA">
        <w:t xml:space="preserve"> </w:t>
      </w:r>
      <w:r w:rsidR="00312211" w:rsidRPr="009923E9">
        <w:rPr>
          <w:rFonts w:ascii="Courier New" w:hAnsi="Courier New" w:cs="Courier New"/>
          <w:sz w:val="20"/>
          <w:szCs w:val="20"/>
        </w:rPr>
        <w:t>pAE</w:t>
      </w:r>
      <w:r w:rsidR="00312211" w:rsidRPr="00B17ABA">
        <w:t xml:space="preserve">, </w:t>
      </w:r>
      <w:r w:rsidR="00395906" w:rsidRPr="00B17ABA">
        <w:rPr>
          <w:rFonts w:ascii="Courier New" w:hAnsi="Courier New" w:cs="Courier New"/>
          <w:sz w:val="20"/>
          <w:szCs w:val="20"/>
        </w:rPr>
        <w:t>pCV</w:t>
      </w:r>
      <w:r w:rsidR="00395906" w:rsidRPr="009923E9">
        <w:rPr>
          <w:rFonts w:ascii="Courier New" w:hAnsi="Courier New" w:cs="Courier New"/>
          <w:sz w:val="20"/>
          <w:szCs w:val="20"/>
        </w:rPr>
        <w:t>D</w:t>
      </w:r>
      <w:r w:rsidR="00395906" w:rsidRPr="00B17ABA">
        <w:t xml:space="preserve">, </w:t>
      </w:r>
      <w:r w:rsidR="00395906" w:rsidRPr="009923E9">
        <w:rPr>
          <w:rFonts w:ascii="Courier New" w:hAnsi="Courier New" w:cs="Courier New"/>
          <w:sz w:val="20"/>
          <w:szCs w:val="20"/>
        </w:rPr>
        <w:t>pHF</w:t>
      </w:r>
      <w:r w:rsidR="00312211" w:rsidRPr="00B17ABA">
        <w:t xml:space="preserve"> and </w:t>
      </w:r>
      <w:r w:rsidR="00395906" w:rsidRPr="009923E9">
        <w:rPr>
          <w:rFonts w:ascii="Courier New" w:hAnsi="Courier New" w:cs="Courier New"/>
          <w:sz w:val="20"/>
          <w:szCs w:val="20"/>
        </w:rPr>
        <w:t>pDM</w:t>
      </w:r>
      <w:r w:rsidR="00395906" w:rsidRPr="00B17ABA">
        <w:t xml:space="preserve">) </w:t>
      </w:r>
      <w:r w:rsidRPr="00B17ABA">
        <w:t xml:space="preserve">. </w:t>
      </w:r>
    </w:p>
    <w:p w:rsidR="00671158" w:rsidRPr="00B17ABA" w:rsidRDefault="00395906">
      <w:pPr>
        <w:jc w:val="both"/>
      </w:pPr>
      <w:r w:rsidRPr="00B17ABA">
        <w:t>T</w:t>
      </w:r>
      <w:r w:rsidR="00671158" w:rsidRPr="00B17ABA">
        <w:t>he transition probabilities</w:t>
      </w:r>
      <w:r w:rsidRPr="00B17ABA">
        <w:t xml:space="preserve"> between the health states included in the decision tree were saved </w:t>
      </w:r>
      <w:r w:rsidR="00312211" w:rsidRPr="00B17ABA">
        <w:t>in</w:t>
      </w:r>
      <w:r w:rsidR="00671158" w:rsidRPr="00B17ABA">
        <w:t xml:space="preserve"> </w:t>
      </w:r>
      <w:r w:rsidRPr="009923E9">
        <w:rPr>
          <w:rFonts w:ascii="Courier New" w:hAnsi="Courier New" w:cs="Courier New"/>
          <w:sz w:val="20"/>
          <w:szCs w:val="20"/>
        </w:rPr>
        <w:t>pDizPath</w:t>
      </w:r>
      <w:r w:rsidR="00671158" w:rsidRPr="00B17ABA">
        <w:t>. As the patients who ha</w:t>
      </w:r>
      <w:r w:rsidRPr="00B17ABA">
        <w:t>d</w:t>
      </w:r>
      <w:r w:rsidR="00671158" w:rsidRPr="00B17ABA">
        <w:t xml:space="preserve"> a CVD or DM move</w:t>
      </w:r>
      <w:r w:rsidRPr="00B17ABA">
        <w:t>d</w:t>
      </w:r>
      <w:r w:rsidR="00671158" w:rsidRPr="00B17ABA">
        <w:t xml:space="preserve"> to the long-term CVD model</w:t>
      </w:r>
      <w:r w:rsidRPr="00B17ABA">
        <w:t xml:space="preserve"> straight away</w:t>
      </w:r>
      <w:r w:rsidR="00671158" w:rsidRPr="00B17ABA">
        <w:t xml:space="preserve">, </w:t>
      </w:r>
      <w:r w:rsidRPr="00B17ABA">
        <w:rPr>
          <w:rFonts w:ascii="Courier New" w:hAnsi="Courier New" w:cs="Courier New"/>
          <w:sz w:val="20"/>
          <w:szCs w:val="20"/>
        </w:rPr>
        <w:t>pDizPath</w:t>
      </w:r>
      <w:r w:rsidR="00671158" w:rsidRPr="00B17ABA">
        <w:t xml:space="preserve"> only </w:t>
      </w:r>
      <w:r w:rsidR="00290429" w:rsidRPr="00B17ABA">
        <w:t>included</w:t>
      </w:r>
      <w:r w:rsidRPr="00B17ABA">
        <w:t xml:space="preserve"> the patients who </w:t>
      </w:r>
      <w:r w:rsidR="00290429" w:rsidRPr="00B17ABA">
        <w:t>have never had a CVD or DM</w:t>
      </w:r>
      <w:r w:rsidR="00671158" w:rsidRPr="00B17ABA">
        <w:t xml:space="preserve"> </w:t>
      </w:r>
      <w:r w:rsidR="00290429" w:rsidRPr="00B17ABA">
        <w:t>during the drug switching period</w:t>
      </w:r>
      <w:r w:rsidR="00671158" w:rsidRPr="00B17ABA">
        <w:t xml:space="preserve">. The </w:t>
      </w:r>
      <w:r w:rsidR="00290429" w:rsidRPr="00B17ABA">
        <w:t xml:space="preserve">state </w:t>
      </w:r>
      <w:r w:rsidR="00671158" w:rsidRPr="00B17ABA">
        <w:t xml:space="preserve">transition probabilities for the patients who moved to the long-term model were saved in the long-term state transition matrix called </w:t>
      </w:r>
      <w:r w:rsidRPr="009923E9">
        <w:rPr>
          <w:rFonts w:ascii="Courier New" w:hAnsi="Courier New" w:cs="Courier New"/>
          <w:sz w:val="20"/>
          <w:szCs w:val="20"/>
        </w:rPr>
        <w:t>CumLTProb</w:t>
      </w:r>
      <w:r w:rsidR="00671158" w:rsidRPr="00B17ABA">
        <w:t>.</w:t>
      </w:r>
    </w:p>
    <w:p w:rsidR="00671158" w:rsidRPr="00B17ABA" w:rsidRDefault="00671158">
      <w:pPr>
        <w:jc w:val="both"/>
      </w:pPr>
      <w:r w:rsidRPr="00B17ABA">
        <w:t xml:space="preserve">The outer loop </w:t>
      </w:r>
      <w:r w:rsidR="00395906" w:rsidRPr="00B17ABA">
        <w:rPr>
          <w:rFonts w:ascii="Courier New" w:hAnsi="Courier New" w:cs="Courier New"/>
        </w:rPr>
        <w:t>t</w:t>
      </w:r>
      <w:r w:rsidR="00395906" w:rsidRPr="00B17ABA">
        <w:t xml:space="preserve"> </w:t>
      </w:r>
      <w:r w:rsidRPr="00B17ABA">
        <w:t xml:space="preserve">is </w:t>
      </w:r>
      <w:r w:rsidR="00395906" w:rsidRPr="00B17ABA">
        <w:t xml:space="preserve">the </w:t>
      </w:r>
      <w:r w:rsidRPr="00B17ABA">
        <w:t xml:space="preserve">time </w:t>
      </w:r>
      <w:r w:rsidR="00395906" w:rsidRPr="00B17ABA">
        <w:t xml:space="preserve">period </w:t>
      </w:r>
      <w:r w:rsidRPr="00B17ABA">
        <w:t xml:space="preserve">and the inner loop </w:t>
      </w:r>
      <w:r w:rsidR="00395906" w:rsidRPr="00B17ABA">
        <w:rPr>
          <w:rFonts w:ascii="Courier New" w:hAnsi="Courier New" w:cs="Courier New"/>
        </w:rPr>
        <w:t>h</w:t>
      </w:r>
      <w:r w:rsidR="00395906" w:rsidRPr="00B17ABA">
        <w:t xml:space="preserve"> </w:t>
      </w:r>
      <w:r w:rsidRPr="00B17ABA">
        <w:t xml:space="preserve">is the possible health states in </w:t>
      </w:r>
      <w:r w:rsidR="00395906" w:rsidRPr="00B17ABA">
        <w:t>each</w:t>
      </w:r>
      <w:r w:rsidRPr="00B17ABA">
        <w:t xml:space="preserve"> time period. For each health state </w:t>
      </w:r>
      <w:r w:rsidRPr="009923E9">
        <w:rPr>
          <w:rFonts w:ascii="Courier New" w:hAnsi="Courier New" w:cs="Courier New"/>
        </w:rPr>
        <w:t>h</w:t>
      </w:r>
      <w:r w:rsidRPr="00B17ABA">
        <w:t xml:space="preserve"> at </w:t>
      </w:r>
      <w:r w:rsidRPr="009923E9">
        <w:rPr>
          <w:rFonts w:ascii="Courier New" w:hAnsi="Courier New" w:cs="Courier New"/>
        </w:rPr>
        <w:t>t</w:t>
      </w:r>
      <w:r w:rsidRPr="00B17ABA">
        <w:t xml:space="preserve">, the baseline SBP and the SD of SBP were updated based on the information saved in </w:t>
      </w:r>
      <w:r w:rsidRPr="00B17ABA">
        <w:rPr>
          <w:rFonts w:ascii="Courier New" w:hAnsi="Courier New" w:cs="Courier New"/>
          <w:sz w:val="20"/>
          <w:szCs w:val="20"/>
        </w:rPr>
        <w:t>SBP</w:t>
      </w:r>
      <w:r w:rsidRPr="00B17ABA">
        <w:t xml:space="preserve"> and </w:t>
      </w:r>
      <w:r w:rsidRPr="00B17ABA">
        <w:rPr>
          <w:rFonts w:ascii="Courier New" w:hAnsi="Courier New" w:cs="Courier New"/>
          <w:sz w:val="20"/>
          <w:szCs w:val="20"/>
        </w:rPr>
        <w:t>SBPSD</w:t>
      </w:r>
      <w:r w:rsidRPr="00B17ABA">
        <w:t xml:space="preserve">. The cohort of patients was initialized to use the first-line drug of the given sequential treatment policy for the initial health state. Treatment failure invoked change from the first-line drug to the second, third, and fourth-line drugs according to </w:t>
      </w:r>
      <w:r w:rsidRPr="00B17ABA">
        <w:rPr>
          <w:rFonts w:ascii="Courier New" w:hAnsi="Courier New" w:cs="Courier New"/>
          <w:color w:val="000000"/>
          <w:sz w:val="20"/>
          <w:szCs w:val="20"/>
        </w:rPr>
        <w:t>Drug</w:t>
      </w:r>
      <w:r w:rsidRPr="00B17ABA">
        <w:rPr>
          <w:rFonts w:ascii="Courier New" w:hAnsi="Courier New" w:cs="Courier New"/>
          <w:sz w:val="20"/>
          <w:szCs w:val="20"/>
        </w:rPr>
        <w:t>Idx</w:t>
      </w:r>
      <w:r w:rsidR="00312211" w:rsidRPr="00B17ABA">
        <w:t>, which is the matrix generated by ‘VasGenerator’.</w:t>
      </w:r>
      <w:r w:rsidRPr="00B17ABA">
        <w:rPr>
          <w:rFonts w:eastAsia="Malgun Gothic"/>
          <w:lang w:eastAsia="ko-KR"/>
        </w:rPr>
        <w:t xml:space="preserve"> </w:t>
      </w:r>
      <w:r w:rsidRPr="00B17ABA">
        <w:t>If a patient used all four drugs in the sequential treatment policy, where the selected drug switching period was longer than four time periods, the next drug was selected randomly among the drugs</w:t>
      </w:r>
      <w:r w:rsidR="003A2511" w:rsidRPr="00B17ABA">
        <w:t>,</w:t>
      </w:r>
      <w:r w:rsidRPr="00B17ABA">
        <w:t xml:space="preserve"> which were not previously used. </w:t>
      </w:r>
      <w:r w:rsidRPr="00B17ABA">
        <w:rPr>
          <w:rFonts w:eastAsia="Malgun Gothic"/>
          <w:lang w:eastAsia="ko-KR"/>
        </w:rPr>
        <w:t>I</w:t>
      </w:r>
      <w:r w:rsidRPr="00B17ABA">
        <w:t xml:space="preserve">f treatment </w:t>
      </w:r>
      <w:r w:rsidRPr="00B17ABA">
        <w:rPr>
          <w:rFonts w:eastAsia="Malgun Gothic"/>
          <w:lang w:eastAsia="ko-KR"/>
        </w:rPr>
        <w:t>wa</w:t>
      </w:r>
      <w:r w:rsidRPr="00B17ABA">
        <w:t xml:space="preserve">s successful, </w:t>
      </w:r>
      <w:r w:rsidRPr="00B17ABA">
        <w:rPr>
          <w:rFonts w:eastAsia="Malgun Gothic"/>
          <w:lang w:eastAsia="ko-KR"/>
        </w:rPr>
        <w:t xml:space="preserve">the same drug was continued in the next period. The period of maintenance therapy was considered by </w:t>
      </w:r>
      <w:r w:rsidRPr="00B17ABA">
        <w:rPr>
          <w:rFonts w:ascii="Courier New" w:hAnsi="Courier New" w:cs="Courier New"/>
          <w:color w:val="000000"/>
          <w:sz w:val="20"/>
          <w:szCs w:val="20"/>
        </w:rPr>
        <w:t>Maintenance</w:t>
      </w:r>
      <w:r w:rsidRPr="00B17ABA">
        <w:rPr>
          <w:rFonts w:eastAsia="Malgun Gothic"/>
          <w:lang w:eastAsia="ko-KR"/>
        </w:rPr>
        <w:t>.</w:t>
      </w:r>
    </w:p>
    <w:p w:rsidR="00671158" w:rsidRPr="00B17ABA" w:rsidRDefault="00671158" w:rsidP="00671158">
      <w:pPr>
        <w:jc w:val="both"/>
      </w:pPr>
      <w:r w:rsidRPr="00B17ABA">
        <w:t>Given the information about SBP, drug and maintenance therapy, ‘SBPmodelling’ returned the treatment success rate, the level of SBPs after treatment</w:t>
      </w:r>
      <w:r w:rsidR="002151EC" w:rsidRPr="00B17ABA">
        <w:t xml:space="preserve"> (</w:t>
      </w:r>
      <w:r w:rsidRPr="00B17ABA">
        <w:t>separately for the controlled and uncontrolled patients</w:t>
      </w:r>
      <w:r w:rsidR="002151EC" w:rsidRPr="00B17ABA">
        <w:t>)</w:t>
      </w:r>
      <w:r w:rsidRPr="00B17ABA">
        <w:t xml:space="preserve"> and the risk of CVDs, HF, DM and AEs (see </w:t>
      </w:r>
      <w:r w:rsidR="002151EC" w:rsidRPr="00B17ABA">
        <w:fldChar w:fldCharType="begin"/>
      </w:r>
      <w:r w:rsidR="002151EC" w:rsidRPr="00B17ABA">
        <w:instrText xml:space="preserve"> REF _Ref424491038 \h </w:instrText>
      </w:r>
      <w:r w:rsidR="00B17ABA">
        <w:instrText xml:space="preserve"> \* MERGEFORMAT </w:instrText>
      </w:r>
      <w:r w:rsidR="002151EC" w:rsidRPr="00B17ABA">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4</w:t>
      </w:r>
      <w:r w:rsidR="002151EC" w:rsidRPr="00B17ABA">
        <w:fldChar w:fldCharType="end"/>
      </w:r>
      <w:r w:rsidR="0091491E" w:rsidRPr="00B17ABA">
        <w:t xml:space="preserve"> for the pseudo-code</w:t>
      </w:r>
      <w:r w:rsidRPr="00B17ABA">
        <w:t>). Th</w:t>
      </w:r>
      <w:r w:rsidR="00312211" w:rsidRPr="00B17ABA">
        <w:t xml:space="preserve">e outputs of ‘SBPmodelling’ </w:t>
      </w:r>
      <w:r w:rsidRPr="00B17ABA">
        <w:t>w</w:t>
      </w:r>
      <w:r w:rsidR="00312211" w:rsidRPr="00B17ABA">
        <w:t>ere</w:t>
      </w:r>
      <w:r w:rsidRPr="00B17ABA">
        <w:t xml:space="preserve"> used to calculate the transition probabilities to the health states in the next period. The SBPs after treatment and the variations for the controlled and the uncontrolled patients were also saved separately for the use in the next period. The short-term costs included the costs for the regular GP check-up and drug use for the time period. The short-term QALYs were calculated based on the age-dependent utility assuming there was no disutility from hypertension or antihypertensive treatment.  </w:t>
      </w:r>
    </w:p>
    <w:p w:rsidR="00F53F06" w:rsidRPr="00B17ABA" w:rsidRDefault="00F53F06">
      <w:pPr>
        <w:jc w:val="both"/>
      </w:pPr>
      <w:r w:rsidRPr="00B17ABA">
        <w:t xml:space="preserve"> </w:t>
      </w:r>
      <w:r w:rsidR="00671158" w:rsidRPr="00B17ABA">
        <w:t xml:space="preserve">‘CVDmodelling’ calculates the long-term costs and QALYs for a group of patients who have a CVD or DM during the drug switching period; and for all patients alive after the </w:t>
      </w:r>
      <w:r w:rsidR="00671158" w:rsidRPr="00B17ABA">
        <w:lastRenderedPageBreak/>
        <w:t>drug switching period (</w:t>
      </w:r>
      <w:r w:rsidR="00754100" w:rsidRPr="00B17ABA">
        <w:t>s</w:t>
      </w:r>
      <w:r w:rsidR="00671158" w:rsidRPr="00B17ABA">
        <w:t xml:space="preserve">ee </w:t>
      </w:r>
      <w:r w:rsidR="00F12902" w:rsidRPr="00B17ABA">
        <w:fldChar w:fldCharType="begin"/>
      </w:r>
      <w:r w:rsidR="00F12902" w:rsidRPr="00B17ABA">
        <w:instrText xml:space="preserve"> REF _Ref424491092 \h </w:instrText>
      </w:r>
      <w:r w:rsidR="00B17ABA">
        <w:instrText xml:space="preserve"> \* MERGEFORMAT </w:instrText>
      </w:r>
      <w:r w:rsidR="00F12902" w:rsidRPr="00B17ABA">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5</w:t>
      </w:r>
      <w:r w:rsidR="00F12902" w:rsidRPr="00B17ABA">
        <w:fldChar w:fldCharType="end"/>
      </w:r>
      <w:r w:rsidR="00671158" w:rsidRPr="00B17ABA">
        <w:t xml:space="preserve"> for the pseudo-code). </w:t>
      </w:r>
      <w:r w:rsidRPr="00B17ABA">
        <w:t xml:space="preserve">23 cohorts were defined by when they moved to the long-term CVD model. For </w:t>
      </w:r>
      <w:r w:rsidR="00F12902" w:rsidRPr="00B17ABA">
        <w:t xml:space="preserve">each </w:t>
      </w:r>
      <w:r w:rsidRPr="00B17ABA">
        <w:t>cohort</w:t>
      </w:r>
      <w:r w:rsidR="00F12902" w:rsidRPr="00B17ABA">
        <w:t xml:space="preserve"> including </w:t>
      </w:r>
      <w:r w:rsidRPr="00B17ABA">
        <w:t xml:space="preserve">the patients who move to the long-term CVD model from </w:t>
      </w:r>
      <w:r w:rsidRPr="009923E9">
        <w:rPr>
          <w:rFonts w:ascii="Courier New" w:hAnsi="Courier New" w:cs="Courier New"/>
          <w:iCs/>
        </w:rPr>
        <w:t>h</w:t>
      </w:r>
      <w:r w:rsidRPr="009923E9">
        <w:rPr>
          <w:rFonts w:ascii="Courier New" w:hAnsi="Courier New" w:cs="Courier New"/>
        </w:rPr>
        <w:t xml:space="preserve"> </w:t>
      </w:r>
      <w:r w:rsidRPr="00B17ABA">
        <w:t xml:space="preserve">at </w:t>
      </w:r>
      <w:r w:rsidRPr="009923E9">
        <w:rPr>
          <w:rFonts w:ascii="Courier New" w:hAnsi="Courier New" w:cs="Courier New"/>
          <w:iCs/>
        </w:rPr>
        <w:t>t</w:t>
      </w:r>
      <w:r w:rsidRPr="00B17ABA">
        <w:t xml:space="preserve">, the outputs are the matrices including the state transition probabilities </w:t>
      </w:r>
      <w:r w:rsidR="00F12902" w:rsidRPr="00B17ABA">
        <w:t>from the time they had a CVD or DM to 100 years old</w:t>
      </w:r>
      <w:r w:rsidRPr="00B17ABA">
        <w:t xml:space="preserve"> (i.e., </w:t>
      </w:r>
      <w:r w:rsidRPr="00B17ABA">
        <w:rPr>
          <w:rFonts w:ascii="Courier New" w:hAnsi="Courier New" w:cs="Courier New"/>
          <w:sz w:val="20"/>
          <w:szCs w:val="20"/>
        </w:rPr>
        <w:t>LTProb</w:t>
      </w:r>
      <w:r w:rsidRPr="00B17ABA">
        <w:t>) and</w:t>
      </w:r>
      <w:r w:rsidRPr="009923E9">
        <w:rPr>
          <w:rFonts w:ascii="Courier New" w:hAnsi="Courier New" w:cs="Courier New"/>
          <w:color w:val="000000"/>
        </w:rPr>
        <w:t xml:space="preserve"> </w:t>
      </w:r>
      <w:r w:rsidRPr="00B17ABA">
        <w:t xml:space="preserve">the </w:t>
      </w:r>
      <w:r w:rsidR="00F12902" w:rsidRPr="00B17ABA">
        <w:t xml:space="preserve">long-term </w:t>
      </w:r>
      <w:r w:rsidRPr="00B17ABA">
        <w:t>costs and QALYs</w:t>
      </w:r>
      <w:r w:rsidR="00F12902" w:rsidRPr="00B17ABA">
        <w:t xml:space="preserve"> occurred with the state transitions </w:t>
      </w:r>
      <w:r w:rsidRPr="00B17ABA">
        <w:t xml:space="preserve">(i.e., </w:t>
      </w:r>
      <w:r w:rsidRPr="00B17ABA">
        <w:rPr>
          <w:rFonts w:ascii="Courier New" w:hAnsi="Courier New" w:cs="Courier New"/>
          <w:sz w:val="20"/>
          <w:szCs w:val="20"/>
        </w:rPr>
        <w:t>LTCost</w:t>
      </w:r>
      <w:r w:rsidRPr="009923E9">
        <w:rPr>
          <w:rFonts w:ascii="Courier New" w:hAnsi="Courier New" w:cs="Courier New"/>
        </w:rPr>
        <w:t xml:space="preserve"> </w:t>
      </w:r>
      <w:r w:rsidRPr="00B17ABA">
        <w:t>and</w:t>
      </w:r>
      <w:r w:rsidRPr="009923E9">
        <w:rPr>
          <w:rFonts w:ascii="Courier New" w:hAnsi="Courier New" w:cs="Courier New"/>
        </w:rPr>
        <w:t xml:space="preserve"> </w:t>
      </w:r>
      <w:r w:rsidRPr="00B17ABA">
        <w:rPr>
          <w:rFonts w:ascii="Courier New" w:hAnsi="Courier New" w:cs="Courier New"/>
          <w:sz w:val="20"/>
          <w:szCs w:val="20"/>
        </w:rPr>
        <w:t>LTQaly</w:t>
      </w:r>
      <w:r w:rsidRPr="009923E9">
        <w:t>)</w:t>
      </w:r>
      <w:r w:rsidRPr="00B17ABA">
        <w:t>. Those matrices were added up into the cumulated long-term transition matri</w:t>
      </w:r>
      <w:r w:rsidR="00F12902" w:rsidRPr="00B17ABA">
        <w:t xml:space="preserve">ces (i.e., </w:t>
      </w:r>
      <w:r w:rsidR="00F12902" w:rsidRPr="00B17ABA">
        <w:rPr>
          <w:rFonts w:ascii="Courier New" w:hAnsi="Courier New" w:cs="Courier New"/>
          <w:sz w:val="20"/>
          <w:szCs w:val="20"/>
        </w:rPr>
        <w:t>C</w:t>
      </w:r>
      <w:r w:rsidRPr="00B17ABA">
        <w:rPr>
          <w:rFonts w:ascii="Courier New" w:hAnsi="Courier New" w:cs="Courier New"/>
          <w:sz w:val="20"/>
          <w:szCs w:val="20"/>
        </w:rPr>
        <w:t>umLTProb</w:t>
      </w:r>
      <w:r w:rsidR="00F12902" w:rsidRPr="009923E9">
        <w:t>,</w:t>
      </w:r>
      <w:r w:rsidR="00F12902" w:rsidRPr="00B17ABA">
        <w:rPr>
          <w:rFonts w:ascii="Courier New" w:hAnsi="Courier New" w:cs="Courier New"/>
        </w:rPr>
        <w:t xml:space="preserve"> </w:t>
      </w:r>
      <w:r w:rsidR="00F12902" w:rsidRPr="00B17ABA">
        <w:rPr>
          <w:rFonts w:ascii="Courier New" w:hAnsi="Courier New" w:cs="Courier New"/>
          <w:sz w:val="20"/>
          <w:szCs w:val="20"/>
        </w:rPr>
        <w:t>CumLTCost</w:t>
      </w:r>
      <w:r w:rsidR="00F12902" w:rsidRPr="00B17ABA">
        <w:rPr>
          <w:rFonts w:ascii="Courier New" w:hAnsi="Courier New" w:cs="Courier New"/>
        </w:rPr>
        <w:t xml:space="preserve"> </w:t>
      </w:r>
      <w:r w:rsidR="00F12902" w:rsidRPr="009923E9">
        <w:t>and</w:t>
      </w:r>
      <w:r w:rsidR="00F12902" w:rsidRPr="00B17ABA">
        <w:rPr>
          <w:rFonts w:ascii="Courier New" w:hAnsi="Courier New" w:cs="Courier New"/>
        </w:rPr>
        <w:t xml:space="preserve"> </w:t>
      </w:r>
      <w:r w:rsidR="00F12902" w:rsidRPr="00B17ABA">
        <w:rPr>
          <w:rFonts w:ascii="Courier New" w:hAnsi="Courier New" w:cs="Courier New"/>
          <w:sz w:val="20"/>
          <w:szCs w:val="20"/>
        </w:rPr>
        <w:t>CumLTQaly</w:t>
      </w:r>
      <w:r w:rsidR="00F12902" w:rsidRPr="009923E9">
        <w:t>)</w:t>
      </w:r>
      <w:r w:rsidR="00F12902" w:rsidRPr="00B17ABA">
        <w:t>,</w:t>
      </w:r>
      <w:r w:rsidRPr="00B17ABA">
        <w:rPr>
          <w:rFonts w:ascii="Courier New" w:hAnsi="Courier New" w:cs="Courier New"/>
        </w:rPr>
        <w:t xml:space="preserve"> </w:t>
      </w:r>
      <w:r w:rsidRPr="00B17ABA">
        <w:t>which included the transition probabilities</w:t>
      </w:r>
      <w:r w:rsidR="00F12902" w:rsidRPr="00B17ABA">
        <w:t xml:space="preserve"> and the long-term costs and QALYs</w:t>
      </w:r>
      <w:r w:rsidRPr="00B17ABA">
        <w:t xml:space="preserve"> from all patients who had a CVD or DM until </w:t>
      </w:r>
      <w:r w:rsidRPr="00B17ABA">
        <w:rPr>
          <w:rFonts w:ascii="Courier New" w:hAnsi="Courier New" w:cs="Courier New"/>
          <w:sz w:val="20"/>
          <w:szCs w:val="20"/>
        </w:rPr>
        <w:t>t</w:t>
      </w:r>
      <w:r w:rsidR="0091491E" w:rsidRPr="00B17ABA">
        <w:t xml:space="preserve">, </w:t>
      </w:r>
      <w:r w:rsidR="00F12902" w:rsidRPr="009923E9">
        <w:t>and</w:t>
      </w:r>
      <w:r w:rsidR="00F12902" w:rsidRPr="00B17ABA">
        <w:rPr>
          <w:rFonts w:ascii="Courier New" w:hAnsi="Courier New" w:cs="Courier New"/>
        </w:rPr>
        <w:t xml:space="preserve"> </w:t>
      </w:r>
      <w:r w:rsidRPr="00B17ABA">
        <w:t xml:space="preserve">updated as a new </w:t>
      </w:r>
      <w:r w:rsidR="0091491E" w:rsidRPr="00B17ABA">
        <w:t>cohort</w:t>
      </w:r>
      <w:r w:rsidRPr="00B17ABA">
        <w:t xml:space="preserve"> of patients moved into the long-term CVD model. </w:t>
      </w:r>
    </w:p>
    <w:p w:rsidR="00671158" w:rsidRPr="00B17ABA" w:rsidRDefault="00671158">
      <w:pPr>
        <w:jc w:val="both"/>
      </w:pPr>
      <w:r w:rsidRPr="00B17ABA">
        <w:t xml:space="preserve">Total costs and QALYs </w:t>
      </w:r>
      <w:r w:rsidR="001C3A40" w:rsidRPr="00B17ABA">
        <w:t xml:space="preserve">for </w:t>
      </w:r>
      <w:r w:rsidR="001C3A40" w:rsidRPr="009923E9">
        <w:rPr>
          <w:rFonts w:ascii="Courier New" w:hAnsi="Courier New" w:cs="Courier New"/>
        </w:rPr>
        <w:t>h</w:t>
      </w:r>
      <w:r w:rsidR="001C3A40" w:rsidRPr="00B17ABA">
        <w:t xml:space="preserve"> at </w:t>
      </w:r>
      <w:r w:rsidR="001C3A40" w:rsidRPr="009923E9">
        <w:rPr>
          <w:rFonts w:ascii="Courier New" w:hAnsi="Courier New" w:cs="Courier New"/>
        </w:rPr>
        <w:t>t</w:t>
      </w:r>
      <w:r w:rsidR="001C3A40" w:rsidRPr="00B17ABA">
        <w:t xml:space="preserve"> </w:t>
      </w:r>
      <w:r w:rsidRPr="00B17ABA">
        <w:t xml:space="preserve">are the sum of the costs and QALYs </w:t>
      </w:r>
      <w:r w:rsidR="001C3A40" w:rsidRPr="00B17ABA">
        <w:t xml:space="preserve">from the short-term drug switching model </w:t>
      </w:r>
      <w:r w:rsidRPr="00B17ABA">
        <w:t xml:space="preserve">and </w:t>
      </w:r>
      <w:r w:rsidR="001C3A40" w:rsidRPr="00B17ABA">
        <w:t xml:space="preserve">the long-term CVD model. </w:t>
      </w:r>
      <w:r w:rsidR="00F53F06" w:rsidRPr="00B17ABA">
        <w:t xml:space="preserve">The long-term costs and QALYs only referred to the costs and QALYs occurred </w:t>
      </w:r>
      <w:r w:rsidR="001C3A40" w:rsidRPr="00B17ABA">
        <w:t xml:space="preserve">from </w:t>
      </w:r>
      <w:r w:rsidR="001C3A40" w:rsidRPr="009923E9">
        <w:rPr>
          <w:rFonts w:ascii="Courier New" w:hAnsi="Courier New" w:cs="Courier New"/>
        </w:rPr>
        <w:t>h</w:t>
      </w:r>
      <w:r w:rsidR="001C3A40" w:rsidRPr="00B17ABA">
        <w:t xml:space="preserve"> at</w:t>
      </w:r>
      <w:r w:rsidR="00F53F06" w:rsidRPr="00B17ABA">
        <w:t xml:space="preserve"> </w:t>
      </w:r>
      <w:r w:rsidR="00F53F06" w:rsidRPr="009923E9">
        <w:rPr>
          <w:rFonts w:ascii="Courier New" w:hAnsi="Courier New" w:cs="Courier New"/>
        </w:rPr>
        <w:t>t</w:t>
      </w:r>
      <w:r w:rsidR="0091491E" w:rsidRPr="00B17ABA">
        <w:rPr>
          <w:rFonts w:ascii="Courier New" w:hAnsi="Courier New" w:cs="Courier New"/>
        </w:rPr>
        <w:t xml:space="preserve"> </w:t>
      </w:r>
      <w:r w:rsidR="0091491E" w:rsidRPr="00B17ABA">
        <w:t>during the drug switching period</w:t>
      </w:r>
      <w:r w:rsidR="00F53F06" w:rsidRPr="00B17ABA">
        <w:t xml:space="preserve">. At the </w:t>
      </w:r>
      <w:r w:rsidR="001C3A40" w:rsidRPr="00B17ABA">
        <w:t xml:space="preserve">last stage </w:t>
      </w:r>
      <w:r w:rsidR="00F53F06" w:rsidRPr="00B17ABA">
        <w:t>of the drug switching period</w:t>
      </w:r>
      <w:r w:rsidR="001C3A40" w:rsidRPr="00B17ABA">
        <w:t xml:space="preserve"> (i.e., </w:t>
      </w:r>
      <w:r w:rsidR="001C3A40" w:rsidRPr="009923E9">
        <w:rPr>
          <w:rFonts w:ascii="Courier New" w:hAnsi="Courier New" w:cs="Courier New"/>
        </w:rPr>
        <w:t>t</w:t>
      </w:r>
      <w:r w:rsidR="001C3A40" w:rsidRPr="00B17ABA">
        <w:t>=4)</w:t>
      </w:r>
      <w:r w:rsidR="00F53F06" w:rsidRPr="00B17ABA">
        <w:t>, the long-term costs and QALYs include</w:t>
      </w:r>
      <w:r w:rsidR="001C3A40" w:rsidRPr="00B17ABA">
        <w:t>d</w:t>
      </w:r>
      <w:r w:rsidR="00F53F06" w:rsidRPr="00B17ABA">
        <w:t xml:space="preserve"> all the costs from the end of the drug switching period to 100 years old. </w:t>
      </w:r>
    </w:p>
    <w:p w:rsidR="00FC3CD9" w:rsidRPr="00B17ABA" w:rsidRDefault="00FC3CD9" w:rsidP="00671158">
      <w:pPr>
        <w:jc w:val="both"/>
      </w:pPr>
    </w:p>
    <w:tbl>
      <w:tblPr>
        <w:tblStyle w:val="TableGrid"/>
        <w:tblW w:w="0" w:type="auto"/>
        <w:tblInd w:w="-34" w:type="dxa"/>
        <w:tblLook w:val="04A0" w:firstRow="1" w:lastRow="0" w:firstColumn="1" w:lastColumn="0" w:noHBand="0" w:noVBand="1"/>
      </w:tblPr>
      <w:tblGrid>
        <w:gridCol w:w="8470"/>
      </w:tblGrid>
      <w:tr w:rsidR="00006F9D" w:rsidRPr="00B17ABA" w:rsidTr="00005D63">
        <w:tc>
          <w:tcPr>
            <w:tcW w:w="9276" w:type="dxa"/>
          </w:tcPr>
          <w:p w:rsidR="007D170F" w:rsidRPr="00B17ABA" w:rsidRDefault="007D170F">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xml:space="preserve">% </w:t>
            </w:r>
            <w:r w:rsidR="001C3A40" w:rsidRPr="00B17ABA">
              <w:rPr>
                <w:rFonts w:ascii="Courier New" w:hAnsi="Courier New" w:cs="Courier New"/>
                <w:color w:val="228B22"/>
                <w:sz w:val="20"/>
                <w:szCs w:val="20"/>
              </w:rPr>
              <w:t>For the selected scenario, t</w:t>
            </w:r>
            <w:r w:rsidRPr="00B17ABA">
              <w:rPr>
                <w:rFonts w:ascii="Courier New" w:hAnsi="Courier New" w:cs="Courier New"/>
                <w:color w:val="228B22"/>
                <w:sz w:val="20"/>
                <w:szCs w:val="20"/>
              </w:rPr>
              <w:t xml:space="preserve">he function ‘EvModel’ provides the total net benefit of the </w:t>
            </w:r>
            <w:r w:rsidR="00B95A2F" w:rsidRPr="00B17ABA">
              <w:rPr>
                <w:rFonts w:ascii="Courier New" w:hAnsi="Courier New" w:cs="Courier New"/>
                <w:color w:val="228B22"/>
                <w:sz w:val="20"/>
                <w:szCs w:val="20"/>
              </w:rPr>
              <w:t xml:space="preserve">inputted </w:t>
            </w:r>
            <w:r w:rsidRPr="00B17ABA">
              <w:rPr>
                <w:rFonts w:ascii="Courier New" w:hAnsi="Courier New" w:cs="Courier New"/>
                <w:color w:val="228B22"/>
                <w:sz w:val="20"/>
                <w:szCs w:val="20"/>
              </w:rPr>
              <w:t>policy</w:t>
            </w:r>
            <w:r w:rsidR="00B95A2F" w:rsidRPr="00B17ABA">
              <w:rPr>
                <w:rFonts w:ascii="Courier New" w:hAnsi="Courier New" w:cs="Courier New"/>
                <w:color w:val="228B22"/>
                <w:sz w:val="20"/>
                <w:szCs w:val="20"/>
              </w:rPr>
              <w:t>.</w:t>
            </w:r>
            <w:r w:rsidR="001572EA" w:rsidRPr="00B17ABA">
              <w:rPr>
                <w:rFonts w:ascii="Courier New" w:hAnsi="Courier New" w:cs="Courier New"/>
                <w:color w:val="228B22"/>
                <w:sz w:val="20"/>
                <w:szCs w:val="20"/>
              </w:rPr>
              <w:t xml:space="preserve"> </w:t>
            </w:r>
          </w:p>
          <w:p w:rsidR="00006F9D" w:rsidRPr="009923E9" w:rsidRDefault="0091491E" w:rsidP="007D170F">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b/>
                <w:color w:val="0000FF"/>
                <w:sz w:val="20"/>
                <w:szCs w:val="20"/>
              </w:rPr>
              <w:t>F</w:t>
            </w:r>
            <w:r w:rsidRPr="00B17ABA">
              <w:rPr>
                <w:rFonts w:ascii="Courier New" w:hAnsi="Courier New" w:cs="Courier New"/>
                <w:b/>
                <w:color w:val="0000FF"/>
                <w:sz w:val="20"/>
                <w:szCs w:val="20"/>
              </w:rPr>
              <w:t xml:space="preserve">unction </w:t>
            </w:r>
            <w:r w:rsidR="007D170F" w:rsidRPr="009923E9">
              <w:rPr>
                <w:rFonts w:ascii="Courier New" w:hAnsi="Courier New" w:cs="Courier New"/>
                <w:sz w:val="20"/>
                <w:szCs w:val="20"/>
              </w:rPr>
              <w:t>[TNB] = EvModel(Policy</w:t>
            </w:r>
            <w:r w:rsidR="001572EA" w:rsidRPr="009923E9">
              <w:rPr>
                <w:rFonts w:ascii="Courier New" w:hAnsi="Courier New" w:cs="Courier New"/>
                <w:sz w:val="20"/>
                <w:szCs w:val="20"/>
              </w:rPr>
              <w:t>,Scenario</w:t>
            </w:r>
            <w:r w:rsidR="007D170F" w:rsidRPr="009923E9">
              <w:rPr>
                <w:rFonts w:ascii="Courier New" w:hAnsi="Courier New" w:cs="Courier New"/>
                <w:sz w:val="20"/>
                <w:szCs w:val="20"/>
              </w:rPr>
              <w:t>)</w:t>
            </w:r>
          </w:p>
          <w:p w:rsidR="001572EA" w:rsidRPr="00B17ABA" w:rsidRDefault="001572EA" w:rsidP="007D170F">
            <w:pPr>
              <w:autoSpaceDE w:val="0"/>
              <w:autoSpaceDN w:val="0"/>
              <w:adjustRightInd w:val="0"/>
              <w:spacing w:line="276" w:lineRule="auto"/>
              <w:ind w:firstLine="34"/>
              <w:rPr>
                <w:rFonts w:ascii="Courier New" w:hAnsi="Courier New" w:cs="Courier New"/>
                <w:color w:val="228B22"/>
                <w:sz w:val="20"/>
                <w:szCs w:val="20"/>
              </w:rPr>
            </w:pPr>
          </w:p>
          <w:p w:rsidR="001572EA" w:rsidRPr="00B17ABA" w:rsidRDefault="001572EA" w:rsidP="001572EA">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Redefine the key variables from the scenario.</w:t>
            </w:r>
          </w:p>
          <w:p w:rsidR="001572EA" w:rsidRPr="009923E9" w:rsidRDefault="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T = Scenario.drug</w:t>
            </w:r>
            <w:r w:rsidR="00395906" w:rsidRPr="00B17ABA">
              <w:rPr>
                <w:rFonts w:ascii="Courier New" w:hAnsi="Courier New" w:cs="Courier New"/>
                <w:sz w:val="20"/>
                <w:szCs w:val="20"/>
              </w:rPr>
              <w:t>_</w:t>
            </w:r>
            <w:r w:rsidRPr="009923E9">
              <w:rPr>
                <w:rFonts w:ascii="Courier New" w:hAnsi="Courier New" w:cs="Courier New"/>
                <w:sz w:val="20"/>
                <w:szCs w:val="20"/>
              </w:rPr>
              <w:t>switching_period;</w:t>
            </w:r>
            <w:r w:rsidR="001C3A40" w:rsidRPr="00B17ABA">
              <w:rPr>
                <w:rFonts w:ascii="Courier New" w:hAnsi="Courier New" w:cs="Courier New"/>
                <w:sz w:val="20"/>
                <w:szCs w:val="20"/>
              </w:rPr>
              <w:t xml:space="preserve"> </w:t>
            </w:r>
            <w:r w:rsidR="0091491E" w:rsidRPr="00B17ABA">
              <w:rPr>
                <w:rFonts w:ascii="Courier New" w:hAnsi="Courier New" w:cs="Courier New"/>
                <w:color w:val="228B22"/>
                <w:sz w:val="20"/>
                <w:szCs w:val="20"/>
              </w:rPr>
              <w:t>% Drug switching period.</w:t>
            </w:r>
          </w:p>
          <w:p w:rsidR="001572EA" w:rsidRPr="009923E9" w:rsidRDefault="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Age = Scenario.</w:t>
            </w:r>
            <w:r w:rsidR="00AE22D3" w:rsidRPr="00B17ABA">
              <w:rPr>
                <w:rFonts w:ascii="Courier New" w:hAnsi="Courier New" w:cs="Courier New"/>
                <w:sz w:val="20"/>
                <w:szCs w:val="20"/>
              </w:rPr>
              <w:t>i</w:t>
            </w:r>
            <w:r w:rsidRPr="009923E9">
              <w:rPr>
                <w:rFonts w:ascii="Courier New" w:hAnsi="Courier New" w:cs="Courier New"/>
                <w:sz w:val="20"/>
                <w:szCs w:val="20"/>
              </w:rPr>
              <w:t>nitial_</w:t>
            </w:r>
            <w:r w:rsidR="00AE22D3" w:rsidRPr="00B17ABA">
              <w:rPr>
                <w:rFonts w:ascii="Courier New" w:hAnsi="Courier New" w:cs="Courier New"/>
                <w:sz w:val="20"/>
                <w:szCs w:val="20"/>
              </w:rPr>
              <w:t>a</w:t>
            </w:r>
            <w:r w:rsidRPr="009923E9">
              <w:rPr>
                <w:rFonts w:ascii="Courier New" w:hAnsi="Courier New" w:cs="Courier New"/>
                <w:sz w:val="20"/>
                <w:szCs w:val="20"/>
              </w:rPr>
              <w:t>ge;</w:t>
            </w:r>
            <w:r w:rsidR="0091491E" w:rsidRPr="00B17ABA">
              <w:rPr>
                <w:rFonts w:ascii="Courier New" w:hAnsi="Courier New" w:cs="Courier New"/>
                <w:sz w:val="20"/>
                <w:szCs w:val="20"/>
              </w:rPr>
              <w:t xml:space="preserve"> </w:t>
            </w:r>
            <w:r w:rsidR="0091491E" w:rsidRPr="00B17ABA">
              <w:rPr>
                <w:rFonts w:ascii="Courier New" w:hAnsi="Courier New" w:cs="Courier New"/>
                <w:color w:val="228B22"/>
                <w:sz w:val="20"/>
                <w:szCs w:val="20"/>
              </w:rPr>
              <w:t>% Initial age.</w:t>
            </w:r>
          </w:p>
          <w:p w:rsidR="001572EA" w:rsidRPr="009923E9" w:rsidRDefault="001572EA">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sz w:val="20"/>
                <w:szCs w:val="20"/>
              </w:rPr>
              <w:t>i</w:t>
            </w:r>
            <w:r w:rsidRPr="009923E9">
              <w:rPr>
                <w:rFonts w:ascii="Courier New" w:hAnsi="Courier New" w:cs="Courier New"/>
                <w:sz w:val="20"/>
                <w:szCs w:val="20"/>
              </w:rPr>
              <w:t>SBP = Scenario.</w:t>
            </w:r>
            <w:r w:rsidR="00AE22D3" w:rsidRPr="00B17ABA">
              <w:rPr>
                <w:rFonts w:ascii="Courier New" w:hAnsi="Courier New" w:cs="Courier New"/>
                <w:sz w:val="20"/>
                <w:szCs w:val="20"/>
              </w:rPr>
              <w:t>i</w:t>
            </w:r>
            <w:r w:rsidRPr="00B17ABA">
              <w:rPr>
                <w:rFonts w:ascii="Courier New" w:hAnsi="Courier New" w:cs="Courier New"/>
                <w:sz w:val="20"/>
                <w:szCs w:val="20"/>
              </w:rPr>
              <w:t>nitial</w:t>
            </w:r>
            <w:r w:rsidRPr="009923E9">
              <w:rPr>
                <w:rFonts w:ascii="Courier New" w:hAnsi="Courier New" w:cs="Courier New"/>
                <w:sz w:val="20"/>
                <w:szCs w:val="20"/>
              </w:rPr>
              <w:t>_SBP;</w:t>
            </w:r>
            <w:r w:rsidR="0091491E" w:rsidRPr="00B17ABA">
              <w:rPr>
                <w:rFonts w:ascii="Courier New" w:hAnsi="Courier New" w:cs="Courier New"/>
                <w:sz w:val="20"/>
                <w:szCs w:val="20"/>
              </w:rPr>
              <w:t xml:space="preserve"> </w:t>
            </w:r>
            <w:r w:rsidR="0091491E" w:rsidRPr="00B17ABA">
              <w:rPr>
                <w:rFonts w:ascii="Courier New" w:hAnsi="Courier New" w:cs="Courier New"/>
                <w:color w:val="228B22"/>
                <w:sz w:val="20"/>
                <w:szCs w:val="20"/>
              </w:rPr>
              <w:t>% Initial SBP.</w:t>
            </w:r>
          </w:p>
          <w:p w:rsidR="001572EA" w:rsidRPr="009923E9" w:rsidRDefault="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cLength = Scenario.</w:t>
            </w:r>
            <w:r w:rsidR="00AE22D3" w:rsidRPr="00B17ABA">
              <w:rPr>
                <w:rFonts w:ascii="Courier New" w:hAnsi="Courier New" w:cs="Courier New"/>
                <w:sz w:val="20"/>
                <w:szCs w:val="20"/>
              </w:rPr>
              <w:t>c</w:t>
            </w:r>
            <w:r w:rsidRPr="009923E9">
              <w:rPr>
                <w:rFonts w:ascii="Courier New" w:hAnsi="Courier New" w:cs="Courier New"/>
                <w:sz w:val="20"/>
                <w:szCs w:val="20"/>
              </w:rPr>
              <w:t>ycle_</w:t>
            </w:r>
            <w:r w:rsidR="00AE22D3" w:rsidRPr="00B17ABA">
              <w:rPr>
                <w:rFonts w:ascii="Courier New" w:hAnsi="Courier New" w:cs="Courier New"/>
                <w:sz w:val="20"/>
                <w:szCs w:val="20"/>
              </w:rPr>
              <w:t>l</w:t>
            </w:r>
            <w:r w:rsidRPr="009923E9">
              <w:rPr>
                <w:rFonts w:ascii="Courier New" w:hAnsi="Courier New" w:cs="Courier New"/>
                <w:sz w:val="20"/>
                <w:szCs w:val="20"/>
              </w:rPr>
              <w:t xml:space="preserve">ength; </w:t>
            </w:r>
            <w:r w:rsidR="0091491E" w:rsidRPr="00B17ABA">
              <w:rPr>
                <w:rFonts w:ascii="Courier New" w:hAnsi="Courier New" w:cs="Courier New"/>
                <w:color w:val="228B22"/>
                <w:sz w:val="20"/>
                <w:szCs w:val="20"/>
              </w:rPr>
              <w:t>% Cycle length.</w:t>
            </w:r>
          </w:p>
          <w:p w:rsidR="001572EA" w:rsidRPr="009923E9" w:rsidRDefault="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Sample = Scenario.</w:t>
            </w:r>
            <w:r w:rsidR="00AE22D3" w:rsidRPr="00B17ABA">
              <w:rPr>
                <w:rFonts w:ascii="Courier New" w:hAnsi="Courier New" w:cs="Courier New"/>
                <w:sz w:val="20"/>
                <w:szCs w:val="20"/>
              </w:rPr>
              <w:t>n</w:t>
            </w:r>
            <w:r w:rsidRPr="009923E9">
              <w:rPr>
                <w:rFonts w:ascii="Courier New" w:hAnsi="Courier New" w:cs="Courier New"/>
                <w:sz w:val="20"/>
                <w:szCs w:val="20"/>
              </w:rPr>
              <w:t>umber_of_</w:t>
            </w:r>
            <w:r w:rsidR="00AE22D3" w:rsidRPr="00B17ABA">
              <w:rPr>
                <w:rFonts w:ascii="Courier New" w:hAnsi="Courier New" w:cs="Courier New"/>
                <w:sz w:val="20"/>
                <w:szCs w:val="20"/>
              </w:rPr>
              <w:t>r</w:t>
            </w:r>
            <w:r w:rsidRPr="009923E9">
              <w:rPr>
                <w:rFonts w:ascii="Courier New" w:hAnsi="Courier New" w:cs="Courier New"/>
                <w:sz w:val="20"/>
                <w:szCs w:val="20"/>
              </w:rPr>
              <w:t>epetitions;</w:t>
            </w:r>
            <w:r w:rsidR="0091491E" w:rsidRPr="00B17ABA">
              <w:rPr>
                <w:rFonts w:ascii="Courier New" w:hAnsi="Courier New" w:cs="Courier New"/>
                <w:sz w:val="20"/>
                <w:szCs w:val="20"/>
              </w:rPr>
              <w:t xml:space="preserve"> </w:t>
            </w:r>
            <w:r w:rsidR="0091491E" w:rsidRPr="00B17ABA">
              <w:rPr>
                <w:rFonts w:ascii="Courier New" w:hAnsi="Courier New" w:cs="Courier New"/>
                <w:color w:val="228B22"/>
                <w:sz w:val="20"/>
                <w:szCs w:val="20"/>
              </w:rPr>
              <w:t>% The no. of PSA runs.</w:t>
            </w:r>
          </w:p>
          <w:p w:rsidR="001572EA" w:rsidRPr="00B17ABA" w:rsidRDefault="001572EA" w:rsidP="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WTP = Scenario.WTP;</w:t>
            </w:r>
            <w:r w:rsidR="0091491E" w:rsidRPr="00B17ABA">
              <w:rPr>
                <w:rFonts w:ascii="Courier New" w:hAnsi="Courier New" w:cs="Courier New"/>
                <w:sz w:val="20"/>
                <w:szCs w:val="20"/>
              </w:rPr>
              <w:t xml:space="preserve"> </w:t>
            </w:r>
            <w:r w:rsidR="0091491E" w:rsidRPr="00B17ABA">
              <w:rPr>
                <w:rFonts w:ascii="Courier New" w:hAnsi="Courier New" w:cs="Courier New"/>
                <w:color w:val="228B22"/>
                <w:sz w:val="20"/>
                <w:szCs w:val="20"/>
              </w:rPr>
              <w:t>% Willingness-to-pay.</w:t>
            </w:r>
          </w:p>
          <w:p w:rsidR="001572EA" w:rsidRPr="009923E9" w:rsidRDefault="001572EA" w:rsidP="001572EA">
            <w:pPr>
              <w:autoSpaceDE w:val="0"/>
              <w:autoSpaceDN w:val="0"/>
              <w:adjustRightInd w:val="0"/>
              <w:spacing w:line="276" w:lineRule="auto"/>
              <w:ind w:firstLine="34"/>
              <w:rPr>
                <w:rFonts w:ascii="Courier New" w:hAnsi="Courier New" w:cs="Courier New"/>
                <w:sz w:val="20"/>
                <w:szCs w:val="20"/>
              </w:rPr>
            </w:pPr>
          </w:p>
          <w:p w:rsidR="001572EA" w:rsidRPr="00B17ABA" w:rsidRDefault="001572EA">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Generate the decision tree by the scenario defined.</w:t>
            </w:r>
          </w:p>
          <w:p w:rsidR="001572EA" w:rsidRPr="00B17ABA" w:rsidRDefault="001572EA" w:rsidP="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dTree = TreeGenerator(Scenario);</w:t>
            </w:r>
          </w:p>
          <w:p w:rsidR="00AE22D3" w:rsidRPr="00B17ABA" w:rsidRDefault="00AE22D3" w:rsidP="001572EA">
            <w:pPr>
              <w:autoSpaceDE w:val="0"/>
              <w:autoSpaceDN w:val="0"/>
              <w:adjustRightInd w:val="0"/>
              <w:spacing w:line="276" w:lineRule="auto"/>
              <w:ind w:firstLine="34"/>
              <w:rPr>
                <w:rFonts w:ascii="Courier New" w:hAnsi="Courier New" w:cs="Courier New"/>
                <w:sz w:val="20"/>
                <w:szCs w:val="20"/>
              </w:rPr>
            </w:pPr>
          </w:p>
          <w:p w:rsidR="001572EA" w:rsidRPr="00B17ABA" w:rsidRDefault="00AE22D3">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color w:val="228B22"/>
                <w:sz w:val="20"/>
                <w:szCs w:val="20"/>
              </w:rPr>
              <w:t xml:space="preserve">% Generate the </w:t>
            </w:r>
            <w:r w:rsidR="001C3A40" w:rsidRPr="00B17ABA">
              <w:rPr>
                <w:rFonts w:ascii="Courier New" w:hAnsi="Courier New" w:cs="Courier New"/>
                <w:color w:val="228B22"/>
                <w:sz w:val="20"/>
                <w:szCs w:val="20"/>
              </w:rPr>
              <w:t>index of the location of the drug used for h at t, where a</w:t>
            </w:r>
            <w:r w:rsidRPr="00B17ABA">
              <w:rPr>
                <w:rFonts w:ascii="Courier New" w:hAnsi="Courier New" w:cs="Courier New"/>
                <w:color w:val="228B22"/>
                <w:sz w:val="20"/>
                <w:szCs w:val="20"/>
              </w:rPr>
              <w:t xml:space="preserve"> specific </w:t>
            </w:r>
            <w:r w:rsidR="001C3A40" w:rsidRPr="00B17ABA">
              <w:rPr>
                <w:rFonts w:ascii="Courier New" w:hAnsi="Courier New" w:cs="Courier New"/>
                <w:color w:val="228B22"/>
                <w:sz w:val="20"/>
                <w:szCs w:val="20"/>
              </w:rPr>
              <w:t>policy is given</w:t>
            </w:r>
            <w:r w:rsidRPr="00B17ABA">
              <w:rPr>
                <w:rFonts w:ascii="Courier New" w:hAnsi="Courier New" w:cs="Courier New"/>
                <w:color w:val="228B22"/>
                <w:sz w:val="20"/>
                <w:szCs w:val="20"/>
              </w:rPr>
              <w:t>.</w:t>
            </w:r>
            <w:r w:rsidR="001572EA" w:rsidRPr="00B17ABA">
              <w:rPr>
                <w:rFonts w:ascii="Courier New" w:hAnsi="Courier New" w:cs="Courier New"/>
                <w:sz w:val="20"/>
                <w:szCs w:val="20"/>
              </w:rPr>
              <w:t xml:space="preserve"> </w:t>
            </w:r>
          </w:p>
          <w:p w:rsidR="001572EA" w:rsidRPr="00B17ABA" w:rsidRDefault="00AE22D3">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sz w:val="20"/>
                <w:szCs w:val="20"/>
              </w:rPr>
              <w:t>DrugIdx = VarsGenerator(dTree);</w:t>
            </w:r>
          </w:p>
          <w:p w:rsidR="00AE22D3" w:rsidRPr="00B17ABA" w:rsidRDefault="00AE22D3">
            <w:pPr>
              <w:autoSpaceDE w:val="0"/>
              <w:autoSpaceDN w:val="0"/>
              <w:adjustRightInd w:val="0"/>
              <w:spacing w:line="276" w:lineRule="auto"/>
              <w:ind w:firstLine="34"/>
              <w:rPr>
                <w:rFonts w:ascii="Courier New" w:hAnsi="Courier New" w:cs="Courier New"/>
                <w:sz w:val="20"/>
                <w:szCs w:val="20"/>
              </w:rPr>
            </w:pPr>
          </w:p>
          <w:p w:rsidR="00AE22D3" w:rsidRPr="00B17ABA" w:rsidRDefault="00AE22D3">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Generate whether a maintenance therapy is used, if so, how long the maintenance therapy has been used.</w:t>
            </w:r>
          </w:p>
          <w:p w:rsidR="00AE22D3" w:rsidRPr="009923E9" w:rsidRDefault="00AE22D3">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sz w:val="20"/>
                <w:szCs w:val="20"/>
              </w:rPr>
              <w:t>Maintenance = MTGenerator(dTree);</w:t>
            </w:r>
          </w:p>
          <w:p w:rsidR="001572EA" w:rsidRPr="00B17ABA" w:rsidRDefault="001572EA" w:rsidP="001572EA">
            <w:pPr>
              <w:autoSpaceDE w:val="0"/>
              <w:autoSpaceDN w:val="0"/>
              <w:adjustRightInd w:val="0"/>
              <w:spacing w:line="276" w:lineRule="auto"/>
              <w:ind w:firstLine="34"/>
              <w:rPr>
                <w:rFonts w:ascii="Courier New" w:hAnsi="Courier New" w:cs="Courier New"/>
                <w:color w:val="228B22"/>
                <w:sz w:val="20"/>
                <w:szCs w:val="20"/>
              </w:rPr>
            </w:pPr>
          </w:p>
          <w:p w:rsidR="00AE22D3" w:rsidRPr="009923E9" w:rsidRDefault="00AE22D3">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color w:val="228B22"/>
                <w:sz w:val="20"/>
                <w:szCs w:val="20"/>
              </w:rPr>
              <w:t xml:space="preserve">% </w:t>
            </w:r>
            <w:r w:rsidR="0091491E" w:rsidRPr="00B17ABA">
              <w:rPr>
                <w:rFonts w:ascii="Courier New" w:hAnsi="Courier New" w:cs="Courier New"/>
                <w:color w:val="228B22"/>
                <w:sz w:val="20"/>
                <w:szCs w:val="20"/>
              </w:rPr>
              <w:t>Defined the m</w:t>
            </w:r>
            <w:r w:rsidRPr="00B17ABA">
              <w:rPr>
                <w:rFonts w:ascii="Courier New" w:hAnsi="Courier New" w:cs="Courier New"/>
                <w:color w:val="228B22"/>
                <w:sz w:val="20"/>
                <w:szCs w:val="20"/>
              </w:rPr>
              <w:t xml:space="preserve">emory variables for the use in the next period. </w:t>
            </w:r>
          </w:p>
          <w:p w:rsidR="00395906" w:rsidRPr="009923E9" w:rsidRDefault="00395906" w:rsidP="00395906">
            <w:pPr>
              <w:autoSpaceDE w:val="0"/>
              <w:autoSpaceDN w:val="0"/>
              <w:adjustRightInd w:val="0"/>
              <w:spacing w:line="276" w:lineRule="auto"/>
              <w:ind w:firstLine="34"/>
              <w:rPr>
                <w:rFonts w:ascii="Courier New" w:hAnsi="Courier New" w:cs="Courier New"/>
                <w:color w:val="228B22"/>
                <w:sz w:val="20"/>
                <w:szCs w:val="20"/>
              </w:rPr>
            </w:pPr>
            <w:r w:rsidRPr="009923E9">
              <w:rPr>
                <w:rFonts w:ascii="Courier New" w:hAnsi="Courier New" w:cs="Courier New"/>
                <w:sz w:val="20"/>
                <w:szCs w:val="20"/>
              </w:rPr>
              <w:t xml:space="preserve">pTrtSux = zeros(size(dTree,1),T); </w:t>
            </w:r>
            <w:r w:rsidR="001C3A40" w:rsidRPr="00B17ABA">
              <w:rPr>
                <w:rFonts w:ascii="Courier New" w:hAnsi="Courier New" w:cs="Courier New"/>
                <w:color w:val="228B22"/>
                <w:sz w:val="20"/>
                <w:szCs w:val="20"/>
              </w:rPr>
              <w:t>% Treatment success rate.</w:t>
            </w:r>
          </w:p>
          <w:p w:rsidR="001572EA" w:rsidRPr="009923E9" w:rsidRDefault="001572EA">
            <w:pPr>
              <w:autoSpaceDE w:val="0"/>
              <w:autoSpaceDN w:val="0"/>
              <w:adjustRightInd w:val="0"/>
              <w:spacing w:line="276" w:lineRule="auto"/>
              <w:ind w:firstLine="34"/>
              <w:rPr>
                <w:rFonts w:ascii="Courier New" w:hAnsi="Courier New" w:cs="Courier New"/>
                <w:color w:val="228B22"/>
                <w:sz w:val="20"/>
                <w:szCs w:val="20"/>
              </w:rPr>
            </w:pPr>
            <w:r w:rsidRPr="009923E9">
              <w:rPr>
                <w:rFonts w:ascii="Courier New" w:hAnsi="Courier New" w:cs="Courier New"/>
                <w:sz w:val="20"/>
                <w:szCs w:val="20"/>
              </w:rPr>
              <w:t xml:space="preserve">SBP = zeros(size(dTree,1),T); SBP(1,1) = iSBP; </w:t>
            </w:r>
            <w:r w:rsidR="001C3A40" w:rsidRPr="009923E9">
              <w:rPr>
                <w:rFonts w:ascii="Courier New" w:hAnsi="Courier New" w:cs="Courier New"/>
                <w:color w:val="228B22"/>
                <w:sz w:val="20"/>
                <w:szCs w:val="20"/>
              </w:rPr>
              <w:t>% SBP</w:t>
            </w:r>
          </w:p>
          <w:p w:rsidR="001572EA" w:rsidRPr="009923E9" w:rsidRDefault="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lastRenderedPageBreak/>
              <w:t xml:space="preserve">SBPSD = zeros(size(dTree,1),T); SBPSD(1,1) = 21.1; </w:t>
            </w:r>
            <w:r w:rsidR="001C3A40" w:rsidRPr="009923E9">
              <w:rPr>
                <w:rFonts w:ascii="Courier New" w:hAnsi="Courier New" w:cs="Courier New"/>
                <w:color w:val="228B22"/>
                <w:sz w:val="20"/>
                <w:szCs w:val="20"/>
              </w:rPr>
              <w:t>% The SD of SBP.</w:t>
            </w:r>
          </w:p>
          <w:p w:rsidR="00AE22D3" w:rsidRPr="009923E9" w:rsidRDefault="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 xml:space="preserve">pCVD = zeros(size(dTree,1),T+1); </w:t>
            </w:r>
            <w:r w:rsidR="001C3A40" w:rsidRPr="00B17ABA">
              <w:rPr>
                <w:rFonts w:ascii="Courier New" w:hAnsi="Courier New" w:cs="Courier New"/>
                <w:color w:val="228B22"/>
                <w:sz w:val="20"/>
                <w:szCs w:val="20"/>
              </w:rPr>
              <w:t>% The probability of CVDs.</w:t>
            </w:r>
          </w:p>
          <w:p w:rsidR="001572EA" w:rsidRPr="00B17ABA" w:rsidRDefault="001572EA">
            <w:pPr>
              <w:autoSpaceDE w:val="0"/>
              <w:autoSpaceDN w:val="0"/>
              <w:adjustRightInd w:val="0"/>
              <w:spacing w:line="276" w:lineRule="auto"/>
              <w:ind w:firstLine="34"/>
              <w:rPr>
                <w:rFonts w:ascii="Courier New" w:hAnsi="Courier New" w:cs="Courier New"/>
                <w:color w:val="228B22"/>
                <w:sz w:val="20"/>
                <w:szCs w:val="20"/>
              </w:rPr>
            </w:pPr>
            <w:r w:rsidRPr="009923E9">
              <w:rPr>
                <w:rFonts w:ascii="Courier New" w:hAnsi="Courier New" w:cs="Courier New"/>
                <w:sz w:val="20"/>
                <w:szCs w:val="20"/>
              </w:rPr>
              <w:t xml:space="preserve">pHF = zeros(size(dTree,1),T+1); </w:t>
            </w:r>
            <w:r w:rsidR="001C3A40" w:rsidRPr="00B17ABA">
              <w:rPr>
                <w:rFonts w:ascii="Courier New" w:hAnsi="Courier New" w:cs="Courier New"/>
                <w:color w:val="228B22"/>
                <w:sz w:val="20"/>
                <w:szCs w:val="20"/>
              </w:rPr>
              <w:t>% The probability of HF.</w:t>
            </w:r>
          </w:p>
          <w:p w:rsidR="001572EA" w:rsidRPr="009923E9" w:rsidRDefault="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 xml:space="preserve">pDM = zeros(size(dTree,1),T+1); </w:t>
            </w:r>
            <w:r w:rsidR="001C3A40" w:rsidRPr="00B17ABA">
              <w:rPr>
                <w:rFonts w:ascii="Courier New" w:hAnsi="Courier New" w:cs="Courier New"/>
                <w:color w:val="228B22"/>
                <w:sz w:val="20"/>
                <w:szCs w:val="20"/>
              </w:rPr>
              <w:t>% The probability of DM.</w:t>
            </w:r>
          </w:p>
          <w:p w:rsidR="00395906" w:rsidRPr="009923E9" w:rsidRDefault="00395906" w:rsidP="00395906">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 xml:space="preserve">pAE = zeros(size(dTree,1),T); </w:t>
            </w:r>
            <w:r w:rsidR="001C3A40" w:rsidRPr="00B17ABA">
              <w:rPr>
                <w:rFonts w:ascii="Courier New" w:hAnsi="Courier New" w:cs="Courier New"/>
                <w:color w:val="228B22"/>
                <w:sz w:val="20"/>
                <w:szCs w:val="20"/>
              </w:rPr>
              <w:t>% The probability of AEs.</w:t>
            </w:r>
          </w:p>
          <w:p w:rsidR="005A0E1A" w:rsidRPr="009923E9" w:rsidRDefault="005A0E1A">
            <w:pPr>
              <w:autoSpaceDE w:val="0"/>
              <w:autoSpaceDN w:val="0"/>
              <w:adjustRightInd w:val="0"/>
              <w:spacing w:line="276" w:lineRule="auto"/>
              <w:ind w:firstLine="34"/>
              <w:rPr>
                <w:rFonts w:ascii="Courier New" w:hAnsi="Courier New" w:cs="Courier New"/>
                <w:sz w:val="20"/>
                <w:szCs w:val="20"/>
              </w:rPr>
            </w:pPr>
          </w:p>
          <w:p w:rsidR="001C3A40" w:rsidRPr="00B17ABA" w:rsidRDefault="001C3A40" w:rsidP="001C3A40">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xml:space="preserve">% </w:t>
            </w:r>
            <w:r w:rsidR="0091491E" w:rsidRPr="00B17ABA">
              <w:rPr>
                <w:rFonts w:ascii="Courier New" w:hAnsi="Courier New" w:cs="Courier New"/>
                <w:color w:val="228B22"/>
                <w:sz w:val="20"/>
                <w:szCs w:val="20"/>
              </w:rPr>
              <w:t>Initialise t</w:t>
            </w:r>
            <w:r w:rsidRPr="00B17ABA">
              <w:rPr>
                <w:rFonts w:ascii="Courier New" w:hAnsi="Courier New" w:cs="Courier New"/>
                <w:color w:val="228B22"/>
                <w:sz w:val="20"/>
                <w:szCs w:val="20"/>
              </w:rPr>
              <w:t xml:space="preserve">he state transition </w:t>
            </w:r>
            <w:r w:rsidR="0091491E" w:rsidRPr="00B17ABA">
              <w:rPr>
                <w:rFonts w:ascii="Courier New" w:hAnsi="Courier New" w:cs="Courier New"/>
                <w:color w:val="228B22"/>
                <w:sz w:val="20"/>
                <w:szCs w:val="20"/>
              </w:rPr>
              <w:t>matrix</w:t>
            </w:r>
            <w:r w:rsidRPr="00B17ABA">
              <w:rPr>
                <w:rFonts w:ascii="Courier New" w:hAnsi="Courier New" w:cs="Courier New"/>
                <w:color w:val="228B22"/>
                <w:sz w:val="20"/>
                <w:szCs w:val="20"/>
              </w:rPr>
              <w:t xml:space="preserve"> for the patients who stay in the short-term drug switching model. </w:t>
            </w:r>
          </w:p>
          <w:p w:rsidR="001C3A40" w:rsidRPr="00B17ABA" w:rsidRDefault="001C3A40" w:rsidP="001C3A40">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sz w:val="20"/>
                <w:szCs w:val="20"/>
              </w:rPr>
              <w:t>pDizPath = zeros(size(dTree,1),T+1); pDizPath(1,1)</w:t>
            </w:r>
            <w:r w:rsidR="0091491E" w:rsidRPr="00B17ABA">
              <w:rPr>
                <w:rFonts w:ascii="Courier New" w:hAnsi="Courier New" w:cs="Courier New"/>
                <w:sz w:val="20"/>
                <w:szCs w:val="20"/>
              </w:rPr>
              <w:t xml:space="preserve"> </w:t>
            </w:r>
            <w:r w:rsidRPr="00B17ABA">
              <w:rPr>
                <w:rFonts w:ascii="Courier New" w:hAnsi="Courier New" w:cs="Courier New"/>
                <w:sz w:val="20"/>
                <w:szCs w:val="20"/>
              </w:rPr>
              <w:t>=</w:t>
            </w:r>
            <w:r w:rsidR="0091491E" w:rsidRPr="00B17ABA">
              <w:rPr>
                <w:rFonts w:ascii="Courier New" w:hAnsi="Courier New" w:cs="Courier New"/>
                <w:sz w:val="20"/>
                <w:szCs w:val="20"/>
              </w:rPr>
              <w:t xml:space="preserve"> </w:t>
            </w:r>
            <w:r w:rsidRPr="00B17ABA">
              <w:rPr>
                <w:rFonts w:ascii="Courier New" w:hAnsi="Courier New" w:cs="Courier New"/>
                <w:sz w:val="20"/>
                <w:szCs w:val="20"/>
              </w:rPr>
              <w:t xml:space="preserve">1; </w:t>
            </w:r>
          </w:p>
          <w:p w:rsidR="001C3A40" w:rsidRPr="00B17ABA" w:rsidRDefault="001C3A40">
            <w:pPr>
              <w:autoSpaceDE w:val="0"/>
              <w:autoSpaceDN w:val="0"/>
              <w:adjustRightInd w:val="0"/>
              <w:spacing w:line="276" w:lineRule="auto"/>
              <w:ind w:firstLine="34"/>
              <w:rPr>
                <w:rFonts w:ascii="Courier New" w:hAnsi="Courier New" w:cs="Courier New"/>
                <w:color w:val="228B22"/>
                <w:sz w:val="20"/>
                <w:szCs w:val="20"/>
              </w:rPr>
            </w:pPr>
          </w:p>
          <w:p w:rsidR="006A2DED" w:rsidRPr="00B17ABA" w:rsidRDefault="006A2DED" w:rsidP="006A2DED">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xml:space="preserve">% </w:t>
            </w:r>
            <w:r w:rsidR="00987A09" w:rsidRPr="00B17ABA">
              <w:rPr>
                <w:rFonts w:ascii="Courier New" w:hAnsi="Courier New" w:cs="Courier New"/>
                <w:color w:val="228B22"/>
                <w:sz w:val="20"/>
                <w:szCs w:val="20"/>
              </w:rPr>
              <w:t>Initialise the matrices for the s</w:t>
            </w:r>
            <w:r w:rsidRPr="00B17ABA">
              <w:rPr>
                <w:rFonts w:ascii="Courier New" w:hAnsi="Courier New" w:cs="Courier New"/>
                <w:color w:val="228B22"/>
                <w:sz w:val="20"/>
                <w:szCs w:val="20"/>
              </w:rPr>
              <w:t>hort-term costs and QALYs calculated from h at t.</w:t>
            </w:r>
          </w:p>
          <w:p w:rsidR="006A2DED" w:rsidRPr="00B17ABA" w:rsidRDefault="006A2DED" w:rsidP="006A2DED">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sz w:val="20"/>
                <w:szCs w:val="20"/>
              </w:rPr>
              <w:t xml:space="preserve">STCosts = zeros(size(dTree,1),T); </w:t>
            </w:r>
          </w:p>
          <w:p w:rsidR="006A2DED" w:rsidRPr="00B17ABA" w:rsidRDefault="006A2DED" w:rsidP="006A2DED">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sz w:val="20"/>
                <w:szCs w:val="20"/>
              </w:rPr>
              <w:t xml:space="preserve">STQALYs = zeros(size(dTree,1),T); </w:t>
            </w:r>
          </w:p>
          <w:p w:rsidR="006A2DED" w:rsidRPr="00B17ABA" w:rsidRDefault="006A2DED">
            <w:pPr>
              <w:autoSpaceDE w:val="0"/>
              <w:autoSpaceDN w:val="0"/>
              <w:adjustRightInd w:val="0"/>
              <w:spacing w:line="276" w:lineRule="auto"/>
              <w:ind w:firstLine="34"/>
              <w:rPr>
                <w:rFonts w:ascii="Courier New" w:hAnsi="Courier New" w:cs="Courier New"/>
                <w:color w:val="228B22"/>
                <w:sz w:val="20"/>
                <w:szCs w:val="20"/>
              </w:rPr>
            </w:pPr>
          </w:p>
          <w:p w:rsidR="001C3A40" w:rsidRPr="00B17ABA" w:rsidRDefault="001C3A40" w:rsidP="001C3A40">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Each group of patients who move to the long-term CVD model from h at t has their own matrices for the long-term state transition probabilities</w:t>
            </w:r>
            <w:r w:rsidR="006A2DED" w:rsidRPr="00B17ABA">
              <w:rPr>
                <w:rFonts w:ascii="Courier New" w:hAnsi="Courier New" w:cs="Courier New"/>
                <w:color w:val="228B22"/>
                <w:sz w:val="20"/>
                <w:szCs w:val="20"/>
              </w:rPr>
              <w:t xml:space="preserve">, </w:t>
            </w:r>
            <w:r w:rsidRPr="00B17ABA">
              <w:rPr>
                <w:rFonts w:ascii="Courier New" w:hAnsi="Courier New" w:cs="Courier New"/>
                <w:color w:val="228B22"/>
                <w:sz w:val="20"/>
                <w:szCs w:val="20"/>
              </w:rPr>
              <w:t>costs and QALYs.</w:t>
            </w:r>
          </w:p>
          <w:p w:rsidR="006A2DED" w:rsidRPr="00B17ABA" w:rsidRDefault="006A2DED" w:rsidP="006A2DED">
            <w:pPr>
              <w:autoSpaceDE w:val="0"/>
              <w:autoSpaceDN w:val="0"/>
              <w:adjustRightInd w:val="0"/>
              <w:spacing w:line="276" w:lineRule="auto"/>
              <w:ind w:firstLine="34"/>
              <w:rPr>
                <w:rFonts w:ascii="Courier New" w:hAnsi="Courier New" w:cs="Courier New"/>
                <w:color w:val="000000"/>
                <w:sz w:val="20"/>
                <w:szCs w:val="20"/>
                <w:lang w:val="fr-FR"/>
              </w:rPr>
            </w:pPr>
            <w:r w:rsidRPr="00B17ABA">
              <w:rPr>
                <w:rFonts w:ascii="Courier New" w:hAnsi="Courier New" w:cs="Courier New"/>
                <w:sz w:val="20"/>
                <w:szCs w:val="20"/>
                <w:lang w:val="fr-FR"/>
              </w:rPr>
              <w:t>LTProb = cell(t,h);</w:t>
            </w:r>
          </w:p>
          <w:p w:rsidR="001C3A40" w:rsidRPr="00B17ABA" w:rsidRDefault="001C3A40" w:rsidP="001C3A40">
            <w:pPr>
              <w:autoSpaceDE w:val="0"/>
              <w:autoSpaceDN w:val="0"/>
              <w:adjustRightInd w:val="0"/>
              <w:spacing w:line="276" w:lineRule="auto"/>
              <w:ind w:firstLine="34"/>
              <w:rPr>
                <w:rFonts w:ascii="Courier New" w:hAnsi="Courier New" w:cs="Courier New"/>
                <w:color w:val="000000"/>
                <w:sz w:val="20"/>
                <w:szCs w:val="20"/>
                <w:lang w:val="fr-FR"/>
              </w:rPr>
            </w:pPr>
            <w:r w:rsidRPr="00B17ABA">
              <w:rPr>
                <w:rFonts w:ascii="Courier New" w:hAnsi="Courier New" w:cs="Courier New"/>
                <w:sz w:val="20"/>
                <w:szCs w:val="20"/>
                <w:lang w:val="fr-FR"/>
              </w:rPr>
              <w:t>LTCost = cell(</w:t>
            </w:r>
            <w:r w:rsidRPr="00B17ABA">
              <w:rPr>
                <w:rFonts w:ascii="Courier New" w:hAnsi="Courier New" w:cs="Courier New"/>
                <w:color w:val="000000"/>
                <w:sz w:val="20"/>
                <w:szCs w:val="20"/>
                <w:lang w:val="fr-FR"/>
              </w:rPr>
              <w:t>t,h);</w:t>
            </w:r>
          </w:p>
          <w:p w:rsidR="001C3A40" w:rsidRPr="00B17ABA" w:rsidRDefault="001C3A40" w:rsidP="001C3A40">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sz w:val="20"/>
                <w:szCs w:val="20"/>
              </w:rPr>
              <w:t>LTQaly = cell(t,h);</w:t>
            </w:r>
          </w:p>
          <w:p w:rsidR="001C3A40" w:rsidRPr="00B17ABA" w:rsidRDefault="001C3A40" w:rsidP="001C3A40">
            <w:pPr>
              <w:autoSpaceDE w:val="0"/>
              <w:autoSpaceDN w:val="0"/>
              <w:adjustRightInd w:val="0"/>
              <w:spacing w:line="276" w:lineRule="auto"/>
              <w:ind w:firstLine="34"/>
              <w:rPr>
                <w:rFonts w:ascii="Courier New" w:hAnsi="Courier New" w:cs="Courier New"/>
                <w:color w:val="228B22"/>
                <w:sz w:val="20"/>
                <w:szCs w:val="20"/>
              </w:rPr>
            </w:pPr>
          </w:p>
          <w:p w:rsidR="001C3A40" w:rsidRPr="00B17ABA" w:rsidRDefault="001C3A40" w:rsidP="001C3A40">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xml:space="preserve">% </w:t>
            </w:r>
            <w:r w:rsidR="0091491E" w:rsidRPr="00B17ABA">
              <w:rPr>
                <w:rFonts w:ascii="Courier New" w:hAnsi="Courier New" w:cs="Courier New"/>
                <w:color w:val="228B22"/>
                <w:sz w:val="20"/>
                <w:szCs w:val="20"/>
              </w:rPr>
              <w:t>T</w:t>
            </w:r>
            <w:r w:rsidR="006A2DED" w:rsidRPr="00B17ABA">
              <w:rPr>
                <w:rFonts w:ascii="Courier New" w:hAnsi="Courier New" w:cs="Courier New"/>
                <w:color w:val="228B22"/>
                <w:sz w:val="20"/>
                <w:szCs w:val="20"/>
              </w:rPr>
              <w:t xml:space="preserve">he cumulated </w:t>
            </w:r>
            <w:r w:rsidRPr="00B17ABA">
              <w:rPr>
                <w:rFonts w:ascii="Courier New" w:hAnsi="Courier New" w:cs="Courier New"/>
                <w:color w:val="228B22"/>
                <w:sz w:val="20"/>
                <w:szCs w:val="20"/>
              </w:rPr>
              <w:t>state transition probabilities</w:t>
            </w:r>
            <w:r w:rsidR="006A2DED" w:rsidRPr="00B17ABA">
              <w:rPr>
                <w:rFonts w:ascii="Courier New" w:hAnsi="Courier New" w:cs="Courier New"/>
                <w:color w:val="228B22"/>
                <w:sz w:val="20"/>
                <w:szCs w:val="20"/>
              </w:rPr>
              <w:t xml:space="preserve">, costs and QALYs </w:t>
            </w:r>
            <w:r w:rsidRPr="00B17ABA">
              <w:rPr>
                <w:rFonts w:ascii="Courier New" w:hAnsi="Courier New" w:cs="Courier New"/>
                <w:color w:val="228B22"/>
                <w:sz w:val="20"/>
                <w:szCs w:val="20"/>
              </w:rPr>
              <w:t xml:space="preserve">for </w:t>
            </w:r>
            <w:r w:rsidR="005A0E05" w:rsidRPr="00B17ABA">
              <w:rPr>
                <w:rFonts w:ascii="Courier New" w:hAnsi="Courier New" w:cs="Courier New"/>
                <w:color w:val="228B22"/>
                <w:sz w:val="20"/>
                <w:szCs w:val="20"/>
              </w:rPr>
              <w:t xml:space="preserve">all those </w:t>
            </w:r>
            <w:r w:rsidRPr="00B17ABA">
              <w:rPr>
                <w:rFonts w:ascii="Courier New" w:hAnsi="Courier New" w:cs="Courier New"/>
                <w:color w:val="228B22"/>
                <w:sz w:val="20"/>
                <w:szCs w:val="20"/>
              </w:rPr>
              <w:t>patients who moved to the long-term model.</w:t>
            </w:r>
          </w:p>
          <w:p w:rsidR="006A2DED" w:rsidRPr="009923E9" w:rsidRDefault="006A2DED" w:rsidP="006A2DED">
            <w:pPr>
              <w:autoSpaceDE w:val="0"/>
              <w:autoSpaceDN w:val="0"/>
              <w:adjustRightInd w:val="0"/>
              <w:spacing w:line="276" w:lineRule="auto"/>
              <w:ind w:firstLine="34"/>
              <w:rPr>
                <w:rFonts w:ascii="Courier New" w:hAnsi="Courier New" w:cs="Courier New"/>
                <w:color w:val="228B22"/>
                <w:sz w:val="20"/>
                <w:szCs w:val="20"/>
                <w:lang w:val="pt-PT"/>
              </w:rPr>
            </w:pPr>
            <w:r w:rsidRPr="00B17ABA">
              <w:rPr>
                <w:rFonts w:ascii="Courier New" w:hAnsi="Courier New" w:cs="Courier New"/>
                <w:sz w:val="20"/>
                <w:szCs w:val="20"/>
                <w:lang w:val="pt-PT"/>
              </w:rPr>
              <w:t>CumLTProb = zeros((104-Age)+1,11);</w:t>
            </w:r>
            <w:r w:rsidRPr="009923E9">
              <w:rPr>
                <w:rFonts w:ascii="Courier New" w:hAnsi="Courier New" w:cs="Courier New"/>
                <w:color w:val="228B22"/>
                <w:sz w:val="20"/>
                <w:szCs w:val="20"/>
                <w:lang w:val="pt-PT"/>
              </w:rPr>
              <w:t xml:space="preserve"> </w:t>
            </w:r>
          </w:p>
          <w:p w:rsidR="005A0E1A" w:rsidRPr="009923E9" w:rsidRDefault="005A0E1A">
            <w:pPr>
              <w:autoSpaceDE w:val="0"/>
              <w:autoSpaceDN w:val="0"/>
              <w:adjustRightInd w:val="0"/>
              <w:spacing w:line="276" w:lineRule="auto"/>
              <w:ind w:firstLine="34"/>
              <w:rPr>
                <w:rFonts w:ascii="Courier New" w:hAnsi="Courier New" w:cs="Courier New"/>
                <w:sz w:val="20"/>
                <w:szCs w:val="20"/>
                <w:lang w:val="pt-PT"/>
              </w:rPr>
            </w:pPr>
            <w:r w:rsidRPr="009923E9">
              <w:rPr>
                <w:rFonts w:ascii="Courier New" w:hAnsi="Courier New" w:cs="Courier New"/>
                <w:sz w:val="20"/>
                <w:szCs w:val="20"/>
                <w:lang w:val="pt-PT"/>
              </w:rPr>
              <w:t>CumLTCost</w:t>
            </w:r>
            <w:r w:rsidRPr="009923E9" w:rsidDel="005A0E1A">
              <w:rPr>
                <w:rFonts w:ascii="Courier New" w:hAnsi="Courier New" w:cs="Courier New"/>
                <w:sz w:val="20"/>
                <w:szCs w:val="20"/>
                <w:lang w:val="pt-PT"/>
              </w:rPr>
              <w:t xml:space="preserve"> </w:t>
            </w:r>
            <w:r w:rsidRPr="009923E9">
              <w:rPr>
                <w:rFonts w:ascii="Courier New" w:hAnsi="Courier New" w:cs="Courier New"/>
                <w:sz w:val="20"/>
                <w:szCs w:val="20"/>
                <w:lang w:val="pt-PT"/>
              </w:rPr>
              <w:t>= zeros((10</w:t>
            </w:r>
            <w:r w:rsidR="00395906" w:rsidRPr="00B17ABA">
              <w:rPr>
                <w:rFonts w:ascii="Courier New" w:hAnsi="Courier New" w:cs="Courier New"/>
                <w:sz w:val="20"/>
                <w:szCs w:val="20"/>
                <w:lang w:val="pt-PT"/>
              </w:rPr>
              <w:t>4</w:t>
            </w:r>
            <w:r w:rsidRPr="009923E9">
              <w:rPr>
                <w:rFonts w:ascii="Courier New" w:hAnsi="Courier New" w:cs="Courier New"/>
                <w:sz w:val="20"/>
                <w:szCs w:val="20"/>
                <w:lang w:val="pt-PT"/>
              </w:rPr>
              <w:t xml:space="preserve">-Age)+1,11); </w:t>
            </w:r>
          </w:p>
          <w:p w:rsidR="005A0E1A" w:rsidRPr="00B17ABA" w:rsidRDefault="005A0E1A">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sz w:val="20"/>
                <w:szCs w:val="20"/>
              </w:rPr>
              <w:t>CumLTCQALY</w:t>
            </w:r>
            <w:r w:rsidRPr="00B17ABA" w:rsidDel="005A0E1A">
              <w:rPr>
                <w:rFonts w:ascii="Courier New" w:hAnsi="Courier New" w:cs="Courier New"/>
                <w:sz w:val="20"/>
                <w:szCs w:val="20"/>
              </w:rPr>
              <w:t xml:space="preserve"> </w:t>
            </w:r>
            <w:r w:rsidRPr="00B17ABA">
              <w:rPr>
                <w:rFonts w:ascii="Courier New" w:hAnsi="Courier New" w:cs="Courier New"/>
                <w:sz w:val="20"/>
                <w:szCs w:val="20"/>
              </w:rPr>
              <w:t>= zeros((10</w:t>
            </w:r>
            <w:r w:rsidR="00395906" w:rsidRPr="00B17ABA">
              <w:rPr>
                <w:rFonts w:ascii="Courier New" w:hAnsi="Courier New" w:cs="Courier New"/>
                <w:sz w:val="20"/>
                <w:szCs w:val="20"/>
              </w:rPr>
              <w:t>4</w:t>
            </w:r>
            <w:r w:rsidRPr="00B17ABA">
              <w:rPr>
                <w:rFonts w:ascii="Courier New" w:hAnsi="Courier New" w:cs="Courier New"/>
                <w:sz w:val="20"/>
                <w:szCs w:val="20"/>
              </w:rPr>
              <w:t xml:space="preserve">-Age)+1,11); </w:t>
            </w:r>
          </w:p>
          <w:p w:rsidR="00C9119E" w:rsidRPr="009923E9" w:rsidRDefault="00C9119E">
            <w:pPr>
              <w:autoSpaceDE w:val="0"/>
              <w:autoSpaceDN w:val="0"/>
              <w:adjustRightInd w:val="0"/>
              <w:spacing w:line="276" w:lineRule="auto"/>
              <w:ind w:firstLine="34"/>
              <w:rPr>
                <w:rFonts w:ascii="Courier New" w:hAnsi="Courier New" w:cs="Courier New"/>
                <w:sz w:val="20"/>
                <w:szCs w:val="20"/>
              </w:rPr>
            </w:pPr>
          </w:p>
          <w:p w:rsidR="001572EA" w:rsidRPr="009923E9" w:rsidRDefault="001572EA">
            <w:pPr>
              <w:autoSpaceDE w:val="0"/>
              <w:autoSpaceDN w:val="0"/>
              <w:adjustRightInd w:val="0"/>
              <w:spacing w:line="276" w:lineRule="auto"/>
              <w:ind w:firstLine="34"/>
              <w:rPr>
                <w:rFonts w:ascii="Courier New" w:hAnsi="Courier New" w:cs="Courier New"/>
                <w:color w:val="228B22"/>
                <w:sz w:val="20"/>
                <w:szCs w:val="20"/>
              </w:rPr>
            </w:pPr>
            <w:r w:rsidRPr="009923E9">
              <w:rPr>
                <w:rFonts w:ascii="Courier New" w:hAnsi="Courier New" w:cs="Courier New"/>
                <w:color w:val="228B22"/>
                <w:sz w:val="20"/>
                <w:szCs w:val="20"/>
              </w:rPr>
              <w:t>% Call datasets.</w:t>
            </w:r>
          </w:p>
          <w:p w:rsidR="001572EA" w:rsidRPr="009923E9" w:rsidRDefault="001572EA" w:rsidP="001572EA">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sz w:val="20"/>
                <w:szCs w:val="20"/>
              </w:rPr>
              <w:t>[cEvent,cDrug,distCVD,pNonCVDd] = Data(Scenario);</w:t>
            </w:r>
          </w:p>
          <w:p w:rsidR="001572EA" w:rsidRPr="009923E9" w:rsidRDefault="001572EA" w:rsidP="007D170F">
            <w:pPr>
              <w:autoSpaceDE w:val="0"/>
              <w:autoSpaceDN w:val="0"/>
              <w:adjustRightInd w:val="0"/>
              <w:spacing w:line="276" w:lineRule="auto"/>
              <w:ind w:firstLine="34"/>
              <w:rPr>
                <w:rFonts w:ascii="Courier New" w:hAnsi="Courier New" w:cs="Courier New"/>
                <w:color w:val="228B22"/>
                <w:sz w:val="20"/>
                <w:szCs w:val="20"/>
              </w:rPr>
            </w:pPr>
          </w:p>
          <w:p w:rsidR="00006F9D" w:rsidRPr="009923E9" w:rsidRDefault="00135B16" w:rsidP="00412897">
            <w:pPr>
              <w:autoSpaceDE w:val="0"/>
              <w:autoSpaceDN w:val="0"/>
              <w:adjustRightInd w:val="0"/>
              <w:spacing w:line="276" w:lineRule="auto"/>
              <w:ind w:firstLine="34"/>
              <w:rPr>
                <w:rFonts w:ascii="Courier New" w:hAnsi="Courier New" w:cs="Courier New"/>
                <w:color w:val="0000FF"/>
                <w:sz w:val="20"/>
                <w:szCs w:val="20"/>
              </w:rPr>
            </w:pPr>
            <w:r w:rsidRPr="009923E9">
              <w:rPr>
                <w:rFonts w:ascii="Courier New" w:hAnsi="Courier New" w:cs="Courier New"/>
                <w:b/>
                <w:color w:val="0000FF"/>
                <w:sz w:val="20"/>
                <w:szCs w:val="20"/>
              </w:rPr>
              <w:t>FOR</w:t>
            </w:r>
            <w:r w:rsidR="00006F9D" w:rsidRPr="009923E9">
              <w:rPr>
                <w:rFonts w:ascii="Courier New" w:hAnsi="Courier New" w:cs="Courier New"/>
                <w:color w:val="000000"/>
                <w:sz w:val="20"/>
                <w:szCs w:val="20"/>
              </w:rPr>
              <w:t xml:space="preserve"> </w:t>
            </w:r>
            <w:r w:rsidR="00402C3F" w:rsidRPr="00B17ABA">
              <w:rPr>
                <w:rFonts w:ascii="Courier New" w:hAnsi="Courier New" w:cs="Courier New"/>
                <w:color w:val="000000"/>
                <w:sz w:val="20"/>
                <w:szCs w:val="20"/>
              </w:rPr>
              <w:t xml:space="preserve">t </w:t>
            </w:r>
            <w:r w:rsidR="00006F9D" w:rsidRPr="009923E9">
              <w:rPr>
                <w:rFonts w:ascii="Courier New" w:hAnsi="Courier New" w:cs="Courier New"/>
                <w:color w:val="000000"/>
                <w:sz w:val="20"/>
                <w:szCs w:val="20"/>
              </w:rPr>
              <w:t>=</w:t>
            </w:r>
            <w:r w:rsidR="007D170F"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1:</w:t>
            </w:r>
            <w:r w:rsidR="001572EA" w:rsidRPr="00B17ABA">
              <w:rPr>
                <w:rFonts w:ascii="Courier New" w:hAnsi="Courier New" w:cs="Courier New"/>
                <w:color w:val="000000"/>
                <w:sz w:val="20"/>
                <w:szCs w:val="20"/>
              </w:rPr>
              <w:t>T</w:t>
            </w:r>
            <w:r w:rsidR="00412897" w:rsidRPr="00B17ABA">
              <w:rPr>
                <w:rFonts w:ascii="Courier New" w:hAnsi="Courier New" w:cs="Courier New"/>
                <w:color w:val="000000"/>
                <w:sz w:val="20"/>
                <w:szCs w:val="20"/>
              </w:rPr>
              <w:t xml:space="preserve"> </w:t>
            </w:r>
            <w:r w:rsidR="00412897" w:rsidRPr="009923E9">
              <w:rPr>
                <w:rFonts w:ascii="Courier New" w:hAnsi="Courier New" w:cs="Courier New"/>
                <w:color w:val="228B22"/>
                <w:sz w:val="20"/>
                <w:szCs w:val="20"/>
              </w:rPr>
              <w:t xml:space="preserve">% Repeat for the drug switching period.  </w:t>
            </w:r>
          </w:p>
          <w:p w:rsidR="00006F9D" w:rsidRPr="009923E9" w:rsidRDefault="00006F9D" w:rsidP="001A2558">
            <w:pPr>
              <w:autoSpaceDE w:val="0"/>
              <w:autoSpaceDN w:val="0"/>
              <w:adjustRightInd w:val="0"/>
              <w:spacing w:line="276" w:lineRule="auto"/>
              <w:ind w:firstLine="34"/>
              <w:rPr>
                <w:rFonts w:ascii="Courier New" w:hAnsi="Courier New" w:cs="Courier New"/>
                <w:color w:val="000000"/>
                <w:sz w:val="20"/>
                <w:szCs w:val="20"/>
              </w:rPr>
            </w:pPr>
          </w:p>
          <w:p w:rsidR="00006F9D" w:rsidRPr="009923E9" w:rsidRDefault="00006F9D" w:rsidP="001A2558">
            <w:pPr>
              <w:autoSpaceDE w:val="0"/>
              <w:autoSpaceDN w:val="0"/>
              <w:adjustRightInd w:val="0"/>
              <w:spacing w:line="276" w:lineRule="auto"/>
              <w:ind w:firstLine="34"/>
              <w:rPr>
                <w:rFonts w:ascii="Courier New" w:hAnsi="Courier New" w:cs="Courier New"/>
                <w:color w:val="228B22"/>
                <w:sz w:val="20"/>
                <w:szCs w:val="20"/>
              </w:rPr>
            </w:pPr>
            <w:r w:rsidRPr="009923E9">
              <w:rPr>
                <w:rFonts w:ascii="Courier New" w:hAnsi="Courier New" w:cs="Courier New"/>
                <w:color w:val="228B22"/>
                <w:sz w:val="20"/>
                <w:szCs w:val="20"/>
              </w:rPr>
              <w:t xml:space="preserve">% Go through all possible </w:t>
            </w:r>
            <w:r w:rsidR="006A2DED" w:rsidRPr="00B17ABA">
              <w:rPr>
                <w:rFonts w:ascii="Courier New" w:hAnsi="Courier New" w:cs="Courier New"/>
                <w:color w:val="228B22"/>
                <w:sz w:val="20"/>
                <w:szCs w:val="20"/>
              </w:rPr>
              <w:t>health state</w:t>
            </w:r>
            <w:r w:rsidR="00293C12" w:rsidRPr="009923E9">
              <w:rPr>
                <w:rFonts w:ascii="Courier New" w:hAnsi="Courier New" w:cs="Courier New"/>
                <w:color w:val="228B22"/>
                <w:sz w:val="20"/>
                <w:szCs w:val="20"/>
              </w:rPr>
              <w:t>s</w:t>
            </w:r>
            <w:r w:rsidRPr="009923E9">
              <w:rPr>
                <w:rFonts w:ascii="Courier New" w:hAnsi="Courier New" w:cs="Courier New"/>
                <w:color w:val="228B22"/>
                <w:sz w:val="20"/>
                <w:szCs w:val="20"/>
              </w:rPr>
              <w:t xml:space="preserve"> </w:t>
            </w:r>
            <w:r w:rsidR="006A2DED" w:rsidRPr="00B17ABA">
              <w:rPr>
                <w:rFonts w:ascii="Courier New" w:hAnsi="Courier New" w:cs="Courier New"/>
                <w:color w:val="228B22"/>
                <w:sz w:val="20"/>
                <w:szCs w:val="20"/>
              </w:rPr>
              <w:t xml:space="preserve">at t </w:t>
            </w:r>
            <w:r w:rsidRPr="009923E9">
              <w:rPr>
                <w:rFonts w:ascii="Courier New" w:hAnsi="Courier New" w:cs="Courier New"/>
                <w:color w:val="228B22"/>
                <w:sz w:val="20"/>
                <w:szCs w:val="20"/>
              </w:rPr>
              <w:t>one by one.</w:t>
            </w:r>
          </w:p>
          <w:p w:rsidR="00006F9D" w:rsidRPr="009923E9" w:rsidRDefault="00135B16" w:rsidP="009923E9">
            <w:pPr>
              <w:autoSpaceDE w:val="0"/>
              <w:autoSpaceDN w:val="0"/>
              <w:adjustRightInd w:val="0"/>
              <w:spacing w:line="276" w:lineRule="auto"/>
              <w:ind w:left="318" w:firstLine="34"/>
              <w:rPr>
                <w:rFonts w:ascii="Courier New" w:hAnsi="Courier New" w:cs="Courier New"/>
                <w:color w:val="000000"/>
                <w:sz w:val="20"/>
                <w:szCs w:val="20"/>
              </w:rPr>
            </w:pPr>
            <w:r w:rsidRPr="009923E9">
              <w:rPr>
                <w:rFonts w:ascii="Courier New" w:hAnsi="Courier New" w:cs="Courier New"/>
                <w:b/>
                <w:color w:val="0000FF"/>
                <w:sz w:val="20"/>
                <w:szCs w:val="20"/>
              </w:rPr>
              <w:t>FOR</w:t>
            </w:r>
            <w:r w:rsidR="00006F9D" w:rsidRPr="009923E9">
              <w:rPr>
                <w:rFonts w:ascii="Courier New" w:hAnsi="Courier New" w:cs="Courier New"/>
                <w:color w:val="000000"/>
                <w:sz w:val="20"/>
                <w:szCs w:val="20"/>
              </w:rPr>
              <w:t xml:space="preserve"> h</w:t>
            </w:r>
            <w:r w:rsidR="007D170F"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w:t>
            </w:r>
            <w:r w:rsidR="007D170F"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1:size(</w:t>
            </w:r>
            <w:r w:rsidR="001572EA" w:rsidRPr="00B17ABA">
              <w:rPr>
                <w:rFonts w:ascii="Courier New" w:hAnsi="Courier New" w:cs="Courier New"/>
                <w:color w:val="000000"/>
                <w:sz w:val="20"/>
                <w:szCs w:val="20"/>
              </w:rPr>
              <w:t>d</w:t>
            </w:r>
            <w:r w:rsidR="001572EA" w:rsidRPr="009923E9">
              <w:rPr>
                <w:rFonts w:ascii="Courier New" w:hAnsi="Courier New" w:cs="Courier New"/>
                <w:color w:val="000000"/>
                <w:sz w:val="20"/>
                <w:szCs w:val="20"/>
              </w:rPr>
              <w:t>Tree</w:t>
            </w:r>
            <w:r w:rsidR="00006F9D" w:rsidRPr="009923E9">
              <w:rPr>
                <w:rFonts w:ascii="Courier New" w:hAnsi="Courier New" w:cs="Courier New"/>
                <w:color w:val="000000"/>
                <w:sz w:val="20"/>
                <w:szCs w:val="20"/>
              </w:rPr>
              <w:t xml:space="preserve">) </w:t>
            </w:r>
          </w:p>
          <w:p w:rsidR="00006F9D" w:rsidRPr="00B17ABA" w:rsidRDefault="00006F9D" w:rsidP="004A51AC">
            <w:pPr>
              <w:autoSpaceDE w:val="0"/>
              <w:autoSpaceDN w:val="0"/>
              <w:adjustRightInd w:val="0"/>
              <w:spacing w:line="276" w:lineRule="auto"/>
              <w:ind w:left="460" w:firstLine="34"/>
              <w:rPr>
                <w:rFonts w:ascii="Courier New" w:hAnsi="Courier New" w:cs="Courier New"/>
                <w:color w:val="000000"/>
                <w:sz w:val="20"/>
                <w:szCs w:val="20"/>
              </w:rPr>
            </w:pPr>
          </w:p>
          <w:p w:rsidR="00AE22D3" w:rsidRPr="00B17ABA" w:rsidRDefault="00AE22D3" w:rsidP="009923E9">
            <w:pPr>
              <w:autoSpaceDE w:val="0"/>
              <w:autoSpaceDN w:val="0"/>
              <w:adjustRightInd w:val="0"/>
              <w:spacing w:line="276" w:lineRule="auto"/>
              <w:ind w:left="460" w:firstLine="34"/>
              <w:rPr>
                <w:rFonts w:ascii="Courier New" w:hAnsi="Courier New" w:cs="Courier New"/>
                <w:color w:val="228B22"/>
                <w:sz w:val="20"/>
                <w:szCs w:val="20"/>
              </w:rPr>
            </w:pPr>
            <w:r w:rsidRPr="00B17ABA">
              <w:rPr>
                <w:rFonts w:ascii="Courier New" w:hAnsi="Courier New" w:cs="Courier New"/>
                <w:b/>
                <w:color w:val="0000FF"/>
                <w:sz w:val="20"/>
                <w:szCs w:val="20"/>
              </w:rPr>
              <w:t xml:space="preserve">IF </w:t>
            </w:r>
            <w:r w:rsidRPr="009923E9">
              <w:rPr>
                <w:rFonts w:ascii="Courier New" w:hAnsi="Courier New" w:cs="Courier New"/>
                <w:bCs/>
                <w:sz w:val="20"/>
                <w:szCs w:val="20"/>
              </w:rPr>
              <w:t>d</w:t>
            </w:r>
            <w:r w:rsidRPr="00B17ABA">
              <w:rPr>
                <w:rFonts w:ascii="Courier New" w:hAnsi="Courier New" w:cs="Courier New"/>
                <w:bCs/>
                <w:sz w:val="20"/>
                <w:szCs w:val="20"/>
              </w:rPr>
              <w:t>Tree(h,</w:t>
            </w:r>
            <w:r w:rsidR="00402C3F" w:rsidRPr="00B17ABA">
              <w:rPr>
                <w:rFonts w:ascii="Courier New" w:hAnsi="Courier New" w:cs="Courier New"/>
                <w:bCs/>
                <w:sz w:val="20"/>
                <w:szCs w:val="20"/>
              </w:rPr>
              <w:t>t</w:t>
            </w:r>
            <w:r w:rsidRPr="00B17ABA">
              <w:rPr>
                <w:rFonts w:ascii="Courier New" w:hAnsi="Courier New" w:cs="Courier New"/>
                <w:bCs/>
                <w:sz w:val="20"/>
                <w:szCs w:val="20"/>
              </w:rPr>
              <w:t>)=</w:t>
            </w:r>
            <w:r w:rsidRPr="009923E9">
              <w:rPr>
                <w:rFonts w:ascii="Courier New" w:hAnsi="Courier New" w:cs="Courier New"/>
                <w:bCs/>
                <w:sz w:val="20"/>
                <w:szCs w:val="20"/>
              </w:rPr>
              <w:t>=3</w:t>
            </w:r>
            <w:r w:rsidRPr="00B17ABA">
              <w:rPr>
                <w:rFonts w:ascii="Courier New" w:hAnsi="Courier New" w:cs="Courier New"/>
                <w:bCs/>
                <w:sz w:val="20"/>
                <w:szCs w:val="20"/>
              </w:rPr>
              <w:t xml:space="preserve"> </w:t>
            </w:r>
            <w:r w:rsidRPr="00B17ABA">
              <w:rPr>
                <w:rFonts w:ascii="Courier New" w:hAnsi="Courier New" w:cs="Courier New"/>
                <w:color w:val="228B22"/>
                <w:sz w:val="20"/>
                <w:szCs w:val="20"/>
              </w:rPr>
              <w:t xml:space="preserve">% For the patients died. </w:t>
            </w:r>
          </w:p>
          <w:p w:rsidR="00C9119E" w:rsidRPr="009923E9" w:rsidRDefault="00C9119E" w:rsidP="009923E9">
            <w:pPr>
              <w:autoSpaceDE w:val="0"/>
              <w:autoSpaceDN w:val="0"/>
              <w:adjustRightInd w:val="0"/>
              <w:spacing w:line="276" w:lineRule="auto"/>
              <w:ind w:left="885" w:firstLine="0"/>
              <w:rPr>
                <w:rFonts w:ascii="Courier New" w:hAnsi="Courier New" w:cs="Courier New"/>
                <w:sz w:val="20"/>
                <w:szCs w:val="20"/>
                <w:lang w:val="fr-FR"/>
              </w:rPr>
            </w:pPr>
            <w:r w:rsidRPr="009923E9">
              <w:rPr>
                <w:rFonts w:ascii="Courier New" w:hAnsi="Courier New" w:cs="Courier New"/>
                <w:color w:val="000000"/>
                <w:sz w:val="20"/>
                <w:szCs w:val="20"/>
                <w:lang w:val="fr-FR"/>
              </w:rPr>
              <w:t>TotalCosts(h,</w:t>
            </w:r>
            <w:r w:rsidR="00402C3F" w:rsidRPr="009923E9">
              <w:rPr>
                <w:rFonts w:ascii="Courier New" w:hAnsi="Courier New" w:cs="Courier New"/>
                <w:color w:val="000000"/>
                <w:sz w:val="20"/>
                <w:szCs w:val="20"/>
                <w:lang w:val="fr-FR"/>
              </w:rPr>
              <w:t>t</w:t>
            </w:r>
            <w:r w:rsidRPr="009923E9">
              <w:rPr>
                <w:rFonts w:ascii="Courier New" w:hAnsi="Courier New" w:cs="Courier New"/>
                <w:color w:val="000000"/>
                <w:sz w:val="20"/>
                <w:szCs w:val="20"/>
                <w:lang w:val="fr-FR"/>
              </w:rPr>
              <w:t>) = 0;</w:t>
            </w:r>
            <w:r w:rsidRPr="009923E9">
              <w:rPr>
                <w:rFonts w:ascii="Courier New" w:hAnsi="Courier New" w:cs="Courier New"/>
                <w:sz w:val="20"/>
                <w:szCs w:val="20"/>
                <w:lang w:val="fr-FR"/>
              </w:rPr>
              <w:t xml:space="preserve"> </w:t>
            </w:r>
            <w:r w:rsidRPr="009923E9">
              <w:rPr>
                <w:rFonts w:ascii="Courier New" w:hAnsi="Courier New" w:cs="Courier New"/>
                <w:color w:val="000000"/>
                <w:sz w:val="20"/>
                <w:szCs w:val="20"/>
                <w:lang w:val="fr-FR"/>
              </w:rPr>
              <w:t>TotalQALYs(h,</w:t>
            </w:r>
            <w:r w:rsidR="00402C3F" w:rsidRPr="009923E9">
              <w:rPr>
                <w:rFonts w:ascii="Courier New" w:hAnsi="Courier New" w:cs="Courier New"/>
                <w:color w:val="000000"/>
                <w:sz w:val="20"/>
                <w:szCs w:val="20"/>
                <w:lang w:val="fr-FR"/>
              </w:rPr>
              <w:t>t</w:t>
            </w:r>
            <w:r w:rsidRPr="009923E9">
              <w:rPr>
                <w:rFonts w:ascii="Courier New" w:hAnsi="Courier New" w:cs="Courier New"/>
                <w:color w:val="000000"/>
                <w:sz w:val="20"/>
                <w:szCs w:val="20"/>
                <w:lang w:val="fr-FR"/>
              </w:rPr>
              <w:t>) = 0;</w:t>
            </w:r>
          </w:p>
          <w:p w:rsidR="00AE22D3" w:rsidRPr="009923E9" w:rsidRDefault="00AE22D3" w:rsidP="009923E9">
            <w:pPr>
              <w:autoSpaceDE w:val="0"/>
              <w:autoSpaceDN w:val="0"/>
              <w:adjustRightInd w:val="0"/>
              <w:spacing w:line="276" w:lineRule="auto"/>
              <w:ind w:left="460" w:firstLine="34"/>
              <w:rPr>
                <w:rFonts w:ascii="Courier New" w:hAnsi="Courier New" w:cs="Courier New"/>
                <w:color w:val="228B22"/>
                <w:sz w:val="20"/>
                <w:szCs w:val="20"/>
                <w:lang w:val="fr-FR"/>
              </w:rPr>
            </w:pPr>
          </w:p>
          <w:p w:rsidR="00AE22D3" w:rsidRPr="00B17ABA" w:rsidRDefault="00AE22D3" w:rsidP="009923E9">
            <w:pPr>
              <w:autoSpaceDE w:val="0"/>
              <w:autoSpaceDN w:val="0"/>
              <w:adjustRightInd w:val="0"/>
              <w:spacing w:line="276" w:lineRule="auto"/>
              <w:ind w:left="460" w:firstLine="34"/>
              <w:rPr>
                <w:rFonts w:ascii="Courier New" w:hAnsi="Courier New" w:cs="Courier New"/>
                <w:color w:val="228B22"/>
                <w:sz w:val="20"/>
                <w:szCs w:val="20"/>
              </w:rPr>
            </w:pPr>
            <w:r w:rsidRPr="00B17ABA">
              <w:rPr>
                <w:rFonts w:ascii="Courier New" w:hAnsi="Courier New" w:cs="Courier New"/>
                <w:b/>
                <w:color w:val="0000FF"/>
                <w:sz w:val="20"/>
                <w:szCs w:val="20"/>
              </w:rPr>
              <w:t xml:space="preserve">ELSE </w:t>
            </w:r>
            <w:r w:rsidRPr="00B17ABA">
              <w:rPr>
                <w:rFonts w:ascii="Courier New" w:hAnsi="Courier New" w:cs="Courier New"/>
                <w:color w:val="228B22"/>
                <w:sz w:val="20"/>
                <w:szCs w:val="20"/>
              </w:rPr>
              <w:t>% Otherwise, carry on the following calculations.</w:t>
            </w:r>
          </w:p>
          <w:p w:rsidR="006A2DED" w:rsidRPr="009923E9" w:rsidRDefault="006A2DED" w:rsidP="009923E9">
            <w:pPr>
              <w:autoSpaceDE w:val="0"/>
              <w:autoSpaceDN w:val="0"/>
              <w:adjustRightInd w:val="0"/>
              <w:spacing w:line="276" w:lineRule="auto"/>
              <w:ind w:left="460" w:firstLine="34"/>
              <w:rPr>
                <w:rFonts w:ascii="Courier New" w:hAnsi="Courier New" w:cs="Courier New"/>
                <w:color w:val="000000"/>
                <w:sz w:val="20"/>
                <w:szCs w:val="20"/>
              </w:rPr>
            </w:pPr>
          </w:p>
          <w:p w:rsidR="00006F9D" w:rsidRPr="009923E9" w:rsidRDefault="00006F9D" w:rsidP="001A2558">
            <w:pPr>
              <w:autoSpaceDE w:val="0"/>
              <w:autoSpaceDN w:val="0"/>
              <w:adjustRightInd w:val="0"/>
              <w:spacing w:line="276" w:lineRule="auto"/>
              <w:ind w:firstLine="34"/>
              <w:rPr>
                <w:rFonts w:ascii="Courier New" w:hAnsi="Courier New" w:cs="Courier New"/>
                <w:color w:val="000000"/>
                <w:sz w:val="20"/>
                <w:szCs w:val="20"/>
              </w:rPr>
            </w:pPr>
            <w:r w:rsidRPr="009923E9">
              <w:rPr>
                <w:rFonts w:ascii="Courier New" w:hAnsi="Courier New" w:cs="Courier New"/>
                <w:color w:val="228B22"/>
                <w:sz w:val="20"/>
                <w:szCs w:val="20"/>
              </w:rPr>
              <w:t>% Assign the baseline SBP and SD.</w:t>
            </w:r>
          </w:p>
          <w:p w:rsidR="00006F9D" w:rsidRPr="009923E9" w:rsidRDefault="001572EA">
            <w:pPr>
              <w:autoSpaceDE w:val="0"/>
              <w:autoSpaceDN w:val="0"/>
              <w:adjustRightInd w:val="0"/>
              <w:spacing w:line="276" w:lineRule="auto"/>
              <w:ind w:left="885" w:firstLine="0"/>
              <w:rPr>
                <w:rFonts w:ascii="Courier New" w:hAnsi="Courier New" w:cs="Courier New"/>
                <w:color w:val="000000"/>
                <w:sz w:val="20"/>
                <w:szCs w:val="20"/>
              </w:rPr>
            </w:pPr>
            <w:r w:rsidRPr="00B17ABA">
              <w:rPr>
                <w:rFonts w:ascii="Courier New" w:hAnsi="Courier New" w:cs="Courier New"/>
                <w:color w:val="000000"/>
                <w:sz w:val="20"/>
                <w:szCs w:val="20"/>
              </w:rPr>
              <w:t>b</w:t>
            </w:r>
            <w:r w:rsidRPr="009923E9">
              <w:rPr>
                <w:rFonts w:ascii="Courier New" w:hAnsi="Courier New" w:cs="Courier New"/>
                <w:color w:val="000000"/>
                <w:sz w:val="20"/>
                <w:szCs w:val="20"/>
              </w:rPr>
              <w:t xml:space="preserve">SBP </w:t>
            </w:r>
            <w:r w:rsidR="00135B16" w:rsidRPr="009923E9">
              <w:rPr>
                <w:rFonts w:ascii="Courier New" w:hAnsi="Courier New" w:cs="Courier New"/>
                <w:color w:val="000000"/>
                <w:sz w:val="20"/>
                <w:szCs w:val="20"/>
              </w:rPr>
              <w:t>=</w:t>
            </w:r>
            <w:r w:rsidR="00006F9D" w:rsidRPr="009923E9">
              <w:rPr>
                <w:rFonts w:ascii="Courier New" w:hAnsi="Courier New" w:cs="Courier New"/>
                <w:color w:val="000000"/>
                <w:sz w:val="20"/>
                <w:szCs w:val="20"/>
              </w:rPr>
              <w:t xml:space="preserve"> SBP(h,</w:t>
            </w:r>
            <w:r w:rsidR="00402C3F" w:rsidRPr="00B17ABA">
              <w:rPr>
                <w:rFonts w:ascii="Courier New" w:hAnsi="Courier New" w:cs="Courier New"/>
                <w:color w:val="000000"/>
                <w:sz w:val="20"/>
                <w:szCs w:val="20"/>
              </w:rPr>
              <w:t>t</w:t>
            </w:r>
            <w:r w:rsidR="00006F9D" w:rsidRPr="009923E9">
              <w:rPr>
                <w:rFonts w:ascii="Courier New" w:hAnsi="Courier New" w:cs="Courier New"/>
                <w:color w:val="000000"/>
                <w:sz w:val="20"/>
                <w:szCs w:val="20"/>
              </w:rPr>
              <w:t xml:space="preserve">); </w:t>
            </w:r>
            <w:r w:rsidRPr="00B17ABA">
              <w:rPr>
                <w:rFonts w:ascii="Courier New" w:hAnsi="Courier New" w:cs="Courier New"/>
                <w:color w:val="000000"/>
                <w:sz w:val="20"/>
                <w:szCs w:val="20"/>
              </w:rPr>
              <w:t>b</w:t>
            </w:r>
            <w:r w:rsidRPr="009923E9">
              <w:rPr>
                <w:rFonts w:ascii="Courier New" w:hAnsi="Courier New" w:cs="Courier New"/>
                <w:color w:val="000000"/>
                <w:sz w:val="20"/>
                <w:szCs w:val="20"/>
              </w:rPr>
              <w:t xml:space="preserve">SBPSD </w:t>
            </w:r>
            <w:r w:rsidR="00135B16" w:rsidRPr="009923E9">
              <w:rPr>
                <w:rFonts w:ascii="Courier New" w:hAnsi="Courier New" w:cs="Courier New"/>
                <w:color w:val="000000"/>
                <w:sz w:val="20"/>
                <w:szCs w:val="20"/>
              </w:rPr>
              <w:t>=</w:t>
            </w:r>
            <w:r w:rsidR="00006F9D" w:rsidRPr="009923E9">
              <w:rPr>
                <w:rFonts w:ascii="Courier New" w:hAnsi="Courier New" w:cs="Courier New"/>
                <w:color w:val="000000"/>
                <w:sz w:val="20"/>
                <w:szCs w:val="20"/>
              </w:rPr>
              <w:t xml:space="preserve"> SBPSD(h,</w:t>
            </w:r>
            <w:r w:rsidR="00402C3F" w:rsidRPr="00B17ABA">
              <w:rPr>
                <w:rFonts w:ascii="Courier New" w:hAnsi="Courier New" w:cs="Courier New"/>
                <w:color w:val="000000"/>
                <w:sz w:val="20"/>
                <w:szCs w:val="20"/>
              </w:rPr>
              <w:t>t</w:t>
            </w:r>
            <w:r w:rsidR="00006F9D" w:rsidRPr="009923E9">
              <w:rPr>
                <w:rFonts w:ascii="Courier New" w:hAnsi="Courier New" w:cs="Courier New"/>
                <w:color w:val="000000"/>
                <w:sz w:val="20"/>
                <w:szCs w:val="20"/>
              </w:rPr>
              <w:t xml:space="preserve">); </w:t>
            </w:r>
          </w:p>
          <w:p w:rsidR="00006F9D" w:rsidRPr="009923E9" w:rsidRDefault="00006F9D" w:rsidP="001A2558">
            <w:pPr>
              <w:autoSpaceDE w:val="0"/>
              <w:autoSpaceDN w:val="0"/>
              <w:adjustRightInd w:val="0"/>
              <w:spacing w:line="276" w:lineRule="auto"/>
              <w:ind w:left="720" w:firstLine="34"/>
              <w:rPr>
                <w:rFonts w:ascii="Courier New" w:hAnsi="Courier New" w:cs="Courier New"/>
                <w:color w:val="000000"/>
                <w:sz w:val="20"/>
                <w:szCs w:val="20"/>
              </w:rPr>
            </w:pPr>
          </w:p>
          <w:p w:rsidR="00006F9D" w:rsidRPr="009923E9" w:rsidRDefault="00006F9D">
            <w:pPr>
              <w:autoSpaceDE w:val="0"/>
              <w:autoSpaceDN w:val="0"/>
              <w:adjustRightInd w:val="0"/>
              <w:spacing w:line="276" w:lineRule="auto"/>
              <w:ind w:firstLine="34"/>
              <w:rPr>
                <w:rFonts w:ascii="Courier New" w:hAnsi="Courier New" w:cs="Courier New"/>
                <w:color w:val="000000"/>
                <w:sz w:val="20"/>
                <w:szCs w:val="20"/>
              </w:rPr>
            </w:pPr>
            <w:r w:rsidRPr="009923E9">
              <w:rPr>
                <w:rFonts w:ascii="Courier New" w:hAnsi="Courier New" w:cs="Courier New"/>
                <w:color w:val="228B22"/>
                <w:sz w:val="20"/>
                <w:szCs w:val="20"/>
              </w:rPr>
              <w:t xml:space="preserve">% </w:t>
            </w:r>
            <w:r w:rsidR="00412897" w:rsidRPr="00B17ABA">
              <w:rPr>
                <w:rFonts w:ascii="Courier New" w:hAnsi="Courier New" w:cs="Courier New"/>
                <w:color w:val="228B22"/>
                <w:sz w:val="20"/>
                <w:szCs w:val="20"/>
              </w:rPr>
              <w:t>For the given policy, s</w:t>
            </w:r>
            <w:r w:rsidRPr="009923E9">
              <w:rPr>
                <w:rFonts w:ascii="Courier New" w:hAnsi="Courier New" w:cs="Courier New"/>
                <w:color w:val="228B22"/>
                <w:sz w:val="20"/>
                <w:szCs w:val="20"/>
              </w:rPr>
              <w:t xml:space="preserve">elect the actually used drug </w:t>
            </w:r>
            <w:r w:rsidR="00412897" w:rsidRPr="00B17ABA">
              <w:rPr>
                <w:rFonts w:ascii="Courier New" w:hAnsi="Courier New" w:cs="Courier New"/>
                <w:color w:val="228B22"/>
                <w:sz w:val="20"/>
                <w:szCs w:val="20"/>
              </w:rPr>
              <w:t>for h at t.</w:t>
            </w:r>
          </w:p>
          <w:p w:rsidR="00402C3F" w:rsidRPr="00B17ABA" w:rsidRDefault="00402C3F" w:rsidP="009923E9">
            <w:pPr>
              <w:autoSpaceDE w:val="0"/>
              <w:autoSpaceDN w:val="0"/>
              <w:adjustRightInd w:val="0"/>
              <w:spacing w:line="276" w:lineRule="auto"/>
              <w:ind w:left="885" w:firstLine="34"/>
              <w:rPr>
                <w:rFonts w:ascii="Courier New" w:hAnsi="Courier New" w:cs="Courier New"/>
                <w:color w:val="000000"/>
                <w:sz w:val="20"/>
                <w:szCs w:val="20"/>
                <w:lang w:val="pl-PL"/>
              </w:rPr>
            </w:pPr>
            <w:r w:rsidRPr="009923E9">
              <w:rPr>
                <w:rFonts w:ascii="Courier New" w:hAnsi="Courier New" w:cs="Courier New"/>
                <w:b/>
                <w:color w:val="0000FF"/>
                <w:sz w:val="20"/>
                <w:szCs w:val="20"/>
                <w:lang w:val="pl-PL"/>
              </w:rPr>
              <w:t>IF</w:t>
            </w:r>
            <w:r w:rsidRPr="00B17ABA">
              <w:rPr>
                <w:rFonts w:ascii="Courier New" w:hAnsi="Courier New" w:cs="Courier New"/>
                <w:color w:val="000000"/>
                <w:sz w:val="20"/>
                <w:szCs w:val="20"/>
                <w:lang w:val="pl-PL"/>
              </w:rPr>
              <w:t xml:space="preserve"> DrugInx(h,t)</w:t>
            </w:r>
            <w:r w:rsidRPr="009923E9">
              <w:rPr>
                <w:rFonts w:ascii="Courier New" w:hAnsi="Courier New" w:cs="Courier New"/>
                <w:color w:val="000000"/>
                <w:sz w:val="20"/>
                <w:szCs w:val="20"/>
                <w:lang w:val="pl-PL"/>
              </w:rPr>
              <w:t xml:space="preserve"> </w:t>
            </w:r>
            <w:r w:rsidRPr="00B17ABA">
              <w:rPr>
                <w:rFonts w:ascii="Courier New" w:hAnsi="Courier New" w:cs="Courier New"/>
                <w:color w:val="000000"/>
                <w:sz w:val="20"/>
                <w:szCs w:val="20"/>
                <w:lang w:val="pl-PL"/>
              </w:rPr>
              <w:t>&lt;=</w:t>
            </w:r>
            <w:r w:rsidRPr="009923E9">
              <w:rPr>
                <w:rFonts w:ascii="Courier New" w:hAnsi="Courier New" w:cs="Courier New"/>
                <w:color w:val="000000"/>
                <w:sz w:val="20"/>
                <w:szCs w:val="20"/>
                <w:lang w:val="pl-PL"/>
              </w:rPr>
              <w:t xml:space="preserve"> </w:t>
            </w:r>
            <w:r w:rsidRPr="00B17ABA">
              <w:rPr>
                <w:rFonts w:ascii="Courier New" w:hAnsi="Courier New" w:cs="Courier New"/>
                <w:color w:val="000000"/>
                <w:sz w:val="20"/>
                <w:szCs w:val="20"/>
                <w:lang w:val="pl-PL"/>
              </w:rPr>
              <w:t>size(Policy)</w:t>
            </w:r>
          </w:p>
          <w:p w:rsidR="00006F9D" w:rsidRPr="00B17ABA" w:rsidRDefault="00412897" w:rsidP="009923E9">
            <w:pPr>
              <w:autoSpaceDE w:val="0"/>
              <w:autoSpaceDN w:val="0"/>
              <w:adjustRightInd w:val="0"/>
              <w:spacing w:line="276" w:lineRule="auto"/>
              <w:rPr>
                <w:rFonts w:ascii="Courier New" w:hAnsi="Courier New" w:cs="Courier New"/>
                <w:color w:val="000000"/>
                <w:sz w:val="20"/>
                <w:szCs w:val="20"/>
                <w:lang w:val="pl-PL"/>
              </w:rPr>
            </w:pPr>
            <w:r w:rsidRPr="00B17ABA">
              <w:rPr>
                <w:rFonts w:ascii="Courier New" w:hAnsi="Courier New" w:cs="Courier New"/>
                <w:color w:val="000000"/>
                <w:sz w:val="20"/>
                <w:szCs w:val="20"/>
                <w:lang w:val="pl-PL"/>
              </w:rPr>
              <w:t xml:space="preserve">      </w:t>
            </w:r>
            <w:r w:rsidR="00006F9D" w:rsidRPr="009923E9">
              <w:rPr>
                <w:rFonts w:ascii="Courier New" w:hAnsi="Courier New" w:cs="Courier New"/>
                <w:color w:val="000000"/>
                <w:sz w:val="20"/>
                <w:szCs w:val="20"/>
                <w:lang w:val="pl-PL"/>
              </w:rPr>
              <w:t>Drug</w:t>
            </w:r>
            <w:r w:rsidR="00135B16" w:rsidRPr="009923E9">
              <w:rPr>
                <w:rFonts w:ascii="Courier New" w:hAnsi="Courier New" w:cs="Courier New"/>
                <w:color w:val="000000"/>
                <w:sz w:val="20"/>
                <w:szCs w:val="20"/>
                <w:lang w:val="pl-PL"/>
              </w:rPr>
              <w:t xml:space="preserve"> = </w:t>
            </w:r>
            <w:r w:rsidR="00006F9D" w:rsidRPr="009923E9">
              <w:rPr>
                <w:rFonts w:ascii="Courier New" w:hAnsi="Courier New" w:cs="Courier New"/>
                <w:color w:val="000000"/>
                <w:sz w:val="20"/>
                <w:szCs w:val="20"/>
                <w:lang w:val="pl-PL"/>
              </w:rPr>
              <w:t>Policy(Drug</w:t>
            </w:r>
            <w:r w:rsidR="00AE22D3" w:rsidRPr="009923E9">
              <w:rPr>
                <w:rFonts w:ascii="Courier New" w:hAnsi="Courier New" w:cs="Courier New"/>
                <w:sz w:val="20"/>
                <w:szCs w:val="20"/>
                <w:lang w:val="pl-PL"/>
              </w:rPr>
              <w:t>Idx</w:t>
            </w:r>
            <w:r w:rsidR="00006F9D" w:rsidRPr="009923E9">
              <w:rPr>
                <w:rFonts w:ascii="Courier New" w:hAnsi="Courier New" w:cs="Courier New"/>
                <w:color w:val="000000"/>
                <w:sz w:val="20"/>
                <w:szCs w:val="20"/>
                <w:lang w:val="pl-PL"/>
              </w:rPr>
              <w:t>(h,</w:t>
            </w:r>
            <w:r w:rsidR="00402C3F" w:rsidRPr="00B17ABA">
              <w:rPr>
                <w:rFonts w:ascii="Courier New" w:hAnsi="Courier New" w:cs="Courier New"/>
                <w:color w:val="000000"/>
                <w:sz w:val="20"/>
                <w:szCs w:val="20"/>
                <w:lang w:val="pl-PL"/>
              </w:rPr>
              <w:t>t</w:t>
            </w:r>
            <w:r w:rsidR="00006F9D" w:rsidRPr="009923E9">
              <w:rPr>
                <w:rFonts w:ascii="Courier New" w:hAnsi="Courier New" w:cs="Courier New"/>
                <w:color w:val="000000"/>
                <w:sz w:val="20"/>
                <w:szCs w:val="20"/>
                <w:lang w:val="pl-PL"/>
              </w:rPr>
              <w:t xml:space="preserve">)); </w:t>
            </w:r>
          </w:p>
          <w:p w:rsidR="00402C3F" w:rsidRPr="00B17ABA" w:rsidRDefault="00402C3F" w:rsidP="009923E9">
            <w:pPr>
              <w:autoSpaceDE w:val="0"/>
              <w:autoSpaceDN w:val="0"/>
              <w:adjustRightInd w:val="0"/>
              <w:spacing w:line="276" w:lineRule="auto"/>
              <w:ind w:left="1310" w:firstLine="34"/>
              <w:rPr>
                <w:rFonts w:ascii="Courier New" w:hAnsi="Courier New" w:cs="Courier New"/>
                <w:color w:val="000000"/>
                <w:sz w:val="20"/>
                <w:szCs w:val="20"/>
                <w:lang w:val="pl-PL"/>
              </w:rPr>
            </w:pPr>
          </w:p>
          <w:p w:rsidR="00402C3F" w:rsidRPr="009923E9" w:rsidRDefault="00402C3F" w:rsidP="009923E9">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xml:space="preserve">% If the patients used all drugs in the </w:t>
            </w:r>
            <w:r w:rsidR="006A2DED" w:rsidRPr="00B17ABA">
              <w:rPr>
                <w:rFonts w:ascii="Courier New" w:hAnsi="Courier New" w:cs="Courier New"/>
                <w:color w:val="228B22"/>
                <w:sz w:val="20"/>
                <w:szCs w:val="20"/>
              </w:rPr>
              <w:t xml:space="preserve">given </w:t>
            </w:r>
            <w:r w:rsidRPr="00B17ABA">
              <w:rPr>
                <w:rFonts w:ascii="Courier New" w:hAnsi="Courier New" w:cs="Courier New"/>
                <w:color w:val="228B22"/>
                <w:sz w:val="20"/>
                <w:szCs w:val="20"/>
              </w:rPr>
              <w:t>policy,</w:t>
            </w:r>
            <w:r w:rsidR="006A2DED" w:rsidRPr="00B17ABA">
              <w:rPr>
                <w:rFonts w:ascii="Courier New" w:hAnsi="Courier New" w:cs="Courier New"/>
                <w:color w:val="228B22"/>
                <w:sz w:val="20"/>
                <w:szCs w:val="20"/>
              </w:rPr>
              <w:t xml:space="preserve"> randomly generate a drug</w:t>
            </w:r>
            <w:r w:rsidR="003A2511" w:rsidRPr="00B17ABA">
              <w:rPr>
                <w:rFonts w:ascii="Courier New" w:hAnsi="Courier New" w:cs="Courier New"/>
                <w:color w:val="228B22"/>
                <w:sz w:val="20"/>
                <w:szCs w:val="20"/>
              </w:rPr>
              <w:t>,</w:t>
            </w:r>
            <w:r w:rsidR="006A2DED" w:rsidRPr="00B17ABA">
              <w:rPr>
                <w:rFonts w:ascii="Courier New" w:hAnsi="Courier New" w:cs="Courier New"/>
                <w:color w:val="228B22"/>
                <w:sz w:val="20"/>
                <w:szCs w:val="20"/>
              </w:rPr>
              <w:t xml:space="preserve"> which has not been used.</w:t>
            </w:r>
            <w:r w:rsidRPr="00B17ABA">
              <w:rPr>
                <w:rFonts w:ascii="Courier New" w:hAnsi="Courier New" w:cs="Courier New"/>
                <w:color w:val="228B22"/>
                <w:sz w:val="20"/>
                <w:szCs w:val="20"/>
              </w:rPr>
              <w:t xml:space="preserve"> </w:t>
            </w:r>
          </w:p>
          <w:p w:rsidR="00006F9D" w:rsidRPr="009923E9" w:rsidRDefault="00402C3F" w:rsidP="009923E9">
            <w:pPr>
              <w:autoSpaceDE w:val="0"/>
              <w:autoSpaceDN w:val="0"/>
              <w:adjustRightInd w:val="0"/>
              <w:spacing w:line="276" w:lineRule="auto"/>
              <w:ind w:left="885" w:firstLine="34"/>
              <w:rPr>
                <w:rFonts w:ascii="Courier New" w:hAnsi="Courier New" w:cs="Courier New"/>
                <w:b/>
                <w:color w:val="0000FF"/>
                <w:sz w:val="20"/>
                <w:szCs w:val="20"/>
              </w:rPr>
            </w:pPr>
            <w:r w:rsidRPr="00B17ABA">
              <w:rPr>
                <w:rFonts w:ascii="Courier New" w:hAnsi="Courier New" w:cs="Courier New"/>
                <w:b/>
                <w:color w:val="0000FF"/>
                <w:sz w:val="20"/>
                <w:szCs w:val="20"/>
              </w:rPr>
              <w:t>ELSE</w:t>
            </w:r>
          </w:p>
          <w:p w:rsidR="00402C3F" w:rsidRPr="009923E9" w:rsidRDefault="00402C3F">
            <w:pPr>
              <w:autoSpaceDE w:val="0"/>
              <w:autoSpaceDN w:val="0"/>
              <w:adjustRightInd w:val="0"/>
              <w:spacing w:line="276" w:lineRule="auto"/>
              <w:ind w:left="1310" w:firstLine="34"/>
              <w:rPr>
                <w:rFonts w:ascii="Courier New" w:hAnsi="Courier New" w:cs="Courier New"/>
                <w:color w:val="000000"/>
                <w:sz w:val="20"/>
                <w:szCs w:val="20"/>
              </w:rPr>
            </w:pPr>
            <w:r w:rsidRPr="009923E9">
              <w:rPr>
                <w:rFonts w:ascii="Courier New" w:hAnsi="Courier New" w:cs="Courier New"/>
                <w:color w:val="000000"/>
                <w:sz w:val="20"/>
                <w:szCs w:val="20"/>
              </w:rPr>
              <w:lastRenderedPageBreak/>
              <w:t xml:space="preserve">RdOpt = 1:NoTrtOpt+1; </w:t>
            </w:r>
            <w:r w:rsidRPr="00B17ABA">
              <w:rPr>
                <w:rFonts w:ascii="Courier New" w:hAnsi="Courier New" w:cs="Courier New"/>
                <w:color w:val="228B22"/>
                <w:sz w:val="20"/>
                <w:szCs w:val="20"/>
              </w:rPr>
              <w:t>% All possible treatment options.</w:t>
            </w:r>
          </w:p>
          <w:p w:rsidR="00402C3F" w:rsidRPr="009923E9" w:rsidRDefault="00402C3F" w:rsidP="00402C3F">
            <w:pPr>
              <w:autoSpaceDE w:val="0"/>
              <w:autoSpaceDN w:val="0"/>
              <w:adjustRightInd w:val="0"/>
              <w:spacing w:line="276" w:lineRule="auto"/>
              <w:ind w:left="1310" w:firstLine="34"/>
              <w:rPr>
                <w:rFonts w:ascii="Courier New" w:hAnsi="Courier New" w:cs="Courier New"/>
                <w:color w:val="000000"/>
                <w:sz w:val="20"/>
                <w:szCs w:val="20"/>
              </w:rPr>
            </w:pPr>
            <w:r w:rsidRPr="009923E9">
              <w:rPr>
                <w:rFonts w:ascii="Courier New" w:hAnsi="Courier New" w:cs="Courier New"/>
                <w:color w:val="000000"/>
                <w:sz w:val="20"/>
                <w:szCs w:val="20"/>
              </w:rPr>
              <w:t xml:space="preserve">RdOpt(:,Policy) = []; </w:t>
            </w:r>
            <w:r w:rsidRPr="00B17ABA">
              <w:rPr>
                <w:rFonts w:ascii="Courier New" w:hAnsi="Courier New" w:cs="Courier New"/>
                <w:color w:val="228B22"/>
                <w:sz w:val="20"/>
                <w:szCs w:val="20"/>
              </w:rPr>
              <w:t>% Exclude the drugs</w:t>
            </w:r>
            <w:r w:rsidR="003A2511" w:rsidRPr="00B17ABA">
              <w:rPr>
                <w:rFonts w:ascii="Courier New" w:hAnsi="Courier New" w:cs="Courier New"/>
                <w:color w:val="228B22"/>
                <w:sz w:val="20"/>
                <w:szCs w:val="20"/>
              </w:rPr>
              <w:t>,</w:t>
            </w:r>
            <w:r w:rsidRPr="00B17ABA">
              <w:rPr>
                <w:rFonts w:ascii="Courier New" w:hAnsi="Courier New" w:cs="Courier New"/>
                <w:color w:val="228B22"/>
                <w:sz w:val="20"/>
                <w:szCs w:val="20"/>
              </w:rPr>
              <w:t xml:space="preserve"> which was used. </w:t>
            </w:r>
          </w:p>
          <w:p w:rsidR="00402C3F" w:rsidRPr="009923E9" w:rsidRDefault="00402C3F" w:rsidP="009923E9">
            <w:pPr>
              <w:autoSpaceDE w:val="0"/>
              <w:autoSpaceDN w:val="0"/>
              <w:adjustRightInd w:val="0"/>
              <w:spacing w:line="276" w:lineRule="auto"/>
              <w:ind w:left="1310" w:firstLine="34"/>
              <w:rPr>
                <w:rFonts w:ascii="Courier New" w:hAnsi="Courier New" w:cs="Courier New"/>
                <w:color w:val="000000"/>
                <w:sz w:val="20"/>
                <w:szCs w:val="20"/>
              </w:rPr>
            </w:pPr>
            <w:r w:rsidRPr="009923E9">
              <w:rPr>
                <w:rFonts w:ascii="Courier New" w:hAnsi="Courier New" w:cs="Courier New"/>
                <w:color w:val="000000"/>
                <w:sz w:val="20"/>
                <w:szCs w:val="20"/>
              </w:rPr>
              <w:t xml:space="preserve">Drug = datasample(RdOpt,1); </w:t>
            </w:r>
            <w:r w:rsidRPr="00B17ABA">
              <w:rPr>
                <w:rFonts w:ascii="Courier New" w:hAnsi="Courier New" w:cs="Courier New"/>
                <w:color w:val="228B22"/>
                <w:sz w:val="20"/>
                <w:szCs w:val="20"/>
              </w:rPr>
              <w:t>% Randomly generated a drug.</w:t>
            </w:r>
          </w:p>
          <w:p w:rsidR="00402C3F" w:rsidRPr="00B17ABA" w:rsidRDefault="00402C3F" w:rsidP="009923E9">
            <w:pPr>
              <w:autoSpaceDE w:val="0"/>
              <w:autoSpaceDN w:val="0"/>
              <w:adjustRightInd w:val="0"/>
              <w:spacing w:line="276" w:lineRule="auto"/>
              <w:ind w:left="885" w:firstLine="34"/>
              <w:rPr>
                <w:rFonts w:ascii="Courier New" w:hAnsi="Courier New" w:cs="Courier New"/>
                <w:b/>
                <w:color w:val="0000FF"/>
                <w:sz w:val="20"/>
                <w:szCs w:val="20"/>
              </w:rPr>
            </w:pPr>
            <w:r w:rsidRPr="00B17ABA">
              <w:rPr>
                <w:rFonts w:ascii="Courier New" w:hAnsi="Courier New" w:cs="Courier New"/>
                <w:b/>
                <w:color w:val="0000FF"/>
                <w:sz w:val="20"/>
                <w:szCs w:val="20"/>
              </w:rPr>
              <w:t>END</w:t>
            </w:r>
          </w:p>
          <w:p w:rsidR="00402C3F" w:rsidRPr="009923E9" w:rsidRDefault="00402C3F" w:rsidP="009923E9">
            <w:pPr>
              <w:autoSpaceDE w:val="0"/>
              <w:autoSpaceDN w:val="0"/>
              <w:adjustRightInd w:val="0"/>
              <w:spacing w:line="276" w:lineRule="auto"/>
              <w:ind w:left="885" w:firstLine="34"/>
              <w:rPr>
                <w:rFonts w:ascii="Courier New" w:hAnsi="Courier New" w:cs="Courier New"/>
                <w:color w:val="000000"/>
                <w:sz w:val="20"/>
                <w:szCs w:val="20"/>
              </w:rPr>
            </w:pPr>
          </w:p>
          <w:p w:rsidR="00006F9D" w:rsidRPr="009923E9" w:rsidRDefault="00006F9D" w:rsidP="001A2558">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color w:val="228B22"/>
                <w:sz w:val="20"/>
                <w:szCs w:val="20"/>
              </w:rPr>
              <w:t xml:space="preserve">% Decide whether a maintenance therapy is applied, and if so, how long the patient </w:t>
            </w:r>
            <w:r w:rsidR="006A2DED" w:rsidRPr="00B17ABA">
              <w:rPr>
                <w:rFonts w:ascii="Courier New" w:hAnsi="Courier New" w:cs="Courier New"/>
                <w:color w:val="228B22"/>
                <w:sz w:val="20"/>
                <w:szCs w:val="20"/>
              </w:rPr>
              <w:t>ha</w:t>
            </w:r>
            <w:r w:rsidR="005A0E05" w:rsidRPr="00B17ABA">
              <w:rPr>
                <w:rFonts w:ascii="Courier New" w:hAnsi="Courier New" w:cs="Courier New"/>
                <w:color w:val="228B22"/>
                <w:sz w:val="20"/>
                <w:szCs w:val="20"/>
              </w:rPr>
              <w:t>s</w:t>
            </w:r>
            <w:r w:rsidR="006A2DED" w:rsidRPr="00B17ABA">
              <w:rPr>
                <w:rFonts w:ascii="Courier New" w:hAnsi="Courier New" w:cs="Courier New"/>
                <w:color w:val="228B22"/>
                <w:sz w:val="20"/>
                <w:szCs w:val="20"/>
              </w:rPr>
              <w:t xml:space="preserve"> been </w:t>
            </w:r>
            <w:r w:rsidRPr="009923E9">
              <w:rPr>
                <w:rFonts w:ascii="Courier New" w:hAnsi="Courier New" w:cs="Courier New"/>
                <w:color w:val="228B22"/>
                <w:sz w:val="20"/>
                <w:szCs w:val="20"/>
              </w:rPr>
              <w:t xml:space="preserve">under the maintenance therapy. </w:t>
            </w:r>
          </w:p>
          <w:p w:rsidR="00006F9D" w:rsidRPr="009923E9" w:rsidRDefault="00006F9D" w:rsidP="009923E9">
            <w:pPr>
              <w:autoSpaceDE w:val="0"/>
              <w:autoSpaceDN w:val="0"/>
              <w:adjustRightInd w:val="0"/>
              <w:spacing w:line="276" w:lineRule="auto"/>
              <w:ind w:left="885" w:firstLine="34"/>
              <w:rPr>
                <w:rFonts w:ascii="Courier New" w:hAnsi="Courier New" w:cs="Courier New"/>
                <w:sz w:val="20"/>
                <w:szCs w:val="20"/>
              </w:rPr>
            </w:pPr>
            <w:r w:rsidRPr="009923E9">
              <w:rPr>
                <w:rFonts w:ascii="Courier New" w:hAnsi="Courier New" w:cs="Courier New"/>
                <w:color w:val="000000"/>
                <w:sz w:val="20"/>
                <w:szCs w:val="20"/>
              </w:rPr>
              <w:t>MT</w:t>
            </w:r>
            <w:r w:rsidR="00135B16" w:rsidRPr="009923E9">
              <w:rPr>
                <w:rFonts w:ascii="Courier New" w:hAnsi="Courier New" w:cs="Courier New"/>
                <w:color w:val="000000"/>
                <w:sz w:val="20"/>
                <w:szCs w:val="20"/>
              </w:rPr>
              <w:t xml:space="preserve"> = </w:t>
            </w:r>
            <w:r w:rsidRPr="009923E9">
              <w:rPr>
                <w:rFonts w:ascii="Courier New" w:hAnsi="Courier New" w:cs="Courier New"/>
                <w:color w:val="000000"/>
                <w:sz w:val="20"/>
                <w:szCs w:val="20"/>
              </w:rPr>
              <w:t>Maintenance(h,</w:t>
            </w:r>
            <w:r w:rsidR="00402C3F" w:rsidRPr="00B17ABA">
              <w:rPr>
                <w:rFonts w:ascii="Courier New" w:hAnsi="Courier New" w:cs="Courier New"/>
                <w:color w:val="000000"/>
                <w:sz w:val="20"/>
                <w:szCs w:val="20"/>
              </w:rPr>
              <w:t>t</w:t>
            </w:r>
            <w:r w:rsidRPr="009923E9">
              <w:rPr>
                <w:rFonts w:ascii="Courier New" w:hAnsi="Courier New" w:cs="Courier New"/>
                <w:color w:val="000000"/>
                <w:sz w:val="20"/>
                <w:szCs w:val="20"/>
              </w:rPr>
              <w:t xml:space="preserve">); </w:t>
            </w:r>
          </w:p>
          <w:p w:rsidR="00006F9D" w:rsidRPr="009923E9" w:rsidRDefault="00006F9D" w:rsidP="001A2558">
            <w:pPr>
              <w:autoSpaceDE w:val="0"/>
              <w:autoSpaceDN w:val="0"/>
              <w:adjustRightInd w:val="0"/>
              <w:spacing w:line="276" w:lineRule="auto"/>
              <w:ind w:firstLine="34"/>
              <w:rPr>
                <w:rFonts w:ascii="Courier New" w:hAnsi="Courier New" w:cs="Courier New"/>
                <w:sz w:val="20"/>
                <w:szCs w:val="20"/>
              </w:rPr>
            </w:pPr>
          </w:p>
          <w:p w:rsidR="00006F9D" w:rsidRPr="009923E9" w:rsidRDefault="00006F9D">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color w:val="228B22"/>
                <w:sz w:val="20"/>
                <w:szCs w:val="20"/>
              </w:rPr>
              <w:t xml:space="preserve">% </w:t>
            </w:r>
            <w:r w:rsidR="004E30DE" w:rsidRPr="00B17ABA">
              <w:rPr>
                <w:rFonts w:ascii="Courier New" w:hAnsi="Courier New" w:cs="Courier New"/>
                <w:color w:val="228B22"/>
                <w:sz w:val="20"/>
                <w:szCs w:val="20"/>
              </w:rPr>
              <w:t>With the given t, Drug, MT, bSBP and bSBPSD, r</w:t>
            </w:r>
            <w:r w:rsidRPr="009923E9">
              <w:rPr>
                <w:rFonts w:ascii="Courier New" w:hAnsi="Courier New" w:cs="Courier New"/>
                <w:color w:val="228B22"/>
                <w:sz w:val="20"/>
                <w:szCs w:val="20"/>
              </w:rPr>
              <w:t>un the function ‘SBPmodelling’</w:t>
            </w:r>
            <w:r w:rsidR="00AE22D3" w:rsidRPr="00B17ABA">
              <w:rPr>
                <w:rFonts w:ascii="Courier New" w:hAnsi="Courier New" w:cs="Courier New"/>
                <w:color w:val="228B22"/>
                <w:sz w:val="20"/>
                <w:szCs w:val="20"/>
              </w:rPr>
              <w:t>(</w:t>
            </w:r>
            <w:r w:rsidR="00754100" w:rsidRPr="00B17ABA">
              <w:rPr>
                <w:rFonts w:ascii="Courier New" w:hAnsi="Courier New" w:cs="Courier New"/>
                <w:color w:val="228B22"/>
                <w:sz w:val="20"/>
                <w:szCs w:val="20"/>
              </w:rPr>
              <w:t>s</w:t>
            </w:r>
            <w:r w:rsidR="00AE22D3" w:rsidRPr="00B17ABA">
              <w:rPr>
                <w:rFonts w:ascii="Courier New" w:hAnsi="Courier New" w:cs="Courier New"/>
                <w:color w:val="228B22"/>
                <w:sz w:val="20"/>
                <w:szCs w:val="20"/>
              </w:rPr>
              <w:t xml:space="preserve">ee Figure 6.4). </w:t>
            </w:r>
            <w:r w:rsidR="004E30DE" w:rsidRPr="00B17ABA">
              <w:rPr>
                <w:rFonts w:ascii="Courier New" w:hAnsi="Courier New" w:cs="Courier New"/>
                <w:color w:val="228B22"/>
                <w:sz w:val="20"/>
                <w:szCs w:val="20"/>
              </w:rPr>
              <w:t>T</w:t>
            </w:r>
            <w:r w:rsidR="00AE22D3" w:rsidRPr="00B17ABA">
              <w:rPr>
                <w:rFonts w:ascii="Courier New" w:hAnsi="Courier New" w:cs="Courier New"/>
                <w:color w:val="228B22"/>
                <w:sz w:val="20"/>
                <w:szCs w:val="20"/>
              </w:rPr>
              <w:t xml:space="preserve">he outputs are </w:t>
            </w:r>
            <w:r w:rsidR="004E30DE" w:rsidRPr="00B17ABA">
              <w:rPr>
                <w:rFonts w:ascii="Courier New" w:hAnsi="Courier New" w:cs="Courier New"/>
                <w:color w:val="228B22"/>
                <w:sz w:val="20"/>
                <w:szCs w:val="20"/>
              </w:rPr>
              <w:t xml:space="preserve">the treatment success rate, the mean SBP and SD for the controlled and the uncontrolled and the probability of CVD, HF, </w:t>
            </w:r>
            <w:r w:rsidR="00AE22D3" w:rsidRPr="00B17ABA">
              <w:rPr>
                <w:rFonts w:ascii="Courier New" w:hAnsi="Courier New" w:cs="Courier New"/>
                <w:color w:val="228B22"/>
                <w:sz w:val="20"/>
                <w:szCs w:val="20"/>
              </w:rPr>
              <w:t>DM</w:t>
            </w:r>
            <w:r w:rsidR="004E30DE" w:rsidRPr="00B17ABA">
              <w:rPr>
                <w:rFonts w:ascii="Courier New" w:hAnsi="Courier New" w:cs="Courier New"/>
                <w:color w:val="228B22"/>
                <w:sz w:val="20"/>
                <w:szCs w:val="20"/>
              </w:rPr>
              <w:t xml:space="preserve"> and AEs</w:t>
            </w:r>
            <w:r w:rsidR="00AE22D3" w:rsidRPr="00B17ABA">
              <w:rPr>
                <w:rFonts w:ascii="Courier New" w:hAnsi="Courier New" w:cs="Courier New"/>
                <w:color w:val="228B22"/>
                <w:sz w:val="20"/>
                <w:szCs w:val="20"/>
              </w:rPr>
              <w:t>.</w:t>
            </w:r>
          </w:p>
          <w:p w:rsidR="00006F9D" w:rsidRPr="009923E9" w:rsidRDefault="00560A9F" w:rsidP="009923E9">
            <w:pPr>
              <w:autoSpaceDE w:val="0"/>
              <w:autoSpaceDN w:val="0"/>
              <w:adjustRightInd w:val="0"/>
              <w:spacing w:line="276" w:lineRule="auto"/>
              <w:ind w:left="885" w:firstLine="0"/>
              <w:rPr>
                <w:rFonts w:ascii="Courier New" w:hAnsi="Courier New" w:cs="Courier New"/>
                <w:color w:val="000000"/>
                <w:sz w:val="20"/>
                <w:szCs w:val="20"/>
              </w:rPr>
            </w:pPr>
            <w:r w:rsidRPr="009923E9">
              <w:rPr>
                <w:rFonts w:ascii="Courier New" w:hAnsi="Courier New" w:cs="Courier New"/>
                <w:color w:val="000000"/>
                <w:sz w:val="20"/>
                <w:szCs w:val="20"/>
              </w:rPr>
              <w:t>[</w:t>
            </w:r>
            <w:r w:rsidR="00AE22D3" w:rsidRPr="00B17ABA">
              <w:rPr>
                <w:rFonts w:ascii="Courier New" w:hAnsi="Courier New" w:cs="Courier New"/>
                <w:color w:val="000000"/>
                <w:sz w:val="20"/>
                <w:szCs w:val="20"/>
              </w:rPr>
              <w:t>r</w:t>
            </w:r>
            <w:r w:rsidRPr="009923E9">
              <w:rPr>
                <w:rFonts w:ascii="Courier New" w:hAnsi="Courier New" w:cs="Courier New"/>
                <w:color w:val="000000"/>
                <w:sz w:val="20"/>
                <w:szCs w:val="20"/>
              </w:rPr>
              <w:t>Tr</w:t>
            </w:r>
            <w:r w:rsidR="00AE22D3" w:rsidRPr="00B17ABA">
              <w:rPr>
                <w:rFonts w:ascii="Courier New" w:hAnsi="Courier New" w:cs="Courier New"/>
                <w:color w:val="000000"/>
                <w:sz w:val="20"/>
                <w:szCs w:val="20"/>
              </w:rPr>
              <w:t>t</w:t>
            </w:r>
            <w:r w:rsidRPr="009923E9">
              <w:rPr>
                <w:rFonts w:ascii="Courier New" w:hAnsi="Courier New" w:cs="Courier New"/>
                <w:color w:val="000000"/>
                <w:sz w:val="20"/>
                <w:szCs w:val="20"/>
              </w:rPr>
              <w:t>Sux,UncontSBP,</w:t>
            </w:r>
            <w:r w:rsidR="00006F9D" w:rsidRPr="009923E9">
              <w:rPr>
                <w:rFonts w:ascii="Courier New" w:hAnsi="Courier New" w:cs="Courier New"/>
                <w:color w:val="000000"/>
                <w:sz w:val="20"/>
                <w:szCs w:val="20"/>
              </w:rPr>
              <w:t>UncontSBPSD,</w:t>
            </w:r>
            <w:r w:rsidRPr="009923E9">
              <w:rPr>
                <w:rFonts w:ascii="Courier New" w:hAnsi="Courier New" w:cs="Courier New"/>
                <w:color w:val="000000"/>
                <w:sz w:val="20"/>
                <w:szCs w:val="20"/>
              </w:rPr>
              <w:t>ContSBP,ContSBPSD</w:t>
            </w:r>
            <w:r w:rsidR="00402C3F" w:rsidRPr="00B17ABA">
              <w:rPr>
                <w:rFonts w:ascii="Courier New" w:hAnsi="Courier New" w:cs="Courier New"/>
                <w:color w:val="000000"/>
                <w:sz w:val="20"/>
                <w:szCs w:val="20"/>
              </w:rPr>
              <w:t>,rCVD,</w:t>
            </w:r>
            <w:r w:rsidR="00402C3F" w:rsidRPr="00B17ABA">
              <w:rPr>
                <w:rFonts w:ascii="Courier New" w:hAnsi="Courier New" w:cs="Courier New"/>
                <w:sz w:val="20"/>
                <w:szCs w:val="20"/>
              </w:rPr>
              <w:t>rHF,</w:t>
            </w:r>
            <w:r w:rsidR="00402C3F" w:rsidRPr="00B17ABA">
              <w:rPr>
                <w:rFonts w:ascii="Courier New" w:hAnsi="Courier New" w:cs="Courier New"/>
                <w:color w:val="000000"/>
                <w:sz w:val="20"/>
                <w:szCs w:val="20"/>
              </w:rPr>
              <w:t xml:space="preserve"> </w:t>
            </w:r>
            <w:r w:rsidR="00870778" w:rsidRPr="00B17ABA">
              <w:rPr>
                <w:rFonts w:ascii="Courier New" w:hAnsi="Courier New" w:cs="Courier New"/>
                <w:color w:val="000000"/>
                <w:sz w:val="20"/>
                <w:szCs w:val="20"/>
              </w:rPr>
              <w:t xml:space="preserve">  </w:t>
            </w:r>
            <w:r w:rsidR="00402C3F" w:rsidRPr="00B17ABA">
              <w:rPr>
                <w:rFonts w:ascii="Courier New" w:hAnsi="Courier New" w:cs="Courier New"/>
                <w:color w:val="000000"/>
                <w:sz w:val="20"/>
                <w:szCs w:val="20"/>
              </w:rPr>
              <w:t>rDM,rAE</w:t>
            </w:r>
            <w:r w:rsidRPr="009923E9">
              <w:rPr>
                <w:rFonts w:ascii="Courier New" w:hAnsi="Courier New" w:cs="Courier New"/>
                <w:color w:val="000000"/>
                <w:sz w:val="20"/>
                <w:szCs w:val="20"/>
              </w:rPr>
              <w:t>]</w:t>
            </w:r>
            <w:r w:rsidR="00402C3F" w:rsidRPr="00B17ABA">
              <w:rPr>
                <w:rFonts w:ascii="Courier New" w:hAnsi="Courier New" w:cs="Courier New"/>
                <w:color w:val="000000"/>
                <w:sz w:val="20"/>
                <w:szCs w:val="20"/>
              </w:rPr>
              <w:t xml:space="preserve"> </w:t>
            </w:r>
            <w:r w:rsidR="00135B16" w:rsidRPr="009923E9">
              <w:rPr>
                <w:rFonts w:ascii="Courier New" w:hAnsi="Courier New" w:cs="Courier New"/>
                <w:color w:val="000000"/>
                <w:sz w:val="20"/>
                <w:szCs w:val="20"/>
              </w:rPr>
              <w:t>=</w:t>
            </w:r>
            <w:r w:rsidRPr="009923E9">
              <w:rPr>
                <w:rFonts w:ascii="Courier New" w:hAnsi="Courier New" w:cs="Courier New"/>
                <w:color w:val="000000"/>
                <w:sz w:val="20"/>
                <w:szCs w:val="20"/>
              </w:rPr>
              <w:t xml:space="preserve"> SBPmodelling(</w:t>
            </w:r>
            <w:r w:rsidR="00402C3F" w:rsidRPr="00B17ABA">
              <w:rPr>
                <w:rFonts w:ascii="Courier New" w:hAnsi="Courier New" w:cs="Courier New"/>
                <w:color w:val="000000"/>
                <w:sz w:val="20"/>
                <w:szCs w:val="20"/>
              </w:rPr>
              <w:t>t</w:t>
            </w:r>
            <w:r w:rsidRPr="009923E9">
              <w:rPr>
                <w:rFonts w:ascii="Courier New" w:hAnsi="Courier New" w:cs="Courier New"/>
                <w:color w:val="000000"/>
                <w:sz w:val="20"/>
                <w:szCs w:val="20"/>
              </w:rPr>
              <w:t>,Drug,MT,</w:t>
            </w:r>
            <w:r w:rsidR="00AE22D3" w:rsidRPr="009923E9">
              <w:rPr>
                <w:rFonts w:ascii="Courier New" w:hAnsi="Courier New" w:cs="Courier New"/>
                <w:color w:val="000000"/>
                <w:sz w:val="20"/>
                <w:szCs w:val="20"/>
              </w:rPr>
              <w:t>b</w:t>
            </w:r>
            <w:r w:rsidRPr="009923E9">
              <w:rPr>
                <w:rFonts w:ascii="Courier New" w:hAnsi="Courier New" w:cs="Courier New"/>
                <w:color w:val="000000"/>
                <w:sz w:val="20"/>
                <w:szCs w:val="20"/>
              </w:rPr>
              <w:t>SBP,</w:t>
            </w:r>
            <w:r w:rsidR="00AE22D3" w:rsidRPr="00B17ABA">
              <w:rPr>
                <w:rFonts w:ascii="Courier New" w:hAnsi="Courier New" w:cs="Courier New"/>
                <w:color w:val="000000"/>
                <w:sz w:val="20"/>
                <w:szCs w:val="20"/>
              </w:rPr>
              <w:t>b</w:t>
            </w:r>
            <w:r w:rsidR="00006F9D" w:rsidRPr="009923E9">
              <w:rPr>
                <w:rFonts w:ascii="Courier New" w:hAnsi="Courier New" w:cs="Courier New"/>
                <w:color w:val="000000"/>
                <w:sz w:val="20"/>
                <w:szCs w:val="20"/>
              </w:rPr>
              <w:t xml:space="preserve">SBPSD);    </w:t>
            </w:r>
          </w:p>
          <w:p w:rsidR="00006F9D" w:rsidRPr="009923E9" w:rsidRDefault="00006F9D" w:rsidP="001A2558">
            <w:pPr>
              <w:autoSpaceDE w:val="0"/>
              <w:autoSpaceDN w:val="0"/>
              <w:adjustRightInd w:val="0"/>
              <w:spacing w:line="276" w:lineRule="auto"/>
              <w:ind w:firstLine="34"/>
              <w:rPr>
                <w:rFonts w:ascii="Courier New" w:hAnsi="Courier New" w:cs="Courier New"/>
                <w:sz w:val="20"/>
                <w:szCs w:val="20"/>
              </w:rPr>
            </w:pPr>
          </w:p>
          <w:p w:rsidR="007D3E31" w:rsidRPr="00B17ABA" w:rsidRDefault="007D3E31" w:rsidP="007D3E31">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xml:space="preserve">% Calculate the </w:t>
            </w:r>
            <w:r w:rsidR="00412897" w:rsidRPr="00B17ABA">
              <w:rPr>
                <w:rFonts w:ascii="Courier New" w:hAnsi="Courier New" w:cs="Courier New"/>
                <w:color w:val="228B22"/>
                <w:sz w:val="20"/>
                <w:szCs w:val="20"/>
              </w:rPr>
              <w:t>following parameters with the outputs of ‘SBPmodelling’.</w:t>
            </w:r>
          </w:p>
          <w:p w:rsidR="007D3E31" w:rsidRPr="009923E9" w:rsidRDefault="007D3E31" w:rsidP="009923E9">
            <w:pPr>
              <w:autoSpaceDE w:val="0"/>
              <w:autoSpaceDN w:val="0"/>
              <w:adjustRightInd w:val="0"/>
              <w:spacing w:line="276" w:lineRule="auto"/>
              <w:ind w:left="885" w:firstLine="34"/>
              <w:rPr>
                <w:rFonts w:ascii="Courier New" w:hAnsi="Courier New" w:cs="Courier New"/>
                <w:sz w:val="20"/>
                <w:szCs w:val="20"/>
              </w:rPr>
            </w:pPr>
            <w:r w:rsidRPr="009923E9">
              <w:rPr>
                <w:rFonts w:ascii="Courier New" w:hAnsi="Courier New" w:cs="Courier New"/>
                <w:sz w:val="20"/>
                <w:szCs w:val="20"/>
              </w:rPr>
              <w:t>p</w:t>
            </w:r>
            <w:r w:rsidRPr="00B17ABA">
              <w:rPr>
                <w:rFonts w:ascii="Courier New" w:hAnsi="Courier New" w:cs="Courier New"/>
                <w:sz w:val="20"/>
                <w:szCs w:val="20"/>
              </w:rPr>
              <w:t>CVD</w:t>
            </w:r>
            <w:r w:rsidRPr="009923E9">
              <w:rPr>
                <w:rFonts w:ascii="Courier New" w:hAnsi="Courier New" w:cs="Courier New"/>
                <w:sz w:val="20"/>
                <w:szCs w:val="20"/>
              </w:rPr>
              <w:t>(h,</w:t>
            </w:r>
            <w:r w:rsidR="00402C3F" w:rsidRPr="00B17ABA">
              <w:rPr>
                <w:rFonts w:ascii="Courier New" w:hAnsi="Courier New" w:cs="Courier New"/>
                <w:sz w:val="20"/>
                <w:szCs w:val="20"/>
              </w:rPr>
              <w:t>t</w:t>
            </w:r>
            <w:r w:rsidRPr="009923E9">
              <w:rPr>
                <w:rFonts w:ascii="Courier New" w:hAnsi="Courier New" w:cs="Courier New"/>
                <w:sz w:val="20"/>
                <w:szCs w:val="20"/>
              </w:rPr>
              <w:t>)</w:t>
            </w:r>
            <w:r w:rsidRPr="00B17ABA">
              <w:rPr>
                <w:rFonts w:ascii="Courier New" w:hAnsi="Courier New" w:cs="Courier New"/>
                <w:sz w:val="20"/>
                <w:szCs w:val="20"/>
              </w:rPr>
              <w:t xml:space="preserve"> </w:t>
            </w:r>
            <w:r w:rsidRPr="009923E9">
              <w:rPr>
                <w:rFonts w:ascii="Courier New" w:hAnsi="Courier New" w:cs="Courier New"/>
                <w:sz w:val="20"/>
                <w:szCs w:val="20"/>
              </w:rPr>
              <w:t>=</w:t>
            </w:r>
            <w:r w:rsidRPr="00B17ABA">
              <w:rPr>
                <w:rFonts w:ascii="Courier New" w:hAnsi="Courier New" w:cs="Courier New"/>
                <w:sz w:val="20"/>
                <w:szCs w:val="20"/>
              </w:rPr>
              <w:t xml:space="preserve"> </w:t>
            </w:r>
            <w:r w:rsidRPr="009923E9">
              <w:rPr>
                <w:rFonts w:ascii="Courier New" w:hAnsi="Courier New" w:cs="Courier New"/>
                <w:sz w:val="20"/>
                <w:szCs w:val="20"/>
              </w:rPr>
              <w:t>pDizPath(h,</w:t>
            </w:r>
            <w:r w:rsidR="00402C3F" w:rsidRPr="00B17ABA">
              <w:rPr>
                <w:rFonts w:ascii="Courier New" w:hAnsi="Courier New" w:cs="Courier New"/>
                <w:sz w:val="20"/>
                <w:szCs w:val="20"/>
              </w:rPr>
              <w:t>t</w:t>
            </w:r>
            <w:r w:rsidRPr="009923E9">
              <w:rPr>
                <w:rFonts w:ascii="Courier New" w:hAnsi="Courier New" w:cs="Courier New"/>
                <w:sz w:val="20"/>
                <w:szCs w:val="20"/>
              </w:rPr>
              <w:t>)*r</w:t>
            </w:r>
            <w:r w:rsidRPr="00B17ABA">
              <w:rPr>
                <w:rFonts w:ascii="Courier New" w:hAnsi="Courier New" w:cs="Courier New"/>
                <w:sz w:val="20"/>
                <w:szCs w:val="20"/>
              </w:rPr>
              <w:t>CVD</w:t>
            </w:r>
            <w:r w:rsidRPr="009923E9">
              <w:rPr>
                <w:rFonts w:ascii="Courier New" w:hAnsi="Courier New" w:cs="Courier New"/>
                <w:sz w:val="20"/>
                <w:szCs w:val="20"/>
              </w:rPr>
              <w:t>(h,</w:t>
            </w:r>
            <w:r w:rsidR="00402C3F" w:rsidRPr="00B17ABA">
              <w:rPr>
                <w:rFonts w:ascii="Courier New" w:hAnsi="Courier New" w:cs="Courier New"/>
                <w:sz w:val="20"/>
                <w:szCs w:val="20"/>
              </w:rPr>
              <w:t>t</w:t>
            </w:r>
            <w:r w:rsidRPr="009923E9">
              <w:rPr>
                <w:rFonts w:ascii="Courier New" w:hAnsi="Courier New" w:cs="Courier New"/>
                <w:sz w:val="20"/>
                <w:szCs w:val="20"/>
              </w:rPr>
              <w:t>);</w:t>
            </w:r>
            <w:r w:rsidR="00412897" w:rsidRPr="00B17ABA">
              <w:rPr>
                <w:rFonts w:ascii="Courier New" w:hAnsi="Courier New" w:cs="Courier New"/>
                <w:sz w:val="20"/>
                <w:szCs w:val="20"/>
              </w:rPr>
              <w:t xml:space="preserve"> </w:t>
            </w:r>
            <w:r w:rsidR="00412897" w:rsidRPr="00B17ABA">
              <w:rPr>
                <w:rFonts w:ascii="Courier New" w:hAnsi="Courier New" w:cs="Courier New"/>
                <w:color w:val="228B22"/>
                <w:sz w:val="20"/>
                <w:szCs w:val="20"/>
              </w:rPr>
              <w:t>% Prob. of CVDs.</w:t>
            </w:r>
          </w:p>
          <w:p w:rsidR="007D3E31" w:rsidRPr="009923E9" w:rsidRDefault="007D3E31" w:rsidP="009923E9">
            <w:pPr>
              <w:autoSpaceDE w:val="0"/>
              <w:autoSpaceDN w:val="0"/>
              <w:adjustRightInd w:val="0"/>
              <w:spacing w:line="276" w:lineRule="auto"/>
              <w:ind w:left="885" w:firstLine="34"/>
              <w:rPr>
                <w:rFonts w:ascii="Courier New" w:hAnsi="Courier New" w:cs="Courier New"/>
                <w:sz w:val="20"/>
                <w:szCs w:val="20"/>
              </w:rPr>
            </w:pPr>
            <w:r w:rsidRPr="009923E9">
              <w:rPr>
                <w:rFonts w:ascii="Courier New" w:hAnsi="Courier New" w:cs="Courier New"/>
                <w:sz w:val="20"/>
                <w:szCs w:val="20"/>
              </w:rPr>
              <w:t>mortCVD = pCVD(h,</w:t>
            </w:r>
            <w:r w:rsidR="00402C3F" w:rsidRPr="009923E9">
              <w:rPr>
                <w:rFonts w:ascii="Courier New" w:hAnsi="Courier New" w:cs="Courier New"/>
                <w:sz w:val="20"/>
                <w:szCs w:val="20"/>
              </w:rPr>
              <w:t>t</w:t>
            </w:r>
            <w:r w:rsidRPr="009923E9">
              <w:rPr>
                <w:rFonts w:ascii="Courier New" w:hAnsi="Courier New" w:cs="Courier New"/>
                <w:sz w:val="20"/>
                <w:szCs w:val="20"/>
              </w:rPr>
              <w:t>)*distCVD(Age,4);</w:t>
            </w:r>
            <w:r w:rsidR="00412897" w:rsidRPr="00B17ABA">
              <w:rPr>
                <w:rFonts w:ascii="Courier New" w:hAnsi="Courier New" w:cs="Courier New"/>
                <w:sz w:val="20"/>
                <w:szCs w:val="20"/>
              </w:rPr>
              <w:t xml:space="preserve"> </w:t>
            </w:r>
            <w:r w:rsidR="00412897" w:rsidRPr="00B17ABA">
              <w:rPr>
                <w:rFonts w:ascii="Courier New" w:hAnsi="Courier New" w:cs="Courier New"/>
                <w:color w:val="228B22"/>
                <w:sz w:val="20"/>
                <w:szCs w:val="20"/>
              </w:rPr>
              <w:t>% CVD mortality.</w:t>
            </w:r>
          </w:p>
          <w:p w:rsidR="00C9119E" w:rsidRPr="009923E9" w:rsidRDefault="007D3E31" w:rsidP="009923E9">
            <w:pPr>
              <w:autoSpaceDE w:val="0"/>
              <w:autoSpaceDN w:val="0"/>
              <w:adjustRightInd w:val="0"/>
              <w:spacing w:line="276" w:lineRule="auto"/>
              <w:ind w:left="885" w:firstLine="34"/>
              <w:rPr>
                <w:rFonts w:ascii="Courier New" w:hAnsi="Courier New" w:cs="Courier New"/>
                <w:sz w:val="20"/>
                <w:szCs w:val="20"/>
              </w:rPr>
            </w:pPr>
            <w:r w:rsidRPr="009923E9">
              <w:rPr>
                <w:rFonts w:ascii="Courier New" w:hAnsi="Courier New" w:cs="Courier New"/>
                <w:sz w:val="20"/>
                <w:szCs w:val="20"/>
              </w:rPr>
              <w:t>mortNonCVD = pDizPath(h,</w:t>
            </w:r>
            <w:r w:rsidR="00402C3F" w:rsidRPr="009923E9">
              <w:rPr>
                <w:rFonts w:ascii="Courier New" w:hAnsi="Courier New" w:cs="Courier New"/>
                <w:sz w:val="20"/>
                <w:szCs w:val="20"/>
              </w:rPr>
              <w:t>t</w:t>
            </w:r>
            <w:r w:rsidRPr="009923E9">
              <w:rPr>
                <w:rFonts w:ascii="Courier New" w:hAnsi="Courier New" w:cs="Courier New"/>
                <w:sz w:val="20"/>
                <w:szCs w:val="20"/>
              </w:rPr>
              <w:t>)*(pNonCVDd(Age,1));</w:t>
            </w:r>
            <w:r w:rsidR="00412897" w:rsidRPr="00B17ABA">
              <w:rPr>
                <w:rFonts w:ascii="Courier New" w:hAnsi="Courier New" w:cs="Courier New"/>
                <w:sz w:val="20"/>
                <w:szCs w:val="20"/>
              </w:rPr>
              <w:t xml:space="preserve"> </w:t>
            </w:r>
            <w:r w:rsidR="00412897" w:rsidRPr="00B17ABA">
              <w:rPr>
                <w:rFonts w:ascii="Courier New" w:hAnsi="Courier New" w:cs="Courier New"/>
                <w:color w:val="228B22"/>
                <w:sz w:val="20"/>
                <w:szCs w:val="20"/>
              </w:rPr>
              <w:t>% Non-CVD mortality.</w:t>
            </w:r>
          </w:p>
          <w:p w:rsidR="007D3E31" w:rsidRPr="009923E9" w:rsidRDefault="007D3E31" w:rsidP="009923E9">
            <w:pPr>
              <w:autoSpaceDE w:val="0"/>
              <w:autoSpaceDN w:val="0"/>
              <w:adjustRightInd w:val="0"/>
              <w:spacing w:line="276" w:lineRule="auto"/>
              <w:ind w:left="885" w:firstLine="34"/>
              <w:rPr>
                <w:rFonts w:ascii="Courier New" w:hAnsi="Courier New" w:cs="Courier New"/>
                <w:sz w:val="20"/>
                <w:szCs w:val="20"/>
              </w:rPr>
            </w:pPr>
            <w:r w:rsidRPr="009923E9">
              <w:rPr>
                <w:rFonts w:ascii="Courier New" w:hAnsi="Courier New" w:cs="Courier New"/>
                <w:sz w:val="20"/>
                <w:szCs w:val="20"/>
              </w:rPr>
              <w:t>pDeath = mortCVD+mortNonCVD;</w:t>
            </w:r>
            <w:r w:rsidR="00412897" w:rsidRPr="00B17ABA">
              <w:rPr>
                <w:rFonts w:ascii="Courier New" w:hAnsi="Courier New" w:cs="Courier New"/>
                <w:sz w:val="20"/>
                <w:szCs w:val="20"/>
              </w:rPr>
              <w:t xml:space="preserve"> </w:t>
            </w:r>
            <w:r w:rsidR="00412897" w:rsidRPr="00B17ABA">
              <w:rPr>
                <w:rFonts w:ascii="Courier New" w:hAnsi="Courier New" w:cs="Courier New"/>
                <w:color w:val="228B22"/>
                <w:sz w:val="20"/>
                <w:szCs w:val="20"/>
              </w:rPr>
              <w:t>% Prob. of total death.</w:t>
            </w:r>
            <w:r w:rsidRPr="009923E9">
              <w:rPr>
                <w:rFonts w:ascii="Courier New" w:hAnsi="Courier New" w:cs="Courier New"/>
                <w:sz w:val="20"/>
                <w:szCs w:val="20"/>
              </w:rPr>
              <w:t xml:space="preserve">             </w:t>
            </w:r>
          </w:p>
          <w:p w:rsidR="00C9119E" w:rsidRPr="00B17ABA" w:rsidRDefault="007D3E31" w:rsidP="009923E9">
            <w:pPr>
              <w:autoSpaceDE w:val="0"/>
              <w:autoSpaceDN w:val="0"/>
              <w:adjustRightInd w:val="0"/>
              <w:spacing w:line="276" w:lineRule="auto"/>
              <w:ind w:left="885" w:firstLine="34"/>
              <w:rPr>
                <w:rFonts w:ascii="Courier New" w:hAnsi="Courier New" w:cs="Courier New"/>
                <w:sz w:val="20"/>
                <w:szCs w:val="20"/>
              </w:rPr>
            </w:pPr>
            <w:r w:rsidRPr="009923E9">
              <w:rPr>
                <w:rFonts w:ascii="Courier New" w:hAnsi="Courier New" w:cs="Courier New"/>
                <w:sz w:val="20"/>
                <w:szCs w:val="20"/>
              </w:rPr>
              <w:t>pSurv</w:t>
            </w:r>
            <w:r w:rsidRPr="00B17ABA">
              <w:rPr>
                <w:rFonts w:ascii="Courier New" w:hAnsi="Courier New" w:cs="Courier New"/>
                <w:sz w:val="20"/>
                <w:szCs w:val="20"/>
              </w:rPr>
              <w:t xml:space="preserve"> </w:t>
            </w:r>
            <w:r w:rsidRPr="009923E9">
              <w:rPr>
                <w:rFonts w:ascii="Courier New" w:hAnsi="Courier New" w:cs="Courier New"/>
                <w:sz w:val="20"/>
                <w:szCs w:val="20"/>
              </w:rPr>
              <w:t>=</w:t>
            </w:r>
            <w:r w:rsidRPr="00B17ABA">
              <w:rPr>
                <w:rFonts w:ascii="Courier New" w:hAnsi="Courier New" w:cs="Courier New"/>
                <w:sz w:val="20"/>
                <w:szCs w:val="20"/>
              </w:rPr>
              <w:t xml:space="preserve"> </w:t>
            </w:r>
            <w:r w:rsidRPr="009923E9">
              <w:rPr>
                <w:rFonts w:ascii="Courier New" w:hAnsi="Courier New" w:cs="Courier New"/>
                <w:sz w:val="20"/>
                <w:szCs w:val="20"/>
              </w:rPr>
              <w:t>pDizPath(h,</w:t>
            </w:r>
            <w:r w:rsidR="00402C3F" w:rsidRPr="00B17ABA">
              <w:rPr>
                <w:rFonts w:ascii="Courier New" w:hAnsi="Courier New" w:cs="Courier New"/>
                <w:sz w:val="20"/>
                <w:szCs w:val="20"/>
              </w:rPr>
              <w:t>t</w:t>
            </w:r>
            <w:r w:rsidRPr="009923E9">
              <w:rPr>
                <w:rFonts w:ascii="Courier New" w:hAnsi="Courier New" w:cs="Courier New"/>
                <w:sz w:val="20"/>
                <w:szCs w:val="20"/>
              </w:rPr>
              <w:t xml:space="preserve">)-pDeath; </w:t>
            </w:r>
            <w:r w:rsidR="00412897" w:rsidRPr="00B17ABA">
              <w:rPr>
                <w:rFonts w:ascii="Courier New" w:hAnsi="Courier New" w:cs="Courier New"/>
                <w:color w:val="228B22"/>
                <w:sz w:val="20"/>
                <w:szCs w:val="20"/>
              </w:rPr>
              <w:t>% Prob. of survivors.</w:t>
            </w:r>
          </w:p>
          <w:p w:rsidR="007D3E31" w:rsidRPr="009923E9" w:rsidRDefault="007D3E31" w:rsidP="009923E9">
            <w:pPr>
              <w:autoSpaceDE w:val="0"/>
              <w:autoSpaceDN w:val="0"/>
              <w:adjustRightInd w:val="0"/>
              <w:spacing w:line="276" w:lineRule="auto"/>
              <w:ind w:left="885" w:firstLine="34"/>
              <w:rPr>
                <w:rFonts w:ascii="Courier New" w:hAnsi="Courier New" w:cs="Courier New"/>
                <w:sz w:val="20"/>
                <w:szCs w:val="20"/>
              </w:rPr>
            </w:pPr>
            <w:r w:rsidRPr="009923E9">
              <w:rPr>
                <w:rFonts w:ascii="Courier New" w:hAnsi="Courier New" w:cs="Courier New"/>
                <w:sz w:val="20"/>
                <w:szCs w:val="20"/>
              </w:rPr>
              <w:t>pHF(h,c)</w:t>
            </w:r>
            <w:r w:rsidRPr="00B17ABA">
              <w:rPr>
                <w:rFonts w:ascii="Courier New" w:hAnsi="Courier New" w:cs="Courier New"/>
                <w:sz w:val="20"/>
                <w:szCs w:val="20"/>
              </w:rPr>
              <w:t xml:space="preserve"> </w:t>
            </w:r>
            <w:r w:rsidRPr="009923E9">
              <w:rPr>
                <w:rFonts w:ascii="Courier New" w:hAnsi="Courier New" w:cs="Courier New"/>
                <w:sz w:val="20"/>
                <w:szCs w:val="20"/>
              </w:rPr>
              <w:t>=</w:t>
            </w:r>
            <w:r w:rsidRPr="00B17ABA">
              <w:rPr>
                <w:rFonts w:ascii="Courier New" w:hAnsi="Courier New" w:cs="Courier New"/>
                <w:sz w:val="20"/>
                <w:szCs w:val="20"/>
              </w:rPr>
              <w:t xml:space="preserve"> </w:t>
            </w:r>
            <w:r w:rsidRPr="009923E9">
              <w:rPr>
                <w:rFonts w:ascii="Courier New" w:hAnsi="Courier New" w:cs="Courier New"/>
                <w:sz w:val="20"/>
                <w:szCs w:val="20"/>
              </w:rPr>
              <w:t>pSurv*rHF;</w:t>
            </w:r>
            <w:r w:rsidR="00412897" w:rsidRPr="00B17ABA">
              <w:rPr>
                <w:rFonts w:ascii="Courier New" w:hAnsi="Courier New" w:cs="Courier New"/>
                <w:sz w:val="20"/>
                <w:szCs w:val="20"/>
              </w:rPr>
              <w:t xml:space="preserve"> </w:t>
            </w:r>
            <w:r w:rsidR="00412897" w:rsidRPr="00B17ABA">
              <w:rPr>
                <w:rFonts w:ascii="Courier New" w:hAnsi="Courier New" w:cs="Courier New"/>
                <w:color w:val="228B22"/>
                <w:sz w:val="20"/>
                <w:szCs w:val="20"/>
              </w:rPr>
              <w:t>% Prob. of HF.</w:t>
            </w:r>
          </w:p>
          <w:p w:rsidR="007D3E31" w:rsidRPr="009923E9" w:rsidRDefault="007D3E31" w:rsidP="009923E9">
            <w:pPr>
              <w:autoSpaceDE w:val="0"/>
              <w:autoSpaceDN w:val="0"/>
              <w:adjustRightInd w:val="0"/>
              <w:spacing w:line="276" w:lineRule="auto"/>
              <w:ind w:left="885" w:firstLine="34"/>
              <w:rPr>
                <w:rFonts w:ascii="Courier New" w:hAnsi="Courier New" w:cs="Courier New"/>
                <w:sz w:val="20"/>
                <w:szCs w:val="20"/>
              </w:rPr>
            </w:pPr>
            <w:r w:rsidRPr="009923E9">
              <w:rPr>
                <w:rFonts w:ascii="Courier New" w:hAnsi="Courier New" w:cs="Courier New"/>
                <w:sz w:val="20"/>
                <w:szCs w:val="20"/>
              </w:rPr>
              <w:t>pDM(h,c)</w:t>
            </w:r>
            <w:r w:rsidRPr="00B17ABA">
              <w:rPr>
                <w:rFonts w:ascii="Courier New" w:hAnsi="Courier New" w:cs="Courier New"/>
                <w:sz w:val="20"/>
                <w:szCs w:val="20"/>
              </w:rPr>
              <w:t xml:space="preserve"> </w:t>
            </w:r>
            <w:r w:rsidRPr="009923E9">
              <w:rPr>
                <w:rFonts w:ascii="Courier New" w:hAnsi="Courier New" w:cs="Courier New"/>
                <w:sz w:val="20"/>
                <w:szCs w:val="20"/>
              </w:rPr>
              <w:t>=</w:t>
            </w:r>
            <w:r w:rsidRPr="00B17ABA">
              <w:rPr>
                <w:rFonts w:ascii="Courier New" w:hAnsi="Courier New" w:cs="Courier New"/>
                <w:sz w:val="20"/>
                <w:szCs w:val="20"/>
              </w:rPr>
              <w:t xml:space="preserve"> </w:t>
            </w:r>
            <w:r w:rsidRPr="009923E9">
              <w:rPr>
                <w:rFonts w:ascii="Courier New" w:hAnsi="Courier New" w:cs="Courier New"/>
                <w:sz w:val="20"/>
                <w:szCs w:val="20"/>
              </w:rPr>
              <w:t>pSurv*rDM;</w:t>
            </w:r>
            <w:r w:rsidR="00412897" w:rsidRPr="00B17ABA">
              <w:rPr>
                <w:rFonts w:ascii="Courier New" w:hAnsi="Courier New" w:cs="Courier New"/>
                <w:color w:val="228B22"/>
                <w:sz w:val="20"/>
                <w:szCs w:val="20"/>
              </w:rPr>
              <w:t xml:space="preserve"> % Prob. of DM.</w:t>
            </w:r>
          </w:p>
          <w:p w:rsidR="007D3E31" w:rsidRPr="00B17ABA" w:rsidRDefault="007D3E31" w:rsidP="009923E9">
            <w:pPr>
              <w:autoSpaceDE w:val="0"/>
              <w:autoSpaceDN w:val="0"/>
              <w:adjustRightInd w:val="0"/>
              <w:spacing w:line="276" w:lineRule="auto"/>
              <w:ind w:left="885" w:firstLine="34"/>
              <w:rPr>
                <w:rFonts w:ascii="Courier New" w:hAnsi="Courier New" w:cs="Courier New"/>
                <w:color w:val="228B22"/>
                <w:sz w:val="20"/>
                <w:szCs w:val="20"/>
              </w:rPr>
            </w:pPr>
            <w:r w:rsidRPr="009923E9">
              <w:rPr>
                <w:rFonts w:ascii="Courier New" w:hAnsi="Courier New" w:cs="Courier New"/>
                <w:sz w:val="20"/>
                <w:szCs w:val="20"/>
              </w:rPr>
              <w:t>pAE(h,c)</w:t>
            </w:r>
            <w:r w:rsidRPr="00B17ABA">
              <w:rPr>
                <w:rFonts w:ascii="Courier New" w:hAnsi="Courier New" w:cs="Courier New"/>
                <w:sz w:val="20"/>
                <w:szCs w:val="20"/>
              </w:rPr>
              <w:t xml:space="preserve"> </w:t>
            </w:r>
            <w:r w:rsidRPr="009923E9">
              <w:rPr>
                <w:rFonts w:ascii="Courier New" w:hAnsi="Courier New" w:cs="Courier New"/>
                <w:sz w:val="20"/>
                <w:szCs w:val="20"/>
              </w:rPr>
              <w:t>=</w:t>
            </w:r>
            <w:r w:rsidRPr="00B17ABA">
              <w:rPr>
                <w:rFonts w:ascii="Courier New" w:hAnsi="Courier New" w:cs="Courier New"/>
                <w:sz w:val="20"/>
                <w:szCs w:val="20"/>
              </w:rPr>
              <w:t xml:space="preserve"> </w:t>
            </w:r>
            <w:r w:rsidRPr="009923E9">
              <w:rPr>
                <w:rFonts w:ascii="Courier New" w:hAnsi="Courier New" w:cs="Courier New"/>
                <w:sz w:val="20"/>
                <w:szCs w:val="20"/>
              </w:rPr>
              <w:t xml:space="preserve">pSurv*rAE; </w:t>
            </w:r>
            <w:r w:rsidR="00412897" w:rsidRPr="00B17ABA">
              <w:rPr>
                <w:rFonts w:ascii="Courier New" w:hAnsi="Courier New" w:cs="Courier New"/>
                <w:color w:val="228B22"/>
                <w:sz w:val="20"/>
                <w:szCs w:val="20"/>
              </w:rPr>
              <w:t>% Prob. of AE.</w:t>
            </w:r>
          </w:p>
          <w:p w:rsidR="00412897" w:rsidRPr="009923E9" w:rsidRDefault="00412897" w:rsidP="00412897">
            <w:pPr>
              <w:autoSpaceDE w:val="0"/>
              <w:autoSpaceDN w:val="0"/>
              <w:adjustRightInd w:val="0"/>
              <w:spacing w:line="276" w:lineRule="auto"/>
              <w:ind w:left="885" w:firstLine="34"/>
              <w:rPr>
                <w:rFonts w:ascii="Courier New" w:hAnsi="Courier New" w:cs="Courier New"/>
                <w:sz w:val="20"/>
                <w:szCs w:val="20"/>
              </w:rPr>
            </w:pPr>
            <w:r w:rsidRPr="00B17ABA">
              <w:rPr>
                <w:rFonts w:ascii="Courier New" w:hAnsi="Courier New" w:cs="Courier New"/>
                <w:sz w:val="20"/>
                <w:szCs w:val="20"/>
              </w:rPr>
              <w:t>otherCVDs = pQRISK(h,t)*(1-sum(distCVD(Age,1:4));</w:t>
            </w:r>
            <w:r w:rsidRPr="009923E9">
              <w:rPr>
                <w:rFonts w:ascii="Courier New" w:hAnsi="Courier New" w:cs="Courier New"/>
                <w:sz w:val="20"/>
                <w:szCs w:val="20"/>
              </w:rPr>
              <w:t xml:space="preserve"> </w:t>
            </w:r>
            <w:r w:rsidRPr="00B17ABA">
              <w:rPr>
                <w:rFonts w:ascii="Courier New" w:hAnsi="Courier New" w:cs="Courier New"/>
                <w:color w:val="228B22"/>
                <w:sz w:val="20"/>
                <w:szCs w:val="20"/>
              </w:rPr>
              <w:t>% Prob. of other CVDs.</w:t>
            </w:r>
            <w:r w:rsidRPr="009923E9">
              <w:rPr>
                <w:rFonts w:ascii="Courier New" w:hAnsi="Courier New" w:cs="Courier New"/>
                <w:sz w:val="20"/>
                <w:szCs w:val="20"/>
              </w:rPr>
              <w:t xml:space="preserve">         </w:t>
            </w:r>
          </w:p>
          <w:p w:rsidR="007D3E31" w:rsidRPr="00B17ABA" w:rsidRDefault="007D3E31" w:rsidP="001A2558">
            <w:pPr>
              <w:autoSpaceDE w:val="0"/>
              <w:autoSpaceDN w:val="0"/>
              <w:adjustRightInd w:val="0"/>
              <w:spacing w:line="276" w:lineRule="auto"/>
              <w:ind w:firstLine="34"/>
              <w:rPr>
                <w:rFonts w:ascii="Courier New" w:hAnsi="Courier New" w:cs="Courier New"/>
                <w:color w:val="228B22"/>
                <w:sz w:val="20"/>
                <w:szCs w:val="20"/>
              </w:rPr>
            </w:pPr>
          </w:p>
          <w:p w:rsidR="007D3E31" w:rsidRPr="00B17ABA" w:rsidRDefault="007D3E31" w:rsidP="007D3E31">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xml:space="preserve">% Calculate the </w:t>
            </w:r>
            <w:r w:rsidR="004E30DE" w:rsidRPr="00B17ABA">
              <w:rPr>
                <w:rFonts w:ascii="Courier New" w:hAnsi="Courier New" w:cs="Courier New"/>
                <w:color w:val="228B22"/>
                <w:sz w:val="20"/>
                <w:szCs w:val="20"/>
              </w:rPr>
              <w:t xml:space="preserve">transition </w:t>
            </w:r>
            <w:r w:rsidRPr="00B17ABA">
              <w:rPr>
                <w:rFonts w:ascii="Courier New" w:hAnsi="Courier New" w:cs="Courier New"/>
                <w:color w:val="228B22"/>
                <w:sz w:val="20"/>
                <w:szCs w:val="20"/>
              </w:rPr>
              <w:t>probabilit</w:t>
            </w:r>
            <w:r w:rsidR="004E30DE" w:rsidRPr="00B17ABA">
              <w:rPr>
                <w:rFonts w:ascii="Courier New" w:hAnsi="Courier New" w:cs="Courier New"/>
                <w:color w:val="228B22"/>
                <w:sz w:val="20"/>
                <w:szCs w:val="20"/>
              </w:rPr>
              <w:t xml:space="preserve">ies to </w:t>
            </w:r>
            <w:r w:rsidR="004E30DE" w:rsidRPr="009923E9">
              <w:rPr>
                <w:rFonts w:ascii="Courier New" w:hAnsi="Courier New" w:cs="Courier New"/>
                <w:i/>
                <w:color w:val="228B22"/>
                <w:sz w:val="20"/>
                <w:szCs w:val="20"/>
              </w:rPr>
              <w:t>Succ</w:t>
            </w:r>
            <w:r w:rsidR="005A0E05" w:rsidRPr="00B17ABA">
              <w:rPr>
                <w:rFonts w:ascii="Courier New" w:hAnsi="Courier New" w:cs="Courier New"/>
                <w:i/>
                <w:color w:val="228B22"/>
                <w:sz w:val="20"/>
                <w:szCs w:val="20"/>
              </w:rPr>
              <w:t>e</w:t>
            </w:r>
            <w:r w:rsidR="004E30DE" w:rsidRPr="009923E9">
              <w:rPr>
                <w:rFonts w:ascii="Courier New" w:hAnsi="Courier New" w:cs="Courier New"/>
                <w:i/>
                <w:color w:val="228B22"/>
                <w:sz w:val="20"/>
                <w:szCs w:val="20"/>
              </w:rPr>
              <w:t>ss</w:t>
            </w:r>
            <w:r w:rsidR="004E30DE" w:rsidRPr="00B17ABA">
              <w:rPr>
                <w:rFonts w:ascii="Courier New" w:hAnsi="Courier New" w:cs="Courier New"/>
                <w:color w:val="228B22"/>
                <w:sz w:val="20"/>
                <w:szCs w:val="20"/>
              </w:rPr>
              <w:t xml:space="preserve"> and </w:t>
            </w:r>
            <w:r w:rsidR="004E30DE" w:rsidRPr="009923E9">
              <w:rPr>
                <w:rFonts w:ascii="Courier New" w:hAnsi="Courier New" w:cs="Courier New"/>
                <w:i/>
                <w:color w:val="228B22"/>
                <w:sz w:val="20"/>
                <w:szCs w:val="20"/>
              </w:rPr>
              <w:t>Failure</w:t>
            </w:r>
            <w:r w:rsidR="004E30DE" w:rsidRPr="00B17ABA">
              <w:rPr>
                <w:rFonts w:ascii="Courier New" w:hAnsi="Courier New" w:cs="Courier New"/>
                <w:color w:val="228B22"/>
                <w:sz w:val="20"/>
                <w:szCs w:val="20"/>
              </w:rPr>
              <w:t>.</w:t>
            </w:r>
            <w:r w:rsidRPr="00B17ABA">
              <w:rPr>
                <w:rFonts w:ascii="Courier New" w:hAnsi="Courier New" w:cs="Courier New"/>
                <w:color w:val="228B22"/>
                <w:sz w:val="20"/>
                <w:szCs w:val="20"/>
              </w:rPr>
              <w:t xml:space="preserve">    </w:t>
            </w:r>
          </w:p>
          <w:p w:rsidR="007D3E31" w:rsidRPr="009923E9" w:rsidRDefault="007D3E31" w:rsidP="009923E9">
            <w:pPr>
              <w:autoSpaceDE w:val="0"/>
              <w:autoSpaceDN w:val="0"/>
              <w:adjustRightInd w:val="0"/>
              <w:spacing w:line="276" w:lineRule="auto"/>
              <w:ind w:left="885" w:firstLine="34"/>
              <w:rPr>
                <w:rFonts w:ascii="Courier New" w:hAnsi="Courier New" w:cs="Courier New"/>
                <w:sz w:val="20"/>
                <w:szCs w:val="20"/>
              </w:rPr>
            </w:pPr>
            <w:r w:rsidRPr="009923E9">
              <w:rPr>
                <w:rFonts w:ascii="Courier New" w:hAnsi="Courier New" w:cs="Courier New"/>
                <w:sz w:val="20"/>
                <w:szCs w:val="20"/>
              </w:rPr>
              <w:t>pCont = pSurv*</w:t>
            </w:r>
            <w:r w:rsidRPr="00B17ABA">
              <w:rPr>
                <w:rFonts w:ascii="Courier New" w:hAnsi="Courier New" w:cs="Courier New"/>
                <w:color w:val="000000"/>
                <w:sz w:val="20"/>
                <w:szCs w:val="20"/>
              </w:rPr>
              <w:t>rTrtSux</w:t>
            </w:r>
            <w:r w:rsidR="00412897" w:rsidRPr="00B17ABA">
              <w:rPr>
                <w:rFonts w:ascii="Courier New" w:hAnsi="Courier New" w:cs="Courier New"/>
                <w:color w:val="000000"/>
                <w:sz w:val="20"/>
                <w:szCs w:val="20"/>
              </w:rPr>
              <w:t xml:space="preserve">; </w:t>
            </w:r>
            <w:r w:rsidRPr="009923E9">
              <w:rPr>
                <w:rFonts w:ascii="Courier New" w:hAnsi="Courier New" w:cs="Courier New"/>
                <w:sz w:val="20"/>
                <w:szCs w:val="20"/>
              </w:rPr>
              <w:t>pUncont = pSurv*(1-</w:t>
            </w:r>
            <w:r w:rsidRPr="00B17ABA">
              <w:rPr>
                <w:rFonts w:ascii="Courier New" w:hAnsi="Courier New" w:cs="Courier New"/>
                <w:color w:val="000000"/>
                <w:sz w:val="20"/>
                <w:szCs w:val="20"/>
              </w:rPr>
              <w:t>rTrtSux</w:t>
            </w:r>
            <w:r w:rsidRPr="009923E9">
              <w:rPr>
                <w:rFonts w:ascii="Courier New" w:hAnsi="Courier New" w:cs="Courier New"/>
                <w:sz w:val="20"/>
                <w:szCs w:val="20"/>
              </w:rPr>
              <w:t xml:space="preserve">);     </w:t>
            </w:r>
          </w:p>
          <w:p w:rsidR="007D3E31" w:rsidRPr="00B17ABA" w:rsidRDefault="007D3E31" w:rsidP="001A2558">
            <w:pPr>
              <w:autoSpaceDE w:val="0"/>
              <w:autoSpaceDN w:val="0"/>
              <w:adjustRightInd w:val="0"/>
              <w:spacing w:line="276" w:lineRule="auto"/>
              <w:ind w:firstLine="34"/>
              <w:rPr>
                <w:rFonts w:ascii="Courier New" w:hAnsi="Courier New" w:cs="Courier New"/>
                <w:color w:val="228B22"/>
                <w:sz w:val="20"/>
                <w:szCs w:val="20"/>
              </w:rPr>
            </w:pPr>
          </w:p>
          <w:p w:rsidR="00006F9D" w:rsidRPr="009923E9" w:rsidRDefault="00006F9D">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color w:val="228B22"/>
                <w:sz w:val="20"/>
                <w:szCs w:val="20"/>
              </w:rPr>
              <w:t xml:space="preserve">% </w:t>
            </w:r>
            <w:r w:rsidR="004E30DE" w:rsidRPr="00B17ABA">
              <w:rPr>
                <w:rFonts w:ascii="Courier New" w:hAnsi="Courier New" w:cs="Courier New"/>
                <w:color w:val="228B22"/>
                <w:sz w:val="20"/>
                <w:szCs w:val="20"/>
              </w:rPr>
              <w:t xml:space="preserve">Save </w:t>
            </w:r>
            <w:r w:rsidRPr="009923E9">
              <w:rPr>
                <w:rFonts w:ascii="Courier New" w:hAnsi="Courier New" w:cs="Courier New"/>
                <w:color w:val="228B22"/>
                <w:sz w:val="20"/>
                <w:szCs w:val="20"/>
              </w:rPr>
              <w:t>the one-step transition probabilit</w:t>
            </w:r>
            <w:r w:rsidR="004E30DE" w:rsidRPr="00B17ABA">
              <w:rPr>
                <w:rFonts w:ascii="Courier New" w:hAnsi="Courier New" w:cs="Courier New"/>
                <w:color w:val="228B22"/>
                <w:sz w:val="20"/>
                <w:szCs w:val="20"/>
              </w:rPr>
              <w:t xml:space="preserve">ies to the health </w:t>
            </w:r>
            <w:r w:rsidR="00C9119E" w:rsidRPr="00B17ABA">
              <w:rPr>
                <w:rFonts w:ascii="Courier New" w:hAnsi="Courier New" w:cs="Courier New"/>
                <w:color w:val="228B22"/>
                <w:sz w:val="20"/>
                <w:szCs w:val="20"/>
              </w:rPr>
              <w:t>state</w:t>
            </w:r>
            <w:r w:rsidR="004E30DE" w:rsidRPr="00B17ABA">
              <w:rPr>
                <w:rFonts w:ascii="Courier New" w:hAnsi="Courier New" w:cs="Courier New"/>
                <w:color w:val="228B22"/>
                <w:sz w:val="20"/>
                <w:szCs w:val="20"/>
              </w:rPr>
              <w:t>s</w:t>
            </w:r>
            <w:r w:rsidR="00C9119E" w:rsidRPr="00B17ABA">
              <w:rPr>
                <w:rFonts w:ascii="Courier New" w:hAnsi="Courier New" w:cs="Courier New"/>
                <w:color w:val="228B22"/>
                <w:sz w:val="20"/>
                <w:szCs w:val="20"/>
              </w:rPr>
              <w:t xml:space="preserve"> in the next period</w:t>
            </w:r>
            <w:r w:rsidRPr="009923E9">
              <w:rPr>
                <w:rFonts w:ascii="Courier New" w:hAnsi="Courier New" w:cs="Courier New"/>
                <w:color w:val="228B22"/>
                <w:sz w:val="20"/>
                <w:szCs w:val="20"/>
              </w:rPr>
              <w:t xml:space="preserve">.   </w:t>
            </w:r>
          </w:p>
          <w:p w:rsidR="00C9119E" w:rsidRPr="00B17ABA" w:rsidRDefault="00C9119E" w:rsidP="009923E9">
            <w:pPr>
              <w:autoSpaceDE w:val="0"/>
              <w:autoSpaceDN w:val="0"/>
              <w:adjustRightInd w:val="0"/>
              <w:spacing w:line="276" w:lineRule="auto"/>
              <w:ind w:left="885" w:firstLine="34"/>
              <w:rPr>
                <w:rFonts w:ascii="Courier New" w:hAnsi="Courier New" w:cs="Courier New"/>
                <w:color w:val="000000"/>
                <w:sz w:val="20"/>
                <w:szCs w:val="20"/>
              </w:rPr>
            </w:pPr>
            <w:r w:rsidRPr="00B17ABA">
              <w:rPr>
                <w:rFonts w:ascii="Courier New" w:hAnsi="Courier New" w:cs="Courier New"/>
                <w:color w:val="000000"/>
                <w:sz w:val="20"/>
                <w:szCs w:val="20"/>
              </w:rPr>
              <w:t>pDizPath(Uncont,</w:t>
            </w:r>
            <w:r w:rsidR="00402C3F" w:rsidRPr="00B17ABA">
              <w:rPr>
                <w:rFonts w:ascii="Courier New" w:hAnsi="Courier New" w:cs="Courier New"/>
                <w:color w:val="000000"/>
                <w:sz w:val="20"/>
                <w:szCs w:val="20"/>
              </w:rPr>
              <w:t>t</w:t>
            </w:r>
            <w:r w:rsidRPr="00B17ABA">
              <w:rPr>
                <w:rFonts w:ascii="Courier New" w:hAnsi="Courier New" w:cs="Courier New"/>
                <w:color w:val="000000"/>
                <w:sz w:val="20"/>
                <w:szCs w:val="20"/>
              </w:rPr>
              <w:t>+1) = (pUncont-(pCVD(h,</w:t>
            </w:r>
            <w:r w:rsidR="00402C3F" w:rsidRPr="00B17ABA">
              <w:rPr>
                <w:rFonts w:ascii="Courier New" w:hAnsi="Courier New" w:cs="Courier New"/>
                <w:color w:val="000000"/>
                <w:sz w:val="20"/>
                <w:szCs w:val="20"/>
              </w:rPr>
              <w:t>t</w:t>
            </w:r>
            <w:r w:rsidRPr="00B17ABA">
              <w:rPr>
                <w:rFonts w:ascii="Courier New" w:hAnsi="Courier New" w:cs="Courier New"/>
                <w:color w:val="000000"/>
                <w:sz w:val="20"/>
                <w:szCs w:val="20"/>
              </w:rPr>
              <w:t>)+pHF(h,</w:t>
            </w:r>
            <w:r w:rsidR="00402C3F" w:rsidRPr="00B17ABA">
              <w:rPr>
                <w:rFonts w:ascii="Courier New" w:hAnsi="Courier New" w:cs="Courier New"/>
                <w:color w:val="000000"/>
                <w:sz w:val="20"/>
                <w:szCs w:val="20"/>
              </w:rPr>
              <w:t>t</w:t>
            </w:r>
            <w:r w:rsidRPr="00B17ABA">
              <w:rPr>
                <w:rFonts w:ascii="Courier New" w:hAnsi="Courier New" w:cs="Courier New"/>
                <w:color w:val="000000"/>
                <w:sz w:val="20"/>
                <w:szCs w:val="20"/>
              </w:rPr>
              <w:t>)+pDM(h,</w:t>
            </w:r>
            <w:r w:rsidR="00402C3F" w:rsidRPr="00B17ABA">
              <w:rPr>
                <w:rFonts w:ascii="Courier New" w:hAnsi="Courier New" w:cs="Courier New"/>
                <w:color w:val="000000"/>
                <w:sz w:val="20"/>
                <w:szCs w:val="20"/>
              </w:rPr>
              <w:t>t</w:t>
            </w:r>
            <w:r w:rsidRPr="00B17ABA">
              <w:rPr>
                <w:rFonts w:ascii="Courier New" w:hAnsi="Courier New" w:cs="Courier New"/>
                <w:color w:val="000000"/>
                <w:sz w:val="20"/>
                <w:szCs w:val="20"/>
              </w:rPr>
              <w:t>)-otherCVD-mortCVD+pHF(h,</w:t>
            </w:r>
            <w:r w:rsidR="00402C3F" w:rsidRPr="00B17ABA">
              <w:rPr>
                <w:rFonts w:ascii="Courier New" w:hAnsi="Courier New" w:cs="Courier New"/>
                <w:color w:val="000000"/>
                <w:sz w:val="20"/>
                <w:szCs w:val="20"/>
              </w:rPr>
              <w:t>t</w:t>
            </w:r>
            <w:r w:rsidRPr="00B17ABA">
              <w:rPr>
                <w:rFonts w:ascii="Courier New" w:hAnsi="Courier New" w:cs="Courier New"/>
                <w:color w:val="000000"/>
                <w:sz w:val="20"/>
                <w:szCs w:val="20"/>
              </w:rPr>
              <w:t>)));</w:t>
            </w:r>
          </w:p>
          <w:p w:rsidR="00C9119E" w:rsidRPr="00B17ABA" w:rsidRDefault="00C9119E">
            <w:pPr>
              <w:autoSpaceDE w:val="0"/>
              <w:autoSpaceDN w:val="0"/>
              <w:adjustRightInd w:val="0"/>
              <w:spacing w:line="276" w:lineRule="auto"/>
              <w:ind w:left="885" w:firstLine="34"/>
              <w:rPr>
                <w:rFonts w:ascii="Courier New" w:hAnsi="Courier New" w:cs="Courier New"/>
                <w:color w:val="000000"/>
                <w:sz w:val="20"/>
                <w:szCs w:val="20"/>
              </w:rPr>
            </w:pPr>
            <w:r w:rsidRPr="00B17ABA">
              <w:rPr>
                <w:rFonts w:ascii="Courier New" w:hAnsi="Courier New" w:cs="Courier New"/>
                <w:color w:val="000000"/>
                <w:sz w:val="20"/>
                <w:szCs w:val="20"/>
              </w:rPr>
              <w:t>pDizPath(Cont,</w:t>
            </w:r>
            <w:r w:rsidR="00402C3F" w:rsidRPr="00B17ABA">
              <w:rPr>
                <w:rFonts w:ascii="Courier New" w:hAnsi="Courier New" w:cs="Courier New"/>
                <w:color w:val="000000"/>
                <w:sz w:val="20"/>
                <w:szCs w:val="20"/>
              </w:rPr>
              <w:t>t</w:t>
            </w:r>
            <w:r w:rsidRPr="00B17ABA">
              <w:rPr>
                <w:rFonts w:ascii="Courier New" w:hAnsi="Courier New" w:cs="Courier New"/>
                <w:color w:val="000000"/>
                <w:sz w:val="20"/>
                <w:szCs w:val="20"/>
              </w:rPr>
              <w:t>+1) = pCont;</w:t>
            </w:r>
          </w:p>
          <w:p w:rsidR="00C9119E" w:rsidRPr="00B17ABA" w:rsidRDefault="00C9119E" w:rsidP="009923E9">
            <w:pPr>
              <w:autoSpaceDE w:val="0"/>
              <w:autoSpaceDN w:val="0"/>
              <w:adjustRightInd w:val="0"/>
              <w:spacing w:line="276" w:lineRule="auto"/>
              <w:ind w:left="885" w:firstLine="34"/>
              <w:rPr>
                <w:rFonts w:ascii="Courier New" w:hAnsi="Courier New" w:cs="Courier New"/>
                <w:color w:val="000000"/>
                <w:sz w:val="20"/>
                <w:szCs w:val="20"/>
              </w:rPr>
            </w:pPr>
            <w:r w:rsidRPr="00B17ABA">
              <w:rPr>
                <w:rFonts w:ascii="Courier New" w:hAnsi="Courier New" w:cs="Courier New"/>
                <w:color w:val="000000"/>
                <w:sz w:val="20"/>
                <w:szCs w:val="20"/>
              </w:rPr>
              <w:t>pDizPath(Death,</w:t>
            </w:r>
            <w:r w:rsidR="00402C3F" w:rsidRPr="00B17ABA">
              <w:rPr>
                <w:rFonts w:ascii="Courier New" w:hAnsi="Courier New" w:cs="Courier New"/>
                <w:color w:val="000000"/>
                <w:sz w:val="20"/>
                <w:szCs w:val="20"/>
              </w:rPr>
              <w:t>t</w:t>
            </w:r>
            <w:r w:rsidRPr="00B17ABA">
              <w:rPr>
                <w:rFonts w:ascii="Courier New" w:hAnsi="Courier New" w:cs="Courier New"/>
                <w:color w:val="000000"/>
                <w:sz w:val="20"/>
                <w:szCs w:val="20"/>
              </w:rPr>
              <w:t>+1) = pDeath;</w:t>
            </w:r>
          </w:p>
          <w:p w:rsidR="00C9119E" w:rsidRPr="00B17ABA" w:rsidRDefault="00C9119E">
            <w:pPr>
              <w:autoSpaceDE w:val="0"/>
              <w:autoSpaceDN w:val="0"/>
              <w:adjustRightInd w:val="0"/>
              <w:spacing w:line="276" w:lineRule="auto"/>
              <w:ind w:left="601" w:firstLine="34"/>
              <w:rPr>
                <w:rFonts w:ascii="Courier New" w:hAnsi="Courier New" w:cs="Courier New"/>
                <w:color w:val="000000"/>
                <w:sz w:val="20"/>
                <w:szCs w:val="20"/>
              </w:rPr>
            </w:pPr>
          </w:p>
          <w:p w:rsidR="00C9119E" w:rsidRPr="00B17ABA" w:rsidRDefault="00C9119E" w:rsidP="00C9119E">
            <w:pPr>
              <w:autoSpaceDE w:val="0"/>
              <w:autoSpaceDN w:val="0"/>
              <w:adjustRightInd w:val="0"/>
              <w:spacing w:line="276" w:lineRule="auto"/>
              <w:ind w:firstLine="34"/>
              <w:rPr>
                <w:rFonts w:ascii="Courier New" w:hAnsi="Courier New" w:cs="Courier New"/>
                <w:sz w:val="20"/>
                <w:szCs w:val="20"/>
              </w:rPr>
            </w:pPr>
            <w:r w:rsidRPr="00B17ABA">
              <w:rPr>
                <w:rFonts w:ascii="Courier New" w:hAnsi="Courier New" w:cs="Courier New"/>
                <w:color w:val="228B22"/>
                <w:sz w:val="20"/>
                <w:szCs w:val="20"/>
              </w:rPr>
              <w:t xml:space="preserve">% </w:t>
            </w:r>
            <w:r w:rsidR="004E30DE" w:rsidRPr="00B17ABA">
              <w:rPr>
                <w:rFonts w:ascii="Courier New" w:hAnsi="Courier New" w:cs="Courier New"/>
                <w:color w:val="228B22"/>
                <w:sz w:val="20"/>
                <w:szCs w:val="20"/>
              </w:rPr>
              <w:t>Save</w:t>
            </w:r>
            <w:r w:rsidRPr="00B17ABA">
              <w:rPr>
                <w:rFonts w:ascii="Courier New" w:hAnsi="Courier New" w:cs="Courier New"/>
                <w:color w:val="228B22"/>
                <w:sz w:val="20"/>
                <w:szCs w:val="20"/>
              </w:rPr>
              <w:t xml:space="preserve"> the </w:t>
            </w:r>
            <w:r w:rsidR="004E30DE" w:rsidRPr="00B17ABA">
              <w:rPr>
                <w:rFonts w:ascii="Courier New" w:hAnsi="Courier New" w:cs="Courier New"/>
                <w:color w:val="228B22"/>
                <w:sz w:val="20"/>
                <w:szCs w:val="20"/>
              </w:rPr>
              <w:t xml:space="preserve">mean </w:t>
            </w:r>
            <w:r w:rsidRPr="00B17ABA">
              <w:rPr>
                <w:rFonts w:ascii="Courier New" w:hAnsi="Courier New" w:cs="Courier New"/>
                <w:color w:val="228B22"/>
                <w:sz w:val="20"/>
                <w:szCs w:val="20"/>
              </w:rPr>
              <w:t>SBP</w:t>
            </w:r>
            <w:r w:rsidR="004E30DE" w:rsidRPr="00B17ABA">
              <w:rPr>
                <w:rFonts w:ascii="Courier New" w:hAnsi="Courier New" w:cs="Courier New"/>
                <w:color w:val="228B22"/>
                <w:sz w:val="20"/>
                <w:szCs w:val="20"/>
              </w:rPr>
              <w:t xml:space="preserve"> and the SD after treatment</w:t>
            </w:r>
            <w:r w:rsidRPr="00B17ABA">
              <w:rPr>
                <w:rFonts w:ascii="Courier New" w:hAnsi="Courier New" w:cs="Courier New"/>
                <w:color w:val="228B22"/>
                <w:sz w:val="20"/>
                <w:szCs w:val="20"/>
              </w:rPr>
              <w:t xml:space="preserve"> depending on the </w:t>
            </w:r>
            <w:r w:rsidR="00870778" w:rsidRPr="00B17ABA">
              <w:rPr>
                <w:rFonts w:ascii="Courier New" w:hAnsi="Courier New" w:cs="Courier New"/>
                <w:color w:val="228B22"/>
                <w:sz w:val="20"/>
                <w:szCs w:val="20"/>
              </w:rPr>
              <w:t xml:space="preserve">health </w:t>
            </w:r>
            <w:r w:rsidRPr="00B17ABA">
              <w:rPr>
                <w:rFonts w:ascii="Courier New" w:hAnsi="Courier New" w:cs="Courier New"/>
                <w:color w:val="228B22"/>
                <w:sz w:val="20"/>
                <w:szCs w:val="20"/>
              </w:rPr>
              <w:t xml:space="preserve">state in the next period.   </w:t>
            </w:r>
          </w:p>
          <w:p w:rsidR="00560A9F" w:rsidRPr="009923E9" w:rsidRDefault="00006F9D" w:rsidP="009923E9">
            <w:pPr>
              <w:autoSpaceDE w:val="0"/>
              <w:autoSpaceDN w:val="0"/>
              <w:adjustRightInd w:val="0"/>
              <w:spacing w:line="276" w:lineRule="auto"/>
              <w:ind w:left="885" w:firstLine="34"/>
              <w:rPr>
                <w:rFonts w:ascii="Courier New" w:hAnsi="Courier New" w:cs="Courier New"/>
                <w:color w:val="000000"/>
                <w:sz w:val="20"/>
                <w:szCs w:val="20"/>
                <w:lang w:val="fr-FR"/>
              </w:rPr>
            </w:pPr>
            <w:r w:rsidRPr="009923E9">
              <w:rPr>
                <w:rFonts w:ascii="Courier New" w:hAnsi="Courier New" w:cs="Courier New"/>
                <w:color w:val="000000"/>
                <w:sz w:val="20"/>
                <w:szCs w:val="20"/>
                <w:lang w:val="fr-FR"/>
              </w:rPr>
              <w:t>SBP(</w:t>
            </w:r>
            <w:r w:rsidR="00C9119E" w:rsidRPr="009923E9">
              <w:rPr>
                <w:rFonts w:ascii="Courier New" w:hAnsi="Courier New" w:cs="Courier New"/>
                <w:color w:val="000000"/>
                <w:sz w:val="20"/>
                <w:szCs w:val="20"/>
                <w:lang w:val="fr-FR"/>
              </w:rPr>
              <w:t>Uncont</w:t>
            </w:r>
            <w:r w:rsidRPr="009923E9">
              <w:rPr>
                <w:rFonts w:ascii="Courier New" w:hAnsi="Courier New" w:cs="Courier New"/>
                <w:color w:val="000000"/>
                <w:sz w:val="20"/>
                <w:szCs w:val="20"/>
                <w:lang w:val="fr-FR"/>
              </w:rPr>
              <w:t>,</w:t>
            </w:r>
            <w:r w:rsidR="00402C3F" w:rsidRPr="00B17ABA">
              <w:rPr>
                <w:rFonts w:ascii="Courier New" w:hAnsi="Courier New" w:cs="Courier New"/>
                <w:color w:val="000000"/>
                <w:sz w:val="20"/>
                <w:szCs w:val="20"/>
                <w:lang w:val="fr-FR"/>
              </w:rPr>
              <w:t>t</w:t>
            </w:r>
            <w:r w:rsidRPr="009923E9">
              <w:rPr>
                <w:rFonts w:ascii="Courier New" w:hAnsi="Courier New" w:cs="Courier New"/>
                <w:color w:val="000000"/>
                <w:sz w:val="20"/>
                <w:szCs w:val="20"/>
                <w:lang w:val="fr-FR"/>
              </w:rPr>
              <w:t xml:space="preserve">+1) </w:t>
            </w:r>
            <w:r w:rsidR="007D3E31" w:rsidRPr="009923E9">
              <w:rPr>
                <w:rFonts w:ascii="Courier New" w:hAnsi="Courier New" w:cs="Courier New"/>
                <w:color w:val="000000"/>
                <w:sz w:val="20"/>
                <w:szCs w:val="20"/>
                <w:lang w:val="fr-FR"/>
              </w:rPr>
              <w:t xml:space="preserve">= </w:t>
            </w:r>
            <w:r w:rsidR="00560A9F" w:rsidRPr="009923E9">
              <w:rPr>
                <w:rFonts w:ascii="Courier New" w:hAnsi="Courier New" w:cs="Courier New"/>
                <w:color w:val="000000"/>
                <w:sz w:val="20"/>
                <w:szCs w:val="20"/>
                <w:lang w:val="fr-FR"/>
              </w:rPr>
              <w:t>UncontSBP;</w:t>
            </w:r>
          </w:p>
          <w:p w:rsidR="00C9119E" w:rsidRPr="009923E9" w:rsidRDefault="00C9119E" w:rsidP="009923E9">
            <w:pPr>
              <w:autoSpaceDE w:val="0"/>
              <w:autoSpaceDN w:val="0"/>
              <w:adjustRightInd w:val="0"/>
              <w:spacing w:line="276" w:lineRule="auto"/>
              <w:ind w:left="885" w:firstLine="34"/>
              <w:rPr>
                <w:rFonts w:ascii="Courier New" w:hAnsi="Courier New" w:cs="Courier New"/>
                <w:color w:val="000000"/>
                <w:sz w:val="20"/>
                <w:szCs w:val="20"/>
                <w:lang w:val="fr-FR"/>
              </w:rPr>
            </w:pPr>
            <w:r w:rsidRPr="009923E9">
              <w:rPr>
                <w:rFonts w:ascii="Courier New" w:hAnsi="Courier New" w:cs="Courier New"/>
                <w:color w:val="000000"/>
                <w:sz w:val="20"/>
                <w:szCs w:val="20"/>
                <w:lang w:val="fr-FR"/>
              </w:rPr>
              <w:t>SBP(Cont,</w:t>
            </w:r>
            <w:r w:rsidR="00402C3F" w:rsidRPr="00B17ABA">
              <w:rPr>
                <w:rFonts w:ascii="Courier New" w:hAnsi="Courier New" w:cs="Courier New"/>
                <w:color w:val="000000"/>
                <w:sz w:val="20"/>
                <w:szCs w:val="20"/>
                <w:lang w:val="fr-FR"/>
              </w:rPr>
              <w:t>t</w:t>
            </w:r>
            <w:r w:rsidRPr="009923E9">
              <w:rPr>
                <w:rFonts w:ascii="Courier New" w:hAnsi="Courier New" w:cs="Courier New"/>
                <w:color w:val="000000"/>
                <w:sz w:val="20"/>
                <w:szCs w:val="20"/>
                <w:lang w:val="fr-FR"/>
              </w:rPr>
              <w:t>+1) = ContSBP;</w:t>
            </w:r>
          </w:p>
          <w:p w:rsidR="00006F9D" w:rsidRPr="00B17ABA" w:rsidRDefault="00006F9D" w:rsidP="009923E9">
            <w:pPr>
              <w:autoSpaceDE w:val="0"/>
              <w:autoSpaceDN w:val="0"/>
              <w:adjustRightInd w:val="0"/>
              <w:spacing w:line="276" w:lineRule="auto"/>
              <w:ind w:left="885" w:firstLine="34"/>
              <w:rPr>
                <w:rFonts w:ascii="Courier New" w:hAnsi="Courier New" w:cs="Courier New"/>
                <w:color w:val="000000"/>
                <w:sz w:val="20"/>
                <w:szCs w:val="20"/>
                <w:lang w:val="fr-FR"/>
              </w:rPr>
            </w:pPr>
            <w:r w:rsidRPr="009923E9">
              <w:rPr>
                <w:rFonts w:ascii="Courier New" w:hAnsi="Courier New" w:cs="Courier New"/>
                <w:color w:val="000000"/>
                <w:sz w:val="20"/>
                <w:szCs w:val="20"/>
                <w:lang w:val="fr-FR"/>
              </w:rPr>
              <w:t>SBPSD(</w:t>
            </w:r>
            <w:r w:rsidR="00C9119E" w:rsidRPr="00B17ABA">
              <w:rPr>
                <w:rFonts w:ascii="Courier New" w:hAnsi="Courier New" w:cs="Courier New"/>
                <w:color w:val="000000"/>
                <w:sz w:val="20"/>
                <w:szCs w:val="20"/>
                <w:lang w:val="fr-FR"/>
              </w:rPr>
              <w:t>Uncont</w:t>
            </w:r>
            <w:r w:rsidRPr="009923E9">
              <w:rPr>
                <w:rFonts w:ascii="Courier New" w:hAnsi="Courier New" w:cs="Courier New"/>
                <w:color w:val="000000"/>
                <w:sz w:val="20"/>
                <w:szCs w:val="20"/>
                <w:lang w:val="fr-FR"/>
              </w:rPr>
              <w:t>,</w:t>
            </w:r>
            <w:r w:rsidR="00402C3F" w:rsidRPr="00B17ABA">
              <w:rPr>
                <w:rFonts w:ascii="Courier New" w:hAnsi="Courier New" w:cs="Courier New"/>
                <w:color w:val="000000"/>
                <w:sz w:val="20"/>
                <w:szCs w:val="20"/>
                <w:lang w:val="fr-FR"/>
              </w:rPr>
              <w:t>t</w:t>
            </w:r>
            <w:r w:rsidRPr="009923E9">
              <w:rPr>
                <w:rFonts w:ascii="Courier New" w:hAnsi="Courier New" w:cs="Courier New"/>
                <w:color w:val="000000"/>
                <w:sz w:val="20"/>
                <w:szCs w:val="20"/>
                <w:lang w:val="fr-FR"/>
              </w:rPr>
              <w:t xml:space="preserve">+1) </w:t>
            </w:r>
            <w:r w:rsidR="007D3E31" w:rsidRPr="009923E9">
              <w:rPr>
                <w:rFonts w:ascii="Courier New" w:hAnsi="Courier New" w:cs="Courier New"/>
                <w:color w:val="000000"/>
                <w:sz w:val="20"/>
                <w:szCs w:val="20"/>
                <w:lang w:val="fr-FR"/>
              </w:rPr>
              <w:t xml:space="preserve">= </w:t>
            </w:r>
            <w:r w:rsidRPr="009923E9">
              <w:rPr>
                <w:rFonts w:ascii="Courier New" w:hAnsi="Courier New" w:cs="Courier New"/>
                <w:color w:val="000000"/>
                <w:sz w:val="20"/>
                <w:szCs w:val="20"/>
                <w:lang w:val="fr-FR"/>
              </w:rPr>
              <w:t>UncontSBPSD</w:t>
            </w:r>
            <w:r w:rsidR="00C9119E" w:rsidRPr="00B17ABA">
              <w:rPr>
                <w:rFonts w:ascii="Courier New" w:hAnsi="Courier New" w:cs="Courier New"/>
                <w:color w:val="000000"/>
                <w:sz w:val="20"/>
                <w:szCs w:val="20"/>
                <w:lang w:val="fr-FR"/>
              </w:rPr>
              <w:t>;</w:t>
            </w:r>
          </w:p>
          <w:p w:rsidR="00C9119E" w:rsidRPr="00B17ABA" w:rsidRDefault="00C9119E" w:rsidP="009923E9">
            <w:pPr>
              <w:autoSpaceDE w:val="0"/>
              <w:autoSpaceDN w:val="0"/>
              <w:adjustRightInd w:val="0"/>
              <w:spacing w:line="276" w:lineRule="auto"/>
              <w:ind w:left="885" w:firstLine="34"/>
              <w:rPr>
                <w:rFonts w:ascii="Courier New" w:hAnsi="Courier New" w:cs="Courier New"/>
                <w:color w:val="000000"/>
                <w:sz w:val="20"/>
                <w:szCs w:val="20"/>
                <w:lang w:val="fr-FR"/>
              </w:rPr>
            </w:pPr>
            <w:r w:rsidRPr="00B17ABA">
              <w:rPr>
                <w:rFonts w:ascii="Courier New" w:hAnsi="Courier New" w:cs="Courier New"/>
                <w:color w:val="000000"/>
                <w:sz w:val="20"/>
                <w:szCs w:val="20"/>
                <w:lang w:val="fr-FR"/>
              </w:rPr>
              <w:t>SBPSD(Cont,</w:t>
            </w:r>
            <w:r w:rsidR="00402C3F" w:rsidRPr="00B17ABA">
              <w:rPr>
                <w:rFonts w:ascii="Courier New" w:hAnsi="Courier New" w:cs="Courier New"/>
                <w:color w:val="000000"/>
                <w:sz w:val="20"/>
                <w:szCs w:val="20"/>
                <w:lang w:val="fr-FR"/>
              </w:rPr>
              <w:t>t</w:t>
            </w:r>
            <w:r w:rsidRPr="00B17ABA">
              <w:rPr>
                <w:rFonts w:ascii="Courier New" w:hAnsi="Courier New" w:cs="Courier New"/>
                <w:color w:val="000000"/>
                <w:sz w:val="20"/>
                <w:szCs w:val="20"/>
                <w:lang w:val="fr-FR"/>
              </w:rPr>
              <w:t>+1) = ContSBPSD;</w:t>
            </w:r>
          </w:p>
          <w:p w:rsidR="00C9119E" w:rsidRPr="009923E9" w:rsidRDefault="00C9119E">
            <w:pPr>
              <w:autoSpaceDE w:val="0"/>
              <w:autoSpaceDN w:val="0"/>
              <w:adjustRightInd w:val="0"/>
              <w:spacing w:line="276" w:lineRule="auto"/>
              <w:ind w:left="601" w:firstLine="34"/>
              <w:rPr>
                <w:rFonts w:ascii="Courier New" w:hAnsi="Courier New" w:cs="Courier New"/>
                <w:color w:val="000000"/>
                <w:sz w:val="20"/>
                <w:szCs w:val="20"/>
                <w:lang w:val="fr-FR"/>
              </w:rPr>
            </w:pPr>
          </w:p>
          <w:p w:rsidR="00006F9D" w:rsidRPr="009923E9" w:rsidRDefault="00006F9D">
            <w:pPr>
              <w:autoSpaceDE w:val="0"/>
              <w:autoSpaceDN w:val="0"/>
              <w:adjustRightInd w:val="0"/>
              <w:spacing w:line="276" w:lineRule="auto"/>
              <w:ind w:firstLine="34"/>
              <w:rPr>
                <w:rFonts w:ascii="Courier New" w:hAnsi="Courier New" w:cs="Courier New"/>
                <w:sz w:val="20"/>
                <w:szCs w:val="20"/>
              </w:rPr>
            </w:pPr>
            <w:r w:rsidRPr="009923E9">
              <w:rPr>
                <w:rFonts w:ascii="Courier New" w:hAnsi="Courier New" w:cs="Courier New"/>
                <w:color w:val="228B22"/>
                <w:sz w:val="20"/>
                <w:szCs w:val="20"/>
              </w:rPr>
              <w:t xml:space="preserve">% Calculate the </w:t>
            </w:r>
            <w:r w:rsidR="0067666E" w:rsidRPr="00B17ABA">
              <w:rPr>
                <w:rFonts w:ascii="Courier New" w:hAnsi="Courier New" w:cs="Courier New"/>
                <w:color w:val="228B22"/>
                <w:sz w:val="20"/>
                <w:szCs w:val="20"/>
              </w:rPr>
              <w:t xml:space="preserve">short-term </w:t>
            </w:r>
            <w:r w:rsidRPr="009923E9">
              <w:rPr>
                <w:rFonts w:ascii="Courier New" w:hAnsi="Courier New" w:cs="Courier New"/>
                <w:color w:val="228B22"/>
                <w:sz w:val="20"/>
                <w:szCs w:val="20"/>
              </w:rPr>
              <w:t>costs and QALYs.</w:t>
            </w:r>
          </w:p>
          <w:p w:rsidR="00560A9F" w:rsidRPr="009923E9" w:rsidRDefault="00C9119E" w:rsidP="009923E9">
            <w:pPr>
              <w:autoSpaceDE w:val="0"/>
              <w:autoSpaceDN w:val="0"/>
              <w:adjustRightInd w:val="0"/>
              <w:spacing w:line="276" w:lineRule="auto"/>
              <w:ind w:left="885" w:firstLine="0"/>
              <w:rPr>
                <w:rFonts w:ascii="Courier New" w:hAnsi="Courier New" w:cs="Courier New"/>
                <w:sz w:val="20"/>
                <w:szCs w:val="20"/>
              </w:rPr>
            </w:pPr>
            <w:r w:rsidRPr="00B17ABA">
              <w:rPr>
                <w:rFonts w:ascii="Courier New" w:hAnsi="Courier New" w:cs="Courier New"/>
                <w:color w:val="000000"/>
                <w:sz w:val="20"/>
                <w:szCs w:val="20"/>
              </w:rPr>
              <w:t>ST</w:t>
            </w:r>
            <w:r w:rsidRPr="009923E9">
              <w:rPr>
                <w:rFonts w:ascii="Courier New" w:hAnsi="Courier New" w:cs="Courier New"/>
                <w:color w:val="000000"/>
                <w:sz w:val="20"/>
                <w:szCs w:val="20"/>
              </w:rPr>
              <w:t>Costs</w:t>
            </w:r>
            <w:r w:rsidR="00560A9F" w:rsidRPr="009923E9">
              <w:rPr>
                <w:rFonts w:ascii="Courier New" w:hAnsi="Courier New" w:cs="Courier New"/>
                <w:color w:val="000000"/>
                <w:sz w:val="20"/>
                <w:szCs w:val="20"/>
              </w:rPr>
              <w:t>(h,</w:t>
            </w:r>
            <w:r w:rsidR="00402C3F" w:rsidRPr="00B17ABA">
              <w:rPr>
                <w:rFonts w:ascii="Courier New" w:hAnsi="Courier New" w:cs="Courier New"/>
                <w:color w:val="000000"/>
                <w:sz w:val="20"/>
                <w:szCs w:val="20"/>
              </w:rPr>
              <w:t>t</w:t>
            </w:r>
            <w:r w:rsidR="00560A9F" w:rsidRPr="009923E9">
              <w:rPr>
                <w:rFonts w:ascii="Courier New" w:hAnsi="Courier New" w:cs="Courier New"/>
                <w:color w:val="000000"/>
                <w:sz w:val="20"/>
                <w:szCs w:val="20"/>
              </w:rPr>
              <w:t>) = (</w:t>
            </w:r>
            <w:r w:rsidRPr="00B17ABA">
              <w:rPr>
                <w:rFonts w:ascii="Courier New" w:hAnsi="Courier New" w:cs="Courier New"/>
                <w:color w:val="000000"/>
                <w:sz w:val="20"/>
                <w:szCs w:val="20"/>
              </w:rPr>
              <w:t>c</w:t>
            </w:r>
            <w:r w:rsidR="00135B16" w:rsidRPr="009923E9">
              <w:rPr>
                <w:rFonts w:ascii="Courier New" w:hAnsi="Courier New" w:cs="Courier New"/>
                <w:color w:val="000000"/>
                <w:sz w:val="20"/>
                <w:szCs w:val="20"/>
              </w:rPr>
              <w:t>Event</w:t>
            </w:r>
            <w:r w:rsidRPr="00B17ABA">
              <w:rPr>
                <w:rFonts w:ascii="Courier New" w:hAnsi="Courier New" w:cs="Courier New"/>
                <w:color w:val="000000"/>
                <w:sz w:val="20"/>
                <w:szCs w:val="20"/>
              </w:rPr>
              <w:t>(Well)</w:t>
            </w:r>
            <w:r w:rsidR="00135B16" w:rsidRPr="009923E9">
              <w:rPr>
                <w:rFonts w:ascii="Courier New" w:hAnsi="Courier New" w:cs="Courier New"/>
                <w:color w:val="000000"/>
                <w:sz w:val="20"/>
                <w:szCs w:val="20"/>
              </w:rPr>
              <w:t>+</w:t>
            </w:r>
            <w:r w:rsidRPr="00B17ABA">
              <w:rPr>
                <w:rFonts w:ascii="Courier New" w:hAnsi="Courier New" w:cs="Courier New"/>
                <w:color w:val="000000"/>
                <w:sz w:val="20"/>
                <w:szCs w:val="20"/>
              </w:rPr>
              <w:t>c</w:t>
            </w:r>
            <w:r w:rsidRPr="009923E9">
              <w:rPr>
                <w:rFonts w:ascii="Courier New" w:hAnsi="Courier New" w:cs="Courier New"/>
                <w:color w:val="000000"/>
                <w:sz w:val="20"/>
                <w:szCs w:val="20"/>
              </w:rPr>
              <w:t>Drug</w:t>
            </w:r>
            <w:r w:rsidR="00135B16" w:rsidRPr="009923E9">
              <w:rPr>
                <w:rFonts w:ascii="Courier New" w:hAnsi="Courier New" w:cs="Courier New"/>
                <w:color w:val="000000"/>
                <w:sz w:val="20"/>
                <w:szCs w:val="20"/>
              </w:rPr>
              <w:t>(Drug))*</w:t>
            </w:r>
            <w:r w:rsidR="00006F9D" w:rsidRPr="009923E9">
              <w:rPr>
                <w:rFonts w:ascii="Courier New" w:hAnsi="Courier New" w:cs="Courier New"/>
                <w:color w:val="000000"/>
                <w:sz w:val="20"/>
                <w:szCs w:val="20"/>
              </w:rPr>
              <w:t>pDizPath(h,</w:t>
            </w:r>
            <w:r w:rsidR="0067666E" w:rsidRPr="00B17ABA">
              <w:rPr>
                <w:rFonts w:ascii="Courier New" w:hAnsi="Courier New" w:cs="Courier New"/>
                <w:color w:val="000000"/>
                <w:sz w:val="20"/>
                <w:szCs w:val="20"/>
              </w:rPr>
              <w:t>t</w:t>
            </w:r>
            <w:r w:rsidR="00006F9D" w:rsidRPr="009923E9">
              <w:rPr>
                <w:rFonts w:ascii="Courier New" w:hAnsi="Courier New" w:cs="Courier New"/>
                <w:color w:val="000000"/>
                <w:sz w:val="20"/>
                <w:szCs w:val="20"/>
              </w:rPr>
              <w:t>);</w:t>
            </w:r>
            <w:r w:rsidR="00560A9F" w:rsidRPr="009923E9">
              <w:rPr>
                <w:rFonts w:ascii="Courier New" w:hAnsi="Courier New" w:cs="Courier New"/>
                <w:sz w:val="20"/>
                <w:szCs w:val="20"/>
              </w:rPr>
              <w:t xml:space="preserve"> </w:t>
            </w:r>
          </w:p>
          <w:p w:rsidR="00006F9D" w:rsidRPr="009923E9" w:rsidRDefault="00C9119E">
            <w:pPr>
              <w:autoSpaceDE w:val="0"/>
              <w:autoSpaceDN w:val="0"/>
              <w:adjustRightInd w:val="0"/>
              <w:spacing w:line="276" w:lineRule="auto"/>
              <w:ind w:left="885" w:firstLine="0"/>
              <w:rPr>
                <w:rFonts w:ascii="Courier New" w:hAnsi="Courier New" w:cs="Courier New"/>
                <w:sz w:val="20"/>
                <w:szCs w:val="20"/>
              </w:rPr>
            </w:pPr>
            <w:r w:rsidRPr="00B17ABA">
              <w:rPr>
                <w:rFonts w:ascii="Courier New" w:hAnsi="Courier New" w:cs="Courier New"/>
                <w:color w:val="000000"/>
                <w:sz w:val="20"/>
                <w:szCs w:val="20"/>
              </w:rPr>
              <w:t>ST</w:t>
            </w:r>
            <w:r w:rsidRPr="009923E9">
              <w:rPr>
                <w:rFonts w:ascii="Courier New" w:hAnsi="Courier New" w:cs="Courier New"/>
                <w:color w:val="000000"/>
                <w:sz w:val="20"/>
                <w:szCs w:val="20"/>
              </w:rPr>
              <w:t>QALYs</w:t>
            </w:r>
            <w:r w:rsidR="00006F9D" w:rsidRPr="009923E9">
              <w:rPr>
                <w:rFonts w:ascii="Courier New" w:hAnsi="Courier New" w:cs="Courier New"/>
                <w:color w:val="000000"/>
                <w:sz w:val="20"/>
                <w:szCs w:val="20"/>
              </w:rPr>
              <w:t>(h,</w:t>
            </w:r>
            <w:r w:rsidR="00402C3F" w:rsidRPr="00B17ABA">
              <w:rPr>
                <w:rFonts w:ascii="Courier New" w:hAnsi="Courier New" w:cs="Courier New"/>
                <w:color w:val="000000"/>
                <w:sz w:val="20"/>
                <w:szCs w:val="20"/>
              </w:rPr>
              <w:t>t</w:t>
            </w:r>
            <w:r w:rsidR="00006F9D" w:rsidRPr="009923E9">
              <w:rPr>
                <w:rFonts w:ascii="Courier New" w:hAnsi="Courier New" w:cs="Courier New"/>
                <w:color w:val="000000"/>
                <w:sz w:val="20"/>
                <w:szCs w:val="20"/>
              </w:rPr>
              <w:t>) = AgeDepUtility</w:t>
            </w:r>
            <w:r w:rsidR="00135B16" w:rsidRPr="009923E9">
              <w:rPr>
                <w:rFonts w:ascii="Courier New" w:hAnsi="Courier New" w:cs="Courier New"/>
                <w:color w:val="000000"/>
                <w:sz w:val="20"/>
                <w:szCs w:val="20"/>
              </w:rPr>
              <w:t>*</w:t>
            </w:r>
            <w:r w:rsidR="00006F9D" w:rsidRPr="009923E9">
              <w:rPr>
                <w:rFonts w:ascii="Courier New" w:hAnsi="Courier New" w:cs="Courier New"/>
                <w:color w:val="000000"/>
                <w:sz w:val="20"/>
                <w:szCs w:val="20"/>
              </w:rPr>
              <w:t>pDizPath(h,</w:t>
            </w:r>
            <w:r w:rsidR="00402C3F" w:rsidRPr="00B17ABA">
              <w:rPr>
                <w:rFonts w:ascii="Courier New" w:hAnsi="Courier New" w:cs="Courier New"/>
                <w:color w:val="000000"/>
                <w:sz w:val="20"/>
                <w:szCs w:val="20"/>
              </w:rPr>
              <w:t>t</w:t>
            </w:r>
            <w:r w:rsidR="00006F9D" w:rsidRPr="009923E9">
              <w:rPr>
                <w:rFonts w:ascii="Courier New" w:hAnsi="Courier New" w:cs="Courier New"/>
                <w:color w:val="000000"/>
                <w:sz w:val="20"/>
                <w:szCs w:val="20"/>
              </w:rPr>
              <w:t xml:space="preserve">);         </w:t>
            </w:r>
          </w:p>
          <w:p w:rsidR="00006F9D" w:rsidRPr="009923E9" w:rsidRDefault="00006F9D" w:rsidP="001A2558">
            <w:pPr>
              <w:autoSpaceDE w:val="0"/>
              <w:autoSpaceDN w:val="0"/>
              <w:adjustRightInd w:val="0"/>
              <w:spacing w:line="276" w:lineRule="auto"/>
              <w:ind w:firstLine="34"/>
              <w:rPr>
                <w:rFonts w:ascii="Courier New" w:hAnsi="Courier New" w:cs="Courier New"/>
                <w:sz w:val="20"/>
                <w:szCs w:val="20"/>
              </w:rPr>
            </w:pPr>
          </w:p>
          <w:p w:rsidR="009E3BE2" w:rsidRPr="009923E9" w:rsidRDefault="00006F9D">
            <w:pPr>
              <w:autoSpaceDE w:val="0"/>
              <w:autoSpaceDN w:val="0"/>
              <w:adjustRightInd w:val="0"/>
              <w:spacing w:line="276" w:lineRule="auto"/>
              <w:ind w:firstLine="34"/>
              <w:rPr>
                <w:rFonts w:ascii="Courier New" w:hAnsi="Courier New" w:cs="Courier New"/>
                <w:color w:val="228B22"/>
                <w:sz w:val="20"/>
                <w:szCs w:val="20"/>
              </w:rPr>
            </w:pPr>
            <w:r w:rsidRPr="009923E9">
              <w:rPr>
                <w:rFonts w:ascii="Courier New" w:hAnsi="Courier New" w:cs="Courier New"/>
                <w:color w:val="228B22"/>
                <w:sz w:val="20"/>
                <w:szCs w:val="20"/>
              </w:rPr>
              <w:t xml:space="preserve">% </w:t>
            </w:r>
            <w:r w:rsidR="004E30DE" w:rsidRPr="00B17ABA">
              <w:rPr>
                <w:rFonts w:ascii="Courier New" w:hAnsi="Courier New" w:cs="Courier New"/>
                <w:color w:val="228B22"/>
                <w:sz w:val="20"/>
                <w:szCs w:val="20"/>
              </w:rPr>
              <w:t>With the given t, Drug, pCVD(h,t), pHF(h,t), pDM(h,t), SBP(h,t) and pDeath, r</w:t>
            </w:r>
            <w:r w:rsidRPr="009923E9">
              <w:rPr>
                <w:rFonts w:ascii="Courier New" w:hAnsi="Courier New" w:cs="Courier New"/>
                <w:color w:val="228B22"/>
                <w:sz w:val="20"/>
                <w:szCs w:val="20"/>
              </w:rPr>
              <w:t xml:space="preserve">un the function ‘CVDmodelling’ to calculate the </w:t>
            </w:r>
            <w:r w:rsidR="009E3BE2" w:rsidRPr="009923E9">
              <w:rPr>
                <w:rFonts w:ascii="Courier New" w:hAnsi="Courier New" w:cs="Courier New"/>
                <w:color w:val="228B22"/>
                <w:sz w:val="20"/>
                <w:szCs w:val="20"/>
              </w:rPr>
              <w:t xml:space="preserve">long-term costs and QALYs for a </w:t>
            </w:r>
            <w:r w:rsidR="00A579FB" w:rsidRPr="00B17ABA">
              <w:rPr>
                <w:rFonts w:ascii="Courier New" w:hAnsi="Courier New" w:cs="Courier New"/>
                <w:color w:val="228B22"/>
                <w:sz w:val="20"/>
                <w:szCs w:val="20"/>
              </w:rPr>
              <w:t>cohort</w:t>
            </w:r>
            <w:r w:rsidR="009E3BE2" w:rsidRPr="009923E9">
              <w:rPr>
                <w:rFonts w:ascii="Courier New" w:hAnsi="Courier New" w:cs="Courier New"/>
                <w:color w:val="228B22"/>
                <w:sz w:val="20"/>
                <w:szCs w:val="20"/>
              </w:rPr>
              <w:t xml:space="preserve"> of patients who </w:t>
            </w:r>
            <w:r w:rsidR="004E30DE" w:rsidRPr="00B17ABA">
              <w:rPr>
                <w:rFonts w:ascii="Courier New" w:hAnsi="Courier New" w:cs="Courier New"/>
                <w:color w:val="228B22"/>
                <w:sz w:val="20"/>
                <w:szCs w:val="20"/>
              </w:rPr>
              <w:t xml:space="preserve">move to the long-term CVD model from h at t. </w:t>
            </w:r>
            <w:r w:rsidR="00A579FB" w:rsidRPr="00B17ABA">
              <w:rPr>
                <w:rFonts w:ascii="Courier New" w:hAnsi="Courier New" w:cs="Courier New"/>
                <w:color w:val="228B22"/>
                <w:sz w:val="20"/>
                <w:szCs w:val="20"/>
              </w:rPr>
              <w:t>E</w:t>
            </w:r>
            <w:r w:rsidR="004E30DE" w:rsidRPr="00B17ABA">
              <w:rPr>
                <w:rFonts w:ascii="Courier New" w:hAnsi="Courier New" w:cs="Courier New"/>
                <w:color w:val="228B22"/>
                <w:sz w:val="20"/>
                <w:szCs w:val="20"/>
              </w:rPr>
              <w:t xml:space="preserve">ach </w:t>
            </w:r>
            <w:r w:rsidR="005A0E1A" w:rsidRPr="00B17ABA">
              <w:rPr>
                <w:rFonts w:ascii="Courier New" w:hAnsi="Courier New" w:cs="Courier New"/>
                <w:color w:val="228B22"/>
                <w:sz w:val="20"/>
                <w:szCs w:val="20"/>
              </w:rPr>
              <w:t>cohort</w:t>
            </w:r>
            <w:r w:rsidR="00A579FB" w:rsidRPr="00B17ABA">
              <w:rPr>
                <w:rFonts w:ascii="Courier New" w:hAnsi="Courier New" w:cs="Courier New"/>
                <w:color w:val="228B22"/>
                <w:sz w:val="20"/>
                <w:szCs w:val="20"/>
              </w:rPr>
              <w:t xml:space="preserve"> had a</w:t>
            </w:r>
            <w:r w:rsidR="009E3BE2" w:rsidRPr="00B17ABA">
              <w:rPr>
                <w:rFonts w:ascii="Courier New" w:hAnsi="Courier New" w:cs="Courier New"/>
                <w:color w:val="228B22"/>
                <w:sz w:val="20"/>
                <w:szCs w:val="20"/>
              </w:rPr>
              <w:t xml:space="preserve"> </w:t>
            </w:r>
            <w:r w:rsidR="006A4ADA" w:rsidRPr="00B17ABA">
              <w:rPr>
                <w:rFonts w:ascii="Courier New" w:hAnsi="Courier New" w:cs="Courier New"/>
                <w:color w:val="228B22"/>
                <w:sz w:val="20"/>
                <w:szCs w:val="20"/>
              </w:rPr>
              <w:t>44x</w:t>
            </w:r>
            <w:r w:rsidR="009E3BE2" w:rsidRPr="00B17ABA">
              <w:rPr>
                <w:rFonts w:ascii="Courier New" w:hAnsi="Courier New" w:cs="Courier New"/>
                <w:color w:val="228B22"/>
                <w:sz w:val="20"/>
                <w:szCs w:val="20"/>
              </w:rPr>
              <w:t>11 matri</w:t>
            </w:r>
            <w:r w:rsidR="00A579FB" w:rsidRPr="00B17ABA">
              <w:rPr>
                <w:rFonts w:ascii="Courier New" w:hAnsi="Courier New" w:cs="Courier New"/>
                <w:color w:val="228B22"/>
                <w:sz w:val="20"/>
                <w:szCs w:val="20"/>
              </w:rPr>
              <w:t>x</w:t>
            </w:r>
            <w:r w:rsidR="009E3BE2" w:rsidRPr="00B17ABA">
              <w:rPr>
                <w:rFonts w:ascii="Courier New" w:hAnsi="Courier New" w:cs="Courier New"/>
                <w:color w:val="228B22"/>
                <w:sz w:val="20"/>
                <w:szCs w:val="20"/>
              </w:rPr>
              <w:t xml:space="preserve"> including the CVD and DM related costs and QALYs </w:t>
            </w:r>
            <w:r w:rsidR="00A579FB" w:rsidRPr="00B17ABA">
              <w:rPr>
                <w:rFonts w:ascii="Courier New" w:hAnsi="Courier New" w:cs="Courier New"/>
                <w:color w:val="228B22"/>
                <w:sz w:val="20"/>
                <w:szCs w:val="20"/>
              </w:rPr>
              <w:t xml:space="preserve">from the time moved to the long-term CVD model to </w:t>
            </w:r>
            <w:r w:rsidR="009E3BE2" w:rsidRPr="00B17ABA">
              <w:rPr>
                <w:rFonts w:ascii="Courier New" w:hAnsi="Courier New" w:cs="Courier New"/>
                <w:color w:val="228B22"/>
                <w:sz w:val="20"/>
                <w:szCs w:val="20"/>
              </w:rPr>
              <w:t>100 years old</w:t>
            </w:r>
            <w:r w:rsidR="005A0E1A" w:rsidRPr="00B17ABA">
              <w:rPr>
                <w:rFonts w:ascii="Courier New" w:hAnsi="Courier New" w:cs="Courier New"/>
                <w:color w:val="228B22"/>
                <w:sz w:val="20"/>
                <w:szCs w:val="20"/>
              </w:rPr>
              <w:t>.</w:t>
            </w:r>
            <w:r w:rsidR="00E37FEC" w:rsidRPr="00B17ABA">
              <w:rPr>
                <w:rFonts w:ascii="Courier New" w:hAnsi="Courier New" w:cs="Courier New"/>
                <w:color w:val="228B22"/>
                <w:sz w:val="20"/>
                <w:szCs w:val="20"/>
              </w:rPr>
              <w:t xml:space="preserve"> </w:t>
            </w:r>
          </w:p>
          <w:p w:rsidR="00560A9F" w:rsidRPr="009923E9" w:rsidRDefault="00006F9D" w:rsidP="009923E9">
            <w:pPr>
              <w:autoSpaceDE w:val="0"/>
              <w:autoSpaceDN w:val="0"/>
              <w:adjustRightInd w:val="0"/>
              <w:spacing w:line="276" w:lineRule="auto"/>
              <w:ind w:left="885" w:firstLine="0"/>
              <w:rPr>
                <w:rFonts w:ascii="Courier New" w:hAnsi="Courier New" w:cs="Courier New"/>
                <w:color w:val="000000"/>
                <w:sz w:val="20"/>
                <w:szCs w:val="20"/>
              </w:rPr>
            </w:pPr>
            <w:r w:rsidRPr="009923E9">
              <w:rPr>
                <w:rFonts w:ascii="Courier New" w:hAnsi="Courier New" w:cs="Courier New"/>
                <w:color w:val="000000"/>
                <w:sz w:val="20"/>
                <w:szCs w:val="20"/>
              </w:rPr>
              <w:t>[</w:t>
            </w:r>
            <w:r w:rsidR="00C9119E" w:rsidRPr="009923E9">
              <w:rPr>
                <w:rFonts w:ascii="Courier New" w:hAnsi="Courier New" w:cs="Courier New"/>
                <w:sz w:val="20"/>
                <w:szCs w:val="20"/>
              </w:rPr>
              <w:t>LT</w:t>
            </w:r>
            <w:r w:rsidR="009E3BE2" w:rsidRPr="009923E9">
              <w:rPr>
                <w:rFonts w:ascii="Courier New" w:hAnsi="Courier New" w:cs="Courier New"/>
                <w:sz w:val="20"/>
                <w:szCs w:val="20"/>
              </w:rPr>
              <w:t>Cost</w:t>
            </w:r>
            <w:r w:rsidR="00402C3F" w:rsidRPr="00B17ABA">
              <w:rPr>
                <w:rFonts w:ascii="Courier New" w:hAnsi="Courier New" w:cs="Courier New"/>
                <w:color w:val="000000"/>
                <w:sz w:val="20"/>
                <w:szCs w:val="20"/>
              </w:rPr>
              <w:t>{t}</w:t>
            </w:r>
            <w:r w:rsidR="004A51AC" w:rsidRPr="00B17ABA">
              <w:rPr>
                <w:rFonts w:ascii="Courier New" w:hAnsi="Courier New" w:cs="Courier New"/>
                <w:color w:val="000000"/>
                <w:sz w:val="20"/>
                <w:szCs w:val="20"/>
              </w:rPr>
              <w:t>{</w:t>
            </w:r>
            <w:r w:rsidR="00C9119E" w:rsidRPr="00B17ABA">
              <w:rPr>
                <w:rFonts w:ascii="Courier New" w:hAnsi="Courier New" w:cs="Courier New"/>
                <w:color w:val="000000"/>
                <w:sz w:val="20"/>
                <w:szCs w:val="20"/>
              </w:rPr>
              <w:t>h}</w:t>
            </w:r>
            <w:r w:rsidR="009E3BE2" w:rsidRPr="009923E9">
              <w:rPr>
                <w:rFonts w:ascii="Courier New" w:hAnsi="Courier New" w:cs="Courier New"/>
                <w:color w:val="000000"/>
                <w:sz w:val="20"/>
                <w:szCs w:val="20"/>
              </w:rPr>
              <w:t>,</w:t>
            </w:r>
            <w:r w:rsidR="009E3BE2" w:rsidRPr="009923E9">
              <w:rPr>
                <w:rFonts w:ascii="Courier New" w:hAnsi="Courier New" w:cs="Courier New"/>
                <w:sz w:val="20"/>
                <w:szCs w:val="20"/>
              </w:rPr>
              <w:t>LTQaly</w:t>
            </w:r>
            <w:r w:rsidR="00402C3F" w:rsidRPr="00B17ABA">
              <w:rPr>
                <w:rFonts w:ascii="Courier New" w:hAnsi="Courier New" w:cs="Courier New"/>
                <w:color w:val="000000"/>
                <w:sz w:val="20"/>
                <w:szCs w:val="20"/>
              </w:rPr>
              <w:t>{t}</w:t>
            </w:r>
            <w:r w:rsidR="009E3BE2" w:rsidRPr="009923E9">
              <w:rPr>
                <w:rFonts w:ascii="Courier New" w:hAnsi="Courier New" w:cs="Courier New"/>
                <w:color w:val="000000"/>
                <w:sz w:val="20"/>
                <w:szCs w:val="20"/>
              </w:rPr>
              <w:t>{h}</w:t>
            </w:r>
            <w:r w:rsidR="007D10B7" w:rsidRPr="00B17ABA">
              <w:rPr>
                <w:rFonts w:ascii="Courier New" w:hAnsi="Courier New" w:cs="Courier New"/>
                <w:color w:val="000000"/>
                <w:sz w:val="20"/>
                <w:szCs w:val="20"/>
              </w:rPr>
              <w:t>,</w:t>
            </w:r>
            <w:r w:rsidR="007D10B7" w:rsidRPr="00B17ABA">
              <w:rPr>
                <w:rFonts w:ascii="Courier New" w:hAnsi="Courier New" w:cs="Courier New"/>
                <w:sz w:val="20"/>
                <w:szCs w:val="20"/>
              </w:rPr>
              <w:t>LTProb</w:t>
            </w:r>
            <w:r w:rsidR="00402C3F" w:rsidRPr="00B17ABA">
              <w:rPr>
                <w:rFonts w:ascii="Courier New" w:hAnsi="Courier New" w:cs="Courier New"/>
                <w:color w:val="000000"/>
                <w:sz w:val="20"/>
                <w:szCs w:val="20"/>
              </w:rPr>
              <w:t>{t}</w:t>
            </w:r>
            <w:r w:rsidR="007D10B7" w:rsidRPr="00B17ABA">
              <w:rPr>
                <w:rFonts w:ascii="Courier New" w:hAnsi="Courier New" w:cs="Courier New"/>
                <w:color w:val="000000"/>
                <w:sz w:val="20"/>
                <w:szCs w:val="20"/>
              </w:rPr>
              <w:t>{h}</w:t>
            </w:r>
            <w:r w:rsidRPr="009923E9">
              <w:rPr>
                <w:rFonts w:ascii="Courier New" w:hAnsi="Courier New" w:cs="Courier New"/>
                <w:color w:val="000000"/>
                <w:sz w:val="20"/>
                <w:szCs w:val="20"/>
              </w:rPr>
              <w:t xml:space="preserve">] </w:t>
            </w:r>
          </w:p>
          <w:p w:rsidR="0097304D" w:rsidRPr="00B17ABA" w:rsidRDefault="00006F9D" w:rsidP="009923E9">
            <w:pPr>
              <w:autoSpaceDE w:val="0"/>
              <w:autoSpaceDN w:val="0"/>
              <w:adjustRightInd w:val="0"/>
              <w:spacing w:line="276" w:lineRule="auto"/>
              <w:ind w:left="885" w:firstLine="0"/>
              <w:rPr>
                <w:rFonts w:ascii="Courier New" w:hAnsi="Courier New" w:cs="Courier New"/>
                <w:color w:val="000000"/>
                <w:sz w:val="20"/>
                <w:szCs w:val="20"/>
              </w:rPr>
            </w:pPr>
            <w:r w:rsidRPr="009923E9">
              <w:rPr>
                <w:rFonts w:ascii="Courier New" w:hAnsi="Courier New" w:cs="Courier New"/>
                <w:color w:val="000000"/>
                <w:sz w:val="20"/>
                <w:szCs w:val="20"/>
              </w:rPr>
              <w:t>= CVDmodelling(</w:t>
            </w:r>
            <w:r w:rsidR="0097304D" w:rsidRPr="00B17ABA">
              <w:rPr>
                <w:rFonts w:ascii="Courier New" w:hAnsi="Courier New" w:cs="Courier New"/>
                <w:color w:val="000000"/>
                <w:sz w:val="20"/>
                <w:szCs w:val="20"/>
              </w:rPr>
              <w:t>t</w:t>
            </w:r>
            <w:r w:rsidRPr="009923E9">
              <w:rPr>
                <w:rFonts w:ascii="Courier New" w:hAnsi="Courier New" w:cs="Courier New"/>
                <w:color w:val="000000"/>
                <w:sz w:val="20"/>
                <w:szCs w:val="20"/>
              </w:rPr>
              <w:t>,Drug,p</w:t>
            </w:r>
            <w:r w:rsidR="00C9119E" w:rsidRPr="00B17ABA">
              <w:rPr>
                <w:rFonts w:ascii="Courier New" w:hAnsi="Courier New" w:cs="Courier New"/>
                <w:color w:val="000000"/>
                <w:sz w:val="20"/>
                <w:szCs w:val="20"/>
              </w:rPr>
              <w:t>CVD</w:t>
            </w:r>
            <w:r w:rsidRPr="009923E9">
              <w:rPr>
                <w:rFonts w:ascii="Courier New" w:hAnsi="Courier New" w:cs="Courier New"/>
                <w:color w:val="000000"/>
                <w:sz w:val="20"/>
                <w:szCs w:val="20"/>
              </w:rPr>
              <w:t>(</w:t>
            </w:r>
            <w:r w:rsidR="00402C3F" w:rsidRPr="00B17ABA">
              <w:rPr>
                <w:rFonts w:ascii="Courier New" w:hAnsi="Courier New" w:cs="Courier New"/>
                <w:color w:val="000000"/>
                <w:sz w:val="20"/>
                <w:szCs w:val="20"/>
              </w:rPr>
              <w:t>h,t</w:t>
            </w:r>
            <w:r w:rsidRPr="009923E9">
              <w:rPr>
                <w:rFonts w:ascii="Courier New" w:hAnsi="Courier New" w:cs="Courier New"/>
                <w:color w:val="000000"/>
                <w:sz w:val="20"/>
                <w:szCs w:val="20"/>
              </w:rPr>
              <w:t>),pHF(</w:t>
            </w:r>
            <w:r w:rsidR="00402C3F" w:rsidRPr="00B17ABA">
              <w:rPr>
                <w:rFonts w:ascii="Courier New" w:hAnsi="Courier New" w:cs="Courier New"/>
                <w:color w:val="000000"/>
                <w:sz w:val="20"/>
                <w:szCs w:val="20"/>
              </w:rPr>
              <w:t>h,t</w:t>
            </w:r>
            <w:r w:rsidRPr="009923E9">
              <w:rPr>
                <w:rFonts w:ascii="Courier New" w:hAnsi="Courier New" w:cs="Courier New"/>
                <w:color w:val="000000"/>
                <w:sz w:val="20"/>
                <w:szCs w:val="20"/>
              </w:rPr>
              <w:t>),pDM(</w:t>
            </w:r>
            <w:r w:rsidR="00402C3F" w:rsidRPr="00B17ABA">
              <w:rPr>
                <w:rFonts w:ascii="Courier New" w:hAnsi="Courier New" w:cs="Courier New"/>
                <w:color w:val="000000"/>
                <w:sz w:val="20"/>
                <w:szCs w:val="20"/>
              </w:rPr>
              <w:t>h,t</w:t>
            </w:r>
            <w:r w:rsidRPr="009923E9">
              <w:rPr>
                <w:rFonts w:ascii="Courier New" w:hAnsi="Courier New" w:cs="Courier New"/>
                <w:color w:val="000000"/>
                <w:sz w:val="20"/>
                <w:szCs w:val="20"/>
              </w:rPr>
              <w:t>),SBP(</w:t>
            </w:r>
            <w:r w:rsidR="00402C3F" w:rsidRPr="009923E9">
              <w:rPr>
                <w:rFonts w:ascii="Courier New" w:hAnsi="Courier New" w:cs="Courier New"/>
                <w:color w:val="000000"/>
                <w:sz w:val="20"/>
                <w:szCs w:val="20"/>
              </w:rPr>
              <w:t>h,t</w:t>
            </w:r>
            <w:r w:rsidRPr="009923E9">
              <w:rPr>
                <w:rFonts w:ascii="Courier New" w:hAnsi="Courier New" w:cs="Courier New"/>
                <w:color w:val="000000"/>
                <w:sz w:val="20"/>
                <w:szCs w:val="20"/>
              </w:rPr>
              <w:t>),</w:t>
            </w:r>
          </w:p>
          <w:p w:rsidR="00006F9D" w:rsidRPr="009923E9" w:rsidRDefault="00006F9D" w:rsidP="009923E9">
            <w:pPr>
              <w:autoSpaceDE w:val="0"/>
              <w:autoSpaceDN w:val="0"/>
              <w:adjustRightInd w:val="0"/>
              <w:spacing w:line="276" w:lineRule="auto"/>
              <w:ind w:left="885" w:firstLine="0"/>
              <w:rPr>
                <w:rFonts w:ascii="Courier New" w:hAnsi="Courier New" w:cs="Courier New"/>
                <w:sz w:val="20"/>
                <w:szCs w:val="20"/>
              </w:rPr>
            </w:pPr>
            <w:r w:rsidRPr="009923E9">
              <w:rPr>
                <w:rFonts w:ascii="Courier New" w:hAnsi="Courier New" w:cs="Courier New"/>
                <w:color w:val="000000"/>
                <w:sz w:val="20"/>
                <w:szCs w:val="20"/>
              </w:rPr>
              <w:t>pDeath);</w:t>
            </w:r>
          </w:p>
          <w:p w:rsidR="00006F9D" w:rsidRPr="009923E9" w:rsidRDefault="00006F9D" w:rsidP="004A51AC">
            <w:pPr>
              <w:autoSpaceDE w:val="0"/>
              <w:autoSpaceDN w:val="0"/>
              <w:adjustRightInd w:val="0"/>
              <w:spacing w:line="276" w:lineRule="auto"/>
              <w:ind w:left="885" w:firstLine="0"/>
              <w:rPr>
                <w:rFonts w:ascii="Courier New" w:hAnsi="Courier New" w:cs="Courier New"/>
                <w:sz w:val="20"/>
                <w:szCs w:val="20"/>
              </w:rPr>
            </w:pPr>
          </w:p>
          <w:p w:rsidR="009E3BE2" w:rsidRPr="009923E9" w:rsidRDefault="00E37FEC" w:rsidP="009923E9">
            <w:pPr>
              <w:autoSpaceDE w:val="0"/>
              <w:autoSpaceDN w:val="0"/>
              <w:adjustRightInd w:val="0"/>
              <w:spacing w:line="276" w:lineRule="auto"/>
              <w:ind w:firstLine="0"/>
              <w:rPr>
                <w:rFonts w:ascii="Courier New" w:hAnsi="Courier New" w:cs="Courier New"/>
                <w:color w:val="000000"/>
                <w:sz w:val="20"/>
                <w:szCs w:val="20"/>
              </w:rPr>
            </w:pPr>
            <w:r w:rsidRPr="009923E9">
              <w:rPr>
                <w:rFonts w:ascii="Courier New" w:hAnsi="Courier New" w:cs="Courier New"/>
                <w:color w:val="228B22"/>
                <w:sz w:val="20"/>
                <w:szCs w:val="20"/>
              </w:rPr>
              <w:t>%</w:t>
            </w:r>
            <w:r w:rsidR="005A0E1A" w:rsidRPr="00B17ABA">
              <w:rPr>
                <w:rFonts w:ascii="Courier New" w:hAnsi="Courier New" w:cs="Courier New"/>
                <w:color w:val="228B22"/>
                <w:sz w:val="20"/>
                <w:szCs w:val="20"/>
              </w:rPr>
              <w:t xml:space="preserve"> Incorporate the long-term costs and QALYs from 23 cohorts</w:t>
            </w:r>
            <w:r w:rsidR="00870778" w:rsidRPr="00B17ABA">
              <w:rPr>
                <w:rFonts w:ascii="Courier New" w:hAnsi="Courier New" w:cs="Courier New"/>
                <w:color w:val="228B22"/>
                <w:sz w:val="20"/>
                <w:szCs w:val="20"/>
              </w:rPr>
              <w:t>.</w:t>
            </w:r>
            <w:r w:rsidR="005A0E1A" w:rsidRPr="00B17ABA">
              <w:rPr>
                <w:rFonts w:ascii="Courier New" w:hAnsi="Courier New" w:cs="Courier New"/>
                <w:color w:val="228B22"/>
                <w:sz w:val="20"/>
                <w:szCs w:val="20"/>
              </w:rPr>
              <w:t xml:space="preserve"> </w:t>
            </w:r>
          </w:p>
          <w:p w:rsidR="007D10B7" w:rsidRPr="00B17ABA" w:rsidRDefault="007D10B7">
            <w:pPr>
              <w:autoSpaceDE w:val="0"/>
              <w:autoSpaceDN w:val="0"/>
              <w:adjustRightInd w:val="0"/>
              <w:spacing w:line="276" w:lineRule="auto"/>
              <w:ind w:left="885" w:firstLine="0"/>
              <w:rPr>
                <w:rFonts w:ascii="Courier New" w:hAnsi="Courier New" w:cs="Courier New"/>
                <w:color w:val="000000"/>
                <w:sz w:val="20"/>
                <w:szCs w:val="20"/>
              </w:rPr>
            </w:pPr>
            <w:r w:rsidRPr="00B17ABA">
              <w:rPr>
                <w:rFonts w:ascii="Courier New" w:hAnsi="Courier New" w:cs="Courier New"/>
                <w:sz w:val="20"/>
                <w:szCs w:val="20"/>
              </w:rPr>
              <w:t xml:space="preserve">CumLTProb = </w:t>
            </w:r>
            <w:r w:rsidRPr="00B17ABA">
              <w:rPr>
                <w:rFonts w:ascii="Courier New" w:hAnsi="Courier New" w:cs="Courier New"/>
                <w:color w:val="000000"/>
                <w:sz w:val="20"/>
                <w:szCs w:val="20"/>
              </w:rPr>
              <w:t>CumLTProb(:,:)+</w:t>
            </w:r>
            <w:r w:rsidRPr="00B17ABA">
              <w:rPr>
                <w:rFonts w:ascii="Courier New" w:hAnsi="Courier New" w:cs="Courier New"/>
                <w:sz w:val="20"/>
                <w:szCs w:val="20"/>
              </w:rPr>
              <w:t>LTProb</w:t>
            </w:r>
            <w:r w:rsidR="00402C3F" w:rsidRPr="00B17ABA">
              <w:rPr>
                <w:rFonts w:ascii="Courier New" w:hAnsi="Courier New" w:cs="Courier New"/>
                <w:color w:val="000000"/>
                <w:sz w:val="20"/>
                <w:szCs w:val="20"/>
              </w:rPr>
              <w:t>{t}</w:t>
            </w:r>
            <w:r w:rsidRPr="00B17ABA">
              <w:rPr>
                <w:rFonts w:ascii="Courier New" w:hAnsi="Courier New" w:cs="Courier New"/>
                <w:color w:val="000000"/>
                <w:sz w:val="20"/>
                <w:szCs w:val="20"/>
              </w:rPr>
              <w:t>{h}(:,:);</w:t>
            </w:r>
          </w:p>
          <w:p w:rsidR="009E3BE2" w:rsidRPr="009923E9" w:rsidRDefault="009E3BE2">
            <w:pPr>
              <w:autoSpaceDE w:val="0"/>
              <w:autoSpaceDN w:val="0"/>
              <w:adjustRightInd w:val="0"/>
              <w:spacing w:line="276" w:lineRule="auto"/>
              <w:ind w:left="885" w:firstLine="0"/>
              <w:rPr>
                <w:rFonts w:ascii="Courier New" w:hAnsi="Courier New" w:cs="Courier New"/>
                <w:color w:val="000000"/>
                <w:sz w:val="20"/>
                <w:szCs w:val="20"/>
              </w:rPr>
            </w:pPr>
            <w:r w:rsidRPr="009923E9">
              <w:rPr>
                <w:rFonts w:ascii="Courier New" w:hAnsi="Courier New" w:cs="Courier New"/>
                <w:color w:val="000000"/>
                <w:sz w:val="20"/>
                <w:szCs w:val="20"/>
              </w:rPr>
              <w:t>CumLTCost = CumLTCost(:,:)+</w:t>
            </w:r>
            <w:r w:rsidRPr="009923E9">
              <w:rPr>
                <w:rFonts w:ascii="Courier New" w:hAnsi="Courier New" w:cs="Courier New"/>
                <w:sz w:val="20"/>
                <w:szCs w:val="20"/>
              </w:rPr>
              <w:t>LTCost</w:t>
            </w:r>
            <w:r w:rsidR="00402C3F" w:rsidRPr="00B17ABA">
              <w:rPr>
                <w:rFonts w:ascii="Courier New" w:hAnsi="Courier New" w:cs="Courier New"/>
                <w:color w:val="000000"/>
                <w:sz w:val="20"/>
                <w:szCs w:val="20"/>
              </w:rPr>
              <w:t>{t}</w:t>
            </w:r>
            <w:r w:rsidRPr="009923E9">
              <w:rPr>
                <w:rFonts w:ascii="Courier New" w:hAnsi="Courier New" w:cs="Courier New"/>
                <w:color w:val="000000"/>
                <w:sz w:val="20"/>
                <w:szCs w:val="20"/>
              </w:rPr>
              <w:t>{h}(:,:);</w:t>
            </w:r>
          </w:p>
          <w:p w:rsidR="009E3BE2" w:rsidRPr="00B17ABA" w:rsidRDefault="009E3BE2">
            <w:pPr>
              <w:autoSpaceDE w:val="0"/>
              <w:autoSpaceDN w:val="0"/>
              <w:adjustRightInd w:val="0"/>
              <w:spacing w:line="276" w:lineRule="auto"/>
              <w:ind w:left="885" w:firstLine="0"/>
              <w:rPr>
                <w:rFonts w:ascii="Courier New" w:hAnsi="Courier New" w:cs="Courier New"/>
                <w:color w:val="000000"/>
                <w:sz w:val="20"/>
                <w:szCs w:val="20"/>
              </w:rPr>
            </w:pPr>
            <w:r w:rsidRPr="009923E9">
              <w:rPr>
                <w:rFonts w:ascii="Courier New" w:hAnsi="Courier New" w:cs="Courier New"/>
                <w:color w:val="000000"/>
                <w:sz w:val="20"/>
                <w:szCs w:val="20"/>
              </w:rPr>
              <w:t>CumLTQaly = CumLTQaly (:,:)+</w:t>
            </w:r>
            <w:r w:rsidRPr="009923E9">
              <w:rPr>
                <w:rFonts w:ascii="Courier New" w:hAnsi="Courier New" w:cs="Courier New"/>
                <w:sz w:val="20"/>
                <w:szCs w:val="20"/>
              </w:rPr>
              <w:t>LTQaly</w:t>
            </w:r>
            <w:r w:rsidR="00402C3F" w:rsidRPr="00B17ABA">
              <w:rPr>
                <w:rFonts w:ascii="Courier New" w:hAnsi="Courier New" w:cs="Courier New"/>
                <w:color w:val="000000"/>
                <w:sz w:val="20"/>
                <w:szCs w:val="20"/>
              </w:rPr>
              <w:t>{t}</w:t>
            </w:r>
            <w:r w:rsidRPr="009923E9">
              <w:rPr>
                <w:rFonts w:ascii="Courier New" w:hAnsi="Courier New" w:cs="Courier New"/>
                <w:color w:val="000000"/>
                <w:sz w:val="20"/>
                <w:szCs w:val="20"/>
              </w:rPr>
              <w:t>{h}(:,:);</w:t>
            </w:r>
          </w:p>
          <w:p w:rsidR="00DD2777" w:rsidRPr="00B17ABA" w:rsidRDefault="00DD2777">
            <w:pPr>
              <w:autoSpaceDE w:val="0"/>
              <w:autoSpaceDN w:val="0"/>
              <w:adjustRightInd w:val="0"/>
              <w:spacing w:line="276" w:lineRule="auto"/>
              <w:ind w:left="885" w:firstLine="0"/>
              <w:rPr>
                <w:rFonts w:ascii="Courier New" w:hAnsi="Courier New" w:cs="Courier New"/>
                <w:color w:val="000000"/>
                <w:sz w:val="20"/>
                <w:szCs w:val="20"/>
              </w:rPr>
            </w:pPr>
          </w:p>
          <w:p w:rsidR="00870778" w:rsidRPr="00B17ABA" w:rsidRDefault="00870778" w:rsidP="00870778">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Calculate the total costs and QALYs for h at t.</w:t>
            </w:r>
          </w:p>
          <w:p w:rsidR="00DD2777" w:rsidRPr="009923E9" w:rsidRDefault="00DD2777">
            <w:pPr>
              <w:autoSpaceDE w:val="0"/>
              <w:autoSpaceDN w:val="0"/>
              <w:adjustRightInd w:val="0"/>
              <w:spacing w:line="276" w:lineRule="auto"/>
              <w:ind w:left="885" w:firstLine="0"/>
              <w:rPr>
                <w:rFonts w:ascii="Courier New" w:hAnsi="Courier New" w:cs="Courier New"/>
                <w:color w:val="000000"/>
                <w:sz w:val="20"/>
                <w:szCs w:val="20"/>
              </w:rPr>
            </w:pPr>
            <w:r w:rsidRPr="009923E9">
              <w:rPr>
                <w:rFonts w:ascii="Courier New" w:hAnsi="Courier New" w:cs="Courier New"/>
                <w:b/>
                <w:color w:val="0000FF"/>
                <w:sz w:val="20"/>
                <w:szCs w:val="20"/>
              </w:rPr>
              <w:t xml:space="preserve">IF </w:t>
            </w:r>
            <w:r w:rsidRPr="009923E9">
              <w:rPr>
                <w:rFonts w:ascii="Courier New" w:hAnsi="Courier New" w:cs="Courier New"/>
                <w:bCs/>
                <w:sz w:val="20"/>
                <w:szCs w:val="20"/>
              </w:rPr>
              <w:t>t~=T</w:t>
            </w:r>
          </w:p>
          <w:p w:rsidR="00006F9D" w:rsidRPr="009923E9" w:rsidRDefault="00006F9D" w:rsidP="009923E9">
            <w:pPr>
              <w:autoSpaceDE w:val="0"/>
              <w:autoSpaceDN w:val="0"/>
              <w:adjustRightInd w:val="0"/>
              <w:spacing w:line="276" w:lineRule="auto"/>
              <w:ind w:left="1310" w:firstLine="0"/>
              <w:rPr>
                <w:rFonts w:ascii="Courier New" w:hAnsi="Courier New" w:cs="Courier New"/>
                <w:sz w:val="20"/>
                <w:szCs w:val="20"/>
              </w:rPr>
            </w:pPr>
            <w:r w:rsidRPr="009923E9">
              <w:rPr>
                <w:rFonts w:ascii="Courier New" w:hAnsi="Courier New" w:cs="Courier New"/>
                <w:color w:val="000000"/>
                <w:sz w:val="20"/>
                <w:szCs w:val="20"/>
              </w:rPr>
              <w:t>TotalCosts(</w:t>
            </w:r>
            <w:r w:rsidR="00402C3F" w:rsidRPr="00B17ABA">
              <w:rPr>
                <w:rFonts w:ascii="Courier New" w:hAnsi="Courier New" w:cs="Courier New"/>
                <w:color w:val="000000"/>
                <w:sz w:val="20"/>
                <w:szCs w:val="20"/>
              </w:rPr>
              <w:t>h,t</w:t>
            </w:r>
            <w:r w:rsidRPr="009923E9">
              <w:rPr>
                <w:rFonts w:ascii="Courier New" w:hAnsi="Courier New" w:cs="Courier New"/>
                <w:color w:val="000000"/>
                <w:sz w:val="20"/>
                <w:szCs w:val="20"/>
              </w:rPr>
              <w:t xml:space="preserve">) = </w:t>
            </w:r>
            <w:r w:rsidR="00C9119E" w:rsidRPr="00B17ABA">
              <w:rPr>
                <w:rFonts w:ascii="Courier New" w:hAnsi="Courier New" w:cs="Courier New"/>
                <w:color w:val="000000"/>
                <w:sz w:val="20"/>
                <w:szCs w:val="20"/>
              </w:rPr>
              <w:t>STCosts</w:t>
            </w:r>
            <w:r w:rsidRPr="009923E9">
              <w:rPr>
                <w:rFonts w:ascii="Courier New" w:hAnsi="Courier New" w:cs="Courier New"/>
                <w:color w:val="000000"/>
                <w:sz w:val="20"/>
                <w:szCs w:val="20"/>
              </w:rPr>
              <w:t>(</w:t>
            </w:r>
            <w:r w:rsidR="00402C3F" w:rsidRPr="00B17ABA">
              <w:rPr>
                <w:rFonts w:ascii="Courier New" w:hAnsi="Courier New" w:cs="Courier New"/>
                <w:color w:val="000000"/>
                <w:sz w:val="20"/>
                <w:szCs w:val="20"/>
              </w:rPr>
              <w:t>h,t</w:t>
            </w:r>
            <w:r w:rsidRPr="009923E9">
              <w:rPr>
                <w:rFonts w:ascii="Courier New" w:hAnsi="Courier New" w:cs="Courier New"/>
                <w:color w:val="000000"/>
                <w:sz w:val="20"/>
                <w:szCs w:val="20"/>
              </w:rPr>
              <w:t>)+</w:t>
            </w:r>
            <w:r w:rsidR="009E3BE2" w:rsidRPr="009923E9">
              <w:rPr>
                <w:rFonts w:ascii="Courier New" w:hAnsi="Courier New" w:cs="Courier New"/>
                <w:color w:val="000000"/>
                <w:sz w:val="20"/>
                <w:szCs w:val="20"/>
              </w:rPr>
              <w:t>sum(CumLTCost(</w:t>
            </w:r>
            <w:r w:rsidR="00EB09DA" w:rsidRPr="00B17ABA">
              <w:rPr>
                <w:rFonts w:ascii="Courier New" w:hAnsi="Courier New" w:cs="Courier New"/>
                <w:color w:val="000000"/>
                <w:sz w:val="20"/>
                <w:szCs w:val="20"/>
              </w:rPr>
              <w:t>t</w:t>
            </w:r>
            <w:r w:rsidR="009E3BE2" w:rsidRPr="009923E9">
              <w:rPr>
                <w:rFonts w:ascii="Courier New" w:hAnsi="Courier New" w:cs="Courier New"/>
                <w:color w:val="000000"/>
                <w:sz w:val="20"/>
                <w:szCs w:val="20"/>
              </w:rPr>
              <w:t>,:)</w:t>
            </w:r>
            <w:r w:rsidRPr="009923E9">
              <w:rPr>
                <w:rFonts w:ascii="Courier New" w:hAnsi="Courier New" w:cs="Courier New"/>
                <w:color w:val="000000"/>
                <w:sz w:val="20"/>
                <w:szCs w:val="20"/>
              </w:rPr>
              <w:t>;</w:t>
            </w:r>
          </w:p>
          <w:p w:rsidR="00DD2777" w:rsidRPr="00B17ABA" w:rsidRDefault="00135B16" w:rsidP="009923E9">
            <w:pPr>
              <w:autoSpaceDE w:val="0"/>
              <w:autoSpaceDN w:val="0"/>
              <w:adjustRightInd w:val="0"/>
              <w:spacing w:line="276" w:lineRule="auto"/>
              <w:ind w:left="1310" w:firstLine="0"/>
              <w:rPr>
                <w:rFonts w:ascii="Courier New" w:hAnsi="Courier New" w:cs="Courier New"/>
                <w:color w:val="000000"/>
                <w:sz w:val="20"/>
                <w:szCs w:val="20"/>
              </w:rPr>
            </w:pPr>
            <w:r w:rsidRPr="009923E9">
              <w:rPr>
                <w:rFonts w:ascii="Courier New" w:hAnsi="Courier New" w:cs="Courier New"/>
                <w:color w:val="000000"/>
                <w:sz w:val="20"/>
                <w:szCs w:val="20"/>
              </w:rPr>
              <w:t>Total</w:t>
            </w:r>
            <w:r w:rsidR="00006F9D" w:rsidRPr="009923E9">
              <w:rPr>
                <w:rFonts w:ascii="Courier New" w:hAnsi="Courier New" w:cs="Courier New"/>
                <w:color w:val="000000"/>
                <w:sz w:val="20"/>
                <w:szCs w:val="20"/>
              </w:rPr>
              <w:t>QALYs(</w:t>
            </w:r>
            <w:r w:rsidR="00402C3F" w:rsidRPr="00B17ABA">
              <w:rPr>
                <w:rFonts w:ascii="Courier New" w:hAnsi="Courier New" w:cs="Courier New"/>
                <w:color w:val="000000"/>
                <w:sz w:val="20"/>
                <w:szCs w:val="20"/>
              </w:rPr>
              <w:t>h,t</w:t>
            </w:r>
            <w:r w:rsidR="00006F9D" w:rsidRPr="009923E9">
              <w:rPr>
                <w:rFonts w:ascii="Courier New" w:hAnsi="Courier New" w:cs="Courier New"/>
                <w:color w:val="000000"/>
                <w:sz w:val="20"/>
                <w:szCs w:val="20"/>
              </w:rPr>
              <w:t xml:space="preserve">) = </w:t>
            </w:r>
            <w:r w:rsidR="00C9119E" w:rsidRPr="00B17ABA">
              <w:rPr>
                <w:rFonts w:ascii="Courier New" w:hAnsi="Courier New" w:cs="Courier New"/>
                <w:color w:val="000000"/>
                <w:sz w:val="20"/>
                <w:szCs w:val="20"/>
              </w:rPr>
              <w:t>STQALYs</w:t>
            </w:r>
            <w:r w:rsidR="00006F9D" w:rsidRPr="009923E9">
              <w:rPr>
                <w:rFonts w:ascii="Courier New" w:hAnsi="Courier New" w:cs="Courier New"/>
                <w:color w:val="000000"/>
                <w:sz w:val="20"/>
                <w:szCs w:val="20"/>
              </w:rPr>
              <w:t>(</w:t>
            </w:r>
            <w:r w:rsidR="00402C3F" w:rsidRPr="00B17ABA">
              <w:rPr>
                <w:rFonts w:ascii="Courier New" w:hAnsi="Courier New" w:cs="Courier New"/>
                <w:color w:val="000000"/>
                <w:sz w:val="20"/>
                <w:szCs w:val="20"/>
              </w:rPr>
              <w:t>h,t</w:t>
            </w:r>
            <w:r w:rsidR="00006F9D" w:rsidRPr="009923E9">
              <w:rPr>
                <w:rFonts w:ascii="Courier New" w:hAnsi="Courier New" w:cs="Courier New"/>
                <w:color w:val="000000"/>
                <w:sz w:val="20"/>
                <w:szCs w:val="20"/>
              </w:rPr>
              <w:t>)</w:t>
            </w:r>
            <w:r w:rsidR="009E3BE2" w:rsidRPr="009923E9">
              <w:rPr>
                <w:rFonts w:ascii="Courier New" w:hAnsi="Courier New" w:cs="Courier New"/>
                <w:color w:val="000000"/>
                <w:sz w:val="20"/>
                <w:szCs w:val="20"/>
              </w:rPr>
              <w:t>+sum(CumLTQaly(</w:t>
            </w:r>
            <w:r w:rsidR="00EB09DA" w:rsidRPr="00B17ABA">
              <w:rPr>
                <w:rFonts w:ascii="Courier New" w:hAnsi="Courier New" w:cs="Courier New"/>
                <w:color w:val="000000"/>
                <w:sz w:val="20"/>
                <w:szCs w:val="20"/>
              </w:rPr>
              <w:t>t</w:t>
            </w:r>
            <w:r w:rsidR="009E3BE2" w:rsidRPr="009923E9">
              <w:rPr>
                <w:rFonts w:ascii="Courier New" w:hAnsi="Courier New" w:cs="Courier New"/>
                <w:color w:val="000000"/>
                <w:sz w:val="20"/>
                <w:szCs w:val="20"/>
              </w:rPr>
              <w:t>,:);</w:t>
            </w:r>
          </w:p>
          <w:p w:rsidR="00DD2777" w:rsidRPr="009923E9" w:rsidRDefault="00DD2777" w:rsidP="009923E9">
            <w:pPr>
              <w:autoSpaceDE w:val="0"/>
              <w:autoSpaceDN w:val="0"/>
              <w:adjustRightInd w:val="0"/>
              <w:spacing w:line="276" w:lineRule="auto"/>
              <w:ind w:left="885" w:firstLine="0"/>
              <w:rPr>
                <w:rFonts w:ascii="Courier New" w:hAnsi="Courier New" w:cs="Courier New"/>
                <w:b/>
                <w:color w:val="0000FF"/>
                <w:sz w:val="20"/>
                <w:szCs w:val="20"/>
              </w:rPr>
            </w:pPr>
            <w:r w:rsidRPr="009923E9">
              <w:rPr>
                <w:rFonts w:ascii="Courier New" w:hAnsi="Courier New" w:cs="Courier New"/>
                <w:b/>
                <w:color w:val="0000FF"/>
                <w:sz w:val="20"/>
                <w:szCs w:val="20"/>
              </w:rPr>
              <w:t>ELSE</w:t>
            </w:r>
          </w:p>
          <w:p w:rsidR="00DD2777" w:rsidRPr="00B17ABA" w:rsidRDefault="00DD2777">
            <w:pPr>
              <w:autoSpaceDE w:val="0"/>
              <w:autoSpaceDN w:val="0"/>
              <w:adjustRightInd w:val="0"/>
              <w:spacing w:line="276" w:lineRule="auto"/>
              <w:ind w:left="1310" w:firstLine="0"/>
              <w:rPr>
                <w:rFonts w:ascii="Courier New" w:hAnsi="Courier New" w:cs="Courier New"/>
                <w:sz w:val="20"/>
                <w:szCs w:val="20"/>
              </w:rPr>
            </w:pPr>
            <w:r w:rsidRPr="00B17ABA">
              <w:rPr>
                <w:rFonts w:ascii="Courier New" w:hAnsi="Courier New" w:cs="Courier New"/>
                <w:color w:val="000000"/>
                <w:sz w:val="20"/>
                <w:szCs w:val="20"/>
              </w:rPr>
              <w:t>TotalCosts(h,t) = STCosts(h,t)+sum(CumLTCost(</w:t>
            </w:r>
            <w:r w:rsidR="00EB09DA" w:rsidRPr="00B17ABA">
              <w:rPr>
                <w:rFonts w:ascii="Courier New" w:hAnsi="Courier New" w:cs="Courier New"/>
                <w:color w:val="000000"/>
                <w:sz w:val="20"/>
                <w:szCs w:val="20"/>
              </w:rPr>
              <w:t>t</w:t>
            </w:r>
            <w:r w:rsidRPr="00B17ABA">
              <w:rPr>
                <w:rFonts w:ascii="Courier New" w:hAnsi="Courier New" w:cs="Courier New"/>
                <w:color w:val="000000"/>
                <w:sz w:val="20"/>
                <w:szCs w:val="20"/>
              </w:rPr>
              <w:t>:end,:);</w:t>
            </w:r>
          </w:p>
          <w:p w:rsidR="00DD2777" w:rsidRPr="00B17ABA" w:rsidRDefault="00DD2777">
            <w:pPr>
              <w:autoSpaceDE w:val="0"/>
              <w:autoSpaceDN w:val="0"/>
              <w:adjustRightInd w:val="0"/>
              <w:spacing w:line="276" w:lineRule="auto"/>
              <w:ind w:left="1310" w:firstLine="0"/>
              <w:rPr>
                <w:rFonts w:ascii="Courier New" w:hAnsi="Courier New" w:cs="Courier New"/>
                <w:color w:val="000000"/>
                <w:sz w:val="20"/>
                <w:szCs w:val="20"/>
              </w:rPr>
            </w:pPr>
            <w:r w:rsidRPr="00B17ABA">
              <w:rPr>
                <w:rFonts w:ascii="Courier New" w:hAnsi="Courier New" w:cs="Courier New"/>
                <w:color w:val="000000"/>
                <w:sz w:val="20"/>
                <w:szCs w:val="20"/>
              </w:rPr>
              <w:t>TotalQALYs(h,t) = STQALYs(h,t)+sum(CumLTQaly(</w:t>
            </w:r>
            <w:r w:rsidR="00EB09DA" w:rsidRPr="00B17ABA">
              <w:rPr>
                <w:rFonts w:ascii="Courier New" w:hAnsi="Courier New" w:cs="Courier New"/>
                <w:color w:val="000000"/>
                <w:sz w:val="20"/>
                <w:szCs w:val="20"/>
              </w:rPr>
              <w:t>t</w:t>
            </w:r>
            <w:r w:rsidRPr="00B17ABA">
              <w:rPr>
                <w:rFonts w:ascii="Courier New" w:hAnsi="Courier New" w:cs="Courier New"/>
                <w:color w:val="000000"/>
                <w:sz w:val="20"/>
                <w:szCs w:val="20"/>
              </w:rPr>
              <w:t>:end,:);</w:t>
            </w:r>
          </w:p>
          <w:p w:rsidR="00006F9D" w:rsidRPr="009923E9" w:rsidRDefault="00DD2777" w:rsidP="009923E9">
            <w:pPr>
              <w:autoSpaceDE w:val="0"/>
              <w:autoSpaceDN w:val="0"/>
              <w:adjustRightInd w:val="0"/>
              <w:spacing w:line="276" w:lineRule="auto"/>
              <w:ind w:left="885" w:firstLine="0"/>
              <w:rPr>
                <w:rFonts w:ascii="Courier New" w:hAnsi="Courier New" w:cs="Courier New"/>
                <w:sz w:val="20"/>
                <w:szCs w:val="20"/>
              </w:rPr>
            </w:pPr>
            <w:r w:rsidRPr="00B17ABA">
              <w:rPr>
                <w:rFonts w:ascii="Courier New" w:hAnsi="Courier New" w:cs="Courier New"/>
                <w:b/>
                <w:color w:val="0000FF"/>
                <w:sz w:val="20"/>
                <w:szCs w:val="20"/>
              </w:rPr>
              <w:t>END</w:t>
            </w:r>
          </w:p>
          <w:p w:rsidR="00C9119E" w:rsidRPr="00B17ABA" w:rsidRDefault="00C9119E" w:rsidP="009923E9">
            <w:pPr>
              <w:autoSpaceDE w:val="0"/>
              <w:autoSpaceDN w:val="0"/>
              <w:adjustRightInd w:val="0"/>
              <w:spacing w:line="276" w:lineRule="auto"/>
              <w:ind w:left="601" w:firstLine="34"/>
              <w:rPr>
                <w:rFonts w:ascii="Courier New" w:hAnsi="Courier New" w:cs="Courier New"/>
                <w:b/>
                <w:color w:val="0000FF"/>
                <w:sz w:val="20"/>
                <w:szCs w:val="20"/>
              </w:rPr>
            </w:pPr>
            <w:r w:rsidRPr="00B17ABA">
              <w:rPr>
                <w:rFonts w:ascii="Courier New" w:hAnsi="Courier New" w:cs="Courier New"/>
                <w:b/>
                <w:color w:val="0000FF"/>
                <w:sz w:val="20"/>
                <w:szCs w:val="20"/>
              </w:rPr>
              <w:t>END</w:t>
            </w:r>
          </w:p>
          <w:p w:rsidR="00006F9D" w:rsidRPr="009923E9" w:rsidRDefault="00135B16" w:rsidP="009923E9">
            <w:pPr>
              <w:autoSpaceDE w:val="0"/>
              <w:autoSpaceDN w:val="0"/>
              <w:adjustRightInd w:val="0"/>
              <w:spacing w:line="276" w:lineRule="auto"/>
              <w:ind w:left="460" w:firstLine="34"/>
              <w:rPr>
                <w:rFonts w:ascii="Courier New" w:hAnsi="Courier New" w:cs="Courier New"/>
                <w:sz w:val="20"/>
                <w:szCs w:val="20"/>
              </w:rPr>
            </w:pPr>
            <w:r w:rsidRPr="009923E9">
              <w:rPr>
                <w:rFonts w:ascii="Courier New" w:hAnsi="Courier New" w:cs="Courier New"/>
                <w:b/>
                <w:color w:val="0000FF"/>
                <w:sz w:val="20"/>
                <w:szCs w:val="20"/>
              </w:rPr>
              <w:t>END</w:t>
            </w:r>
            <w:r w:rsidRPr="009923E9">
              <w:rPr>
                <w:rFonts w:ascii="Courier New" w:hAnsi="Courier New" w:cs="Courier New"/>
                <w:color w:val="0000FF"/>
                <w:sz w:val="20"/>
                <w:szCs w:val="20"/>
              </w:rPr>
              <w:t xml:space="preserve"> </w:t>
            </w:r>
            <w:r w:rsidR="00006F9D" w:rsidRPr="009923E9">
              <w:rPr>
                <w:rFonts w:ascii="Courier New" w:hAnsi="Courier New" w:cs="Courier New"/>
                <w:color w:val="228B22"/>
                <w:sz w:val="20"/>
                <w:szCs w:val="20"/>
              </w:rPr>
              <w:t>% End of loop h</w:t>
            </w:r>
            <w:r w:rsidR="00293C12" w:rsidRPr="009923E9">
              <w:rPr>
                <w:rFonts w:ascii="Courier New" w:hAnsi="Courier New" w:cs="Courier New"/>
                <w:color w:val="228B22"/>
                <w:sz w:val="20"/>
                <w:szCs w:val="20"/>
              </w:rPr>
              <w:t>.</w:t>
            </w:r>
            <w:r w:rsidR="00006F9D" w:rsidRPr="009923E9">
              <w:rPr>
                <w:rFonts w:ascii="Courier New" w:hAnsi="Courier New" w:cs="Courier New"/>
                <w:color w:val="228B22"/>
                <w:sz w:val="20"/>
                <w:szCs w:val="20"/>
              </w:rPr>
              <w:t xml:space="preserve"> </w:t>
            </w:r>
          </w:p>
          <w:p w:rsidR="00006F9D" w:rsidRPr="009923E9" w:rsidRDefault="00135B16">
            <w:pPr>
              <w:autoSpaceDE w:val="0"/>
              <w:autoSpaceDN w:val="0"/>
              <w:adjustRightInd w:val="0"/>
              <w:spacing w:line="276" w:lineRule="auto"/>
              <w:ind w:firstLine="34"/>
              <w:rPr>
                <w:rFonts w:ascii="Courier New" w:hAnsi="Courier New" w:cs="Courier New"/>
                <w:color w:val="228B22"/>
                <w:sz w:val="20"/>
                <w:szCs w:val="20"/>
              </w:rPr>
            </w:pPr>
            <w:r w:rsidRPr="009923E9">
              <w:rPr>
                <w:rFonts w:ascii="Courier New" w:hAnsi="Courier New" w:cs="Courier New"/>
                <w:b/>
                <w:color w:val="0000FF"/>
                <w:sz w:val="20"/>
                <w:szCs w:val="20"/>
              </w:rPr>
              <w:t>END</w:t>
            </w:r>
            <w:r w:rsidRPr="009923E9">
              <w:rPr>
                <w:rFonts w:ascii="Courier New" w:hAnsi="Courier New" w:cs="Courier New"/>
                <w:color w:val="0000FF"/>
                <w:sz w:val="20"/>
                <w:szCs w:val="20"/>
              </w:rPr>
              <w:t xml:space="preserve"> </w:t>
            </w:r>
            <w:r w:rsidR="00006F9D" w:rsidRPr="009923E9">
              <w:rPr>
                <w:rFonts w:ascii="Courier New" w:hAnsi="Courier New" w:cs="Courier New"/>
                <w:color w:val="228B22"/>
                <w:sz w:val="20"/>
                <w:szCs w:val="20"/>
              </w:rPr>
              <w:t xml:space="preserve">% End of loop </w:t>
            </w:r>
            <w:r w:rsidR="0097304D" w:rsidRPr="00B17ABA">
              <w:rPr>
                <w:rFonts w:ascii="Courier New" w:hAnsi="Courier New" w:cs="Courier New"/>
                <w:color w:val="228B22"/>
                <w:sz w:val="20"/>
                <w:szCs w:val="20"/>
              </w:rPr>
              <w:t>t</w:t>
            </w:r>
            <w:r w:rsidR="00293C12" w:rsidRPr="009923E9">
              <w:rPr>
                <w:rFonts w:ascii="Courier New" w:hAnsi="Courier New" w:cs="Courier New"/>
                <w:color w:val="228B22"/>
                <w:sz w:val="20"/>
                <w:szCs w:val="20"/>
              </w:rPr>
              <w:t>.</w:t>
            </w:r>
          </w:p>
          <w:p w:rsidR="00135B16" w:rsidRPr="00B17ABA" w:rsidRDefault="00135B16" w:rsidP="001A2558">
            <w:pPr>
              <w:autoSpaceDE w:val="0"/>
              <w:autoSpaceDN w:val="0"/>
              <w:adjustRightInd w:val="0"/>
              <w:spacing w:line="276" w:lineRule="auto"/>
              <w:ind w:firstLine="34"/>
              <w:rPr>
                <w:rFonts w:ascii="Courier New" w:hAnsi="Courier New" w:cs="Courier New"/>
                <w:color w:val="228B22"/>
                <w:sz w:val="20"/>
                <w:szCs w:val="20"/>
              </w:rPr>
            </w:pPr>
          </w:p>
          <w:p w:rsidR="00870778" w:rsidRPr="009923E9" w:rsidRDefault="00870778" w:rsidP="001A2558">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xml:space="preserve">% Calculate the total net benefit. </w:t>
            </w:r>
          </w:p>
          <w:p w:rsidR="00006F9D" w:rsidRPr="00B17ABA" w:rsidRDefault="009E3BE2" w:rsidP="009923E9">
            <w:pPr>
              <w:autoSpaceDE w:val="0"/>
              <w:autoSpaceDN w:val="0"/>
              <w:adjustRightInd w:val="0"/>
              <w:spacing w:line="276" w:lineRule="auto"/>
              <w:ind w:firstLine="34"/>
              <w:rPr>
                <w:rFonts w:ascii="Courier New" w:hAnsi="Courier New" w:cs="Courier New"/>
                <w:sz w:val="24"/>
                <w:szCs w:val="24"/>
              </w:rPr>
            </w:pPr>
            <w:r w:rsidRPr="00B17ABA">
              <w:rPr>
                <w:rFonts w:ascii="Courier New" w:hAnsi="Courier New" w:cs="Courier New"/>
                <w:sz w:val="20"/>
                <w:szCs w:val="20"/>
              </w:rPr>
              <w:t>TNB</w:t>
            </w:r>
            <w:r w:rsidRPr="009923E9">
              <w:rPr>
                <w:rFonts w:ascii="Courier New" w:hAnsi="Courier New" w:cs="Courier New"/>
                <w:sz w:val="20"/>
                <w:szCs w:val="20"/>
              </w:rPr>
              <w:t xml:space="preserve"> </w:t>
            </w:r>
            <w:r w:rsidR="00135B16" w:rsidRPr="009923E9">
              <w:rPr>
                <w:rFonts w:ascii="Courier New" w:hAnsi="Courier New" w:cs="Courier New"/>
                <w:sz w:val="20"/>
                <w:szCs w:val="20"/>
              </w:rPr>
              <w:t>= sum(TotalQALYs(:,:))*</w:t>
            </w:r>
            <w:r w:rsidR="00C9119E" w:rsidRPr="00B17ABA">
              <w:rPr>
                <w:rFonts w:ascii="Courier New" w:hAnsi="Courier New" w:cs="Courier New"/>
                <w:sz w:val="20"/>
                <w:szCs w:val="20"/>
              </w:rPr>
              <w:t>WTP</w:t>
            </w:r>
            <w:r w:rsidR="00135B16" w:rsidRPr="009923E9">
              <w:rPr>
                <w:rFonts w:ascii="Courier New" w:hAnsi="Courier New" w:cs="Courier New"/>
                <w:sz w:val="20"/>
                <w:szCs w:val="20"/>
              </w:rPr>
              <w:t>-sum(TotalCosts(:,:));</w:t>
            </w:r>
          </w:p>
        </w:tc>
      </w:tr>
    </w:tbl>
    <w:p w:rsidR="00006F9D" w:rsidRPr="00B17ABA" w:rsidRDefault="00006F9D" w:rsidP="001A2558">
      <w:pPr>
        <w:pStyle w:val="Caption"/>
        <w:jc w:val="center"/>
      </w:pPr>
      <w:bookmarkStart w:id="220" w:name="_Ref424133903"/>
      <w:bookmarkStart w:id="221" w:name="_Ref424133890"/>
      <w:bookmarkStart w:id="222" w:name="_Toc426019147"/>
      <w:r w:rsidRPr="00B17ABA">
        <w:lastRenderedPageBreak/>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3</w:t>
        </w:r>
      </w:fldSimple>
      <w:bookmarkEnd w:id="220"/>
      <w:r w:rsidRPr="00B17ABA">
        <w:rPr>
          <w:noProof/>
        </w:rPr>
        <w:t xml:space="preserve">. </w:t>
      </w:r>
      <w:r w:rsidR="00606F70" w:rsidRPr="00B17ABA">
        <w:rPr>
          <w:noProof/>
        </w:rPr>
        <w:t>Pseudo-code</w:t>
      </w:r>
      <w:r w:rsidRPr="00B17ABA">
        <w:rPr>
          <w:noProof/>
        </w:rPr>
        <w:t xml:space="preserve"> of the </w:t>
      </w:r>
      <w:r w:rsidR="00606F70" w:rsidRPr="00B17ABA">
        <w:rPr>
          <w:noProof/>
        </w:rPr>
        <w:t xml:space="preserve">function </w:t>
      </w:r>
      <w:r w:rsidR="00870778" w:rsidRPr="00B17ABA">
        <w:rPr>
          <w:noProof/>
        </w:rPr>
        <w:t>‘EvModel’</w:t>
      </w:r>
      <w:r w:rsidR="004D14B7" w:rsidRPr="00B17ABA">
        <w:rPr>
          <w:noProof/>
        </w:rPr>
        <w:t xml:space="preserve"> </w:t>
      </w:r>
      <w:r w:rsidR="004D14B7" w:rsidRPr="00B17ABA">
        <w:t>included in the hypertension SDDP model</w:t>
      </w:r>
      <w:bookmarkEnd w:id="221"/>
      <w:bookmarkEnd w:id="222"/>
    </w:p>
    <w:p w:rsidR="00006F9D" w:rsidRPr="00B17ABA" w:rsidRDefault="00006F9D" w:rsidP="001A2558"/>
    <w:p w:rsidR="00F81180" w:rsidRPr="00B17ABA" w:rsidRDefault="00F81180" w:rsidP="009923E9">
      <w:pPr>
        <w:jc w:val="both"/>
      </w:pPr>
      <w:r w:rsidRPr="00B17ABA">
        <w:t xml:space="preserve">Given the treatment regimen used for </w:t>
      </w:r>
      <w:r w:rsidRPr="009923E9">
        <w:rPr>
          <w:rFonts w:ascii="Courier New" w:hAnsi="Courier New" w:cs="Courier New"/>
          <w:iCs/>
        </w:rPr>
        <w:t>h</w:t>
      </w:r>
      <w:r w:rsidRPr="00B17ABA">
        <w:t xml:space="preserve"> at </w:t>
      </w:r>
      <w:r w:rsidRPr="009923E9">
        <w:rPr>
          <w:rFonts w:ascii="Courier New" w:hAnsi="Courier New" w:cs="Courier New"/>
          <w:iCs/>
        </w:rPr>
        <w:t>t</w:t>
      </w:r>
      <w:r w:rsidRPr="009923E9">
        <w:rPr>
          <w:rFonts w:ascii="Courier New" w:hAnsi="Courier New" w:cs="Courier New"/>
        </w:rPr>
        <w:t xml:space="preserve"> </w:t>
      </w:r>
      <w:r w:rsidR="00A579FB" w:rsidRPr="00B17ABA">
        <w:t>and</w:t>
      </w:r>
      <w:r w:rsidRPr="00B17ABA">
        <w:t xml:space="preserve"> the mean SBP </w:t>
      </w:r>
      <w:r w:rsidR="00A579FB" w:rsidRPr="00B17ABA">
        <w:t xml:space="preserve">with </w:t>
      </w:r>
      <w:r w:rsidRPr="00B17ABA">
        <w:t>the variation</w:t>
      </w:r>
      <w:r w:rsidR="00A579FB" w:rsidRPr="00B17ABA">
        <w:t xml:space="preserve"> before treatment</w:t>
      </w:r>
      <w:r w:rsidRPr="00B17ABA">
        <w:t>, the function ‘SBPmodelling’ provide</w:t>
      </w:r>
      <w:r w:rsidR="00A579FB" w:rsidRPr="00B17ABA">
        <w:t>d</w:t>
      </w:r>
      <w:r w:rsidRPr="00B17ABA">
        <w:t xml:space="preserve"> the treatment success rate, the mean SBP and SD after treatment (separately for the controlled and the uncontrolled), the probability of CVD, HF, DM and AE for a group of patients who </w:t>
      </w:r>
      <w:r w:rsidR="00A579FB" w:rsidRPr="00B17ABA">
        <w:t>were</w:t>
      </w:r>
      <w:r w:rsidRPr="00B17ABA">
        <w:t xml:space="preserve"> in </w:t>
      </w:r>
      <w:r w:rsidRPr="009923E9">
        <w:rPr>
          <w:rFonts w:ascii="Courier New" w:hAnsi="Courier New" w:cs="Courier New"/>
          <w:iCs/>
        </w:rPr>
        <w:t>h</w:t>
      </w:r>
      <w:r w:rsidRPr="00B17ABA">
        <w:t xml:space="preserve"> at </w:t>
      </w:r>
      <w:r w:rsidRPr="009923E9">
        <w:rPr>
          <w:rFonts w:ascii="Courier New" w:hAnsi="Courier New" w:cs="Courier New"/>
          <w:iCs/>
        </w:rPr>
        <w:t>t</w:t>
      </w:r>
      <w:r w:rsidRPr="00B17ABA">
        <w:t>.</w:t>
      </w:r>
    </w:p>
    <w:p w:rsidR="00F81180" w:rsidRPr="00B17ABA" w:rsidRDefault="005A0E05" w:rsidP="009923E9">
      <w:pPr>
        <w:jc w:val="both"/>
      </w:pPr>
      <w:r w:rsidRPr="00B17ABA">
        <w:t>An i</w:t>
      </w:r>
      <w:r w:rsidR="00F81180" w:rsidRPr="00B17ABA">
        <w:t>ndividual Monte Carlo modelling method was used for the function ‘SBPmodelling’. Assuming there are 1</w:t>
      </w:r>
      <w:r w:rsidR="00A579FB" w:rsidRPr="00B17ABA">
        <w:t>,</w:t>
      </w:r>
      <w:r w:rsidR="00F81180" w:rsidRPr="00B17ABA">
        <w:t>000 individual entrants in this cohort, the simulation randomly generated 1,000 samples of baseline SBPs</w:t>
      </w:r>
      <w:r w:rsidR="00001C21" w:rsidRPr="00B17ABA">
        <w:t xml:space="preserve"> (i.e., </w:t>
      </w:r>
      <w:r w:rsidR="00001C21" w:rsidRPr="00B17ABA">
        <w:rPr>
          <w:rFonts w:ascii="Courier New" w:hAnsi="Courier New" w:cs="Courier New"/>
          <w:color w:val="000000"/>
          <w:sz w:val="20"/>
          <w:szCs w:val="20"/>
        </w:rPr>
        <w:t>SBP_Before</w:t>
      </w:r>
      <w:r w:rsidR="00001C21" w:rsidRPr="009923E9">
        <w:t>)</w:t>
      </w:r>
      <w:r w:rsidR="00F81180" w:rsidRPr="00B17ABA">
        <w:t xml:space="preserve"> and the SBP lowering effect</w:t>
      </w:r>
      <w:r w:rsidR="00A579FB" w:rsidRPr="00B17ABA">
        <w:t>s</w:t>
      </w:r>
      <w:r w:rsidR="00F81180" w:rsidRPr="00B17ABA">
        <w:t xml:space="preserve"> </w:t>
      </w:r>
      <w:r w:rsidR="00001C21" w:rsidRPr="00B17ABA">
        <w:t xml:space="preserve">(i.e., </w:t>
      </w:r>
      <w:r w:rsidR="00001C21" w:rsidRPr="00B17ABA">
        <w:rPr>
          <w:rFonts w:ascii="Courier New" w:hAnsi="Courier New" w:cs="Courier New"/>
          <w:color w:val="000000"/>
          <w:sz w:val="20"/>
          <w:szCs w:val="20"/>
        </w:rPr>
        <w:t>SBP_Rdt</w:t>
      </w:r>
      <w:r w:rsidR="00001C21" w:rsidRPr="009923E9">
        <w:t>)</w:t>
      </w:r>
      <w:r w:rsidR="00001C21" w:rsidRPr="009923E9">
        <w:rPr>
          <w:rFonts w:ascii="Courier New" w:hAnsi="Courier New" w:cs="Courier New"/>
          <w:color w:val="000000"/>
        </w:rPr>
        <w:t xml:space="preserve"> </w:t>
      </w:r>
      <w:r w:rsidR="00F81180" w:rsidRPr="00B17ABA">
        <w:t>using a lognormal distribution. The SBP</w:t>
      </w:r>
      <w:r w:rsidR="00A579FB" w:rsidRPr="00B17ABA">
        <w:t>s</w:t>
      </w:r>
      <w:r w:rsidR="00F81180" w:rsidRPr="00B17ABA">
        <w:t xml:space="preserve"> after treatment </w:t>
      </w:r>
      <w:r w:rsidR="00001C21" w:rsidRPr="00B17ABA">
        <w:t xml:space="preserve">(i.e., </w:t>
      </w:r>
      <w:r w:rsidR="00001C21" w:rsidRPr="00B17ABA">
        <w:rPr>
          <w:rFonts w:ascii="Courier New" w:hAnsi="Courier New" w:cs="Courier New"/>
          <w:color w:val="000000"/>
          <w:sz w:val="20"/>
          <w:szCs w:val="20"/>
        </w:rPr>
        <w:t>SBP_After</w:t>
      </w:r>
      <w:r w:rsidR="00001C21" w:rsidRPr="00B17ABA">
        <w:t xml:space="preserve">) </w:t>
      </w:r>
      <w:r w:rsidR="00A579FB" w:rsidRPr="00B17ABA">
        <w:t>were calculated based</w:t>
      </w:r>
      <w:r w:rsidR="00F81180" w:rsidRPr="00B17ABA">
        <w:t xml:space="preserve"> on the baseline SBP, age-dependent SBP change and the SBP lowering effect. For each SBP result after treatment, the </w:t>
      </w:r>
      <w:r w:rsidR="005A3042" w:rsidRPr="00B17ABA">
        <w:t>10-year</w:t>
      </w:r>
      <w:r w:rsidR="00F81180" w:rsidRPr="00B17ABA">
        <w:t xml:space="preserve"> CVD risk </w:t>
      </w:r>
      <w:r w:rsidR="00001C21" w:rsidRPr="00B17ABA">
        <w:t xml:space="preserve">(i.e., </w:t>
      </w:r>
      <w:r w:rsidR="00001C21" w:rsidRPr="00B17ABA">
        <w:rPr>
          <w:rFonts w:ascii="Courier New" w:hAnsi="Courier New" w:cs="Courier New"/>
          <w:color w:val="000000"/>
          <w:sz w:val="20"/>
          <w:szCs w:val="20"/>
        </w:rPr>
        <w:lastRenderedPageBreak/>
        <w:t>TenYearCVD</w:t>
      </w:r>
      <w:r w:rsidR="00001C21" w:rsidRPr="009923E9">
        <w:t>)</w:t>
      </w:r>
      <w:r w:rsidR="00001C21" w:rsidRPr="009923E9">
        <w:rPr>
          <w:rFonts w:ascii="Courier New" w:hAnsi="Courier New" w:cs="Courier New"/>
          <w:color w:val="000000"/>
        </w:rPr>
        <w:t xml:space="preserve"> </w:t>
      </w:r>
      <w:r w:rsidR="00F81180" w:rsidRPr="00B17ABA">
        <w:t>was calculated using QRISK2</w:t>
      </w:r>
      <w:r w:rsidR="003A2511" w:rsidRPr="00B17ABA">
        <w:t>,</w:t>
      </w:r>
      <w:r w:rsidR="00F81180" w:rsidRPr="00B17ABA">
        <w:t xml:space="preserve"> which considers a set of variables including gender, age, treatment history, DM, BMI, ethnicity, family history and other comorbidities. The 10-year CVD risk was adjusted to the </w:t>
      </w:r>
      <w:r w:rsidR="005A3042" w:rsidRPr="00B17ABA">
        <w:t>three month basis</w:t>
      </w:r>
      <w:r w:rsidR="00001C21" w:rsidRPr="00B17ABA">
        <w:t xml:space="preserve"> (i.e., </w:t>
      </w:r>
      <w:r w:rsidR="00001C21" w:rsidRPr="00B17ABA">
        <w:rPr>
          <w:rFonts w:ascii="Courier New" w:hAnsi="Courier New" w:cs="Courier New"/>
          <w:color w:val="000000"/>
          <w:sz w:val="20"/>
          <w:szCs w:val="20"/>
        </w:rPr>
        <w:t>ThreeMonthCVD</w:t>
      </w:r>
      <w:r w:rsidR="00001C21" w:rsidRPr="009923E9">
        <w:t>)</w:t>
      </w:r>
      <w:r w:rsidR="00F81180" w:rsidRPr="00B17ABA">
        <w:t>.</w:t>
      </w:r>
    </w:p>
    <w:p w:rsidR="00F81180" w:rsidRPr="009923E9" w:rsidRDefault="00F81180" w:rsidP="009923E9">
      <w:pPr>
        <w:jc w:val="both"/>
        <w:rPr>
          <w:rFonts w:cstheme="majorBidi"/>
        </w:rPr>
      </w:pPr>
      <w:r w:rsidRPr="00B17ABA">
        <w:rPr>
          <w:rFonts w:cstheme="majorBidi"/>
        </w:rPr>
        <w:t>For the AEs, a beta distribution was used to generate a probability of AEs including DM. Given the probabilit</w:t>
      </w:r>
      <w:r w:rsidR="00A579FB" w:rsidRPr="00B17ABA">
        <w:rPr>
          <w:rFonts w:cstheme="majorBidi"/>
        </w:rPr>
        <w:t>y</w:t>
      </w:r>
      <w:r w:rsidRPr="00B17ABA">
        <w:rPr>
          <w:rFonts w:cstheme="majorBidi"/>
        </w:rPr>
        <w:t xml:space="preserve"> of the patients </w:t>
      </w:r>
      <w:r w:rsidR="00A579FB" w:rsidRPr="00B17ABA">
        <w:rPr>
          <w:rFonts w:cstheme="majorBidi"/>
        </w:rPr>
        <w:t>wh</w:t>
      </w:r>
      <w:r w:rsidR="00CC2CA2" w:rsidRPr="00B17ABA">
        <w:rPr>
          <w:rFonts w:cstheme="majorBidi"/>
        </w:rPr>
        <w:t>o</w:t>
      </w:r>
      <w:r w:rsidR="00A579FB" w:rsidRPr="00B17ABA">
        <w:rPr>
          <w:rFonts w:cstheme="majorBidi"/>
        </w:rPr>
        <w:t xml:space="preserve"> </w:t>
      </w:r>
      <w:r w:rsidRPr="00B17ABA">
        <w:rPr>
          <w:rFonts w:cstheme="majorBidi"/>
        </w:rPr>
        <w:t>hav</w:t>
      </w:r>
      <w:r w:rsidR="00A579FB" w:rsidRPr="00B17ABA">
        <w:rPr>
          <w:rFonts w:cstheme="majorBidi"/>
        </w:rPr>
        <w:t>e</w:t>
      </w:r>
      <w:r w:rsidRPr="00B17ABA">
        <w:rPr>
          <w:rFonts w:cstheme="majorBidi"/>
        </w:rPr>
        <w:t xml:space="preserve"> an AE</w:t>
      </w:r>
      <w:r w:rsidR="00001C21" w:rsidRPr="00B17ABA">
        <w:rPr>
          <w:rFonts w:cstheme="majorBidi"/>
        </w:rPr>
        <w:t xml:space="preserve"> (i.e., </w:t>
      </w:r>
      <w:r w:rsidR="00001C21" w:rsidRPr="00B17ABA">
        <w:rPr>
          <w:rFonts w:ascii="Courier New" w:hAnsi="Courier New" w:cs="Courier New"/>
          <w:color w:val="000000"/>
          <w:sz w:val="20"/>
          <w:szCs w:val="20"/>
        </w:rPr>
        <w:t>pAE</w:t>
      </w:r>
      <w:r w:rsidR="00001C21" w:rsidRPr="009923E9">
        <w:t>)</w:t>
      </w:r>
      <w:r w:rsidRPr="00B17ABA">
        <w:rPr>
          <w:rFonts w:cstheme="majorBidi"/>
        </w:rPr>
        <w:t>, 1</w:t>
      </w:r>
      <w:r w:rsidR="00DD0D46" w:rsidRPr="00B17ABA">
        <w:rPr>
          <w:rFonts w:cstheme="majorBidi"/>
        </w:rPr>
        <w:t>,</w:t>
      </w:r>
      <w:r w:rsidRPr="00B17ABA">
        <w:rPr>
          <w:rFonts w:cstheme="majorBidi"/>
        </w:rPr>
        <w:t>000 samples of AE</w:t>
      </w:r>
      <w:r w:rsidR="00001C21" w:rsidRPr="00B17ABA">
        <w:rPr>
          <w:rFonts w:cstheme="majorBidi"/>
        </w:rPr>
        <w:t xml:space="preserve"> occurrence</w:t>
      </w:r>
      <w:r w:rsidRPr="00B17ABA">
        <w:rPr>
          <w:rFonts w:cstheme="majorBidi"/>
        </w:rPr>
        <w:t xml:space="preserve"> were randomly generated by assigning 1 for the patients having an AE and 0 for the patients having no AE</w:t>
      </w:r>
      <w:r w:rsidR="00001C21" w:rsidRPr="00B17ABA">
        <w:rPr>
          <w:rFonts w:cstheme="majorBidi"/>
        </w:rPr>
        <w:t xml:space="preserve"> (i.e., </w:t>
      </w:r>
      <w:r w:rsidR="00001C21" w:rsidRPr="00B17ABA">
        <w:rPr>
          <w:rFonts w:ascii="Courier New" w:hAnsi="Courier New" w:cs="Courier New"/>
          <w:color w:val="000000"/>
          <w:sz w:val="20"/>
          <w:szCs w:val="20"/>
        </w:rPr>
        <w:t>Sampled_AE</w:t>
      </w:r>
      <w:r w:rsidR="00001C21" w:rsidRPr="009923E9">
        <w:t>)</w:t>
      </w:r>
      <w:r w:rsidRPr="00B17ABA">
        <w:rPr>
          <w:rFonts w:cstheme="majorBidi"/>
        </w:rPr>
        <w:t xml:space="preserve">. </w:t>
      </w:r>
    </w:p>
    <w:p w:rsidR="00F81180" w:rsidRPr="00B17ABA" w:rsidRDefault="00001C21" w:rsidP="009923E9">
      <w:pPr>
        <w:jc w:val="both"/>
      </w:pPr>
      <w:r w:rsidRPr="00B17ABA">
        <w:t>I</w:t>
      </w:r>
      <w:r w:rsidR="00F81180" w:rsidRPr="00B17ABA">
        <w:t xml:space="preserve">f </w:t>
      </w:r>
      <w:r w:rsidRPr="00B17ABA">
        <w:t xml:space="preserve">a set of </w:t>
      </w:r>
      <w:r w:rsidR="00F81180" w:rsidRPr="00B17ABA">
        <w:t xml:space="preserve">the sampled SBP, CVD and AE results met the criteria of treatment success, it was assumed that the treatment was successful for the individual patient. </w:t>
      </w:r>
      <w:r w:rsidR="00842BC8" w:rsidRPr="00B17ABA">
        <w:t>For th</w:t>
      </w:r>
      <w:r w:rsidR="00F81180" w:rsidRPr="00B17ABA">
        <w:t xml:space="preserve">e rest </w:t>
      </w:r>
      <w:r w:rsidR="00842BC8" w:rsidRPr="00B17ABA">
        <w:t xml:space="preserve">it </w:t>
      </w:r>
      <w:r w:rsidR="00F81180" w:rsidRPr="00B17ABA">
        <w:t xml:space="preserve">was assumed that the treatment failed. </w:t>
      </w:r>
      <w:r w:rsidR="00F53F06" w:rsidRPr="00B17ABA">
        <w:t xml:space="preserve">The proportions of treatment success/failure, CVD, HF, DM and AE were </w:t>
      </w:r>
      <w:r w:rsidRPr="00B17ABA">
        <w:t xml:space="preserve">the output of the function ‘SBPmodelling’ and </w:t>
      </w:r>
      <w:r w:rsidR="00F53F06" w:rsidRPr="00B17ABA">
        <w:t xml:space="preserve">used </w:t>
      </w:r>
      <w:r w:rsidRPr="00B17ABA">
        <w:t xml:space="preserve">to calculate the </w:t>
      </w:r>
      <w:r w:rsidR="00F53F06" w:rsidRPr="00B17ABA">
        <w:t xml:space="preserve">transition probabilities to </w:t>
      </w:r>
      <w:r w:rsidRPr="009923E9">
        <w:rPr>
          <w:i/>
        </w:rPr>
        <w:t>Success</w:t>
      </w:r>
      <w:r w:rsidRPr="00B17ABA">
        <w:t xml:space="preserve">, </w:t>
      </w:r>
      <w:r w:rsidRPr="009923E9">
        <w:rPr>
          <w:i/>
        </w:rPr>
        <w:t>Failure</w:t>
      </w:r>
      <w:r w:rsidRPr="00B17ABA">
        <w:t xml:space="preserve">, </w:t>
      </w:r>
      <w:r w:rsidRPr="009923E9">
        <w:rPr>
          <w:i/>
        </w:rPr>
        <w:t>Death</w:t>
      </w:r>
      <w:r w:rsidR="00F53F06" w:rsidRPr="00B17ABA">
        <w:t xml:space="preserve"> </w:t>
      </w:r>
      <w:r w:rsidRPr="00B17ABA">
        <w:t xml:space="preserve">and the long-term CVD model </w:t>
      </w:r>
      <w:r w:rsidR="00F53F06" w:rsidRPr="00B17ABA">
        <w:t xml:space="preserve">in the next period. </w:t>
      </w:r>
      <w:r w:rsidR="00F81180" w:rsidRPr="00B17ABA">
        <w:t xml:space="preserve">The mean </w:t>
      </w:r>
      <w:r w:rsidRPr="00B17ABA">
        <w:t>SBP and SD</w:t>
      </w:r>
      <w:r w:rsidR="00F81180" w:rsidRPr="00B17ABA">
        <w:t xml:space="preserve"> of the entrants </w:t>
      </w:r>
      <w:r w:rsidRPr="00B17ABA">
        <w:t>were</w:t>
      </w:r>
      <w:r w:rsidR="00F81180" w:rsidRPr="00B17ABA">
        <w:t xml:space="preserve"> used to extrapolate forward their long-term costs and health outcomes. </w:t>
      </w:r>
    </w:p>
    <w:p w:rsidR="00F81180" w:rsidRPr="00B17ABA" w:rsidRDefault="00F81180" w:rsidP="009923E9">
      <w:pPr>
        <w:jc w:val="both"/>
      </w:pPr>
    </w:p>
    <w:tbl>
      <w:tblPr>
        <w:tblStyle w:val="TableGrid"/>
        <w:tblW w:w="0" w:type="auto"/>
        <w:tblLook w:val="04A0" w:firstRow="1" w:lastRow="0" w:firstColumn="1" w:lastColumn="0" w:noHBand="0" w:noVBand="1"/>
      </w:tblPr>
      <w:tblGrid>
        <w:gridCol w:w="8436"/>
      </w:tblGrid>
      <w:tr w:rsidR="00006F9D" w:rsidRPr="00B17ABA" w:rsidTr="00005D63">
        <w:tc>
          <w:tcPr>
            <w:tcW w:w="9242" w:type="dxa"/>
          </w:tcPr>
          <w:p w:rsidR="005B5BC0" w:rsidRPr="00B17ABA" w:rsidRDefault="005B5BC0">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Given the treatment regimen</w:t>
            </w:r>
            <w:r w:rsidR="00DD0D46" w:rsidRPr="00B17ABA">
              <w:rPr>
                <w:rFonts w:ascii="Courier New" w:hAnsi="Courier New" w:cs="Courier New"/>
                <w:color w:val="228B22"/>
                <w:sz w:val="20"/>
                <w:szCs w:val="20"/>
              </w:rPr>
              <w:t xml:space="preserve">, </w:t>
            </w:r>
            <w:r w:rsidRPr="00B17ABA">
              <w:rPr>
                <w:rFonts w:ascii="Courier New" w:hAnsi="Courier New" w:cs="Courier New"/>
                <w:color w:val="228B22"/>
                <w:sz w:val="20"/>
                <w:szCs w:val="20"/>
              </w:rPr>
              <w:t xml:space="preserve">the </w:t>
            </w:r>
            <w:r w:rsidR="00DD0D46" w:rsidRPr="00B17ABA">
              <w:rPr>
                <w:rFonts w:ascii="Courier New" w:hAnsi="Courier New" w:cs="Courier New"/>
                <w:color w:val="228B22"/>
                <w:sz w:val="20"/>
                <w:szCs w:val="20"/>
              </w:rPr>
              <w:t xml:space="preserve">mean </w:t>
            </w:r>
            <w:r w:rsidRPr="00B17ABA">
              <w:rPr>
                <w:rFonts w:ascii="Courier New" w:hAnsi="Courier New" w:cs="Courier New"/>
                <w:color w:val="228B22"/>
                <w:sz w:val="20"/>
                <w:szCs w:val="20"/>
              </w:rPr>
              <w:t xml:space="preserve">SBP and the variation </w:t>
            </w:r>
            <w:r w:rsidR="00DD0D46" w:rsidRPr="00B17ABA">
              <w:rPr>
                <w:rFonts w:ascii="Courier New" w:hAnsi="Courier New" w:cs="Courier New"/>
                <w:color w:val="228B22"/>
                <w:sz w:val="20"/>
                <w:szCs w:val="20"/>
              </w:rPr>
              <w:t xml:space="preserve">of the patients who are in h at t, </w:t>
            </w:r>
            <w:r w:rsidRPr="00B17ABA">
              <w:rPr>
                <w:rFonts w:ascii="Courier New" w:hAnsi="Courier New" w:cs="Courier New"/>
                <w:color w:val="228B22"/>
                <w:sz w:val="20"/>
                <w:szCs w:val="20"/>
              </w:rPr>
              <w:t xml:space="preserve">the function ‘SBPmodelling’ provides the treatment success rate, the SBP and SD for the controlled patients and the uncontrolled patients, the probability of CVD, HF, DM and AE. </w:t>
            </w:r>
          </w:p>
          <w:p w:rsidR="005B5BC0" w:rsidRPr="00B17ABA" w:rsidRDefault="00BD6D57" w:rsidP="009923E9">
            <w:pPr>
              <w:autoSpaceDE w:val="0"/>
              <w:autoSpaceDN w:val="0"/>
              <w:adjustRightInd w:val="0"/>
              <w:spacing w:line="276" w:lineRule="auto"/>
              <w:ind w:firstLine="34"/>
              <w:rPr>
                <w:rFonts w:ascii="Courier New" w:hAnsi="Courier New" w:cs="Courier New"/>
                <w:color w:val="000000"/>
                <w:sz w:val="20"/>
                <w:szCs w:val="20"/>
              </w:rPr>
            </w:pPr>
            <w:r w:rsidRPr="00B17ABA">
              <w:rPr>
                <w:rFonts w:ascii="Courier New" w:hAnsi="Courier New" w:cs="Courier New"/>
                <w:b/>
                <w:bCs/>
                <w:color w:val="0000FF"/>
                <w:sz w:val="20"/>
                <w:szCs w:val="20"/>
              </w:rPr>
              <w:t>F</w:t>
            </w:r>
            <w:r w:rsidR="005B5BC0" w:rsidRPr="009923E9">
              <w:rPr>
                <w:rFonts w:ascii="Courier New" w:hAnsi="Courier New" w:cs="Courier New"/>
                <w:b/>
                <w:bCs/>
                <w:color w:val="0000FF"/>
                <w:sz w:val="20"/>
                <w:szCs w:val="20"/>
              </w:rPr>
              <w:t>unction</w:t>
            </w:r>
            <w:r w:rsidR="005B5BC0" w:rsidRPr="00B17ABA">
              <w:rPr>
                <w:rFonts w:ascii="Courier New" w:hAnsi="Courier New" w:cs="Courier New"/>
                <w:sz w:val="20"/>
                <w:szCs w:val="20"/>
              </w:rPr>
              <w:t xml:space="preserve"> </w:t>
            </w:r>
            <w:r w:rsidR="005B5BC0" w:rsidRPr="00B17ABA">
              <w:rPr>
                <w:rFonts w:ascii="Courier New" w:hAnsi="Courier New" w:cs="Courier New"/>
                <w:color w:val="000000"/>
                <w:sz w:val="20"/>
                <w:szCs w:val="20"/>
              </w:rPr>
              <w:t>[rTrtSux,UncontSBP,UncontSBPSD,ContSBP,ContSBPSD,rCVD,</w:t>
            </w:r>
            <w:r w:rsidR="005B5BC0" w:rsidRPr="00B17ABA">
              <w:rPr>
                <w:rFonts w:ascii="Courier New" w:hAnsi="Courier New" w:cs="Courier New"/>
                <w:sz w:val="20"/>
                <w:szCs w:val="20"/>
              </w:rPr>
              <w:t>rHF,</w:t>
            </w:r>
            <w:r w:rsidR="005B5BC0" w:rsidRPr="00B17ABA">
              <w:rPr>
                <w:rFonts w:ascii="Courier New" w:hAnsi="Courier New" w:cs="Courier New"/>
                <w:color w:val="000000"/>
                <w:sz w:val="20"/>
                <w:szCs w:val="20"/>
              </w:rPr>
              <w:t xml:space="preserve"> rDM,rAE] = SBPmodelling(t,Drug,MT,bSBP,bSBPSD);    </w:t>
            </w:r>
          </w:p>
          <w:p w:rsidR="005B5BC0" w:rsidRPr="00B17ABA" w:rsidRDefault="005B5BC0" w:rsidP="005B5BC0">
            <w:pPr>
              <w:autoSpaceDE w:val="0"/>
              <w:autoSpaceDN w:val="0"/>
              <w:adjustRightInd w:val="0"/>
              <w:spacing w:line="276" w:lineRule="auto"/>
              <w:ind w:firstLine="0"/>
              <w:rPr>
                <w:rFonts w:ascii="Courier New" w:hAnsi="Courier New" w:cs="Courier New"/>
                <w:color w:val="228B22"/>
                <w:sz w:val="20"/>
                <w:szCs w:val="20"/>
              </w:rPr>
            </w:pPr>
          </w:p>
          <w:p w:rsidR="005B5BC0" w:rsidRPr="00B17ABA" w:rsidRDefault="005B5BC0" w:rsidP="005B5BC0">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Call datasets. </w:t>
            </w:r>
          </w:p>
          <w:p w:rsidR="005B5BC0" w:rsidRPr="009923E9" w:rsidRDefault="005B5BC0">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sz w:val="20"/>
                <w:szCs w:val="20"/>
              </w:rPr>
              <w:t>[</w:t>
            </w:r>
            <w:r w:rsidRPr="00B17ABA">
              <w:rPr>
                <w:rFonts w:ascii="Courier New" w:hAnsi="Courier New" w:cs="Courier New"/>
                <w:sz w:val="20"/>
                <w:szCs w:val="20"/>
              </w:rPr>
              <w:t>m</w:t>
            </w:r>
            <w:r w:rsidRPr="009923E9">
              <w:rPr>
                <w:rFonts w:ascii="Courier New" w:hAnsi="Courier New" w:cs="Courier New"/>
                <w:sz w:val="20"/>
                <w:szCs w:val="20"/>
              </w:rPr>
              <w:t>SLE,</w:t>
            </w:r>
            <w:r w:rsidRPr="00B17ABA">
              <w:rPr>
                <w:rFonts w:ascii="Courier New" w:hAnsi="Courier New" w:cs="Courier New"/>
                <w:sz w:val="20"/>
                <w:szCs w:val="20"/>
              </w:rPr>
              <w:t>v</w:t>
            </w:r>
            <w:r w:rsidRPr="009923E9">
              <w:rPr>
                <w:rFonts w:ascii="Courier New" w:hAnsi="Courier New" w:cs="Courier New"/>
                <w:sz w:val="20"/>
                <w:szCs w:val="20"/>
              </w:rPr>
              <w:t>SLE,RiskHF,RiskDM,hrDM,RiskAE] = Data(Scenario);</w:t>
            </w:r>
          </w:p>
          <w:p w:rsidR="005B5BC0" w:rsidRPr="00B17ABA" w:rsidRDefault="005B5BC0" w:rsidP="005B5BC0">
            <w:pPr>
              <w:autoSpaceDE w:val="0"/>
              <w:autoSpaceDN w:val="0"/>
              <w:adjustRightInd w:val="0"/>
              <w:spacing w:line="276" w:lineRule="auto"/>
              <w:ind w:firstLine="0"/>
              <w:rPr>
                <w:rFonts w:ascii="Courier New" w:hAnsi="Courier New" w:cs="Courier New"/>
                <w:color w:val="228B22"/>
                <w:sz w:val="20"/>
                <w:szCs w:val="20"/>
              </w:rPr>
            </w:pP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xml:space="preserve">% </w:t>
            </w:r>
            <w:r w:rsidR="00293C12" w:rsidRPr="009923E9">
              <w:rPr>
                <w:rFonts w:ascii="Courier New" w:hAnsi="Courier New" w:cs="Courier New"/>
                <w:color w:val="228B22"/>
                <w:sz w:val="20"/>
                <w:szCs w:val="20"/>
              </w:rPr>
              <w:t>G</w:t>
            </w:r>
            <w:r w:rsidRPr="009923E9">
              <w:rPr>
                <w:rFonts w:ascii="Courier New" w:hAnsi="Courier New" w:cs="Courier New"/>
                <w:color w:val="228B22"/>
                <w:sz w:val="20"/>
                <w:szCs w:val="20"/>
              </w:rPr>
              <w:t>enerate 1</w:t>
            </w:r>
            <w:r w:rsidR="00DD0D46" w:rsidRPr="00B17ABA">
              <w:rPr>
                <w:rFonts w:ascii="Courier New" w:hAnsi="Courier New" w:cs="Courier New"/>
                <w:color w:val="228B22"/>
                <w:sz w:val="20"/>
                <w:szCs w:val="20"/>
              </w:rPr>
              <w:t>,</w:t>
            </w:r>
            <w:r w:rsidRPr="009923E9">
              <w:rPr>
                <w:rFonts w:ascii="Courier New" w:hAnsi="Courier New" w:cs="Courier New"/>
                <w:color w:val="228B22"/>
                <w:sz w:val="20"/>
                <w:szCs w:val="20"/>
              </w:rPr>
              <w:t xml:space="preserve">000 random </w:t>
            </w:r>
            <w:r w:rsidR="00135B16" w:rsidRPr="009923E9">
              <w:rPr>
                <w:rFonts w:ascii="Courier New" w:hAnsi="Courier New" w:cs="Courier New"/>
                <w:color w:val="228B22"/>
                <w:sz w:val="20"/>
                <w:szCs w:val="20"/>
              </w:rPr>
              <w:t xml:space="preserve">samples of </w:t>
            </w:r>
            <w:r w:rsidRPr="009923E9">
              <w:rPr>
                <w:rFonts w:ascii="Courier New" w:hAnsi="Courier New" w:cs="Courier New"/>
                <w:color w:val="228B22"/>
                <w:sz w:val="20"/>
                <w:szCs w:val="20"/>
              </w:rPr>
              <w:t>baseline SBP</w:t>
            </w:r>
            <w:r w:rsidR="00F1042B" w:rsidRPr="009923E9">
              <w:rPr>
                <w:rFonts w:ascii="Courier New" w:hAnsi="Courier New" w:cs="Courier New"/>
                <w:color w:val="228B22"/>
                <w:sz w:val="20"/>
                <w:szCs w:val="20"/>
              </w:rPr>
              <w:t xml:space="preserve"> using a lognormal distribution</w:t>
            </w:r>
            <w:r w:rsidRPr="009923E9">
              <w:rPr>
                <w:rFonts w:ascii="Courier New" w:hAnsi="Courier New" w:cs="Courier New"/>
                <w:color w:val="228B22"/>
                <w:sz w:val="20"/>
                <w:szCs w:val="20"/>
              </w:rPr>
              <w:t xml:space="preserve">. </w:t>
            </w: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000000"/>
                <w:sz w:val="20"/>
                <w:szCs w:val="20"/>
              </w:rPr>
              <w:t>SBP_Before(1000,1) = lognrnd(mu_</w:t>
            </w:r>
            <w:r w:rsidR="005B5BC0" w:rsidRPr="00B17ABA">
              <w:rPr>
                <w:rFonts w:ascii="Courier New" w:hAnsi="Courier New" w:cs="Courier New"/>
                <w:color w:val="000000"/>
                <w:sz w:val="20"/>
                <w:szCs w:val="20"/>
              </w:rPr>
              <w:t>bSBP</w:t>
            </w:r>
            <w:r w:rsidRPr="009923E9">
              <w:rPr>
                <w:rFonts w:ascii="Courier New" w:hAnsi="Courier New" w:cs="Courier New"/>
                <w:color w:val="000000"/>
                <w:sz w:val="20"/>
                <w:szCs w:val="20"/>
              </w:rPr>
              <w:t>,sigma_</w:t>
            </w:r>
            <w:r w:rsidR="005B5BC0" w:rsidRPr="00B17ABA">
              <w:rPr>
                <w:rFonts w:ascii="Courier New" w:hAnsi="Courier New" w:cs="Courier New"/>
                <w:color w:val="000000"/>
                <w:sz w:val="20"/>
                <w:szCs w:val="20"/>
              </w:rPr>
              <w:t>bSBPSD</w:t>
            </w:r>
            <w:r w:rsidRPr="009923E9">
              <w:rPr>
                <w:rFonts w:ascii="Courier New" w:hAnsi="Courier New" w:cs="Courier New"/>
                <w:color w:val="000000"/>
                <w:sz w:val="20"/>
                <w:szCs w:val="20"/>
              </w:rPr>
              <w:t>,1,1000);</w:t>
            </w: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p>
          <w:p w:rsidR="00006F9D" w:rsidRPr="009923E9" w:rsidRDefault="00006F9D">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xml:space="preserve">% </w:t>
            </w:r>
            <w:r w:rsidR="00293C12" w:rsidRPr="009923E9">
              <w:rPr>
                <w:rFonts w:ascii="Courier New" w:hAnsi="Courier New" w:cs="Courier New"/>
                <w:color w:val="228B22"/>
                <w:sz w:val="20"/>
                <w:szCs w:val="20"/>
              </w:rPr>
              <w:t>G</w:t>
            </w:r>
            <w:r w:rsidRPr="009923E9">
              <w:rPr>
                <w:rFonts w:ascii="Courier New" w:hAnsi="Courier New" w:cs="Courier New"/>
                <w:color w:val="228B22"/>
                <w:sz w:val="20"/>
                <w:szCs w:val="20"/>
              </w:rPr>
              <w:t>enerate 1</w:t>
            </w:r>
            <w:r w:rsidR="00DD0D46" w:rsidRPr="00B17ABA">
              <w:rPr>
                <w:rFonts w:ascii="Courier New" w:hAnsi="Courier New" w:cs="Courier New"/>
                <w:color w:val="228B22"/>
                <w:sz w:val="20"/>
                <w:szCs w:val="20"/>
              </w:rPr>
              <w:t>,</w:t>
            </w:r>
            <w:r w:rsidR="00F5581E" w:rsidRPr="009923E9">
              <w:rPr>
                <w:rFonts w:ascii="Courier New" w:hAnsi="Courier New" w:cs="Courier New"/>
                <w:color w:val="228B22"/>
                <w:sz w:val="20"/>
                <w:szCs w:val="20"/>
              </w:rPr>
              <w:t>0</w:t>
            </w:r>
            <w:r w:rsidRPr="009923E9">
              <w:rPr>
                <w:rFonts w:ascii="Courier New" w:hAnsi="Courier New" w:cs="Courier New"/>
                <w:color w:val="228B22"/>
                <w:sz w:val="20"/>
                <w:szCs w:val="20"/>
              </w:rPr>
              <w:t>00 random</w:t>
            </w:r>
            <w:r w:rsidR="00135B16" w:rsidRPr="009923E9">
              <w:rPr>
                <w:rFonts w:ascii="Courier New" w:hAnsi="Courier New" w:cs="Courier New"/>
                <w:color w:val="228B22"/>
                <w:sz w:val="20"/>
                <w:szCs w:val="20"/>
              </w:rPr>
              <w:t xml:space="preserve"> samples of</w:t>
            </w:r>
            <w:r w:rsidRPr="009923E9">
              <w:rPr>
                <w:rFonts w:ascii="Courier New" w:hAnsi="Courier New" w:cs="Courier New"/>
                <w:color w:val="228B22"/>
                <w:sz w:val="20"/>
                <w:szCs w:val="20"/>
              </w:rPr>
              <w:t xml:space="preserve"> </w:t>
            </w:r>
            <w:r w:rsidR="004B0AF6" w:rsidRPr="009923E9">
              <w:rPr>
                <w:rFonts w:ascii="Courier New" w:hAnsi="Courier New" w:cs="Courier New"/>
                <w:color w:val="228B22"/>
                <w:sz w:val="20"/>
                <w:szCs w:val="20"/>
              </w:rPr>
              <w:t>SBP lowering</w:t>
            </w:r>
            <w:r w:rsidRPr="009923E9">
              <w:rPr>
                <w:rFonts w:ascii="Courier New" w:hAnsi="Courier New" w:cs="Courier New"/>
                <w:color w:val="228B22"/>
                <w:sz w:val="20"/>
                <w:szCs w:val="20"/>
              </w:rPr>
              <w:t xml:space="preserve"> effect using a </w:t>
            </w:r>
            <w:r w:rsidR="005B5BC0" w:rsidRPr="00B17ABA">
              <w:rPr>
                <w:rFonts w:ascii="Courier New" w:hAnsi="Courier New" w:cs="Courier New"/>
                <w:color w:val="228B22"/>
                <w:sz w:val="20"/>
                <w:szCs w:val="20"/>
              </w:rPr>
              <w:t>lognormal</w:t>
            </w:r>
            <w:r w:rsidR="005B5BC0" w:rsidRPr="009923E9">
              <w:rPr>
                <w:rFonts w:ascii="Courier New" w:hAnsi="Courier New" w:cs="Courier New"/>
                <w:color w:val="228B22"/>
                <w:sz w:val="20"/>
                <w:szCs w:val="20"/>
              </w:rPr>
              <w:t xml:space="preserve"> </w:t>
            </w:r>
            <w:r w:rsidRPr="009923E9">
              <w:rPr>
                <w:rFonts w:ascii="Courier New" w:hAnsi="Courier New" w:cs="Courier New"/>
                <w:color w:val="228B22"/>
                <w:sz w:val="20"/>
                <w:szCs w:val="20"/>
              </w:rPr>
              <w:t>distribution.</w:t>
            </w:r>
          </w:p>
          <w:p w:rsidR="00006F9D" w:rsidRPr="009923E9" w:rsidRDefault="00006F9D">
            <w:pPr>
              <w:autoSpaceDE w:val="0"/>
              <w:autoSpaceDN w:val="0"/>
              <w:adjustRightInd w:val="0"/>
              <w:spacing w:line="276" w:lineRule="auto"/>
              <w:ind w:firstLine="0"/>
              <w:rPr>
                <w:rFonts w:ascii="Courier New" w:hAnsi="Courier New" w:cs="Courier New"/>
                <w:color w:val="000000"/>
                <w:sz w:val="20"/>
                <w:szCs w:val="20"/>
              </w:rPr>
            </w:pPr>
            <w:r w:rsidRPr="009923E9">
              <w:rPr>
                <w:rFonts w:ascii="Courier New" w:hAnsi="Courier New" w:cs="Courier New"/>
                <w:color w:val="000000"/>
                <w:sz w:val="20"/>
                <w:szCs w:val="20"/>
              </w:rPr>
              <w:t xml:space="preserve">SBP_Rdt(1000,1) = </w:t>
            </w:r>
            <w:r w:rsidR="005B5BC0" w:rsidRPr="00B17ABA">
              <w:rPr>
                <w:rFonts w:ascii="Courier New" w:hAnsi="Courier New" w:cs="Courier New"/>
                <w:color w:val="000000"/>
                <w:sz w:val="20"/>
                <w:szCs w:val="20"/>
              </w:rPr>
              <w:t>logn</w:t>
            </w:r>
            <w:r w:rsidR="005B5BC0" w:rsidRPr="009923E9">
              <w:rPr>
                <w:rFonts w:ascii="Courier New" w:hAnsi="Courier New" w:cs="Courier New"/>
                <w:color w:val="000000"/>
                <w:sz w:val="20"/>
                <w:szCs w:val="20"/>
              </w:rPr>
              <w:t>rnd</w:t>
            </w:r>
            <w:r w:rsidRPr="009923E9">
              <w:rPr>
                <w:rFonts w:ascii="Courier New" w:hAnsi="Courier New" w:cs="Courier New"/>
                <w:color w:val="000000"/>
                <w:sz w:val="20"/>
                <w:szCs w:val="20"/>
              </w:rPr>
              <w:t>(</w:t>
            </w:r>
            <w:r w:rsidR="005B5BC0" w:rsidRPr="00B17ABA">
              <w:rPr>
                <w:rFonts w:ascii="Courier New" w:hAnsi="Courier New" w:cs="Courier New"/>
                <w:color w:val="000000"/>
                <w:sz w:val="20"/>
                <w:szCs w:val="20"/>
              </w:rPr>
              <w:t>mu_mSLE</w:t>
            </w:r>
            <w:r w:rsidRPr="009923E9">
              <w:rPr>
                <w:rFonts w:ascii="Courier New" w:hAnsi="Courier New" w:cs="Courier New"/>
                <w:color w:val="000000"/>
                <w:sz w:val="20"/>
                <w:szCs w:val="20"/>
              </w:rPr>
              <w:t>,</w:t>
            </w:r>
            <w:r w:rsidR="005B5BC0" w:rsidRPr="00B17ABA">
              <w:rPr>
                <w:rFonts w:ascii="Courier New" w:hAnsi="Courier New" w:cs="Courier New"/>
                <w:color w:val="000000"/>
                <w:sz w:val="20"/>
                <w:szCs w:val="20"/>
              </w:rPr>
              <w:t>sigma_vSLE</w:t>
            </w:r>
            <w:r w:rsidRPr="009923E9">
              <w:rPr>
                <w:rFonts w:ascii="Courier New" w:hAnsi="Courier New" w:cs="Courier New"/>
                <w:color w:val="000000"/>
                <w:sz w:val="20"/>
                <w:szCs w:val="20"/>
              </w:rPr>
              <w:t xml:space="preserve">,1,1000);   </w:t>
            </w:r>
          </w:p>
          <w:p w:rsidR="00006F9D" w:rsidRPr="009923E9" w:rsidRDefault="00006F9D" w:rsidP="001A2558">
            <w:pPr>
              <w:autoSpaceDE w:val="0"/>
              <w:autoSpaceDN w:val="0"/>
              <w:adjustRightInd w:val="0"/>
              <w:spacing w:line="276" w:lineRule="auto"/>
              <w:ind w:firstLine="0"/>
              <w:rPr>
                <w:rFonts w:ascii="Courier New" w:hAnsi="Courier New" w:cs="Courier New"/>
                <w:color w:val="000000"/>
                <w:sz w:val="20"/>
                <w:szCs w:val="20"/>
              </w:rPr>
            </w:pPr>
          </w:p>
          <w:p w:rsidR="00006F9D" w:rsidRPr="009923E9" w:rsidRDefault="00135B16"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xml:space="preserve">% </w:t>
            </w:r>
            <w:r w:rsidR="00006F9D" w:rsidRPr="009923E9">
              <w:rPr>
                <w:rFonts w:ascii="Courier New" w:hAnsi="Courier New" w:cs="Courier New"/>
                <w:color w:val="228B22"/>
                <w:sz w:val="20"/>
                <w:szCs w:val="20"/>
              </w:rPr>
              <w:t>SBP after treatment is a function of the baseline SBP, age</w:t>
            </w:r>
            <w:r w:rsidRPr="009923E9">
              <w:rPr>
                <w:rFonts w:ascii="Courier New" w:hAnsi="Courier New" w:cs="Courier New"/>
                <w:color w:val="228B22"/>
                <w:sz w:val="20"/>
                <w:szCs w:val="20"/>
              </w:rPr>
              <w:t>-dependent SBP change</w:t>
            </w:r>
            <w:r w:rsidR="00006F9D" w:rsidRPr="009923E9">
              <w:rPr>
                <w:rFonts w:ascii="Courier New" w:hAnsi="Courier New" w:cs="Courier New"/>
                <w:color w:val="228B22"/>
                <w:sz w:val="20"/>
                <w:szCs w:val="20"/>
              </w:rPr>
              <w:t xml:space="preserve"> and </w:t>
            </w:r>
            <w:r w:rsidR="004B0AF6" w:rsidRPr="009923E9">
              <w:rPr>
                <w:rFonts w:ascii="Courier New" w:hAnsi="Courier New" w:cs="Courier New"/>
                <w:color w:val="228B22"/>
                <w:sz w:val="20"/>
                <w:szCs w:val="20"/>
              </w:rPr>
              <w:t>SBP lowering</w:t>
            </w:r>
            <w:r w:rsidR="00006F9D" w:rsidRPr="009923E9">
              <w:rPr>
                <w:rFonts w:ascii="Courier New" w:hAnsi="Courier New" w:cs="Courier New"/>
                <w:color w:val="228B22"/>
                <w:sz w:val="20"/>
                <w:szCs w:val="20"/>
              </w:rPr>
              <w:t xml:space="preserve"> effect.</w:t>
            </w:r>
          </w:p>
          <w:p w:rsidR="00006F9D" w:rsidRPr="009923E9" w:rsidRDefault="00006F9D">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000000"/>
                <w:sz w:val="20"/>
                <w:szCs w:val="20"/>
              </w:rPr>
              <w:t xml:space="preserve">SBP_After(1000,1) = SBP_Before(:,1)+AgeDepSBP-(SBP_Before(:,1).* SBP_Rdt(:,1));   </w:t>
            </w: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p>
          <w:p w:rsidR="005B5BC0" w:rsidRPr="00B17ABA" w:rsidRDefault="00006F9D">
            <w:pPr>
              <w:autoSpaceDE w:val="0"/>
              <w:autoSpaceDN w:val="0"/>
              <w:adjustRightInd w:val="0"/>
              <w:spacing w:line="276" w:lineRule="auto"/>
              <w:ind w:firstLine="0"/>
              <w:rPr>
                <w:rFonts w:ascii="Courier New" w:hAnsi="Courier New" w:cs="Courier New"/>
                <w:color w:val="228B22"/>
                <w:sz w:val="20"/>
                <w:szCs w:val="20"/>
              </w:rPr>
            </w:pPr>
            <w:r w:rsidRPr="009923E9">
              <w:rPr>
                <w:rFonts w:ascii="Courier New" w:hAnsi="Courier New" w:cs="Courier New"/>
                <w:color w:val="228B22"/>
                <w:sz w:val="20"/>
                <w:szCs w:val="20"/>
              </w:rPr>
              <w:t xml:space="preserve">% </w:t>
            </w:r>
            <w:r w:rsidR="005B5BC0" w:rsidRPr="00B17ABA">
              <w:rPr>
                <w:rFonts w:ascii="Courier New" w:hAnsi="Courier New" w:cs="Courier New"/>
                <w:color w:val="228B22"/>
                <w:sz w:val="20"/>
                <w:szCs w:val="20"/>
              </w:rPr>
              <w:t xml:space="preserve">Generate the probability of AEs including DM using a beta distribution. </w:t>
            </w:r>
          </w:p>
          <w:p w:rsidR="005B5BC0" w:rsidRPr="00B17ABA" w:rsidRDefault="005B5BC0" w:rsidP="005B5BC0">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000000"/>
                <w:sz w:val="20"/>
                <w:szCs w:val="20"/>
              </w:rPr>
              <w:lastRenderedPageBreak/>
              <w:t xml:space="preserve">pAE = betarnd((rAE+rDM)*1000,1000-((rAE+rDM)*1000));    </w:t>
            </w:r>
          </w:p>
          <w:p w:rsidR="005B5BC0" w:rsidRPr="00B17ABA" w:rsidRDefault="005B5BC0">
            <w:pPr>
              <w:autoSpaceDE w:val="0"/>
              <w:autoSpaceDN w:val="0"/>
              <w:adjustRightInd w:val="0"/>
              <w:spacing w:line="276" w:lineRule="auto"/>
              <w:ind w:firstLine="0"/>
              <w:rPr>
                <w:rFonts w:ascii="Courier New" w:hAnsi="Courier New" w:cs="Courier New"/>
                <w:color w:val="228B22"/>
                <w:sz w:val="20"/>
                <w:szCs w:val="20"/>
              </w:rPr>
            </w:pPr>
          </w:p>
          <w:p w:rsidR="00006F9D" w:rsidRPr="009923E9" w:rsidRDefault="005B5BC0">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xml:space="preserve">% </w:t>
            </w:r>
            <w:r w:rsidR="00006F9D" w:rsidRPr="009923E9">
              <w:rPr>
                <w:rFonts w:ascii="Courier New" w:hAnsi="Courier New" w:cs="Courier New"/>
                <w:color w:val="228B22"/>
                <w:sz w:val="20"/>
                <w:szCs w:val="20"/>
              </w:rPr>
              <w:t>Randomly generate 1</w:t>
            </w:r>
            <w:r w:rsidR="00DD0D46" w:rsidRPr="00B17ABA">
              <w:rPr>
                <w:rFonts w:ascii="Courier New" w:hAnsi="Courier New" w:cs="Courier New"/>
                <w:color w:val="228B22"/>
                <w:sz w:val="20"/>
                <w:szCs w:val="20"/>
              </w:rPr>
              <w:t>,</w:t>
            </w:r>
            <w:r w:rsidR="00006F9D" w:rsidRPr="009923E9">
              <w:rPr>
                <w:rFonts w:ascii="Courier New" w:hAnsi="Courier New" w:cs="Courier New"/>
                <w:color w:val="228B22"/>
                <w:sz w:val="20"/>
                <w:szCs w:val="20"/>
              </w:rPr>
              <w:t xml:space="preserve">000 </w:t>
            </w:r>
            <w:r w:rsidR="00135B16" w:rsidRPr="009923E9">
              <w:rPr>
                <w:rFonts w:ascii="Courier New" w:hAnsi="Courier New" w:cs="Courier New"/>
                <w:color w:val="228B22"/>
                <w:sz w:val="20"/>
                <w:szCs w:val="20"/>
              </w:rPr>
              <w:t xml:space="preserve">samples of </w:t>
            </w:r>
            <w:r w:rsidR="00CC2CA2" w:rsidRPr="00B17ABA">
              <w:rPr>
                <w:rFonts w:ascii="Courier New" w:hAnsi="Courier New" w:cs="Courier New"/>
                <w:color w:val="228B22"/>
                <w:sz w:val="20"/>
                <w:szCs w:val="20"/>
              </w:rPr>
              <w:t xml:space="preserve">AEs using </w:t>
            </w:r>
            <w:r w:rsidRPr="00B17ABA">
              <w:rPr>
                <w:rFonts w:ascii="Courier New" w:hAnsi="Courier New" w:cs="Courier New"/>
                <w:color w:val="228B22"/>
                <w:sz w:val="20"/>
                <w:szCs w:val="20"/>
              </w:rPr>
              <w:t>pAE</w:t>
            </w:r>
            <w:r w:rsidR="00CC2CA2" w:rsidRPr="00B17ABA">
              <w:rPr>
                <w:rFonts w:ascii="Courier New" w:hAnsi="Courier New" w:cs="Courier New"/>
                <w:color w:val="228B22"/>
                <w:sz w:val="20"/>
                <w:szCs w:val="20"/>
              </w:rPr>
              <w:t xml:space="preserve"> and</w:t>
            </w:r>
            <w:r w:rsidRPr="00B17ABA">
              <w:rPr>
                <w:rFonts w:ascii="Courier New" w:hAnsi="Courier New" w:cs="Courier New"/>
                <w:color w:val="228B22"/>
                <w:sz w:val="20"/>
                <w:szCs w:val="20"/>
              </w:rPr>
              <w:t xml:space="preserve"> a</w:t>
            </w:r>
            <w:r w:rsidR="00006F9D" w:rsidRPr="009923E9">
              <w:rPr>
                <w:rFonts w:ascii="Courier New" w:hAnsi="Courier New" w:cs="Courier New"/>
                <w:color w:val="228B22"/>
                <w:sz w:val="20"/>
                <w:szCs w:val="20"/>
              </w:rPr>
              <w:t>ssign 1 for th</w:t>
            </w:r>
            <w:r w:rsidR="00135B16" w:rsidRPr="009923E9">
              <w:rPr>
                <w:rFonts w:ascii="Courier New" w:hAnsi="Courier New" w:cs="Courier New"/>
                <w:color w:val="228B22"/>
                <w:sz w:val="20"/>
                <w:szCs w:val="20"/>
              </w:rPr>
              <w:t xml:space="preserve">e </w:t>
            </w:r>
            <w:r w:rsidR="00DD0D46" w:rsidRPr="00B17ABA">
              <w:rPr>
                <w:rFonts w:ascii="Courier New" w:hAnsi="Courier New" w:cs="Courier New"/>
                <w:color w:val="228B22"/>
                <w:sz w:val="20"/>
                <w:szCs w:val="20"/>
              </w:rPr>
              <w:t xml:space="preserve">proportion of the </w:t>
            </w:r>
            <w:r w:rsidR="00135B16" w:rsidRPr="009923E9">
              <w:rPr>
                <w:rFonts w:ascii="Courier New" w:hAnsi="Courier New" w:cs="Courier New"/>
                <w:color w:val="228B22"/>
                <w:sz w:val="20"/>
                <w:szCs w:val="20"/>
              </w:rPr>
              <w:t>patients with AE</w:t>
            </w:r>
            <w:r w:rsidR="00DD0D46" w:rsidRPr="00B17ABA">
              <w:rPr>
                <w:rFonts w:ascii="Courier New" w:hAnsi="Courier New" w:cs="Courier New"/>
                <w:color w:val="228B22"/>
                <w:sz w:val="20"/>
                <w:szCs w:val="20"/>
              </w:rPr>
              <w:t xml:space="preserve"> and </w:t>
            </w:r>
            <w:r w:rsidR="00135B16" w:rsidRPr="009923E9">
              <w:rPr>
                <w:rFonts w:ascii="Courier New" w:hAnsi="Courier New" w:cs="Courier New"/>
                <w:color w:val="228B22"/>
                <w:sz w:val="20"/>
                <w:szCs w:val="20"/>
              </w:rPr>
              <w:t>0</w:t>
            </w:r>
            <w:r w:rsidR="00DD0D46" w:rsidRPr="00B17ABA">
              <w:rPr>
                <w:rFonts w:ascii="Courier New" w:hAnsi="Courier New" w:cs="Courier New"/>
                <w:color w:val="228B22"/>
                <w:sz w:val="20"/>
                <w:szCs w:val="20"/>
              </w:rPr>
              <w:t xml:space="preserve"> for the proportion of the patients without AE</w:t>
            </w:r>
            <w:r w:rsidR="00CC2CA2" w:rsidRPr="00B17ABA">
              <w:rPr>
                <w:rFonts w:ascii="Courier New" w:hAnsi="Courier New" w:cs="Courier New"/>
                <w:color w:val="228B22"/>
                <w:sz w:val="20"/>
                <w:szCs w:val="20"/>
              </w:rPr>
              <w:t>.</w:t>
            </w:r>
          </w:p>
          <w:p w:rsidR="005B5BC0" w:rsidRPr="00B17ABA" w:rsidRDefault="005B5BC0">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AEs = round(pAE*1000); NoAEs=round((1-pAE)*1000);</w:t>
            </w: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lang w:val="pt-PT"/>
              </w:rPr>
            </w:pPr>
            <w:r w:rsidRPr="009923E9">
              <w:rPr>
                <w:rFonts w:ascii="Courier New" w:hAnsi="Courier New" w:cs="Courier New"/>
                <w:color w:val="000000"/>
                <w:sz w:val="20"/>
                <w:szCs w:val="20"/>
                <w:lang w:val="pt-PT"/>
              </w:rPr>
              <w:t>TempAE = [zer</w:t>
            </w:r>
            <w:r w:rsidR="00135B16" w:rsidRPr="009923E9">
              <w:rPr>
                <w:rFonts w:ascii="Courier New" w:hAnsi="Courier New" w:cs="Courier New"/>
                <w:color w:val="000000"/>
                <w:sz w:val="20"/>
                <w:szCs w:val="20"/>
                <w:lang w:val="pt-PT"/>
              </w:rPr>
              <w:t>os(</w:t>
            </w:r>
            <w:r w:rsidR="005B5BC0" w:rsidRPr="009923E9">
              <w:rPr>
                <w:rFonts w:ascii="Courier New" w:hAnsi="Courier New" w:cs="Courier New"/>
                <w:color w:val="000000"/>
                <w:sz w:val="20"/>
                <w:szCs w:val="20"/>
                <w:lang w:val="pt-PT"/>
              </w:rPr>
              <w:t>NoAEs</w:t>
            </w:r>
            <w:r w:rsidR="00135B16" w:rsidRPr="009923E9">
              <w:rPr>
                <w:rFonts w:ascii="Courier New" w:hAnsi="Courier New" w:cs="Courier New"/>
                <w:color w:val="000000"/>
                <w:sz w:val="20"/>
                <w:szCs w:val="20"/>
                <w:lang w:val="pt-PT"/>
              </w:rPr>
              <w:t>,1), ones(</w:t>
            </w:r>
            <w:r w:rsidR="005B5BC0" w:rsidRPr="009923E9">
              <w:rPr>
                <w:rFonts w:ascii="Courier New" w:hAnsi="Courier New" w:cs="Courier New"/>
                <w:color w:val="000000"/>
                <w:sz w:val="20"/>
                <w:szCs w:val="20"/>
                <w:lang w:val="pt-PT"/>
              </w:rPr>
              <w:t>AEs</w:t>
            </w:r>
            <w:r w:rsidR="00135B16" w:rsidRPr="009923E9">
              <w:rPr>
                <w:rFonts w:ascii="Courier New" w:hAnsi="Courier New" w:cs="Courier New"/>
                <w:color w:val="000000"/>
                <w:sz w:val="20"/>
                <w:szCs w:val="20"/>
                <w:lang w:val="pt-PT"/>
              </w:rPr>
              <w:t>,1)]</w:t>
            </w:r>
            <w:r w:rsidRPr="009923E9">
              <w:rPr>
                <w:rFonts w:ascii="Courier New" w:hAnsi="Courier New" w:cs="Courier New"/>
                <w:color w:val="000000"/>
                <w:sz w:val="20"/>
                <w:szCs w:val="20"/>
                <w:lang w:val="pt-PT"/>
              </w:rPr>
              <w:t>;</w:t>
            </w:r>
          </w:p>
          <w:p w:rsidR="00006F9D" w:rsidRPr="009923E9" w:rsidRDefault="00006F9D" w:rsidP="001A2558">
            <w:pPr>
              <w:autoSpaceDE w:val="0"/>
              <w:autoSpaceDN w:val="0"/>
              <w:adjustRightInd w:val="0"/>
              <w:spacing w:line="276" w:lineRule="auto"/>
              <w:ind w:firstLine="0"/>
              <w:rPr>
                <w:rFonts w:ascii="Courier New" w:hAnsi="Courier New" w:cs="Courier New"/>
                <w:color w:val="000000"/>
                <w:sz w:val="20"/>
                <w:szCs w:val="20"/>
              </w:rPr>
            </w:pPr>
            <w:r w:rsidRPr="009923E9">
              <w:rPr>
                <w:rFonts w:ascii="Courier New" w:hAnsi="Courier New" w:cs="Courier New"/>
                <w:color w:val="000000"/>
                <w:sz w:val="20"/>
                <w:szCs w:val="20"/>
              </w:rPr>
              <w:t>Sampled_AE(1000,1) = TempAE(randperm(1000));</w:t>
            </w: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xml:space="preserve">% Estimate the </w:t>
            </w:r>
            <w:r w:rsidR="001860FD" w:rsidRPr="009923E9">
              <w:rPr>
                <w:rFonts w:ascii="Courier New" w:hAnsi="Courier New" w:cs="Courier New"/>
                <w:color w:val="228B22"/>
                <w:sz w:val="20"/>
                <w:szCs w:val="20"/>
              </w:rPr>
              <w:t xml:space="preserve">10-year </w:t>
            </w:r>
            <w:r w:rsidRPr="009923E9">
              <w:rPr>
                <w:rFonts w:ascii="Courier New" w:hAnsi="Courier New" w:cs="Courier New"/>
                <w:color w:val="228B22"/>
                <w:sz w:val="20"/>
                <w:szCs w:val="20"/>
              </w:rPr>
              <w:t>CVD risks using the QRISK2.</w:t>
            </w:r>
          </w:p>
          <w:p w:rsidR="00006F9D" w:rsidRPr="009923E9" w:rsidRDefault="00CC2CA2" w:rsidP="001A2558">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000000"/>
                <w:sz w:val="20"/>
                <w:szCs w:val="20"/>
              </w:rPr>
              <w:t>TenYearCVD</w:t>
            </w:r>
            <w:r w:rsidR="00006F9D" w:rsidRPr="009923E9">
              <w:rPr>
                <w:rFonts w:ascii="Courier New" w:hAnsi="Courier New" w:cs="Courier New"/>
                <w:color w:val="000000"/>
                <w:sz w:val="20"/>
                <w:szCs w:val="20"/>
              </w:rPr>
              <w:t>(1000,1) = QRISK2(Gender,Age,AF,RA,</w:t>
            </w:r>
            <w:r w:rsidR="00135B16" w:rsidRPr="009923E9">
              <w:rPr>
                <w:rFonts w:ascii="Courier New" w:hAnsi="Courier New" w:cs="Courier New"/>
                <w:color w:val="000000"/>
                <w:sz w:val="20"/>
                <w:szCs w:val="20"/>
              </w:rPr>
              <w:t>RD</w:t>
            </w:r>
            <w:r w:rsidR="00006F9D" w:rsidRPr="009923E9">
              <w:rPr>
                <w:rFonts w:ascii="Courier New" w:hAnsi="Courier New" w:cs="Courier New"/>
                <w:color w:val="000000"/>
                <w:sz w:val="20"/>
                <w:szCs w:val="20"/>
              </w:rPr>
              <w:t>,TreatHist, Type1DM,Type2DM,BMI,Ethnicity,FamilyHist,SBP_After(:,1),Smoking,11, TownsendScore)+(</w:t>
            </w:r>
            <w:r w:rsidRPr="00B17ABA">
              <w:rPr>
                <w:rFonts w:ascii="Courier New" w:hAnsi="Courier New" w:cs="Courier New"/>
                <w:color w:val="000000"/>
                <w:sz w:val="20"/>
                <w:szCs w:val="20"/>
              </w:rPr>
              <w:t>TenYearHF</w:t>
            </w:r>
            <w:r w:rsidR="00006F9D" w:rsidRPr="009923E9">
              <w:rPr>
                <w:rFonts w:ascii="Courier New" w:hAnsi="Courier New" w:cs="Courier New"/>
                <w:color w:val="000000"/>
                <w:sz w:val="20"/>
                <w:szCs w:val="20"/>
              </w:rPr>
              <w:t xml:space="preserve">*100); </w:t>
            </w: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xml:space="preserve">% Adjust the </w:t>
            </w:r>
            <w:r w:rsidR="001860FD" w:rsidRPr="009923E9">
              <w:rPr>
                <w:rFonts w:ascii="Courier New" w:hAnsi="Courier New" w:cs="Courier New"/>
                <w:color w:val="228B22"/>
                <w:sz w:val="20"/>
                <w:szCs w:val="20"/>
              </w:rPr>
              <w:t xml:space="preserve">10-year </w:t>
            </w:r>
            <w:r w:rsidRPr="009923E9">
              <w:rPr>
                <w:rFonts w:ascii="Courier New" w:hAnsi="Courier New" w:cs="Courier New"/>
                <w:color w:val="228B22"/>
                <w:sz w:val="20"/>
                <w:szCs w:val="20"/>
              </w:rPr>
              <w:t>CVD risk to the 3 month basis.</w:t>
            </w:r>
          </w:p>
          <w:p w:rsidR="00006F9D" w:rsidRPr="009923E9" w:rsidRDefault="00CC2CA2" w:rsidP="001A2558">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ThreeMonthCVD</w:t>
            </w:r>
            <w:r w:rsidR="00006F9D" w:rsidRPr="009923E9">
              <w:rPr>
                <w:rFonts w:ascii="Courier New" w:hAnsi="Courier New" w:cs="Courier New"/>
                <w:color w:val="000000"/>
                <w:sz w:val="20"/>
                <w:szCs w:val="20"/>
              </w:rPr>
              <w:t>(1000,1) = 1-power((1-</w:t>
            </w:r>
            <w:r w:rsidRPr="00B17ABA">
              <w:rPr>
                <w:rFonts w:ascii="Courier New" w:hAnsi="Courier New" w:cs="Courier New"/>
                <w:color w:val="000000"/>
                <w:sz w:val="20"/>
                <w:szCs w:val="20"/>
              </w:rPr>
              <w:t>TenYearCVD</w:t>
            </w:r>
            <w:r w:rsidR="00006F9D" w:rsidRPr="009923E9">
              <w:rPr>
                <w:rFonts w:ascii="Courier New" w:hAnsi="Courier New" w:cs="Courier New"/>
                <w:color w:val="000000"/>
                <w:sz w:val="20"/>
                <w:szCs w:val="20"/>
              </w:rPr>
              <w:t>(:,1)/100), 0.1*CycleLength);</w:t>
            </w: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Decide whether the treatment is successful or not.</w:t>
            </w:r>
          </w:p>
          <w:p w:rsidR="00006F9D" w:rsidRPr="009923E9" w:rsidRDefault="00135B16"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b/>
                <w:color w:val="0000FF"/>
                <w:sz w:val="20"/>
                <w:szCs w:val="20"/>
              </w:rPr>
              <w:t>FOR</w:t>
            </w:r>
            <w:r w:rsidR="00006F9D" w:rsidRPr="009923E9">
              <w:rPr>
                <w:rFonts w:ascii="Courier New" w:hAnsi="Courier New" w:cs="Courier New"/>
                <w:color w:val="000000"/>
                <w:sz w:val="20"/>
                <w:szCs w:val="20"/>
              </w:rPr>
              <w:t xml:space="preserve"> n=1:1000</w:t>
            </w:r>
          </w:p>
          <w:p w:rsidR="00CC2CA2" w:rsidRPr="00B17ABA" w:rsidRDefault="00135B16" w:rsidP="009923E9">
            <w:pPr>
              <w:autoSpaceDE w:val="0"/>
              <w:autoSpaceDN w:val="0"/>
              <w:adjustRightInd w:val="0"/>
              <w:spacing w:line="276" w:lineRule="auto"/>
              <w:ind w:left="709" w:hanging="425"/>
              <w:rPr>
                <w:rFonts w:ascii="Courier New" w:hAnsi="Courier New" w:cs="Courier New"/>
                <w:color w:val="000000"/>
                <w:sz w:val="20"/>
                <w:szCs w:val="20"/>
              </w:rPr>
            </w:pPr>
            <w:r w:rsidRPr="009923E9">
              <w:rPr>
                <w:rFonts w:ascii="Courier New" w:hAnsi="Courier New" w:cs="Courier New"/>
                <w:b/>
                <w:color w:val="0000FF"/>
                <w:sz w:val="20"/>
                <w:szCs w:val="20"/>
              </w:rPr>
              <w:t>IF</w:t>
            </w:r>
            <w:r w:rsidR="00006F9D" w:rsidRPr="009923E9">
              <w:rPr>
                <w:rFonts w:ascii="Courier New" w:hAnsi="Courier New" w:cs="Courier New"/>
                <w:color w:val="000000"/>
                <w:sz w:val="20"/>
                <w:szCs w:val="20"/>
              </w:rPr>
              <w:t xml:space="preserve"> (SBP_After(n,1)&lt;140 &amp;&amp; Sampled_AE(n,1)==0)</w:t>
            </w:r>
            <w:r w:rsidR="00F1042B" w:rsidRPr="009923E9">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w:t>
            </w:r>
            <w:r w:rsidR="00F1042B" w:rsidRPr="009923E9">
              <w:rPr>
                <w:rFonts w:ascii="Courier New" w:hAnsi="Courier New" w:cs="Courier New"/>
                <w:color w:val="000000"/>
                <w:sz w:val="20"/>
                <w:szCs w:val="20"/>
              </w:rPr>
              <w:t xml:space="preserve"> </w:t>
            </w:r>
            <w:r w:rsidR="005B5BC0"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 xml:space="preserve">(SBP_After(n,1)&gt;=140 &amp;&amp; SBP_After(n,1)&lt;160 </w:t>
            </w:r>
            <w:r w:rsidR="00CC2CA2" w:rsidRPr="009923E9">
              <w:rPr>
                <w:rFonts w:ascii="Courier New" w:hAnsi="Courier New" w:cs="Courier New"/>
                <w:color w:val="000000"/>
                <w:sz w:val="20"/>
                <w:szCs w:val="20"/>
              </w:rPr>
              <w:t>&amp;&amp;</w:t>
            </w:r>
            <w:r w:rsidR="00CC2CA2" w:rsidRPr="00B17ABA">
              <w:rPr>
                <w:rFonts w:ascii="Courier New" w:hAnsi="Courier New" w:cs="Courier New"/>
                <w:color w:val="000000"/>
                <w:sz w:val="20"/>
                <w:szCs w:val="20"/>
              </w:rPr>
              <w:t xml:space="preserve">  </w:t>
            </w:r>
          </w:p>
          <w:p w:rsidR="00006F9D" w:rsidRPr="009923E9" w:rsidRDefault="00CC2CA2" w:rsidP="00CC2CA2">
            <w:pPr>
              <w:autoSpaceDE w:val="0"/>
              <w:autoSpaceDN w:val="0"/>
              <w:adjustRightInd w:val="0"/>
              <w:spacing w:line="276" w:lineRule="auto"/>
              <w:ind w:left="709" w:hanging="425"/>
              <w:rPr>
                <w:rFonts w:ascii="Courier New" w:hAnsi="Courier New" w:cs="Courier New"/>
                <w:sz w:val="20"/>
                <w:szCs w:val="20"/>
              </w:rPr>
            </w:pPr>
            <w:r w:rsidRPr="00B17ABA">
              <w:rPr>
                <w:rFonts w:ascii="Courier New" w:hAnsi="Courier New" w:cs="Courier New"/>
                <w:b/>
                <w:color w:val="0000FF"/>
                <w:sz w:val="20"/>
                <w:szCs w:val="20"/>
              </w:rPr>
              <w:t xml:space="preserve">    </w:t>
            </w:r>
            <w:r w:rsidRPr="00B17ABA">
              <w:rPr>
                <w:rFonts w:ascii="Courier New" w:hAnsi="Courier New" w:cs="Courier New"/>
                <w:color w:val="000000"/>
                <w:sz w:val="20"/>
                <w:szCs w:val="20"/>
              </w:rPr>
              <w:t>TenYearCVD</w:t>
            </w:r>
            <w:r w:rsidR="00006F9D" w:rsidRPr="009923E9">
              <w:rPr>
                <w:rFonts w:ascii="Courier New" w:hAnsi="Courier New" w:cs="Courier New"/>
                <w:color w:val="000000"/>
                <w:sz w:val="20"/>
                <w:szCs w:val="20"/>
              </w:rPr>
              <w:t>(n,1)&lt;20 &amp;&amp; Sampled_AE(n,1)==0)</w:t>
            </w:r>
          </w:p>
          <w:p w:rsidR="00006F9D" w:rsidRPr="009923E9" w:rsidRDefault="00135B16" w:rsidP="009923E9">
            <w:pPr>
              <w:autoSpaceDE w:val="0"/>
              <w:autoSpaceDN w:val="0"/>
              <w:adjustRightInd w:val="0"/>
              <w:spacing w:line="276" w:lineRule="auto"/>
              <w:ind w:left="567" w:hanging="141"/>
              <w:rPr>
                <w:rFonts w:ascii="Courier New" w:hAnsi="Courier New" w:cs="Courier New"/>
                <w:sz w:val="20"/>
                <w:szCs w:val="20"/>
              </w:rPr>
            </w:pPr>
            <w:r w:rsidRPr="009923E9">
              <w:rPr>
                <w:rFonts w:ascii="Courier New" w:hAnsi="Courier New" w:cs="Courier New"/>
                <w:color w:val="000000"/>
                <w:sz w:val="20"/>
                <w:szCs w:val="20"/>
              </w:rPr>
              <w:t xml:space="preserve">  </w:t>
            </w:r>
            <w:r w:rsidR="005B5BC0"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TreatResult(n,1)</w:t>
            </w:r>
            <w:r w:rsidRPr="009923E9">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w:t>
            </w:r>
            <w:r w:rsidRPr="009923E9">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 xml:space="preserve">1; </w:t>
            </w:r>
            <w:r w:rsidR="00006F9D" w:rsidRPr="009923E9">
              <w:rPr>
                <w:rFonts w:ascii="Courier New" w:hAnsi="Courier New" w:cs="Courier New"/>
                <w:color w:val="228B22"/>
                <w:sz w:val="20"/>
                <w:szCs w:val="20"/>
              </w:rPr>
              <w:t>% Treatment success.</w:t>
            </w:r>
          </w:p>
          <w:p w:rsidR="00006F9D" w:rsidRPr="009923E9" w:rsidRDefault="00135B16" w:rsidP="001A2558">
            <w:pPr>
              <w:autoSpaceDE w:val="0"/>
              <w:autoSpaceDN w:val="0"/>
              <w:adjustRightInd w:val="0"/>
              <w:spacing w:line="276" w:lineRule="auto"/>
              <w:ind w:left="284" w:firstLine="0"/>
              <w:rPr>
                <w:rFonts w:ascii="Courier New" w:hAnsi="Courier New" w:cs="Courier New"/>
                <w:b/>
                <w:sz w:val="20"/>
                <w:szCs w:val="20"/>
              </w:rPr>
            </w:pPr>
            <w:r w:rsidRPr="009923E9">
              <w:rPr>
                <w:rFonts w:ascii="Courier New" w:hAnsi="Courier New" w:cs="Courier New"/>
                <w:b/>
                <w:color w:val="0000FF"/>
                <w:sz w:val="20"/>
                <w:szCs w:val="20"/>
              </w:rPr>
              <w:t>ELSE</w:t>
            </w:r>
          </w:p>
          <w:p w:rsidR="00006F9D" w:rsidRPr="009923E9" w:rsidRDefault="00CC2CA2" w:rsidP="001A2558">
            <w:pPr>
              <w:autoSpaceDE w:val="0"/>
              <w:autoSpaceDN w:val="0"/>
              <w:adjustRightInd w:val="0"/>
              <w:spacing w:line="276" w:lineRule="auto"/>
              <w:ind w:left="284" w:firstLine="0"/>
              <w:rPr>
                <w:rFonts w:ascii="Courier New" w:hAnsi="Courier New" w:cs="Courier New"/>
                <w:sz w:val="20"/>
                <w:szCs w:val="20"/>
              </w:rPr>
            </w:pPr>
            <w:r w:rsidRPr="00B17ABA">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TreatResult(n,1)</w:t>
            </w:r>
            <w:r w:rsidR="00135B16" w:rsidRPr="009923E9">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w:t>
            </w:r>
            <w:r w:rsidR="00135B16" w:rsidRPr="009923E9">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 xml:space="preserve">0; </w:t>
            </w:r>
            <w:r w:rsidR="00006F9D" w:rsidRPr="009923E9">
              <w:rPr>
                <w:rFonts w:ascii="Courier New" w:hAnsi="Courier New" w:cs="Courier New"/>
                <w:color w:val="228B22"/>
                <w:sz w:val="20"/>
                <w:szCs w:val="20"/>
              </w:rPr>
              <w:t>% Treatment failure.</w:t>
            </w:r>
          </w:p>
          <w:p w:rsidR="00006F9D" w:rsidRPr="009923E9" w:rsidRDefault="00135B16" w:rsidP="001A2558">
            <w:pPr>
              <w:autoSpaceDE w:val="0"/>
              <w:autoSpaceDN w:val="0"/>
              <w:adjustRightInd w:val="0"/>
              <w:spacing w:line="276" w:lineRule="auto"/>
              <w:ind w:left="284" w:firstLine="0"/>
              <w:rPr>
                <w:rFonts w:ascii="Courier New" w:hAnsi="Courier New" w:cs="Courier New"/>
                <w:b/>
                <w:sz w:val="20"/>
                <w:szCs w:val="20"/>
              </w:rPr>
            </w:pPr>
            <w:r w:rsidRPr="009923E9">
              <w:rPr>
                <w:rFonts w:ascii="Courier New" w:hAnsi="Courier New" w:cs="Courier New"/>
                <w:b/>
                <w:color w:val="0000FF"/>
                <w:sz w:val="20"/>
                <w:szCs w:val="20"/>
              </w:rPr>
              <w:t>END</w:t>
            </w:r>
          </w:p>
          <w:p w:rsidR="00006F9D" w:rsidRPr="00B17ABA" w:rsidRDefault="00135B16" w:rsidP="001A2558">
            <w:pPr>
              <w:autoSpaceDE w:val="0"/>
              <w:autoSpaceDN w:val="0"/>
              <w:adjustRightInd w:val="0"/>
              <w:spacing w:line="276" w:lineRule="auto"/>
              <w:ind w:firstLine="0"/>
              <w:rPr>
                <w:rFonts w:ascii="Courier New" w:hAnsi="Courier New" w:cs="Courier New"/>
                <w:b/>
                <w:color w:val="0000FF"/>
                <w:sz w:val="20"/>
                <w:szCs w:val="20"/>
              </w:rPr>
            </w:pPr>
            <w:r w:rsidRPr="009923E9">
              <w:rPr>
                <w:rFonts w:ascii="Courier New" w:hAnsi="Courier New" w:cs="Courier New"/>
                <w:b/>
                <w:color w:val="0000FF"/>
                <w:sz w:val="20"/>
                <w:szCs w:val="20"/>
              </w:rPr>
              <w:t>END</w:t>
            </w:r>
          </w:p>
          <w:p w:rsidR="005B5BC0" w:rsidRPr="009923E9" w:rsidRDefault="005B5BC0" w:rsidP="001A2558">
            <w:pPr>
              <w:autoSpaceDE w:val="0"/>
              <w:autoSpaceDN w:val="0"/>
              <w:adjustRightInd w:val="0"/>
              <w:spacing w:line="276" w:lineRule="auto"/>
              <w:ind w:firstLine="0"/>
              <w:rPr>
                <w:rFonts w:ascii="Courier New" w:hAnsi="Courier New" w:cs="Courier New"/>
                <w:b/>
                <w:sz w:val="20"/>
                <w:szCs w:val="20"/>
              </w:rPr>
            </w:pPr>
          </w:p>
          <w:p w:rsidR="005B5BC0" w:rsidRPr="00B17ABA" w:rsidRDefault="005B5BC0" w:rsidP="005B5BC0">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228B22"/>
                <w:sz w:val="20"/>
                <w:szCs w:val="20"/>
              </w:rPr>
              <w:t>% Calculate the treatment success rate.</w:t>
            </w:r>
          </w:p>
          <w:p w:rsidR="00F1042B" w:rsidRPr="009923E9" w:rsidRDefault="00006F9D">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000000"/>
                <w:sz w:val="20"/>
                <w:szCs w:val="20"/>
              </w:rPr>
              <w:t>pTreatSux</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 xml:space="preserve">(sum(TreatResult(:,1))/1000); </w:t>
            </w: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p>
          <w:p w:rsidR="00006F9D" w:rsidRPr="009923E9" w:rsidRDefault="00006F9D">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xml:space="preserve">% </w:t>
            </w:r>
            <w:r w:rsidR="00FC3CD9" w:rsidRPr="00B17ABA">
              <w:rPr>
                <w:rFonts w:ascii="Courier New" w:hAnsi="Courier New" w:cs="Courier New"/>
                <w:color w:val="228B22"/>
                <w:sz w:val="20"/>
                <w:szCs w:val="20"/>
              </w:rPr>
              <w:t>Classify the SBPs after treatment depending on whether the treatment was successful or not.</w:t>
            </w:r>
            <w:r w:rsidRPr="009923E9">
              <w:rPr>
                <w:rFonts w:ascii="Courier New" w:hAnsi="Courier New" w:cs="Courier New"/>
                <w:color w:val="228B22"/>
                <w:sz w:val="20"/>
                <w:szCs w:val="20"/>
              </w:rPr>
              <w:t xml:space="preserve"> </w:t>
            </w:r>
          </w:p>
          <w:p w:rsidR="00623D4F" w:rsidRPr="00B17ABA" w:rsidRDefault="00006F9D">
            <w:pPr>
              <w:autoSpaceDE w:val="0"/>
              <w:autoSpaceDN w:val="0"/>
              <w:adjustRightInd w:val="0"/>
              <w:spacing w:line="276" w:lineRule="auto"/>
              <w:ind w:firstLine="0"/>
              <w:rPr>
                <w:rFonts w:ascii="Courier New" w:hAnsi="Courier New" w:cs="Courier New"/>
                <w:color w:val="000000"/>
                <w:sz w:val="20"/>
                <w:szCs w:val="20"/>
              </w:rPr>
            </w:pPr>
            <w:r w:rsidRPr="009923E9">
              <w:rPr>
                <w:rFonts w:ascii="Courier New" w:hAnsi="Courier New" w:cs="Courier New"/>
                <w:color w:val="000000"/>
                <w:sz w:val="20"/>
                <w:szCs w:val="20"/>
              </w:rPr>
              <w:t>CombinedTable</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SBP_After(1000,1)</w:t>
            </w:r>
            <w:r w:rsidR="005B5BC0" w:rsidRPr="00B17ABA">
              <w:rPr>
                <w:rFonts w:ascii="Courier New" w:hAnsi="Courier New" w:cs="Courier New"/>
                <w:color w:val="000000"/>
                <w:sz w:val="20"/>
                <w:szCs w:val="20"/>
              </w:rPr>
              <w:t>,</w:t>
            </w:r>
            <w:r w:rsidRPr="009923E9">
              <w:rPr>
                <w:rFonts w:ascii="Courier New" w:hAnsi="Courier New" w:cs="Courier New"/>
                <w:color w:val="000000"/>
                <w:sz w:val="20"/>
                <w:szCs w:val="20"/>
              </w:rPr>
              <w:t xml:space="preserve">TreatResult(1000,1)]; </w:t>
            </w:r>
          </w:p>
          <w:p w:rsidR="00006F9D" w:rsidRPr="009923E9" w:rsidRDefault="00006F9D">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000000"/>
                <w:sz w:val="20"/>
                <w:szCs w:val="20"/>
              </w:rPr>
              <w:t xml:space="preserve">          </w:t>
            </w:r>
          </w:p>
          <w:p w:rsidR="00006F9D" w:rsidRPr="009923E9" w:rsidRDefault="00135B16"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b/>
                <w:color w:val="0000FF"/>
                <w:sz w:val="20"/>
                <w:szCs w:val="20"/>
              </w:rPr>
              <w:t>FOR</w:t>
            </w:r>
            <w:r w:rsidR="00006F9D" w:rsidRPr="009923E9">
              <w:rPr>
                <w:rFonts w:ascii="Courier New" w:hAnsi="Courier New" w:cs="Courier New"/>
                <w:color w:val="000000"/>
                <w:sz w:val="20"/>
                <w:szCs w:val="20"/>
              </w:rPr>
              <w:t xml:space="preserve"> n</w:t>
            </w:r>
            <w:r w:rsidRPr="009923E9">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w:t>
            </w:r>
            <w:r w:rsidRPr="009923E9">
              <w:rPr>
                <w:rFonts w:ascii="Courier New" w:hAnsi="Courier New" w:cs="Courier New"/>
                <w:color w:val="000000"/>
                <w:sz w:val="20"/>
                <w:szCs w:val="20"/>
              </w:rPr>
              <w:t xml:space="preserve"> </w:t>
            </w:r>
            <w:r w:rsidR="00006F9D" w:rsidRPr="009923E9">
              <w:rPr>
                <w:rFonts w:ascii="Courier New" w:hAnsi="Courier New" w:cs="Courier New"/>
                <w:color w:val="000000"/>
                <w:sz w:val="20"/>
                <w:szCs w:val="20"/>
              </w:rPr>
              <w:t>1:1000</w:t>
            </w:r>
          </w:p>
          <w:p w:rsidR="00FC3CD9" w:rsidRPr="00B17ABA" w:rsidRDefault="00135B16">
            <w:pPr>
              <w:autoSpaceDE w:val="0"/>
              <w:autoSpaceDN w:val="0"/>
              <w:adjustRightInd w:val="0"/>
              <w:spacing w:line="276" w:lineRule="auto"/>
              <w:ind w:left="284" w:firstLine="0"/>
              <w:rPr>
                <w:rFonts w:ascii="Courier New" w:hAnsi="Courier New" w:cs="Courier New"/>
                <w:color w:val="000000"/>
                <w:sz w:val="20"/>
                <w:szCs w:val="20"/>
              </w:rPr>
            </w:pPr>
            <w:r w:rsidRPr="009923E9">
              <w:rPr>
                <w:rFonts w:ascii="Courier New" w:hAnsi="Courier New" w:cs="Courier New"/>
                <w:b/>
                <w:color w:val="0000FF"/>
                <w:sz w:val="20"/>
                <w:szCs w:val="20"/>
              </w:rPr>
              <w:t>IF</w:t>
            </w:r>
            <w:r w:rsidR="00006F9D" w:rsidRPr="009923E9">
              <w:rPr>
                <w:rFonts w:ascii="Courier New" w:hAnsi="Courier New" w:cs="Courier New"/>
                <w:color w:val="000000"/>
                <w:sz w:val="20"/>
                <w:szCs w:val="20"/>
              </w:rPr>
              <w:t xml:space="preserve"> </w:t>
            </w:r>
            <w:r w:rsidR="005B5BC0" w:rsidRPr="00B17ABA">
              <w:rPr>
                <w:rFonts w:ascii="Courier New" w:hAnsi="Courier New" w:cs="Courier New"/>
                <w:color w:val="000000"/>
                <w:sz w:val="20"/>
                <w:szCs w:val="20"/>
              </w:rPr>
              <w:t>CombinedTable</w:t>
            </w:r>
            <w:r w:rsidR="00006F9D" w:rsidRPr="009923E9">
              <w:rPr>
                <w:rFonts w:ascii="Courier New" w:hAnsi="Courier New" w:cs="Courier New"/>
                <w:color w:val="000000"/>
                <w:sz w:val="20"/>
                <w:szCs w:val="20"/>
              </w:rPr>
              <w:t>(n,</w:t>
            </w:r>
            <w:r w:rsidR="005B5BC0" w:rsidRPr="00B17ABA">
              <w:rPr>
                <w:rFonts w:ascii="Courier New" w:hAnsi="Courier New" w:cs="Courier New"/>
                <w:color w:val="000000"/>
                <w:sz w:val="20"/>
                <w:szCs w:val="20"/>
              </w:rPr>
              <w:t>2</w:t>
            </w:r>
            <w:r w:rsidR="00006F9D" w:rsidRPr="009923E9">
              <w:rPr>
                <w:rFonts w:ascii="Courier New" w:hAnsi="Courier New" w:cs="Courier New"/>
                <w:color w:val="000000"/>
                <w:sz w:val="20"/>
                <w:szCs w:val="20"/>
              </w:rPr>
              <w:t>)==1</w:t>
            </w:r>
            <w:r w:rsidR="00F1042B" w:rsidRPr="009923E9">
              <w:rPr>
                <w:rFonts w:ascii="Courier New" w:hAnsi="Courier New" w:cs="Courier New"/>
                <w:color w:val="000000"/>
                <w:sz w:val="20"/>
                <w:szCs w:val="20"/>
              </w:rPr>
              <w:t xml:space="preserve">, </w:t>
            </w:r>
          </w:p>
          <w:p w:rsidR="00006F9D" w:rsidRPr="009923E9" w:rsidRDefault="00006F9D" w:rsidP="009923E9">
            <w:pPr>
              <w:autoSpaceDE w:val="0"/>
              <w:autoSpaceDN w:val="0"/>
              <w:adjustRightInd w:val="0"/>
              <w:spacing w:line="276" w:lineRule="auto"/>
              <w:ind w:left="709" w:firstLine="0"/>
              <w:rPr>
                <w:rFonts w:ascii="Courier New" w:hAnsi="Courier New" w:cs="Courier New"/>
                <w:color w:val="000000"/>
                <w:sz w:val="20"/>
                <w:szCs w:val="20"/>
              </w:rPr>
            </w:pPr>
            <w:r w:rsidRPr="009923E9">
              <w:rPr>
                <w:rFonts w:ascii="Courier New" w:hAnsi="Courier New" w:cs="Courier New"/>
                <w:color w:val="000000"/>
                <w:sz w:val="20"/>
                <w:szCs w:val="20"/>
              </w:rPr>
              <w:t>Cont</w:t>
            </w:r>
            <w:r w:rsidR="005B5BC0" w:rsidRPr="00B17ABA">
              <w:rPr>
                <w:rFonts w:ascii="Courier New" w:hAnsi="Courier New" w:cs="Courier New"/>
                <w:color w:val="000000"/>
                <w:sz w:val="20"/>
                <w:szCs w:val="20"/>
              </w:rPr>
              <w:t>SBPs =</w:t>
            </w:r>
            <w:r w:rsidR="00135B16" w:rsidRPr="009923E9">
              <w:rPr>
                <w:rFonts w:ascii="Courier New" w:hAnsi="Courier New" w:cs="Courier New"/>
                <w:color w:val="000000"/>
                <w:sz w:val="20"/>
                <w:szCs w:val="20"/>
              </w:rPr>
              <w:t xml:space="preserve"> </w:t>
            </w:r>
            <w:r w:rsidR="005B5BC0" w:rsidRPr="00B17ABA">
              <w:rPr>
                <w:rFonts w:ascii="Courier New" w:hAnsi="Courier New" w:cs="Courier New"/>
                <w:color w:val="000000"/>
                <w:sz w:val="20"/>
                <w:szCs w:val="20"/>
              </w:rPr>
              <w:t>[ContSBP</w:t>
            </w:r>
            <w:r w:rsidR="00FC3CD9" w:rsidRPr="00B17ABA">
              <w:rPr>
                <w:rFonts w:ascii="Courier New" w:hAnsi="Courier New" w:cs="Courier New"/>
                <w:color w:val="000000"/>
                <w:sz w:val="20"/>
                <w:szCs w:val="20"/>
              </w:rPr>
              <w:t>s</w:t>
            </w:r>
            <w:r w:rsidR="005B5BC0" w:rsidRPr="00B17ABA">
              <w:rPr>
                <w:rFonts w:ascii="Courier New" w:hAnsi="Courier New" w:cs="Courier New"/>
                <w:color w:val="000000"/>
                <w:sz w:val="20"/>
                <w:szCs w:val="20"/>
              </w:rPr>
              <w:t>;CombinedTable(n,1)];</w:t>
            </w:r>
          </w:p>
          <w:p w:rsidR="00006F9D" w:rsidRPr="009923E9" w:rsidRDefault="00135B16">
            <w:pPr>
              <w:autoSpaceDE w:val="0"/>
              <w:autoSpaceDN w:val="0"/>
              <w:adjustRightInd w:val="0"/>
              <w:spacing w:line="276" w:lineRule="auto"/>
              <w:ind w:left="284" w:firstLine="0"/>
              <w:rPr>
                <w:rFonts w:ascii="Courier New" w:hAnsi="Courier New" w:cs="Courier New"/>
                <w:color w:val="000000"/>
                <w:sz w:val="20"/>
                <w:szCs w:val="20"/>
              </w:rPr>
            </w:pPr>
            <w:r w:rsidRPr="009923E9">
              <w:rPr>
                <w:rFonts w:ascii="Courier New" w:hAnsi="Courier New" w:cs="Courier New"/>
                <w:b/>
                <w:color w:val="0000FF"/>
                <w:sz w:val="20"/>
                <w:szCs w:val="20"/>
              </w:rPr>
              <w:t>ELSE</w:t>
            </w:r>
            <w:r w:rsidR="00F1042B" w:rsidRPr="009923E9">
              <w:rPr>
                <w:rFonts w:ascii="Courier New" w:hAnsi="Courier New" w:cs="Courier New"/>
                <w:color w:val="0000FF"/>
                <w:sz w:val="20"/>
                <w:szCs w:val="20"/>
              </w:rPr>
              <w:t xml:space="preserve"> </w:t>
            </w:r>
            <w:r w:rsidR="005B5BC0" w:rsidRPr="009923E9">
              <w:rPr>
                <w:rFonts w:ascii="Courier New" w:hAnsi="Courier New" w:cs="Courier New"/>
                <w:sz w:val="20"/>
                <w:szCs w:val="20"/>
              </w:rPr>
              <w:t>UncontSBP</w:t>
            </w:r>
            <w:r w:rsidR="005B5BC0" w:rsidRPr="00B17ABA">
              <w:rPr>
                <w:rFonts w:ascii="Courier New" w:hAnsi="Courier New" w:cs="Courier New"/>
                <w:sz w:val="20"/>
                <w:szCs w:val="20"/>
              </w:rPr>
              <w:t>s</w:t>
            </w:r>
            <w:r w:rsidR="005B5BC0" w:rsidRPr="00B17ABA">
              <w:rPr>
                <w:rFonts w:ascii="Courier New" w:hAnsi="Courier New" w:cs="Courier New"/>
                <w:color w:val="000000"/>
                <w:sz w:val="20"/>
                <w:szCs w:val="20"/>
              </w:rPr>
              <w:t xml:space="preserve"> = [UncontSBP</w:t>
            </w:r>
            <w:r w:rsidR="00FC3CD9" w:rsidRPr="00B17ABA">
              <w:rPr>
                <w:rFonts w:ascii="Courier New" w:hAnsi="Courier New" w:cs="Courier New"/>
                <w:color w:val="000000"/>
                <w:sz w:val="20"/>
                <w:szCs w:val="20"/>
              </w:rPr>
              <w:t>s</w:t>
            </w:r>
            <w:r w:rsidR="005B5BC0" w:rsidRPr="00B17ABA">
              <w:rPr>
                <w:rFonts w:ascii="Courier New" w:hAnsi="Courier New" w:cs="Courier New"/>
                <w:color w:val="000000"/>
                <w:sz w:val="20"/>
                <w:szCs w:val="20"/>
              </w:rPr>
              <w:t>;CombinedTable(n,1)];</w:t>
            </w:r>
          </w:p>
          <w:p w:rsidR="00006F9D" w:rsidRPr="009923E9" w:rsidRDefault="00135B16" w:rsidP="001A2558">
            <w:pPr>
              <w:autoSpaceDE w:val="0"/>
              <w:autoSpaceDN w:val="0"/>
              <w:adjustRightInd w:val="0"/>
              <w:spacing w:line="276" w:lineRule="auto"/>
              <w:ind w:left="284" w:firstLine="0"/>
              <w:rPr>
                <w:rFonts w:ascii="Courier New" w:hAnsi="Courier New" w:cs="Courier New"/>
                <w:b/>
                <w:color w:val="0000FF"/>
                <w:sz w:val="20"/>
                <w:szCs w:val="20"/>
              </w:rPr>
            </w:pPr>
            <w:r w:rsidRPr="009923E9">
              <w:rPr>
                <w:rFonts w:ascii="Courier New" w:hAnsi="Courier New" w:cs="Courier New"/>
                <w:b/>
                <w:color w:val="0000FF"/>
                <w:sz w:val="20"/>
                <w:szCs w:val="20"/>
              </w:rPr>
              <w:t>END</w:t>
            </w:r>
          </w:p>
          <w:p w:rsidR="00006F9D" w:rsidRPr="00B17ABA" w:rsidRDefault="00135B16" w:rsidP="001A2558">
            <w:pPr>
              <w:autoSpaceDE w:val="0"/>
              <w:autoSpaceDN w:val="0"/>
              <w:adjustRightInd w:val="0"/>
              <w:spacing w:line="276" w:lineRule="auto"/>
              <w:ind w:firstLine="0"/>
              <w:rPr>
                <w:rFonts w:ascii="Courier New" w:hAnsi="Courier New" w:cs="Courier New"/>
                <w:b/>
                <w:color w:val="0000FF"/>
                <w:sz w:val="20"/>
                <w:szCs w:val="20"/>
              </w:rPr>
            </w:pPr>
            <w:r w:rsidRPr="009923E9">
              <w:rPr>
                <w:rFonts w:ascii="Courier New" w:hAnsi="Courier New" w:cs="Courier New"/>
                <w:b/>
                <w:color w:val="0000FF"/>
                <w:sz w:val="20"/>
                <w:szCs w:val="20"/>
              </w:rPr>
              <w:t>END</w:t>
            </w:r>
          </w:p>
          <w:p w:rsidR="00FC3CD9" w:rsidRPr="009923E9" w:rsidRDefault="00FC3CD9" w:rsidP="001A2558">
            <w:pPr>
              <w:autoSpaceDE w:val="0"/>
              <w:autoSpaceDN w:val="0"/>
              <w:adjustRightInd w:val="0"/>
              <w:spacing w:line="276" w:lineRule="auto"/>
              <w:ind w:firstLine="0"/>
              <w:rPr>
                <w:rFonts w:ascii="Courier New" w:hAnsi="Courier New" w:cs="Courier New"/>
                <w:b/>
                <w:color w:val="0000FF"/>
                <w:sz w:val="20"/>
                <w:szCs w:val="20"/>
              </w:rPr>
            </w:pPr>
          </w:p>
          <w:p w:rsidR="00006F9D" w:rsidRPr="009923E9" w:rsidRDefault="00FC3CD9">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228B22"/>
                <w:sz w:val="20"/>
                <w:szCs w:val="20"/>
              </w:rPr>
              <w:t xml:space="preserve">% Save the mean SBP and the SD, separately, for the </w:t>
            </w:r>
            <w:r w:rsidR="00623D4F" w:rsidRPr="00B17ABA">
              <w:rPr>
                <w:rFonts w:ascii="Courier New" w:hAnsi="Courier New" w:cs="Courier New"/>
                <w:color w:val="228B22"/>
                <w:sz w:val="20"/>
                <w:szCs w:val="20"/>
              </w:rPr>
              <w:t>treatment success and failure</w:t>
            </w:r>
            <w:r w:rsidRPr="00B17ABA">
              <w:rPr>
                <w:rFonts w:ascii="Courier New" w:hAnsi="Courier New" w:cs="Courier New"/>
                <w:color w:val="228B22"/>
                <w:sz w:val="20"/>
                <w:szCs w:val="20"/>
              </w:rPr>
              <w:t>.</w:t>
            </w:r>
          </w:p>
          <w:p w:rsidR="00006F9D" w:rsidRPr="009923E9" w:rsidRDefault="00006F9D">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000000"/>
                <w:sz w:val="20"/>
                <w:szCs w:val="20"/>
              </w:rPr>
              <w:t>ContSBP</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mean(</w:t>
            </w:r>
            <w:r w:rsidR="005B5BC0" w:rsidRPr="009923E9">
              <w:rPr>
                <w:rFonts w:ascii="Courier New" w:hAnsi="Courier New" w:cs="Courier New"/>
                <w:color w:val="000000"/>
                <w:sz w:val="20"/>
                <w:szCs w:val="20"/>
              </w:rPr>
              <w:t>Cont</w:t>
            </w:r>
            <w:r w:rsidR="005B5BC0" w:rsidRPr="00B17ABA">
              <w:rPr>
                <w:rFonts w:ascii="Courier New" w:hAnsi="Courier New" w:cs="Courier New"/>
                <w:color w:val="000000"/>
                <w:sz w:val="20"/>
                <w:szCs w:val="20"/>
              </w:rPr>
              <w:t>SBPs</w:t>
            </w:r>
            <w:r w:rsidRPr="009923E9">
              <w:rPr>
                <w:rFonts w:ascii="Courier New" w:hAnsi="Courier New" w:cs="Courier New"/>
                <w:color w:val="000000"/>
                <w:sz w:val="20"/>
                <w:szCs w:val="20"/>
              </w:rPr>
              <w:t>(:)); ContSBPSD</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std(</w:t>
            </w:r>
            <w:r w:rsidR="00FC3CD9" w:rsidRPr="00B17ABA">
              <w:rPr>
                <w:rFonts w:ascii="Courier New" w:hAnsi="Courier New" w:cs="Courier New"/>
                <w:color w:val="000000"/>
                <w:sz w:val="20"/>
                <w:szCs w:val="20"/>
              </w:rPr>
              <w:t>ContSBPs(:)</w:t>
            </w:r>
            <w:r w:rsidRPr="009923E9">
              <w:rPr>
                <w:rFonts w:ascii="Courier New" w:hAnsi="Courier New" w:cs="Courier New"/>
                <w:color w:val="000000"/>
                <w:sz w:val="20"/>
                <w:szCs w:val="20"/>
              </w:rPr>
              <w:t xml:space="preserve">); </w:t>
            </w:r>
          </w:p>
          <w:p w:rsidR="00006F9D" w:rsidRPr="009923E9" w:rsidRDefault="00006F9D">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000000"/>
                <w:sz w:val="20"/>
                <w:szCs w:val="20"/>
              </w:rPr>
              <w:t>UncontSBP</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mean(</w:t>
            </w:r>
            <w:r w:rsidR="00FC3CD9" w:rsidRPr="009923E9">
              <w:rPr>
                <w:rFonts w:ascii="Courier New" w:hAnsi="Courier New" w:cs="Courier New"/>
                <w:sz w:val="20"/>
                <w:szCs w:val="20"/>
              </w:rPr>
              <w:t>Uncont</w:t>
            </w:r>
            <w:r w:rsidR="00FC3CD9" w:rsidRPr="00B17ABA">
              <w:rPr>
                <w:rFonts w:ascii="Courier New" w:hAnsi="Courier New" w:cs="Courier New"/>
                <w:sz w:val="20"/>
                <w:szCs w:val="20"/>
              </w:rPr>
              <w:t>SBPs</w:t>
            </w:r>
            <w:r w:rsidRPr="009923E9">
              <w:rPr>
                <w:rFonts w:ascii="Courier New" w:hAnsi="Courier New" w:cs="Courier New"/>
                <w:color w:val="000000"/>
                <w:sz w:val="20"/>
                <w:szCs w:val="20"/>
              </w:rPr>
              <w:t>(:)); UncontSBPSD</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std(</w:t>
            </w:r>
            <w:r w:rsidR="00FC3CD9" w:rsidRPr="009923E9">
              <w:rPr>
                <w:rFonts w:ascii="Courier New" w:hAnsi="Courier New" w:cs="Courier New"/>
                <w:sz w:val="20"/>
                <w:szCs w:val="20"/>
              </w:rPr>
              <w:t>Uncont</w:t>
            </w:r>
            <w:r w:rsidR="00FC3CD9" w:rsidRPr="00B17ABA">
              <w:rPr>
                <w:rFonts w:ascii="Courier New" w:hAnsi="Courier New" w:cs="Courier New"/>
                <w:sz w:val="20"/>
                <w:szCs w:val="20"/>
              </w:rPr>
              <w:t>SBPs</w:t>
            </w:r>
            <w:r w:rsidRPr="009923E9">
              <w:rPr>
                <w:rFonts w:ascii="Courier New" w:hAnsi="Courier New" w:cs="Courier New"/>
                <w:color w:val="000000"/>
                <w:sz w:val="20"/>
                <w:szCs w:val="20"/>
              </w:rPr>
              <w:t xml:space="preserve">(:)); </w:t>
            </w:r>
          </w:p>
        </w:tc>
      </w:tr>
    </w:tbl>
    <w:p w:rsidR="00006F9D" w:rsidRPr="00B17ABA" w:rsidRDefault="00006F9D" w:rsidP="001A2558">
      <w:pPr>
        <w:pStyle w:val="Caption"/>
        <w:jc w:val="center"/>
      </w:pPr>
      <w:bookmarkStart w:id="223" w:name="_Ref424491038"/>
      <w:bookmarkStart w:id="224" w:name="_Toc426019148"/>
      <w:r w:rsidRPr="00B17ABA">
        <w:lastRenderedPageBreak/>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4</w:t>
        </w:r>
      </w:fldSimple>
      <w:bookmarkEnd w:id="223"/>
      <w:r w:rsidRPr="00B17ABA">
        <w:t xml:space="preserve">. </w:t>
      </w:r>
      <w:r w:rsidR="00606F70" w:rsidRPr="00B17ABA">
        <w:t>Pseudo-code</w:t>
      </w:r>
      <w:r w:rsidRPr="00B17ABA">
        <w:t xml:space="preserve"> of the </w:t>
      </w:r>
      <w:r w:rsidR="00606F70" w:rsidRPr="00B17ABA">
        <w:t>function</w:t>
      </w:r>
      <w:r w:rsidR="00DD0D46" w:rsidRPr="00B17ABA">
        <w:t xml:space="preserve"> ‘</w:t>
      </w:r>
      <w:r w:rsidRPr="00B17ABA">
        <w:t>SBP modelling</w:t>
      </w:r>
      <w:r w:rsidR="00DD0D46" w:rsidRPr="00B17ABA">
        <w:t>’</w:t>
      </w:r>
      <w:r w:rsidR="00135B16" w:rsidRPr="00B17ABA">
        <w:t xml:space="preserve"> included in the hypertension SDDP model</w:t>
      </w:r>
      <w:bookmarkEnd w:id="224"/>
    </w:p>
    <w:p w:rsidR="00517F9E" w:rsidRPr="00B17ABA" w:rsidRDefault="00517F9E" w:rsidP="00517F9E"/>
    <w:p w:rsidR="00517F9E" w:rsidRPr="00B17ABA" w:rsidRDefault="00517F9E" w:rsidP="009923E9">
      <w:pPr>
        <w:jc w:val="both"/>
      </w:pPr>
      <w:r w:rsidRPr="00B17ABA">
        <w:lastRenderedPageBreak/>
        <w:t>Given the time to enter ‘CVDmodelling’, the last drug used in the drug switching model, the proportion of patients who have a CVD, HF and DM and their mean SBP, the function ‘CVDmodelling’ calculate</w:t>
      </w:r>
      <w:r w:rsidR="00DD0D46" w:rsidRPr="00B17ABA">
        <w:t>d</w:t>
      </w:r>
      <w:r w:rsidRPr="00B17ABA">
        <w:t xml:space="preserve"> the CVD and DM related cost and effectiveness in the long-term. Once a group of patients enter</w:t>
      </w:r>
      <w:r w:rsidR="00DD0D46" w:rsidRPr="00B17ABA">
        <w:t>ed</w:t>
      </w:r>
      <w:r w:rsidRPr="00B17ABA">
        <w:t xml:space="preserve"> ‘CVDmodelling’, they probabilistically </w:t>
      </w:r>
      <w:r w:rsidR="00DD0D46" w:rsidRPr="00B17ABA">
        <w:t>went</w:t>
      </w:r>
      <w:r w:rsidRPr="00B17ABA">
        <w:t xml:space="preserve"> through the health states included in ‘CVDmodelling’, which are well, UA, post</w:t>
      </w:r>
      <w:r w:rsidR="006A4ADA" w:rsidRPr="00B17ABA">
        <w:t>-</w:t>
      </w:r>
      <w:r w:rsidRPr="00B17ABA">
        <w:t xml:space="preserve">UA, MI, </w:t>
      </w:r>
      <w:r w:rsidR="006A4ADA" w:rsidRPr="00B17ABA">
        <w:t>post-MI</w:t>
      </w:r>
      <w:r w:rsidRPr="00B17ABA">
        <w:t xml:space="preserve">, stroke, post-stroke, HF, </w:t>
      </w:r>
      <w:r w:rsidR="006A4ADA" w:rsidRPr="00B17ABA">
        <w:t>post-HF</w:t>
      </w:r>
      <w:r w:rsidRPr="00B17ABA">
        <w:t>, DM and death</w:t>
      </w:r>
      <w:r w:rsidR="00DD0D46" w:rsidRPr="00B17ABA">
        <w:t>,</w:t>
      </w:r>
      <w:r w:rsidRPr="00B17ABA">
        <w:t xml:space="preserve"> until 100 years old. The time cycle </w:t>
      </w:r>
      <w:r w:rsidR="00DD0D46" w:rsidRPr="00B17ABA">
        <w:t xml:space="preserve">was set to </w:t>
      </w:r>
      <w:r w:rsidRPr="00B17ABA">
        <w:t>3 months</w:t>
      </w:r>
      <w:r w:rsidR="00DD0D46" w:rsidRPr="00B17ABA">
        <w:t xml:space="preserve"> between 60 and 61 years old so that the long-term CVD model had the same time cycle with </w:t>
      </w:r>
      <w:r w:rsidRPr="00B17ABA">
        <w:t>the</w:t>
      </w:r>
      <w:r w:rsidR="00DD0D46" w:rsidRPr="00B17ABA">
        <w:t xml:space="preserve"> short-term drug switching model.</w:t>
      </w:r>
      <w:r w:rsidR="005A0E05" w:rsidRPr="00B17ABA">
        <w:t xml:space="preserve"> The a</w:t>
      </w:r>
      <w:r w:rsidRPr="00B17ABA">
        <w:t>nnual cycle was used afterward</w:t>
      </w:r>
      <w:r w:rsidR="005A0E05" w:rsidRPr="00B17ABA">
        <w:t>s</w:t>
      </w:r>
      <w:r w:rsidRPr="00B17ABA">
        <w:t xml:space="preserve">. The state transition probabilities were saved in </w:t>
      </w:r>
      <w:r w:rsidRPr="009923E9">
        <w:rPr>
          <w:rFonts w:ascii="Courier New" w:hAnsi="Courier New" w:cs="Courier New"/>
          <w:sz w:val="20"/>
          <w:szCs w:val="20"/>
        </w:rPr>
        <w:t>StateTransit</w:t>
      </w:r>
      <w:r w:rsidRPr="00B17ABA">
        <w:rPr>
          <w:rFonts w:cstheme="majorBidi"/>
        </w:rPr>
        <w:t>, which</w:t>
      </w:r>
      <w:r w:rsidRPr="00B17ABA">
        <w:t xml:space="preserve"> is a 44x11 matrix in the base-case. The same size matrices were used to save the costs and QALYs obtained from each health state in each period. The distribution of the initial health states in ‘CVDmodelling’</w:t>
      </w:r>
      <w:r w:rsidR="00072E13" w:rsidRPr="00B17ABA">
        <w:t xml:space="preserve"> (i.e., </w:t>
      </w:r>
      <w:r w:rsidR="00072E13" w:rsidRPr="00B17ABA">
        <w:rPr>
          <w:rFonts w:ascii="Courier New" w:hAnsi="Courier New" w:cs="Courier New"/>
          <w:color w:val="000000"/>
          <w:sz w:val="20"/>
          <w:szCs w:val="20"/>
        </w:rPr>
        <w:t xml:space="preserve">pUA, pMI, pStroke, pHF, pDM </w:t>
      </w:r>
      <w:r w:rsidR="00072E13" w:rsidRPr="009923E9">
        <w:t>and</w:t>
      </w:r>
      <w:r w:rsidR="00072E13" w:rsidRPr="00B17ABA">
        <w:rPr>
          <w:rFonts w:ascii="Courier New" w:hAnsi="Courier New" w:cs="Courier New"/>
          <w:color w:val="000000"/>
          <w:sz w:val="20"/>
          <w:szCs w:val="20"/>
        </w:rPr>
        <w:t xml:space="preserve"> pDeath</w:t>
      </w:r>
      <w:r w:rsidR="00072E13" w:rsidRPr="009923E9">
        <w:t>)</w:t>
      </w:r>
      <w:r w:rsidR="00072E13" w:rsidRPr="00B17ABA">
        <w:rPr>
          <w:rFonts w:ascii="Courier New" w:hAnsi="Courier New" w:cs="Courier New"/>
          <w:color w:val="000000"/>
          <w:sz w:val="20"/>
          <w:szCs w:val="20"/>
        </w:rPr>
        <w:t xml:space="preserve"> </w:t>
      </w:r>
      <w:r w:rsidR="00072E13" w:rsidRPr="009923E9">
        <w:t xml:space="preserve">were </w:t>
      </w:r>
      <w:r w:rsidR="00072E13" w:rsidRPr="00B17ABA">
        <w:t xml:space="preserve">assigned based on </w:t>
      </w:r>
      <w:r w:rsidRPr="00B17ABA">
        <w:t>the inputted percentage of the patients who have a CVD, HF or DM</w:t>
      </w:r>
      <w:r w:rsidR="00072E13" w:rsidRPr="00B17ABA">
        <w:t xml:space="preserve">.  </w:t>
      </w:r>
    </w:p>
    <w:p w:rsidR="00517F9E" w:rsidRPr="00B17ABA" w:rsidRDefault="00072E13" w:rsidP="009923E9">
      <w:pPr>
        <w:jc w:val="both"/>
      </w:pPr>
      <w:r w:rsidRPr="00B17ABA">
        <w:t xml:space="preserve">The initial distribution of health states transferred to the health states in the next period according to the 11x11 transition matrix (i.e., </w:t>
      </w:r>
      <w:r w:rsidRPr="009923E9">
        <w:rPr>
          <w:rFonts w:ascii="Courier New" w:hAnsi="Courier New" w:cs="Courier New"/>
          <w:sz w:val="20"/>
          <w:szCs w:val="20"/>
        </w:rPr>
        <w:t>TransMtrix</w:t>
      </w:r>
      <w:r w:rsidRPr="00B17ABA">
        <w:t>), which was based on t</w:t>
      </w:r>
      <w:r w:rsidR="00517F9E" w:rsidRPr="00B17ABA">
        <w:t xml:space="preserve">he baseline </w:t>
      </w:r>
      <w:r w:rsidRPr="00B17ABA">
        <w:t xml:space="preserve">risk of </w:t>
      </w:r>
      <w:r w:rsidR="00517F9E" w:rsidRPr="00B17ABA">
        <w:t>CVD and DM</w:t>
      </w:r>
      <w:r w:rsidRPr="00B17ABA">
        <w:t xml:space="preserve"> and the </w:t>
      </w:r>
      <w:r w:rsidR="00456B65" w:rsidRPr="00B17ABA">
        <w:t>RR</w:t>
      </w:r>
      <w:r w:rsidRPr="00B17ABA">
        <w:t xml:space="preserve"> reduction depending on the type of antihypertensive drugs</w:t>
      </w:r>
      <w:r w:rsidR="00AC53A1" w:rsidRPr="00B17ABA">
        <w:t xml:space="preserve"> used</w:t>
      </w:r>
      <w:r w:rsidRPr="00B17ABA">
        <w:t>.</w:t>
      </w:r>
      <w:r w:rsidR="004607A6" w:rsidRPr="00B17ABA">
        <w:t xml:space="preserve"> The baseline CVD and DM risk</w:t>
      </w:r>
      <w:r w:rsidR="008F30FE" w:rsidRPr="00B17ABA">
        <w:t xml:space="preserve"> (i.e., </w:t>
      </w:r>
      <w:r w:rsidR="008F30FE" w:rsidRPr="00B17ABA">
        <w:rPr>
          <w:rFonts w:ascii="Courier New" w:hAnsi="Courier New" w:cs="Courier New"/>
          <w:color w:val="000000"/>
          <w:sz w:val="20"/>
          <w:szCs w:val="20"/>
        </w:rPr>
        <w:t>BaseCVDrisk</w:t>
      </w:r>
      <w:r w:rsidR="008F30FE" w:rsidRPr="00B17ABA">
        <w:t xml:space="preserve">), </w:t>
      </w:r>
      <w:r w:rsidR="00517F9E" w:rsidRPr="00B17ABA">
        <w:t>which came from the NICE hypertension model, were adjusted based on the mean CVD risk of the current population</w:t>
      </w:r>
      <w:r w:rsidR="00AC53A1" w:rsidRPr="00B17ABA">
        <w:t xml:space="preserve">, </w:t>
      </w:r>
      <w:r w:rsidR="00AC53A1" w:rsidRPr="00B17ABA">
        <w:rPr>
          <w:rFonts w:ascii="Courier New" w:hAnsi="Courier New" w:cs="Courier New"/>
          <w:color w:val="000000"/>
          <w:sz w:val="20"/>
          <w:szCs w:val="20"/>
        </w:rPr>
        <w:t>AnnualCVD</w:t>
      </w:r>
      <w:r w:rsidR="00517F9E" w:rsidRPr="00B17ABA">
        <w:t xml:space="preserve">. </w:t>
      </w:r>
    </w:p>
    <w:p w:rsidR="00517F9E" w:rsidRPr="00B17ABA" w:rsidRDefault="00517F9E" w:rsidP="009923E9">
      <w:pPr>
        <w:jc w:val="both"/>
      </w:pPr>
      <w:r w:rsidRPr="00B17ABA">
        <w:t>The long-term costs</w:t>
      </w:r>
      <w:r w:rsidR="00AC53A1" w:rsidRPr="00B17ABA">
        <w:t xml:space="preserve">, </w:t>
      </w:r>
      <w:r w:rsidR="00AC53A1" w:rsidRPr="00B17ABA">
        <w:rPr>
          <w:rFonts w:ascii="Courier New" w:hAnsi="Courier New" w:cs="Courier New"/>
          <w:color w:val="000000"/>
          <w:sz w:val="20"/>
          <w:szCs w:val="20"/>
        </w:rPr>
        <w:t>LTCost</w:t>
      </w:r>
      <w:r w:rsidR="00AC53A1" w:rsidRPr="00B17ABA">
        <w:t>,</w:t>
      </w:r>
      <w:r w:rsidRPr="00B17ABA">
        <w:t xml:space="preserve"> were calculated by the health state costs and the drug costs </w:t>
      </w:r>
      <w:r w:rsidR="004607A6" w:rsidRPr="00B17ABA">
        <w:t>depending on</w:t>
      </w:r>
      <w:r w:rsidRPr="00B17ABA">
        <w:t xml:space="preserve"> the drugs selected for each health state. The long-term QALYs</w:t>
      </w:r>
      <w:r w:rsidR="00AC53A1" w:rsidRPr="00B17ABA">
        <w:t xml:space="preserve">, </w:t>
      </w:r>
      <w:r w:rsidR="00AC53A1" w:rsidRPr="00B17ABA">
        <w:rPr>
          <w:rFonts w:ascii="Courier New" w:hAnsi="Courier New" w:cs="Courier New"/>
          <w:color w:val="000000"/>
          <w:sz w:val="20"/>
          <w:szCs w:val="20"/>
        </w:rPr>
        <w:t>LTQALY</w:t>
      </w:r>
      <w:r w:rsidR="00AC53A1" w:rsidRPr="00B17ABA">
        <w:t>,</w:t>
      </w:r>
      <w:r w:rsidRPr="00B17ABA">
        <w:t xml:space="preserve"> considered the age-dependent utility and the disutility due to the CVD or DM. Where </w:t>
      </w:r>
      <w:r w:rsidR="00842BC8" w:rsidRPr="00B17ABA">
        <w:t>a three-month</w:t>
      </w:r>
      <w:r w:rsidRPr="00B17ABA">
        <w:t xml:space="preserve"> cycle was used, the state transition probability and the long-term costs and QALYs were adjusted accordingly. </w:t>
      </w:r>
    </w:p>
    <w:p w:rsidR="00F1042B" w:rsidRPr="00B17ABA" w:rsidRDefault="00F1042B" w:rsidP="00F1042B"/>
    <w:tbl>
      <w:tblPr>
        <w:tblStyle w:val="TableGrid"/>
        <w:tblW w:w="0" w:type="auto"/>
        <w:tblLook w:val="04A0" w:firstRow="1" w:lastRow="0" w:firstColumn="1" w:lastColumn="0" w:noHBand="0" w:noVBand="1"/>
      </w:tblPr>
      <w:tblGrid>
        <w:gridCol w:w="8436"/>
      </w:tblGrid>
      <w:tr w:rsidR="00006F9D" w:rsidRPr="00B17ABA" w:rsidTr="00005D63">
        <w:tc>
          <w:tcPr>
            <w:tcW w:w="9242" w:type="dxa"/>
          </w:tcPr>
          <w:p w:rsidR="0097304D" w:rsidRPr="00B17ABA" w:rsidRDefault="0097304D">
            <w:pPr>
              <w:autoSpaceDE w:val="0"/>
              <w:autoSpaceDN w:val="0"/>
              <w:adjustRightInd w:val="0"/>
              <w:spacing w:line="276" w:lineRule="auto"/>
              <w:ind w:firstLine="34"/>
              <w:rPr>
                <w:rFonts w:ascii="Courier New" w:hAnsi="Courier New" w:cs="Courier New"/>
                <w:color w:val="228B22"/>
                <w:sz w:val="20"/>
                <w:szCs w:val="20"/>
              </w:rPr>
            </w:pPr>
            <w:r w:rsidRPr="00B17ABA">
              <w:rPr>
                <w:rFonts w:ascii="Courier New" w:hAnsi="Courier New" w:cs="Courier New"/>
                <w:color w:val="228B22"/>
                <w:sz w:val="20"/>
                <w:szCs w:val="20"/>
              </w:rPr>
              <w:t xml:space="preserve">% </w:t>
            </w:r>
            <w:r w:rsidR="004607A6" w:rsidRPr="00B17ABA">
              <w:rPr>
                <w:rFonts w:ascii="Courier New" w:hAnsi="Courier New" w:cs="Courier New"/>
                <w:color w:val="228B22"/>
                <w:sz w:val="20"/>
                <w:szCs w:val="20"/>
              </w:rPr>
              <w:t>T</w:t>
            </w:r>
            <w:r w:rsidR="00CA6F48" w:rsidRPr="00B17ABA">
              <w:rPr>
                <w:rFonts w:ascii="Courier New" w:hAnsi="Courier New" w:cs="Courier New"/>
                <w:color w:val="228B22"/>
                <w:sz w:val="20"/>
                <w:szCs w:val="20"/>
              </w:rPr>
              <w:t xml:space="preserve">he </w:t>
            </w:r>
            <w:r w:rsidRPr="00B17ABA">
              <w:rPr>
                <w:rFonts w:ascii="Courier New" w:hAnsi="Courier New" w:cs="Courier New"/>
                <w:color w:val="228B22"/>
                <w:sz w:val="20"/>
                <w:szCs w:val="20"/>
              </w:rPr>
              <w:t xml:space="preserve">function ‘CVDmodelling’ provides the long-term </w:t>
            </w:r>
            <w:r w:rsidR="004607A6" w:rsidRPr="00B17ABA">
              <w:rPr>
                <w:rFonts w:ascii="Courier New" w:hAnsi="Courier New" w:cs="Courier New"/>
                <w:color w:val="228B22"/>
                <w:sz w:val="20"/>
                <w:szCs w:val="20"/>
              </w:rPr>
              <w:t xml:space="preserve">state transition probabilities, mean </w:t>
            </w:r>
            <w:r w:rsidRPr="00B17ABA">
              <w:rPr>
                <w:rFonts w:ascii="Courier New" w:hAnsi="Courier New" w:cs="Courier New"/>
                <w:color w:val="228B22"/>
                <w:sz w:val="20"/>
                <w:szCs w:val="20"/>
              </w:rPr>
              <w:t xml:space="preserve">costs and QALYs for a group of patients who </w:t>
            </w:r>
            <w:r w:rsidR="004607A6" w:rsidRPr="00B17ABA">
              <w:rPr>
                <w:rFonts w:ascii="Courier New" w:hAnsi="Courier New" w:cs="Courier New"/>
                <w:color w:val="228B22"/>
                <w:sz w:val="20"/>
                <w:szCs w:val="20"/>
              </w:rPr>
              <w:t>enter ‘CVDmodelling’ from h at t. The inputs are the time to enter ‘CVDmodelling’, the last drug used before enter ‘CVDmodelling’, the percentage of the patients having a CVD, HF and DM and their mean SBP and the SD.</w:t>
            </w:r>
          </w:p>
          <w:p w:rsidR="00FA2F4B" w:rsidRPr="00B17ABA" w:rsidRDefault="004607A6" w:rsidP="009923E9">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b/>
                <w:color w:val="0000FF"/>
                <w:sz w:val="20"/>
                <w:szCs w:val="20"/>
              </w:rPr>
              <w:t>Function</w:t>
            </w:r>
            <w:r w:rsidR="00FA2F4B" w:rsidRPr="00B17ABA">
              <w:rPr>
                <w:rFonts w:ascii="Courier New" w:hAnsi="Courier New" w:cs="Courier New"/>
                <w:color w:val="000000"/>
                <w:sz w:val="20"/>
                <w:szCs w:val="20"/>
              </w:rPr>
              <w:t xml:space="preserve"> </w:t>
            </w:r>
            <w:r w:rsidR="0097304D" w:rsidRPr="00B17ABA">
              <w:rPr>
                <w:rFonts w:ascii="Courier New" w:hAnsi="Courier New" w:cs="Courier New"/>
                <w:color w:val="000000"/>
                <w:sz w:val="20"/>
                <w:szCs w:val="20"/>
              </w:rPr>
              <w:t>[</w:t>
            </w:r>
            <w:r w:rsidR="0097304D" w:rsidRPr="00B17ABA">
              <w:rPr>
                <w:rFonts w:ascii="Courier New" w:hAnsi="Courier New" w:cs="Courier New"/>
                <w:sz w:val="20"/>
                <w:szCs w:val="20"/>
              </w:rPr>
              <w:t>LTCost</w:t>
            </w:r>
            <w:r w:rsidR="0097304D" w:rsidRPr="00B17ABA">
              <w:rPr>
                <w:rFonts w:ascii="Courier New" w:hAnsi="Courier New" w:cs="Courier New"/>
                <w:color w:val="000000"/>
                <w:sz w:val="20"/>
                <w:szCs w:val="20"/>
              </w:rPr>
              <w:t>,</w:t>
            </w:r>
            <w:r w:rsidR="0097304D" w:rsidRPr="00B17ABA">
              <w:rPr>
                <w:rFonts w:ascii="Courier New" w:hAnsi="Courier New" w:cs="Courier New"/>
                <w:sz w:val="20"/>
                <w:szCs w:val="20"/>
              </w:rPr>
              <w:t>LTQaly</w:t>
            </w:r>
            <w:r w:rsidR="0097304D" w:rsidRPr="00B17ABA">
              <w:rPr>
                <w:rFonts w:ascii="Courier New" w:hAnsi="Courier New" w:cs="Courier New"/>
                <w:color w:val="000000"/>
                <w:sz w:val="20"/>
                <w:szCs w:val="20"/>
              </w:rPr>
              <w:t>,</w:t>
            </w:r>
            <w:r w:rsidR="0097304D" w:rsidRPr="00B17ABA">
              <w:rPr>
                <w:rFonts w:ascii="Courier New" w:hAnsi="Courier New" w:cs="Courier New"/>
                <w:sz w:val="20"/>
                <w:szCs w:val="20"/>
              </w:rPr>
              <w:t>LTProb</w:t>
            </w:r>
            <w:r w:rsidR="008F2C4C" w:rsidRPr="00B17ABA">
              <w:rPr>
                <w:rFonts w:ascii="Courier New" w:hAnsi="Courier New" w:cs="Courier New"/>
                <w:color w:val="000000"/>
                <w:sz w:val="20"/>
                <w:szCs w:val="20"/>
              </w:rPr>
              <w:t xml:space="preserve">] </w:t>
            </w:r>
          </w:p>
          <w:p w:rsidR="0097304D" w:rsidRPr="00B17ABA" w:rsidRDefault="0097304D" w:rsidP="009923E9">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 CVDmodelling(t,</w:t>
            </w:r>
            <w:r w:rsidR="008F2C4C" w:rsidRPr="00B17ABA">
              <w:rPr>
                <w:rFonts w:ascii="Courier New" w:hAnsi="Courier New" w:cs="Courier New"/>
                <w:color w:val="000000"/>
                <w:sz w:val="20"/>
                <w:szCs w:val="20"/>
              </w:rPr>
              <w:t>Last</w:t>
            </w:r>
            <w:r w:rsidRPr="00B17ABA">
              <w:rPr>
                <w:rFonts w:ascii="Courier New" w:hAnsi="Courier New" w:cs="Courier New"/>
                <w:color w:val="000000"/>
                <w:sz w:val="20"/>
                <w:szCs w:val="20"/>
              </w:rPr>
              <w:t>Drug,pCVD,pHF,pDM,SBP,pDeath);</w:t>
            </w:r>
          </w:p>
          <w:p w:rsidR="00DD2777" w:rsidRPr="00B17ABA" w:rsidRDefault="00DD2777" w:rsidP="009923E9">
            <w:pPr>
              <w:autoSpaceDE w:val="0"/>
              <w:autoSpaceDN w:val="0"/>
              <w:adjustRightInd w:val="0"/>
              <w:spacing w:line="276" w:lineRule="auto"/>
              <w:ind w:firstLine="0"/>
              <w:rPr>
                <w:rFonts w:ascii="Courier New" w:hAnsi="Courier New" w:cs="Courier New"/>
                <w:sz w:val="20"/>
                <w:szCs w:val="20"/>
              </w:rPr>
            </w:pP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Call datasets.</w:t>
            </w:r>
          </w:p>
          <w:p w:rsidR="008F2C4C" w:rsidRPr="009923E9" w:rsidRDefault="008F2C4C">
            <w:pPr>
              <w:autoSpaceDE w:val="0"/>
              <w:autoSpaceDN w:val="0"/>
              <w:adjustRightInd w:val="0"/>
              <w:spacing w:line="240" w:lineRule="auto"/>
              <w:ind w:firstLine="0"/>
              <w:rPr>
                <w:rFonts w:ascii="Courier New" w:hAnsi="Courier New" w:cs="Courier New"/>
                <w:sz w:val="20"/>
                <w:szCs w:val="20"/>
              </w:rPr>
            </w:pPr>
            <w:r w:rsidRPr="009923E9">
              <w:rPr>
                <w:rFonts w:ascii="Courier New" w:hAnsi="Courier New" w:cs="Courier New"/>
                <w:sz w:val="20"/>
                <w:szCs w:val="20"/>
              </w:rPr>
              <w:t>[TotalMort,CostEvent,CostDrug,DistCVD,</w:t>
            </w:r>
            <w:r w:rsidRPr="00B17ABA">
              <w:rPr>
                <w:rFonts w:ascii="Courier New" w:hAnsi="Courier New" w:cs="Courier New"/>
                <w:color w:val="000000"/>
                <w:sz w:val="20"/>
                <w:szCs w:val="20"/>
              </w:rPr>
              <w:t>BaseCVDrisk</w:t>
            </w:r>
            <w:r w:rsidR="009B7CDB" w:rsidRPr="00B17ABA">
              <w:rPr>
                <w:rFonts w:ascii="Courier New" w:hAnsi="Courier New" w:cs="Courier New"/>
                <w:sz w:val="20"/>
                <w:szCs w:val="20"/>
              </w:rPr>
              <w:t>,Trt</w:t>
            </w:r>
            <w:r w:rsidRPr="009923E9">
              <w:rPr>
                <w:rFonts w:ascii="Courier New" w:hAnsi="Courier New" w:cs="Courier New"/>
                <w:sz w:val="20"/>
                <w:szCs w:val="20"/>
              </w:rPr>
              <w:t>RR] = Data(Scenario);</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p>
          <w:p w:rsidR="00DD2777" w:rsidRPr="00B17ABA" w:rsidRDefault="00DD2777" w:rsidP="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Initialize the key parameters.</w:t>
            </w:r>
          </w:p>
          <w:p w:rsidR="00DD2777" w:rsidRPr="00B17ABA" w:rsidRDefault="00DD2777">
            <w:pPr>
              <w:autoSpaceDE w:val="0"/>
              <w:autoSpaceDN w:val="0"/>
              <w:adjustRightInd w:val="0"/>
              <w:spacing w:line="240" w:lineRule="auto"/>
              <w:ind w:firstLine="0"/>
              <w:rPr>
                <w:rFonts w:ascii="Courier New" w:hAnsi="Courier New" w:cs="Courier New"/>
                <w:sz w:val="20"/>
                <w:szCs w:val="20"/>
              </w:rPr>
            </w:pPr>
            <w:r w:rsidRPr="009923E9">
              <w:rPr>
                <w:rFonts w:ascii="Courier New" w:hAnsi="Courier New" w:cs="Courier New"/>
                <w:sz w:val="20"/>
                <w:szCs w:val="20"/>
              </w:rPr>
              <w:t>StateTransit</w:t>
            </w:r>
            <w:r w:rsidRPr="00B17ABA">
              <w:rPr>
                <w:rFonts w:ascii="Courier New" w:hAnsi="Courier New" w:cs="Courier New"/>
                <w:sz w:val="20"/>
                <w:szCs w:val="20"/>
              </w:rPr>
              <w:t xml:space="preserve"> </w:t>
            </w:r>
            <w:r w:rsidRPr="009923E9">
              <w:rPr>
                <w:rFonts w:ascii="Courier New" w:hAnsi="Courier New" w:cs="Courier New"/>
                <w:sz w:val="20"/>
                <w:szCs w:val="20"/>
              </w:rPr>
              <w:t>=</w:t>
            </w:r>
            <w:r w:rsidRPr="00B17ABA">
              <w:rPr>
                <w:rFonts w:ascii="Courier New" w:hAnsi="Courier New" w:cs="Courier New"/>
                <w:sz w:val="20"/>
                <w:szCs w:val="20"/>
              </w:rPr>
              <w:t xml:space="preserve"> </w:t>
            </w:r>
            <w:r w:rsidRPr="009923E9">
              <w:rPr>
                <w:rFonts w:ascii="Courier New" w:hAnsi="Courier New" w:cs="Courier New"/>
                <w:sz w:val="20"/>
                <w:szCs w:val="20"/>
              </w:rPr>
              <w:t xml:space="preserve">zeros(104-Age,11); </w:t>
            </w:r>
            <w:r w:rsidR="00FA2F4B" w:rsidRPr="00B17ABA">
              <w:rPr>
                <w:rFonts w:ascii="Courier New" w:hAnsi="Courier New" w:cs="Courier New"/>
                <w:color w:val="228B22"/>
                <w:sz w:val="20"/>
                <w:szCs w:val="20"/>
              </w:rPr>
              <w:t>% State transition matrix.</w:t>
            </w:r>
          </w:p>
          <w:p w:rsidR="00DD2777" w:rsidRPr="00B17ABA" w:rsidRDefault="00DD2777">
            <w:pPr>
              <w:autoSpaceDE w:val="0"/>
              <w:autoSpaceDN w:val="0"/>
              <w:adjustRightInd w:val="0"/>
              <w:spacing w:line="240" w:lineRule="auto"/>
              <w:ind w:firstLine="0"/>
              <w:rPr>
                <w:rFonts w:ascii="Courier New" w:hAnsi="Courier New" w:cs="Courier New"/>
                <w:sz w:val="20"/>
                <w:szCs w:val="20"/>
              </w:rPr>
            </w:pPr>
            <w:r w:rsidRPr="00B17ABA">
              <w:rPr>
                <w:rFonts w:ascii="Courier New" w:hAnsi="Courier New" w:cs="Courier New"/>
                <w:sz w:val="20"/>
                <w:szCs w:val="20"/>
              </w:rPr>
              <w:t>LTCost = zeros(</w:t>
            </w:r>
            <w:r w:rsidRPr="009923E9">
              <w:rPr>
                <w:rFonts w:ascii="Courier New" w:hAnsi="Courier New" w:cs="Courier New"/>
                <w:sz w:val="20"/>
                <w:szCs w:val="20"/>
              </w:rPr>
              <w:t>104-Age</w:t>
            </w:r>
            <w:r w:rsidRPr="00B17ABA">
              <w:rPr>
                <w:rFonts w:ascii="Courier New" w:hAnsi="Courier New" w:cs="Courier New"/>
                <w:sz w:val="20"/>
                <w:szCs w:val="20"/>
              </w:rPr>
              <w:t xml:space="preserve">,11); </w:t>
            </w:r>
            <w:r w:rsidR="00FA2F4B" w:rsidRPr="00B17ABA">
              <w:rPr>
                <w:rFonts w:ascii="Courier New" w:hAnsi="Courier New" w:cs="Courier New"/>
                <w:color w:val="228B22"/>
                <w:sz w:val="20"/>
                <w:szCs w:val="20"/>
              </w:rPr>
              <w:t>% Long-term cost matrix.</w:t>
            </w:r>
          </w:p>
          <w:p w:rsidR="00DD2777" w:rsidRPr="00B17ABA" w:rsidRDefault="00DD2777" w:rsidP="00DD2777">
            <w:pPr>
              <w:autoSpaceDE w:val="0"/>
              <w:autoSpaceDN w:val="0"/>
              <w:adjustRightInd w:val="0"/>
              <w:spacing w:line="240" w:lineRule="auto"/>
              <w:ind w:firstLine="0"/>
              <w:rPr>
                <w:rFonts w:ascii="Courier New" w:hAnsi="Courier New" w:cs="Courier New"/>
                <w:sz w:val="20"/>
                <w:szCs w:val="20"/>
              </w:rPr>
            </w:pPr>
            <w:r w:rsidRPr="00B17ABA">
              <w:rPr>
                <w:rFonts w:ascii="Courier New" w:hAnsi="Courier New" w:cs="Courier New"/>
                <w:sz w:val="20"/>
                <w:szCs w:val="20"/>
              </w:rPr>
              <w:t>LTQaly = zeros(</w:t>
            </w:r>
            <w:r w:rsidRPr="009923E9">
              <w:rPr>
                <w:rFonts w:ascii="Courier New" w:hAnsi="Courier New" w:cs="Courier New"/>
                <w:sz w:val="20"/>
                <w:szCs w:val="20"/>
              </w:rPr>
              <w:t>104-Age</w:t>
            </w:r>
            <w:r w:rsidRPr="00B17ABA">
              <w:rPr>
                <w:rFonts w:ascii="Courier New" w:hAnsi="Courier New" w:cs="Courier New"/>
                <w:sz w:val="20"/>
                <w:szCs w:val="20"/>
              </w:rPr>
              <w:t xml:space="preserve">,11); </w:t>
            </w:r>
            <w:r w:rsidR="00FA2F4B" w:rsidRPr="00B17ABA">
              <w:rPr>
                <w:rFonts w:ascii="Courier New" w:hAnsi="Courier New" w:cs="Courier New"/>
                <w:color w:val="228B22"/>
                <w:sz w:val="20"/>
                <w:szCs w:val="20"/>
              </w:rPr>
              <w:t>% Long-term QALY matrix.</w:t>
            </w:r>
          </w:p>
          <w:p w:rsidR="00DD2777" w:rsidRPr="009923E9" w:rsidRDefault="00DD2777">
            <w:pPr>
              <w:autoSpaceDE w:val="0"/>
              <w:autoSpaceDN w:val="0"/>
              <w:adjustRightInd w:val="0"/>
              <w:spacing w:line="240" w:lineRule="auto"/>
              <w:ind w:firstLine="0"/>
              <w:rPr>
                <w:rFonts w:ascii="Courier New" w:hAnsi="Courier New" w:cs="Courier New"/>
                <w:sz w:val="20"/>
                <w:szCs w:val="20"/>
              </w:rPr>
            </w:pPr>
          </w:p>
          <w:p w:rsidR="00DD2777" w:rsidRPr="00B17ABA" w:rsidRDefault="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StateTransit, LTCost and LTQaly have a matrix as following</w:t>
            </w:r>
            <w:r w:rsidR="00FA2F4B" w:rsidRPr="00B17ABA">
              <w:rPr>
                <w:rFonts w:ascii="Courier New" w:hAnsi="Courier New" w:cs="Courier New"/>
                <w:color w:val="228B22"/>
                <w:sz w:val="20"/>
                <w:szCs w:val="20"/>
              </w:rPr>
              <w:t>:</w:t>
            </w:r>
          </w:p>
          <w:p w:rsidR="00DD2777" w:rsidRPr="00B17ABA" w:rsidRDefault="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t>
            </w:r>
            <w:r w:rsidRPr="009923E9">
              <w:rPr>
                <w:rFonts w:ascii="Courier New" w:hAnsi="Courier New" w:cs="Courier New"/>
                <w:color w:val="228B22"/>
                <w:sz w:val="20"/>
                <w:szCs w:val="20"/>
              </w:rPr>
              <w:t>-</w:t>
            </w:r>
            <w:r w:rsidRPr="00B17ABA">
              <w:rPr>
                <w:rFonts w:ascii="Courier New" w:hAnsi="Courier New" w:cs="Courier New"/>
                <w:color w:val="228B22"/>
                <w:sz w:val="20"/>
                <w:szCs w:val="20"/>
              </w:rPr>
              <w:t>--</w:t>
            </w:r>
          </w:p>
          <w:p w:rsidR="00DD2777" w:rsidRPr="00B17ABA" w:rsidRDefault="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ell UA p-UA MI p-MI Stroke p-stroke HF post-HF DM Death</w:t>
            </w:r>
          </w:p>
          <w:p w:rsidR="00DD2777" w:rsidRPr="00B17ABA" w:rsidRDefault="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t>
            </w:r>
          </w:p>
          <w:p w:rsidR="00DD2777" w:rsidRPr="00B17ABA" w:rsidRDefault="00DD2777" w:rsidP="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60 </w:t>
            </w:r>
          </w:p>
          <w:p w:rsidR="00DD2777" w:rsidRPr="00B17ABA" w:rsidRDefault="00DD2777" w:rsidP="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60.25                            </w:t>
            </w:r>
          </w:p>
          <w:p w:rsidR="00DD2777" w:rsidRPr="00B17ABA" w:rsidRDefault="00DD2777" w:rsidP="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60.50                            </w:t>
            </w:r>
          </w:p>
          <w:p w:rsidR="00DD2777" w:rsidRPr="00B17ABA" w:rsidRDefault="00DD2777" w:rsidP="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60.75</w:t>
            </w:r>
          </w:p>
          <w:p w:rsidR="00DD2777" w:rsidRPr="00B17ABA" w:rsidRDefault="00DD2777" w:rsidP="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61</w:t>
            </w:r>
          </w:p>
          <w:p w:rsidR="00DD2777" w:rsidRPr="00B17ABA" w:rsidRDefault="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62                                                                            </w:t>
            </w:r>
          </w:p>
          <w:p w:rsidR="00DD2777" w:rsidRPr="00B17ABA" w:rsidRDefault="00DD2777" w:rsidP="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t>
            </w:r>
          </w:p>
          <w:p w:rsidR="00DD2777" w:rsidRPr="00B17ABA" w:rsidRDefault="00DD2777" w:rsidP="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t>
            </w:r>
          </w:p>
          <w:p w:rsidR="00DD2777" w:rsidRPr="00B17ABA" w:rsidRDefault="00DD2777" w:rsidP="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100</w:t>
            </w:r>
          </w:p>
          <w:p w:rsidR="00135B16" w:rsidRPr="00B17ABA" w:rsidRDefault="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t>
            </w:r>
            <w:r w:rsidR="006C36DC" w:rsidRPr="009923E9">
              <w:rPr>
                <w:rFonts w:ascii="Courier New" w:hAnsi="Courier New" w:cs="Courier New"/>
                <w:color w:val="228B22"/>
                <w:sz w:val="20"/>
                <w:szCs w:val="20"/>
              </w:rPr>
              <w:t xml:space="preserve"> </w:t>
            </w:r>
          </w:p>
          <w:p w:rsidR="00DD2777" w:rsidRPr="009923E9" w:rsidRDefault="00DD2777">
            <w:pPr>
              <w:autoSpaceDE w:val="0"/>
              <w:autoSpaceDN w:val="0"/>
              <w:adjustRightInd w:val="0"/>
              <w:spacing w:line="240" w:lineRule="auto"/>
              <w:ind w:firstLine="0"/>
              <w:rPr>
                <w:rFonts w:ascii="Courier New" w:hAnsi="Courier New" w:cs="Courier New"/>
                <w:color w:val="228B22"/>
                <w:sz w:val="20"/>
                <w:szCs w:val="20"/>
              </w:rPr>
            </w:pPr>
          </w:p>
          <w:p w:rsidR="00006F9D" w:rsidRPr="009923E9" w:rsidRDefault="00006F9D">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228B22"/>
                <w:sz w:val="20"/>
                <w:szCs w:val="20"/>
              </w:rPr>
              <w:t>% Initial distribution for the health states.</w:t>
            </w:r>
          </w:p>
          <w:p w:rsidR="00072E13" w:rsidRPr="00B17ABA" w:rsidRDefault="00072E13">
            <w:pPr>
              <w:autoSpaceDE w:val="0"/>
              <w:autoSpaceDN w:val="0"/>
              <w:adjustRightInd w:val="0"/>
              <w:spacing w:line="240" w:lineRule="auto"/>
              <w:ind w:firstLine="0"/>
              <w:rPr>
                <w:rFonts w:ascii="Courier New" w:hAnsi="Courier New" w:cs="Courier New"/>
                <w:sz w:val="20"/>
                <w:szCs w:val="20"/>
              </w:rPr>
            </w:pPr>
            <w:r w:rsidRPr="00B17ABA">
              <w:rPr>
                <w:rFonts w:ascii="Courier New" w:hAnsi="Courier New" w:cs="Courier New"/>
                <w:color w:val="000000"/>
                <w:sz w:val="20"/>
                <w:szCs w:val="20"/>
              </w:rPr>
              <w:t>pUA = pCVD*</w:t>
            </w:r>
            <w:r w:rsidRPr="00B17ABA">
              <w:rPr>
                <w:rFonts w:ascii="Courier New" w:hAnsi="Courier New" w:cs="Courier New"/>
                <w:sz w:val="20"/>
                <w:szCs w:val="20"/>
              </w:rPr>
              <w:t>DistCVD(Age,1);</w:t>
            </w:r>
          </w:p>
          <w:p w:rsidR="00072E13" w:rsidRPr="00B17ABA" w:rsidRDefault="00072E13">
            <w:pPr>
              <w:autoSpaceDE w:val="0"/>
              <w:autoSpaceDN w:val="0"/>
              <w:adjustRightInd w:val="0"/>
              <w:spacing w:line="240" w:lineRule="auto"/>
              <w:ind w:firstLine="0"/>
              <w:rPr>
                <w:rFonts w:ascii="Courier New" w:hAnsi="Courier New" w:cs="Courier New"/>
                <w:sz w:val="20"/>
                <w:szCs w:val="20"/>
              </w:rPr>
            </w:pPr>
            <w:r w:rsidRPr="00B17ABA">
              <w:rPr>
                <w:rFonts w:ascii="Courier New" w:hAnsi="Courier New" w:cs="Courier New"/>
                <w:sz w:val="20"/>
                <w:szCs w:val="20"/>
              </w:rPr>
              <w:t xml:space="preserve">pMI = </w:t>
            </w:r>
            <w:r w:rsidRPr="00B17ABA">
              <w:rPr>
                <w:rFonts w:ascii="Courier New" w:hAnsi="Courier New" w:cs="Courier New"/>
                <w:color w:val="000000"/>
                <w:sz w:val="20"/>
                <w:szCs w:val="20"/>
              </w:rPr>
              <w:t>pCVD*</w:t>
            </w:r>
            <w:r w:rsidRPr="00B17ABA">
              <w:rPr>
                <w:rFonts w:ascii="Courier New" w:hAnsi="Courier New" w:cs="Courier New"/>
                <w:sz w:val="20"/>
                <w:szCs w:val="20"/>
              </w:rPr>
              <w:t>DistCVD(Age,2);</w:t>
            </w:r>
          </w:p>
          <w:p w:rsidR="00072E13" w:rsidRPr="00B17ABA" w:rsidRDefault="00072E13" w:rsidP="00072E13">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sz w:val="20"/>
                <w:szCs w:val="20"/>
              </w:rPr>
              <w:t xml:space="preserve">pStroke = </w:t>
            </w:r>
            <w:r w:rsidRPr="00B17ABA">
              <w:rPr>
                <w:rFonts w:ascii="Courier New" w:hAnsi="Courier New" w:cs="Courier New"/>
                <w:color w:val="000000"/>
                <w:sz w:val="20"/>
                <w:szCs w:val="20"/>
              </w:rPr>
              <w:t>pCVD*</w:t>
            </w:r>
            <w:r w:rsidRPr="00B17ABA">
              <w:rPr>
                <w:rFonts w:ascii="Courier New" w:hAnsi="Courier New" w:cs="Courier New"/>
                <w:sz w:val="20"/>
                <w:szCs w:val="20"/>
              </w:rPr>
              <w:t>DistCVD(Age,3);</w:t>
            </w:r>
          </w:p>
          <w:p w:rsidR="00006F9D" w:rsidRPr="00B17ABA" w:rsidRDefault="00006F9D">
            <w:pPr>
              <w:autoSpaceDE w:val="0"/>
              <w:autoSpaceDN w:val="0"/>
              <w:adjustRightInd w:val="0"/>
              <w:spacing w:line="240" w:lineRule="auto"/>
              <w:ind w:firstLine="0"/>
              <w:rPr>
                <w:rFonts w:ascii="Courier New" w:hAnsi="Courier New" w:cs="Courier New"/>
                <w:color w:val="000000"/>
                <w:sz w:val="20"/>
                <w:szCs w:val="20"/>
              </w:rPr>
            </w:pPr>
            <w:r w:rsidRPr="009923E9">
              <w:rPr>
                <w:rFonts w:ascii="Courier New" w:hAnsi="Courier New" w:cs="Courier New"/>
                <w:color w:val="000000"/>
                <w:sz w:val="20"/>
                <w:szCs w:val="20"/>
              </w:rPr>
              <w:t>StateTransit(</w:t>
            </w:r>
            <w:r w:rsidR="00DD2777" w:rsidRPr="00B17ABA">
              <w:rPr>
                <w:rFonts w:ascii="Courier New" w:hAnsi="Courier New" w:cs="Courier New"/>
                <w:color w:val="000000"/>
                <w:sz w:val="20"/>
                <w:szCs w:val="20"/>
              </w:rPr>
              <w:t>t</w:t>
            </w:r>
            <w:r w:rsidRPr="009923E9">
              <w:rPr>
                <w:rFonts w:ascii="Courier New" w:hAnsi="Courier New" w:cs="Courier New"/>
                <w:color w:val="000000"/>
                <w:sz w:val="20"/>
                <w:szCs w:val="20"/>
              </w:rPr>
              <w:t>,:)</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135B16"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DD2777" w:rsidRPr="009923E9">
              <w:rPr>
                <w:rFonts w:ascii="Courier New" w:hAnsi="Courier New" w:cs="Courier New"/>
                <w:color w:val="000000"/>
                <w:sz w:val="20"/>
                <w:szCs w:val="20"/>
              </w:rPr>
              <w:t>p</w:t>
            </w:r>
            <w:r w:rsidR="00DD2777" w:rsidRPr="00B17ABA">
              <w:rPr>
                <w:rFonts w:ascii="Courier New" w:hAnsi="Courier New" w:cs="Courier New"/>
                <w:color w:val="000000"/>
                <w:sz w:val="20"/>
                <w:szCs w:val="20"/>
              </w:rPr>
              <w:t>Well</w:t>
            </w:r>
            <w:r w:rsidRPr="009923E9">
              <w:rPr>
                <w:rFonts w:ascii="Courier New" w:hAnsi="Courier New" w:cs="Courier New"/>
                <w:color w:val="000000"/>
                <w:sz w:val="20"/>
                <w:szCs w:val="20"/>
              </w:rPr>
              <w:t>,pUA,0,pMI,0,pStroke,0,pHF,0,pDM,</w:t>
            </w:r>
            <w:r w:rsidR="00DD2777" w:rsidRPr="00B17ABA">
              <w:rPr>
                <w:rFonts w:ascii="Courier New" w:hAnsi="Courier New" w:cs="Courier New"/>
                <w:color w:val="000000"/>
                <w:sz w:val="20"/>
                <w:szCs w:val="20"/>
              </w:rPr>
              <w:t>pDeath</w:t>
            </w:r>
            <w:r w:rsidRPr="009923E9">
              <w:rPr>
                <w:rFonts w:ascii="Courier New" w:hAnsi="Courier New" w:cs="Courier New"/>
                <w:color w:val="000000"/>
                <w:sz w:val="20"/>
                <w:szCs w:val="20"/>
              </w:rPr>
              <w:t>];</w:t>
            </w:r>
          </w:p>
          <w:p w:rsidR="00DD2777" w:rsidRPr="00B17ABA" w:rsidRDefault="00DD2777">
            <w:pPr>
              <w:autoSpaceDE w:val="0"/>
              <w:autoSpaceDN w:val="0"/>
              <w:adjustRightInd w:val="0"/>
              <w:spacing w:line="240" w:lineRule="auto"/>
              <w:ind w:firstLine="0"/>
              <w:rPr>
                <w:rFonts w:ascii="Courier New" w:hAnsi="Courier New" w:cs="Courier New"/>
                <w:color w:val="000000"/>
                <w:sz w:val="20"/>
                <w:szCs w:val="20"/>
              </w:rPr>
            </w:pPr>
          </w:p>
          <w:p w:rsidR="008F2C4C" w:rsidRPr="00B17ABA" w:rsidRDefault="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Initialize the transition matrix as following:</w:t>
            </w:r>
          </w:p>
          <w:p w:rsidR="008F2C4C" w:rsidRPr="00B17ABA" w:rsidRDefault="008F2C4C">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TransMatrix</w:t>
            </w:r>
            <w:r w:rsidR="00FA2F4B"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FA2F4B"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zeros(11,11);</w:t>
            </w:r>
          </w:p>
          <w:p w:rsidR="008F2C4C" w:rsidRPr="00B17ABA" w:rsidRDefault="008F2C4C">
            <w:pPr>
              <w:autoSpaceDE w:val="0"/>
              <w:autoSpaceDN w:val="0"/>
              <w:adjustRightInd w:val="0"/>
              <w:spacing w:line="240" w:lineRule="auto"/>
              <w:ind w:firstLine="0"/>
              <w:rPr>
                <w:rFonts w:ascii="Courier New" w:hAnsi="Courier New" w:cs="Courier New"/>
                <w:color w:val="228B22"/>
                <w:sz w:val="20"/>
                <w:szCs w:val="20"/>
              </w:rPr>
            </w:pP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ell UA p-UA MI p-MI Stroke p-stroke HF post-HF DM Death</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ell</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UA</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p-UA</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MI</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p-MI</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Stroke</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p-Stroke</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HF</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p-HF</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DM</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Death</w:t>
            </w: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w:t>
            </w:r>
          </w:p>
          <w:p w:rsidR="008F2C4C" w:rsidRPr="00B17ABA" w:rsidRDefault="008F2C4C">
            <w:pPr>
              <w:autoSpaceDE w:val="0"/>
              <w:autoSpaceDN w:val="0"/>
              <w:adjustRightInd w:val="0"/>
              <w:spacing w:line="240" w:lineRule="auto"/>
              <w:ind w:firstLine="0"/>
              <w:rPr>
                <w:rFonts w:ascii="Courier New" w:hAnsi="Courier New" w:cs="Courier New"/>
                <w:color w:val="228B22"/>
                <w:sz w:val="20"/>
                <w:szCs w:val="20"/>
              </w:rPr>
            </w:pPr>
          </w:p>
          <w:p w:rsidR="00DD2777" w:rsidRPr="00B17ABA" w:rsidRDefault="00DD2777">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w:t>
            </w:r>
            <w:r w:rsidR="004607A6" w:rsidRPr="00B17ABA">
              <w:rPr>
                <w:rFonts w:ascii="Courier New" w:hAnsi="Courier New" w:cs="Courier New"/>
                <w:color w:val="228B22"/>
                <w:sz w:val="20"/>
                <w:szCs w:val="20"/>
              </w:rPr>
              <w:t>Calculate the 10-year CVD risk using QRISK2.</w:t>
            </w:r>
          </w:p>
          <w:p w:rsidR="00DD2777" w:rsidRPr="00B17ABA" w:rsidRDefault="00DD2777">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000000"/>
                <w:sz w:val="20"/>
                <w:szCs w:val="20"/>
              </w:rPr>
              <w:t>TenYearCVD = QRISK2(Gender,Age,AF,RA,RD,TreatHist, Type1DM,Type2DM,BMI,Ethnicity,FamilyHist,SBP,Smoking,</w:t>
            </w:r>
            <w:r w:rsidR="008F2C4C" w:rsidRPr="00B17ABA">
              <w:rPr>
                <w:rFonts w:ascii="Courier New" w:hAnsi="Courier New" w:cs="Courier New"/>
                <w:color w:val="000000"/>
                <w:sz w:val="20"/>
                <w:szCs w:val="20"/>
              </w:rPr>
              <w:t>11,</w:t>
            </w:r>
            <w:r w:rsidRPr="00B17ABA">
              <w:rPr>
                <w:rFonts w:ascii="Courier New" w:hAnsi="Courier New" w:cs="Courier New"/>
                <w:color w:val="000000"/>
                <w:sz w:val="20"/>
                <w:szCs w:val="20"/>
              </w:rPr>
              <w:t>T</w:t>
            </w:r>
            <w:r w:rsidR="008F2C4C" w:rsidRPr="00B17ABA">
              <w:rPr>
                <w:rFonts w:ascii="Courier New" w:hAnsi="Courier New" w:cs="Courier New"/>
                <w:color w:val="000000"/>
                <w:sz w:val="20"/>
                <w:szCs w:val="20"/>
              </w:rPr>
              <w:t>ownsend</w:t>
            </w:r>
            <w:r w:rsidRPr="00B17ABA">
              <w:rPr>
                <w:rFonts w:ascii="Courier New" w:hAnsi="Courier New" w:cs="Courier New"/>
                <w:color w:val="000000"/>
                <w:sz w:val="20"/>
                <w:szCs w:val="20"/>
              </w:rPr>
              <w:t xml:space="preserve">); </w:t>
            </w:r>
          </w:p>
          <w:p w:rsidR="00DD2777" w:rsidRPr="00B17ABA" w:rsidRDefault="00DD2777" w:rsidP="00DD2777">
            <w:pPr>
              <w:autoSpaceDE w:val="0"/>
              <w:autoSpaceDN w:val="0"/>
              <w:adjustRightInd w:val="0"/>
              <w:spacing w:line="276" w:lineRule="auto"/>
              <w:ind w:firstLine="0"/>
              <w:rPr>
                <w:rFonts w:ascii="Courier New" w:hAnsi="Courier New" w:cs="Courier New"/>
                <w:sz w:val="20"/>
                <w:szCs w:val="20"/>
              </w:rPr>
            </w:pPr>
          </w:p>
          <w:p w:rsidR="00DD2777" w:rsidRPr="00B17ABA" w:rsidRDefault="00DD2777">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228B22"/>
                <w:sz w:val="20"/>
                <w:szCs w:val="20"/>
              </w:rPr>
              <w:t>% Adjust the 10-year CVD risk to the annual risk.</w:t>
            </w:r>
          </w:p>
          <w:p w:rsidR="00DD2777" w:rsidRPr="00B17ABA" w:rsidRDefault="00DD2777">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AnnualCVD = 1-power((1-</w:t>
            </w:r>
            <w:r w:rsidR="00CC2CA2" w:rsidRPr="00B17ABA">
              <w:rPr>
                <w:rFonts w:ascii="Courier New" w:hAnsi="Courier New" w:cs="Courier New"/>
                <w:color w:val="000000"/>
                <w:sz w:val="20"/>
                <w:szCs w:val="20"/>
              </w:rPr>
              <w:t>TenYearCVD</w:t>
            </w:r>
            <w:r w:rsidRPr="00B17ABA">
              <w:rPr>
                <w:rFonts w:ascii="Courier New" w:hAnsi="Courier New" w:cs="Courier New"/>
                <w:color w:val="000000"/>
                <w:sz w:val="20"/>
                <w:szCs w:val="20"/>
              </w:rPr>
              <w:t>(:,1)/100),0.1);</w:t>
            </w:r>
          </w:p>
          <w:p w:rsidR="008F2C4C" w:rsidRPr="00B17ABA" w:rsidRDefault="008F2C4C">
            <w:pPr>
              <w:autoSpaceDE w:val="0"/>
              <w:autoSpaceDN w:val="0"/>
              <w:adjustRightInd w:val="0"/>
              <w:spacing w:line="276" w:lineRule="auto"/>
              <w:ind w:firstLine="0"/>
              <w:rPr>
                <w:rFonts w:ascii="Courier New" w:hAnsi="Courier New" w:cs="Courier New"/>
                <w:color w:val="000000"/>
                <w:sz w:val="20"/>
                <w:szCs w:val="20"/>
              </w:rPr>
            </w:pPr>
          </w:p>
          <w:p w:rsidR="008F2C4C" w:rsidRPr="00B17ABA" w:rsidRDefault="008F2C4C">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xml:space="preserve">% Adjust the baseline CVD risks, which came from the NICE hypertension model, based on the current population’s </w:t>
            </w:r>
            <w:r w:rsidR="004607A6" w:rsidRPr="00B17ABA">
              <w:rPr>
                <w:rFonts w:ascii="Courier New" w:hAnsi="Courier New" w:cs="Courier New"/>
                <w:color w:val="228B22"/>
                <w:sz w:val="20"/>
                <w:szCs w:val="20"/>
              </w:rPr>
              <w:t>annual</w:t>
            </w:r>
            <w:r w:rsidRPr="00B17ABA">
              <w:rPr>
                <w:rFonts w:ascii="Courier New" w:hAnsi="Courier New" w:cs="Courier New"/>
                <w:color w:val="228B22"/>
                <w:sz w:val="20"/>
                <w:szCs w:val="20"/>
              </w:rPr>
              <w:t xml:space="preserve"> CVD risk.</w:t>
            </w:r>
          </w:p>
          <w:p w:rsidR="00DD2777" w:rsidRPr="009923E9" w:rsidRDefault="00DD2777" w:rsidP="001A2558">
            <w:pPr>
              <w:autoSpaceDE w:val="0"/>
              <w:autoSpaceDN w:val="0"/>
              <w:adjustRightInd w:val="0"/>
              <w:spacing w:line="240" w:lineRule="auto"/>
              <w:ind w:firstLine="0"/>
              <w:rPr>
                <w:rFonts w:ascii="Courier New" w:hAnsi="Courier New" w:cs="Courier New"/>
                <w:color w:val="000000"/>
                <w:sz w:val="20"/>
                <w:szCs w:val="20"/>
              </w:rPr>
            </w:pPr>
            <w:r w:rsidRPr="009923E9">
              <w:rPr>
                <w:rFonts w:ascii="Courier New" w:hAnsi="Courier New" w:cs="Courier New"/>
                <w:color w:val="000000"/>
                <w:sz w:val="20"/>
                <w:szCs w:val="20"/>
              </w:rPr>
              <w:t>AdjCVDrisk(:,:) = BaseCVDrisk</w:t>
            </w:r>
            <w:r w:rsidRPr="00B17ABA">
              <w:rPr>
                <w:rFonts w:ascii="Courier New" w:hAnsi="Courier New" w:cs="Courier New"/>
                <w:color w:val="000000"/>
                <w:sz w:val="20"/>
                <w:szCs w:val="20"/>
              </w:rPr>
              <w:t>(:,:)</w:t>
            </w:r>
            <w:r w:rsidRPr="009923E9">
              <w:rPr>
                <w:rFonts w:ascii="Courier New" w:hAnsi="Courier New" w:cs="Courier New"/>
                <w:color w:val="000000"/>
                <w:sz w:val="20"/>
                <w:szCs w:val="20"/>
              </w:rPr>
              <w:t>*(</w:t>
            </w:r>
            <w:r w:rsidRPr="00B17ABA">
              <w:rPr>
                <w:rFonts w:ascii="Courier New" w:hAnsi="Courier New" w:cs="Courier New"/>
                <w:color w:val="000000"/>
                <w:sz w:val="20"/>
                <w:szCs w:val="20"/>
              </w:rPr>
              <w:t>AnnualCVD/0.02);</w:t>
            </w:r>
          </w:p>
          <w:p w:rsidR="008F2C4C" w:rsidRPr="00B17ABA" w:rsidRDefault="008F2C4C" w:rsidP="001A2558">
            <w:pPr>
              <w:autoSpaceDE w:val="0"/>
              <w:autoSpaceDN w:val="0"/>
              <w:adjustRightInd w:val="0"/>
              <w:spacing w:line="240" w:lineRule="auto"/>
              <w:ind w:firstLine="0"/>
              <w:rPr>
                <w:rFonts w:ascii="Courier New" w:hAnsi="Courier New" w:cs="Courier New"/>
                <w:color w:val="228B22"/>
                <w:sz w:val="20"/>
                <w:szCs w:val="20"/>
              </w:rPr>
            </w:pP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Generate a treatment scenario for CVD and DM.</w:t>
            </w:r>
          </w:p>
          <w:p w:rsidR="008F2C4C" w:rsidRPr="00B17ABA" w:rsidRDefault="008F2C4C" w:rsidP="008F2C4C">
            <w:pPr>
              <w:autoSpaceDE w:val="0"/>
              <w:autoSpaceDN w:val="0"/>
              <w:adjustRightInd w:val="0"/>
              <w:spacing w:line="240" w:lineRule="auto"/>
              <w:ind w:firstLine="0"/>
              <w:rPr>
                <w:rFonts w:ascii="Courier New" w:hAnsi="Courier New" w:cs="Courier New"/>
                <w:sz w:val="20"/>
                <w:szCs w:val="20"/>
              </w:rPr>
            </w:pPr>
            <w:r w:rsidRPr="00B17ABA">
              <w:rPr>
                <w:rFonts w:ascii="Courier New" w:hAnsi="Courier New" w:cs="Courier New"/>
                <w:sz w:val="20"/>
                <w:szCs w:val="20"/>
              </w:rPr>
              <w:t>DrugForCVDDM = TrtGenerator(Scenario.drug_CVD);</w:t>
            </w:r>
          </w:p>
          <w:p w:rsidR="008F2C4C" w:rsidRPr="00B17ABA" w:rsidRDefault="008F2C4C" w:rsidP="008F2C4C">
            <w:pPr>
              <w:autoSpaceDE w:val="0"/>
              <w:autoSpaceDN w:val="0"/>
              <w:adjustRightInd w:val="0"/>
              <w:spacing w:line="240" w:lineRule="auto"/>
              <w:ind w:firstLine="0"/>
              <w:rPr>
                <w:rFonts w:ascii="Courier New" w:hAnsi="Courier New" w:cs="Courier New"/>
                <w:sz w:val="20"/>
                <w:szCs w:val="20"/>
              </w:rPr>
            </w:pPr>
          </w:p>
          <w:p w:rsidR="008F2C4C" w:rsidRPr="00B17ABA" w:rsidRDefault="008F2C4C" w:rsidP="008F2C4C">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Given the </w:t>
            </w:r>
            <w:r w:rsidR="00AC53A1" w:rsidRPr="00B17ABA">
              <w:rPr>
                <w:rFonts w:ascii="Courier New" w:hAnsi="Courier New" w:cs="Courier New"/>
                <w:color w:val="228B22"/>
                <w:sz w:val="20"/>
                <w:szCs w:val="20"/>
              </w:rPr>
              <w:t>treatment scenario for CVD and DM</w:t>
            </w:r>
            <w:r w:rsidRPr="00B17ABA">
              <w:rPr>
                <w:rFonts w:ascii="Courier New" w:hAnsi="Courier New" w:cs="Courier New"/>
                <w:color w:val="228B22"/>
                <w:sz w:val="20"/>
                <w:szCs w:val="20"/>
              </w:rPr>
              <w:t>, generate a 1x11 matrix includ</w:t>
            </w:r>
            <w:r w:rsidR="004607A6" w:rsidRPr="00B17ABA">
              <w:rPr>
                <w:rFonts w:ascii="Courier New" w:hAnsi="Courier New" w:cs="Courier New"/>
                <w:color w:val="228B22"/>
                <w:sz w:val="20"/>
                <w:szCs w:val="20"/>
              </w:rPr>
              <w:t>ing</w:t>
            </w:r>
            <w:r w:rsidRPr="00B17ABA">
              <w:rPr>
                <w:rFonts w:ascii="Courier New" w:hAnsi="Courier New" w:cs="Courier New"/>
                <w:color w:val="228B22"/>
                <w:sz w:val="20"/>
                <w:szCs w:val="20"/>
              </w:rPr>
              <w:t xml:space="preserve"> the drug costs for each health states.</w:t>
            </w:r>
          </w:p>
          <w:p w:rsidR="008F2C4C" w:rsidRPr="00B17ABA" w:rsidRDefault="008F2C4C" w:rsidP="008F2C4C">
            <w:pPr>
              <w:autoSpaceDE w:val="0"/>
              <w:autoSpaceDN w:val="0"/>
              <w:adjustRightInd w:val="0"/>
              <w:spacing w:line="240" w:lineRule="auto"/>
              <w:ind w:firstLine="0"/>
              <w:rPr>
                <w:rFonts w:ascii="Courier New" w:hAnsi="Courier New" w:cs="Courier New"/>
                <w:sz w:val="20"/>
                <w:szCs w:val="20"/>
              </w:rPr>
            </w:pPr>
            <w:r w:rsidRPr="00B17ABA">
              <w:rPr>
                <w:rFonts w:ascii="Courier New" w:hAnsi="Courier New" w:cs="Courier New"/>
                <w:sz w:val="20"/>
                <w:szCs w:val="20"/>
              </w:rPr>
              <w:t>cDrug = [CostDrug(LastDrug), ...</w:t>
            </w:r>
          </w:p>
          <w:p w:rsidR="008F2C4C" w:rsidRPr="00B17ABA" w:rsidRDefault="008F2C4C" w:rsidP="008F2C4C">
            <w:pPr>
              <w:autoSpaceDE w:val="0"/>
              <w:autoSpaceDN w:val="0"/>
              <w:adjustRightInd w:val="0"/>
              <w:spacing w:line="240" w:lineRule="auto"/>
              <w:ind w:left="993" w:firstLine="0"/>
              <w:rPr>
                <w:rFonts w:ascii="Courier New" w:hAnsi="Courier New" w:cs="Courier New"/>
                <w:sz w:val="20"/>
                <w:szCs w:val="20"/>
              </w:rPr>
            </w:pPr>
            <w:r w:rsidRPr="00B17ABA">
              <w:rPr>
                <w:rFonts w:ascii="Courier New" w:hAnsi="Courier New" w:cs="Courier New"/>
                <w:sz w:val="20"/>
                <w:szCs w:val="20"/>
              </w:rPr>
              <w:t xml:space="preserve"> CostDrug(DrugForCVDDM(1)), CostDrug(DrugForCVDDM(1))...</w:t>
            </w:r>
          </w:p>
          <w:p w:rsidR="008F2C4C" w:rsidRPr="00B17ABA" w:rsidRDefault="008F2C4C" w:rsidP="008F2C4C">
            <w:pPr>
              <w:autoSpaceDE w:val="0"/>
              <w:autoSpaceDN w:val="0"/>
              <w:adjustRightInd w:val="0"/>
              <w:spacing w:line="240" w:lineRule="auto"/>
              <w:ind w:left="993" w:firstLine="0"/>
              <w:rPr>
                <w:rFonts w:ascii="Courier New" w:hAnsi="Courier New" w:cs="Courier New"/>
                <w:sz w:val="20"/>
                <w:szCs w:val="20"/>
              </w:rPr>
            </w:pPr>
            <w:r w:rsidRPr="00B17ABA">
              <w:rPr>
                <w:rFonts w:ascii="Courier New" w:hAnsi="Courier New" w:cs="Courier New"/>
                <w:sz w:val="20"/>
                <w:szCs w:val="20"/>
              </w:rPr>
              <w:t xml:space="preserve"> CostDrug(DrugForCVDDM(2)), CostDrug(DrugForCVDDM(2))...</w:t>
            </w:r>
          </w:p>
          <w:p w:rsidR="008F2C4C" w:rsidRPr="00B17ABA" w:rsidRDefault="008F2C4C" w:rsidP="008F2C4C">
            <w:pPr>
              <w:autoSpaceDE w:val="0"/>
              <w:autoSpaceDN w:val="0"/>
              <w:adjustRightInd w:val="0"/>
              <w:spacing w:line="240" w:lineRule="auto"/>
              <w:ind w:left="993" w:firstLine="0"/>
              <w:rPr>
                <w:rFonts w:ascii="Courier New" w:hAnsi="Courier New" w:cs="Courier New"/>
                <w:sz w:val="20"/>
                <w:szCs w:val="20"/>
              </w:rPr>
            </w:pPr>
            <w:r w:rsidRPr="00B17ABA">
              <w:rPr>
                <w:rFonts w:ascii="Courier New" w:hAnsi="Courier New" w:cs="Courier New"/>
                <w:sz w:val="20"/>
                <w:szCs w:val="20"/>
              </w:rPr>
              <w:t xml:space="preserve"> CostDrug(DrugForCVDDM(3)), CostDrug(DrugForCVDDM(3))...</w:t>
            </w:r>
          </w:p>
          <w:p w:rsidR="008F2C4C" w:rsidRPr="00B17ABA" w:rsidRDefault="008F2C4C" w:rsidP="008F2C4C">
            <w:pPr>
              <w:autoSpaceDE w:val="0"/>
              <w:autoSpaceDN w:val="0"/>
              <w:adjustRightInd w:val="0"/>
              <w:spacing w:line="240" w:lineRule="auto"/>
              <w:ind w:left="993" w:firstLine="0"/>
              <w:rPr>
                <w:rFonts w:ascii="Courier New" w:hAnsi="Courier New" w:cs="Courier New"/>
                <w:sz w:val="20"/>
                <w:szCs w:val="20"/>
              </w:rPr>
            </w:pPr>
            <w:r w:rsidRPr="00B17ABA">
              <w:rPr>
                <w:rFonts w:ascii="Courier New" w:hAnsi="Courier New" w:cs="Courier New"/>
                <w:sz w:val="20"/>
                <w:szCs w:val="20"/>
              </w:rPr>
              <w:t xml:space="preserve"> CostDrug(DrugForCVDDM(4)), CostDrug(DrugForCVDDM(4))...</w:t>
            </w:r>
          </w:p>
          <w:p w:rsidR="008F2C4C" w:rsidRPr="00B17ABA" w:rsidRDefault="008F2C4C" w:rsidP="008F2C4C">
            <w:pPr>
              <w:autoSpaceDE w:val="0"/>
              <w:autoSpaceDN w:val="0"/>
              <w:adjustRightInd w:val="0"/>
              <w:spacing w:line="240" w:lineRule="auto"/>
              <w:ind w:left="993" w:firstLine="0"/>
              <w:rPr>
                <w:rFonts w:ascii="Courier New" w:hAnsi="Courier New" w:cs="Courier New"/>
                <w:sz w:val="20"/>
                <w:szCs w:val="20"/>
              </w:rPr>
            </w:pPr>
            <w:r w:rsidRPr="00B17ABA">
              <w:rPr>
                <w:rFonts w:ascii="Courier New" w:hAnsi="Courier New" w:cs="Courier New"/>
                <w:sz w:val="20"/>
                <w:szCs w:val="20"/>
              </w:rPr>
              <w:t xml:space="preserve"> CostDrug(DrugForCVDDM(5)), 0];</w:t>
            </w:r>
          </w:p>
          <w:p w:rsidR="00135B16" w:rsidRPr="009923E9" w:rsidRDefault="00135B16" w:rsidP="001A2558">
            <w:pPr>
              <w:autoSpaceDE w:val="0"/>
              <w:autoSpaceDN w:val="0"/>
              <w:adjustRightInd w:val="0"/>
              <w:spacing w:line="240" w:lineRule="auto"/>
              <w:ind w:firstLine="0"/>
              <w:rPr>
                <w:rFonts w:ascii="Courier New" w:hAnsi="Courier New" w:cs="Courier New"/>
                <w:sz w:val="24"/>
                <w:szCs w:val="24"/>
              </w:rPr>
            </w:pPr>
          </w:p>
          <w:p w:rsidR="00006F9D" w:rsidRPr="009923E9" w:rsidRDefault="00135B16" w:rsidP="001A2558">
            <w:pPr>
              <w:autoSpaceDE w:val="0"/>
              <w:autoSpaceDN w:val="0"/>
              <w:adjustRightInd w:val="0"/>
              <w:spacing w:line="240" w:lineRule="auto"/>
              <w:ind w:firstLine="0"/>
              <w:rPr>
                <w:rFonts w:ascii="Courier New" w:hAnsi="Courier New" w:cs="Courier New"/>
                <w:color w:val="00B050"/>
                <w:sz w:val="20"/>
                <w:szCs w:val="20"/>
              </w:rPr>
            </w:pPr>
            <w:r w:rsidRPr="009923E9">
              <w:rPr>
                <w:rFonts w:ascii="Courier New" w:hAnsi="Courier New" w:cs="Courier New"/>
                <w:color w:val="228B22"/>
                <w:sz w:val="20"/>
                <w:szCs w:val="20"/>
              </w:rPr>
              <w:t xml:space="preserve">% Calculate the state transition probabilities and the long-term costs and effectiveness. </w:t>
            </w:r>
          </w:p>
          <w:p w:rsidR="00FA2F4B" w:rsidRPr="009923E9" w:rsidRDefault="00135B16">
            <w:pPr>
              <w:autoSpaceDE w:val="0"/>
              <w:autoSpaceDN w:val="0"/>
              <w:adjustRightInd w:val="0"/>
              <w:spacing w:line="240" w:lineRule="auto"/>
              <w:ind w:firstLine="0"/>
              <w:rPr>
                <w:rFonts w:ascii="Courier New" w:hAnsi="Courier New" w:cs="Courier New"/>
                <w:color w:val="000000"/>
                <w:sz w:val="20"/>
                <w:szCs w:val="20"/>
              </w:rPr>
            </w:pPr>
            <w:r w:rsidRPr="009923E9">
              <w:rPr>
                <w:rFonts w:ascii="Courier New" w:hAnsi="Courier New" w:cs="Courier New"/>
                <w:b/>
                <w:color w:val="0000FF"/>
                <w:sz w:val="20"/>
                <w:szCs w:val="20"/>
              </w:rPr>
              <w:t>FOR</w:t>
            </w:r>
            <w:r w:rsidR="00006F9D" w:rsidRPr="009923E9">
              <w:rPr>
                <w:rFonts w:ascii="Courier New" w:hAnsi="Courier New" w:cs="Courier New"/>
                <w:b/>
                <w:color w:val="000000"/>
                <w:sz w:val="20"/>
                <w:szCs w:val="20"/>
              </w:rPr>
              <w:t xml:space="preserve"> </w:t>
            </w:r>
            <w:r w:rsidR="00006F9D" w:rsidRPr="009923E9">
              <w:rPr>
                <w:rFonts w:ascii="Courier New" w:hAnsi="Courier New" w:cs="Courier New"/>
                <w:color w:val="000000"/>
                <w:sz w:val="20"/>
                <w:szCs w:val="20"/>
              </w:rPr>
              <w:t xml:space="preserve">c = </w:t>
            </w:r>
            <w:r w:rsidR="00DD2777" w:rsidRPr="009923E9">
              <w:rPr>
                <w:rFonts w:ascii="Courier New" w:hAnsi="Courier New" w:cs="Courier New"/>
                <w:color w:val="000000"/>
                <w:sz w:val="20"/>
                <w:szCs w:val="20"/>
              </w:rPr>
              <w:t>t</w:t>
            </w:r>
            <w:r w:rsidR="00006F9D" w:rsidRPr="009923E9">
              <w:rPr>
                <w:rFonts w:ascii="Courier New" w:hAnsi="Courier New" w:cs="Courier New"/>
                <w:color w:val="000000"/>
                <w:sz w:val="20"/>
                <w:szCs w:val="20"/>
              </w:rPr>
              <w:t>:</w:t>
            </w:r>
            <w:r w:rsidR="00DD2777" w:rsidRPr="009923E9">
              <w:rPr>
                <w:rFonts w:ascii="Courier New" w:hAnsi="Courier New" w:cs="Courier New"/>
                <w:color w:val="000000"/>
                <w:sz w:val="20"/>
                <w:szCs w:val="20"/>
              </w:rPr>
              <w:t>104</w:t>
            </w:r>
            <w:r w:rsidR="00006F9D" w:rsidRPr="009923E9">
              <w:rPr>
                <w:rFonts w:ascii="Courier New" w:hAnsi="Courier New" w:cs="Courier New"/>
                <w:color w:val="000000"/>
                <w:sz w:val="20"/>
                <w:szCs w:val="20"/>
              </w:rPr>
              <w:t>-</w:t>
            </w:r>
            <w:r w:rsidR="00DD2777" w:rsidRPr="009923E9">
              <w:rPr>
                <w:rFonts w:ascii="Courier New" w:hAnsi="Courier New" w:cs="Courier New"/>
                <w:color w:val="000000"/>
                <w:sz w:val="20"/>
                <w:szCs w:val="20"/>
              </w:rPr>
              <w:t>Age</w:t>
            </w:r>
          </w:p>
          <w:p w:rsidR="00FA2F4B" w:rsidRPr="009923E9" w:rsidRDefault="00FA2F4B">
            <w:pPr>
              <w:autoSpaceDE w:val="0"/>
              <w:autoSpaceDN w:val="0"/>
              <w:adjustRightInd w:val="0"/>
              <w:spacing w:line="240" w:lineRule="auto"/>
              <w:ind w:firstLine="0"/>
              <w:rPr>
                <w:rFonts w:ascii="Courier New" w:hAnsi="Courier New" w:cs="Courier New"/>
                <w:color w:val="000000"/>
                <w:sz w:val="20"/>
                <w:szCs w:val="20"/>
              </w:rPr>
            </w:pPr>
          </w:p>
          <w:p w:rsidR="00FA2F4B" w:rsidRPr="00B17ABA" w:rsidRDefault="00FA2F4B" w:rsidP="00344BC1">
            <w:pPr>
              <w:autoSpaceDE w:val="0"/>
              <w:autoSpaceDN w:val="0"/>
              <w:adjustRightInd w:val="0"/>
              <w:spacing w:line="240" w:lineRule="auto"/>
              <w:ind w:left="426" w:firstLine="0"/>
              <w:rPr>
                <w:rFonts w:ascii="Courier New" w:hAnsi="Courier New" w:cs="Courier New"/>
                <w:b/>
                <w:color w:val="0000FF"/>
                <w:sz w:val="20"/>
                <w:szCs w:val="20"/>
              </w:rPr>
            </w:pPr>
            <w:r w:rsidRPr="009923E9">
              <w:rPr>
                <w:rFonts w:ascii="Courier New" w:hAnsi="Courier New" w:cs="Courier New"/>
                <w:b/>
                <w:color w:val="0000FF"/>
                <w:sz w:val="20"/>
                <w:szCs w:val="20"/>
              </w:rPr>
              <w:t xml:space="preserve">IF </w:t>
            </w:r>
            <w:r w:rsidRPr="009923E9">
              <w:rPr>
                <w:rFonts w:ascii="Courier New" w:hAnsi="Courier New" w:cs="Courier New"/>
                <w:bCs/>
                <w:sz w:val="20"/>
                <w:szCs w:val="20"/>
              </w:rPr>
              <w:t>c&lt;4</w:t>
            </w:r>
            <w:r w:rsidRPr="00B17ABA">
              <w:rPr>
                <w:rFonts w:ascii="Courier New" w:hAnsi="Courier New" w:cs="Courier New"/>
                <w:bCs/>
                <w:sz w:val="20"/>
                <w:szCs w:val="20"/>
              </w:rPr>
              <w:t xml:space="preserve">, </w:t>
            </w:r>
            <w:r w:rsidRPr="009923E9">
              <w:rPr>
                <w:rFonts w:ascii="Courier New" w:hAnsi="Courier New" w:cs="Courier New"/>
                <w:color w:val="000000"/>
                <w:sz w:val="20"/>
                <w:szCs w:val="20"/>
              </w:rPr>
              <w:t xml:space="preserve">AdjAge = Age; </w:t>
            </w:r>
            <w:r w:rsidRPr="00B17ABA">
              <w:rPr>
                <w:rFonts w:ascii="Courier New" w:hAnsi="Courier New" w:cs="Courier New"/>
                <w:b/>
                <w:color w:val="0000FF"/>
                <w:sz w:val="20"/>
                <w:szCs w:val="20"/>
              </w:rPr>
              <w:t xml:space="preserve">ELSE </w:t>
            </w:r>
            <w:r w:rsidRPr="00B17ABA">
              <w:rPr>
                <w:rFonts w:ascii="Courier New" w:hAnsi="Courier New" w:cs="Courier New"/>
                <w:color w:val="000000"/>
                <w:sz w:val="20"/>
                <w:szCs w:val="20"/>
              </w:rPr>
              <w:t>AdjAge = Age+c</w:t>
            </w:r>
            <w:r w:rsidR="00344BC1" w:rsidRPr="00B17ABA">
              <w:rPr>
                <w:rFonts w:ascii="Courier New" w:hAnsi="Courier New" w:cs="Courier New"/>
                <w:color w:val="000000"/>
                <w:sz w:val="20"/>
                <w:szCs w:val="20"/>
              </w:rPr>
              <w:t xml:space="preserve">; </w:t>
            </w:r>
            <w:r w:rsidRPr="00B17ABA">
              <w:rPr>
                <w:rFonts w:ascii="Courier New" w:hAnsi="Courier New" w:cs="Courier New"/>
                <w:b/>
                <w:color w:val="0000FF"/>
                <w:sz w:val="20"/>
                <w:szCs w:val="20"/>
              </w:rPr>
              <w:t>END</w:t>
            </w:r>
          </w:p>
          <w:p w:rsidR="00FA2F4B" w:rsidRPr="00B17ABA" w:rsidRDefault="00FA2F4B" w:rsidP="00FA2F4B">
            <w:pPr>
              <w:autoSpaceDE w:val="0"/>
              <w:autoSpaceDN w:val="0"/>
              <w:adjustRightInd w:val="0"/>
              <w:spacing w:line="240" w:lineRule="auto"/>
              <w:ind w:firstLine="426"/>
              <w:rPr>
                <w:rFonts w:ascii="Courier New" w:hAnsi="Courier New" w:cs="Courier New"/>
                <w:b/>
                <w:color w:val="0000FF"/>
                <w:sz w:val="20"/>
                <w:szCs w:val="20"/>
              </w:rPr>
            </w:pPr>
          </w:p>
          <w:p w:rsidR="00FA2F4B" w:rsidRPr="009923E9" w:rsidRDefault="00FA2F4B" w:rsidP="009923E9">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xml:space="preserve">% Calculate </w:t>
            </w:r>
            <w:r w:rsidR="00753DED" w:rsidRPr="00B17ABA">
              <w:rPr>
                <w:rFonts w:ascii="Courier New" w:hAnsi="Courier New" w:cs="Courier New"/>
                <w:color w:val="228B22"/>
                <w:sz w:val="20"/>
                <w:szCs w:val="20"/>
              </w:rPr>
              <w:t>TransMatrix from the health states in the first column to the health states in the first row. This depend</w:t>
            </w:r>
            <w:r w:rsidR="009B7CDB" w:rsidRPr="00B17ABA">
              <w:rPr>
                <w:rFonts w:ascii="Courier New" w:hAnsi="Courier New" w:cs="Courier New"/>
                <w:color w:val="228B22"/>
                <w:sz w:val="20"/>
                <w:szCs w:val="20"/>
              </w:rPr>
              <w:t>s on the drug selected for each health state.</w:t>
            </w:r>
            <w:r w:rsidR="00753DED" w:rsidRPr="00B17ABA">
              <w:rPr>
                <w:rFonts w:ascii="Courier New" w:hAnsi="Courier New" w:cs="Courier New"/>
                <w:color w:val="228B22"/>
                <w:sz w:val="20"/>
                <w:szCs w:val="20"/>
              </w:rPr>
              <w:t xml:space="preserve">   </w:t>
            </w:r>
          </w:p>
          <w:p w:rsidR="00FA2F4B" w:rsidRPr="00B17ABA" w:rsidRDefault="00FA2F4B" w:rsidP="009923E9">
            <w:pPr>
              <w:autoSpaceDE w:val="0"/>
              <w:autoSpaceDN w:val="0"/>
              <w:adjustRightInd w:val="0"/>
              <w:spacing w:line="240" w:lineRule="auto"/>
              <w:ind w:left="426" w:firstLine="0"/>
              <w:rPr>
                <w:rFonts w:ascii="Courier New" w:hAnsi="Courier New" w:cs="Courier New"/>
                <w:color w:val="000000"/>
                <w:sz w:val="20"/>
                <w:szCs w:val="20"/>
              </w:rPr>
            </w:pPr>
            <w:r w:rsidRPr="009923E9">
              <w:rPr>
                <w:rFonts w:ascii="Courier New" w:hAnsi="Courier New" w:cs="Courier New"/>
                <w:color w:val="000000"/>
                <w:sz w:val="20"/>
                <w:szCs w:val="20"/>
              </w:rPr>
              <w:t>TransMatrix(1</w:t>
            </w:r>
            <w:r w:rsidRPr="00B17ABA">
              <w:rPr>
                <w:rFonts w:ascii="Courier New" w:hAnsi="Courier New" w:cs="Courier New"/>
                <w:color w:val="000000"/>
                <w:sz w:val="20"/>
                <w:szCs w:val="20"/>
              </w:rPr>
              <w:t>,1:10)</w:t>
            </w:r>
            <w:r w:rsidRPr="009923E9">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Pr="009923E9">
              <w:rPr>
                <w:rFonts w:ascii="Courier New" w:hAnsi="Courier New" w:cs="Courier New"/>
                <w:color w:val="000000"/>
                <w:sz w:val="20"/>
                <w:szCs w:val="20"/>
              </w:rPr>
              <w:t xml:space="preserve"> AdjCVDrisk</w:t>
            </w:r>
            <w:r w:rsidRPr="00B17ABA">
              <w:rPr>
                <w:rFonts w:ascii="Courier New" w:hAnsi="Courier New" w:cs="Courier New"/>
                <w:color w:val="000000"/>
                <w:sz w:val="20"/>
                <w:szCs w:val="20"/>
              </w:rPr>
              <w:t>(</w:t>
            </w:r>
            <w:r w:rsidRPr="009923E9">
              <w:rPr>
                <w:rFonts w:ascii="Courier New" w:hAnsi="Courier New" w:cs="Courier New"/>
                <w:color w:val="000000"/>
                <w:sz w:val="20"/>
                <w:szCs w:val="20"/>
              </w:rPr>
              <w:t>1</w:t>
            </w:r>
            <w:r w:rsidR="009B7CDB" w:rsidRPr="00B17ABA">
              <w:rPr>
                <w:rFonts w:ascii="Courier New" w:hAnsi="Courier New" w:cs="Courier New"/>
                <w:color w:val="000000"/>
                <w:sz w:val="20"/>
                <w:szCs w:val="20"/>
              </w:rPr>
              <w:t>,1:10).*Trt</w:t>
            </w:r>
            <w:r w:rsidRPr="00B17ABA">
              <w:rPr>
                <w:rFonts w:ascii="Courier New" w:hAnsi="Courier New" w:cs="Courier New"/>
                <w:color w:val="000000"/>
                <w:sz w:val="20"/>
                <w:szCs w:val="20"/>
              </w:rPr>
              <w:t xml:space="preserve">RR(LastDrug,1:10);  </w:t>
            </w:r>
          </w:p>
          <w:p w:rsidR="00FA2F4B" w:rsidRPr="00B17ABA" w:rsidRDefault="00FA2F4B" w:rsidP="009923E9">
            <w:pPr>
              <w:autoSpaceDE w:val="0"/>
              <w:autoSpaceDN w:val="0"/>
              <w:adjustRightInd w:val="0"/>
              <w:spacing w:line="240" w:lineRule="auto"/>
              <w:ind w:left="426" w:firstLine="0"/>
              <w:rPr>
                <w:rFonts w:ascii="Courier New" w:hAnsi="Courier New" w:cs="Courier New"/>
                <w:color w:val="000000"/>
                <w:sz w:val="20"/>
                <w:szCs w:val="20"/>
              </w:rPr>
            </w:pPr>
            <w:r w:rsidRPr="00B17ABA">
              <w:rPr>
                <w:rFonts w:ascii="Courier New" w:hAnsi="Courier New" w:cs="Courier New"/>
                <w:color w:val="000000"/>
                <w:sz w:val="20"/>
                <w:szCs w:val="20"/>
              </w:rPr>
              <w:t>TransMatrix(</w:t>
            </w:r>
            <w:r w:rsidRPr="009923E9">
              <w:rPr>
                <w:rFonts w:ascii="Courier New" w:hAnsi="Courier New" w:cs="Courier New"/>
                <w:color w:val="000000"/>
                <w:sz w:val="20"/>
                <w:szCs w:val="20"/>
              </w:rPr>
              <w:t>1</w:t>
            </w:r>
            <w:r w:rsidRPr="00B17ABA">
              <w:rPr>
                <w:rFonts w:ascii="Courier New" w:hAnsi="Courier New" w:cs="Courier New"/>
                <w:color w:val="000000"/>
                <w:sz w:val="20"/>
                <w:szCs w:val="20"/>
              </w:rPr>
              <w:t>,11)</w:t>
            </w:r>
            <w:r w:rsidRPr="009923E9">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Pr="009923E9">
              <w:rPr>
                <w:rFonts w:ascii="Courier New" w:hAnsi="Courier New" w:cs="Courier New"/>
                <w:color w:val="000000"/>
                <w:sz w:val="20"/>
                <w:szCs w:val="20"/>
              </w:rPr>
              <w:t xml:space="preserve"> </w:t>
            </w:r>
            <w:r w:rsidRPr="00B17ABA">
              <w:rPr>
                <w:rFonts w:ascii="Courier New" w:hAnsi="Courier New" w:cs="Courier New"/>
                <w:color w:val="000000"/>
                <w:sz w:val="20"/>
                <w:szCs w:val="20"/>
              </w:rPr>
              <w:t>TotalMort(</w:t>
            </w:r>
            <w:r w:rsidRPr="009923E9">
              <w:rPr>
                <w:rFonts w:ascii="Courier New" w:hAnsi="Courier New" w:cs="Courier New"/>
                <w:color w:val="000000"/>
                <w:sz w:val="20"/>
                <w:szCs w:val="20"/>
              </w:rPr>
              <w:t>A</w:t>
            </w:r>
            <w:r w:rsidR="009B7CDB" w:rsidRPr="00B17ABA">
              <w:rPr>
                <w:rFonts w:ascii="Courier New" w:hAnsi="Courier New" w:cs="Courier New"/>
                <w:color w:val="000000"/>
                <w:sz w:val="20"/>
                <w:szCs w:val="20"/>
              </w:rPr>
              <w:t>djAge)*Trt</w:t>
            </w:r>
            <w:r w:rsidRPr="00B17ABA">
              <w:rPr>
                <w:rFonts w:ascii="Courier New" w:hAnsi="Courier New" w:cs="Courier New"/>
                <w:color w:val="000000"/>
                <w:sz w:val="20"/>
                <w:szCs w:val="20"/>
              </w:rPr>
              <w:t xml:space="preserve">RR(LastDrug,11); </w:t>
            </w:r>
          </w:p>
          <w:p w:rsidR="00FA2F4B" w:rsidRPr="009923E9" w:rsidRDefault="00FA2F4B" w:rsidP="009923E9">
            <w:pPr>
              <w:autoSpaceDE w:val="0"/>
              <w:autoSpaceDN w:val="0"/>
              <w:adjustRightInd w:val="0"/>
              <w:spacing w:line="240" w:lineRule="auto"/>
              <w:ind w:left="426" w:firstLine="0"/>
              <w:rPr>
                <w:rFonts w:ascii="Courier New" w:hAnsi="Courier New" w:cs="Courier New"/>
                <w:color w:val="000000"/>
                <w:sz w:val="20"/>
                <w:szCs w:val="20"/>
              </w:rPr>
            </w:pPr>
            <w:r w:rsidRPr="00B17ABA">
              <w:rPr>
                <w:rFonts w:ascii="Courier New" w:hAnsi="Courier New" w:cs="Courier New"/>
                <w:color w:val="000000"/>
                <w:sz w:val="20"/>
                <w:szCs w:val="20"/>
              </w:rPr>
              <w:t>TransMatrix(</w:t>
            </w:r>
            <w:r w:rsidRPr="009923E9">
              <w:rPr>
                <w:rFonts w:ascii="Courier New" w:hAnsi="Courier New" w:cs="Courier New"/>
                <w:color w:val="000000"/>
                <w:sz w:val="20"/>
                <w:szCs w:val="20"/>
              </w:rPr>
              <w:t>1</w:t>
            </w:r>
            <w:r w:rsidRPr="00B17ABA">
              <w:rPr>
                <w:rFonts w:ascii="Courier New" w:hAnsi="Courier New" w:cs="Courier New"/>
                <w:color w:val="000000"/>
                <w:sz w:val="20"/>
                <w:szCs w:val="20"/>
              </w:rPr>
              <w:t>,1)</w:t>
            </w:r>
            <w:r w:rsidRPr="009923E9">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Pr="009923E9">
              <w:rPr>
                <w:rFonts w:ascii="Courier New" w:hAnsi="Courier New" w:cs="Courier New"/>
                <w:color w:val="000000"/>
                <w:sz w:val="20"/>
                <w:szCs w:val="20"/>
              </w:rPr>
              <w:t xml:space="preserve"> 1-sum(TransMatrix(1</w:t>
            </w:r>
            <w:r w:rsidRPr="00B17ABA">
              <w:rPr>
                <w:rFonts w:ascii="Courier New" w:hAnsi="Courier New" w:cs="Courier New"/>
                <w:color w:val="000000"/>
                <w:sz w:val="20"/>
                <w:szCs w:val="20"/>
              </w:rPr>
              <w:t>,:));</w:t>
            </w:r>
          </w:p>
          <w:p w:rsidR="00FA2F4B" w:rsidRPr="009923E9" w:rsidRDefault="00FA2F4B" w:rsidP="009923E9">
            <w:pPr>
              <w:autoSpaceDE w:val="0"/>
              <w:autoSpaceDN w:val="0"/>
              <w:adjustRightInd w:val="0"/>
              <w:spacing w:line="240" w:lineRule="auto"/>
              <w:ind w:left="426" w:firstLine="0"/>
              <w:rPr>
                <w:rFonts w:ascii="Courier New" w:hAnsi="Courier New" w:cs="Courier New"/>
                <w:color w:val="000000"/>
                <w:sz w:val="20"/>
                <w:szCs w:val="20"/>
              </w:rPr>
            </w:pPr>
            <w:r w:rsidRPr="009923E9">
              <w:rPr>
                <w:rFonts w:ascii="Courier New" w:hAnsi="Courier New" w:cs="Courier New"/>
                <w:color w:val="000000"/>
                <w:sz w:val="20"/>
                <w:szCs w:val="20"/>
              </w:rPr>
              <w:t xml:space="preserve">. </w:t>
            </w:r>
          </w:p>
          <w:p w:rsidR="00FA2F4B" w:rsidRPr="009923E9" w:rsidRDefault="00FA2F4B" w:rsidP="009923E9">
            <w:pPr>
              <w:autoSpaceDE w:val="0"/>
              <w:autoSpaceDN w:val="0"/>
              <w:adjustRightInd w:val="0"/>
              <w:spacing w:line="240" w:lineRule="auto"/>
              <w:ind w:left="426" w:firstLine="0"/>
              <w:rPr>
                <w:rFonts w:ascii="Courier New" w:hAnsi="Courier New" w:cs="Courier New"/>
                <w:color w:val="000000"/>
                <w:sz w:val="20"/>
                <w:szCs w:val="20"/>
              </w:rPr>
            </w:pPr>
            <w:r w:rsidRPr="009923E9">
              <w:rPr>
                <w:rFonts w:ascii="Courier New" w:hAnsi="Courier New" w:cs="Courier New"/>
                <w:color w:val="000000"/>
                <w:sz w:val="20"/>
                <w:szCs w:val="20"/>
              </w:rPr>
              <w:t>.</w:t>
            </w:r>
          </w:p>
          <w:p w:rsidR="00FA2F4B" w:rsidRPr="009923E9" w:rsidRDefault="00FA2F4B" w:rsidP="009923E9">
            <w:pPr>
              <w:autoSpaceDE w:val="0"/>
              <w:autoSpaceDN w:val="0"/>
              <w:adjustRightInd w:val="0"/>
              <w:spacing w:line="240" w:lineRule="auto"/>
              <w:ind w:left="426" w:firstLine="0"/>
              <w:rPr>
                <w:rFonts w:ascii="Courier New" w:hAnsi="Courier New" w:cs="Courier New"/>
                <w:color w:val="000000"/>
                <w:sz w:val="20"/>
                <w:szCs w:val="20"/>
              </w:rPr>
            </w:pPr>
            <w:r w:rsidRPr="009923E9">
              <w:rPr>
                <w:rFonts w:ascii="Courier New" w:hAnsi="Courier New" w:cs="Courier New"/>
                <w:color w:val="000000"/>
                <w:sz w:val="20"/>
                <w:szCs w:val="20"/>
              </w:rPr>
              <w:t>.</w:t>
            </w:r>
          </w:p>
          <w:p w:rsidR="00FA2F4B" w:rsidRPr="00B17ABA" w:rsidRDefault="00FA2F4B">
            <w:pPr>
              <w:autoSpaceDE w:val="0"/>
              <w:autoSpaceDN w:val="0"/>
              <w:adjustRightInd w:val="0"/>
              <w:spacing w:line="240" w:lineRule="auto"/>
              <w:ind w:left="426" w:firstLine="0"/>
              <w:rPr>
                <w:rFonts w:ascii="Courier New" w:hAnsi="Courier New" w:cs="Courier New"/>
                <w:color w:val="000000"/>
                <w:sz w:val="20"/>
                <w:szCs w:val="20"/>
              </w:rPr>
            </w:pPr>
            <w:r w:rsidRPr="00B17ABA">
              <w:rPr>
                <w:rFonts w:ascii="Courier New" w:hAnsi="Courier New" w:cs="Courier New"/>
                <w:color w:val="000000"/>
                <w:sz w:val="20"/>
                <w:szCs w:val="20"/>
              </w:rPr>
              <w:t>TransMatrix(10,1:10) = AdjCVDrisk(10,1:10).*TrtRR(</w:t>
            </w:r>
            <w:r w:rsidRPr="00B17ABA">
              <w:rPr>
                <w:rFonts w:ascii="Courier New" w:hAnsi="Courier New" w:cs="Courier New"/>
                <w:sz w:val="20"/>
                <w:szCs w:val="20"/>
              </w:rPr>
              <w:t>DrugForCVDDM(5)</w:t>
            </w:r>
            <w:r w:rsidRPr="00B17ABA">
              <w:rPr>
                <w:rFonts w:ascii="Courier New" w:hAnsi="Courier New" w:cs="Courier New"/>
                <w:color w:val="000000"/>
                <w:sz w:val="20"/>
                <w:szCs w:val="20"/>
              </w:rPr>
              <w:t xml:space="preserve">,1:10);  </w:t>
            </w:r>
          </w:p>
          <w:p w:rsidR="00FA2F4B" w:rsidRPr="009923E9" w:rsidRDefault="00FA2F4B">
            <w:pPr>
              <w:autoSpaceDE w:val="0"/>
              <w:autoSpaceDN w:val="0"/>
              <w:adjustRightInd w:val="0"/>
              <w:spacing w:line="240" w:lineRule="auto"/>
              <w:ind w:left="426" w:firstLine="0"/>
              <w:rPr>
                <w:rFonts w:ascii="Courier New" w:hAnsi="Courier New" w:cs="Courier New"/>
                <w:color w:val="000000"/>
                <w:sz w:val="20"/>
                <w:szCs w:val="20"/>
              </w:rPr>
            </w:pPr>
            <w:r w:rsidRPr="009923E9">
              <w:rPr>
                <w:rFonts w:ascii="Courier New" w:hAnsi="Courier New" w:cs="Courier New"/>
                <w:color w:val="000000"/>
                <w:sz w:val="20"/>
                <w:szCs w:val="20"/>
              </w:rPr>
              <w:t>TransMatrix(10,11) = TotalMort(AdjAge)*TrtRR(</w:t>
            </w:r>
            <w:r w:rsidRPr="009923E9">
              <w:rPr>
                <w:rFonts w:ascii="Courier New" w:hAnsi="Courier New" w:cs="Courier New"/>
                <w:sz w:val="20"/>
                <w:szCs w:val="20"/>
              </w:rPr>
              <w:t>DrugForCVDDM(5)</w:t>
            </w:r>
            <w:r w:rsidRPr="009923E9">
              <w:rPr>
                <w:rFonts w:ascii="Courier New" w:hAnsi="Courier New" w:cs="Courier New"/>
                <w:color w:val="000000"/>
                <w:sz w:val="20"/>
                <w:szCs w:val="20"/>
              </w:rPr>
              <w:t xml:space="preserve">,11); </w:t>
            </w:r>
          </w:p>
          <w:p w:rsidR="00FA2F4B" w:rsidRPr="009923E9" w:rsidRDefault="00FA2F4B" w:rsidP="00FA2F4B">
            <w:pPr>
              <w:autoSpaceDE w:val="0"/>
              <w:autoSpaceDN w:val="0"/>
              <w:adjustRightInd w:val="0"/>
              <w:spacing w:line="240" w:lineRule="auto"/>
              <w:ind w:left="426" w:firstLine="0"/>
              <w:rPr>
                <w:rFonts w:ascii="Courier New" w:hAnsi="Courier New" w:cs="Courier New"/>
                <w:color w:val="000000"/>
                <w:sz w:val="20"/>
                <w:szCs w:val="20"/>
              </w:rPr>
            </w:pPr>
            <w:r w:rsidRPr="009923E9">
              <w:rPr>
                <w:rFonts w:ascii="Courier New" w:hAnsi="Courier New" w:cs="Courier New"/>
                <w:color w:val="000000"/>
                <w:sz w:val="20"/>
                <w:szCs w:val="20"/>
              </w:rPr>
              <w:t>TransMatrix(10,1) = 1-sum(TransMatrix(1</w:t>
            </w:r>
            <w:r w:rsidR="009B7CDB" w:rsidRPr="009923E9">
              <w:rPr>
                <w:rFonts w:ascii="Courier New" w:hAnsi="Courier New" w:cs="Courier New"/>
                <w:color w:val="000000"/>
                <w:sz w:val="20"/>
                <w:szCs w:val="20"/>
              </w:rPr>
              <w:t>0</w:t>
            </w:r>
            <w:r w:rsidRPr="009923E9">
              <w:rPr>
                <w:rFonts w:ascii="Courier New" w:hAnsi="Courier New" w:cs="Courier New"/>
                <w:color w:val="000000"/>
                <w:sz w:val="20"/>
                <w:szCs w:val="20"/>
              </w:rPr>
              <w:t>,:));</w:t>
            </w:r>
          </w:p>
          <w:p w:rsidR="009B7CDB" w:rsidRPr="009923E9" w:rsidRDefault="009B7CDB" w:rsidP="00FA2F4B">
            <w:pPr>
              <w:autoSpaceDE w:val="0"/>
              <w:autoSpaceDN w:val="0"/>
              <w:adjustRightInd w:val="0"/>
              <w:spacing w:line="240" w:lineRule="auto"/>
              <w:ind w:left="426" w:firstLine="0"/>
              <w:rPr>
                <w:rFonts w:ascii="Courier New" w:hAnsi="Courier New" w:cs="Courier New"/>
                <w:color w:val="000000"/>
                <w:sz w:val="20"/>
                <w:szCs w:val="20"/>
              </w:rPr>
            </w:pPr>
          </w:p>
          <w:p w:rsidR="00FA2F4B" w:rsidRPr="009923E9" w:rsidRDefault="004607A6" w:rsidP="009923E9">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Calculate the state transition probabilities in the next period.</w:t>
            </w:r>
          </w:p>
          <w:p w:rsidR="009B7CDB" w:rsidRPr="00B17ABA" w:rsidRDefault="00006F9D">
            <w:pPr>
              <w:autoSpaceDE w:val="0"/>
              <w:autoSpaceDN w:val="0"/>
              <w:adjustRightInd w:val="0"/>
              <w:spacing w:line="240" w:lineRule="auto"/>
              <w:ind w:left="426" w:firstLine="0"/>
              <w:rPr>
                <w:rFonts w:ascii="Courier New" w:hAnsi="Courier New" w:cs="Courier New"/>
                <w:color w:val="000000"/>
                <w:sz w:val="20"/>
                <w:szCs w:val="20"/>
              </w:rPr>
            </w:pPr>
            <w:r w:rsidRPr="009923E9">
              <w:rPr>
                <w:rFonts w:ascii="Courier New" w:hAnsi="Courier New" w:cs="Courier New"/>
                <w:color w:val="000000"/>
                <w:sz w:val="20"/>
                <w:szCs w:val="20"/>
              </w:rPr>
              <w:t>StateTransit(c+1,:) = StateTransit(c,:)*TransMatrix (:,:);</w:t>
            </w:r>
          </w:p>
          <w:p w:rsidR="009B7CDB" w:rsidRPr="00B17ABA" w:rsidRDefault="009B7CDB" w:rsidP="009B7CDB">
            <w:pPr>
              <w:autoSpaceDE w:val="0"/>
              <w:autoSpaceDN w:val="0"/>
              <w:adjustRightInd w:val="0"/>
              <w:spacing w:line="240" w:lineRule="auto"/>
              <w:ind w:left="426" w:firstLine="0"/>
              <w:rPr>
                <w:rFonts w:ascii="Courier New" w:hAnsi="Courier New" w:cs="Courier New"/>
                <w:sz w:val="24"/>
                <w:szCs w:val="24"/>
              </w:rPr>
            </w:pPr>
            <w:r w:rsidRPr="00B17ABA">
              <w:rPr>
                <w:rFonts w:ascii="Courier New" w:hAnsi="Courier New" w:cs="Courier New"/>
                <w:color w:val="000000"/>
                <w:sz w:val="20"/>
                <w:szCs w:val="20"/>
              </w:rPr>
              <w:t>LTCost(c+1,:) = (StateTransit(c+1,:).*(cEvent(:)+cDrug(:)))/ ((1+</w:t>
            </w:r>
            <w:r w:rsidR="00AC53A1" w:rsidRPr="00B17ABA">
              <w:rPr>
                <w:rFonts w:ascii="Courier New" w:hAnsi="Courier New" w:cs="Courier New"/>
                <w:color w:val="000000"/>
                <w:sz w:val="20"/>
                <w:szCs w:val="20"/>
              </w:rPr>
              <w:t>DC</w:t>
            </w:r>
            <w:r w:rsidRPr="00B17ABA">
              <w:rPr>
                <w:rFonts w:ascii="Courier New" w:hAnsi="Courier New" w:cs="Courier New"/>
                <w:color w:val="000000"/>
                <w:sz w:val="20"/>
                <w:szCs w:val="20"/>
              </w:rPr>
              <w:t>)^(c-1));</w:t>
            </w:r>
          </w:p>
          <w:p w:rsidR="009B7CDB" w:rsidRPr="00B17ABA" w:rsidRDefault="009B7CDB">
            <w:pPr>
              <w:autoSpaceDE w:val="0"/>
              <w:autoSpaceDN w:val="0"/>
              <w:adjustRightInd w:val="0"/>
              <w:spacing w:line="240" w:lineRule="auto"/>
              <w:ind w:left="426" w:firstLine="0"/>
              <w:rPr>
                <w:rFonts w:ascii="Courier New" w:hAnsi="Courier New" w:cs="Courier New"/>
                <w:color w:val="000000"/>
                <w:sz w:val="20"/>
                <w:szCs w:val="20"/>
              </w:rPr>
            </w:pPr>
            <w:r w:rsidRPr="00B17ABA">
              <w:rPr>
                <w:rFonts w:ascii="Courier New" w:hAnsi="Courier New" w:cs="Courier New"/>
                <w:color w:val="000000"/>
                <w:sz w:val="20"/>
                <w:szCs w:val="20"/>
              </w:rPr>
              <w:t>LTQALY(c+1,:) = StateTransit(c+1,:).*(Ustate(:)*Uage)/((1+DC)^(c-1));</w:t>
            </w:r>
          </w:p>
          <w:p w:rsidR="009B7CDB" w:rsidRPr="00B17ABA" w:rsidRDefault="009B7CDB">
            <w:pPr>
              <w:autoSpaceDE w:val="0"/>
              <w:autoSpaceDN w:val="0"/>
              <w:adjustRightInd w:val="0"/>
              <w:spacing w:line="240" w:lineRule="auto"/>
              <w:ind w:left="426" w:firstLine="0"/>
              <w:rPr>
                <w:rFonts w:ascii="Courier New" w:hAnsi="Courier New" w:cs="Courier New"/>
                <w:color w:val="000000"/>
                <w:sz w:val="20"/>
                <w:szCs w:val="20"/>
              </w:rPr>
            </w:pPr>
          </w:p>
          <w:p w:rsidR="009B7CDB" w:rsidRPr="00B17ABA" w:rsidRDefault="004607A6" w:rsidP="009923E9">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xml:space="preserve">% Adjust the transition probabilities to </w:t>
            </w:r>
            <w:r w:rsidR="005A3042" w:rsidRPr="00B17ABA">
              <w:rPr>
                <w:rFonts w:ascii="Courier New" w:hAnsi="Courier New" w:cs="Courier New"/>
                <w:color w:val="228B22"/>
                <w:sz w:val="20"/>
                <w:szCs w:val="20"/>
              </w:rPr>
              <w:t>three month basis</w:t>
            </w:r>
            <w:r w:rsidRPr="00B17ABA">
              <w:rPr>
                <w:rFonts w:ascii="Courier New" w:hAnsi="Courier New" w:cs="Courier New"/>
                <w:color w:val="228B22"/>
                <w:sz w:val="20"/>
                <w:szCs w:val="20"/>
              </w:rPr>
              <w:t>.</w:t>
            </w:r>
          </w:p>
          <w:p w:rsidR="009B7CDB" w:rsidRPr="00B17ABA" w:rsidRDefault="009B7CDB" w:rsidP="009B7CDB">
            <w:pPr>
              <w:autoSpaceDE w:val="0"/>
              <w:autoSpaceDN w:val="0"/>
              <w:adjustRightInd w:val="0"/>
              <w:spacing w:line="240" w:lineRule="auto"/>
              <w:ind w:left="426" w:firstLine="0"/>
              <w:rPr>
                <w:rFonts w:ascii="Courier New" w:hAnsi="Courier New" w:cs="Courier New"/>
                <w:bCs/>
                <w:sz w:val="20"/>
                <w:szCs w:val="20"/>
              </w:rPr>
            </w:pPr>
            <w:r w:rsidRPr="00B17ABA">
              <w:rPr>
                <w:rFonts w:ascii="Courier New" w:hAnsi="Courier New" w:cs="Courier New"/>
                <w:b/>
                <w:color w:val="0000FF"/>
                <w:sz w:val="20"/>
                <w:szCs w:val="20"/>
              </w:rPr>
              <w:t xml:space="preserve">IF </w:t>
            </w:r>
            <w:r w:rsidRPr="00B17ABA">
              <w:rPr>
                <w:rFonts w:ascii="Courier New" w:hAnsi="Courier New" w:cs="Courier New"/>
                <w:bCs/>
                <w:sz w:val="20"/>
                <w:szCs w:val="20"/>
              </w:rPr>
              <w:t xml:space="preserve">c&lt;4, </w:t>
            </w:r>
          </w:p>
          <w:p w:rsidR="009B7CDB" w:rsidRPr="00B17ABA" w:rsidRDefault="009B7CDB" w:rsidP="00AC40EC">
            <w:pPr>
              <w:autoSpaceDE w:val="0"/>
              <w:autoSpaceDN w:val="0"/>
              <w:adjustRightInd w:val="0"/>
              <w:spacing w:line="240" w:lineRule="auto"/>
              <w:ind w:left="709" w:firstLine="0"/>
              <w:rPr>
                <w:rFonts w:ascii="Courier New" w:hAnsi="Courier New" w:cs="Courier New"/>
                <w:color w:val="000000"/>
                <w:sz w:val="20"/>
                <w:szCs w:val="20"/>
              </w:rPr>
            </w:pPr>
            <w:r w:rsidRPr="00B17ABA">
              <w:rPr>
                <w:rFonts w:ascii="Courier New" w:hAnsi="Courier New" w:cs="Courier New"/>
                <w:color w:val="000000"/>
                <w:sz w:val="20"/>
                <w:szCs w:val="20"/>
              </w:rPr>
              <w:t>StateTransit(c+1,:)=1-power(StateTransit(c+1,:),0.25);</w:t>
            </w:r>
          </w:p>
          <w:p w:rsidR="009B7CDB" w:rsidRPr="00B17ABA" w:rsidRDefault="009B7CDB" w:rsidP="00AC40EC">
            <w:pPr>
              <w:autoSpaceDE w:val="0"/>
              <w:autoSpaceDN w:val="0"/>
              <w:adjustRightInd w:val="0"/>
              <w:spacing w:line="240" w:lineRule="auto"/>
              <w:ind w:left="709" w:firstLine="0"/>
              <w:rPr>
                <w:rFonts w:ascii="Courier New" w:hAnsi="Courier New" w:cs="Courier New"/>
                <w:b/>
                <w:bCs/>
                <w:color w:val="000000"/>
                <w:sz w:val="20"/>
                <w:szCs w:val="20"/>
              </w:rPr>
            </w:pPr>
            <w:r w:rsidRPr="00B17ABA">
              <w:rPr>
                <w:rFonts w:ascii="Courier New" w:hAnsi="Courier New" w:cs="Courier New"/>
                <w:color w:val="000000"/>
                <w:sz w:val="20"/>
                <w:szCs w:val="20"/>
              </w:rPr>
              <w:t>LTCost(c+1,:) = LTCost(c+1,:)</w:t>
            </w:r>
            <w:r w:rsidRPr="009923E9">
              <w:rPr>
                <w:rFonts w:ascii="Courier New" w:hAnsi="Courier New" w:cs="Courier New"/>
                <w:color w:val="000000"/>
                <w:sz w:val="20"/>
                <w:szCs w:val="20"/>
              </w:rPr>
              <w:t>*0.25;</w:t>
            </w:r>
          </w:p>
          <w:p w:rsidR="009B7CDB" w:rsidRPr="009923E9" w:rsidRDefault="009B7CDB" w:rsidP="00AC40EC">
            <w:pPr>
              <w:autoSpaceDE w:val="0"/>
              <w:autoSpaceDN w:val="0"/>
              <w:adjustRightInd w:val="0"/>
              <w:spacing w:line="240" w:lineRule="auto"/>
              <w:ind w:left="709" w:firstLine="0"/>
              <w:rPr>
                <w:rFonts w:ascii="Courier New" w:hAnsi="Courier New" w:cs="Courier New"/>
                <w:b/>
                <w:bCs/>
                <w:color w:val="000000"/>
                <w:sz w:val="20"/>
                <w:szCs w:val="20"/>
              </w:rPr>
            </w:pPr>
            <w:r w:rsidRPr="00B17ABA">
              <w:rPr>
                <w:rFonts w:ascii="Courier New" w:hAnsi="Courier New" w:cs="Courier New"/>
                <w:color w:val="000000"/>
                <w:sz w:val="20"/>
                <w:szCs w:val="20"/>
              </w:rPr>
              <w:t>LTQALY(c+1,:) = LTQALY(c+1,:)*0.25;</w:t>
            </w:r>
          </w:p>
          <w:p w:rsidR="009B7CDB" w:rsidRPr="00B17ABA" w:rsidRDefault="009B7CDB" w:rsidP="009B7CDB">
            <w:pPr>
              <w:autoSpaceDE w:val="0"/>
              <w:autoSpaceDN w:val="0"/>
              <w:adjustRightInd w:val="0"/>
              <w:spacing w:line="240" w:lineRule="auto"/>
              <w:ind w:firstLine="426"/>
              <w:rPr>
                <w:rFonts w:ascii="Courier New" w:hAnsi="Courier New" w:cs="Courier New"/>
                <w:b/>
                <w:color w:val="0000FF"/>
                <w:sz w:val="20"/>
                <w:szCs w:val="20"/>
              </w:rPr>
            </w:pPr>
            <w:r w:rsidRPr="00B17ABA">
              <w:rPr>
                <w:rFonts w:ascii="Courier New" w:hAnsi="Courier New" w:cs="Courier New"/>
                <w:b/>
                <w:color w:val="0000FF"/>
                <w:sz w:val="20"/>
                <w:szCs w:val="20"/>
              </w:rPr>
              <w:t>END</w:t>
            </w:r>
          </w:p>
          <w:p w:rsidR="00006F9D" w:rsidRPr="009923E9" w:rsidRDefault="00006F9D" w:rsidP="009923E9">
            <w:pPr>
              <w:autoSpaceDE w:val="0"/>
              <w:autoSpaceDN w:val="0"/>
              <w:adjustRightInd w:val="0"/>
              <w:spacing w:line="240" w:lineRule="auto"/>
              <w:ind w:firstLine="0"/>
              <w:rPr>
                <w:rFonts w:ascii="Courier New" w:hAnsi="Courier New" w:cs="Courier New"/>
                <w:b/>
                <w:color w:val="0000FF"/>
                <w:sz w:val="20"/>
                <w:szCs w:val="20"/>
              </w:rPr>
            </w:pPr>
            <w:r w:rsidRPr="009923E9">
              <w:rPr>
                <w:rFonts w:ascii="Courier New" w:hAnsi="Courier New" w:cs="Courier New"/>
                <w:b/>
                <w:color w:val="0000FF"/>
                <w:sz w:val="20"/>
                <w:szCs w:val="20"/>
              </w:rPr>
              <w:t>E</w:t>
            </w:r>
            <w:r w:rsidR="00135B16" w:rsidRPr="009923E9">
              <w:rPr>
                <w:rFonts w:ascii="Courier New" w:hAnsi="Courier New" w:cs="Courier New"/>
                <w:b/>
                <w:color w:val="0000FF"/>
                <w:sz w:val="20"/>
                <w:szCs w:val="20"/>
              </w:rPr>
              <w:t>ND</w:t>
            </w:r>
          </w:p>
          <w:p w:rsidR="00006F9D" w:rsidRPr="009923E9" w:rsidRDefault="00006F9D" w:rsidP="001A2558">
            <w:pPr>
              <w:keepNext/>
              <w:autoSpaceDE w:val="0"/>
              <w:autoSpaceDN w:val="0"/>
              <w:adjustRightInd w:val="0"/>
              <w:spacing w:line="240" w:lineRule="auto"/>
              <w:rPr>
                <w:rFonts w:ascii="Courier New" w:hAnsi="Courier New" w:cs="Courier New"/>
                <w:sz w:val="24"/>
                <w:szCs w:val="24"/>
              </w:rPr>
            </w:pPr>
          </w:p>
        </w:tc>
      </w:tr>
    </w:tbl>
    <w:p w:rsidR="00006F9D" w:rsidRPr="00B17ABA" w:rsidRDefault="00006F9D" w:rsidP="001A2558">
      <w:pPr>
        <w:ind w:firstLine="0"/>
        <w:jc w:val="center"/>
        <w:rPr>
          <w:lang w:eastAsia="ko-KR"/>
        </w:rPr>
      </w:pPr>
      <w:bookmarkStart w:id="225" w:name="_Ref424491092"/>
      <w:bookmarkStart w:id="226" w:name="_Toc426019149"/>
      <w:r w:rsidRPr="00B17ABA">
        <w:lastRenderedPageBreak/>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5</w:t>
        </w:r>
      </w:fldSimple>
      <w:bookmarkEnd w:id="225"/>
      <w:r w:rsidRPr="00B17ABA">
        <w:t xml:space="preserve">. </w:t>
      </w:r>
      <w:r w:rsidR="00606F70" w:rsidRPr="00B17ABA">
        <w:t>Pseudo-code</w:t>
      </w:r>
      <w:r w:rsidRPr="00B17ABA">
        <w:t xml:space="preserve"> of the </w:t>
      </w:r>
      <w:r w:rsidR="00606F70" w:rsidRPr="00B17ABA">
        <w:t xml:space="preserve">function </w:t>
      </w:r>
      <w:r w:rsidR="004607A6" w:rsidRPr="00B17ABA">
        <w:t>‘</w:t>
      </w:r>
      <w:r w:rsidRPr="00B17ABA">
        <w:t>CVD modelling</w:t>
      </w:r>
      <w:r w:rsidR="004607A6" w:rsidRPr="00B17ABA">
        <w:t>’</w:t>
      </w:r>
      <w:r w:rsidR="004D14B7" w:rsidRPr="00B17ABA">
        <w:t xml:space="preserve"> included</w:t>
      </w:r>
      <w:r w:rsidR="0032122C" w:rsidRPr="00B17ABA">
        <w:t xml:space="preserve"> in the hypertension SDDP model</w:t>
      </w:r>
      <w:bookmarkEnd w:id="226"/>
    </w:p>
    <w:p w:rsidR="00006F9D" w:rsidRPr="00B17ABA" w:rsidRDefault="00006F9D" w:rsidP="001A2558">
      <w:pPr>
        <w:pStyle w:val="Heading2"/>
      </w:pPr>
      <w:bookmarkStart w:id="227" w:name="_Toc426018054"/>
      <w:r w:rsidRPr="00B17ABA">
        <w:lastRenderedPageBreak/>
        <w:t>Simulated annealing</w:t>
      </w:r>
      <w:bookmarkEnd w:id="227"/>
    </w:p>
    <w:p w:rsidR="00F87437" w:rsidRPr="00B17ABA" w:rsidRDefault="00006F9D" w:rsidP="00842BC8">
      <w:pPr>
        <w:jc w:val="both"/>
      </w:pPr>
      <w:r w:rsidRPr="00B17ABA">
        <w:rPr>
          <w:rFonts w:eastAsia="Malgun Gothic" w:hint="eastAsia"/>
          <w:lang w:eastAsia="ko-KR"/>
        </w:rPr>
        <w:t>T</w:t>
      </w:r>
      <w:r w:rsidRPr="00B17ABA">
        <w:t xml:space="preserve">he </w:t>
      </w:r>
      <w:r w:rsidR="00072A66" w:rsidRPr="00B17ABA">
        <w:t>SA</w:t>
      </w:r>
      <w:r w:rsidRPr="00B17ABA">
        <w:t xml:space="preserve"> started with </w:t>
      </w:r>
      <w:r w:rsidR="00293C12" w:rsidRPr="00B17ABA">
        <w:t>the</w:t>
      </w:r>
      <w:r w:rsidR="00AA34D1" w:rsidRPr="00B17ABA">
        <w:t xml:space="preserve"> heuristically selected initial solution</w:t>
      </w:r>
      <w:r w:rsidR="00293C12" w:rsidRPr="00B17ABA">
        <w:t xml:space="preserve"> that</w:t>
      </w:r>
      <w:r w:rsidR="00AA34D1" w:rsidRPr="00B17ABA">
        <w:t xml:space="preserve"> had the smallest total net benefits in enumeration. </w:t>
      </w:r>
      <w:r w:rsidRPr="00B17ABA">
        <w:rPr>
          <w:rFonts w:cstheme="majorBidi"/>
        </w:rPr>
        <w:t xml:space="preserve">A random choice was made between available moves from the neighbourhood of the current solution </w:t>
      </w:r>
      <w:r w:rsidRPr="009923E9">
        <w:rPr>
          <w:rFonts w:ascii="Courier New" w:hAnsi="Courier New" w:cs="Courier New"/>
          <w:iCs/>
          <w:sz w:val="20"/>
          <w:szCs w:val="20"/>
        </w:rPr>
        <w:t>N(x,σ)</w:t>
      </w:r>
      <w:r w:rsidR="00517446" w:rsidRPr="00B17ABA">
        <w:rPr>
          <w:rFonts w:ascii="Courier New" w:hAnsi="Courier New" w:cs="Courier New"/>
          <w:iCs/>
          <w:sz w:val="20"/>
          <w:szCs w:val="20"/>
        </w:rPr>
        <w:t xml:space="preserve"> </w:t>
      </w:r>
      <w:r w:rsidR="00517446" w:rsidRPr="00B17ABA">
        <w:rPr>
          <w:rFonts w:cstheme="majorBidi"/>
        </w:rPr>
        <w:t xml:space="preserve">(i.e., </w:t>
      </w:r>
      <w:r w:rsidRPr="00B17ABA">
        <w:rPr>
          <w:rFonts w:cstheme="majorBidi"/>
        </w:rPr>
        <w:t xml:space="preserve">a set of solutions that can be reached from </w:t>
      </w:r>
      <w:r w:rsidR="004D14B7" w:rsidRPr="00B17ABA">
        <w:rPr>
          <w:rFonts w:cstheme="majorBidi"/>
        </w:rPr>
        <w:t xml:space="preserve">the current solution </w:t>
      </w:r>
      <w:r w:rsidR="00517446" w:rsidRPr="009923E9">
        <w:rPr>
          <w:rFonts w:ascii="Courier New" w:hAnsi="Courier New" w:cs="Courier New"/>
          <w:iCs/>
          <w:sz w:val="20"/>
          <w:szCs w:val="20"/>
        </w:rPr>
        <w:t>x</w:t>
      </w:r>
      <w:r w:rsidRPr="00B17ABA">
        <w:rPr>
          <w:rFonts w:cstheme="majorBidi"/>
        </w:rPr>
        <w:t xml:space="preserve"> by a simple operation </w:t>
      </w:r>
      <w:r w:rsidR="00517446" w:rsidRPr="009923E9">
        <w:rPr>
          <w:rFonts w:ascii="Courier New" w:hAnsi="Courier New" w:cs="Courier New"/>
          <w:iCs/>
          <w:sz w:val="20"/>
          <w:szCs w:val="20"/>
        </w:rPr>
        <w:t>σ</w:t>
      </w:r>
      <w:r w:rsidR="00517446" w:rsidRPr="00B17ABA">
        <w:t>)</w:t>
      </w:r>
      <w:r w:rsidRPr="00B17ABA">
        <w:t>.</w:t>
      </w:r>
      <w:r w:rsidRPr="00B17ABA">
        <w:rPr>
          <w:rFonts w:cstheme="majorBidi"/>
        </w:rPr>
        <w:t xml:space="preserve"> For a discrete parameter, such an operation </w:t>
      </w:r>
      <w:r w:rsidRPr="009923E9">
        <w:rPr>
          <w:rFonts w:ascii="Courier New" w:hAnsi="Courier New" w:cs="Courier New"/>
          <w:sz w:val="20"/>
          <w:szCs w:val="20"/>
        </w:rPr>
        <w:t>σ</w:t>
      </w:r>
      <w:r w:rsidRPr="00B17ABA">
        <w:rPr>
          <w:rFonts w:cstheme="majorBidi"/>
        </w:rPr>
        <w:t xml:space="preserve"> might be swapping, replacing, moving or combining two or more objects in a solution</w:t>
      </w:r>
      <w:r w:rsidR="00D16A4E" w:rsidRPr="00B17ABA">
        <w:rPr>
          <w:rFonts w:cstheme="majorBidi"/>
        </w:rPr>
        <w:fldChar w:fldCharType="begin">
          <w:fldData xml:space="preserve">PEVuZE5vdGU+PENpdGU+PEF1dGhvcj5WYW4gTGFhcmhvdmVuPC9BdXRob3I+PFllYXI+MTk5Mjwv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WYW4gTGFhcmhvdmVuPC9BdXRob3I+PFllYXI+MTk5Mjwv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102, 209, 210, 362]</w:t>
      </w:r>
      <w:r w:rsidR="00D16A4E" w:rsidRPr="00B17ABA">
        <w:rPr>
          <w:rFonts w:cstheme="majorBidi"/>
        </w:rPr>
        <w:fldChar w:fldCharType="end"/>
      </w:r>
      <w:r w:rsidRPr="00B17ABA">
        <w:rPr>
          <w:rFonts w:cstheme="majorBidi"/>
        </w:rPr>
        <w:t xml:space="preserve">. The operator </w:t>
      </w:r>
      <w:r w:rsidR="00425BFE" w:rsidRPr="009923E9">
        <w:rPr>
          <w:rFonts w:ascii="Courier New" w:hAnsi="Courier New" w:cs="Courier New"/>
          <w:sz w:val="20"/>
          <w:szCs w:val="20"/>
        </w:rPr>
        <w:t>σ</w:t>
      </w:r>
      <w:r w:rsidRPr="00B17ABA">
        <w:rPr>
          <w:rFonts w:cstheme="majorBidi"/>
        </w:rPr>
        <w:t xml:space="preserve"> used in th</w:t>
      </w:r>
      <w:r w:rsidR="004D14B7" w:rsidRPr="00B17ABA">
        <w:rPr>
          <w:rFonts w:cstheme="majorBidi"/>
        </w:rPr>
        <w:t xml:space="preserve">e hypertension SDDP model </w:t>
      </w:r>
      <w:r w:rsidRPr="00B17ABA">
        <w:rPr>
          <w:rFonts w:cstheme="majorBidi"/>
        </w:rPr>
        <w:t>allowed moving to a new solution based on the randomly generated policy number within the neighbourhood of the current solution</w:t>
      </w:r>
      <w:r w:rsidR="00D849DF" w:rsidRPr="00B17ABA">
        <w:rPr>
          <w:rFonts w:cstheme="majorBidi"/>
        </w:rPr>
        <w:t xml:space="preserve">. As </w:t>
      </w:r>
      <w:r w:rsidR="00F87437" w:rsidRPr="00B17ABA">
        <w:rPr>
          <w:rFonts w:cstheme="majorBidi"/>
        </w:rPr>
        <w:t xml:space="preserve">there was no information about the </w:t>
      </w:r>
      <w:r w:rsidR="00842BC8" w:rsidRPr="00B17ABA">
        <w:rPr>
          <w:rFonts w:cstheme="majorBidi"/>
        </w:rPr>
        <w:t>most appropriate</w:t>
      </w:r>
      <w:r w:rsidR="00D849DF" w:rsidRPr="00B17ABA">
        <w:rPr>
          <w:rFonts w:cstheme="majorBidi"/>
        </w:rPr>
        <w:t xml:space="preserve"> size of the neighbourhood </w:t>
      </w:r>
      <w:r w:rsidR="00F87437" w:rsidRPr="00B17ABA">
        <w:rPr>
          <w:rFonts w:cstheme="majorBidi"/>
        </w:rPr>
        <w:t xml:space="preserve">for the hypertension SDDP, </w:t>
      </w:r>
      <w:r w:rsidR="00D849DF" w:rsidRPr="00B17ABA">
        <w:rPr>
          <w:rFonts w:cstheme="majorBidi"/>
        </w:rPr>
        <w:t xml:space="preserve">different </w:t>
      </w:r>
      <w:r w:rsidR="0070440B" w:rsidRPr="00B17ABA">
        <w:rPr>
          <w:rFonts w:cstheme="majorBidi"/>
        </w:rPr>
        <w:t>size</w:t>
      </w:r>
      <w:r w:rsidR="005A0E05" w:rsidRPr="00B17ABA">
        <w:rPr>
          <w:rFonts w:cstheme="majorBidi"/>
        </w:rPr>
        <w:t>s</w:t>
      </w:r>
      <w:r w:rsidR="00D849DF" w:rsidRPr="00B17ABA">
        <w:rPr>
          <w:rFonts w:cstheme="majorBidi"/>
        </w:rPr>
        <w:t xml:space="preserve"> of the neighbourhood </w:t>
      </w:r>
      <w:r w:rsidR="00D849DF" w:rsidRPr="009923E9">
        <w:rPr>
          <w:rFonts w:cstheme="majorBidi"/>
        </w:rPr>
        <w:t xml:space="preserve">(i.e., </w:t>
      </w:r>
      <w:r w:rsidR="00D849DF" w:rsidRPr="009923E9">
        <w:t>±25, 50 and 100 from the current solution)</w:t>
      </w:r>
      <w:r w:rsidR="00F87437" w:rsidRPr="009923E9">
        <w:t xml:space="preserve"> were tested</w:t>
      </w:r>
      <w:r w:rsidR="00E51A83" w:rsidRPr="009923E9">
        <w:t xml:space="preserve"> in the prior tests and found that the </w:t>
      </w:r>
      <w:r w:rsidR="0070440B" w:rsidRPr="00B17ABA">
        <w:t>final solutions</w:t>
      </w:r>
      <w:r w:rsidR="00E51A83" w:rsidRPr="009923E9">
        <w:t xml:space="preserve"> of SA were not sensitive to the size of the neighbourhood in the range between ±25 and ±100, whereas </w:t>
      </w:r>
      <w:r w:rsidR="0070440B" w:rsidRPr="00B17ABA">
        <w:t xml:space="preserve">the number of total iteration was smallest </w:t>
      </w:r>
      <w:r w:rsidR="00E51A83" w:rsidRPr="009923E9">
        <w:t>where the size of the neighbourhood was ±</w:t>
      </w:r>
      <w:r w:rsidR="0070440B" w:rsidRPr="009923E9">
        <w:t>50</w:t>
      </w:r>
      <w:r w:rsidR="00E51A83" w:rsidRPr="009923E9">
        <w:t xml:space="preserve"> (see Appendix 8). </w:t>
      </w:r>
      <w:r w:rsidR="0070440B" w:rsidRPr="009923E9">
        <w:t>Therefor</w:t>
      </w:r>
      <w:r w:rsidR="00E929E4" w:rsidRPr="00B17ABA">
        <w:t>e</w:t>
      </w:r>
      <w:r w:rsidR="0070440B" w:rsidRPr="009923E9">
        <w:t xml:space="preserve"> the hypertension SDDP model defined the neighbourhood ±50 from the current solution</w:t>
      </w:r>
      <w:r w:rsidR="0070440B" w:rsidRPr="00B17ABA">
        <w:t>.</w:t>
      </w:r>
    </w:p>
    <w:p w:rsidR="004D14B7" w:rsidRPr="00B17ABA" w:rsidRDefault="00F87437" w:rsidP="00F87437">
      <w:pPr>
        <w:jc w:val="both"/>
      </w:pPr>
      <w:r w:rsidRPr="00B17ABA">
        <w:t xml:space="preserve">In order to avoid premature convergence, a random jump to another area was allowed after 30% of the neighbourhood was searched. This happened </w:t>
      </w:r>
      <w:r w:rsidR="005A0E05" w:rsidRPr="00B17ABA">
        <w:t xml:space="preserve">approximately </w:t>
      </w:r>
      <w:r w:rsidRPr="00B17ABA">
        <w:t xml:space="preserve">every 30 iterations. The whole search space can be divided into four sub-spaces having 1,032 policies depending on the initial drug. The range of allowing the random jump was set to </w:t>
      </w:r>
      <w:r w:rsidRPr="00B17ABA">
        <w:rPr>
          <w:rFonts w:ascii="Cambria Math" w:hAnsi="Cambria Math"/>
        </w:rPr>
        <w:t>±</w:t>
      </w:r>
      <w:r w:rsidRPr="00B17ABA">
        <w:t xml:space="preserve">1000 so that the areas having a different initial drug were searched. </w:t>
      </w:r>
      <w:r w:rsidR="00AA34D1" w:rsidRPr="00B17ABA">
        <w:rPr>
          <w:rFonts w:cstheme="majorBidi"/>
        </w:rPr>
        <w:t xml:space="preserve">The process re-started from the new solution and continued to iterate in this way until </w:t>
      </w:r>
      <w:r w:rsidR="004D14B7" w:rsidRPr="00B17ABA">
        <w:rPr>
          <w:rFonts w:cstheme="majorBidi"/>
        </w:rPr>
        <w:t xml:space="preserve">the </w:t>
      </w:r>
      <w:r w:rsidR="004D14B7" w:rsidRPr="00B17ABA">
        <w:t xml:space="preserve">following stopping criteria were met: </w:t>
      </w:r>
    </w:p>
    <w:p w:rsidR="004D14B7" w:rsidRPr="00B17ABA" w:rsidRDefault="004D14B7" w:rsidP="00B11245">
      <w:pPr>
        <w:pStyle w:val="ListParagraph"/>
        <w:numPr>
          <w:ilvl w:val="0"/>
          <w:numId w:val="10"/>
        </w:numPr>
        <w:spacing w:line="480" w:lineRule="auto"/>
        <w:ind w:left="1134"/>
        <w:jc w:val="left"/>
      </w:pPr>
      <w:r w:rsidRPr="00B17ABA">
        <w:t>Temperature at which to stop is 1e-8.</w:t>
      </w:r>
    </w:p>
    <w:p w:rsidR="004D14B7" w:rsidRPr="00B17ABA" w:rsidRDefault="004D14B7" w:rsidP="00B11245">
      <w:pPr>
        <w:pStyle w:val="ListParagraph"/>
        <w:numPr>
          <w:ilvl w:val="0"/>
          <w:numId w:val="10"/>
        </w:numPr>
        <w:spacing w:line="480" w:lineRule="auto"/>
        <w:ind w:left="1134"/>
        <w:jc w:val="left"/>
      </w:pPr>
      <w:r w:rsidRPr="00B17ABA">
        <w:t>Maximum number of consecutive rejections is 1</w:t>
      </w:r>
      <w:r w:rsidR="00425BFE" w:rsidRPr="00B17ABA">
        <w:t>,</w:t>
      </w:r>
      <w:r w:rsidRPr="00B17ABA">
        <w:t>000.</w:t>
      </w:r>
    </w:p>
    <w:p w:rsidR="00AA34D1" w:rsidRPr="00B17ABA" w:rsidRDefault="00AA34D1">
      <w:pPr>
        <w:jc w:val="both"/>
        <w:rPr>
          <w:rFonts w:cstheme="majorBidi"/>
        </w:rPr>
      </w:pPr>
      <w:r w:rsidRPr="00B17ABA">
        <w:t xml:space="preserve">If the incremental reward between the new candidate solution and the current solution was greater than </w:t>
      </w:r>
      <w:r w:rsidR="00305146" w:rsidRPr="00B17ABA">
        <w:rPr>
          <w:rFonts w:cstheme="majorBidi"/>
        </w:rPr>
        <w:t>£</w:t>
      </w:r>
      <w:r w:rsidRPr="00B17ABA">
        <w:t>1e-6</w:t>
      </w:r>
      <w:r w:rsidR="00305146" w:rsidRPr="00B17ABA">
        <w:t xml:space="preserve"> of </w:t>
      </w:r>
      <w:r w:rsidR="00D849DF" w:rsidRPr="00B17ABA">
        <w:t>total net benefit</w:t>
      </w:r>
      <w:r w:rsidRPr="00B17ABA">
        <w:t xml:space="preserve">, the current solution was replaced with the new solution. </w:t>
      </w:r>
      <w:r w:rsidR="00072A66" w:rsidRPr="00B17ABA">
        <w:t>SA</w:t>
      </w:r>
      <w:r w:rsidRPr="00B17ABA">
        <w:t xml:space="preserve"> also allowed moving to worse solutions with a probability obtained from the Equation </w:t>
      </w:r>
      <w:r w:rsidR="004D14B7" w:rsidRPr="00B17ABA">
        <w:t>3.</w:t>
      </w:r>
      <w:r w:rsidR="004B6A85" w:rsidRPr="00B17ABA">
        <w:t>3</w:t>
      </w:r>
      <w:r w:rsidRPr="00B17ABA">
        <w:t xml:space="preserve">. </w:t>
      </w:r>
      <w:r w:rsidRPr="00B17ABA">
        <w:rPr>
          <w:rFonts w:cstheme="majorBidi"/>
        </w:rPr>
        <w:t>That is, if a random number was greater than the probability to accept the worse solutions, the current solution was replace</w:t>
      </w:r>
      <w:r w:rsidR="00293C12" w:rsidRPr="00B17ABA">
        <w:rPr>
          <w:rFonts w:cstheme="majorBidi"/>
        </w:rPr>
        <w:t>d</w:t>
      </w:r>
      <w:r w:rsidRPr="00B17ABA">
        <w:rPr>
          <w:rFonts w:cstheme="majorBidi"/>
        </w:rPr>
        <w:t xml:space="preserve"> with the new solution despite the current solution </w:t>
      </w:r>
      <w:r w:rsidR="00293C12" w:rsidRPr="00B17ABA">
        <w:rPr>
          <w:rFonts w:cstheme="majorBidi"/>
        </w:rPr>
        <w:t>being</w:t>
      </w:r>
      <w:r w:rsidRPr="00B17ABA">
        <w:rPr>
          <w:rFonts w:cstheme="majorBidi"/>
        </w:rPr>
        <w:t xml:space="preserve"> better than the new solution</w:t>
      </w:r>
      <w:r w:rsidR="00293C12" w:rsidRPr="00B17ABA">
        <w:rPr>
          <w:rFonts w:cstheme="majorBidi"/>
        </w:rPr>
        <w:t>:</w:t>
      </w:r>
      <w:r w:rsidRPr="00B17ABA">
        <w:rPr>
          <w:rFonts w:cstheme="majorBidi"/>
        </w:rPr>
        <w:t xml:space="preserve"> </w:t>
      </w:r>
      <w:r w:rsidR="00293C12" w:rsidRPr="00B17ABA">
        <w:rPr>
          <w:rFonts w:cstheme="majorBidi"/>
        </w:rPr>
        <w:t>t</w:t>
      </w:r>
      <w:r w:rsidRPr="00B17ABA">
        <w:rPr>
          <w:rFonts w:cstheme="majorBidi"/>
        </w:rPr>
        <w:t xml:space="preserve">his is one of the key mechanisms of </w:t>
      </w:r>
      <w:r w:rsidR="00072A66" w:rsidRPr="00B17ABA">
        <w:rPr>
          <w:rFonts w:cstheme="majorBidi"/>
        </w:rPr>
        <w:t>SA</w:t>
      </w:r>
      <w:r w:rsidRPr="00B17ABA">
        <w:rPr>
          <w:rFonts w:cstheme="majorBidi"/>
        </w:rPr>
        <w:t xml:space="preserve"> to avoid getting trapped </w:t>
      </w:r>
      <w:r w:rsidR="00293C12" w:rsidRPr="00B17ABA">
        <w:rPr>
          <w:rFonts w:cstheme="majorBidi"/>
        </w:rPr>
        <w:t xml:space="preserve">in a </w:t>
      </w:r>
      <w:r w:rsidRPr="00B17ABA">
        <w:rPr>
          <w:rFonts w:cstheme="majorBidi"/>
        </w:rPr>
        <w:t>local optimum.</w:t>
      </w:r>
    </w:p>
    <w:p w:rsidR="00AA34D1" w:rsidRPr="00B17ABA" w:rsidRDefault="00AA34D1" w:rsidP="00842BC8">
      <w:pPr>
        <w:jc w:val="both"/>
        <w:rPr>
          <w:rFonts w:cstheme="majorBidi"/>
        </w:rPr>
      </w:pPr>
      <w:r w:rsidRPr="00B17ABA">
        <w:lastRenderedPageBreak/>
        <w:t xml:space="preserve">The temperature parameter </w:t>
      </w:r>
      <w:r w:rsidRPr="009923E9">
        <w:rPr>
          <w:rFonts w:ascii="Courier New" w:hAnsi="Courier New" w:cs="Courier New"/>
          <w:sz w:val="20"/>
          <w:szCs w:val="20"/>
        </w:rPr>
        <w:t>T</w:t>
      </w:r>
      <w:r w:rsidRPr="00B17ABA">
        <w:t xml:space="preserve"> was </w:t>
      </w:r>
      <w:r w:rsidRPr="00B17ABA">
        <w:rPr>
          <w:rFonts w:cstheme="majorBidi"/>
        </w:rPr>
        <w:t xml:space="preserve">controlled by </w:t>
      </w:r>
      <w:r w:rsidR="005A0E05" w:rsidRPr="00B17ABA">
        <w:rPr>
          <w:rFonts w:cstheme="majorBidi"/>
        </w:rPr>
        <w:t xml:space="preserve">the </w:t>
      </w:r>
      <w:r w:rsidRPr="00B17ABA">
        <w:rPr>
          <w:rFonts w:cstheme="majorBidi"/>
        </w:rPr>
        <w:t xml:space="preserve">initial temperature and cooling </w:t>
      </w:r>
      <w:r w:rsidR="00425BFE" w:rsidRPr="00B17ABA">
        <w:rPr>
          <w:rFonts w:cstheme="majorBidi"/>
        </w:rPr>
        <w:t>rate</w:t>
      </w:r>
      <w:r w:rsidRPr="00B17ABA">
        <w:rPr>
          <w:rFonts w:cstheme="majorBidi"/>
        </w:rPr>
        <w:t xml:space="preserve">. </w:t>
      </w:r>
      <w:r w:rsidRPr="00B17ABA">
        <w:rPr>
          <w:rFonts w:cstheme="majorBidi"/>
          <w:lang w:eastAsia="ko-KR"/>
        </w:rPr>
        <w:t xml:space="preserve">It is generally accepted that the initial temperature should be high enough to allow </w:t>
      </w:r>
      <w:r w:rsidR="00293C12" w:rsidRPr="00B17ABA">
        <w:rPr>
          <w:rFonts w:cstheme="majorBidi"/>
          <w:lang w:eastAsia="ko-KR"/>
        </w:rPr>
        <w:t xml:space="preserve">a </w:t>
      </w:r>
      <w:r w:rsidRPr="00B17ABA">
        <w:rPr>
          <w:rFonts w:cstheme="majorBidi"/>
          <w:lang w:eastAsia="ko-KR"/>
        </w:rPr>
        <w:t xml:space="preserve">gradual annealing procedure and to avoid getting trapped </w:t>
      </w:r>
      <w:r w:rsidR="00842BC8" w:rsidRPr="00B17ABA">
        <w:rPr>
          <w:rFonts w:cstheme="majorBidi"/>
          <w:lang w:eastAsia="ko-KR"/>
        </w:rPr>
        <w:t>into</w:t>
      </w:r>
      <w:r w:rsidRPr="00B17ABA">
        <w:rPr>
          <w:rFonts w:cstheme="majorBidi"/>
          <w:lang w:eastAsia="ko-KR"/>
        </w:rPr>
        <w:t xml:space="preserve"> the local optimum</w:t>
      </w:r>
      <w:r w:rsidRPr="00B17ABA">
        <w:rPr>
          <w:rFonts w:cstheme="majorBidi"/>
        </w:rPr>
        <w:t>. In th</w:t>
      </w:r>
      <w:r w:rsidR="004D14B7" w:rsidRPr="00B17ABA">
        <w:rPr>
          <w:rFonts w:cstheme="majorBidi"/>
        </w:rPr>
        <w:t>e hypertension SDDP</w:t>
      </w:r>
      <w:r w:rsidRPr="00B17ABA">
        <w:rPr>
          <w:rFonts w:cstheme="majorBidi"/>
        </w:rPr>
        <w:t xml:space="preserve"> model, the initial temperature</w:t>
      </w:r>
      <w:r w:rsidR="00570F79" w:rsidRPr="00B17ABA">
        <w:rPr>
          <w:rFonts w:cstheme="majorBidi"/>
        </w:rPr>
        <w:t xml:space="preserve">, </w:t>
      </w:r>
      <w:r w:rsidR="00570F79" w:rsidRPr="00B17ABA">
        <w:rPr>
          <w:rFonts w:ascii="Courier New" w:hAnsi="Courier New" w:cs="Courier New"/>
          <w:sz w:val="20"/>
          <w:szCs w:val="20"/>
        </w:rPr>
        <w:t>InitTemp</w:t>
      </w:r>
      <w:r w:rsidR="00570F79" w:rsidRPr="009923E9">
        <w:t>,</w:t>
      </w:r>
      <w:r w:rsidRPr="00B17ABA">
        <w:t xml:space="preserve"> </w:t>
      </w:r>
      <w:r w:rsidRPr="00B17ABA">
        <w:rPr>
          <w:rFonts w:cstheme="majorBidi"/>
        </w:rPr>
        <w:t>was set to 1.</w:t>
      </w:r>
    </w:p>
    <w:p w:rsidR="00006F9D" w:rsidRPr="00B17ABA" w:rsidRDefault="00AA34D1" w:rsidP="00685F9D">
      <w:pPr>
        <w:jc w:val="both"/>
        <w:rPr>
          <w:rFonts w:cstheme="majorBidi"/>
        </w:rPr>
      </w:pPr>
      <w:r w:rsidRPr="00B17ABA">
        <w:rPr>
          <w:rFonts w:cstheme="majorBidi"/>
        </w:rPr>
        <w:t xml:space="preserve">The initial temperature slowly and gradually decreased during the search process by a temperature reduction function </w:t>
      </w:r>
      <w:r w:rsidRPr="009923E9">
        <w:rPr>
          <w:rFonts w:ascii="Courier New" w:hAnsi="Courier New" w:cs="Courier New"/>
          <w:iCs/>
          <w:sz w:val="20"/>
          <w:szCs w:val="20"/>
        </w:rPr>
        <w:t>Q(β</w:t>
      </w:r>
      <w:r w:rsidR="00570F79" w:rsidRPr="009923E9">
        <w:rPr>
          <w:rFonts w:ascii="Courier New" w:hAnsi="Courier New" w:cs="Courier New"/>
          <w:iCs/>
          <w:sz w:val="20"/>
          <w:szCs w:val="20"/>
        </w:rPr>
        <w:t>,T</w:t>
      </w:r>
      <w:r w:rsidR="00570F79" w:rsidRPr="009923E9">
        <w:rPr>
          <w:rFonts w:ascii="Courier New" w:hAnsi="Courier New" w:cs="Courier New"/>
          <w:iCs/>
          <w:sz w:val="20"/>
          <w:szCs w:val="20"/>
          <w:vertAlign w:val="subscript"/>
        </w:rPr>
        <w:t>c-1</w:t>
      </w:r>
      <w:r w:rsidRPr="009923E9">
        <w:rPr>
          <w:rFonts w:ascii="Courier New" w:hAnsi="Courier New" w:cs="Courier New"/>
          <w:iCs/>
          <w:sz w:val="20"/>
          <w:szCs w:val="20"/>
        </w:rPr>
        <w:t>)</w:t>
      </w:r>
      <w:r w:rsidRPr="00B17ABA">
        <w:t>.</w:t>
      </w:r>
      <w:r w:rsidRPr="009923E9">
        <w:rPr>
          <w:rFonts w:ascii="Courier New" w:hAnsi="Courier New" w:cs="Courier New"/>
        </w:rPr>
        <w:t xml:space="preserve"> </w:t>
      </w:r>
      <w:r w:rsidR="00D849DF" w:rsidRPr="00B17ABA">
        <w:t xml:space="preserve">The cooling rate </w:t>
      </w:r>
      <w:r w:rsidR="00D849DF" w:rsidRPr="009923E9">
        <w:rPr>
          <w:rFonts w:ascii="Courier New" w:hAnsi="Courier New" w:cs="Courier New"/>
          <w:iCs/>
          <w:sz w:val="20"/>
          <w:szCs w:val="20"/>
        </w:rPr>
        <w:t>β</w:t>
      </w:r>
      <w:r w:rsidR="00425BFE" w:rsidRPr="00B17ABA">
        <w:t xml:space="preserve"> </w:t>
      </w:r>
      <w:r w:rsidR="00D849DF" w:rsidRPr="00B17ABA">
        <w:t xml:space="preserve">was assumed to be constant (i.e., the temperature </w:t>
      </w:r>
      <w:r w:rsidR="00D849DF" w:rsidRPr="009923E9">
        <w:rPr>
          <w:rFonts w:ascii="Courier New" w:hAnsi="Courier New" w:cs="Courier New"/>
          <w:iCs/>
          <w:sz w:val="20"/>
          <w:szCs w:val="20"/>
        </w:rPr>
        <w:t>T</w:t>
      </w:r>
      <w:r w:rsidR="00D849DF" w:rsidRPr="009923E9">
        <w:rPr>
          <w:rFonts w:ascii="Courier New" w:hAnsi="Courier New" w:cs="Courier New"/>
          <w:iCs/>
          <w:sz w:val="20"/>
          <w:szCs w:val="20"/>
          <w:vertAlign w:val="subscript"/>
        </w:rPr>
        <w:t>c-1</w:t>
      </w:r>
      <w:r w:rsidR="00D849DF" w:rsidRPr="009923E9">
        <w:rPr>
          <w:rFonts w:ascii="Courier New" w:hAnsi="Courier New" w:cs="Courier New"/>
          <w:iCs/>
        </w:rPr>
        <w:t xml:space="preserve"> </w:t>
      </w:r>
      <w:r w:rsidR="00D849DF" w:rsidRPr="00B17ABA">
        <w:t xml:space="preserve">was decreased linearly by </w:t>
      </w:r>
      <w:r w:rsidR="00D849DF" w:rsidRPr="009923E9">
        <w:rPr>
          <w:rFonts w:ascii="Courier New" w:hAnsi="Courier New" w:cs="Courier New"/>
          <w:iCs/>
          <w:sz w:val="20"/>
          <w:szCs w:val="20"/>
        </w:rPr>
        <w:t>β</w:t>
      </w:r>
      <w:r w:rsidR="00D849DF" w:rsidRPr="00B17ABA">
        <w:rPr>
          <w:rFonts w:cstheme="majorBidi"/>
          <w:i/>
          <w:iCs/>
        </w:rPr>
        <w:t>)</w:t>
      </w:r>
      <w:r w:rsidR="00D849DF" w:rsidRPr="00B17ABA">
        <w:t xml:space="preserve"> during the search like many other studies</w:t>
      </w:r>
      <w:r w:rsidR="00D849DF" w:rsidRPr="00B17ABA">
        <w:fldChar w:fldCharType="begin">
          <w:fldData xml:space="preserve">PEVuZE5vdGU+PENpdGU+PEF1dGhvcj5LdWlrPC9BdXRob3I+PFllYXI+MTk5MDwvWWVhcj48UmVj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=
</w:fldData>
        </w:fldChar>
      </w:r>
      <w:r w:rsidR="00EE2B4F" w:rsidRPr="00B17ABA">
        <w:instrText xml:space="preserve"> ADDIN EN.CITE </w:instrText>
      </w:r>
      <w:r w:rsidR="00EE2B4F" w:rsidRPr="00B17ABA">
        <w:fldChar w:fldCharType="begin">
          <w:fldData xml:space="preserve">PEVuZE5vdGU+PENpdGU+PEF1dGhvcj5LdWlrPC9BdXRob3I+PFllYXI+MTk5MDwvWWVhcj48UmVj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=
</w:fldData>
        </w:fldChar>
      </w:r>
      <w:r w:rsidR="00EE2B4F" w:rsidRPr="00B17ABA">
        <w:instrText xml:space="preserve"> ADDIN EN.CITE.DATA </w:instrText>
      </w:r>
      <w:r w:rsidR="00EE2B4F" w:rsidRPr="00B17ABA">
        <w:fldChar w:fldCharType="end"/>
      </w:r>
      <w:r w:rsidR="00D849DF" w:rsidRPr="00B17ABA">
        <w:fldChar w:fldCharType="separate"/>
      </w:r>
      <w:r w:rsidR="00EE2B4F" w:rsidRPr="00B17ABA">
        <w:rPr>
          <w:noProof/>
          <w:vertAlign w:val="superscript"/>
        </w:rPr>
        <w:t>[60, 102, 209, 363]</w:t>
      </w:r>
      <w:r w:rsidR="00D849DF" w:rsidRPr="00B17ABA">
        <w:fldChar w:fldCharType="end"/>
      </w:r>
      <w:r w:rsidR="00D849DF" w:rsidRPr="00B17ABA">
        <w:t xml:space="preserve">. </w:t>
      </w:r>
      <w:r w:rsidRPr="00B17ABA">
        <w:rPr>
          <w:rFonts w:cstheme="majorBidi"/>
        </w:rPr>
        <w:t xml:space="preserve">A careful annealing through a series of temperature levels is desirable to reach </w:t>
      </w:r>
      <w:r w:rsidR="00293C12" w:rsidRPr="00B17ABA">
        <w:rPr>
          <w:rFonts w:cstheme="majorBidi"/>
        </w:rPr>
        <w:t>a</w:t>
      </w:r>
      <w:r w:rsidRPr="00B17ABA">
        <w:rPr>
          <w:rFonts w:cstheme="majorBidi"/>
        </w:rPr>
        <w:t xml:space="preserve"> stationary distribution before temperature reduction. T</w:t>
      </w:r>
      <w:r w:rsidR="00006F9D" w:rsidRPr="00B17ABA">
        <w:t xml:space="preserve">his model tested different combinations of </w:t>
      </w:r>
      <w:r w:rsidRPr="00B17ABA">
        <w:t>cooling rates (</w:t>
      </w:r>
      <w:r w:rsidR="00570F79" w:rsidRPr="00B17ABA">
        <w:rPr>
          <w:rFonts w:ascii="Courier New" w:hAnsi="Courier New" w:cs="Courier New"/>
          <w:iCs/>
          <w:sz w:val="20"/>
          <w:szCs w:val="20"/>
        </w:rPr>
        <w:t>β</w:t>
      </w:r>
      <w:r w:rsidR="00D849DF" w:rsidRPr="00B17ABA">
        <w:rPr>
          <w:i/>
          <w:iCs/>
        </w:rPr>
        <w:t xml:space="preserve"> </w:t>
      </w:r>
      <w:r w:rsidRPr="00B17ABA">
        <w:t>=</w:t>
      </w:r>
      <w:r w:rsidR="00D849DF" w:rsidRPr="00B17ABA">
        <w:t xml:space="preserve"> </w:t>
      </w:r>
      <w:r w:rsidRPr="00B17ABA">
        <w:t xml:space="preserve">0.5, 0.7 and 0.9) and </w:t>
      </w:r>
      <w:r w:rsidR="00006F9D" w:rsidRPr="00B17ABA">
        <w:t xml:space="preserve">the maximum number of </w:t>
      </w:r>
      <w:r w:rsidR="005A0E05" w:rsidRPr="00B17ABA">
        <w:t>attempts</w:t>
      </w:r>
      <w:r w:rsidR="00006F9D" w:rsidRPr="00B17ABA">
        <w:t xml:space="preserve"> within one temperature (</w:t>
      </w:r>
      <w:r w:rsidR="00006F9D" w:rsidRPr="009923E9">
        <w:rPr>
          <w:rFonts w:ascii="Courier New" w:hAnsi="Courier New" w:cs="Courier New"/>
          <w:sz w:val="20"/>
          <w:szCs w:val="20"/>
        </w:rPr>
        <w:t>MaxTries</w:t>
      </w:r>
      <w:r w:rsidR="00006F9D" w:rsidRPr="00B17ABA">
        <w:t xml:space="preserve"> = </w:t>
      </w:r>
      <w:r w:rsidR="00D849DF" w:rsidRPr="00B17ABA">
        <w:t>10, 30</w:t>
      </w:r>
      <w:r w:rsidR="00B95C8C" w:rsidRPr="00B17ABA">
        <w:t xml:space="preserve"> and</w:t>
      </w:r>
      <w:r w:rsidR="00D849DF" w:rsidRPr="00B17ABA">
        <w:t xml:space="preserve"> 50</w:t>
      </w:r>
      <w:r w:rsidR="00006F9D" w:rsidRPr="00B17ABA">
        <w:t xml:space="preserve">). </w:t>
      </w:r>
      <w:r w:rsidR="00D849DF" w:rsidRPr="00B17ABA">
        <w:rPr>
          <w:rFonts w:cstheme="majorBidi"/>
        </w:rPr>
        <w:t xml:space="preserve">As the initial temperature decreased, the probability of accepting worse solutions also decreased. </w:t>
      </w:r>
    </w:p>
    <w:p w:rsidR="00006F9D" w:rsidRPr="00B17ABA" w:rsidRDefault="00006F9D" w:rsidP="00D849DF">
      <w:pPr>
        <w:jc w:val="both"/>
      </w:pPr>
      <w:r w:rsidRPr="00B17ABA">
        <w:t xml:space="preserve">During the search process, the evaluation function ‘EvModel’ </w:t>
      </w:r>
      <w:r w:rsidR="00D849DF" w:rsidRPr="00B17ABA">
        <w:t xml:space="preserve">described </w:t>
      </w:r>
      <w:r w:rsidRPr="00B17ABA">
        <w:t xml:space="preserve">a trajectory of the total net benefit of the optimal solution identified in each temperature. The total net benefit of the optimal solution was estimated based on the mean of 100 replications of the </w:t>
      </w:r>
      <w:r w:rsidR="00AA34D1" w:rsidRPr="00B17ABA">
        <w:t>underlying evaluation model</w:t>
      </w:r>
      <w:r w:rsidRPr="00B17ABA">
        <w:t xml:space="preserve">. Parallel computation was implemented to allow multiple replications to be tested at the same time. When the searching </w:t>
      </w:r>
      <w:r w:rsidR="00AA34D1" w:rsidRPr="00B17ABA">
        <w:t>stopped</w:t>
      </w:r>
      <w:r w:rsidRPr="00B17ABA">
        <w:t xml:space="preserve">, the </w:t>
      </w:r>
      <w:r w:rsidR="00072A66" w:rsidRPr="00B17ABA">
        <w:t>SA</w:t>
      </w:r>
      <w:r w:rsidRPr="00B17ABA">
        <w:t xml:space="preserve"> algorithm provided </w:t>
      </w:r>
      <w:r w:rsidR="00D849DF" w:rsidRPr="00B17ABA">
        <w:t xml:space="preserve">a solution </w:t>
      </w:r>
      <w:r w:rsidR="00AA34D1" w:rsidRPr="00B17ABA">
        <w:t xml:space="preserve">with </w:t>
      </w:r>
      <w:r w:rsidRPr="00B17ABA">
        <w:t>its associated expected total net benefit.</w:t>
      </w:r>
      <w:r w:rsidR="00AA34D1" w:rsidRPr="00B17ABA">
        <w:t xml:space="preserve"> </w:t>
      </w:r>
    </w:p>
    <w:p w:rsidR="00372183" w:rsidRPr="00B17ABA" w:rsidRDefault="00AA34D1" w:rsidP="001A2558">
      <w:pPr>
        <w:jc w:val="both"/>
        <w:rPr>
          <w:rFonts w:ascii="Calibri" w:hAnsi="Calibri" w:cs="Calibri"/>
        </w:rPr>
      </w:pPr>
      <w:r w:rsidRPr="00B17ABA">
        <w:t xml:space="preserve">The </w:t>
      </w:r>
      <w:r w:rsidR="00072A66" w:rsidRPr="00B17ABA">
        <w:t>SA</w:t>
      </w:r>
      <w:r w:rsidRPr="00B17ABA">
        <w:t xml:space="preserve"> algorithm written in Matlab by </w:t>
      </w:r>
      <w:r w:rsidR="008672AB" w:rsidRPr="00B17ABA">
        <w:t>Vandekerckhove</w:t>
      </w:r>
      <w:r w:rsidR="002654EB" w:rsidRPr="00B17ABA">
        <w:fldChar w:fldCharType="begin"/>
      </w:r>
      <w:r w:rsidR="00EE2B4F" w:rsidRPr="00B17ABA">
        <w:instrText xml:space="preserve"> ADDIN EN.CITE &lt;EndNote&gt;&lt;Cite&gt;&lt;Author&gt;Vandekerckhove&lt;/Author&gt;&lt;Year&gt;2006&lt;/Year&gt;&lt;RecNum&gt;644&lt;/RecNum&gt;&lt;DisplayText&gt;&lt;style face="superscript"&gt;[364]&lt;/style&gt;&lt;/DisplayText&gt;&lt;record&gt;&lt;rec-number&gt;644&lt;/rec-number&gt;&lt;foreign-keys&gt;&lt;key app="EN" db-id="z2a0dvwpazf220et2vh50z295rxpzfevwft2"&gt;644&lt;/key&gt;&lt;/foreign-keys&gt;&lt;ref-type name="Online Database"&gt;45&lt;/ref-type&gt;&lt;contributors&gt;&lt;authors&gt;&lt;author&gt;Vandekerckhove, J&lt;/author&gt;&lt;/authors&gt;&lt;/contributors&gt;&lt;titles&gt;&lt;title&gt;General simulated annealing algorithm&lt;/title&gt;&lt;/titles&gt;&lt;edition&gt;28 Mar 2006&lt;/edition&gt;&lt;dates&gt;&lt;year&gt;2006&lt;/year&gt;&lt;pub-dates&gt;&lt;date&gt;Jan 2014.&lt;/date&gt;&lt;/pub-dates&gt;&lt;/dates&gt;&lt;urls&gt;&lt;related-urls&gt;&lt;url&gt;http://uk.mathworks.com/matlabcentral/fileexchange/authors/23107&lt;/url&gt;&lt;/related-urls&gt;&lt;/urls&gt;&lt;/record&gt;&lt;/Cite&gt;&lt;/EndNote&gt;</w:instrText>
      </w:r>
      <w:r w:rsidR="002654EB" w:rsidRPr="00B17ABA">
        <w:fldChar w:fldCharType="separate"/>
      </w:r>
      <w:r w:rsidR="00EE2B4F" w:rsidRPr="00B17ABA">
        <w:rPr>
          <w:noProof/>
          <w:vertAlign w:val="superscript"/>
        </w:rPr>
        <w:t>[364]</w:t>
      </w:r>
      <w:r w:rsidR="002654EB" w:rsidRPr="00B17ABA">
        <w:fldChar w:fldCharType="end"/>
      </w:r>
      <w:r w:rsidRPr="00B17ABA">
        <w:t xml:space="preserve"> was modified for the hypertension SDDP model. </w:t>
      </w:r>
      <w:r w:rsidR="00293C12" w:rsidRPr="00B17ABA">
        <w:t>M</w:t>
      </w:r>
      <w:r w:rsidRPr="00B17ABA">
        <w:t xml:space="preserve">odifications were made for the neighbourhood structure and parallel computation. Key parameters for </w:t>
      </w:r>
      <w:r w:rsidR="00072A66" w:rsidRPr="00B17ABA">
        <w:t>SA</w:t>
      </w:r>
      <w:r w:rsidRPr="00B17ABA">
        <w:t xml:space="preserve"> were also altered so that they </w:t>
      </w:r>
      <w:r w:rsidR="004D14B7" w:rsidRPr="00B17ABA">
        <w:t>were</w:t>
      </w:r>
      <w:r w:rsidRPr="00B17ABA">
        <w:t xml:space="preserve"> appropriated to the context of the hypertension SDDP.  </w:t>
      </w:r>
      <w:r w:rsidR="00D849DF" w:rsidRPr="00B17ABA">
        <w:fldChar w:fldCharType="begin"/>
      </w:r>
      <w:r w:rsidR="00D849DF" w:rsidRPr="00B17ABA">
        <w:instrText xml:space="preserve"> REF _Ref423778963 \h </w:instrText>
      </w:r>
      <w:r w:rsidR="00B17ABA">
        <w:instrText xml:space="preserve"> \* MERGEFORMAT </w:instrText>
      </w:r>
      <w:r w:rsidR="00D849DF" w:rsidRPr="00B17ABA">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6</w:t>
      </w:r>
      <w:r w:rsidR="00D849DF" w:rsidRPr="00B17ABA">
        <w:fldChar w:fldCharType="end"/>
      </w:r>
      <w:r w:rsidRPr="00B17ABA">
        <w:t xml:space="preserve"> </w:t>
      </w:r>
      <w:r w:rsidR="005A0E05" w:rsidRPr="00B17ABA">
        <w:t>illustrates</w:t>
      </w:r>
      <w:r w:rsidRPr="00B17ABA">
        <w:t xml:space="preserve"> the </w:t>
      </w:r>
      <w:r w:rsidR="00606F70" w:rsidRPr="00B17ABA">
        <w:t>pseudo-code</w:t>
      </w:r>
      <w:r w:rsidRPr="00B17ABA">
        <w:t xml:space="preserve"> for the </w:t>
      </w:r>
      <w:r w:rsidR="00072A66" w:rsidRPr="00B17ABA">
        <w:t>SA</w:t>
      </w:r>
      <w:r w:rsidRPr="00B17ABA">
        <w:t xml:space="preserve"> </w:t>
      </w:r>
      <w:r w:rsidR="00425BFE" w:rsidRPr="00B17ABA">
        <w:t>algorithm</w:t>
      </w:r>
      <w:r w:rsidR="00372183" w:rsidRPr="00B17ABA">
        <w:t xml:space="preserve"> used in this study.</w:t>
      </w:r>
    </w:p>
    <w:p w:rsidR="00372183" w:rsidRPr="00B17ABA" w:rsidRDefault="00372183" w:rsidP="001A2558">
      <w:pPr>
        <w:jc w:val="both"/>
        <w:rPr>
          <w:rFonts w:ascii="Calibri" w:hAnsi="Calibri" w:cs="Calibri"/>
        </w:rPr>
        <w:sectPr w:rsidR="00372183" w:rsidRPr="00B17ABA" w:rsidSect="00013330">
          <w:pgSz w:w="11906" w:h="16838"/>
          <w:pgMar w:top="1701" w:right="1418" w:bottom="1701" w:left="2268" w:header="708" w:footer="708" w:gutter="0"/>
          <w:cols w:space="708"/>
          <w:docGrid w:linePitch="360"/>
        </w:sectPr>
      </w:pPr>
    </w:p>
    <w:tbl>
      <w:tblPr>
        <w:tblStyle w:val="TableGrid"/>
        <w:tblW w:w="0" w:type="auto"/>
        <w:tblLook w:val="04A0" w:firstRow="1" w:lastRow="0" w:firstColumn="1" w:lastColumn="0" w:noHBand="0" w:noVBand="1"/>
      </w:tblPr>
      <w:tblGrid>
        <w:gridCol w:w="8436"/>
      </w:tblGrid>
      <w:tr w:rsidR="00006F9D" w:rsidRPr="00B17ABA" w:rsidTr="00005D63">
        <w:tc>
          <w:tcPr>
            <w:tcW w:w="9242" w:type="dxa"/>
          </w:tcPr>
          <w:p w:rsidR="00006F9D" w:rsidRPr="009923E9" w:rsidRDefault="00006F9D" w:rsidP="001A2558">
            <w:pPr>
              <w:autoSpaceDE w:val="0"/>
              <w:autoSpaceDN w:val="0"/>
              <w:adjustRightInd w:val="0"/>
              <w:spacing w:line="276" w:lineRule="auto"/>
              <w:ind w:firstLine="0"/>
              <w:rPr>
                <w:rFonts w:ascii="Courier New" w:hAnsi="Courier New" w:cs="Courier New"/>
                <w:color w:val="228B22"/>
                <w:sz w:val="20"/>
                <w:szCs w:val="20"/>
              </w:rPr>
            </w:pPr>
            <w:r w:rsidRPr="009923E9">
              <w:rPr>
                <w:rFonts w:ascii="Courier New" w:hAnsi="Courier New" w:cs="Courier New"/>
                <w:color w:val="228B22"/>
                <w:sz w:val="20"/>
                <w:szCs w:val="20"/>
              </w:rPr>
              <w:lastRenderedPageBreak/>
              <w:t>% Select the parameters for simulated annealing.</w:t>
            </w:r>
          </w:p>
          <w:p w:rsidR="00006F9D" w:rsidRPr="009923E9" w:rsidRDefault="00006F9D" w:rsidP="001A2558">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color w:val="000000"/>
                <w:sz w:val="20"/>
                <w:szCs w:val="20"/>
              </w:rPr>
              <w:t>Def = struct(</w:t>
            </w:r>
          </w:p>
          <w:p w:rsidR="00006F9D" w:rsidRPr="009923E9" w:rsidRDefault="00006F9D" w:rsidP="00463D1E">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color w:val="A020F0"/>
                <w:sz w:val="20"/>
                <w:szCs w:val="20"/>
              </w:rPr>
              <w:t>‘CoolSched’</w:t>
            </w:r>
            <w:r w:rsidRPr="009923E9">
              <w:rPr>
                <w:rFonts w:ascii="Courier New" w:hAnsi="Courier New" w:cs="Courier New"/>
                <w:color w:val="000000"/>
                <w:sz w:val="20"/>
                <w:szCs w:val="20"/>
              </w:rPr>
              <w:t>,</w:t>
            </w:r>
            <w:r w:rsidR="00590CE4" w:rsidRPr="009923E9">
              <w:rPr>
                <w:rFonts w:ascii="Courier New" w:hAnsi="Courier New" w:cs="Courier New"/>
                <w:color w:val="000000"/>
                <w:sz w:val="20"/>
                <w:szCs w:val="20"/>
              </w:rPr>
              <w:t xml:space="preserve"> </w:t>
            </w:r>
            <w:r w:rsidR="00425BFE" w:rsidRPr="00B17ABA">
              <w:rPr>
                <w:rFonts w:ascii="Courier New" w:hAnsi="Courier New" w:cs="Courier New"/>
                <w:color w:val="000000"/>
                <w:sz w:val="20"/>
                <w:szCs w:val="20"/>
              </w:rPr>
              <w:t>@(T)</w:t>
            </w:r>
            <w:r w:rsidR="00372183" w:rsidRPr="00B17ABA">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463D1E" w:rsidRPr="009923E9">
              <w:rPr>
                <w:rFonts w:ascii="Courier New" w:hAnsi="Courier New" w:cs="Courier New"/>
                <w:color w:val="000000"/>
                <w:sz w:val="20"/>
                <w:szCs w:val="20"/>
              </w:rPr>
              <w:t>β</w:t>
            </w:r>
            <w:r w:rsidRPr="009923E9">
              <w:rPr>
                <w:rFonts w:ascii="Courier New" w:hAnsi="Courier New" w:cs="Courier New"/>
                <w:color w:val="000000"/>
                <w:sz w:val="20"/>
                <w:szCs w:val="20"/>
              </w:rPr>
              <w:t>*T),</w:t>
            </w:r>
            <w:r w:rsidRPr="009923E9">
              <w:rPr>
                <w:rFonts w:ascii="Courier New" w:hAnsi="Courier New" w:cs="Courier New"/>
                <w:color w:val="228B22"/>
                <w:sz w:val="20"/>
                <w:szCs w:val="20"/>
              </w:rPr>
              <w:t xml:space="preserve"> % Cooling schedule</w:t>
            </w:r>
            <w:r w:rsidR="00463D1E" w:rsidRPr="009923E9">
              <w:rPr>
                <w:rFonts w:ascii="Courier New" w:hAnsi="Courier New" w:cs="Courier New"/>
                <w:color w:val="228B22"/>
                <w:sz w:val="20"/>
                <w:szCs w:val="20"/>
              </w:rPr>
              <w:t xml:space="preserve"> (</w:t>
            </w:r>
            <w:r w:rsidR="00463D1E" w:rsidRPr="009923E9">
              <w:rPr>
                <w:rFonts w:ascii="Courier New" w:hAnsi="Courier New" w:cs="Courier New"/>
                <w:i/>
                <w:iCs/>
                <w:color w:val="228B22"/>
                <w:sz w:val="20"/>
                <w:szCs w:val="20"/>
              </w:rPr>
              <w:t>β</w:t>
            </w:r>
            <w:r w:rsidR="00463D1E" w:rsidRPr="009923E9">
              <w:rPr>
                <w:rFonts w:ascii="Courier New" w:hAnsi="Courier New" w:cs="Courier New"/>
                <w:color w:val="228B22"/>
                <w:sz w:val="20"/>
                <w:szCs w:val="20"/>
              </w:rPr>
              <w:t>=0.5, 0.7 or 0.9)</w:t>
            </w:r>
            <w:r w:rsidRPr="009923E9">
              <w:rPr>
                <w:rFonts w:ascii="Courier New" w:hAnsi="Courier New" w:cs="Courier New"/>
                <w:color w:val="228B22"/>
                <w:sz w:val="20"/>
                <w:szCs w:val="20"/>
              </w:rPr>
              <w:t>.</w:t>
            </w:r>
          </w:p>
          <w:p w:rsidR="00006F9D" w:rsidRPr="009923E9" w:rsidRDefault="00006F9D" w:rsidP="00E929E4">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color w:val="A020F0"/>
                <w:sz w:val="20"/>
                <w:szCs w:val="20"/>
              </w:rPr>
              <w:t>‘Generator’</w:t>
            </w:r>
            <w:r w:rsidRPr="009923E9">
              <w:rPr>
                <w:rFonts w:ascii="Courier New" w:hAnsi="Courier New" w:cs="Courier New"/>
                <w:color w:val="000000"/>
                <w:sz w:val="20"/>
                <w:szCs w:val="20"/>
              </w:rPr>
              <w:t>,</w:t>
            </w:r>
            <w:r w:rsidR="00590CE4"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x)</w:t>
            </w:r>
            <w:r w:rsidR="00425BFE" w:rsidRPr="00B17ABA">
              <w:rPr>
                <w:rFonts w:ascii="Courier New" w:hAnsi="Courier New" w:cs="Courier New"/>
                <w:color w:val="000000"/>
                <w:sz w:val="20"/>
                <w:szCs w:val="20"/>
              </w:rPr>
              <w:t xml:space="preserve"> </w:t>
            </w:r>
            <w:r w:rsidRPr="009923E9">
              <w:rPr>
                <w:rFonts w:ascii="Courier New" w:hAnsi="Courier New" w:cs="Courier New"/>
                <w:color w:val="000000"/>
                <w:sz w:val="20"/>
                <w:szCs w:val="20"/>
              </w:rPr>
              <w:t>randi([x-50,x+50]),</w:t>
            </w:r>
            <w:r w:rsidR="00590CE4" w:rsidRPr="009923E9">
              <w:rPr>
                <w:rFonts w:ascii="Courier New" w:hAnsi="Courier New" w:cs="Courier New"/>
                <w:color w:val="000000"/>
                <w:sz w:val="20"/>
                <w:szCs w:val="20"/>
              </w:rPr>
              <w:t xml:space="preserve"> </w:t>
            </w:r>
            <w:r w:rsidRPr="009923E9">
              <w:rPr>
                <w:rFonts w:ascii="Courier New" w:hAnsi="Courier New" w:cs="Courier New"/>
                <w:color w:val="228B22"/>
                <w:sz w:val="20"/>
                <w:szCs w:val="20"/>
              </w:rPr>
              <w:t xml:space="preserve">% </w:t>
            </w:r>
            <w:r w:rsidR="00372183" w:rsidRPr="00B17ABA">
              <w:rPr>
                <w:rFonts w:ascii="Courier New" w:hAnsi="Courier New" w:cs="Courier New"/>
                <w:color w:val="228B22"/>
                <w:sz w:val="20"/>
                <w:szCs w:val="20"/>
              </w:rPr>
              <w:t xml:space="preserve">Definition of </w:t>
            </w:r>
            <w:r w:rsidRPr="009923E9">
              <w:rPr>
                <w:rFonts w:ascii="Courier New" w:hAnsi="Courier New" w:cs="Courier New"/>
                <w:color w:val="228B22"/>
                <w:sz w:val="20"/>
                <w:szCs w:val="20"/>
              </w:rPr>
              <w:t xml:space="preserve">the neighbourhood of the </w:t>
            </w:r>
            <w:r w:rsidR="00372183" w:rsidRPr="00B17ABA">
              <w:rPr>
                <w:rFonts w:ascii="Courier New" w:hAnsi="Courier New" w:cs="Courier New"/>
                <w:color w:val="228B22"/>
                <w:sz w:val="20"/>
                <w:szCs w:val="20"/>
              </w:rPr>
              <w:t>current</w:t>
            </w:r>
            <w:r w:rsidRPr="009923E9">
              <w:rPr>
                <w:rFonts w:ascii="Courier New" w:hAnsi="Courier New" w:cs="Courier New"/>
                <w:color w:val="228B22"/>
                <w:sz w:val="20"/>
                <w:szCs w:val="20"/>
              </w:rPr>
              <w:t xml:space="preserve"> solution</w:t>
            </w:r>
            <w:r w:rsidR="00372183" w:rsidRPr="00B17ABA">
              <w:rPr>
                <w:rFonts w:ascii="Courier New" w:hAnsi="Courier New" w:cs="Courier New"/>
                <w:color w:val="228B22"/>
                <w:sz w:val="20"/>
                <w:szCs w:val="20"/>
              </w:rPr>
              <w:t xml:space="preserve"> x.</w:t>
            </w:r>
          </w:p>
          <w:p w:rsidR="00006F9D" w:rsidRPr="009923E9" w:rsidRDefault="00006F9D" w:rsidP="001A2558">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color w:val="A020F0"/>
                <w:sz w:val="20"/>
                <w:szCs w:val="20"/>
              </w:rPr>
              <w:t>‘InitTemp’</w:t>
            </w:r>
            <w:r w:rsidRPr="009923E9">
              <w:rPr>
                <w:rFonts w:ascii="Courier New" w:hAnsi="Courier New" w:cs="Courier New"/>
                <w:color w:val="000000"/>
                <w:sz w:val="20"/>
                <w:szCs w:val="20"/>
              </w:rPr>
              <w:t>,</w:t>
            </w:r>
            <w:r w:rsidR="00590CE4"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1,</w:t>
            </w:r>
            <w:r w:rsidR="00590CE4" w:rsidRPr="009923E9">
              <w:rPr>
                <w:rFonts w:ascii="Courier New" w:hAnsi="Courier New" w:cs="Courier New"/>
                <w:color w:val="000000"/>
                <w:sz w:val="20"/>
                <w:szCs w:val="20"/>
              </w:rPr>
              <w:t xml:space="preserve"> </w:t>
            </w:r>
            <w:r w:rsidRPr="009923E9">
              <w:rPr>
                <w:rFonts w:ascii="Courier New" w:hAnsi="Courier New" w:cs="Courier New"/>
                <w:color w:val="228B22"/>
                <w:sz w:val="20"/>
                <w:szCs w:val="20"/>
              </w:rPr>
              <w:t>% Initial temperature.</w:t>
            </w:r>
          </w:p>
          <w:p w:rsidR="00006F9D" w:rsidRPr="009923E9" w:rsidRDefault="00006F9D" w:rsidP="001A2558">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color w:val="A020F0"/>
                <w:sz w:val="20"/>
                <w:szCs w:val="20"/>
              </w:rPr>
              <w:t>‘MaxConsRej’</w:t>
            </w:r>
            <w:r w:rsidRPr="009923E9">
              <w:rPr>
                <w:rFonts w:ascii="Courier New" w:hAnsi="Courier New" w:cs="Courier New"/>
                <w:color w:val="000000"/>
                <w:sz w:val="20"/>
                <w:szCs w:val="20"/>
              </w:rPr>
              <w:t>,</w:t>
            </w:r>
            <w:r w:rsidR="00590CE4"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 xml:space="preserve">1000, </w:t>
            </w:r>
            <w:r w:rsidRPr="009923E9">
              <w:rPr>
                <w:rFonts w:ascii="Courier New" w:hAnsi="Courier New" w:cs="Courier New"/>
                <w:color w:val="228B22"/>
                <w:sz w:val="20"/>
                <w:szCs w:val="20"/>
              </w:rPr>
              <w:t>% Maximum n</w:t>
            </w:r>
            <w:r w:rsidR="00372183" w:rsidRPr="00B17ABA">
              <w:rPr>
                <w:rFonts w:ascii="Courier New" w:hAnsi="Courier New" w:cs="Courier New"/>
                <w:color w:val="228B22"/>
                <w:sz w:val="20"/>
                <w:szCs w:val="20"/>
              </w:rPr>
              <w:t xml:space="preserve">o. </w:t>
            </w:r>
            <w:r w:rsidRPr="009923E9">
              <w:rPr>
                <w:rFonts w:ascii="Courier New" w:hAnsi="Courier New" w:cs="Courier New"/>
                <w:color w:val="228B22"/>
                <w:sz w:val="20"/>
                <w:szCs w:val="20"/>
              </w:rPr>
              <w:t>of consecutive rejections</w:t>
            </w:r>
            <w:r w:rsidR="00590CE4" w:rsidRPr="009923E9">
              <w:rPr>
                <w:rFonts w:ascii="Courier New" w:hAnsi="Courier New" w:cs="Courier New"/>
                <w:color w:val="228B22"/>
                <w:sz w:val="20"/>
                <w:szCs w:val="20"/>
              </w:rPr>
              <w:t>.</w:t>
            </w:r>
          </w:p>
          <w:p w:rsidR="00006F9D" w:rsidRPr="009923E9" w:rsidRDefault="00006F9D" w:rsidP="001A2558">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color w:val="A020F0"/>
                <w:sz w:val="20"/>
                <w:szCs w:val="20"/>
              </w:rPr>
              <w:t>‘MaxSuccess’</w:t>
            </w:r>
            <w:r w:rsidRPr="009923E9">
              <w:rPr>
                <w:rFonts w:ascii="Courier New" w:hAnsi="Courier New" w:cs="Courier New"/>
                <w:color w:val="000000"/>
                <w:sz w:val="20"/>
                <w:szCs w:val="20"/>
              </w:rPr>
              <w:t>,</w:t>
            </w:r>
            <w:r w:rsidR="00590CE4"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100,</w:t>
            </w:r>
            <w:r w:rsidRPr="009923E9">
              <w:rPr>
                <w:rFonts w:ascii="Courier New" w:hAnsi="Courier New" w:cs="Courier New"/>
                <w:color w:val="228B22"/>
                <w:sz w:val="20"/>
                <w:szCs w:val="20"/>
              </w:rPr>
              <w:t xml:space="preserve"> % Maximum n</w:t>
            </w:r>
            <w:r w:rsidR="00372183" w:rsidRPr="00B17ABA">
              <w:rPr>
                <w:rFonts w:ascii="Courier New" w:hAnsi="Courier New" w:cs="Courier New"/>
                <w:color w:val="228B22"/>
                <w:sz w:val="20"/>
                <w:szCs w:val="20"/>
              </w:rPr>
              <w:t>o.</w:t>
            </w:r>
            <w:r w:rsidRPr="009923E9">
              <w:rPr>
                <w:rFonts w:ascii="Courier New" w:hAnsi="Courier New" w:cs="Courier New"/>
                <w:color w:val="228B22"/>
                <w:sz w:val="20"/>
                <w:szCs w:val="20"/>
              </w:rPr>
              <w:t xml:space="preserve"> of successes within one temperature</w:t>
            </w:r>
            <w:r w:rsidR="00590CE4" w:rsidRPr="009923E9">
              <w:rPr>
                <w:rFonts w:ascii="Courier New" w:hAnsi="Courier New" w:cs="Courier New"/>
                <w:color w:val="228B22"/>
                <w:sz w:val="20"/>
                <w:szCs w:val="20"/>
              </w:rPr>
              <w:t>.</w:t>
            </w:r>
          </w:p>
          <w:p w:rsidR="00006F9D" w:rsidRPr="009923E9" w:rsidRDefault="00006F9D" w:rsidP="001A2558">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color w:val="A020F0"/>
                <w:sz w:val="20"/>
                <w:szCs w:val="20"/>
              </w:rPr>
              <w:t>‘MaxTries’</w:t>
            </w:r>
            <w:r w:rsidRPr="009923E9">
              <w:rPr>
                <w:rFonts w:ascii="Courier New" w:hAnsi="Courier New" w:cs="Courier New"/>
                <w:color w:val="000000"/>
                <w:sz w:val="20"/>
                <w:szCs w:val="20"/>
              </w:rPr>
              <w:t>,</w:t>
            </w:r>
            <w:r w:rsidR="00590CE4"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100,</w:t>
            </w:r>
            <w:r w:rsidRPr="009923E9">
              <w:rPr>
                <w:rFonts w:ascii="Courier New" w:hAnsi="Courier New" w:cs="Courier New"/>
                <w:color w:val="228B22"/>
                <w:sz w:val="20"/>
                <w:szCs w:val="20"/>
              </w:rPr>
              <w:t xml:space="preserve"> % Maximum number of tries within one temperature</w:t>
            </w:r>
            <w:r w:rsidR="00590CE4" w:rsidRPr="009923E9">
              <w:rPr>
                <w:rFonts w:ascii="Courier New" w:hAnsi="Courier New" w:cs="Courier New"/>
                <w:color w:val="228B22"/>
                <w:sz w:val="20"/>
                <w:szCs w:val="20"/>
              </w:rPr>
              <w:t>.</w:t>
            </w:r>
          </w:p>
          <w:p w:rsidR="00006F9D" w:rsidRPr="009923E9" w:rsidRDefault="00006F9D" w:rsidP="00F87437">
            <w:pPr>
              <w:autoSpaceDE w:val="0"/>
              <w:autoSpaceDN w:val="0"/>
              <w:adjustRightInd w:val="0"/>
              <w:spacing w:line="276" w:lineRule="auto"/>
              <w:ind w:firstLine="0"/>
              <w:rPr>
                <w:rFonts w:ascii="Courier New" w:hAnsi="Courier New" w:cs="Courier New"/>
                <w:color w:val="228B22"/>
                <w:sz w:val="20"/>
                <w:szCs w:val="20"/>
              </w:rPr>
            </w:pPr>
            <w:r w:rsidRPr="009923E9">
              <w:rPr>
                <w:rFonts w:ascii="Courier New" w:hAnsi="Courier New" w:cs="Courier New"/>
                <w:color w:val="A020F0"/>
                <w:sz w:val="20"/>
                <w:szCs w:val="20"/>
              </w:rPr>
              <w:t>‘StopTemp’</w:t>
            </w:r>
            <w:r w:rsidRPr="009923E9">
              <w:rPr>
                <w:rFonts w:ascii="Courier New" w:hAnsi="Courier New" w:cs="Courier New"/>
                <w:color w:val="000000"/>
                <w:sz w:val="20"/>
                <w:szCs w:val="20"/>
              </w:rPr>
              <w:t>,</w:t>
            </w:r>
            <w:r w:rsidR="00590CE4"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1e-8</w:t>
            </w:r>
            <w:r w:rsidR="00F87437" w:rsidRPr="00B17ABA">
              <w:rPr>
                <w:rFonts w:ascii="Courier New" w:hAnsi="Courier New" w:cs="Courier New"/>
                <w:color w:val="000000"/>
                <w:sz w:val="20"/>
                <w:szCs w:val="20"/>
              </w:rPr>
              <w:t>,</w:t>
            </w:r>
            <w:r w:rsidRPr="009923E9">
              <w:rPr>
                <w:rFonts w:ascii="Courier New" w:hAnsi="Courier New" w:cs="Courier New"/>
                <w:color w:val="228B22"/>
                <w:sz w:val="20"/>
                <w:szCs w:val="20"/>
              </w:rPr>
              <w:t xml:space="preserve"> % Temperature at which to stop</w:t>
            </w:r>
            <w:r w:rsidR="00590CE4" w:rsidRPr="009923E9">
              <w:rPr>
                <w:rFonts w:ascii="Courier New" w:hAnsi="Courier New" w:cs="Courier New"/>
                <w:color w:val="228B22"/>
                <w:sz w:val="20"/>
                <w:szCs w:val="20"/>
              </w:rPr>
              <w:t>.</w:t>
            </w:r>
          </w:p>
          <w:p w:rsidR="00F87437" w:rsidRPr="009923E9" w:rsidRDefault="00F87437" w:rsidP="001A2558">
            <w:pPr>
              <w:autoSpaceDE w:val="0"/>
              <w:autoSpaceDN w:val="0"/>
              <w:adjustRightInd w:val="0"/>
              <w:spacing w:line="276" w:lineRule="auto"/>
              <w:ind w:firstLine="0"/>
              <w:rPr>
                <w:rFonts w:ascii="Courier New" w:hAnsi="Courier New" w:cs="Courier New"/>
                <w:sz w:val="24"/>
                <w:szCs w:val="24"/>
              </w:rPr>
            </w:pPr>
            <w:r w:rsidRPr="00B17ABA">
              <w:rPr>
                <w:rFonts w:ascii="Courier New" w:hAnsi="Courier New" w:cs="Courier New"/>
                <w:color w:val="A020F0"/>
                <w:sz w:val="20"/>
                <w:szCs w:val="20"/>
              </w:rPr>
              <w:t>'k'</w:t>
            </w:r>
            <w:r w:rsidRPr="00B17ABA">
              <w:rPr>
                <w:rFonts w:ascii="Courier New" w:hAnsi="Courier New" w:cs="Courier New"/>
                <w:color w:val="000000"/>
                <w:sz w:val="20"/>
                <w:szCs w:val="20"/>
              </w:rPr>
              <w:t>,</w:t>
            </w:r>
            <w:r w:rsidR="00D81D05"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1);</w:t>
            </w:r>
            <w:r w:rsidRPr="00B17ABA">
              <w:rPr>
                <w:rFonts w:ascii="Courier New" w:hAnsi="Courier New" w:cs="Courier New"/>
                <w:color w:val="228B22"/>
                <w:sz w:val="20"/>
                <w:szCs w:val="20"/>
              </w:rPr>
              <w:t xml:space="preserve"> % Boltzmann constant.</w:t>
            </w:r>
          </w:p>
          <w:p w:rsidR="00006F9D" w:rsidRPr="009923E9" w:rsidRDefault="00006F9D" w:rsidP="001A2558">
            <w:pPr>
              <w:spacing w:line="276" w:lineRule="auto"/>
              <w:ind w:firstLine="0"/>
              <w:rPr>
                <w:rFonts w:ascii="Courier New" w:eastAsia="PMingLiU" w:hAnsi="Courier New" w:cs="Courier New"/>
              </w:rPr>
            </w:pPr>
          </w:p>
          <w:p w:rsidR="00006F9D" w:rsidRPr="009923E9" w:rsidRDefault="00006F9D" w:rsidP="001A2558">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color w:val="000000"/>
                <w:sz w:val="20"/>
                <w:szCs w:val="20"/>
              </w:rPr>
              <w:t xml:space="preserve">T = </w:t>
            </w:r>
            <w:r w:rsidRPr="009923E9">
              <w:rPr>
                <w:rFonts w:ascii="Courier New" w:hAnsi="Courier New" w:cs="Courier New"/>
                <w:color w:val="A020F0"/>
                <w:sz w:val="20"/>
                <w:szCs w:val="20"/>
              </w:rPr>
              <w:t>InitTemp</w:t>
            </w:r>
            <w:r w:rsidRPr="009923E9">
              <w:rPr>
                <w:rFonts w:ascii="Courier New" w:hAnsi="Courier New" w:cs="Courier New"/>
                <w:color w:val="000000"/>
                <w:sz w:val="20"/>
                <w:szCs w:val="20"/>
              </w:rPr>
              <w:t xml:space="preserve">; </w:t>
            </w:r>
            <w:r w:rsidRPr="009923E9">
              <w:rPr>
                <w:rFonts w:ascii="Courier New" w:hAnsi="Courier New" w:cs="Courier New"/>
                <w:color w:val="228B22"/>
                <w:sz w:val="20"/>
                <w:szCs w:val="20"/>
              </w:rPr>
              <w:t>% Initialize the temperature.</w:t>
            </w:r>
          </w:p>
          <w:p w:rsidR="00006F9D" w:rsidRPr="009923E9" w:rsidRDefault="00006F9D" w:rsidP="00463D1E">
            <w:pPr>
              <w:autoSpaceDE w:val="0"/>
              <w:autoSpaceDN w:val="0"/>
              <w:adjustRightInd w:val="0"/>
              <w:spacing w:line="276" w:lineRule="auto"/>
              <w:ind w:firstLine="0"/>
              <w:rPr>
                <w:rFonts w:ascii="Courier New" w:hAnsi="Courier New" w:cs="Courier New"/>
                <w:color w:val="000000"/>
                <w:sz w:val="20"/>
                <w:szCs w:val="20"/>
              </w:rPr>
            </w:pPr>
            <w:r w:rsidRPr="009923E9">
              <w:rPr>
                <w:rFonts w:ascii="Courier New" w:hAnsi="Courier New" w:cs="Courier New"/>
                <w:color w:val="000000"/>
                <w:sz w:val="20"/>
                <w:szCs w:val="20"/>
              </w:rPr>
              <w:t xml:space="preserve">Parent = </w:t>
            </w:r>
            <w:r w:rsidR="00463D1E" w:rsidRPr="009923E9">
              <w:rPr>
                <w:rFonts w:ascii="Courier New" w:hAnsi="Courier New" w:cs="Courier New"/>
                <w:color w:val="000000"/>
                <w:sz w:val="20"/>
                <w:szCs w:val="20"/>
              </w:rPr>
              <w:t>Policy(3257,:)</w:t>
            </w:r>
            <w:r w:rsidRPr="009923E9">
              <w:rPr>
                <w:rFonts w:ascii="Courier New" w:hAnsi="Courier New" w:cs="Courier New"/>
                <w:color w:val="000000"/>
                <w:sz w:val="20"/>
                <w:szCs w:val="20"/>
              </w:rPr>
              <w:t>;</w:t>
            </w:r>
            <w:r w:rsidR="00590CE4" w:rsidRPr="009923E9">
              <w:rPr>
                <w:rFonts w:ascii="Courier New" w:hAnsi="Courier New" w:cs="Courier New"/>
                <w:color w:val="000000"/>
                <w:sz w:val="20"/>
                <w:szCs w:val="20"/>
              </w:rPr>
              <w:t xml:space="preserve"> </w:t>
            </w:r>
            <w:r w:rsidRPr="009923E9">
              <w:rPr>
                <w:rFonts w:ascii="Courier New" w:hAnsi="Courier New" w:cs="Courier New"/>
                <w:color w:val="228B22"/>
                <w:sz w:val="20"/>
                <w:szCs w:val="20"/>
              </w:rPr>
              <w:t>% Select the initial solution.</w:t>
            </w:r>
            <w:r w:rsidR="00D81D05" w:rsidRPr="00B17ABA">
              <w:rPr>
                <w:rFonts w:ascii="Courier New" w:hAnsi="Courier New" w:cs="Courier New"/>
                <w:color w:val="228B22"/>
                <w:sz w:val="20"/>
                <w:szCs w:val="20"/>
              </w:rPr>
              <w:t xml:space="preserve"> </w:t>
            </w:r>
          </w:p>
          <w:p w:rsidR="00006F9D" w:rsidRPr="009923E9" w:rsidRDefault="00006F9D" w:rsidP="001A2558">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color w:val="000000"/>
                <w:sz w:val="20"/>
                <w:szCs w:val="20"/>
              </w:rPr>
              <w:t>OldReward = EvModel(Parent)</w:t>
            </w:r>
            <w:r w:rsidR="00590CE4" w:rsidRPr="009923E9">
              <w:rPr>
                <w:rFonts w:ascii="Courier New" w:hAnsi="Courier New" w:cs="Courier New"/>
                <w:color w:val="000000"/>
                <w:sz w:val="20"/>
                <w:szCs w:val="20"/>
              </w:rPr>
              <w:t xml:space="preserve">; </w:t>
            </w:r>
            <w:r w:rsidRPr="009923E9">
              <w:rPr>
                <w:rFonts w:ascii="Courier New" w:hAnsi="Courier New" w:cs="Courier New"/>
                <w:color w:val="228B22"/>
                <w:sz w:val="20"/>
                <w:szCs w:val="20"/>
              </w:rPr>
              <w:t>% Evaluate the initial solution.</w:t>
            </w:r>
          </w:p>
          <w:p w:rsidR="00006F9D" w:rsidRPr="009923E9" w:rsidRDefault="00006F9D" w:rsidP="001A2558">
            <w:pPr>
              <w:autoSpaceDE w:val="0"/>
              <w:autoSpaceDN w:val="0"/>
              <w:adjustRightInd w:val="0"/>
              <w:spacing w:line="276" w:lineRule="auto"/>
              <w:ind w:firstLine="0"/>
              <w:rPr>
                <w:rFonts w:ascii="Courier New" w:hAnsi="Courier New" w:cs="Courier New"/>
                <w:color w:val="0000FF"/>
                <w:sz w:val="20"/>
                <w:szCs w:val="20"/>
              </w:rPr>
            </w:pPr>
          </w:p>
          <w:p w:rsidR="00006F9D" w:rsidRPr="009923E9" w:rsidRDefault="00590CE4" w:rsidP="001A2558">
            <w:pPr>
              <w:autoSpaceDE w:val="0"/>
              <w:autoSpaceDN w:val="0"/>
              <w:adjustRightInd w:val="0"/>
              <w:spacing w:line="276" w:lineRule="auto"/>
              <w:ind w:firstLine="0"/>
              <w:rPr>
                <w:rFonts w:ascii="Courier New" w:hAnsi="Courier New" w:cs="Courier New"/>
                <w:sz w:val="24"/>
                <w:szCs w:val="24"/>
              </w:rPr>
            </w:pPr>
            <w:r w:rsidRPr="009923E9">
              <w:rPr>
                <w:rFonts w:ascii="Courier New" w:hAnsi="Courier New" w:cs="Courier New"/>
                <w:b/>
                <w:color w:val="0000FF"/>
                <w:sz w:val="20"/>
                <w:szCs w:val="20"/>
              </w:rPr>
              <w:t>WHILE</w:t>
            </w:r>
            <w:r w:rsidR="00006F9D" w:rsidRPr="009923E9">
              <w:rPr>
                <w:rFonts w:ascii="Courier New" w:hAnsi="Courier New" w:cs="Courier New"/>
                <w:color w:val="000000"/>
                <w:sz w:val="20"/>
                <w:szCs w:val="20"/>
              </w:rPr>
              <w:t xml:space="preserve"> ~Finished; </w:t>
            </w:r>
            <w:r w:rsidR="00006F9D" w:rsidRPr="009923E9">
              <w:rPr>
                <w:rFonts w:ascii="Courier New" w:hAnsi="Courier New" w:cs="Courier New"/>
                <w:color w:val="228B22"/>
                <w:sz w:val="20"/>
                <w:szCs w:val="20"/>
              </w:rPr>
              <w:t xml:space="preserve">% Repeat until the </w:t>
            </w:r>
            <w:r w:rsidRPr="009923E9">
              <w:rPr>
                <w:rFonts w:ascii="Courier New" w:hAnsi="Courier New" w:cs="Courier New"/>
                <w:color w:val="228B22"/>
                <w:sz w:val="20"/>
                <w:szCs w:val="20"/>
              </w:rPr>
              <w:t xml:space="preserve">following </w:t>
            </w:r>
            <w:r w:rsidR="00006F9D" w:rsidRPr="009923E9">
              <w:rPr>
                <w:rFonts w:ascii="Courier New" w:hAnsi="Courier New" w:cs="Courier New"/>
                <w:color w:val="228B22"/>
                <w:sz w:val="20"/>
                <w:szCs w:val="20"/>
              </w:rPr>
              <w:t>stopping rules are satisfied.</w:t>
            </w:r>
          </w:p>
          <w:p w:rsidR="00006F9D" w:rsidRPr="009923E9" w:rsidRDefault="00590CE4" w:rsidP="001A2558">
            <w:pPr>
              <w:autoSpaceDE w:val="0"/>
              <w:autoSpaceDN w:val="0"/>
              <w:adjustRightInd w:val="0"/>
              <w:spacing w:line="276" w:lineRule="auto"/>
              <w:ind w:left="426" w:firstLine="0"/>
              <w:rPr>
                <w:rFonts w:ascii="Courier New" w:hAnsi="Courier New" w:cs="Courier New"/>
                <w:sz w:val="24"/>
                <w:szCs w:val="24"/>
              </w:rPr>
            </w:pPr>
            <w:r w:rsidRPr="009923E9">
              <w:rPr>
                <w:rFonts w:ascii="Courier New" w:hAnsi="Courier New" w:cs="Courier New"/>
                <w:b/>
                <w:color w:val="0000FF"/>
                <w:sz w:val="20"/>
                <w:szCs w:val="20"/>
              </w:rPr>
              <w:t>IF</w:t>
            </w:r>
            <w:r w:rsidR="00006F9D" w:rsidRPr="009923E9">
              <w:rPr>
                <w:rFonts w:ascii="Courier New" w:hAnsi="Courier New" w:cs="Courier New"/>
                <w:color w:val="000000"/>
                <w:sz w:val="20"/>
                <w:szCs w:val="20"/>
              </w:rPr>
              <w:t xml:space="preserve"> itry &gt;= </w:t>
            </w:r>
            <w:r w:rsidR="00006F9D" w:rsidRPr="009923E9">
              <w:rPr>
                <w:rFonts w:ascii="Courier New" w:hAnsi="Courier New" w:cs="Courier New"/>
                <w:color w:val="A020F0"/>
                <w:sz w:val="20"/>
                <w:szCs w:val="20"/>
              </w:rPr>
              <w:t>MaxTries</w:t>
            </w:r>
            <w:r w:rsidR="00006F9D" w:rsidRPr="009923E9">
              <w:rPr>
                <w:rFonts w:ascii="Courier New" w:hAnsi="Courier New" w:cs="Courier New"/>
                <w:color w:val="000000"/>
                <w:sz w:val="20"/>
                <w:szCs w:val="20"/>
              </w:rPr>
              <w:t xml:space="preserve"> || Success &gt;= </w:t>
            </w:r>
            <w:r w:rsidR="00006F9D" w:rsidRPr="009923E9">
              <w:rPr>
                <w:rFonts w:ascii="Courier New" w:hAnsi="Courier New" w:cs="Courier New"/>
                <w:color w:val="A020F0"/>
                <w:sz w:val="20"/>
                <w:szCs w:val="20"/>
              </w:rPr>
              <w:t>MaxSuccess</w:t>
            </w:r>
            <w:r w:rsidR="00006F9D" w:rsidRPr="009923E9">
              <w:rPr>
                <w:rFonts w:ascii="Courier New" w:hAnsi="Courier New" w:cs="Courier New"/>
                <w:color w:val="000000"/>
                <w:sz w:val="20"/>
                <w:szCs w:val="20"/>
              </w:rPr>
              <w:t>;</w:t>
            </w:r>
          </w:p>
          <w:p w:rsidR="00372183" w:rsidRPr="009923E9" w:rsidRDefault="00590CE4" w:rsidP="00372183">
            <w:pPr>
              <w:autoSpaceDE w:val="0"/>
              <w:autoSpaceDN w:val="0"/>
              <w:adjustRightInd w:val="0"/>
              <w:spacing w:line="276" w:lineRule="auto"/>
              <w:ind w:left="709" w:firstLine="0"/>
              <w:rPr>
                <w:rFonts w:ascii="Courier New" w:hAnsi="Courier New" w:cs="Courier New"/>
                <w:b/>
                <w:sz w:val="24"/>
                <w:szCs w:val="24"/>
              </w:rPr>
            </w:pPr>
            <w:r w:rsidRPr="009923E9">
              <w:rPr>
                <w:rFonts w:ascii="Courier New" w:hAnsi="Courier New" w:cs="Courier New"/>
                <w:b/>
                <w:color w:val="0000FF"/>
                <w:sz w:val="20"/>
                <w:szCs w:val="20"/>
              </w:rPr>
              <w:t>IF</w:t>
            </w:r>
            <w:r w:rsidR="00006F9D" w:rsidRPr="009923E9">
              <w:rPr>
                <w:rFonts w:ascii="Courier New" w:hAnsi="Courier New" w:cs="Courier New"/>
                <w:b/>
                <w:color w:val="000000"/>
                <w:sz w:val="20"/>
                <w:szCs w:val="20"/>
              </w:rPr>
              <w:t xml:space="preserve"> </w:t>
            </w:r>
            <w:r w:rsidR="00006F9D" w:rsidRPr="009923E9">
              <w:rPr>
                <w:rFonts w:ascii="Courier New" w:hAnsi="Courier New" w:cs="Courier New"/>
                <w:color w:val="000000"/>
                <w:sz w:val="20"/>
                <w:szCs w:val="20"/>
              </w:rPr>
              <w:t>T &lt;</w:t>
            </w:r>
            <w:r w:rsidR="00006F9D" w:rsidRPr="009923E9">
              <w:rPr>
                <w:rFonts w:ascii="Courier New" w:hAnsi="Courier New" w:cs="Courier New"/>
                <w:color w:val="A020F0"/>
                <w:sz w:val="20"/>
                <w:szCs w:val="20"/>
              </w:rPr>
              <w:t>StopTemp</w:t>
            </w:r>
            <w:r w:rsidR="00006F9D" w:rsidRPr="009923E9">
              <w:rPr>
                <w:rFonts w:ascii="Courier New" w:hAnsi="Courier New" w:cs="Courier New"/>
                <w:color w:val="000000"/>
                <w:sz w:val="20"/>
                <w:szCs w:val="20"/>
              </w:rPr>
              <w:t xml:space="preserve"> || Consec &gt;= </w:t>
            </w:r>
            <w:r w:rsidR="00006F9D" w:rsidRPr="009923E9">
              <w:rPr>
                <w:rFonts w:ascii="Courier New" w:hAnsi="Courier New" w:cs="Courier New"/>
                <w:color w:val="A020F0"/>
                <w:sz w:val="20"/>
                <w:szCs w:val="20"/>
              </w:rPr>
              <w:t>MaxConsRej</w:t>
            </w:r>
            <w:r w:rsidR="00006F9D" w:rsidRPr="009923E9">
              <w:rPr>
                <w:rFonts w:ascii="Courier New" w:hAnsi="Courier New" w:cs="Courier New"/>
                <w:color w:val="000000"/>
                <w:sz w:val="20"/>
                <w:szCs w:val="20"/>
              </w:rPr>
              <w:t>;</w:t>
            </w:r>
            <w:r w:rsidR="00372183" w:rsidRPr="00B17ABA">
              <w:rPr>
                <w:rFonts w:ascii="Courier New" w:hAnsi="Courier New" w:cs="Courier New"/>
                <w:color w:val="000000"/>
                <w:sz w:val="20"/>
                <w:szCs w:val="20"/>
              </w:rPr>
              <w:t xml:space="preserve"> </w:t>
            </w:r>
            <w:r w:rsidR="00372183" w:rsidRPr="009923E9">
              <w:rPr>
                <w:rFonts w:ascii="Courier New" w:hAnsi="Courier New" w:cs="Courier New"/>
                <w:b/>
                <w:color w:val="0000FF"/>
                <w:sz w:val="20"/>
                <w:szCs w:val="20"/>
              </w:rPr>
              <w:t>B</w:t>
            </w:r>
            <w:r w:rsidR="00372183" w:rsidRPr="00B17ABA">
              <w:rPr>
                <w:rFonts w:ascii="Courier New" w:hAnsi="Courier New" w:cs="Courier New"/>
                <w:b/>
                <w:color w:val="0000FF"/>
                <w:sz w:val="20"/>
                <w:szCs w:val="20"/>
              </w:rPr>
              <w:t>reak</w:t>
            </w:r>
            <w:r w:rsidR="00372183" w:rsidRPr="009923E9">
              <w:rPr>
                <w:rFonts w:ascii="Courier New" w:hAnsi="Courier New" w:cs="Courier New"/>
                <w:b/>
                <w:color w:val="000000"/>
                <w:sz w:val="20"/>
                <w:szCs w:val="20"/>
              </w:rPr>
              <w:t>;</w:t>
            </w:r>
          </w:p>
          <w:p w:rsidR="00006F9D" w:rsidRPr="009923E9" w:rsidRDefault="00344BC1" w:rsidP="001A2558">
            <w:pPr>
              <w:autoSpaceDE w:val="0"/>
              <w:autoSpaceDN w:val="0"/>
              <w:adjustRightInd w:val="0"/>
              <w:spacing w:line="276" w:lineRule="auto"/>
              <w:ind w:left="426" w:firstLine="0"/>
              <w:rPr>
                <w:rFonts w:ascii="Courier New" w:hAnsi="Courier New" w:cs="Courier New"/>
                <w:b/>
                <w:sz w:val="24"/>
                <w:szCs w:val="24"/>
              </w:rPr>
            </w:pPr>
            <w:r w:rsidRPr="00B17ABA">
              <w:rPr>
                <w:rFonts w:ascii="Courier New" w:hAnsi="Courier New" w:cs="Courier New"/>
                <w:b/>
                <w:color w:val="0000FF"/>
                <w:sz w:val="20"/>
                <w:szCs w:val="20"/>
              </w:rPr>
              <w:t>E</w:t>
            </w:r>
            <w:r w:rsidR="00590CE4" w:rsidRPr="009923E9">
              <w:rPr>
                <w:rFonts w:ascii="Courier New" w:hAnsi="Courier New" w:cs="Courier New"/>
                <w:b/>
                <w:color w:val="0000FF"/>
                <w:sz w:val="20"/>
                <w:szCs w:val="20"/>
              </w:rPr>
              <w:t>LSE</w:t>
            </w:r>
          </w:p>
          <w:p w:rsidR="00006F9D" w:rsidRPr="009923E9" w:rsidRDefault="00006F9D" w:rsidP="001A2558">
            <w:pPr>
              <w:autoSpaceDE w:val="0"/>
              <w:autoSpaceDN w:val="0"/>
              <w:adjustRightInd w:val="0"/>
              <w:spacing w:line="276" w:lineRule="auto"/>
              <w:ind w:left="426" w:firstLine="0"/>
              <w:rPr>
                <w:rFonts w:ascii="Courier New" w:hAnsi="Courier New" w:cs="Courier New"/>
                <w:sz w:val="24"/>
                <w:szCs w:val="24"/>
              </w:rPr>
            </w:pPr>
            <w:r w:rsidRPr="009923E9">
              <w:rPr>
                <w:rFonts w:ascii="Courier New" w:hAnsi="Courier New" w:cs="Courier New"/>
                <w:color w:val="000000"/>
                <w:sz w:val="20"/>
                <w:szCs w:val="20"/>
              </w:rPr>
              <w:t xml:space="preserve">T = </w:t>
            </w:r>
            <w:r w:rsidRPr="009923E9">
              <w:rPr>
                <w:rFonts w:ascii="Courier New" w:hAnsi="Courier New" w:cs="Courier New"/>
                <w:color w:val="A020F0"/>
                <w:sz w:val="20"/>
                <w:szCs w:val="20"/>
              </w:rPr>
              <w:t>CoolSched</w:t>
            </w:r>
            <w:r w:rsidRPr="009923E9">
              <w:rPr>
                <w:rFonts w:ascii="Courier New" w:hAnsi="Courier New" w:cs="Courier New"/>
                <w:color w:val="000000"/>
                <w:sz w:val="20"/>
                <w:szCs w:val="20"/>
              </w:rPr>
              <w:t xml:space="preserve"> (T); </w:t>
            </w:r>
            <w:r w:rsidRPr="009923E9">
              <w:rPr>
                <w:rFonts w:ascii="Courier New" w:hAnsi="Courier New" w:cs="Courier New"/>
                <w:color w:val="228B22"/>
                <w:sz w:val="20"/>
                <w:szCs w:val="20"/>
              </w:rPr>
              <w:t>% Update T according to cooling schedule.</w:t>
            </w:r>
          </w:p>
          <w:p w:rsidR="00006F9D" w:rsidRPr="009923E9" w:rsidRDefault="00006F9D" w:rsidP="001A2558">
            <w:pPr>
              <w:autoSpaceDE w:val="0"/>
              <w:autoSpaceDN w:val="0"/>
              <w:adjustRightInd w:val="0"/>
              <w:spacing w:line="276" w:lineRule="auto"/>
              <w:ind w:left="426" w:firstLine="0"/>
              <w:rPr>
                <w:rFonts w:ascii="Courier New" w:hAnsi="Courier New" w:cs="Courier New"/>
                <w:b/>
                <w:sz w:val="24"/>
                <w:szCs w:val="24"/>
              </w:rPr>
            </w:pPr>
            <w:r w:rsidRPr="009923E9">
              <w:rPr>
                <w:rFonts w:ascii="Courier New" w:hAnsi="Courier New" w:cs="Courier New"/>
                <w:b/>
                <w:color w:val="0000FF"/>
                <w:sz w:val="20"/>
                <w:szCs w:val="20"/>
              </w:rPr>
              <w:t>E</w:t>
            </w:r>
            <w:r w:rsidR="00590CE4" w:rsidRPr="009923E9">
              <w:rPr>
                <w:rFonts w:ascii="Courier New" w:hAnsi="Courier New" w:cs="Courier New"/>
                <w:b/>
                <w:color w:val="0000FF"/>
                <w:sz w:val="20"/>
                <w:szCs w:val="20"/>
              </w:rPr>
              <w:t>ND</w:t>
            </w:r>
          </w:p>
          <w:p w:rsidR="00006F9D" w:rsidRPr="009923E9" w:rsidRDefault="00006F9D" w:rsidP="001A2558">
            <w:pPr>
              <w:autoSpaceDE w:val="0"/>
              <w:autoSpaceDN w:val="0"/>
              <w:adjustRightInd w:val="0"/>
              <w:spacing w:line="276" w:lineRule="auto"/>
              <w:ind w:firstLine="0"/>
              <w:rPr>
                <w:rFonts w:ascii="Courier New" w:hAnsi="Courier New" w:cs="Courier New"/>
                <w:sz w:val="24"/>
                <w:szCs w:val="24"/>
              </w:rPr>
            </w:pPr>
          </w:p>
          <w:p w:rsidR="00006F9D" w:rsidRPr="009923E9" w:rsidRDefault="00006F9D" w:rsidP="00AE22D3">
            <w:pPr>
              <w:autoSpaceDE w:val="0"/>
              <w:autoSpaceDN w:val="0"/>
              <w:adjustRightInd w:val="0"/>
              <w:spacing w:line="276" w:lineRule="auto"/>
              <w:ind w:left="426" w:firstLine="0"/>
              <w:rPr>
                <w:rFonts w:ascii="Courier New" w:hAnsi="Courier New" w:cs="Courier New"/>
                <w:color w:val="228B22"/>
                <w:sz w:val="20"/>
                <w:szCs w:val="20"/>
              </w:rPr>
            </w:pPr>
            <w:r w:rsidRPr="009923E9">
              <w:rPr>
                <w:rFonts w:ascii="Courier New" w:hAnsi="Courier New" w:cs="Courier New"/>
                <w:color w:val="000000"/>
                <w:sz w:val="20"/>
                <w:szCs w:val="20"/>
              </w:rPr>
              <w:t xml:space="preserve">NewParam = </w:t>
            </w:r>
            <w:r w:rsidR="00590CE4" w:rsidRPr="009923E9">
              <w:rPr>
                <w:rFonts w:ascii="Courier New" w:hAnsi="Courier New" w:cs="Courier New"/>
                <w:color w:val="A020F0"/>
                <w:sz w:val="20"/>
                <w:szCs w:val="20"/>
              </w:rPr>
              <w:t>Generator</w:t>
            </w:r>
            <w:r w:rsidR="00590CE4" w:rsidRPr="009923E9">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590CE4" w:rsidRPr="009923E9">
              <w:rPr>
                <w:rFonts w:ascii="Courier New" w:hAnsi="Courier New" w:cs="Courier New"/>
                <w:color w:val="000000"/>
                <w:sz w:val="20"/>
                <w:szCs w:val="20"/>
              </w:rPr>
              <w:t>Parent</w:t>
            </w:r>
            <w:r w:rsidRPr="009923E9">
              <w:rPr>
                <w:rFonts w:ascii="Courier New" w:hAnsi="Courier New" w:cs="Courier New"/>
                <w:color w:val="000000"/>
                <w:sz w:val="20"/>
                <w:szCs w:val="20"/>
              </w:rPr>
              <w:t xml:space="preserve">); </w:t>
            </w:r>
            <w:r w:rsidRPr="009923E9">
              <w:rPr>
                <w:rFonts w:ascii="Courier New" w:hAnsi="Courier New" w:cs="Courier New"/>
                <w:color w:val="228B22"/>
                <w:sz w:val="20"/>
                <w:szCs w:val="20"/>
              </w:rPr>
              <w:t>% Generate a new solution.</w:t>
            </w:r>
          </w:p>
          <w:p w:rsidR="00590CE4" w:rsidRPr="00B17ABA" w:rsidRDefault="00006F9D" w:rsidP="00AE22D3">
            <w:pPr>
              <w:autoSpaceDE w:val="0"/>
              <w:autoSpaceDN w:val="0"/>
              <w:adjustRightInd w:val="0"/>
              <w:spacing w:line="276" w:lineRule="auto"/>
              <w:ind w:left="426" w:firstLine="0"/>
              <w:rPr>
                <w:rFonts w:ascii="Courier New" w:hAnsi="Courier New" w:cs="Courier New"/>
                <w:color w:val="228B22"/>
                <w:sz w:val="20"/>
                <w:szCs w:val="20"/>
              </w:rPr>
            </w:pPr>
            <w:r w:rsidRPr="009923E9">
              <w:rPr>
                <w:rFonts w:ascii="Courier New" w:hAnsi="Courier New" w:cs="Courier New"/>
                <w:b/>
                <w:color w:val="0000FF"/>
                <w:sz w:val="20"/>
                <w:szCs w:val="20"/>
              </w:rPr>
              <w:t>I</w:t>
            </w:r>
            <w:r w:rsidR="00590CE4" w:rsidRPr="009923E9">
              <w:rPr>
                <w:rFonts w:ascii="Courier New" w:hAnsi="Courier New" w:cs="Courier New"/>
                <w:b/>
                <w:color w:val="0000FF"/>
                <w:sz w:val="20"/>
                <w:szCs w:val="20"/>
              </w:rPr>
              <w:t>F</w:t>
            </w:r>
            <w:r w:rsidRPr="009923E9">
              <w:rPr>
                <w:rFonts w:ascii="Courier New" w:hAnsi="Courier New" w:cs="Courier New"/>
                <w:color w:val="000000"/>
                <w:sz w:val="20"/>
                <w:szCs w:val="20"/>
              </w:rPr>
              <w:t xml:space="preserve"> pertc</w:t>
            </w:r>
            <w:r w:rsidR="00D81D05" w:rsidRPr="00B17ABA">
              <w:rPr>
                <w:rFonts w:ascii="Courier New" w:hAnsi="Courier New" w:cs="Courier New"/>
                <w:color w:val="000000"/>
                <w:sz w:val="20"/>
                <w:szCs w:val="20"/>
              </w:rPr>
              <w:t xml:space="preserve"> </w:t>
            </w:r>
            <w:r w:rsidRPr="009923E9">
              <w:rPr>
                <w:rFonts w:ascii="Courier New" w:hAnsi="Courier New" w:cs="Courier New"/>
                <w:color w:val="000000"/>
                <w:sz w:val="20"/>
                <w:szCs w:val="20"/>
              </w:rPr>
              <w:t>==</w:t>
            </w:r>
            <w:r w:rsidR="00D81D05"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30</w:t>
            </w:r>
            <w:r w:rsidR="00590CE4" w:rsidRPr="00B17ABA">
              <w:rPr>
                <w:rFonts w:ascii="Courier New" w:hAnsi="Courier New" w:cs="Courier New"/>
                <w:color w:val="000000"/>
                <w:sz w:val="20"/>
                <w:szCs w:val="20"/>
              </w:rPr>
              <w:t xml:space="preserve"> </w:t>
            </w:r>
            <w:r w:rsidR="00590CE4" w:rsidRPr="00B17ABA">
              <w:rPr>
                <w:rFonts w:ascii="Courier New" w:hAnsi="Courier New" w:cs="Courier New"/>
                <w:color w:val="228B22"/>
                <w:sz w:val="20"/>
                <w:szCs w:val="20"/>
              </w:rPr>
              <w:t>% Every 30 repetitions, jump to another area.</w:t>
            </w:r>
          </w:p>
          <w:p w:rsidR="00006F9D" w:rsidRPr="00B17ABA" w:rsidRDefault="00D81D05" w:rsidP="00AE22D3">
            <w:pPr>
              <w:autoSpaceDE w:val="0"/>
              <w:autoSpaceDN w:val="0"/>
              <w:adjustRightInd w:val="0"/>
              <w:spacing w:line="276" w:lineRule="auto"/>
              <w:ind w:left="426" w:firstLine="0"/>
              <w:rPr>
                <w:rFonts w:ascii="Courier New" w:hAnsi="Courier New" w:cs="Courier New"/>
                <w:sz w:val="24"/>
                <w:szCs w:val="24"/>
              </w:rPr>
            </w:pPr>
            <w:r w:rsidRPr="00B17ABA">
              <w:rPr>
                <w:rFonts w:ascii="Courier New" w:hAnsi="Courier New" w:cs="Courier New"/>
                <w:color w:val="000000"/>
                <w:sz w:val="20"/>
                <w:szCs w:val="20"/>
              </w:rPr>
              <w:t xml:space="preserve">   </w:t>
            </w:r>
            <w:r w:rsidR="00006F9D" w:rsidRPr="00B17ABA">
              <w:rPr>
                <w:rFonts w:ascii="Courier New" w:hAnsi="Courier New" w:cs="Courier New"/>
                <w:color w:val="000000"/>
                <w:sz w:val="20"/>
                <w:szCs w:val="20"/>
              </w:rPr>
              <w:t>NewParam</w:t>
            </w:r>
            <w:r w:rsidR="00590CE4" w:rsidRPr="00B17ABA">
              <w:rPr>
                <w:rFonts w:ascii="Courier New" w:hAnsi="Courier New" w:cs="Courier New"/>
                <w:color w:val="000000"/>
                <w:sz w:val="20"/>
                <w:szCs w:val="20"/>
              </w:rPr>
              <w:t xml:space="preserve"> </w:t>
            </w:r>
            <w:r w:rsidR="00006F9D" w:rsidRPr="00B17ABA">
              <w:rPr>
                <w:rFonts w:ascii="Courier New" w:hAnsi="Courier New" w:cs="Courier New"/>
                <w:color w:val="000000"/>
                <w:sz w:val="20"/>
                <w:szCs w:val="20"/>
              </w:rPr>
              <w:t>=</w:t>
            </w:r>
            <w:r w:rsidR="00590CE4" w:rsidRPr="00B17ABA">
              <w:rPr>
                <w:rFonts w:ascii="Courier New" w:hAnsi="Courier New" w:cs="Courier New"/>
                <w:color w:val="000000"/>
                <w:sz w:val="20"/>
                <w:szCs w:val="20"/>
              </w:rPr>
              <w:t xml:space="preserve"> </w:t>
            </w:r>
            <w:r w:rsidR="00006F9D" w:rsidRPr="00B17ABA">
              <w:rPr>
                <w:rFonts w:ascii="Courier New" w:hAnsi="Courier New" w:cs="Courier New"/>
                <w:color w:val="000000"/>
                <w:sz w:val="20"/>
                <w:szCs w:val="20"/>
              </w:rPr>
              <w:t>NewParam</w:t>
            </w:r>
            <w:r w:rsidR="00590CE4" w:rsidRPr="00B17ABA">
              <w:rPr>
                <w:rFonts w:ascii="Courier New" w:hAnsi="Courier New" w:cs="Courier New"/>
                <w:color w:val="000000"/>
                <w:sz w:val="20"/>
                <w:szCs w:val="20"/>
              </w:rPr>
              <w:t xml:space="preserve"> </w:t>
            </w:r>
            <w:r w:rsidR="00006F9D" w:rsidRPr="00B17ABA">
              <w:rPr>
                <w:rFonts w:ascii="Courier New" w:hAnsi="Courier New" w:cs="Courier New"/>
                <w:color w:val="000000"/>
                <w:sz w:val="20"/>
                <w:szCs w:val="20"/>
              </w:rPr>
              <w:t>+</w:t>
            </w:r>
            <w:r w:rsidR="00590CE4" w:rsidRPr="00B17ABA">
              <w:rPr>
                <w:rFonts w:ascii="Courier New" w:hAnsi="Courier New" w:cs="Courier New"/>
                <w:color w:val="000000"/>
                <w:sz w:val="20"/>
                <w:szCs w:val="20"/>
              </w:rPr>
              <w:t xml:space="preserve"> </w:t>
            </w:r>
            <w:r w:rsidR="00006F9D" w:rsidRPr="00B17ABA">
              <w:rPr>
                <w:rFonts w:ascii="Courier New" w:hAnsi="Courier New" w:cs="Courier New"/>
                <w:color w:val="000000"/>
                <w:sz w:val="20"/>
                <w:szCs w:val="20"/>
              </w:rPr>
              <w:t xml:space="preserve">randi([-1000,1000]); </w:t>
            </w:r>
          </w:p>
          <w:p w:rsidR="00006F9D" w:rsidRPr="00B17ABA" w:rsidRDefault="00006F9D" w:rsidP="00AE22D3">
            <w:pPr>
              <w:autoSpaceDE w:val="0"/>
              <w:autoSpaceDN w:val="0"/>
              <w:adjustRightInd w:val="0"/>
              <w:spacing w:line="276" w:lineRule="auto"/>
              <w:ind w:left="426" w:firstLine="0"/>
              <w:rPr>
                <w:rFonts w:ascii="Courier New" w:hAnsi="Courier New" w:cs="Courier New"/>
                <w:b/>
                <w:sz w:val="24"/>
                <w:szCs w:val="24"/>
              </w:rPr>
            </w:pPr>
            <w:r w:rsidRPr="00B17ABA">
              <w:rPr>
                <w:rFonts w:ascii="Courier New" w:hAnsi="Courier New" w:cs="Courier New"/>
                <w:b/>
                <w:color w:val="0000FF"/>
                <w:sz w:val="20"/>
                <w:szCs w:val="20"/>
              </w:rPr>
              <w:t>E</w:t>
            </w:r>
            <w:r w:rsidR="00590CE4" w:rsidRPr="00B17ABA">
              <w:rPr>
                <w:rFonts w:ascii="Courier New" w:hAnsi="Courier New" w:cs="Courier New"/>
                <w:b/>
                <w:color w:val="0000FF"/>
                <w:sz w:val="20"/>
                <w:szCs w:val="20"/>
              </w:rPr>
              <w:t>ND</w:t>
            </w:r>
          </w:p>
          <w:p w:rsidR="00006F9D" w:rsidRPr="00B17ABA" w:rsidRDefault="00006F9D" w:rsidP="00AE22D3">
            <w:pPr>
              <w:autoSpaceDE w:val="0"/>
              <w:autoSpaceDN w:val="0"/>
              <w:adjustRightInd w:val="0"/>
              <w:spacing w:line="276" w:lineRule="auto"/>
              <w:ind w:left="426" w:firstLine="0"/>
              <w:rPr>
                <w:rFonts w:ascii="Courier New" w:hAnsi="Courier New" w:cs="Courier New"/>
                <w:sz w:val="24"/>
                <w:szCs w:val="24"/>
              </w:rPr>
            </w:pPr>
          </w:p>
          <w:p w:rsidR="00006F9D" w:rsidRPr="00B17ABA" w:rsidRDefault="00006F9D" w:rsidP="00AE22D3">
            <w:pPr>
              <w:autoSpaceDE w:val="0"/>
              <w:autoSpaceDN w:val="0"/>
              <w:adjustRightInd w:val="0"/>
              <w:spacing w:line="276" w:lineRule="auto"/>
              <w:ind w:left="426" w:firstLine="0"/>
              <w:rPr>
                <w:rFonts w:ascii="Courier New" w:hAnsi="Courier New" w:cs="Courier New"/>
                <w:color w:val="000000"/>
                <w:sz w:val="20"/>
                <w:szCs w:val="20"/>
              </w:rPr>
            </w:pPr>
            <w:r w:rsidRPr="00B17ABA">
              <w:rPr>
                <w:rFonts w:ascii="Courier New" w:hAnsi="Courier New" w:cs="Courier New"/>
                <w:color w:val="000000"/>
                <w:sz w:val="20"/>
                <w:szCs w:val="20"/>
              </w:rPr>
              <w:t>NewReward = EvModel(NewParam)</w:t>
            </w:r>
            <w:r w:rsidR="00590CE4" w:rsidRPr="00B17ABA">
              <w:rPr>
                <w:rFonts w:ascii="Courier New" w:hAnsi="Courier New" w:cs="Courier New"/>
                <w:color w:val="000000"/>
                <w:sz w:val="20"/>
                <w:szCs w:val="20"/>
              </w:rPr>
              <w:t xml:space="preserve">; </w:t>
            </w:r>
            <w:r w:rsidRPr="00B17ABA">
              <w:rPr>
                <w:rFonts w:ascii="Courier New" w:hAnsi="Courier New" w:cs="Courier New"/>
                <w:color w:val="228B22"/>
                <w:sz w:val="20"/>
                <w:szCs w:val="20"/>
              </w:rPr>
              <w:t>% Evaluate the new solution.</w:t>
            </w:r>
          </w:p>
          <w:p w:rsidR="00006F9D" w:rsidRPr="00B17ABA" w:rsidRDefault="00006F9D" w:rsidP="00AE22D3">
            <w:pPr>
              <w:autoSpaceDE w:val="0"/>
              <w:autoSpaceDN w:val="0"/>
              <w:adjustRightInd w:val="0"/>
              <w:spacing w:line="276" w:lineRule="auto"/>
              <w:ind w:left="426" w:firstLine="0"/>
              <w:rPr>
                <w:rFonts w:ascii="Courier New" w:hAnsi="Courier New" w:cs="Courier New"/>
                <w:sz w:val="24"/>
                <w:szCs w:val="24"/>
              </w:rPr>
            </w:pPr>
            <w:r w:rsidRPr="00B17ABA">
              <w:rPr>
                <w:rFonts w:ascii="Courier New" w:hAnsi="Courier New" w:cs="Courier New"/>
                <w:color w:val="000000"/>
                <w:sz w:val="20"/>
                <w:szCs w:val="20"/>
              </w:rPr>
              <w:t>incNewReward</w:t>
            </w:r>
            <w:r w:rsidR="00590CE4"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590CE4"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NewReward</w:t>
            </w:r>
            <w:r w:rsidR="00590CE4"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w:t>
            </w:r>
            <w:r w:rsidR="00590CE4"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OldReward;</w:t>
            </w:r>
          </w:p>
          <w:p w:rsidR="00372183" w:rsidRPr="00B17ABA" w:rsidRDefault="00372183" w:rsidP="00372183">
            <w:pPr>
              <w:autoSpaceDE w:val="0"/>
              <w:autoSpaceDN w:val="0"/>
              <w:adjustRightInd w:val="0"/>
              <w:spacing w:line="276" w:lineRule="auto"/>
              <w:ind w:firstLine="0"/>
              <w:rPr>
                <w:rFonts w:ascii="Courier New" w:hAnsi="Courier New" w:cs="Courier New"/>
                <w:color w:val="228B22"/>
                <w:sz w:val="20"/>
                <w:szCs w:val="20"/>
              </w:rPr>
            </w:pPr>
          </w:p>
          <w:p w:rsidR="00006F9D" w:rsidRPr="00B17ABA" w:rsidRDefault="00372183" w:rsidP="00372183">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xml:space="preserve">% If the new solution is better than the old solution, accept the new solution.  </w:t>
            </w:r>
          </w:p>
          <w:p w:rsidR="00006F9D" w:rsidRPr="00B17ABA" w:rsidRDefault="00590CE4" w:rsidP="00AE22D3">
            <w:pPr>
              <w:autoSpaceDE w:val="0"/>
              <w:autoSpaceDN w:val="0"/>
              <w:adjustRightInd w:val="0"/>
              <w:spacing w:line="276" w:lineRule="auto"/>
              <w:ind w:left="426" w:firstLine="0"/>
              <w:rPr>
                <w:rFonts w:ascii="Courier New" w:hAnsi="Courier New" w:cs="Courier New"/>
                <w:sz w:val="24"/>
                <w:szCs w:val="24"/>
              </w:rPr>
            </w:pPr>
            <w:r w:rsidRPr="00B17ABA">
              <w:rPr>
                <w:rFonts w:ascii="Courier New" w:hAnsi="Courier New" w:cs="Courier New"/>
                <w:b/>
                <w:color w:val="0000FF"/>
                <w:sz w:val="20"/>
                <w:szCs w:val="20"/>
              </w:rPr>
              <w:t>IF</w:t>
            </w:r>
            <w:r w:rsidR="00006F9D" w:rsidRPr="00B17ABA">
              <w:rPr>
                <w:rFonts w:ascii="Courier New" w:hAnsi="Courier New" w:cs="Courier New"/>
                <w:color w:val="000000"/>
                <w:sz w:val="20"/>
                <w:szCs w:val="20"/>
              </w:rPr>
              <w:t xml:space="preserve"> (incNewReward &gt; 1e-6)</w:t>
            </w:r>
          </w:p>
          <w:p w:rsidR="00006F9D" w:rsidRPr="00B17ABA" w:rsidRDefault="00372183" w:rsidP="00AE22D3">
            <w:pPr>
              <w:autoSpaceDE w:val="0"/>
              <w:autoSpaceDN w:val="0"/>
              <w:adjustRightInd w:val="0"/>
              <w:spacing w:line="276" w:lineRule="auto"/>
              <w:ind w:left="426" w:firstLine="0"/>
              <w:rPr>
                <w:rFonts w:ascii="Courier New" w:hAnsi="Courier New" w:cs="Courier New"/>
                <w:sz w:val="24"/>
                <w:szCs w:val="24"/>
              </w:rPr>
            </w:pPr>
            <w:r w:rsidRPr="00B17ABA">
              <w:rPr>
                <w:rFonts w:ascii="Courier New" w:hAnsi="Courier New" w:cs="Courier New"/>
                <w:color w:val="000000"/>
                <w:sz w:val="20"/>
                <w:szCs w:val="20"/>
              </w:rPr>
              <w:t xml:space="preserve">    </w:t>
            </w:r>
            <w:r w:rsidR="00006F9D" w:rsidRPr="00B17ABA">
              <w:rPr>
                <w:rFonts w:ascii="Courier New" w:hAnsi="Courier New" w:cs="Courier New"/>
                <w:color w:val="000000"/>
                <w:sz w:val="20"/>
                <w:szCs w:val="20"/>
              </w:rPr>
              <w:t>Parent = NewParam; OldReward = NewReward;</w:t>
            </w:r>
          </w:p>
          <w:p w:rsidR="00372183" w:rsidRPr="00B17ABA" w:rsidRDefault="00372183" w:rsidP="00372183">
            <w:pPr>
              <w:autoSpaceDE w:val="0"/>
              <w:autoSpaceDN w:val="0"/>
              <w:adjustRightInd w:val="0"/>
              <w:spacing w:line="276" w:lineRule="auto"/>
              <w:ind w:firstLine="0"/>
              <w:rPr>
                <w:rFonts w:ascii="Courier New" w:hAnsi="Courier New" w:cs="Courier New"/>
                <w:color w:val="228B22"/>
                <w:sz w:val="20"/>
                <w:szCs w:val="20"/>
              </w:rPr>
            </w:pPr>
          </w:p>
          <w:p w:rsidR="00372183" w:rsidRPr="00B17ABA" w:rsidRDefault="00372183" w:rsidP="00372183">
            <w:pPr>
              <w:autoSpaceDE w:val="0"/>
              <w:autoSpaceDN w:val="0"/>
              <w:adjustRightInd w:val="0"/>
              <w:spacing w:line="276" w:lineRule="auto"/>
              <w:ind w:firstLine="0"/>
              <w:rPr>
                <w:rFonts w:ascii="Courier New" w:hAnsi="Courier New" w:cs="Courier New"/>
                <w:sz w:val="24"/>
                <w:szCs w:val="24"/>
              </w:rPr>
            </w:pPr>
            <w:r w:rsidRPr="00B17ABA">
              <w:rPr>
                <w:rFonts w:ascii="Courier New" w:hAnsi="Courier New" w:cs="Courier New"/>
                <w:color w:val="228B22"/>
                <w:sz w:val="20"/>
                <w:szCs w:val="20"/>
              </w:rPr>
              <w:t>% Otherwise, accept the new solution with a probability obtained from the Boltzman distribution.</w:t>
            </w:r>
          </w:p>
          <w:p w:rsidR="00590CE4" w:rsidRPr="00B17ABA" w:rsidRDefault="00590CE4" w:rsidP="00AE22D3">
            <w:pPr>
              <w:autoSpaceDE w:val="0"/>
              <w:autoSpaceDN w:val="0"/>
              <w:adjustRightInd w:val="0"/>
              <w:spacing w:line="276" w:lineRule="auto"/>
              <w:ind w:left="426" w:firstLine="0"/>
              <w:rPr>
                <w:rFonts w:ascii="Courier New" w:hAnsi="Courier New" w:cs="Courier New"/>
                <w:sz w:val="24"/>
                <w:szCs w:val="24"/>
              </w:rPr>
            </w:pPr>
            <w:r w:rsidRPr="00B17ABA">
              <w:rPr>
                <w:rFonts w:ascii="Courier New" w:hAnsi="Courier New" w:cs="Courier New"/>
                <w:b/>
                <w:color w:val="0000FF"/>
                <w:sz w:val="20"/>
                <w:szCs w:val="20"/>
              </w:rPr>
              <w:t>ELSE</w:t>
            </w:r>
            <w:r w:rsidRPr="00B17ABA">
              <w:rPr>
                <w:rFonts w:ascii="Courier New" w:hAnsi="Courier New" w:cs="Courier New"/>
                <w:color w:val="0000FF"/>
                <w:sz w:val="20"/>
                <w:szCs w:val="20"/>
              </w:rPr>
              <w:t xml:space="preserve"> </w:t>
            </w:r>
          </w:p>
          <w:p w:rsidR="00006F9D" w:rsidRPr="00B17ABA" w:rsidRDefault="00590CE4" w:rsidP="00AE22D3">
            <w:pPr>
              <w:autoSpaceDE w:val="0"/>
              <w:autoSpaceDN w:val="0"/>
              <w:adjustRightInd w:val="0"/>
              <w:spacing w:line="276" w:lineRule="auto"/>
              <w:ind w:left="851" w:firstLine="0"/>
              <w:rPr>
                <w:rFonts w:ascii="Courier New" w:hAnsi="Courier New" w:cs="Courier New"/>
                <w:sz w:val="24"/>
                <w:szCs w:val="24"/>
              </w:rPr>
            </w:pPr>
            <w:r w:rsidRPr="00B17ABA">
              <w:rPr>
                <w:rFonts w:ascii="Courier New" w:hAnsi="Courier New" w:cs="Courier New"/>
                <w:b/>
                <w:color w:val="0000FF"/>
                <w:sz w:val="20"/>
                <w:szCs w:val="20"/>
              </w:rPr>
              <w:t>IF</w:t>
            </w:r>
            <w:r w:rsidR="00006F9D" w:rsidRPr="00B17ABA">
              <w:rPr>
                <w:rFonts w:ascii="Courier New" w:hAnsi="Courier New" w:cs="Courier New"/>
                <w:color w:val="000000"/>
                <w:sz w:val="20"/>
                <w:szCs w:val="20"/>
              </w:rPr>
              <w:t xml:space="preserve"> (rand &gt; exp(-incNewReward/(k*T) )); </w:t>
            </w:r>
          </w:p>
          <w:p w:rsidR="00006F9D" w:rsidRPr="00B17ABA" w:rsidRDefault="00D81D05" w:rsidP="00AE22D3">
            <w:pPr>
              <w:autoSpaceDE w:val="0"/>
              <w:autoSpaceDN w:val="0"/>
              <w:adjustRightInd w:val="0"/>
              <w:spacing w:line="276" w:lineRule="auto"/>
              <w:ind w:left="851" w:firstLine="0"/>
              <w:rPr>
                <w:rFonts w:ascii="Courier New" w:hAnsi="Courier New" w:cs="Courier New"/>
                <w:sz w:val="24"/>
                <w:szCs w:val="24"/>
              </w:rPr>
            </w:pPr>
            <w:r w:rsidRPr="00B17ABA">
              <w:rPr>
                <w:rFonts w:ascii="Courier New" w:hAnsi="Courier New" w:cs="Courier New"/>
                <w:color w:val="000000"/>
                <w:sz w:val="20"/>
                <w:szCs w:val="20"/>
              </w:rPr>
              <w:t xml:space="preserve">    </w:t>
            </w:r>
            <w:r w:rsidR="00006F9D" w:rsidRPr="00B17ABA">
              <w:rPr>
                <w:rFonts w:ascii="Courier New" w:hAnsi="Courier New" w:cs="Courier New"/>
                <w:color w:val="000000"/>
                <w:sz w:val="20"/>
                <w:szCs w:val="20"/>
              </w:rPr>
              <w:t>Parent = NewParam; OldReward = NewReward;</w:t>
            </w:r>
          </w:p>
          <w:p w:rsidR="00006F9D" w:rsidRPr="00B17ABA" w:rsidRDefault="00590CE4" w:rsidP="00AE22D3">
            <w:pPr>
              <w:autoSpaceDE w:val="0"/>
              <w:autoSpaceDN w:val="0"/>
              <w:adjustRightInd w:val="0"/>
              <w:spacing w:line="276" w:lineRule="auto"/>
              <w:ind w:left="851" w:firstLine="0"/>
              <w:rPr>
                <w:rFonts w:ascii="Courier New" w:hAnsi="Courier New" w:cs="Courier New"/>
                <w:b/>
                <w:sz w:val="24"/>
                <w:szCs w:val="24"/>
              </w:rPr>
            </w:pPr>
            <w:r w:rsidRPr="00B17ABA">
              <w:rPr>
                <w:rFonts w:ascii="Courier New" w:hAnsi="Courier New" w:cs="Courier New"/>
                <w:b/>
                <w:color w:val="0000FF"/>
                <w:sz w:val="20"/>
                <w:szCs w:val="20"/>
              </w:rPr>
              <w:t>END</w:t>
            </w:r>
          </w:p>
          <w:p w:rsidR="00590CE4" w:rsidRPr="00B17ABA" w:rsidRDefault="00590CE4" w:rsidP="00AE22D3">
            <w:pPr>
              <w:autoSpaceDE w:val="0"/>
              <w:autoSpaceDN w:val="0"/>
              <w:adjustRightInd w:val="0"/>
              <w:spacing w:line="276" w:lineRule="auto"/>
              <w:ind w:left="426" w:firstLine="0"/>
              <w:rPr>
                <w:rFonts w:ascii="Courier New" w:hAnsi="Courier New" w:cs="Courier New"/>
                <w:b/>
                <w:color w:val="0000FF"/>
                <w:sz w:val="20"/>
                <w:szCs w:val="20"/>
              </w:rPr>
            </w:pPr>
            <w:r w:rsidRPr="00B17ABA">
              <w:rPr>
                <w:rFonts w:ascii="Courier New" w:hAnsi="Courier New" w:cs="Courier New"/>
                <w:b/>
                <w:color w:val="0000FF"/>
                <w:sz w:val="20"/>
                <w:szCs w:val="20"/>
              </w:rPr>
              <w:t>END</w:t>
            </w:r>
          </w:p>
          <w:p w:rsidR="00AE22D3" w:rsidRPr="00B17ABA" w:rsidRDefault="00AE22D3" w:rsidP="00AE22D3">
            <w:pPr>
              <w:autoSpaceDE w:val="0"/>
              <w:autoSpaceDN w:val="0"/>
              <w:adjustRightInd w:val="0"/>
              <w:spacing w:line="276" w:lineRule="auto"/>
              <w:ind w:firstLine="0"/>
              <w:rPr>
                <w:rFonts w:ascii="Courier New" w:hAnsi="Courier New" w:cs="Courier New"/>
                <w:b/>
                <w:color w:val="0000FF"/>
                <w:sz w:val="20"/>
                <w:szCs w:val="20"/>
              </w:rPr>
            </w:pPr>
            <w:r w:rsidRPr="00B17ABA">
              <w:rPr>
                <w:rFonts w:ascii="Courier New" w:hAnsi="Courier New" w:cs="Courier New"/>
                <w:b/>
                <w:color w:val="0000FF"/>
                <w:sz w:val="20"/>
                <w:szCs w:val="20"/>
              </w:rPr>
              <w:t>END</w:t>
            </w:r>
          </w:p>
          <w:p w:rsidR="00AE22D3" w:rsidRPr="00B17ABA" w:rsidRDefault="00AE22D3" w:rsidP="001A2558">
            <w:pPr>
              <w:autoSpaceDE w:val="0"/>
              <w:autoSpaceDN w:val="0"/>
              <w:adjustRightInd w:val="0"/>
              <w:spacing w:line="276" w:lineRule="auto"/>
              <w:ind w:firstLine="0"/>
              <w:rPr>
                <w:rFonts w:ascii="Courier New" w:hAnsi="Courier New" w:cs="Courier New"/>
                <w:b/>
                <w:color w:val="0000FF"/>
                <w:sz w:val="20"/>
                <w:szCs w:val="20"/>
              </w:rPr>
            </w:pPr>
          </w:p>
          <w:p w:rsidR="00707224" w:rsidRPr="009923E9" w:rsidRDefault="00707224" w:rsidP="00707224">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xml:space="preserve">% Decide the optimal solution and the reward where the optimal solution </w:t>
            </w:r>
            <w:r w:rsidR="00372183" w:rsidRPr="00B17ABA">
              <w:rPr>
                <w:rFonts w:ascii="Courier New" w:hAnsi="Courier New" w:cs="Courier New"/>
                <w:color w:val="228B22"/>
                <w:sz w:val="20"/>
                <w:szCs w:val="20"/>
              </w:rPr>
              <w:t>i</w:t>
            </w:r>
            <w:r w:rsidRPr="00B17ABA">
              <w:rPr>
                <w:rFonts w:ascii="Courier New" w:hAnsi="Courier New" w:cs="Courier New"/>
                <w:color w:val="228B22"/>
                <w:sz w:val="20"/>
                <w:szCs w:val="20"/>
              </w:rPr>
              <w:t>s used.</w:t>
            </w:r>
          </w:p>
          <w:p w:rsidR="00006F9D" w:rsidRPr="009923E9" w:rsidRDefault="00006F9D" w:rsidP="00707224">
            <w:pPr>
              <w:autoSpaceDE w:val="0"/>
              <w:autoSpaceDN w:val="0"/>
              <w:adjustRightInd w:val="0"/>
              <w:spacing w:line="276" w:lineRule="auto"/>
              <w:ind w:firstLine="0"/>
              <w:rPr>
                <w:rFonts w:ascii="Courier New" w:hAnsi="Courier New" w:cs="Courier New"/>
                <w:sz w:val="24"/>
                <w:szCs w:val="24"/>
              </w:rPr>
            </w:pPr>
            <w:r w:rsidRPr="00B17ABA">
              <w:rPr>
                <w:rFonts w:ascii="Courier New" w:hAnsi="Courier New" w:cs="Courier New"/>
                <w:color w:val="000000"/>
                <w:sz w:val="20"/>
                <w:szCs w:val="20"/>
              </w:rPr>
              <w:t>OptSol = Parent;</w:t>
            </w:r>
            <w:r w:rsidR="00D81D05" w:rsidRPr="00B17ABA">
              <w:rPr>
                <w:rFonts w:ascii="Courier New" w:hAnsi="Courier New" w:cs="Courier New"/>
                <w:color w:val="000000"/>
                <w:sz w:val="20"/>
                <w:szCs w:val="20"/>
              </w:rPr>
              <w:t xml:space="preserve"> </w:t>
            </w:r>
            <w:r w:rsidRPr="009923E9">
              <w:rPr>
                <w:rFonts w:ascii="Courier New" w:hAnsi="Courier New" w:cs="Courier New"/>
                <w:color w:val="000000"/>
                <w:sz w:val="20"/>
                <w:szCs w:val="20"/>
              </w:rPr>
              <w:t>OptV = OldReward;</w:t>
            </w:r>
          </w:p>
        </w:tc>
      </w:tr>
    </w:tbl>
    <w:p w:rsidR="004D14B7" w:rsidRPr="00B17ABA" w:rsidRDefault="00006F9D" w:rsidP="001A2558">
      <w:pPr>
        <w:ind w:firstLine="0"/>
        <w:jc w:val="center"/>
      </w:pPr>
      <w:bookmarkStart w:id="228" w:name="_Ref423778963"/>
      <w:bookmarkStart w:id="229" w:name="_Toc426019150"/>
      <w:r w:rsidRPr="00B17ABA">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6</w:t>
        </w:r>
      </w:fldSimple>
      <w:bookmarkEnd w:id="228"/>
      <w:r w:rsidR="00293C12" w:rsidRPr="00B17ABA">
        <w:t>.</w:t>
      </w:r>
      <w:r w:rsidRPr="00B17ABA">
        <w:t xml:space="preserve"> </w:t>
      </w:r>
      <w:r w:rsidR="00606F70" w:rsidRPr="00B17ABA">
        <w:t>Pseudo-code</w:t>
      </w:r>
      <w:r w:rsidRPr="00B17ABA">
        <w:t xml:space="preserve"> of </w:t>
      </w:r>
      <w:r w:rsidR="00E44CDD" w:rsidRPr="00B17ABA">
        <w:t>the SA</w:t>
      </w:r>
      <w:r w:rsidR="004D14B7" w:rsidRPr="00B17ABA">
        <w:t xml:space="preserve"> used for the hypertension SDDP model</w:t>
      </w:r>
      <w:bookmarkEnd w:id="229"/>
    </w:p>
    <w:p w:rsidR="00006F9D" w:rsidRPr="00B17ABA" w:rsidRDefault="00006F9D" w:rsidP="001A2558">
      <w:pPr>
        <w:pStyle w:val="Heading2"/>
      </w:pPr>
      <w:bookmarkStart w:id="230" w:name="_Toc426018055"/>
      <w:r w:rsidRPr="00B17ABA">
        <w:lastRenderedPageBreak/>
        <w:t>Genetic algorithm</w:t>
      </w:r>
      <w:bookmarkEnd w:id="230"/>
    </w:p>
    <w:p w:rsidR="00006F9D" w:rsidRPr="00B17ABA" w:rsidRDefault="00A66AF2" w:rsidP="00C9703A">
      <w:pPr>
        <w:jc w:val="both"/>
        <w:rPr>
          <w:rFonts w:cstheme="majorBidi"/>
        </w:rPr>
      </w:pPr>
      <w:r w:rsidRPr="00B17ABA">
        <w:rPr>
          <w:rFonts w:cstheme="majorBidi"/>
        </w:rPr>
        <w:t>In the context of the hypertension SDDP, a chromosome</w:t>
      </w:r>
      <w:r w:rsidR="00372183" w:rsidRPr="00B17ABA">
        <w:rPr>
          <w:rFonts w:cstheme="majorBidi"/>
        </w:rPr>
        <w:t xml:space="preserve">, </w:t>
      </w:r>
      <w:r w:rsidR="00372183" w:rsidRPr="00B17ABA">
        <w:rPr>
          <w:rFonts w:ascii="Courier New" w:hAnsi="Courier New" w:cs="Courier New"/>
          <w:color w:val="000000"/>
          <w:sz w:val="20"/>
          <w:szCs w:val="20"/>
        </w:rPr>
        <w:t>mChrom</w:t>
      </w:r>
      <w:r w:rsidR="00372183" w:rsidRPr="00B17ABA">
        <w:t>,</w:t>
      </w:r>
      <w:r w:rsidRPr="00B17ABA">
        <w:t xml:space="preserve"> </w:t>
      </w:r>
      <w:r w:rsidRPr="00B17ABA">
        <w:rPr>
          <w:rFonts w:cstheme="majorBidi"/>
        </w:rPr>
        <w:t xml:space="preserve">represents a sequential treatment policy. </w:t>
      </w:r>
      <w:r w:rsidR="00006F9D" w:rsidRPr="00B17ABA">
        <w:rPr>
          <w:rFonts w:cstheme="majorBidi"/>
        </w:rPr>
        <w:t xml:space="preserve">For convenience, </w:t>
      </w:r>
      <w:r w:rsidR="00B47E9E" w:rsidRPr="00B17ABA">
        <w:rPr>
          <w:rFonts w:cstheme="majorBidi" w:hint="eastAsia"/>
          <w:lang w:eastAsia="ko-KR"/>
        </w:rPr>
        <w:t xml:space="preserve">all </w:t>
      </w:r>
      <w:r w:rsidR="00BD77BC" w:rsidRPr="00B17ABA">
        <w:rPr>
          <w:rFonts w:cstheme="majorBidi" w:hint="eastAsia"/>
          <w:lang w:eastAsia="ko-KR"/>
        </w:rPr>
        <w:t xml:space="preserve">chromosomes (i.e., </w:t>
      </w:r>
      <w:r w:rsidR="00B47E9E" w:rsidRPr="00B17ABA">
        <w:rPr>
          <w:rFonts w:cstheme="majorBidi" w:hint="eastAsia"/>
          <w:lang w:eastAsia="ko-KR"/>
        </w:rPr>
        <w:t>sequential treatment policy numbers from 1 to 4</w:t>
      </w:r>
      <w:r w:rsidR="00307417" w:rsidRPr="00B17ABA">
        <w:rPr>
          <w:rFonts w:cstheme="majorBidi"/>
          <w:lang w:eastAsia="ko-KR"/>
        </w:rPr>
        <w:t>,</w:t>
      </w:r>
      <w:r w:rsidR="00B47E9E" w:rsidRPr="00B17ABA">
        <w:rPr>
          <w:rFonts w:cstheme="majorBidi" w:hint="eastAsia"/>
          <w:lang w:eastAsia="ko-KR"/>
        </w:rPr>
        <w:t>128</w:t>
      </w:r>
      <w:r w:rsidR="00BD77BC" w:rsidRPr="00B17ABA">
        <w:rPr>
          <w:rFonts w:cstheme="majorBidi" w:hint="eastAsia"/>
          <w:lang w:eastAsia="ko-KR"/>
        </w:rPr>
        <w:t>)</w:t>
      </w:r>
      <w:r w:rsidR="00B47E9E" w:rsidRPr="00B17ABA">
        <w:rPr>
          <w:rFonts w:cstheme="majorBidi" w:hint="eastAsia"/>
          <w:lang w:eastAsia="ko-KR"/>
        </w:rPr>
        <w:t xml:space="preserve"> were stored as </w:t>
      </w:r>
      <w:r w:rsidR="00C9703A" w:rsidRPr="00B17ABA">
        <w:rPr>
          <w:rFonts w:cstheme="majorBidi" w:hint="eastAsia"/>
          <w:lang w:eastAsia="ko-KR"/>
        </w:rPr>
        <w:t xml:space="preserve">2^13 </w:t>
      </w:r>
      <w:r w:rsidR="00B47E9E" w:rsidRPr="00B17ABA">
        <w:rPr>
          <w:rFonts w:cstheme="majorBidi" w:hint="eastAsia"/>
          <w:lang w:eastAsia="ko-KR"/>
        </w:rPr>
        <w:t>binary data, which uses</w:t>
      </w:r>
      <w:r w:rsidR="00BD77BC" w:rsidRPr="00B17ABA">
        <w:rPr>
          <w:rFonts w:cstheme="majorBidi"/>
        </w:rPr>
        <w:t xml:space="preserve"> a string of 0s and 1s</w:t>
      </w:r>
      <w:r w:rsidR="00BD77BC" w:rsidRPr="00B17ABA">
        <w:rPr>
          <w:rFonts w:cstheme="majorBidi" w:hint="eastAsia"/>
          <w:lang w:eastAsia="ko-KR"/>
        </w:rPr>
        <w:t>.</w:t>
      </w:r>
      <w:r w:rsidR="00B47E9E" w:rsidRPr="00B17ABA">
        <w:rPr>
          <w:rFonts w:cstheme="majorBidi" w:hint="eastAsia"/>
          <w:lang w:eastAsia="ko-KR"/>
        </w:rPr>
        <w:t xml:space="preserve"> </w:t>
      </w:r>
      <w:r w:rsidRPr="00B17ABA">
        <w:rPr>
          <w:rFonts w:cstheme="majorBidi"/>
        </w:rPr>
        <w:t xml:space="preserve">For example, the policy number </w:t>
      </w:r>
      <w:r w:rsidR="00C9703A" w:rsidRPr="00B17ABA">
        <w:rPr>
          <w:rFonts w:cstheme="majorBidi" w:hint="eastAsia"/>
          <w:lang w:eastAsia="ko-KR"/>
        </w:rPr>
        <w:t>1</w:t>
      </w:r>
      <w:r w:rsidRPr="00B17ABA">
        <w:rPr>
          <w:rFonts w:cstheme="majorBidi"/>
        </w:rPr>
        <w:t xml:space="preserve">, which is the combination of </w:t>
      </w:r>
      <w:r w:rsidR="00C9703A" w:rsidRPr="00B17ABA">
        <w:rPr>
          <w:rFonts w:cstheme="majorBidi" w:hint="eastAsia"/>
          <w:lang w:eastAsia="ko-KR"/>
        </w:rPr>
        <w:t xml:space="preserve">Ds, BBs, CCBs and </w:t>
      </w:r>
      <w:r w:rsidR="00C9703A" w:rsidRPr="00B17ABA">
        <w:rPr>
          <w:rFonts w:cstheme="majorBidi"/>
        </w:rPr>
        <w:t>ACEIs/ARBs</w:t>
      </w:r>
      <w:r w:rsidRPr="00B17ABA">
        <w:rPr>
          <w:rFonts w:cstheme="majorBidi"/>
        </w:rPr>
        <w:t xml:space="preserve">, </w:t>
      </w:r>
      <w:r w:rsidR="004D14B7" w:rsidRPr="00B17ABA">
        <w:rPr>
          <w:rFonts w:cstheme="majorBidi"/>
        </w:rPr>
        <w:t>was</w:t>
      </w:r>
      <w:r w:rsidRPr="00B17ABA">
        <w:rPr>
          <w:rFonts w:cstheme="majorBidi"/>
        </w:rPr>
        <w:t xml:space="preserve"> </w:t>
      </w:r>
      <w:r w:rsidR="00C9703A" w:rsidRPr="00B17ABA">
        <w:rPr>
          <w:rFonts w:cstheme="majorBidi" w:hint="eastAsia"/>
          <w:lang w:eastAsia="ko-KR"/>
        </w:rPr>
        <w:t>converted to</w:t>
      </w:r>
      <w:r w:rsidRPr="00B17ABA">
        <w:rPr>
          <w:rFonts w:cstheme="majorBidi"/>
        </w:rPr>
        <w:t xml:space="preserve"> ‘</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1</w:t>
      </w:r>
      <w:r w:rsidR="00C9703A" w:rsidRPr="00B17ABA">
        <w:rPr>
          <w:rFonts w:cstheme="majorBidi"/>
          <w:lang w:eastAsia="ko-KR"/>
        </w:rPr>
        <w:t>’</w:t>
      </w:r>
      <w:r w:rsidRPr="00B17ABA">
        <w:rPr>
          <w:rFonts w:cstheme="majorBidi"/>
        </w:rPr>
        <w:t xml:space="preserve">; and the policy number </w:t>
      </w:r>
      <w:r w:rsidR="00C9703A" w:rsidRPr="00B17ABA">
        <w:rPr>
          <w:rFonts w:cstheme="majorBidi" w:hint="eastAsia"/>
          <w:lang w:eastAsia="ko-KR"/>
        </w:rPr>
        <w:t>4</w:t>
      </w:r>
      <w:r w:rsidR="00927A67" w:rsidRPr="00B17ABA">
        <w:rPr>
          <w:rFonts w:cstheme="majorBidi"/>
          <w:lang w:eastAsia="ko-KR"/>
        </w:rPr>
        <w:t>,</w:t>
      </w:r>
      <w:r w:rsidR="00C9703A" w:rsidRPr="00B17ABA">
        <w:rPr>
          <w:rFonts w:cstheme="majorBidi" w:hint="eastAsia"/>
          <w:lang w:eastAsia="ko-KR"/>
        </w:rPr>
        <w:t>128</w:t>
      </w:r>
      <w:r w:rsidRPr="00B17ABA">
        <w:rPr>
          <w:rFonts w:cstheme="majorBidi"/>
        </w:rPr>
        <w:t xml:space="preserve">, which is the combination of </w:t>
      </w:r>
      <w:r w:rsidR="00C9703A" w:rsidRPr="00B17ABA">
        <w:rPr>
          <w:rFonts w:cstheme="majorBidi"/>
        </w:rPr>
        <w:t>ACEIs/ARBs</w:t>
      </w:r>
      <w:r w:rsidR="00C9703A" w:rsidRPr="00B17ABA">
        <w:rPr>
          <w:rFonts w:cstheme="majorBidi" w:hint="eastAsia"/>
          <w:lang w:eastAsia="ko-KR"/>
        </w:rPr>
        <w:t xml:space="preserve">, </w:t>
      </w:r>
      <w:r w:rsidR="00C9703A" w:rsidRPr="00B17ABA">
        <w:rPr>
          <w:rFonts w:cstheme="majorBidi"/>
          <w:lang w:eastAsia="ko-KR"/>
        </w:rPr>
        <w:t>CCBs+ACEIs/ARBs</w:t>
      </w:r>
      <w:r w:rsidR="00C9703A" w:rsidRPr="00B17ABA">
        <w:rPr>
          <w:rFonts w:cstheme="majorBidi" w:hint="eastAsia"/>
          <w:lang w:eastAsia="ko-KR"/>
        </w:rPr>
        <w:t xml:space="preserve">, </w:t>
      </w:r>
      <w:r w:rsidR="00C9703A" w:rsidRPr="00B17ABA">
        <w:rPr>
          <w:rFonts w:cstheme="majorBidi"/>
          <w:lang w:eastAsia="ko-KR"/>
        </w:rPr>
        <w:t>BBs+CCBs+ACEIs/ARBs</w:t>
      </w:r>
      <w:r w:rsidR="00C9703A" w:rsidRPr="00B17ABA">
        <w:rPr>
          <w:rFonts w:cstheme="majorBidi" w:hint="eastAsia"/>
          <w:lang w:eastAsia="ko-KR"/>
        </w:rPr>
        <w:t xml:space="preserve"> and </w:t>
      </w:r>
      <w:r w:rsidR="00C9703A" w:rsidRPr="00B17ABA">
        <w:rPr>
          <w:rFonts w:cstheme="majorBidi"/>
          <w:lang w:eastAsia="ko-KR"/>
        </w:rPr>
        <w:t>Ds+CCBs+ACEIs/ARBs</w:t>
      </w:r>
      <w:r w:rsidRPr="00B17ABA">
        <w:rPr>
          <w:rFonts w:cstheme="majorBidi"/>
        </w:rPr>
        <w:t xml:space="preserve">, </w:t>
      </w:r>
      <w:r w:rsidR="004D14B7" w:rsidRPr="00B17ABA">
        <w:rPr>
          <w:rFonts w:cstheme="majorBidi"/>
        </w:rPr>
        <w:t>wa</w:t>
      </w:r>
      <w:r w:rsidRPr="00B17ABA">
        <w:rPr>
          <w:rFonts w:cstheme="majorBidi"/>
        </w:rPr>
        <w:t>s represented as ‘</w:t>
      </w:r>
      <w:r w:rsidR="00C9703A" w:rsidRPr="00B17ABA">
        <w:rPr>
          <w:rFonts w:cstheme="majorBidi"/>
        </w:rPr>
        <w:t>1</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1</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w:t>
      </w:r>
      <w:r w:rsidR="00C9703A" w:rsidRPr="00B17ABA">
        <w:rPr>
          <w:rFonts w:cstheme="majorBidi"/>
        </w:rPr>
        <w:t>0</w:t>
      </w:r>
      <w:r w:rsidR="00C9703A" w:rsidRPr="00B17ABA">
        <w:rPr>
          <w:rFonts w:cstheme="majorBidi" w:hint="eastAsia"/>
          <w:lang w:eastAsia="ko-KR"/>
        </w:rPr>
        <w:t>-0</w:t>
      </w:r>
      <w:r w:rsidRPr="00B17ABA">
        <w:rPr>
          <w:rFonts w:cstheme="majorBidi"/>
        </w:rPr>
        <w:t xml:space="preserve">’. </w:t>
      </w:r>
      <w:r w:rsidR="00006F9D" w:rsidRPr="00B17ABA">
        <w:rPr>
          <w:rFonts w:cstheme="majorBidi"/>
        </w:rPr>
        <w:t>To evaluate the objective function, the individual strings were decoded by phenotypes</w:t>
      </w:r>
      <w:r w:rsidR="000A4653" w:rsidRPr="00B17ABA">
        <w:rPr>
          <w:rFonts w:cstheme="majorBidi"/>
        </w:rPr>
        <w:t xml:space="preserve"> (i.e., </w:t>
      </w:r>
      <w:r w:rsidR="000A4653" w:rsidRPr="009923E9">
        <w:rPr>
          <w:rFonts w:ascii="Courier New" w:hAnsi="Courier New" w:cs="Courier New"/>
          <w:sz w:val="20"/>
          <w:szCs w:val="20"/>
        </w:rPr>
        <w:t>mPhen</w:t>
      </w:r>
      <w:r w:rsidR="000A4653" w:rsidRPr="00B17ABA">
        <w:rPr>
          <w:rFonts w:cstheme="majorBidi"/>
        </w:rPr>
        <w:t>)</w:t>
      </w:r>
      <w:r w:rsidR="00006F9D" w:rsidRPr="00B17ABA">
        <w:rPr>
          <w:rFonts w:cstheme="majorBidi"/>
        </w:rPr>
        <w:t xml:space="preserve">, which were </w:t>
      </w:r>
      <w:r w:rsidRPr="00B17ABA">
        <w:rPr>
          <w:rFonts w:cstheme="majorBidi"/>
        </w:rPr>
        <w:t xml:space="preserve">the policy numbers included in the population. </w:t>
      </w:r>
    </w:p>
    <w:p w:rsidR="00006F9D" w:rsidRPr="00B17ABA" w:rsidRDefault="00006F9D" w:rsidP="00F570A1">
      <w:pPr>
        <w:jc w:val="both"/>
        <w:rPr>
          <w:rFonts w:eastAsia="Malgun Gothic" w:cstheme="majorBidi"/>
        </w:rPr>
      </w:pPr>
      <w:r w:rsidRPr="00B17ABA">
        <w:rPr>
          <w:rFonts w:cstheme="majorBidi"/>
        </w:rPr>
        <w:t xml:space="preserve">Whereas </w:t>
      </w:r>
      <w:r w:rsidR="00072A66" w:rsidRPr="00B17ABA">
        <w:rPr>
          <w:rFonts w:cstheme="majorBidi"/>
        </w:rPr>
        <w:t>SA</w:t>
      </w:r>
      <w:r w:rsidRPr="00B17ABA">
        <w:rPr>
          <w:rFonts w:cstheme="majorBidi"/>
        </w:rPr>
        <w:t xml:space="preserve"> moves from one solution to another, </w:t>
      </w:r>
      <w:r w:rsidR="00072A66" w:rsidRPr="00B17ABA">
        <w:rPr>
          <w:rFonts w:cstheme="majorBidi"/>
        </w:rPr>
        <w:t>GA</w:t>
      </w:r>
      <w:r w:rsidRPr="00B17ABA">
        <w:rPr>
          <w:rFonts w:cstheme="majorBidi"/>
        </w:rPr>
        <w:t xml:space="preserve"> works by maintaining a population of solutions whose fitness values</w:t>
      </w:r>
      <w:r w:rsidR="004D14B7" w:rsidRPr="00B17ABA">
        <w:rPr>
          <w:rFonts w:cstheme="majorBidi"/>
        </w:rPr>
        <w:t xml:space="preserve"> (</w:t>
      </w:r>
      <w:r w:rsidRPr="00B17ABA">
        <w:rPr>
          <w:rFonts w:cstheme="majorBidi"/>
        </w:rPr>
        <w:t>i.e., the value of the objective function</w:t>
      </w:r>
      <w:r w:rsidR="004D14B7" w:rsidRPr="00B17ABA">
        <w:rPr>
          <w:rFonts w:cstheme="majorBidi"/>
        </w:rPr>
        <w:t>)</w:t>
      </w:r>
      <w:r w:rsidRPr="00B17ABA">
        <w:rPr>
          <w:rFonts w:cstheme="majorBidi"/>
        </w:rPr>
        <w:t xml:space="preserve"> </w:t>
      </w:r>
      <w:r w:rsidRPr="00B17ABA">
        <w:t xml:space="preserve">are </w:t>
      </w:r>
      <w:r w:rsidR="00293C12" w:rsidRPr="00B17ABA">
        <w:t>better</w:t>
      </w:r>
      <w:r w:rsidRPr="00B17ABA">
        <w:t xml:space="preserve">. Small populations have the risk of seriously under-covering the solution space, whereas large populations </w:t>
      </w:r>
      <w:r w:rsidR="00EC550B" w:rsidRPr="00B17ABA">
        <w:t>require increased</w:t>
      </w:r>
      <w:r w:rsidRPr="00B17ABA">
        <w:t xml:space="preserve"> computational time. In th</w:t>
      </w:r>
      <w:r w:rsidR="004D14B7" w:rsidRPr="00B17ABA">
        <w:t>e hypertension SDDP</w:t>
      </w:r>
      <w:r w:rsidRPr="00B17ABA">
        <w:t xml:space="preserve"> model, </w:t>
      </w:r>
      <w:r w:rsidR="00A66AF2" w:rsidRPr="00B17ABA">
        <w:t>various combinations of the number of generations (</w:t>
      </w:r>
      <w:r w:rsidR="000A4653" w:rsidRPr="009923E9">
        <w:rPr>
          <w:rFonts w:ascii="Courier New" w:hAnsi="Courier New" w:cs="Courier New"/>
          <w:sz w:val="20"/>
          <w:szCs w:val="20"/>
        </w:rPr>
        <w:t>nGeneration</w:t>
      </w:r>
      <w:r w:rsidR="000A4653" w:rsidRPr="00B17ABA">
        <w:t xml:space="preserve"> = </w:t>
      </w:r>
      <w:r w:rsidR="00A66AF2" w:rsidRPr="00B17ABA">
        <w:t>25, 50 and 100) and population size</w:t>
      </w:r>
      <w:r w:rsidRPr="00B17ABA">
        <w:t xml:space="preserve"> (</w:t>
      </w:r>
      <w:r w:rsidR="000A4653" w:rsidRPr="009923E9">
        <w:rPr>
          <w:rFonts w:ascii="Courier New" w:hAnsi="Courier New" w:cs="Courier New"/>
          <w:sz w:val="20"/>
          <w:szCs w:val="20"/>
        </w:rPr>
        <w:t>nInitPop</w:t>
      </w:r>
      <w:r w:rsidR="000A4653" w:rsidRPr="00B17ABA">
        <w:t xml:space="preserve"> = </w:t>
      </w:r>
      <w:r w:rsidR="00A66AF2" w:rsidRPr="00B17ABA">
        <w:t xml:space="preserve">10, </w:t>
      </w:r>
      <w:r w:rsidRPr="00B17ABA">
        <w:t xml:space="preserve">30, 50 and 100) were </w:t>
      </w:r>
      <w:r w:rsidR="00EC550B" w:rsidRPr="00B17ABA">
        <w:t>tested</w:t>
      </w:r>
      <w:r w:rsidRPr="00B17ABA">
        <w:t xml:space="preserve"> to </w:t>
      </w:r>
      <w:r w:rsidR="00A66AF2" w:rsidRPr="00B17ABA">
        <w:t>determine the best set of the number of generation</w:t>
      </w:r>
      <w:r w:rsidR="00B74A47" w:rsidRPr="00B17ABA">
        <w:t>s</w:t>
      </w:r>
      <w:r w:rsidR="00A66AF2" w:rsidRPr="00B17ABA">
        <w:t xml:space="preserve"> and the population size for the SDDP in primary hypertension</w:t>
      </w:r>
      <w:r w:rsidRPr="00B17ABA">
        <w:t xml:space="preserve">. The size of </w:t>
      </w:r>
      <w:r w:rsidR="00EC550B" w:rsidRPr="00B17ABA">
        <w:t xml:space="preserve">the </w:t>
      </w:r>
      <w:r w:rsidRPr="00B17ABA">
        <w:t>population was assumed to be fixed, whereas some studies assumed a variable population size</w:t>
      </w:r>
      <w:r w:rsidR="00E67B39" w:rsidRPr="00B17ABA">
        <w:fldChar w:fldCharType="begin">
          <w:fldData xml:space="preserve">PEVuZE5vdGU+PENpdGU+PEF1dGhvcj5Lb3Vtb3VzaXM8L0F1dGhvcj48WWVhcj4yMDA2PC9ZZWFy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</w:fldData>
        </w:fldChar>
      </w:r>
      <w:r w:rsidR="00EE2B4F" w:rsidRPr="00B17ABA">
        <w:instrText xml:space="preserve"> ADDIN EN.CITE </w:instrText>
      </w:r>
      <w:r w:rsidR="00EE2B4F" w:rsidRPr="00B17ABA">
        <w:fldChar w:fldCharType="begin">
          <w:fldData xml:space="preserve">PEVuZE5vdGU+PENpdGU+PEF1dGhvcj5Lb3Vtb3VzaXM8L0F1dGhvcj48WWVhcj4yMDA2PC9ZZWFy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</w:fldData>
        </w:fldChar>
      </w:r>
      <w:r w:rsidR="00EE2B4F" w:rsidRPr="00B17ABA">
        <w:instrText xml:space="preserve"> ADDIN EN.CITE.DATA </w:instrText>
      </w:r>
      <w:r w:rsidR="00EE2B4F" w:rsidRPr="00B17ABA">
        <w:fldChar w:fldCharType="end"/>
      </w:r>
      <w:r w:rsidR="00E67B39" w:rsidRPr="00B17ABA">
        <w:fldChar w:fldCharType="separate"/>
      </w:r>
      <w:r w:rsidR="00EE2B4F" w:rsidRPr="00B17ABA">
        <w:rPr>
          <w:noProof/>
          <w:vertAlign w:val="superscript"/>
        </w:rPr>
        <w:t>[365, 366]</w:t>
      </w:r>
      <w:r w:rsidR="00E67B39" w:rsidRPr="00B17ABA">
        <w:fldChar w:fldCharType="end"/>
      </w:r>
      <w:r w:rsidR="00E67B39" w:rsidRPr="00B17ABA">
        <w:t>.</w:t>
      </w:r>
    </w:p>
    <w:p w:rsidR="00F622C0" w:rsidRPr="00B17ABA" w:rsidRDefault="00006F9D" w:rsidP="00842BC8">
      <w:pPr>
        <w:jc w:val="both"/>
        <w:rPr>
          <w:rFonts w:cstheme="majorBidi"/>
        </w:rPr>
      </w:pPr>
      <w:r w:rsidRPr="00B17ABA">
        <w:rPr>
          <w:rFonts w:cstheme="majorBidi"/>
        </w:rPr>
        <w:t>Th</w:t>
      </w:r>
      <w:r w:rsidR="004D14B7" w:rsidRPr="00B17ABA">
        <w:rPr>
          <w:rFonts w:cstheme="majorBidi"/>
        </w:rPr>
        <w:t>e hypertension SDDP model</w:t>
      </w:r>
      <w:r w:rsidRPr="00B17ABA">
        <w:rPr>
          <w:rFonts w:cstheme="majorBidi"/>
        </w:rPr>
        <w:t xml:space="preserve"> selected</w:t>
      </w:r>
      <w:r w:rsidR="00EC550B" w:rsidRPr="00B17ABA">
        <w:rPr>
          <w:rFonts w:cstheme="majorBidi"/>
        </w:rPr>
        <w:t xml:space="preserve"> the initial population </w:t>
      </w:r>
      <w:r w:rsidR="006A5793" w:rsidRPr="00B17ABA">
        <w:t xml:space="preserve">using a random number generator that uniformly distributes numbers </w:t>
      </w:r>
      <w:r w:rsidR="00A66AF2" w:rsidRPr="00B17ABA">
        <w:t>between 1 and 4</w:t>
      </w:r>
      <w:r w:rsidR="00927A67" w:rsidRPr="00B17ABA">
        <w:t>,</w:t>
      </w:r>
      <w:r w:rsidR="00A66AF2" w:rsidRPr="00B17ABA">
        <w:t xml:space="preserve">128. </w:t>
      </w:r>
      <w:r w:rsidR="00842BC8" w:rsidRPr="00B17ABA">
        <w:t>During</w:t>
      </w:r>
      <w:r w:rsidR="005A0E05" w:rsidRPr="00B17ABA">
        <w:t xml:space="preserve"> e</w:t>
      </w:r>
      <w:r w:rsidRPr="00B17ABA">
        <w:rPr>
          <w:rFonts w:cstheme="majorBidi"/>
        </w:rPr>
        <w:t>very iteration, the individuals</w:t>
      </w:r>
      <w:r w:rsidR="004D14B7" w:rsidRPr="00B17ABA">
        <w:rPr>
          <w:rFonts w:cstheme="majorBidi"/>
        </w:rPr>
        <w:t xml:space="preserve"> (</w:t>
      </w:r>
      <w:r w:rsidR="00EC550B" w:rsidRPr="00B17ABA">
        <w:rPr>
          <w:rFonts w:cstheme="majorBidi"/>
        </w:rPr>
        <w:t xml:space="preserve">i.e., </w:t>
      </w:r>
      <w:r w:rsidR="004D14B7" w:rsidRPr="00B17ABA">
        <w:rPr>
          <w:rFonts w:cstheme="majorBidi"/>
        </w:rPr>
        <w:t>sequential treatment policies)</w:t>
      </w:r>
      <w:r w:rsidRPr="00B17ABA">
        <w:rPr>
          <w:rFonts w:cstheme="majorBidi"/>
        </w:rPr>
        <w:t xml:space="preserve"> included in the population were evaluated in terms of the fitness function, </w:t>
      </w:r>
      <w:r w:rsidR="00372183" w:rsidRPr="00B17ABA">
        <w:rPr>
          <w:rFonts w:ascii="Courier New" w:hAnsi="Courier New" w:cs="Courier New"/>
          <w:color w:val="000000"/>
          <w:sz w:val="20"/>
          <w:szCs w:val="20"/>
        </w:rPr>
        <w:t>ObjVal</w:t>
      </w:r>
      <w:r w:rsidR="00372183" w:rsidRPr="00B17ABA">
        <w:t xml:space="preserve">, </w:t>
      </w:r>
      <w:r w:rsidRPr="00B17ABA">
        <w:rPr>
          <w:rFonts w:cstheme="majorBidi"/>
        </w:rPr>
        <w:t xml:space="preserve">which </w:t>
      </w:r>
      <w:r w:rsidR="00372183" w:rsidRPr="00B17ABA">
        <w:rPr>
          <w:rFonts w:cstheme="majorBidi"/>
        </w:rPr>
        <w:t>i</w:t>
      </w:r>
      <w:r w:rsidRPr="00B17ABA">
        <w:rPr>
          <w:rFonts w:cstheme="majorBidi"/>
        </w:rPr>
        <w:t>s the mean total net benefit</w:t>
      </w:r>
      <w:r w:rsidR="00372183" w:rsidRPr="00B17ABA">
        <w:rPr>
          <w:rFonts w:cstheme="majorBidi"/>
        </w:rPr>
        <w:t xml:space="preserve"> </w:t>
      </w:r>
      <w:r w:rsidRPr="00B17ABA">
        <w:rPr>
          <w:rFonts w:cstheme="majorBidi"/>
        </w:rPr>
        <w:t xml:space="preserve">based on 100 replications from </w:t>
      </w:r>
      <w:r w:rsidR="00A66AF2" w:rsidRPr="00B17ABA">
        <w:rPr>
          <w:rFonts w:cstheme="majorBidi"/>
        </w:rPr>
        <w:t>the underlying evaluation model</w:t>
      </w:r>
      <w:r w:rsidRPr="00B17ABA">
        <w:rPr>
          <w:rFonts w:cstheme="majorBidi"/>
        </w:rPr>
        <w:t xml:space="preserve">. </w:t>
      </w:r>
    </w:p>
    <w:p w:rsidR="00006F9D" w:rsidRPr="00B17ABA" w:rsidRDefault="00080D60" w:rsidP="006654F4">
      <w:pPr>
        <w:jc w:val="both"/>
        <w:rPr>
          <w:rFonts w:cstheme="majorBidi"/>
        </w:rPr>
      </w:pPr>
      <w:r w:rsidRPr="00B17ABA">
        <w:rPr>
          <w:rFonts w:cstheme="majorBidi"/>
        </w:rPr>
        <w:t>T</w:t>
      </w:r>
      <w:r w:rsidR="00006F9D" w:rsidRPr="00B17ABA">
        <w:rPr>
          <w:rFonts w:cstheme="majorBidi"/>
        </w:rPr>
        <w:t>h</w:t>
      </w:r>
      <w:r w:rsidR="006E1AA2" w:rsidRPr="00B17ABA">
        <w:rPr>
          <w:rFonts w:cstheme="majorBidi"/>
        </w:rPr>
        <w:t xml:space="preserve">e applied </w:t>
      </w:r>
      <w:r w:rsidR="00072A66" w:rsidRPr="00B17ABA">
        <w:rPr>
          <w:rFonts w:cstheme="majorBidi"/>
        </w:rPr>
        <w:t>GA</w:t>
      </w:r>
      <w:r w:rsidR="00006F9D" w:rsidRPr="00B17ABA">
        <w:rPr>
          <w:rFonts w:cstheme="majorBidi"/>
        </w:rPr>
        <w:t xml:space="preserve"> used the roulette wheel selection method</w:t>
      </w:r>
      <w:r w:rsidR="003A2511" w:rsidRPr="00B17ABA">
        <w:rPr>
          <w:rFonts w:cstheme="majorBidi"/>
        </w:rPr>
        <w:t>,</w:t>
      </w:r>
      <w:r w:rsidR="00006F9D" w:rsidRPr="00B17ABA">
        <w:rPr>
          <w:rFonts w:cstheme="majorBidi"/>
        </w:rPr>
        <w:t xml:space="preserve"> which selects individuals probabilistically based on their fitness</w:t>
      </w:r>
      <w:r w:rsidR="00A66AF2" w:rsidRPr="00B17ABA">
        <w:rPr>
          <w:rFonts w:cstheme="majorBidi"/>
        </w:rPr>
        <w:t xml:space="preserve"> (</w:t>
      </w:r>
      <w:r w:rsidR="00313AF7" w:rsidRPr="00B17ABA">
        <w:rPr>
          <w:rFonts w:cstheme="majorBidi"/>
        </w:rPr>
        <w:t>see</w:t>
      </w:r>
      <w:r w:rsidR="00A66AF2" w:rsidRPr="00B17ABA">
        <w:rPr>
          <w:rFonts w:cstheme="majorBidi"/>
        </w:rPr>
        <w:t xml:space="preserve"> </w:t>
      </w:r>
      <w:r w:rsidR="000A4653" w:rsidRPr="00B17ABA">
        <w:rPr>
          <w:rFonts w:cstheme="majorBidi"/>
        </w:rPr>
        <w:fldChar w:fldCharType="begin"/>
      </w:r>
      <w:r w:rsidR="000A4653" w:rsidRPr="00B17ABA">
        <w:rPr>
          <w:rFonts w:cstheme="majorBidi"/>
        </w:rPr>
        <w:instrText xml:space="preserve"> REF _Ref424504704 \h </w:instrText>
      </w:r>
      <w:r w:rsidR="00B17ABA">
        <w:rPr>
          <w:rFonts w:cstheme="majorBidi"/>
        </w:rPr>
        <w:instrText xml:space="preserve"> \* MERGEFORMAT </w:instrText>
      </w:r>
      <w:r w:rsidR="000A4653" w:rsidRPr="00B17ABA">
        <w:rPr>
          <w:rFonts w:cstheme="majorBidi"/>
        </w:rPr>
      </w:r>
      <w:r w:rsidR="000A4653" w:rsidRPr="00B17ABA">
        <w:rPr>
          <w:rFonts w:cstheme="majorBidi"/>
        </w:rPr>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7</w:t>
      </w:r>
      <w:r w:rsidR="000A4653" w:rsidRPr="00B17ABA">
        <w:rPr>
          <w:rFonts w:cstheme="majorBidi"/>
        </w:rPr>
        <w:fldChar w:fldCharType="end"/>
      </w:r>
      <w:r w:rsidR="00A66AF2" w:rsidRPr="00B17ABA">
        <w:rPr>
          <w:rFonts w:cstheme="majorBidi"/>
        </w:rPr>
        <w:t>)</w:t>
      </w:r>
      <w:r w:rsidR="00006F9D" w:rsidRPr="00B17ABA">
        <w:rPr>
          <w:rFonts w:cstheme="majorBidi"/>
        </w:rPr>
        <w:t>. An individual’s slice of a Monte Carlo-based roulette wheel is an area proportional to its fitness</w:t>
      </w:r>
      <w:r w:rsidR="00D16A4E" w:rsidRPr="00B17ABA">
        <w:rPr>
          <w:rFonts w:cstheme="majorBidi"/>
        </w:rPr>
        <w:fldChar w:fldCharType="begin">
          <w:fldData xml:space="preserve">PEVuZE5vdGU+PENpdGU+PEF1dGhvcj5TemV0bzwvQXV0aG9yPjxZZWFyPjIwMTE8L1llYXI+PFJl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TemV0bzwvQXV0aG9yPjxZZWFyPjIwMTE8L1llYXI+PFJl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217, 218]</w:t>
      </w:r>
      <w:r w:rsidR="00D16A4E" w:rsidRPr="00B17ABA">
        <w:rPr>
          <w:rFonts w:cstheme="majorBidi"/>
        </w:rPr>
        <w:fldChar w:fldCharType="end"/>
      </w:r>
      <w:r w:rsidR="00006F9D" w:rsidRPr="00B17ABA">
        <w:rPr>
          <w:rFonts w:cstheme="majorBidi"/>
        </w:rPr>
        <w:t xml:space="preserve">. </w:t>
      </w:r>
      <w:r w:rsidR="00EC550B" w:rsidRPr="00B17ABA">
        <w:rPr>
          <w:rFonts w:cstheme="majorBidi"/>
        </w:rPr>
        <w:t>The f</w:t>
      </w:r>
      <w:r w:rsidR="00006F9D" w:rsidRPr="00B17ABA">
        <w:rPr>
          <w:rFonts w:cstheme="majorBidi"/>
        </w:rPr>
        <w:t>ittest individual has</w:t>
      </w:r>
      <w:r w:rsidR="005A0E05" w:rsidRPr="00B17ABA">
        <w:rPr>
          <w:rFonts w:cstheme="majorBidi"/>
        </w:rPr>
        <w:t xml:space="preserve"> the</w:t>
      </w:r>
      <w:r w:rsidR="00006F9D" w:rsidRPr="00B17ABA">
        <w:rPr>
          <w:rFonts w:cstheme="majorBidi"/>
        </w:rPr>
        <w:t xml:space="preserve"> largest share of the roulette wheel, whereas</w:t>
      </w:r>
      <w:r w:rsidR="00EC550B" w:rsidRPr="00B17ABA">
        <w:rPr>
          <w:rFonts w:cstheme="majorBidi"/>
        </w:rPr>
        <w:t xml:space="preserve"> the</w:t>
      </w:r>
      <w:r w:rsidR="00006F9D" w:rsidRPr="00B17ABA">
        <w:rPr>
          <w:rFonts w:cstheme="majorBidi"/>
        </w:rPr>
        <w:t xml:space="preserve"> weakest individual has </w:t>
      </w:r>
      <w:r w:rsidR="00EC550B" w:rsidRPr="00B17ABA">
        <w:rPr>
          <w:rFonts w:cstheme="majorBidi"/>
        </w:rPr>
        <w:t xml:space="preserve">the </w:t>
      </w:r>
      <w:r w:rsidR="00006F9D" w:rsidRPr="00B17ABA">
        <w:rPr>
          <w:rFonts w:cstheme="majorBidi"/>
        </w:rPr>
        <w:t>smallest share of the roulette wh</w:t>
      </w:r>
      <w:r w:rsidR="005A0E05" w:rsidRPr="00B17ABA">
        <w:rPr>
          <w:rFonts w:cstheme="majorBidi"/>
        </w:rPr>
        <w:t>eel</w:t>
      </w:r>
      <w:r w:rsidR="00006F9D" w:rsidRPr="00B17ABA">
        <w:rPr>
          <w:rFonts w:cstheme="majorBidi"/>
        </w:rPr>
        <w:t xml:space="preserve">. To select an individual, a random number is generated from a uniform distribution in the interval [0, </w:t>
      </w:r>
      <w:r w:rsidR="004D14B7" w:rsidRPr="00B17ABA">
        <w:rPr>
          <w:rFonts w:cstheme="majorBidi"/>
        </w:rPr>
        <w:t xml:space="preserve">the </w:t>
      </w:r>
      <w:r w:rsidR="00006F9D" w:rsidRPr="00B17ABA">
        <w:rPr>
          <w:rFonts w:cstheme="majorBidi"/>
        </w:rPr>
        <w:t xml:space="preserve">sum of the </w:t>
      </w:r>
      <w:r w:rsidR="00006F9D" w:rsidRPr="00B17ABA">
        <w:rPr>
          <w:rFonts w:cstheme="majorBidi"/>
          <w:i/>
          <w:iCs/>
        </w:rPr>
        <w:t>N</w:t>
      </w:r>
      <w:r w:rsidR="00006F9D" w:rsidRPr="00B17ABA">
        <w:rPr>
          <w:rFonts w:cstheme="majorBidi"/>
        </w:rPr>
        <w:t xml:space="preserve"> fitness values] and the individuals are chosen based on where the pointer stops. This process is repeated until the desired </w:t>
      </w:r>
      <w:r w:rsidR="00006F9D" w:rsidRPr="00B17ABA">
        <w:rPr>
          <w:rFonts w:cstheme="majorBidi"/>
        </w:rPr>
        <w:lastRenderedPageBreak/>
        <w:t xml:space="preserve">number of individuals has been selected. It was assumed that 90% of the fittest parents </w:t>
      </w:r>
      <w:r w:rsidR="005A0E05" w:rsidRPr="00B17ABA">
        <w:rPr>
          <w:rFonts w:cstheme="majorBidi"/>
        </w:rPr>
        <w:t xml:space="preserve">will </w:t>
      </w:r>
      <w:r w:rsidR="00006F9D" w:rsidRPr="00B17ABA">
        <w:rPr>
          <w:rFonts w:cstheme="majorBidi"/>
        </w:rPr>
        <w:t xml:space="preserve">remain in the future generation. </w:t>
      </w:r>
    </w:p>
    <w:p w:rsidR="00A66AF2" w:rsidRPr="00B17ABA" w:rsidRDefault="00A66AF2" w:rsidP="004071AA">
      <w:pPr>
        <w:spacing w:after="0"/>
        <w:ind w:left="360"/>
        <w:jc w:val="both"/>
        <w:rPr>
          <w:rFonts w:cstheme="majorBidi"/>
        </w:rPr>
      </w:pPr>
    </w:p>
    <w:p w:rsidR="00006F9D" w:rsidRPr="00B17ABA" w:rsidRDefault="0023248C" w:rsidP="001A2558">
      <w:pPr>
        <w:keepNext/>
        <w:ind w:firstLine="0"/>
        <w:jc w:val="center"/>
      </w:pPr>
      <w:r w:rsidRPr="00B17ABA">
        <w:rPr>
          <w:noProof/>
          <w:lang w:eastAsia="ko-KR"/>
        </w:rPr>
        <w:drawing>
          <wp:inline distT="0" distB="0" distL="0" distR="0" wp14:anchorId="557A358F" wp14:editId="4C659035">
            <wp:extent cx="3400425" cy="2639727"/>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7.tif"/>
                    <pic:cNvPicPr/>
                  </pic:nvPicPr>
                  <pic:blipFill>
                    <a:blip r:embed="rId36">
                      <a:extLst>
                        <a:ext uri="{28A0092B-C50C-407E-A947-70E740481C1C}">
                          <a14:useLocalDpi xmlns:a14="http://schemas.microsoft.com/office/drawing/2010/main" val="0"/>
                        </a:ext>
                      </a:extLst>
                    </a:blip>
                    <a:stretch>
                      <a:fillRect/>
                    </a:stretch>
                  </pic:blipFill>
                  <pic:spPr>
                    <a:xfrm>
                      <a:off x="0" y="0"/>
                      <a:ext cx="3403858" cy="2642392"/>
                    </a:xfrm>
                    <a:prstGeom prst="rect">
                      <a:avLst/>
                    </a:prstGeom>
                  </pic:spPr>
                </pic:pic>
              </a:graphicData>
            </a:graphic>
          </wp:inline>
        </w:drawing>
      </w:r>
    </w:p>
    <w:p w:rsidR="00D96268" w:rsidRPr="00B17ABA" w:rsidRDefault="00D96268" w:rsidP="009923E9">
      <w:pPr>
        <w:pStyle w:val="TOC2"/>
      </w:pPr>
      <w:r w:rsidRPr="00B17ABA">
        <w:t xml:space="preserve">1) The numbers in each area represent the number of chromosome (i.e., the number of policy) and the fitness (i.e., total net benefit) </w:t>
      </w:r>
    </w:p>
    <w:p w:rsidR="00D96268" w:rsidRPr="00B17ABA" w:rsidRDefault="00D96268" w:rsidP="009923E9">
      <w:pPr>
        <w:spacing w:after="0"/>
      </w:pPr>
    </w:p>
    <w:p w:rsidR="00006F9D" w:rsidRPr="00B17ABA" w:rsidRDefault="00006F9D" w:rsidP="001A2558">
      <w:pPr>
        <w:ind w:firstLine="0"/>
        <w:jc w:val="center"/>
        <w:rPr>
          <w:rFonts w:cstheme="majorBidi"/>
        </w:rPr>
      </w:pPr>
      <w:bookmarkStart w:id="231" w:name="_Ref424504704"/>
      <w:bookmarkStart w:id="232" w:name="_Toc426019151"/>
      <w:r w:rsidRPr="00B17ABA">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7</w:t>
        </w:r>
      </w:fldSimple>
      <w:bookmarkEnd w:id="231"/>
      <w:r w:rsidRPr="00B17ABA">
        <w:t xml:space="preserve">. </w:t>
      </w:r>
      <w:r w:rsidR="006E1AA2" w:rsidRPr="00B17ABA">
        <w:t>R</w:t>
      </w:r>
      <w:r w:rsidRPr="00B17ABA">
        <w:t xml:space="preserve">oulette wheel selection </w:t>
      </w:r>
      <w:r w:rsidR="00A66AF2" w:rsidRPr="00B17ABA">
        <w:t xml:space="preserve">operator applied to the </w:t>
      </w:r>
      <w:r w:rsidR="00E44CDD" w:rsidRPr="00B17ABA">
        <w:t>GA</w:t>
      </w:r>
      <w:bookmarkEnd w:id="232"/>
    </w:p>
    <w:p w:rsidR="00006F9D" w:rsidRPr="00B17ABA" w:rsidRDefault="00006F9D" w:rsidP="004071AA">
      <w:pPr>
        <w:spacing w:after="0"/>
        <w:ind w:left="360"/>
        <w:jc w:val="both"/>
        <w:rPr>
          <w:rFonts w:cstheme="majorBidi"/>
        </w:rPr>
      </w:pPr>
    </w:p>
    <w:p w:rsidR="00006F9D" w:rsidRPr="00B17ABA" w:rsidRDefault="00006F9D" w:rsidP="001A2558">
      <w:pPr>
        <w:jc w:val="both"/>
      </w:pPr>
      <w:r w:rsidRPr="00B17ABA">
        <w:rPr>
          <w:rFonts w:cstheme="majorBidi"/>
        </w:rPr>
        <w:t xml:space="preserve">After the parents were selected on a fitness basis, two or more </w:t>
      </w:r>
      <w:r w:rsidR="00EC550B" w:rsidRPr="00B17ABA">
        <w:rPr>
          <w:rFonts w:cstheme="majorBidi"/>
        </w:rPr>
        <w:t xml:space="preserve">of </w:t>
      </w:r>
      <w:r w:rsidRPr="00B17ABA">
        <w:rPr>
          <w:rFonts w:cstheme="majorBidi"/>
        </w:rPr>
        <w:t xml:space="preserve">the parent chromosomes were recombined to produce new individuals. </w:t>
      </w:r>
      <w:r w:rsidR="006E1AA2" w:rsidRPr="00B17ABA">
        <w:rPr>
          <w:rFonts w:cstheme="majorBidi"/>
        </w:rPr>
        <w:t xml:space="preserve">This model used the double-point </w:t>
      </w:r>
      <w:r w:rsidR="001A2E8A" w:rsidRPr="00B17ABA">
        <w:rPr>
          <w:rFonts w:cstheme="majorBidi"/>
        </w:rPr>
        <w:t xml:space="preserve">crossover operator, </w:t>
      </w:r>
      <w:r w:rsidR="006E1AA2" w:rsidRPr="00B17ABA">
        <w:rPr>
          <w:rFonts w:cstheme="majorBidi"/>
        </w:rPr>
        <w:t>which exchange</w:t>
      </w:r>
      <w:r w:rsidR="001A2E8A" w:rsidRPr="00B17ABA">
        <w:rPr>
          <w:rFonts w:cstheme="majorBidi"/>
        </w:rPr>
        <w:t>s</w:t>
      </w:r>
      <w:r w:rsidR="006E1AA2" w:rsidRPr="00B17ABA">
        <w:rPr>
          <w:rFonts w:cstheme="majorBidi"/>
        </w:rPr>
        <w:t xml:space="preserve"> the bits in both parents where two crossover points are selected randomly</w:t>
      </w:r>
      <w:r w:rsidR="001A2E8A" w:rsidRPr="00B17ABA">
        <w:rPr>
          <w:rFonts w:cstheme="majorBidi"/>
        </w:rPr>
        <w:t xml:space="preserve"> (</w:t>
      </w:r>
      <w:r w:rsidR="00313AF7" w:rsidRPr="00B17ABA">
        <w:rPr>
          <w:rFonts w:cstheme="majorBidi"/>
        </w:rPr>
        <w:t>see</w:t>
      </w:r>
      <w:r w:rsidR="001A2E8A" w:rsidRPr="00B17ABA">
        <w:rPr>
          <w:rFonts w:cstheme="majorBidi"/>
        </w:rPr>
        <w:t xml:space="preserve"> </w:t>
      </w:r>
      <w:r w:rsidR="000A4653" w:rsidRPr="00B17ABA">
        <w:rPr>
          <w:rFonts w:cstheme="majorBidi"/>
        </w:rPr>
        <w:fldChar w:fldCharType="begin"/>
      </w:r>
      <w:r w:rsidR="000A4653" w:rsidRPr="00B17ABA">
        <w:rPr>
          <w:rFonts w:cstheme="majorBidi"/>
        </w:rPr>
        <w:instrText xml:space="preserve"> REF _Ref424504763 \h </w:instrText>
      </w:r>
      <w:r w:rsidR="00B17ABA">
        <w:rPr>
          <w:rFonts w:cstheme="majorBidi"/>
        </w:rPr>
        <w:instrText xml:space="preserve"> \* MERGEFORMAT </w:instrText>
      </w:r>
      <w:r w:rsidR="000A4653" w:rsidRPr="00B17ABA">
        <w:rPr>
          <w:rFonts w:cstheme="majorBidi"/>
        </w:rPr>
      </w:r>
      <w:r w:rsidR="000A4653" w:rsidRPr="00B17ABA">
        <w:rPr>
          <w:rFonts w:cstheme="majorBidi"/>
        </w:rPr>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8</w:t>
      </w:r>
      <w:r w:rsidR="000A4653" w:rsidRPr="00B17ABA">
        <w:rPr>
          <w:rFonts w:cstheme="majorBidi"/>
        </w:rPr>
        <w:fldChar w:fldCharType="end"/>
      </w:r>
      <w:r w:rsidR="001A2E8A" w:rsidRPr="00B17ABA">
        <w:rPr>
          <w:rFonts w:cstheme="majorBidi"/>
        </w:rPr>
        <w:t>)</w:t>
      </w:r>
      <w:r w:rsidR="006E1AA2" w:rsidRPr="00B17ABA">
        <w:rPr>
          <w:rFonts w:cstheme="majorBidi"/>
        </w:rPr>
        <w:t>.</w:t>
      </w:r>
      <w:r w:rsidR="006E1AA2" w:rsidRPr="00B17ABA">
        <w:t xml:space="preserve"> The probability that crossover happens at a particular couple (i.e., crossover rate) was assumed to </w:t>
      </w:r>
      <w:r w:rsidR="00EC550B" w:rsidRPr="00B17ABA">
        <w:t xml:space="preserve">be </w:t>
      </w:r>
      <w:r w:rsidR="006E1AA2" w:rsidRPr="00B17ABA">
        <w:t xml:space="preserve">70%. </w:t>
      </w:r>
    </w:p>
    <w:p w:rsidR="00D96268" w:rsidRPr="00B17ABA" w:rsidRDefault="00D96268" w:rsidP="004071AA">
      <w:pPr>
        <w:spacing w:after="0"/>
        <w:jc w:val="both"/>
        <w:rPr>
          <w:rFonts w:cstheme="majorBidi"/>
        </w:rPr>
      </w:pPr>
    </w:p>
    <w:p w:rsidR="006E1AA2" w:rsidRPr="00B17ABA" w:rsidRDefault="00D96268" w:rsidP="00D96268">
      <w:pPr>
        <w:spacing w:after="0"/>
        <w:ind w:firstLine="0"/>
        <w:jc w:val="center"/>
        <w:rPr>
          <w:rFonts w:cstheme="majorBidi"/>
        </w:rPr>
      </w:pPr>
      <w:r w:rsidRPr="00B17ABA">
        <w:rPr>
          <w:noProof/>
          <w:lang w:eastAsia="ko-KR"/>
        </w:rPr>
        <w:drawing>
          <wp:inline distT="0" distB="0" distL="0" distR="0" wp14:anchorId="6F5A1240" wp14:editId="6D7B08A6">
            <wp:extent cx="4787494" cy="139539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0878" cy="1402206"/>
                    </a:xfrm>
                    <a:prstGeom prst="rect">
                      <a:avLst/>
                    </a:prstGeom>
                    <a:noFill/>
                    <a:ln>
                      <a:noFill/>
                    </a:ln>
                  </pic:spPr>
                </pic:pic>
              </a:graphicData>
            </a:graphic>
          </wp:inline>
        </w:drawing>
      </w:r>
    </w:p>
    <w:p w:rsidR="00006F9D" w:rsidRPr="00B17ABA" w:rsidRDefault="00006F9D" w:rsidP="001A2558">
      <w:pPr>
        <w:pStyle w:val="Caption"/>
        <w:jc w:val="center"/>
        <w:rPr>
          <w:rFonts w:cstheme="majorBidi"/>
        </w:rPr>
      </w:pPr>
      <w:bookmarkStart w:id="233" w:name="_Ref424504763"/>
      <w:bookmarkStart w:id="234" w:name="_Toc426019152"/>
      <w:r w:rsidRPr="00B17ABA">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8</w:t>
        </w:r>
      </w:fldSimple>
      <w:bookmarkEnd w:id="233"/>
      <w:r w:rsidRPr="00B17ABA">
        <w:t xml:space="preserve">. </w:t>
      </w:r>
      <w:r w:rsidR="001A2E8A" w:rsidRPr="00B17ABA">
        <w:t>Double-point</w:t>
      </w:r>
      <w:r w:rsidR="006E1AA2" w:rsidRPr="00B17ABA">
        <w:t xml:space="preserve"> crossover operator applied to the </w:t>
      </w:r>
      <w:r w:rsidR="00E44CDD" w:rsidRPr="00B17ABA">
        <w:t>GA</w:t>
      </w:r>
      <w:bookmarkEnd w:id="234"/>
    </w:p>
    <w:p w:rsidR="00006F9D" w:rsidRPr="00B17ABA" w:rsidRDefault="00006F9D" w:rsidP="001A2558">
      <w:pPr>
        <w:ind w:left="360"/>
        <w:jc w:val="both"/>
        <w:rPr>
          <w:rFonts w:cstheme="majorBidi"/>
        </w:rPr>
      </w:pPr>
    </w:p>
    <w:p w:rsidR="00006F9D" w:rsidRPr="00B17ABA" w:rsidRDefault="001A2E8A" w:rsidP="001A2558">
      <w:pPr>
        <w:jc w:val="both"/>
      </w:pPr>
      <w:r w:rsidRPr="00B17ABA">
        <w:lastRenderedPageBreak/>
        <w:t>M</w:t>
      </w:r>
      <w:r w:rsidR="00006F9D" w:rsidRPr="00B17ABA">
        <w:t xml:space="preserve">utation </w:t>
      </w:r>
      <w:r w:rsidRPr="00B17ABA">
        <w:t>was</w:t>
      </w:r>
      <w:r w:rsidR="00006F9D" w:rsidRPr="00B17ABA">
        <w:t xml:space="preserve"> </w:t>
      </w:r>
      <w:r w:rsidRPr="00B17ABA">
        <w:t>performed</w:t>
      </w:r>
      <w:r w:rsidR="00006F9D" w:rsidRPr="00B17ABA">
        <w:t xml:space="preserve"> on a bit-by-bit basis where </w:t>
      </w:r>
      <w:r w:rsidRPr="00B17ABA">
        <w:t>one or more</w:t>
      </w:r>
      <w:r w:rsidR="00006F9D" w:rsidRPr="00B17ABA">
        <w:t xml:space="preserve"> bit</w:t>
      </w:r>
      <w:r w:rsidRPr="00B17ABA">
        <w:t>s chosen were</w:t>
      </w:r>
      <w:r w:rsidR="00FD16A1" w:rsidRPr="00B17ABA">
        <w:t xml:space="preserve"> flipped from 0 to 1</w:t>
      </w:r>
      <w:r w:rsidR="00006F9D" w:rsidRPr="00B17ABA">
        <w:t xml:space="preserve"> or vice versa</w:t>
      </w:r>
      <w:r w:rsidRPr="00B17ABA">
        <w:t xml:space="preserve"> with the probability of 10%</w:t>
      </w:r>
      <w:r w:rsidR="00FD16A1" w:rsidRPr="00B17ABA">
        <w:t xml:space="preserve"> </w:t>
      </w:r>
      <w:r w:rsidR="00EC550B" w:rsidRPr="00B17ABA">
        <w:t xml:space="preserve">for an individual (see </w:t>
      </w:r>
      <w:r w:rsidR="000A4653" w:rsidRPr="00B17ABA">
        <w:fldChar w:fldCharType="begin"/>
      </w:r>
      <w:r w:rsidR="000A4653" w:rsidRPr="00B17ABA">
        <w:instrText xml:space="preserve"> REF _Ref424504782 \h </w:instrText>
      </w:r>
      <w:r w:rsidR="00B17ABA">
        <w:instrText xml:space="preserve"> \* MERGEFORMAT </w:instrText>
      </w:r>
      <w:r w:rsidR="000A4653" w:rsidRPr="00B17ABA">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9</w:t>
      </w:r>
      <w:r w:rsidR="000A4653" w:rsidRPr="00B17ABA">
        <w:fldChar w:fldCharType="end"/>
      </w:r>
      <w:r w:rsidR="00EC550B" w:rsidRPr="00B17ABA">
        <w:t>)</w:t>
      </w:r>
      <w:r w:rsidR="00006F9D" w:rsidRPr="00B17ABA">
        <w:t>. The infeasible offspring was rejected</w:t>
      </w:r>
      <w:r w:rsidR="004D14B7" w:rsidRPr="00B17ABA">
        <w:t>, whereas t</w:t>
      </w:r>
      <w:r w:rsidR="00006F9D" w:rsidRPr="00B17ABA">
        <w:t>he feasible</w:t>
      </w:r>
      <w:r w:rsidR="005A0E05" w:rsidRPr="00B17ABA">
        <w:t xml:space="preserve"> offspring was</w:t>
      </w:r>
      <w:r w:rsidR="00006F9D" w:rsidRPr="00B17ABA">
        <w:t xml:space="preserve"> evaluated and reinserted into the general population.</w:t>
      </w:r>
    </w:p>
    <w:p w:rsidR="00590CE4" w:rsidRPr="00B17ABA" w:rsidRDefault="00590CE4" w:rsidP="004071AA">
      <w:pPr>
        <w:spacing w:after="0"/>
        <w:jc w:val="both"/>
      </w:pPr>
    </w:p>
    <w:p w:rsidR="00006F9D" w:rsidRPr="00B17ABA" w:rsidRDefault="00D96268" w:rsidP="00D96268">
      <w:pPr>
        <w:keepNext/>
        <w:spacing w:after="0"/>
        <w:ind w:firstLine="0"/>
        <w:jc w:val="center"/>
      </w:pPr>
      <w:r w:rsidRPr="00B17ABA">
        <w:rPr>
          <w:noProof/>
          <w:lang w:eastAsia="ko-KR"/>
        </w:rPr>
        <w:drawing>
          <wp:inline distT="0" distB="0" distL="0" distR="0" wp14:anchorId="2407BB9F" wp14:editId="57B58B37">
            <wp:extent cx="5219700" cy="92472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9700" cy="924720"/>
                    </a:xfrm>
                    <a:prstGeom prst="rect">
                      <a:avLst/>
                    </a:prstGeom>
                    <a:noFill/>
                    <a:ln>
                      <a:noFill/>
                    </a:ln>
                  </pic:spPr>
                </pic:pic>
              </a:graphicData>
            </a:graphic>
          </wp:inline>
        </w:drawing>
      </w:r>
    </w:p>
    <w:p w:rsidR="00006F9D" w:rsidRPr="00B17ABA" w:rsidRDefault="00006F9D" w:rsidP="001A2558">
      <w:pPr>
        <w:ind w:firstLine="0"/>
        <w:jc w:val="center"/>
      </w:pPr>
      <w:bookmarkStart w:id="235" w:name="_Ref424504782"/>
      <w:bookmarkStart w:id="236" w:name="_Toc426019153"/>
      <w:r w:rsidRPr="00B17ABA">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9</w:t>
        </w:r>
      </w:fldSimple>
      <w:bookmarkEnd w:id="235"/>
      <w:r w:rsidRPr="00B17ABA">
        <w:t>. Mutation</w:t>
      </w:r>
      <w:r w:rsidR="00FD16A1" w:rsidRPr="00B17ABA">
        <w:t xml:space="preserve"> operator applied to the </w:t>
      </w:r>
      <w:r w:rsidR="00E44CDD" w:rsidRPr="00B17ABA">
        <w:t>GA</w:t>
      </w:r>
      <w:bookmarkEnd w:id="236"/>
    </w:p>
    <w:p w:rsidR="00006F9D" w:rsidRPr="00B17ABA" w:rsidRDefault="00006F9D" w:rsidP="001A2558">
      <w:pPr>
        <w:jc w:val="both"/>
      </w:pPr>
    </w:p>
    <w:p w:rsidR="00006F9D" w:rsidRPr="00B17ABA" w:rsidRDefault="00006F9D" w:rsidP="001A2558">
      <w:pPr>
        <w:jc w:val="both"/>
      </w:pPr>
      <w:r w:rsidRPr="00B17ABA">
        <w:t xml:space="preserve">The </w:t>
      </w:r>
      <w:r w:rsidR="00072A66" w:rsidRPr="00B17ABA">
        <w:t>GA</w:t>
      </w:r>
      <w:r w:rsidRPr="00B17ABA">
        <w:t xml:space="preserve"> was terminated after </w:t>
      </w:r>
      <w:r w:rsidR="000A4653" w:rsidRPr="00B17ABA">
        <w:t>repeating for the number of generations selected.</w:t>
      </w:r>
      <w:r w:rsidRPr="00B17ABA">
        <w:t xml:space="preserve"> The population-based </w:t>
      </w:r>
      <w:r w:rsidR="00072A66" w:rsidRPr="00B17ABA">
        <w:t>GA</w:t>
      </w:r>
      <w:r w:rsidRPr="00B17ABA">
        <w:t xml:space="preserve"> itself involves parallel processing (i.e., the individuals in the current population are evaluated at the same time). In addition to the parallelisation of fitness evaluations, th</w:t>
      </w:r>
      <w:r w:rsidR="004D14B7" w:rsidRPr="00B17ABA">
        <w:t xml:space="preserve">e hypertension SDDP </w:t>
      </w:r>
      <w:r w:rsidRPr="00B17ABA">
        <w:t xml:space="preserve">model also allowed parallel </w:t>
      </w:r>
      <w:r w:rsidR="004D14B7" w:rsidRPr="00B17ABA">
        <w:t>computation</w:t>
      </w:r>
      <w:r w:rsidRPr="00B17ABA">
        <w:t xml:space="preserve"> in </w:t>
      </w:r>
      <w:r w:rsidR="004D14B7" w:rsidRPr="00B17ABA">
        <w:t>100</w:t>
      </w:r>
      <w:r w:rsidRPr="00B17ABA">
        <w:t xml:space="preserve"> replications in calculating the objective function through the </w:t>
      </w:r>
      <w:r w:rsidR="00FD16A1" w:rsidRPr="00B17ABA">
        <w:t>underlying evaluation</w:t>
      </w:r>
      <w:r w:rsidRPr="00B17ABA">
        <w:t xml:space="preserve"> model. </w:t>
      </w:r>
    </w:p>
    <w:p w:rsidR="00FD16A1" w:rsidRPr="00B17ABA" w:rsidRDefault="00FD16A1" w:rsidP="00F570A1">
      <w:pPr>
        <w:jc w:val="both"/>
        <w:rPr>
          <w:rFonts w:ascii="Calibri" w:eastAsia="Malgun Gothic" w:hAnsi="Calibri" w:cs="Calibri"/>
        </w:rPr>
      </w:pPr>
      <w:r w:rsidRPr="00B17ABA">
        <w:t xml:space="preserve">The </w:t>
      </w:r>
      <w:r w:rsidR="00072A66" w:rsidRPr="00B17ABA">
        <w:t>GA</w:t>
      </w:r>
      <w:r w:rsidRPr="00B17ABA">
        <w:t xml:space="preserve"> toolbox developed in the department of </w:t>
      </w:r>
      <w:r w:rsidR="00EC550B" w:rsidRPr="00B17ABA">
        <w:t>A</w:t>
      </w:r>
      <w:r w:rsidRPr="00B17ABA">
        <w:t xml:space="preserve">utomatic </w:t>
      </w:r>
      <w:r w:rsidR="00EC550B" w:rsidRPr="00B17ABA">
        <w:t>C</w:t>
      </w:r>
      <w:r w:rsidRPr="00B17ABA">
        <w:t>o</w:t>
      </w:r>
      <w:r w:rsidR="00EC550B" w:rsidRPr="00B17ABA">
        <w:t>ntrol and S</w:t>
      </w:r>
      <w:r w:rsidRPr="00B17ABA">
        <w:t xml:space="preserve">ystems </w:t>
      </w:r>
      <w:r w:rsidR="00EC550B" w:rsidRPr="00B17ABA">
        <w:t>E</w:t>
      </w:r>
      <w:r w:rsidRPr="00B17ABA">
        <w:t xml:space="preserve">ngineering </w:t>
      </w:r>
      <w:r w:rsidR="00EC550B" w:rsidRPr="00B17ABA">
        <w:t>at t</w:t>
      </w:r>
      <w:r w:rsidR="00293C12" w:rsidRPr="00B17ABA">
        <w:t>he University of Sheffield</w:t>
      </w:r>
      <w:r w:rsidR="002654EB" w:rsidRPr="00B17ABA">
        <w:fldChar w:fldCharType="begin"/>
      </w:r>
      <w:r w:rsidR="00EE2B4F" w:rsidRPr="00B17ABA">
        <w:instrText xml:space="preserve"> ADDIN EN.CITE &lt;EndNote&gt;&lt;Cite&gt;&lt;Author&gt;Sheffield&lt;/Author&gt;&lt;Year&gt;1994&lt;/Year&gt;&lt;RecNum&gt;645&lt;/RecNum&gt;&lt;DisplayText&gt;&lt;style face="superscript"&gt;[367]&lt;/style&gt;&lt;/DisplayText&gt;&lt;record&gt;&lt;rec-number&gt;645&lt;/rec-number&gt;&lt;foreign-keys&gt;&lt;key app="EN" db-id="z2a0dvwpazf220et2vh50z295rxpzfevwft2"&gt;645&lt;/key&gt;&lt;/foreign-keys&gt;&lt;ref-type name="Online Database"&gt;45&lt;/ref-type&gt;&lt;contributors&gt;&lt;authors&gt;&lt;author&gt;The Department of Automatic Control and Systems Engineering of The University of Sheffield&lt;/author&gt;&lt;/authors&gt;&lt;/contributors&gt;&lt;titles&gt;&lt;title&gt;Genetic algorithms toolbox&lt;/title&gt;&lt;/titles&gt;&lt;dates&gt;&lt;year&gt;1994&lt;/year&gt;&lt;pub-dates&gt;&lt;date&gt;Accessed in Jan 2014&lt;/date&gt;&lt;/pub-dates&gt;&lt;/dates&gt;&lt;pub-location&gt;Sheffield, UK&lt;/pub-location&gt;&lt;urls&gt;&lt;related-urls&gt;&lt;url&gt;http://codem.group.shef.ac.uk/index.php/ga-toolbox&lt;/url&gt;&lt;/related-urls&gt;&lt;/urls&gt;&lt;/record&gt;&lt;/Cite&gt;&lt;/EndNote&gt;</w:instrText>
      </w:r>
      <w:r w:rsidR="002654EB" w:rsidRPr="00B17ABA">
        <w:fldChar w:fldCharType="separate"/>
      </w:r>
      <w:r w:rsidR="00EE2B4F" w:rsidRPr="00B17ABA">
        <w:rPr>
          <w:noProof/>
          <w:vertAlign w:val="superscript"/>
        </w:rPr>
        <w:t>[367]</w:t>
      </w:r>
      <w:r w:rsidR="002654EB" w:rsidRPr="00B17ABA">
        <w:fldChar w:fldCharType="end"/>
      </w:r>
      <w:r w:rsidRPr="00B17ABA">
        <w:t xml:space="preserve"> w</w:t>
      </w:r>
      <w:r w:rsidR="00EC550B" w:rsidRPr="00B17ABA">
        <w:t>as</w:t>
      </w:r>
      <w:r w:rsidRPr="00B17ABA">
        <w:t xml:space="preserve"> modified for the hypertension SDDP model. Modifications were mainly made to generate the initial population and the feasible individuals in the next generations in the context of the hypertension SDDP. The </w:t>
      </w:r>
      <w:r w:rsidR="00606F70" w:rsidRPr="00B17ABA">
        <w:t>pseudo-code</w:t>
      </w:r>
      <w:r w:rsidRPr="00B17ABA">
        <w:t xml:space="preserve"> of the applied </w:t>
      </w:r>
      <w:r w:rsidR="00072A66" w:rsidRPr="00B17ABA">
        <w:t>GA</w:t>
      </w:r>
      <w:r w:rsidRPr="00B17ABA">
        <w:t xml:space="preserve"> is presented in </w:t>
      </w:r>
      <w:r w:rsidR="000A4653" w:rsidRPr="00B17ABA">
        <w:fldChar w:fldCharType="begin"/>
      </w:r>
      <w:r w:rsidR="000A4653" w:rsidRPr="00B17ABA">
        <w:instrText xml:space="preserve"> REF _Ref424504907 \h </w:instrText>
      </w:r>
      <w:r w:rsidR="00B17ABA">
        <w:instrText xml:space="preserve"> \* MERGEFORMAT </w:instrText>
      </w:r>
      <w:r w:rsidR="000A4653" w:rsidRPr="00B17ABA">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10</w:t>
      </w:r>
      <w:r w:rsidR="000A4653" w:rsidRPr="00B17ABA">
        <w:fldChar w:fldCharType="end"/>
      </w:r>
      <w:r w:rsidRPr="00B17ABA">
        <w:t xml:space="preserve">. </w:t>
      </w:r>
    </w:p>
    <w:p w:rsidR="00590CE4" w:rsidRPr="00B17ABA" w:rsidRDefault="00590CE4" w:rsidP="001A2558">
      <w:pPr>
        <w:jc w:val="both"/>
      </w:pPr>
      <w:r w:rsidRPr="00B17ABA">
        <w:br w:type="page"/>
      </w:r>
    </w:p>
    <w:tbl>
      <w:tblPr>
        <w:tblStyle w:val="TableGrid"/>
        <w:tblW w:w="0" w:type="auto"/>
        <w:tblLook w:val="04A0" w:firstRow="1" w:lastRow="0" w:firstColumn="1" w:lastColumn="0" w:noHBand="0" w:noVBand="1"/>
      </w:tblPr>
      <w:tblGrid>
        <w:gridCol w:w="8436"/>
      </w:tblGrid>
      <w:tr w:rsidR="00006F9D" w:rsidRPr="00B17ABA" w:rsidTr="00005D63">
        <w:tc>
          <w:tcPr>
            <w:tcW w:w="9242" w:type="dxa"/>
          </w:tcPr>
          <w:p w:rsidR="004071AA" w:rsidRPr="00B17ABA" w:rsidRDefault="004071AA" w:rsidP="004071AA">
            <w:pPr>
              <w:autoSpaceDE w:val="0"/>
              <w:autoSpaceDN w:val="0"/>
              <w:adjustRightInd w:val="0"/>
              <w:spacing w:line="240" w:lineRule="auto"/>
              <w:ind w:firstLine="0"/>
              <w:rPr>
                <w:rFonts w:ascii="Courier New" w:hAnsi="Courier New" w:cs="Courier New"/>
                <w:color w:val="228B22"/>
                <w:sz w:val="20"/>
                <w:szCs w:val="20"/>
              </w:rPr>
            </w:pPr>
          </w:p>
          <w:p w:rsidR="00006F9D" w:rsidRPr="00B17ABA" w:rsidRDefault="00307417" w:rsidP="004071AA">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Select the parameters for genetic algorithm.</w:t>
            </w:r>
          </w:p>
          <w:p w:rsidR="00307417" w:rsidRPr="00B17ABA" w:rsidRDefault="00307417" w:rsidP="004071AA">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 xml:space="preserve">nGeneration = 50; </w:t>
            </w:r>
            <w:r w:rsidRPr="00B17ABA">
              <w:rPr>
                <w:rFonts w:ascii="Courier New" w:hAnsi="Courier New" w:cs="Courier New"/>
                <w:color w:val="228B22"/>
                <w:sz w:val="20"/>
                <w:szCs w:val="20"/>
              </w:rPr>
              <w:t xml:space="preserve">% </w:t>
            </w:r>
            <w:r w:rsidR="004071AA" w:rsidRPr="00B17ABA">
              <w:rPr>
                <w:rFonts w:ascii="Courier New" w:hAnsi="Courier New" w:cs="Courier New"/>
                <w:color w:val="228B22"/>
                <w:sz w:val="20"/>
                <w:szCs w:val="20"/>
              </w:rPr>
              <w:t>T</w:t>
            </w:r>
            <w:r w:rsidRPr="00B17ABA">
              <w:rPr>
                <w:rFonts w:ascii="Courier New" w:hAnsi="Courier New" w:cs="Courier New"/>
                <w:color w:val="228B22"/>
                <w:sz w:val="20"/>
                <w:szCs w:val="20"/>
              </w:rPr>
              <w:t xml:space="preserve">he number of generations. </w:t>
            </w:r>
          </w:p>
          <w:p w:rsidR="00006F9D" w:rsidRPr="009923E9" w:rsidRDefault="00006F9D" w:rsidP="004071AA">
            <w:pPr>
              <w:autoSpaceDE w:val="0"/>
              <w:autoSpaceDN w:val="0"/>
              <w:adjustRightInd w:val="0"/>
              <w:spacing w:line="240" w:lineRule="auto"/>
              <w:ind w:firstLine="0"/>
              <w:rPr>
                <w:rFonts w:ascii="Courier New" w:hAnsi="Courier New" w:cs="Courier New"/>
                <w:color w:val="228B22"/>
                <w:sz w:val="20"/>
                <w:szCs w:val="20"/>
              </w:rPr>
            </w:pPr>
            <w:r w:rsidRPr="009923E9">
              <w:rPr>
                <w:rFonts w:ascii="Courier New" w:hAnsi="Courier New" w:cs="Courier New"/>
                <w:color w:val="000000"/>
                <w:sz w:val="20"/>
                <w:szCs w:val="20"/>
              </w:rPr>
              <w:t xml:space="preserve">nInitPop = 30; </w:t>
            </w:r>
            <w:r w:rsidRPr="009923E9">
              <w:rPr>
                <w:rFonts w:ascii="Courier New" w:hAnsi="Courier New" w:cs="Courier New"/>
                <w:color w:val="228B22"/>
                <w:sz w:val="20"/>
                <w:szCs w:val="20"/>
              </w:rPr>
              <w:t xml:space="preserve">% </w:t>
            </w:r>
            <w:r w:rsidR="004071AA" w:rsidRPr="00B17ABA">
              <w:rPr>
                <w:rFonts w:ascii="Courier New" w:hAnsi="Courier New" w:cs="Courier New"/>
                <w:color w:val="228B22"/>
                <w:sz w:val="20"/>
                <w:szCs w:val="20"/>
              </w:rPr>
              <w:t>T</w:t>
            </w:r>
            <w:r w:rsidRPr="009923E9">
              <w:rPr>
                <w:rFonts w:ascii="Courier New" w:hAnsi="Courier New" w:cs="Courier New"/>
                <w:color w:val="228B22"/>
                <w:sz w:val="20"/>
                <w:szCs w:val="20"/>
              </w:rPr>
              <w:t>he size of initial population.</w:t>
            </w:r>
          </w:p>
          <w:p w:rsidR="004071AA" w:rsidRPr="00B17ABA" w:rsidRDefault="004071AA" w:rsidP="004071AA">
            <w:pPr>
              <w:autoSpaceDE w:val="0"/>
              <w:autoSpaceDN w:val="0"/>
              <w:adjustRightInd w:val="0"/>
              <w:spacing w:line="240" w:lineRule="auto"/>
              <w:ind w:left="709" w:firstLine="0"/>
              <w:rPr>
                <w:rFonts w:ascii="Courier New" w:hAnsi="Courier New" w:cs="Courier New"/>
                <w:color w:val="000000"/>
                <w:sz w:val="20"/>
                <w:szCs w:val="20"/>
              </w:rPr>
            </w:pPr>
          </w:p>
          <w:p w:rsidR="004071AA" w:rsidRPr="00B17ABA" w:rsidRDefault="004071AA" w:rsidP="004071AA">
            <w:pPr>
              <w:autoSpaceDE w:val="0"/>
              <w:autoSpaceDN w:val="0"/>
              <w:adjustRightInd w:val="0"/>
              <w:spacing w:line="240" w:lineRule="auto"/>
              <w:ind w:firstLine="0"/>
              <w:rPr>
                <w:rFonts w:ascii="Courier New" w:hAnsi="Courier New" w:cs="Courier New"/>
                <w:color w:val="000000"/>
                <w:sz w:val="20"/>
                <w:szCs w:val="20"/>
              </w:rPr>
            </w:pPr>
            <w:r w:rsidRPr="009923E9">
              <w:rPr>
                <w:rFonts w:ascii="Courier New" w:hAnsi="Courier New" w:cs="Courier New"/>
                <w:color w:val="228B22"/>
                <w:sz w:val="20"/>
                <w:szCs w:val="20"/>
              </w:rPr>
              <w:t>% Select an initial population randomly.</w:t>
            </w:r>
          </w:p>
          <w:p w:rsidR="00006F9D" w:rsidRPr="00B17ABA" w:rsidRDefault="00006F9D" w:rsidP="004071AA">
            <w:pPr>
              <w:autoSpaceDE w:val="0"/>
              <w:autoSpaceDN w:val="0"/>
              <w:adjustRightInd w:val="0"/>
              <w:spacing w:line="240" w:lineRule="auto"/>
              <w:ind w:firstLine="0"/>
              <w:rPr>
                <w:rFonts w:ascii="Courier New" w:hAnsi="Courier New" w:cs="Courier New"/>
                <w:color w:val="228B22"/>
                <w:sz w:val="20"/>
                <w:szCs w:val="20"/>
              </w:rPr>
            </w:pPr>
            <w:r w:rsidRPr="009923E9">
              <w:rPr>
                <w:rFonts w:ascii="Courier New" w:hAnsi="Courier New" w:cs="Courier New"/>
                <w:color w:val="000000"/>
                <w:sz w:val="20"/>
                <w:szCs w:val="20"/>
              </w:rPr>
              <w:t>InitPop = randi(</w:t>
            </w:r>
            <w:r w:rsidR="004071AA" w:rsidRPr="00B17ABA">
              <w:rPr>
                <w:rFonts w:ascii="Courier New" w:hAnsi="Courier New" w:cs="Courier New"/>
                <w:color w:val="000000"/>
                <w:sz w:val="20"/>
                <w:szCs w:val="20"/>
              </w:rPr>
              <w:t>4</w:t>
            </w:r>
            <w:r w:rsidR="006A7463" w:rsidRPr="00B17ABA">
              <w:rPr>
                <w:rFonts w:ascii="Courier New" w:hAnsi="Courier New" w:cs="Courier New"/>
                <w:color w:val="000000"/>
                <w:sz w:val="20"/>
                <w:szCs w:val="20"/>
              </w:rPr>
              <w:t>128</w:t>
            </w:r>
            <w:r w:rsidRPr="009923E9">
              <w:rPr>
                <w:rFonts w:ascii="Courier New" w:hAnsi="Courier New" w:cs="Courier New"/>
                <w:color w:val="000000"/>
                <w:sz w:val="20"/>
                <w:szCs w:val="20"/>
              </w:rPr>
              <w:t>, nInitPop)</w:t>
            </w:r>
            <w:r w:rsidR="003E412A" w:rsidRPr="00B17ABA">
              <w:rPr>
                <w:rFonts w:ascii="Courier New" w:hAnsi="Courier New" w:cs="Courier New"/>
                <w:color w:val="000000"/>
                <w:sz w:val="20"/>
                <w:szCs w:val="20"/>
              </w:rPr>
              <w:t>)</w:t>
            </w:r>
            <w:r w:rsidRPr="009923E9">
              <w:rPr>
                <w:rFonts w:ascii="Courier New" w:hAnsi="Courier New" w:cs="Courier New"/>
                <w:color w:val="000000"/>
                <w:sz w:val="20"/>
                <w:szCs w:val="20"/>
              </w:rPr>
              <w:t xml:space="preserve">; </w:t>
            </w: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000000"/>
                <w:sz w:val="20"/>
                <w:szCs w:val="20"/>
              </w:rPr>
              <w:t>mChrom = dec2bin(InitPop</w:t>
            </w:r>
            <w:r w:rsidR="00EC550B" w:rsidRPr="009923E9">
              <w:rPr>
                <w:rFonts w:ascii="Courier New" w:hAnsi="Courier New" w:cs="Courier New"/>
                <w:color w:val="000000"/>
                <w:sz w:val="20"/>
                <w:szCs w:val="20"/>
              </w:rPr>
              <w:t>)</w:t>
            </w:r>
            <w:r w:rsidRPr="009923E9">
              <w:rPr>
                <w:rFonts w:ascii="Courier New" w:hAnsi="Courier New" w:cs="Courier New"/>
                <w:color w:val="000000"/>
                <w:sz w:val="20"/>
                <w:szCs w:val="20"/>
              </w:rPr>
              <w:t xml:space="preserve">; </w:t>
            </w:r>
            <w:r w:rsidRPr="009923E9">
              <w:rPr>
                <w:rFonts w:ascii="Courier New" w:hAnsi="Courier New" w:cs="Courier New"/>
                <w:color w:val="228B22"/>
                <w:sz w:val="20"/>
                <w:szCs w:val="20"/>
              </w:rPr>
              <w:t xml:space="preserve">% Encoded InitPop into binary vectors. </w:t>
            </w:r>
          </w:p>
          <w:p w:rsidR="00006F9D" w:rsidRPr="009923E9" w:rsidRDefault="00006F9D" w:rsidP="004071AA">
            <w:pPr>
              <w:autoSpaceDE w:val="0"/>
              <w:autoSpaceDN w:val="0"/>
              <w:adjustRightInd w:val="0"/>
              <w:spacing w:line="240" w:lineRule="auto"/>
              <w:ind w:firstLine="0"/>
              <w:rPr>
                <w:rFonts w:ascii="Courier New" w:hAnsi="Courier New" w:cs="Courier New"/>
                <w:color w:val="228B22"/>
                <w:sz w:val="20"/>
                <w:szCs w:val="20"/>
              </w:rPr>
            </w:pPr>
            <w:r w:rsidRPr="009923E9">
              <w:rPr>
                <w:rFonts w:ascii="Courier New" w:hAnsi="Courier New" w:cs="Courier New"/>
                <w:color w:val="000000"/>
                <w:sz w:val="20"/>
                <w:szCs w:val="20"/>
              </w:rPr>
              <w:t xml:space="preserve">mPhen = bin2dec(mChrom); </w:t>
            </w:r>
            <w:r w:rsidRPr="009923E9">
              <w:rPr>
                <w:rFonts w:ascii="Courier New" w:hAnsi="Courier New" w:cs="Courier New"/>
                <w:color w:val="228B22"/>
                <w:sz w:val="20"/>
                <w:szCs w:val="20"/>
              </w:rPr>
              <w:t>% Convert chromosomes into real values.</w:t>
            </w: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228B22"/>
                <w:sz w:val="20"/>
                <w:szCs w:val="20"/>
              </w:rPr>
              <w:t>% Evaluate the initial population</w:t>
            </w:r>
            <w:r w:rsidR="00855DE8" w:rsidRPr="00B17ABA">
              <w:rPr>
                <w:rFonts w:ascii="Courier New" w:hAnsi="Courier New" w:cs="Courier New"/>
                <w:color w:val="228B22"/>
                <w:sz w:val="20"/>
                <w:szCs w:val="20"/>
              </w:rPr>
              <w:t xml:space="preserve"> via the underlying evaluation model</w:t>
            </w:r>
            <w:r w:rsidRPr="009923E9">
              <w:rPr>
                <w:rFonts w:ascii="Courier New" w:hAnsi="Courier New" w:cs="Courier New"/>
                <w:color w:val="228B22"/>
                <w:sz w:val="20"/>
                <w:szCs w:val="20"/>
              </w:rPr>
              <w:t>.</w:t>
            </w:r>
            <w:r w:rsidR="00855DE8" w:rsidRPr="00B17ABA">
              <w:rPr>
                <w:rFonts w:ascii="Courier New" w:hAnsi="Courier New" w:cs="Courier New"/>
                <w:color w:val="228B22"/>
                <w:sz w:val="20"/>
                <w:szCs w:val="20"/>
              </w:rPr>
              <w:t xml:space="preserve"> This provides the set of total net benefits of the policies included in the initial population.</w:t>
            </w: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000000"/>
                <w:sz w:val="20"/>
                <w:szCs w:val="20"/>
              </w:rPr>
              <w:t>[ObjVal</w:t>
            </w:r>
            <w:r w:rsidR="000A4653" w:rsidRPr="00B17ABA">
              <w:rPr>
                <w:rFonts w:ascii="Courier New" w:hAnsi="Courier New" w:cs="Courier New"/>
                <w:color w:val="000000"/>
                <w:sz w:val="20"/>
                <w:szCs w:val="20"/>
              </w:rPr>
              <w:t>(:)</w:t>
            </w:r>
            <w:r w:rsidRPr="009923E9">
              <w:rPr>
                <w:rFonts w:ascii="Courier New" w:hAnsi="Courier New" w:cs="Courier New"/>
                <w:color w:val="000000"/>
                <w:sz w:val="20"/>
                <w:szCs w:val="20"/>
              </w:rPr>
              <w:t>] = EvModel(mPhen</w:t>
            </w:r>
            <w:r w:rsidR="000A4653" w:rsidRPr="00B17ABA">
              <w:rPr>
                <w:rFonts w:ascii="Courier New" w:hAnsi="Courier New" w:cs="Courier New"/>
                <w:color w:val="000000"/>
                <w:sz w:val="20"/>
                <w:szCs w:val="20"/>
              </w:rPr>
              <w:t>(:)</w:t>
            </w:r>
            <w:r w:rsidRPr="009923E9">
              <w:rPr>
                <w:rFonts w:ascii="Courier New" w:hAnsi="Courier New" w:cs="Courier New"/>
                <w:color w:val="000000"/>
                <w:sz w:val="20"/>
                <w:szCs w:val="20"/>
              </w:rPr>
              <w:t xml:space="preserve">) </w:t>
            </w:r>
          </w:p>
          <w:p w:rsidR="00006F9D" w:rsidRPr="00B17ABA" w:rsidRDefault="00006F9D" w:rsidP="004071AA">
            <w:pPr>
              <w:autoSpaceDE w:val="0"/>
              <w:autoSpaceDN w:val="0"/>
              <w:adjustRightInd w:val="0"/>
              <w:spacing w:line="240" w:lineRule="auto"/>
              <w:ind w:firstLine="0"/>
              <w:rPr>
                <w:rFonts w:ascii="Courier New" w:hAnsi="Courier New" w:cs="Courier New"/>
                <w:sz w:val="24"/>
                <w:szCs w:val="24"/>
              </w:rPr>
            </w:pPr>
          </w:p>
          <w:p w:rsidR="004071AA" w:rsidRPr="00B17ABA" w:rsidRDefault="004071AA" w:rsidP="004071AA">
            <w:pPr>
              <w:autoSpaceDE w:val="0"/>
              <w:autoSpaceDN w:val="0"/>
              <w:adjustRightInd w:val="0"/>
              <w:spacing w:line="240" w:lineRule="auto"/>
              <w:ind w:firstLine="0"/>
              <w:rPr>
                <w:rFonts w:ascii="Courier New" w:hAnsi="Courier New" w:cs="Courier New"/>
                <w:color w:val="228B22"/>
                <w:sz w:val="20"/>
                <w:szCs w:val="20"/>
              </w:rPr>
            </w:pPr>
            <w:r w:rsidRPr="009923E9">
              <w:rPr>
                <w:rFonts w:ascii="Courier New" w:hAnsi="Courier New" w:cs="Courier New"/>
                <w:color w:val="228B22"/>
                <w:sz w:val="20"/>
                <w:szCs w:val="20"/>
              </w:rPr>
              <w:t xml:space="preserve">% Repeat for </w:t>
            </w:r>
            <w:r w:rsidRPr="00B17ABA">
              <w:rPr>
                <w:rFonts w:ascii="Courier New" w:hAnsi="Courier New" w:cs="Courier New"/>
                <w:color w:val="228B22"/>
                <w:sz w:val="20"/>
                <w:szCs w:val="20"/>
              </w:rPr>
              <w:t>the number of generations selected</w:t>
            </w:r>
            <w:r w:rsidRPr="009923E9">
              <w:rPr>
                <w:rFonts w:ascii="Courier New" w:hAnsi="Courier New" w:cs="Courier New"/>
                <w:color w:val="228B22"/>
                <w:sz w:val="20"/>
                <w:szCs w:val="20"/>
              </w:rPr>
              <w:t>.</w:t>
            </w:r>
          </w:p>
          <w:p w:rsidR="00307417" w:rsidRPr="00B17ABA" w:rsidRDefault="00590CE4" w:rsidP="004071AA">
            <w:pPr>
              <w:autoSpaceDE w:val="0"/>
              <w:autoSpaceDN w:val="0"/>
              <w:adjustRightInd w:val="0"/>
              <w:spacing w:line="240" w:lineRule="auto"/>
              <w:ind w:firstLine="0"/>
              <w:rPr>
                <w:rFonts w:ascii="Courier New" w:hAnsi="Courier New" w:cs="Courier New"/>
                <w:color w:val="000000"/>
                <w:sz w:val="20"/>
                <w:szCs w:val="20"/>
              </w:rPr>
            </w:pPr>
            <w:r w:rsidRPr="009923E9">
              <w:rPr>
                <w:rFonts w:ascii="Courier New" w:hAnsi="Courier New" w:cs="Courier New"/>
                <w:b/>
                <w:color w:val="0000FF"/>
                <w:sz w:val="20"/>
                <w:szCs w:val="20"/>
              </w:rPr>
              <w:t>WHILE</w:t>
            </w:r>
            <w:r w:rsidR="00006F9D" w:rsidRPr="009923E9">
              <w:rPr>
                <w:rFonts w:ascii="Courier New" w:hAnsi="Courier New" w:cs="Courier New"/>
                <w:b/>
                <w:color w:val="000000"/>
                <w:sz w:val="20"/>
                <w:szCs w:val="20"/>
              </w:rPr>
              <w:t xml:space="preserve"> </w:t>
            </w:r>
            <w:r w:rsidR="00006F9D" w:rsidRPr="009923E9">
              <w:rPr>
                <w:rFonts w:ascii="Courier New" w:hAnsi="Courier New" w:cs="Courier New"/>
                <w:color w:val="000000"/>
                <w:sz w:val="20"/>
                <w:szCs w:val="20"/>
              </w:rPr>
              <w:t xml:space="preserve">iGeneration &lt; </w:t>
            </w:r>
            <w:r w:rsidR="00307417" w:rsidRPr="00B17ABA">
              <w:rPr>
                <w:rFonts w:ascii="Courier New" w:hAnsi="Courier New" w:cs="Courier New"/>
                <w:color w:val="000000"/>
                <w:sz w:val="20"/>
                <w:szCs w:val="20"/>
              </w:rPr>
              <w:t>nGeneration</w:t>
            </w:r>
            <w:r w:rsidR="00006F9D" w:rsidRPr="009923E9">
              <w:rPr>
                <w:rFonts w:ascii="Courier New" w:hAnsi="Courier New" w:cs="Courier New"/>
                <w:color w:val="000000"/>
                <w:sz w:val="20"/>
                <w:szCs w:val="20"/>
              </w:rPr>
              <w:t xml:space="preserve"> </w:t>
            </w:r>
          </w:p>
          <w:p w:rsidR="004071AA" w:rsidRPr="00B17ABA" w:rsidRDefault="004071AA" w:rsidP="004071AA">
            <w:pPr>
              <w:autoSpaceDE w:val="0"/>
              <w:autoSpaceDN w:val="0"/>
              <w:adjustRightInd w:val="0"/>
              <w:spacing w:line="240" w:lineRule="auto"/>
              <w:ind w:firstLine="0"/>
              <w:rPr>
                <w:rFonts w:ascii="Courier New" w:hAnsi="Courier New" w:cs="Courier New"/>
                <w:color w:val="000000"/>
                <w:sz w:val="20"/>
                <w:szCs w:val="20"/>
              </w:rPr>
            </w:pPr>
          </w:p>
          <w:p w:rsidR="004071AA" w:rsidRPr="009923E9" w:rsidRDefault="004071AA"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228B22"/>
                <w:sz w:val="20"/>
                <w:szCs w:val="20"/>
              </w:rPr>
              <w:t>% Assign fitness values to the population</w:t>
            </w:r>
            <w:r w:rsidRPr="00B17ABA">
              <w:rPr>
                <w:rFonts w:ascii="Courier New" w:hAnsi="Courier New" w:cs="Courier New"/>
                <w:color w:val="228B22"/>
                <w:sz w:val="20"/>
                <w:szCs w:val="20"/>
              </w:rPr>
              <w:t xml:space="preserve"> based on the total net benefits.</w:t>
            </w:r>
          </w:p>
          <w:p w:rsidR="00006F9D" w:rsidRPr="009923E9" w:rsidRDefault="00006F9D" w:rsidP="004071AA">
            <w:pPr>
              <w:autoSpaceDE w:val="0"/>
              <w:autoSpaceDN w:val="0"/>
              <w:adjustRightInd w:val="0"/>
              <w:spacing w:line="240" w:lineRule="auto"/>
              <w:ind w:left="284" w:firstLine="0"/>
              <w:rPr>
                <w:rFonts w:ascii="Courier New" w:hAnsi="Courier New" w:cs="Courier New"/>
                <w:color w:val="228B22"/>
                <w:sz w:val="20"/>
                <w:szCs w:val="20"/>
              </w:rPr>
            </w:pPr>
            <w:r w:rsidRPr="009923E9">
              <w:rPr>
                <w:rFonts w:ascii="Courier New" w:hAnsi="Courier New" w:cs="Courier New"/>
                <w:color w:val="000000"/>
                <w:sz w:val="20"/>
                <w:szCs w:val="20"/>
              </w:rPr>
              <w:t>vFitVal = ranking(ObjVal</w:t>
            </w:r>
            <w:r w:rsidR="000A4653" w:rsidRPr="00B17ABA">
              <w:rPr>
                <w:rFonts w:ascii="Courier New" w:hAnsi="Courier New" w:cs="Courier New"/>
                <w:color w:val="000000"/>
                <w:sz w:val="20"/>
                <w:szCs w:val="20"/>
              </w:rPr>
              <w:t>(:,:)</w:t>
            </w:r>
            <w:r w:rsidRPr="009923E9">
              <w:rPr>
                <w:rFonts w:ascii="Courier New" w:hAnsi="Courier New" w:cs="Courier New"/>
                <w:color w:val="000000"/>
                <w:sz w:val="20"/>
                <w:szCs w:val="20"/>
              </w:rPr>
              <w:t>);</w:t>
            </w:r>
          </w:p>
          <w:p w:rsidR="00006F9D" w:rsidRPr="009923E9" w:rsidRDefault="00006F9D" w:rsidP="004071AA">
            <w:pPr>
              <w:autoSpaceDE w:val="0"/>
              <w:autoSpaceDN w:val="0"/>
              <w:adjustRightInd w:val="0"/>
              <w:spacing w:line="240" w:lineRule="auto"/>
              <w:ind w:firstLine="0"/>
              <w:rPr>
                <w:rFonts w:ascii="Courier New" w:hAnsi="Courier New" w:cs="Courier New"/>
                <w:color w:val="228B22"/>
                <w:sz w:val="20"/>
                <w:szCs w:val="20"/>
              </w:rPr>
            </w:pP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228B22"/>
                <w:sz w:val="20"/>
                <w:szCs w:val="20"/>
              </w:rPr>
              <w:t xml:space="preserve">% Select individuals for breeding using </w:t>
            </w:r>
            <w:r w:rsidR="00590CE4" w:rsidRPr="009923E9">
              <w:rPr>
                <w:rFonts w:ascii="Courier New" w:hAnsi="Courier New" w:cs="Courier New"/>
                <w:color w:val="228B22"/>
                <w:sz w:val="20"/>
                <w:szCs w:val="20"/>
              </w:rPr>
              <w:t xml:space="preserve">the </w:t>
            </w:r>
            <w:r w:rsidRPr="009923E9">
              <w:rPr>
                <w:rFonts w:ascii="Courier New" w:hAnsi="Courier New" w:cs="Courier New"/>
                <w:color w:val="228B22"/>
                <w:sz w:val="20"/>
                <w:szCs w:val="20"/>
              </w:rPr>
              <w:t>roulette wheel selection 'rws'</w:t>
            </w:r>
            <w:r w:rsidR="003E412A" w:rsidRPr="00B17ABA">
              <w:rPr>
                <w:rFonts w:ascii="Courier New" w:hAnsi="Courier New" w:cs="Courier New"/>
                <w:color w:val="228B22"/>
                <w:sz w:val="20"/>
                <w:szCs w:val="20"/>
              </w:rPr>
              <w:t>.</w:t>
            </w:r>
            <w:r w:rsidR="00307417" w:rsidRPr="00B17ABA">
              <w:rPr>
                <w:rFonts w:ascii="Courier New" w:hAnsi="Courier New" w:cs="Courier New"/>
                <w:color w:val="228B22"/>
                <w:sz w:val="20"/>
                <w:szCs w:val="20"/>
              </w:rPr>
              <w:t xml:space="preserve"> </w:t>
            </w:r>
            <w:r w:rsidR="00855DE8" w:rsidRPr="00B17ABA">
              <w:rPr>
                <w:rFonts w:ascii="Courier New" w:hAnsi="Courier New" w:cs="Courier New"/>
                <w:color w:val="228B22"/>
                <w:sz w:val="20"/>
                <w:szCs w:val="20"/>
              </w:rPr>
              <w:t xml:space="preserve">90% of the fittest patents are selected for bleeding. </w:t>
            </w:r>
          </w:p>
          <w:p w:rsidR="00006F9D" w:rsidRPr="009923E9" w:rsidRDefault="00006F9D" w:rsidP="004071AA">
            <w:pPr>
              <w:autoSpaceDE w:val="0"/>
              <w:autoSpaceDN w:val="0"/>
              <w:adjustRightInd w:val="0"/>
              <w:spacing w:line="240" w:lineRule="auto"/>
              <w:ind w:firstLine="0"/>
              <w:rPr>
                <w:rFonts w:ascii="Courier New" w:hAnsi="Courier New" w:cs="Courier New"/>
                <w:color w:val="000000"/>
                <w:sz w:val="20"/>
                <w:szCs w:val="20"/>
              </w:rPr>
            </w:pPr>
            <w:r w:rsidRPr="009923E9">
              <w:rPr>
                <w:rFonts w:ascii="Courier New" w:hAnsi="Courier New" w:cs="Courier New"/>
                <w:color w:val="000000"/>
                <w:sz w:val="20"/>
                <w:szCs w:val="20"/>
              </w:rPr>
              <w:t xml:space="preserve">  [mSelChrom] = select(</w:t>
            </w:r>
            <w:r w:rsidRPr="009923E9">
              <w:rPr>
                <w:rFonts w:ascii="Courier New" w:hAnsi="Courier New" w:cs="Courier New"/>
                <w:color w:val="A020F0"/>
                <w:sz w:val="20"/>
                <w:szCs w:val="20"/>
              </w:rPr>
              <w:t>'</w:t>
            </w:r>
            <w:r w:rsidR="00EC550B" w:rsidRPr="009923E9">
              <w:rPr>
                <w:rFonts w:ascii="Courier New" w:hAnsi="Courier New" w:cs="Courier New"/>
                <w:color w:val="A020F0"/>
                <w:sz w:val="20"/>
                <w:szCs w:val="20"/>
              </w:rPr>
              <w:t>rws</w:t>
            </w:r>
            <w:r w:rsidRPr="009923E9">
              <w:rPr>
                <w:rFonts w:ascii="Courier New" w:hAnsi="Courier New" w:cs="Courier New"/>
                <w:color w:val="A020F0"/>
                <w:sz w:val="20"/>
                <w:szCs w:val="20"/>
              </w:rPr>
              <w:t>'</w:t>
            </w:r>
            <w:r w:rsidRPr="009923E9">
              <w:rPr>
                <w:rFonts w:ascii="Courier New" w:hAnsi="Courier New" w:cs="Courier New"/>
                <w:color w:val="000000"/>
                <w:sz w:val="20"/>
                <w:szCs w:val="20"/>
              </w:rPr>
              <w:t>,mChrom,vFitVal</w:t>
            </w:r>
            <w:r w:rsidR="00590CE4" w:rsidRPr="009923E9">
              <w:rPr>
                <w:rFonts w:ascii="Courier New" w:hAnsi="Courier New" w:cs="Courier New"/>
                <w:color w:val="000000"/>
                <w:sz w:val="20"/>
                <w:szCs w:val="20"/>
              </w:rPr>
              <w:t xml:space="preserve"> </w:t>
            </w:r>
            <w:r w:rsidR="003E412A" w:rsidRPr="00B17ABA">
              <w:rPr>
                <w:rFonts w:ascii="Courier New" w:hAnsi="Courier New" w:cs="Courier New"/>
                <w:color w:val="000000"/>
                <w:sz w:val="20"/>
                <w:szCs w:val="20"/>
              </w:rPr>
              <w:t>0.9</w:t>
            </w:r>
            <w:r w:rsidRPr="009923E9">
              <w:rPr>
                <w:rFonts w:ascii="Courier New" w:hAnsi="Courier New" w:cs="Courier New"/>
                <w:color w:val="000000"/>
                <w:sz w:val="20"/>
                <w:szCs w:val="20"/>
              </w:rPr>
              <w:t xml:space="preserve">); </w:t>
            </w: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p>
          <w:p w:rsidR="00006F9D" w:rsidRPr="009923E9" w:rsidRDefault="00006F9D" w:rsidP="004071AA">
            <w:pPr>
              <w:autoSpaceDE w:val="0"/>
              <w:autoSpaceDN w:val="0"/>
              <w:adjustRightInd w:val="0"/>
              <w:spacing w:line="240" w:lineRule="auto"/>
              <w:ind w:firstLine="0"/>
              <w:rPr>
                <w:rFonts w:ascii="Courier New" w:hAnsi="Courier New" w:cs="Courier New"/>
                <w:color w:val="000000"/>
                <w:sz w:val="20"/>
                <w:szCs w:val="20"/>
              </w:rPr>
            </w:pPr>
            <w:r w:rsidRPr="009923E9">
              <w:rPr>
                <w:rFonts w:ascii="Courier New" w:hAnsi="Courier New" w:cs="Courier New"/>
                <w:color w:val="228B22"/>
                <w:sz w:val="20"/>
                <w:szCs w:val="20"/>
              </w:rPr>
              <w:t xml:space="preserve">% Recombine the selected individuals using </w:t>
            </w:r>
            <w:r w:rsidR="00590CE4" w:rsidRPr="009923E9">
              <w:rPr>
                <w:rFonts w:ascii="Courier New" w:hAnsi="Courier New" w:cs="Courier New"/>
                <w:color w:val="228B22"/>
                <w:sz w:val="20"/>
                <w:szCs w:val="20"/>
              </w:rPr>
              <w:t>the</w:t>
            </w:r>
            <w:r w:rsidRPr="009923E9">
              <w:rPr>
                <w:rFonts w:ascii="Courier New" w:hAnsi="Courier New" w:cs="Courier New"/>
                <w:color w:val="228B22"/>
                <w:sz w:val="20"/>
                <w:szCs w:val="20"/>
              </w:rPr>
              <w:t xml:space="preserve"> double-point 'xovdp'. </w:t>
            </w:r>
            <w:r w:rsidR="00707224" w:rsidRPr="00B17ABA">
              <w:rPr>
                <w:rFonts w:ascii="Courier New" w:hAnsi="Courier New" w:cs="Courier New"/>
                <w:color w:val="228B22"/>
                <w:sz w:val="20"/>
                <w:szCs w:val="20"/>
              </w:rPr>
              <w:t xml:space="preserve">The probability </w:t>
            </w:r>
            <w:r w:rsidR="004071AA" w:rsidRPr="00B17ABA">
              <w:rPr>
                <w:rFonts w:ascii="Courier New" w:hAnsi="Courier New" w:cs="Courier New"/>
                <w:color w:val="228B22"/>
                <w:sz w:val="20"/>
                <w:szCs w:val="20"/>
              </w:rPr>
              <w:t xml:space="preserve">of </w:t>
            </w:r>
            <w:r w:rsidR="00707224" w:rsidRPr="00B17ABA">
              <w:rPr>
                <w:rFonts w:ascii="Courier New" w:hAnsi="Courier New" w:cs="Courier New"/>
                <w:color w:val="228B22"/>
                <w:sz w:val="20"/>
                <w:szCs w:val="20"/>
              </w:rPr>
              <w:t>crossover at a particular parent is 70%</w:t>
            </w:r>
            <w:r w:rsidR="003E412A" w:rsidRPr="00B17ABA">
              <w:rPr>
                <w:rFonts w:ascii="Courier New" w:hAnsi="Courier New" w:cs="Courier New"/>
                <w:color w:val="228B22"/>
                <w:sz w:val="20"/>
                <w:szCs w:val="20"/>
              </w:rPr>
              <w:t>.</w:t>
            </w:r>
          </w:p>
          <w:p w:rsidR="00006F9D" w:rsidRPr="009923E9" w:rsidRDefault="00006F9D" w:rsidP="004071AA">
            <w:pPr>
              <w:autoSpaceDE w:val="0"/>
              <w:autoSpaceDN w:val="0"/>
              <w:adjustRightInd w:val="0"/>
              <w:spacing w:line="240" w:lineRule="auto"/>
              <w:ind w:firstLine="0"/>
              <w:rPr>
                <w:rFonts w:ascii="Courier New" w:hAnsi="Courier New" w:cs="Courier New"/>
                <w:color w:val="000000"/>
                <w:sz w:val="20"/>
                <w:szCs w:val="20"/>
              </w:rPr>
            </w:pPr>
            <w:r w:rsidRPr="009923E9">
              <w:rPr>
                <w:rFonts w:ascii="Courier New" w:hAnsi="Courier New" w:cs="Courier New"/>
                <w:color w:val="000000"/>
                <w:sz w:val="20"/>
                <w:szCs w:val="20"/>
              </w:rPr>
              <w:t xml:space="preserve">  [</w:t>
            </w:r>
            <w:r w:rsidR="00590CE4" w:rsidRPr="009923E9">
              <w:rPr>
                <w:rFonts w:ascii="Courier New" w:hAnsi="Courier New" w:cs="Courier New"/>
                <w:color w:val="000000"/>
                <w:sz w:val="20"/>
                <w:szCs w:val="20"/>
              </w:rPr>
              <w:t>mSelChrom] = recombin</w:t>
            </w:r>
            <w:r w:rsidRPr="009923E9">
              <w:rPr>
                <w:rFonts w:ascii="Courier New" w:hAnsi="Courier New" w:cs="Courier New"/>
                <w:color w:val="000000"/>
                <w:sz w:val="20"/>
                <w:szCs w:val="20"/>
              </w:rPr>
              <w:t>(</w:t>
            </w:r>
            <w:r w:rsidRPr="009923E9">
              <w:rPr>
                <w:rFonts w:ascii="Courier New" w:hAnsi="Courier New" w:cs="Courier New"/>
                <w:color w:val="A020F0"/>
                <w:sz w:val="20"/>
                <w:szCs w:val="20"/>
              </w:rPr>
              <w:t>'xovsh'</w:t>
            </w:r>
            <w:r w:rsidRPr="009923E9">
              <w:rPr>
                <w:rFonts w:ascii="Courier New" w:hAnsi="Courier New" w:cs="Courier New"/>
                <w:color w:val="000000"/>
                <w:sz w:val="20"/>
                <w:szCs w:val="20"/>
              </w:rPr>
              <w:t>,mSelChrom,</w:t>
            </w:r>
            <w:r w:rsidR="003E412A" w:rsidRPr="00B17ABA">
              <w:rPr>
                <w:rFonts w:ascii="Courier New" w:hAnsi="Courier New" w:cs="Courier New"/>
                <w:color w:val="000000"/>
                <w:sz w:val="20"/>
                <w:szCs w:val="20"/>
              </w:rPr>
              <w:t>0.7</w:t>
            </w:r>
            <w:r w:rsidRPr="009923E9">
              <w:rPr>
                <w:rFonts w:ascii="Courier New" w:hAnsi="Courier New" w:cs="Courier New"/>
                <w:color w:val="000000"/>
                <w:sz w:val="20"/>
                <w:szCs w:val="20"/>
              </w:rPr>
              <w:t xml:space="preserve">); </w:t>
            </w:r>
          </w:p>
          <w:p w:rsidR="00006F9D" w:rsidRPr="009923E9" w:rsidRDefault="00006F9D" w:rsidP="004071AA">
            <w:pPr>
              <w:autoSpaceDE w:val="0"/>
              <w:autoSpaceDN w:val="0"/>
              <w:adjustRightInd w:val="0"/>
              <w:spacing w:line="240" w:lineRule="auto"/>
              <w:ind w:firstLine="0"/>
              <w:rPr>
                <w:rFonts w:ascii="Courier New" w:hAnsi="Courier New" w:cs="Courier New"/>
                <w:color w:val="000000"/>
                <w:sz w:val="20"/>
                <w:szCs w:val="20"/>
              </w:rPr>
            </w:pPr>
          </w:p>
          <w:p w:rsidR="00006F9D" w:rsidRPr="009923E9" w:rsidRDefault="00006F9D" w:rsidP="004071AA">
            <w:pPr>
              <w:autoSpaceDE w:val="0"/>
              <w:autoSpaceDN w:val="0"/>
              <w:adjustRightInd w:val="0"/>
              <w:spacing w:line="240" w:lineRule="auto"/>
              <w:ind w:firstLine="0"/>
              <w:rPr>
                <w:rFonts w:ascii="Courier New" w:hAnsi="Courier New" w:cs="Courier New"/>
                <w:color w:val="000000"/>
                <w:sz w:val="20"/>
                <w:szCs w:val="20"/>
              </w:rPr>
            </w:pPr>
            <w:r w:rsidRPr="009923E9">
              <w:rPr>
                <w:rFonts w:ascii="Courier New" w:hAnsi="Courier New" w:cs="Courier New"/>
                <w:color w:val="228B22"/>
                <w:sz w:val="20"/>
                <w:szCs w:val="20"/>
              </w:rPr>
              <w:t>% Perform mutation on the offspring</w:t>
            </w:r>
            <w:r w:rsidR="00707224" w:rsidRPr="00B17ABA">
              <w:rPr>
                <w:rFonts w:ascii="Courier New" w:hAnsi="Courier New" w:cs="Courier New"/>
                <w:color w:val="228B22"/>
                <w:sz w:val="20"/>
                <w:szCs w:val="20"/>
              </w:rPr>
              <w:t xml:space="preserve"> with the probability of 10% for an individual</w:t>
            </w:r>
            <w:r w:rsidRPr="009923E9">
              <w:rPr>
                <w:rFonts w:ascii="Courier New" w:hAnsi="Courier New" w:cs="Courier New"/>
                <w:color w:val="228B22"/>
                <w:sz w:val="20"/>
                <w:szCs w:val="20"/>
              </w:rPr>
              <w:t>.</w:t>
            </w: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000000"/>
                <w:sz w:val="20"/>
                <w:szCs w:val="20"/>
              </w:rPr>
              <w:t xml:space="preserve">  [mSelChrom] = mut(mSelChrom,</w:t>
            </w:r>
            <w:r w:rsidR="003E412A" w:rsidRPr="00B17ABA">
              <w:rPr>
                <w:rFonts w:ascii="Courier New" w:hAnsi="Courier New" w:cs="Courier New"/>
                <w:color w:val="000000"/>
                <w:sz w:val="20"/>
                <w:szCs w:val="20"/>
              </w:rPr>
              <w:t>0.1</w:t>
            </w:r>
            <w:r w:rsidRPr="009923E9">
              <w:rPr>
                <w:rFonts w:ascii="Courier New" w:hAnsi="Courier New" w:cs="Courier New"/>
                <w:color w:val="000000"/>
                <w:sz w:val="20"/>
                <w:szCs w:val="20"/>
              </w:rPr>
              <w:t xml:space="preserve">); </w:t>
            </w:r>
          </w:p>
          <w:p w:rsidR="00006F9D" w:rsidRPr="009923E9" w:rsidRDefault="00006F9D" w:rsidP="004071AA">
            <w:pPr>
              <w:autoSpaceDE w:val="0"/>
              <w:autoSpaceDN w:val="0"/>
              <w:adjustRightInd w:val="0"/>
              <w:spacing w:line="240" w:lineRule="auto"/>
              <w:ind w:firstLine="0"/>
              <w:rPr>
                <w:rFonts w:ascii="Courier New" w:hAnsi="Courier New" w:cs="Courier New"/>
                <w:color w:val="000000"/>
                <w:sz w:val="20"/>
                <w:szCs w:val="20"/>
              </w:rPr>
            </w:pPr>
          </w:p>
          <w:p w:rsidR="00006F9D" w:rsidRPr="00B17ABA" w:rsidRDefault="00006F9D" w:rsidP="004071AA">
            <w:pPr>
              <w:autoSpaceDE w:val="0"/>
              <w:autoSpaceDN w:val="0"/>
              <w:adjustRightInd w:val="0"/>
              <w:spacing w:line="240" w:lineRule="auto"/>
              <w:ind w:firstLine="0"/>
              <w:rPr>
                <w:rFonts w:ascii="Courier New" w:hAnsi="Courier New" w:cs="Courier New"/>
                <w:color w:val="228B22"/>
                <w:sz w:val="20"/>
                <w:szCs w:val="20"/>
              </w:rPr>
            </w:pPr>
            <w:r w:rsidRPr="009923E9">
              <w:rPr>
                <w:rFonts w:ascii="Courier New" w:hAnsi="Courier New" w:cs="Courier New"/>
                <w:color w:val="228B22"/>
                <w:sz w:val="20"/>
                <w:szCs w:val="20"/>
              </w:rPr>
              <w:t xml:space="preserve">% </w:t>
            </w:r>
            <w:r w:rsidR="00707224" w:rsidRPr="00B17ABA">
              <w:rPr>
                <w:rFonts w:ascii="Courier New" w:hAnsi="Courier New" w:cs="Courier New"/>
                <w:color w:val="228B22"/>
                <w:sz w:val="20"/>
                <w:szCs w:val="20"/>
              </w:rPr>
              <w:t>Convert the offspring chromosomes into real values and then e</w:t>
            </w:r>
            <w:r w:rsidRPr="009923E9">
              <w:rPr>
                <w:rFonts w:ascii="Courier New" w:hAnsi="Courier New" w:cs="Courier New"/>
                <w:color w:val="228B22"/>
                <w:sz w:val="20"/>
                <w:szCs w:val="20"/>
              </w:rPr>
              <w:t>valuate the</w:t>
            </w:r>
            <w:r w:rsidR="00707224" w:rsidRPr="00B17ABA">
              <w:rPr>
                <w:rFonts w:ascii="Courier New" w:hAnsi="Courier New" w:cs="Courier New"/>
                <w:color w:val="228B22"/>
                <w:sz w:val="20"/>
                <w:szCs w:val="20"/>
              </w:rPr>
              <w:t>m via the underlying evaluation model.</w:t>
            </w:r>
          </w:p>
          <w:p w:rsidR="00707224" w:rsidRPr="009923E9" w:rsidRDefault="003E412A" w:rsidP="004071AA">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w:t>
            </w:r>
            <w:r w:rsidR="00707224" w:rsidRPr="00B17ABA">
              <w:rPr>
                <w:rFonts w:ascii="Courier New" w:hAnsi="Courier New" w:cs="Courier New"/>
                <w:color w:val="000000"/>
                <w:sz w:val="20"/>
                <w:szCs w:val="20"/>
              </w:rPr>
              <w:t>mSelPhen = bin2dec(mSelChrom);</w:t>
            </w: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000000"/>
                <w:sz w:val="20"/>
                <w:szCs w:val="20"/>
              </w:rPr>
              <w:t xml:space="preserve">  [mSelObjVal</w:t>
            </w:r>
            <w:r w:rsidR="000A4653" w:rsidRPr="00B17ABA">
              <w:rPr>
                <w:rFonts w:ascii="Courier New" w:hAnsi="Courier New" w:cs="Courier New"/>
                <w:color w:val="000000"/>
                <w:sz w:val="20"/>
                <w:szCs w:val="20"/>
              </w:rPr>
              <w:t>(:)</w:t>
            </w:r>
            <w:r w:rsidRPr="009923E9">
              <w:rPr>
                <w:rFonts w:ascii="Courier New" w:hAnsi="Courier New" w:cs="Courier New"/>
                <w:color w:val="000000"/>
                <w:sz w:val="20"/>
                <w:szCs w:val="20"/>
              </w:rPr>
              <w:t>] = EvModel(mSelPhen</w:t>
            </w:r>
            <w:r w:rsidR="000A4653" w:rsidRPr="00B17ABA">
              <w:rPr>
                <w:rFonts w:ascii="Courier New" w:hAnsi="Courier New" w:cs="Courier New"/>
                <w:color w:val="000000"/>
                <w:sz w:val="20"/>
                <w:szCs w:val="20"/>
              </w:rPr>
              <w:t>(:)</w:t>
            </w:r>
            <w:r w:rsidRPr="009923E9">
              <w:rPr>
                <w:rFonts w:ascii="Courier New" w:hAnsi="Courier New" w:cs="Courier New"/>
                <w:color w:val="000000"/>
                <w:sz w:val="20"/>
                <w:szCs w:val="20"/>
              </w:rPr>
              <w:t>)</w:t>
            </w:r>
            <w:r w:rsidR="00707224" w:rsidRPr="00B17ABA">
              <w:rPr>
                <w:rFonts w:ascii="Courier New" w:hAnsi="Courier New" w:cs="Courier New"/>
                <w:color w:val="000000"/>
                <w:sz w:val="20"/>
                <w:szCs w:val="20"/>
              </w:rPr>
              <w:t>;</w:t>
            </w:r>
            <w:r w:rsidRPr="009923E9">
              <w:rPr>
                <w:rFonts w:ascii="Courier New" w:hAnsi="Courier New" w:cs="Courier New"/>
                <w:color w:val="000000"/>
                <w:sz w:val="20"/>
                <w:szCs w:val="20"/>
              </w:rPr>
              <w:t xml:space="preserve"> </w:t>
            </w: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228B22"/>
                <w:sz w:val="20"/>
                <w:szCs w:val="20"/>
              </w:rPr>
              <w:t>% Reinsert offspring into the general population.</w:t>
            </w: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000000"/>
                <w:sz w:val="20"/>
                <w:szCs w:val="20"/>
              </w:rPr>
              <w:t xml:space="preserve">  [mChrom,mObjVal] = reins(mChrom,mSelChrom,mObjVal,mSelObjVal); </w:t>
            </w: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p>
          <w:p w:rsidR="00006F9D" w:rsidRPr="009923E9" w:rsidRDefault="00006F9D" w:rsidP="004071AA">
            <w:pPr>
              <w:autoSpaceDE w:val="0"/>
              <w:autoSpaceDN w:val="0"/>
              <w:adjustRightInd w:val="0"/>
              <w:spacing w:line="240" w:lineRule="auto"/>
              <w:ind w:firstLine="0"/>
              <w:rPr>
                <w:rFonts w:ascii="Courier New" w:hAnsi="Courier New" w:cs="Courier New"/>
                <w:sz w:val="24"/>
                <w:szCs w:val="24"/>
              </w:rPr>
            </w:pPr>
            <w:r w:rsidRPr="009923E9">
              <w:rPr>
                <w:rFonts w:ascii="Courier New" w:hAnsi="Courier New" w:cs="Courier New"/>
                <w:color w:val="228B22"/>
                <w:sz w:val="20"/>
                <w:szCs w:val="20"/>
              </w:rPr>
              <w:t xml:space="preserve">% </w:t>
            </w:r>
            <w:r w:rsidR="00707224" w:rsidRPr="00B17ABA">
              <w:rPr>
                <w:rFonts w:ascii="Courier New" w:hAnsi="Courier New" w:cs="Courier New"/>
                <w:color w:val="228B22"/>
                <w:sz w:val="20"/>
                <w:szCs w:val="20"/>
              </w:rPr>
              <w:t xml:space="preserve">Save the best solution and the maximum reward </w:t>
            </w:r>
            <w:r w:rsidRPr="009923E9">
              <w:rPr>
                <w:rFonts w:ascii="Courier New" w:hAnsi="Courier New" w:cs="Courier New"/>
                <w:color w:val="228B22"/>
                <w:sz w:val="20"/>
                <w:szCs w:val="20"/>
              </w:rPr>
              <w:t>in each generation.</w:t>
            </w:r>
          </w:p>
          <w:p w:rsidR="00006F9D" w:rsidRPr="00B17ABA" w:rsidRDefault="00707224" w:rsidP="009923E9">
            <w:pPr>
              <w:autoSpaceDE w:val="0"/>
              <w:autoSpaceDN w:val="0"/>
              <w:adjustRightInd w:val="0"/>
              <w:spacing w:line="240" w:lineRule="auto"/>
              <w:ind w:firstLine="0"/>
              <w:rPr>
                <w:rFonts w:ascii="Courier New" w:hAnsi="Courier New" w:cs="Courier New"/>
                <w:color w:val="000000"/>
                <w:sz w:val="20"/>
                <w:szCs w:val="20"/>
                <w:lang w:val="sv-SE"/>
              </w:rPr>
            </w:pPr>
            <w:r w:rsidRPr="009923E9">
              <w:rPr>
                <w:rFonts w:ascii="Courier New" w:hAnsi="Courier New" w:cs="Courier New"/>
                <w:color w:val="000000"/>
                <w:sz w:val="20"/>
                <w:szCs w:val="20"/>
              </w:rPr>
              <w:t xml:space="preserve">  </w:t>
            </w:r>
            <w:r w:rsidR="00006F9D" w:rsidRPr="00B17ABA">
              <w:rPr>
                <w:rFonts w:ascii="Courier New" w:hAnsi="Courier New" w:cs="Courier New"/>
                <w:color w:val="000000"/>
                <w:sz w:val="20"/>
                <w:szCs w:val="20"/>
                <w:lang w:val="sv-SE"/>
              </w:rPr>
              <w:t>[</w:t>
            </w:r>
            <w:r w:rsidRPr="00B17ABA">
              <w:rPr>
                <w:rFonts w:ascii="Courier New" w:hAnsi="Courier New" w:cs="Courier New"/>
                <w:color w:val="000000"/>
                <w:sz w:val="20"/>
                <w:szCs w:val="20"/>
                <w:lang w:val="sv-SE"/>
              </w:rPr>
              <w:t>MaxV</w:t>
            </w:r>
            <w:r w:rsidR="00006F9D" w:rsidRPr="00B17ABA">
              <w:rPr>
                <w:rFonts w:ascii="Courier New" w:hAnsi="Courier New" w:cs="Courier New"/>
                <w:color w:val="000000"/>
                <w:sz w:val="20"/>
                <w:szCs w:val="20"/>
                <w:lang w:val="sv-SE"/>
              </w:rPr>
              <w:t>(iGeneration),</w:t>
            </w:r>
            <w:r w:rsidRPr="00B17ABA">
              <w:rPr>
                <w:rFonts w:ascii="Courier New" w:hAnsi="Courier New" w:cs="Courier New"/>
                <w:color w:val="000000"/>
                <w:sz w:val="20"/>
                <w:szCs w:val="20"/>
                <w:lang w:val="sv-SE"/>
              </w:rPr>
              <w:t>MaxIdx</w:t>
            </w:r>
            <w:r w:rsidR="00006F9D" w:rsidRPr="00B17ABA">
              <w:rPr>
                <w:rFonts w:ascii="Courier New" w:hAnsi="Courier New" w:cs="Courier New"/>
                <w:color w:val="000000"/>
                <w:sz w:val="20"/>
                <w:szCs w:val="20"/>
                <w:lang w:val="sv-SE"/>
              </w:rPr>
              <w:t>(iGeneration)] = max(mObjVal);</w:t>
            </w:r>
          </w:p>
          <w:p w:rsidR="00006F9D" w:rsidRPr="00B17ABA" w:rsidRDefault="00006F9D" w:rsidP="004071AA">
            <w:pPr>
              <w:autoSpaceDE w:val="0"/>
              <w:autoSpaceDN w:val="0"/>
              <w:adjustRightInd w:val="0"/>
              <w:spacing w:line="240" w:lineRule="auto"/>
              <w:ind w:firstLine="0"/>
              <w:rPr>
                <w:rFonts w:ascii="Courier New" w:hAnsi="Courier New" w:cs="Courier New"/>
                <w:color w:val="000000"/>
                <w:sz w:val="20"/>
                <w:szCs w:val="20"/>
                <w:lang w:val="sv-SE"/>
              </w:rPr>
            </w:pPr>
          </w:p>
          <w:p w:rsidR="00006F9D" w:rsidRPr="009923E9" w:rsidRDefault="00006F9D" w:rsidP="004071AA">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Update the generation number.</w:t>
            </w:r>
          </w:p>
          <w:p w:rsidR="00006F9D" w:rsidRPr="00B17ABA" w:rsidRDefault="00006F9D" w:rsidP="004071AA">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 xml:space="preserve">  </w:t>
            </w:r>
            <w:r w:rsidR="003E412A"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iGeneration = iGeneration+1;</w:t>
            </w:r>
          </w:p>
          <w:p w:rsidR="004071AA" w:rsidRPr="009923E9" w:rsidRDefault="004071AA" w:rsidP="004071AA">
            <w:pPr>
              <w:autoSpaceDE w:val="0"/>
              <w:autoSpaceDN w:val="0"/>
              <w:adjustRightInd w:val="0"/>
              <w:spacing w:line="240" w:lineRule="auto"/>
              <w:ind w:firstLine="0"/>
              <w:rPr>
                <w:rFonts w:ascii="Courier New" w:hAnsi="Courier New" w:cs="Courier New"/>
                <w:sz w:val="24"/>
                <w:szCs w:val="24"/>
              </w:rPr>
            </w:pPr>
          </w:p>
          <w:p w:rsidR="00006F9D" w:rsidRPr="00B17ABA" w:rsidRDefault="00590CE4" w:rsidP="004071AA">
            <w:pPr>
              <w:keepNext/>
              <w:autoSpaceDE w:val="0"/>
              <w:autoSpaceDN w:val="0"/>
              <w:adjustRightInd w:val="0"/>
              <w:spacing w:line="240" w:lineRule="auto"/>
              <w:ind w:firstLine="0"/>
              <w:rPr>
                <w:rFonts w:ascii="Courier New" w:hAnsi="Courier New" w:cs="Courier New"/>
                <w:b/>
                <w:color w:val="0000FF"/>
                <w:sz w:val="20"/>
                <w:szCs w:val="20"/>
              </w:rPr>
            </w:pPr>
            <w:r w:rsidRPr="00B17ABA">
              <w:rPr>
                <w:rFonts w:ascii="Courier New" w:hAnsi="Courier New" w:cs="Courier New"/>
                <w:b/>
                <w:color w:val="0000FF"/>
                <w:sz w:val="20"/>
                <w:szCs w:val="20"/>
              </w:rPr>
              <w:t>END</w:t>
            </w:r>
          </w:p>
          <w:p w:rsidR="00707224" w:rsidRPr="00B17ABA" w:rsidRDefault="00707224" w:rsidP="004071AA">
            <w:pPr>
              <w:keepNext/>
              <w:autoSpaceDE w:val="0"/>
              <w:autoSpaceDN w:val="0"/>
              <w:adjustRightInd w:val="0"/>
              <w:spacing w:line="240" w:lineRule="auto"/>
              <w:ind w:firstLine="0"/>
              <w:rPr>
                <w:rFonts w:ascii="Courier New" w:hAnsi="Courier New" w:cs="Courier New"/>
                <w:b/>
                <w:color w:val="0000FF"/>
                <w:sz w:val="20"/>
                <w:szCs w:val="20"/>
              </w:rPr>
            </w:pPr>
          </w:p>
          <w:p w:rsidR="00707224" w:rsidRPr="009923E9" w:rsidRDefault="00707224" w:rsidP="004071AA">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Decide the optimal solution and the reward where the optimal solution was used.</w:t>
            </w:r>
          </w:p>
          <w:p w:rsidR="00707224" w:rsidRPr="00B17ABA" w:rsidRDefault="00707224" w:rsidP="009923E9">
            <w:pPr>
              <w:keepNext/>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OptSol = Policy(MaxIdx(end)); OptV = MaxV(end);</w:t>
            </w:r>
          </w:p>
          <w:p w:rsidR="004071AA" w:rsidRPr="00B17ABA" w:rsidRDefault="004071AA" w:rsidP="004071AA">
            <w:pPr>
              <w:keepNext/>
              <w:autoSpaceDE w:val="0"/>
              <w:autoSpaceDN w:val="0"/>
              <w:adjustRightInd w:val="0"/>
              <w:spacing w:line="240" w:lineRule="auto"/>
              <w:ind w:firstLine="0"/>
              <w:rPr>
                <w:rFonts w:ascii="Courier New" w:hAnsi="Courier New" w:cs="Courier New"/>
                <w:sz w:val="24"/>
                <w:szCs w:val="24"/>
              </w:rPr>
            </w:pPr>
          </w:p>
        </w:tc>
      </w:tr>
    </w:tbl>
    <w:p w:rsidR="00FD16A1" w:rsidRPr="00B17ABA" w:rsidRDefault="00006F9D" w:rsidP="001A2558">
      <w:pPr>
        <w:ind w:firstLine="0"/>
        <w:jc w:val="center"/>
      </w:pPr>
      <w:bookmarkStart w:id="237" w:name="_Ref424504907"/>
      <w:bookmarkStart w:id="238" w:name="_Toc426019154"/>
      <w:r w:rsidRPr="00B17ABA">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10</w:t>
        </w:r>
      </w:fldSimple>
      <w:bookmarkEnd w:id="237"/>
      <w:r w:rsidRPr="00B17ABA">
        <w:t>.</w:t>
      </w:r>
      <w:r w:rsidR="004D14B7" w:rsidRPr="00B17ABA">
        <w:t xml:space="preserve"> </w:t>
      </w:r>
      <w:r w:rsidR="00606F70" w:rsidRPr="00B17ABA">
        <w:t>Pseudo-code</w:t>
      </w:r>
      <w:r w:rsidRPr="00B17ABA">
        <w:t xml:space="preserve"> of </w:t>
      </w:r>
      <w:r w:rsidR="00E44CDD" w:rsidRPr="00B17ABA">
        <w:t>the GA</w:t>
      </w:r>
      <w:r w:rsidR="004D14B7" w:rsidRPr="00B17ABA">
        <w:t xml:space="preserve"> used for the hypertension SDDP model</w:t>
      </w:r>
      <w:bookmarkEnd w:id="238"/>
    </w:p>
    <w:p w:rsidR="00006F9D" w:rsidRPr="00B17ABA" w:rsidRDefault="00006F9D" w:rsidP="001A2558">
      <w:pPr>
        <w:pStyle w:val="Heading2"/>
      </w:pPr>
      <w:bookmarkStart w:id="239" w:name="_Toc426016377"/>
      <w:bookmarkStart w:id="240" w:name="_Toc426018056"/>
      <w:bookmarkStart w:id="241" w:name="_Toc426018057"/>
      <w:bookmarkEnd w:id="239"/>
      <w:bookmarkEnd w:id="240"/>
      <w:r w:rsidRPr="00B17ABA">
        <w:lastRenderedPageBreak/>
        <w:t>Reinforcement learning</w:t>
      </w:r>
      <w:r w:rsidR="004071AA" w:rsidRPr="00B17ABA">
        <w:t>: Q-learning</w:t>
      </w:r>
      <w:bookmarkEnd w:id="241"/>
    </w:p>
    <w:p w:rsidR="00B72DDC" w:rsidRPr="00B17ABA" w:rsidRDefault="00B72DDC" w:rsidP="00B72DDC">
      <w:pPr>
        <w:jc w:val="both"/>
        <w:rPr>
          <w:rFonts w:cstheme="minorHAnsi"/>
        </w:rPr>
      </w:pPr>
      <w:r w:rsidRPr="00B17ABA">
        <w:rPr>
          <w:rFonts w:cstheme="majorBidi"/>
        </w:rPr>
        <w:t>The hypertension SDDP model applied the Q-learning method</w:t>
      </w:r>
      <w:r w:rsidR="003A2511" w:rsidRPr="00B17ABA">
        <w:rPr>
          <w:rFonts w:cstheme="majorBidi"/>
        </w:rPr>
        <w:t>,</w:t>
      </w:r>
      <w:r w:rsidRPr="00B17ABA">
        <w:rPr>
          <w:rFonts w:cstheme="majorBidi"/>
        </w:rPr>
        <w:t xml:space="preserve"> which is a simple incremental learning method that repeatedly updates </w:t>
      </w:r>
      <w:r w:rsidR="004071AA" w:rsidRPr="00B17ABA">
        <w:t xml:space="preserve">Q-values </w:t>
      </w:r>
      <w:r w:rsidRPr="00B17ABA">
        <w:rPr>
          <w:rFonts w:cstheme="majorBidi"/>
        </w:rPr>
        <w:t xml:space="preserve">based on the new </w:t>
      </w:r>
      <w:r w:rsidR="00F111A3" w:rsidRPr="00B17ABA">
        <w:rPr>
          <w:rFonts w:cstheme="majorBidi"/>
        </w:rPr>
        <w:t>case</w:t>
      </w:r>
      <w:r w:rsidRPr="00B17ABA">
        <w:rPr>
          <w:rFonts w:cstheme="majorBidi"/>
        </w:rPr>
        <w:t>s until it converges upon the optimal solution. T</w:t>
      </w:r>
      <w:r w:rsidRPr="00B17ABA">
        <w:rPr>
          <w:rFonts w:cstheme="minorHAnsi"/>
        </w:rPr>
        <w:t xml:space="preserve">he decision space was decomposed by consecutive time cycles as </w:t>
      </w:r>
      <w:r w:rsidR="006321CA" w:rsidRPr="00B17ABA">
        <w:rPr>
          <w:rFonts w:cstheme="minorHAnsi"/>
        </w:rPr>
        <w:fldChar w:fldCharType="begin"/>
      </w:r>
      <w:r w:rsidR="006321CA" w:rsidRPr="00B17ABA">
        <w:rPr>
          <w:rFonts w:cstheme="minorHAnsi"/>
        </w:rPr>
        <w:instrText xml:space="preserve"> REF _Ref424533719 \h </w:instrText>
      </w:r>
      <w:r w:rsidR="00B17ABA">
        <w:rPr>
          <w:rFonts w:cstheme="minorHAnsi"/>
        </w:rPr>
        <w:instrText xml:space="preserve"> \* MERGEFORMAT </w:instrText>
      </w:r>
      <w:r w:rsidR="006321CA" w:rsidRPr="00B17ABA">
        <w:rPr>
          <w:rFonts w:cstheme="minorHAnsi"/>
        </w:rPr>
      </w:r>
      <w:r w:rsidR="006321CA" w:rsidRPr="00B17ABA">
        <w:rPr>
          <w:rFonts w:cstheme="minorHAnsi"/>
        </w:rPr>
        <w:fldChar w:fldCharType="separate"/>
      </w:r>
      <w:r w:rsidR="006F6429" w:rsidRPr="00B17ABA">
        <w:t xml:space="preserve">Figure </w:t>
      </w:r>
      <w:r w:rsidR="006F6429" w:rsidRPr="00B17ABA">
        <w:rPr>
          <w:noProof/>
          <w:cs/>
        </w:rPr>
        <w:t>‎</w:t>
      </w:r>
      <w:r w:rsidR="006F6429" w:rsidRPr="00B17ABA">
        <w:rPr>
          <w:noProof/>
        </w:rPr>
        <w:t>6</w:t>
      </w:r>
      <w:r w:rsidR="006F6429" w:rsidRPr="00B17ABA">
        <w:t>.</w:t>
      </w:r>
      <w:r w:rsidR="006F6429" w:rsidRPr="00B17ABA">
        <w:rPr>
          <w:noProof/>
        </w:rPr>
        <w:t>11</w:t>
      </w:r>
      <w:r w:rsidR="006321CA" w:rsidRPr="00B17ABA">
        <w:rPr>
          <w:rFonts w:cstheme="minorHAnsi"/>
        </w:rPr>
        <w:fldChar w:fldCharType="end"/>
      </w:r>
      <w:r w:rsidRPr="00B17ABA">
        <w:rPr>
          <w:rFonts w:cstheme="minorHAnsi"/>
        </w:rPr>
        <w:t xml:space="preserve">. The health space </w:t>
      </w:r>
      <w:r w:rsidRPr="009923E9">
        <w:rPr>
          <w:rFonts w:cstheme="minorHAnsi"/>
          <w:i/>
        </w:rPr>
        <w:t>HS</w:t>
      </w:r>
      <w:r w:rsidRPr="00B17ABA">
        <w:rPr>
          <w:rFonts w:cstheme="minorHAnsi"/>
        </w:rPr>
        <w:t xml:space="preserve"> had five sub-health state spaces </w:t>
      </w:r>
      <w:r w:rsidRPr="00B17ABA">
        <w:rPr>
          <w:rFonts w:ascii="Courier New" w:hAnsi="Courier New" w:cs="Courier New"/>
          <w:sz w:val="20"/>
          <w:szCs w:val="20"/>
        </w:rPr>
        <w:t>HS1</w:t>
      </w:r>
      <w:r w:rsidRPr="00B17ABA">
        <w:rPr>
          <w:rFonts w:cstheme="minorHAnsi"/>
          <w:sz w:val="20"/>
          <w:szCs w:val="20"/>
        </w:rPr>
        <w:t>-</w:t>
      </w:r>
      <w:r w:rsidRPr="00B17ABA">
        <w:rPr>
          <w:rFonts w:ascii="Courier New" w:hAnsi="Courier New" w:cs="Courier New"/>
          <w:sz w:val="20"/>
          <w:szCs w:val="20"/>
        </w:rPr>
        <w:t>HS5</w:t>
      </w:r>
      <w:r w:rsidR="003A2511" w:rsidRPr="00B17ABA">
        <w:t>,</w:t>
      </w:r>
      <w:r w:rsidRPr="00B17ABA">
        <w:t xml:space="preserve"> </w:t>
      </w:r>
      <w:r w:rsidRPr="00B17ABA">
        <w:rPr>
          <w:rFonts w:cstheme="minorHAnsi"/>
        </w:rPr>
        <w:t xml:space="preserve">which had 2^(t-1) health sates. </w:t>
      </w:r>
      <w:r w:rsidR="006321CA" w:rsidRPr="00B17ABA">
        <w:rPr>
          <w:rFonts w:cstheme="minorHAnsi"/>
          <w:i/>
        </w:rPr>
        <w:t>Death</w:t>
      </w:r>
      <w:r w:rsidR="006321CA" w:rsidRPr="00B17ABA">
        <w:rPr>
          <w:rFonts w:cstheme="minorHAnsi"/>
        </w:rPr>
        <w:t xml:space="preserve"> was not included in the decomposed </w:t>
      </w:r>
      <w:r w:rsidR="006321CA" w:rsidRPr="009923E9">
        <w:rPr>
          <w:rFonts w:cstheme="minorHAnsi"/>
          <w:i/>
        </w:rPr>
        <w:t>HS</w:t>
      </w:r>
      <w:r w:rsidR="006321CA" w:rsidRPr="00B17ABA">
        <w:rPr>
          <w:rFonts w:cstheme="minorHAnsi"/>
        </w:rPr>
        <w:t xml:space="preserve"> because it is the absorbing state and no decision or further update is made. </w:t>
      </w:r>
      <w:r w:rsidRPr="00B17ABA">
        <w:rPr>
          <w:rFonts w:cstheme="minorHAnsi"/>
        </w:rPr>
        <w:t xml:space="preserve">As the transition probabilities and the drug decision rule depended on the disease history, </w:t>
      </w:r>
      <w:r w:rsidR="006321CA" w:rsidRPr="00B17ABA">
        <w:rPr>
          <w:rFonts w:cstheme="minorHAnsi"/>
        </w:rPr>
        <w:t xml:space="preserve">all </w:t>
      </w:r>
      <w:r w:rsidRPr="00B17ABA">
        <w:rPr>
          <w:rFonts w:cstheme="minorHAnsi"/>
        </w:rPr>
        <w:t xml:space="preserve">possible health states in each sub health state space included the information about the previous health states. The search space </w:t>
      </w:r>
      <w:r w:rsidRPr="009923E9">
        <w:rPr>
          <w:rFonts w:cstheme="minorHAnsi"/>
          <w:i/>
        </w:rPr>
        <w:t>SS</w:t>
      </w:r>
      <w:r w:rsidRPr="00B17ABA">
        <w:rPr>
          <w:rFonts w:cstheme="minorHAnsi"/>
        </w:rPr>
        <w:t xml:space="preserve"> was also decomposed by consecutive time cycles </w:t>
      </w:r>
      <w:r w:rsidRPr="00B17ABA">
        <w:rPr>
          <w:rFonts w:ascii="Courier New" w:hAnsi="Courier New" w:cs="Courier New"/>
          <w:sz w:val="20"/>
          <w:szCs w:val="20"/>
        </w:rPr>
        <w:t>SS1-SS5</w:t>
      </w:r>
      <w:r w:rsidRPr="00B17ABA">
        <w:rPr>
          <w:rFonts w:cstheme="minorHAnsi"/>
        </w:rPr>
        <w:t xml:space="preserve">. Each search space included the treatment options as defined in </w:t>
      </w:r>
      <w:r w:rsidR="00754100" w:rsidRPr="00B17ABA">
        <w:rPr>
          <w:rFonts w:cstheme="minorHAnsi"/>
        </w:rPr>
        <w:t>Chapter</w:t>
      </w:r>
      <w:r w:rsidRPr="00B17ABA">
        <w:rPr>
          <w:rFonts w:cstheme="minorHAnsi"/>
        </w:rPr>
        <w:t xml:space="preserve"> 4. </w:t>
      </w:r>
    </w:p>
    <w:p w:rsidR="00033F7E" w:rsidRPr="00B17ABA" w:rsidRDefault="00B72DDC" w:rsidP="00033F7E">
      <w:pPr>
        <w:jc w:val="both"/>
        <w:rPr>
          <w:rFonts w:cstheme="majorBidi"/>
        </w:rPr>
      </w:pPr>
      <w:r w:rsidRPr="00B17ABA">
        <w:rPr>
          <w:rFonts w:ascii="Times New Roman" w:hAnsi="Times New Roman" w:cs="Times New Roman"/>
        </w:rPr>
        <w:t xml:space="preserve">Five </w:t>
      </w:r>
      <w:r w:rsidR="004210B5" w:rsidRPr="00B17ABA">
        <w:rPr>
          <w:rFonts w:ascii="Times New Roman" w:hAnsi="Times New Roman" w:cs="Times New Roman"/>
        </w:rPr>
        <w:t>Q-tables</w:t>
      </w:r>
      <w:r w:rsidRPr="00B17ABA">
        <w:rPr>
          <w:rFonts w:ascii="Times New Roman" w:hAnsi="Times New Roman" w:cs="Times New Roman"/>
        </w:rPr>
        <w:t xml:space="preserve"> were defined by the number of possible health states and the number of possible drugs in each time period (i.e., 1x4 for </w:t>
      </w:r>
      <w:r w:rsidRPr="00B17ABA">
        <w:rPr>
          <w:rFonts w:ascii="Courier New" w:hAnsi="Courier New" w:cs="Courier New"/>
          <w:sz w:val="20"/>
          <w:szCs w:val="20"/>
        </w:rPr>
        <w:t>Q1</w:t>
      </w:r>
      <w:r w:rsidRPr="00B17ABA">
        <w:rPr>
          <w:rFonts w:ascii="Times New Roman" w:hAnsi="Times New Roman" w:cs="Times New Roman"/>
        </w:rPr>
        <w:t xml:space="preserve">, 2x10 for </w:t>
      </w:r>
      <w:r w:rsidRPr="00B17ABA">
        <w:rPr>
          <w:rFonts w:ascii="Courier New" w:hAnsi="Courier New" w:cs="Courier New"/>
          <w:sz w:val="20"/>
          <w:szCs w:val="20"/>
        </w:rPr>
        <w:t>Q2</w:t>
      </w:r>
      <w:r w:rsidRPr="00B17ABA">
        <w:rPr>
          <w:rFonts w:ascii="Times New Roman" w:hAnsi="Times New Roman" w:cs="Times New Roman"/>
        </w:rPr>
        <w:t xml:space="preserve">, 4x14 for </w:t>
      </w:r>
      <w:r w:rsidRPr="00B17ABA">
        <w:rPr>
          <w:rFonts w:ascii="Courier New" w:hAnsi="Courier New" w:cs="Courier New"/>
          <w:sz w:val="20"/>
          <w:szCs w:val="20"/>
        </w:rPr>
        <w:t>Q3</w:t>
      </w:r>
      <w:r w:rsidRPr="00B17ABA">
        <w:rPr>
          <w:rFonts w:ascii="Times New Roman" w:hAnsi="Times New Roman" w:cs="Times New Roman"/>
        </w:rPr>
        <w:t xml:space="preserve">, 8x14 for </w:t>
      </w:r>
      <w:r w:rsidRPr="00B17ABA">
        <w:rPr>
          <w:rFonts w:ascii="Courier New" w:hAnsi="Courier New" w:cs="Courier New"/>
          <w:sz w:val="20"/>
          <w:szCs w:val="20"/>
        </w:rPr>
        <w:t>Q4</w:t>
      </w:r>
      <w:r w:rsidRPr="00B17ABA">
        <w:rPr>
          <w:rFonts w:ascii="Courier New" w:hAnsi="Courier New" w:cs="Courier New"/>
          <w:i/>
          <w:iCs/>
        </w:rPr>
        <w:t xml:space="preserve"> </w:t>
      </w:r>
      <w:r w:rsidRPr="00B17ABA">
        <w:rPr>
          <w:rFonts w:ascii="Times New Roman" w:hAnsi="Times New Roman" w:cs="Times New Roman"/>
        </w:rPr>
        <w:t xml:space="preserve">and 16x14 for </w:t>
      </w:r>
      <w:r w:rsidRPr="00B17ABA">
        <w:rPr>
          <w:rFonts w:ascii="Courier New" w:hAnsi="Courier New" w:cs="Courier New"/>
          <w:sz w:val="20"/>
          <w:szCs w:val="20"/>
        </w:rPr>
        <w:t>Q5</w:t>
      </w:r>
      <w:r w:rsidRPr="00B17ABA">
        <w:rPr>
          <w:rFonts w:ascii="Times New Roman" w:hAnsi="Times New Roman" w:cs="Times New Roman"/>
        </w:rPr>
        <w:t xml:space="preserve">). The Q-values were set to 0 initially and gradually updated as the simulator went through the corresponding state and action at </w:t>
      </w:r>
      <w:r w:rsidRPr="00B17ABA">
        <w:rPr>
          <w:rFonts w:ascii="Courier New" w:hAnsi="Courier New" w:cs="Courier New"/>
          <w:sz w:val="20"/>
          <w:szCs w:val="20"/>
        </w:rPr>
        <w:t>t</w:t>
      </w:r>
      <w:r w:rsidRPr="00B17ABA">
        <w:rPr>
          <w:rFonts w:ascii="Times New Roman" w:hAnsi="Times New Roman" w:cs="Times New Roman"/>
        </w:rPr>
        <w:t>.</w:t>
      </w:r>
      <w:r w:rsidRPr="00B17ABA">
        <w:rPr>
          <w:rFonts w:cstheme="majorBidi"/>
        </w:rPr>
        <w:t xml:space="preserve"> </w:t>
      </w:r>
      <w:r w:rsidR="00033F7E" w:rsidRPr="00B17ABA">
        <w:rPr>
          <w:rFonts w:cstheme="majorBidi"/>
        </w:rPr>
        <w:t xml:space="preserve">The outer loop repeated 1,000 times in minimum and 1,000,000 times in maximum </w:t>
      </w:r>
      <w:r w:rsidR="00033F7E" w:rsidRPr="00B17ABA">
        <w:t xml:space="preserve">so as to observe the performance and convergence depending on the number of cases. </w:t>
      </w:r>
      <w:r w:rsidR="00033F7E" w:rsidRPr="00B17ABA">
        <w:rPr>
          <w:rFonts w:cstheme="minorHAnsi"/>
        </w:rPr>
        <w:t xml:space="preserve">The inner loop repeated for the number of drug switching period. Starting from the initial health state (i.e., </w:t>
      </w:r>
      <w:r w:rsidR="00033F7E" w:rsidRPr="00B17ABA">
        <w:rPr>
          <w:rFonts w:ascii="Courier New" w:hAnsi="Courier New" w:cs="Courier New"/>
          <w:sz w:val="20"/>
          <w:szCs w:val="20"/>
        </w:rPr>
        <w:t>cState</w:t>
      </w:r>
      <w:r w:rsidR="00033F7E" w:rsidRPr="00B17ABA">
        <w:rPr>
          <w:rFonts w:cstheme="minorHAnsi"/>
        </w:rPr>
        <w:t>), t</w:t>
      </w:r>
      <w:r w:rsidR="00033F7E" w:rsidRPr="00B17ABA">
        <w:rPr>
          <w:rFonts w:cstheme="majorBidi"/>
        </w:rPr>
        <w:t xml:space="preserve">he algorithm generated the subsequent trajectories of drugs (i.e., </w:t>
      </w:r>
      <w:r w:rsidR="00033F7E" w:rsidRPr="00B17ABA">
        <w:rPr>
          <w:rFonts w:ascii="Courier New" w:hAnsi="Courier New" w:cs="Courier New"/>
          <w:sz w:val="20"/>
          <w:szCs w:val="20"/>
        </w:rPr>
        <w:t>cDrug</w:t>
      </w:r>
      <w:r w:rsidR="00033F7E" w:rsidRPr="00B17ABA">
        <w:rPr>
          <w:rFonts w:cstheme="majorBidi"/>
        </w:rPr>
        <w:t xml:space="preserve">) and health states (i.e., </w:t>
      </w:r>
      <w:r w:rsidR="00033F7E" w:rsidRPr="00B17ABA">
        <w:rPr>
          <w:rFonts w:ascii="Courier New" w:hAnsi="Courier New" w:cs="Courier New"/>
          <w:sz w:val="20"/>
          <w:szCs w:val="20"/>
        </w:rPr>
        <w:t>nState</w:t>
      </w:r>
      <w:r w:rsidR="00033F7E" w:rsidRPr="00B17ABA">
        <w:rPr>
          <w:rFonts w:cstheme="majorBidi"/>
        </w:rPr>
        <w:t xml:space="preserve">) until a terminal state at </w:t>
      </w:r>
      <w:r w:rsidR="00033F7E" w:rsidRPr="00B17ABA">
        <w:rPr>
          <w:rFonts w:ascii="Courier New" w:hAnsi="Courier New" w:cs="Courier New"/>
          <w:sz w:val="20"/>
          <w:szCs w:val="20"/>
        </w:rPr>
        <w:t>t4</w:t>
      </w:r>
      <w:r w:rsidR="00033F7E" w:rsidRPr="00B17ABA">
        <w:rPr>
          <w:rFonts w:cstheme="majorBidi"/>
        </w:rPr>
        <w:t>. As the subsequent drugs and health states were generated, the treatment history</w:t>
      </w:r>
      <w:r w:rsidR="001121EC" w:rsidRPr="00B17ABA">
        <w:rPr>
          <w:rFonts w:cstheme="majorBidi"/>
        </w:rPr>
        <w:t xml:space="preserve"> (i.e., </w:t>
      </w:r>
      <w:r w:rsidR="001121EC" w:rsidRPr="00B17ABA">
        <w:rPr>
          <w:rFonts w:ascii="Courier New" w:hAnsi="Courier New" w:cs="Courier New"/>
          <w:color w:val="000000"/>
          <w:sz w:val="20"/>
          <w:szCs w:val="20"/>
        </w:rPr>
        <w:t>tHist</w:t>
      </w:r>
      <w:r w:rsidR="001121EC" w:rsidRPr="00B17ABA">
        <w:t>),</w:t>
      </w:r>
      <w:r w:rsidR="00033F7E" w:rsidRPr="00B17ABA">
        <w:t xml:space="preserve"> </w:t>
      </w:r>
      <w:r w:rsidR="00033F7E" w:rsidRPr="00B17ABA">
        <w:rPr>
          <w:rFonts w:cstheme="majorBidi"/>
        </w:rPr>
        <w:t>and the disease history</w:t>
      </w:r>
      <w:r w:rsidR="001121EC" w:rsidRPr="00B17ABA">
        <w:rPr>
          <w:rFonts w:cstheme="majorBidi"/>
        </w:rPr>
        <w:t xml:space="preserve"> (i.e., </w:t>
      </w:r>
      <w:r w:rsidR="001121EC" w:rsidRPr="00B17ABA">
        <w:rPr>
          <w:rFonts w:ascii="Courier New" w:hAnsi="Courier New" w:cs="Courier New"/>
          <w:color w:val="000000"/>
          <w:sz w:val="20"/>
          <w:szCs w:val="20"/>
        </w:rPr>
        <w:t>dHist</w:t>
      </w:r>
      <w:r w:rsidR="001121EC" w:rsidRPr="00B17ABA">
        <w:t>),</w:t>
      </w:r>
      <w:r w:rsidR="00033F7E" w:rsidRPr="00B17ABA">
        <w:t xml:space="preserve"> </w:t>
      </w:r>
      <w:r w:rsidR="00033F7E" w:rsidRPr="00B17ABA">
        <w:rPr>
          <w:rFonts w:cstheme="majorBidi"/>
        </w:rPr>
        <w:t xml:space="preserve">were updated. The probability of the initial health state was set to 1 because the hypertension model assumed that all patients started from the same initial health state. The initial SBP was 173.5 and the SD was 21.1. </w:t>
      </w:r>
    </w:p>
    <w:p w:rsidR="00B72DDC" w:rsidRPr="00B17ABA" w:rsidRDefault="00B72DDC" w:rsidP="009923E9">
      <w:pPr>
        <w:jc w:val="both"/>
        <w:rPr>
          <w:rFonts w:cstheme="majorBidi"/>
        </w:rPr>
      </w:pPr>
      <w:r w:rsidRPr="00B17ABA">
        <w:rPr>
          <w:rFonts w:cstheme="majorBidi"/>
        </w:rPr>
        <w:t xml:space="preserve">A drug was selected using a </w:t>
      </w:r>
      <w:r w:rsidR="001121EC" w:rsidRPr="00B17ABA">
        <w:t>ε</w:t>
      </w:r>
      <w:r w:rsidRPr="00B17ABA">
        <w:t>-greedy method</w:t>
      </w:r>
      <w:r w:rsidR="003A2511" w:rsidRPr="00B17ABA">
        <w:t>,</w:t>
      </w:r>
      <w:r w:rsidRPr="00B17ABA">
        <w:t xml:space="preserve"> </w:t>
      </w:r>
      <w:r w:rsidRPr="00B17ABA">
        <w:rPr>
          <w:rFonts w:cstheme="majorBidi"/>
        </w:rPr>
        <w:t>which is often the method of first choice because of the practical effectiveness</w:t>
      </w:r>
      <w:r w:rsidRPr="00B17ABA">
        <w:rPr>
          <w:rFonts w:cstheme="majorBidi"/>
        </w:rPr>
        <w:fldChar w:fldCharType="begin"/>
      </w:r>
      <w:r w:rsidR="00EE2B4F" w:rsidRPr="00B17ABA">
        <w:rPr>
          <w:rFonts w:cstheme="majorBidi"/>
        </w:rPr>
        <w:instrText xml:space="preserve"> ADDIN EN.CITE &lt;EndNote&gt;&lt;Cite&gt;&lt;Author&gt;Sutton&lt;/Author&gt;&lt;Year&gt;1998&lt;/Year&gt;&lt;RecNum&gt;258&lt;/RecNum&gt;&lt;DisplayText&gt;&lt;style face="superscript"&gt;[200]&lt;/style&gt;&lt;/DisplayText&gt;&lt;record&gt;&lt;rec-number&gt;258&lt;/rec-number&gt;&lt;foreign-keys&gt;&lt;key app="EN" db-id="z2a0dvwpazf220et2vh50z295rxpzfevwft2"&gt;258&lt;/key&gt;&lt;/foreign-keys&gt;&lt;ref-type name="Book"&gt;6&lt;/ref-type&gt;&lt;contributors&gt;&lt;authors&gt;&lt;author&gt;Sutton, R. S.  &lt;/author&gt;&lt;author&gt;Barto, A.G.&lt;/author&gt;&lt;/authors&gt;&lt;/contributors&gt;&lt;titles&gt;&lt;title&gt;Reinforcement Learning: An Introduction&lt;/title&gt;&lt;secondary-title&gt;Adaptive Computation and Machine Learning&lt;/secondary-title&gt;&lt;/titles&gt;&lt;dates&gt;&lt;year&gt;1998&lt;/year&gt;&lt;/dates&gt;&lt;publisher&gt;The MIT Press&lt;/publisher&gt;&lt;urls&gt;&lt;/urls&gt;&lt;access-date&gt;Accessed 19 February 2014&lt;/access-date&gt;&lt;/record&gt;&lt;/Cite&gt;&lt;/EndNote&gt;</w:instrText>
      </w:r>
      <w:r w:rsidRPr="00B17ABA">
        <w:rPr>
          <w:rFonts w:cstheme="majorBidi"/>
        </w:rPr>
        <w:fldChar w:fldCharType="separate"/>
      </w:r>
      <w:r w:rsidR="00EE2B4F" w:rsidRPr="00B17ABA">
        <w:rPr>
          <w:rFonts w:cstheme="majorBidi"/>
          <w:noProof/>
          <w:vertAlign w:val="superscript"/>
        </w:rPr>
        <w:t>[200]</w:t>
      </w:r>
      <w:r w:rsidRPr="00B17ABA">
        <w:rPr>
          <w:rFonts w:cstheme="majorBidi"/>
        </w:rPr>
        <w:fldChar w:fldCharType="end"/>
      </w:r>
      <w:r w:rsidRPr="00B17ABA">
        <w:rPr>
          <w:rFonts w:cstheme="majorBidi"/>
        </w:rPr>
        <w:t xml:space="preserve">. With the </w:t>
      </w:r>
      <w:r w:rsidRPr="00B17ABA">
        <w:t>ε</w:t>
      </w:r>
      <w:r w:rsidRPr="00B17ABA">
        <w:rPr>
          <w:rFonts w:cstheme="majorBidi"/>
        </w:rPr>
        <w:t xml:space="preserve">-greedy method, the simulator selects a drug greedily at each time step, with an increasing probability determined by </w:t>
      </w:r>
      <w:r w:rsidRPr="00B17ABA">
        <w:rPr>
          <w:rFonts w:ascii="Courier New" w:hAnsi="Courier New" w:cs="Courier New"/>
          <w:sz w:val="20"/>
          <w:szCs w:val="20"/>
        </w:rPr>
        <w:t>ε</w:t>
      </w:r>
      <w:r w:rsidRPr="00B17ABA">
        <w:rPr>
          <w:rFonts w:ascii="Courier New" w:hAnsi="Courier New" w:cs="Courier New"/>
          <w:i/>
          <w:iCs/>
          <w:sz w:val="20"/>
          <w:szCs w:val="20"/>
        </w:rPr>
        <w:t>=</w:t>
      </w:r>
      <w:r w:rsidRPr="00B17ABA">
        <w:rPr>
          <w:rFonts w:ascii="Courier New" w:hAnsi="Courier New" w:cs="Courier New"/>
          <w:sz w:val="20"/>
          <w:szCs w:val="20"/>
        </w:rPr>
        <w:t>1-(1/log(n+2))</w:t>
      </w:r>
      <w:r w:rsidRPr="00B17ABA">
        <w:t>. At the beginning of learning, a drug is likely to be selected randomly. As more learning is achieved, the action, which maximise</w:t>
      </w:r>
      <w:r w:rsidR="00BC41C6" w:rsidRPr="00B17ABA">
        <w:t>s</w:t>
      </w:r>
      <w:r w:rsidRPr="00B17ABA">
        <w:t xml:space="preserve"> the Q-value</w:t>
      </w:r>
      <w:r w:rsidR="00BC41C6" w:rsidRPr="00B17ABA">
        <w:t xml:space="preserve"> for the current health state</w:t>
      </w:r>
      <w:r w:rsidRPr="00B17ABA">
        <w:t xml:space="preserve">, has a higher probability to be selected.  </w:t>
      </w:r>
    </w:p>
    <w:p w:rsidR="00B72DDC" w:rsidRPr="00B17ABA" w:rsidRDefault="00B72DDC" w:rsidP="009923E9">
      <w:pPr>
        <w:jc w:val="both"/>
      </w:pPr>
      <w:r w:rsidRPr="00B17ABA">
        <w:lastRenderedPageBreak/>
        <w:t>For the patients alive,</w:t>
      </w:r>
      <w:r w:rsidRPr="00B17ABA">
        <w:rPr>
          <w:rFonts w:ascii="Courier New" w:hAnsi="Courier New" w:cs="Courier New"/>
          <w:sz w:val="20"/>
          <w:szCs w:val="20"/>
        </w:rPr>
        <w:t xml:space="preserve"> EvModelDC </w:t>
      </w:r>
      <w:r w:rsidRPr="00B17ABA">
        <w:t>calculates the one-step reward for the transition from</w:t>
      </w:r>
      <w:r w:rsidRPr="00B17ABA">
        <w:rPr>
          <w:rFonts w:ascii="Courier New" w:hAnsi="Courier New" w:cs="Courier New"/>
          <w:sz w:val="20"/>
          <w:szCs w:val="20"/>
        </w:rPr>
        <w:t xml:space="preserve"> cState to nState </w:t>
      </w:r>
      <w:r w:rsidRPr="00B17ABA">
        <w:t xml:space="preserve">where </w:t>
      </w:r>
      <w:r w:rsidRPr="00B17ABA">
        <w:rPr>
          <w:rFonts w:ascii="Courier New" w:hAnsi="Courier New" w:cs="Courier New"/>
          <w:sz w:val="20"/>
          <w:szCs w:val="20"/>
        </w:rPr>
        <w:t xml:space="preserve">cDrug </w:t>
      </w:r>
      <w:r w:rsidRPr="00B17ABA">
        <w:t>is used at</w:t>
      </w:r>
      <w:r w:rsidRPr="00B17ABA">
        <w:rPr>
          <w:rFonts w:ascii="Courier New" w:hAnsi="Courier New" w:cs="Courier New"/>
          <w:sz w:val="20"/>
          <w:szCs w:val="20"/>
        </w:rPr>
        <w:t xml:space="preserve"> t. </w:t>
      </w:r>
      <w:r w:rsidRPr="00B17ABA">
        <w:t xml:space="preserve">The underlying evaluation model ‘EvModel’ used for enumeration, SA and GA was slightly modified so that ‘EvModelDC’ provided the </w:t>
      </w:r>
      <w:r w:rsidR="009A5832" w:rsidRPr="00B17ABA">
        <w:t xml:space="preserve">one-step </w:t>
      </w:r>
      <w:r w:rsidRPr="00B17ABA">
        <w:t xml:space="preserve">net benefit observed in a decomposed period rather than the whole follow-up period. </w:t>
      </w:r>
      <w:r w:rsidRPr="00B17ABA">
        <w:rPr>
          <w:rFonts w:ascii="Courier New" w:hAnsi="Courier New" w:cs="Courier New"/>
          <w:sz w:val="20"/>
          <w:szCs w:val="20"/>
        </w:rPr>
        <w:t xml:space="preserve">IR </w:t>
      </w:r>
      <w:r w:rsidRPr="00B17ABA">
        <w:t>is a single value</w:t>
      </w:r>
      <w:r w:rsidR="003A2511" w:rsidRPr="00B17ABA">
        <w:t>,</w:t>
      </w:r>
      <w:r w:rsidRPr="00B17ABA">
        <w:t xml:space="preserve"> which represents the one-step reward for the transition from</w:t>
      </w:r>
      <w:r w:rsidRPr="00B17ABA">
        <w:rPr>
          <w:rFonts w:ascii="Courier New" w:hAnsi="Courier New" w:cs="Courier New"/>
          <w:sz w:val="20"/>
          <w:szCs w:val="20"/>
        </w:rPr>
        <w:t xml:space="preserve"> cState </w:t>
      </w:r>
      <w:r w:rsidRPr="00B17ABA">
        <w:t>to</w:t>
      </w:r>
      <w:r w:rsidRPr="00B17ABA">
        <w:rPr>
          <w:rFonts w:ascii="Courier New" w:hAnsi="Courier New" w:cs="Courier New"/>
          <w:sz w:val="20"/>
          <w:szCs w:val="20"/>
        </w:rPr>
        <w:t xml:space="preserve"> nState </w:t>
      </w:r>
      <w:r w:rsidRPr="00B17ABA">
        <w:t xml:space="preserve">where </w:t>
      </w:r>
      <w:r w:rsidRPr="00B17ABA">
        <w:rPr>
          <w:rFonts w:ascii="Courier New" w:hAnsi="Courier New" w:cs="Courier New"/>
          <w:sz w:val="20"/>
          <w:szCs w:val="20"/>
        </w:rPr>
        <w:t xml:space="preserve">cDrug </w:t>
      </w:r>
      <w:r w:rsidRPr="00B17ABA">
        <w:t>is used at</w:t>
      </w:r>
      <w:r w:rsidRPr="00B17ABA">
        <w:rPr>
          <w:rFonts w:ascii="Courier New" w:hAnsi="Courier New" w:cs="Courier New"/>
          <w:sz w:val="20"/>
          <w:szCs w:val="20"/>
        </w:rPr>
        <w:t xml:space="preserve"> t</w:t>
      </w:r>
      <w:r w:rsidRPr="00B17ABA">
        <w:t>.</w:t>
      </w:r>
      <w:r w:rsidRPr="00B17ABA">
        <w:rPr>
          <w:rFonts w:ascii="Courier New" w:hAnsi="Courier New" w:cs="Courier New"/>
          <w:sz w:val="20"/>
          <w:szCs w:val="20"/>
        </w:rPr>
        <w:t xml:space="preserve"> fProb </w:t>
      </w:r>
      <w:r w:rsidRPr="00B17ABA">
        <w:t xml:space="preserve">is a 1x3 matrix including the transition probabilities from </w:t>
      </w:r>
      <w:r w:rsidRPr="00B17ABA">
        <w:rPr>
          <w:rFonts w:ascii="Courier New" w:hAnsi="Courier New" w:cs="Courier New"/>
          <w:sz w:val="20"/>
          <w:szCs w:val="20"/>
        </w:rPr>
        <w:t>cState</w:t>
      </w:r>
      <w:r w:rsidRPr="00B17ABA">
        <w:t xml:space="preserve"> to the next possible health states.</w:t>
      </w:r>
      <w:r w:rsidRPr="00B17ABA">
        <w:rPr>
          <w:rFonts w:ascii="Courier New" w:hAnsi="Courier New" w:cs="Courier New"/>
          <w:sz w:val="20"/>
          <w:szCs w:val="20"/>
        </w:rPr>
        <w:t xml:space="preserve"> fSBP </w:t>
      </w:r>
      <w:r w:rsidRPr="00B17ABA">
        <w:t>and</w:t>
      </w:r>
      <w:r w:rsidRPr="00B17ABA">
        <w:rPr>
          <w:rFonts w:ascii="Courier New" w:hAnsi="Courier New" w:cs="Courier New"/>
          <w:sz w:val="20"/>
          <w:szCs w:val="20"/>
        </w:rPr>
        <w:t xml:space="preserve"> fSBPSD </w:t>
      </w:r>
      <w:r w:rsidRPr="00B17ABA">
        <w:t xml:space="preserve">are 1x2 matrices including the mean SBPs and the SD of the </w:t>
      </w:r>
      <w:r w:rsidR="001121EC" w:rsidRPr="00B17ABA">
        <w:t>patients whose treatment is successful and unsuccessful</w:t>
      </w:r>
      <w:r w:rsidRPr="00B17ABA">
        <w:t xml:space="preserve">. They were used to update the baseline information (i.e., </w:t>
      </w:r>
      <w:r w:rsidRPr="00B17ABA">
        <w:rPr>
          <w:rFonts w:ascii="Courier New" w:hAnsi="Courier New" w:cs="Courier New"/>
          <w:sz w:val="20"/>
          <w:szCs w:val="20"/>
        </w:rPr>
        <w:t>cProb</w:t>
      </w:r>
      <w:r w:rsidRPr="00B17ABA">
        <w:t xml:space="preserve">, </w:t>
      </w:r>
      <w:r w:rsidRPr="00B17ABA">
        <w:rPr>
          <w:rFonts w:ascii="Courier New" w:hAnsi="Courier New" w:cs="Courier New"/>
          <w:sz w:val="20"/>
          <w:szCs w:val="20"/>
        </w:rPr>
        <w:t>cSBP</w:t>
      </w:r>
      <w:r w:rsidRPr="00B17ABA">
        <w:t xml:space="preserve"> and </w:t>
      </w:r>
      <w:r w:rsidRPr="00B17ABA">
        <w:rPr>
          <w:rFonts w:ascii="Courier New" w:hAnsi="Courier New" w:cs="Courier New"/>
          <w:sz w:val="20"/>
          <w:szCs w:val="20"/>
        </w:rPr>
        <w:t>cSBPSD</w:t>
      </w:r>
      <w:r w:rsidRPr="00B17ABA">
        <w:t xml:space="preserve">) in the next period. </w:t>
      </w:r>
    </w:p>
    <w:p w:rsidR="00A67F67" w:rsidRPr="00B17ABA" w:rsidRDefault="00B72DDC" w:rsidP="00A67F67">
      <w:pPr>
        <w:jc w:val="both"/>
        <w:rPr>
          <w:rFonts w:cstheme="majorBidi"/>
        </w:rPr>
      </w:pPr>
      <w:r w:rsidRPr="00B17ABA">
        <w:rPr>
          <w:rFonts w:ascii="Times New Roman" w:hAnsi="Times New Roman" w:cs="Times New Roman"/>
        </w:rPr>
        <w:t xml:space="preserve">The target to maximise is the Q-value for the current health state, which </w:t>
      </w:r>
      <w:r w:rsidR="009A5832" w:rsidRPr="00B17ABA">
        <w:rPr>
          <w:rFonts w:ascii="Times New Roman" w:hAnsi="Times New Roman" w:cs="Times New Roman"/>
        </w:rPr>
        <w:t xml:space="preserve">is the sum of </w:t>
      </w:r>
      <w:r w:rsidRPr="00B17ABA">
        <w:rPr>
          <w:rFonts w:ascii="Times New Roman" w:hAnsi="Times New Roman" w:cs="Times New Roman"/>
        </w:rPr>
        <w:t xml:space="preserve">the one-step reward </w:t>
      </w:r>
      <w:r w:rsidRPr="00B17ABA">
        <w:rPr>
          <w:rFonts w:ascii="Courier New" w:hAnsi="Courier New" w:cs="Courier New"/>
          <w:color w:val="000000"/>
          <w:sz w:val="20"/>
          <w:szCs w:val="20"/>
        </w:rPr>
        <w:t xml:space="preserve">IR </w:t>
      </w:r>
      <w:r w:rsidR="009A5832" w:rsidRPr="009923E9">
        <w:t>from the curr</w:t>
      </w:r>
      <w:r w:rsidR="009A5832" w:rsidRPr="00B17ABA">
        <w:t>e</w:t>
      </w:r>
      <w:r w:rsidR="009A5832" w:rsidRPr="009923E9">
        <w:t>nt state</w:t>
      </w:r>
      <w:r w:rsidR="009A5832" w:rsidRPr="00B17ABA">
        <w:rPr>
          <w:rFonts w:ascii="Courier New" w:hAnsi="Courier New" w:cs="Courier New"/>
          <w:color w:val="000000"/>
          <w:sz w:val="20"/>
          <w:szCs w:val="20"/>
        </w:rPr>
        <w:t xml:space="preserve"> </w:t>
      </w:r>
      <w:r w:rsidRPr="00B17ABA">
        <w:t xml:space="preserve">and the maximum </w:t>
      </w:r>
      <w:r w:rsidR="009A5832" w:rsidRPr="00B17ABA">
        <w:t>Q-value from the next health state</w:t>
      </w:r>
      <w:r w:rsidRPr="00B17ABA">
        <w:rPr>
          <w:rFonts w:ascii="Courier New" w:hAnsi="Courier New" w:cs="Courier New"/>
          <w:color w:val="000000"/>
          <w:sz w:val="20"/>
          <w:szCs w:val="20"/>
        </w:rPr>
        <w:t xml:space="preserve"> </w:t>
      </w:r>
      <w:r w:rsidRPr="00B17ABA">
        <w:t>(i.e.,</w:t>
      </w:r>
      <w:r w:rsidRPr="00B17ABA">
        <w:rPr>
          <w:rFonts w:ascii="Courier New" w:hAnsi="Courier New" w:cs="Courier New"/>
          <w:color w:val="000000"/>
          <w:sz w:val="20"/>
          <w:szCs w:val="20"/>
        </w:rPr>
        <w:t xml:space="preserve"> max(Q{t+1}(</w:t>
      </w:r>
      <w:r w:rsidRPr="00B17ABA">
        <w:rPr>
          <w:rFonts w:ascii="Courier New" w:hAnsi="Courier New" w:cs="Courier New"/>
          <w:sz w:val="20"/>
          <w:szCs w:val="20"/>
        </w:rPr>
        <w:t>nStateIdx</w:t>
      </w:r>
      <w:r w:rsidRPr="00B17ABA">
        <w:rPr>
          <w:rFonts w:ascii="Courier New" w:hAnsi="Courier New" w:cs="Courier New"/>
          <w:color w:val="000000"/>
          <w:sz w:val="20"/>
          <w:szCs w:val="20"/>
        </w:rPr>
        <w:t>,:))</w:t>
      </w:r>
      <w:r w:rsidRPr="00B17ABA">
        <w:t>)</w:t>
      </w:r>
      <w:r w:rsidRPr="00B17ABA">
        <w:rPr>
          <w:rFonts w:ascii="Courier New" w:hAnsi="Courier New" w:cs="Courier New"/>
          <w:color w:val="000000"/>
          <w:sz w:val="20"/>
          <w:szCs w:val="20"/>
        </w:rPr>
        <w:t>.</w:t>
      </w:r>
      <w:r w:rsidRPr="00B17ABA">
        <w:rPr>
          <w:rFonts w:ascii="Times New Roman" w:hAnsi="Times New Roman" w:cs="Times New Roman"/>
        </w:rPr>
        <w:t xml:space="preserve"> </w:t>
      </w:r>
      <w:r w:rsidR="00A67F67" w:rsidRPr="00B17ABA">
        <w:t xml:space="preserve">In sensitivity analyses, Q-learning considering a two or three-step future reward was also implemented to compare the performance; in this case, the feedback is </w:t>
      </w:r>
      <w:r w:rsidR="001121EC" w:rsidRPr="00B17ABA">
        <w:t xml:space="preserve">the sum of </w:t>
      </w:r>
      <w:r w:rsidR="00A67F67" w:rsidRPr="00B17ABA">
        <w:t xml:space="preserve">the immediate rewards and the mean total net benefit from two or three transitions in the future. Where the time to the end of </w:t>
      </w:r>
      <w:r w:rsidR="00842BC8" w:rsidRPr="00B17ABA">
        <w:t xml:space="preserve">the </w:t>
      </w:r>
      <w:r w:rsidR="00A67F67" w:rsidRPr="00B17ABA">
        <w:t xml:space="preserve">drug switching period is shorter than the time to be considered in Q-learning (e.g., decision-making in the third period where a two-step future reward was considered), the feedback was made based on the immediate reward and any future reward that would occur until the end of </w:t>
      </w:r>
      <w:r w:rsidR="00842BC8" w:rsidRPr="00B17ABA">
        <w:t xml:space="preserve">the </w:t>
      </w:r>
      <w:r w:rsidR="00A67F67" w:rsidRPr="00B17ABA">
        <w:t>drug switching period.</w:t>
      </w:r>
    </w:p>
    <w:p w:rsidR="00B72DDC" w:rsidRPr="00B17ABA" w:rsidRDefault="00B72DDC" w:rsidP="00F111A3">
      <w:pPr>
        <w:jc w:val="both"/>
        <w:rPr>
          <w:rFonts w:cstheme="majorBidi"/>
        </w:rPr>
      </w:pPr>
      <w:r w:rsidRPr="00B17ABA">
        <w:rPr>
          <w:rFonts w:ascii="Times New Roman" w:hAnsi="Times New Roman" w:cs="Times New Roman"/>
        </w:rPr>
        <w:t xml:space="preserve">As mentioned earlier, all the values in the </w:t>
      </w:r>
      <w:r w:rsidR="004210B5" w:rsidRPr="00B17ABA">
        <w:rPr>
          <w:rFonts w:ascii="Times New Roman" w:hAnsi="Times New Roman" w:cs="Times New Roman"/>
        </w:rPr>
        <w:t>Q-tables</w:t>
      </w:r>
      <w:r w:rsidRPr="00B17ABA">
        <w:rPr>
          <w:rFonts w:ascii="Times New Roman" w:hAnsi="Times New Roman" w:cs="Times New Roman"/>
        </w:rPr>
        <w:t xml:space="preserve"> are 0 until the simulator passes the corresponding health state and drug. If there is a Q-value</w:t>
      </w:r>
      <w:r w:rsidR="003A2511" w:rsidRPr="00B17ABA">
        <w:rPr>
          <w:rFonts w:ascii="Times New Roman" w:hAnsi="Times New Roman" w:cs="Times New Roman"/>
        </w:rPr>
        <w:t>,</w:t>
      </w:r>
      <w:r w:rsidRPr="00B17ABA">
        <w:rPr>
          <w:rFonts w:ascii="Times New Roman" w:hAnsi="Times New Roman" w:cs="Times New Roman"/>
        </w:rPr>
        <w:t xml:space="preserve"> which has been calculated previously, the old Q-value is updated with </w:t>
      </w:r>
      <w:r w:rsidR="00997007" w:rsidRPr="00B17ABA">
        <w:rPr>
          <w:rFonts w:ascii="Times New Roman" w:hAnsi="Times New Roman" w:cs="Times New Roman"/>
        </w:rPr>
        <w:t>t</w:t>
      </w:r>
      <w:r w:rsidRPr="00B17ABA">
        <w:rPr>
          <w:rFonts w:ascii="Times New Roman" w:hAnsi="Times New Roman" w:cs="Times New Roman"/>
        </w:rPr>
        <w:t>he difference between the old Q-value and the new Q-value</w:t>
      </w:r>
      <w:r w:rsidR="00997007" w:rsidRPr="00B17ABA">
        <w:rPr>
          <w:rFonts w:ascii="Times New Roman" w:hAnsi="Times New Roman" w:cs="Times New Roman"/>
        </w:rPr>
        <w:t xml:space="preserve"> (i.e.,</w:t>
      </w:r>
      <w:r w:rsidRPr="00B17ABA">
        <w:rPr>
          <w:rFonts w:ascii="Times New Roman" w:hAnsi="Times New Roman" w:cs="Times New Roman"/>
        </w:rPr>
        <w:t xml:space="preserve"> </w:t>
      </w:r>
      <w:r w:rsidRPr="00B17ABA">
        <w:rPr>
          <w:rFonts w:ascii="Courier New" w:hAnsi="Courier New" w:cs="Courier New"/>
          <w:color w:val="000000"/>
          <w:sz w:val="20"/>
          <w:szCs w:val="20"/>
        </w:rPr>
        <w:t>delta</w:t>
      </w:r>
      <w:r w:rsidR="00997007" w:rsidRPr="009923E9">
        <w:t>).</w:t>
      </w:r>
      <w:r w:rsidR="00997007" w:rsidRPr="00B17ABA">
        <w:t xml:space="preserve"> </w:t>
      </w:r>
      <w:r w:rsidR="00F111A3" w:rsidRPr="00B17ABA">
        <w:t>All the difference</w:t>
      </w:r>
      <w:r w:rsidR="00842BC8" w:rsidRPr="00B17ABA">
        <w:t>s</w:t>
      </w:r>
      <w:r w:rsidR="00F111A3" w:rsidRPr="00B17ABA">
        <w:t xml:space="preserve"> between the old Q-values and the new Q-</w:t>
      </w:r>
      <w:r w:rsidR="00F111A3" w:rsidRPr="00B17ABA">
        <w:rPr>
          <w:rFonts w:cstheme="majorBidi"/>
        </w:rPr>
        <w:t xml:space="preserve">values </w:t>
      </w:r>
      <w:r w:rsidR="00F111A3" w:rsidRPr="009923E9">
        <w:rPr>
          <w:rFonts w:cstheme="majorBidi"/>
          <w:color w:val="000000"/>
        </w:rPr>
        <w:t>were</w:t>
      </w:r>
      <w:r w:rsidRPr="00B17ABA">
        <w:rPr>
          <w:rFonts w:ascii="Times New Roman" w:hAnsi="Times New Roman" w:cs="Times New Roman"/>
        </w:rPr>
        <w:t xml:space="preserve"> saved</w:t>
      </w:r>
      <w:r w:rsidR="00997007" w:rsidRPr="00B17ABA">
        <w:rPr>
          <w:rFonts w:ascii="Times New Roman" w:hAnsi="Times New Roman" w:cs="Times New Roman"/>
        </w:rPr>
        <w:t xml:space="preserve"> in </w:t>
      </w:r>
      <w:r w:rsidR="00AE6658" w:rsidRPr="00B17ABA">
        <w:rPr>
          <w:rFonts w:ascii="Courier New" w:hAnsi="Courier New" w:cs="Courier New"/>
          <w:color w:val="000000"/>
          <w:sz w:val="20"/>
          <w:szCs w:val="20"/>
        </w:rPr>
        <w:t>D</w:t>
      </w:r>
      <w:r w:rsidR="00997007" w:rsidRPr="00B17ABA">
        <w:rPr>
          <w:rFonts w:ascii="Courier New" w:hAnsi="Courier New" w:cs="Courier New"/>
          <w:color w:val="000000"/>
          <w:sz w:val="20"/>
          <w:szCs w:val="20"/>
        </w:rPr>
        <w:t>iscrepancy</w:t>
      </w:r>
      <w:r w:rsidR="00997007" w:rsidRPr="00B17ABA">
        <w:rPr>
          <w:rFonts w:ascii="Times New Roman" w:hAnsi="Times New Roman" w:cs="Times New Roman"/>
        </w:rPr>
        <w:t xml:space="preserve"> </w:t>
      </w:r>
      <w:r w:rsidR="00F111A3" w:rsidRPr="00B17ABA">
        <w:t>with the learning</w:t>
      </w:r>
      <w:r w:rsidR="00F111A3" w:rsidRPr="00B17ABA">
        <w:rPr>
          <w:rFonts w:cstheme="majorBidi"/>
        </w:rPr>
        <w:t xml:space="preserve"> rate </w:t>
      </w:r>
      <w:r w:rsidR="00F111A3" w:rsidRPr="00B17ABA">
        <w:rPr>
          <w:rFonts w:ascii="Courier New" w:hAnsi="Courier New" w:cs="Courier New"/>
          <w:sz w:val="20"/>
          <w:szCs w:val="20"/>
        </w:rPr>
        <w:t>ɑ=</w:t>
      </w:r>
      <w:r w:rsidR="00F111A3" w:rsidRPr="00B17ABA">
        <w:rPr>
          <w:rFonts w:ascii="Courier New" w:hAnsi="Courier New" w:cs="Courier New"/>
          <w:color w:val="000000"/>
          <w:sz w:val="20"/>
          <w:szCs w:val="20"/>
        </w:rPr>
        <w:t>1/sqrt(n+2)</w:t>
      </w:r>
      <w:r w:rsidR="00F111A3" w:rsidRPr="00B17ABA">
        <w:t>,</w:t>
      </w:r>
      <w:r w:rsidR="003A2511" w:rsidRPr="00B17ABA">
        <w:rPr>
          <w:rFonts w:cstheme="majorBidi"/>
          <w:color w:val="000000"/>
        </w:rPr>
        <w:t xml:space="preserve"> </w:t>
      </w:r>
      <w:r w:rsidR="00F111A3" w:rsidRPr="00B17ABA">
        <w:rPr>
          <w:rFonts w:cstheme="majorBidi"/>
          <w:color w:val="000000"/>
        </w:rPr>
        <w:t>which gradually decreased over iterations. T</w:t>
      </w:r>
      <w:r w:rsidR="00F111A3" w:rsidRPr="00B17ABA">
        <w:rPr>
          <w:rFonts w:ascii="Times New Roman" w:hAnsi="Times New Roman" w:cs="Times New Roman"/>
        </w:rPr>
        <w:t>heir mean discrepancy every 100 cases were</w:t>
      </w:r>
      <w:r w:rsidRPr="00B17ABA">
        <w:rPr>
          <w:rFonts w:ascii="Times New Roman" w:hAnsi="Times New Roman" w:cs="Times New Roman"/>
        </w:rPr>
        <w:t xml:space="preserve"> </w:t>
      </w:r>
      <w:r w:rsidR="00F111A3" w:rsidRPr="00B17ABA">
        <w:rPr>
          <w:rFonts w:ascii="Times New Roman" w:hAnsi="Times New Roman" w:cs="Times New Roman"/>
        </w:rPr>
        <w:t xml:space="preserve">saved in </w:t>
      </w:r>
      <w:r w:rsidR="00F111A3" w:rsidRPr="009923E9">
        <w:rPr>
          <w:rFonts w:ascii="Courier New" w:hAnsi="Courier New" w:cs="Courier New"/>
        </w:rPr>
        <w:t>m</w:t>
      </w:r>
      <w:r w:rsidR="00F111A3" w:rsidRPr="00B17ABA">
        <w:rPr>
          <w:rFonts w:ascii="Courier New" w:hAnsi="Courier New" w:cs="Courier New"/>
          <w:color w:val="000000"/>
          <w:sz w:val="20"/>
          <w:szCs w:val="20"/>
        </w:rPr>
        <w:t>Discrepancy</w:t>
      </w:r>
      <w:r w:rsidR="00F111A3" w:rsidRPr="00B17ABA">
        <w:rPr>
          <w:rFonts w:ascii="Times New Roman" w:hAnsi="Times New Roman" w:cs="Times New Roman"/>
        </w:rPr>
        <w:t xml:space="preserve"> and </w:t>
      </w:r>
      <w:r w:rsidRPr="00B17ABA">
        <w:rPr>
          <w:rFonts w:ascii="Times New Roman" w:hAnsi="Times New Roman" w:cs="Times New Roman"/>
        </w:rPr>
        <w:t>used to check the convergence of the Q-values</w:t>
      </w:r>
      <w:r w:rsidR="00F111A3" w:rsidRPr="00B17ABA">
        <w:rPr>
          <w:rFonts w:ascii="Times New Roman" w:hAnsi="Times New Roman" w:cs="Times New Roman"/>
        </w:rPr>
        <w:t>.</w:t>
      </w:r>
      <w:r w:rsidRPr="00B17ABA">
        <w:rPr>
          <w:rFonts w:ascii="Times New Roman" w:hAnsi="Times New Roman" w:cs="Times New Roman"/>
        </w:rPr>
        <w:t xml:space="preserve"> </w:t>
      </w:r>
      <w:r w:rsidRPr="00B17ABA">
        <w:rPr>
          <w:rFonts w:cstheme="majorBidi"/>
        </w:rPr>
        <w:t xml:space="preserve">The discount rate of 0.8 determined the importance of the future rewards in decision-making. </w:t>
      </w:r>
      <w:r w:rsidR="00997007" w:rsidRPr="00B17ABA">
        <w:rPr>
          <w:rFonts w:cstheme="majorBidi"/>
        </w:rPr>
        <w:t xml:space="preserve"> </w:t>
      </w:r>
    </w:p>
    <w:p w:rsidR="00B72DDC" w:rsidRPr="00B17ABA" w:rsidRDefault="00B72DDC" w:rsidP="00B72DDC">
      <w:pPr>
        <w:pStyle w:val="ListParagraph"/>
        <w:ind w:left="0"/>
        <w:rPr>
          <w:rFonts w:cstheme="majorBidi"/>
        </w:rPr>
      </w:pPr>
      <w:r w:rsidRPr="00B17ABA">
        <w:rPr>
          <w:rFonts w:cstheme="majorBidi"/>
        </w:rPr>
        <w:t xml:space="preserve">All the updated Q-values were stored in a look-up table, where rows represent the possible health states and columns represent the possible drugs. At the end of </w:t>
      </w:r>
      <w:r w:rsidR="00842BC8" w:rsidRPr="00B17ABA">
        <w:rPr>
          <w:rFonts w:cstheme="majorBidi"/>
        </w:rPr>
        <w:t xml:space="preserve">the </w:t>
      </w:r>
      <w:r w:rsidRPr="00B17ABA">
        <w:rPr>
          <w:rFonts w:cstheme="majorBidi"/>
        </w:rPr>
        <w:t xml:space="preserve">learning, the optimal drug, which provides the highest Q-value at </w:t>
      </w:r>
      <w:r w:rsidRPr="009923E9">
        <w:rPr>
          <w:rFonts w:ascii="Courier New" w:hAnsi="Courier New" w:cs="Courier New"/>
          <w:iCs/>
        </w:rPr>
        <w:t>t</w:t>
      </w:r>
      <w:r w:rsidRPr="00B17ABA">
        <w:rPr>
          <w:rFonts w:cstheme="majorBidi"/>
        </w:rPr>
        <w:t xml:space="preserve">, was selected for each state </w:t>
      </w:r>
      <w:r w:rsidRPr="00B17ABA">
        <w:rPr>
          <w:rFonts w:ascii="Courier New" w:hAnsi="Courier New" w:cs="Courier New"/>
        </w:rPr>
        <w:t>h</w:t>
      </w:r>
      <w:r w:rsidRPr="00B17ABA">
        <w:rPr>
          <w:rFonts w:cstheme="majorBidi"/>
        </w:rPr>
        <w:t xml:space="preserve"> at </w:t>
      </w:r>
      <w:r w:rsidRPr="00B17ABA">
        <w:rPr>
          <w:rFonts w:ascii="Courier New" w:hAnsi="Courier New" w:cs="Courier New"/>
        </w:rPr>
        <w:t>t</w:t>
      </w:r>
      <w:r w:rsidRPr="00B17ABA">
        <w:rPr>
          <w:rFonts w:cstheme="majorBidi"/>
        </w:rPr>
        <w:t xml:space="preserve">. </w:t>
      </w:r>
      <w:r w:rsidRPr="00B17ABA">
        <w:t xml:space="preserve">A feasibility test was included to check whether the selected action was feasible under the given drug switching rules (i.e., a drug cannot be used if it has been previously used for </w:t>
      </w:r>
      <w:r w:rsidRPr="00B17ABA">
        <w:lastRenderedPageBreak/>
        <w:t xml:space="preserve">treatment; initial treatment should be one of single drugs; and three-drug combinations are only accepted after the use of any two-drug combinations). </w:t>
      </w:r>
    </w:p>
    <w:p w:rsidR="00FD16A1" w:rsidRPr="00B17ABA" w:rsidRDefault="00FD16A1" w:rsidP="001A2558">
      <w:pPr>
        <w:jc w:val="both"/>
        <w:rPr>
          <w:rFonts w:cstheme="majorBidi"/>
        </w:rPr>
        <w:sectPr w:rsidR="00FD16A1" w:rsidRPr="00B17ABA" w:rsidSect="00013330">
          <w:pgSz w:w="11906" w:h="16838"/>
          <w:pgMar w:top="1701" w:right="1418" w:bottom="1701" w:left="2268" w:header="708" w:footer="708" w:gutter="0"/>
          <w:cols w:space="708"/>
          <w:docGrid w:linePitch="360"/>
        </w:sectPr>
      </w:pPr>
    </w:p>
    <w:p w:rsidR="00006F9D" w:rsidRPr="00B17ABA" w:rsidRDefault="00BA5F25" w:rsidP="001A2558">
      <w:pPr>
        <w:keepNext/>
        <w:ind w:firstLine="0"/>
        <w:jc w:val="center"/>
      </w:pPr>
      <w:r w:rsidRPr="00B17ABA">
        <w:rPr>
          <w:noProof/>
          <w:lang w:eastAsia="ko-KR"/>
        </w:rPr>
        <w:lastRenderedPageBreak/>
        <w:drawing>
          <wp:inline distT="0" distB="0" distL="0" distR="0" wp14:anchorId="6AAAAF9E" wp14:editId="31203D28">
            <wp:extent cx="7810119" cy="4358244"/>
            <wp:effectExtent l="0" t="0" r="63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11.tif"/>
                    <pic:cNvPicPr/>
                  </pic:nvPicPr>
                  <pic:blipFill>
                    <a:blip r:embed="rId39">
                      <a:extLst>
                        <a:ext uri="{28A0092B-C50C-407E-A947-70E740481C1C}">
                          <a14:useLocalDpi xmlns:a14="http://schemas.microsoft.com/office/drawing/2010/main" val="0"/>
                        </a:ext>
                      </a:extLst>
                    </a:blip>
                    <a:stretch>
                      <a:fillRect/>
                    </a:stretch>
                  </pic:blipFill>
                  <pic:spPr>
                    <a:xfrm>
                      <a:off x="0" y="0"/>
                      <a:ext cx="7827643" cy="4368023"/>
                    </a:xfrm>
                    <a:prstGeom prst="rect">
                      <a:avLst/>
                    </a:prstGeom>
                  </pic:spPr>
                </pic:pic>
              </a:graphicData>
            </a:graphic>
          </wp:inline>
        </w:drawing>
      </w:r>
    </w:p>
    <w:p w:rsidR="00BA5F25" w:rsidRPr="00B17ABA" w:rsidRDefault="00BA5F25" w:rsidP="00344BC1">
      <w:pPr>
        <w:pStyle w:val="TOC2"/>
      </w:pPr>
      <w:r w:rsidRPr="00B17ABA">
        <w:t xml:space="preserve">1) </w:t>
      </w:r>
      <w:r w:rsidRPr="00B17ABA">
        <w:rPr>
          <w:b/>
          <w:i/>
          <w:iCs/>
        </w:rPr>
        <w:t>HS</w:t>
      </w:r>
      <w:r w:rsidRPr="00B17ABA">
        <w:rPr>
          <w:b/>
          <w:i/>
          <w:iCs/>
          <w:vertAlign w:val="subscript"/>
        </w:rPr>
        <w:t>t</w:t>
      </w:r>
      <w:r w:rsidR="00997007" w:rsidRPr="00B17ABA">
        <w:rPr>
          <w:b/>
          <w:i/>
          <w:iCs/>
          <w:vertAlign w:val="subscript"/>
        </w:rPr>
        <w:t xml:space="preserve"> </w:t>
      </w:r>
      <w:r w:rsidR="00344BC1" w:rsidRPr="00B17ABA">
        <w:rPr>
          <w:iCs/>
        </w:rPr>
        <w:t>represents</w:t>
      </w:r>
      <w:r w:rsidR="00997007" w:rsidRPr="00B17ABA">
        <w:t xml:space="preserve"> </w:t>
      </w:r>
      <w:r w:rsidRPr="00B17ABA">
        <w:t>the health state space at</w:t>
      </w:r>
      <w:r w:rsidRPr="00B17ABA">
        <w:rPr>
          <w:i/>
          <w:iCs/>
        </w:rPr>
        <w:t xml:space="preserve"> t</w:t>
      </w:r>
      <w:r w:rsidR="00344BC1" w:rsidRPr="00B17ABA">
        <w:t>;</w:t>
      </w:r>
      <w:r w:rsidRPr="00B17ABA">
        <w:t xml:space="preserve"> </w:t>
      </w:r>
      <w:r w:rsidRPr="00B17ABA">
        <w:rPr>
          <w:b/>
          <w:i/>
          <w:iCs/>
        </w:rPr>
        <w:t>SS</w:t>
      </w:r>
      <w:r w:rsidRPr="00B17ABA">
        <w:rPr>
          <w:b/>
          <w:i/>
          <w:iCs/>
          <w:vertAlign w:val="subscript"/>
        </w:rPr>
        <w:t>t</w:t>
      </w:r>
      <w:r w:rsidR="00997007" w:rsidRPr="00B17ABA">
        <w:rPr>
          <w:i/>
          <w:iCs/>
          <w:vertAlign w:val="subscript"/>
        </w:rPr>
        <w:t xml:space="preserve"> </w:t>
      </w:r>
      <w:r w:rsidR="00344BC1" w:rsidRPr="00B17ABA">
        <w:t>represents</w:t>
      </w:r>
      <w:r w:rsidR="00997007" w:rsidRPr="00B17ABA">
        <w:t xml:space="preserve"> </w:t>
      </w:r>
      <w:r w:rsidRPr="00B17ABA">
        <w:t xml:space="preserve">the search space at </w:t>
      </w:r>
      <w:r w:rsidRPr="00B17ABA">
        <w:rPr>
          <w:i/>
          <w:iCs/>
        </w:rPr>
        <w:t>t</w:t>
      </w:r>
      <w:r w:rsidRPr="00B17ABA">
        <w:t xml:space="preserve">, </w:t>
      </w:r>
      <w:r w:rsidRPr="00B17ABA">
        <w:rPr>
          <w:b/>
        </w:rPr>
        <w:t xml:space="preserve">1 </w:t>
      </w:r>
      <w:r w:rsidR="00344BC1" w:rsidRPr="00B17ABA">
        <w:t>represents</w:t>
      </w:r>
      <w:r w:rsidRPr="00B17ABA">
        <w:t xml:space="preserve"> </w:t>
      </w:r>
      <w:r w:rsidR="00997007" w:rsidRPr="009923E9">
        <w:rPr>
          <w:i/>
        </w:rPr>
        <w:t>Failure</w:t>
      </w:r>
      <w:r w:rsidRPr="00B17ABA">
        <w:t xml:space="preserve"> and </w:t>
      </w:r>
      <w:r w:rsidRPr="00B17ABA">
        <w:rPr>
          <w:b/>
        </w:rPr>
        <w:t xml:space="preserve">2 </w:t>
      </w:r>
      <w:r w:rsidR="00344BC1" w:rsidRPr="00B17ABA">
        <w:t>represents</w:t>
      </w:r>
      <w:r w:rsidRPr="00B17ABA">
        <w:t xml:space="preserve"> </w:t>
      </w:r>
      <w:r w:rsidR="00997007" w:rsidRPr="009923E9">
        <w:rPr>
          <w:i/>
        </w:rPr>
        <w:t>Success</w:t>
      </w:r>
      <w:r w:rsidRPr="00B17ABA">
        <w:t>.</w:t>
      </w:r>
    </w:p>
    <w:p w:rsidR="00BA5F25" w:rsidRPr="00B17ABA" w:rsidRDefault="00BA5F25" w:rsidP="001A2558">
      <w:pPr>
        <w:pStyle w:val="Caption"/>
      </w:pPr>
    </w:p>
    <w:p w:rsidR="007F0F6C" w:rsidRPr="00B17ABA" w:rsidRDefault="00006F9D" w:rsidP="001A2558">
      <w:pPr>
        <w:pStyle w:val="Caption"/>
        <w:jc w:val="center"/>
      </w:pPr>
      <w:bookmarkStart w:id="242" w:name="_Ref424533719"/>
      <w:bookmarkStart w:id="243" w:name="_Toc426019155"/>
      <w:r w:rsidRPr="00B17ABA">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11</w:t>
        </w:r>
      </w:fldSimple>
      <w:bookmarkEnd w:id="242"/>
      <w:r w:rsidRPr="00B17ABA">
        <w:t xml:space="preserve">. </w:t>
      </w:r>
      <w:r w:rsidR="007F0F6C" w:rsidRPr="00B17ABA">
        <w:t>Possible health states and treatment options</w:t>
      </w:r>
      <w:r w:rsidR="00F1042B" w:rsidRPr="00B17ABA">
        <w:t>, where the decision space is decomposed</w:t>
      </w:r>
      <w:bookmarkEnd w:id="243"/>
    </w:p>
    <w:p w:rsidR="00006F9D" w:rsidRPr="00B17ABA" w:rsidRDefault="00006F9D" w:rsidP="001A2558">
      <w:pPr>
        <w:sectPr w:rsidR="00006F9D" w:rsidRPr="00B17ABA" w:rsidSect="00013330">
          <w:pgSz w:w="16838" w:h="11906" w:orient="landscape"/>
          <w:pgMar w:top="1701" w:right="1418" w:bottom="1701" w:left="2268" w:header="708" w:footer="708" w:gutter="0"/>
          <w:cols w:space="708"/>
          <w:docGrid w:linePitch="360"/>
        </w:sectPr>
      </w:pPr>
    </w:p>
    <w:tbl>
      <w:tblPr>
        <w:tblStyle w:val="TableGrid"/>
        <w:tblW w:w="0" w:type="auto"/>
        <w:tblLook w:val="04A0" w:firstRow="1" w:lastRow="0" w:firstColumn="1" w:lastColumn="0" w:noHBand="0" w:noVBand="1"/>
      </w:tblPr>
      <w:tblGrid>
        <w:gridCol w:w="8436"/>
      </w:tblGrid>
      <w:tr w:rsidR="00006F9D" w:rsidRPr="00B17ABA" w:rsidTr="00005D63">
        <w:tc>
          <w:tcPr>
            <w:tcW w:w="9242" w:type="dxa"/>
          </w:tcPr>
          <w:p w:rsidR="000F7365" w:rsidRPr="00B17ABA" w:rsidRDefault="000F7365" w:rsidP="000F7365">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lastRenderedPageBreak/>
              <w:t>% Select the key parameters for reinforcement learning.</w:t>
            </w:r>
          </w:p>
          <w:p w:rsidR="000F7365" w:rsidRPr="00B17ABA" w:rsidRDefault="000F7365" w:rsidP="000F7365">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sz w:val="20"/>
                <w:szCs w:val="20"/>
              </w:rPr>
              <w:t xml:space="preserve">T = 4; </w:t>
            </w:r>
            <w:r w:rsidRPr="00B17ABA">
              <w:rPr>
                <w:rFonts w:ascii="Courier New" w:hAnsi="Courier New" w:cs="Courier New"/>
                <w:color w:val="228B22"/>
                <w:sz w:val="20"/>
                <w:szCs w:val="20"/>
              </w:rPr>
              <w:t>% The number of drug switching period.</w:t>
            </w:r>
          </w:p>
          <w:p w:rsidR="000F7365" w:rsidRPr="00B17ABA" w:rsidRDefault="000F7365" w:rsidP="000F7365">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sz w:val="20"/>
                <w:szCs w:val="20"/>
              </w:rPr>
              <w:t xml:space="preserve">DR = 0.8; </w:t>
            </w:r>
            <w:r w:rsidRPr="00B17ABA">
              <w:rPr>
                <w:rFonts w:ascii="Courier New" w:hAnsi="Courier New" w:cs="Courier New"/>
                <w:color w:val="228B22"/>
                <w:sz w:val="20"/>
                <w:szCs w:val="20"/>
              </w:rPr>
              <w:t>% Discount rate.</w:t>
            </w:r>
          </w:p>
          <w:p w:rsidR="00BE7152" w:rsidRPr="00B17ABA" w:rsidRDefault="00BE7152" w:rsidP="00F111A3">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sz w:val="20"/>
                <w:szCs w:val="20"/>
              </w:rPr>
              <w:t xml:space="preserve">N = </w:t>
            </w:r>
            <w:r w:rsidR="00033F7E" w:rsidRPr="00B17ABA">
              <w:rPr>
                <w:rFonts w:ascii="Courier New" w:hAnsi="Courier New" w:cs="Courier New"/>
                <w:sz w:val="20"/>
                <w:szCs w:val="20"/>
              </w:rPr>
              <w:t>1000000</w:t>
            </w:r>
            <w:r w:rsidRPr="009923E9">
              <w:rPr>
                <w:rFonts w:ascii="Courier New" w:hAnsi="Courier New" w:cs="Courier New"/>
                <w:sz w:val="20"/>
                <w:szCs w:val="20"/>
              </w:rPr>
              <w:t xml:space="preserve">; </w:t>
            </w:r>
            <w:r w:rsidRPr="00B17ABA">
              <w:rPr>
                <w:rFonts w:ascii="Courier New" w:hAnsi="Courier New" w:cs="Courier New"/>
                <w:color w:val="228B22"/>
                <w:sz w:val="20"/>
                <w:szCs w:val="20"/>
              </w:rPr>
              <w:t xml:space="preserve">% </w:t>
            </w:r>
            <w:r w:rsidR="00033F7E" w:rsidRPr="00B17ABA">
              <w:rPr>
                <w:rFonts w:ascii="Courier New" w:hAnsi="Courier New" w:cs="Courier New"/>
                <w:color w:val="228B22"/>
                <w:sz w:val="20"/>
                <w:szCs w:val="20"/>
              </w:rPr>
              <w:t>T</w:t>
            </w:r>
            <w:r w:rsidRPr="00B17ABA">
              <w:rPr>
                <w:rFonts w:ascii="Courier New" w:hAnsi="Courier New" w:cs="Courier New"/>
                <w:color w:val="228B22"/>
                <w:sz w:val="20"/>
                <w:szCs w:val="20"/>
              </w:rPr>
              <w:t>he number of cases</w:t>
            </w:r>
            <w:r w:rsidR="00033F7E" w:rsidRPr="00B17ABA">
              <w:rPr>
                <w:rFonts w:ascii="Courier New" w:hAnsi="Courier New" w:cs="Courier New"/>
                <w:color w:val="228B22"/>
                <w:sz w:val="20"/>
                <w:szCs w:val="20"/>
              </w:rPr>
              <w:t xml:space="preserve"> (1000, 10000 and 100000 were also tested).</w:t>
            </w:r>
          </w:p>
          <w:p w:rsidR="000F7365" w:rsidRPr="009923E9" w:rsidRDefault="00A67F67" w:rsidP="001A2558">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 xml:space="preserve">FR </w:t>
            </w:r>
            <w:r w:rsidRPr="009923E9">
              <w:rPr>
                <w:rFonts w:ascii="Courier New" w:hAnsi="Courier New" w:cs="Courier New"/>
                <w:sz w:val="20"/>
                <w:szCs w:val="20"/>
              </w:rPr>
              <w:t>=</w:t>
            </w:r>
            <w:r w:rsidRPr="00B17ABA">
              <w:rPr>
                <w:rFonts w:ascii="Courier New" w:hAnsi="Courier New" w:cs="Courier New"/>
                <w:sz w:val="20"/>
                <w:szCs w:val="20"/>
              </w:rPr>
              <w:t xml:space="preserve"> 1</w:t>
            </w:r>
            <w:r w:rsidRPr="009923E9">
              <w:rPr>
                <w:rFonts w:ascii="Courier New" w:hAnsi="Courier New" w:cs="Courier New"/>
                <w:sz w:val="20"/>
                <w:szCs w:val="20"/>
              </w:rPr>
              <w:t>;</w:t>
            </w:r>
            <w:r w:rsidRPr="00B17ABA">
              <w:rPr>
                <w:rFonts w:ascii="Courier New" w:hAnsi="Courier New" w:cs="Courier New"/>
                <w:sz w:val="20"/>
                <w:szCs w:val="20"/>
              </w:rPr>
              <w:t xml:space="preserve"> </w:t>
            </w:r>
            <w:r w:rsidRPr="00B17ABA">
              <w:rPr>
                <w:rFonts w:ascii="Courier New" w:hAnsi="Courier New" w:cs="Courier New"/>
                <w:color w:val="228B22"/>
                <w:sz w:val="20"/>
                <w:szCs w:val="20"/>
              </w:rPr>
              <w:t>% Future reward considered (from one to three steps).</w:t>
            </w:r>
          </w:p>
          <w:p w:rsidR="00A67F67" w:rsidRPr="00B17ABA" w:rsidRDefault="00A67F67" w:rsidP="001A2558">
            <w:pPr>
              <w:autoSpaceDE w:val="0"/>
              <w:autoSpaceDN w:val="0"/>
              <w:adjustRightInd w:val="0"/>
              <w:spacing w:line="276" w:lineRule="auto"/>
              <w:ind w:firstLine="0"/>
              <w:rPr>
                <w:rFonts w:ascii="Courier New" w:hAnsi="Courier New" w:cs="Courier New"/>
                <w:color w:val="228B22"/>
                <w:sz w:val="20"/>
                <w:szCs w:val="20"/>
              </w:rPr>
            </w:pPr>
          </w:p>
          <w:p w:rsidR="00807024" w:rsidRPr="00B17ABA" w:rsidRDefault="00807024" w:rsidP="001A2558">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228B22"/>
                <w:sz w:val="20"/>
                <w:szCs w:val="20"/>
              </w:rPr>
              <w:t>% Define the health state space decomposed by the time period. The possible health states include the previous disease history.</w:t>
            </w:r>
          </w:p>
          <w:p w:rsidR="00807024" w:rsidRPr="00B17ABA" w:rsidRDefault="00807024" w:rsidP="001A2558">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HS1 = 1;</w:t>
            </w:r>
          </w:p>
          <w:p w:rsidR="00807024" w:rsidRPr="00B17ABA" w:rsidRDefault="00807024" w:rsidP="00807024">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 xml:space="preserve">HS2 = [1,1;1,2]; </w:t>
            </w:r>
          </w:p>
          <w:p w:rsidR="00807024" w:rsidRPr="00B17ABA" w:rsidRDefault="00807024" w:rsidP="000F7365">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HS3 = [1,1,1;1,1,2;1,2,1;1,2,2];</w:t>
            </w:r>
          </w:p>
          <w:p w:rsidR="00807024" w:rsidRPr="00B17ABA" w:rsidRDefault="00807024" w:rsidP="00807024">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HS4 = [1,1,1,1;1,1,1,2;1,1,2,1;1,1,2,2;...</w:t>
            </w:r>
          </w:p>
          <w:p w:rsidR="00807024" w:rsidRPr="00B17ABA" w:rsidRDefault="00807024" w:rsidP="009923E9">
            <w:pPr>
              <w:autoSpaceDE w:val="0"/>
              <w:autoSpaceDN w:val="0"/>
              <w:adjustRightInd w:val="0"/>
              <w:spacing w:line="276" w:lineRule="auto"/>
              <w:ind w:left="851" w:firstLine="0"/>
              <w:rPr>
                <w:rFonts w:ascii="Courier New" w:hAnsi="Courier New" w:cs="Courier New"/>
                <w:sz w:val="20"/>
                <w:szCs w:val="20"/>
              </w:rPr>
            </w:pPr>
            <w:r w:rsidRPr="00B17ABA">
              <w:rPr>
                <w:rFonts w:ascii="Courier New" w:hAnsi="Courier New" w:cs="Courier New"/>
                <w:sz w:val="20"/>
                <w:szCs w:val="20"/>
              </w:rPr>
              <w:t>1,2,1,1;1,2,1,2;1,2,2,1;1,2,2,2];</w:t>
            </w:r>
          </w:p>
          <w:p w:rsidR="00807024" w:rsidRPr="00B17ABA" w:rsidRDefault="00807024" w:rsidP="00807024">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HS5 = [1,1,1,1,1;1,1,1,1,2;1,1,1,2,1;1,1,1,2,2;</w:t>
            </w:r>
            <w:r w:rsidR="00AE6658" w:rsidRPr="00B17ABA">
              <w:rPr>
                <w:rFonts w:ascii="Courier New" w:hAnsi="Courier New" w:cs="Courier New"/>
                <w:sz w:val="20"/>
                <w:szCs w:val="20"/>
              </w:rPr>
              <w:t>...</w:t>
            </w:r>
          </w:p>
          <w:p w:rsidR="00FD72EA" w:rsidRPr="00B17ABA" w:rsidRDefault="00807024" w:rsidP="009923E9">
            <w:pPr>
              <w:autoSpaceDE w:val="0"/>
              <w:autoSpaceDN w:val="0"/>
              <w:adjustRightInd w:val="0"/>
              <w:spacing w:line="276" w:lineRule="auto"/>
              <w:ind w:left="851" w:firstLine="0"/>
              <w:rPr>
                <w:rFonts w:ascii="Courier New" w:hAnsi="Courier New" w:cs="Courier New"/>
                <w:sz w:val="20"/>
                <w:szCs w:val="20"/>
              </w:rPr>
            </w:pPr>
            <w:r w:rsidRPr="00B17ABA">
              <w:rPr>
                <w:rFonts w:ascii="Courier New" w:hAnsi="Courier New" w:cs="Courier New"/>
                <w:sz w:val="20"/>
                <w:szCs w:val="20"/>
              </w:rPr>
              <w:t>1,1,2,1,1;1,1,2,1,2;1,1,2,2,1;1,1,2,2,2;</w:t>
            </w:r>
            <w:r w:rsidR="00AE6658" w:rsidRPr="00B17ABA">
              <w:rPr>
                <w:rFonts w:ascii="Courier New" w:hAnsi="Courier New" w:cs="Courier New"/>
                <w:sz w:val="20"/>
                <w:szCs w:val="20"/>
              </w:rPr>
              <w:t>...</w:t>
            </w:r>
          </w:p>
          <w:p w:rsidR="00FD72EA" w:rsidRPr="00B17ABA" w:rsidRDefault="00807024" w:rsidP="009923E9">
            <w:pPr>
              <w:autoSpaceDE w:val="0"/>
              <w:autoSpaceDN w:val="0"/>
              <w:adjustRightInd w:val="0"/>
              <w:spacing w:line="276" w:lineRule="auto"/>
              <w:ind w:left="851" w:firstLine="0"/>
              <w:rPr>
                <w:rFonts w:ascii="Courier New" w:hAnsi="Courier New" w:cs="Courier New"/>
                <w:sz w:val="20"/>
                <w:szCs w:val="20"/>
              </w:rPr>
            </w:pPr>
            <w:r w:rsidRPr="00B17ABA">
              <w:rPr>
                <w:rFonts w:ascii="Courier New" w:hAnsi="Courier New" w:cs="Courier New"/>
                <w:sz w:val="20"/>
                <w:szCs w:val="20"/>
              </w:rPr>
              <w:t>1,2,1,1,1;1,2,1,1,2;1,2,1,2,1;1,2,1,2,2;</w:t>
            </w:r>
            <w:r w:rsidR="00AE6658" w:rsidRPr="00B17ABA">
              <w:rPr>
                <w:rFonts w:ascii="Courier New" w:hAnsi="Courier New" w:cs="Courier New"/>
                <w:sz w:val="20"/>
                <w:szCs w:val="20"/>
              </w:rPr>
              <w:t>...</w:t>
            </w:r>
          </w:p>
          <w:p w:rsidR="00807024" w:rsidRPr="00B17ABA" w:rsidRDefault="00807024" w:rsidP="009923E9">
            <w:pPr>
              <w:autoSpaceDE w:val="0"/>
              <w:autoSpaceDN w:val="0"/>
              <w:adjustRightInd w:val="0"/>
              <w:spacing w:line="276" w:lineRule="auto"/>
              <w:ind w:left="851" w:firstLine="0"/>
              <w:rPr>
                <w:rFonts w:ascii="Courier New" w:hAnsi="Courier New" w:cs="Courier New"/>
                <w:sz w:val="20"/>
                <w:szCs w:val="20"/>
              </w:rPr>
            </w:pPr>
            <w:r w:rsidRPr="00B17ABA">
              <w:rPr>
                <w:rFonts w:ascii="Courier New" w:hAnsi="Courier New" w:cs="Courier New"/>
                <w:sz w:val="20"/>
                <w:szCs w:val="20"/>
              </w:rPr>
              <w:t>1,2,2,1,1;1,2,2,1,2;1,2,2,2,1;1,2,2,2,2];</w:t>
            </w:r>
          </w:p>
          <w:p w:rsidR="00AE6658" w:rsidRPr="00B17ABA" w:rsidRDefault="00AE6658" w:rsidP="00AE6658">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HS = {HS1,HS2,HS3,HS4,HS5};</w:t>
            </w:r>
          </w:p>
          <w:p w:rsidR="00807024" w:rsidRPr="00B17ABA" w:rsidRDefault="00807024" w:rsidP="001A2558">
            <w:pPr>
              <w:autoSpaceDE w:val="0"/>
              <w:autoSpaceDN w:val="0"/>
              <w:adjustRightInd w:val="0"/>
              <w:spacing w:line="276" w:lineRule="auto"/>
              <w:ind w:firstLine="0"/>
              <w:rPr>
                <w:rFonts w:ascii="Courier New" w:hAnsi="Courier New" w:cs="Courier New"/>
                <w:sz w:val="20"/>
                <w:szCs w:val="20"/>
              </w:rPr>
            </w:pPr>
          </w:p>
          <w:p w:rsidR="00807024" w:rsidRPr="00B17ABA" w:rsidRDefault="00807024" w:rsidP="000F7365">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228B22"/>
                <w:sz w:val="20"/>
                <w:szCs w:val="20"/>
              </w:rPr>
              <w:t>% Define the search space decomposed by the time period.</w:t>
            </w:r>
          </w:p>
          <w:p w:rsidR="00807024" w:rsidRPr="00B17ABA" w:rsidRDefault="00807024" w:rsidP="00B50FA8">
            <w:pPr>
              <w:autoSpaceDE w:val="0"/>
              <w:autoSpaceDN w:val="0"/>
              <w:adjustRightInd w:val="0"/>
              <w:spacing w:line="276" w:lineRule="auto"/>
              <w:ind w:firstLine="0"/>
              <w:rPr>
                <w:rFonts w:ascii="Courier New" w:hAnsi="Courier New" w:cs="Courier New"/>
                <w:color w:val="228B22"/>
                <w:sz w:val="20"/>
                <w:szCs w:val="20"/>
              </w:rPr>
            </w:pPr>
            <w:r w:rsidRPr="009923E9">
              <w:rPr>
                <w:rFonts w:ascii="Courier New" w:hAnsi="Courier New" w:cs="Courier New"/>
                <w:sz w:val="20"/>
                <w:szCs w:val="20"/>
              </w:rPr>
              <w:t xml:space="preserve">SS1 = </w:t>
            </w:r>
            <w:r w:rsidR="00AC109D" w:rsidRPr="00B17ABA">
              <w:rPr>
                <w:rFonts w:ascii="Courier New" w:hAnsi="Courier New" w:cs="Courier New"/>
                <w:sz w:val="20"/>
                <w:szCs w:val="20"/>
              </w:rPr>
              <w:t>(</w:t>
            </w:r>
            <w:r w:rsidRPr="00B17ABA">
              <w:rPr>
                <w:rFonts w:ascii="Courier New" w:hAnsi="Courier New" w:cs="Courier New"/>
                <w:sz w:val="20"/>
                <w:szCs w:val="20"/>
              </w:rPr>
              <w:t>1:1:</w:t>
            </w:r>
            <w:r w:rsidRPr="009923E9">
              <w:rPr>
                <w:rFonts w:ascii="Courier New" w:hAnsi="Courier New" w:cs="Courier New"/>
                <w:sz w:val="20"/>
                <w:szCs w:val="20"/>
              </w:rPr>
              <w:t>4</w:t>
            </w:r>
            <w:r w:rsidR="00AC109D" w:rsidRPr="00B17ABA">
              <w:rPr>
                <w:rFonts w:ascii="Courier New" w:hAnsi="Courier New" w:cs="Courier New"/>
                <w:sz w:val="20"/>
                <w:szCs w:val="20"/>
              </w:rPr>
              <w:t>)</w:t>
            </w:r>
            <w:r w:rsidRPr="009923E9">
              <w:rPr>
                <w:rFonts w:ascii="Courier New" w:hAnsi="Courier New" w:cs="Courier New"/>
                <w:sz w:val="20"/>
                <w:szCs w:val="20"/>
              </w:rPr>
              <w:t xml:space="preserve">; </w:t>
            </w:r>
            <w:r w:rsidRPr="00B17ABA">
              <w:rPr>
                <w:rFonts w:ascii="Courier New" w:hAnsi="Courier New" w:cs="Courier New"/>
                <w:color w:val="228B22"/>
                <w:sz w:val="20"/>
                <w:szCs w:val="20"/>
              </w:rPr>
              <w:t>% Possible treatment options 1-4 at t1.</w:t>
            </w:r>
          </w:p>
          <w:p w:rsidR="00807024" w:rsidRPr="00B17ABA" w:rsidRDefault="00807024">
            <w:pPr>
              <w:autoSpaceDE w:val="0"/>
              <w:autoSpaceDN w:val="0"/>
              <w:adjustRightInd w:val="0"/>
              <w:spacing w:line="276" w:lineRule="auto"/>
              <w:ind w:firstLine="0"/>
              <w:rPr>
                <w:rFonts w:ascii="Courier New" w:hAnsi="Courier New" w:cs="Courier New"/>
                <w:color w:val="228B22"/>
                <w:sz w:val="20"/>
                <w:szCs w:val="20"/>
              </w:rPr>
            </w:pPr>
            <w:r w:rsidRPr="009923E9">
              <w:rPr>
                <w:rFonts w:ascii="Courier New" w:hAnsi="Courier New" w:cs="Courier New"/>
                <w:sz w:val="20"/>
                <w:szCs w:val="20"/>
              </w:rPr>
              <w:t xml:space="preserve">SS2 = </w:t>
            </w:r>
            <w:r w:rsidR="00AC109D" w:rsidRPr="00B17ABA">
              <w:rPr>
                <w:rFonts w:ascii="Courier New" w:hAnsi="Courier New" w:cs="Courier New"/>
                <w:sz w:val="20"/>
                <w:szCs w:val="20"/>
              </w:rPr>
              <w:t>(</w:t>
            </w:r>
            <w:r w:rsidRPr="00B17ABA">
              <w:rPr>
                <w:rFonts w:ascii="Courier New" w:hAnsi="Courier New" w:cs="Courier New"/>
                <w:sz w:val="20"/>
                <w:szCs w:val="20"/>
              </w:rPr>
              <w:t>1:1:</w:t>
            </w:r>
            <w:r w:rsidRPr="009923E9">
              <w:rPr>
                <w:rFonts w:ascii="Courier New" w:hAnsi="Courier New" w:cs="Courier New"/>
                <w:sz w:val="20"/>
                <w:szCs w:val="20"/>
              </w:rPr>
              <w:t>1</w:t>
            </w:r>
            <w:r w:rsidRPr="00B17ABA">
              <w:rPr>
                <w:rFonts w:ascii="Courier New" w:hAnsi="Courier New" w:cs="Courier New"/>
                <w:sz w:val="20"/>
                <w:szCs w:val="20"/>
              </w:rPr>
              <w:t>0</w:t>
            </w:r>
            <w:r w:rsidR="00AC109D" w:rsidRPr="00B17ABA">
              <w:rPr>
                <w:rFonts w:ascii="Courier New" w:hAnsi="Courier New" w:cs="Courier New"/>
                <w:sz w:val="20"/>
                <w:szCs w:val="20"/>
              </w:rPr>
              <w:t>)</w:t>
            </w:r>
            <w:r w:rsidRPr="009923E9">
              <w:rPr>
                <w:rFonts w:ascii="Courier New" w:hAnsi="Courier New" w:cs="Courier New"/>
                <w:sz w:val="20"/>
                <w:szCs w:val="20"/>
              </w:rPr>
              <w:t xml:space="preserve">; </w:t>
            </w:r>
            <w:r w:rsidRPr="00B17ABA">
              <w:rPr>
                <w:rFonts w:ascii="Courier New" w:hAnsi="Courier New" w:cs="Courier New"/>
                <w:color w:val="228B22"/>
                <w:sz w:val="20"/>
                <w:szCs w:val="20"/>
              </w:rPr>
              <w:t>% Possible treatment options 1-10 at t2.</w:t>
            </w:r>
          </w:p>
          <w:p w:rsidR="00807024" w:rsidRPr="00B17ABA" w:rsidRDefault="00AC109D">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sz w:val="20"/>
                <w:szCs w:val="20"/>
              </w:rPr>
              <w:t>SS3 = (1:1:14)</w:t>
            </w:r>
            <w:r w:rsidR="00807024" w:rsidRPr="00B17ABA">
              <w:rPr>
                <w:rFonts w:ascii="Courier New" w:hAnsi="Courier New" w:cs="Courier New"/>
                <w:sz w:val="20"/>
                <w:szCs w:val="20"/>
              </w:rPr>
              <w:t xml:space="preserve">; </w:t>
            </w:r>
            <w:r w:rsidR="00807024" w:rsidRPr="00B17ABA">
              <w:rPr>
                <w:rFonts w:ascii="Courier New" w:hAnsi="Courier New" w:cs="Courier New"/>
                <w:color w:val="228B22"/>
                <w:sz w:val="20"/>
                <w:szCs w:val="20"/>
              </w:rPr>
              <w:t>% Possible treatment options 1-14 at t3.</w:t>
            </w:r>
          </w:p>
          <w:p w:rsidR="00807024" w:rsidRPr="00B17ABA" w:rsidRDefault="00807024">
            <w:pPr>
              <w:autoSpaceDE w:val="0"/>
              <w:autoSpaceDN w:val="0"/>
              <w:adjustRightInd w:val="0"/>
              <w:spacing w:line="276" w:lineRule="auto"/>
              <w:ind w:firstLine="0"/>
              <w:rPr>
                <w:rFonts w:ascii="Courier New" w:hAnsi="Courier New" w:cs="Courier New"/>
                <w:color w:val="228B22"/>
                <w:sz w:val="20"/>
                <w:szCs w:val="20"/>
              </w:rPr>
            </w:pPr>
            <w:r w:rsidRPr="009923E9">
              <w:rPr>
                <w:rFonts w:ascii="Courier New" w:hAnsi="Courier New" w:cs="Courier New"/>
                <w:sz w:val="20"/>
                <w:szCs w:val="20"/>
              </w:rPr>
              <w:t xml:space="preserve">SS4 = </w:t>
            </w:r>
            <w:r w:rsidR="00AC109D" w:rsidRPr="00B17ABA">
              <w:rPr>
                <w:rFonts w:ascii="Courier New" w:hAnsi="Courier New" w:cs="Courier New"/>
                <w:sz w:val="20"/>
                <w:szCs w:val="20"/>
              </w:rPr>
              <w:t>(</w:t>
            </w:r>
            <w:r w:rsidRPr="00B17ABA">
              <w:rPr>
                <w:rFonts w:ascii="Courier New" w:hAnsi="Courier New" w:cs="Courier New"/>
                <w:sz w:val="20"/>
                <w:szCs w:val="20"/>
              </w:rPr>
              <w:t>1:1:</w:t>
            </w:r>
            <w:r w:rsidRPr="009923E9">
              <w:rPr>
                <w:rFonts w:ascii="Courier New" w:hAnsi="Courier New" w:cs="Courier New"/>
                <w:sz w:val="20"/>
                <w:szCs w:val="20"/>
              </w:rPr>
              <w:t>14</w:t>
            </w:r>
            <w:r w:rsidR="00AC109D" w:rsidRPr="00B17ABA">
              <w:rPr>
                <w:rFonts w:ascii="Courier New" w:hAnsi="Courier New" w:cs="Courier New"/>
                <w:sz w:val="20"/>
                <w:szCs w:val="20"/>
              </w:rPr>
              <w:t>)</w:t>
            </w:r>
            <w:r w:rsidRPr="009923E9">
              <w:rPr>
                <w:rFonts w:ascii="Courier New" w:hAnsi="Courier New" w:cs="Courier New"/>
                <w:sz w:val="20"/>
                <w:szCs w:val="20"/>
              </w:rPr>
              <w:t xml:space="preserve">; </w:t>
            </w:r>
            <w:r w:rsidRPr="00B17ABA">
              <w:rPr>
                <w:rFonts w:ascii="Courier New" w:hAnsi="Courier New" w:cs="Courier New"/>
                <w:color w:val="228B22"/>
                <w:sz w:val="20"/>
                <w:szCs w:val="20"/>
              </w:rPr>
              <w:t>% Possible treatment options 1-14 at t4.</w:t>
            </w:r>
          </w:p>
          <w:p w:rsidR="00AC109D" w:rsidRPr="00B17ABA" w:rsidRDefault="00AC109D">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sz w:val="20"/>
                <w:szCs w:val="20"/>
              </w:rPr>
              <w:t xml:space="preserve">SS5 = (1:1:14); </w:t>
            </w:r>
            <w:r w:rsidRPr="00B17ABA">
              <w:rPr>
                <w:rFonts w:ascii="Courier New" w:hAnsi="Courier New" w:cs="Courier New"/>
                <w:color w:val="228B22"/>
                <w:sz w:val="20"/>
                <w:szCs w:val="20"/>
              </w:rPr>
              <w:t>% Possible treatment options 1-14 at t5.</w:t>
            </w:r>
          </w:p>
          <w:p w:rsidR="00AE6658" w:rsidRPr="00B17ABA" w:rsidRDefault="00AE6658">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sz w:val="20"/>
                <w:szCs w:val="20"/>
              </w:rPr>
              <w:t>SS = {SS1,SS2,SS3,SS4};</w:t>
            </w:r>
          </w:p>
          <w:p w:rsidR="00AC109D" w:rsidRPr="00B17ABA" w:rsidRDefault="00AC109D">
            <w:pPr>
              <w:autoSpaceDE w:val="0"/>
              <w:autoSpaceDN w:val="0"/>
              <w:adjustRightInd w:val="0"/>
              <w:spacing w:line="276" w:lineRule="auto"/>
              <w:ind w:firstLine="0"/>
              <w:rPr>
                <w:rFonts w:ascii="Courier New" w:hAnsi="Courier New" w:cs="Courier New"/>
                <w:color w:val="228B22"/>
                <w:sz w:val="20"/>
                <w:szCs w:val="20"/>
              </w:rPr>
            </w:pPr>
          </w:p>
          <w:p w:rsidR="00BE7152" w:rsidRPr="00B17ABA" w:rsidRDefault="00BE7152" w:rsidP="00BE7152">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228B22"/>
                <w:sz w:val="20"/>
                <w:szCs w:val="20"/>
              </w:rPr>
              <w:t>% Initialis</w:t>
            </w:r>
            <w:r w:rsidR="00AE6658" w:rsidRPr="00B17ABA">
              <w:rPr>
                <w:rFonts w:ascii="Courier New" w:hAnsi="Courier New" w:cs="Courier New"/>
                <w:color w:val="228B22"/>
                <w:sz w:val="20"/>
                <w:szCs w:val="20"/>
              </w:rPr>
              <w:t xml:space="preserve">e the </w:t>
            </w:r>
            <w:r w:rsidR="004210B5" w:rsidRPr="00B17ABA">
              <w:rPr>
                <w:rFonts w:ascii="Courier New" w:hAnsi="Courier New" w:cs="Courier New"/>
                <w:color w:val="228B22"/>
                <w:sz w:val="20"/>
                <w:szCs w:val="20"/>
              </w:rPr>
              <w:t>Q-table</w:t>
            </w:r>
            <w:r w:rsidR="00AE6658" w:rsidRPr="00B17ABA">
              <w:rPr>
                <w:rFonts w:ascii="Courier New" w:hAnsi="Courier New" w:cs="Courier New"/>
                <w:color w:val="228B22"/>
                <w:sz w:val="20"/>
                <w:szCs w:val="20"/>
              </w:rPr>
              <w:t>s</w:t>
            </w:r>
            <w:r w:rsidRPr="00B17ABA">
              <w:rPr>
                <w:rFonts w:ascii="Courier New" w:hAnsi="Courier New" w:cs="Courier New"/>
                <w:color w:val="228B22"/>
                <w:sz w:val="20"/>
                <w:szCs w:val="20"/>
              </w:rPr>
              <w:t xml:space="preserve"> for each time period to 0.</w:t>
            </w:r>
          </w:p>
          <w:p w:rsidR="00BE7152" w:rsidRPr="00B17ABA" w:rsidRDefault="00BE7152" w:rsidP="00BE7152">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Q1 = zeros(size(HS1,1),size(SS1,2)); </w:t>
            </w:r>
            <w:r w:rsidRPr="00B17ABA">
              <w:rPr>
                <w:rFonts w:ascii="Courier New" w:hAnsi="Courier New" w:cs="Courier New"/>
                <w:color w:val="228B22"/>
                <w:sz w:val="20"/>
                <w:szCs w:val="20"/>
              </w:rPr>
              <w:t>% 1x4 matrix at t1.</w:t>
            </w:r>
          </w:p>
          <w:p w:rsidR="00BE7152" w:rsidRPr="00B17ABA" w:rsidRDefault="00BE7152" w:rsidP="00BE7152">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Q2 = zeros(size(HS2,1),size(SS2,2)); </w:t>
            </w:r>
            <w:r w:rsidRPr="00B17ABA">
              <w:rPr>
                <w:rFonts w:ascii="Courier New" w:hAnsi="Courier New" w:cs="Courier New"/>
                <w:color w:val="228B22"/>
                <w:sz w:val="20"/>
                <w:szCs w:val="20"/>
              </w:rPr>
              <w:t>% 2x10 matrix at t2.</w:t>
            </w:r>
          </w:p>
          <w:p w:rsidR="00BE7152" w:rsidRPr="00B17ABA" w:rsidRDefault="00BE7152" w:rsidP="00BE7152">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000000"/>
                <w:sz w:val="20"/>
                <w:szCs w:val="20"/>
              </w:rPr>
              <w:t xml:space="preserve">Q3 = zeros(size(HS3,1),size(SS3,2)); </w:t>
            </w:r>
            <w:r w:rsidRPr="00B17ABA">
              <w:rPr>
                <w:rFonts w:ascii="Courier New" w:hAnsi="Courier New" w:cs="Courier New"/>
                <w:color w:val="228B22"/>
                <w:sz w:val="20"/>
                <w:szCs w:val="20"/>
              </w:rPr>
              <w:t>% 4x14 matrix at t3.</w:t>
            </w:r>
          </w:p>
          <w:p w:rsidR="00BE7152" w:rsidRPr="00B17ABA" w:rsidRDefault="00BE7152" w:rsidP="00BE7152">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color w:val="000000"/>
                <w:sz w:val="20"/>
                <w:szCs w:val="20"/>
              </w:rPr>
              <w:t>Q4 = zeros(size(HS4,1),size(SS4,2));</w:t>
            </w:r>
            <w:r w:rsidRPr="00B17ABA">
              <w:rPr>
                <w:rFonts w:ascii="Courier New" w:hAnsi="Courier New" w:cs="Courier New"/>
                <w:color w:val="228B22"/>
                <w:sz w:val="20"/>
                <w:szCs w:val="20"/>
              </w:rPr>
              <w:t xml:space="preserve"> % 8x14 matrix at t4.</w:t>
            </w:r>
          </w:p>
          <w:p w:rsidR="00BE7152" w:rsidRPr="00B17ABA" w:rsidRDefault="00BE7152" w:rsidP="00BE7152">
            <w:pPr>
              <w:autoSpaceDE w:val="0"/>
              <w:autoSpaceDN w:val="0"/>
              <w:adjustRightInd w:val="0"/>
              <w:spacing w:line="276" w:lineRule="auto"/>
              <w:ind w:firstLine="0"/>
              <w:jc w:val="both"/>
              <w:rPr>
                <w:rFonts w:ascii="Courier New" w:hAnsi="Courier New" w:cs="Courier New"/>
                <w:color w:val="228B22"/>
                <w:sz w:val="20"/>
                <w:szCs w:val="20"/>
              </w:rPr>
            </w:pPr>
            <w:r w:rsidRPr="00B17ABA">
              <w:rPr>
                <w:rFonts w:ascii="Courier New" w:hAnsi="Courier New" w:cs="Courier New"/>
                <w:color w:val="000000"/>
                <w:sz w:val="20"/>
                <w:szCs w:val="20"/>
              </w:rPr>
              <w:t>Q5 = zeros(size(HS5,1),size(SS5,2));</w:t>
            </w:r>
            <w:r w:rsidRPr="00B17ABA">
              <w:rPr>
                <w:rFonts w:ascii="Courier New" w:hAnsi="Courier New" w:cs="Courier New"/>
                <w:color w:val="228B22"/>
                <w:sz w:val="20"/>
                <w:szCs w:val="20"/>
              </w:rPr>
              <w:t xml:space="preserve"> % 16x14 matrix at t5.</w:t>
            </w:r>
          </w:p>
          <w:p w:rsidR="00AE6658" w:rsidRPr="00B17ABA" w:rsidRDefault="00AE6658" w:rsidP="00BE7152">
            <w:pPr>
              <w:autoSpaceDE w:val="0"/>
              <w:autoSpaceDN w:val="0"/>
              <w:adjustRightInd w:val="0"/>
              <w:spacing w:line="276" w:lineRule="auto"/>
              <w:ind w:firstLine="0"/>
              <w:jc w:val="both"/>
              <w:rPr>
                <w:rFonts w:ascii="Courier New" w:hAnsi="Courier New" w:cs="Courier New"/>
                <w:sz w:val="24"/>
                <w:szCs w:val="24"/>
              </w:rPr>
            </w:pPr>
            <w:r w:rsidRPr="00B17ABA">
              <w:rPr>
                <w:rFonts w:ascii="Courier New" w:hAnsi="Courier New" w:cs="Courier New"/>
                <w:color w:val="000000"/>
                <w:sz w:val="20"/>
                <w:szCs w:val="20"/>
              </w:rPr>
              <w:t xml:space="preserve">Q = {Q1,Q2,Q3,Q4,Q5};    </w:t>
            </w:r>
          </w:p>
          <w:p w:rsidR="00BE7152" w:rsidRPr="00B17ABA" w:rsidRDefault="00BE7152" w:rsidP="009923E9">
            <w:pPr>
              <w:autoSpaceDE w:val="0"/>
              <w:autoSpaceDN w:val="0"/>
              <w:adjustRightInd w:val="0"/>
              <w:spacing w:line="276" w:lineRule="auto"/>
              <w:ind w:firstLine="0"/>
              <w:jc w:val="both"/>
              <w:rPr>
                <w:rFonts w:ascii="Courier New" w:hAnsi="Courier New" w:cs="Courier New"/>
                <w:color w:val="228B22"/>
                <w:sz w:val="20"/>
                <w:szCs w:val="20"/>
              </w:rPr>
            </w:pPr>
          </w:p>
          <w:p w:rsidR="00BE7152" w:rsidRPr="00B17ABA" w:rsidRDefault="00BE7152" w:rsidP="00BE7152">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228B22"/>
                <w:sz w:val="20"/>
                <w:szCs w:val="20"/>
              </w:rPr>
              <w:t xml:space="preserve">% </w:t>
            </w:r>
            <w:r w:rsidR="00AE6658" w:rsidRPr="00B17ABA">
              <w:rPr>
                <w:rFonts w:ascii="Courier New" w:hAnsi="Courier New" w:cs="Courier New"/>
                <w:color w:val="228B22"/>
                <w:sz w:val="20"/>
                <w:szCs w:val="20"/>
              </w:rPr>
              <w:t xml:space="preserve">Initialise </w:t>
            </w:r>
            <w:r w:rsidRPr="00B17ABA">
              <w:rPr>
                <w:rFonts w:ascii="Courier New" w:hAnsi="Courier New" w:cs="Courier New"/>
                <w:color w:val="228B22"/>
                <w:sz w:val="20"/>
                <w:szCs w:val="20"/>
              </w:rPr>
              <w:t>the parameters to check convergence.</w:t>
            </w:r>
          </w:p>
          <w:p w:rsidR="00BE7152" w:rsidRPr="009923E9" w:rsidRDefault="00BE7152" w:rsidP="00BE7152">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Discrepancy = [];</w:t>
            </w:r>
            <w:r w:rsidR="00997007" w:rsidRPr="00B17ABA">
              <w:rPr>
                <w:rFonts w:ascii="Courier New" w:hAnsi="Courier New" w:cs="Courier New"/>
                <w:sz w:val="20"/>
                <w:szCs w:val="20"/>
              </w:rPr>
              <w:t xml:space="preserve"> mDiscrepancy = [];</w:t>
            </w:r>
          </w:p>
          <w:p w:rsidR="00BE7152" w:rsidRPr="009923E9" w:rsidRDefault="00BE7152">
            <w:pPr>
              <w:autoSpaceDE w:val="0"/>
              <w:autoSpaceDN w:val="0"/>
              <w:adjustRightInd w:val="0"/>
              <w:spacing w:line="276" w:lineRule="auto"/>
              <w:ind w:firstLine="0"/>
              <w:rPr>
                <w:rFonts w:ascii="Courier New" w:hAnsi="Courier New" w:cs="Courier New"/>
                <w:sz w:val="20"/>
                <w:szCs w:val="20"/>
              </w:rPr>
            </w:pPr>
          </w:p>
          <w:p w:rsidR="00FD72EA" w:rsidRPr="00B17ABA" w:rsidRDefault="00FD72EA" w:rsidP="000F7365">
            <w:pPr>
              <w:autoSpaceDE w:val="0"/>
              <w:autoSpaceDN w:val="0"/>
              <w:adjustRightInd w:val="0"/>
              <w:spacing w:line="276" w:lineRule="auto"/>
              <w:ind w:firstLine="0"/>
              <w:jc w:val="both"/>
              <w:rPr>
                <w:rFonts w:ascii="Courier New" w:hAnsi="Courier New" w:cs="Courier New"/>
                <w:color w:val="000000"/>
                <w:sz w:val="20"/>
                <w:szCs w:val="20"/>
              </w:rPr>
            </w:pPr>
            <w:r w:rsidRPr="00B17ABA">
              <w:rPr>
                <w:rFonts w:ascii="Courier New" w:hAnsi="Courier New" w:cs="Courier New"/>
                <w:color w:val="228B22"/>
                <w:sz w:val="20"/>
                <w:szCs w:val="20"/>
              </w:rPr>
              <w:t xml:space="preserve">% </w:t>
            </w:r>
            <w:r w:rsidR="00AE6658" w:rsidRPr="00B17ABA">
              <w:rPr>
                <w:rFonts w:ascii="Courier New" w:hAnsi="Courier New" w:cs="Courier New"/>
                <w:color w:val="228B22"/>
                <w:sz w:val="20"/>
                <w:szCs w:val="20"/>
              </w:rPr>
              <w:t>Initialise the s</w:t>
            </w:r>
            <w:r w:rsidRPr="00B17ABA">
              <w:rPr>
                <w:rFonts w:ascii="Courier New" w:hAnsi="Courier New" w:cs="Courier New"/>
                <w:color w:val="228B22"/>
                <w:sz w:val="20"/>
                <w:szCs w:val="20"/>
              </w:rPr>
              <w:t>olution tables storing the optimal solutions</w:t>
            </w:r>
            <w:r w:rsidR="00997007" w:rsidRPr="00B17ABA">
              <w:rPr>
                <w:rFonts w:ascii="Courier New" w:hAnsi="Courier New" w:cs="Courier New"/>
                <w:color w:val="228B22"/>
                <w:sz w:val="20"/>
                <w:szCs w:val="20"/>
              </w:rPr>
              <w:t xml:space="preserve"> and</w:t>
            </w:r>
            <w:r w:rsidRPr="00B17ABA">
              <w:rPr>
                <w:rFonts w:ascii="Courier New" w:hAnsi="Courier New" w:cs="Courier New"/>
                <w:color w:val="228B22"/>
                <w:sz w:val="20"/>
                <w:szCs w:val="20"/>
              </w:rPr>
              <w:t xml:space="preserve"> the maximum reward</w:t>
            </w:r>
            <w:r w:rsidR="00997007" w:rsidRPr="00B17ABA">
              <w:rPr>
                <w:rFonts w:ascii="Courier New" w:hAnsi="Courier New" w:cs="Courier New"/>
                <w:color w:val="228B22"/>
                <w:sz w:val="20"/>
                <w:szCs w:val="20"/>
              </w:rPr>
              <w:t xml:space="preserve"> </w:t>
            </w:r>
            <w:r w:rsidRPr="00B17ABA">
              <w:rPr>
                <w:rFonts w:ascii="Courier New" w:hAnsi="Courier New" w:cs="Courier New"/>
                <w:color w:val="228B22"/>
                <w:sz w:val="20"/>
                <w:szCs w:val="20"/>
              </w:rPr>
              <w:t xml:space="preserve">where the optimal solutions were used. </w:t>
            </w:r>
          </w:p>
          <w:p w:rsidR="00FD72EA" w:rsidRPr="009923E9" w:rsidRDefault="00FD72EA">
            <w:pPr>
              <w:autoSpaceDE w:val="0"/>
              <w:autoSpaceDN w:val="0"/>
              <w:adjustRightInd w:val="0"/>
              <w:spacing w:line="276" w:lineRule="auto"/>
              <w:ind w:firstLine="0"/>
              <w:jc w:val="both"/>
              <w:rPr>
                <w:rFonts w:ascii="Courier New" w:hAnsi="Courier New" w:cs="Courier New"/>
                <w:color w:val="000000"/>
                <w:sz w:val="20"/>
                <w:szCs w:val="20"/>
                <w:lang w:val="de-DE"/>
              </w:rPr>
            </w:pPr>
            <w:r w:rsidRPr="009923E9">
              <w:rPr>
                <w:rFonts w:ascii="Courier New" w:hAnsi="Courier New" w:cs="Courier New"/>
                <w:color w:val="000000"/>
                <w:sz w:val="20"/>
                <w:szCs w:val="20"/>
                <w:lang w:val="de-DE"/>
              </w:rPr>
              <w:t xml:space="preserve">OptSeq = zeros(2^(T-1),T); MaxV = zeros(2^(T-1),T); </w:t>
            </w:r>
          </w:p>
          <w:p w:rsidR="00BE7152" w:rsidRPr="009923E9" w:rsidRDefault="00BE7152">
            <w:pPr>
              <w:autoSpaceDE w:val="0"/>
              <w:autoSpaceDN w:val="0"/>
              <w:adjustRightInd w:val="0"/>
              <w:spacing w:line="276" w:lineRule="auto"/>
              <w:ind w:firstLine="0"/>
              <w:jc w:val="both"/>
              <w:rPr>
                <w:rFonts w:ascii="Courier New" w:hAnsi="Courier New" w:cs="Courier New"/>
                <w:color w:val="000000"/>
                <w:sz w:val="20"/>
                <w:szCs w:val="20"/>
                <w:lang w:val="de-DE"/>
              </w:rPr>
            </w:pPr>
          </w:p>
          <w:p w:rsidR="00807024" w:rsidRPr="009923E9" w:rsidRDefault="00BE7152" w:rsidP="009923E9">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Repeat calculating Q-values for N times.</w:t>
            </w:r>
          </w:p>
          <w:p w:rsidR="00BE7152" w:rsidRPr="00B17ABA" w:rsidRDefault="00590CE4" w:rsidP="006F429E">
            <w:pPr>
              <w:autoSpaceDE w:val="0"/>
              <w:autoSpaceDN w:val="0"/>
              <w:adjustRightInd w:val="0"/>
              <w:spacing w:line="276" w:lineRule="auto"/>
              <w:ind w:firstLine="0"/>
              <w:rPr>
                <w:rFonts w:ascii="Courier New" w:hAnsi="Courier New" w:cs="Courier New"/>
                <w:color w:val="000000"/>
                <w:sz w:val="20"/>
                <w:szCs w:val="20"/>
              </w:rPr>
            </w:pPr>
            <w:r w:rsidRPr="009923E9">
              <w:rPr>
                <w:rFonts w:ascii="Courier New" w:hAnsi="Courier New" w:cs="Courier New"/>
                <w:b/>
                <w:color w:val="0000FF"/>
                <w:sz w:val="20"/>
                <w:szCs w:val="20"/>
              </w:rPr>
              <w:t>FOR</w:t>
            </w:r>
            <w:r w:rsidR="00006F9D" w:rsidRPr="009923E9">
              <w:rPr>
                <w:rFonts w:ascii="Courier New" w:hAnsi="Courier New" w:cs="Courier New"/>
                <w:color w:val="000000"/>
                <w:sz w:val="20"/>
                <w:szCs w:val="20"/>
              </w:rPr>
              <w:t xml:space="preserve"> </w:t>
            </w:r>
            <w:r w:rsidR="00BE7152" w:rsidRPr="00B17ABA">
              <w:rPr>
                <w:rFonts w:ascii="Courier New" w:hAnsi="Courier New" w:cs="Courier New"/>
                <w:color w:val="000000"/>
                <w:sz w:val="20"/>
                <w:szCs w:val="20"/>
              </w:rPr>
              <w:t xml:space="preserve">n = 1:N </w:t>
            </w:r>
          </w:p>
          <w:p w:rsidR="00BE7152" w:rsidRPr="00B17ABA" w:rsidRDefault="00BE7152" w:rsidP="00BE7152">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cState = 1; </w:t>
            </w:r>
            <w:r w:rsidRPr="00B17ABA">
              <w:rPr>
                <w:rFonts w:ascii="Courier New" w:hAnsi="Courier New" w:cs="Courier New"/>
                <w:color w:val="228B22"/>
                <w:sz w:val="20"/>
                <w:szCs w:val="20"/>
              </w:rPr>
              <w:t xml:space="preserve">% </w:t>
            </w:r>
            <w:r w:rsidR="00AE6658" w:rsidRPr="00B17ABA">
              <w:rPr>
                <w:rFonts w:ascii="Courier New" w:hAnsi="Courier New" w:cs="Courier New"/>
                <w:color w:val="228B22"/>
                <w:sz w:val="20"/>
                <w:szCs w:val="20"/>
              </w:rPr>
              <w:t>Initial state</w:t>
            </w:r>
            <w:r w:rsidRPr="00B17ABA">
              <w:rPr>
                <w:rFonts w:ascii="Courier New" w:hAnsi="Courier New" w:cs="Courier New"/>
                <w:color w:val="228B22"/>
                <w:sz w:val="20"/>
                <w:szCs w:val="20"/>
              </w:rPr>
              <w:t>.</w:t>
            </w:r>
          </w:p>
          <w:p w:rsidR="00BE7152" w:rsidRPr="00B17ABA" w:rsidRDefault="00BE7152" w:rsidP="006F429E">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cStateIdx = 1;</w:t>
            </w:r>
            <w:r w:rsidRPr="00B17ABA">
              <w:rPr>
                <w:rFonts w:ascii="Courier New" w:hAnsi="Courier New" w:cs="Courier New"/>
                <w:color w:val="228B22"/>
                <w:sz w:val="20"/>
                <w:szCs w:val="20"/>
              </w:rPr>
              <w:t xml:space="preserve"> % Location of the current state in the </w:t>
            </w:r>
            <w:r w:rsidR="004210B5" w:rsidRPr="00B17ABA">
              <w:rPr>
                <w:rFonts w:ascii="Courier New" w:hAnsi="Courier New" w:cs="Courier New"/>
                <w:color w:val="228B22"/>
                <w:sz w:val="20"/>
                <w:szCs w:val="20"/>
              </w:rPr>
              <w:t>Q-table</w:t>
            </w:r>
            <w:r w:rsidRPr="00B17ABA">
              <w:rPr>
                <w:rFonts w:ascii="Courier New" w:hAnsi="Courier New" w:cs="Courier New"/>
                <w:color w:val="228B22"/>
                <w:sz w:val="20"/>
                <w:szCs w:val="20"/>
              </w:rPr>
              <w:t>.</w:t>
            </w:r>
          </w:p>
          <w:p w:rsidR="00BE7152" w:rsidRPr="00B17ABA" w:rsidRDefault="00AC109D" w:rsidP="00BE7152">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w:t>
            </w:r>
            <w:r w:rsidR="00BE7152" w:rsidRPr="00B17ABA">
              <w:rPr>
                <w:rFonts w:ascii="Courier New" w:hAnsi="Courier New" w:cs="Courier New"/>
                <w:color w:val="000000"/>
                <w:sz w:val="20"/>
                <w:szCs w:val="20"/>
              </w:rPr>
              <w:t xml:space="preserve">dHist = 1; </w:t>
            </w:r>
            <w:r w:rsidR="00BE7152" w:rsidRPr="00B17ABA">
              <w:rPr>
                <w:rFonts w:ascii="Courier New" w:hAnsi="Courier New" w:cs="Courier New"/>
                <w:color w:val="228B22"/>
                <w:sz w:val="20"/>
                <w:szCs w:val="20"/>
              </w:rPr>
              <w:t>% Memory variable to save the disease history.</w:t>
            </w:r>
          </w:p>
          <w:p w:rsidR="00BE7152" w:rsidRPr="00B17ABA" w:rsidRDefault="00BE7152" w:rsidP="00BE7152">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000000"/>
                <w:sz w:val="20"/>
                <w:szCs w:val="20"/>
              </w:rPr>
              <w:t xml:space="preserve">    tHist = []; </w:t>
            </w:r>
            <w:r w:rsidRPr="00B17ABA">
              <w:rPr>
                <w:rFonts w:ascii="Courier New" w:hAnsi="Courier New" w:cs="Courier New"/>
                <w:color w:val="228B22"/>
                <w:sz w:val="20"/>
                <w:szCs w:val="20"/>
              </w:rPr>
              <w:t>% Memory variable to save the treatment history.</w:t>
            </w:r>
          </w:p>
          <w:p w:rsidR="00AC109D" w:rsidRPr="00B17ABA" w:rsidRDefault="00AC109D">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sz w:val="20"/>
                <w:szCs w:val="20"/>
              </w:rPr>
              <w:t xml:space="preserve">    </w:t>
            </w:r>
            <w:r w:rsidRPr="009923E9">
              <w:rPr>
                <w:rFonts w:ascii="Courier New" w:hAnsi="Courier New" w:cs="Courier New"/>
                <w:sz w:val="20"/>
                <w:szCs w:val="20"/>
              </w:rPr>
              <w:t xml:space="preserve">cMT = 0; </w:t>
            </w:r>
            <w:r w:rsidRPr="00B17ABA">
              <w:rPr>
                <w:rFonts w:ascii="Courier New" w:hAnsi="Courier New" w:cs="Courier New"/>
                <w:color w:val="228B22"/>
                <w:sz w:val="20"/>
                <w:szCs w:val="20"/>
              </w:rPr>
              <w:t>% Maintenance therapy.</w:t>
            </w:r>
          </w:p>
          <w:p w:rsidR="00BE7152" w:rsidRPr="00B17ABA" w:rsidRDefault="00BE7152" w:rsidP="009923E9">
            <w:pPr>
              <w:autoSpaceDE w:val="0"/>
              <w:autoSpaceDN w:val="0"/>
              <w:adjustRightInd w:val="0"/>
              <w:spacing w:line="240" w:lineRule="auto"/>
              <w:ind w:firstLine="0"/>
              <w:rPr>
                <w:rFonts w:ascii="Courier New" w:hAnsi="Courier New" w:cs="Courier New"/>
                <w:color w:val="228B22"/>
                <w:sz w:val="20"/>
                <w:szCs w:val="20"/>
              </w:rPr>
            </w:pPr>
            <w:r w:rsidRPr="00B17ABA">
              <w:rPr>
                <w:rFonts w:ascii="Courier New" w:hAnsi="Courier New" w:cs="Courier New"/>
                <w:color w:val="000000"/>
                <w:sz w:val="20"/>
                <w:szCs w:val="20"/>
              </w:rPr>
              <w:t xml:space="preserve">    cProb = 1; </w:t>
            </w:r>
            <w:r w:rsidRPr="00B17ABA">
              <w:rPr>
                <w:rFonts w:ascii="Courier New" w:hAnsi="Courier New" w:cs="Courier New"/>
                <w:color w:val="228B22"/>
                <w:sz w:val="20"/>
                <w:szCs w:val="20"/>
              </w:rPr>
              <w:t xml:space="preserve">% The probability of the </w:t>
            </w:r>
            <w:r w:rsidR="00AE6658" w:rsidRPr="00B17ABA">
              <w:rPr>
                <w:rFonts w:ascii="Courier New" w:hAnsi="Courier New" w:cs="Courier New"/>
                <w:color w:val="228B22"/>
                <w:sz w:val="20"/>
                <w:szCs w:val="20"/>
              </w:rPr>
              <w:t>initial</w:t>
            </w:r>
            <w:r w:rsidRPr="00B17ABA">
              <w:rPr>
                <w:rFonts w:ascii="Courier New" w:hAnsi="Courier New" w:cs="Courier New"/>
                <w:color w:val="228B22"/>
                <w:sz w:val="20"/>
                <w:szCs w:val="20"/>
              </w:rPr>
              <w:t xml:space="preserve"> state.</w:t>
            </w:r>
          </w:p>
          <w:p w:rsidR="00BE7152" w:rsidRPr="00B17ABA" w:rsidRDefault="00BE7152" w:rsidP="009923E9">
            <w:pPr>
              <w:autoSpaceDE w:val="0"/>
              <w:autoSpaceDN w:val="0"/>
              <w:adjustRightInd w:val="0"/>
              <w:spacing w:line="240" w:lineRule="auto"/>
              <w:ind w:firstLine="0"/>
              <w:rPr>
                <w:rFonts w:ascii="Courier New" w:hAnsi="Courier New" w:cs="Courier New"/>
                <w:sz w:val="20"/>
                <w:szCs w:val="20"/>
              </w:rPr>
            </w:pPr>
            <w:r w:rsidRPr="00B17ABA">
              <w:rPr>
                <w:rFonts w:ascii="Courier New" w:hAnsi="Courier New" w:cs="Courier New"/>
                <w:color w:val="228B22"/>
                <w:sz w:val="20"/>
                <w:szCs w:val="20"/>
              </w:rPr>
              <w:t xml:space="preserve">    </w:t>
            </w:r>
            <w:r w:rsidRPr="00B17ABA">
              <w:rPr>
                <w:rFonts w:ascii="Courier New" w:hAnsi="Courier New" w:cs="Courier New"/>
                <w:sz w:val="20"/>
                <w:szCs w:val="20"/>
              </w:rPr>
              <w:t>cSBP = 173.5;</w:t>
            </w:r>
            <w:r w:rsidR="00997007" w:rsidRPr="00B17ABA">
              <w:rPr>
                <w:rFonts w:ascii="Courier New" w:hAnsi="Courier New" w:cs="Courier New"/>
                <w:sz w:val="20"/>
                <w:szCs w:val="20"/>
              </w:rPr>
              <w:t xml:space="preserve"> </w:t>
            </w:r>
            <w:r w:rsidRPr="00B17ABA">
              <w:rPr>
                <w:rFonts w:ascii="Courier New" w:hAnsi="Courier New" w:cs="Courier New"/>
                <w:sz w:val="20"/>
                <w:szCs w:val="20"/>
              </w:rPr>
              <w:t>cSBPSD = 21.1;</w:t>
            </w:r>
            <w:r w:rsidR="00997007" w:rsidRPr="00B17ABA">
              <w:rPr>
                <w:rFonts w:ascii="Courier New" w:hAnsi="Courier New" w:cs="Courier New"/>
                <w:sz w:val="20"/>
                <w:szCs w:val="20"/>
              </w:rPr>
              <w:t xml:space="preserve"> </w:t>
            </w:r>
            <w:r w:rsidR="00997007" w:rsidRPr="00B17ABA">
              <w:rPr>
                <w:rFonts w:ascii="Courier New" w:hAnsi="Courier New" w:cs="Courier New"/>
                <w:color w:val="228B22"/>
                <w:sz w:val="20"/>
                <w:szCs w:val="20"/>
              </w:rPr>
              <w:t>% Initial SBP and SD.</w:t>
            </w:r>
          </w:p>
          <w:p w:rsidR="00BE7152" w:rsidRPr="00B17ABA" w:rsidRDefault="00BE7152" w:rsidP="00BE7152">
            <w:pPr>
              <w:autoSpaceDE w:val="0"/>
              <w:autoSpaceDN w:val="0"/>
              <w:adjustRightInd w:val="0"/>
              <w:spacing w:line="240" w:lineRule="auto"/>
              <w:ind w:firstLine="0"/>
              <w:rPr>
                <w:rFonts w:ascii="Courier New" w:hAnsi="Courier New" w:cs="Courier New"/>
                <w:sz w:val="24"/>
                <w:szCs w:val="24"/>
              </w:rPr>
            </w:pPr>
          </w:p>
          <w:p w:rsidR="00BE7152" w:rsidRPr="00B17ABA" w:rsidRDefault="00BE7152" w:rsidP="009923E9">
            <w:pPr>
              <w:autoSpaceDE w:val="0"/>
              <w:autoSpaceDN w:val="0"/>
              <w:adjustRightInd w:val="0"/>
              <w:spacing w:line="276" w:lineRule="auto"/>
              <w:ind w:firstLine="0"/>
              <w:rPr>
                <w:rFonts w:ascii="Courier New" w:hAnsi="Courier New" w:cs="Courier New"/>
                <w:color w:val="000000"/>
                <w:sz w:val="20"/>
                <w:szCs w:val="20"/>
              </w:rPr>
            </w:pPr>
            <w:r w:rsidRPr="00B17ABA">
              <w:rPr>
                <w:rFonts w:ascii="Courier New" w:hAnsi="Courier New" w:cs="Courier New"/>
                <w:color w:val="228B22"/>
                <w:sz w:val="20"/>
                <w:szCs w:val="20"/>
              </w:rPr>
              <w:t xml:space="preserve">% For each time period, generate a subsequent states from cState to a terminal state.        </w:t>
            </w:r>
            <w:r w:rsidRPr="00B17ABA">
              <w:rPr>
                <w:rFonts w:ascii="Courier New" w:hAnsi="Courier New" w:cs="Courier New"/>
                <w:color w:val="000000"/>
                <w:sz w:val="20"/>
                <w:szCs w:val="20"/>
              </w:rPr>
              <w:t xml:space="preserve"> </w:t>
            </w:r>
          </w:p>
          <w:p w:rsidR="00FD72EA" w:rsidRPr="00B17ABA" w:rsidRDefault="00820D2E">
            <w:pPr>
              <w:autoSpaceDE w:val="0"/>
              <w:autoSpaceDN w:val="0"/>
              <w:adjustRightInd w:val="0"/>
              <w:spacing w:line="276" w:lineRule="auto"/>
              <w:ind w:left="284" w:firstLine="0"/>
              <w:rPr>
                <w:rFonts w:ascii="Courier New" w:hAnsi="Courier New" w:cs="Courier New"/>
                <w:color w:val="000000"/>
                <w:sz w:val="20"/>
                <w:szCs w:val="20"/>
              </w:rPr>
            </w:pPr>
            <w:r w:rsidRPr="00B17ABA">
              <w:rPr>
                <w:rFonts w:ascii="Courier New" w:hAnsi="Courier New" w:cs="Courier New"/>
                <w:b/>
                <w:color w:val="0000FF"/>
                <w:sz w:val="20"/>
                <w:szCs w:val="20"/>
              </w:rPr>
              <w:t>WHILE</w:t>
            </w:r>
            <w:r w:rsidR="00006F9D" w:rsidRPr="009923E9">
              <w:rPr>
                <w:rFonts w:ascii="Courier New" w:hAnsi="Courier New" w:cs="Courier New"/>
                <w:color w:val="000000"/>
                <w:sz w:val="20"/>
                <w:szCs w:val="20"/>
              </w:rPr>
              <w:t xml:space="preserve"> </w:t>
            </w:r>
            <w:r w:rsidR="00BE7152" w:rsidRPr="00B17ABA">
              <w:rPr>
                <w:rFonts w:ascii="Courier New" w:hAnsi="Courier New" w:cs="Courier New"/>
                <w:color w:val="000000"/>
                <w:sz w:val="20"/>
                <w:szCs w:val="20"/>
              </w:rPr>
              <w:t xml:space="preserve">t </w:t>
            </w:r>
            <w:r w:rsidRPr="00B17ABA">
              <w:rPr>
                <w:rFonts w:ascii="Courier New" w:hAnsi="Courier New" w:cs="Courier New"/>
                <w:color w:val="000000"/>
                <w:sz w:val="20"/>
                <w:szCs w:val="20"/>
              </w:rPr>
              <w:t>&lt;</w:t>
            </w:r>
            <w:r w:rsidR="00BE7152" w:rsidRPr="00B17ABA">
              <w:rPr>
                <w:rFonts w:ascii="Courier New" w:hAnsi="Courier New" w:cs="Courier New"/>
                <w:color w:val="000000"/>
                <w:sz w:val="20"/>
                <w:szCs w:val="20"/>
              </w:rPr>
              <w:t xml:space="preserve"> T</w:t>
            </w:r>
            <w:r w:rsidRPr="00B17ABA">
              <w:rPr>
                <w:rFonts w:ascii="Courier New" w:hAnsi="Courier New" w:cs="Courier New"/>
                <w:color w:val="000000"/>
                <w:sz w:val="20"/>
                <w:szCs w:val="20"/>
              </w:rPr>
              <w:t>+1</w:t>
            </w:r>
            <w:r w:rsidR="00BE7152" w:rsidRPr="00B17ABA">
              <w:rPr>
                <w:rFonts w:ascii="Courier New" w:hAnsi="Courier New" w:cs="Courier New"/>
                <w:color w:val="000000"/>
                <w:sz w:val="20"/>
                <w:szCs w:val="20"/>
              </w:rPr>
              <w:t xml:space="preserve"> </w:t>
            </w:r>
            <w:r w:rsidR="00BE7152" w:rsidRPr="00B17ABA">
              <w:rPr>
                <w:rFonts w:ascii="Courier New" w:hAnsi="Courier New" w:cs="Courier New"/>
                <w:color w:val="228B22"/>
                <w:sz w:val="20"/>
                <w:szCs w:val="20"/>
              </w:rPr>
              <w:t xml:space="preserve"> </w:t>
            </w:r>
          </w:p>
          <w:p w:rsidR="00006F9D" w:rsidRPr="009923E9" w:rsidRDefault="0045157B" w:rsidP="001A2558">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000000"/>
                <w:sz w:val="20"/>
                <w:szCs w:val="20"/>
              </w:rPr>
              <w:t xml:space="preserve">   </w:t>
            </w:r>
          </w:p>
          <w:p w:rsidR="00006F9D" w:rsidRPr="009923E9" w:rsidRDefault="00006F9D" w:rsidP="001A2558">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color w:val="228B22"/>
                <w:sz w:val="20"/>
                <w:szCs w:val="20"/>
              </w:rPr>
              <w:t xml:space="preserve">% Select a drug using the </w:t>
            </w:r>
            <w:r w:rsidR="001121EC" w:rsidRPr="00B17ABA">
              <w:rPr>
                <w:rFonts w:ascii="Cambria Math" w:hAnsi="Cambria Math" w:cs="Cambria Math"/>
                <w:color w:val="228B22"/>
                <w:sz w:val="20"/>
                <w:szCs w:val="20"/>
              </w:rPr>
              <w:t>ε</w:t>
            </w:r>
            <w:r w:rsidRPr="009923E9">
              <w:rPr>
                <w:rFonts w:ascii="Courier New" w:hAnsi="Courier New" w:cs="Courier New"/>
                <w:color w:val="228B22"/>
                <w:sz w:val="20"/>
                <w:szCs w:val="20"/>
              </w:rPr>
              <w:t>-greedy method with increasing 1-(1/log(n+2)).</w:t>
            </w:r>
          </w:p>
          <w:p w:rsidR="00006F9D" w:rsidRPr="009923E9" w:rsidRDefault="00006F9D" w:rsidP="009923E9">
            <w:pPr>
              <w:autoSpaceDE w:val="0"/>
              <w:autoSpaceDN w:val="0"/>
              <w:adjustRightInd w:val="0"/>
              <w:spacing w:line="276" w:lineRule="auto"/>
              <w:rPr>
                <w:rFonts w:ascii="Courier New" w:hAnsi="Courier New" w:cs="Courier New"/>
                <w:sz w:val="20"/>
                <w:szCs w:val="20"/>
              </w:rPr>
            </w:pPr>
            <w:r w:rsidRPr="009923E9">
              <w:rPr>
                <w:rFonts w:ascii="Courier New" w:hAnsi="Courier New" w:cs="Courier New"/>
                <w:color w:val="000000"/>
                <w:sz w:val="20"/>
                <w:szCs w:val="20"/>
              </w:rPr>
              <w:t>pn = rand(1);</w:t>
            </w:r>
          </w:p>
          <w:p w:rsidR="00006F9D" w:rsidRPr="009923E9" w:rsidRDefault="00590CE4" w:rsidP="009923E9">
            <w:pPr>
              <w:autoSpaceDE w:val="0"/>
              <w:autoSpaceDN w:val="0"/>
              <w:adjustRightInd w:val="0"/>
              <w:spacing w:line="276" w:lineRule="auto"/>
              <w:rPr>
                <w:rFonts w:ascii="Courier New" w:hAnsi="Courier New" w:cs="Courier New"/>
                <w:sz w:val="20"/>
                <w:szCs w:val="20"/>
              </w:rPr>
            </w:pPr>
            <w:r w:rsidRPr="009923E9">
              <w:rPr>
                <w:rFonts w:ascii="Courier New" w:hAnsi="Courier New" w:cs="Courier New"/>
                <w:b/>
                <w:color w:val="0000FF"/>
                <w:sz w:val="20"/>
                <w:szCs w:val="20"/>
              </w:rPr>
              <w:t>IF</w:t>
            </w:r>
            <w:r w:rsidR="00006F9D" w:rsidRPr="009923E9">
              <w:rPr>
                <w:rFonts w:ascii="Courier New" w:hAnsi="Courier New" w:cs="Courier New"/>
                <w:color w:val="000000"/>
                <w:sz w:val="20"/>
                <w:szCs w:val="20"/>
              </w:rPr>
              <w:t xml:space="preserve"> (pn &lt; (1-(1/log(n+2))))</w:t>
            </w:r>
          </w:p>
          <w:p w:rsidR="00006F9D" w:rsidRPr="009923E9" w:rsidRDefault="00006F9D" w:rsidP="009923E9">
            <w:pPr>
              <w:autoSpaceDE w:val="0"/>
              <w:autoSpaceDN w:val="0"/>
              <w:adjustRightInd w:val="0"/>
              <w:spacing w:line="276" w:lineRule="auto"/>
              <w:rPr>
                <w:rFonts w:ascii="Courier New" w:hAnsi="Courier New" w:cs="Courier New"/>
                <w:sz w:val="20"/>
                <w:szCs w:val="20"/>
              </w:rPr>
            </w:pPr>
            <w:r w:rsidRPr="009923E9">
              <w:rPr>
                <w:rFonts w:ascii="Courier New" w:hAnsi="Courier New" w:cs="Courier New"/>
                <w:color w:val="000000"/>
                <w:sz w:val="20"/>
                <w:szCs w:val="20"/>
              </w:rPr>
              <w:t xml:space="preserve">   [nil,</w:t>
            </w:r>
            <w:r w:rsidR="0045157B" w:rsidRPr="00B17ABA">
              <w:rPr>
                <w:rFonts w:ascii="Courier New" w:hAnsi="Courier New" w:cs="Courier New"/>
                <w:color w:val="000000"/>
                <w:sz w:val="20"/>
                <w:szCs w:val="20"/>
              </w:rPr>
              <w:t>c</w:t>
            </w:r>
            <w:r w:rsidRPr="009923E9">
              <w:rPr>
                <w:rFonts w:ascii="Courier New" w:hAnsi="Courier New" w:cs="Courier New"/>
                <w:color w:val="000000"/>
                <w:sz w:val="20"/>
                <w:szCs w:val="20"/>
              </w:rPr>
              <w:t>Drug] = max(</w:t>
            </w:r>
            <w:r w:rsidR="0045157B" w:rsidRPr="00B17ABA">
              <w:rPr>
                <w:rFonts w:ascii="Courier New" w:hAnsi="Courier New" w:cs="Courier New"/>
                <w:color w:val="000000"/>
                <w:sz w:val="20"/>
                <w:szCs w:val="20"/>
              </w:rPr>
              <w:t>Q{t}</w:t>
            </w:r>
            <w:r w:rsidRPr="009923E9">
              <w:rPr>
                <w:rFonts w:ascii="Courier New" w:hAnsi="Courier New" w:cs="Courier New"/>
                <w:color w:val="000000"/>
                <w:sz w:val="20"/>
                <w:szCs w:val="20"/>
              </w:rPr>
              <w:t>(</w:t>
            </w:r>
            <w:r w:rsidR="0045157B" w:rsidRPr="00B17ABA">
              <w:rPr>
                <w:rFonts w:ascii="Courier New" w:hAnsi="Courier New" w:cs="Courier New"/>
                <w:color w:val="000000"/>
                <w:sz w:val="20"/>
                <w:szCs w:val="20"/>
              </w:rPr>
              <w:t>c</w:t>
            </w:r>
            <w:r w:rsidR="0045157B" w:rsidRPr="009923E9">
              <w:rPr>
                <w:rFonts w:ascii="Courier New" w:hAnsi="Courier New" w:cs="Courier New"/>
                <w:color w:val="000000"/>
                <w:sz w:val="20"/>
                <w:szCs w:val="20"/>
              </w:rPr>
              <w:t>State</w:t>
            </w:r>
            <w:r w:rsidRPr="009923E9">
              <w:rPr>
                <w:rFonts w:ascii="Courier New" w:hAnsi="Courier New" w:cs="Courier New"/>
                <w:color w:val="000000"/>
                <w:sz w:val="20"/>
                <w:szCs w:val="20"/>
              </w:rPr>
              <w:t xml:space="preserve">,:)); </w:t>
            </w:r>
          </w:p>
          <w:p w:rsidR="00006F9D" w:rsidRPr="00B17ABA" w:rsidRDefault="00590CE4" w:rsidP="009923E9">
            <w:pPr>
              <w:autoSpaceDE w:val="0"/>
              <w:autoSpaceDN w:val="0"/>
              <w:adjustRightInd w:val="0"/>
              <w:spacing w:line="276" w:lineRule="auto"/>
              <w:rPr>
                <w:rFonts w:ascii="Courier New" w:hAnsi="Courier New" w:cs="Courier New"/>
                <w:b/>
                <w:color w:val="0000FF"/>
                <w:sz w:val="20"/>
                <w:szCs w:val="20"/>
              </w:rPr>
            </w:pPr>
            <w:r w:rsidRPr="009923E9">
              <w:rPr>
                <w:rFonts w:ascii="Courier New" w:hAnsi="Courier New" w:cs="Courier New"/>
                <w:b/>
                <w:color w:val="0000FF"/>
                <w:sz w:val="20"/>
                <w:szCs w:val="20"/>
              </w:rPr>
              <w:t>ELSE</w:t>
            </w:r>
            <w:r w:rsidR="00F1042B" w:rsidRPr="009923E9">
              <w:rPr>
                <w:rFonts w:ascii="Courier New" w:hAnsi="Courier New" w:cs="Courier New"/>
                <w:b/>
                <w:color w:val="0000FF"/>
                <w:sz w:val="20"/>
                <w:szCs w:val="20"/>
              </w:rPr>
              <w:t xml:space="preserve"> </w:t>
            </w:r>
            <w:r w:rsidR="0045157B" w:rsidRPr="00B17ABA">
              <w:rPr>
                <w:rFonts w:ascii="Courier New" w:hAnsi="Courier New" w:cs="Courier New"/>
                <w:b/>
                <w:color w:val="0000FF"/>
                <w:sz w:val="20"/>
                <w:szCs w:val="20"/>
              </w:rPr>
              <w:t xml:space="preserve"> </w:t>
            </w:r>
            <w:r w:rsidR="0045157B" w:rsidRPr="00B17ABA">
              <w:rPr>
                <w:rFonts w:ascii="Courier New" w:hAnsi="Courier New" w:cs="Courier New"/>
                <w:color w:val="000000"/>
                <w:sz w:val="20"/>
                <w:szCs w:val="20"/>
              </w:rPr>
              <w:t>c</w:t>
            </w:r>
            <w:r w:rsidR="00006F9D" w:rsidRPr="009923E9">
              <w:rPr>
                <w:rFonts w:ascii="Courier New" w:hAnsi="Courier New" w:cs="Courier New"/>
                <w:color w:val="000000"/>
                <w:sz w:val="20"/>
                <w:szCs w:val="20"/>
              </w:rPr>
              <w:t>Drug = randi([1,</w:t>
            </w:r>
            <w:r w:rsidR="0045157B" w:rsidRPr="00B17ABA">
              <w:rPr>
                <w:rFonts w:ascii="Courier New" w:hAnsi="Courier New" w:cs="Courier New"/>
                <w:color w:val="000000"/>
                <w:sz w:val="20"/>
                <w:szCs w:val="20"/>
              </w:rPr>
              <w:t>size(SS{</w:t>
            </w:r>
            <w:r w:rsidR="00BE7152" w:rsidRPr="00B17ABA">
              <w:rPr>
                <w:rFonts w:ascii="Courier New" w:hAnsi="Courier New" w:cs="Courier New"/>
                <w:color w:val="000000"/>
                <w:sz w:val="20"/>
                <w:szCs w:val="20"/>
              </w:rPr>
              <w:t>t</w:t>
            </w:r>
            <w:r w:rsidR="0045157B" w:rsidRPr="00B17ABA">
              <w:rPr>
                <w:rFonts w:ascii="Courier New" w:hAnsi="Courier New" w:cs="Courier New"/>
                <w:color w:val="000000"/>
                <w:sz w:val="20"/>
                <w:szCs w:val="20"/>
              </w:rPr>
              <w:t>},1)</w:t>
            </w:r>
            <w:r w:rsidR="00006F9D" w:rsidRPr="009923E9">
              <w:rPr>
                <w:rFonts w:ascii="Courier New" w:hAnsi="Courier New" w:cs="Courier New"/>
                <w:color w:val="000000"/>
                <w:sz w:val="20"/>
                <w:szCs w:val="20"/>
              </w:rPr>
              <w:t>]);</w:t>
            </w:r>
            <w:r w:rsidR="00AE6658" w:rsidRPr="00B17ABA">
              <w:rPr>
                <w:rFonts w:ascii="Courier New" w:hAnsi="Courier New" w:cs="Courier New"/>
                <w:color w:val="228B22"/>
                <w:sz w:val="20"/>
                <w:szCs w:val="20"/>
              </w:rPr>
              <w:t xml:space="preserve"> </w:t>
            </w:r>
            <w:r w:rsidRPr="009923E9">
              <w:rPr>
                <w:rFonts w:ascii="Courier New" w:hAnsi="Courier New" w:cs="Courier New"/>
                <w:b/>
                <w:color w:val="0000FF"/>
                <w:sz w:val="20"/>
                <w:szCs w:val="20"/>
              </w:rPr>
              <w:t>END</w:t>
            </w:r>
          </w:p>
          <w:p w:rsidR="00DF0EFE" w:rsidRPr="009923E9" w:rsidRDefault="00DF0EFE" w:rsidP="00BE2A55">
            <w:pPr>
              <w:autoSpaceDE w:val="0"/>
              <w:autoSpaceDN w:val="0"/>
              <w:adjustRightInd w:val="0"/>
              <w:spacing w:line="276" w:lineRule="auto"/>
              <w:ind w:left="851" w:firstLine="0"/>
              <w:rPr>
                <w:rFonts w:ascii="Courier New" w:hAnsi="Courier New" w:cs="Courier New"/>
                <w:b/>
                <w:sz w:val="20"/>
                <w:szCs w:val="20"/>
              </w:rPr>
            </w:pPr>
          </w:p>
          <w:p w:rsidR="0045157B" w:rsidRPr="00B17ABA" w:rsidRDefault="00DF0EFE" w:rsidP="001A2558">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Update the treatment history.</w:t>
            </w:r>
          </w:p>
          <w:p w:rsidR="00DF0EFE" w:rsidRPr="009923E9" w:rsidRDefault="00DF0EFE" w:rsidP="009923E9">
            <w:pPr>
              <w:autoSpaceDE w:val="0"/>
              <w:autoSpaceDN w:val="0"/>
              <w:adjustRightInd w:val="0"/>
              <w:spacing w:line="276" w:lineRule="auto"/>
              <w:rPr>
                <w:rFonts w:ascii="Courier New" w:hAnsi="Courier New" w:cs="Courier New"/>
                <w:color w:val="000000"/>
                <w:sz w:val="20"/>
                <w:szCs w:val="20"/>
              </w:rPr>
            </w:pPr>
            <w:r w:rsidRPr="009923E9">
              <w:rPr>
                <w:rFonts w:ascii="Courier New" w:hAnsi="Courier New" w:cs="Courier New"/>
                <w:color w:val="000000"/>
                <w:sz w:val="20"/>
                <w:szCs w:val="20"/>
              </w:rPr>
              <w:t>tHist</w:t>
            </w:r>
            <w:r w:rsidRPr="00B17ABA">
              <w:rPr>
                <w:rFonts w:ascii="Courier New" w:hAnsi="Courier New" w:cs="Courier New"/>
                <w:color w:val="000000"/>
                <w:sz w:val="20"/>
                <w:szCs w:val="20"/>
              </w:rPr>
              <w:t xml:space="preserve"> = [</w:t>
            </w:r>
            <w:r w:rsidRPr="009923E9">
              <w:rPr>
                <w:rFonts w:ascii="Courier New" w:hAnsi="Courier New" w:cs="Courier New"/>
                <w:color w:val="000000"/>
                <w:sz w:val="20"/>
                <w:szCs w:val="20"/>
              </w:rPr>
              <w:t>tHist;cDrug];</w:t>
            </w:r>
          </w:p>
          <w:p w:rsidR="00DF0EFE" w:rsidRPr="009923E9" w:rsidRDefault="00DF0EFE" w:rsidP="000F7365">
            <w:pPr>
              <w:autoSpaceDE w:val="0"/>
              <w:autoSpaceDN w:val="0"/>
              <w:adjustRightInd w:val="0"/>
              <w:spacing w:line="276" w:lineRule="auto"/>
              <w:ind w:firstLine="0"/>
              <w:rPr>
                <w:rFonts w:ascii="Courier New" w:hAnsi="Courier New" w:cs="Courier New"/>
                <w:color w:val="000000"/>
                <w:sz w:val="20"/>
                <w:szCs w:val="20"/>
              </w:rPr>
            </w:pPr>
            <w:r w:rsidRPr="009923E9">
              <w:rPr>
                <w:rFonts w:ascii="Courier New" w:hAnsi="Courier New" w:cs="Courier New"/>
                <w:color w:val="000000"/>
                <w:sz w:val="20"/>
                <w:szCs w:val="20"/>
              </w:rPr>
              <w:t xml:space="preserve">   </w:t>
            </w:r>
          </w:p>
          <w:p w:rsidR="00006F9D" w:rsidRPr="00B17ABA" w:rsidRDefault="0045157B">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Simulate a next state and reward associated to R(s,a,s’).</w:t>
            </w:r>
          </w:p>
          <w:p w:rsidR="0045157B" w:rsidRPr="00B17ABA" w:rsidRDefault="0045157B" w:rsidP="009923E9">
            <w:pPr>
              <w:autoSpaceDE w:val="0"/>
              <w:autoSpaceDN w:val="0"/>
              <w:adjustRightInd w:val="0"/>
              <w:spacing w:line="276" w:lineRule="auto"/>
              <w:rPr>
                <w:rFonts w:ascii="Courier New" w:hAnsi="Courier New" w:cs="Courier New"/>
                <w:sz w:val="20"/>
                <w:szCs w:val="20"/>
              </w:rPr>
            </w:pPr>
            <w:r w:rsidRPr="00B17ABA">
              <w:rPr>
                <w:rFonts w:ascii="Courier New" w:hAnsi="Courier New" w:cs="Courier New"/>
                <w:sz w:val="20"/>
                <w:szCs w:val="20"/>
              </w:rPr>
              <w:t xml:space="preserve">nState = randi([1,3]); </w:t>
            </w:r>
          </w:p>
          <w:p w:rsidR="00BE2A55" w:rsidRPr="00B17ABA" w:rsidRDefault="00BE2A55" w:rsidP="009923E9">
            <w:pPr>
              <w:autoSpaceDE w:val="0"/>
              <w:autoSpaceDN w:val="0"/>
              <w:adjustRightInd w:val="0"/>
              <w:spacing w:line="276" w:lineRule="auto"/>
              <w:ind w:left="851" w:firstLine="0"/>
              <w:rPr>
                <w:rFonts w:ascii="Courier New" w:hAnsi="Courier New" w:cs="Courier New"/>
                <w:color w:val="228B22"/>
                <w:sz w:val="20"/>
                <w:szCs w:val="20"/>
              </w:rPr>
            </w:pPr>
          </w:p>
          <w:p w:rsidR="0045157B" w:rsidRPr="00B17ABA" w:rsidRDefault="0045157B" w:rsidP="009923E9">
            <w:pPr>
              <w:autoSpaceDE w:val="0"/>
              <w:autoSpaceDN w:val="0"/>
              <w:adjustRightInd w:val="0"/>
              <w:spacing w:line="276" w:lineRule="auto"/>
              <w:rPr>
                <w:rFonts w:ascii="Courier New" w:hAnsi="Courier New" w:cs="Courier New"/>
                <w:sz w:val="20"/>
                <w:szCs w:val="20"/>
              </w:rPr>
            </w:pPr>
            <w:r w:rsidRPr="00B17ABA">
              <w:rPr>
                <w:rFonts w:ascii="Courier New" w:hAnsi="Courier New" w:cs="Courier New"/>
                <w:b/>
                <w:color w:val="0000FF"/>
                <w:sz w:val="20"/>
                <w:szCs w:val="20"/>
              </w:rPr>
              <w:t xml:space="preserve">IF </w:t>
            </w:r>
            <w:r w:rsidRPr="00B17ABA">
              <w:rPr>
                <w:rFonts w:ascii="Courier New" w:hAnsi="Courier New" w:cs="Courier New"/>
                <w:sz w:val="20"/>
                <w:szCs w:val="20"/>
              </w:rPr>
              <w:t>nState</w:t>
            </w:r>
            <w:r w:rsidR="00BE2A55" w:rsidRPr="00B17ABA">
              <w:rPr>
                <w:rFonts w:ascii="Courier New" w:hAnsi="Courier New" w:cs="Courier New"/>
                <w:sz w:val="20"/>
                <w:szCs w:val="20"/>
              </w:rPr>
              <w:t xml:space="preserve"> ~</w:t>
            </w:r>
            <w:r w:rsidRPr="00B17ABA">
              <w:rPr>
                <w:rFonts w:ascii="Courier New" w:hAnsi="Courier New" w:cs="Courier New"/>
                <w:sz w:val="20"/>
                <w:szCs w:val="20"/>
              </w:rPr>
              <w:t xml:space="preserve">= 3 </w:t>
            </w:r>
            <w:r w:rsidR="00BE2A55" w:rsidRPr="00B17ABA">
              <w:rPr>
                <w:rFonts w:ascii="Courier New" w:hAnsi="Courier New" w:cs="Courier New"/>
                <w:sz w:val="20"/>
                <w:szCs w:val="20"/>
              </w:rPr>
              <w:t xml:space="preserve"> </w:t>
            </w:r>
            <w:r w:rsidR="00BE2A55" w:rsidRPr="00B17ABA">
              <w:rPr>
                <w:rFonts w:ascii="Courier New" w:hAnsi="Courier New" w:cs="Courier New"/>
                <w:color w:val="228B22"/>
                <w:sz w:val="20"/>
                <w:szCs w:val="20"/>
              </w:rPr>
              <w:t>% For the alive patients,</w:t>
            </w:r>
          </w:p>
          <w:p w:rsidR="0045157B" w:rsidRPr="00B17ABA" w:rsidRDefault="00BE7152" w:rsidP="009923E9">
            <w:pPr>
              <w:autoSpaceDE w:val="0"/>
              <w:autoSpaceDN w:val="0"/>
              <w:adjustRightInd w:val="0"/>
              <w:spacing w:line="276" w:lineRule="auto"/>
              <w:rPr>
                <w:rFonts w:ascii="Courier New" w:hAnsi="Courier New" w:cs="Courier New"/>
                <w:sz w:val="20"/>
                <w:szCs w:val="20"/>
              </w:rPr>
            </w:pPr>
            <w:r w:rsidRPr="00B17ABA">
              <w:rPr>
                <w:rFonts w:ascii="Courier New" w:hAnsi="Courier New" w:cs="Courier New"/>
                <w:sz w:val="20"/>
                <w:szCs w:val="20"/>
              </w:rPr>
              <w:t xml:space="preserve">   </w:t>
            </w:r>
            <w:r w:rsidR="0045157B" w:rsidRPr="00B17ABA">
              <w:rPr>
                <w:rFonts w:ascii="Courier New" w:hAnsi="Courier New" w:cs="Courier New"/>
                <w:sz w:val="20"/>
                <w:szCs w:val="20"/>
              </w:rPr>
              <w:t xml:space="preserve">dHist = [dHist,nState]; </w:t>
            </w:r>
            <w:r w:rsidR="0045157B" w:rsidRPr="00B17ABA">
              <w:rPr>
                <w:rFonts w:ascii="Courier New" w:hAnsi="Courier New" w:cs="Courier New"/>
                <w:color w:val="228B22"/>
                <w:sz w:val="20"/>
                <w:szCs w:val="20"/>
              </w:rPr>
              <w:t xml:space="preserve">% Update the disease history. </w:t>
            </w:r>
            <w:r w:rsidR="0045157B" w:rsidRPr="00B17ABA">
              <w:rPr>
                <w:rFonts w:ascii="Courier New" w:hAnsi="Courier New" w:cs="Courier New"/>
                <w:sz w:val="20"/>
                <w:szCs w:val="20"/>
              </w:rPr>
              <w:t xml:space="preserve"> </w:t>
            </w:r>
          </w:p>
          <w:p w:rsidR="0045157B" w:rsidRPr="00B17ABA" w:rsidRDefault="00BE7152" w:rsidP="009923E9">
            <w:pPr>
              <w:autoSpaceDE w:val="0"/>
              <w:autoSpaceDN w:val="0"/>
              <w:adjustRightInd w:val="0"/>
              <w:spacing w:line="276" w:lineRule="auto"/>
              <w:rPr>
                <w:rFonts w:ascii="Courier New" w:hAnsi="Courier New" w:cs="Courier New"/>
                <w:sz w:val="20"/>
                <w:szCs w:val="20"/>
              </w:rPr>
            </w:pPr>
            <w:r w:rsidRPr="00B17ABA">
              <w:rPr>
                <w:rFonts w:ascii="Courier New" w:hAnsi="Courier New" w:cs="Courier New"/>
                <w:sz w:val="20"/>
                <w:szCs w:val="20"/>
              </w:rPr>
              <w:t xml:space="preserve">   </w:t>
            </w:r>
            <w:r w:rsidR="0045157B" w:rsidRPr="00B17ABA">
              <w:rPr>
                <w:rFonts w:ascii="Courier New" w:hAnsi="Courier New" w:cs="Courier New"/>
                <w:sz w:val="20"/>
                <w:szCs w:val="20"/>
              </w:rPr>
              <w:t>[~,</w:t>
            </w:r>
            <w:r w:rsidRPr="00B17ABA">
              <w:rPr>
                <w:rFonts w:ascii="Courier New" w:hAnsi="Courier New" w:cs="Courier New"/>
                <w:sz w:val="20"/>
                <w:szCs w:val="20"/>
              </w:rPr>
              <w:t>nStateIdx</w:t>
            </w:r>
            <w:r w:rsidR="0045157B" w:rsidRPr="00B17ABA">
              <w:rPr>
                <w:rFonts w:ascii="Courier New" w:hAnsi="Courier New" w:cs="Courier New"/>
                <w:sz w:val="20"/>
                <w:szCs w:val="20"/>
              </w:rPr>
              <w:t>]</w:t>
            </w:r>
            <w:r w:rsidR="00BE2A55" w:rsidRPr="00B17ABA">
              <w:rPr>
                <w:rFonts w:ascii="Courier New" w:hAnsi="Courier New" w:cs="Courier New"/>
                <w:sz w:val="20"/>
                <w:szCs w:val="20"/>
              </w:rPr>
              <w:t xml:space="preserve"> </w:t>
            </w:r>
            <w:r w:rsidR="0045157B" w:rsidRPr="00B17ABA">
              <w:rPr>
                <w:rFonts w:ascii="Courier New" w:hAnsi="Courier New" w:cs="Courier New"/>
                <w:sz w:val="20"/>
                <w:szCs w:val="20"/>
              </w:rPr>
              <w:t>=</w:t>
            </w:r>
            <w:r w:rsidR="00BE2A55" w:rsidRPr="00B17ABA">
              <w:rPr>
                <w:rFonts w:ascii="Courier New" w:hAnsi="Courier New" w:cs="Courier New"/>
                <w:sz w:val="20"/>
                <w:szCs w:val="20"/>
              </w:rPr>
              <w:t xml:space="preserve"> </w:t>
            </w:r>
            <w:r w:rsidR="0045157B" w:rsidRPr="00B17ABA">
              <w:rPr>
                <w:rFonts w:ascii="Courier New" w:hAnsi="Courier New" w:cs="Courier New"/>
                <w:sz w:val="20"/>
                <w:szCs w:val="20"/>
              </w:rPr>
              <w:t>ismember(dHist,</w:t>
            </w:r>
            <w:r w:rsidR="00AC109D" w:rsidRPr="00B17ABA">
              <w:rPr>
                <w:rFonts w:ascii="Courier New" w:hAnsi="Courier New" w:cs="Courier New"/>
                <w:sz w:val="20"/>
                <w:szCs w:val="20"/>
              </w:rPr>
              <w:t>HS</w:t>
            </w:r>
            <w:r w:rsidR="0045157B" w:rsidRPr="00B17ABA">
              <w:rPr>
                <w:rFonts w:ascii="Courier New" w:hAnsi="Courier New" w:cs="Courier New"/>
                <w:sz w:val="20"/>
                <w:szCs w:val="20"/>
              </w:rPr>
              <w:t>{</w:t>
            </w:r>
            <w:r w:rsidRPr="00B17ABA">
              <w:rPr>
                <w:rFonts w:ascii="Courier New" w:hAnsi="Courier New" w:cs="Courier New"/>
                <w:sz w:val="20"/>
                <w:szCs w:val="20"/>
              </w:rPr>
              <w:t>t</w:t>
            </w:r>
            <w:r w:rsidR="0045157B" w:rsidRPr="00B17ABA">
              <w:rPr>
                <w:rFonts w:ascii="Courier New" w:hAnsi="Courier New" w:cs="Courier New"/>
                <w:sz w:val="20"/>
                <w:szCs w:val="20"/>
              </w:rPr>
              <w:t>+1},'rows');</w:t>
            </w:r>
          </w:p>
          <w:p w:rsidR="0045157B" w:rsidRPr="00B17ABA" w:rsidRDefault="0045157B" w:rsidP="000F7365">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 xml:space="preserve">            </w:t>
            </w:r>
          </w:p>
          <w:p w:rsidR="0045157B" w:rsidRPr="00B17ABA" w:rsidRDefault="0045157B">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Evaluate the </w:t>
            </w:r>
            <w:r w:rsidR="00997007" w:rsidRPr="00B17ABA">
              <w:rPr>
                <w:rFonts w:ascii="Courier New" w:hAnsi="Courier New" w:cs="Courier New"/>
                <w:color w:val="228B22"/>
                <w:sz w:val="20"/>
                <w:szCs w:val="20"/>
              </w:rPr>
              <w:t xml:space="preserve">one-step </w:t>
            </w:r>
            <w:r w:rsidRPr="00B17ABA">
              <w:rPr>
                <w:rFonts w:ascii="Courier New" w:hAnsi="Courier New" w:cs="Courier New"/>
                <w:color w:val="228B22"/>
                <w:sz w:val="20"/>
                <w:szCs w:val="20"/>
              </w:rPr>
              <w:t xml:space="preserve">reward for the transition from cState to nState where cDrug is used at </w:t>
            </w:r>
            <w:r w:rsidR="00BE7152" w:rsidRPr="00B17ABA">
              <w:rPr>
                <w:rFonts w:ascii="Courier New" w:hAnsi="Courier New" w:cs="Courier New"/>
                <w:color w:val="228B22"/>
                <w:sz w:val="20"/>
                <w:szCs w:val="20"/>
              </w:rPr>
              <w:t>t</w:t>
            </w:r>
            <w:r w:rsidRPr="00B17ABA">
              <w:rPr>
                <w:rFonts w:ascii="Courier New" w:hAnsi="Courier New" w:cs="Courier New"/>
                <w:color w:val="228B22"/>
                <w:sz w:val="20"/>
                <w:szCs w:val="20"/>
              </w:rPr>
              <w:t>, using EvModelDC.</w:t>
            </w:r>
            <w:r w:rsidR="00997007" w:rsidRPr="00B17ABA">
              <w:rPr>
                <w:rFonts w:ascii="Courier New" w:hAnsi="Courier New" w:cs="Courier New"/>
                <w:color w:val="228B22"/>
                <w:sz w:val="20"/>
                <w:szCs w:val="20"/>
              </w:rPr>
              <w:t xml:space="preserve"> </w:t>
            </w:r>
            <w:r w:rsidRPr="00B17ABA">
              <w:rPr>
                <w:rFonts w:ascii="Courier New" w:hAnsi="Courier New" w:cs="Courier New"/>
                <w:color w:val="228B22"/>
                <w:sz w:val="20"/>
                <w:szCs w:val="20"/>
              </w:rPr>
              <w:t>fProb is a 1x3 matrix including the transition probabilities from cState to the next health states; and fSBP and fSBPSD are 1x2 matrices including the mean SBPs for the controlled and uncontrolled patients</w:t>
            </w:r>
            <w:r w:rsidR="00997007" w:rsidRPr="00B17ABA">
              <w:rPr>
                <w:rFonts w:ascii="Courier New" w:hAnsi="Courier New" w:cs="Courier New"/>
                <w:color w:val="228B22"/>
                <w:sz w:val="20"/>
                <w:szCs w:val="20"/>
              </w:rPr>
              <w:t xml:space="preserve"> after treatment</w:t>
            </w:r>
            <w:r w:rsidRPr="00B17ABA">
              <w:rPr>
                <w:rFonts w:ascii="Courier New" w:hAnsi="Courier New" w:cs="Courier New"/>
                <w:color w:val="228B22"/>
                <w:sz w:val="20"/>
                <w:szCs w:val="20"/>
              </w:rPr>
              <w:t xml:space="preserve">. </w:t>
            </w:r>
          </w:p>
          <w:p w:rsidR="00AE6658" w:rsidRPr="00B17ABA" w:rsidRDefault="00AE6658" w:rsidP="00AE6658">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 xml:space="preserve">       [IR,fProb,fSBP,fSBPSD] = EvModelDC...</w:t>
            </w:r>
          </w:p>
          <w:p w:rsidR="00AE6658" w:rsidRPr="00B17ABA" w:rsidRDefault="00AE6658" w:rsidP="00AE6658">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sz w:val="20"/>
                <w:szCs w:val="20"/>
              </w:rPr>
              <w:t xml:space="preserve">       (Scenario,t,dHist,cDrug,cProb,cSBP,cSBPSD,cMT,DrugForCVDDM);</w:t>
            </w:r>
          </w:p>
          <w:p w:rsidR="00AE6658" w:rsidRPr="00B17ABA" w:rsidRDefault="00AE6658" w:rsidP="00AE6658">
            <w:pPr>
              <w:autoSpaceDE w:val="0"/>
              <w:autoSpaceDN w:val="0"/>
              <w:adjustRightInd w:val="0"/>
              <w:spacing w:line="276" w:lineRule="auto"/>
              <w:ind w:firstLine="0"/>
              <w:rPr>
                <w:rFonts w:ascii="Courier New" w:hAnsi="Courier New" w:cs="Courier New"/>
                <w:sz w:val="20"/>
                <w:szCs w:val="20"/>
              </w:rPr>
            </w:pPr>
          </w:p>
          <w:p w:rsidR="006637E7" w:rsidRPr="00B17ABA" w:rsidRDefault="006637E7" w:rsidP="00AE6658">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228B22"/>
                <w:sz w:val="20"/>
                <w:szCs w:val="20"/>
              </w:rPr>
              <w:t>% Generate the subsequent health states depending on the future transitions to be considered.</w:t>
            </w:r>
          </w:p>
          <w:p w:rsidR="00A67F67" w:rsidRPr="00B17ABA" w:rsidRDefault="00344BC1" w:rsidP="009923E9">
            <w:pPr>
              <w:autoSpaceDE w:val="0"/>
              <w:autoSpaceDN w:val="0"/>
              <w:adjustRightInd w:val="0"/>
              <w:spacing w:line="240" w:lineRule="auto"/>
              <w:ind w:left="993" w:firstLine="0"/>
              <w:rPr>
                <w:rFonts w:ascii="Courier New" w:hAnsi="Courier New" w:cs="Courier New"/>
                <w:sz w:val="24"/>
                <w:szCs w:val="24"/>
              </w:rPr>
            </w:pPr>
            <w:r w:rsidRPr="00B17ABA">
              <w:rPr>
                <w:rFonts w:ascii="Courier New" w:hAnsi="Courier New" w:cs="Courier New"/>
                <w:b/>
                <w:color w:val="0000FF"/>
                <w:sz w:val="20"/>
                <w:szCs w:val="20"/>
              </w:rPr>
              <w:t>IF</w:t>
            </w:r>
            <w:r w:rsidR="00A67F67" w:rsidRPr="00B17ABA">
              <w:rPr>
                <w:rFonts w:ascii="Courier New" w:hAnsi="Courier New" w:cs="Courier New"/>
                <w:color w:val="000000"/>
                <w:sz w:val="20"/>
                <w:szCs w:val="20"/>
              </w:rPr>
              <w:t xml:space="preserve"> FR == 1</w:t>
            </w:r>
            <w:r w:rsidR="006637E7" w:rsidRPr="00B17ABA">
              <w:rPr>
                <w:rFonts w:ascii="Courier New" w:hAnsi="Courier New" w:cs="Courier New"/>
                <w:color w:val="000000"/>
                <w:sz w:val="20"/>
                <w:szCs w:val="20"/>
              </w:rPr>
              <w:t xml:space="preserve"> || </w:t>
            </w:r>
            <w:r w:rsidR="00480FD4" w:rsidRPr="00B17ABA">
              <w:rPr>
                <w:rFonts w:ascii="Courier New" w:hAnsi="Courier New" w:cs="Courier New"/>
                <w:color w:val="000000"/>
                <w:sz w:val="20"/>
                <w:szCs w:val="20"/>
              </w:rPr>
              <w:t>(</w:t>
            </w:r>
            <w:r w:rsidR="006637E7" w:rsidRPr="00B17ABA">
              <w:rPr>
                <w:rFonts w:ascii="Courier New" w:hAnsi="Courier New" w:cs="Courier New"/>
                <w:color w:val="000000"/>
                <w:sz w:val="20"/>
                <w:szCs w:val="20"/>
              </w:rPr>
              <w:t xml:space="preserve">FR </w:t>
            </w:r>
            <w:r w:rsidR="00480FD4" w:rsidRPr="00B17ABA">
              <w:rPr>
                <w:rFonts w:ascii="Courier New" w:hAnsi="Courier New" w:cs="Courier New"/>
                <w:color w:val="000000"/>
                <w:sz w:val="20"/>
                <w:szCs w:val="20"/>
              </w:rPr>
              <w:t>&gt;</w:t>
            </w:r>
            <w:r w:rsidR="006637E7" w:rsidRPr="00B17ABA">
              <w:rPr>
                <w:rFonts w:ascii="Courier New" w:hAnsi="Courier New" w:cs="Courier New"/>
                <w:color w:val="000000"/>
                <w:sz w:val="20"/>
                <w:szCs w:val="20"/>
              </w:rPr>
              <w:t xml:space="preserve"> </w:t>
            </w:r>
            <w:r w:rsidR="00480FD4" w:rsidRPr="00B17ABA">
              <w:rPr>
                <w:rFonts w:ascii="Courier New" w:hAnsi="Courier New" w:cs="Courier New"/>
                <w:color w:val="000000"/>
                <w:sz w:val="20"/>
                <w:szCs w:val="20"/>
              </w:rPr>
              <w:t xml:space="preserve">1 &amp;&amp; t == 3) </w:t>
            </w:r>
            <w:r w:rsidR="00A67F67" w:rsidRPr="00B17ABA">
              <w:rPr>
                <w:rFonts w:ascii="Courier New" w:hAnsi="Courier New" w:cs="Courier New"/>
                <w:color w:val="000000"/>
                <w:sz w:val="20"/>
                <w:szCs w:val="20"/>
              </w:rPr>
              <w:t xml:space="preserve">       </w:t>
            </w:r>
          </w:p>
          <w:p w:rsidR="00A67F67" w:rsidRPr="00B17ABA" w:rsidRDefault="00A67F67" w:rsidP="009923E9">
            <w:pPr>
              <w:autoSpaceDE w:val="0"/>
              <w:autoSpaceDN w:val="0"/>
              <w:adjustRightInd w:val="0"/>
              <w:spacing w:line="240" w:lineRule="auto"/>
              <w:ind w:left="1418" w:firstLine="0"/>
              <w:rPr>
                <w:rFonts w:ascii="Courier New" w:hAnsi="Courier New" w:cs="Courier New"/>
                <w:color w:val="000000"/>
                <w:sz w:val="20"/>
                <w:szCs w:val="20"/>
              </w:rPr>
            </w:pPr>
            <w:r w:rsidRPr="00B17ABA">
              <w:rPr>
                <w:rFonts w:ascii="Courier New" w:hAnsi="Courier New" w:cs="Courier New"/>
                <w:color w:val="000000"/>
                <w:sz w:val="20"/>
                <w:szCs w:val="20"/>
              </w:rPr>
              <w:t>delta = IR + DR * max(Q{t+1}(nStateIdx1,:)) -</w:t>
            </w:r>
            <w:r w:rsidR="00480FD4"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Q{t}(cStateIdx,cDrug);</w:t>
            </w:r>
          </w:p>
          <w:p w:rsidR="006637E7" w:rsidRPr="00B17ABA" w:rsidRDefault="006637E7" w:rsidP="006637E7">
            <w:pPr>
              <w:autoSpaceDE w:val="0"/>
              <w:autoSpaceDN w:val="0"/>
              <w:adjustRightInd w:val="0"/>
              <w:spacing w:line="240" w:lineRule="auto"/>
              <w:ind w:left="1418" w:firstLine="0"/>
              <w:rPr>
                <w:rFonts w:ascii="Courier New" w:hAnsi="Courier New" w:cs="Courier New"/>
                <w:sz w:val="24"/>
                <w:szCs w:val="24"/>
              </w:rPr>
            </w:pPr>
          </w:p>
          <w:p w:rsidR="00A67F67" w:rsidRPr="00B17ABA" w:rsidRDefault="00A67F67" w:rsidP="00A67F67">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LSEIF</w:t>
            </w:r>
            <w:r w:rsidRPr="00B17ABA">
              <w:rPr>
                <w:rFonts w:ascii="Courier New" w:hAnsi="Courier New" w:cs="Courier New"/>
                <w:color w:val="000000"/>
                <w:sz w:val="20"/>
                <w:szCs w:val="20"/>
              </w:rPr>
              <w:t xml:space="preserve"> FR == 2</w:t>
            </w:r>
            <w:r w:rsidR="00480FD4" w:rsidRPr="00B17ABA">
              <w:rPr>
                <w:rFonts w:ascii="Courier New" w:hAnsi="Courier New" w:cs="Courier New"/>
                <w:color w:val="000000"/>
                <w:sz w:val="20"/>
                <w:szCs w:val="20"/>
              </w:rPr>
              <w:t xml:space="preserve"> || (FR </w:t>
            </w:r>
            <w:r w:rsidR="00480FD4" w:rsidRPr="00B17ABA">
              <w:rPr>
                <w:rFonts w:ascii="Courier New" w:hAnsi="Courier New" w:cs="Courier New"/>
                <w:sz w:val="20"/>
                <w:szCs w:val="20"/>
              </w:rPr>
              <w:t>&gt; 2 &amp;&amp; t == 2)</w:t>
            </w:r>
          </w:p>
          <w:p w:rsidR="00A67F67" w:rsidRPr="00B17ABA" w:rsidRDefault="00A67F67" w:rsidP="00A67F67">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nState2 = randi([1,2]); fdHist=[dHist,nState2];</w:t>
            </w:r>
          </w:p>
          <w:p w:rsidR="00480FD4" w:rsidRPr="00B17ABA" w:rsidRDefault="00A67F67">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 xml:space="preserve">            [~,nStateIdx2] = ismember(fdHist,HS{t+2},</w:t>
            </w:r>
            <w:r w:rsidRPr="00B17ABA">
              <w:rPr>
                <w:rFonts w:ascii="Courier New" w:hAnsi="Courier New" w:cs="Courier New"/>
                <w:color w:val="A020F0"/>
                <w:sz w:val="20"/>
                <w:szCs w:val="20"/>
              </w:rPr>
              <w:t>'rows'</w:t>
            </w:r>
            <w:r w:rsidRPr="00B17ABA">
              <w:rPr>
                <w:rFonts w:ascii="Courier New" w:hAnsi="Courier New" w:cs="Courier New"/>
                <w:color w:val="000000"/>
                <w:sz w:val="20"/>
                <w:szCs w:val="20"/>
              </w:rPr>
              <w:t xml:space="preserve">); </w:t>
            </w:r>
          </w:p>
          <w:p w:rsidR="00A67F67" w:rsidRPr="00B17ABA" w:rsidRDefault="00A67F67" w:rsidP="00480FD4">
            <w:pPr>
              <w:autoSpaceDE w:val="0"/>
              <w:autoSpaceDN w:val="0"/>
              <w:adjustRightInd w:val="0"/>
              <w:spacing w:line="240" w:lineRule="auto"/>
              <w:ind w:left="1418" w:firstLine="0"/>
              <w:rPr>
                <w:rFonts w:ascii="Courier New" w:hAnsi="Courier New" w:cs="Courier New"/>
                <w:sz w:val="24"/>
                <w:szCs w:val="24"/>
              </w:rPr>
            </w:pPr>
            <w:r w:rsidRPr="00B17ABA">
              <w:rPr>
                <w:rFonts w:ascii="Courier New" w:hAnsi="Courier New" w:cs="Courier New"/>
                <w:color w:val="000000"/>
                <w:sz w:val="20"/>
                <w:szCs w:val="20"/>
              </w:rPr>
              <w:t>delta = IR + DR * (max(Q{t+1}(nStateIdx1,:))+</w:t>
            </w:r>
            <w:r w:rsidR="00480FD4"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max(Q{t+2}(nStateIdx2,:)))/2 - Q{t}(cStateIdx,cDrug);</w:t>
            </w:r>
          </w:p>
          <w:p w:rsidR="00A67F67" w:rsidRPr="00B17ABA" w:rsidRDefault="00A67F67" w:rsidP="00A67F67">
            <w:pPr>
              <w:autoSpaceDE w:val="0"/>
              <w:autoSpaceDN w:val="0"/>
              <w:adjustRightInd w:val="0"/>
              <w:spacing w:line="240" w:lineRule="auto"/>
              <w:ind w:firstLine="0"/>
              <w:rPr>
                <w:rFonts w:ascii="Courier New" w:hAnsi="Courier New" w:cs="Courier New"/>
                <w:sz w:val="24"/>
                <w:szCs w:val="24"/>
              </w:rPr>
            </w:pPr>
          </w:p>
          <w:p w:rsidR="00A67F67" w:rsidRPr="00B17ABA" w:rsidRDefault="00A67F67">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w:t>
            </w:r>
            <w:r w:rsidR="00344BC1" w:rsidRPr="00B17ABA">
              <w:rPr>
                <w:rFonts w:ascii="Courier New" w:hAnsi="Courier New" w:cs="Courier New"/>
                <w:b/>
                <w:color w:val="0000FF"/>
                <w:sz w:val="20"/>
                <w:szCs w:val="20"/>
              </w:rPr>
              <w:t>ELSE</w:t>
            </w:r>
          </w:p>
          <w:p w:rsidR="00A67F67" w:rsidRPr="00B17ABA" w:rsidRDefault="00A67F67" w:rsidP="00A67F67">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nState2 = randi([1,2]); </w:t>
            </w:r>
            <w:r w:rsidR="006637E7" w:rsidRPr="00B17ABA">
              <w:rPr>
                <w:rFonts w:ascii="Courier New" w:hAnsi="Courier New" w:cs="Courier New"/>
                <w:color w:val="000000"/>
                <w:sz w:val="20"/>
                <w:szCs w:val="20"/>
              </w:rPr>
              <w:t>fdHist1=[dHist,nState2];</w:t>
            </w:r>
          </w:p>
          <w:p w:rsidR="00A67F67" w:rsidRPr="00B17ABA" w:rsidRDefault="00A67F67" w:rsidP="00A67F67">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nState3 = randi([1,2]);</w:t>
            </w:r>
            <w:r w:rsidR="006637E7" w:rsidRPr="00B17ABA">
              <w:rPr>
                <w:rFonts w:ascii="Courier New" w:hAnsi="Courier New" w:cs="Courier New"/>
                <w:color w:val="000000"/>
                <w:sz w:val="20"/>
                <w:szCs w:val="20"/>
              </w:rPr>
              <w:t xml:space="preserve"> fdHist2=[fdHist1,nState3];</w:t>
            </w:r>
          </w:p>
          <w:p w:rsidR="00A67F67" w:rsidRPr="00B17ABA" w:rsidRDefault="00A67F67" w:rsidP="00A67F67">
            <w:pPr>
              <w:autoSpaceDE w:val="0"/>
              <w:autoSpaceDN w:val="0"/>
              <w:adjustRightInd w:val="0"/>
              <w:spacing w:line="240" w:lineRule="auto"/>
              <w:ind w:firstLine="0"/>
              <w:rPr>
                <w:rFonts w:ascii="Courier New" w:hAnsi="Courier New" w:cs="Courier New"/>
                <w:sz w:val="24"/>
                <w:szCs w:val="24"/>
              </w:rPr>
            </w:pPr>
            <w:r w:rsidRPr="00B17ABA">
              <w:rPr>
                <w:rFonts w:ascii="Courier New" w:hAnsi="Courier New" w:cs="Courier New"/>
                <w:color w:val="000000"/>
                <w:sz w:val="20"/>
                <w:szCs w:val="20"/>
              </w:rPr>
              <w:t xml:space="preserve">            [~,nStateIdx2] = ismember(fdHist1,HS{t+2},</w:t>
            </w:r>
            <w:r w:rsidRPr="00B17ABA">
              <w:rPr>
                <w:rFonts w:ascii="Courier New" w:hAnsi="Courier New" w:cs="Courier New"/>
                <w:color w:val="A020F0"/>
                <w:sz w:val="20"/>
                <w:szCs w:val="20"/>
              </w:rPr>
              <w:t>'rows'</w:t>
            </w:r>
            <w:r w:rsidRPr="00B17ABA">
              <w:rPr>
                <w:rFonts w:ascii="Courier New" w:hAnsi="Courier New" w:cs="Courier New"/>
                <w:color w:val="000000"/>
                <w:sz w:val="20"/>
                <w:szCs w:val="20"/>
              </w:rPr>
              <w:t xml:space="preserve">);    </w:t>
            </w:r>
          </w:p>
          <w:p w:rsidR="00480FD4" w:rsidRPr="00B17ABA" w:rsidRDefault="00A67F67">
            <w:pPr>
              <w:autoSpaceDE w:val="0"/>
              <w:autoSpaceDN w:val="0"/>
              <w:adjustRightInd w:val="0"/>
              <w:spacing w:line="240" w:lineRule="auto"/>
              <w:ind w:firstLine="0"/>
              <w:rPr>
                <w:rFonts w:ascii="Courier New" w:hAnsi="Courier New" w:cs="Courier New"/>
                <w:color w:val="000000"/>
                <w:sz w:val="20"/>
                <w:szCs w:val="20"/>
              </w:rPr>
            </w:pPr>
            <w:r w:rsidRPr="00B17ABA">
              <w:rPr>
                <w:rFonts w:ascii="Courier New" w:hAnsi="Courier New" w:cs="Courier New"/>
                <w:color w:val="000000"/>
                <w:sz w:val="20"/>
                <w:szCs w:val="20"/>
              </w:rPr>
              <w:t xml:space="preserve">            [~,nStateIdx3] = ismember(fdHist2,HS{t+3},</w:t>
            </w:r>
            <w:r w:rsidRPr="00B17ABA">
              <w:rPr>
                <w:rFonts w:ascii="Courier New" w:hAnsi="Courier New" w:cs="Courier New"/>
                <w:color w:val="A020F0"/>
                <w:sz w:val="20"/>
                <w:szCs w:val="20"/>
              </w:rPr>
              <w:t>'rows'</w:t>
            </w:r>
            <w:r w:rsidRPr="00B17ABA">
              <w:rPr>
                <w:rFonts w:ascii="Courier New" w:hAnsi="Courier New" w:cs="Courier New"/>
                <w:color w:val="000000"/>
                <w:sz w:val="20"/>
                <w:szCs w:val="20"/>
              </w:rPr>
              <w:t>);</w:t>
            </w:r>
          </w:p>
          <w:p w:rsidR="00A67F67" w:rsidRPr="00B17ABA" w:rsidRDefault="00A67F67" w:rsidP="00480FD4">
            <w:pPr>
              <w:autoSpaceDE w:val="0"/>
              <w:autoSpaceDN w:val="0"/>
              <w:adjustRightInd w:val="0"/>
              <w:spacing w:line="240" w:lineRule="auto"/>
              <w:ind w:left="1418" w:firstLine="0"/>
              <w:rPr>
                <w:rFonts w:ascii="Courier New" w:hAnsi="Courier New" w:cs="Courier New"/>
                <w:sz w:val="24"/>
                <w:szCs w:val="24"/>
              </w:rPr>
            </w:pPr>
            <w:r w:rsidRPr="00B17ABA">
              <w:rPr>
                <w:rFonts w:ascii="Courier New" w:hAnsi="Courier New" w:cs="Courier New"/>
                <w:color w:val="000000"/>
                <w:sz w:val="20"/>
                <w:szCs w:val="20"/>
              </w:rPr>
              <w:t>delta = IR + DR * (max(Q{t+1}(nStateIdx1,:))+</w:t>
            </w:r>
            <w:r w:rsidR="006637E7" w:rsidRPr="00B17ABA">
              <w:rPr>
                <w:rFonts w:ascii="Courier New" w:hAnsi="Courier New" w:cs="Courier New"/>
                <w:color w:val="000000"/>
                <w:sz w:val="20"/>
                <w:szCs w:val="20"/>
              </w:rPr>
              <w:t xml:space="preserve"> </w:t>
            </w:r>
            <w:r w:rsidRPr="00B17ABA">
              <w:rPr>
                <w:rFonts w:ascii="Courier New" w:hAnsi="Courier New" w:cs="Courier New"/>
                <w:color w:val="000000"/>
                <w:sz w:val="20"/>
                <w:szCs w:val="20"/>
              </w:rPr>
              <w:t>max(Q{t+2}(nStateIdx2,:))+max(Q{t+3}(nStateIdx2,:)))/3 - Q{t}(cStateIdx,cDrug);</w:t>
            </w:r>
          </w:p>
          <w:p w:rsidR="00DF0EFE" w:rsidRPr="00B17ABA" w:rsidRDefault="00A67F67" w:rsidP="00344BC1">
            <w:pPr>
              <w:autoSpaceDE w:val="0"/>
              <w:autoSpaceDN w:val="0"/>
              <w:adjustRightInd w:val="0"/>
              <w:spacing w:line="240" w:lineRule="auto"/>
              <w:ind w:firstLine="0"/>
              <w:rPr>
                <w:rFonts w:ascii="Courier New" w:hAnsi="Courier New" w:cs="Courier New"/>
                <w:b/>
                <w:color w:val="0000FF"/>
                <w:sz w:val="20"/>
                <w:szCs w:val="20"/>
              </w:rPr>
            </w:pPr>
            <w:r w:rsidRPr="00B17ABA">
              <w:rPr>
                <w:rFonts w:ascii="Courier New" w:hAnsi="Courier New" w:cs="Courier New"/>
                <w:b/>
                <w:color w:val="000000"/>
                <w:sz w:val="20"/>
                <w:szCs w:val="20"/>
              </w:rPr>
              <w:t xml:space="preserve">        </w:t>
            </w:r>
            <w:r w:rsidR="00344BC1" w:rsidRPr="00B17ABA">
              <w:rPr>
                <w:rFonts w:ascii="Courier New" w:hAnsi="Courier New" w:cs="Courier New"/>
                <w:b/>
                <w:color w:val="0000FF"/>
                <w:sz w:val="20"/>
                <w:szCs w:val="20"/>
              </w:rPr>
              <w:t>END</w:t>
            </w:r>
          </w:p>
          <w:p w:rsidR="00344BC1" w:rsidRPr="00B17ABA" w:rsidRDefault="00344BC1" w:rsidP="00344BC1">
            <w:pPr>
              <w:autoSpaceDE w:val="0"/>
              <w:autoSpaceDN w:val="0"/>
              <w:adjustRightInd w:val="0"/>
              <w:spacing w:line="240" w:lineRule="auto"/>
              <w:ind w:firstLine="0"/>
              <w:rPr>
                <w:rFonts w:ascii="Courier New" w:hAnsi="Courier New" w:cs="Courier New"/>
                <w:color w:val="228B22"/>
                <w:sz w:val="20"/>
                <w:szCs w:val="20"/>
              </w:rPr>
            </w:pPr>
          </w:p>
          <w:p w:rsidR="00BE2A55" w:rsidRPr="00B17ABA" w:rsidRDefault="00BE2A55" w:rsidP="00BE2A55">
            <w:pPr>
              <w:autoSpaceDE w:val="0"/>
              <w:autoSpaceDN w:val="0"/>
              <w:adjustRightInd w:val="0"/>
              <w:spacing w:line="276" w:lineRule="auto"/>
              <w:ind w:firstLine="0"/>
              <w:rPr>
                <w:rFonts w:ascii="Courier New" w:hAnsi="Courier New" w:cs="Courier New"/>
                <w:sz w:val="20"/>
                <w:szCs w:val="20"/>
              </w:rPr>
            </w:pPr>
            <w:r w:rsidRPr="00B17ABA">
              <w:rPr>
                <w:rFonts w:ascii="Courier New" w:hAnsi="Courier New" w:cs="Courier New"/>
                <w:color w:val="228B22"/>
                <w:sz w:val="20"/>
                <w:szCs w:val="20"/>
              </w:rPr>
              <w:lastRenderedPageBreak/>
              <w:t xml:space="preserve">% Compute the value function and update the Q-value. Learning rate </w:t>
            </w:r>
            <w:r w:rsidR="00997007" w:rsidRPr="00B17ABA">
              <w:rPr>
                <w:rFonts w:ascii="Courier New" w:hAnsi="Courier New" w:cs="Courier New"/>
                <w:color w:val="228B22"/>
                <w:sz w:val="20"/>
                <w:szCs w:val="20"/>
              </w:rPr>
              <w:t xml:space="preserve">α </w:t>
            </w:r>
            <w:r w:rsidRPr="00B17ABA">
              <w:rPr>
                <w:rFonts w:ascii="Courier New" w:hAnsi="Courier New" w:cs="Courier New"/>
                <w:color w:val="228B22"/>
                <w:sz w:val="20"/>
                <w:szCs w:val="20"/>
              </w:rPr>
              <w:t xml:space="preserve">= (1/sqrt(n+1)).    </w:t>
            </w:r>
          </w:p>
          <w:p w:rsidR="00BE2A55" w:rsidRPr="00B17ABA" w:rsidRDefault="00BE2A55" w:rsidP="009923E9">
            <w:pPr>
              <w:autoSpaceDE w:val="0"/>
              <w:autoSpaceDN w:val="0"/>
              <w:adjustRightInd w:val="0"/>
              <w:spacing w:line="276" w:lineRule="auto"/>
              <w:ind w:left="993" w:firstLine="0"/>
              <w:rPr>
                <w:rFonts w:ascii="Courier New" w:hAnsi="Courier New" w:cs="Courier New"/>
                <w:sz w:val="20"/>
                <w:szCs w:val="20"/>
              </w:rPr>
            </w:pPr>
            <w:r w:rsidRPr="00B17ABA">
              <w:rPr>
                <w:rFonts w:ascii="Courier New" w:hAnsi="Courier New" w:cs="Courier New"/>
                <w:color w:val="000000"/>
                <w:sz w:val="20"/>
                <w:szCs w:val="20"/>
              </w:rPr>
              <w:t>dQ = (1/sqrt(n+2))*delta;</w:t>
            </w:r>
          </w:p>
          <w:p w:rsidR="00BE2A55" w:rsidRPr="00B17ABA" w:rsidRDefault="00BE2A55" w:rsidP="006F429E">
            <w:pPr>
              <w:autoSpaceDE w:val="0"/>
              <w:autoSpaceDN w:val="0"/>
              <w:adjustRightInd w:val="0"/>
              <w:spacing w:line="276" w:lineRule="auto"/>
              <w:ind w:left="993" w:firstLine="0"/>
              <w:rPr>
                <w:rFonts w:ascii="Courier New" w:hAnsi="Courier New" w:cs="Courier New"/>
                <w:color w:val="000000"/>
                <w:sz w:val="20"/>
                <w:szCs w:val="20"/>
              </w:rPr>
            </w:pPr>
            <w:r w:rsidRPr="00B17ABA">
              <w:rPr>
                <w:rFonts w:ascii="Courier New" w:hAnsi="Courier New" w:cs="Courier New"/>
                <w:color w:val="000000"/>
                <w:sz w:val="20"/>
                <w:szCs w:val="20"/>
              </w:rPr>
              <w:t>Q{</w:t>
            </w:r>
            <w:r w:rsidR="00BE7152" w:rsidRPr="009923E9">
              <w:rPr>
                <w:rFonts w:ascii="Courier New" w:hAnsi="Courier New" w:cs="Courier New"/>
                <w:color w:val="000000"/>
                <w:sz w:val="20"/>
                <w:szCs w:val="20"/>
              </w:rPr>
              <w:t>t</w:t>
            </w:r>
            <w:r w:rsidRPr="00B17ABA">
              <w:rPr>
                <w:rFonts w:ascii="Courier New" w:hAnsi="Courier New" w:cs="Courier New"/>
                <w:color w:val="000000"/>
                <w:sz w:val="20"/>
                <w:szCs w:val="20"/>
              </w:rPr>
              <w:t>}(cState</w:t>
            </w:r>
            <w:r w:rsidR="00BE7152" w:rsidRPr="009923E9">
              <w:rPr>
                <w:rFonts w:ascii="Courier New" w:hAnsi="Courier New" w:cs="Courier New"/>
                <w:color w:val="000000"/>
                <w:sz w:val="20"/>
                <w:szCs w:val="20"/>
              </w:rPr>
              <w:t>Idx</w:t>
            </w:r>
            <w:r w:rsidRPr="00B17ABA">
              <w:rPr>
                <w:rFonts w:ascii="Courier New" w:hAnsi="Courier New" w:cs="Courier New"/>
                <w:color w:val="000000"/>
                <w:sz w:val="20"/>
                <w:szCs w:val="20"/>
              </w:rPr>
              <w:t>,cDrug) = Q{</w:t>
            </w:r>
            <w:r w:rsidR="00BE7152" w:rsidRPr="009923E9">
              <w:rPr>
                <w:rFonts w:ascii="Courier New" w:hAnsi="Courier New" w:cs="Courier New"/>
                <w:color w:val="000000"/>
                <w:sz w:val="20"/>
                <w:szCs w:val="20"/>
              </w:rPr>
              <w:t>t</w:t>
            </w:r>
            <w:r w:rsidRPr="00B17ABA">
              <w:rPr>
                <w:rFonts w:ascii="Courier New" w:hAnsi="Courier New" w:cs="Courier New"/>
                <w:color w:val="000000"/>
                <w:sz w:val="20"/>
                <w:szCs w:val="20"/>
              </w:rPr>
              <w:t>}(cState</w:t>
            </w:r>
            <w:r w:rsidR="00BE7152" w:rsidRPr="009923E9">
              <w:rPr>
                <w:rFonts w:ascii="Courier New" w:hAnsi="Courier New" w:cs="Courier New"/>
                <w:color w:val="000000"/>
                <w:sz w:val="20"/>
                <w:szCs w:val="20"/>
              </w:rPr>
              <w:t>Idx</w:t>
            </w:r>
            <w:r w:rsidRPr="00B17ABA">
              <w:rPr>
                <w:rFonts w:ascii="Courier New" w:hAnsi="Courier New" w:cs="Courier New"/>
                <w:color w:val="000000"/>
                <w:sz w:val="20"/>
                <w:szCs w:val="20"/>
              </w:rPr>
              <w:t>,cDrug)+dQ;</w:t>
            </w:r>
          </w:p>
          <w:p w:rsidR="00BE2A55" w:rsidRPr="00B17ABA" w:rsidRDefault="00BE2A55" w:rsidP="000F7365">
            <w:pPr>
              <w:autoSpaceDE w:val="0"/>
              <w:autoSpaceDN w:val="0"/>
              <w:adjustRightInd w:val="0"/>
              <w:spacing w:line="276" w:lineRule="auto"/>
              <w:ind w:left="993" w:firstLine="0"/>
              <w:rPr>
                <w:rFonts w:ascii="Courier New" w:hAnsi="Courier New" w:cs="Courier New"/>
                <w:sz w:val="20"/>
                <w:szCs w:val="20"/>
              </w:rPr>
            </w:pPr>
          </w:p>
          <w:p w:rsidR="005C69DD" w:rsidRPr="00B17ABA" w:rsidRDefault="005C69DD" w:rsidP="005C69DD">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Computing and saving maximal values of the Q variation  </w:t>
            </w:r>
          </w:p>
          <w:p w:rsidR="005C69DD" w:rsidRPr="00B17ABA" w:rsidRDefault="005C69DD" w:rsidP="00BE7152">
            <w:pPr>
              <w:autoSpaceDE w:val="0"/>
              <w:autoSpaceDN w:val="0"/>
              <w:adjustRightInd w:val="0"/>
              <w:spacing w:line="276" w:lineRule="auto"/>
              <w:ind w:firstLine="0"/>
              <w:rPr>
                <w:rFonts w:ascii="Courier New" w:hAnsi="Courier New" w:cs="Courier New"/>
                <w:color w:val="228B22"/>
                <w:sz w:val="20"/>
                <w:szCs w:val="20"/>
              </w:rPr>
            </w:pPr>
            <w:r w:rsidRPr="009923E9">
              <w:rPr>
                <w:rFonts w:ascii="Courier New" w:hAnsi="Courier New" w:cs="Courier New"/>
                <w:sz w:val="20"/>
                <w:szCs w:val="20"/>
              </w:rPr>
              <w:t xml:space="preserve">    </w:t>
            </w:r>
            <w:r w:rsidRPr="00B17ABA">
              <w:rPr>
                <w:rFonts w:ascii="Courier New" w:hAnsi="Courier New" w:cs="Courier New"/>
                <w:sz w:val="20"/>
                <w:szCs w:val="20"/>
              </w:rPr>
              <w:t xml:space="preserve">    </w:t>
            </w:r>
            <w:r w:rsidR="00480FD4" w:rsidRPr="00B17ABA">
              <w:rPr>
                <w:rFonts w:ascii="Courier New" w:hAnsi="Courier New" w:cs="Courier New"/>
                <w:sz w:val="20"/>
                <w:szCs w:val="20"/>
              </w:rPr>
              <w:t>D</w:t>
            </w:r>
            <w:r w:rsidRPr="00B17ABA">
              <w:rPr>
                <w:rFonts w:ascii="Courier New" w:hAnsi="Courier New" w:cs="Courier New"/>
                <w:sz w:val="20"/>
                <w:szCs w:val="20"/>
              </w:rPr>
              <w:t>iscrepancy = [</w:t>
            </w:r>
            <w:r w:rsidR="00480FD4" w:rsidRPr="00B17ABA">
              <w:rPr>
                <w:rFonts w:ascii="Courier New" w:hAnsi="Courier New" w:cs="Courier New"/>
                <w:sz w:val="20"/>
                <w:szCs w:val="20"/>
              </w:rPr>
              <w:t>D</w:t>
            </w:r>
            <w:r w:rsidRPr="00B17ABA">
              <w:rPr>
                <w:rFonts w:ascii="Courier New" w:hAnsi="Courier New" w:cs="Courier New"/>
                <w:sz w:val="20"/>
                <w:szCs w:val="20"/>
              </w:rPr>
              <w:t>iscrepancy,</w:t>
            </w:r>
            <w:r w:rsidRPr="009923E9">
              <w:rPr>
                <w:rFonts w:ascii="Courier New" w:hAnsi="Courier New" w:cs="Courier New"/>
                <w:sz w:val="20"/>
                <w:szCs w:val="20"/>
              </w:rPr>
              <w:t>abs(dQ)];</w:t>
            </w:r>
          </w:p>
          <w:p w:rsidR="00BE2A55" w:rsidRPr="00B17ABA" w:rsidRDefault="00BE7152" w:rsidP="00BE7152">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w:t>
            </w:r>
          </w:p>
          <w:p w:rsidR="00BE2A55" w:rsidRPr="00B17ABA" w:rsidRDefault="00BE2A55" w:rsidP="000F7365">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Computing means all over Q variations values</w:t>
            </w:r>
            <w:r w:rsidR="005C69DD" w:rsidRPr="00B17ABA">
              <w:rPr>
                <w:rFonts w:ascii="Courier New" w:hAnsi="Courier New" w:cs="Courier New"/>
                <w:color w:val="228B22"/>
                <w:sz w:val="20"/>
                <w:szCs w:val="20"/>
              </w:rPr>
              <w:t>.</w:t>
            </w:r>
            <w:r w:rsidRPr="00B17ABA">
              <w:rPr>
                <w:rFonts w:ascii="Courier New" w:hAnsi="Courier New" w:cs="Courier New"/>
                <w:color w:val="228B22"/>
                <w:sz w:val="20"/>
                <w:szCs w:val="20"/>
              </w:rPr>
              <w:t xml:space="preserve">  </w:t>
            </w:r>
          </w:p>
          <w:p w:rsidR="00BE2A55" w:rsidRPr="009923E9" w:rsidRDefault="00BE2A55" w:rsidP="009923E9">
            <w:pPr>
              <w:autoSpaceDE w:val="0"/>
              <w:autoSpaceDN w:val="0"/>
              <w:adjustRightInd w:val="0"/>
              <w:spacing w:line="276" w:lineRule="auto"/>
              <w:ind w:left="993" w:firstLine="0"/>
              <w:rPr>
                <w:rFonts w:ascii="Courier New" w:hAnsi="Courier New" w:cs="Courier New"/>
                <w:sz w:val="20"/>
                <w:szCs w:val="20"/>
              </w:rPr>
            </w:pPr>
            <w:r w:rsidRPr="00B17ABA">
              <w:rPr>
                <w:rFonts w:ascii="Courier New" w:hAnsi="Courier New" w:cs="Courier New"/>
                <w:b/>
                <w:color w:val="0000FF"/>
                <w:sz w:val="20"/>
                <w:szCs w:val="20"/>
              </w:rPr>
              <w:t>IF</w:t>
            </w:r>
            <w:r w:rsidRPr="00B17ABA">
              <w:rPr>
                <w:rFonts w:ascii="Courier New" w:hAnsi="Courier New" w:cs="Courier New"/>
                <w:color w:val="228B22"/>
                <w:sz w:val="20"/>
                <w:szCs w:val="20"/>
              </w:rPr>
              <w:t xml:space="preserve"> </w:t>
            </w:r>
            <w:r w:rsidRPr="009923E9">
              <w:rPr>
                <w:rFonts w:ascii="Courier New" w:hAnsi="Courier New" w:cs="Courier New"/>
                <w:sz w:val="20"/>
                <w:szCs w:val="20"/>
              </w:rPr>
              <w:t>size(</w:t>
            </w:r>
            <w:r w:rsidRPr="00B17ABA">
              <w:rPr>
                <w:rFonts w:ascii="Courier New" w:hAnsi="Courier New" w:cs="Courier New"/>
                <w:sz w:val="20"/>
                <w:szCs w:val="20"/>
              </w:rPr>
              <w:t>D</w:t>
            </w:r>
            <w:r w:rsidRPr="009923E9">
              <w:rPr>
                <w:rFonts w:ascii="Courier New" w:hAnsi="Courier New" w:cs="Courier New"/>
                <w:sz w:val="20"/>
                <w:szCs w:val="20"/>
              </w:rPr>
              <w:t xml:space="preserve">iscrepancy,2) == </w:t>
            </w:r>
            <w:r w:rsidR="00997007" w:rsidRPr="00B17ABA">
              <w:rPr>
                <w:rFonts w:ascii="Courier New" w:hAnsi="Courier New" w:cs="Courier New"/>
                <w:sz w:val="20"/>
                <w:szCs w:val="20"/>
              </w:rPr>
              <w:t>100</w:t>
            </w:r>
            <w:r w:rsidRPr="009923E9">
              <w:rPr>
                <w:rFonts w:ascii="Courier New" w:hAnsi="Courier New" w:cs="Courier New"/>
                <w:sz w:val="20"/>
                <w:szCs w:val="20"/>
              </w:rPr>
              <w:t xml:space="preserve">     </w:t>
            </w:r>
          </w:p>
          <w:p w:rsidR="00BE2A55" w:rsidRPr="009923E9" w:rsidRDefault="00BE2A55" w:rsidP="009923E9">
            <w:pPr>
              <w:autoSpaceDE w:val="0"/>
              <w:autoSpaceDN w:val="0"/>
              <w:adjustRightInd w:val="0"/>
              <w:spacing w:line="276" w:lineRule="auto"/>
              <w:ind w:left="1418" w:firstLine="0"/>
              <w:rPr>
                <w:rFonts w:ascii="Courier New" w:hAnsi="Courier New" w:cs="Courier New"/>
                <w:sz w:val="20"/>
                <w:szCs w:val="20"/>
              </w:rPr>
            </w:pPr>
            <w:r w:rsidRPr="00B17ABA">
              <w:rPr>
                <w:rFonts w:ascii="Courier New" w:hAnsi="Courier New" w:cs="Courier New"/>
                <w:sz w:val="20"/>
                <w:szCs w:val="20"/>
              </w:rPr>
              <w:t>mD</w:t>
            </w:r>
            <w:r w:rsidRPr="009923E9">
              <w:rPr>
                <w:rFonts w:ascii="Courier New" w:hAnsi="Courier New" w:cs="Courier New"/>
                <w:sz w:val="20"/>
                <w:szCs w:val="20"/>
              </w:rPr>
              <w:t>iscrepancy{t} = [</w:t>
            </w:r>
            <w:r w:rsidRPr="00B17ABA">
              <w:rPr>
                <w:rFonts w:ascii="Courier New" w:hAnsi="Courier New" w:cs="Courier New"/>
                <w:sz w:val="20"/>
                <w:szCs w:val="20"/>
              </w:rPr>
              <w:t>mD</w:t>
            </w:r>
            <w:r w:rsidRPr="009923E9">
              <w:rPr>
                <w:rFonts w:ascii="Courier New" w:hAnsi="Courier New" w:cs="Courier New"/>
                <w:sz w:val="20"/>
                <w:szCs w:val="20"/>
              </w:rPr>
              <w:t>iscrepancy</w:t>
            </w:r>
            <w:r w:rsidRPr="00B17ABA">
              <w:rPr>
                <w:rFonts w:ascii="Courier New" w:hAnsi="Courier New" w:cs="Courier New"/>
                <w:sz w:val="20"/>
                <w:szCs w:val="20"/>
              </w:rPr>
              <w:t>,</w:t>
            </w:r>
            <w:r w:rsidRPr="009923E9">
              <w:rPr>
                <w:rFonts w:ascii="Courier New" w:hAnsi="Courier New" w:cs="Courier New"/>
                <w:sz w:val="20"/>
                <w:szCs w:val="20"/>
              </w:rPr>
              <w:t>mean(</w:t>
            </w:r>
            <w:r w:rsidRPr="00B17ABA">
              <w:rPr>
                <w:rFonts w:ascii="Courier New" w:hAnsi="Courier New" w:cs="Courier New"/>
                <w:sz w:val="20"/>
                <w:szCs w:val="20"/>
              </w:rPr>
              <w:t>D</w:t>
            </w:r>
            <w:r w:rsidRPr="009923E9">
              <w:rPr>
                <w:rFonts w:ascii="Courier New" w:hAnsi="Courier New" w:cs="Courier New"/>
                <w:sz w:val="20"/>
                <w:szCs w:val="20"/>
              </w:rPr>
              <w:t>iscrepancy,2)];</w:t>
            </w:r>
          </w:p>
          <w:p w:rsidR="00BE2A55" w:rsidRPr="009923E9" w:rsidRDefault="00BE2A55" w:rsidP="009923E9">
            <w:pPr>
              <w:autoSpaceDE w:val="0"/>
              <w:autoSpaceDN w:val="0"/>
              <w:adjustRightInd w:val="0"/>
              <w:spacing w:line="276" w:lineRule="auto"/>
              <w:ind w:left="1418" w:firstLine="0"/>
              <w:rPr>
                <w:rFonts w:ascii="Courier New" w:hAnsi="Courier New" w:cs="Courier New"/>
                <w:sz w:val="20"/>
                <w:szCs w:val="20"/>
              </w:rPr>
            </w:pPr>
            <w:r w:rsidRPr="00B17ABA">
              <w:rPr>
                <w:rFonts w:ascii="Courier New" w:hAnsi="Courier New" w:cs="Courier New"/>
                <w:sz w:val="20"/>
                <w:szCs w:val="20"/>
              </w:rPr>
              <w:t>D</w:t>
            </w:r>
            <w:r w:rsidRPr="009923E9">
              <w:rPr>
                <w:rFonts w:ascii="Courier New" w:hAnsi="Courier New" w:cs="Courier New"/>
                <w:sz w:val="20"/>
                <w:szCs w:val="20"/>
              </w:rPr>
              <w:t>iscrepancy = [];</w:t>
            </w:r>
          </w:p>
          <w:p w:rsidR="00BE2A55" w:rsidRPr="00B17ABA" w:rsidRDefault="00BE2A55" w:rsidP="00BE7152">
            <w:pPr>
              <w:autoSpaceDE w:val="0"/>
              <w:autoSpaceDN w:val="0"/>
              <w:adjustRightInd w:val="0"/>
              <w:spacing w:line="276" w:lineRule="auto"/>
              <w:ind w:left="993" w:firstLine="0"/>
              <w:rPr>
                <w:rFonts w:ascii="Courier New" w:hAnsi="Courier New" w:cs="Courier New"/>
                <w:color w:val="228B22"/>
                <w:sz w:val="20"/>
                <w:szCs w:val="20"/>
              </w:rPr>
            </w:pPr>
            <w:r w:rsidRPr="00B17ABA">
              <w:rPr>
                <w:rFonts w:ascii="Courier New" w:hAnsi="Courier New" w:cs="Courier New"/>
                <w:b/>
                <w:color w:val="0000FF"/>
                <w:sz w:val="20"/>
                <w:szCs w:val="20"/>
              </w:rPr>
              <w:t>END</w:t>
            </w:r>
            <w:r w:rsidRPr="00B17ABA">
              <w:rPr>
                <w:rFonts w:ascii="Courier New" w:hAnsi="Courier New" w:cs="Courier New"/>
                <w:color w:val="228B22"/>
                <w:sz w:val="20"/>
                <w:szCs w:val="20"/>
              </w:rPr>
              <w:t xml:space="preserve">  </w:t>
            </w:r>
          </w:p>
          <w:p w:rsidR="00BE2A55" w:rsidRPr="00B17ABA" w:rsidRDefault="00BE2A55" w:rsidP="001A2558">
            <w:pPr>
              <w:autoSpaceDE w:val="0"/>
              <w:autoSpaceDN w:val="0"/>
              <w:adjustRightInd w:val="0"/>
              <w:spacing w:line="276" w:lineRule="auto"/>
              <w:ind w:firstLine="0"/>
              <w:rPr>
                <w:rFonts w:ascii="Courier New" w:hAnsi="Courier New" w:cs="Courier New"/>
                <w:color w:val="228B22"/>
                <w:sz w:val="20"/>
                <w:szCs w:val="20"/>
              </w:rPr>
            </w:pPr>
          </w:p>
          <w:p w:rsidR="00BE2A55" w:rsidRPr="00B17ABA" w:rsidRDefault="00BE2A55" w:rsidP="001A2558">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xml:space="preserve">% Update the probability, SBP and SBPSD for the </w:t>
            </w:r>
            <w:r w:rsidR="005C69DD" w:rsidRPr="00B17ABA">
              <w:rPr>
                <w:rFonts w:ascii="Courier New" w:hAnsi="Courier New" w:cs="Courier New"/>
                <w:color w:val="228B22"/>
                <w:sz w:val="20"/>
                <w:szCs w:val="20"/>
              </w:rPr>
              <w:t>next</w:t>
            </w:r>
            <w:r w:rsidRPr="00B17ABA">
              <w:rPr>
                <w:rFonts w:ascii="Courier New" w:hAnsi="Courier New" w:cs="Courier New"/>
                <w:color w:val="228B22"/>
                <w:sz w:val="20"/>
                <w:szCs w:val="20"/>
              </w:rPr>
              <w:t xml:space="preserve"> state.</w:t>
            </w:r>
          </w:p>
          <w:p w:rsidR="007E11F5" w:rsidRPr="009923E9" w:rsidRDefault="007E11F5" w:rsidP="009923E9">
            <w:pPr>
              <w:autoSpaceDE w:val="0"/>
              <w:autoSpaceDN w:val="0"/>
              <w:adjustRightInd w:val="0"/>
              <w:spacing w:line="240" w:lineRule="auto"/>
              <w:ind w:left="993" w:firstLine="0"/>
              <w:rPr>
                <w:rFonts w:ascii="Courier New" w:hAnsi="Courier New" w:cs="Courier New"/>
                <w:color w:val="000000"/>
                <w:sz w:val="20"/>
                <w:szCs w:val="20"/>
                <w:lang w:val="de-DE"/>
              </w:rPr>
            </w:pPr>
            <w:r w:rsidRPr="009923E9">
              <w:rPr>
                <w:rFonts w:ascii="Courier New" w:hAnsi="Courier New" w:cs="Courier New"/>
                <w:color w:val="000000"/>
                <w:sz w:val="20"/>
                <w:szCs w:val="20"/>
                <w:lang w:val="de-DE"/>
              </w:rPr>
              <w:t>t = t+1;</w:t>
            </w:r>
          </w:p>
          <w:p w:rsidR="00480FD4" w:rsidRPr="00B17ABA" w:rsidRDefault="00BE7152" w:rsidP="009923E9">
            <w:pPr>
              <w:autoSpaceDE w:val="0"/>
              <w:autoSpaceDN w:val="0"/>
              <w:adjustRightInd w:val="0"/>
              <w:spacing w:line="240" w:lineRule="auto"/>
              <w:ind w:left="993" w:firstLine="0"/>
              <w:rPr>
                <w:rFonts w:ascii="Courier New" w:hAnsi="Courier New" w:cs="Courier New"/>
                <w:color w:val="000000"/>
                <w:sz w:val="20"/>
                <w:szCs w:val="20"/>
                <w:lang w:val="de-DE"/>
              </w:rPr>
            </w:pPr>
            <w:r w:rsidRPr="009923E9">
              <w:rPr>
                <w:rFonts w:ascii="Courier New" w:hAnsi="Courier New" w:cs="Courier New"/>
                <w:color w:val="000000"/>
                <w:sz w:val="20"/>
                <w:szCs w:val="20"/>
                <w:lang w:val="de-DE"/>
              </w:rPr>
              <w:t>cState</w:t>
            </w:r>
            <w:r w:rsidR="005C69DD" w:rsidRPr="009923E9">
              <w:rPr>
                <w:rFonts w:ascii="Courier New" w:hAnsi="Courier New" w:cs="Courier New"/>
                <w:color w:val="000000"/>
                <w:sz w:val="20"/>
                <w:szCs w:val="20"/>
                <w:lang w:val="de-DE"/>
              </w:rPr>
              <w:t xml:space="preserve"> </w:t>
            </w:r>
            <w:r w:rsidRPr="009923E9">
              <w:rPr>
                <w:rFonts w:ascii="Courier New" w:hAnsi="Courier New" w:cs="Courier New"/>
                <w:color w:val="000000"/>
                <w:sz w:val="20"/>
                <w:szCs w:val="20"/>
                <w:lang w:val="de-DE"/>
              </w:rPr>
              <w:t>=</w:t>
            </w:r>
            <w:r w:rsidR="005C69DD" w:rsidRPr="009923E9">
              <w:rPr>
                <w:rFonts w:ascii="Courier New" w:hAnsi="Courier New" w:cs="Courier New"/>
                <w:color w:val="000000"/>
                <w:sz w:val="20"/>
                <w:szCs w:val="20"/>
                <w:lang w:val="de-DE"/>
              </w:rPr>
              <w:t xml:space="preserve"> </w:t>
            </w:r>
            <w:r w:rsidRPr="009923E9">
              <w:rPr>
                <w:rFonts w:ascii="Courier New" w:hAnsi="Courier New" w:cs="Courier New"/>
                <w:color w:val="000000"/>
                <w:sz w:val="20"/>
                <w:szCs w:val="20"/>
                <w:lang w:val="de-DE"/>
              </w:rPr>
              <w:t>fdHist(1,end);</w:t>
            </w:r>
            <w:r w:rsidR="00480FD4" w:rsidRPr="00B17ABA">
              <w:rPr>
                <w:rFonts w:ascii="Courier New" w:hAnsi="Courier New" w:cs="Courier New"/>
                <w:color w:val="000000"/>
                <w:sz w:val="20"/>
                <w:szCs w:val="20"/>
                <w:lang w:val="de-DE"/>
              </w:rPr>
              <w:t xml:space="preserve"> </w:t>
            </w:r>
          </w:p>
          <w:p w:rsidR="00BE7152" w:rsidRPr="009923E9" w:rsidRDefault="00BE7152" w:rsidP="00480FD4">
            <w:pPr>
              <w:autoSpaceDE w:val="0"/>
              <w:autoSpaceDN w:val="0"/>
              <w:adjustRightInd w:val="0"/>
              <w:spacing w:line="240" w:lineRule="auto"/>
              <w:ind w:left="993" w:firstLine="0"/>
              <w:rPr>
                <w:rFonts w:ascii="Courier New" w:hAnsi="Courier New" w:cs="Courier New"/>
                <w:sz w:val="24"/>
                <w:szCs w:val="24"/>
                <w:lang w:val="de-DE"/>
              </w:rPr>
            </w:pPr>
            <w:r w:rsidRPr="009923E9">
              <w:rPr>
                <w:rFonts w:ascii="Courier New" w:hAnsi="Courier New" w:cs="Courier New"/>
                <w:color w:val="000000"/>
                <w:sz w:val="20"/>
                <w:szCs w:val="20"/>
                <w:lang w:val="de-DE"/>
              </w:rPr>
              <w:t>cStateIdx</w:t>
            </w:r>
            <w:r w:rsidR="005C69DD" w:rsidRPr="009923E9">
              <w:rPr>
                <w:rFonts w:ascii="Courier New" w:hAnsi="Courier New" w:cs="Courier New"/>
                <w:color w:val="000000"/>
                <w:sz w:val="20"/>
                <w:szCs w:val="20"/>
                <w:lang w:val="de-DE"/>
              </w:rPr>
              <w:t xml:space="preserve"> </w:t>
            </w:r>
            <w:r w:rsidRPr="009923E9">
              <w:rPr>
                <w:rFonts w:ascii="Courier New" w:hAnsi="Courier New" w:cs="Courier New"/>
                <w:color w:val="000000"/>
                <w:sz w:val="20"/>
                <w:szCs w:val="20"/>
                <w:lang w:val="de-DE"/>
              </w:rPr>
              <w:t>=</w:t>
            </w:r>
            <w:r w:rsidR="005C69DD" w:rsidRPr="009923E9">
              <w:rPr>
                <w:rFonts w:ascii="Courier New" w:hAnsi="Courier New" w:cs="Courier New"/>
                <w:color w:val="000000"/>
                <w:sz w:val="20"/>
                <w:szCs w:val="20"/>
                <w:lang w:val="de-DE"/>
              </w:rPr>
              <w:t xml:space="preserve"> </w:t>
            </w:r>
            <w:r w:rsidRPr="009923E9">
              <w:rPr>
                <w:rFonts w:ascii="Courier New" w:hAnsi="Courier New" w:cs="Courier New"/>
                <w:color w:val="000000"/>
                <w:sz w:val="20"/>
                <w:szCs w:val="20"/>
                <w:lang w:val="de-DE"/>
              </w:rPr>
              <w:t>nStateIdx;</w:t>
            </w:r>
          </w:p>
          <w:p w:rsidR="00BE2A55" w:rsidRPr="009923E9" w:rsidRDefault="00BE2A55" w:rsidP="009923E9">
            <w:pPr>
              <w:autoSpaceDE w:val="0"/>
              <w:autoSpaceDN w:val="0"/>
              <w:adjustRightInd w:val="0"/>
              <w:spacing w:line="276" w:lineRule="auto"/>
              <w:ind w:left="993" w:firstLine="0"/>
              <w:rPr>
                <w:rFonts w:ascii="Courier New" w:hAnsi="Courier New" w:cs="Courier New"/>
                <w:sz w:val="20"/>
                <w:szCs w:val="20"/>
              </w:rPr>
            </w:pPr>
            <w:r w:rsidRPr="009923E9">
              <w:rPr>
                <w:rFonts w:ascii="Courier New" w:hAnsi="Courier New" w:cs="Courier New"/>
                <w:sz w:val="20"/>
                <w:szCs w:val="20"/>
              </w:rPr>
              <w:t>cProb</w:t>
            </w:r>
            <w:r w:rsidRPr="00B17ABA">
              <w:rPr>
                <w:rFonts w:ascii="Courier New" w:hAnsi="Courier New" w:cs="Courier New"/>
                <w:sz w:val="20"/>
                <w:szCs w:val="20"/>
              </w:rPr>
              <w:t xml:space="preserve"> </w:t>
            </w:r>
            <w:r w:rsidRPr="009923E9">
              <w:rPr>
                <w:rFonts w:ascii="Courier New" w:hAnsi="Courier New" w:cs="Courier New"/>
                <w:sz w:val="20"/>
                <w:szCs w:val="20"/>
              </w:rPr>
              <w:t>=</w:t>
            </w:r>
            <w:r w:rsidRPr="00B17ABA">
              <w:rPr>
                <w:rFonts w:ascii="Courier New" w:hAnsi="Courier New" w:cs="Courier New"/>
                <w:sz w:val="20"/>
                <w:szCs w:val="20"/>
              </w:rPr>
              <w:t xml:space="preserve"> </w:t>
            </w:r>
            <w:r w:rsidRPr="009923E9">
              <w:rPr>
                <w:rFonts w:ascii="Courier New" w:hAnsi="Courier New" w:cs="Courier New"/>
                <w:sz w:val="20"/>
                <w:szCs w:val="20"/>
              </w:rPr>
              <w:t>fProb(</w:t>
            </w:r>
            <w:r w:rsidRPr="00B17ABA">
              <w:rPr>
                <w:rFonts w:ascii="Courier New" w:hAnsi="Courier New" w:cs="Courier New"/>
                <w:sz w:val="20"/>
                <w:szCs w:val="20"/>
              </w:rPr>
              <w:t>1,nState</w:t>
            </w:r>
            <w:r w:rsidRPr="009923E9">
              <w:rPr>
                <w:rFonts w:ascii="Courier New" w:hAnsi="Courier New" w:cs="Courier New"/>
                <w:sz w:val="20"/>
                <w:szCs w:val="20"/>
              </w:rPr>
              <w:t>);</w:t>
            </w:r>
          </w:p>
          <w:p w:rsidR="00480FD4" w:rsidRPr="00B17ABA" w:rsidRDefault="00BE2A55" w:rsidP="009923E9">
            <w:pPr>
              <w:autoSpaceDE w:val="0"/>
              <w:autoSpaceDN w:val="0"/>
              <w:adjustRightInd w:val="0"/>
              <w:spacing w:line="276" w:lineRule="auto"/>
              <w:ind w:left="993" w:firstLine="0"/>
              <w:rPr>
                <w:rFonts w:ascii="Courier New" w:hAnsi="Courier New" w:cs="Courier New"/>
                <w:sz w:val="20"/>
                <w:szCs w:val="20"/>
              </w:rPr>
            </w:pPr>
            <w:r w:rsidRPr="009923E9">
              <w:rPr>
                <w:rFonts w:ascii="Courier New" w:hAnsi="Courier New" w:cs="Courier New"/>
                <w:sz w:val="20"/>
                <w:szCs w:val="20"/>
              </w:rPr>
              <w:t>cSBP</w:t>
            </w:r>
            <w:r w:rsidRPr="00B17ABA">
              <w:rPr>
                <w:rFonts w:ascii="Courier New" w:hAnsi="Courier New" w:cs="Courier New"/>
                <w:sz w:val="20"/>
                <w:szCs w:val="20"/>
              </w:rPr>
              <w:t xml:space="preserve"> </w:t>
            </w:r>
            <w:r w:rsidRPr="009923E9">
              <w:rPr>
                <w:rFonts w:ascii="Courier New" w:hAnsi="Courier New" w:cs="Courier New"/>
                <w:sz w:val="20"/>
                <w:szCs w:val="20"/>
              </w:rPr>
              <w:t>=</w:t>
            </w:r>
            <w:r w:rsidRPr="00B17ABA">
              <w:rPr>
                <w:rFonts w:ascii="Courier New" w:hAnsi="Courier New" w:cs="Courier New"/>
                <w:sz w:val="20"/>
                <w:szCs w:val="20"/>
              </w:rPr>
              <w:t xml:space="preserve"> </w:t>
            </w:r>
            <w:r w:rsidRPr="009923E9">
              <w:rPr>
                <w:rFonts w:ascii="Courier New" w:hAnsi="Courier New" w:cs="Courier New"/>
                <w:sz w:val="20"/>
                <w:szCs w:val="20"/>
              </w:rPr>
              <w:t>fSBP(</w:t>
            </w:r>
            <w:r w:rsidRPr="00B17ABA">
              <w:rPr>
                <w:rFonts w:ascii="Courier New" w:hAnsi="Courier New" w:cs="Courier New"/>
                <w:sz w:val="20"/>
                <w:szCs w:val="20"/>
              </w:rPr>
              <w:t>1,nState</w:t>
            </w:r>
            <w:r w:rsidRPr="009923E9">
              <w:rPr>
                <w:rFonts w:ascii="Courier New" w:hAnsi="Courier New" w:cs="Courier New"/>
                <w:sz w:val="20"/>
                <w:szCs w:val="20"/>
              </w:rPr>
              <w:t>);</w:t>
            </w:r>
            <w:r w:rsidR="00480FD4" w:rsidRPr="00B17ABA">
              <w:rPr>
                <w:rFonts w:ascii="Courier New" w:hAnsi="Courier New" w:cs="Courier New"/>
                <w:sz w:val="20"/>
                <w:szCs w:val="20"/>
              </w:rPr>
              <w:t xml:space="preserve"> </w:t>
            </w:r>
          </w:p>
          <w:p w:rsidR="00BE2A55" w:rsidRPr="009923E9" w:rsidRDefault="00BE2A55" w:rsidP="00480FD4">
            <w:pPr>
              <w:autoSpaceDE w:val="0"/>
              <w:autoSpaceDN w:val="0"/>
              <w:adjustRightInd w:val="0"/>
              <w:spacing w:line="276" w:lineRule="auto"/>
              <w:ind w:left="993" w:firstLine="0"/>
              <w:rPr>
                <w:rFonts w:ascii="Courier New" w:hAnsi="Courier New" w:cs="Courier New"/>
                <w:sz w:val="20"/>
                <w:szCs w:val="20"/>
                <w:lang w:val="fr-FR"/>
              </w:rPr>
            </w:pPr>
            <w:r w:rsidRPr="009923E9">
              <w:rPr>
                <w:rFonts w:ascii="Courier New" w:hAnsi="Courier New" w:cs="Courier New"/>
                <w:sz w:val="20"/>
                <w:szCs w:val="20"/>
                <w:lang w:val="fr-FR"/>
              </w:rPr>
              <w:t>cSBPSD = fSBPSD(</w:t>
            </w:r>
            <w:r w:rsidRPr="00B17ABA">
              <w:rPr>
                <w:rFonts w:ascii="Courier New" w:hAnsi="Courier New" w:cs="Courier New"/>
                <w:sz w:val="20"/>
                <w:szCs w:val="20"/>
                <w:lang w:val="fr-FR"/>
              </w:rPr>
              <w:t>1,nState</w:t>
            </w:r>
            <w:r w:rsidRPr="009923E9">
              <w:rPr>
                <w:rFonts w:ascii="Courier New" w:hAnsi="Courier New" w:cs="Courier New"/>
                <w:sz w:val="20"/>
                <w:szCs w:val="20"/>
                <w:lang w:val="fr-FR"/>
              </w:rPr>
              <w:t>);</w:t>
            </w:r>
          </w:p>
          <w:p w:rsidR="00BE2A55" w:rsidRPr="009923E9" w:rsidRDefault="00BE2A55" w:rsidP="009923E9">
            <w:pPr>
              <w:autoSpaceDE w:val="0"/>
              <w:autoSpaceDN w:val="0"/>
              <w:adjustRightInd w:val="0"/>
              <w:spacing w:line="276" w:lineRule="auto"/>
              <w:ind w:left="993" w:firstLine="0"/>
              <w:rPr>
                <w:rFonts w:ascii="Courier New" w:hAnsi="Courier New" w:cs="Courier New"/>
                <w:sz w:val="20"/>
                <w:szCs w:val="20"/>
                <w:lang w:val="fr-FR"/>
              </w:rPr>
            </w:pPr>
            <w:r w:rsidRPr="009923E9">
              <w:rPr>
                <w:rFonts w:ascii="Courier New" w:hAnsi="Courier New" w:cs="Courier New"/>
                <w:sz w:val="20"/>
                <w:szCs w:val="20"/>
                <w:lang w:val="fr-FR"/>
              </w:rPr>
              <w:t xml:space="preserve">cMT = </w:t>
            </w:r>
            <w:r w:rsidR="00820D2E" w:rsidRPr="00B17ABA">
              <w:rPr>
                <w:rFonts w:ascii="Courier New" w:hAnsi="Courier New" w:cs="Courier New"/>
                <w:sz w:val="20"/>
                <w:szCs w:val="20"/>
                <w:lang w:val="fr-FR"/>
              </w:rPr>
              <w:t>Maintenance</w:t>
            </w:r>
            <w:r w:rsidRPr="009923E9">
              <w:rPr>
                <w:rFonts w:ascii="Courier New" w:hAnsi="Courier New" w:cs="Courier New"/>
                <w:sz w:val="20"/>
                <w:szCs w:val="20"/>
                <w:lang w:val="fr-FR"/>
              </w:rPr>
              <w:t>(</w:t>
            </w:r>
            <w:r w:rsidRPr="00B17ABA">
              <w:rPr>
                <w:rFonts w:ascii="Courier New" w:hAnsi="Courier New" w:cs="Courier New"/>
                <w:sz w:val="20"/>
                <w:szCs w:val="20"/>
                <w:lang w:val="fr-FR"/>
              </w:rPr>
              <w:t>nState</w:t>
            </w:r>
            <w:r w:rsidR="00820D2E" w:rsidRPr="00B17ABA">
              <w:rPr>
                <w:rFonts w:ascii="Courier New" w:hAnsi="Courier New" w:cs="Courier New"/>
                <w:sz w:val="20"/>
                <w:szCs w:val="20"/>
                <w:lang w:val="fr-FR"/>
              </w:rPr>
              <w:t>,t+1</w:t>
            </w:r>
            <w:r w:rsidRPr="009923E9">
              <w:rPr>
                <w:rFonts w:ascii="Courier New" w:hAnsi="Courier New" w:cs="Courier New"/>
                <w:sz w:val="20"/>
                <w:szCs w:val="20"/>
                <w:lang w:val="fr-FR"/>
              </w:rPr>
              <w:t>);</w:t>
            </w:r>
          </w:p>
          <w:p w:rsidR="00BE2A55" w:rsidRPr="00B17ABA" w:rsidRDefault="00BE2A55" w:rsidP="001A2558">
            <w:pPr>
              <w:autoSpaceDE w:val="0"/>
              <w:autoSpaceDN w:val="0"/>
              <w:adjustRightInd w:val="0"/>
              <w:spacing w:line="276" w:lineRule="auto"/>
              <w:ind w:firstLine="0"/>
              <w:rPr>
                <w:rFonts w:ascii="Courier New" w:hAnsi="Courier New" w:cs="Courier New"/>
                <w:b/>
                <w:color w:val="0000FF"/>
                <w:sz w:val="20"/>
                <w:szCs w:val="20"/>
                <w:lang w:val="fr-FR"/>
              </w:rPr>
            </w:pPr>
          </w:p>
          <w:p w:rsidR="00DF0EFE" w:rsidRPr="00B17ABA" w:rsidRDefault="00BE2A55">
            <w:pPr>
              <w:autoSpaceDE w:val="0"/>
              <w:autoSpaceDN w:val="0"/>
              <w:adjustRightInd w:val="0"/>
              <w:spacing w:line="276" w:lineRule="auto"/>
              <w:ind w:left="851" w:firstLine="0"/>
              <w:rPr>
                <w:rFonts w:ascii="Courier New" w:hAnsi="Courier New" w:cs="Courier New"/>
                <w:bCs/>
                <w:sz w:val="20"/>
                <w:szCs w:val="20"/>
              </w:rPr>
            </w:pPr>
            <w:r w:rsidRPr="00B17ABA">
              <w:rPr>
                <w:rFonts w:ascii="Courier New" w:hAnsi="Courier New" w:cs="Courier New"/>
                <w:b/>
                <w:color w:val="0000FF"/>
                <w:sz w:val="20"/>
                <w:szCs w:val="20"/>
              </w:rPr>
              <w:t>ELSE</w:t>
            </w:r>
            <w:r w:rsidR="00DF0EFE" w:rsidRPr="00B17ABA">
              <w:rPr>
                <w:rFonts w:ascii="Courier New" w:hAnsi="Courier New" w:cs="Courier New"/>
                <w:b/>
                <w:color w:val="0000FF"/>
                <w:sz w:val="20"/>
                <w:szCs w:val="20"/>
              </w:rPr>
              <w:t xml:space="preserve"> </w:t>
            </w:r>
            <w:r w:rsidR="00BE7152" w:rsidRPr="00B17ABA">
              <w:rPr>
                <w:rFonts w:ascii="Courier New" w:hAnsi="Courier New" w:cs="Courier New"/>
                <w:bCs/>
                <w:sz w:val="20"/>
                <w:szCs w:val="20"/>
              </w:rPr>
              <w:t>t</w:t>
            </w:r>
            <w:r w:rsidR="00DF0EFE" w:rsidRPr="00B17ABA">
              <w:rPr>
                <w:rFonts w:ascii="Courier New" w:hAnsi="Courier New" w:cs="Courier New"/>
                <w:bCs/>
                <w:sz w:val="20"/>
                <w:szCs w:val="20"/>
              </w:rPr>
              <w:t>=</w:t>
            </w:r>
            <w:r w:rsidR="007E11F5" w:rsidRPr="00B17ABA">
              <w:rPr>
                <w:rFonts w:ascii="Courier New" w:hAnsi="Courier New" w:cs="Courier New"/>
                <w:bCs/>
                <w:sz w:val="20"/>
                <w:szCs w:val="20"/>
              </w:rPr>
              <w:t>5</w:t>
            </w:r>
            <w:r w:rsidR="00DF0EFE" w:rsidRPr="00B17ABA">
              <w:rPr>
                <w:rFonts w:ascii="Courier New" w:hAnsi="Courier New" w:cs="Courier New"/>
                <w:bCs/>
                <w:sz w:val="20"/>
                <w:szCs w:val="20"/>
              </w:rPr>
              <w:t>;</w:t>
            </w:r>
            <w:r w:rsidR="00DF0EFE" w:rsidRPr="00B17ABA">
              <w:rPr>
                <w:rFonts w:ascii="Courier New" w:hAnsi="Courier New" w:cs="Courier New"/>
                <w:b/>
                <w:color w:val="0000FF"/>
                <w:sz w:val="20"/>
                <w:szCs w:val="20"/>
              </w:rPr>
              <w:t xml:space="preserve"> END </w:t>
            </w:r>
            <w:r w:rsidR="00DF0EFE" w:rsidRPr="00B17ABA">
              <w:rPr>
                <w:rFonts w:ascii="Courier New" w:hAnsi="Courier New" w:cs="Courier New"/>
                <w:color w:val="228B22"/>
                <w:sz w:val="20"/>
                <w:szCs w:val="20"/>
              </w:rPr>
              <w:t>% For the patients died.</w:t>
            </w:r>
          </w:p>
          <w:p w:rsidR="00BE2A55" w:rsidRPr="00B17ABA" w:rsidRDefault="00BE2A55" w:rsidP="009923E9">
            <w:pPr>
              <w:autoSpaceDE w:val="0"/>
              <w:autoSpaceDN w:val="0"/>
              <w:adjustRightInd w:val="0"/>
              <w:spacing w:line="276" w:lineRule="auto"/>
              <w:ind w:left="851" w:firstLine="0"/>
              <w:rPr>
                <w:rFonts w:ascii="Courier New" w:hAnsi="Courier New" w:cs="Courier New"/>
                <w:b/>
                <w:color w:val="0000FF"/>
                <w:sz w:val="20"/>
                <w:szCs w:val="20"/>
              </w:rPr>
            </w:pPr>
          </w:p>
          <w:p w:rsidR="00006F9D" w:rsidRPr="009923E9" w:rsidRDefault="00BE2A55" w:rsidP="009923E9">
            <w:pPr>
              <w:autoSpaceDE w:val="0"/>
              <w:autoSpaceDN w:val="0"/>
              <w:adjustRightInd w:val="0"/>
              <w:spacing w:line="276" w:lineRule="auto"/>
              <w:rPr>
                <w:rFonts w:ascii="Courier New" w:hAnsi="Courier New" w:cs="Courier New"/>
                <w:sz w:val="20"/>
                <w:szCs w:val="20"/>
              </w:rPr>
            </w:pPr>
            <w:r w:rsidRPr="00B17ABA">
              <w:rPr>
                <w:rFonts w:ascii="Courier New" w:hAnsi="Courier New" w:cs="Courier New"/>
                <w:b/>
                <w:color w:val="0000FF"/>
                <w:sz w:val="20"/>
                <w:szCs w:val="20"/>
              </w:rPr>
              <w:t>END</w:t>
            </w:r>
            <w:r w:rsidRPr="00B17ABA" w:rsidDel="00BE2A55">
              <w:rPr>
                <w:rFonts w:ascii="Courier New" w:hAnsi="Courier New" w:cs="Courier New"/>
                <w:color w:val="228B22"/>
                <w:sz w:val="20"/>
                <w:szCs w:val="20"/>
              </w:rPr>
              <w:t xml:space="preserve"> </w:t>
            </w:r>
            <w:r w:rsidRPr="00B17ABA">
              <w:rPr>
                <w:rFonts w:ascii="Courier New" w:hAnsi="Courier New" w:cs="Courier New"/>
                <w:color w:val="228B22"/>
                <w:sz w:val="20"/>
                <w:szCs w:val="20"/>
              </w:rPr>
              <w:t>% Reach a terminal state.</w:t>
            </w:r>
          </w:p>
          <w:p w:rsidR="00006F9D" w:rsidRPr="009923E9" w:rsidRDefault="00590CE4" w:rsidP="009923E9">
            <w:pPr>
              <w:autoSpaceDE w:val="0"/>
              <w:autoSpaceDN w:val="0"/>
              <w:adjustRightInd w:val="0"/>
              <w:spacing w:line="276" w:lineRule="auto"/>
              <w:ind w:firstLine="0"/>
              <w:rPr>
                <w:rFonts w:ascii="Courier New" w:hAnsi="Courier New" w:cs="Courier New"/>
                <w:sz w:val="20"/>
                <w:szCs w:val="20"/>
              </w:rPr>
            </w:pPr>
            <w:r w:rsidRPr="009923E9">
              <w:rPr>
                <w:rFonts w:ascii="Courier New" w:hAnsi="Courier New" w:cs="Courier New"/>
                <w:b/>
                <w:color w:val="0000FF"/>
                <w:sz w:val="20"/>
                <w:szCs w:val="20"/>
              </w:rPr>
              <w:t>END</w:t>
            </w:r>
            <w:r w:rsidRPr="009923E9">
              <w:rPr>
                <w:rFonts w:ascii="Courier New" w:hAnsi="Courier New" w:cs="Courier New"/>
                <w:color w:val="0000FF"/>
                <w:sz w:val="20"/>
                <w:szCs w:val="20"/>
              </w:rPr>
              <w:t xml:space="preserve"> </w:t>
            </w:r>
            <w:r w:rsidR="00006F9D" w:rsidRPr="009923E9">
              <w:rPr>
                <w:rFonts w:ascii="Courier New" w:hAnsi="Courier New" w:cs="Courier New"/>
                <w:color w:val="228B22"/>
                <w:sz w:val="20"/>
                <w:szCs w:val="20"/>
              </w:rPr>
              <w:t>% The end of learning</w:t>
            </w:r>
            <w:r w:rsidR="00BE2A55" w:rsidRPr="00B17ABA">
              <w:rPr>
                <w:rFonts w:ascii="Courier New" w:hAnsi="Courier New" w:cs="Courier New"/>
                <w:color w:val="228B22"/>
                <w:sz w:val="20"/>
                <w:szCs w:val="20"/>
              </w:rPr>
              <w:t xml:space="preserve"> in time t</w:t>
            </w:r>
            <w:r w:rsidR="00006F9D" w:rsidRPr="009923E9">
              <w:rPr>
                <w:rFonts w:ascii="Courier New" w:hAnsi="Courier New" w:cs="Courier New"/>
                <w:color w:val="228B22"/>
                <w:sz w:val="20"/>
                <w:szCs w:val="20"/>
              </w:rPr>
              <w:t>.</w:t>
            </w:r>
          </w:p>
          <w:p w:rsidR="00BE2A55" w:rsidRPr="00B17ABA" w:rsidRDefault="00BE2A55" w:rsidP="009923E9">
            <w:pPr>
              <w:autoSpaceDE w:val="0"/>
              <w:autoSpaceDN w:val="0"/>
              <w:adjustRightInd w:val="0"/>
              <w:spacing w:line="276" w:lineRule="auto"/>
              <w:ind w:firstLine="0"/>
              <w:rPr>
                <w:rFonts w:ascii="Courier New" w:hAnsi="Courier New" w:cs="Courier New"/>
                <w:color w:val="228B22"/>
                <w:sz w:val="20"/>
                <w:szCs w:val="20"/>
              </w:rPr>
            </w:pPr>
          </w:p>
          <w:p w:rsidR="00BE7152" w:rsidRPr="00B17ABA" w:rsidRDefault="00BE7152" w:rsidP="009923E9">
            <w:pPr>
              <w:autoSpaceDE w:val="0"/>
              <w:autoSpaceDN w:val="0"/>
              <w:adjustRightInd w:val="0"/>
              <w:spacing w:line="276" w:lineRule="auto"/>
              <w:ind w:firstLine="0"/>
              <w:rPr>
                <w:rFonts w:ascii="Courier New" w:hAnsi="Courier New" w:cs="Courier New"/>
                <w:color w:val="228B22"/>
                <w:sz w:val="20"/>
                <w:szCs w:val="20"/>
              </w:rPr>
            </w:pPr>
          </w:p>
          <w:p w:rsidR="00006F9D" w:rsidRPr="00B17ABA" w:rsidRDefault="00BE2A55" w:rsidP="000F7365">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color w:val="228B22"/>
                <w:sz w:val="20"/>
                <w:szCs w:val="20"/>
              </w:rPr>
              <w:t>% Determine the best drug for each health state in t based on the Q-values.</w:t>
            </w:r>
          </w:p>
          <w:p w:rsidR="00BE7152" w:rsidRPr="00B17ABA" w:rsidRDefault="00BE7152" w:rsidP="009923E9">
            <w:pPr>
              <w:autoSpaceDE w:val="0"/>
              <w:autoSpaceDN w:val="0"/>
              <w:adjustRightInd w:val="0"/>
              <w:spacing w:line="276" w:lineRule="auto"/>
              <w:ind w:firstLine="0"/>
              <w:rPr>
                <w:rFonts w:ascii="Courier New" w:hAnsi="Courier New" w:cs="Courier New"/>
                <w:color w:val="228B22"/>
                <w:sz w:val="20"/>
                <w:szCs w:val="20"/>
              </w:rPr>
            </w:pPr>
            <w:r w:rsidRPr="00B17ABA">
              <w:rPr>
                <w:rFonts w:ascii="Courier New" w:hAnsi="Courier New" w:cs="Courier New"/>
                <w:b/>
                <w:color w:val="0000FF"/>
                <w:sz w:val="20"/>
                <w:szCs w:val="20"/>
              </w:rPr>
              <w:t>FOR</w:t>
            </w:r>
            <w:r w:rsidRPr="00B17ABA">
              <w:rPr>
                <w:rFonts w:ascii="Courier New" w:hAnsi="Courier New" w:cs="Courier New"/>
                <w:color w:val="000000"/>
                <w:sz w:val="20"/>
                <w:szCs w:val="20"/>
              </w:rPr>
              <w:t xml:space="preserve"> t = 1:T </w:t>
            </w:r>
            <w:r w:rsidRPr="00B17ABA">
              <w:rPr>
                <w:rFonts w:ascii="Courier New" w:hAnsi="Courier New" w:cs="Courier New"/>
                <w:color w:val="228B22"/>
                <w:sz w:val="20"/>
                <w:szCs w:val="20"/>
              </w:rPr>
              <w:t xml:space="preserve"> </w:t>
            </w:r>
          </w:p>
          <w:p w:rsidR="00BE7152" w:rsidRPr="00B17ABA" w:rsidRDefault="00BE7152" w:rsidP="009923E9">
            <w:pPr>
              <w:autoSpaceDE w:val="0"/>
              <w:autoSpaceDN w:val="0"/>
              <w:adjustRightInd w:val="0"/>
              <w:spacing w:line="276" w:lineRule="auto"/>
              <w:ind w:left="426" w:firstLine="0"/>
              <w:rPr>
                <w:rFonts w:ascii="Courier New" w:hAnsi="Courier New" w:cs="Courier New"/>
                <w:bCs/>
                <w:sz w:val="20"/>
                <w:szCs w:val="20"/>
              </w:rPr>
            </w:pPr>
            <w:r w:rsidRPr="00B17ABA">
              <w:rPr>
                <w:rFonts w:ascii="Courier New" w:hAnsi="Courier New" w:cs="Courier New"/>
                <w:b/>
                <w:color w:val="0000FF"/>
                <w:sz w:val="20"/>
                <w:szCs w:val="20"/>
              </w:rPr>
              <w:t>FOR</w:t>
            </w:r>
            <w:r w:rsidRPr="00B17ABA">
              <w:t xml:space="preserve"> </w:t>
            </w:r>
            <w:r w:rsidRPr="009923E9">
              <w:rPr>
                <w:rFonts w:ascii="Courier New" w:hAnsi="Courier New" w:cs="Courier New"/>
                <w:bCs/>
                <w:sz w:val="20"/>
                <w:szCs w:val="20"/>
              </w:rPr>
              <w:t>h</w:t>
            </w:r>
            <w:r w:rsidRPr="00B17ABA">
              <w:rPr>
                <w:rFonts w:ascii="Courier New" w:hAnsi="Courier New" w:cs="Courier New"/>
                <w:bCs/>
                <w:sz w:val="20"/>
                <w:szCs w:val="20"/>
              </w:rPr>
              <w:t xml:space="preserve"> </w:t>
            </w:r>
            <w:r w:rsidRPr="009923E9">
              <w:rPr>
                <w:rFonts w:ascii="Courier New" w:hAnsi="Courier New" w:cs="Courier New"/>
                <w:bCs/>
                <w:sz w:val="20"/>
                <w:szCs w:val="20"/>
              </w:rPr>
              <w:t>=</w:t>
            </w:r>
            <w:r w:rsidRPr="00B17ABA">
              <w:rPr>
                <w:rFonts w:ascii="Courier New" w:hAnsi="Courier New" w:cs="Courier New"/>
                <w:bCs/>
                <w:sz w:val="20"/>
                <w:szCs w:val="20"/>
              </w:rPr>
              <w:t xml:space="preserve"> </w:t>
            </w:r>
            <w:r w:rsidRPr="009923E9">
              <w:rPr>
                <w:rFonts w:ascii="Courier New" w:hAnsi="Courier New" w:cs="Courier New"/>
                <w:bCs/>
                <w:sz w:val="20"/>
                <w:szCs w:val="20"/>
              </w:rPr>
              <w:t>1:size(Q{t},1)</w:t>
            </w:r>
          </w:p>
          <w:p w:rsidR="00BE7152" w:rsidRPr="00B17ABA" w:rsidRDefault="00BE7152" w:rsidP="009923E9">
            <w:pPr>
              <w:tabs>
                <w:tab w:val="left" w:pos="4545"/>
              </w:tabs>
              <w:autoSpaceDE w:val="0"/>
              <w:autoSpaceDN w:val="0"/>
              <w:adjustRightInd w:val="0"/>
              <w:spacing w:line="240" w:lineRule="auto"/>
              <w:ind w:left="851" w:firstLine="0"/>
              <w:rPr>
                <w:rFonts w:ascii="Courier New" w:hAnsi="Courier New" w:cs="Courier New"/>
                <w:color w:val="000000"/>
                <w:sz w:val="20"/>
                <w:szCs w:val="20"/>
                <w:lang w:val="fr-FR"/>
              </w:rPr>
            </w:pPr>
            <w:r w:rsidRPr="009923E9">
              <w:rPr>
                <w:rFonts w:ascii="Courier New" w:hAnsi="Courier New" w:cs="Courier New"/>
                <w:color w:val="000000"/>
                <w:sz w:val="20"/>
                <w:szCs w:val="20"/>
                <w:lang w:val="fr-FR"/>
              </w:rPr>
              <w:t>[v,idx]</w:t>
            </w:r>
            <w:r w:rsidR="005C69DD" w:rsidRPr="00B17ABA">
              <w:rPr>
                <w:rFonts w:ascii="Courier New" w:hAnsi="Courier New" w:cs="Courier New"/>
                <w:color w:val="000000"/>
                <w:sz w:val="20"/>
                <w:szCs w:val="20"/>
                <w:lang w:val="fr-FR"/>
              </w:rPr>
              <w:t xml:space="preserve"> </w:t>
            </w:r>
            <w:r w:rsidRPr="009923E9">
              <w:rPr>
                <w:rFonts w:ascii="Courier New" w:hAnsi="Courier New" w:cs="Courier New"/>
                <w:color w:val="000000"/>
                <w:sz w:val="20"/>
                <w:szCs w:val="20"/>
                <w:lang w:val="fr-FR"/>
              </w:rPr>
              <w:t>=</w:t>
            </w:r>
            <w:r w:rsidR="005C69DD" w:rsidRPr="00B17ABA">
              <w:rPr>
                <w:rFonts w:ascii="Courier New" w:hAnsi="Courier New" w:cs="Courier New"/>
                <w:color w:val="000000"/>
                <w:sz w:val="20"/>
                <w:szCs w:val="20"/>
                <w:lang w:val="fr-FR"/>
              </w:rPr>
              <w:t xml:space="preserve"> </w:t>
            </w:r>
            <w:r w:rsidRPr="009923E9">
              <w:rPr>
                <w:rFonts w:ascii="Courier New" w:hAnsi="Courier New" w:cs="Courier New"/>
                <w:color w:val="000000"/>
                <w:sz w:val="20"/>
                <w:szCs w:val="20"/>
                <w:lang w:val="fr-FR"/>
              </w:rPr>
              <w:t>sort(Q{t}(h,:),</w:t>
            </w:r>
            <w:r w:rsidRPr="009923E9">
              <w:rPr>
                <w:rFonts w:ascii="Courier New" w:hAnsi="Courier New" w:cs="Courier New"/>
                <w:color w:val="A020F0"/>
                <w:sz w:val="20"/>
                <w:szCs w:val="20"/>
                <w:lang w:val="fr-FR"/>
              </w:rPr>
              <w:t>'descend'</w:t>
            </w:r>
            <w:r w:rsidRPr="009923E9">
              <w:rPr>
                <w:rFonts w:ascii="Courier New" w:hAnsi="Courier New" w:cs="Courier New"/>
                <w:color w:val="000000"/>
                <w:sz w:val="20"/>
                <w:szCs w:val="20"/>
                <w:lang w:val="fr-FR"/>
              </w:rPr>
              <w:t>);</w:t>
            </w:r>
            <w:r w:rsidRPr="00B17ABA">
              <w:rPr>
                <w:rFonts w:ascii="Courier New" w:hAnsi="Courier New" w:cs="Courier New"/>
                <w:color w:val="000000"/>
                <w:sz w:val="20"/>
                <w:szCs w:val="20"/>
                <w:lang w:val="fr-FR"/>
              </w:rPr>
              <w:tab/>
            </w:r>
          </w:p>
          <w:p w:rsidR="00BE7152" w:rsidRPr="00B17ABA" w:rsidRDefault="00BE7152" w:rsidP="009923E9">
            <w:pPr>
              <w:tabs>
                <w:tab w:val="left" w:pos="4545"/>
              </w:tabs>
              <w:autoSpaceDE w:val="0"/>
              <w:autoSpaceDN w:val="0"/>
              <w:adjustRightInd w:val="0"/>
              <w:spacing w:line="240" w:lineRule="auto"/>
              <w:ind w:left="851" w:firstLine="0"/>
              <w:rPr>
                <w:rFonts w:ascii="Courier New" w:hAnsi="Courier New" w:cs="Courier New"/>
                <w:color w:val="000000"/>
                <w:sz w:val="20"/>
                <w:szCs w:val="20"/>
                <w:lang w:val="fr-FR"/>
              </w:rPr>
            </w:pPr>
          </w:p>
          <w:p w:rsidR="00BE7152" w:rsidRPr="00B17ABA" w:rsidRDefault="00BE7152" w:rsidP="009923E9">
            <w:pPr>
              <w:autoSpaceDE w:val="0"/>
              <w:autoSpaceDN w:val="0"/>
              <w:adjustRightInd w:val="0"/>
              <w:spacing w:line="240" w:lineRule="auto"/>
              <w:ind w:left="851" w:firstLine="0"/>
              <w:rPr>
                <w:rFonts w:ascii="Courier New" w:hAnsi="Courier New" w:cs="Courier New"/>
                <w:sz w:val="24"/>
                <w:szCs w:val="24"/>
              </w:rPr>
            </w:pPr>
            <w:r w:rsidRPr="009923E9">
              <w:rPr>
                <w:rFonts w:ascii="Courier New" w:hAnsi="Courier New" w:cs="Courier New"/>
                <w:b/>
                <w:bCs/>
                <w:color w:val="0000FF"/>
                <w:sz w:val="20"/>
                <w:szCs w:val="20"/>
              </w:rPr>
              <w:t>F</w:t>
            </w:r>
            <w:r w:rsidRPr="00B17ABA">
              <w:rPr>
                <w:rFonts w:ascii="Courier New" w:hAnsi="Courier New" w:cs="Courier New"/>
                <w:b/>
                <w:bCs/>
                <w:color w:val="0000FF"/>
                <w:sz w:val="20"/>
                <w:szCs w:val="20"/>
              </w:rPr>
              <w:t>OR</w:t>
            </w:r>
            <w:r w:rsidRPr="00B17ABA">
              <w:rPr>
                <w:rFonts w:ascii="Courier New" w:hAnsi="Courier New" w:cs="Courier New"/>
                <w:color w:val="000000"/>
                <w:sz w:val="20"/>
                <w:szCs w:val="20"/>
              </w:rPr>
              <w:t xml:space="preserve"> a = 1:size(v,2)</w:t>
            </w:r>
          </w:p>
          <w:p w:rsidR="00BE7152" w:rsidRPr="00B17ABA" w:rsidRDefault="00BE7152" w:rsidP="009923E9">
            <w:pPr>
              <w:autoSpaceDE w:val="0"/>
              <w:autoSpaceDN w:val="0"/>
              <w:adjustRightInd w:val="0"/>
              <w:spacing w:line="276" w:lineRule="auto"/>
              <w:ind w:left="1276" w:firstLine="0"/>
              <w:jc w:val="both"/>
              <w:rPr>
                <w:rFonts w:ascii="Courier New" w:hAnsi="Courier New" w:cs="Courier New"/>
                <w:color w:val="000000"/>
                <w:sz w:val="20"/>
                <w:szCs w:val="20"/>
              </w:rPr>
            </w:pPr>
            <w:r w:rsidRPr="00B17ABA">
              <w:rPr>
                <w:rFonts w:ascii="Courier New" w:hAnsi="Courier New" w:cs="Courier New"/>
                <w:b/>
                <w:color w:val="0000FF"/>
                <w:sz w:val="20"/>
                <w:szCs w:val="20"/>
              </w:rPr>
              <w:t>IF</w:t>
            </w:r>
            <w:r w:rsidRPr="00B17ABA">
              <w:rPr>
                <w:rFonts w:ascii="Courier New" w:hAnsi="Courier New" w:cs="Courier New"/>
                <w:color w:val="000000"/>
                <w:sz w:val="20"/>
                <w:szCs w:val="20"/>
              </w:rPr>
              <w:t xml:space="preserve"> </w:t>
            </w:r>
            <w:r w:rsidR="005C69DD" w:rsidRPr="00B17ABA">
              <w:rPr>
                <w:rFonts w:ascii="Courier New" w:hAnsi="Courier New" w:cs="Courier New"/>
                <w:color w:val="000000"/>
                <w:sz w:val="20"/>
                <w:szCs w:val="20"/>
              </w:rPr>
              <w:t>The feasibility assumptions is satisfied</w:t>
            </w:r>
            <w:r w:rsidRPr="00B17ABA">
              <w:rPr>
                <w:rFonts w:ascii="Courier New" w:hAnsi="Courier New" w:cs="Courier New"/>
                <w:color w:val="000000"/>
                <w:sz w:val="20"/>
                <w:szCs w:val="20"/>
              </w:rPr>
              <w:t xml:space="preserve">, </w:t>
            </w:r>
          </w:p>
          <w:p w:rsidR="00BE7152" w:rsidRPr="009923E9" w:rsidRDefault="00BE7152" w:rsidP="009923E9">
            <w:pPr>
              <w:autoSpaceDE w:val="0"/>
              <w:autoSpaceDN w:val="0"/>
              <w:adjustRightInd w:val="0"/>
              <w:spacing w:line="240" w:lineRule="auto"/>
              <w:ind w:left="1701" w:firstLine="0"/>
              <w:rPr>
                <w:rFonts w:ascii="Courier New" w:hAnsi="Courier New" w:cs="Courier New"/>
                <w:b/>
                <w:bCs/>
                <w:sz w:val="24"/>
                <w:szCs w:val="24"/>
              </w:rPr>
            </w:pPr>
            <w:r w:rsidRPr="00B17ABA">
              <w:rPr>
                <w:rFonts w:ascii="Courier New" w:hAnsi="Courier New" w:cs="Courier New"/>
                <w:b/>
                <w:bCs/>
                <w:color w:val="0000FF"/>
                <w:sz w:val="20"/>
                <w:szCs w:val="20"/>
              </w:rPr>
              <w:t>B</w:t>
            </w:r>
            <w:r w:rsidRPr="009923E9">
              <w:rPr>
                <w:rFonts w:ascii="Courier New" w:hAnsi="Courier New" w:cs="Courier New"/>
                <w:b/>
                <w:bCs/>
                <w:color w:val="0000FF"/>
                <w:sz w:val="20"/>
                <w:szCs w:val="20"/>
              </w:rPr>
              <w:t>reak</w:t>
            </w:r>
          </w:p>
          <w:p w:rsidR="00BE7152" w:rsidRPr="00B17ABA" w:rsidRDefault="00BE7152" w:rsidP="009923E9">
            <w:pPr>
              <w:autoSpaceDE w:val="0"/>
              <w:autoSpaceDN w:val="0"/>
              <w:adjustRightInd w:val="0"/>
              <w:spacing w:line="276" w:lineRule="auto"/>
              <w:ind w:left="1276" w:firstLine="0"/>
              <w:jc w:val="both"/>
              <w:rPr>
                <w:rFonts w:ascii="Courier New" w:hAnsi="Courier New" w:cs="Courier New"/>
                <w:color w:val="000000"/>
                <w:sz w:val="20"/>
                <w:szCs w:val="20"/>
              </w:rPr>
            </w:pPr>
            <w:r w:rsidRPr="00B17ABA">
              <w:rPr>
                <w:rFonts w:ascii="Courier New" w:hAnsi="Courier New" w:cs="Courier New"/>
                <w:b/>
                <w:color w:val="0000FF"/>
                <w:sz w:val="20"/>
                <w:szCs w:val="20"/>
              </w:rPr>
              <w:t>END</w:t>
            </w:r>
          </w:p>
          <w:p w:rsidR="00BE7152" w:rsidRPr="00B17ABA" w:rsidRDefault="00BE7152" w:rsidP="009923E9">
            <w:pPr>
              <w:autoSpaceDE w:val="0"/>
              <w:autoSpaceDN w:val="0"/>
              <w:adjustRightInd w:val="0"/>
              <w:spacing w:line="276" w:lineRule="auto"/>
              <w:ind w:left="1276" w:firstLine="0"/>
              <w:jc w:val="both"/>
              <w:rPr>
                <w:rFonts w:ascii="Courier New" w:hAnsi="Courier New" w:cs="Courier New"/>
                <w:color w:val="000000"/>
                <w:sz w:val="20"/>
                <w:szCs w:val="20"/>
              </w:rPr>
            </w:pPr>
            <w:r w:rsidRPr="009923E9">
              <w:rPr>
                <w:rFonts w:ascii="Courier New" w:hAnsi="Courier New" w:cs="Courier New"/>
                <w:color w:val="000000"/>
                <w:sz w:val="20"/>
                <w:szCs w:val="20"/>
              </w:rPr>
              <w:t xml:space="preserve">[OptV(:,:),OptSol(:,:)] = max(Q{t},[],2); </w:t>
            </w:r>
          </w:p>
          <w:p w:rsidR="00BE7152" w:rsidRPr="00B17ABA" w:rsidRDefault="00590CE4" w:rsidP="009923E9">
            <w:pPr>
              <w:autoSpaceDE w:val="0"/>
              <w:autoSpaceDN w:val="0"/>
              <w:adjustRightInd w:val="0"/>
              <w:spacing w:line="276" w:lineRule="auto"/>
              <w:ind w:left="851" w:firstLine="0"/>
              <w:rPr>
                <w:rFonts w:ascii="Courier New" w:hAnsi="Courier New" w:cs="Courier New"/>
                <w:b/>
                <w:color w:val="0000FF"/>
                <w:sz w:val="20"/>
                <w:szCs w:val="20"/>
              </w:rPr>
            </w:pPr>
            <w:r w:rsidRPr="009923E9">
              <w:rPr>
                <w:rFonts w:ascii="Courier New" w:hAnsi="Courier New" w:cs="Courier New"/>
                <w:b/>
                <w:color w:val="0000FF"/>
                <w:sz w:val="20"/>
                <w:szCs w:val="20"/>
              </w:rPr>
              <w:t>END</w:t>
            </w:r>
          </w:p>
          <w:p w:rsidR="00BE7152" w:rsidRPr="00B17ABA" w:rsidRDefault="00BE7152" w:rsidP="009923E9">
            <w:pPr>
              <w:autoSpaceDE w:val="0"/>
              <w:autoSpaceDN w:val="0"/>
              <w:adjustRightInd w:val="0"/>
              <w:spacing w:line="276" w:lineRule="auto"/>
              <w:ind w:left="426" w:firstLine="0"/>
              <w:rPr>
                <w:rFonts w:ascii="Courier New" w:hAnsi="Courier New" w:cs="Courier New"/>
                <w:b/>
                <w:color w:val="0000FF"/>
                <w:sz w:val="20"/>
                <w:szCs w:val="20"/>
              </w:rPr>
            </w:pPr>
            <w:r w:rsidRPr="00B17ABA">
              <w:rPr>
                <w:rFonts w:ascii="Courier New" w:hAnsi="Courier New" w:cs="Courier New"/>
                <w:b/>
                <w:color w:val="0000FF"/>
                <w:sz w:val="20"/>
                <w:szCs w:val="20"/>
              </w:rPr>
              <w:t>END</w:t>
            </w:r>
          </w:p>
          <w:p w:rsidR="00BE7152" w:rsidRPr="009923E9" w:rsidRDefault="00BE7152" w:rsidP="006F429E">
            <w:pPr>
              <w:autoSpaceDE w:val="0"/>
              <w:autoSpaceDN w:val="0"/>
              <w:adjustRightInd w:val="0"/>
              <w:spacing w:line="276" w:lineRule="auto"/>
              <w:ind w:firstLine="0"/>
              <w:rPr>
                <w:rFonts w:ascii="Courier New" w:hAnsi="Courier New" w:cs="Courier New"/>
                <w:b/>
                <w:color w:val="0000FF"/>
                <w:sz w:val="20"/>
                <w:szCs w:val="20"/>
              </w:rPr>
            </w:pPr>
            <w:r w:rsidRPr="00B17ABA">
              <w:rPr>
                <w:rFonts w:ascii="Courier New" w:hAnsi="Courier New" w:cs="Courier New"/>
                <w:b/>
                <w:color w:val="0000FF"/>
                <w:sz w:val="20"/>
                <w:szCs w:val="20"/>
              </w:rPr>
              <w:t>END</w:t>
            </w:r>
          </w:p>
        </w:tc>
      </w:tr>
    </w:tbl>
    <w:p w:rsidR="00006F9D" w:rsidRPr="00B17ABA" w:rsidRDefault="00006F9D" w:rsidP="001A2558">
      <w:pPr>
        <w:jc w:val="center"/>
      </w:pPr>
      <w:bookmarkStart w:id="244" w:name="_Toc426019156"/>
      <w:r w:rsidRPr="00B17ABA">
        <w:lastRenderedPageBreak/>
        <w:t xml:space="preserve">Figure </w:t>
      </w:r>
      <w:fldSimple w:instr=" STYLEREF 1 \s ">
        <w:r w:rsidR="00ED7C74" w:rsidRPr="00B17ABA">
          <w:rPr>
            <w:noProof/>
            <w:cs/>
          </w:rPr>
          <w:t>‎</w:t>
        </w:r>
        <w:r w:rsidR="00ED7C74" w:rsidRPr="00B17ABA">
          <w:rPr>
            <w:noProof/>
          </w:rPr>
          <w:t>6</w:t>
        </w:r>
      </w:fldSimple>
      <w:r w:rsidR="00ED7C74" w:rsidRPr="00B17ABA">
        <w:t>.</w:t>
      </w:r>
      <w:fldSimple w:instr=" SEQ Figure \* ARABIC \s 1 ">
        <w:r w:rsidR="00ED7C74" w:rsidRPr="00B17ABA">
          <w:rPr>
            <w:noProof/>
          </w:rPr>
          <w:t>12</w:t>
        </w:r>
      </w:fldSimple>
      <w:r w:rsidRPr="00B17ABA">
        <w:t xml:space="preserve">. </w:t>
      </w:r>
      <w:r w:rsidR="00606F70" w:rsidRPr="00B17ABA">
        <w:t>Pseudo-code</w:t>
      </w:r>
      <w:r w:rsidRPr="00B17ABA">
        <w:t xml:space="preserve"> of</w:t>
      </w:r>
      <w:r w:rsidR="00E44CDD" w:rsidRPr="00B17ABA">
        <w:t xml:space="preserve"> the</w:t>
      </w:r>
      <w:r w:rsidRPr="00B17ABA">
        <w:t xml:space="preserve"> Q-learning</w:t>
      </w:r>
      <w:r w:rsidR="00D35C8B" w:rsidRPr="00B17ABA">
        <w:t xml:space="preserve"> used for the hypertension SDDP model</w:t>
      </w:r>
      <w:bookmarkEnd w:id="244"/>
    </w:p>
    <w:bookmarkEnd w:id="201"/>
    <w:p w:rsidR="00EB0736" w:rsidRPr="00B17ABA" w:rsidRDefault="00EB0736" w:rsidP="001A2558">
      <w:pPr>
        <w:ind w:left="720"/>
        <w:sectPr w:rsidR="00EB0736" w:rsidRPr="00B17ABA" w:rsidSect="00013330">
          <w:footerReference w:type="default" r:id="rId40"/>
          <w:pgSz w:w="11906" w:h="16838"/>
          <w:pgMar w:top="1701" w:right="1418" w:bottom="1701" w:left="2268" w:header="708" w:footer="708" w:gutter="0"/>
          <w:cols w:space="708"/>
          <w:docGrid w:linePitch="360"/>
        </w:sectPr>
      </w:pPr>
    </w:p>
    <w:p w:rsidR="00006F9D" w:rsidRPr="00B17ABA" w:rsidRDefault="00006F9D" w:rsidP="00E62DE7">
      <w:pPr>
        <w:pStyle w:val="Heading1"/>
        <w:ind w:left="0" w:firstLine="0"/>
      </w:pPr>
      <w:bookmarkStart w:id="245" w:name="_Toc426018058"/>
      <w:r w:rsidRPr="00B17ABA">
        <w:lastRenderedPageBreak/>
        <w:t>Modelling sequential drug decision problem for hypertension: Result</w:t>
      </w:r>
      <w:bookmarkEnd w:id="245"/>
      <w:r w:rsidR="00D93242" w:rsidRPr="00B17ABA">
        <w:t>s</w:t>
      </w:r>
      <w:r w:rsidRPr="00B17ABA">
        <w:t xml:space="preserve"> </w:t>
      </w:r>
    </w:p>
    <w:p w:rsidR="00B65A76" w:rsidRPr="00B17ABA" w:rsidRDefault="00B65A76" w:rsidP="001A2558">
      <w:pPr>
        <w:pStyle w:val="Heading2"/>
      </w:pPr>
      <w:bookmarkStart w:id="246" w:name="_Toc426018059"/>
      <w:r w:rsidRPr="00B17ABA">
        <w:t>Chapter overview</w:t>
      </w:r>
      <w:bookmarkEnd w:id="246"/>
    </w:p>
    <w:p w:rsidR="00F572DC" w:rsidRPr="00B17ABA" w:rsidRDefault="00F572DC" w:rsidP="000C4144">
      <w:pPr>
        <w:jc w:val="both"/>
        <w:rPr>
          <w:lang w:eastAsia="ko-KR"/>
        </w:rPr>
      </w:pPr>
      <w:r w:rsidRPr="00B17ABA">
        <w:t>This chapter starts with th</w:t>
      </w:r>
      <w:r w:rsidR="00DE5D7A" w:rsidRPr="00B17ABA">
        <w:t>e sub-section of model validity,</w:t>
      </w:r>
      <w:r w:rsidRPr="00B17ABA">
        <w:t xml:space="preserve"> which describes how </w:t>
      </w:r>
      <w:r w:rsidR="00F841F7" w:rsidRPr="00B17ABA">
        <w:t xml:space="preserve">the </w:t>
      </w:r>
      <w:r w:rsidR="000C6633" w:rsidRPr="00B17ABA">
        <w:t xml:space="preserve">hypertension SDDP model was checked for </w:t>
      </w:r>
      <w:r w:rsidR="00F841F7" w:rsidRPr="00B17ABA">
        <w:t>technical errors</w:t>
      </w:r>
      <w:r w:rsidR="000C6633" w:rsidRPr="00B17ABA">
        <w:t xml:space="preserve"> and </w:t>
      </w:r>
      <w:r w:rsidRPr="00B17ABA">
        <w:t xml:space="preserve">validated internally and externally. </w:t>
      </w:r>
      <w:r w:rsidR="00744437" w:rsidRPr="00B17ABA">
        <w:t xml:space="preserve">The rest of this chapter </w:t>
      </w:r>
      <w:r w:rsidR="000C4144" w:rsidRPr="00B17ABA">
        <w:t xml:space="preserve">consists of </w:t>
      </w:r>
      <w:r w:rsidR="00744437" w:rsidRPr="00B17ABA">
        <w:t>the outcomes of the hypertension SDDP model depend</w:t>
      </w:r>
      <w:r w:rsidR="000C4144" w:rsidRPr="00B17ABA">
        <w:t>ing</w:t>
      </w:r>
      <w:r w:rsidR="00744437" w:rsidRPr="00B17ABA">
        <w:t xml:space="preserve"> on the optimisation method applied, which are enumeration, SA, GA and RL. The main outcomes include the optimal solution, the total net benefit where the optimal solution is used and the </w:t>
      </w:r>
      <w:r w:rsidR="000C6633" w:rsidRPr="00B17ABA">
        <w:t xml:space="preserve">time or </w:t>
      </w:r>
      <w:r w:rsidR="00744437" w:rsidRPr="00B17ABA">
        <w:t xml:space="preserve">computational </w:t>
      </w:r>
      <w:r w:rsidR="000C6633" w:rsidRPr="00B17ABA">
        <w:t>expense</w:t>
      </w:r>
      <w:r w:rsidR="00744437" w:rsidRPr="00B17ABA">
        <w:t xml:space="preserve">. Sensitivity analyses </w:t>
      </w:r>
      <w:r w:rsidR="001B37E2" w:rsidRPr="00B17ABA">
        <w:t xml:space="preserve">present whether the optimal or near optimal solutions are robust to </w:t>
      </w:r>
      <w:r w:rsidR="00744437" w:rsidRPr="00B17ABA">
        <w:t xml:space="preserve">changing the value of key parameters in each method. </w:t>
      </w:r>
    </w:p>
    <w:p w:rsidR="00B65A76" w:rsidRPr="00B17ABA" w:rsidRDefault="00B65A76" w:rsidP="001A2558">
      <w:pPr>
        <w:pStyle w:val="Heading2"/>
      </w:pPr>
      <w:bookmarkStart w:id="247" w:name="_Toc426018060"/>
      <w:r w:rsidRPr="00B17ABA">
        <w:t>Model validity</w:t>
      </w:r>
      <w:bookmarkEnd w:id="247"/>
    </w:p>
    <w:p w:rsidR="00B65A76" w:rsidRPr="00B17ABA" w:rsidRDefault="00B65A76" w:rsidP="001C5E2E">
      <w:pPr>
        <w:jc w:val="both"/>
      </w:pPr>
      <w:r w:rsidRPr="00B17ABA">
        <w:t>The model structure corresponded to a widely accepted underlying disease process of primary hypertension</w:t>
      </w:r>
      <w:r w:rsidR="00CD11E1"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fldChar w:fldCharType="separate"/>
      </w:r>
      <w:r w:rsidR="00EE2B4F" w:rsidRPr="00B17ABA">
        <w:rPr>
          <w:noProof/>
          <w:vertAlign w:val="superscript"/>
        </w:rPr>
        <w:t>[63]</w:t>
      </w:r>
      <w:r w:rsidR="00CD11E1" w:rsidRPr="00B17ABA">
        <w:fldChar w:fldCharType="end"/>
      </w:r>
      <w:r w:rsidRPr="00B17ABA">
        <w:t xml:space="preserve">. </w:t>
      </w:r>
      <w:r w:rsidR="00F572DC" w:rsidRPr="00B17ABA">
        <w:t xml:space="preserve">Clinically and economically relevant events were selected based on the causal linkages between major </w:t>
      </w:r>
      <w:r w:rsidR="00E424CE" w:rsidRPr="00B17ABA">
        <w:t>CV event</w:t>
      </w:r>
      <w:r w:rsidR="00F572DC" w:rsidRPr="00B17ABA">
        <w:t xml:space="preserve">s and antihypertensive treatment. To ensure that the model structure was </w:t>
      </w:r>
      <w:r w:rsidR="00F841F7" w:rsidRPr="00B17ABA">
        <w:t xml:space="preserve">well </w:t>
      </w:r>
      <w:r w:rsidR="00F572DC" w:rsidRPr="00B17ABA">
        <w:t>designed on a clinically intuitive level, key modelling assumptions relat</w:t>
      </w:r>
      <w:r w:rsidR="00F841F7" w:rsidRPr="00B17ABA">
        <w:t>ing</w:t>
      </w:r>
      <w:r w:rsidR="00F572DC" w:rsidRPr="00B17ABA">
        <w:t xml:space="preserve"> to clinical and practical issues (such as the cycle of regular check-up, key considerations to change the treatment regimen, the selection of the next drug and the maximum number of drugs sequenced and maintenance therapy) were advised </w:t>
      </w:r>
      <w:r w:rsidR="006726B9" w:rsidRPr="00B17ABA">
        <w:t>by</w:t>
      </w:r>
      <w:r w:rsidR="001B37E2" w:rsidRPr="00B17ABA">
        <w:t xml:space="preserve"> two</w:t>
      </w:r>
      <w:r w:rsidR="00F572DC" w:rsidRPr="00B17ABA">
        <w:t xml:space="preserve"> clinical expert</w:t>
      </w:r>
      <w:r w:rsidR="006726B9" w:rsidRPr="00B17ABA">
        <w:t>s</w:t>
      </w:r>
      <w:r w:rsidR="001C5E2E" w:rsidRPr="00B17ABA">
        <w:t>: Dr. Paul Morris who is a cardiologist in Sheffield Teaching Hospitals NHS Foundation Trust</w:t>
      </w:r>
      <w:r w:rsidR="001C5E2E" w:rsidRPr="00B17ABA">
        <w:rPr>
          <w:iCs/>
        </w:rPr>
        <w:t xml:space="preserve"> and Eunhee Lee who is a pharmacist working for the National Health Insurance Review Agency in South Korea.</w:t>
      </w:r>
    </w:p>
    <w:p w:rsidR="00F572DC" w:rsidRPr="00B17ABA" w:rsidRDefault="00F841F7" w:rsidP="000C4144">
      <w:pPr>
        <w:jc w:val="both"/>
      </w:pPr>
      <w:r w:rsidRPr="00B17ABA">
        <w:lastRenderedPageBreak/>
        <w:t xml:space="preserve">Checks for </w:t>
      </w:r>
      <w:r w:rsidR="00F572DC" w:rsidRPr="00B17ABA">
        <w:t xml:space="preserve">technical errors were </w:t>
      </w:r>
      <w:r w:rsidRPr="00B17ABA">
        <w:t>undertaken</w:t>
      </w:r>
      <w:r w:rsidR="00F572DC" w:rsidRPr="00B17ABA">
        <w:t xml:space="preserve"> throughout the entire model development process. In the early stage of model development, two separate models </w:t>
      </w:r>
      <w:r w:rsidR="006726B9" w:rsidRPr="00B17ABA">
        <w:t>were built in Excel and Matlab</w:t>
      </w:r>
      <w:r w:rsidR="00F572DC" w:rsidRPr="00B17ABA">
        <w:t xml:space="preserve"> and </w:t>
      </w:r>
      <w:r w:rsidR="001C5E2E" w:rsidRPr="00B17ABA">
        <w:t xml:space="preserve">double checked </w:t>
      </w:r>
      <w:r w:rsidR="000C4144" w:rsidRPr="00B17ABA">
        <w:t>whether</w:t>
      </w:r>
      <w:r w:rsidR="001C5E2E" w:rsidRPr="00B17ABA">
        <w:t xml:space="preserve"> the results were agreed each other</w:t>
      </w:r>
      <w:r w:rsidR="00F572DC" w:rsidRPr="00B17ABA">
        <w:t>. The final Matlab model was designed to print key time-dependent parameters on the screen and to alert any errors within the model (</w:t>
      </w:r>
      <w:r w:rsidR="00DE5D7A" w:rsidRPr="00B17ABA">
        <w:t>e.g.,</w:t>
      </w:r>
      <w:r w:rsidR="00F572DC" w:rsidRPr="00B17ABA">
        <w:t xml:space="preserve"> whether the minimum and maximum values of key parameters are acceptable and whether </w:t>
      </w:r>
      <w:r w:rsidR="00F572DC" w:rsidRPr="00B17ABA">
        <w:rPr>
          <w:iCs/>
        </w:rPr>
        <w:t>the sum of rows of transition probabilities equals to 1</w:t>
      </w:r>
      <w:r w:rsidR="000C6633" w:rsidRPr="00B17ABA">
        <w:rPr>
          <w:iCs/>
        </w:rPr>
        <w:t>)</w:t>
      </w:r>
      <w:r w:rsidR="00F572DC" w:rsidRPr="00B17ABA">
        <w:t xml:space="preserve"> by popping up an error message box. Validation was also implemented for the randomly generated distributions of key parameters by comparing the mean of the generated distributions against the point estimates. </w:t>
      </w:r>
      <w:r w:rsidR="006726B9" w:rsidRPr="00B17ABA">
        <w:t>Certain p</w:t>
      </w:r>
      <w:r w:rsidR="00F572DC" w:rsidRPr="00B17ABA">
        <w:t xml:space="preserve">rogramming errors were automatically checked by </w:t>
      </w:r>
      <w:r w:rsidR="00DE5D7A" w:rsidRPr="00B17ABA">
        <w:t>‘Code Analyzer’</w:t>
      </w:r>
      <w:r w:rsidR="003A2511" w:rsidRPr="00B17ABA">
        <w:t>,</w:t>
      </w:r>
      <w:r w:rsidR="00DE5D7A" w:rsidRPr="00B17ABA">
        <w:t xml:space="preserve"> which is </w:t>
      </w:r>
      <w:r w:rsidR="00F572DC" w:rsidRPr="00B17ABA">
        <w:t>built in Matlab.</w:t>
      </w:r>
    </w:p>
    <w:p w:rsidR="00F572DC" w:rsidRPr="00B17ABA" w:rsidRDefault="00F572DC" w:rsidP="005A3042">
      <w:pPr>
        <w:jc w:val="both"/>
      </w:pPr>
      <w:r w:rsidRPr="00B17ABA">
        <w:t>The validation process included examining the relationship between key parameters and comparing the outputs with those of previous</w:t>
      </w:r>
      <w:r w:rsidR="006726B9" w:rsidRPr="00B17ABA">
        <w:t>ly</w:t>
      </w:r>
      <w:r w:rsidRPr="00B17ABA">
        <w:t xml:space="preserve"> published models and studies. A validation scenario, which assumed a treatment regimen is continuously used over the follow-up period like the conventional CEAs, was used to test the internal consistency and external validity of the hypertension SDDP model. </w:t>
      </w:r>
      <w:r w:rsidR="00431FF1" w:rsidRPr="00B17ABA">
        <w:fldChar w:fldCharType="begin"/>
      </w:r>
      <w:r w:rsidR="00431FF1" w:rsidRPr="00B17ABA">
        <w:instrText xml:space="preserve"> REF _Ref424653953 \h </w:instrText>
      </w:r>
      <w:r w:rsidR="00B17ABA">
        <w:instrText xml:space="preserve"> \* MERGEFORMAT </w:instrText>
      </w:r>
      <w:r w:rsidR="00431FF1"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w:t>
      </w:r>
      <w:r w:rsidR="00431FF1" w:rsidRPr="00B17ABA">
        <w:fldChar w:fldCharType="end"/>
      </w:r>
      <w:r w:rsidRPr="00B17ABA">
        <w:t xml:space="preserve"> represents the predicted outcomes of 1</w:t>
      </w:r>
      <w:r w:rsidR="005A3042" w:rsidRPr="00B17ABA">
        <w:t>4</w:t>
      </w:r>
      <w:r w:rsidRPr="00B17ABA">
        <w:t xml:space="preserve"> treatment options (including no</w:t>
      </w:r>
      <w:r w:rsidR="001965E4" w:rsidRPr="00B17ABA">
        <w:t xml:space="preserve"> treatment, four single drugs, </w:t>
      </w:r>
      <w:r w:rsidRPr="00B17ABA">
        <w:t xml:space="preserve">six two-drug combinations and four three-drug combinations), where they were assumed to be used continuously over the follow-up period. ‘No treatment’ was included as a comparator to test whether the base model makes </w:t>
      </w:r>
      <w:r w:rsidRPr="00B17ABA">
        <w:rPr>
          <w:iCs/>
        </w:rPr>
        <w:t>preconceived expectations</w:t>
      </w:r>
      <w:r w:rsidRPr="00B17ABA">
        <w:t xml:space="preserve"> of future events.  </w:t>
      </w:r>
    </w:p>
    <w:p w:rsidR="002236EE" w:rsidRPr="00B17ABA" w:rsidRDefault="00F572DC">
      <w:pPr>
        <w:jc w:val="both"/>
      </w:pPr>
      <w:r w:rsidRPr="00B17ABA">
        <w:t>Under the validation scenario the treatment success rate, which was defined as the cumulative percentage of the patients who achieve the treatment goal every three months, was gradually increased over time</w:t>
      </w:r>
      <w:r w:rsidR="006726B9" w:rsidRPr="00B17ABA">
        <w:t xml:space="preserve"> for all treatment options </w:t>
      </w:r>
      <w:r w:rsidRPr="00B17ABA">
        <w:t>apart from no treatment (</w:t>
      </w:r>
      <w:r w:rsidR="00431FF1" w:rsidRPr="00B17ABA">
        <w:t xml:space="preserve">see </w:t>
      </w:r>
      <w:r w:rsidR="00431FF1" w:rsidRPr="00B17ABA">
        <w:fldChar w:fldCharType="begin"/>
      </w:r>
      <w:r w:rsidR="00431FF1" w:rsidRPr="00B17ABA">
        <w:instrText xml:space="preserve"> REF _Ref424653953 \h </w:instrText>
      </w:r>
      <w:r w:rsidR="00B17ABA">
        <w:instrText xml:space="preserve"> \* MERGEFORMAT </w:instrText>
      </w:r>
      <w:r w:rsidR="00431FF1"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w:t>
      </w:r>
      <w:r w:rsidR="00431FF1" w:rsidRPr="00B17ABA">
        <w:fldChar w:fldCharType="end"/>
      </w:r>
      <w:r w:rsidRPr="00B17ABA">
        <w:t>). The treatment regimens using a three-drug combination reached the peak treatment success rate the fastest (</w:t>
      </w:r>
      <w:r w:rsidR="001B37E2" w:rsidRPr="00B17ABA">
        <w:t xml:space="preserve">in </w:t>
      </w:r>
      <w:r w:rsidRPr="00B17ABA">
        <w:t>6 months), followed by the treatment regimens using a two-drug combination and a single drug. For the single drugs, the treatment success rate was 96</w:t>
      </w:r>
      <w:r w:rsidR="007559C5" w:rsidRPr="00B17ABA">
        <w:t>.1</w:t>
      </w:r>
      <w:r w:rsidRPr="00B17ABA">
        <w:t>% for ACEIs/ARBs, 70</w:t>
      </w:r>
      <w:r w:rsidR="007559C5" w:rsidRPr="00B17ABA">
        <w:t>.2</w:t>
      </w:r>
      <w:r w:rsidRPr="00B17ABA">
        <w:t xml:space="preserve">% for </w:t>
      </w:r>
      <w:r w:rsidR="007559C5" w:rsidRPr="00B17ABA">
        <w:t>Ds</w:t>
      </w:r>
      <w:r w:rsidRPr="00B17ABA">
        <w:t>, 4</w:t>
      </w:r>
      <w:r w:rsidR="007559C5" w:rsidRPr="00B17ABA">
        <w:t>4.0</w:t>
      </w:r>
      <w:r w:rsidRPr="00B17ABA">
        <w:t>% for BBs and 36</w:t>
      </w:r>
      <w:r w:rsidR="007559C5" w:rsidRPr="00B17ABA">
        <w:t>.3</w:t>
      </w:r>
      <w:r w:rsidRPr="00B17ABA">
        <w:t xml:space="preserve">% for CCBs at one year. </w:t>
      </w:r>
      <w:r w:rsidR="002236EE" w:rsidRPr="00B17ABA">
        <w:t>Considering that the treatment success rates of single antihypertensive drugs were around 30~60% at one year in the RCTs</w:t>
      </w:r>
      <w:r w:rsidR="00D16A4E" w:rsidRPr="00B17ABA">
        <w:fldChar w:fldCharType="begin">
          <w:fldData xml:space="preserve">PEVuZE5vdGU+PENpdGU+PEF1dGhvcj5TdGFlc3NlbjwvQXV0aG9yPjxZZWFyPjE5OTc8L1llYXI+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3NTctNzY0PC9wYWdlcz48dm9sdW1lPjM1MDwvdm9sdW1l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yOTgxLTI5OTc8L3BhZ2Vz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</w:fldData>
        </w:fldChar>
      </w:r>
      <w:r w:rsidR="00EE2B4F" w:rsidRPr="00B17ABA">
        <w:instrText xml:space="preserve"> ADDIN EN.CITE </w:instrText>
      </w:r>
      <w:r w:rsidR="00EE2B4F" w:rsidRPr="00B17ABA">
        <w:fldChar w:fldCharType="begin">
          <w:fldData xml:space="preserve">PEVuZE5vdGU+PENpdGU+PEF1dGhvcj5TdGFlc3NlbjwvQXV0aG9yPjxZZWFyPjE5OTc8L1llYXI+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3NTctNzY0PC9wYWdlcz48dm9sdW1lPjM1MDwvdm9sdW1l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yOTgxLTI5OTc8L3BhZ2Vz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</w:fldData>
        </w:fldChar>
      </w:r>
      <w:r w:rsidR="00EE2B4F" w:rsidRPr="00B17ABA">
        <w:instrText xml:space="preserve"> ADDIN EN.CITE.DATA </w:instrText>
      </w:r>
      <w:r w:rsidR="00EE2B4F" w:rsidRPr="00B17ABA">
        <w:fldChar w:fldCharType="end"/>
      </w:r>
      <w:r w:rsidR="00D16A4E" w:rsidRPr="00B17ABA">
        <w:fldChar w:fldCharType="separate"/>
      </w:r>
      <w:r w:rsidR="00EE2B4F" w:rsidRPr="00B17ABA">
        <w:rPr>
          <w:noProof/>
          <w:vertAlign w:val="superscript"/>
        </w:rPr>
        <w:t>[317, 368, 369]</w:t>
      </w:r>
      <w:r w:rsidR="00D16A4E" w:rsidRPr="00B17ABA">
        <w:fldChar w:fldCharType="end"/>
      </w:r>
      <w:r w:rsidR="002236EE" w:rsidRPr="00B17ABA">
        <w:t>, the estimated treatment success rates of BBs and CCBs were within the bounds, whereas the treatment success rate of Ds was slightly over the upper bound and the treatment success rate of ACEIs/ARBs was considerably over the upper bound. In the hyper</w:t>
      </w:r>
      <w:r w:rsidR="001B37E2" w:rsidRPr="00B17ABA">
        <w:t>tension SDDP model, however, this</w:t>
      </w:r>
      <w:r w:rsidR="002236EE" w:rsidRPr="00B17ABA">
        <w:t xml:space="preserve"> high treatment success rate in ACEIs/ARBs </w:t>
      </w:r>
      <w:r w:rsidR="001B37E2" w:rsidRPr="00B17ABA">
        <w:t xml:space="preserve">at one year </w:t>
      </w:r>
      <w:r w:rsidR="002236EE" w:rsidRPr="00B17ABA">
        <w:t xml:space="preserve">was only applied for </w:t>
      </w:r>
      <w:r w:rsidR="001B37E2" w:rsidRPr="00B17ABA">
        <w:t xml:space="preserve">a small proportion of </w:t>
      </w:r>
      <w:r w:rsidR="002236EE" w:rsidRPr="00B17ABA">
        <w:t>patients who consistently achieve</w:t>
      </w:r>
      <w:r w:rsidR="006726B9" w:rsidRPr="00B17ABA">
        <w:t>d</w:t>
      </w:r>
      <w:r w:rsidR="002236EE" w:rsidRPr="00B17ABA">
        <w:t xml:space="preserve"> the treatment goal </w:t>
      </w:r>
      <w:r w:rsidR="001B37E2" w:rsidRPr="00B17ABA">
        <w:t xml:space="preserve">for one year </w:t>
      </w:r>
      <w:r w:rsidR="002236EE" w:rsidRPr="00B17ABA">
        <w:t xml:space="preserve">with the initial </w:t>
      </w:r>
      <w:r w:rsidR="001B37E2" w:rsidRPr="00B17ABA">
        <w:t xml:space="preserve">drug being </w:t>
      </w:r>
      <w:r w:rsidR="002236EE" w:rsidRPr="00B17ABA">
        <w:t xml:space="preserve">ACEIs/ARBs. </w:t>
      </w:r>
    </w:p>
    <w:p w:rsidR="00F572DC" w:rsidRPr="00B17ABA" w:rsidRDefault="002236EE">
      <w:pPr>
        <w:jc w:val="both"/>
      </w:pPr>
      <w:r w:rsidRPr="00B17ABA">
        <w:lastRenderedPageBreak/>
        <w:t>The increase in the treatment success rate was mostly due to the</w:t>
      </w:r>
      <w:r w:rsidR="00555B06" w:rsidRPr="00B17ABA">
        <w:t xml:space="preserve"> time-dependent</w:t>
      </w:r>
      <w:r w:rsidRPr="00B17ABA">
        <w:t xml:space="preserve"> SBP lowering effects, which </w:t>
      </w:r>
      <w:r w:rsidR="00555B06" w:rsidRPr="00B17ABA">
        <w:t xml:space="preserve">were </w:t>
      </w:r>
      <w:r w:rsidRPr="00B17ABA">
        <w:t>assumed to decrease over time (</w:t>
      </w:r>
      <w:r w:rsidR="00313AF7" w:rsidRPr="00B17ABA">
        <w:t>see</w:t>
      </w:r>
      <w:r w:rsidRPr="00B17ABA">
        <w:t xml:space="preserve"> </w:t>
      </w:r>
      <w:r w:rsidR="00431FF1" w:rsidRPr="00B17ABA">
        <w:fldChar w:fldCharType="begin"/>
      </w:r>
      <w:r w:rsidR="00431FF1" w:rsidRPr="00B17ABA">
        <w:instrText xml:space="preserve"> REF _Ref424654005 \h </w:instrText>
      </w:r>
      <w:r w:rsidR="00B17ABA">
        <w:instrText xml:space="preserve"> \* MERGEFORMAT </w:instrText>
      </w:r>
      <w:r w:rsidR="00431FF1" w:rsidRPr="00B17ABA">
        <w:fldChar w:fldCharType="separate"/>
      </w:r>
      <w:r w:rsidR="006F6429" w:rsidRPr="00B17ABA">
        <w:t xml:space="preserve">Table </w:t>
      </w:r>
      <w:r w:rsidR="006F6429" w:rsidRPr="00B17ABA">
        <w:rPr>
          <w:noProof/>
          <w:cs/>
        </w:rPr>
        <w:t>‎</w:t>
      </w:r>
      <w:r w:rsidR="006F6429" w:rsidRPr="00B17ABA">
        <w:rPr>
          <w:noProof/>
        </w:rPr>
        <w:t>5</w:t>
      </w:r>
      <w:r w:rsidR="006F6429" w:rsidRPr="00B17ABA">
        <w:t>.</w:t>
      </w:r>
      <w:r w:rsidR="006F6429" w:rsidRPr="00B17ABA">
        <w:rPr>
          <w:noProof/>
        </w:rPr>
        <w:t>12</w:t>
      </w:r>
      <w:r w:rsidR="00431FF1" w:rsidRPr="00B17ABA">
        <w:fldChar w:fldCharType="end"/>
      </w:r>
      <w:r w:rsidR="001B37E2" w:rsidRPr="00B17ABA">
        <w:t>)</w:t>
      </w:r>
      <w:r w:rsidRPr="00B17ABA">
        <w:t xml:space="preserve">. </w:t>
      </w:r>
      <w:r w:rsidR="003257D3" w:rsidRPr="00B17ABA">
        <w:t>Th</w:t>
      </w:r>
      <w:r w:rsidR="001B37E2" w:rsidRPr="00B17ABA">
        <w:t>is</w:t>
      </w:r>
      <w:r w:rsidR="003257D3" w:rsidRPr="00B17ABA">
        <w:t xml:space="preserve"> pattern was found in the cumulative treatment success rate and the mean levels of SBP in </w:t>
      </w:r>
      <w:r w:rsidR="00431FF1" w:rsidRPr="00B17ABA">
        <w:fldChar w:fldCharType="begin"/>
      </w:r>
      <w:r w:rsidR="00431FF1" w:rsidRPr="00B17ABA">
        <w:instrText xml:space="preserve"> REF _Ref424653953 \h </w:instrText>
      </w:r>
      <w:r w:rsidR="00B17ABA">
        <w:instrText xml:space="preserve"> \* MERGEFORMAT </w:instrText>
      </w:r>
      <w:r w:rsidR="00431FF1"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w:t>
      </w:r>
      <w:r w:rsidR="00431FF1" w:rsidRPr="00B17ABA">
        <w:fldChar w:fldCharType="end"/>
      </w:r>
      <w:r w:rsidR="003257D3" w:rsidRPr="00B17ABA">
        <w:t xml:space="preserve">. </w:t>
      </w:r>
      <w:r w:rsidR="00F572DC" w:rsidRPr="00B17ABA">
        <w:t xml:space="preserve">The mean levels of SBP after using a single drug for </w:t>
      </w:r>
      <w:r w:rsidR="00F841F7" w:rsidRPr="00B17ABA">
        <w:t>one</w:t>
      </w:r>
      <w:r w:rsidR="00F572DC" w:rsidRPr="00B17ABA">
        <w:t xml:space="preserve"> year </w:t>
      </w:r>
      <w:r w:rsidR="007559C5" w:rsidRPr="00B17ABA">
        <w:t xml:space="preserve">were </w:t>
      </w:r>
      <w:r w:rsidR="00F572DC" w:rsidRPr="00B17ABA">
        <w:t>144.98</w:t>
      </w:r>
      <w:r w:rsidR="00825ADE" w:rsidRPr="00B17ABA">
        <w:t xml:space="preserve"> </w:t>
      </w:r>
      <w:r w:rsidR="007559C5" w:rsidRPr="00B17ABA">
        <w:t>mmHg for ACEIs/ARBs, 153.23</w:t>
      </w:r>
      <w:r w:rsidR="00825ADE" w:rsidRPr="00B17ABA">
        <w:t xml:space="preserve"> </w:t>
      </w:r>
      <w:r w:rsidR="007559C5" w:rsidRPr="00B17ABA">
        <w:t>mmHg for Ds, 155.15</w:t>
      </w:r>
      <w:r w:rsidR="00825ADE" w:rsidRPr="00B17ABA">
        <w:t xml:space="preserve"> </w:t>
      </w:r>
      <w:r w:rsidR="007559C5" w:rsidRPr="00B17ABA">
        <w:t>mmHg for BBs and 156.14</w:t>
      </w:r>
      <w:r w:rsidR="00825ADE" w:rsidRPr="00B17ABA">
        <w:t xml:space="preserve"> </w:t>
      </w:r>
      <w:r w:rsidR="007559C5" w:rsidRPr="00B17ABA">
        <w:t xml:space="preserve">mmHg for CCBs. </w:t>
      </w:r>
      <w:r w:rsidR="00F841F7" w:rsidRPr="00B17ABA">
        <w:t>Th</w:t>
      </w:r>
      <w:r w:rsidR="006726B9" w:rsidRPr="00B17ABA">
        <w:t>ese levels</w:t>
      </w:r>
      <w:r w:rsidR="00F841F7" w:rsidRPr="00B17ABA">
        <w:t xml:space="preserve"> were slightly higher than the SBPs</w:t>
      </w:r>
      <w:r w:rsidR="00F572DC" w:rsidRPr="00B17ABA">
        <w:t xml:space="preserve"> </w:t>
      </w:r>
      <w:r w:rsidR="00F841F7" w:rsidRPr="00B17ABA">
        <w:t xml:space="preserve">in patients using a single antihypertensive drug </w:t>
      </w:r>
      <w:r w:rsidR="00F572DC" w:rsidRPr="00B17ABA">
        <w:t>after one year in major clinical trials</w:t>
      </w:r>
      <w:r w:rsidR="006726B9" w:rsidRPr="00B17ABA">
        <w:t>,</w:t>
      </w:r>
      <w:r w:rsidR="00F572DC" w:rsidRPr="00B17ABA">
        <w:t xml:space="preserve"> which were between 135 and 157</w:t>
      </w:r>
      <w:r w:rsidR="00825ADE" w:rsidRPr="00B17ABA">
        <w:t xml:space="preserve"> </w:t>
      </w:r>
      <w:r w:rsidR="00F572DC" w:rsidRPr="00B17ABA">
        <w:t>mmHg</w:t>
      </w:r>
      <w:r w:rsidR="00D16A4E" w:rsidRPr="00B17ABA">
        <w:fldChar w:fldCharType="begin">
          <w:fldData xml:space="preserve">PEVuZE5vdGU+PENpdGU+PEF1dGhvcj5IYW5zc29uPC9BdXRob3I+PFllYXI+MTk5OTwvWWVhcj48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YxMS02MTY8L3BhZ2VzPjx2b2x1bWU+MzUzPC92b2x1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M1OS0zNjU8L3BhZ2VzPjx2b2x1bWU+MzU2PC92b2x1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4OTUtOTA2PC9wYWdlcz48dm9sdW1lPjM2Njwvdm9sdW1lPjxudW1i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</w:fldData>
        </w:fldChar>
      </w:r>
      <w:r w:rsidR="00EE2B4F" w:rsidRPr="00B17ABA">
        <w:instrText xml:space="preserve"> ADDIN EN.CITE </w:instrText>
      </w:r>
      <w:r w:rsidR="00EE2B4F" w:rsidRPr="00B17ABA">
        <w:fldChar w:fldCharType="begin">
          <w:fldData xml:space="preserve">PEVuZE5vdGU+PENpdGU+PEF1dGhvcj5IYW5zc29uPC9BdXRob3I+PFllYXI+MTk5OTwvWWVhcj48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YxMS02MTY8L3BhZ2VzPjx2b2x1bWU+MzUzPC92b2x1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M1OS0zNjU8L3BhZ2VzPjx2b2x1bWU+MzU2PC92b2x1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4OTUtOTA2PC9wYWdlcz48dm9sdW1lPjM2Njwvdm9sdW1lPjxudW1i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</w:fldData>
        </w:fldChar>
      </w:r>
      <w:r w:rsidR="00EE2B4F" w:rsidRPr="00B17ABA">
        <w:instrText xml:space="preserve"> ADDIN EN.CITE.DATA </w:instrText>
      </w:r>
      <w:r w:rsidR="00EE2B4F" w:rsidRPr="00B17ABA">
        <w:fldChar w:fldCharType="end"/>
      </w:r>
      <w:r w:rsidR="00D16A4E" w:rsidRPr="00B17ABA">
        <w:fldChar w:fldCharType="separate"/>
      </w:r>
      <w:r w:rsidR="00EE2B4F" w:rsidRPr="00B17ABA">
        <w:rPr>
          <w:noProof/>
          <w:vertAlign w:val="superscript"/>
        </w:rPr>
        <w:t>[316, 317, 370, 371]</w:t>
      </w:r>
      <w:r w:rsidR="00D16A4E" w:rsidRPr="00B17ABA">
        <w:fldChar w:fldCharType="end"/>
      </w:r>
      <w:r w:rsidR="00F572DC" w:rsidRPr="00B17ABA">
        <w:t xml:space="preserve">. </w:t>
      </w:r>
      <w:r w:rsidR="006726B9" w:rsidRPr="00B17ABA">
        <w:t xml:space="preserve">One possible </w:t>
      </w:r>
      <w:r w:rsidR="00F572DC" w:rsidRPr="00B17ABA">
        <w:t xml:space="preserve">reason </w:t>
      </w:r>
      <w:r w:rsidR="006726B9" w:rsidRPr="00B17ABA">
        <w:t xml:space="preserve">for this difference </w:t>
      </w:r>
      <w:r w:rsidR="00F572DC" w:rsidRPr="00B17ABA">
        <w:t>is that the patient’s initial SBP</w:t>
      </w:r>
      <w:r w:rsidR="007559C5" w:rsidRPr="00B17ABA">
        <w:t xml:space="preserve"> used in the hypertension SDDP model</w:t>
      </w:r>
      <w:r w:rsidR="003A2511" w:rsidRPr="00B17ABA">
        <w:t>,</w:t>
      </w:r>
      <w:r w:rsidR="00357925" w:rsidRPr="00B17ABA">
        <w:t xml:space="preserve"> </w:t>
      </w:r>
      <w:r w:rsidR="007559C5" w:rsidRPr="00B17ABA">
        <w:t>which came from the Burke’s retrospective cohort study</w:t>
      </w:r>
      <w:r w:rsidR="00D16A4E" w:rsidRPr="00B17ABA">
        <w:fldChar w:fldCharType="begin">
          <w:fldData xml:space="preserve">PEVuZE5vdGU+PENpdGU+PEF1dGhvcj5CdXJrZTwvQXV0aG9yPjxZZWFyPjIwMDY8L1llYXI+PFJl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==
</w:fldData>
        </w:fldChar>
      </w:r>
      <w:r w:rsidR="00EE2B4F" w:rsidRPr="00B17ABA">
        <w:instrText xml:space="preserve"> ADDIN EN.CITE </w:instrText>
      </w:r>
      <w:r w:rsidR="00EE2B4F" w:rsidRPr="00B17ABA">
        <w:fldChar w:fldCharType="begin">
          <w:fldData xml:space="preserve">PEVuZE5vdGU+PENpdGU+PEF1dGhvcj5CdXJrZTwvQXV0aG9yPjxZZWFyPjIwMDY8L1llYXI+PFJl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==
</w:fldData>
        </w:fldChar>
      </w:r>
      <w:r w:rsidR="00EE2B4F" w:rsidRPr="00B17ABA">
        <w:instrText xml:space="preserve"> ADDIN EN.CITE.DATA </w:instrText>
      </w:r>
      <w:r w:rsidR="00EE2B4F" w:rsidRPr="00B17ABA">
        <w:fldChar w:fldCharType="end"/>
      </w:r>
      <w:r w:rsidR="00D16A4E" w:rsidRPr="00B17ABA">
        <w:fldChar w:fldCharType="separate"/>
      </w:r>
      <w:r w:rsidR="00EE2B4F" w:rsidRPr="00B17ABA">
        <w:rPr>
          <w:noProof/>
          <w:vertAlign w:val="superscript"/>
        </w:rPr>
        <w:t>[283]</w:t>
      </w:r>
      <w:r w:rsidR="00D16A4E" w:rsidRPr="00B17ABA">
        <w:fldChar w:fldCharType="end"/>
      </w:r>
      <w:r w:rsidR="007559C5" w:rsidRPr="00B17ABA">
        <w:t xml:space="preserve">, </w:t>
      </w:r>
      <w:r w:rsidR="00F232BB" w:rsidRPr="00B17ABA">
        <w:t>wa</w:t>
      </w:r>
      <w:r w:rsidR="00F572DC" w:rsidRPr="00B17ABA">
        <w:t xml:space="preserve">s higher than the </w:t>
      </w:r>
      <w:r w:rsidR="00F232BB" w:rsidRPr="00B17ABA">
        <w:t xml:space="preserve">initial SBP of the participants in the </w:t>
      </w:r>
      <w:r w:rsidR="00F572DC" w:rsidRPr="00B17ABA">
        <w:t>clinical trials</w:t>
      </w:r>
      <w:r w:rsidR="00357925" w:rsidRPr="00B17ABA">
        <w:t xml:space="preserve">. Most patients in the Burke’s study had moderate or severe hypertension (32.0% and 32.7%, respectively), whereas patients with mild hypertension or controlled hypertension were only 12.4%.  </w:t>
      </w:r>
    </w:p>
    <w:p w:rsidR="00650874" w:rsidRPr="00B17ABA" w:rsidRDefault="00650874" w:rsidP="000C4144">
      <w:pPr>
        <w:jc w:val="both"/>
      </w:pPr>
      <w:r w:rsidRPr="00B17ABA">
        <w:t xml:space="preserve">The </w:t>
      </w:r>
      <w:r w:rsidR="005A3042" w:rsidRPr="00B17ABA">
        <w:t>10-year</w:t>
      </w:r>
      <w:r w:rsidR="000C4144" w:rsidRPr="00B17ABA">
        <w:t xml:space="preserve"> risk of </w:t>
      </w:r>
      <w:r w:rsidRPr="00B17ABA">
        <w:t>CVD was calculated by QRISK2</w:t>
      </w:r>
      <w:r w:rsidR="00F841F7" w:rsidRPr="00B17ABA">
        <w:t xml:space="preserve"> and then adjusted to </w:t>
      </w:r>
      <w:r w:rsidR="006A1892" w:rsidRPr="00B17ABA">
        <w:t xml:space="preserve">a </w:t>
      </w:r>
      <w:r w:rsidR="005A3042" w:rsidRPr="00B17ABA">
        <w:t>three month basis</w:t>
      </w:r>
      <w:r w:rsidRPr="00B17ABA">
        <w:t xml:space="preserve">. </w:t>
      </w:r>
      <w:r w:rsidR="00357925" w:rsidRPr="00B17ABA">
        <w:t xml:space="preserve">The slight increase in the CVD risk between three months and six months was due to the treatment history included as a risk factor in QRISK2. It was assumed that the patients had a treatment history after three months, whereas they had no treatment history at the beginning of simulation. </w:t>
      </w:r>
      <w:r w:rsidRPr="00B17ABA">
        <w:t>The</w:t>
      </w:r>
      <w:r w:rsidR="00357925" w:rsidRPr="00B17ABA">
        <w:t xml:space="preserve"> minor fluctuation in the CVD risk between six months and 12 months was because of the population variation in their baseline SBPs and SBP lowering effect. </w:t>
      </w:r>
    </w:p>
    <w:p w:rsidR="00F572DC" w:rsidRPr="00B17ABA" w:rsidRDefault="00F572DC" w:rsidP="00F570A1">
      <w:pPr>
        <w:jc w:val="both"/>
      </w:pPr>
      <w:r w:rsidRPr="00B17ABA">
        <w:t xml:space="preserve">The </w:t>
      </w:r>
      <w:r w:rsidR="007559C5" w:rsidRPr="00B17ABA">
        <w:t xml:space="preserve">annual </w:t>
      </w:r>
      <w:r w:rsidRPr="00B17ABA">
        <w:t xml:space="preserve">CVD incidence rate per 100,000 </w:t>
      </w:r>
      <w:r w:rsidR="00357925" w:rsidRPr="00B17ABA">
        <w:t xml:space="preserve">persons </w:t>
      </w:r>
      <w:r w:rsidRPr="00B17ABA">
        <w:t xml:space="preserve">was </w:t>
      </w:r>
      <w:r w:rsidR="000C6633" w:rsidRPr="00B17ABA">
        <w:t xml:space="preserve">estimated by the model at </w:t>
      </w:r>
      <w:r w:rsidRPr="00B17ABA">
        <w:t xml:space="preserve">1112.49 where no treatment was used. According to the </w:t>
      </w:r>
      <w:r w:rsidR="00CA24EF" w:rsidRPr="00B17ABA">
        <w:rPr>
          <w:rFonts w:hint="eastAsia"/>
          <w:lang w:eastAsia="ko-KR"/>
        </w:rPr>
        <w:t>CHD</w:t>
      </w:r>
      <w:r w:rsidRPr="00B17ABA">
        <w:t xml:space="preserve"> statistics published in 2012</w:t>
      </w:r>
      <w:r w:rsidR="00D16A4E" w:rsidRPr="00B17ABA">
        <w:fldChar w:fldCharType="begin"/>
      </w:r>
      <w:r w:rsidR="00EE2B4F" w:rsidRPr="00B17ABA">
        <w:instrText xml:space="preserve"> ADDIN EN.CITE &lt;EndNote&gt;&lt;Cite&gt;&lt;Author&gt;Townsend N&lt;/Author&gt;&lt;Year&gt;2012&lt;/Year&gt;&lt;RecNum&gt;355&lt;/RecNum&gt;&lt;DisplayText&gt;&lt;style face="superscript"&gt;[288]&lt;/style&gt;&lt;/DisplayText&gt;&lt;record&gt;&lt;rec-number&gt;355&lt;/rec-number&gt;&lt;foreign-keys&gt;&lt;key app="EN" db-id="z2a0dvwpazf220et2vh50z295rxpzfevwft2"&gt;355&lt;/key&gt;&lt;/foreign-keys&gt;&lt;ref-type name="Book"&gt;6&lt;/ref-type&gt;&lt;contributors&gt;&lt;authors&gt;&lt;author&gt;Townsend N, Wickramasinghe K, Bhatnagar P, Smolina K, Nichols M, Leal J, Luengo-Fernandez R, Rayner M&lt;/author&gt;&lt;/authors&gt;&lt;/contributors&gt;&lt;titles&gt;&lt;title&gt;Coronary heart disease statistics 2012 edition&lt;/title&gt;&lt;/titles&gt;&lt;dates&gt;&lt;year&gt;2012&lt;/year&gt;&lt;/dates&gt;&lt;pub-location&gt;London&lt;/pub-location&gt;&lt;publisher&gt;British Heart Foundation&lt;/publisher&gt;&lt;urls&gt;&lt;/urls&gt;&lt;/record&gt;&lt;/Cite&gt;&lt;/EndNote&gt;</w:instrText>
      </w:r>
      <w:r w:rsidR="00D16A4E" w:rsidRPr="00B17ABA">
        <w:fldChar w:fldCharType="separate"/>
      </w:r>
      <w:r w:rsidR="00EE2B4F" w:rsidRPr="00B17ABA">
        <w:rPr>
          <w:noProof/>
          <w:vertAlign w:val="superscript"/>
        </w:rPr>
        <w:t>[288]</w:t>
      </w:r>
      <w:r w:rsidR="00D16A4E" w:rsidRPr="00B17ABA">
        <w:fldChar w:fldCharType="end"/>
      </w:r>
      <w:r w:rsidR="00386699" w:rsidRPr="00B17ABA">
        <w:t xml:space="preserve"> </w:t>
      </w:r>
      <w:r w:rsidRPr="00B17ABA">
        <w:t xml:space="preserve">and the </w:t>
      </w:r>
      <w:r w:rsidR="00357925" w:rsidRPr="00B17ABA">
        <w:t>S</w:t>
      </w:r>
      <w:r w:rsidRPr="00B17ABA">
        <w:t xml:space="preserve">troke </w:t>
      </w:r>
      <w:r w:rsidR="00357925" w:rsidRPr="00B17ABA">
        <w:t>S</w:t>
      </w:r>
      <w:r w:rsidRPr="00B17ABA">
        <w:t xml:space="preserve">tatistics </w:t>
      </w:r>
      <w:r w:rsidR="006A1892" w:rsidRPr="00B17ABA">
        <w:t xml:space="preserve">published in </w:t>
      </w:r>
      <w:r w:rsidRPr="00B17ABA">
        <w:t>2009</w:t>
      </w:r>
      <w:r w:rsidR="00D16A4E" w:rsidRPr="00B17ABA">
        <w:fldChar w:fldCharType="begin"/>
      </w:r>
      <w:r w:rsidR="00EE2B4F" w:rsidRPr="00B17ABA">
        <w:instrText xml:space="preserve"> ADDIN EN.CITE &lt;EndNote&gt;&lt;Cite&gt;&lt;Author&gt;Scarborough P&lt;/Author&gt;&lt;Year&gt;2009&lt;/Year&gt;&lt;RecNum&gt;362&lt;/RecNum&gt;&lt;DisplayText&gt;&lt;style face="superscript"&gt;[372]&lt;/style&gt;&lt;/DisplayText&gt;&lt;record&gt;&lt;rec-number&gt;362&lt;/rec-number&gt;&lt;foreign-keys&gt;&lt;key app="EN" db-id="z2a0dvwpazf220et2vh50z295rxpzfevwft2"&gt;362&lt;/key&gt;&lt;/foreign-keys&gt;&lt;ref-type name="Book"&gt;6&lt;/ref-type&gt;&lt;contributors&gt;&lt;authors&gt;&lt;author&gt;Scarborough P, Peto Viv, Bhatnagar P, Kaur A, Leal J, Luengo-Fernandez R, Gray A, Rayner M, Allender S&lt;/author&gt;&lt;/authors&gt;&lt;/contributors&gt;&lt;titles&gt;&lt;title&gt;Stroke Statistics 2009&lt;/title&gt;&lt;/titles&gt;&lt;dates&gt;&lt;year&gt;2009&lt;/year&gt;&lt;/dates&gt;&lt;pub-location&gt;London&lt;/pub-location&gt;&lt;publisher&gt;British Heart Foundation&lt;/publisher&gt;&lt;urls&gt;&lt;related-urls&gt;&lt;url&gt;https://www.bhf.org.uk/publications/statistics/stroke-statistics-2009&lt;/url&gt;&lt;/related-urls&gt;&lt;/urls&gt;&lt;/record&gt;&lt;/Cite&gt;&lt;/EndNote&gt;</w:instrText>
      </w:r>
      <w:r w:rsidR="00D16A4E" w:rsidRPr="00B17ABA">
        <w:fldChar w:fldCharType="separate"/>
      </w:r>
      <w:r w:rsidR="00EE2B4F" w:rsidRPr="00B17ABA">
        <w:rPr>
          <w:noProof/>
          <w:vertAlign w:val="superscript"/>
        </w:rPr>
        <w:t>[372]</w:t>
      </w:r>
      <w:r w:rsidR="00D16A4E" w:rsidRPr="00B17ABA">
        <w:fldChar w:fldCharType="end"/>
      </w:r>
      <w:r w:rsidRPr="00B17ABA">
        <w:t xml:space="preserve">, the CVD incidence (including acute MI, angina, stroke and </w:t>
      </w:r>
      <w:r w:rsidR="000C58BB" w:rsidRPr="00B17ABA">
        <w:t>HF</w:t>
      </w:r>
      <w:r w:rsidRPr="00B17ABA">
        <w:t xml:space="preserve">) per 100,000 was approximately 437.20 for a male population aged between 55 and 64. Considering that the CVD risk more than </w:t>
      </w:r>
      <w:r w:rsidR="006A1892" w:rsidRPr="00B17ABA">
        <w:t xml:space="preserve">doubles </w:t>
      </w:r>
      <w:r w:rsidRPr="00B17ABA">
        <w:t>at SBP</w:t>
      </w:r>
      <w:r w:rsidRPr="00B17ABA">
        <w:rPr>
          <w:rFonts w:cstheme="majorBidi"/>
        </w:rPr>
        <w:t>≥</w:t>
      </w:r>
      <w:r w:rsidRPr="00B17ABA">
        <w:t>160</w:t>
      </w:r>
      <w:r w:rsidR="00825ADE" w:rsidRPr="00B17ABA">
        <w:t xml:space="preserve"> </w:t>
      </w:r>
      <w:r w:rsidRPr="00B17ABA">
        <w:t>mmHg compared with the optimal BP (SBP&lt;120</w:t>
      </w:r>
      <w:r w:rsidR="00825ADE" w:rsidRPr="00B17ABA">
        <w:t xml:space="preserve"> </w:t>
      </w:r>
      <w:r w:rsidRPr="00B17ABA">
        <w:t>mmHg)</w:t>
      </w:r>
      <w:r w:rsidR="00D16A4E" w:rsidRPr="00B17ABA">
        <w:fldChar w:fldCharType="begin">
          <w:fldData xml:space="preserve">PEVuZE5vdGU+PENpdGU+PEF1dGhvcj5Qc2F0eTwvQXV0aG9yPjxZZWFyPjIwMDE8L1llYXI+PFJl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</w:fldData>
        </w:fldChar>
      </w:r>
      <w:r w:rsidR="00EE2B4F" w:rsidRPr="00B17ABA">
        <w:instrText xml:space="preserve"> ADDIN EN.CITE </w:instrText>
      </w:r>
      <w:r w:rsidR="00EE2B4F" w:rsidRPr="00B17ABA">
        <w:fldChar w:fldCharType="begin">
          <w:fldData xml:space="preserve">PEVuZE5vdGU+PENpdGU+PEF1dGhvcj5Qc2F0eTwvQXV0aG9yPjxZZWFyPjIwMDE8L1llYXI+PFJl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</w:fldData>
        </w:fldChar>
      </w:r>
      <w:r w:rsidR="00EE2B4F" w:rsidRPr="00B17ABA">
        <w:instrText xml:space="preserve"> ADDIN EN.CITE.DATA </w:instrText>
      </w:r>
      <w:r w:rsidR="00EE2B4F" w:rsidRPr="00B17ABA">
        <w:fldChar w:fldCharType="end"/>
      </w:r>
      <w:r w:rsidR="00D16A4E" w:rsidRPr="00B17ABA">
        <w:fldChar w:fldCharType="separate"/>
      </w:r>
      <w:r w:rsidR="00EE2B4F" w:rsidRPr="00B17ABA">
        <w:rPr>
          <w:noProof/>
          <w:vertAlign w:val="superscript"/>
        </w:rPr>
        <w:t>[373, 374]</w:t>
      </w:r>
      <w:r w:rsidR="00D16A4E" w:rsidRPr="00B17ABA">
        <w:fldChar w:fldCharType="end"/>
      </w:r>
      <w:r w:rsidR="00D57DA1" w:rsidRPr="00B17ABA">
        <w:t>,</w:t>
      </w:r>
      <w:r w:rsidRPr="00B17ABA">
        <w:t xml:space="preserve"> the estimated </w:t>
      </w:r>
      <w:r w:rsidR="00386699" w:rsidRPr="00B17ABA">
        <w:t>annual</w:t>
      </w:r>
      <w:r w:rsidRPr="00B17ABA">
        <w:t xml:space="preserve"> CVD incidence rate in the hypertension SDDP model </w:t>
      </w:r>
      <w:r w:rsidR="00313AF7" w:rsidRPr="00B17ABA">
        <w:t>see</w:t>
      </w:r>
      <w:r w:rsidRPr="00B17ABA">
        <w:t>ms to be plausible.</w:t>
      </w:r>
    </w:p>
    <w:p w:rsidR="00D33B13" w:rsidRPr="00B17ABA" w:rsidRDefault="00794F2C" w:rsidP="005A3042">
      <w:pPr>
        <w:jc w:val="both"/>
      </w:pPr>
      <w:r w:rsidRPr="00B17ABA">
        <w:t>In the long-term, the p</w:t>
      </w:r>
      <w:r w:rsidR="00357925" w:rsidRPr="00B17ABA">
        <w:t>ercentage</w:t>
      </w:r>
      <w:r w:rsidRPr="00B17ABA">
        <w:t xml:space="preserve"> of patients without </w:t>
      </w:r>
      <w:r w:rsidR="00EE0F91" w:rsidRPr="00B17ABA">
        <w:t>either</w:t>
      </w:r>
      <w:r w:rsidR="00386699" w:rsidRPr="00B17ABA">
        <w:t xml:space="preserve"> </w:t>
      </w:r>
      <w:r w:rsidRPr="00B17ABA">
        <w:t xml:space="preserve">CVD </w:t>
      </w:r>
      <w:r w:rsidR="00EE0F91" w:rsidRPr="00B17ABA">
        <w:t>or</w:t>
      </w:r>
      <w:r w:rsidRPr="00B17ABA">
        <w:t xml:space="preserve"> DM history steadily decreased and reached 0 at the end of the simulation (</w:t>
      </w:r>
      <w:r w:rsidR="00313AF7" w:rsidRPr="00B17ABA">
        <w:t>see</w:t>
      </w:r>
      <w:r w:rsidRPr="00B17ABA">
        <w:t xml:space="preserve"> </w:t>
      </w:r>
      <w:r w:rsidR="00431FF1" w:rsidRPr="00B17ABA">
        <w:fldChar w:fldCharType="begin"/>
      </w:r>
      <w:r w:rsidR="00431FF1" w:rsidRPr="00B17ABA">
        <w:instrText xml:space="preserve"> REF _Ref424654043 \h </w:instrText>
      </w:r>
      <w:r w:rsidR="00B17ABA">
        <w:instrText xml:space="preserve"> \* MERGEFORMAT </w:instrText>
      </w:r>
      <w:r w:rsidR="00431FF1"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1</w:t>
      </w:r>
      <w:r w:rsidR="00431FF1" w:rsidRPr="00B17ABA">
        <w:fldChar w:fldCharType="end"/>
      </w:r>
      <w:r w:rsidRPr="00B17ABA">
        <w:t>). The slope of the prevalence was steepest for no treatment, followed by single drugs, two-drug combinations and three-drug combinations. The opposite occurred for the percentage of death where patients receiving no treatment died the fastest</w:t>
      </w:r>
      <w:r w:rsidR="006A1892" w:rsidRPr="00B17ABA">
        <w:t>,</w:t>
      </w:r>
      <w:r w:rsidRPr="00B17ABA">
        <w:t xml:space="preserve"> and in three-drug combinations the slowest (</w:t>
      </w:r>
      <w:r w:rsidR="00313AF7" w:rsidRPr="00B17ABA">
        <w:t>see</w:t>
      </w:r>
      <w:r w:rsidRPr="00B17ABA">
        <w:t xml:space="preserve"> </w:t>
      </w:r>
      <w:r w:rsidR="00431FF1" w:rsidRPr="00B17ABA">
        <w:fldChar w:fldCharType="begin"/>
      </w:r>
      <w:r w:rsidR="00431FF1" w:rsidRPr="00B17ABA">
        <w:instrText xml:space="preserve"> REF _Ref424654051 \h </w:instrText>
      </w:r>
      <w:r w:rsidR="00B17ABA">
        <w:instrText xml:space="preserve"> \* MERGEFORMAT </w:instrText>
      </w:r>
      <w:r w:rsidR="00431FF1"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2</w:t>
      </w:r>
      <w:r w:rsidR="00431FF1" w:rsidRPr="00B17ABA">
        <w:fldChar w:fldCharType="end"/>
      </w:r>
      <w:r w:rsidRPr="00B17ABA">
        <w:t xml:space="preserve">). The </w:t>
      </w:r>
      <w:r w:rsidR="00386699" w:rsidRPr="00B17ABA">
        <w:t>p</w:t>
      </w:r>
      <w:r w:rsidR="00357925" w:rsidRPr="00B17ABA">
        <w:t>ercentage</w:t>
      </w:r>
      <w:r w:rsidRPr="00B17ABA">
        <w:t xml:space="preserve"> of patients </w:t>
      </w:r>
      <w:r w:rsidR="00D41713" w:rsidRPr="00B17ABA">
        <w:t>in</w:t>
      </w:r>
      <w:r w:rsidRPr="00B17ABA">
        <w:t xml:space="preserve"> </w:t>
      </w:r>
      <w:r w:rsidR="00386699" w:rsidRPr="00B17ABA">
        <w:t xml:space="preserve">a </w:t>
      </w:r>
      <w:r w:rsidRPr="00B17ABA">
        <w:t xml:space="preserve">CVD </w:t>
      </w:r>
      <w:r w:rsidR="00D41713" w:rsidRPr="00B17ABA">
        <w:t>state</w:t>
      </w:r>
      <w:r w:rsidR="00386699" w:rsidRPr="00B17ABA">
        <w:t>, which r</w:t>
      </w:r>
      <w:r w:rsidRPr="00B17ABA">
        <w:t>eached the peak at around 75 years old and then gradually declined</w:t>
      </w:r>
      <w:r w:rsidR="00386699" w:rsidRPr="00B17ABA">
        <w:t xml:space="preserve">, was also </w:t>
      </w:r>
      <w:r w:rsidR="00D41713" w:rsidRPr="00B17ABA">
        <w:t xml:space="preserve">highest </w:t>
      </w:r>
      <w:r w:rsidR="00386699" w:rsidRPr="00B17ABA">
        <w:t>in no treatment</w:t>
      </w:r>
      <w:r w:rsidR="00D41713" w:rsidRPr="00B17ABA">
        <w:t xml:space="preserve"> across the whole follow-up period, followed by single drugs, two-drug combinations and three-drug </w:t>
      </w:r>
      <w:r w:rsidR="00D41713" w:rsidRPr="00B17ABA">
        <w:lastRenderedPageBreak/>
        <w:t xml:space="preserve">combinations </w:t>
      </w:r>
      <w:r w:rsidRPr="00B17ABA">
        <w:t>(</w:t>
      </w:r>
      <w:r w:rsidR="00431FF1" w:rsidRPr="00B17ABA">
        <w:t xml:space="preserve">see </w:t>
      </w:r>
      <w:r w:rsidR="00431FF1" w:rsidRPr="00B17ABA">
        <w:fldChar w:fldCharType="begin"/>
      </w:r>
      <w:r w:rsidR="00431FF1" w:rsidRPr="00B17ABA">
        <w:instrText xml:space="preserve"> REF _Ref424654065 \h </w:instrText>
      </w:r>
      <w:r w:rsidR="00B17ABA">
        <w:instrText xml:space="preserve"> \* MERGEFORMAT </w:instrText>
      </w:r>
      <w:r w:rsidR="00431FF1"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3</w:t>
      </w:r>
      <w:r w:rsidR="00431FF1" w:rsidRPr="00B17ABA">
        <w:fldChar w:fldCharType="end"/>
      </w:r>
      <w:r w:rsidRPr="00B17ABA">
        <w:t xml:space="preserve">). </w:t>
      </w:r>
      <w:r w:rsidR="00BC02A2" w:rsidRPr="00B17ABA">
        <w:t>The ju</w:t>
      </w:r>
      <w:r w:rsidR="00357925" w:rsidRPr="00B17ABA">
        <w:t>mp between 61 and 62 years old wa</w:t>
      </w:r>
      <w:r w:rsidR="00BC02A2" w:rsidRPr="00B17ABA">
        <w:t xml:space="preserve">s due to the different mechanism to calculate the transition probability to a </w:t>
      </w:r>
      <w:r w:rsidR="005A3042" w:rsidRPr="00B17ABA">
        <w:t>CVD</w:t>
      </w:r>
      <w:r w:rsidR="0029168B" w:rsidRPr="00B17ABA">
        <w:t xml:space="preserve"> between the short-term drug switching model and the long-term CVD model</w:t>
      </w:r>
      <w:r w:rsidR="005A3042" w:rsidRPr="00B17ABA">
        <w:t>.</w:t>
      </w:r>
      <w:r w:rsidR="00BC02A2" w:rsidRPr="00B17ABA">
        <w:t xml:space="preserve"> Whereas the surrogate outcome modelling based on QRISK2 was used to calculate the transition probabilities to a </w:t>
      </w:r>
      <w:r w:rsidR="00E424CE" w:rsidRPr="00B17ABA">
        <w:t>CV</w:t>
      </w:r>
      <w:r w:rsidR="005A3042" w:rsidRPr="00B17ABA">
        <w:t>D</w:t>
      </w:r>
      <w:r w:rsidR="00BC02A2" w:rsidRPr="00B17ABA">
        <w:t xml:space="preserve"> between 60 and 6</w:t>
      </w:r>
      <w:r w:rsidR="00357925" w:rsidRPr="00B17ABA">
        <w:t>1</w:t>
      </w:r>
      <w:r w:rsidR="009A1966" w:rsidRPr="00B17ABA">
        <w:t xml:space="preserve"> year</w:t>
      </w:r>
      <w:r w:rsidR="00BC02A2" w:rsidRPr="00B17ABA">
        <w:t xml:space="preserve">s old (i.e., during the drug switching period), the transition probabilities to a </w:t>
      </w:r>
      <w:r w:rsidR="00E424CE" w:rsidRPr="00B17ABA">
        <w:t>CV</w:t>
      </w:r>
      <w:r w:rsidR="005A3042" w:rsidRPr="00B17ABA">
        <w:t>D</w:t>
      </w:r>
      <w:r w:rsidR="00BC02A2" w:rsidRPr="00B17ABA">
        <w:t xml:space="preserve"> afterward came from the NICE hypertension </w:t>
      </w:r>
      <w:r w:rsidR="000C6633" w:rsidRPr="00B17ABA">
        <w:t xml:space="preserve">model </w:t>
      </w:r>
      <w:r w:rsidR="00BC02A2" w:rsidRPr="00B17ABA">
        <w:t xml:space="preserve">and </w:t>
      </w:r>
      <w:r w:rsidR="000C6633" w:rsidRPr="00B17ABA">
        <w:t xml:space="preserve">propagated </w:t>
      </w:r>
      <w:r w:rsidR="00BC02A2" w:rsidRPr="00B17ABA">
        <w:t xml:space="preserve">through the long-term CVD model. </w:t>
      </w:r>
    </w:p>
    <w:p w:rsidR="00794F2C" w:rsidRPr="00B17ABA" w:rsidRDefault="00D33B13">
      <w:pPr>
        <w:jc w:val="both"/>
      </w:pPr>
      <w:r w:rsidRPr="00B17ABA">
        <w:t>The occurrence of DM was highest in no treatment until 70 years old, followed by single drugs, two-drug combinations and three-drug combinations (</w:t>
      </w:r>
      <w:r w:rsidR="00431FF1" w:rsidRPr="00B17ABA">
        <w:t xml:space="preserve">see </w:t>
      </w:r>
      <w:r w:rsidR="00431FF1" w:rsidRPr="00B17ABA">
        <w:fldChar w:fldCharType="begin"/>
      </w:r>
      <w:r w:rsidR="00431FF1" w:rsidRPr="00B17ABA">
        <w:instrText xml:space="preserve"> REF _Ref424654083 \h </w:instrText>
      </w:r>
      <w:r w:rsidR="00B17ABA">
        <w:instrText xml:space="preserve"> \* MERGEFORMAT </w:instrText>
      </w:r>
      <w:r w:rsidR="00431FF1"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4</w:t>
      </w:r>
      <w:r w:rsidR="00431FF1" w:rsidRPr="00B17ABA">
        <w:fldChar w:fldCharType="end"/>
      </w:r>
      <w:r w:rsidRPr="00B17ABA">
        <w:t xml:space="preserve">). Although some of antihypertensive drugs were assumed to increase the risk of DM in the hypertension SDDP model, the same pattern was found in </w:t>
      </w:r>
      <w:r w:rsidR="00431FF1" w:rsidRPr="00B17ABA">
        <w:fldChar w:fldCharType="begin"/>
      </w:r>
      <w:r w:rsidR="00431FF1" w:rsidRPr="00B17ABA">
        <w:instrText xml:space="preserve"> REF _Ref424654065 \h </w:instrText>
      </w:r>
      <w:r w:rsidR="00B17ABA">
        <w:instrText xml:space="preserve"> \* MERGEFORMAT </w:instrText>
      </w:r>
      <w:r w:rsidR="00431FF1"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3</w:t>
      </w:r>
      <w:r w:rsidR="00431FF1" w:rsidRPr="00B17ABA">
        <w:fldChar w:fldCharType="end"/>
      </w:r>
      <w:r w:rsidRPr="00B17ABA">
        <w:t xml:space="preserve"> and </w:t>
      </w:r>
      <w:r w:rsidR="00431FF1" w:rsidRPr="00B17ABA">
        <w:fldChar w:fldCharType="begin"/>
      </w:r>
      <w:r w:rsidR="00431FF1" w:rsidRPr="00B17ABA">
        <w:instrText xml:space="preserve"> REF _Ref424654083 \h </w:instrText>
      </w:r>
      <w:r w:rsidR="00B17ABA">
        <w:instrText xml:space="preserve"> \* MERGEFORMAT </w:instrText>
      </w:r>
      <w:r w:rsidR="00431FF1"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4</w:t>
      </w:r>
      <w:r w:rsidR="00431FF1" w:rsidRPr="00B17ABA">
        <w:fldChar w:fldCharType="end"/>
      </w:r>
      <w:r w:rsidRPr="00B17ABA">
        <w:t xml:space="preserve"> because of another assumption</w:t>
      </w:r>
      <w:r w:rsidR="003A2511" w:rsidRPr="00B17ABA">
        <w:t>,</w:t>
      </w:r>
      <w:r w:rsidRPr="00B17ABA">
        <w:t xml:space="preserve"> which doubles the baseline CVD risk in patients with DM risk over patients without DM. The percentage of patients in the DM state gradually declined after 70 years old. </w:t>
      </w:r>
    </w:p>
    <w:p w:rsidR="00B65A76" w:rsidRPr="00B17ABA" w:rsidRDefault="00B65A76" w:rsidP="001A2558">
      <w:pPr>
        <w:rPr>
          <w:iCs/>
        </w:rPr>
        <w:sectPr w:rsidR="00B65A76" w:rsidRPr="00B17ABA" w:rsidSect="00013330">
          <w:footerReference w:type="default" r:id="rId41"/>
          <w:pgSz w:w="11906" w:h="16838"/>
          <w:pgMar w:top="1701" w:right="1418" w:bottom="1701" w:left="2268" w:header="708" w:footer="708" w:gutter="0"/>
          <w:cols w:space="708"/>
          <w:docGrid w:linePitch="360"/>
        </w:sectPr>
      </w:pPr>
    </w:p>
    <w:p w:rsidR="00B65A76" w:rsidRPr="00B17ABA" w:rsidRDefault="00B65A76" w:rsidP="001A2558">
      <w:pPr>
        <w:pStyle w:val="Caption"/>
      </w:pPr>
      <w:bookmarkStart w:id="248" w:name="_Ref424653953"/>
      <w:bookmarkStart w:id="249" w:name="_Toc426018657"/>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1</w:t>
        </w:r>
      </w:fldSimple>
      <w:bookmarkEnd w:id="248"/>
      <w:r w:rsidRPr="00B17ABA">
        <w:t xml:space="preserve">. </w:t>
      </w:r>
      <w:r w:rsidR="00090BC0" w:rsidRPr="00B17ABA">
        <w:t>Treatment effectiveness predicted from the validation scenarios where the same treatment is applied in the follow-up period</w:t>
      </w:r>
      <w:bookmarkEnd w:id="249"/>
    </w:p>
    <w:tbl>
      <w:tblPr>
        <w:tblW w:w="5000" w:type="pct"/>
        <w:tblLayout w:type="fixed"/>
        <w:tblLook w:val="04A0" w:firstRow="1" w:lastRow="0" w:firstColumn="1" w:lastColumn="0" w:noHBand="0" w:noVBand="1"/>
      </w:tblPr>
      <w:tblGrid>
        <w:gridCol w:w="2235"/>
        <w:gridCol w:w="1417"/>
        <w:gridCol w:w="850"/>
        <w:gridCol w:w="706"/>
        <w:gridCol w:w="709"/>
        <w:gridCol w:w="711"/>
        <w:gridCol w:w="709"/>
        <w:gridCol w:w="706"/>
        <w:gridCol w:w="709"/>
        <w:gridCol w:w="711"/>
        <w:gridCol w:w="709"/>
        <w:gridCol w:w="709"/>
        <w:gridCol w:w="709"/>
        <w:gridCol w:w="711"/>
        <w:gridCol w:w="1067"/>
      </w:tblGrid>
      <w:tr w:rsidR="00F1042B" w:rsidRPr="00B17ABA" w:rsidTr="00F1042B">
        <w:trPr>
          <w:trHeight w:val="300"/>
        </w:trPr>
        <w:tc>
          <w:tcPr>
            <w:tcW w:w="836" w:type="pct"/>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B65A76" w:rsidRPr="00B17ABA" w:rsidRDefault="00B65A76" w:rsidP="00DE3E5D">
            <w:pPr>
              <w:pStyle w:val="TOC1"/>
              <w:rPr>
                <w:sz w:val="17"/>
                <w:szCs w:val="17"/>
              </w:rPr>
            </w:pPr>
            <w:r w:rsidRPr="00B17ABA">
              <w:rPr>
                <w:sz w:val="17"/>
                <w:szCs w:val="17"/>
              </w:rPr>
              <w:t> </w:t>
            </w:r>
          </w:p>
        </w:tc>
        <w:tc>
          <w:tcPr>
            <w:tcW w:w="530"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Total net benefits (£)</w:t>
            </w:r>
          </w:p>
        </w:tc>
        <w:tc>
          <w:tcPr>
            <w:tcW w:w="1113" w:type="pct"/>
            <w:gridSpan w:val="4"/>
            <w:tcBorders>
              <w:top w:val="single" w:sz="4" w:space="0" w:color="auto"/>
              <w:left w:val="nil"/>
              <w:bottom w:val="sing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Treatment success rate</w:t>
            </w:r>
          </w:p>
        </w:tc>
        <w:tc>
          <w:tcPr>
            <w:tcW w:w="1060" w:type="pct"/>
            <w:gridSpan w:val="4"/>
            <w:tcBorders>
              <w:top w:val="single" w:sz="4" w:space="0" w:color="auto"/>
              <w:left w:val="nil"/>
              <w:bottom w:val="sing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Mean SBP</w:t>
            </w:r>
            <w:r w:rsidR="009906C7" w:rsidRPr="00B17ABA">
              <w:rPr>
                <w:sz w:val="17"/>
                <w:szCs w:val="17"/>
              </w:rPr>
              <w:t xml:space="preserve"> (mmHg)</w:t>
            </w:r>
          </w:p>
        </w:tc>
        <w:tc>
          <w:tcPr>
            <w:tcW w:w="1061" w:type="pct"/>
            <w:gridSpan w:val="4"/>
            <w:tcBorders>
              <w:top w:val="single" w:sz="4" w:space="0" w:color="auto"/>
              <w:left w:val="nil"/>
              <w:bottom w:val="sing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 xml:space="preserve">CVD risk </w:t>
            </w:r>
            <w:r w:rsidR="00D41713" w:rsidRPr="00B17ABA">
              <w:rPr>
                <w:sz w:val="17"/>
                <w:szCs w:val="17"/>
              </w:rPr>
              <w:t xml:space="preserve">per </w:t>
            </w:r>
            <w:r w:rsidR="00FA2D9D" w:rsidRPr="00B17ABA">
              <w:rPr>
                <w:sz w:val="17"/>
                <w:szCs w:val="17"/>
              </w:rPr>
              <w:t>three months</w:t>
            </w:r>
          </w:p>
        </w:tc>
        <w:tc>
          <w:tcPr>
            <w:tcW w:w="399" w:type="pct"/>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B65A76" w:rsidRPr="00B17ABA" w:rsidRDefault="007559C5" w:rsidP="00F1042B">
            <w:pPr>
              <w:pStyle w:val="TOC1"/>
              <w:jc w:val="center"/>
              <w:rPr>
                <w:sz w:val="17"/>
                <w:szCs w:val="17"/>
              </w:rPr>
            </w:pPr>
            <w:r w:rsidRPr="00B17ABA">
              <w:rPr>
                <w:sz w:val="17"/>
                <w:szCs w:val="17"/>
              </w:rPr>
              <w:t>Annual</w:t>
            </w:r>
            <w:r w:rsidR="00B65A76" w:rsidRPr="00B17ABA">
              <w:rPr>
                <w:sz w:val="17"/>
                <w:szCs w:val="17"/>
              </w:rPr>
              <w:t xml:space="preserve"> CVD incidence rate per 100,000</w:t>
            </w:r>
            <w:r w:rsidR="00EE0F91" w:rsidRPr="00B17ABA">
              <w:rPr>
                <w:sz w:val="17"/>
                <w:szCs w:val="17"/>
              </w:rPr>
              <w:t xml:space="preserve"> persons</w:t>
            </w:r>
            <w:r w:rsidR="001C5E2E" w:rsidRPr="009923E9">
              <w:rPr>
                <w:sz w:val="17"/>
                <w:szCs w:val="17"/>
                <w:vertAlign w:val="superscript"/>
              </w:rPr>
              <w:t>1)</w:t>
            </w:r>
          </w:p>
        </w:tc>
      </w:tr>
      <w:tr w:rsidR="00F1042B" w:rsidRPr="00B17ABA" w:rsidTr="00F1042B">
        <w:trPr>
          <w:trHeight w:val="300"/>
        </w:trPr>
        <w:tc>
          <w:tcPr>
            <w:tcW w:w="836" w:type="pct"/>
            <w:vMerge/>
            <w:tcBorders>
              <w:top w:val="single" w:sz="4" w:space="0" w:color="auto"/>
              <w:left w:val="single" w:sz="4" w:space="0" w:color="auto"/>
              <w:bottom w:val="double" w:sz="4" w:space="0" w:color="auto"/>
              <w:right w:val="single" w:sz="4" w:space="0" w:color="auto"/>
            </w:tcBorders>
            <w:vAlign w:val="center"/>
            <w:hideMark/>
          </w:tcPr>
          <w:p w:rsidR="00B65A76" w:rsidRPr="00B17ABA" w:rsidRDefault="00B65A76" w:rsidP="00DE3E5D">
            <w:pPr>
              <w:pStyle w:val="TOC1"/>
              <w:rPr>
                <w:sz w:val="17"/>
                <w:szCs w:val="17"/>
              </w:rPr>
            </w:pPr>
          </w:p>
        </w:tc>
        <w:tc>
          <w:tcPr>
            <w:tcW w:w="530" w:type="pct"/>
            <w:vMerge/>
            <w:tcBorders>
              <w:top w:val="single" w:sz="4" w:space="0" w:color="auto"/>
              <w:left w:val="single" w:sz="4" w:space="0" w:color="auto"/>
              <w:bottom w:val="double" w:sz="4" w:space="0" w:color="auto"/>
              <w:right w:val="single" w:sz="4" w:space="0" w:color="auto"/>
            </w:tcBorders>
            <w:vAlign w:val="center"/>
            <w:hideMark/>
          </w:tcPr>
          <w:p w:rsidR="00B65A76" w:rsidRPr="00B17ABA" w:rsidRDefault="00B65A76" w:rsidP="00F1042B">
            <w:pPr>
              <w:pStyle w:val="TOC1"/>
              <w:jc w:val="center"/>
              <w:rPr>
                <w:sz w:val="17"/>
                <w:szCs w:val="17"/>
              </w:rPr>
            </w:pPr>
          </w:p>
        </w:tc>
        <w:tc>
          <w:tcPr>
            <w:tcW w:w="318"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3m</w:t>
            </w:r>
          </w:p>
        </w:tc>
        <w:tc>
          <w:tcPr>
            <w:tcW w:w="264"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6m</w:t>
            </w:r>
          </w:p>
        </w:tc>
        <w:tc>
          <w:tcPr>
            <w:tcW w:w="265"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9m</w:t>
            </w:r>
          </w:p>
        </w:tc>
        <w:tc>
          <w:tcPr>
            <w:tcW w:w="266"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12m</w:t>
            </w:r>
          </w:p>
        </w:tc>
        <w:tc>
          <w:tcPr>
            <w:tcW w:w="265"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3m</w:t>
            </w:r>
          </w:p>
        </w:tc>
        <w:tc>
          <w:tcPr>
            <w:tcW w:w="264"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6m</w:t>
            </w:r>
          </w:p>
        </w:tc>
        <w:tc>
          <w:tcPr>
            <w:tcW w:w="265"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9m</w:t>
            </w:r>
          </w:p>
        </w:tc>
        <w:tc>
          <w:tcPr>
            <w:tcW w:w="266"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12m</w:t>
            </w:r>
          </w:p>
        </w:tc>
        <w:tc>
          <w:tcPr>
            <w:tcW w:w="265"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3m</w:t>
            </w:r>
          </w:p>
        </w:tc>
        <w:tc>
          <w:tcPr>
            <w:tcW w:w="265"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6m</w:t>
            </w:r>
          </w:p>
        </w:tc>
        <w:tc>
          <w:tcPr>
            <w:tcW w:w="265"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9m</w:t>
            </w:r>
          </w:p>
        </w:tc>
        <w:tc>
          <w:tcPr>
            <w:tcW w:w="266" w:type="pct"/>
            <w:tcBorders>
              <w:top w:val="nil"/>
              <w:left w:val="nil"/>
              <w:bottom w:val="double" w:sz="4" w:space="0" w:color="auto"/>
              <w:right w:val="single" w:sz="4" w:space="0" w:color="auto"/>
            </w:tcBorders>
            <w:shd w:val="clear" w:color="auto" w:fill="auto"/>
            <w:noWrap/>
            <w:vAlign w:val="bottom"/>
            <w:hideMark/>
          </w:tcPr>
          <w:p w:rsidR="00B65A76" w:rsidRPr="00B17ABA" w:rsidRDefault="00B65A76" w:rsidP="00F1042B">
            <w:pPr>
              <w:pStyle w:val="TOC1"/>
              <w:jc w:val="center"/>
              <w:rPr>
                <w:sz w:val="17"/>
                <w:szCs w:val="17"/>
              </w:rPr>
            </w:pPr>
            <w:r w:rsidRPr="00B17ABA">
              <w:rPr>
                <w:sz w:val="17"/>
                <w:szCs w:val="17"/>
              </w:rPr>
              <w:t>12m</w:t>
            </w:r>
          </w:p>
        </w:tc>
        <w:tc>
          <w:tcPr>
            <w:tcW w:w="399" w:type="pct"/>
            <w:vMerge/>
            <w:tcBorders>
              <w:top w:val="single" w:sz="4" w:space="0" w:color="auto"/>
              <w:left w:val="single" w:sz="4" w:space="0" w:color="auto"/>
              <w:bottom w:val="double" w:sz="4" w:space="0" w:color="auto"/>
              <w:right w:val="single" w:sz="4" w:space="0" w:color="auto"/>
            </w:tcBorders>
            <w:vAlign w:val="center"/>
            <w:hideMark/>
          </w:tcPr>
          <w:p w:rsidR="00B65A76" w:rsidRPr="00B17ABA" w:rsidRDefault="00B65A76" w:rsidP="00F1042B">
            <w:pPr>
              <w:pStyle w:val="TOC1"/>
              <w:jc w:val="center"/>
              <w:rPr>
                <w:sz w:val="17"/>
                <w:szCs w:val="17"/>
              </w:rPr>
            </w:pPr>
          </w:p>
        </w:tc>
      </w:tr>
      <w:tr w:rsidR="00F1042B" w:rsidRPr="00B17ABA" w:rsidTr="00F1042B">
        <w:trPr>
          <w:trHeight w:val="300"/>
        </w:trPr>
        <w:tc>
          <w:tcPr>
            <w:tcW w:w="836" w:type="pct"/>
            <w:tcBorders>
              <w:top w:val="doub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F1042B">
            <w:pPr>
              <w:pStyle w:val="TOC1"/>
              <w:rPr>
                <w:sz w:val="17"/>
                <w:szCs w:val="17"/>
              </w:rPr>
            </w:pPr>
            <w:r w:rsidRPr="00B17ABA">
              <w:rPr>
                <w:sz w:val="17"/>
                <w:szCs w:val="17"/>
              </w:rPr>
              <w:t>No treatment</w:t>
            </w:r>
          </w:p>
        </w:tc>
        <w:tc>
          <w:tcPr>
            <w:tcW w:w="530"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285,474</w:t>
            </w:r>
          </w:p>
        </w:tc>
        <w:tc>
          <w:tcPr>
            <w:tcW w:w="318"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1</w:t>
            </w:r>
          </w:p>
        </w:tc>
        <w:tc>
          <w:tcPr>
            <w:tcW w:w="264"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1</w:t>
            </w:r>
          </w:p>
        </w:tc>
        <w:tc>
          <w:tcPr>
            <w:tcW w:w="265"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1</w:t>
            </w:r>
          </w:p>
        </w:tc>
        <w:tc>
          <w:tcPr>
            <w:tcW w:w="266"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w:t>
            </w:r>
          </w:p>
        </w:tc>
        <w:tc>
          <w:tcPr>
            <w:tcW w:w="265"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74.47</w:t>
            </w:r>
          </w:p>
        </w:tc>
        <w:tc>
          <w:tcPr>
            <w:tcW w:w="264"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72.63</w:t>
            </w:r>
          </w:p>
        </w:tc>
        <w:tc>
          <w:tcPr>
            <w:tcW w:w="265"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70.74</w:t>
            </w:r>
          </w:p>
        </w:tc>
        <w:tc>
          <w:tcPr>
            <w:tcW w:w="266"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68.57</w:t>
            </w:r>
          </w:p>
        </w:tc>
        <w:tc>
          <w:tcPr>
            <w:tcW w:w="265"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33</w:t>
            </w:r>
          </w:p>
        </w:tc>
        <w:tc>
          <w:tcPr>
            <w:tcW w:w="265"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5</w:t>
            </w:r>
          </w:p>
        </w:tc>
        <w:tc>
          <w:tcPr>
            <w:tcW w:w="265"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4</w:t>
            </w:r>
          </w:p>
        </w:tc>
        <w:tc>
          <w:tcPr>
            <w:tcW w:w="266"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6</w:t>
            </w:r>
          </w:p>
        </w:tc>
        <w:tc>
          <w:tcPr>
            <w:tcW w:w="399" w:type="pct"/>
            <w:tcBorders>
              <w:top w:val="double" w:sz="4" w:space="0" w:color="auto"/>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112.49</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B65A76" w:rsidRPr="00B17ABA" w:rsidRDefault="007559C5" w:rsidP="00F1042B">
            <w:pPr>
              <w:pStyle w:val="TOC1"/>
              <w:rPr>
                <w:sz w:val="17"/>
                <w:szCs w:val="17"/>
              </w:rPr>
            </w:pPr>
            <w:r w:rsidRPr="00B17ABA">
              <w:rPr>
                <w:sz w:val="17"/>
                <w:szCs w:val="17"/>
              </w:rPr>
              <w:t>Ds</w:t>
            </w:r>
          </w:p>
        </w:tc>
        <w:tc>
          <w:tcPr>
            <w:tcW w:w="530"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305,596</w:t>
            </w:r>
          </w:p>
        </w:tc>
        <w:tc>
          <w:tcPr>
            <w:tcW w:w="318"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61</w:t>
            </w:r>
          </w:p>
        </w:tc>
        <w:tc>
          <w:tcPr>
            <w:tcW w:w="264"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270</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487</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702</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66.70</w:t>
            </w:r>
          </w:p>
        </w:tc>
        <w:tc>
          <w:tcPr>
            <w:tcW w:w="264"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61.23</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57.01</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53.23</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32</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2</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1</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2</w:t>
            </w:r>
          </w:p>
        </w:tc>
        <w:tc>
          <w:tcPr>
            <w:tcW w:w="399"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034.80</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F1042B">
            <w:pPr>
              <w:pStyle w:val="TOC1"/>
              <w:rPr>
                <w:sz w:val="17"/>
                <w:szCs w:val="17"/>
              </w:rPr>
            </w:pPr>
            <w:r w:rsidRPr="00B17ABA">
              <w:rPr>
                <w:sz w:val="17"/>
                <w:szCs w:val="17"/>
              </w:rPr>
              <w:t>BBs</w:t>
            </w:r>
          </w:p>
        </w:tc>
        <w:tc>
          <w:tcPr>
            <w:tcW w:w="530"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297,516</w:t>
            </w:r>
          </w:p>
        </w:tc>
        <w:tc>
          <w:tcPr>
            <w:tcW w:w="318"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122</w:t>
            </w:r>
          </w:p>
        </w:tc>
        <w:tc>
          <w:tcPr>
            <w:tcW w:w="264"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255</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356</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440</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64.91</w:t>
            </w:r>
          </w:p>
        </w:tc>
        <w:tc>
          <w:tcPr>
            <w:tcW w:w="264"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61.04</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58.18</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55.15</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31</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2</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1</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3</w:t>
            </w:r>
          </w:p>
        </w:tc>
        <w:tc>
          <w:tcPr>
            <w:tcW w:w="399"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049.20</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F1042B">
            <w:pPr>
              <w:pStyle w:val="TOC1"/>
              <w:rPr>
                <w:sz w:val="17"/>
                <w:szCs w:val="17"/>
              </w:rPr>
            </w:pPr>
            <w:r w:rsidRPr="00B17ABA">
              <w:rPr>
                <w:sz w:val="17"/>
                <w:szCs w:val="17"/>
              </w:rPr>
              <w:t>CCBs</w:t>
            </w:r>
          </w:p>
        </w:tc>
        <w:tc>
          <w:tcPr>
            <w:tcW w:w="530"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302,177</w:t>
            </w:r>
          </w:p>
        </w:tc>
        <w:tc>
          <w:tcPr>
            <w:tcW w:w="318"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107</w:t>
            </w:r>
          </w:p>
        </w:tc>
        <w:tc>
          <w:tcPr>
            <w:tcW w:w="264"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203</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282</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363</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65.48</w:t>
            </w:r>
          </w:p>
        </w:tc>
        <w:tc>
          <w:tcPr>
            <w:tcW w:w="264"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62.50</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59.27</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56.14</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32</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2</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2</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3</w:t>
            </w:r>
          </w:p>
        </w:tc>
        <w:tc>
          <w:tcPr>
            <w:tcW w:w="399"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060.23</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F1042B">
            <w:pPr>
              <w:pStyle w:val="TOC1"/>
              <w:rPr>
                <w:sz w:val="17"/>
                <w:szCs w:val="17"/>
              </w:rPr>
            </w:pPr>
            <w:r w:rsidRPr="00B17ABA">
              <w:rPr>
                <w:sz w:val="17"/>
                <w:szCs w:val="17"/>
              </w:rPr>
              <w:t>ACEIs/ARBs</w:t>
            </w:r>
          </w:p>
        </w:tc>
        <w:tc>
          <w:tcPr>
            <w:tcW w:w="530"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313,163</w:t>
            </w:r>
          </w:p>
        </w:tc>
        <w:tc>
          <w:tcPr>
            <w:tcW w:w="318"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54</w:t>
            </w:r>
          </w:p>
        </w:tc>
        <w:tc>
          <w:tcPr>
            <w:tcW w:w="264"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546</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909</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961</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67.26</w:t>
            </w:r>
          </w:p>
        </w:tc>
        <w:tc>
          <w:tcPr>
            <w:tcW w:w="264"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57.32</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50.53</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44.98</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32</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1</w:t>
            </w:r>
          </w:p>
        </w:tc>
        <w:tc>
          <w:tcPr>
            <w:tcW w:w="265"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39</w:t>
            </w:r>
          </w:p>
        </w:tc>
        <w:tc>
          <w:tcPr>
            <w:tcW w:w="266"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0.0040</w:t>
            </w:r>
          </w:p>
        </w:tc>
        <w:tc>
          <w:tcPr>
            <w:tcW w:w="399" w:type="pct"/>
            <w:tcBorders>
              <w:top w:val="nil"/>
              <w:left w:val="nil"/>
              <w:bottom w:val="single" w:sz="4" w:space="0" w:color="auto"/>
              <w:right w:val="single" w:sz="4" w:space="0" w:color="auto"/>
            </w:tcBorders>
            <w:shd w:val="clear" w:color="auto" w:fill="D9D9D9" w:themeFill="background1" w:themeFillShade="D9"/>
            <w:noWrap/>
            <w:vAlign w:val="bottom"/>
            <w:hideMark/>
          </w:tcPr>
          <w:p w:rsidR="00B65A76" w:rsidRPr="00B17ABA" w:rsidRDefault="00B65A76" w:rsidP="009906C7">
            <w:pPr>
              <w:pStyle w:val="TOC1"/>
              <w:jc w:val="right"/>
              <w:rPr>
                <w:sz w:val="17"/>
                <w:szCs w:val="17"/>
              </w:rPr>
            </w:pPr>
            <w:r w:rsidRPr="00B17ABA">
              <w:rPr>
                <w:sz w:val="17"/>
                <w:szCs w:val="17"/>
              </w:rPr>
              <w:t>1025.71</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Ds+B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15,347</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751</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64</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9</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9</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6.84</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1.27</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5.58</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1.44</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4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9</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40</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000.26</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Ds+CC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21,510</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700</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47</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4</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5</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7.79</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1.52</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7.38</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2.96</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4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9</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40</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003.96</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Ds+ACEIs/AR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26,497</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540</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7</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7</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7</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9.53</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6.53</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8.16</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2.52</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9</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7</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7</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969.76</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BBs+CC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16,485</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817</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45</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62</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65</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5.83</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1.0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6.34</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3.85</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4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9</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40</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010.65</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BBs+ACEIs/AR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20,533</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720</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0</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7.32</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7.52</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0.43</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5.04</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9</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7</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8</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956.67</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CCBs+ACEIs/AR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25,448</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629</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3</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0</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8.48</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8.36</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0.64</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4.47</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9</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7</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8</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980.51</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Ds+BBs+CC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29,290</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1</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3</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3</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3</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7.76</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2.14</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7.86</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4.18</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28</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8</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7</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8</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953.95</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Ds+BBs+ACEIs/AR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34,604</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6</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4</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4</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4</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9.36</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6.53</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29.19</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23.17</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29</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6</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5</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6</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913.81</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Ds+CCBs+ACEIs/AR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34,370</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41</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0</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50.49</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5.53</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27.04</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20.29</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29</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7</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4</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5</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925.11</w:t>
            </w:r>
          </w:p>
        </w:tc>
      </w:tr>
      <w:tr w:rsidR="00F1042B" w:rsidRPr="00B17ABA" w:rsidTr="00F1042B">
        <w:trPr>
          <w:trHeight w:val="300"/>
        </w:trPr>
        <w:tc>
          <w:tcPr>
            <w:tcW w:w="836" w:type="pct"/>
            <w:tcBorders>
              <w:top w:val="nil"/>
              <w:left w:val="single" w:sz="4" w:space="0" w:color="auto"/>
              <w:bottom w:val="single" w:sz="4" w:space="0" w:color="auto"/>
              <w:right w:val="single" w:sz="4" w:space="0" w:color="auto"/>
            </w:tcBorders>
            <w:shd w:val="clear" w:color="auto" w:fill="auto"/>
            <w:noWrap/>
            <w:vAlign w:val="bottom"/>
            <w:hideMark/>
          </w:tcPr>
          <w:p w:rsidR="00B65A76" w:rsidRPr="00B17ABA" w:rsidRDefault="00B65A76" w:rsidP="00F1042B">
            <w:pPr>
              <w:pStyle w:val="TOC1"/>
              <w:rPr>
                <w:sz w:val="17"/>
                <w:szCs w:val="17"/>
              </w:rPr>
            </w:pPr>
            <w:r w:rsidRPr="00B17ABA">
              <w:rPr>
                <w:sz w:val="17"/>
                <w:szCs w:val="17"/>
              </w:rPr>
              <w:t>BBs+CCBs+ACEIs/ARBs</w:t>
            </w:r>
          </w:p>
        </w:tc>
        <w:tc>
          <w:tcPr>
            <w:tcW w:w="530"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333,854</w:t>
            </w:r>
          </w:p>
        </w:tc>
        <w:tc>
          <w:tcPr>
            <w:tcW w:w="318"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73</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0</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98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48.46</w:t>
            </w:r>
          </w:p>
        </w:tc>
        <w:tc>
          <w:tcPr>
            <w:tcW w:w="264"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7.64</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30.30</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125.50</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29</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7</w:t>
            </w:r>
          </w:p>
        </w:tc>
        <w:tc>
          <w:tcPr>
            <w:tcW w:w="265"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5</w:t>
            </w:r>
          </w:p>
        </w:tc>
        <w:tc>
          <w:tcPr>
            <w:tcW w:w="266"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0.0036</w:t>
            </w:r>
          </w:p>
        </w:tc>
        <w:tc>
          <w:tcPr>
            <w:tcW w:w="399" w:type="pct"/>
            <w:tcBorders>
              <w:top w:val="nil"/>
              <w:left w:val="nil"/>
              <w:bottom w:val="single" w:sz="4" w:space="0" w:color="auto"/>
              <w:right w:val="single" w:sz="4" w:space="0" w:color="auto"/>
            </w:tcBorders>
            <w:shd w:val="clear" w:color="auto" w:fill="auto"/>
            <w:noWrap/>
            <w:vAlign w:val="bottom"/>
            <w:hideMark/>
          </w:tcPr>
          <w:p w:rsidR="00B65A76" w:rsidRPr="00B17ABA" w:rsidRDefault="00B65A76" w:rsidP="009906C7">
            <w:pPr>
              <w:pStyle w:val="TOC1"/>
              <w:jc w:val="right"/>
              <w:rPr>
                <w:sz w:val="17"/>
                <w:szCs w:val="17"/>
              </w:rPr>
            </w:pPr>
            <w:r w:rsidRPr="00B17ABA">
              <w:rPr>
                <w:sz w:val="17"/>
                <w:szCs w:val="17"/>
              </w:rPr>
              <w:t>931.58</w:t>
            </w:r>
          </w:p>
        </w:tc>
      </w:tr>
    </w:tbl>
    <w:p w:rsidR="00B65A76" w:rsidRPr="00B17ABA" w:rsidRDefault="001C5E2E" w:rsidP="009923E9">
      <w:pPr>
        <w:pStyle w:val="TOC2"/>
      </w:pPr>
      <w:r w:rsidRPr="00B17ABA">
        <w:t>1) Annualised rate when modelled over a lifetime.</w:t>
      </w:r>
    </w:p>
    <w:p w:rsidR="00B65A76" w:rsidRPr="00B17ABA" w:rsidRDefault="00B65A76" w:rsidP="001A2558">
      <w:pPr>
        <w:rPr>
          <w:iCs/>
        </w:rPr>
      </w:pPr>
    </w:p>
    <w:p w:rsidR="00B65A76" w:rsidRPr="00B17ABA" w:rsidRDefault="00B65A76" w:rsidP="001A2558">
      <w:pPr>
        <w:rPr>
          <w:iCs/>
        </w:rPr>
      </w:pPr>
    </w:p>
    <w:p w:rsidR="00B65A76" w:rsidRPr="00B17ABA" w:rsidRDefault="00B65A76" w:rsidP="001A2558">
      <w:pPr>
        <w:ind w:firstLine="0"/>
        <w:sectPr w:rsidR="00B65A76" w:rsidRPr="00B17ABA" w:rsidSect="00013330">
          <w:pgSz w:w="16838" w:h="11906" w:orient="landscape"/>
          <w:pgMar w:top="1701" w:right="1418" w:bottom="1701" w:left="2268" w:header="708" w:footer="708" w:gutter="0"/>
          <w:cols w:space="708"/>
          <w:docGrid w:linePitch="360"/>
        </w:sectPr>
      </w:pPr>
    </w:p>
    <w:p w:rsidR="00B65A76" w:rsidRPr="00B17ABA" w:rsidRDefault="00B65A76" w:rsidP="001A2558">
      <w:pPr>
        <w:keepNext/>
        <w:ind w:firstLine="0"/>
      </w:pPr>
      <w:r w:rsidRPr="00B17ABA">
        <w:rPr>
          <w:noProof/>
          <w:lang w:eastAsia="ko-KR"/>
        </w:rPr>
        <w:lastRenderedPageBreak/>
        <w:drawing>
          <wp:inline distT="0" distB="0" distL="0" distR="0" wp14:anchorId="64B11359" wp14:editId="78403357">
            <wp:extent cx="5305647" cy="2647507"/>
            <wp:effectExtent l="0" t="0" r="0" b="63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B65A76" w:rsidRPr="00B17ABA" w:rsidRDefault="00B65A76" w:rsidP="001A2558">
      <w:pPr>
        <w:ind w:firstLine="0"/>
        <w:jc w:val="center"/>
      </w:pPr>
      <w:bookmarkStart w:id="250" w:name="_Ref424654043"/>
      <w:bookmarkStart w:id="251" w:name="_Toc426019157"/>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w:t>
        </w:r>
      </w:fldSimple>
      <w:bookmarkEnd w:id="250"/>
      <w:r w:rsidRPr="00B17ABA">
        <w:t>.</w:t>
      </w:r>
      <w:r w:rsidR="00254309" w:rsidRPr="00B17ABA">
        <w:t xml:space="preserve"> </w:t>
      </w:r>
      <w:r w:rsidRPr="00B17ABA">
        <w:rPr>
          <w:noProof/>
        </w:rPr>
        <w:t xml:space="preserve">The </w:t>
      </w:r>
      <w:r w:rsidR="006A1892" w:rsidRPr="00B17ABA">
        <w:rPr>
          <w:noProof/>
        </w:rPr>
        <w:t xml:space="preserve">percentage </w:t>
      </w:r>
      <w:r w:rsidR="00D41713" w:rsidRPr="00B17ABA">
        <w:rPr>
          <w:noProof/>
        </w:rPr>
        <w:t xml:space="preserve">of </w:t>
      </w:r>
      <w:r w:rsidRPr="00B17ABA">
        <w:rPr>
          <w:noProof/>
        </w:rPr>
        <w:t xml:space="preserve">patients without </w:t>
      </w:r>
      <w:r w:rsidR="006A1892" w:rsidRPr="00B17ABA">
        <w:rPr>
          <w:noProof/>
        </w:rPr>
        <w:t>either</w:t>
      </w:r>
      <w:r w:rsidR="00386699" w:rsidRPr="00B17ABA">
        <w:rPr>
          <w:noProof/>
        </w:rPr>
        <w:t xml:space="preserve"> </w:t>
      </w:r>
      <w:r w:rsidRPr="00B17ABA">
        <w:rPr>
          <w:noProof/>
        </w:rPr>
        <w:t xml:space="preserve">CVD </w:t>
      </w:r>
      <w:r w:rsidR="006A1892" w:rsidRPr="00B17ABA">
        <w:rPr>
          <w:noProof/>
        </w:rPr>
        <w:t>or</w:t>
      </w:r>
      <w:r w:rsidRPr="00B17ABA">
        <w:rPr>
          <w:noProof/>
        </w:rPr>
        <w:t xml:space="preserve"> DM history</w:t>
      </w:r>
      <w:r w:rsidR="006A1892" w:rsidRPr="00B17ABA">
        <w:rPr>
          <w:noProof/>
        </w:rPr>
        <w:t xml:space="preserve"> by age</w:t>
      </w:r>
      <w:bookmarkEnd w:id="251"/>
    </w:p>
    <w:p w:rsidR="00B65A76" w:rsidRPr="00B17ABA" w:rsidRDefault="00B65A76" w:rsidP="001A2558"/>
    <w:p w:rsidR="00B65A76" w:rsidRPr="00B17ABA" w:rsidRDefault="00B65A76" w:rsidP="001A2558">
      <w:pPr>
        <w:keepNext/>
      </w:pPr>
    </w:p>
    <w:p w:rsidR="00B65A76" w:rsidRPr="00B17ABA" w:rsidRDefault="00B65A76" w:rsidP="001A2558">
      <w:pPr>
        <w:keepNext/>
        <w:ind w:firstLine="0"/>
      </w:pPr>
      <w:r w:rsidRPr="00B17ABA">
        <w:rPr>
          <w:noProof/>
          <w:lang w:eastAsia="ko-KR"/>
        </w:rPr>
        <w:drawing>
          <wp:inline distT="0" distB="0" distL="0" distR="0" wp14:anchorId="51FE9407" wp14:editId="2E81C150">
            <wp:extent cx="5252484" cy="2658139"/>
            <wp:effectExtent l="0" t="0" r="5715"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B65A76" w:rsidRPr="00B17ABA" w:rsidRDefault="00B65A76" w:rsidP="001A2558">
      <w:pPr>
        <w:keepNext/>
        <w:ind w:firstLine="0"/>
        <w:jc w:val="center"/>
      </w:pPr>
      <w:bookmarkStart w:id="252" w:name="_Ref424654051"/>
      <w:bookmarkStart w:id="253" w:name="_Toc426019158"/>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w:t>
        </w:r>
      </w:fldSimple>
      <w:bookmarkEnd w:id="252"/>
      <w:r w:rsidRPr="00B17ABA">
        <w:t xml:space="preserve">. The </w:t>
      </w:r>
      <w:r w:rsidR="006A1892" w:rsidRPr="00B17ABA">
        <w:t xml:space="preserve">percentage of </w:t>
      </w:r>
      <w:r w:rsidRPr="00B17ABA">
        <w:t>death</w:t>
      </w:r>
      <w:r w:rsidR="006A1892" w:rsidRPr="00B17ABA">
        <w:t xml:space="preserve"> by age</w:t>
      </w:r>
      <w:bookmarkEnd w:id="253"/>
    </w:p>
    <w:p w:rsidR="00B65A76" w:rsidRPr="00B17ABA" w:rsidRDefault="00B65A76" w:rsidP="001A2558"/>
    <w:p w:rsidR="00B65A76" w:rsidRPr="00B17ABA" w:rsidRDefault="00B65A76" w:rsidP="001A2558"/>
    <w:p w:rsidR="00B65A76" w:rsidRPr="00B17ABA" w:rsidRDefault="00B65A76" w:rsidP="001A2558"/>
    <w:p w:rsidR="00B65A76" w:rsidRPr="00B17ABA" w:rsidRDefault="00B65A76" w:rsidP="001A2558"/>
    <w:p w:rsidR="00B65A76" w:rsidRPr="00B17ABA" w:rsidRDefault="00B65A76" w:rsidP="001A2558">
      <w:pPr>
        <w:keepNext/>
        <w:ind w:firstLine="0"/>
        <w:jc w:val="center"/>
      </w:pPr>
      <w:r w:rsidRPr="00B17ABA">
        <w:rPr>
          <w:noProof/>
          <w:lang w:eastAsia="ko-KR"/>
        </w:rPr>
        <w:lastRenderedPageBreak/>
        <w:drawing>
          <wp:inline distT="0" distB="0" distL="0" distR="0" wp14:anchorId="42E1DBB3" wp14:editId="6DB6405C">
            <wp:extent cx="5231219" cy="2690037"/>
            <wp:effectExtent l="0" t="0" r="762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B65A76" w:rsidRPr="00B17ABA" w:rsidRDefault="00B65A76" w:rsidP="001A2558">
      <w:pPr>
        <w:ind w:firstLine="0"/>
        <w:jc w:val="center"/>
      </w:pPr>
      <w:bookmarkStart w:id="254" w:name="_Ref424654065"/>
      <w:bookmarkStart w:id="255" w:name="_Toc426019159"/>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3</w:t>
        </w:r>
      </w:fldSimple>
      <w:bookmarkEnd w:id="254"/>
      <w:r w:rsidRPr="00B17ABA">
        <w:t>.</w:t>
      </w:r>
      <w:r w:rsidR="00254309" w:rsidRPr="00B17ABA">
        <w:t xml:space="preserve"> </w:t>
      </w:r>
      <w:r w:rsidR="00090BC0" w:rsidRPr="00B17ABA">
        <w:t xml:space="preserve">The </w:t>
      </w:r>
      <w:r w:rsidR="006A1892" w:rsidRPr="00B17ABA">
        <w:t xml:space="preserve">percentage of </w:t>
      </w:r>
      <w:r w:rsidR="00090BC0" w:rsidRPr="00B17ABA">
        <w:t xml:space="preserve">patients </w:t>
      </w:r>
      <w:r w:rsidR="00650874" w:rsidRPr="00B17ABA">
        <w:t xml:space="preserve">in </w:t>
      </w:r>
      <w:r w:rsidR="00090BC0" w:rsidRPr="00B17ABA">
        <w:t xml:space="preserve">a CVD </w:t>
      </w:r>
      <w:r w:rsidR="00650874" w:rsidRPr="00B17ABA">
        <w:t>state</w:t>
      </w:r>
      <w:r w:rsidR="006A1892" w:rsidRPr="00B17ABA">
        <w:t xml:space="preserve"> by age</w:t>
      </w:r>
      <w:bookmarkEnd w:id="255"/>
    </w:p>
    <w:p w:rsidR="0023248C" w:rsidRPr="00B17ABA" w:rsidRDefault="0023248C" w:rsidP="001A2558">
      <w:pPr>
        <w:ind w:firstLine="0"/>
        <w:jc w:val="center"/>
      </w:pPr>
    </w:p>
    <w:p w:rsidR="00B65A76" w:rsidRPr="00B17ABA" w:rsidRDefault="00B65A76" w:rsidP="001A2558">
      <w:pPr>
        <w:tabs>
          <w:tab w:val="left" w:pos="0"/>
        </w:tabs>
      </w:pPr>
      <w:r w:rsidRPr="00B17ABA">
        <w:tab/>
      </w:r>
      <w:r w:rsidRPr="00B17ABA">
        <w:rPr>
          <w:noProof/>
          <w:lang w:eastAsia="ko-KR"/>
        </w:rPr>
        <w:drawing>
          <wp:inline distT="0" distB="0" distL="0" distR="0" wp14:anchorId="03CFFD91" wp14:editId="5D3F459E">
            <wp:extent cx="5316279" cy="2690037"/>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B65A76" w:rsidRPr="00B17ABA" w:rsidRDefault="00B65A76" w:rsidP="001A2558">
      <w:pPr>
        <w:ind w:firstLine="0"/>
        <w:jc w:val="center"/>
        <w:sectPr w:rsidR="00B65A76" w:rsidRPr="00B17ABA" w:rsidSect="00013330">
          <w:pgSz w:w="11906" w:h="16838"/>
          <w:pgMar w:top="1701" w:right="1418" w:bottom="1701" w:left="2268" w:header="708" w:footer="708" w:gutter="0"/>
          <w:cols w:space="708"/>
          <w:docGrid w:linePitch="360"/>
        </w:sectPr>
      </w:pPr>
      <w:bookmarkStart w:id="256" w:name="_Ref424654083"/>
      <w:bookmarkStart w:id="257" w:name="_Toc426019160"/>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4</w:t>
        </w:r>
      </w:fldSimple>
      <w:bookmarkEnd w:id="256"/>
      <w:r w:rsidRPr="00B17ABA">
        <w:t>.</w:t>
      </w:r>
      <w:r w:rsidR="00254309" w:rsidRPr="00B17ABA">
        <w:t xml:space="preserve"> </w:t>
      </w:r>
      <w:r w:rsidR="00090BC0" w:rsidRPr="00B17ABA">
        <w:t xml:space="preserve">The </w:t>
      </w:r>
      <w:r w:rsidR="006A1892" w:rsidRPr="00B17ABA">
        <w:t xml:space="preserve">percentage </w:t>
      </w:r>
      <w:r w:rsidR="00090BC0" w:rsidRPr="00B17ABA">
        <w:t xml:space="preserve">of patients </w:t>
      </w:r>
      <w:r w:rsidR="00650874" w:rsidRPr="00B17ABA">
        <w:t xml:space="preserve">in the </w:t>
      </w:r>
      <w:r w:rsidR="00090BC0" w:rsidRPr="00B17ABA">
        <w:t>DM</w:t>
      </w:r>
      <w:r w:rsidR="00650874" w:rsidRPr="00B17ABA">
        <w:t xml:space="preserve"> state</w:t>
      </w:r>
      <w:r w:rsidR="00090BC0" w:rsidRPr="00B17ABA">
        <w:t xml:space="preserve"> </w:t>
      </w:r>
      <w:r w:rsidR="006A1892" w:rsidRPr="00B17ABA">
        <w:t>by age</w:t>
      </w:r>
      <w:bookmarkEnd w:id="257"/>
    </w:p>
    <w:p w:rsidR="00034407" w:rsidRPr="00B17ABA" w:rsidRDefault="00090BC0" w:rsidP="000357F6">
      <w:pPr>
        <w:jc w:val="both"/>
      </w:pPr>
      <w:r w:rsidRPr="00B17ABA">
        <w:lastRenderedPageBreak/>
        <w:t xml:space="preserve">The </w:t>
      </w:r>
      <w:r w:rsidR="00034407" w:rsidRPr="00B17ABA">
        <w:t xml:space="preserve">total </w:t>
      </w:r>
      <w:r w:rsidRPr="00B17ABA">
        <w:t>costs and effectiveness derived from the validation scenario were compared against the NICE hypertension model</w:t>
      </w:r>
      <w:r w:rsidR="00CD11E1"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fldChar w:fldCharType="separate"/>
      </w:r>
      <w:r w:rsidR="00EE2B4F" w:rsidRPr="00B17ABA">
        <w:rPr>
          <w:noProof/>
          <w:vertAlign w:val="superscript"/>
        </w:rPr>
        <w:t>[63]</w:t>
      </w:r>
      <w:r w:rsidR="00CD11E1" w:rsidRPr="00B17ABA">
        <w:fldChar w:fldCharType="end"/>
      </w:r>
      <w:r w:rsidR="00034407" w:rsidRPr="00B17ABA">
        <w:t xml:space="preserve"> </w:t>
      </w:r>
      <w:r w:rsidRPr="00B17ABA">
        <w:t>(</w:t>
      </w:r>
      <w:r w:rsidR="00313AF7" w:rsidRPr="00B17ABA">
        <w:t>see</w:t>
      </w:r>
      <w:r w:rsidRPr="00B17ABA">
        <w:t xml:space="preserve"> </w:t>
      </w:r>
      <w:r w:rsidR="00095E58" w:rsidRPr="00B17ABA">
        <w:fldChar w:fldCharType="begin"/>
      </w:r>
      <w:r w:rsidR="00095E58" w:rsidRPr="00B17ABA">
        <w:instrText xml:space="preserve"> REF _Ref425154906 \h </w:instrText>
      </w:r>
      <w:r w:rsidR="000357F6" w:rsidRPr="00B17ABA">
        <w:instrText xml:space="preserve"> \* MERGEFORMAT </w:instrText>
      </w:r>
      <w:r w:rsidR="00095E58"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2</w:t>
      </w:r>
      <w:r w:rsidR="00095E58" w:rsidRPr="00B17ABA">
        <w:fldChar w:fldCharType="end"/>
      </w:r>
      <w:r w:rsidR="00095E58" w:rsidRPr="00B17ABA">
        <w:t xml:space="preserve"> </w:t>
      </w:r>
      <w:r w:rsidR="007D78E1" w:rsidRPr="00B17ABA">
        <w:t>-</w:t>
      </w:r>
      <w:r w:rsidR="00095E58" w:rsidRPr="00B17ABA">
        <w:t xml:space="preserve"> </w:t>
      </w:r>
      <w:r w:rsidR="002A7C99" w:rsidRPr="00B17ABA">
        <w:fldChar w:fldCharType="begin"/>
      </w:r>
      <w:r w:rsidR="002A7C99" w:rsidRPr="00B17ABA">
        <w:instrText xml:space="preserve"> REF _Ref425517836 \h </w:instrText>
      </w:r>
      <w:r w:rsidR="000357F6" w:rsidRPr="00B17ABA">
        <w:instrText xml:space="preserve"> \* MERGEFORMAT </w:instrText>
      </w:r>
      <w:r w:rsidR="002A7C99"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5</w:t>
      </w:r>
      <w:r w:rsidR="002A7C99" w:rsidRPr="00B17ABA">
        <w:fldChar w:fldCharType="end"/>
      </w:r>
      <w:r w:rsidRPr="00B17ABA">
        <w:t xml:space="preserve">). </w:t>
      </w:r>
      <w:r w:rsidR="009625A2" w:rsidRPr="00B17ABA">
        <w:t xml:space="preserve">For this, the age of </w:t>
      </w:r>
      <w:r w:rsidR="006A1892" w:rsidRPr="00B17ABA">
        <w:t xml:space="preserve">the </w:t>
      </w:r>
      <w:r w:rsidR="009625A2" w:rsidRPr="00B17ABA">
        <w:t xml:space="preserve">initial population in the hypertension SDDP model was set to </w:t>
      </w:r>
      <w:r w:rsidR="009B7917" w:rsidRPr="00B17ABA">
        <w:t>65 years old</w:t>
      </w:r>
      <w:r w:rsidR="006A1892" w:rsidRPr="00B17ABA">
        <w:t>,</w:t>
      </w:r>
      <w:r w:rsidR="009B7917" w:rsidRPr="00B17ABA">
        <w:t xml:space="preserve"> which is </w:t>
      </w:r>
      <w:r w:rsidR="009625A2" w:rsidRPr="00B17ABA">
        <w:t xml:space="preserve">same </w:t>
      </w:r>
      <w:r w:rsidR="006A1892" w:rsidRPr="00B17ABA">
        <w:t>as</w:t>
      </w:r>
      <w:r w:rsidR="009B7917" w:rsidRPr="00B17ABA">
        <w:t xml:space="preserve"> </w:t>
      </w:r>
      <w:r w:rsidR="009625A2" w:rsidRPr="00B17ABA">
        <w:t>the NICE hypertension model. The model repeated 1</w:t>
      </w:r>
      <w:r w:rsidR="00095E58" w:rsidRPr="00B17ABA">
        <w:t>,</w:t>
      </w:r>
      <w:r w:rsidR="009625A2" w:rsidRPr="00B17ABA">
        <w:t xml:space="preserve">000 times </w:t>
      </w:r>
      <w:r w:rsidR="009B7917" w:rsidRPr="00B17ABA">
        <w:t>for both men and women</w:t>
      </w:r>
      <w:r w:rsidR="009625A2" w:rsidRPr="00B17ABA">
        <w:t xml:space="preserve">. </w:t>
      </w:r>
      <w:r w:rsidR="009B7917" w:rsidRPr="00B17ABA">
        <w:t xml:space="preserve">Uncertainty in the costs and effectiveness was reported </w:t>
      </w:r>
      <w:r w:rsidR="00FA61A4" w:rsidRPr="00B17ABA">
        <w:t>by</w:t>
      </w:r>
      <w:r w:rsidR="009B7917" w:rsidRPr="00B17ABA">
        <w:t xml:space="preserve"> SD. </w:t>
      </w:r>
      <w:r w:rsidR="00D33B13" w:rsidRPr="00B17ABA">
        <w:t>PSA</w:t>
      </w:r>
      <w:r w:rsidR="009B7917" w:rsidRPr="00B17ABA">
        <w:t xml:space="preserve"> was not undertaken because the NICE hypertension SDDP model did not conduct this in the latest version. </w:t>
      </w:r>
      <w:r w:rsidRPr="00B17ABA">
        <w:t>Please note the objective and structure of the NICE hypertension model was very different from the hypertension SDDP model</w:t>
      </w:r>
      <w:r w:rsidR="00EE0F91" w:rsidRPr="00B17ABA">
        <w:t>,</w:t>
      </w:r>
      <w:r w:rsidRPr="00B17ABA">
        <w:t xml:space="preserve"> so the comparison </w:t>
      </w:r>
      <w:r w:rsidR="00EE0F91" w:rsidRPr="00B17ABA">
        <w:t>should be interpreted accordingly</w:t>
      </w:r>
      <w:r w:rsidRPr="00B17ABA">
        <w:rPr>
          <w:iCs/>
        </w:rPr>
        <w:t xml:space="preserve">. </w:t>
      </w:r>
    </w:p>
    <w:p w:rsidR="007B3EE8" w:rsidRPr="00B17ABA" w:rsidRDefault="00090BC0" w:rsidP="000357F6">
      <w:pPr>
        <w:jc w:val="both"/>
      </w:pPr>
      <w:r w:rsidRPr="00B17ABA">
        <w:rPr>
          <w:rFonts w:cstheme="majorBidi"/>
        </w:rPr>
        <w:t xml:space="preserve">Where a certain drug was assumed to be continuously used </w:t>
      </w:r>
      <w:r w:rsidR="009625A2" w:rsidRPr="00B17ABA">
        <w:rPr>
          <w:rFonts w:cstheme="majorBidi"/>
        </w:rPr>
        <w:t>over time for the newly diagnosed hypertensive patients aged 65 years</w:t>
      </w:r>
      <w:r w:rsidRPr="00B17ABA">
        <w:rPr>
          <w:rFonts w:cstheme="majorBidi"/>
        </w:rPr>
        <w:t>, the costs estimated in th</w:t>
      </w:r>
      <w:r w:rsidR="000C6633" w:rsidRPr="00B17ABA">
        <w:rPr>
          <w:rFonts w:cstheme="majorBidi"/>
        </w:rPr>
        <w:t xml:space="preserve">e hypertension SDDP model were </w:t>
      </w:r>
      <w:r w:rsidRPr="00B17ABA">
        <w:rPr>
          <w:rFonts w:cstheme="majorBidi"/>
        </w:rPr>
        <w:t xml:space="preserve">lower than the cost estimated from the NICE hypertension model. </w:t>
      </w:r>
      <w:r w:rsidR="00034407" w:rsidRPr="00B17ABA">
        <w:rPr>
          <w:rFonts w:cstheme="majorBidi"/>
        </w:rPr>
        <w:t>While the total costs estimated in the NICE hypertension model ranged from £3,910 to £4,690</w:t>
      </w:r>
      <w:r w:rsidR="007B3EE8" w:rsidRPr="00B17ABA">
        <w:rPr>
          <w:rFonts w:cstheme="majorBidi"/>
        </w:rPr>
        <w:t xml:space="preserve"> in men</w:t>
      </w:r>
      <w:r w:rsidR="00034407" w:rsidRPr="00B17ABA">
        <w:rPr>
          <w:rFonts w:cstheme="majorBidi"/>
        </w:rPr>
        <w:t>, the total costs estimated in the hypertension SDDP model were between £</w:t>
      </w:r>
      <w:r w:rsidR="00034407" w:rsidRPr="00B17ABA">
        <w:rPr>
          <w:rFonts w:cstheme="majorBidi"/>
          <w:color w:val="000000"/>
        </w:rPr>
        <w:t>2,</w:t>
      </w:r>
      <w:r w:rsidR="007B3EE8" w:rsidRPr="00B17ABA">
        <w:rPr>
          <w:rFonts w:cstheme="majorBidi"/>
          <w:color w:val="000000"/>
        </w:rPr>
        <w:t>611</w:t>
      </w:r>
      <w:r w:rsidR="00034407" w:rsidRPr="00B17ABA">
        <w:rPr>
          <w:rFonts w:cstheme="majorBidi"/>
          <w:color w:val="000000"/>
        </w:rPr>
        <w:t xml:space="preserve"> and £3,857</w:t>
      </w:r>
      <w:r w:rsidR="007B3EE8" w:rsidRPr="00B17ABA">
        <w:rPr>
          <w:rFonts w:cstheme="majorBidi"/>
          <w:color w:val="000000"/>
        </w:rPr>
        <w:t xml:space="preserve"> in men</w:t>
      </w:r>
      <w:r w:rsidR="00FA61A4" w:rsidRPr="00B17ABA">
        <w:rPr>
          <w:rFonts w:cstheme="majorBidi"/>
          <w:color w:val="000000"/>
        </w:rPr>
        <w:t xml:space="preserve"> (</w:t>
      </w:r>
      <w:r w:rsidR="00313AF7" w:rsidRPr="00B17ABA">
        <w:rPr>
          <w:rFonts w:cstheme="majorBidi"/>
          <w:color w:val="000000"/>
        </w:rPr>
        <w:t>see</w:t>
      </w:r>
      <w:r w:rsidR="00FA61A4" w:rsidRPr="00B17ABA">
        <w:rPr>
          <w:rFonts w:cstheme="majorBidi"/>
          <w:color w:val="000000"/>
        </w:rPr>
        <w:t xml:space="preserve"> </w:t>
      </w:r>
      <w:r w:rsidR="00095E58" w:rsidRPr="00B17ABA">
        <w:rPr>
          <w:rFonts w:cstheme="majorBidi"/>
          <w:color w:val="000000"/>
        </w:rPr>
        <w:fldChar w:fldCharType="begin"/>
      </w:r>
      <w:r w:rsidR="00095E58" w:rsidRPr="00B17ABA">
        <w:rPr>
          <w:rFonts w:cstheme="majorBidi"/>
          <w:color w:val="000000"/>
        </w:rPr>
        <w:instrText xml:space="preserve"> REF _Ref425154906 \h </w:instrText>
      </w:r>
      <w:r w:rsidR="000357F6" w:rsidRPr="00B17ABA">
        <w:rPr>
          <w:rFonts w:cstheme="majorBidi"/>
          <w:color w:val="000000"/>
        </w:rPr>
        <w:instrText xml:space="preserve"> \* MERGEFORMAT </w:instrText>
      </w:r>
      <w:r w:rsidR="00095E58" w:rsidRPr="00B17ABA">
        <w:rPr>
          <w:rFonts w:cstheme="majorBidi"/>
          <w:color w:val="000000"/>
        </w:rPr>
      </w:r>
      <w:r w:rsidR="00095E58" w:rsidRPr="00B17ABA">
        <w:rPr>
          <w:rFonts w:cstheme="majorBidi"/>
          <w:color w:val="000000"/>
        </w:rPr>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2</w:t>
      </w:r>
      <w:r w:rsidR="00095E58" w:rsidRPr="00B17ABA">
        <w:rPr>
          <w:rFonts w:cstheme="majorBidi"/>
          <w:color w:val="000000"/>
        </w:rPr>
        <w:fldChar w:fldCharType="end"/>
      </w:r>
      <w:r w:rsidR="00FA61A4" w:rsidRPr="00B17ABA">
        <w:rPr>
          <w:rFonts w:cstheme="majorBidi"/>
          <w:color w:val="000000"/>
        </w:rPr>
        <w:t>)</w:t>
      </w:r>
      <w:r w:rsidR="00034407" w:rsidRPr="00B17ABA">
        <w:rPr>
          <w:rFonts w:cstheme="majorBidi"/>
          <w:color w:val="000000"/>
        </w:rPr>
        <w:t xml:space="preserve">. </w:t>
      </w:r>
      <w:r w:rsidR="007B3EE8" w:rsidRPr="00B17ABA">
        <w:rPr>
          <w:rFonts w:cstheme="majorBidi"/>
          <w:color w:val="000000"/>
        </w:rPr>
        <w:t xml:space="preserve">For women, </w:t>
      </w:r>
      <w:r w:rsidR="007B3EE8" w:rsidRPr="00B17ABA">
        <w:rPr>
          <w:rFonts w:cstheme="majorBidi"/>
        </w:rPr>
        <w:t>the total costs estimated in the NICE hypertension model ranged from £4,310 to £5,230, while the total costs estimated in the hypertension SDDP model were between £2,985 and £3,857</w:t>
      </w:r>
      <w:r w:rsidR="00FA61A4" w:rsidRPr="00B17ABA">
        <w:rPr>
          <w:rFonts w:cstheme="majorBidi"/>
        </w:rPr>
        <w:t xml:space="preserve"> </w:t>
      </w:r>
      <w:r w:rsidR="00FA61A4" w:rsidRPr="00B17ABA">
        <w:rPr>
          <w:rFonts w:cstheme="majorBidi"/>
          <w:color w:val="000000"/>
        </w:rPr>
        <w:t>(</w:t>
      </w:r>
      <w:r w:rsidR="00313AF7" w:rsidRPr="00B17ABA">
        <w:rPr>
          <w:rFonts w:cstheme="majorBidi"/>
          <w:color w:val="000000"/>
        </w:rPr>
        <w:t>see</w:t>
      </w:r>
      <w:r w:rsidR="00FA61A4" w:rsidRPr="00B17ABA">
        <w:rPr>
          <w:rFonts w:cstheme="majorBidi"/>
          <w:color w:val="000000"/>
        </w:rPr>
        <w:t xml:space="preserve"> </w:t>
      </w:r>
      <w:r w:rsidR="00095E58" w:rsidRPr="00B17ABA">
        <w:rPr>
          <w:rFonts w:cstheme="majorBidi"/>
          <w:color w:val="000000"/>
        </w:rPr>
        <w:fldChar w:fldCharType="begin"/>
      </w:r>
      <w:r w:rsidR="00095E58" w:rsidRPr="00B17ABA">
        <w:rPr>
          <w:rFonts w:cstheme="majorBidi"/>
          <w:color w:val="000000"/>
        </w:rPr>
        <w:instrText xml:space="preserve"> REF _Ref425154914 \h </w:instrText>
      </w:r>
      <w:r w:rsidR="000357F6" w:rsidRPr="00B17ABA">
        <w:rPr>
          <w:rFonts w:cstheme="majorBidi"/>
          <w:color w:val="000000"/>
        </w:rPr>
        <w:instrText xml:space="preserve"> \* MERGEFORMAT </w:instrText>
      </w:r>
      <w:r w:rsidR="00095E58" w:rsidRPr="00B17ABA">
        <w:rPr>
          <w:rFonts w:cstheme="majorBidi"/>
          <w:color w:val="000000"/>
        </w:rPr>
      </w:r>
      <w:r w:rsidR="00095E58" w:rsidRPr="00B17ABA">
        <w:rPr>
          <w:rFonts w:cstheme="majorBidi"/>
          <w:color w:val="000000"/>
        </w:rPr>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4</w:t>
      </w:r>
      <w:r w:rsidR="00095E58" w:rsidRPr="00B17ABA">
        <w:rPr>
          <w:rFonts w:cstheme="majorBidi"/>
          <w:color w:val="000000"/>
        </w:rPr>
        <w:fldChar w:fldCharType="end"/>
      </w:r>
      <w:r w:rsidR="00FA61A4" w:rsidRPr="00B17ABA">
        <w:rPr>
          <w:rFonts w:cstheme="majorBidi"/>
          <w:color w:val="000000"/>
        </w:rPr>
        <w:t>)</w:t>
      </w:r>
      <w:r w:rsidR="007B3EE8" w:rsidRPr="00B17ABA">
        <w:rPr>
          <w:rFonts w:cstheme="majorBidi"/>
        </w:rPr>
        <w:t xml:space="preserve">. </w:t>
      </w:r>
      <w:r w:rsidR="00034407" w:rsidRPr="00B17ABA">
        <w:rPr>
          <w:rFonts w:cstheme="majorBidi"/>
          <w:color w:val="000000"/>
        </w:rPr>
        <w:t xml:space="preserve">The </w:t>
      </w:r>
      <w:r w:rsidR="007B3EE8" w:rsidRPr="00B17ABA">
        <w:rPr>
          <w:rFonts w:cstheme="majorBidi"/>
          <w:color w:val="000000"/>
        </w:rPr>
        <w:t xml:space="preserve">average </w:t>
      </w:r>
      <w:r w:rsidR="00034407" w:rsidRPr="00B17ABA">
        <w:rPr>
          <w:rFonts w:cstheme="majorBidi"/>
          <w:color w:val="000000"/>
        </w:rPr>
        <w:t>difference in the total costs between the NICE hypertension model and the hypertension SDDP model was £1,</w:t>
      </w:r>
      <w:r w:rsidR="007B3EE8" w:rsidRPr="00B17ABA">
        <w:rPr>
          <w:rFonts w:cstheme="majorBidi"/>
          <w:color w:val="000000"/>
        </w:rPr>
        <w:t>069</w:t>
      </w:r>
      <w:r w:rsidR="00034407" w:rsidRPr="00B17ABA">
        <w:rPr>
          <w:rFonts w:cstheme="majorBidi"/>
          <w:color w:val="000000"/>
        </w:rPr>
        <w:t xml:space="preserve"> in </w:t>
      </w:r>
      <w:r w:rsidR="007B3EE8" w:rsidRPr="00B17ABA">
        <w:rPr>
          <w:rFonts w:cstheme="majorBidi"/>
          <w:color w:val="000000"/>
        </w:rPr>
        <w:t>men and £1,320 in women</w:t>
      </w:r>
      <w:r w:rsidR="00034407" w:rsidRPr="00B17ABA">
        <w:rPr>
          <w:rFonts w:cstheme="majorBidi"/>
          <w:color w:val="000000"/>
        </w:rPr>
        <w:t xml:space="preserve">. </w:t>
      </w:r>
    </w:p>
    <w:p w:rsidR="00D33B13" w:rsidRPr="00B17ABA" w:rsidRDefault="007B3EE8" w:rsidP="001A2558">
      <w:pPr>
        <w:jc w:val="both"/>
        <w:rPr>
          <w:rFonts w:cstheme="majorBidi"/>
          <w:color w:val="000000"/>
        </w:rPr>
      </w:pPr>
      <w:r w:rsidRPr="00B17ABA">
        <w:rPr>
          <w:rFonts w:cstheme="majorBidi"/>
        </w:rPr>
        <w:t>T</w:t>
      </w:r>
      <w:r w:rsidR="00090BC0" w:rsidRPr="00B17ABA">
        <w:rPr>
          <w:rFonts w:cstheme="majorBidi"/>
        </w:rPr>
        <w:t xml:space="preserve">he QALYs estimated in the hypertension SDDP model were </w:t>
      </w:r>
      <w:r w:rsidRPr="00B17ABA">
        <w:rPr>
          <w:rFonts w:cstheme="majorBidi"/>
        </w:rPr>
        <w:t xml:space="preserve">also lower </w:t>
      </w:r>
      <w:r w:rsidR="00090BC0" w:rsidRPr="00B17ABA">
        <w:rPr>
          <w:rFonts w:cstheme="majorBidi"/>
        </w:rPr>
        <w:t>than those from the NICE hypertension model.</w:t>
      </w:r>
      <w:r w:rsidR="00034407" w:rsidRPr="00B17ABA">
        <w:rPr>
          <w:rFonts w:cstheme="majorBidi"/>
        </w:rPr>
        <w:t xml:space="preserve"> </w:t>
      </w:r>
      <w:r w:rsidRPr="00B17ABA">
        <w:rPr>
          <w:rFonts w:cstheme="majorBidi"/>
        </w:rPr>
        <w:t>While the total QALYs estimated in the NICE hypertension model ranged from 9.57 to 10.28 in men, the total QALYs estimated in the hypertension SDDP model were between 7.90</w:t>
      </w:r>
      <w:r w:rsidRPr="00B17ABA">
        <w:rPr>
          <w:rFonts w:cstheme="majorBidi"/>
          <w:color w:val="000000"/>
        </w:rPr>
        <w:t xml:space="preserve"> and 8.57 in men. For women, </w:t>
      </w:r>
      <w:r w:rsidRPr="00B17ABA">
        <w:rPr>
          <w:rFonts w:cstheme="majorBidi"/>
        </w:rPr>
        <w:t xml:space="preserve">the total QALYs estimated in the NICE hypertension model ranged from 9.96 to 10.71, while the total QALYs estimated in the hypertension SDDP model were between 8.92 and 9.77. </w:t>
      </w:r>
      <w:r w:rsidRPr="00B17ABA">
        <w:rPr>
          <w:rFonts w:cstheme="majorBidi"/>
          <w:color w:val="000000"/>
        </w:rPr>
        <w:t>The average difference in the total QALYs between the NICE hypertension model and the hypertension SDDP model was 1.8 in men and 0.97 in women</w:t>
      </w:r>
      <w:r w:rsidR="00D33B13" w:rsidRPr="00B17ABA">
        <w:rPr>
          <w:rFonts w:cstheme="majorBidi"/>
          <w:color w:val="000000"/>
        </w:rPr>
        <w:t>.</w:t>
      </w:r>
    </w:p>
    <w:p w:rsidR="00090BC0" w:rsidRPr="00B17ABA" w:rsidRDefault="00D33B13" w:rsidP="00416C31">
      <w:pPr>
        <w:jc w:val="both"/>
        <w:rPr>
          <w:rFonts w:cstheme="majorBidi"/>
        </w:rPr>
      </w:pPr>
      <w:r w:rsidRPr="00B17ABA">
        <w:rPr>
          <w:rFonts w:cstheme="majorBidi"/>
          <w:color w:val="000000"/>
        </w:rPr>
        <w:t xml:space="preserve">The difference in the total costs and QALYs between the hypertension SDDP model and the NICE hypertension model </w:t>
      </w:r>
      <w:r w:rsidR="00090BC0" w:rsidRPr="00B17ABA">
        <w:rPr>
          <w:rFonts w:cstheme="majorBidi"/>
        </w:rPr>
        <w:t xml:space="preserve">is possibly because the </w:t>
      </w:r>
      <w:r w:rsidR="0029168B" w:rsidRPr="00B17ABA">
        <w:rPr>
          <w:rFonts w:cstheme="majorBidi"/>
        </w:rPr>
        <w:t xml:space="preserve">type 2 </w:t>
      </w:r>
      <w:r w:rsidR="00E721FD" w:rsidRPr="00B17ABA">
        <w:rPr>
          <w:rFonts w:cstheme="majorBidi"/>
        </w:rPr>
        <w:t xml:space="preserve">DM risk </w:t>
      </w:r>
      <w:r w:rsidR="00681AE9" w:rsidRPr="00B17ABA">
        <w:rPr>
          <w:rFonts w:cstheme="majorBidi"/>
        </w:rPr>
        <w:t xml:space="preserve">at 65 years old </w:t>
      </w:r>
      <w:r w:rsidR="00E721FD" w:rsidRPr="00B17ABA">
        <w:rPr>
          <w:rFonts w:cstheme="majorBidi"/>
        </w:rPr>
        <w:t xml:space="preserve">in the hypertension SDDP model </w:t>
      </w:r>
      <w:r w:rsidR="00681AE9" w:rsidRPr="00B17ABA">
        <w:rPr>
          <w:rFonts w:cstheme="majorBidi"/>
        </w:rPr>
        <w:t>(1.38% for men and 1.14</w:t>
      </w:r>
      <w:r w:rsidR="0029168B" w:rsidRPr="00B17ABA">
        <w:rPr>
          <w:rFonts w:cstheme="majorBidi"/>
        </w:rPr>
        <w:t>%</w:t>
      </w:r>
      <w:r w:rsidR="00681AE9" w:rsidRPr="00B17ABA">
        <w:rPr>
          <w:rFonts w:cstheme="majorBidi"/>
        </w:rPr>
        <w:t xml:space="preserve"> for women</w:t>
      </w:r>
      <w:r w:rsidR="0029168B" w:rsidRPr="00B17ABA">
        <w:rPr>
          <w:rFonts w:cstheme="majorBidi"/>
        </w:rPr>
        <w:t xml:space="preserve"> in average</w:t>
      </w:r>
      <w:r w:rsidR="00681AE9" w:rsidRPr="00B17ABA">
        <w:rPr>
          <w:rFonts w:cstheme="majorBidi"/>
        </w:rPr>
        <w:t xml:space="preserve">) </w:t>
      </w:r>
      <w:r w:rsidR="00E721FD" w:rsidRPr="00B17ABA">
        <w:rPr>
          <w:rFonts w:cstheme="majorBidi"/>
        </w:rPr>
        <w:t>was higher</w:t>
      </w:r>
      <w:r w:rsidR="004225AC" w:rsidRPr="00B17ABA">
        <w:rPr>
          <w:rFonts w:cstheme="majorBidi"/>
        </w:rPr>
        <w:t xml:space="preserve"> </w:t>
      </w:r>
      <w:r w:rsidR="00E721FD" w:rsidRPr="00B17ABA">
        <w:rPr>
          <w:rFonts w:cstheme="majorBidi"/>
        </w:rPr>
        <w:t xml:space="preserve">than DM risk assumed in the NICE hypertension model (1.1%). </w:t>
      </w:r>
      <w:r w:rsidR="00681AE9" w:rsidRPr="00B17ABA">
        <w:rPr>
          <w:rFonts w:cstheme="majorBidi"/>
        </w:rPr>
        <w:t xml:space="preserve">Another potential reason is the difference in the annual CVD risk between the hypertension SDDP model and the NICE hypertension model. </w:t>
      </w:r>
      <w:r w:rsidR="00E721FD" w:rsidRPr="00B17ABA">
        <w:rPr>
          <w:rFonts w:cstheme="majorBidi"/>
        </w:rPr>
        <w:t xml:space="preserve">The </w:t>
      </w:r>
      <w:r w:rsidR="00090BC0" w:rsidRPr="00B17ABA">
        <w:rPr>
          <w:rFonts w:cstheme="majorBidi"/>
        </w:rPr>
        <w:t xml:space="preserve">annual CVD risk estimated in the hypertension SDDP model </w:t>
      </w:r>
      <w:r w:rsidR="00E721FD" w:rsidRPr="00B17ABA">
        <w:rPr>
          <w:rFonts w:cstheme="majorBidi"/>
        </w:rPr>
        <w:t xml:space="preserve">was 2.08% for 65 year old men and </w:t>
      </w:r>
      <w:r w:rsidR="00090BC0" w:rsidRPr="00B17ABA">
        <w:rPr>
          <w:rFonts w:cstheme="majorBidi"/>
        </w:rPr>
        <w:t>1.</w:t>
      </w:r>
      <w:r w:rsidR="00E721FD" w:rsidRPr="00B17ABA">
        <w:rPr>
          <w:rFonts w:cstheme="majorBidi"/>
        </w:rPr>
        <w:t>9</w:t>
      </w:r>
      <w:r w:rsidR="00681AE9" w:rsidRPr="00B17ABA">
        <w:rPr>
          <w:rFonts w:cstheme="majorBidi"/>
        </w:rPr>
        <w:t>8</w:t>
      </w:r>
      <w:r w:rsidR="00090BC0" w:rsidRPr="00B17ABA">
        <w:rPr>
          <w:rFonts w:cstheme="majorBidi"/>
        </w:rPr>
        <w:t>%</w:t>
      </w:r>
      <w:r w:rsidR="00E721FD" w:rsidRPr="00B17ABA">
        <w:rPr>
          <w:rFonts w:cstheme="majorBidi"/>
        </w:rPr>
        <w:t xml:space="preserve"> for 65 years old women,</w:t>
      </w:r>
      <w:r w:rsidR="00681AE9" w:rsidRPr="00B17ABA">
        <w:rPr>
          <w:rFonts w:cstheme="majorBidi"/>
        </w:rPr>
        <w:t xml:space="preserve"> whereas the NICE hypertension model assumed 2% for both men and women in the same age. </w:t>
      </w:r>
    </w:p>
    <w:p w:rsidR="00090BC0" w:rsidRPr="00B17ABA" w:rsidRDefault="00090BC0" w:rsidP="000C6633">
      <w:pPr>
        <w:jc w:val="both"/>
      </w:pPr>
      <w:r w:rsidRPr="00B17ABA">
        <w:lastRenderedPageBreak/>
        <w:t xml:space="preserve">In the NICE hypertension model, CCBs </w:t>
      </w:r>
      <w:r w:rsidR="006A1892" w:rsidRPr="00B17ABA">
        <w:t>were</w:t>
      </w:r>
      <w:r w:rsidRPr="00B17ABA">
        <w:t xml:space="preserve"> the most cost-effective initial treatment option, whereas ACEIs/ARBs </w:t>
      </w:r>
      <w:r w:rsidR="006A1892" w:rsidRPr="00B17ABA">
        <w:t>were</w:t>
      </w:r>
      <w:r w:rsidRPr="00B17ABA">
        <w:t xml:space="preserve"> the most cost-effective initial treatment option in the hypertension SDDP </w:t>
      </w:r>
      <w:r w:rsidR="006A1892" w:rsidRPr="00B17ABA">
        <w:t>model</w:t>
      </w:r>
      <w:r w:rsidR="00681AE9" w:rsidRPr="00B17ABA">
        <w:t xml:space="preserve">. This result </w:t>
      </w:r>
      <w:r w:rsidR="000C6633" w:rsidRPr="00B17ABA">
        <w:t xml:space="preserve">arose from </w:t>
      </w:r>
      <w:r w:rsidR="00681AE9" w:rsidRPr="00B17ABA">
        <w:t>the SBP lowering effect used in the hypertension SDDP model. T</w:t>
      </w:r>
      <w:r w:rsidR="009B7917" w:rsidRPr="00B17ABA">
        <w:t xml:space="preserve">he hypertension SDDP model includes </w:t>
      </w:r>
      <w:r w:rsidR="001965E4" w:rsidRPr="00B17ABA">
        <w:t>the surrogate outcome modelling</w:t>
      </w:r>
      <w:r w:rsidR="009B7917" w:rsidRPr="00B17ABA">
        <w:t xml:space="preserve"> </w:t>
      </w:r>
      <w:r w:rsidR="001965E4" w:rsidRPr="00B17ABA">
        <w:t>based on the time-dependent SBP lower</w:t>
      </w:r>
      <w:r w:rsidR="009B7917" w:rsidRPr="00B17ABA">
        <w:t xml:space="preserve">ing effect over one year. </w:t>
      </w:r>
      <w:r w:rsidR="00FA61A4" w:rsidRPr="00B17ABA">
        <w:t xml:space="preserve">Although CCBs had a higher SBP lowering effect than ACEIs/ARBs in three months, the cumulative SBP lowering effect was higher in ACEIs/ARBs after three months. </w:t>
      </w:r>
      <w:r w:rsidR="009B7917" w:rsidRPr="00B17ABA">
        <w:t>This also ha</w:t>
      </w:r>
      <w:r w:rsidR="006A1892" w:rsidRPr="00B17ABA">
        <w:t>s</w:t>
      </w:r>
      <w:r w:rsidR="009B7917" w:rsidRPr="00B17ABA">
        <w:t xml:space="preserve"> an effect on the long-term cost and effectiveness because the transitions between health states in the long-term CVD model depends on the final treatment result in the dr</w:t>
      </w:r>
      <w:r w:rsidR="00FA61A4" w:rsidRPr="00B17ABA">
        <w:t>ug switching period.</w:t>
      </w:r>
      <w:r w:rsidRPr="00B17ABA">
        <w:t xml:space="preserve"> BBs and no treatment were dominated and ruled out in both studies.</w:t>
      </w:r>
    </w:p>
    <w:p w:rsidR="00B65A76" w:rsidRPr="00B17ABA" w:rsidRDefault="00B65A76" w:rsidP="001A2558">
      <w:pPr>
        <w:jc w:val="both"/>
      </w:pPr>
    </w:p>
    <w:p w:rsidR="007D78E1" w:rsidRPr="00B17ABA" w:rsidRDefault="007D78E1" w:rsidP="001A2558">
      <w:pPr>
        <w:pStyle w:val="Caption"/>
      </w:pPr>
      <w:bookmarkStart w:id="258" w:name="_Ref425154906"/>
      <w:r w:rsidRPr="00B17ABA">
        <w:br w:type="page"/>
      </w:r>
    </w:p>
    <w:p w:rsidR="00B65A76" w:rsidRPr="00B17ABA" w:rsidRDefault="00B65A76" w:rsidP="001A2558">
      <w:pPr>
        <w:pStyle w:val="Caption"/>
      </w:pPr>
      <w:bookmarkStart w:id="259" w:name="_Toc426018658"/>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2</w:t>
        </w:r>
      </w:fldSimple>
      <w:bookmarkEnd w:id="258"/>
      <w:r w:rsidRPr="00B17ABA">
        <w:t xml:space="preserve">. </w:t>
      </w:r>
      <w:r w:rsidR="00090BC0" w:rsidRPr="00B17ABA">
        <w:t xml:space="preserve">Comparison of the </w:t>
      </w:r>
      <w:r w:rsidR="006A7463" w:rsidRPr="00B17ABA">
        <w:t>CE</w:t>
      </w:r>
      <w:r w:rsidR="00090BC0" w:rsidRPr="00B17ABA">
        <w:t xml:space="preserve"> results from the hypertension SDDP and the NICE hypertension models</w:t>
      </w:r>
      <w:r w:rsidR="007B3EE8" w:rsidRPr="00B17ABA">
        <w:t xml:space="preserve"> in men</w:t>
      </w:r>
      <w:bookmarkEnd w:id="259"/>
    </w:p>
    <w:tbl>
      <w:tblPr>
        <w:tblStyle w:val="TableGrid"/>
        <w:tblW w:w="5000" w:type="pct"/>
        <w:tblLayout w:type="fixed"/>
        <w:tblLook w:val="04A0" w:firstRow="1" w:lastRow="0" w:firstColumn="1" w:lastColumn="0" w:noHBand="0" w:noVBand="1"/>
      </w:tblPr>
      <w:tblGrid>
        <w:gridCol w:w="1383"/>
        <w:gridCol w:w="1986"/>
        <w:gridCol w:w="1701"/>
        <w:gridCol w:w="1461"/>
        <w:gridCol w:w="1905"/>
      </w:tblGrid>
      <w:tr w:rsidR="00921F1D" w:rsidRPr="00B17ABA" w:rsidTr="009923E9">
        <w:trPr>
          <w:trHeight w:val="600"/>
        </w:trPr>
        <w:tc>
          <w:tcPr>
            <w:tcW w:w="820" w:type="pct"/>
            <w:tcBorders>
              <w:bottom w:val="double" w:sz="4" w:space="0" w:color="auto"/>
            </w:tcBorders>
            <w:noWrap/>
            <w:vAlign w:val="center"/>
            <w:hideMark/>
          </w:tcPr>
          <w:p w:rsidR="00921F1D" w:rsidRPr="00B17ABA" w:rsidRDefault="00921F1D" w:rsidP="006B37FC">
            <w:pPr>
              <w:pStyle w:val="TOC1"/>
              <w:spacing w:line="276" w:lineRule="auto"/>
            </w:pPr>
          </w:p>
        </w:tc>
        <w:tc>
          <w:tcPr>
            <w:tcW w:w="1177" w:type="pct"/>
            <w:tcBorders>
              <w:bottom w:val="double" w:sz="4" w:space="0" w:color="auto"/>
            </w:tcBorders>
            <w:vAlign w:val="center"/>
          </w:tcPr>
          <w:p w:rsidR="003173BB" w:rsidRPr="00B17ABA" w:rsidRDefault="00921F1D" w:rsidP="009923E9">
            <w:pPr>
              <w:pStyle w:val="TOC1"/>
              <w:spacing w:line="276" w:lineRule="auto"/>
              <w:jc w:val="center"/>
            </w:pPr>
            <w:r w:rsidRPr="00B17ABA">
              <w:t>Total net benefit</w:t>
            </w:r>
            <w:r w:rsidR="003173BB" w:rsidRPr="009923E9">
              <w:rPr>
                <w:vertAlign w:val="superscript"/>
              </w:rPr>
              <w:t>1)</w:t>
            </w:r>
          </w:p>
          <w:p w:rsidR="00921F1D" w:rsidRPr="00B17ABA" w:rsidRDefault="00921F1D" w:rsidP="009923E9">
            <w:pPr>
              <w:pStyle w:val="TOC1"/>
              <w:spacing w:line="276" w:lineRule="auto"/>
              <w:jc w:val="center"/>
            </w:pPr>
            <w:r w:rsidRPr="00B17ABA">
              <w:t>(£)</w:t>
            </w:r>
          </w:p>
        </w:tc>
        <w:tc>
          <w:tcPr>
            <w:tcW w:w="1008" w:type="pct"/>
            <w:tcBorders>
              <w:bottom w:val="double" w:sz="4" w:space="0" w:color="auto"/>
            </w:tcBorders>
            <w:noWrap/>
            <w:vAlign w:val="center"/>
            <w:hideMark/>
          </w:tcPr>
          <w:p w:rsidR="003173BB" w:rsidRPr="00B17ABA" w:rsidRDefault="00921F1D" w:rsidP="009923E9">
            <w:pPr>
              <w:ind w:firstLine="0"/>
              <w:jc w:val="center"/>
            </w:pPr>
            <w:r w:rsidRPr="00B17ABA">
              <w:t>Total cost</w:t>
            </w:r>
            <w:r w:rsidR="003173BB" w:rsidRPr="00B17ABA">
              <w:rPr>
                <w:vertAlign w:val="superscript"/>
              </w:rPr>
              <w:t>2</w:t>
            </w:r>
            <w:r w:rsidRPr="00B17ABA">
              <w:rPr>
                <w:vertAlign w:val="superscript"/>
              </w:rPr>
              <w:t>)</w:t>
            </w:r>
          </w:p>
          <w:p w:rsidR="00921F1D" w:rsidRPr="00B17ABA" w:rsidRDefault="00921F1D" w:rsidP="009923E9">
            <w:pPr>
              <w:pStyle w:val="TOC1"/>
              <w:spacing w:line="276" w:lineRule="auto"/>
              <w:jc w:val="center"/>
            </w:pPr>
            <w:r w:rsidRPr="00B17ABA">
              <w:t xml:space="preserve"> (£)</w:t>
            </w:r>
          </w:p>
        </w:tc>
        <w:tc>
          <w:tcPr>
            <w:tcW w:w="866" w:type="pct"/>
            <w:tcBorders>
              <w:bottom w:val="double" w:sz="4" w:space="0" w:color="auto"/>
            </w:tcBorders>
            <w:noWrap/>
            <w:vAlign w:val="center"/>
            <w:hideMark/>
          </w:tcPr>
          <w:p w:rsidR="00921F1D" w:rsidRPr="00B17ABA" w:rsidRDefault="00921F1D" w:rsidP="009923E9">
            <w:pPr>
              <w:pStyle w:val="TOC1"/>
              <w:spacing w:line="276" w:lineRule="auto"/>
              <w:jc w:val="center"/>
            </w:pPr>
            <w:r w:rsidRPr="00B17ABA">
              <w:t>Total effectiveness</w:t>
            </w:r>
            <w:r w:rsidR="003173BB" w:rsidRPr="00B17ABA">
              <w:rPr>
                <w:vertAlign w:val="superscript"/>
              </w:rPr>
              <w:t>2</w:t>
            </w:r>
            <w:r w:rsidRPr="00B17ABA">
              <w:rPr>
                <w:vertAlign w:val="superscript"/>
              </w:rPr>
              <w:t>)</w:t>
            </w:r>
          </w:p>
          <w:p w:rsidR="00921F1D" w:rsidRPr="00B17ABA" w:rsidRDefault="00921F1D" w:rsidP="009923E9">
            <w:pPr>
              <w:pStyle w:val="TOC1"/>
              <w:spacing w:line="276" w:lineRule="auto"/>
              <w:jc w:val="center"/>
            </w:pPr>
            <w:r w:rsidRPr="00B17ABA">
              <w:t>(QALYs)</w:t>
            </w:r>
          </w:p>
        </w:tc>
        <w:tc>
          <w:tcPr>
            <w:tcW w:w="1129" w:type="pct"/>
            <w:tcBorders>
              <w:bottom w:val="double" w:sz="4" w:space="0" w:color="auto"/>
            </w:tcBorders>
            <w:noWrap/>
            <w:vAlign w:val="center"/>
            <w:hideMark/>
          </w:tcPr>
          <w:p w:rsidR="00921F1D" w:rsidRPr="00B17ABA" w:rsidRDefault="00921F1D" w:rsidP="009923E9">
            <w:pPr>
              <w:pStyle w:val="TOC1"/>
              <w:spacing w:line="276" w:lineRule="auto"/>
              <w:jc w:val="center"/>
            </w:pPr>
            <w:r w:rsidRPr="00B17ABA">
              <w:t>ICER</w:t>
            </w:r>
          </w:p>
          <w:p w:rsidR="00921F1D" w:rsidRPr="00B17ABA" w:rsidRDefault="00921F1D" w:rsidP="009923E9">
            <w:pPr>
              <w:pStyle w:val="TOC1"/>
              <w:spacing w:line="276" w:lineRule="auto"/>
              <w:jc w:val="center"/>
            </w:pPr>
            <w:r w:rsidRPr="00B17ABA">
              <w:t>(cost per QALY)</w:t>
            </w:r>
          </w:p>
        </w:tc>
      </w:tr>
      <w:tr w:rsidR="00921F1D" w:rsidRPr="00B17ABA" w:rsidTr="009923E9">
        <w:trPr>
          <w:trHeight w:val="300"/>
        </w:trPr>
        <w:tc>
          <w:tcPr>
            <w:tcW w:w="5000" w:type="pct"/>
            <w:gridSpan w:val="5"/>
            <w:tcBorders>
              <w:top w:val="double" w:sz="4" w:space="0" w:color="auto"/>
            </w:tcBorders>
            <w:shd w:val="clear" w:color="auto" w:fill="D9D9D9" w:themeFill="background1" w:themeFillShade="D9"/>
            <w:noWrap/>
            <w:vAlign w:val="center"/>
          </w:tcPr>
          <w:p w:rsidR="00921F1D" w:rsidRPr="00B17ABA" w:rsidRDefault="00921F1D" w:rsidP="006B37FC">
            <w:pPr>
              <w:pStyle w:val="TOC1"/>
              <w:spacing w:line="276" w:lineRule="auto"/>
            </w:pPr>
            <w:r w:rsidRPr="00B17ABA">
              <w:t>The hypertension SDDP model</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ACEIs/ARBs</w:t>
            </w:r>
          </w:p>
        </w:tc>
        <w:tc>
          <w:tcPr>
            <w:tcW w:w="1177" w:type="pct"/>
          </w:tcPr>
          <w:p w:rsidR="00921F1D" w:rsidRPr="00B17ABA" w:rsidRDefault="00921F1D">
            <w:pPr>
              <w:pStyle w:val="TOC1"/>
              <w:spacing w:line="276" w:lineRule="auto"/>
              <w:jc w:val="right"/>
            </w:pPr>
            <w:r w:rsidRPr="00B17ABA">
              <w:t>254,607 (221.98)</w:t>
            </w:r>
          </w:p>
        </w:tc>
        <w:tc>
          <w:tcPr>
            <w:tcW w:w="1008" w:type="pct"/>
            <w:noWrap/>
            <w:vAlign w:val="center"/>
            <w:hideMark/>
          </w:tcPr>
          <w:p w:rsidR="00921F1D" w:rsidRPr="00B17ABA" w:rsidRDefault="00921F1D" w:rsidP="006B37FC">
            <w:pPr>
              <w:pStyle w:val="TOC1"/>
              <w:spacing w:line="276" w:lineRule="auto"/>
              <w:jc w:val="right"/>
            </w:pPr>
            <w:r w:rsidRPr="00B17ABA">
              <w:t>2,611 (9.80)</w:t>
            </w:r>
          </w:p>
        </w:tc>
        <w:tc>
          <w:tcPr>
            <w:tcW w:w="866" w:type="pct"/>
            <w:noWrap/>
            <w:vAlign w:val="center"/>
            <w:hideMark/>
          </w:tcPr>
          <w:p w:rsidR="00921F1D" w:rsidRPr="00B17ABA" w:rsidRDefault="00921F1D" w:rsidP="006B37FC">
            <w:pPr>
              <w:pStyle w:val="TOC1"/>
              <w:spacing w:line="276" w:lineRule="auto"/>
              <w:jc w:val="right"/>
            </w:pPr>
            <w:r w:rsidRPr="00B17ABA">
              <w:t>8.57 (0.01)</w:t>
            </w:r>
          </w:p>
        </w:tc>
        <w:tc>
          <w:tcPr>
            <w:tcW w:w="1129" w:type="pct"/>
            <w:noWrap/>
            <w:vAlign w:val="center"/>
            <w:hideMark/>
          </w:tcPr>
          <w:p w:rsidR="00921F1D" w:rsidRPr="00B17ABA" w:rsidRDefault="00921F1D" w:rsidP="006B37FC">
            <w:pPr>
              <w:pStyle w:val="TOC1"/>
              <w:spacing w:line="276" w:lineRule="auto"/>
            </w:pPr>
            <w:r w:rsidRPr="00B17ABA">
              <w:t>Lowest cost option</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Ds</w:t>
            </w:r>
          </w:p>
        </w:tc>
        <w:tc>
          <w:tcPr>
            <w:tcW w:w="1177" w:type="pct"/>
          </w:tcPr>
          <w:p w:rsidR="00921F1D" w:rsidRPr="00B17ABA" w:rsidRDefault="00921F1D">
            <w:pPr>
              <w:pStyle w:val="TOC1"/>
              <w:spacing w:line="276" w:lineRule="auto"/>
              <w:jc w:val="right"/>
            </w:pPr>
            <w:r w:rsidRPr="00B17ABA">
              <w:t>244,24</w:t>
            </w:r>
            <w:r w:rsidR="003173BB" w:rsidRPr="00B17ABA">
              <w:t>3</w:t>
            </w:r>
            <w:r w:rsidRPr="00B17ABA">
              <w:t xml:space="preserve"> (177.78)</w:t>
            </w:r>
          </w:p>
        </w:tc>
        <w:tc>
          <w:tcPr>
            <w:tcW w:w="1008" w:type="pct"/>
            <w:noWrap/>
            <w:vAlign w:val="center"/>
            <w:hideMark/>
          </w:tcPr>
          <w:p w:rsidR="00921F1D" w:rsidRPr="00B17ABA" w:rsidRDefault="00921F1D" w:rsidP="006B37FC">
            <w:pPr>
              <w:pStyle w:val="TOC1"/>
              <w:spacing w:line="276" w:lineRule="auto"/>
              <w:jc w:val="right"/>
            </w:pPr>
            <w:r w:rsidRPr="00B17ABA">
              <w:t>2,981 (7.31)</w:t>
            </w:r>
          </w:p>
        </w:tc>
        <w:tc>
          <w:tcPr>
            <w:tcW w:w="866" w:type="pct"/>
            <w:noWrap/>
            <w:vAlign w:val="center"/>
            <w:hideMark/>
          </w:tcPr>
          <w:p w:rsidR="00921F1D" w:rsidRPr="00B17ABA" w:rsidRDefault="00921F1D" w:rsidP="006B37FC">
            <w:pPr>
              <w:pStyle w:val="TOC1"/>
              <w:spacing w:line="276" w:lineRule="auto"/>
              <w:jc w:val="right"/>
            </w:pPr>
            <w:r w:rsidRPr="00B17ABA">
              <w:t>8.24 (0.01)</w:t>
            </w:r>
          </w:p>
        </w:tc>
        <w:tc>
          <w:tcPr>
            <w:tcW w:w="1129" w:type="pct"/>
            <w:noWrap/>
            <w:vAlign w:val="center"/>
            <w:hideMark/>
          </w:tcPr>
          <w:p w:rsidR="00921F1D" w:rsidRPr="00B17ABA" w:rsidRDefault="00921F1D" w:rsidP="006B37FC">
            <w:pPr>
              <w:pStyle w:val="TOC1"/>
              <w:spacing w:line="276" w:lineRule="auto"/>
            </w:pPr>
            <w:r w:rsidRPr="00B17ABA">
              <w:t>Dominated</w:t>
            </w:r>
            <w:r w:rsidR="003173BB" w:rsidRPr="00B17ABA">
              <w:rPr>
                <w:vertAlign w:val="superscript"/>
              </w:rPr>
              <w:t>3</w:t>
            </w:r>
            <w:r w:rsidRPr="00B17ABA">
              <w:rPr>
                <w:vertAlign w:val="superscript"/>
              </w:rPr>
              <w:t>)</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CCBs</w:t>
            </w:r>
          </w:p>
        </w:tc>
        <w:tc>
          <w:tcPr>
            <w:tcW w:w="1177" w:type="pct"/>
          </w:tcPr>
          <w:p w:rsidR="00921F1D" w:rsidRPr="00B17ABA" w:rsidRDefault="00921F1D">
            <w:pPr>
              <w:pStyle w:val="TOC1"/>
              <w:spacing w:line="276" w:lineRule="auto"/>
              <w:jc w:val="right"/>
            </w:pPr>
            <w:r w:rsidRPr="00B17ABA">
              <w:t>246,08</w:t>
            </w:r>
            <w:r w:rsidR="003173BB" w:rsidRPr="00B17ABA">
              <w:t>6</w:t>
            </w:r>
            <w:r w:rsidRPr="00B17ABA">
              <w:t xml:space="preserve"> (229.28)</w:t>
            </w:r>
          </w:p>
        </w:tc>
        <w:tc>
          <w:tcPr>
            <w:tcW w:w="1008" w:type="pct"/>
            <w:noWrap/>
            <w:vAlign w:val="center"/>
            <w:hideMark/>
          </w:tcPr>
          <w:p w:rsidR="00921F1D" w:rsidRPr="00B17ABA" w:rsidRDefault="00921F1D" w:rsidP="006B37FC">
            <w:pPr>
              <w:pStyle w:val="TOC1"/>
              <w:spacing w:line="276" w:lineRule="auto"/>
              <w:jc w:val="right"/>
            </w:pPr>
            <w:r w:rsidRPr="00B17ABA">
              <w:t>3,067 (12.41)</w:t>
            </w:r>
          </w:p>
        </w:tc>
        <w:tc>
          <w:tcPr>
            <w:tcW w:w="866" w:type="pct"/>
            <w:noWrap/>
            <w:vAlign w:val="center"/>
            <w:hideMark/>
          </w:tcPr>
          <w:p w:rsidR="00921F1D" w:rsidRPr="00B17ABA" w:rsidRDefault="00921F1D" w:rsidP="006B37FC">
            <w:pPr>
              <w:pStyle w:val="TOC1"/>
              <w:spacing w:line="276" w:lineRule="auto"/>
              <w:jc w:val="right"/>
            </w:pPr>
            <w:r w:rsidRPr="00B17ABA">
              <w:t>8.31 (0.01)</w:t>
            </w:r>
          </w:p>
        </w:tc>
        <w:tc>
          <w:tcPr>
            <w:tcW w:w="1129" w:type="pct"/>
            <w:noWrap/>
            <w:vAlign w:val="center"/>
            <w:hideMark/>
          </w:tcPr>
          <w:p w:rsidR="00921F1D" w:rsidRPr="00B17ABA" w:rsidRDefault="00921F1D" w:rsidP="006B37FC">
            <w:pPr>
              <w:pStyle w:val="TOC1"/>
              <w:spacing w:line="276" w:lineRule="auto"/>
            </w:pPr>
            <w:r w:rsidRPr="00B17ABA">
              <w:t>Dominated</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BBs</w:t>
            </w:r>
          </w:p>
        </w:tc>
        <w:tc>
          <w:tcPr>
            <w:tcW w:w="1177" w:type="pct"/>
          </w:tcPr>
          <w:p w:rsidR="00921F1D" w:rsidRPr="00B17ABA" w:rsidRDefault="00921F1D">
            <w:pPr>
              <w:pStyle w:val="TOC1"/>
              <w:spacing w:line="276" w:lineRule="auto"/>
              <w:jc w:val="right"/>
            </w:pPr>
            <w:r w:rsidRPr="00B17ABA">
              <w:t>241,04</w:t>
            </w:r>
            <w:r w:rsidR="003173BB" w:rsidRPr="00B17ABA">
              <w:t>6</w:t>
            </w:r>
            <w:r w:rsidRPr="00B17ABA">
              <w:t xml:space="preserve"> (199.88)</w:t>
            </w:r>
          </w:p>
        </w:tc>
        <w:tc>
          <w:tcPr>
            <w:tcW w:w="1008" w:type="pct"/>
            <w:noWrap/>
            <w:vAlign w:val="center"/>
            <w:hideMark/>
          </w:tcPr>
          <w:p w:rsidR="00921F1D" w:rsidRPr="00B17ABA" w:rsidRDefault="00921F1D" w:rsidP="006B37FC">
            <w:pPr>
              <w:pStyle w:val="TOC1"/>
              <w:spacing w:line="276" w:lineRule="auto"/>
              <w:jc w:val="right"/>
            </w:pPr>
            <w:r w:rsidRPr="00B17ABA">
              <w:t>3,328 (12.12)</w:t>
            </w:r>
          </w:p>
        </w:tc>
        <w:tc>
          <w:tcPr>
            <w:tcW w:w="866" w:type="pct"/>
            <w:noWrap/>
            <w:vAlign w:val="center"/>
            <w:hideMark/>
          </w:tcPr>
          <w:p w:rsidR="00921F1D" w:rsidRPr="00B17ABA" w:rsidRDefault="00921F1D" w:rsidP="006B37FC">
            <w:pPr>
              <w:pStyle w:val="TOC1"/>
              <w:spacing w:line="276" w:lineRule="auto"/>
              <w:jc w:val="right"/>
            </w:pPr>
            <w:r w:rsidRPr="00B17ABA">
              <w:t>8.15 (0.01)</w:t>
            </w:r>
          </w:p>
        </w:tc>
        <w:tc>
          <w:tcPr>
            <w:tcW w:w="1129" w:type="pct"/>
            <w:noWrap/>
            <w:vAlign w:val="center"/>
            <w:hideMark/>
          </w:tcPr>
          <w:p w:rsidR="00921F1D" w:rsidRPr="00B17ABA" w:rsidRDefault="00921F1D" w:rsidP="006B37FC">
            <w:pPr>
              <w:pStyle w:val="TOC1"/>
              <w:spacing w:line="276" w:lineRule="auto"/>
            </w:pPr>
            <w:r w:rsidRPr="00B17ABA">
              <w:t>Dominated</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No treatment</w:t>
            </w:r>
          </w:p>
        </w:tc>
        <w:tc>
          <w:tcPr>
            <w:tcW w:w="1177" w:type="pct"/>
          </w:tcPr>
          <w:p w:rsidR="00921F1D" w:rsidRPr="00B17ABA" w:rsidRDefault="00921F1D">
            <w:pPr>
              <w:pStyle w:val="TOC1"/>
              <w:spacing w:line="276" w:lineRule="auto"/>
              <w:jc w:val="right"/>
            </w:pPr>
            <w:r w:rsidRPr="00B17ABA">
              <w:t>233,366 (18.89)</w:t>
            </w:r>
          </w:p>
        </w:tc>
        <w:tc>
          <w:tcPr>
            <w:tcW w:w="1008" w:type="pct"/>
            <w:noWrap/>
            <w:vAlign w:val="center"/>
            <w:hideMark/>
          </w:tcPr>
          <w:p w:rsidR="00921F1D" w:rsidRPr="00B17ABA" w:rsidRDefault="00921F1D" w:rsidP="006B37FC">
            <w:pPr>
              <w:pStyle w:val="TOC1"/>
              <w:spacing w:line="276" w:lineRule="auto"/>
              <w:jc w:val="right"/>
            </w:pPr>
            <w:r w:rsidRPr="00B17ABA">
              <w:t>3,857 (2.81)</w:t>
            </w:r>
          </w:p>
        </w:tc>
        <w:tc>
          <w:tcPr>
            <w:tcW w:w="866" w:type="pct"/>
            <w:noWrap/>
            <w:vAlign w:val="center"/>
            <w:hideMark/>
          </w:tcPr>
          <w:p w:rsidR="00921F1D" w:rsidRPr="00B17ABA" w:rsidRDefault="00921F1D" w:rsidP="006B37FC">
            <w:pPr>
              <w:pStyle w:val="TOC1"/>
              <w:spacing w:line="276" w:lineRule="auto"/>
              <w:jc w:val="right"/>
            </w:pPr>
            <w:r w:rsidRPr="00B17ABA">
              <w:t>7.90 (0.00)</w:t>
            </w:r>
          </w:p>
        </w:tc>
        <w:tc>
          <w:tcPr>
            <w:tcW w:w="1129" w:type="pct"/>
            <w:noWrap/>
            <w:vAlign w:val="center"/>
            <w:hideMark/>
          </w:tcPr>
          <w:p w:rsidR="00921F1D" w:rsidRPr="00B17ABA" w:rsidRDefault="00921F1D" w:rsidP="006B37FC">
            <w:pPr>
              <w:pStyle w:val="TOC1"/>
              <w:spacing w:line="276" w:lineRule="auto"/>
            </w:pPr>
            <w:r w:rsidRPr="00B17ABA">
              <w:t>Dominated</w:t>
            </w:r>
          </w:p>
        </w:tc>
      </w:tr>
      <w:tr w:rsidR="00921F1D" w:rsidRPr="00B17ABA" w:rsidTr="009923E9">
        <w:trPr>
          <w:trHeight w:val="300"/>
        </w:trPr>
        <w:tc>
          <w:tcPr>
            <w:tcW w:w="5000" w:type="pct"/>
            <w:gridSpan w:val="5"/>
            <w:shd w:val="clear" w:color="auto" w:fill="D9D9D9" w:themeFill="background1" w:themeFillShade="D9"/>
            <w:noWrap/>
            <w:vAlign w:val="center"/>
          </w:tcPr>
          <w:p w:rsidR="00921F1D" w:rsidRPr="00B17ABA" w:rsidRDefault="00921F1D" w:rsidP="006B37FC">
            <w:pPr>
              <w:pStyle w:val="TOC1"/>
              <w:spacing w:line="276" w:lineRule="auto"/>
            </w:pPr>
            <w:r w:rsidRPr="00B17ABA">
              <w:t>The NICE hypertension model</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Ds</w:t>
            </w:r>
          </w:p>
        </w:tc>
        <w:tc>
          <w:tcPr>
            <w:tcW w:w="1177" w:type="pct"/>
          </w:tcPr>
          <w:p w:rsidR="00921F1D" w:rsidRPr="00B17ABA" w:rsidRDefault="003173BB" w:rsidP="006B37FC">
            <w:pPr>
              <w:pStyle w:val="TOC1"/>
              <w:spacing w:line="276" w:lineRule="auto"/>
              <w:jc w:val="right"/>
            </w:pPr>
            <w:r w:rsidRPr="00B17ABA">
              <w:t>302,690</w:t>
            </w:r>
          </w:p>
        </w:tc>
        <w:tc>
          <w:tcPr>
            <w:tcW w:w="1008" w:type="pct"/>
            <w:noWrap/>
            <w:vAlign w:val="center"/>
            <w:hideMark/>
          </w:tcPr>
          <w:p w:rsidR="00921F1D" w:rsidRPr="00B17ABA" w:rsidRDefault="00921F1D" w:rsidP="006B37FC">
            <w:pPr>
              <w:pStyle w:val="TOC1"/>
              <w:spacing w:line="276" w:lineRule="auto"/>
              <w:jc w:val="right"/>
            </w:pPr>
            <w:r w:rsidRPr="00B17ABA">
              <w:t>3,910</w:t>
            </w:r>
          </w:p>
        </w:tc>
        <w:tc>
          <w:tcPr>
            <w:tcW w:w="866" w:type="pct"/>
            <w:noWrap/>
            <w:vAlign w:val="center"/>
          </w:tcPr>
          <w:p w:rsidR="00921F1D" w:rsidRPr="00B17ABA" w:rsidRDefault="00921F1D" w:rsidP="006B37FC">
            <w:pPr>
              <w:pStyle w:val="TOC1"/>
              <w:spacing w:line="276" w:lineRule="auto"/>
              <w:jc w:val="right"/>
            </w:pPr>
            <w:r w:rsidRPr="00B17ABA">
              <w:t>10.22</w:t>
            </w:r>
          </w:p>
        </w:tc>
        <w:tc>
          <w:tcPr>
            <w:tcW w:w="1129" w:type="pct"/>
            <w:noWrap/>
            <w:vAlign w:val="center"/>
            <w:hideMark/>
          </w:tcPr>
          <w:p w:rsidR="00921F1D" w:rsidRPr="00B17ABA" w:rsidRDefault="00921F1D" w:rsidP="006B37FC">
            <w:pPr>
              <w:pStyle w:val="TOC1"/>
              <w:spacing w:line="276" w:lineRule="auto"/>
            </w:pPr>
            <w:r w:rsidRPr="00B17ABA">
              <w:t>Lowest cost option</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ACEIs/ARBs</w:t>
            </w:r>
          </w:p>
        </w:tc>
        <w:tc>
          <w:tcPr>
            <w:tcW w:w="1177" w:type="pct"/>
          </w:tcPr>
          <w:p w:rsidR="00921F1D" w:rsidRPr="00B17ABA" w:rsidRDefault="003173BB" w:rsidP="006B37FC">
            <w:pPr>
              <w:pStyle w:val="TOC1"/>
              <w:spacing w:line="276" w:lineRule="auto"/>
              <w:jc w:val="right"/>
            </w:pPr>
            <w:r w:rsidRPr="00B17ABA">
              <w:t>302,290</w:t>
            </w:r>
          </w:p>
        </w:tc>
        <w:tc>
          <w:tcPr>
            <w:tcW w:w="1008" w:type="pct"/>
            <w:noWrap/>
            <w:vAlign w:val="center"/>
            <w:hideMark/>
          </w:tcPr>
          <w:p w:rsidR="00921F1D" w:rsidRPr="00B17ABA" w:rsidRDefault="00921F1D" w:rsidP="006B37FC">
            <w:pPr>
              <w:pStyle w:val="TOC1"/>
              <w:spacing w:line="276" w:lineRule="auto"/>
              <w:jc w:val="right"/>
            </w:pPr>
            <w:r w:rsidRPr="00B17ABA">
              <w:t>4,010</w:t>
            </w:r>
          </w:p>
        </w:tc>
        <w:tc>
          <w:tcPr>
            <w:tcW w:w="866" w:type="pct"/>
            <w:noWrap/>
            <w:vAlign w:val="center"/>
          </w:tcPr>
          <w:p w:rsidR="00921F1D" w:rsidRPr="00B17ABA" w:rsidRDefault="00921F1D" w:rsidP="006B37FC">
            <w:pPr>
              <w:pStyle w:val="TOC1"/>
              <w:spacing w:line="276" w:lineRule="auto"/>
              <w:jc w:val="right"/>
            </w:pPr>
            <w:r w:rsidRPr="00B17ABA">
              <w:t>10.21</w:t>
            </w:r>
          </w:p>
        </w:tc>
        <w:tc>
          <w:tcPr>
            <w:tcW w:w="1129" w:type="pct"/>
            <w:noWrap/>
            <w:vAlign w:val="center"/>
            <w:hideMark/>
          </w:tcPr>
          <w:p w:rsidR="00921F1D" w:rsidRPr="00B17ABA" w:rsidRDefault="00921F1D" w:rsidP="006B37FC">
            <w:pPr>
              <w:pStyle w:val="TOC1"/>
              <w:spacing w:line="276" w:lineRule="auto"/>
            </w:pPr>
            <w:r w:rsidRPr="00B17ABA">
              <w:t>Dominated</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CCBs</w:t>
            </w:r>
          </w:p>
        </w:tc>
        <w:tc>
          <w:tcPr>
            <w:tcW w:w="1177" w:type="pct"/>
          </w:tcPr>
          <w:p w:rsidR="00921F1D" w:rsidRPr="00B17ABA" w:rsidRDefault="003173BB" w:rsidP="006B37FC">
            <w:pPr>
              <w:pStyle w:val="TOC1"/>
              <w:spacing w:line="276" w:lineRule="auto"/>
              <w:jc w:val="right"/>
            </w:pPr>
            <w:r w:rsidRPr="00B17ABA">
              <w:t>304,370</w:t>
            </w:r>
          </w:p>
        </w:tc>
        <w:tc>
          <w:tcPr>
            <w:tcW w:w="1008" w:type="pct"/>
            <w:noWrap/>
            <w:vAlign w:val="center"/>
            <w:hideMark/>
          </w:tcPr>
          <w:p w:rsidR="00921F1D" w:rsidRPr="00B17ABA" w:rsidRDefault="00921F1D" w:rsidP="006B37FC">
            <w:pPr>
              <w:pStyle w:val="TOC1"/>
              <w:spacing w:line="276" w:lineRule="auto"/>
              <w:jc w:val="right"/>
            </w:pPr>
            <w:r w:rsidRPr="00B17ABA">
              <w:t>4,030</w:t>
            </w:r>
          </w:p>
        </w:tc>
        <w:tc>
          <w:tcPr>
            <w:tcW w:w="866" w:type="pct"/>
            <w:noWrap/>
            <w:vAlign w:val="center"/>
          </w:tcPr>
          <w:p w:rsidR="00921F1D" w:rsidRPr="00B17ABA" w:rsidRDefault="00921F1D" w:rsidP="006B37FC">
            <w:pPr>
              <w:pStyle w:val="TOC1"/>
              <w:spacing w:line="276" w:lineRule="auto"/>
              <w:jc w:val="right"/>
            </w:pPr>
            <w:r w:rsidRPr="00B17ABA">
              <w:t>10.28</w:t>
            </w:r>
          </w:p>
        </w:tc>
        <w:tc>
          <w:tcPr>
            <w:tcW w:w="1129" w:type="pct"/>
            <w:noWrap/>
            <w:vAlign w:val="center"/>
            <w:hideMark/>
          </w:tcPr>
          <w:p w:rsidR="00921F1D" w:rsidRPr="00B17ABA" w:rsidRDefault="00921F1D" w:rsidP="006B37FC">
            <w:pPr>
              <w:pStyle w:val="TOC1"/>
              <w:spacing w:line="276" w:lineRule="auto"/>
            </w:pPr>
            <w:r w:rsidRPr="00B17ABA">
              <w:t>£1,960</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BBs</w:t>
            </w:r>
          </w:p>
        </w:tc>
        <w:tc>
          <w:tcPr>
            <w:tcW w:w="1177" w:type="pct"/>
          </w:tcPr>
          <w:p w:rsidR="00921F1D" w:rsidRPr="00B17ABA" w:rsidRDefault="003173BB" w:rsidP="006B37FC">
            <w:pPr>
              <w:pStyle w:val="TOC1"/>
              <w:spacing w:line="276" w:lineRule="auto"/>
              <w:jc w:val="right"/>
            </w:pPr>
            <w:r w:rsidRPr="00B17ABA">
              <w:t>292,150</w:t>
            </w:r>
          </w:p>
        </w:tc>
        <w:tc>
          <w:tcPr>
            <w:tcW w:w="1008" w:type="pct"/>
            <w:noWrap/>
            <w:vAlign w:val="center"/>
            <w:hideMark/>
          </w:tcPr>
          <w:p w:rsidR="00921F1D" w:rsidRPr="00B17ABA" w:rsidRDefault="00921F1D" w:rsidP="006B37FC">
            <w:pPr>
              <w:pStyle w:val="TOC1"/>
              <w:spacing w:line="276" w:lineRule="auto"/>
              <w:jc w:val="right"/>
            </w:pPr>
            <w:r w:rsidRPr="00B17ABA">
              <w:t>4,550</w:t>
            </w:r>
          </w:p>
        </w:tc>
        <w:tc>
          <w:tcPr>
            <w:tcW w:w="866" w:type="pct"/>
            <w:noWrap/>
            <w:vAlign w:val="center"/>
          </w:tcPr>
          <w:p w:rsidR="00921F1D" w:rsidRPr="00B17ABA" w:rsidRDefault="00921F1D" w:rsidP="006B37FC">
            <w:pPr>
              <w:pStyle w:val="TOC1"/>
              <w:spacing w:line="276" w:lineRule="auto"/>
              <w:jc w:val="right"/>
            </w:pPr>
            <w:r w:rsidRPr="00B17ABA">
              <w:t>9.89</w:t>
            </w:r>
          </w:p>
        </w:tc>
        <w:tc>
          <w:tcPr>
            <w:tcW w:w="1129" w:type="pct"/>
            <w:noWrap/>
            <w:vAlign w:val="center"/>
            <w:hideMark/>
          </w:tcPr>
          <w:p w:rsidR="00921F1D" w:rsidRPr="00B17ABA" w:rsidRDefault="00921F1D" w:rsidP="006B37FC">
            <w:pPr>
              <w:pStyle w:val="TOC1"/>
              <w:spacing w:line="276" w:lineRule="auto"/>
            </w:pPr>
            <w:r w:rsidRPr="00B17ABA">
              <w:t>Dominated</w:t>
            </w:r>
          </w:p>
        </w:tc>
      </w:tr>
      <w:tr w:rsidR="00921F1D" w:rsidRPr="00B17ABA" w:rsidTr="009923E9">
        <w:trPr>
          <w:trHeight w:val="300"/>
        </w:trPr>
        <w:tc>
          <w:tcPr>
            <w:tcW w:w="820" w:type="pct"/>
            <w:noWrap/>
            <w:vAlign w:val="center"/>
            <w:hideMark/>
          </w:tcPr>
          <w:p w:rsidR="00921F1D" w:rsidRPr="00B17ABA" w:rsidRDefault="00921F1D" w:rsidP="006B37FC">
            <w:pPr>
              <w:pStyle w:val="TOC1"/>
              <w:spacing w:line="276" w:lineRule="auto"/>
            </w:pPr>
            <w:r w:rsidRPr="00B17ABA">
              <w:t>No treatment</w:t>
            </w:r>
          </w:p>
        </w:tc>
        <w:tc>
          <w:tcPr>
            <w:tcW w:w="1177" w:type="pct"/>
          </w:tcPr>
          <w:p w:rsidR="00921F1D" w:rsidRPr="00B17ABA" w:rsidRDefault="003173BB" w:rsidP="006B37FC">
            <w:pPr>
              <w:pStyle w:val="TOC1"/>
              <w:spacing w:line="276" w:lineRule="auto"/>
              <w:jc w:val="right"/>
            </w:pPr>
            <w:r w:rsidRPr="00B17ABA">
              <w:t>282,410</w:t>
            </w:r>
          </w:p>
        </w:tc>
        <w:tc>
          <w:tcPr>
            <w:tcW w:w="1008" w:type="pct"/>
            <w:noWrap/>
            <w:vAlign w:val="center"/>
            <w:hideMark/>
          </w:tcPr>
          <w:p w:rsidR="00921F1D" w:rsidRPr="00B17ABA" w:rsidRDefault="00921F1D" w:rsidP="006B37FC">
            <w:pPr>
              <w:pStyle w:val="TOC1"/>
              <w:spacing w:line="276" w:lineRule="auto"/>
              <w:jc w:val="right"/>
            </w:pPr>
            <w:r w:rsidRPr="00B17ABA">
              <w:t>4,690</w:t>
            </w:r>
          </w:p>
        </w:tc>
        <w:tc>
          <w:tcPr>
            <w:tcW w:w="866" w:type="pct"/>
            <w:noWrap/>
            <w:vAlign w:val="center"/>
          </w:tcPr>
          <w:p w:rsidR="00921F1D" w:rsidRPr="00B17ABA" w:rsidRDefault="00921F1D" w:rsidP="006B37FC">
            <w:pPr>
              <w:pStyle w:val="TOC1"/>
              <w:spacing w:line="276" w:lineRule="auto"/>
              <w:jc w:val="right"/>
            </w:pPr>
            <w:r w:rsidRPr="00B17ABA">
              <w:t>9.57</w:t>
            </w:r>
          </w:p>
        </w:tc>
        <w:tc>
          <w:tcPr>
            <w:tcW w:w="1129" w:type="pct"/>
            <w:noWrap/>
            <w:vAlign w:val="center"/>
            <w:hideMark/>
          </w:tcPr>
          <w:p w:rsidR="00921F1D" w:rsidRPr="00B17ABA" w:rsidRDefault="00921F1D" w:rsidP="006B37FC">
            <w:pPr>
              <w:pStyle w:val="TOC1"/>
              <w:spacing w:line="276" w:lineRule="auto"/>
            </w:pPr>
            <w:r w:rsidRPr="00B17ABA">
              <w:t>Dominated</w:t>
            </w:r>
          </w:p>
        </w:tc>
      </w:tr>
    </w:tbl>
    <w:p w:rsidR="003173BB" w:rsidRPr="00B17ABA" w:rsidRDefault="00682B79" w:rsidP="00344BC1">
      <w:pPr>
        <w:pStyle w:val="TOC2"/>
      </w:pPr>
      <w:r w:rsidRPr="00B17ABA">
        <w:t xml:space="preserve">1) </w:t>
      </w:r>
      <w:r w:rsidR="003173BB" w:rsidRPr="00B17ABA">
        <w:t>Willingness-to-pay</w:t>
      </w:r>
      <w:r w:rsidR="007D78E1" w:rsidRPr="00B17ABA">
        <w:t xml:space="preserve"> </w:t>
      </w:r>
      <w:r w:rsidR="00E4407E" w:rsidRPr="00B17ABA">
        <w:t xml:space="preserve">for a unit of QALY </w:t>
      </w:r>
      <w:r w:rsidR="003173BB" w:rsidRPr="00B17ABA">
        <w:t xml:space="preserve">was assumed </w:t>
      </w:r>
      <w:r w:rsidR="003173BB" w:rsidRPr="00B17ABA">
        <w:rPr>
          <w:rFonts w:ascii="Calibri" w:hAnsi="Calibri"/>
        </w:rPr>
        <w:t>£</w:t>
      </w:r>
      <w:r w:rsidR="003173BB" w:rsidRPr="00B17ABA">
        <w:t>30,000.</w:t>
      </w:r>
    </w:p>
    <w:p w:rsidR="00B65A76" w:rsidRPr="00B17ABA" w:rsidRDefault="003173BB" w:rsidP="00344BC1">
      <w:pPr>
        <w:pStyle w:val="TOC2"/>
      </w:pPr>
      <w:r w:rsidRPr="00B17ABA">
        <w:t xml:space="preserve">2) </w:t>
      </w:r>
      <w:r w:rsidR="00682B79" w:rsidRPr="00B17ABA">
        <w:t>The total costs and effectiveness represents the total costs and QALYs per person over a lifetime. A discount rate of 3.5% was applied to both costs and effectiveness.</w:t>
      </w:r>
    </w:p>
    <w:p w:rsidR="00921F1D" w:rsidRPr="00B17ABA" w:rsidRDefault="003173BB" w:rsidP="00344BC1">
      <w:pPr>
        <w:pStyle w:val="TOC2"/>
      </w:pPr>
      <w:r w:rsidRPr="00B17ABA">
        <w:t>3</w:t>
      </w:r>
      <w:r w:rsidR="00682B79" w:rsidRPr="00B17ABA">
        <w:t xml:space="preserve">) The treatment options, which were less effective but cost more than the lowest cost option, were excluded from the calculation of the ICERs. </w:t>
      </w:r>
    </w:p>
    <w:p w:rsidR="00921F1D" w:rsidRPr="00B17ABA" w:rsidRDefault="003173BB" w:rsidP="00344BC1">
      <w:pPr>
        <w:pStyle w:val="TOC2"/>
      </w:pPr>
      <w:r w:rsidRPr="00B17ABA">
        <w:t>4</w:t>
      </w:r>
      <w:r w:rsidR="00921F1D" w:rsidRPr="00B17ABA">
        <w:t>) SD is presented in parenthesis.</w:t>
      </w:r>
    </w:p>
    <w:p w:rsidR="00682B79" w:rsidRPr="00B17ABA" w:rsidRDefault="00682B79" w:rsidP="001A2558">
      <w:pPr>
        <w:spacing w:line="276" w:lineRule="auto"/>
        <w:ind w:firstLine="0"/>
        <w:rPr>
          <w:sz w:val="20"/>
          <w:szCs w:val="20"/>
        </w:rPr>
      </w:pPr>
    </w:p>
    <w:p w:rsidR="007D78E1" w:rsidRPr="00B17ABA" w:rsidRDefault="007D78E1" w:rsidP="001A2558">
      <w:pPr>
        <w:spacing w:line="276" w:lineRule="auto"/>
        <w:ind w:firstLine="0"/>
        <w:rPr>
          <w:sz w:val="20"/>
          <w:szCs w:val="20"/>
        </w:rPr>
      </w:pPr>
    </w:p>
    <w:p w:rsidR="007D78E1" w:rsidRPr="00B17ABA" w:rsidRDefault="007D78E1" w:rsidP="007D78E1">
      <w:pPr>
        <w:pStyle w:val="Caption"/>
      </w:pPr>
    </w:p>
    <w:p w:rsidR="00921F1D" w:rsidRPr="00B17ABA" w:rsidRDefault="00921F1D" w:rsidP="009923E9">
      <w:pPr>
        <w:pStyle w:val="Caption"/>
      </w:pPr>
      <w:bookmarkStart w:id="260" w:name="_Toc426018659"/>
      <w:r w:rsidRPr="00B17ABA">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3</w:t>
        </w:r>
      </w:fldSimple>
      <w:r w:rsidRPr="00B17ABA">
        <w:t>. Breakdown of the costs and QALYs of the hypertension SDDP model in men</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4"/>
        <w:gridCol w:w="1561"/>
        <w:gridCol w:w="1986"/>
        <w:gridCol w:w="1416"/>
        <w:gridCol w:w="1949"/>
      </w:tblGrid>
      <w:tr w:rsidR="00921F1D" w:rsidRPr="00B17ABA" w:rsidTr="009923E9">
        <w:trPr>
          <w:trHeight w:val="300"/>
        </w:trPr>
        <w:tc>
          <w:tcPr>
            <w:tcW w:w="903" w:type="pct"/>
            <w:vMerge w:val="restart"/>
            <w:shd w:val="clear" w:color="auto" w:fill="auto"/>
            <w:noWrap/>
            <w:vAlign w:val="bottom"/>
          </w:tcPr>
          <w:p w:rsidR="00921F1D" w:rsidRPr="00B17ABA" w:rsidRDefault="00921F1D" w:rsidP="00F248B9">
            <w:pPr>
              <w:spacing w:after="0" w:line="240" w:lineRule="auto"/>
              <w:ind w:firstLine="0"/>
              <w:rPr>
                <w:rFonts w:eastAsia="Times New Roman" w:cstheme="majorBidi"/>
                <w:color w:val="000000"/>
                <w:sz w:val="20"/>
                <w:szCs w:val="20"/>
              </w:rPr>
            </w:pPr>
          </w:p>
        </w:tc>
        <w:tc>
          <w:tcPr>
            <w:tcW w:w="2102" w:type="pct"/>
            <w:gridSpan w:val="2"/>
            <w:shd w:val="clear" w:color="auto" w:fill="auto"/>
            <w:noWrap/>
            <w:vAlign w:val="bottom"/>
          </w:tcPr>
          <w:p w:rsidR="00921F1D" w:rsidRPr="00B17ABA" w:rsidRDefault="00921F1D" w:rsidP="00F248B9">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Costs</w:t>
            </w:r>
            <w:r w:rsidR="007D78E1" w:rsidRPr="00B17ABA">
              <w:rPr>
                <w:rFonts w:eastAsia="Times New Roman" w:cstheme="majorBidi"/>
                <w:color w:val="000000"/>
                <w:sz w:val="20"/>
                <w:szCs w:val="20"/>
              </w:rPr>
              <w:t xml:space="preserve"> </w:t>
            </w:r>
            <w:r w:rsidR="007D78E1" w:rsidRPr="00B17ABA">
              <w:t>(£)</w:t>
            </w:r>
          </w:p>
        </w:tc>
        <w:tc>
          <w:tcPr>
            <w:tcW w:w="1994" w:type="pct"/>
            <w:gridSpan w:val="2"/>
            <w:shd w:val="clear" w:color="auto" w:fill="auto"/>
            <w:noWrap/>
            <w:vAlign w:val="bottom"/>
          </w:tcPr>
          <w:p w:rsidR="00921F1D" w:rsidRPr="00B17ABA" w:rsidRDefault="00921F1D" w:rsidP="00F248B9">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QALYs</w:t>
            </w:r>
          </w:p>
        </w:tc>
      </w:tr>
      <w:tr w:rsidR="007D78E1" w:rsidRPr="00B17ABA" w:rsidTr="009923E9">
        <w:trPr>
          <w:trHeight w:val="300"/>
        </w:trPr>
        <w:tc>
          <w:tcPr>
            <w:tcW w:w="903" w:type="pct"/>
            <w:vMerge/>
            <w:tcBorders>
              <w:bottom w:val="double" w:sz="4" w:space="0" w:color="auto"/>
            </w:tcBorders>
            <w:shd w:val="clear" w:color="auto" w:fill="auto"/>
            <w:noWrap/>
            <w:vAlign w:val="bottom"/>
            <w:hideMark/>
          </w:tcPr>
          <w:p w:rsidR="007D78E1" w:rsidRPr="009923E9" w:rsidRDefault="007D78E1" w:rsidP="00F248B9">
            <w:pPr>
              <w:spacing w:after="0" w:line="240" w:lineRule="auto"/>
              <w:ind w:firstLine="0"/>
              <w:rPr>
                <w:rFonts w:eastAsia="Times New Roman" w:cstheme="majorBidi"/>
                <w:color w:val="000000"/>
                <w:sz w:val="20"/>
                <w:szCs w:val="20"/>
              </w:rPr>
            </w:pPr>
          </w:p>
        </w:tc>
        <w:tc>
          <w:tcPr>
            <w:tcW w:w="925" w:type="pct"/>
            <w:tcBorders>
              <w:bottom w:val="double" w:sz="4" w:space="0" w:color="auto"/>
            </w:tcBorders>
            <w:shd w:val="clear" w:color="auto" w:fill="auto"/>
            <w:noWrap/>
            <w:vAlign w:val="bottom"/>
            <w:hideMark/>
          </w:tcPr>
          <w:p w:rsidR="007D78E1" w:rsidRPr="009923E9" w:rsidRDefault="007D78E1" w:rsidP="007D78E1">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BP control</w:t>
            </w:r>
          </w:p>
        </w:tc>
        <w:tc>
          <w:tcPr>
            <w:tcW w:w="1177" w:type="pct"/>
            <w:tcBorders>
              <w:bottom w:val="double" w:sz="4" w:space="0" w:color="auto"/>
            </w:tcBorders>
            <w:shd w:val="clear" w:color="auto" w:fill="auto"/>
            <w:noWrap/>
            <w:vAlign w:val="bottom"/>
            <w:hideMark/>
          </w:tcPr>
          <w:p w:rsidR="007D78E1" w:rsidRPr="009923E9" w:rsidRDefault="007D78E1" w:rsidP="007D78E1">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VD and DM</w:t>
            </w:r>
            <w:r w:rsidRPr="00B17ABA">
              <w:rPr>
                <w:rFonts w:eastAsia="Times New Roman" w:cstheme="majorBidi"/>
                <w:color w:val="000000"/>
                <w:sz w:val="20"/>
                <w:szCs w:val="20"/>
              </w:rPr>
              <w:t xml:space="preserve"> treatment</w:t>
            </w:r>
          </w:p>
        </w:tc>
        <w:tc>
          <w:tcPr>
            <w:tcW w:w="839" w:type="pct"/>
            <w:tcBorders>
              <w:bottom w:val="double" w:sz="4" w:space="0" w:color="auto"/>
            </w:tcBorders>
            <w:shd w:val="clear" w:color="auto" w:fill="auto"/>
            <w:noWrap/>
            <w:vAlign w:val="bottom"/>
            <w:hideMark/>
          </w:tcPr>
          <w:p w:rsidR="007D78E1" w:rsidRPr="009923E9" w:rsidRDefault="007D78E1" w:rsidP="00E17499">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BP control</w:t>
            </w:r>
          </w:p>
        </w:tc>
        <w:tc>
          <w:tcPr>
            <w:tcW w:w="1155" w:type="pct"/>
            <w:tcBorders>
              <w:bottom w:val="double" w:sz="4" w:space="0" w:color="auto"/>
            </w:tcBorders>
            <w:shd w:val="clear" w:color="auto" w:fill="auto"/>
            <w:noWrap/>
            <w:vAlign w:val="bottom"/>
            <w:hideMark/>
          </w:tcPr>
          <w:p w:rsidR="007D78E1" w:rsidRPr="009923E9" w:rsidRDefault="007D78E1" w:rsidP="00E17499">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VD and DM</w:t>
            </w:r>
            <w:r w:rsidRPr="00B17ABA">
              <w:rPr>
                <w:rFonts w:eastAsia="Times New Roman" w:cstheme="majorBidi"/>
                <w:color w:val="000000"/>
                <w:sz w:val="20"/>
                <w:szCs w:val="20"/>
              </w:rPr>
              <w:t xml:space="preserve"> treatment</w:t>
            </w:r>
          </w:p>
        </w:tc>
      </w:tr>
      <w:tr w:rsidR="007D78E1" w:rsidRPr="00B17ABA" w:rsidTr="009923E9">
        <w:trPr>
          <w:trHeight w:val="300"/>
        </w:trPr>
        <w:tc>
          <w:tcPr>
            <w:tcW w:w="903" w:type="pct"/>
            <w:tcBorders>
              <w:top w:val="double" w:sz="4" w:space="0" w:color="auto"/>
            </w:tcBorders>
            <w:shd w:val="clear" w:color="auto" w:fill="auto"/>
            <w:noWrap/>
            <w:vAlign w:val="bottom"/>
            <w:hideMark/>
          </w:tcPr>
          <w:p w:rsidR="007D78E1" w:rsidRPr="009923E9" w:rsidRDefault="007D78E1" w:rsidP="00F248B9">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ACEIs/ARBs</w:t>
            </w:r>
          </w:p>
        </w:tc>
        <w:tc>
          <w:tcPr>
            <w:tcW w:w="925" w:type="pct"/>
            <w:tcBorders>
              <w:top w:val="double" w:sz="4" w:space="0" w:color="auto"/>
            </w:tcBorders>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72.52</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8.87</w:t>
            </w:r>
            <w:r w:rsidRPr="00B17ABA">
              <w:rPr>
                <w:rFonts w:eastAsia="Times New Roman" w:cstheme="majorBidi"/>
                <w:color w:val="000000"/>
                <w:sz w:val="20"/>
                <w:szCs w:val="20"/>
              </w:rPr>
              <w:t>)</w:t>
            </w:r>
          </w:p>
        </w:tc>
        <w:tc>
          <w:tcPr>
            <w:tcW w:w="1177" w:type="pct"/>
            <w:tcBorders>
              <w:top w:val="double" w:sz="4" w:space="0" w:color="auto"/>
            </w:tcBorders>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238.10</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5.46</w:t>
            </w:r>
            <w:r w:rsidRPr="00B17ABA">
              <w:rPr>
                <w:rFonts w:eastAsia="Times New Roman" w:cstheme="majorBidi"/>
                <w:color w:val="000000"/>
                <w:sz w:val="20"/>
                <w:szCs w:val="20"/>
              </w:rPr>
              <w:t>)</w:t>
            </w:r>
          </w:p>
        </w:tc>
        <w:tc>
          <w:tcPr>
            <w:tcW w:w="839" w:type="pct"/>
            <w:tcBorders>
              <w:top w:val="double" w:sz="4" w:space="0" w:color="auto"/>
            </w:tcBorders>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24</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2</w:t>
            </w:r>
            <w:r w:rsidRPr="00B17ABA">
              <w:rPr>
                <w:rFonts w:eastAsia="Times New Roman" w:cstheme="majorBidi"/>
                <w:color w:val="000000"/>
                <w:sz w:val="20"/>
                <w:szCs w:val="20"/>
              </w:rPr>
              <w:t>)</w:t>
            </w:r>
          </w:p>
        </w:tc>
        <w:tc>
          <w:tcPr>
            <w:tcW w:w="1155" w:type="pct"/>
            <w:tcBorders>
              <w:top w:val="double" w:sz="4" w:space="0" w:color="auto"/>
            </w:tcBorders>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33</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r>
      <w:tr w:rsidR="007D78E1" w:rsidRPr="00B17ABA" w:rsidTr="009923E9">
        <w:trPr>
          <w:trHeight w:val="300"/>
        </w:trPr>
        <w:tc>
          <w:tcPr>
            <w:tcW w:w="903" w:type="pct"/>
            <w:shd w:val="clear" w:color="auto" w:fill="auto"/>
            <w:noWrap/>
            <w:vAlign w:val="bottom"/>
            <w:hideMark/>
          </w:tcPr>
          <w:p w:rsidR="007D78E1" w:rsidRPr="009923E9" w:rsidRDefault="007D78E1">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Ds</w:t>
            </w:r>
          </w:p>
        </w:tc>
        <w:tc>
          <w:tcPr>
            <w:tcW w:w="925"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17.07</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6.78</w:t>
            </w:r>
            <w:r w:rsidRPr="00B17ABA">
              <w:rPr>
                <w:rFonts w:eastAsia="Times New Roman" w:cstheme="majorBidi"/>
                <w:color w:val="000000"/>
                <w:sz w:val="20"/>
                <w:szCs w:val="20"/>
              </w:rPr>
              <w:t>)</w:t>
            </w:r>
          </w:p>
        </w:tc>
        <w:tc>
          <w:tcPr>
            <w:tcW w:w="1177"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364.09</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3.72</w:t>
            </w:r>
            <w:r w:rsidRPr="00B17ABA">
              <w:rPr>
                <w:rFonts w:eastAsia="Times New Roman" w:cstheme="majorBidi"/>
                <w:color w:val="000000"/>
                <w:sz w:val="20"/>
                <w:szCs w:val="20"/>
              </w:rPr>
              <w:t>)</w:t>
            </w:r>
          </w:p>
        </w:tc>
        <w:tc>
          <w:tcPr>
            <w:tcW w:w="839"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76</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c>
          <w:tcPr>
            <w:tcW w:w="1155"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48</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r>
      <w:tr w:rsidR="007D78E1" w:rsidRPr="00B17ABA" w:rsidTr="009923E9">
        <w:trPr>
          <w:trHeight w:val="300"/>
        </w:trPr>
        <w:tc>
          <w:tcPr>
            <w:tcW w:w="903" w:type="pct"/>
            <w:shd w:val="clear" w:color="auto" w:fill="auto"/>
            <w:noWrap/>
            <w:vAlign w:val="bottom"/>
            <w:hideMark/>
          </w:tcPr>
          <w:p w:rsidR="007D78E1" w:rsidRPr="009923E9" w:rsidRDefault="007D78E1" w:rsidP="00F248B9">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CCBs</w:t>
            </w:r>
          </w:p>
        </w:tc>
        <w:tc>
          <w:tcPr>
            <w:tcW w:w="925"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27.04</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10.96</w:t>
            </w:r>
            <w:r w:rsidRPr="00B17ABA">
              <w:rPr>
                <w:rFonts w:eastAsia="Times New Roman" w:cstheme="majorBidi"/>
                <w:color w:val="000000"/>
                <w:sz w:val="20"/>
                <w:szCs w:val="20"/>
              </w:rPr>
              <w:t>)</w:t>
            </w:r>
          </w:p>
        </w:tc>
        <w:tc>
          <w:tcPr>
            <w:tcW w:w="1177"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439.64</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9.04</w:t>
            </w:r>
            <w:r w:rsidRPr="00B17ABA">
              <w:rPr>
                <w:rFonts w:eastAsia="Times New Roman" w:cstheme="majorBidi"/>
                <w:color w:val="000000"/>
                <w:sz w:val="20"/>
                <w:szCs w:val="20"/>
              </w:rPr>
              <w:t>)</w:t>
            </w:r>
          </w:p>
        </w:tc>
        <w:tc>
          <w:tcPr>
            <w:tcW w:w="839"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73</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2</w:t>
            </w:r>
            <w:r w:rsidRPr="00B17ABA">
              <w:rPr>
                <w:rFonts w:eastAsia="Times New Roman" w:cstheme="majorBidi"/>
                <w:color w:val="000000"/>
                <w:sz w:val="20"/>
                <w:szCs w:val="20"/>
              </w:rPr>
              <w:t>)</w:t>
            </w:r>
          </w:p>
        </w:tc>
        <w:tc>
          <w:tcPr>
            <w:tcW w:w="1155"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58</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2</w:t>
            </w:r>
            <w:r w:rsidRPr="00B17ABA">
              <w:rPr>
                <w:rFonts w:eastAsia="Times New Roman" w:cstheme="majorBidi"/>
                <w:color w:val="000000"/>
                <w:sz w:val="20"/>
                <w:szCs w:val="20"/>
              </w:rPr>
              <w:t>)</w:t>
            </w:r>
          </w:p>
        </w:tc>
      </w:tr>
      <w:tr w:rsidR="007D78E1" w:rsidRPr="00B17ABA" w:rsidTr="009923E9">
        <w:trPr>
          <w:trHeight w:val="300"/>
        </w:trPr>
        <w:tc>
          <w:tcPr>
            <w:tcW w:w="903" w:type="pct"/>
            <w:shd w:val="clear" w:color="auto" w:fill="auto"/>
            <w:noWrap/>
            <w:vAlign w:val="bottom"/>
            <w:hideMark/>
          </w:tcPr>
          <w:p w:rsidR="007D78E1" w:rsidRPr="009923E9" w:rsidRDefault="007D78E1" w:rsidP="00F248B9">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BBs</w:t>
            </w:r>
          </w:p>
        </w:tc>
        <w:tc>
          <w:tcPr>
            <w:tcW w:w="925"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85.10</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11.28</w:t>
            </w:r>
            <w:r w:rsidRPr="00B17ABA">
              <w:rPr>
                <w:rFonts w:eastAsia="Times New Roman" w:cstheme="majorBidi"/>
                <w:color w:val="000000"/>
                <w:sz w:val="20"/>
                <w:szCs w:val="20"/>
              </w:rPr>
              <w:t>)</w:t>
            </w:r>
          </w:p>
        </w:tc>
        <w:tc>
          <w:tcPr>
            <w:tcW w:w="1177"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742.98</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6.17</w:t>
            </w:r>
            <w:r w:rsidRPr="00B17ABA">
              <w:rPr>
                <w:rFonts w:eastAsia="Times New Roman" w:cstheme="majorBidi"/>
                <w:color w:val="000000"/>
                <w:sz w:val="20"/>
                <w:szCs w:val="20"/>
              </w:rPr>
              <w:t>)</w:t>
            </w:r>
          </w:p>
        </w:tc>
        <w:tc>
          <w:tcPr>
            <w:tcW w:w="839"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39</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2</w:t>
            </w:r>
            <w:r w:rsidRPr="00B17ABA">
              <w:rPr>
                <w:rFonts w:eastAsia="Times New Roman" w:cstheme="majorBidi"/>
                <w:color w:val="000000"/>
                <w:sz w:val="20"/>
                <w:szCs w:val="20"/>
              </w:rPr>
              <w:t>)</w:t>
            </w:r>
          </w:p>
        </w:tc>
        <w:tc>
          <w:tcPr>
            <w:tcW w:w="1155"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76</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r>
      <w:tr w:rsidR="007D78E1" w:rsidRPr="00B17ABA" w:rsidTr="009923E9">
        <w:trPr>
          <w:trHeight w:val="300"/>
        </w:trPr>
        <w:tc>
          <w:tcPr>
            <w:tcW w:w="903" w:type="pct"/>
            <w:shd w:val="clear" w:color="auto" w:fill="auto"/>
            <w:noWrap/>
            <w:vAlign w:val="bottom"/>
            <w:hideMark/>
          </w:tcPr>
          <w:p w:rsidR="007D78E1" w:rsidRPr="009923E9" w:rsidRDefault="007D78E1" w:rsidP="00F248B9">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No treatment</w:t>
            </w:r>
          </w:p>
        </w:tc>
        <w:tc>
          <w:tcPr>
            <w:tcW w:w="925"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87.86</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45</w:t>
            </w:r>
            <w:r w:rsidRPr="00B17ABA">
              <w:rPr>
                <w:rFonts w:eastAsia="Times New Roman" w:cstheme="majorBidi"/>
                <w:color w:val="000000"/>
                <w:sz w:val="20"/>
                <w:szCs w:val="20"/>
              </w:rPr>
              <w:t>)</w:t>
            </w:r>
          </w:p>
        </w:tc>
        <w:tc>
          <w:tcPr>
            <w:tcW w:w="1177"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090.84</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2.79</w:t>
            </w:r>
            <w:r w:rsidRPr="00B17ABA">
              <w:rPr>
                <w:rFonts w:eastAsia="Times New Roman" w:cstheme="majorBidi"/>
                <w:color w:val="000000"/>
                <w:sz w:val="20"/>
                <w:szCs w:val="20"/>
              </w:rPr>
              <w:t>)</w:t>
            </w:r>
          </w:p>
        </w:tc>
        <w:tc>
          <w:tcPr>
            <w:tcW w:w="839"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03</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0</w:t>
            </w:r>
            <w:r w:rsidRPr="00B17ABA">
              <w:rPr>
                <w:rFonts w:eastAsia="Times New Roman" w:cstheme="majorBidi"/>
                <w:color w:val="000000"/>
                <w:sz w:val="20"/>
                <w:szCs w:val="20"/>
              </w:rPr>
              <w:t>)</w:t>
            </w:r>
          </w:p>
        </w:tc>
        <w:tc>
          <w:tcPr>
            <w:tcW w:w="1155" w:type="pct"/>
            <w:shd w:val="clear" w:color="auto" w:fill="auto"/>
            <w:noWrap/>
            <w:vAlign w:val="bottom"/>
            <w:hideMark/>
          </w:tcPr>
          <w:p w:rsidR="007D78E1" w:rsidRPr="009923E9" w:rsidRDefault="007D78E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88</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0</w:t>
            </w:r>
            <w:r w:rsidRPr="00B17ABA">
              <w:rPr>
                <w:rFonts w:eastAsia="Times New Roman" w:cstheme="majorBidi"/>
                <w:color w:val="000000"/>
                <w:sz w:val="20"/>
                <w:szCs w:val="20"/>
              </w:rPr>
              <w:t>)</w:t>
            </w:r>
          </w:p>
        </w:tc>
      </w:tr>
    </w:tbl>
    <w:p w:rsidR="007D78E1" w:rsidRPr="00B17ABA" w:rsidRDefault="00921F1D" w:rsidP="007D78E1">
      <w:pPr>
        <w:pStyle w:val="TOC2"/>
      </w:pPr>
      <w:r w:rsidRPr="00B17ABA">
        <w:t>1) SD is presented in parenthesis.</w:t>
      </w:r>
    </w:p>
    <w:p w:rsidR="007D78E1" w:rsidRPr="00B17ABA" w:rsidRDefault="007D78E1" w:rsidP="007D78E1">
      <w:pPr>
        <w:pStyle w:val="TOC2"/>
      </w:pPr>
      <w:r w:rsidRPr="00B17ABA">
        <w:t>2) BP stands for blood pressure.</w:t>
      </w:r>
    </w:p>
    <w:p w:rsidR="00BA5F25" w:rsidRPr="00B17ABA" w:rsidRDefault="00BA5F25" w:rsidP="001A2558">
      <w:pPr>
        <w:pStyle w:val="Caption"/>
      </w:pPr>
    </w:p>
    <w:p w:rsidR="007D78E1" w:rsidRPr="00B17ABA" w:rsidRDefault="007D78E1" w:rsidP="007D78E1"/>
    <w:p w:rsidR="007D78E1" w:rsidRPr="00B17ABA" w:rsidRDefault="007D78E1" w:rsidP="001A2558">
      <w:pPr>
        <w:pStyle w:val="Caption"/>
      </w:pPr>
      <w:bookmarkStart w:id="261" w:name="_Ref425154914"/>
      <w:r w:rsidRPr="00B17ABA">
        <w:br w:type="page"/>
      </w:r>
    </w:p>
    <w:p w:rsidR="007B3EE8" w:rsidRPr="00B17ABA" w:rsidRDefault="007B3EE8" w:rsidP="001A2558">
      <w:pPr>
        <w:pStyle w:val="Caption"/>
      </w:pPr>
      <w:bookmarkStart w:id="262" w:name="_Toc426018660"/>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4</w:t>
        </w:r>
      </w:fldSimple>
      <w:bookmarkEnd w:id="261"/>
      <w:r w:rsidRPr="00B17ABA">
        <w:t xml:space="preserve">. Comparison of the </w:t>
      </w:r>
      <w:r w:rsidR="006A7463" w:rsidRPr="00B17ABA">
        <w:t>CE</w:t>
      </w:r>
      <w:r w:rsidRPr="00B17ABA">
        <w:t xml:space="preserve"> results from the hypertension SDDP and the NICE hypertension models in women</w:t>
      </w:r>
      <w:bookmarkEnd w:id="262"/>
    </w:p>
    <w:tbl>
      <w:tblPr>
        <w:tblStyle w:val="TableGrid"/>
        <w:tblW w:w="5000" w:type="pct"/>
        <w:tblLayout w:type="fixed"/>
        <w:tblLook w:val="04A0" w:firstRow="1" w:lastRow="0" w:firstColumn="1" w:lastColumn="0" w:noHBand="0" w:noVBand="1"/>
      </w:tblPr>
      <w:tblGrid>
        <w:gridCol w:w="1383"/>
        <w:gridCol w:w="1805"/>
        <w:gridCol w:w="1740"/>
        <w:gridCol w:w="1618"/>
        <w:gridCol w:w="1890"/>
      </w:tblGrid>
      <w:tr w:rsidR="00921F1D" w:rsidRPr="00B17ABA" w:rsidTr="009923E9">
        <w:trPr>
          <w:cantSplit/>
          <w:trHeight w:val="600"/>
        </w:trPr>
        <w:tc>
          <w:tcPr>
            <w:tcW w:w="820" w:type="pct"/>
            <w:tcBorders>
              <w:bottom w:val="double" w:sz="4" w:space="0" w:color="auto"/>
            </w:tcBorders>
            <w:noWrap/>
            <w:vAlign w:val="center"/>
            <w:hideMark/>
          </w:tcPr>
          <w:p w:rsidR="00921F1D" w:rsidRPr="00B17ABA" w:rsidRDefault="00921F1D" w:rsidP="00ED7C74">
            <w:pPr>
              <w:pStyle w:val="TOC1"/>
              <w:spacing w:line="276" w:lineRule="auto"/>
            </w:pPr>
          </w:p>
        </w:tc>
        <w:tc>
          <w:tcPr>
            <w:tcW w:w="1070" w:type="pct"/>
            <w:tcBorders>
              <w:bottom w:val="double" w:sz="4" w:space="0" w:color="auto"/>
            </w:tcBorders>
            <w:vAlign w:val="center"/>
          </w:tcPr>
          <w:p w:rsidR="00921F1D" w:rsidRPr="00B17ABA" w:rsidRDefault="00921F1D" w:rsidP="009923E9">
            <w:pPr>
              <w:pStyle w:val="TOC1"/>
              <w:spacing w:line="276" w:lineRule="auto"/>
              <w:jc w:val="center"/>
            </w:pPr>
            <w:r w:rsidRPr="00B17ABA">
              <w:t>Total net benefit</w:t>
            </w:r>
            <w:r w:rsidR="003173BB" w:rsidRPr="009923E9">
              <w:rPr>
                <w:vertAlign w:val="superscript"/>
              </w:rPr>
              <w:t>1)</w:t>
            </w:r>
            <w:r w:rsidRPr="009923E9">
              <w:rPr>
                <w:vertAlign w:val="superscript"/>
              </w:rPr>
              <w:t xml:space="preserve"> </w:t>
            </w:r>
            <w:r w:rsidRPr="00B17ABA">
              <w:t>(£)</w:t>
            </w:r>
          </w:p>
        </w:tc>
        <w:tc>
          <w:tcPr>
            <w:tcW w:w="1031" w:type="pct"/>
            <w:tcBorders>
              <w:bottom w:val="double" w:sz="4" w:space="0" w:color="auto"/>
            </w:tcBorders>
            <w:noWrap/>
            <w:vAlign w:val="center"/>
            <w:hideMark/>
          </w:tcPr>
          <w:p w:rsidR="00921F1D" w:rsidRPr="00B17ABA" w:rsidRDefault="00921F1D" w:rsidP="009923E9">
            <w:pPr>
              <w:pStyle w:val="TOC1"/>
              <w:spacing w:line="276" w:lineRule="auto"/>
              <w:jc w:val="center"/>
            </w:pPr>
            <w:r w:rsidRPr="00B17ABA">
              <w:t>Total cost</w:t>
            </w:r>
            <w:r w:rsidR="003173BB" w:rsidRPr="00B17ABA">
              <w:rPr>
                <w:vertAlign w:val="superscript"/>
              </w:rPr>
              <w:t>2</w:t>
            </w:r>
            <w:r w:rsidRPr="00B17ABA">
              <w:rPr>
                <w:vertAlign w:val="superscript"/>
              </w:rPr>
              <w:t>)</w:t>
            </w:r>
          </w:p>
          <w:p w:rsidR="00921F1D" w:rsidRPr="00B17ABA" w:rsidRDefault="00921F1D" w:rsidP="009923E9">
            <w:pPr>
              <w:pStyle w:val="TOC1"/>
              <w:spacing w:line="276" w:lineRule="auto"/>
              <w:jc w:val="center"/>
            </w:pPr>
            <w:r w:rsidRPr="00B17ABA">
              <w:t>(£)</w:t>
            </w:r>
          </w:p>
        </w:tc>
        <w:tc>
          <w:tcPr>
            <w:tcW w:w="959" w:type="pct"/>
            <w:tcBorders>
              <w:bottom w:val="double" w:sz="4" w:space="0" w:color="auto"/>
            </w:tcBorders>
            <w:noWrap/>
            <w:vAlign w:val="center"/>
            <w:hideMark/>
          </w:tcPr>
          <w:p w:rsidR="00921F1D" w:rsidRPr="00B17ABA" w:rsidRDefault="00921F1D" w:rsidP="009923E9">
            <w:pPr>
              <w:pStyle w:val="TOC1"/>
              <w:spacing w:line="276" w:lineRule="auto"/>
              <w:jc w:val="center"/>
            </w:pPr>
            <w:r w:rsidRPr="00B17ABA">
              <w:t>Total effectiveness</w:t>
            </w:r>
            <w:r w:rsidR="003173BB" w:rsidRPr="00B17ABA">
              <w:rPr>
                <w:vertAlign w:val="superscript"/>
              </w:rPr>
              <w:t>2</w:t>
            </w:r>
            <w:r w:rsidRPr="00B17ABA">
              <w:rPr>
                <w:vertAlign w:val="superscript"/>
              </w:rPr>
              <w:t>)</w:t>
            </w:r>
          </w:p>
          <w:p w:rsidR="00921F1D" w:rsidRPr="00B17ABA" w:rsidRDefault="00921F1D" w:rsidP="009923E9">
            <w:pPr>
              <w:pStyle w:val="TOC1"/>
              <w:spacing w:line="276" w:lineRule="auto"/>
              <w:jc w:val="center"/>
            </w:pPr>
            <w:r w:rsidRPr="00B17ABA">
              <w:t>(QALYs)</w:t>
            </w:r>
          </w:p>
        </w:tc>
        <w:tc>
          <w:tcPr>
            <w:tcW w:w="1120" w:type="pct"/>
            <w:tcBorders>
              <w:bottom w:val="double" w:sz="4" w:space="0" w:color="auto"/>
            </w:tcBorders>
            <w:noWrap/>
            <w:vAlign w:val="center"/>
            <w:hideMark/>
          </w:tcPr>
          <w:p w:rsidR="00921F1D" w:rsidRPr="00B17ABA" w:rsidRDefault="00921F1D" w:rsidP="009923E9">
            <w:pPr>
              <w:pStyle w:val="TOC1"/>
              <w:spacing w:line="276" w:lineRule="auto"/>
              <w:jc w:val="center"/>
            </w:pPr>
            <w:r w:rsidRPr="00B17ABA">
              <w:t>ICER</w:t>
            </w:r>
          </w:p>
          <w:p w:rsidR="00921F1D" w:rsidRPr="00B17ABA" w:rsidRDefault="00921F1D" w:rsidP="009923E9">
            <w:pPr>
              <w:pStyle w:val="TOC1"/>
              <w:spacing w:line="276" w:lineRule="auto"/>
              <w:jc w:val="center"/>
            </w:pPr>
            <w:r w:rsidRPr="00B17ABA">
              <w:t>(cost per QALY)</w:t>
            </w:r>
          </w:p>
        </w:tc>
      </w:tr>
      <w:tr w:rsidR="00921F1D" w:rsidRPr="00B17ABA" w:rsidTr="009923E9">
        <w:trPr>
          <w:cantSplit/>
          <w:trHeight w:val="300"/>
        </w:trPr>
        <w:tc>
          <w:tcPr>
            <w:tcW w:w="5000" w:type="pct"/>
            <w:gridSpan w:val="5"/>
            <w:tcBorders>
              <w:top w:val="double" w:sz="4" w:space="0" w:color="auto"/>
            </w:tcBorders>
            <w:shd w:val="clear" w:color="auto" w:fill="D9D9D9" w:themeFill="background1" w:themeFillShade="D9"/>
            <w:noWrap/>
            <w:vAlign w:val="center"/>
          </w:tcPr>
          <w:p w:rsidR="00921F1D" w:rsidRPr="00B17ABA" w:rsidRDefault="00921F1D" w:rsidP="00ED7C74">
            <w:pPr>
              <w:pStyle w:val="TOC1"/>
              <w:spacing w:line="276" w:lineRule="auto"/>
            </w:pPr>
            <w:r w:rsidRPr="00B17ABA">
              <w:t>The hypertension SDDP model</w:t>
            </w:r>
          </w:p>
        </w:tc>
      </w:tr>
      <w:tr w:rsidR="00921F1D" w:rsidRPr="00B17ABA" w:rsidTr="009923E9">
        <w:trPr>
          <w:cantSplit/>
          <w:trHeight w:val="300"/>
        </w:trPr>
        <w:tc>
          <w:tcPr>
            <w:tcW w:w="820" w:type="pct"/>
            <w:noWrap/>
            <w:vAlign w:val="center"/>
            <w:hideMark/>
          </w:tcPr>
          <w:p w:rsidR="00921F1D" w:rsidRPr="00B17ABA" w:rsidRDefault="00921F1D" w:rsidP="00ED7C74">
            <w:pPr>
              <w:pStyle w:val="TOC1"/>
              <w:spacing w:line="276" w:lineRule="auto"/>
            </w:pPr>
            <w:r w:rsidRPr="00B17ABA">
              <w:t>ACEIs/ARBs</w:t>
            </w:r>
          </w:p>
        </w:tc>
        <w:tc>
          <w:tcPr>
            <w:tcW w:w="1070" w:type="pct"/>
            <w:vAlign w:val="center"/>
          </w:tcPr>
          <w:p w:rsidR="00921F1D" w:rsidRPr="00B17ABA" w:rsidRDefault="003173BB" w:rsidP="00ED7C74">
            <w:pPr>
              <w:pStyle w:val="TOC1"/>
              <w:spacing w:line="276" w:lineRule="auto"/>
              <w:jc w:val="right"/>
            </w:pPr>
            <w:r w:rsidRPr="00B17ABA">
              <w:t>290,099 (327.34)</w:t>
            </w:r>
          </w:p>
        </w:tc>
        <w:tc>
          <w:tcPr>
            <w:tcW w:w="1031" w:type="pct"/>
            <w:noWrap/>
            <w:vAlign w:val="center"/>
          </w:tcPr>
          <w:p w:rsidR="00921F1D" w:rsidRPr="00B17ABA" w:rsidRDefault="00921F1D" w:rsidP="00ED7C74">
            <w:pPr>
              <w:pStyle w:val="TOC1"/>
              <w:spacing w:line="276" w:lineRule="auto"/>
              <w:jc w:val="right"/>
            </w:pPr>
            <w:r w:rsidRPr="00B17ABA">
              <w:t>2,985 (10.77)</w:t>
            </w:r>
          </w:p>
        </w:tc>
        <w:tc>
          <w:tcPr>
            <w:tcW w:w="959" w:type="pct"/>
            <w:noWrap/>
            <w:vAlign w:val="center"/>
          </w:tcPr>
          <w:p w:rsidR="00921F1D" w:rsidRPr="00B17ABA" w:rsidRDefault="00921F1D" w:rsidP="00ED7C74">
            <w:pPr>
              <w:pStyle w:val="TOC1"/>
              <w:spacing w:line="276" w:lineRule="auto"/>
              <w:jc w:val="right"/>
            </w:pPr>
            <w:r w:rsidRPr="00B17ABA">
              <w:t>9.77 (0.03)</w:t>
            </w:r>
          </w:p>
        </w:tc>
        <w:tc>
          <w:tcPr>
            <w:tcW w:w="1120" w:type="pct"/>
            <w:noWrap/>
            <w:vAlign w:val="center"/>
            <w:hideMark/>
          </w:tcPr>
          <w:p w:rsidR="00921F1D" w:rsidRPr="00B17ABA" w:rsidRDefault="00921F1D" w:rsidP="00ED7C74">
            <w:pPr>
              <w:pStyle w:val="TOC1"/>
              <w:spacing w:line="276" w:lineRule="auto"/>
            </w:pPr>
            <w:r w:rsidRPr="00B17ABA">
              <w:t>Lowest cost option</w:t>
            </w:r>
          </w:p>
        </w:tc>
      </w:tr>
      <w:tr w:rsidR="00921F1D" w:rsidRPr="00B17ABA" w:rsidTr="009923E9">
        <w:trPr>
          <w:cantSplit/>
          <w:trHeight w:val="139"/>
        </w:trPr>
        <w:tc>
          <w:tcPr>
            <w:tcW w:w="820" w:type="pct"/>
            <w:noWrap/>
            <w:vAlign w:val="center"/>
            <w:hideMark/>
          </w:tcPr>
          <w:p w:rsidR="00921F1D" w:rsidRPr="00B17ABA" w:rsidRDefault="00921F1D" w:rsidP="00ED7C74">
            <w:pPr>
              <w:pStyle w:val="TOC1"/>
              <w:spacing w:line="276" w:lineRule="auto"/>
            </w:pPr>
            <w:r w:rsidRPr="00B17ABA">
              <w:t>Ds</w:t>
            </w:r>
          </w:p>
        </w:tc>
        <w:tc>
          <w:tcPr>
            <w:tcW w:w="1070" w:type="pct"/>
            <w:vAlign w:val="center"/>
          </w:tcPr>
          <w:p w:rsidR="00921F1D" w:rsidRPr="00B17ABA" w:rsidRDefault="003173BB" w:rsidP="00ED7C74">
            <w:pPr>
              <w:pStyle w:val="TOC1"/>
              <w:spacing w:line="276" w:lineRule="auto"/>
              <w:jc w:val="right"/>
            </w:pPr>
            <w:r w:rsidRPr="00B17ABA">
              <w:t>284,793 (51.05)</w:t>
            </w:r>
          </w:p>
        </w:tc>
        <w:tc>
          <w:tcPr>
            <w:tcW w:w="1031" w:type="pct"/>
            <w:noWrap/>
            <w:vAlign w:val="center"/>
          </w:tcPr>
          <w:p w:rsidR="00921F1D" w:rsidRPr="00B17ABA" w:rsidRDefault="00921F1D" w:rsidP="00ED7C74">
            <w:pPr>
              <w:pStyle w:val="TOC1"/>
              <w:spacing w:line="276" w:lineRule="auto"/>
              <w:jc w:val="right"/>
            </w:pPr>
            <w:r w:rsidRPr="00B17ABA">
              <w:t xml:space="preserve">3,135 (3.32) </w:t>
            </w:r>
          </w:p>
        </w:tc>
        <w:tc>
          <w:tcPr>
            <w:tcW w:w="959" w:type="pct"/>
            <w:noWrap/>
            <w:vAlign w:val="center"/>
          </w:tcPr>
          <w:p w:rsidR="00921F1D" w:rsidRPr="00B17ABA" w:rsidRDefault="00921F1D" w:rsidP="00ED7C74">
            <w:pPr>
              <w:pStyle w:val="TOC1"/>
              <w:spacing w:line="276" w:lineRule="auto"/>
              <w:jc w:val="right"/>
            </w:pPr>
            <w:r w:rsidRPr="00B17ABA">
              <w:t>9.60 (0.00)</w:t>
            </w:r>
          </w:p>
        </w:tc>
        <w:tc>
          <w:tcPr>
            <w:tcW w:w="1120" w:type="pct"/>
            <w:noWrap/>
            <w:vAlign w:val="center"/>
            <w:hideMark/>
          </w:tcPr>
          <w:p w:rsidR="00921F1D" w:rsidRPr="00B17ABA" w:rsidRDefault="00921F1D" w:rsidP="00ED7C74">
            <w:pPr>
              <w:pStyle w:val="TOC1"/>
              <w:spacing w:line="276" w:lineRule="auto"/>
            </w:pPr>
            <w:r w:rsidRPr="00B17ABA">
              <w:t>Dominated</w:t>
            </w:r>
            <w:r w:rsidR="003173BB" w:rsidRPr="00B17ABA">
              <w:rPr>
                <w:vertAlign w:val="superscript"/>
              </w:rPr>
              <w:t>3</w:t>
            </w:r>
            <w:r w:rsidRPr="00B17ABA">
              <w:rPr>
                <w:vertAlign w:val="superscript"/>
              </w:rPr>
              <w:t>)</w:t>
            </w:r>
          </w:p>
        </w:tc>
      </w:tr>
      <w:tr w:rsidR="00921F1D" w:rsidRPr="00B17ABA" w:rsidTr="009923E9">
        <w:trPr>
          <w:cantSplit/>
          <w:trHeight w:val="300"/>
        </w:trPr>
        <w:tc>
          <w:tcPr>
            <w:tcW w:w="820" w:type="pct"/>
            <w:noWrap/>
            <w:vAlign w:val="center"/>
            <w:hideMark/>
          </w:tcPr>
          <w:p w:rsidR="00921F1D" w:rsidRPr="00B17ABA" w:rsidRDefault="00921F1D" w:rsidP="00ED7C74">
            <w:pPr>
              <w:pStyle w:val="TOC1"/>
              <w:spacing w:line="276" w:lineRule="auto"/>
            </w:pPr>
            <w:r w:rsidRPr="00B17ABA">
              <w:t>CCBs</w:t>
            </w:r>
          </w:p>
        </w:tc>
        <w:tc>
          <w:tcPr>
            <w:tcW w:w="1070" w:type="pct"/>
            <w:vAlign w:val="center"/>
          </w:tcPr>
          <w:p w:rsidR="00921F1D" w:rsidRPr="00B17ABA" w:rsidRDefault="003173BB" w:rsidP="00ED7C74">
            <w:pPr>
              <w:pStyle w:val="TOC1"/>
              <w:spacing w:line="276" w:lineRule="auto"/>
              <w:jc w:val="right"/>
            </w:pPr>
            <w:r w:rsidRPr="00B17ABA">
              <w:t>286,379 (136.23)</w:t>
            </w:r>
          </w:p>
        </w:tc>
        <w:tc>
          <w:tcPr>
            <w:tcW w:w="1031" w:type="pct"/>
            <w:noWrap/>
            <w:vAlign w:val="center"/>
          </w:tcPr>
          <w:p w:rsidR="00921F1D" w:rsidRPr="00B17ABA" w:rsidRDefault="00921F1D" w:rsidP="00ED7C74">
            <w:pPr>
              <w:pStyle w:val="TOC1"/>
              <w:spacing w:line="276" w:lineRule="auto"/>
              <w:jc w:val="right"/>
            </w:pPr>
            <w:r w:rsidRPr="00B17ABA">
              <w:t>3,193 (9.15)</w:t>
            </w:r>
          </w:p>
        </w:tc>
        <w:tc>
          <w:tcPr>
            <w:tcW w:w="959" w:type="pct"/>
            <w:noWrap/>
            <w:vAlign w:val="center"/>
          </w:tcPr>
          <w:p w:rsidR="00921F1D" w:rsidRPr="00B17ABA" w:rsidRDefault="00921F1D" w:rsidP="00ED7C74">
            <w:pPr>
              <w:pStyle w:val="TOC1"/>
              <w:spacing w:line="276" w:lineRule="auto"/>
              <w:jc w:val="right"/>
            </w:pPr>
            <w:r w:rsidRPr="00B17ABA">
              <w:t>9.65 (0.00)</w:t>
            </w:r>
          </w:p>
        </w:tc>
        <w:tc>
          <w:tcPr>
            <w:tcW w:w="1120" w:type="pct"/>
            <w:noWrap/>
            <w:vAlign w:val="center"/>
            <w:hideMark/>
          </w:tcPr>
          <w:p w:rsidR="00921F1D" w:rsidRPr="00B17ABA" w:rsidRDefault="00921F1D" w:rsidP="00ED7C74">
            <w:pPr>
              <w:pStyle w:val="TOC1"/>
              <w:spacing w:line="276" w:lineRule="auto"/>
            </w:pPr>
            <w:r w:rsidRPr="00B17ABA">
              <w:t>Dominated</w:t>
            </w:r>
          </w:p>
        </w:tc>
      </w:tr>
      <w:tr w:rsidR="00921F1D" w:rsidRPr="00B17ABA" w:rsidTr="009923E9">
        <w:trPr>
          <w:cantSplit/>
          <w:trHeight w:val="300"/>
        </w:trPr>
        <w:tc>
          <w:tcPr>
            <w:tcW w:w="820" w:type="pct"/>
            <w:noWrap/>
            <w:vAlign w:val="center"/>
            <w:hideMark/>
          </w:tcPr>
          <w:p w:rsidR="00921F1D" w:rsidRPr="00B17ABA" w:rsidRDefault="00921F1D" w:rsidP="00ED7C74">
            <w:pPr>
              <w:pStyle w:val="TOC1"/>
              <w:spacing w:line="276" w:lineRule="auto"/>
            </w:pPr>
            <w:r w:rsidRPr="00B17ABA">
              <w:t>BBs</w:t>
            </w:r>
          </w:p>
        </w:tc>
        <w:tc>
          <w:tcPr>
            <w:tcW w:w="1070" w:type="pct"/>
            <w:vAlign w:val="center"/>
          </w:tcPr>
          <w:p w:rsidR="00921F1D" w:rsidRPr="00B17ABA" w:rsidRDefault="003173BB" w:rsidP="00ED7C74">
            <w:pPr>
              <w:pStyle w:val="TOC1"/>
              <w:spacing w:line="276" w:lineRule="auto"/>
              <w:jc w:val="right"/>
            </w:pPr>
            <w:r w:rsidRPr="00B17ABA">
              <w:t>280,610 (94.89)</w:t>
            </w:r>
          </w:p>
        </w:tc>
        <w:tc>
          <w:tcPr>
            <w:tcW w:w="1031" w:type="pct"/>
            <w:noWrap/>
            <w:vAlign w:val="center"/>
          </w:tcPr>
          <w:p w:rsidR="00921F1D" w:rsidRPr="00B17ABA" w:rsidRDefault="00921F1D" w:rsidP="00ED7C74">
            <w:pPr>
              <w:pStyle w:val="TOC1"/>
              <w:spacing w:line="276" w:lineRule="auto"/>
              <w:jc w:val="right"/>
            </w:pPr>
            <w:r w:rsidRPr="00B17ABA">
              <w:t>3,611 (8.62)</w:t>
            </w:r>
          </w:p>
        </w:tc>
        <w:tc>
          <w:tcPr>
            <w:tcW w:w="959" w:type="pct"/>
            <w:noWrap/>
            <w:vAlign w:val="center"/>
          </w:tcPr>
          <w:p w:rsidR="00921F1D" w:rsidRPr="00B17ABA" w:rsidRDefault="00921F1D" w:rsidP="00ED7C74">
            <w:pPr>
              <w:pStyle w:val="TOC1"/>
              <w:spacing w:line="276" w:lineRule="auto"/>
              <w:jc w:val="right"/>
            </w:pPr>
            <w:r w:rsidRPr="00B17ABA">
              <w:t>9.47 (0.00)</w:t>
            </w:r>
          </w:p>
        </w:tc>
        <w:tc>
          <w:tcPr>
            <w:tcW w:w="1120" w:type="pct"/>
            <w:noWrap/>
            <w:vAlign w:val="center"/>
            <w:hideMark/>
          </w:tcPr>
          <w:p w:rsidR="00921F1D" w:rsidRPr="00B17ABA" w:rsidRDefault="00921F1D" w:rsidP="00ED7C74">
            <w:pPr>
              <w:pStyle w:val="TOC1"/>
              <w:spacing w:line="276" w:lineRule="auto"/>
            </w:pPr>
            <w:r w:rsidRPr="00B17ABA">
              <w:t>Dominated</w:t>
            </w:r>
          </w:p>
        </w:tc>
      </w:tr>
      <w:tr w:rsidR="00921F1D" w:rsidRPr="00B17ABA" w:rsidTr="009923E9">
        <w:trPr>
          <w:cantSplit/>
          <w:trHeight w:val="300"/>
        </w:trPr>
        <w:tc>
          <w:tcPr>
            <w:tcW w:w="820" w:type="pct"/>
            <w:noWrap/>
            <w:vAlign w:val="center"/>
            <w:hideMark/>
          </w:tcPr>
          <w:p w:rsidR="00921F1D" w:rsidRPr="00B17ABA" w:rsidRDefault="00921F1D" w:rsidP="00ED7C74">
            <w:pPr>
              <w:pStyle w:val="TOC1"/>
              <w:spacing w:line="276" w:lineRule="auto"/>
            </w:pPr>
            <w:r w:rsidRPr="00B17ABA">
              <w:t>No treatment</w:t>
            </w:r>
          </w:p>
        </w:tc>
        <w:tc>
          <w:tcPr>
            <w:tcW w:w="1070" w:type="pct"/>
            <w:vAlign w:val="center"/>
          </w:tcPr>
          <w:p w:rsidR="00921F1D" w:rsidRPr="00B17ABA" w:rsidRDefault="003173BB" w:rsidP="00ED7C74">
            <w:pPr>
              <w:pStyle w:val="TOC1"/>
              <w:spacing w:line="276" w:lineRule="auto"/>
              <w:jc w:val="right"/>
            </w:pPr>
            <w:r w:rsidRPr="00B17ABA">
              <w:t>262,922 (160.01)</w:t>
            </w:r>
          </w:p>
        </w:tc>
        <w:tc>
          <w:tcPr>
            <w:tcW w:w="1031" w:type="pct"/>
            <w:noWrap/>
            <w:vAlign w:val="center"/>
          </w:tcPr>
          <w:p w:rsidR="00921F1D" w:rsidRPr="00B17ABA" w:rsidRDefault="00921F1D" w:rsidP="00ED7C74">
            <w:pPr>
              <w:pStyle w:val="TOC1"/>
              <w:spacing w:line="276" w:lineRule="auto"/>
              <w:jc w:val="right"/>
            </w:pPr>
            <w:r w:rsidRPr="00B17ABA">
              <w:t>3,857 (7.10)</w:t>
            </w:r>
          </w:p>
        </w:tc>
        <w:tc>
          <w:tcPr>
            <w:tcW w:w="959" w:type="pct"/>
            <w:noWrap/>
            <w:vAlign w:val="center"/>
          </w:tcPr>
          <w:p w:rsidR="00921F1D" w:rsidRPr="00B17ABA" w:rsidRDefault="00921F1D" w:rsidP="00ED7C74">
            <w:pPr>
              <w:pStyle w:val="TOC1"/>
              <w:spacing w:line="276" w:lineRule="auto"/>
              <w:jc w:val="right"/>
            </w:pPr>
            <w:r w:rsidRPr="00B17ABA">
              <w:t>8.92 (0.01)</w:t>
            </w:r>
          </w:p>
        </w:tc>
        <w:tc>
          <w:tcPr>
            <w:tcW w:w="1120" w:type="pct"/>
            <w:noWrap/>
            <w:vAlign w:val="center"/>
            <w:hideMark/>
          </w:tcPr>
          <w:p w:rsidR="00921F1D" w:rsidRPr="00B17ABA" w:rsidRDefault="00921F1D" w:rsidP="00ED7C74">
            <w:pPr>
              <w:pStyle w:val="TOC1"/>
              <w:spacing w:line="276" w:lineRule="auto"/>
            </w:pPr>
            <w:r w:rsidRPr="00B17ABA">
              <w:t>Dominated</w:t>
            </w:r>
          </w:p>
        </w:tc>
      </w:tr>
      <w:tr w:rsidR="00921F1D" w:rsidRPr="00B17ABA" w:rsidTr="009923E9">
        <w:trPr>
          <w:cantSplit/>
          <w:trHeight w:val="300"/>
        </w:trPr>
        <w:tc>
          <w:tcPr>
            <w:tcW w:w="5000" w:type="pct"/>
            <w:gridSpan w:val="5"/>
            <w:shd w:val="clear" w:color="auto" w:fill="D9D9D9" w:themeFill="background1" w:themeFillShade="D9"/>
            <w:noWrap/>
            <w:vAlign w:val="center"/>
          </w:tcPr>
          <w:p w:rsidR="00921F1D" w:rsidRPr="00B17ABA" w:rsidRDefault="00921F1D" w:rsidP="00ED7C74">
            <w:pPr>
              <w:pStyle w:val="TOC1"/>
              <w:spacing w:line="276" w:lineRule="auto"/>
            </w:pPr>
            <w:r w:rsidRPr="00B17ABA">
              <w:t>The NICE hypertension model</w:t>
            </w:r>
          </w:p>
        </w:tc>
      </w:tr>
      <w:tr w:rsidR="00921F1D" w:rsidRPr="00B17ABA" w:rsidTr="009923E9">
        <w:trPr>
          <w:cantSplit/>
          <w:trHeight w:val="300"/>
        </w:trPr>
        <w:tc>
          <w:tcPr>
            <w:tcW w:w="820" w:type="pct"/>
            <w:noWrap/>
            <w:vAlign w:val="center"/>
            <w:hideMark/>
          </w:tcPr>
          <w:p w:rsidR="00921F1D" w:rsidRPr="00B17ABA" w:rsidRDefault="00921F1D" w:rsidP="00ED7C74">
            <w:pPr>
              <w:pStyle w:val="TOC1"/>
              <w:spacing w:line="276" w:lineRule="auto"/>
            </w:pPr>
            <w:r w:rsidRPr="00B17ABA">
              <w:t>Ds</w:t>
            </w:r>
          </w:p>
        </w:tc>
        <w:tc>
          <w:tcPr>
            <w:tcW w:w="1070" w:type="pct"/>
            <w:vAlign w:val="center"/>
          </w:tcPr>
          <w:p w:rsidR="00921F1D" w:rsidRPr="00B17ABA" w:rsidRDefault="003173BB" w:rsidP="00ED7C74">
            <w:pPr>
              <w:pStyle w:val="TOC1"/>
              <w:spacing w:line="276" w:lineRule="auto"/>
              <w:jc w:val="right"/>
            </w:pPr>
            <w:r w:rsidRPr="00B17ABA">
              <w:t>315,190</w:t>
            </w:r>
          </w:p>
        </w:tc>
        <w:tc>
          <w:tcPr>
            <w:tcW w:w="1031" w:type="pct"/>
            <w:noWrap/>
            <w:vAlign w:val="center"/>
          </w:tcPr>
          <w:p w:rsidR="00921F1D" w:rsidRPr="00B17ABA" w:rsidRDefault="00921F1D" w:rsidP="00ED7C74">
            <w:pPr>
              <w:pStyle w:val="TOC1"/>
              <w:spacing w:line="276" w:lineRule="auto"/>
              <w:jc w:val="right"/>
            </w:pPr>
            <w:r w:rsidRPr="00B17ABA">
              <w:t>4,310</w:t>
            </w:r>
          </w:p>
        </w:tc>
        <w:tc>
          <w:tcPr>
            <w:tcW w:w="959" w:type="pct"/>
            <w:noWrap/>
            <w:vAlign w:val="center"/>
          </w:tcPr>
          <w:p w:rsidR="00921F1D" w:rsidRPr="00B17ABA" w:rsidRDefault="00921F1D" w:rsidP="00ED7C74">
            <w:pPr>
              <w:pStyle w:val="TOC1"/>
              <w:spacing w:line="276" w:lineRule="auto"/>
              <w:jc w:val="right"/>
            </w:pPr>
            <w:r w:rsidRPr="00B17ABA">
              <w:t>10.65</w:t>
            </w:r>
          </w:p>
        </w:tc>
        <w:tc>
          <w:tcPr>
            <w:tcW w:w="1120" w:type="pct"/>
            <w:noWrap/>
            <w:vAlign w:val="center"/>
            <w:hideMark/>
          </w:tcPr>
          <w:p w:rsidR="00921F1D" w:rsidRPr="00B17ABA" w:rsidRDefault="00921F1D" w:rsidP="00ED7C74">
            <w:pPr>
              <w:pStyle w:val="TOC1"/>
              <w:spacing w:line="276" w:lineRule="auto"/>
            </w:pPr>
            <w:r w:rsidRPr="00B17ABA">
              <w:t>Lowest cost option</w:t>
            </w:r>
          </w:p>
        </w:tc>
      </w:tr>
      <w:tr w:rsidR="00921F1D" w:rsidRPr="00B17ABA" w:rsidTr="009923E9">
        <w:trPr>
          <w:cantSplit/>
          <w:trHeight w:val="300"/>
        </w:trPr>
        <w:tc>
          <w:tcPr>
            <w:tcW w:w="820" w:type="pct"/>
            <w:noWrap/>
            <w:vAlign w:val="center"/>
            <w:hideMark/>
          </w:tcPr>
          <w:p w:rsidR="00921F1D" w:rsidRPr="00B17ABA" w:rsidRDefault="00921F1D" w:rsidP="00ED7C74">
            <w:pPr>
              <w:pStyle w:val="TOC1"/>
              <w:spacing w:line="276" w:lineRule="auto"/>
            </w:pPr>
            <w:r w:rsidRPr="00B17ABA">
              <w:t xml:space="preserve">CCBs </w:t>
            </w:r>
          </w:p>
        </w:tc>
        <w:tc>
          <w:tcPr>
            <w:tcW w:w="1070" w:type="pct"/>
            <w:vAlign w:val="center"/>
          </w:tcPr>
          <w:p w:rsidR="00921F1D" w:rsidRPr="00B17ABA" w:rsidRDefault="003173BB" w:rsidP="00ED7C74">
            <w:pPr>
              <w:pStyle w:val="TOC1"/>
              <w:spacing w:line="276" w:lineRule="auto"/>
              <w:jc w:val="right"/>
            </w:pPr>
            <w:r w:rsidRPr="00B17ABA">
              <w:t>316,910</w:t>
            </w:r>
          </w:p>
        </w:tc>
        <w:tc>
          <w:tcPr>
            <w:tcW w:w="1031" w:type="pct"/>
            <w:noWrap/>
            <w:vAlign w:val="center"/>
          </w:tcPr>
          <w:p w:rsidR="00921F1D" w:rsidRPr="00B17ABA" w:rsidRDefault="00921F1D" w:rsidP="00ED7C74">
            <w:pPr>
              <w:pStyle w:val="TOC1"/>
              <w:spacing w:line="276" w:lineRule="auto"/>
              <w:jc w:val="right"/>
            </w:pPr>
            <w:r w:rsidRPr="00B17ABA">
              <w:t>4,390</w:t>
            </w:r>
          </w:p>
        </w:tc>
        <w:tc>
          <w:tcPr>
            <w:tcW w:w="959" w:type="pct"/>
            <w:noWrap/>
            <w:vAlign w:val="center"/>
          </w:tcPr>
          <w:p w:rsidR="00921F1D" w:rsidRPr="00B17ABA" w:rsidRDefault="00921F1D" w:rsidP="00ED7C74">
            <w:pPr>
              <w:pStyle w:val="TOC1"/>
              <w:spacing w:line="276" w:lineRule="auto"/>
              <w:jc w:val="right"/>
            </w:pPr>
            <w:r w:rsidRPr="00B17ABA">
              <w:t>10.71</w:t>
            </w:r>
          </w:p>
        </w:tc>
        <w:tc>
          <w:tcPr>
            <w:tcW w:w="1120" w:type="pct"/>
            <w:noWrap/>
            <w:vAlign w:val="center"/>
            <w:hideMark/>
          </w:tcPr>
          <w:p w:rsidR="00921F1D" w:rsidRPr="00B17ABA" w:rsidRDefault="00921F1D" w:rsidP="00ED7C74">
            <w:pPr>
              <w:pStyle w:val="TOC1"/>
              <w:spacing w:line="276" w:lineRule="auto"/>
            </w:pPr>
            <w:r w:rsidRPr="00B17ABA">
              <w:t>£1,520</w:t>
            </w:r>
          </w:p>
        </w:tc>
      </w:tr>
      <w:tr w:rsidR="00921F1D" w:rsidRPr="00B17ABA" w:rsidTr="009923E9">
        <w:trPr>
          <w:cantSplit/>
          <w:trHeight w:val="300"/>
        </w:trPr>
        <w:tc>
          <w:tcPr>
            <w:tcW w:w="820" w:type="pct"/>
            <w:noWrap/>
            <w:vAlign w:val="center"/>
            <w:hideMark/>
          </w:tcPr>
          <w:p w:rsidR="00921F1D" w:rsidRPr="00B17ABA" w:rsidRDefault="00921F1D" w:rsidP="00ED7C74">
            <w:pPr>
              <w:pStyle w:val="TOC1"/>
              <w:spacing w:line="276" w:lineRule="auto"/>
            </w:pPr>
            <w:r w:rsidRPr="00B17ABA">
              <w:t>ACEIs/ARBs</w:t>
            </w:r>
          </w:p>
        </w:tc>
        <w:tc>
          <w:tcPr>
            <w:tcW w:w="1070" w:type="pct"/>
            <w:vAlign w:val="center"/>
          </w:tcPr>
          <w:p w:rsidR="00921F1D" w:rsidRPr="00B17ABA" w:rsidRDefault="003173BB" w:rsidP="00ED7C74">
            <w:pPr>
              <w:pStyle w:val="TOC1"/>
              <w:spacing w:line="276" w:lineRule="auto"/>
              <w:jc w:val="right"/>
            </w:pPr>
            <w:r w:rsidRPr="00B17ABA">
              <w:t>314,500</w:t>
            </w:r>
          </w:p>
        </w:tc>
        <w:tc>
          <w:tcPr>
            <w:tcW w:w="1031" w:type="pct"/>
            <w:noWrap/>
            <w:vAlign w:val="center"/>
          </w:tcPr>
          <w:p w:rsidR="00921F1D" w:rsidRPr="00B17ABA" w:rsidRDefault="00921F1D" w:rsidP="00ED7C74">
            <w:pPr>
              <w:pStyle w:val="TOC1"/>
              <w:spacing w:line="276" w:lineRule="auto"/>
              <w:jc w:val="right"/>
            </w:pPr>
            <w:r w:rsidRPr="00B17ABA">
              <w:t>4,400</w:t>
            </w:r>
          </w:p>
        </w:tc>
        <w:tc>
          <w:tcPr>
            <w:tcW w:w="959" w:type="pct"/>
            <w:noWrap/>
            <w:vAlign w:val="center"/>
          </w:tcPr>
          <w:p w:rsidR="00921F1D" w:rsidRPr="00B17ABA" w:rsidRDefault="00921F1D" w:rsidP="00ED7C74">
            <w:pPr>
              <w:pStyle w:val="TOC1"/>
              <w:spacing w:line="276" w:lineRule="auto"/>
              <w:jc w:val="right"/>
            </w:pPr>
            <w:r w:rsidRPr="00B17ABA">
              <w:t>10.63</w:t>
            </w:r>
          </w:p>
        </w:tc>
        <w:tc>
          <w:tcPr>
            <w:tcW w:w="1120" w:type="pct"/>
            <w:noWrap/>
            <w:vAlign w:val="center"/>
            <w:hideMark/>
          </w:tcPr>
          <w:p w:rsidR="00921F1D" w:rsidRPr="00B17ABA" w:rsidRDefault="00921F1D" w:rsidP="00ED7C74">
            <w:pPr>
              <w:pStyle w:val="TOC1"/>
              <w:spacing w:line="276" w:lineRule="auto"/>
            </w:pPr>
            <w:r w:rsidRPr="00B17ABA">
              <w:t>Dominated</w:t>
            </w:r>
          </w:p>
        </w:tc>
      </w:tr>
      <w:tr w:rsidR="00921F1D" w:rsidRPr="00B17ABA" w:rsidTr="009923E9">
        <w:trPr>
          <w:cantSplit/>
          <w:trHeight w:val="300"/>
        </w:trPr>
        <w:tc>
          <w:tcPr>
            <w:tcW w:w="820" w:type="pct"/>
            <w:noWrap/>
            <w:vAlign w:val="center"/>
            <w:hideMark/>
          </w:tcPr>
          <w:p w:rsidR="00921F1D" w:rsidRPr="00B17ABA" w:rsidRDefault="00921F1D" w:rsidP="00ED7C74">
            <w:pPr>
              <w:pStyle w:val="TOC1"/>
              <w:spacing w:line="276" w:lineRule="auto"/>
            </w:pPr>
            <w:r w:rsidRPr="00B17ABA">
              <w:t>BBs</w:t>
            </w:r>
          </w:p>
        </w:tc>
        <w:tc>
          <w:tcPr>
            <w:tcW w:w="1070" w:type="pct"/>
            <w:vAlign w:val="center"/>
          </w:tcPr>
          <w:p w:rsidR="00921F1D" w:rsidRPr="00B17ABA" w:rsidRDefault="003173BB" w:rsidP="00ED7C74">
            <w:pPr>
              <w:pStyle w:val="TOC1"/>
              <w:spacing w:line="276" w:lineRule="auto"/>
              <w:jc w:val="right"/>
            </w:pPr>
            <w:r w:rsidRPr="00B17ABA">
              <w:t>303,650</w:t>
            </w:r>
          </w:p>
        </w:tc>
        <w:tc>
          <w:tcPr>
            <w:tcW w:w="1031" w:type="pct"/>
            <w:noWrap/>
            <w:vAlign w:val="center"/>
          </w:tcPr>
          <w:p w:rsidR="00921F1D" w:rsidRPr="00B17ABA" w:rsidRDefault="00921F1D" w:rsidP="00ED7C74">
            <w:pPr>
              <w:pStyle w:val="TOC1"/>
              <w:spacing w:line="276" w:lineRule="auto"/>
              <w:jc w:val="right"/>
            </w:pPr>
            <w:r w:rsidRPr="00B17ABA">
              <w:t>5,050</w:t>
            </w:r>
          </w:p>
        </w:tc>
        <w:tc>
          <w:tcPr>
            <w:tcW w:w="959" w:type="pct"/>
            <w:noWrap/>
            <w:vAlign w:val="center"/>
          </w:tcPr>
          <w:p w:rsidR="00921F1D" w:rsidRPr="00B17ABA" w:rsidRDefault="00921F1D" w:rsidP="00ED7C74">
            <w:pPr>
              <w:pStyle w:val="TOC1"/>
              <w:spacing w:line="276" w:lineRule="auto"/>
              <w:jc w:val="right"/>
            </w:pPr>
            <w:r w:rsidRPr="00B17ABA">
              <w:t>10.29</w:t>
            </w:r>
          </w:p>
        </w:tc>
        <w:tc>
          <w:tcPr>
            <w:tcW w:w="1120" w:type="pct"/>
            <w:noWrap/>
            <w:vAlign w:val="center"/>
            <w:hideMark/>
          </w:tcPr>
          <w:p w:rsidR="00921F1D" w:rsidRPr="00B17ABA" w:rsidRDefault="00921F1D" w:rsidP="00ED7C74">
            <w:pPr>
              <w:pStyle w:val="TOC1"/>
              <w:spacing w:line="276" w:lineRule="auto"/>
            </w:pPr>
            <w:r w:rsidRPr="00B17ABA">
              <w:t>Dominated</w:t>
            </w:r>
          </w:p>
        </w:tc>
      </w:tr>
      <w:tr w:rsidR="00921F1D" w:rsidRPr="00B17ABA" w:rsidTr="009923E9">
        <w:trPr>
          <w:cantSplit/>
          <w:trHeight w:val="300"/>
        </w:trPr>
        <w:tc>
          <w:tcPr>
            <w:tcW w:w="820" w:type="pct"/>
            <w:noWrap/>
            <w:vAlign w:val="center"/>
            <w:hideMark/>
          </w:tcPr>
          <w:p w:rsidR="00921F1D" w:rsidRPr="00B17ABA" w:rsidRDefault="00921F1D" w:rsidP="00ED7C74">
            <w:pPr>
              <w:pStyle w:val="TOC1"/>
              <w:spacing w:line="276" w:lineRule="auto"/>
            </w:pPr>
            <w:r w:rsidRPr="00B17ABA">
              <w:t>No treatment</w:t>
            </w:r>
          </w:p>
        </w:tc>
        <w:tc>
          <w:tcPr>
            <w:tcW w:w="1070" w:type="pct"/>
            <w:vAlign w:val="center"/>
          </w:tcPr>
          <w:p w:rsidR="00921F1D" w:rsidRPr="00B17ABA" w:rsidRDefault="003173BB" w:rsidP="00ED7C74">
            <w:pPr>
              <w:pStyle w:val="TOC1"/>
              <w:spacing w:line="276" w:lineRule="auto"/>
              <w:jc w:val="right"/>
            </w:pPr>
            <w:r w:rsidRPr="00B17ABA">
              <w:t>293,570</w:t>
            </w:r>
          </w:p>
        </w:tc>
        <w:tc>
          <w:tcPr>
            <w:tcW w:w="1031" w:type="pct"/>
            <w:noWrap/>
            <w:vAlign w:val="center"/>
          </w:tcPr>
          <w:p w:rsidR="00921F1D" w:rsidRPr="00B17ABA" w:rsidRDefault="00921F1D" w:rsidP="00ED7C74">
            <w:pPr>
              <w:pStyle w:val="TOC1"/>
              <w:spacing w:line="276" w:lineRule="auto"/>
              <w:jc w:val="right"/>
            </w:pPr>
            <w:r w:rsidRPr="00B17ABA">
              <w:t>5,230</w:t>
            </w:r>
          </w:p>
        </w:tc>
        <w:tc>
          <w:tcPr>
            <w:tcW w:w="959" w:type="pct"/>
            <w:noWrap/>
            <w:vAlign w:val="center"/>
          </w:tcPr>
          <w:p w:rsidR="00921F1D" w:rsidRPr="00B17ABA" w:rsidRDefault="00921F1D" w:rsidP="00ED7C74">
            <w:pPr>
              <w:pStyle w:val="TOC1"/>
              <w:spacing w:line="276" w:lineRule="auto"/>
              <w:jc w:val="right"/>
            </w:pPr>
            <w:r w:rsidRPr="00B17ABA">
              <w:t>9.96</w:t>
            </w:r>
          </w:p>
        </w:tc>
        <w:tc>
          <w:tcPr>
            <w:tcW w:w="1120" w:type="pct"/>
            <w:noWrap/>
            <w:vAlign w:val="center"/>
            <w:hideMark/>
          </w:tcPr>
          <w:p w:rsidR="00921F1D" w:rsidRPr="00B17ABA" w:rsidRDefault="00921F1D" w:rsidP="00ED7C74">
            <w:pPr>
              <w:pStyle w:val="TOC1"/>
              <w:spacing w:line="276" w:lineRule="auto"/>
            </w:pPr>
            <w:r w:rsidRPr="00B17ABA">
              <w:t>Dominated</w:t>
            </w:r>
          </w:p>
        </w:tc>
      </w:tr>
    </w:tbl>
    <w:p w:rsidR="003173BB" w:rsidRPr="00B17ABA" w:rsidRDefault="003173BB" w:rsidP="00344BC1">
      <w:pPr>
        <w:pStyle w:val="TOC2"/>
      </w:pPr>
      <w:r w:rsidRPr="00B17ABA">
        <w:t xml:space="preserve">1) Willingness-to-pay </w:t>
      </w:r>
      <w:r w:rsidR="00E4407E" w:rsidRPr="00B17ABA">
        <w:t xml:space="preserve">for a unit of QALY </w:t>
      </w:r>
      <w:r w:rsidRPr="00B17ABA">
        <w:t xml:space="preserve">was assumed </w:t>
      </w:r>
      <w:r w:rsidRPr="00B17ABA">
        <w:rPr>
          <w:rFonts w:ascii="Calibri" w:hAnsi="Calibri"/>
        </w:rPr>
        <w:t>£</w:t>
      </w:r>
      <w:r w:rsidRPr="00B17ABA">
        <w:t>30,000.</w:t>
      </w:r>
    </w:p>
    <w:p w:rsidR="007B3EE8" w:rsidRPr="00B17ABA" w:rsidRDefault="003173BB" w:rsidP="00344BC1">
      <w:pPr>
        <w:pStyle w:val="TOC2"/>
      </w:pPr>
      <w:r w:rsidRPr="00B17ABA">
        <w:t>2</w:t>
      </w:r>
      <w:r w:rsidR="007B3EE8" w:rsidRPr="00B17ABA">
        <w:t>) The total costs and effectiveness represents the total costs and QALYs per person over a lifetime. A discount rate of 3.5% was applied to both costs and effectiveness.</w:t>
      </w:r>
    </w:p>
    <w:p w:rsidR="007B3EE8" w:rsidRPr="00B17ABA" w:rsidRDefault="003173BB" w:rsidP="00344BC1">
      <w:pPr>
        <w:pStyle w:val="TOC2"/>
      </w:pPr>
      <w:r w:rsidRPr="00B17ABA">
        <w:t>3</w:t>
      </w:r>
      <w:r w:rsidR="007B3EE8" w:rsidRPr="00B17ABA">
        <w:t xml:space="preserve">) The treatment options, which were less effective but cost more than the lowest cost option, were excluded from the calculation of the ICERs. </w:t>
      </w:r>
    </w:p>
    <w:p w:rsidR="00921F1D" w:rsidRPr="00B17ABA" w:rsidRDefault="003173BB" w:rsidP="00344BC1">
      <w:pPr>
        <w:pStyle w:val="TOC2"/>
      </w:pPr>
      <w:r w:rsidRPr="00B17ABA">
        <w:t>4</w:t>
      </w:r>
      <w:r w:rsidR="00921F1D" w:rsidRPr="00B17ABA">
        <w:t>) SD is presented in parenthesis.</w:t>
      </w:r>
    </w:p>
    <w:p w:rsidR="00921F1D" w:rsidRPr="00B17ABA" w:rsidRDefault="00921F1D" w:rsidP="007D78E1"/>
    <w:p w:rsidR="007D78E1" w:rsidRPr="00B17ABA" w:rsidRDefault="007D78E1" w:rsidP="007D78E1"/>
    <w:p w:rsidR="00921F1D" w:rsidRPr="00B17ABA" w:rsidRDefault="00921F1D" w:rsidP="009923E9">
      <w:pPr>
        <w:pStyle w:val="Caption"/>
        <w:keepNext/>
      </w:pPr>
      <w:bookmarkStart w:id="263" w:name="_Ref425517836"/>
      <w:bookmarkStart w:id="264" w:name="_Toc426018661"/>
      <w:r w:rsidRPr="00B17ABA">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5</w:t>
        </w:r>
      </w:fldSimple>
      <w:bookmarkEnd w:id="263"/>
      <w:r w:rsidRPr="00B17ABA">
        <w:t>. Breakdown of the costs and QALYs of the hypertension SDDP model in women</w:t>
      </w:r>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559"/>
        <w:gridCol w:w="1986"/>
        <w:gridCol w:w="1557"/>
        <w:gridCol w:w="1950"/>
      </w:tblGrid>
      <w:tr w:rsidR="00921F1D" w:rsidRPr="00B17ABA" w:rsidTr="009923E9">
        <w:trPr>
          <w:cantSplit/>
          <w:trHeight w:val="300"/>
        </w:trPr>
        <w:tc>
          <w:tcPr>
            <w:tcW w:w="820" w:type="pct"/>
            <w:vMerge w:val="restart"/>
            <w:shd w:val="clear" w:color="auto" w:fill="auto"/>
            <w:noWrap/>
            <w:vAlign w:val="bottom"/>
          </w:tcPr>
          <w:p w:rsidR="00921F1D" w:rsidRPr="00B17ABA" w:rsidRDefault="00921F1D" w:rsidP="009923E9">
            <w:pPr>
              <w:spacing w:after="0" w:line="276" w:lineRule="auto"/>
              <w:ind w:firstLine="0"/>
              <w:rPr>
                <w:rFonts w:eastAsia="Times New Roman" w:cstheme="majorBidi"/>
                <w:color w:val="000000"/>
                <w:sz w:val="20"/>
                <w:szCs w:val="20"/>
              </w:rPr>
            </w:pPr>
          </w:p>
        </w:tc>
        <w:tc>
          <w:tcPr>
            <w:tcW w:w="2101" w:type="pct"/>
            <w:gridSpan w:val="2"/>
            <w:shd w:val="clear" w:color="auto" w:fill="auto"/>
            <w:noWrap/>
            <w:vAlign w:val="bottom"/>
          </w:tcPr>
          <w:p w:rsidR="00921F1D" w:rsidRPr="00B17ABA" w:rsidRDefault="00921F1D" w:rsidP="009923E9">
            <w:pPr>
              <w:spacing w:after="0" w:line="276"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Costs</w:t>
            </w:r>
            <w:r w:rsidR="007D78E1" w:rsidRPr="00B17ABA">
              <w:rPr>
                <w:rFonts w:eastAsia="Times New Roman" w:cstheme="majorBidi"/>
                <w:color w:val="000000"/>
                <w:sz w:val="20"/>
                <w:szCs w:val="20"/>
              </w:rPr>
              <w:t xml:space="preserve"> </w:t>
            </w:r>
            <w:r w:rsidR="007D78E1" w:rsidRPr="00B17ABA">
              <w:t>(£)</w:t>
            </w:r>
          </w:p>
        </w:tc>
        <w:tc>
          <w:tcPr>
            <w:tcW w:w="2079" w:type="pct"/>
            <w:gridSpan w:val="2"/>
            <w:shd w:val="clear" w:color="auto" w:fill="auto"/>
            <w:noWrap/>
            <w:vAlign w:val="bottom"/>
          </w:tcPr>
          <w:p w:rsidR="00921F1D" w:rsidRPr="00B17ABA" w:rsidRDefault="00921F1D" w:rsidP="009923E9">
            <w:pPr>
              <w:spacing w:after="0" w:line="276"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QALYs</w:t>
            </w:r>
          </w:p>
        </w:tc>
      </w:tr>
      <w:tr w:rsidR="007D78E1" w:rsidRPr="00B17ABA" w:rsidTr="007D78E1">
        <w:trPr>
          <w:cantSplit/>
          <w:trHeight w:val="244"/>
        </w:trPr>
        <w:tc>
          <w:tcPr>
            <w:tcW w:w="820" w:type="pct"/>
            <w:vMerge/>
            <w:tcBorders>
              <w:bottom w:val="double" w:sz="4" w:space="0" w:color="auto"/>
            </w:tcBorders>
            <w:shd w:val="clear" w:color="auto" w:fill="auto"/>
            <w:noWrap/>
            <w:vAlign w:val="bottom"/>
            <w:hideMark/>
          </w:tcPr>
          <w:p w:rsidR="007D78E1" w:rsidRPr="009923E9" w:rsidRDefault="007D78E1" w:rsidP="009923E9">
            <w:pPr>
              <w:spacing w:after="0" w:line="276" w:lineRule="auto"/>
              <w:ind w:firstLine="0"/>
              <w:rPr>
                <w:rFonts w:eastAsia="Times New Roman" w:cstheme="majorBidi"/>
                <w:color w:val="000000"/>
                <w:sz w:val="20"/>
                <w:szCs w:val="20"/>
              </w:rPr>
            </w:pPr>
          </w:p>
        </w:tc>
        <w:tc>
          <w:tcPr>
            <w:tcW w:w="924" w:type="pct"/>
            <w:tcBorders>
              <w:bottom w:val="double" w:sz="4" w:space="0" w:color="auto"/>
            </w:tcBorders>
            <w:shd w:val="clear" w:color="auto" w:fill="auto"/>
            <w:noWrap/>
            <w:vAlign w:val="bottom"/>
            <w:hideMark/>
          </w:tcPr>
          <w:p w:rsidR="007D78E1" w:rsidRPr="009923E9" w:rsidRDefault="007D78E1" w:rsidP="00E17499">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BP control</w:t>
            </w:r>
          </w:p>
        </w:tc>
        <w:tc>
          <w:tcPr>
            <w:tcW w:w="1177" w:type="pct"/>
            <w:tcBorders>
              <w:bottom w:val="double" w:sz="4" w:space="0" w:color="auto"/>
            </w:tcBorders>
            <w:shd w:val="clear" w:color="auto" w:fill="auto"/>
            <w:noWrap/>
            <w:vAlign w:val="bottom"/>
            <w:hideMark/>
          </w:tcPr>
          <w:p w:rsidR="007D78E1" w:rsidRPr="009923E9" w:rsidRDefault="007D78E1" w:rsidP="00E17499">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VD and DM</w:t>
            </w:r>
            <w:r w:rsidRPr="00B17ABA">
              <w:rPr>
                <w:rFonts w:eastAsia="Times New Roman" w:cstheme="majorBidi"/>
                <w:color w:val="000000"/>
                <w:sz w:val="20"/>
                <w:szCs w:val="20"/>
              </w:rPr>
              <w:t xml:space="preserve"> treatment</w:t>
            </w:r>
          </w:p>
        </w:tc>
        <w:tc>
          <w:tcPr>
            <w:tcW w:w="923" w:type="pct"/>
            <w:tcBorders>
              <w:bottom w:val="double" w:sz="4" w:space="0" w:color="auto"/>
            </w:tcBorders>
            <w:shd w:val="clear" w:color="auto" w:fill="auto"/>
            <w:noWrap/>
            <w:vAlign w:val="bottom"/>
            <w:hideMark/>
          </w:tcPr>
          <w:p w:rsidR="007D78E1" w:rsidRPr="009923E9" w:rsidRDefault="007D78E1" w:rsidP="00E17499">
            <w:pPr>
              <w:spacing w:after="0" w:line="240" w:lineRule="auto"/>
              <w:ind w:firstLine="0"/>
              <w:jc w:val="center"/>
              <w:rPr>
                <w:rFonts w:eastAsia="Times New Roman" w:cstheme="majorBidi"/>
                <w:color w:val="000000"/>
                <w:sz w:val="20"/>
                <w:szCs w:val="20"/>
              </w:rPr>
            </w:pPr>
            <w:r w:rsidRPr="00B17ABA">
              <w:rPr>
                <w:rFonts w:eastAsia="Times New Roman" w:cstheme="majorBidi"/>
                <w:color w:val="000000"/>
                <w:sz w:val="20"/>
                <w:szCs w:val="20"/>
              </w:rPr>
              <w:t>BP control</w:t>
            </w:r>
          </w:p>
        </w:tc>
        <w:tc>
          <w:tcPr>
            <w:tcW w:w="1156" w:type="pct"/>
            <w:tcBorders>
              <w:bottom w:val="double" w:sz="4" w:space="0" w:color="auto"/>
            </w:tcBorders>
            <w:shd w:val="clear" w:color="auto" w:fill="auto"/>
            <w:noWrap/>
            <w:vAlign w:val="bottom"/>
            <w:hideMark/>
          </w:tcPr>
          <w:p w:rsidR="007D78E1" w:rsidRPr="009923E9" w:rsidRDefault="007D78E1" w:rsidP="00E17499">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VD and DM</w:t>
            </w:r>
            <w:r w:rsidRPr="00B17ABA">
              <w:rPr>
                <w:rFonts w:eastAsia="Times New Roman" w:cstheme="majorBidi"/>
                <w:color w:val="000000"/>
                <w:sz w:val="20"/>
                <w:szCs w:val="20"/>
              </w:rPr>
              <w:t xml:space="preserve"> treatment</w:t>
            </w:r>
          </w:p>
        </w:tc>
      </w:tr>
      <w:tr w:rsidR="007D78E1" w:rsidRPr="00B17ABA" w:rsidTr="007D78E1">
        <w:trPr>
          <w:cantSplit/>
          <w:trHeight w:val="300"/>
        </w:trPr>
        <w:tc>
          <w:tcPr>
            <w:tcW w:w="820" w:type="pct"/>
            <w:tcBorders>
              <w:top w:val="double" w:sz="4" w:space="0" w:color="auto"/>
            </w:tcBorders>
            <w:shd w:val="clear" w:color="auto" w:fill="auto"/>
            <w:noWrap/>
            <w:vAlign w:val="bottom"/>
            <w:hideMark/>
          </w:tcPr>
          <w:p w:rsidR="007D78E1" w:rsidRPr="009923E9" w:rsidRDefault="007D78E1" w:rsidP="009923E9">
            <w:pPr>
              <w:spacing w:after="0" w:line="276" w:lineRule="auto"/>
              <w:ind w:firstLine="0"/>
              <w:rPr>
                <w:rFonts w:eastAsia="Times New Roman" w:cstheme="majorBidi"/>
                <w:color w:val="000000"/>
                <w:sz w:val="20"/>
                <w:szCs w:val="20"/>
              </w:rPr>
            </w:pPr>
            <w:r w:rsidRPr="009923E9">
              <w:rPr>
                <w:rFonts w:eastAsia="Times New Roman" w:cstheme="majorBidi"/>
                <w:color w:val="000000"/>
                <w:sz w:val="20"/>
                <w:szCs w:val="20"/>
              </w:rPr>
              <w:t>ACEIs/ARBs</w:t>
            </w:r>
          </w:p>
        </w:tc>
        <w:tc>
          <w:tcPr>
            <w:tcW w:w="924" w:type="pct"/>
            <w:tcBorders>
              <w:top w:val="double" w:sz="4" w:space="0" w:color="auto"/>
            </w:tcBorders>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04.67</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4.98</w:t>
            </w:r>
            <w:r w:rsidRPr="00B17ABA">
              <w:rPr>
                <w:rFonts w:eastAsia="Times New Roman" w:cstheme="majorBidi"/>
                <w:color w:val="000000"/>
                <w:sz w:val="20"/>
                <w:szCs w:val="20"/>
              </w:rPr>
              <w:t>)</w:t>
            </w:r>
          </w:p>
        </w:tc>
        <w:tc>
          <w:tcPr>
            <w:tcW w:w="1177" w:type="pct"/>
            <w:tcBorders>
              <w:top w:val="double" w:sz="4" w:space="0" w:color="auto"/>
            </w:tcBorders>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780.80</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9.59</w:t>
            </w:r>
            <w:r w:rsidRPr="00B17ABA">
              <w:rPr>
                <w:rFonts w:eastAsia="Times New Roman" w:cstheme="majorBidi"/>
                <w:color w:val="000000"/>
                <w:sz w:val="20"/>
                <w:szCs w:val="20"/>
              </w:rPr>
              <w:t>)</w:t>
            </w:r>
          </w:p>
        </w:tc>
        <w:tc>
          <w:tcPr>
            <w:tcW w:w="923" w:type="pct"/>
            <w:tcBorders>
              <w:top w:val="double" w:sz="4" w:space="0" w:color="auto"/>
            </w:tcBorders>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7.19</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2</w:t>
            </w:r>
            <w:r w:rsidRPr="00B17ABA">
              <w:rPr>
                <w:rFonts w:eastAsia="Times New Roman" w:cstheme="majorBidi"/>
                <w:color w:val="000000"/>
                <w:sz w:val="20"/>
                <w:szCs w:val="20"/>
              </w:rPr>
              <w:t>)</w:t>
            </w:r>
          </w:p>
        </w:tc>
        <w:tc>
          <w:tcPr>
            <w:tcW w:w="1156" w:type="pct"/>
            <w:tcBorders>
              <w:top w:val="double" w:sz="4" w:space="0" w:color="auto"/>
            </w:tcBorders>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58</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r>
      <w:tr w:rsidR="007D78E1" w:rsidRPr="00B17ABA" w:rsidTr="007D78E1">
        <w:trPr>
          <w:cantSplit/>
          <w:trHeight w:val="169"/>
        </w:trPr>
        <w:tc>
          <w:tcPr>
            <w:tcW w:w="820" w:type="pct"/>
            <w:shd w:val="clear" w:color="auto" w:fill="auto"/>
            <w:noWrap/>
            <w:vAlign w:val="bottom"/>
            <w:hideMark/>
          </w:tcPr>
          <w:p w:rsidR="007D78E1" w:rsidRPr="009923E9" w:rsidRDefault="007D78E1" w:rsidP="009923E9">
            <w:pPr>
              <w:spacing w:after="0" w:line="276" w:lineRule="auto"/>
              <w:ind w:firstLine="0"/>
              <w:rPr>
                <w:rFonts w:eastAsia="Times New Roman" w:cstheme="majorBidi"/>
                <w:color w:val="000000"/>
                <w:sz w:val="20"/>
                <w:szCs w:val="20"/>
              </w:rPr>
            </w:pPr>
            <w:r w:rsidRPr="009923E9">
              <w:rPr>
                <w:rFonts w:eastAsia="Times New Roman" w:cstheme="majorBidi"/>
                <w:color w:val="000000"/>
                <w:sz w:val="20"/>
                <w:szCs w:val="20"/>
              </w:rPr>
              <w:t>Diuretics</w:t>
            </w:r>
          </w:p>
        </w:tc>
        <w:tc>
          <w:tcPr>
            <w:tcW w:w="924"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88.61</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2.20</w:t>
            </w:r>
            <w:r w:rsidRPr="00B17ABA">
              <w:rPr>
                <w:rFonts w:eastAsia="Times New Roman" w:cstheme="majorBidi"/>
                <w:color w:val="000000"/>
                <w:sz w:val="20"/>
                <w:szCs w:val="20"/>
              </w:rPr>
              <w:t>)</w:t>
            </w:r>
          </w:p>
        </w:tc>
        <w:tc>
          <w:tcPr>
            <w:tcW w:w="1177"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945.97</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2.65</w:t>
            </w:r>
            <w:r w:rsidRPr="00B17ABA">
              <w:rPr>
                <w:rFonts w:eastAsia="Times New Roman" w:cstheme="majorBidi"/>
                <w:color w:val="000000"/>
                <w:sz w:val="20"/>
                <w:szCs w:val="20"/>
              </w:rPr>
              <w:t>)</w:t>
            </w:r>
          </w:p>
        </w:tc>
        <w:tc>
          <w:tcPr>
            <w:tcW w:w="923"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84</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c>
          <w:tcPr>
            <w:tcW w:w="1156"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76</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0</w:t>
            </w:r>
            <w:r w:rsidRPr="00B17ABA">
              <w:rPr>
                <w:rFonts w:eastAsia="Times New Roman" w:cstheme="majorBidi"/>
                <w:color w:val="000000"/>
                <w:sz w:val="20"/>
                <w:szCs w:val="20"/>
              </w:rPr>
              <w:t>)</w:t>
            </w:r>
          </w:p>
        </w:tc>
      </w:tr>
      <w:tr w:rsidR="007D78E1" w:rsidRPr="00B17ABA" w:rsidTr="007D78E1">
        <w:trPr>
          <w:cantSplit/>
          <w:trHeight w:val="74"/>
        </w:trPr>
        <w:tc>
          <w:tcPr>
            <w:tcW w:w="820" w:type="pct"/>
            <w:shd w:val="clear" w:color="auto" w:fill="auto"/>
            <w:noWrap/>
            <w:vAlign w:val="bottom"/>
            <w:hideMark/>
          </w:tcPr>
          <w:p w:rsidR="007D78E1" w:rsidRPr="009923E9" w:rsidRDefault="007D78E1" w:rsidP="009923E9">
            <w:pPr>
              <w:spacing w:after="0" w:line="276" w:lineRule="auto"/>
              <w:ind w:firstLine="0"/>
              <w:rPr>
                <w:rFonts w:eastAsia="Times New Roman" w:cstheme="majorBidi"/>
                <w:color w:val="000000"/>
                <w:sz w:val="20"/>
                <w:szCs w:val="20"/>
              </w:rPr>
            </w:pPr>
            <w:r w:rsidRPr="009923E9">
              <w:rPr>
                <w:rFonts w:eastAsia="Times New Roman" w:cstheme="majorBidi"/>
                <w:color w:val="000000"/>
                <w:sz w:val="20"/>
                <w:szCs w:val="20"/>
              </w:rPr>
              <w:t>CCBs</w:t>
            </w:r>
          </w:p>
        </w:tc>
        <w:tc>
          <w:tcPr>
            <w:tcW w:w="924"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06.79</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7.03</w:t>
            </w:r>
            <w:r w:rsidRPr="00B17ABA">
              <w:rPr>
                <w:rFonts w:eastAsia="Times New Roman" w:cstheme="majorBidi"/>
                <w:color w:val="000000"/>
                <w:sz w:val="20"/>
                <w:szCs w:val="20"/>
              </w:rPr>
              <w:t>)</w:t>
            </w:r>
          </w:p>
        </w:tc>
        <w:tc>
          <w:tcPr>
            <w:tcW w:w="1177"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986.07</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6.28</w:t>
            </w:r>
            <w:r w:rsidRPr="00B17ABA">
              <w:rPr>
                <w:rFonts w:eastAsia="Times New Roman" w:cstheme="majorBidi"/>
                <w:color w:val="000000"/>
                <w:sz w:val="20"/>
                <w:szCs w:val="20"/>
              </w:rPr>
              <w:t>)</w:t>
            </w:r>
          </w:p>
        </w:tc>
        <w:tc>
          <w:tcPr>
            <w:tcW w:w="923"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81</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2</w:t>
            </w:r>
            <w:r w:rsidRPr="00B17ABA">
              <w:rPr>
                <w:rFonts w:eastAsia="Times New Roman" w:cstheme="majorBidi"/>
                <w:color w:val="000000"/>
                <w:sz w:val="20"/>
                <w:szCs w:val="20"/>
              </w:rPr>
              <w:t>)</w:t>
            </w:r>
          </w:p>
        </w:tc>
        <w:tc>
          <w:tcPr>
            <w:tcW w:w="1156"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84</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r>
      <w:tr w:rsidR="007D78E1" w:rsidRPr="00B17ABA" w:rsidTr="007D78E1">
        <w:trPr>
          <w:cantSplit/>
          <w:trHeight w:val="136"/>
        </w:trPr>
        <w:tc>
          <w:tcPr>
            <w:tcW w:w="820" w:type="pct"/>
            <w:shd w:val="clear" w:color="auto" w:fill="auto"/>
            <w:noWrap/>
            <w:vAlign w:val="bottom"/>
            <w:hideMark/>
          </w:tcPr>
          <w:p w:rsidR="007D78E1" w:rsidRPr="009923E9" w:rsidRDefault="007D78E1" w:rsidP="009923E9">
            <w:pPr>
              <w:spacing w:after="0" w:line="276" w:lineRule="auto"/>
              <w:ind w:firstLine="0"/>
              <w:rPr>
                <w:rFonts w:eastAsia="Times New Roman" w:cstheme="majorBidi"/>
                <w:color w:val="000000"/>
                <w:sz w:val="20"/>
                <w:szCs w:val="20"/>
              </w:rPr>
            </w:pPr>
            <w:r w:rsidRPr="009923E9">
              <w:rPr>
                <w:rFonts w:eastAsia="Times New Roman" w:cstheme="majorBidi"/>
                <w:color w:val="000000"/>
                <w:sz w:val="20"/>
                <w:szCs w:val="20"/>
              </w:rPr>
              <w:t>BBs</w:t>
            </w:r>
          </w:p>
        </w:tc>
        <w:tc>
          <w:tcPr>
            <w:tcW w:w="924"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86.24</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7.48</w:t>
            </w:r>
            <w:r w:rsidRPr="00B17ABA">
              <w:rPr>
                <w:rFonts w:eastAsia="Times New Roman" w:cstheme="majorBidi"/>
                <w:color w:val="000000"/>
                <w:sz w:val="20"/>
                <w:szCs w:val="20"/>
              </w:rPr>
              <w:t>)</w:t>
            </w:r>
          </w:p>
        </w:tc>
        <w:tc>
          <w:tcPr>
            <w:tcW w:w="1177"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424.99</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4.50</w:t>
            </w:r>
            <w:r w:rsidRPr="00B17ABA">
              <w:rPr>
                <w:rFonts w:eastAsia="Times New Roman" w:cstheme="majorBidi"/>
                <w:color w:val="000000"/>
                <w:sz w:val="20"/>
                <w:szCs w:val="20"/>
              </w:rPr>
              <w:t>)</w:t>
            </w:r>
          </w:p>
        </w:tc>
        <w:tc>
          <w:tcPr>
            <w:tcW w:w="923"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40</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c>
          <w:tcPr>
            <w:tcW w:w="1156"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08</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r>
      <w:tr w:rsidR="007D78E1" w:rsidRPr="00B17ABA" w:rsidTr="007D78E1">
        <w:trPr>
          <w:cantSplit/>
          <w:trHeight w:val="192"/>
        </w:trPr>
        <w:tc>
          <w:tcPr>
            <w:tcW w:w="820" w:type="pct"/>
            <w:shd w:val="clear" w:color="auto" w:fill="auto"/>
            <w:noWrap/>
            <w:vAlign w:val="bottom"/>
            <w:hideMark/>
          </w:tcPr>
          <w:p w:rsidR="007D78E1" w:rsidRPr="009923E9" w:rsidRDefault="007D78E1" w:rsidP="009923E9">
            <w:pPr>
              <w:spacing w:after="0" w:line="276" w:lineRule="auto"/>
              <w:ind w:firstLine="0"/>
              <w:rPr>
                <w:rFonts w:eastAsia="Times New Roman" w:cstheme="majorBidi"/>
                <w:color w:val="000000"/>
                <w:sz w:val="20"/>
                <w:szCs w:val="20"/>
              </w:rPr>
            </w:pPr>
            <w:r w:rsidRPr="009923E9">
              <w:rPr>
                <w:rFonts w:eastAsia="Times New Roman" w:cstheme="majorBidi"/>
                <w:color w:val="000000"/>
                <w:sz w:val="20"/>
                <w:szCs w:val="20"/>
              </w:rPr>
              <w:t>No treatment</w:t>
            </w:r>
          </w:p>
        </w:tc>
        <w:tc>
          <w:tcPr>
            <w:tcW w:w="924"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35.39</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5.74</w:t>
            </w:r>
            <w:r w:rsidRPr="00B17ABA">
              <w:rPr>
                <w:rFonts w:eastAsia="Times New Roman" w:cstheme="majorBidi"/>
                <w:color w:val="000000"/>
                <w:sz w:val="20"/>
                <w:szCs w:val="20"/>
              </w:rPr>
              <w:t>)</w:t>
            </w:r>
          </w:p>
        </w:tc>
        <w:tc>
          <w:tcPr>
            <w:tcW w:w="1177"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900.14</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3.08</w:t>
            </w:r>
            <w:r w:rsidRPr="00B17ABA">
              <w:rPr>
                <w:rFonts w:eastAsia="Times New Roman" w:cstheme="majorBidi"/>
                <w:color w:val="000000"/>
                <w:sz w:val="20"/>
                <w:szCs w:val="20"/>
              </w:rPr>
              <w:t>)</w:t>
            </w:r>
          </w:p>
        </w:tc>
        <w:tc>
          <w:tcPr>
            <w:tcW w:w="923"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65</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1</w:t>
            </w:r>
            <w:r w:rsidRPr="00B17ABA">
              <w:rPr>
                <w:rFonts w:eastAsia="Times New Roman" w:cstheme="majorBidi"/>
                <w:color w:val="000000"/>
                <w:sz w:val="20"/>
                <w:szCs w:val="20"/>
              </w:rPr>
              <w:t>)</w:t>
            </w:r>
          </w:p>
        </w:tc>
        <w:tc>
          <w:tcPr>
            <w:tcW w:w="1156" w:type="pct"/>
            <w:shd w:val="clear" w:color="auto" w:fill="auto"/>
            <w:noWrap/>
            <w:vAlign w:val="bottom"/>
            <w:hideMark/>
          </w:tcPr>
          <w:p w:rsidR="007D78E1" w:rsidRPr="009923E9" w:rsidRDefault="007D78E1" w:rsidP="009923E9">
            <w:pPr>
              <w:spacing w:after="0" w:line="276"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26</w:t>
            </w:r>
            <w:r w:rsidRPr="00B17ABA">
              <w:rPr>
                <w:rFonts w:eastAsia="Times New Roman" w:cstheme="majorBidi"/>
                <w:color w:val="000000"/>
                <w:sz w:val="20"/>
                <w:szCs w:val="20"/>
              </w:rPr>
              <w:t xml:space="preserve"> (</w:t>
            </w:r>
            <w:r w:rsidRPr="009923E9">
              <w:rPr>
                <w:rFonts w:eastAsia="Times New Roman" w:cstheme="majorBidi"/>
                <w:color w:val="000000"/>
                <w:sz w:val="20"/>
                <w:szCs w:val="20"/>
              </w:rPr>
              <w:t>0.00</w:t>
            </w:r>
            <w:r w:rsidRPr="00B17ABA">
              <w:rPr>
                <w:rFonts w:eastAsia="Times New Roman" w:cstheme="majorBidi"/>
                <w:color w:val="000000"/>
                <w:sz w:val="20"/>
                <w:szCs w:val="20"/>
              </w:rPr>
              <w:t>)</w:t>
            </w:r>
          </w:p>
        </w:tc>
      </w:tr>
    </w:tbl>
    <w:p w:rsidR="00F248B9" w:rsidRPr="00B17ABA" w:rsidRDefault="00921F1D" w:rsidP="00344BC1">
      <w:pPr>
        <w:pStyle w:val="TOC2"/>
      </w:pPr>
      <w:r w:rsidRPr="00B17ABA">
        <w:t>1) SD is presented in parenthesis.</w:t>
      </w:r>
    </w:p>
    <w:p w:rsidR="007D78E1" w:rsidRPr="00B17ABA" w:rsidRDefault="007D78E1" w:rsidP="007D78E1">
      <w:pPr>
        <w:pStyle w:val="TOC2"/>
      </w:pPr>
      <w:r w:rsidRPr="00B17ABA">
        <w:t>2) BP stands for blood pressure.</w:t>
      </w:r>
    </w:p>
    <w:p w:rsidR="007D78E1" w:rsidRPr="00B17ABA" w:rsidRDefault="007D78E1" w:rsidP="007D78E1"/>
    <w:p w:rsidR="00B65A76" w:rsidRPr="00B17ABA" w:rsidRDefault="00B65A76" w:rsidP="001A2558">
      <w:pPr>
        <w:pStyle w:val="Heading2"/>
        <w:rPr>
          <w:lang w:val="sv-SE"/>
        </w:rPr>
      </w:pPr>
      <w:bookmarkStart w:id="265" w:name="_Toc426018061"/>
      <w:r w:rsidRPr="00B17ABA">
        <w:rPr>
          <w:lang w:val="sv-SE"/>
        </w:rPr>
        <w:lastRenderedPageBreak/>
        <w:t>Markov model-based optimisation: Enumeration</w:t>
      </w:r>
      <w:bookmarkEnd w:id="265"/>
    </w:p>
    <w:p w:rsidR="00B65A76" w:rsidRPr="00B17ABA" w:rsidRDefault="00056F6C" w:rsidP="001A2558">
      <w:pPr>
        <w:pStyle w:val="Heading3"/>
        <w:rPr>
          <w:lang w:val="sv-SE"/>
        </w:rPr>
      </w:pPr>
      <w:r w:rsidRPr="00B17ABA">
        <w:rPr>
          <w:lang w:val="sv-SE"/>
        </w:rPr>
        <w:t>Base-case</w:t>
      </w:r>
    </w:p>
    <w:p w:rsidR="00B65A76" w:rsidRPr="00B17ABA" w:rsidRDefault="001A092E" w:rsidP="001A2558">
      <w:pPr>
        <w:pStyle w:val="Heading4"/>
      </w:pPr>
      <w:r w:rsidRPr="00B17ABA">
        <w:t xml:space="preserve">1) </w:t>
      </w:r>
      <w:r w:rsidR="00B65A76" w:rsidRPr="00B17ABA">
        <w:t>Enumeration results</w:t>
      </w:r>
    </w:p>
    <w:p w:rsidR="00090BC0" w:rsidRPr="00B17ABA" w:rsidRDefault="006A1892" w:rsidP="00416C31">
      <w:pPr>
        <w:jc w:val="both"/>
      </w:pPr>
      <w:r w:rsidRPr="00B17ABA">
        <w:t>The total computational time to enumerate 4</w:t>
      </w:r>
      <w:r w:rsidR="0029168B" w:rsidRPr="00B17ABA">
        <w:t>,</w:t>
      </w:r>
      <w:r w:rsidRPr="00B17ABA">
        <w:t xml:space="preserve">128 sequential treatment policies in parallel was 12.20 hours </w:t>
      </w:r>
      <w:r w:rsidR="0029168B" w:rsidRPr="00B17ABA">
        <w:t>where</w:t>
      </w:r>
      <w:r w:rsidRPr="00B17ABA">
        <w:t xml:space="preserve"> </w:t>
      </w:r>
      <w:r w:rsidR="00095E58" w:rsidRPr="00B17ABA">
        <w:t>12</w:t>
      </w:r>
      <w:r w:rsidRPr="00B17ABA">
        <w:t xml:space="preserve"> Intel X5650 processors</w:t>
      </w:r>
      <w:r w:rsidR="0029168B" w:rsidRPr="00B17ABA">
        <w:t xml:space="preserve"> were used</w:t>
      </w:r>
      <w:r w:rsidRPr="00B17ABA">
        <w:t xml:space="preserve">. </w:t>
      </w:r>
      <w:r w:rsidR="00F921F6" w:rsidRPr="00B17ABA">
        <w:t xml:space="preserve">The evaluation of one sequential policy was </w:t>
      </w:r>
      <w:r w:rsidR="00090BC0" w:rsidRPr="00B17ABA">
        <w:t xml:space="preserve">10.64 seconds </w:t>
      </w:r>
      <w:r w:rsidRPr="00B17ABA">
        <w:t>o</w:t>
      </w:r>
      <w:r w:rsidR="00F921F6" w:rsidRPr="00B17ABA">
        <w:t>n average</w:t>
      </w:r>
      <w:r w:rsidR="006242F2" w:rsidRPr="00B17ABA">
        <w:t xml:space="preserve"> (note each evaluation of a policy option includes 100 Monte Carlo simulation replications to estimate the mean and CIs of the objective function)</w:t>
      </w:r>
      <w:r w:rsidR="00F921F6" w:rsidRPr="00B17ABA">
        <w:t xml:space="preserve">. </w:t>
      </w:r>
      <w:r w:rsidR="00090BC0" w:rsidRPr="00B17ABA">
        <w:t>The maximum total net benefit was achieved by the sequential treatment policy starting with ACEIs</w:t>
      </w:r>
      <w:r w:rsidR="00FB0E04" w:rsidRPr="00B17ABA">
        <w:t>/ARBs</w:t>
      </w:r>
      <w:r w:rsidR="00090BC0" w:rsidRPr="00B17ABA">
        <w:t>, followed by Ds+ACEIs</w:t>
      </w:r>
      <w:r w:rsidR="00FB0E04" w:rsidRPr="00B17ABA">
        <w:t>/ARBs</w:t>
      </w:r>
      <w:r w:rsidR="00090BC0" w:rsidRPr="00B17ABA">
        <w:t>, Ds+CCBs+ACEIs/ARBs and Ds+BBs+ACEIs/ARBs as second, third and fourth</w:t>
      </w:r>
      <w:r w:rsidR="00056F6C" w:rsidRPr="00B17ABA">
        <w:t>-</w:t>
      </w:r>
      <w:r w:rsidR="00090BC0" w:rsidRPr="00B17ABA">
        <w:t xml:space="preserve">line treatments. The total expected net benefit for this optimal sequential treatment policy was </w:t>
      </w:r>
      <w:r w:rsidR="00090BC0" w:rsidRPr="00B17ABA">
        <w:rPr>
          <w:rFonts w:cstheme="majorBidi"/>
        </w:rPr>
        <w:t>£</w:t>
      </w:r>
      <w:r w:rsidR="00090BC0" w:rsidRPr="00B17ABA">
        <w:t xml:space="preserve">330,080 (95% CI </w:t>
      </w:r>
      <w:r w:rsidR="00090BC0" w:rsidRPr="00B17ABA">
        <w:rPr>
          <w:rFonts w:cstheme="majorBidi"/>
        </w:rPr>
        <w:t>£</w:t>
      </w:r>
      <w:r w:rsidR="00090BC0" w:rsidRPr="00B17ABA">
        <w:t>330,013-</w:t>
      </w:r>
      <w:r w:rsidR="00090BC0" w:rsidRPr="00B17ABA">
        <w:rPr>
          <w:rFonts w:cstheme="majorBidi"/>
        </w:rPr>
        <w:t>£330,147</w:t>
      </w:r>
      <w:r w:rsidR="00090BC0" w:rsidRPr="00B17ABA">
        <w:t>). The estimated</w:t>
      </w:r>
      <w:r w:rsidR="00F921F6" w:rsidRPr="00B17ABA">
        <w:t xml:space="preserve"> total net benefits of the top seven</w:t>
      </w:r>
      <w:r w:rsidR="00090BC0" w:rsidRPr="00B17ABA">
        <w:t xml:space="preserve"> policy options were not significantly different at the 5% significance level (</w:t>
      </w:r>
      <w:r w:rsidR="00313AF7" w:rsidRPr="00B17ABA">
        <w:t>see</w:t>
      </w:r>
      <w:r w:rsidR="00090BC0" w:rsidRPr="00B17ABA">
        <w:t xml:space="preserve"> </w:t>
      </w:r>
      <w:r w:rsidR="00095E58" w:rsidRPr="00B17ABA">
        <w:fldChar w:fldCharType="begin"/>
      </w:r>
      <w:r w:rsidR="00095E58" w:rsidRPr="00B17ABA">
        <w:instrText xml:space="preserve"> REF _Ref425155098 \h </w:instrText>
      </w:r>
      <w:r w:rsidR="00B17ABA">
        <w:instrText xml:space="preserve"> \* MERGEFORMAT </w:instrText>
      </w:r>
      <w:r w:rsidR="00095E58"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6</w:t>
      </w:r>
      <w:r w:rsidR="00095E58" w:rsidRPr="00B17ABA">
        <w:fldChar w:fldCharType="end"/>
      </w:r>
      <w:r w:rsidR="006A75AD" w:rsidRPr="00B17ABA">
        <w:t>)</w:t>
      </w:r>
      <w:r w:rsidR="00EB09CC" w:rsidRPr="00B17ABA">
        <w:t>.</w:t>
      </w:r>
    </w:p>
    <w:p w:rsidR="000E1262" w:rsidRPr="00B17ABA" w:rsidRDefault="000E1262" w:rsidP="001A2558">
      <w:pPr>
        <w:sectPr w:rsidR="000E1262" w:rsidRPr="00B17ABA" w:rsidSect="00013330">
          <w:pgSz w:w="11906" w:h="16838"/>
          <w:pgMar w:top="1701" w:right="1418" w:bottom="1701" w:left="2268" w:header="708" w:footer="708" w:gutter="0"/>
          <w:cols w:space="708"/>
          <w:docGrid w:linePitch="360"/>
        </w:sectPr>
      </w:pPr>
    </w:p>
    <w:p w:rsidR="00B65A76" w:rsidRPr="00B17ABA" w:rsidRDefault="00B65A76" w:rsidP="001A2558">
      <w:pPr>
        <w:pStyle w:val="Caption"/>
      </w:pPr>
      <w:bookmarkStart w:id="266" w:name="_Ref425155098"/>
      <w:bookmarkStart w:id="267" w:name="_Toc426018662"/>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6</w:t>
        </w:r>
      </w:fldSimple>
      <w:bookmarkEnd w:id="266"/>
      <w:r w:rsidRPr="00B17ABA">
        <w:t>. Optimal solutions</w:t>
      </w:r>
      <w:r w:rsidR="00090BC0" w:rsidRPr="00B17ABA">
        <w:t xml:space="preserve"> using enumeration in the </w:t>
      </w:r>
      <w:r w:rsidR="00056F6C" w:rsidRPr="00B17ABA">
        <w:t>base-case</w:t>
      </w:r>
      <w:bookmarkEnd w:id="2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15"/>
        <w:gridCol w:w="1731"/>
        <w:gridCol w:w="2119"/>
        <w:gridCol w:w="2689"/>
        <w:gridCol w:w="2886"/>
        <w:gridCol w:w="1106"/>
        <w:gridCol w:w="1103"/>
        <w:gridCol w:w="1103"/>
      </w:tblGrid>
      <w:tr w:rsidR="000E1262" w:rsidRPr="00B17ABA" w:rsidTr="00AC52A1">
        <w:trPr>
          <w:trHeight w:val="300"/>
        </w:trPr>
        <w:tc>
          <w:tcPr>
            <w:tcW w:w="335" w:type="pct"/>
            <w:vMerge w:val="restart"/>
            <w:shd w:val="clear" w:color="auto" w:fill="auto"/>
            <w:noWrap/>
            <w:vAlign w:val="center"/>
            <w:hideMark/>
          </w:tcPr>
          <w:p w:rsidR="000E1262" w:rsidRPr="009923E9" w:rsidRDefault="000E1262" w:rsidP="00E17499">
            <w:pPr>
              <w:pStyle w:val="TOC1"/>
              <w:spacing w:line="276" w:lineRule="auto"/>
              <w:jc w:val="center"/>
              <w:rPr>
                <w:szCs w:val="20"/>
              </w:rPr>
            </w:pPr>
            <w:r w:rsidRPr="009923E9">
              <w:rPr>
                <w:szCs w:val="20"/>
              </w:rPr>
              <w:t>No.</w:t>
            </w:r>
          </w:p>
        </w:tc>
        <w:tc>
          <w:tcPr>
            <w:tcW w:w="3452" w:type="pct"/>
            <w:gridSpan w:val="4"/>
            <w:shd w:val="clear" w:color="auto" w:fill="auto"/>
            <w:noWrap/>
            <w:vAlign w:val="center"/>
            <w:hideMark/>
          </w:tcPr>
          <w:p w:rsidR="000E1262" w:rsidRPr="009923E9" w:rsidRDefault="000E1262" w:rsidP="00E17499">
            <w:pPr>
              <w:pStyle w:val="TOC1"/>
              <w:spacing w:line="276" w:lineRule="auto"/>
              <w:jc w:val="center"/>
              <w:rPr>
                <w:szCs w:val="20"/>
              </w:rPr>
            </w:pPr>
            <w:r w:rsidRPr="009923E9">
              <w:rPr>
                <w:szCs w:val="20"/>
              </w:rPr>
              <w:t>Solutions</w:t>
            </w:r>
          </w:p>
        </w:tc>
        <w:tc>
          <w:tcPr>
            <w:tcW w:w="405" w:type="pct"/>
            <w:vMerge w:val="restart"/>
            <w:shd w:val="clear" w:color="auto" w:fill="auto"/>
            <w:noWrap/>
            <w:vAlign w:val="center"/>
            <w:hideMark/>
          </w:tcPr>
          <w:p w:rsidR="000E1262" w:rsidRPr="009923E9" w:rsidRDefault="000E1262" w:rsidP="00E17499">
            <w:pPr>
              <w:pStyle w:val="TOC1"/>
              <w:spacing w:line="276" w:lineRule="auto"/>
              <w:jc w:val="center"/>
              <w:rPr>
                <w:szCs w:val="20"/>
              </w:rPr>
            </w:pPr>
            <w:r w:rsidRPr="009923E9">
              <w:rPr>
                <w:szCs w:val="20"/>
              </w:rPr>
              <w:t>TNB</w:t>
            </w:r>
          </w:p>
          <w:p w:rsidR="000E1262" w:rsidRPr="009923E9" w:rsidRDefault="000E1262" w:rsidP="00E17499">
            <w:pPr>
              <w:pStyle w:val="TOC1"/>
              <w:spacing w:line="276" w:lineRule="auto"/>
              <w:jc w:val="center"/>
              <w:rPr>
                <w:szCs w:val="20"/>
              </w:rPr>
            </w:pPr>
          </w:p>
        </w:tc>
        <w:tc>
          <w:tcPr>
            <w:tcW w:w="404" w:type="pct"/>
            <w:vMerge w:val="restart"/>
          </w:tcPr>
          <w:p w:rsidR="000E1262" w:rsidRPr="00B17ABA" w:rsidRDefault="000E1262" w:rsidP="00E17499">
            <w:pPr>
              <w:pStyle w:val="TOC1"/>
              <w:spacing w:line="276" w:lineRule="auto"/>
              <w:jc w:val="center"/>
              <w:rPr>
                <w:szCs w:val="20"/>
              </w:rPr>
            </w:pPr>
            <w:r w:rsidRPr="00B17ABA">
              <w:rPr>
                <w:szCs w:val="20"/>
              </w:rPr>
              <w:t>SD</w:t>
            </w:r>
          </w:p>
        </w:tc>
        <w:tc>
          <w:tcPr>
            <w:tcW w:w="404" w:type="pct"/>
            <w:vMerge w:val="restart"/>
          </w:tcPr>
          <w:p w:rsidR="000E1262" w:rsidRPr="00B17ABA" w:rsidRDefault="000E1262" w:rsidP="00E17499">
            <w:pPr>
              <w:pStyle w:val="TOC1"/>
              <w:spacing w:line="276" w:lineRule="auto"/>
              <w:jc w:val="center"/>
              <w:rPr>
                <w:szCs w:val="20"/>
              </w:rPr>
            </w:pPr>
            <w:r w:rsidRPr="00B17ABA">
              <w:rPr>
                <w:szCs w:val="20"/>
              </w:rPr>
              <w:t>(p-value)</w:t>
            </w:r>
          </w:p>
        </w:tc>
      </w:tr>
      <w:tr w:rsidR="000E1262" w:rsidRPr="00B17ABA" w:rsidTr="000E1262">
        <w:trPr>
          <w:trHeight w:val="300"/>
        </w:trPr>
        <w:tc>
          <w:tcPr>
            <w:tcW w:w="335" w:type="pct"/>
            <w:vMerge/>
            <w:tcBorders>
              <w:bottom w:val="double" w:sz="4" w:space="0" w:color="auto"/>
            </w:tcBorders>
            <w:vAlign w:val="center"/>
            <w:hideMark/>
          </w:tcPr>
          <w:p w:rsidR="000E1262" w:rsidRPr="009923E9" w:rsidRDefault="000E1262" w:rsidP="006B37FC">
            <w:pPr>
              <w:pStyle w:val="TOC1"/>
              <w:spacing w:line="276" w:lineRule="auto"/>
              <w:rPr>
                <w:szCs w:val="20"/>
              </w:rPr>
            </w:pPr>
          </w:p>
        </w:tc>
        <w:tc>
          <w:tcPr>
            <w:tcW w:w="634" w:type="pct"/>
            <w:tcBorders>
              <w:bottom w:val="double" w:sz="4" w:space="0" w:color="auto"/>
            </w:tcBorders>
            <w:shd w:val="clear" w:color="auto" w:fill="auto"/>
            <w:noWrap/>
            <w:vAlign w:val="center"/>
            <w:hideMark/>
          </w:tcPr>
          <w:p w:rsidR="000E1262" w:rsidRPr="009923E9" w:rsidRDefault="000E1262" w:rsidP="00E17499">
            <w:pPr>
              <w:pStyle w:val="TOC1"/>
              <w:spacing w:line="276" w:lineRule="auto"/>
              <w:jc w:val="center"/>
              <w:rPr>
                <w:szCs w:val="20"/>
              </w:rPr>
            </w:pPr>
            <w:r w:rsidRPr="009923E9">
              <w:rPr>
                <w:szCs w:val="20"/>
              </w:rPr>
              <w:t>1st</w:t>
            </w:r>
          </w:p>
        </w:tc>
        <w:tc>
          <w:tcPr>
            <w:tcW w:w="776" w:type="pct"/>
            <w:tcBorders>
              <w:bottom w:val="double" w:sz="4" w:space="0" w:color="auto"/>
            </w:tcBorders>
            <w:shd w:val="clear" w:color="auto" w:fill="auto"/>
            <w:noWrap/>
            <w:vAlign w:val="center"/>
            <w:hideMark/>
          </w:tcPr>
          <w:p w:rsidR="000E1262" w:rsidRPr="009923E9" w:rsidRDefault="000E1262" w:rsidP="00E17499">
            <w:pPr>
              <w:pStyle w:val="TOC1"/>
              <w:spacing w:line="276" w:lineRule="auto"/>
              <w:jc w:val="center"/>
              <w:rPr>
                <w:szCs w:val="20"/>
              </w:rPr>
            </w:pPr>
            <w:r w:rsidRPr="009923E9">
              <w:rPr>
                <w:szCs w:val="20"/>
              </w:rPr>
              <w:t>2nd</w:t>
            </w:r>
          </w:p>
        </w:tc>
        <w:tc>
          <w:tcPr>
            <w:tcW w:w="985" w:type="pct"/>
            <w:tcBorders>
              <w:bottom w:val="double" w:sz="4" w:space="0" w:color="auto"/>
            </w:tcBorders>
            <w:shd w:val="clear" w:color="auto" w:fill="auto"/>
            <w:noWrap/>
            <w:vAlign w:val="center"/>
            <w:hideMark/>
          </w:tcPr>
          <w:p w:rsidR="000E1262" w:rsidRPr="009923E9" w:rsidRDefault="000E1262" w:rsidP="00E17499">
            <w:pPr>
              <w:pStyle w:val="TOC1"/>
              <w:spacing w:line="276" w:lineRule="auto"/>
              <w:jc w:val="center"/>
              <w:rPr>
                <w:szCs w:val="20"/>
              </w:rPr>
            </w:pPr>
            <w:r w:rsidRPr="009923E9">
              <w:rPr>
                <w:szCs w:val="20"/>
              </w:rPr>
              <w:t>3rd</w:t>
            </w:r>
          </w:p>
        </w:tc>
        <w:tc>
          <w:tcPr>
            <w:tcW w:w="1057" w:type="pct"/>
            <w:tcBorders>
              <w:bottom w:val="double" w:sz="4" w:space="0" w:color="auto"/>
            </w:tcBorders>
            <w:shd w:val="clear" w:color="auto" w:fill="auto"/>
            <w:noWrap/>
            <w:vAlign w:val="center"/>
            <w:hideMark/>
          </w:tcPr>
          <w:p w:rsidR="000E1262" w:rsidRPr="009923E9" w:rsidRDefault="000E1262" w:rsidP="00E17499">
            <w:pPr>
              <w:pStyle w:val="TOC1"/>
              <w:spacing w:line="276" w:lineRule="auto"/>
              <w:jc w:val="center"/>
              <w:rPr>
                <w:szCs w:val="20"/>
              </w:rPr>
            </w:pPr>
            <w:r w:rsidRPr="009923E9">
              <w:rPr>
                <w:szCs w:val="20"/>
              </w:rPr>
              <w:t>4th</w:t>
            </w:r>
          </w:p>
        </w:tc>
        <w:tc>
          <w:tcPr>
            <w:tcW w:w="405" w:type="pct"/>
            <w:vMerge/>
            <w:tcBorders>
              <w:bottom w:val="double" w:sz="4" w:space="0" w:color="auto"/>
            </w:tcBorders>
            <w:vAlign w:val="center"/>
            <w:hideMark/>
          </w:tcPr>
          <w:p w:rsidR="000E1262" w:rsidRPr="009923E9" w:rsidRDefault="000E1262" w:rsidP="006B37FC">
            <w:pPr>
              <w:pStyle w:val="TOC1"/>
              <w:spacing w:line="276" w:lineRule="auto"/>
              <w:rPr>
                <w:szCs w:val="20"/>
              </w:rPr>
            </w:pPr>
          </w:p>
        </w:tc>
        <w:tc>
          <w:tcPr>
            <w:tcW w:w="404" w:type="pct"/>
            <w:vMerge/>
            <w:tcBorders>
              <w:bottom w:val="double" w:sz="4" w:space="0" w:color="auto"/>
            </w:tcBorders>
          </w:tcPr>
          <w:p w:rsidR="000E1262" w:rsidRPr="00B17ABA" w:rsidRDefault="000E1262" w:rsidP="006B37FC">
            <w:pPr>
              <w:pStyle w:val="TOC1"/>
              <w:spacing w:line="276" w:lineRule="auto"/>
              <w:rPr>
                <w:szCs w:val="20"/>
              </w:rPr>
            </w:pPr>
          </w:p>
        </w:tc>
        <w:tc>
          <w:tcPr>
            <w:tcW w:w="404" w:type="pct"/>
            <w:vMerge/>
            <w:tcBorders>
              <w:bottom w:val="double" w:sz="4" w:space="0" w:color="auto"/>
            </w:tcBorders>
          </w:tcPr>
          <w:p w:rsidR="000E1262" w:rsidRPr="00B17ABA" w:rsidRDefault="000E1262" w:rsidP="006B37FC">
            <w:pPr>
              <w:pStyle w:val="TOC1"/>
              <w:spacing w:line="276" w:lineRule="auto"/>
              <w:rPr>
                <w:szCs w:val="20"/>
              </w:rPr>
            </w:pPr>
          </w:p>
        </w:tc>
      </w:tr>
      <w:tr w:rsidR="000E1262" w:rsidRPr="00B17ABA" w:rsidTr="009923E9">
        <w:trPr>
          <w:trHeight w:val="300"/>
        </w:trPr>
        <w:tc>
          <w:tcPr>
            <w:tcW w:w="335" w:type="pct"/>
            <w:tcBorders>
              <w:top w:val="double" w:sz="4" w:space="0" w:color="auto"/>
            </w:tcBorders>
            <w:shd w:val="clear" w:color="auto" w:fill="F2F2F2" w:themeFill="background1" w:themeFillShade="F2"/>
            <w:noWrap/>
            <w:vAlign w:val="center"/>
            <w:hideMark/>
          </w:tcPr>
          <w:p w:rsidR="000E1262" w:rsidRPr="009923E9" w:rsidRDefault="000E1262" w:rsidP="006B37FC">
            <w:pPr>
              <w:pStyle w:val="TOC1"/>
              <w:spacing w:line="276" w:lineRule="auto"/>
              <w:rPr>
                <w:szCs w:val="20"/>
              </w:rPr>
            </w:pPr>
            <w:r w:rsidRPr="009923E9">
              <w:rPr>
                <w:szCs w:val="20"/>
              </w:rPr>
              <w:t>3720</w:t>
            </w:r>
          </w:p>
        </w:tc>
        <w:tc>
          <w:tcPr>
            <w:tcW w:w="634" w:type="pct"/>
            <w:tcBorders>
              <w:top w:val="double" w:sz="4" w:space="0" w:color="auto"/>
            </w:tcBorders>
            <w:shd w:val="clear" w:color="auto" w:fill="F2F2F2" w:themeFill="background1" w:themeFillShade="F2"/>
            <w:noWrap/>
            <w:vAlign w:val="center"/>
            <w:hideMark/>
          </w:tcPr>
          <w:p w:rsidR="000E1262" w:rsidRPr="009923E9" w:rsidRDefault="000E1262" w:rsidP="006B37FC">
            <w:pPr>
              <w:pStyle w:val="TOC1"/>
              <w:spacing w:line="276" w:lineRule="auto"/>
              <w:rPr>
                <w:szCs w:val="20"/>
              </w:rPr>
            </w:pPr>
            <w:r w:rsidRPr="009923E9">
              <w:rPr>
                <w:szCs w:val="20"/>
              </w:rPr>
              <w:t>ACEIs/ARBs</w:t>
            </w:r>
          </w:p>
        </w:tc>
        <w:tc>
          <w:tcPr>
            <w:tcW w:w="776" w:type="pct"/>
            <w:tcBorders>
              <w:top w:val="double" w:sz="4" w:space="0" w:color="auto"/>
            </w:tcBorders>
            <w:shd w:val="clear" w:color="auto" w:fill="F2F2F2" w:themeFill="background1" w:themeFillShade="F2"/>
            <w:noWrap/>
            <w:vAlign w:val="center"/>
            <w:hideMark/>
          </w:tcPr>
          <w:p w:rsidR="000E1262" w:rsidRPr="009923E9" w:rsidRDefault="000E1262" w:rsidP="006B37FC">
            <w:pPr>
              <w:pStyle w:val="TOC1"/>
              <w:spacing w:line="276" w:lineRule="auto"/>
              <w:rPr>
                <w:szCs w:val="20"/>
              </w:rPr>
            </w:pPr>
            <w:r w:rsidRPr="009923E9">
              <w:rPr>
                <w:szCs w:val="20"/>
              </w:rPr>
              <w:t>Ds+ACEIs/ARBs</w:t>
            </w:r>
          </w:p>
        </w:tc>
        <w:tc>
          <w:tcPr>
            <w:tcW w:w="985" w:type="pct"/>
            <w:tcBorders>
              <w:top w:val="double" w:sz="4" w:space="0" w:color="auto"/>
            </w:tcBorders>
            <w:shd w:val="clear" w:color="auto" w:fill="F2F2F2" w:themeFill="background1" w:themeFillShade="F2"/>
            <w:noWrap/>
            <w:vAlign w:val="center"/>
            <w:hideMark/>
          </w:tcPr>
          <w:p w:rsidR="000E1262" w:rsidRPr="009923E9" w:rsidRDefault="000E1262" w:rsidP="006B37FC">
            <w:pPr>
              <w:pStyle w:val="TOC1"/>
              <w:spacing w:line="276" w:lineRule="auto"/>
              <w:rPr>
                <w:szCs w:val="20"/>
              </w:rPr>
            </w:pPr>
            <w:r w:rsidRPr="009923E9">
              <w:rPr>
                <w:szCs w:val="20"/>
              </w:rPr>
              <w:t>Ds+CCBs+ACEIs/ARBs</w:t>
            </w:r>
          </w:p>
        </w:tc>
        <w:tc>
          <w:tcPr>
            <w:tcW w:w="1057" w:type="pct"/>
            <w:tcBorders>
              <w:top w:val="double" w:sz="4" w:space="0" w:color="auto"/>
            </w:tcBorders>
            <w:shd w:val="clear" w:color="auto" w:fill="F2F2F2" w:themeFill="background1" w:themeFillShade="F2"/>
            <w:noWrap/>
            <w:vAlign w:val="center"/>
            <w:hideMark/>
          </w:tcPr>
          <w:p w:rsidR="000E1262" w:rsidRPr="009923E9" w:rsidRDefault="000E1262" w:rsidP="006B37FC">
            <w:pPr>
              <w:pStyle w:val="TOC1"/>
              <w:spacing w:line="276" w:lineRule="auto"/>
              <w:rPr>
                <w:szCs w:val="20"/>
              </w:rPr>
            </w:pPr>
            <w:r w:rsidRPr="009923E9">
              <w:rPr>
                <w:szCs w:val="20"/>
              </w:rPr>
              <w:t>Ds+BBs+ACEIs/ARBs</w:t>
            </w:r>
          </w:p>
        </w:tc>
        <w:tc>
          <w:tcPr>
            <w:tcW w:w="405" w:type="pct"/>
            <w:tcBorders>
              <w:top w:val="double" w:sz="4" w:space="0" w:color="auto"/>
            </w:tcBorders>
            <w:shd w:val="clear" w:color="auto" w:fill="F2F2F2" w:themeFill="background1" w:themeFillShade="F2"/>
            <w:noWrap/>
            <w:vAlign w:val="center"/>
            <w:hideMark/>
          </w:tcPr>
          <w:p w:rsidR="000E1262" w:rsidRPr="009923E9" w:rsidRDefault="000E1262" w:rsidP="00E17499">
            <w:pPr>
              <w:pStyle w:val="TOC1"/>
              <w:spacing w:line="276" w:lineRule="auto"/>
              <w:jc w:val="right"/>
              <w:rPr>
                <w:szCs w:val="20"/>
              </w:rPr>
            </w:pPr>
            <w:r w:rsidRPr="009923E9">
              <w:rPr>
                <w:szCs w:val="20"/>
              </w:rPr>
              <w:t>330,080</w:t>
            </w:r>
          </w:p>
        </w:tc>
        <w:tc>
          <w:tcPr>
            <w:tcW w:w="404" w:type="pct"/>
            <w:tcBorders>
              <w:top w:val="double" w:sz="4" w:space="0" w:color="auto"/>
            </w:tcBorders>
            <w:shd w:val="clear" w:color="auto" w:fill="F2F2F2" w:themeFill="background1" w:themeFillShade="F2"/>
          </w:tcPr>
          <w:p w:rsidR="000E1262" w:rsidRPr="00B17ABA" w:rsidRDefault="000E1262" w:rsidP="00E17499">
            <w:pPr>
              <w:pStyle w:val="TOC1"/>
              <w:spacing w:line="276" w:lineRule="auto"/>
              <w:jc w:val="right"/>
              <w:rPr>
                <w:szCs w:val="20"/>
              </w:rPr>
            </w:pPr>
            <w:r w:rsidRPr="00B17ABA">
              <w:rPr>
                <w:szCs w:val="20"/>
              </w:rPr>
              <w:t>342.58</w:t>
            </w:r>
          </w:p>
        </w:tc>
        <w:tc>
          <w:tcPr>
            <w:tcW w:w="404" w:type="pct"/>
            <w:tcBorders>
              <w:top w:val="double" w:sz="4" w:space="0" w:color="auto"/>
            </w:tcBorders>
            <w:shd w:val="clear" w:color="auto" w:fill="F2F2F2" w:themeFill="background1" w:themeFillShade="F2"/>
          </w:tcPr>
          <w:p w:rsidR="000E1262" w:rsidRPr="00B17ABA" w:rsidRDefault="000E1262" w:rsidP="006B37FC">
            <w:pPr>
              <w:pStyle w:val="TOC1"/>
              <w:spacing w:line="276" w:lineRule="auto"/>
              <w:rPr>
                <w:szCs w:val="20"/>
              </w:rPr>
            </w:pPr>
          </w:p>
        </w:tc>
      </w:tr>
      <w:tr w:rsidR="000E1262" w:rsidRPr="00B17ABA" w:rsidTr="009923E9">
        <w:trPr>
          <w:trHeight w:val="300"/>
        </w:trPr>
        <w:tc>
          <w:tcPr>
            <w:tcW w:w="33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621</w:t>
            </w:r>
          </w:p>
        </w:tc>
        <w:tc>
          <w:tcPr>
            <w:tcW w:w="634"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w:t>
            </w:r>
          </w:p>
        </w:tc>
        <w:tc>
          <w:tcPr>
            <w:tcW w:w="776"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ACEIs/ARBs</w:t>
            </w:r>
          </w:p>
        </w:tc>
        <w:tc>
          <w:tcPr>
            <w:tcW w:w="98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CCBs+ACEIs/ARBs</w:t>
            </w:r>
          </w:p>
        </w:tc>
        <w:tc>
          <w:tcPr>
            <w:tcW w:w="1057"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BBs+ACEIs/ARBs</w:t>
            </w:r>
          </w:p>
        </w:tc>
        <w:tc>
          <w:tcPr>
            <w:tcW w:w="405" w:type="pct"/>
            <w:shd w:val="clear" w:color="auto" w:fill="auto"/>
            <w:noWrap/>
            <w:vAlign w:val="center"/>
            <w:hideMark/>
          </w:tcPr>
          <w:p w:rsidR="000E1262" w:rsidRPr="009923E9" w:rsidRDefault="000E1262" w:rsidP="00E17499">
            <w:pPr>
              <w:pStyle w:val="TOC1"/>
              <w:spacing w:line="276" w:lineRule="auto"/>
              <w:jc w:val="right"/>
              <w:rPr>
                <w:szCs w:val="20"/>
              </w:rPr>
            </w:pPr>
            <w:r w:rsidRPr="009923E9">
              <w:rPr>
                <w:szCs w:val="20"/>
              </w:rPr>
              <w:t>330,000</w:t>
            </w:r>
          </w:p>
        </w:tc>
        <w:tc>
          <w:tcPr>
            <w:tcW w:w="404" w:type="pct"/>
          </w:tcPr>
          <w:p w:rsidR="000E1262" w:rsidRPr="00B17ABA" w:rsidRDefault="000E1262" w:rsidP="00E17499">
            <w:pPr>
              <w:pStyle w:val="TOC1"/>
              <w:spacing w:line="276" w:lineRule="auto"/>
              <w:jc w:val="right"/>
              <w:rPr>
                <w:szCs w:val="20"/>
              </w:rPr>
            </w:pPr>
            <w:r w:rsidRPr="00B17ABA">
              <w:rPr>
                <w:szCs w:val="20"/>
              </w:rPr>
              <w:t>371.88</w:t>
            </w:r>
          </w:p>
        </w:tc>
        <w:tc>
          <w:tcPr>
            <w:tcW w:w="404" w:type="pct"/>
          </w:tcPr>
          <w:p w:rsidR="000E1262" w:rsidRPr="00B17ABA" w:rsidRDefault="000E1262" w:rsidP="00E17499">
            <w:pPr>
              <w:pStyle w:val="TOC1"/>
              <w:spacing w:line="276" w:lineRule="auto"/>
              <w:jc w:val="center"/>
              <w:rPr>
                <w:szCs w:val="20"/>
              </w:rPr>
            </w:pPr>
            <w:r w:rsidRPr="00B17ABA">
              <w:rPr>
                <w:szCs w:val="20"/>
              </w:rPr>
              <w:t>(p=0.15)</w:t>
            </w:r>
          </w:p>
        </w:tc>
      </w:tr>
      <w:tr w:rsidR="000E1262" w:rsidRPr="00B17ABA" w:rsidTr="009923E9">
        <w:trPr>
          <w:trHeight w:val="300"/>
        </w:trPr>
        <w:tc>
          <w:tcPr>
            <w:tcW w:w="33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622</w:t>
            </w:r>
          </w:p>
        </w:tc>
        <w:tc>
          <w:tcPr>
            <w:tcW w:w="634"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w:t>
            </w:r>
          </w:p>
        </w:tc>
        <w:tc>
          <w:tcPr>
            <w:tcW w:w="776"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ACEIs/ARBs</w:t>
            </w:r>
          </w:p>
        </w:tc>
        <w:tc>
          <w:tcPr>
            <w:tcW w:w="98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CCBs+ACEIs/ARBs</w:t>
            </w:r>
          </w:p>
        </w:tc>
        <w:tc>
          <w:tcPr>
            <w:tcW w:w="1057"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CCBs+ACEIs/ARBs</w:t>
            </w:r>
          </w:p>
        </w:tc>
        <w:tc>
          <w:tcPr>
            <w:tcW w:w="405" w:type="pct"/>
            <w:shd w:val="clear" w:color="auto" w:fill="auto"/>
            <w:noWrap/>
            <w:vAlign w:val="center"/>
            <w:hideMark/>
          </w:tcPr>
          <w:p w:rsidR="000E1262" w:rsidRPr="009923E9" w:rsidRDefault="000E1262" w:rsidP="00E17499">
            <w:pPr>
              <w:pStyle w:val="TOC1"/>
              <w:spacing w:line="276" w:lineRule="auto"/>
              <w:jc w:val="right"/>
              <w:rPr>
                <w:szCs w:val="20"/>
              </w:rPr>
            </w:pPr>
            <w:r w:rsidRPr="009923E9">
              <w:rPr>
                <w:szCs w:val="20"/>
              </w:rPr>
              <w:t>329,990</w:t>
            </w:r>
          </w:p>
        </w:tc>
        <w:tc>
          <w:tcPr>
            <w:tcW w:w="404" w:type="pct"/>
          </w:tcPr>
          <w:p w:rsidR="000E1262" w:rsidRPr="00B17ABA" w:rsidRDefault="000E1262" w:rsidP="00E17499">
            <w:pPr>
              <w:pStyle w:val="TOC1"/>
              <w:spacing w:line="276" w:lineRule="auto"/>
              <w:jc w:val="right"/>
              <w:rPr>
                <w:szCs w:val="20"/>
              </w:rPr>
            </w:pPr>
            <w:r w:rsidRPr="00B17ABA">
              <w:rPr>
                <w:szCs w:val="20"/>
              </w:rPr>
              <w:t>359.81</w:t>
            </w:r>
          </w:p>
        </w:tc>
        <w:tc>
          <w:tcPr>
            <w:tcW w:w="404" w:type="pct"/>
          </w:tcPr>
          <w:p w:rsidR="000E1262" w:rsidRPr="00B17ABA" w:rsidRDefault="000E1262" w:rsidP="00E17499">
            <w:pPr>
              <w:pStyle w:val="TOC1"/>
              <w:spacing w:line="276" w:lineRule="auto"/>
              <w:jc w:val="center"/>
              <w:rPr>
                <w:szCs w:val="20"/>
              </w:rPr>
            </w:pPr>
            <w:r w:rsidRPr="00B17ABA">
              <w:rPr>
                <w:szCs w:val="20"/>
              </w:rPr>
              <w:t>(p=0.09)</w:t>
            </w:r>
          </w:p>
        </w:tc>
      </w:tr>
      <w:tr w:rsidR="000E1262" w:rsidRPr="00B17ABA" w:rsidTr="009923E9">
        <w:trPr>
          <w:trHeight w:val="300"/>
        </w:trPr>
        <w:tc>
          <w:tcPr>
            <w:tcW w:w="33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623</w:t>
            </w:r>
          </w:p>
        </w:tc>
        <w:tc>
          <w:tcPr>
            <w:tcW w:w="634"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w:t>
            </w:r>
          </w:p>
        </w:tc>
        <w:tc>
          <w:tcPr>
            <w:tcW w:w="776"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ACEIs/ARBs</w:t>
            </w:r>
          </w:p>
        </w:tc>
        <w:tc>
          <w:tcPr>
            <w:tcW w:w="98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CCBs+ACEIs/ARBs</w:t>
            </w:r>
          </w:p>
        </w:tc>
        <w:tc>
          <w:tcPr>
            <w:tcW w:w="1057"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BBs+CCBs</w:t>
            </w:r>
          </w:p>
        </w:tc>
        <w:tc>
          <w:tcPr>
            <w:tcW w:w="405" w:type="pct"/>
            <w:shd w:val="clear" w:color="auto" w:fill="auto"/>
            <w:noWrap/>
            <w:vAlign w:val="center"/>
            <w:hideMark/>
          </w:tcPr>
          <w:p w:rsidR="000E1262" w:rsidRPr="009923E9" w:rsidRDefault="000E1262" w:rsidP="00E17499">
            <w:pPr>
              <w:pStyle w:val="TOC1"/>
              <w:spacing w:line="276" w:lineRule="auto"/>
              <w:jc w:val="right"/>
              <w:rPr>
                <w:szCs w:val="20"/>
              </w:rPr>
            </w:pPr>
            <w:r w:rsidRPr="009923E9">
              <w:rPr>
                <w:szCs w:val="20"/>
              </w:rPr>
              <w:t>330,030</w:t>
            </w:r>
          </w:p>
        </w:tc>
        <w:tc>
          <w:tcPr>
            <w:tcW w:w="404" w:type="pct"/>
          </w:tcPr>
          <w:p w:rsidR="000E1262" w:rsidRPr="00B17ABA" w:rsidRDefault="000E1262" w:rsidP="00E17499">
            <w:pPr>
              <w:pStyle w:val="TOC1"/>
              <w:spacing w:line="276" w:lineRule="auto"/>
              <w:jc w:val="right"/>
              <w:rPr>
                <w:szCs w:val="20"/>
              </w:rPr>
            </w:pPr>
            <w:r w:rsidRPr="00B17ABA">
              <w:rPr>
                <w:szCs w:val="20"/>
              </w:rPr>
              <w:t>374.12</w:t>
            </w:r>
          </w:p>
        </w:tc>
        <w:tc>
          <w:tcPr>
            <w:tcW w:w="404" w:type="pct"/>
          </w:tcPr>
          <w:p w:rsidR="000E1262" w:rsidRPr="00B17ABA" w:rsidRDefault="000E1262" w:rsidP="00E17499">
            <w:pPr>
              <w:pStyle w:val="TOC1"/>
              <w:spacing w:line="276" w:lineRule="auto"/>
              <w:jc w:val="center"/>
              <w:rPr>
                <w:szCs w:val="20"/>
              </w:rPr>
            </w:pPr>
            <w:r w:rsidRPr="00B17ABA">
              <w:rPr>
                <w:szCs w:val="20"/>
              </w:rPr>
              <w:t>(p=0.34)</w:t>
            </w:r>
          </w:p>
        </w:tc>
      </w:tr>
      <w:tr w:rsidR="000E1262" w:rsidRPr="00B17ABA" w:rsidTr="009923E9">
        <w:trPr>
          <w:trHeight w:val="300"/>
        </w:trPr>
        <w:tc>
          <w:tcPr>
            <w:tcW w:w="33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624</w:t>
            </w:r>
          </w:p>
        </w:tc>
        <w:tc>
          <w:tcPr>
            <w:tcW w:w="634"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w:t>
            </w:r>
          </w:p>
        </w:tc>
        <w:tc>
          <w:tcPr>
            <w:tcW w:w="776"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ACEIs/ARBs</w:t>
            </w:r>
          </w:p>
        </w:tc>
        <w:tc>
          <w:tcPr>
            <w:tcW w:w="98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CCBs+ACEIs/ARBs</w:t>
            </w:r>
          </w:p>
        </w:tc>
        <w:tc>
          <w:tcPr>
            <w:tcW w:w="1057"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BBs+ACEIs/ARBs</w:t>
            </w:r>
          </w:p>
        </w:tc>
        <w:tc>
          <w:tcPr>
            <w:tcW w:w="405" w:type="pct"/>
            <w:shd w:val="clear" w:color="auto" w:fill="auto"/>
            <w:noWrap/>
            <w:vAlign w:val="center"/>
            <w:hideMark/>
          </w:tcPr>
          <w:p w:rsidR="000E1262" w:rsidRPr="009923E9" w:rsidRDefault="000E1262" w:rsidP="00E17499">
            <w:pPr>
              <w:pStyle w:val="TOC1"/>
              <w:spacing w:line="276" w:lineRule="auto"/>
              <w:jc w:val="right"/>
              <w:rPr>
                <w:szCs w:val="20"/>
              </w:rPr>
            </w:pPr>
            <w:r w:rsidRPr="009923E9">
              <w:rPr>
                <w:szCs w:val="20"/>
              </w:rPr>
              <w:t>330,020</w:t>
            </w:r>
          </w:p>
        </w:tc>
        <w:tc>
          <w:tcPr>
            <w:tcW w:w="404" w:type="pct"/>
          </w:tcPr>
          <w:p w:rsidR="000E1262" w:rsidRPr="00B17ABA" w:rsidRDefault="000E1262" w:rsidP="00E17499">
            <w:pPr>
              <w:pStyle w:val="TOC1"/>
              <w:spacing w:line="276" w:lineRule="auto"/>
              <w:jc w:val="right"/>
              <w:rPr>
                <w:szCs w:val="20"/>
              </w:rPr>
            </w:pPr>
            <w:r w:rsidRPr="00B17ABA">
              <w:rPr>
                <w:szCs w:val="20"/>
              </w:rPr>
              <w:t>349.05</w:t>
            </w:r>
          </w:p>
        </w:tc>
        <w:tc>
          <w:tcPr>
            <w:tcW w:w="404" w:type="pct"/>
          </w:tcPr>
          <w:p w:rsidR="000E1262" w:rsidRPr="00B17ABA" w:rsidRDefault="000E1262" w:rsidP="00E17499">
            <w:pPr>
              <w:pStyle w:val="TOC1"/>
              <w:spacing w:line="276" w:lineRule="auto"/>
              <w:jc w:val="center"/>
              <w:rPr>
                <w:szCs w:val="20"/>
              </w:rPr>
            </w:pPr>
            <w:r w:rsidRPr="00B17ABA">
              <w:rPr>
                <w:szCs w:val="20"/>
              </w:rPr>
              <w:t>(p=0.27)</w:t>
            </w:r>
          </w:p>
        </w:tc>
      </w:tr>
      <w:tr w:rsidR="000E1262" w:rsidRPr="00B17ABA" w:rsidTr="009923E9">
        <w:trPr>
          <w:trHeight w:val="300"/>
        </w:trPr>
        <w:tc>
          <w:tcPr>
            <w:tcW w:w="33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625</w:t>
            </w:r>
          </w:p>
        </w:tc>
        <w:tc>
          <w:tcPr>
            <w:tcW w:w="634"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w:t>
            </w:r>
          </w:p>
        </w:tc>
        <w:tc>
          <w:tcPr>
            <w:tcW w:w="776"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ACEIs/ARBs</w:t>
            </w:r>
          </w:p>
        </w:tc>
        <w:tc>
          <w:tcPr>
            <w:tcW w:w="98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CCBs+ACEIs/ARBs</w:t>
            </w:r>
          </w:p>
        </w:tc>
        <w:tc>
          <w:tcPr>
            <w:tcW w:w="1057"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BBs+CCBs+ACEIs/ARBs</w:t>
            </w:r>
          </w:p>
        </w:tc>
        <w:tc>
          <w:tcPr>
            <w:tcW w:w="405" w:type="pct"/>
            <w:shd w:val="clear" w:color="auto" w:fill="auto"/>
            <w:noWrap/>
            <w:vAlign w:val="center"/>
            <w:hideMark/>
          </w:tcPr>
          <w:p w:rsidR="000E1262" w:rsidRPr="009923E9" w:rsidRDefault="000E1262" w:rsidP="00E17499">
            <w:pPr>
              <w:pStyle w:val="TOC1"/>
              <w:spacing w:line="276" w:lineRule="auto"/>
              <w:jc w:val="right"/>
              <w:rPr>
                <w:szCs w:val="20"/>
              </w:rPr>
            </w:pPr>
            <w:r w:rsidRPr="009923E9">
              <w:rPr>
                <w:szCs w:val="20"/>
              </w:rPr>
              <w:t>329,990</w:t>
            </w:r>
          </w:p>
        </w:tc>
        <w:tc>
          <w:tcPr>
            <w:tcW w:w="404" w:type="pct"/>
          </w:tcPr>
          <w:p w:rsidR="000E1262" w:rsidRPr="00B17ABA" w:rsidRDefault="000E1262" w:rsidP="00E17499">
            <w:pPr>
              <w:pStyle w:val="TOC1"/>
              <w:spacing w:line="276" w:lineRule="auto"/>
              <w:jc w:val="right"/>
              <w:rPr>
                <w:szCs w:val="20"/>
              </w:rPr>
            </w:pPr>
            <w:r w:rsidRPr="00B17ABA">
              <w:rPr>
                <w:szCs w:val="20"/>
              </w:rPr>
              <w:t>310.92</w:t>
            </w:r>
          </w:p>
        </w:tc>
        <w:tc>
          <w:tcPr>
            <w:tcW w:w="404" w:type="pct"/>
          </w:tcPr>
          <w:p w:rsidR="000E1262" w:rsidRPr="00B17ABA" w:rsidRDefault="000E1262" w:rsidP="00E17499">
            <w:pPr>
              <w:pStyle w:val="TOC1"/>
              <w:spacing w:line="276" w:lineRule="auto"/>
              <w:jc w:val="center"/>
              <w:rPr>
                <w:szCs w:val="20"/>
              </w:rPr>
            </w:pPr>
            <w:r w:rsidRPr="00B17ABA">
              <w:rPr>
                <w:szCs w:val="20"/>
              </w:rPr>
              <w:t>(p=0.05)</w:t>
            </w:r>
          </w:p>
        </w:tc>
      </w:tr>
      <w:tr w:rsidR="000E1262" w:rsidRPr="00B17ABA" w:rsidTr="009923E9">
        <w:trPr>
          <w:trHeight w:val="300"/>
        </w:trPr>
        <w:tc>
          <w:tcPr>
            <w:tcW w:w="33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3719</w:t>
            </w:r>
          </w:p>
        </w:tc>
        <w:tc>
          <w:tcPr>
            <w:tcW w:w="634"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ACEIs/ARBs</w:t>
            </w:r>
          </w:p>
        </w:tc>
        <w:tc>
          <w:tcPr>
            <w:tcW w:w="776"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ACEIs/ARBs</w:t>
            </w:r>
          </w:p>
        </w:tc>
        <w:tc>
          <w:tcPr>
            <w:tcW w:w="98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CCBs+ACEIs/ARBs</w:t>
            </w:r>
          </w:p>
        </w:tc>
        <w:tc>
          <w:tcPr>
            <w:tcW w:w="1057"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BBs+CCBs</w:t>
            </w:r>
          </w:p>
        </w:tc>
        <w:tc>
          <w:tcPr>
            <w:tcW w:w="405" w:type="pct"/>
            <w:shd w:val="clear" w:color="auto" w:fill="auto"/>
            <w:noWrap/>
            <w:vAlign w:val="center"/>
            <w:hideMark/>
          </w:tcPr>
          <w:p w:rsidR="000E1262" w:rsidRPr="009923E9" w:rsidRDefault="000E1262" w:rsidP="00E17499">
            <w:pPr>
              <w:pStyle w:val="TOC1"/>
              <w:spacing w:line="276" w:lineRule="auto"/>
              <w:jc w:val="right"/>
              <w:rPr>
                <w:szCs w:val="20"/>
              </w:rPr>
            </w:pPr>
            <w:r w:rsidRPr="009923E9">
              <w:rPr>
                <w:szCs w:val="20"/>
              </w:rPr>
              <w:t>330,020</w:t>
            </w:r>
          </w:p>
        </w:tc>
        <w:tc>
          <w:tcPr>
            <w:tcW w:w="404" w:type="pct"/>
          </w:tcPr>
          <w:p w:rsidR="000E1262" w:rsidRPr="00B17ABA" w:rsidRDefault="000E1262" w:rsidP="00E17499">
            <w:pPr>
              <w:pStyle w:val="TOC1"/>
              <w:spacing w:line="276" w:lineRule="auto"/>
              <w:jc w:val="right"/>
              <w:rPr>
                <w:szCs w:val="20"/>
              </w:rPr>
            </w:pPr>
            <w:r w:rsidRPr="00B17ABA">
              <w:rPr>
                <w:szCs w:val="20"/>
              </w:rPr>
              <w:t>411.57</w:t>
            </w:r>
          </w:p>
        </w:tc>
        <w:tc>
          <w:tcPr>
            <w:tcW w:w="404" w:type="pct"/>
          </w:tcPr>
          <w:p w:rsidR="000E1262" w:rsidRPr="00B17ABA" w:rsidRDefault="000E1262" w:rsidP="00E17499">
            <w:pPr>
              <w:pStyle w:val="TOC1"/>
              <w:spacing w:line="276" w:lineRule="auto"/>
              <w:jc w:val="center"/>
              <w:rPr>
                <w:szCs w:val="20"/>
              </w:rPr>
            </w:pPr>
            <w:r w:rsidRPr="00B17ABA">
              <w:rPr>
                <w:szCs w:val="20"/>
              </w:rPr>
              <w:t>(p=0.28)</w:t>
            </w:r>
          </w:p>
        </w:tc>
      </w:tr>
      <w:tr w:rsidR="000E1262" w:rsidRPr="00B17ABA" w:rsidTr="009923E9">
        <w:trPr>
          <w:trHeight w:val="300"/>
        </w:trPr>
        <w:tc>
          <w:tcPr>
            <w:tcW w:w="33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3721</w:t>
            </w:r>
          </w:p>
        </w:tc>
        <w:tc>
          <w:tcPr>
            <w:tcW w:w="634"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ACEIs/ARBs</w:t>
            </w:r>
          </w:p>
        </w:tc>
        <w:tc>
          <w:tcPr>
            <w:tcW w:w="776"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ACEIs/ARBs</w:t>
            </w:r>
          </w:p>
        </w:tc>
        <w:tc>
          <w:tcPr>
            <w:tcW w:w="985"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Ds+CCBs+ACEIs/ARBs</w:t>
            </w:r>
          </w:p>
        </w:tc>
        <w:tc>
          <w:tcPr>
            <w:tcW w:w="1057" w:type="pct"/>
            <w:shd w:val="clear" w:color="auto" w:fill="auto"/>
            <w:noWrap/>
            <w:vAlign w:val="center"/>
            <w:hideMark/>
          </w:tcPr>
          <w:p w:rsidR="000E1262" w:rsidRPr="009923E9" w:rsidRDefault="000E1262" w:rsidP="006B37FC">
            <w:pPr>
              <w:pStyle w:val="TOC1"/>
              <w:spacing w:line="276" w:lineRule="auto"/>
              <w:rPr>
                <w:szCs w:val="20"/>
              </w:rPr>
            </w:pPr>
            <w:r w:rsidRPr="009923E9">
              <w:rPr>
                <w:szCs w:val="20"/>
              </w:rPr>
              <w:t>BBs+CCBs+ACEIs/ARBs</w:t>
            </w:r>
          </w:p>
        </w:tc>
        <w:tc>
          <w:tcPr>
            <w:tcW w:w="405" w:type="pct"/>
            <w:shd w:val="clear" w:color="auto" w:fill="auto"/>
            <w:noWrap/>
            <w:vAlign w:val="center"/>
            <w:hideMark/>
          </w:tcPr>
          <w:p w:rsidR="000E1262" w:rsidRPr="009923E9" w:rsidRDefault="000E1262" w:rsidP="00E17499">
            <w:pPr>
              <w:pStyle w:val="TOC1"/>
              <w:spacing w:line="276" w:lineRule="auto"/>
              <w:jc w:val="right"/>
              <w:rPr>
                <w:szCs w:val="20"/>
              </w:rPr>
            </w:pPr>
            <w:r w:rsidRPr="009923E9">
              <w:rPr>
                <w:szCs w:val="20"/>
              </w:rPr>
              <w:t>330,030</w:t>
            </w:r>
          </w:p>
        </w:tc>
        <w:tc>
          <w:tcPr>
            <w:tcW w:w="404" w:type="pct"/>
          </w:tcPr>
          <w:p w:rsidR="000E1262" w:rsidRPr="00B17ABA" w:rsidRDefault="000E1262" w:rsidP="00E17499">
            <w:pPr>
              <w:pStyle w:val="TOC1"/>
              <w:spacing w:line="276" w:lineRule="auto"/>
              <w:jc w:val="right"/>
              <w:rPr>
                <w:szCs w:val="20"/>
              </w:rPr>
            </w:pPr>
            <w:r w:rsidRPr="00B17ABA">
              <w:rPr>
                <w:szCs w:val="20"/>
              </w:rPr>
              <w:t>343.33</w:t>
            </w:r>
          </w:p>
        </w:tc>
        <w:tc>
          <w:tcPr>
            <w:tcW w:w="404" w:type="pct"/>
          </w:tcPr>
          <w:p w:rsidR="000E1262" w:rsidRPr="00B17ABA" w:rsidRDefault="000E1262" w:rsidP="00E17499">
            <w:pPr>
              <w:pStyle w:val="TOC1"/>
              <w:spacing w:line="276" w:lineRule="auto"/>
              <w:jc w:val="center"/>
              <w:rPr>
                <w:szCs w:val="20"/>
              </w:rPr>
            </w:pPr>
            <w:r w:rsidRPr="00B17ABA">
              <w:rPr>
                <w:szCs w:val="20"/>
              </w:rPr>
              <w:t>(p=0.40)</w:t>
            </w:r>
          </w:p>
        </w:tc>
      </w:tr>
    </w:tbl>
    <w:p w:rsidR="00FB0E04" w:rsidRPr="00B17ABA" w:rsidRDefault="00FB0E04" w:rsidP="00344BC1">
      <w:pPr>
        <w:pStyle w:val="TOC2"/>
      </w:pPr>
      <w:r w:rsidRPr="00B17ABA">
        <w:t>1) The optimal solution</w:t>
      </w:r>
      <w:r w:rsidR="00E17499" w:rsidRPr="00B17ABA">
        <w:t>,</w:t>
      </w:r>
      <w:r w:rsidRPr="00B17ABA">
        <w:t xml:space="preserve"> </w:t>
      </w:r>
      <w:r w:rsidR="0029168B" w:rsidRPr="00B17ABA">
        <w:t>which had the  highest</w:t>
      </w:r>
      <w:r w:rsidRPr="00B17ABA">
        <w:t xml:space="preserve"> total net benefit</w:t>
      </w:r>
      <w:r w:rsidR="00E17499" w:rsidRPr="00B17ABA">
        <w:t>,</w:t>
      </w:r>
      <w:r w:rsidRPr="00B17ABA">
        <w:t xml:space="preserve"> is in grey.</w:t>
      </w:r>
    </w:p>
    <w:p w:rsidR="000E1262" w:rsidRPr="00B17ABA" w:rsidRDefault="000E1262" w:rsidP="001A2558">
      <w:pPr>
        <w:jc w:val="both"/>
        <w:sectPr w:rsidR="000E1262" w:rsidRPr="00B17ABA" w:rsidSect="009923E9">
          <w:pgSz w:w="16838" w:h="11906" w:orient="landscape"/>
          <w:pgMar w:top="2268" w:right="1701" w:bottom="1418" w:left="1701" w:header="708" w:footer="708" w:gutter="0"/>
          <w:cols w:space="708"/>
          <w:docGrid w:linePitch="360"/>
        </w:sectPr>
      </w:pPr>
    </w:p>
    <w:p w:rsidR="00090BC0" w:rsidRPr="00B17ABA" w:rsidRDefault="000335CE" w:rsidP="00416C31">
      <w:pPr>
        <w:jc w:val="both"/>
      </w:pPr>
      <w:r w:rsidRPr="00B17ABA">
        <w:lastRenderedPageBreak/>
        <w:fldChar w:fldCharType="begin"/>
      </w:r>
      <w:r w:rsidRPr="00B17ABA">
        <w:instrText xml:space="preserve"> REF _Ref425166952 \h </w:instrText>
      </w:r>
      <w:r w:rsidR="00B17ABA">
        <w:instrText xml:space="preserve"> \* MERGEFORMAT </w:instrText>
      </w:r>
      <w:r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5</w:t>
      </w:r>
      <w:r w:rsidRPr="00B17ABA">
        <w:fldChar w:fldCharType="end"/>
      </w:r>
      <w:r w:rsidR="00090BC0" w:rsidRPr="00B17ABA">
        <w:t xml:space="preserve"> </w:t>
      </w:r>
      <w:r w:rsidR="00E17499" w:rsidRPr="00B17ABA">
        <w:t xml:space="preserve">graphically </w:t>
      </w:r>
      <w:r w:rsidR="00090BC0" w:rsidRPr="00B17ABA">
        <w:t xml:space="preserve">shows the estimated mean total net benefits of </w:t>
      </w:r>
      <w:r w:rsidR="00616B8F" w:rsidRPr="00B17ABA">
        <w:t>4</w:t>
      </w:r>
      <w:r w:rsidR="0029168B" w:rsidRPr="00B17ABA">
        <w:t>,</w:t>
      </w:r>
      <w:r w:rsidR="00616B8F" w:rsidRPr="00B17ABA">
        <w:t>128</w:t>
      </w:r>
      <w:r w:rsidR="00090BC0" w:rsidRPr="00B17ABA">
        <w:t xml:space="preserve"> policies. The range of the total net benefits was between £296,250 (policy number 3257, treatment sequence </w:t>
      </w:r>
      <w:r w:rsidR="00FB0E04" w:rsidRPr="00B17ABA">
        <w:t xml:space="preserve">starting with </w:t>
      </w:r>
      <w:r w:rsidR="00090BC0" w:rsidRPr="00B17ABA">
        <w:t>ACEIs/ARBs</w:t>
      </w:r>
      <w:r w:rsidR="00FB0E04" w:rsidRPr="00B17ABA">
        <w:t xml:space="preserve">, followed by </w:t>
      </w:r>
      <w:r w:rsidR="00090BC0" w:rsidRPr="00B17ABA">
        <w:t>CCBs</w:t>
      </w:r>
      <w:r w:rsidR="00FB0E04" w:rsidRPr="00B17ABA">
        <w:t xml:space="preserve">, </w:t>
      </w:r>
      <w:r w:rsidR="007559C5" w:rsidRPr="00B17ABA">
        <w:t>Ds</w:t>
      </w:r>
      <w:r w:rsidR="00FB0E04" w:rsidRPr="00B17ABA">
        <w:t xml:space="preserve"> and </w:t>
      </w:r>
      <w:r w:rsidR="00090BC0" w:rsidRPr="00B17ABA">
        <w:t>BBs) and £330,080</w:t>
      </w:r>
      <w:r w:rsidR="003A2511" w:rsidRPr="00B17ABA">
        <w:t>,</w:t>
      </w:r>
      <w:r w:rsidR="00090BC0" w:rsidRPr="00B17ABA">
        <w:t xml:space="preserve"> </w:t>
      </w:r>
      <w:r w:rsidR="00FB0E04" w:rsidRPr="00B17ABA">
        <w:t xml:space="preserve">which is the total net benefit of the </w:t>
      </w:r>
      <w:r w:rsidR="00090BC0" w:rsidRPr="00B17ABA">
        <w:t xml:space="preserve">optimal solution as shown in </w:t>
      </w:r>
      <w:r w:rsidR="002A7C99" w:rsidRPr="00B17ABA">
        <w:fldChar w:fldCharType="begin"/>
      </w:r>
      <w:r w:rsidR="002A7C99" w:rsidRPr="00B17ABA">
        <w:instrText xml:space="preserve"> REF _Ref425155098 \h </w:instrText>
      </w:r>
      <w:r w:rsidR="00B17ABA">
        <w:instrText xml:space="preserve"> \* MERGEFORMAT </w:instrText>
      </w:r>
      <w:r w:rsidR="002A7C99"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6</w:t>
      </w:r>
      <w:r w:rsidR="002A7C99" w:rsidRPr="00B17ABA">
        <w:fldChar w:fldCharType="end"/>
      </w:r>
      <w:r w:rsidR="00FB0E04" w:rsidRPr="00B17ABA">
        <w:t xml:space="preserve"> (policy number 3720, treatment sequence starting with ACEIs/ARBs, followed by Ds+ACEIs/ARBs, Ds+CCBs+ACEIs/ARBs and Ds+BBs+ACEIs/ARBs</w:t>
      </w:r>
      <w:r w:rsidR="00090BC0" w:rsidRPr="00B17ABA">
        <w:t xml:space="preserve">). </w:t>
      </w:r>
      <w:r w:rsidR="00A7061F" w:rsidRPr="00B17ABA">
        <w:t xml:space="preserve">The difference in total net benefit between the best solution and the worst solution was over </w:t>
      </w:r>
      <w:r w:rsidR="00A7061F" w:rsidRPr="00B17ABA">
        <w:rPr>
          <w:rFonts w:ascii="Calibri" w:hAnsi="Calibri"/>
        </w:rPr>
        <w:t>£</w:t>
      </w:r>
      <w:r w:rsidR="00A7061F" w:rsidRPr="00B17ABA">
        <w:t xml:space="preserve">30,000, which is more than one full QALY gained. </w:t>
      </w:r>
      <w:r w:rsidR="00090BC0" w:rsidRPr="00B17ABA">
        <w:t xml:space="preserve">The enumeration results are also shown in </w:t>
      </w:r>
      <w:r w:rsidR="00095E58" w:rsidRPr="00B17ABA">
        <w:fldChar w:fldCharType="begin"/>
      </w:r>
      <w:r w:rsidR="00095E58" w:rsidRPr="00B17ABA">
        <w:instrText xml:space="preserve"> REF _Ref425155176 \h </w:instrText>
      </w:r>
      <w:r w:rsidR="00B17ABA">
        <w:instrText xml:space="preserve"> \* MERGEFORMAT </w:instrText>
      </w:r>
      <w:r w:rsidR="00095E58"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6</w:t>
      </w:r>
      <w:r w:rsidR="00095E58" w:rsidRPr="00B17ABA">
        <w:fldChar w:fldCharType="end"/>
      </w:r>
      <w:r w:rsidR="00090BC0" w:rsidRPr="00B17ABA">
        <w:t xml:space="preserve"> as four separate figures by initial drug. Regardless of the initial treatment, </w:t>
      </w:r>
      <w:r w:rsidR="00095E58" w:rsidRPr="00B17ABA">
        <w:fldChar w:fldCharType="begin"/>
      </w:r>
      <w:r w:rsidR="00095E58" w:rsidRPr="00B17ABA">
        <w:instrText xml:space="preserve"> REF _Ref425155176 \h </w:instrText>
      </w:r>
      <w:r w:rsidR="00B17ABA">
        <w:instrText xml:space="preserve"> \* MERGEFORMAT </w:instrText>
      </w:r>
      <w:r w:rsidR="00095E58"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6</w:t>
      </w:r>
      <w:r w:rsidR="00095E58" w:rsidRPr="00B17ABA">
        <w:fldChar w:fldCharType="end"/>
      </w:r>
      <w:r w:rsidR="00090BC0" w:rsidRPr="00B17ABA">
        <w:t xml:space="preserve"> shows that the total net benefits can vary substantially depending on the choice of subsequent treatments. The estimated total net benefits of the sequential treatment policy appear to be considerably associated with the additive effect of the four single drugs. </w:t>
      </w:r>
    </w:p>
    <w:p w:rsidR="00616049" w:rsidRPr="00B17ABA" w:rsidRDefault="00095E58" w:rsidP="00616049">
      <w:pPr>
        <w:jc w:val="both"/>
      </w:pPr>
      <w:r w:rsidRPr="00B17ABA">
        <w:fldChar w:fldCharType="begin"/>
      </w:r>
      <w:r w:rsidRPr="00B17ABA">
        <w:instrText xml:space="preserve"> REF _Ref425155217 \h </w:instrText>
      </w:r>
      <w:r w:rsidR="00B17ABA">
        <w:instrText xml:space="preserve"> \* MERGEFORMAT </w:instrText>
      </w:r>
      <w:r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7</w:t>
      </w:r>
      <w:r w:rsidRPr="00B17ABA">
        <w:fldChar w:fldCharType="end"/>
      </w:r>
      <w:r w:rsidR="00616049" w:rsidRPr="00B17ABA">
        <w:t xml:space="preserve"> shows that the percentage of the patients who used the third or fourth-line drug at the end of the drug switching period was low, where the percentage of the patients who used the second-line drug was high. The percentage of the patients who used only the first-line drug during the drug switching period was very low from a minimum of 0.06% (policy number 767, whose total net benefit was </w:t>
      </w:r>
      <w:r w:rsidR="00616049" w:rsidRPr="00B17ABA">
        <w:rPr>
          <w:rFonts w:cstheme="majorBidi"/>
        </w:rPr>
        <w:t>£</w:t>
      </w:r>
      <w:r w:rsidR="00616049" w:rsidRPr="00B17ABA">
        <w:t xml:space="preserve">320,760) to a maximum of 0.28% (policy number 2007, whose total net benefit was </w:t>
      </w:r>
      <w:r w:rsidR="00616049" w:rsidRPr="00B17ABA">
        <w:rPr>
          <w:rFonts w:cstheme="majorBidi"/>
        </w:rPr>
        <w:t>£</w:t>
      </w:r>
      <w:r w:rsidR="00616049" w:rsidRPr="00B17ABA">
        <w:t xml:space="preserve">320,820). The percentage of the patients who used the second-line drugs at the end of the drug switching period was from a minimum of 0.65% (policy number 3143, whose total net benefit was </w:t>
      </w:r>
      <w:r w:rsidR="00616049" w:rsidRPr="00B17ABA">
        <w:rPr>
          <w:rFonts w:cstheme="majorBidi"/>
        </w:rPr>
        <w:t>£</w:t>
      </w:r>
      <w:r w:rsidR="00616049" w:rsidRPr="00B17ABA">
        <w:t xml:space="preserve">324,520) to a maximum of 67.68% (policy number 1725, whose total net benefit was </w:t>
      </w:r>
      <w:r w:rsidR="00616049" w:rsidRPr="00B17ABA">
        <w:rPr>
          <w:rFonts w:cstheme="majorBidi"/>
        </w:rPr>
        <w:t>£</w:t>
      </w:r>
      <w:r w:rsidR="00616049" w:rsidRPr="00B17ABA">
        <w:t xml:space="preserve">316,570). The percentage of the patients who used the third-line drugs at the end of the drug switching period was from a minimum of 13.44% (policy number 1691, whose total net benefit was </w:t>
      </w:r>
      <w:r w:rsidR="00616049" w:rsidRPr="00B17ABA">
        <w:rPr>
          <w:rFonts w:cstheme="majorBidi"/>
        </w:rPr>
        <w:t>£</w:t>
      </w:r>
      <w:r w:rsidR="00616049" w:rsidRPr="00B17ABA">
        <w:t xml:space="preserve">313,160) to a maximum of 80.07% (policy number 209, whose total net benefit was </w:t>
      </w:r>
      <w:r w:rsidR="00616049" w:rsidRPr="00B17ABA">
        <w:rPr>
          <w:rFonts w:cstheme="majorBidi"/>
        </w:rPr>
        <w:t>£</w:t>
      </w:r>
      <w:r w:rsidR="00616049" w:rsidRPr="00B17ABA">
        <w:t xml:space="preserve">314,670). The percentage of the patients who used all four lines of treatments during the drug switching period (also used forth-line drug at the end of the drug switching period) was from a minimum of 0.08% (policy number 2795, whose total net benefit was </w:t>
      </w:r>
      <w:r w:rsidR="00616049" w:rsidRPr="00B17ABA">
        <w:rPr>
          <w:rFonts w:cstheme="majorBidi"/>
        </w:rPr>
        <w:t>£</w:t>
      </w:r>
      <w:r w:rsidR="00616049" w:rsidRPr="00B17ABA">
        <w:t xml:space="preserve">320,070) to a maximum of 76.95% (policy number 170, whose total net benefit was </w:t>
      </w:r>
      <w:r w:rsidR="00616049" w:rsidRPr="00B17ABA">
        <w:rPr>
          <w:rFonts w:cstheme="majorBidi"/>
        </w:rPr>
        <w:t>£</w:t>
      </w:r>
      <w:r w:rsidR="00616049" w:rsidRPr="00B17ABA">
        <w:t xml:space="preserve">315,900).  </w:t>
      </w:r>
    </w:p>
    <w:p w:rsidR="00B34057" w:rsidRPr="00B17ABA" w:rsidRDefault="00B34057" w:rsidP="001A2558">
      <w:pPr>
        <w:jc w:val="both"/>
      </w:pPr>
    </w:p>
    <w:p w:rsidR="00B65A76" w:rsidRPr="00B17ABA" w:rsidRDefault="00B34057" w:rsidP="001A2558">
      <w:pPr>
        <w:jc w:val="both"/>
      </w:pPr>
      <w:r w:rsidRPr="00B17ABA">
        <w:t xml:space="preserve"> </w:t>
      </w:r>
    </w:p>
    <w:p w:rsidR="00B34057" w:rsidRPr="00B17ABA" w:rsidRDefault="00B34057" w:rsidP="001A2558">
      <w:pPr>
        <w:jc w:val="both"/>
        <w:sectPr w:rsidR="00B34057" w:rsidRPr="00B17ABA" w:rsidSect="00013330">
          <w:pgSz w:w="11906" w:h="16838"/>
          <w:pgMar w:top="1701" w:right="1418" w:bottom="1701" w:left="2268" w:header="708" w:footer="708" w:gutter="0"/>
          <w:cols w:space="708"/>
          <w:docGrid w:linePitch="360"/>
        </w:sectPr>
      </w:pPr>
    </w:p>
    <w:p w:rsidR="00B65A76" w:rsidRPr="00B17ABA" w:rsidRDefault="00B65A76" w:rsidP="001A2558">
      <w:pPr>
        <w:keepNext/>
        <w:jc w:val="center"/>
      </w:pPr>
    </w:p>
    <w:p w:rsidR="00B65A76" w:rsidRPr="00B17ABA" w:rsidRDefault="00B65A76" w:rsidP="001A2558">
      <w:pPr>
        <w:ind w:firstLine="0"/>
        <w:jc w:val="center"/>
      </w:pPr>
      <w:r w:rsidRPr="00B17ABA">
        <w:rPr>
          <w:noProof/>
          <w:lang w:eastAsia="ko-KR"/>
        </w:rPr>
        <w:drawing>
          <wp:inline distT="0" distB="0" distL="0" distR="0" wp14:anchorId="443660CB" wp14:editId="752C1C97">
            <wp:extent cx="8399721" cy="4444409"/>
            <wp:effectExtent l="0" t="0" r="1905" b="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B65A76" w:rsidRPr="00B17ABA" w:rsidRDefault="00B65A76" w:rsidP="001A2558">
      <w:pPr>
        <w:jc w:val="center"/>
      </w:pPr>
      <w:bookmarkStart w:id="268" w:name="_Ref425166952"/>
      <w:bookmarkStart w:id="269" w:name="_Toc426019161"/>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5</w:t>
        </w:r>
      </w:fldSimple>
      <w:bookmarkEnd w:id="268"/>
      <w:r w:rsidRPr="00B17ABA">
        <w:t xml:space="preserve">. </w:t>
      </w:r>
      <w:r w:rsidR="00090BC0" w:rsidRPr="00B17ABA">
        <w:t xml:space="preserve">Total net benefit of </w:t>
      </w:r>
      <w:r w:rsidR="00616B8F" w:rsidRPr="00B17ABA">
        <w:t>4</w:t>
      </w:r>
      <w:r w:rsidR="002812FC" w:rsidRPr="00B17ABA">
        <w:t>,</w:t>
      </w:r>
      <w:r w:rsidR="00616B8F" w:rsidRPr="00B17ABA">
        <w:t>128</w:t>
      </w:r>
      <w:r w:rsidR="00090BC0" w:rsidRPr="00B17ABA">
        <w:t xml:space="preserve"> policies </w:t>
      </w:r>
      <w:r w:rsidR="00F67751" w:rsidRPr="00B17ABA">
        <w:t>where e</w:t>
      </w:r>
      <w:r w:rsidR="00090BC0" w:rsidRPr="00B17ABA">
        <w:t xml:space="preserve">numeration </w:t>
      </w:r>
      <w:r w:rsidR="00F67751" w:rsidRPr="00B17ABA">
        <w:t>was used</w:t>
      </w:r>
      <w:bookmarkEnd w:id="269"/>
      <w:r w:rsidRPr="00B17ABA">
        <w:br w:type="page"/>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07"/>
        <w:gridCol w:w="6670"/>
      </w:tblGrid>
      <w:tr w:rsidR="00B65A76" w:rsidRPr="00B17ABA" w:rsidTr="00F1042B">
        <w:trPr>
          <w:trHeight w:val="19"/>
        </w:trPr>
        <w:tc>
          <w:tcPr>
            <w:tcW w:w="6507" w:type="dxa"/>
          </w:tcPr>
          <w:p w:rsidR="00B65A76" w:rsidRPr="00B17ABA" w:rsidRDefault="00B65A76" w:rsidP="00DE3E5D">
            <w:pPr>
              <w:pStyle w:val="TOC1"/>
            </w:pPr>
            <w:r w:rsidRPr="00B17ABA">
              <w:rPr>
                <w:noProof/>
                <w:lang w:eastAsia="ko-KR"/>
              </w:rPr>
              <w:lastRenderedPageBreak/>
              <w:drawing>
                <wp:inline distT="0" distB="0" distL="0" distR="0" wp14:anchorId="37CF7E04" wp14:editId="2E221FE5">
                  <wp:extent cx="4136065" cy="2371061"/>
                  <wp:effectExtent l="0" t="0" r="0" b="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c>
          <w:tcPr>
            <w:tcW w:w="6670" w:type="dxa"/>
          </w:tcPr>
          <w:p w:rsidR="00B65A76" w:rsidRPr="00B17ABA" w:rsidRDefault="00B65A76" w:rsidP="00DE3E5D">
            <w:pPr>
              <w:pStyle w:val="TOC1"/>
            </w:pPr>
            <w:r w:rsidRPr="00B17ABA">
              <w:rPr>
                <w:noProof/>
                <w:lang w:eastAsia="ko-KR"/>
              </w:rPr>
              <w:drawing>
                <wp:inline distT="0" distB="0" distL="0" distR="0" wp14:anchorId="6E2E4FC2" wp14:editId="01B6AED4">
                  <wp:extent cx="4253024" cy="2371061"/>
                  <wp:effectExtent l="0" t="0" r="0" b="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r>
      <w:tr w:rsidR="00B65A76" w:rsidRPr="00B17ABA" w:rsidTr="00416C31">
        <w:trPr>
          <w:trHeight w:val="19"/>
        </w:trPr>
        <w:tc>
          <w:tcPr>
            <w:tcW w:w="6507" w:type="dxa"/>
          </w:tcPr>
          <w:p w:rsidR="00B65A76" w:rsidRPr="00B17ABA" w:rsidRDefault="00B65A76" w:rsidP="00DE3E5D">
            <w:pPr>
              <w:pStyle w:val="TOC1"/>
            </w:pPr>
            <w:r w:rsidRPr="00B17ABA">
              <w:rPr>
                <w:noProof/>
                <w:lang w:eastAsia="ko-KR"/>
              </w:rPr>
              <w:drawing>
                <wp:inline distT="0" distB="0" distL="0" distR="0" wp14:anchorId="585DBD53" wp14:editId="1F350FD8">
                  <wp:extent cx="4133850" cy="2600325"/>
                  <wp:effectExtent l="0" t="0" r="0" b="0"/>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c>
          <w:tcPr>
            <w:tcW w:w="6670" w:type="dxa"/>
          </w:tcPr>
          <w:p w:rsidR="00B65A76" w:rsidRPr="00B17ABA" w:rsidRDefault="00A7061F" w:rsidP="00DE3E5D">
            <w:pPr>
              <w:pStyle w:val="TOC1"/>
            </w:pPr>
            <w:r w:rsidRPr="00B17ABA">
              <w:rPr>
                <w:noProof/>
              </w:rPr>
              <w:t xml:space="preserve"> </w:t>
            </w:r>
            <w:r w:rsidR="00416C31" w:rsidRPr="00B17ABA">
              <w:rPr>
                <w:noProof/>
                <w:lang w:eastAsia="ko-KR"/>
              </w:rPr>
              <w:drawing>
                <wp:inline distT="0" distB="0" distL="0" distR="0" wp14:anchorId="0AA69482" wp14:editId="339C0510">
                  <wp:extent cx="4248150" cy="25431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r>
    </w:tbl>
    <w:p w:rsidR="00B65A76" w:rsidRPr="00B17ABA" w:rsidRDefault="00B65A76" w:rsidP="001A2558">
      <w:pPr>
        <w:pStyle w:val="Caption"/>
        <w:jc w:val="center"/>
      </w:pPr>
      <w:bookmarkStart w:id="270" w:name="_Ref425155176"/>
      <w:bookmarkStart w:id="271" w:name="_Toc426019162"/>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6</w:t>
        </w:r>
      </w:fldSimple>
      <w:bookmarkEnd w:id="270"/>
      <w:r w:rsidRPr="00B17ABA">
        <w:t xml:space="preserve">. </w:t>
      </w:r>
      <w:r w:rsidR="00090BC0" w:rsidRPr="00B17ABA">
        <w:t xml:space="preserve">Total net benefits </w:t>
      </w:r>
      <w:r w:rsidR="00F67751" w:rsidRPr="00B17ABA">
        <w:t>of 4</w:t>
      </w:r>
      <w:r w:rsidR="00A7061F" w:rsidRPr="00B17ABA">
        <w:t>,</w:t>
      </w:r>
      <w:r w:rsidR="00F67751" w:rsidRPr="00B17ABA">
        <w:t xml:space="preserve">128 sequential treatment policies </w:t>
      </w:r>
      <w:r w:rsidR="00090BC0" w:rsidRPr="00B17ABA">
        <w:t>depending on the initial drug</w:t>
      </w:r>
      <w:bookmarkEnd w:id="27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3"/>
        <w:gridCol w:w="6865"/>
      </w:tblGrid>
      <w:tr w:rsidR="00F652B6" w:rsidRPr="00B17ABA" w:rsidTr="00A665BD">
        <w:tc>
          <w:tcPr>
            <w:tcW w:w="6503" w:type="dxa"/>
          </w:tcPr>
          <w:p w:rsidR="00F652B6" w:rsidRPr="00B17ABA" w:rsidRDefault="00F652B6" w:rsidP="001A2558">
            <w:pPr>
              <w:ind w:firstLine="0"/>
            </w:pPr>
            <w:r w:rsidRPr="00B17ABA">
              <w:rPr>
                <w:noProof/>
                <w:lang w:eastAsia="ko-KR"/>
              </w:rPr>
              <w:lastRenderedPageBreak/>
              <w:drawing>
                <wp:inline distT="0" distB="0" distL="0" distR="0" wp14:anchorId="2FD8E7D4" wp14:editId="2F42722E">
                  <wp:extent cx="4061638" cy="2317898"/>
                  <wp:effectExtent l="0" t="0" r="0" b="635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c>
          <w:tcPr>
            <w:tcW w:w="6865" w:type="dxa"/>
          </w:tcPr>
          <w:p w:rsidR="00F652B6" w:rsidRPr="00B17ABA" w:rsidRDefault="00F652B6" w:rsidP="001A2558">
            <w:pPr>
              <w:ind w:firstLine="0"/>
            </w:pPr>
            <w:r w:rsidRPr="00B17ABA">
              <w:rPr>
                <w:noProof/>
                <w:lang w:eastAsia="ko-KR"/>
              </w:rPr>
              <w:drawing>
                <wp:inline distT="0" distB="0" distL="0" distR="0" wp14:anchorId="23231119" wp14:editId="1353C360">
                  <wp:extent cx="4295554" cy="2317898"/>
                  <wp:effectExtent l="0" t="0" r="0" b="635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r>
      <w:tr w:rsidR="00F652B6" w:rsidRPr="00B17ABA" w:rsidTr="00A665BD">
        <w:trPr>
          <w:trHeight w:val="3741"/>
        </w:trPr>
        <w:tc>
          <w:tcPr>
            <w:tcW w:w="6503" w:type="dxa"/>
          </w:tcPr>
          <w:p w:rsidR="00F652B6" w:rsidRPr="00B17ABA" w:rsidRDefault="00F652B6" w:rsidP="001A2558">
            <w:pPr>
              <w:ind w:firstLine="0"/>
            </w:pPr>
            <w:r w:rsidRPr="00B17ABA">
              <w:rPr>
                <w:noProof/>
                <w:lang w:eastAsia="ko-KR"/>
              </w:rPr>
              <w:drawing>
                <wp:inline distT="0" distB="0" distL="0" distR="0" wp14:anchorId="0F7B04CE" wp14:editId="7D741EE2">
                  <wp:extent cx="4061361" cy="2707574"/>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c>
        <w:tc>
          <w:tcPr>
            <w:tcW w:w="6865" w:type="dxa"/>
          </w:tcPr>
          <w:p w:rsidR="00F652B6" w:rsidRPr="00B17ABA" w:rsidRDefault="00F652B6" w:rsidP="001A2558">
            <w:pPr>
              <w:keepNext/>
              <w:ind w:firstLine="0"/>
            </w:pPr>
            <w:r w:rsidRPr="00B17ABA">
              <w:rPr>
                <w:noProof/>
                <w:lang w:eastAsia="ko-KR"/>
              </w:rPr>
              <w:drawing>
                <wp:inline distT="0" distB="0" distL="0" distR="0" wp14:anchorId="6AD1D250" wp14:editId="0E7E3DD4">
                  <wp:extent cx="4210493" cy="2711302"/>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c>
      </w:tr>
    </w:tbl>
    <w:p w:rsidR="00F652B6" w:rsidRPr="00B17ABA" w:rsidRDefault="00B34057" w:rsidP="001A2558">
      <w:pPr>
        <w:pStyle w:val="Caption"/>
        <w:jc w:val="center"/>
        <w:sectPr w:rsidR="00F652B6" w:rsidRPr="00B17ABA" w:rsidSect="00013330">
          <w:pgSz w:w="16838" w:h="11906" w:orient="landscape"/>
          <w:pgMar w:top="1701" w:right="1418" w:bottom="1701" w:left="2268" w:header="708" w:footer="708" w:gutter="0"/>
          <w:cols w:space="708"/>
          <w:docGrid w:linePitch="360"/>
        </w:sectPr>
      </w:pPr>
      <w:bookmarkStart w:id="272" w:name="_Ref425155217"/>
      <w:bookmarkStart w:id="273" w:name="_Toc426019163"/>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7</w:t>
        </w:r>
      </w:fldSimple>
      <w:bookmarkEnd w:id="272"/>
      <w:r w:rsidRPr="00B17ABA">
        <w:t>. The percentage of the patients who were using first, second, third or fourth-line drug at the end of the drug switching period</w:t>
      </w:r>
      <w:bookmarkEnd w:id="273"/>
    </w:p>
    <w:p w:rsidR="00B65A76" w:rsidRPr="00B17ABA" w:rsidRDefault="001A092E" w:rsidP="00E541C9">
      <w:pPr>
        <w:pStyle w:val="Heading4"/>
      </w:pPr>
      <w:r w:rsidRPr="00B17ABA">
        <w:lastRenderedPageBreak/>
        <w:t xml:space="preserve">2) </w:t>
      </w:r>
      <w:r w:rsidR="00B65A76" w:rsidRPr="00B17ABA">
        <w:t xml:space="preserve">Cluster analysis depending on the </w:t>
      </w:r>
      <w:r w:rsidR="00E541C9" w:rsidRPr="00B17ABA">
        <w:t>first, second, third and fourth-line</w:t>
      </w:r>
      <w:r w:rsidR="00B65A76" w:rsidRPr="00B17ABA">
        <w:t xml:space="preserve"> drug</w:t>
      </w:r>
    </w:p>
    <w:p w:rsidR="00090BC0" w:rsidRPr="00B17ABA" w:rsidRDefault="00090BC0" w:rsidP="00F570A1">
      <w:pPr>
        <w:jc w:val="both"/>
      </w:pPr>
      <w:r w:rsidRPr="00B17ABA">
        <w:t xml:space="preserve">Cluster analyses were conducted for better understanding on the nature of </w:t>
      </w:r>
      <w:r w:rsidR="006A1892" w:rsidRPr="00B17ABA">
        <w:t xml:space="preserve">the </w:t>
      </w:r>
      <w:r w:rsidRPr="00B17ABA">
        <w:t xml:space="preserve">estimated total net benefits of the </w:t>
      </w:r>
      <w:r w:rsidR="00616B8F" w:rsidRPr="00B17ABA">
        <w:t>4</w:t>
      </w:r>
      <w:r w:rsidR="00A04D89" w:rsidRPr="00B17ABA">
        <w:t>,</w:t>
      </w:r>
      <w:r w:rsidR="00616B8F" w:rsidRPr="00B17ABA">
        <w:t>128</w:t>
      </w:r>
      <w:r w:rsidRPr="00B17ABA">
        <w:t xml:space="preserve"> policies. Firstly, all possible treatment sequences were divided into four groups depending on the initial drug and named Group 1 for the policies starting with </w:t>
      </w:r>
      <w:r w:rsidR="007559C5" w:rsidRPr="00B17ABA">
        <w:t>Ds</w:t>
      </w:r>
      <w:r w:rsidRPr="00B17ABA">
        <w:t>, Group 2 for the policies starting with BBs, Group 3 for the policies starting with CCBs and Group 4 for the policies starting with ACEIs/ARBs. If there was a significant difference between group means</w:t>
      </w:r>
      <w:r w:rsidR="005351CA" w:rsidRPr="00B17ABA">
        <w:t xml:space="preserve"> by the Analysis of Variance (ANOVA)</w:t>
      </w:r>
      <w:r w:rsidRPr="00B17ABA">
        <w:t>, a multiple comparison test using the Tukey’s Honestly significant difference criterion (Tukey’s HSD) was performed</w:t>
      </w:r>
      <w:r w:rsidR="00D16A4E" w:rsidRPr="00B17ABA">
        <w:fldChar w:fldCharType="begin"/>
      </w:r>
      <w:r w:rsidR="00EE2B4F" w:rsidRPr="00B17ABA">
        <w:instrText xml:space="preserve"> ADDIN EN.CITE &lt;EndNote&gt;&lt;Cite&gt;&lt;Author&gt;Tukey&lt;/Author&gt;&lt;Year&gt;1949&lt;/Year&gt;&lt;RecNum&gt;365&lt;/RecNum&gt;&lt;DisplayText&gt;&lt;style face="superscript"&gt;[375]&lt;/style&gt;&lt;/DisplayText&gt;&lt;record&gt;&lt;rec-number&gt;365&lt;/rec-number&gt;&lt;foreign-keys&gt;&lt;key app="EN" db-id="z2a0dvwpazf220et2vh50z295rxpzfevwft2"&gt;365&lt;/key&gt;&lt;/foreign-keys&gt;&lt;ref-type name="Journal Article"&gt;17&lt;/ref-type&gt;&lt;contributors&gt;&lt;authors&gt;&lt;author&gt;Tukey, J. W.&lt;/author&gt;&lt;/authors&gt;&lt;/contributors&gt;&lt;titles&gt;&lt;title&gt;Comparing individual means in the analysis of variance&lt;/title&gt;&lt;secondary-title&gt;Biometrics&lt;/secondary-title&gt;&lt;alt-title&gt;Biometrics&lt;/alt-title&gt;&lt;/titles&gt;&lt;periodical&gt;&lt;full-title&gt;Biometrics&lt;/full-title&gt;&lt;/periodical&gt;&lt;alt-periodical&gt;&lt;full-title&gt;Biometrics&lt;/full-title&gt;&lt;/alt-periodical&gt;&lt;pages&gt;99-114&lt;/pages&gt;&lt;volume&gt;5&lt;/volume&gt;&lt;number&gt;2&lt;/number&gt;&lt;dates&gt;&lt;year&gt;1949&lt;/year&gt;&lt;/dates&gt;&lt;isbn&gt;0006-341X&lt;/isbn&gt;&lt;accession-num&gt;WOS:A1949UG24900001&lt;/accession-num&gt;&lt;urls&gt;&lt;related-urls&gt;&lt;url&gt;&amp;lt;Go to ISI&amp;gt;://WOS:A1949UG24900001&lt;/url&gt;&lt;/related-urls&gt;&lt;/urls&gt;&lt;electronic-resource-num&gt;Doi 10.2307/3001913&lt;/electronic-resource-num&gt;&lt;language&gt;English&lt;/language&gt;&lt;/record&gt;&lt;/Cite&gt;&lt;/EndNote&gt;</w:instrText>
      </w:r>
      <w:r w:rsidR="00D16A4E" w:rsidRPr="00B17ABA">
        <w:fldChar w:fldCharType="separate"/>
      </w:r>
      <w:r w:rsidR="00EE2B4F" w:rsidRPr="00B17ABA">
        <w:rPr>
          <w:noProof/>
          <w:vertAlign w:val="superscript"/>
        </w:rPr>
        <w:t>[375]</w:t>
      </w:r>
      <w:r w:rsidR="00D16A4E" w:rsidRPr="00B17ABA">
        <w:fldChar w:fldCharType="end"/>
      </w:r>
      <w:r w:rsidRPr="00B17ABA">
        <w:t>.</w:t>
      </w:r>
    </w:p>
    <w:p w:rsidR="00B65A76" w:rsidRPr="00B17ABA" w:rsidRDefault="005351CA" w:rsidP="002812FC">
      <w:pPr>
        <w:jc w:val="both"/>
      </w:pPr>
      <w:r w:rsidRPr="00B17ABA">
        <w:t xml:space="preserve">ANOVA </w:t>
      </w:r>
      <w:r w:rsidR="00090BC0" w:rsidRPr="00B17ABA">
        <w:t xml:space="preserve">showed that there was no significant difference between the means of the </w:t>
      </w:r>
      <w:r w:rsidR="00205C02" w:rsidRPr="00B17ABA">
        <w:t>four</w:t>
      </w:r>
      <w:r w:rsidR="00090BC0" w:rsidRPr="00B17ABA">
        <w:t xml:space="preserve"> defined groups (</w:t>
      </w:r>
      <w:r w:rsidR="00313AF7" w:rsidRPr="00B17ABA">
        <w:t>see</w:t>
      </w:r>
      <w:r w:rsidR="00FB0E04" w:rsidRPr="00B17ABA">
        <w:t xml:space="preserve"> </w:t>
      </w:r>
      <w:r w:rsidR="002812FC" w:rsidRPr="00B17ABA">
        <w:fldChar w:fldCharType="begin"/>
      </w:r>
      <w:r w:rsidR="002812FC" w:rsidRPr="00B17ABA">
        <w:instrText xml:space="preserve"> REF _Ref425155690 \h </w:instrText>
      </w:r>
      <w:r w:rsidR="00B17ABA">
        <w:instrText xml:space="preserve"> \* MERGEFORMAT </w:instrText>
      </w:r>
      <w:r w:rsidR="002812FC" w:rsidRPr="00B17ABA">
        <w:fldChar w:fldCharType="separate"/>
      </w:r>
      <w:r w:rsidR="006F6429" w:rsidRPr="00B17ABA">
        <w:t xml:space="preserve">Figure </w:t>
      </w:r>
      <w:r w:rsidR="006F6429" w:rsidRPr="00B17ABA">
        <w:rPr>
          <w:noProof/>
          <w:cs/>
        </w:rPr>
        <w:t>‎</w:t>
      </w:r>
      <w:r w:rsidR="006F6429" w:rsidRPr="00B17ABA">
        <w:rPr>
          <w:noProof/>
        </w:rPr>
        <w:t>7</w:t>
      </w:r>
      <w:r w:rsidR="006F6429" w:rsidRPr="00B17ABA">
        <w:t>.</w:t>
      </w:r>
      <w:r w:rsidR="006F6429" w:rsidRPr="00B17ABA">
        <w:rPr>
          <w:noProof/>
        </w:rPr>
        <w:t>8</w:t>
      </w:r>
      <w:r w:rsidR="002812FC" w:rsidRPr="00B17ABA">
        <w:fldChar w:fldCharType="end"/>
      </w:r>
      <w:r w:rsidR="00090BC0" w:rsidRPr="00B17ABA">
        <w:t xml:space="preserve">). </w:t>
      </w:r>
      <w:r w:rsidR="00B65A76" w:rsidRPr="00B17ABA">
        <w:t xml:space="preserve">The mean of Group 1 was </w:t>
      </w:r>
      <w:r w:rsidR="00B65A76" w:rsidRPr="00B17ABA">
        <w:rPr>
          <w:rFonts w:cstheme="majorBidi"/>
        </w:rPr>
        <w:t>£</w:t>
      </w:r>
      <w:r w:rsidR="00B65A76" w:rsidRPr="00B17ABA">
        <w:t xml:space="preserve">319,410, Group 2 was </w:t>
      </w:r>
      <w:r w:rsidR="00B65A76" w:rsidRPr="00B17ABA">
        <w:rPr>
          <w:rFonts w:cstheme="majorBidi"/>
        </w:rPr>
        <w:t>£</w:t>
      </w:r>
      <w:r w:rsidR="00B65A76" w:rsidRPr="00B17ABA">
        <w:t xml:space="preserve"> 319,180, Group 3 was </w:t>
      </w:r>
      <w:r w:rsidR="00B65A76" w:rsidRPr="00B17ABA">
        <w:rPr>
          <w:rFonts w:cstheme="majorBidi"/>
        </w:rPr>
        <w:t>£</w:t>
      </w:r>
      <w:r w:rsidR="00B65A76" w:rsidRPr="00B17ABA">
        <w:t xml:space="preserve"> 319,160 and Group 4 was </w:t>
      </w:r>
      <w:r w:rsidR="00B65A76" w:rsidRPr="00B17ABA">
        <w:rPr>
          <w:rFonts w:cstheme="majorBidi"/>
        </w:rPr>
        <w:t>£</w:t>
      </w:r>
      <w:r w:rsidR="00B65A76" w:rsidRPr="00B17ABA">
        <w:t xml:space="preserve"> 319,310 (p=0.51705). </w:t>
      </w:r>
    </w:p>
    <w:p w:rsidR="00B65A76" w:rsidRPr="00B17ABA" w:rsidRDefault="00B65A76" w:rsidP="00F1042B">
      <w:pPr>
        <w:spacing w:line="240" w:lineRule="auto"/>
        <w:jc w:val="both"/>
      </w:pPr>
    </w:p>
    <w:p w:rsidR="00B65A76" w:rsidRPr="00B17ABA" w:rsidRDefault="002121EF" w:rsidP="00A665BD">
      <w:pPr>
        <w:keepNext/>
        <w:spacing w:after="0"/>
        <w:ind w:firstLine="0"/>
        <w:jc w:val="center"/>
      </w:pPr>
      <w:r w:rsidRPr="00B17ABA">
        <w:rPr>
          <w:noProof/>
          <w:lang w:eastAsia="ko-KR"/>
        </w:rPr>
        <w:drawing>
          <wp:inline distT="0" distB="0" distL="0" distR="0" wp14:anchorId="01F6A287" wp14:editId="6DC5C2AC">
            <wp:extent cx="4943475" cy="394284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7.tif"/>
                    <pic:cNvPicPr/>
                  </pic:nvPicPr>
                  <pic:blipFill>
                    <a:blip r:embed="rId55">
                      <a:extLst>
                        <a:ext uri="{28A0092B-C50C-407E-A947-70E740481C1C}">
                          <a14:useLocalDpi xmlns:a14="http://schemas.microsoft.com/office/drawing/2010/main" val="0"/>
                        </a:ext>
                      </a:extLst>
                    </a:blip>
                    <a:stretch>
                      <a:fillRect/>
                    </a:stretch>
                  </pic:blipFill>
                  <pic:spPr>
                    <a:xfrm>
                      <a:off x="0" y="0"/>
                      <a:ext cx="4943231" cy="3942645"/>
                    </a:xfrm>
                    <a:prstGeom prst="rect">
                      <a:avLst/>
                    </a:prstGeom>
                  </pic:spPr>
                </pic:pic>
              </a:graphicData>
            </a:graphic>
          </wp:inline>
        </w:drawing>
      </w:r>
    </w:p>
    <w:p w:rsidR="008635A6" w:rsidRPr="00B17ABA" w:rsidRDefault="00FB0E04" w:rsidP="001A2558">
      <w:pPr>
        <w:jc w:val="center"/>
        <w:rPr>
          <w:sz w:val="20"/>
          <w:szCs w:val="20"/>
        </w:rPr>
      </w:pPr>
      <w:r w:rsidRPr="00B17ABA">
        <w:rPr>
          <w:sz w:val="20"/>
          <w:szCs w:val="20"/>
        </w:rPr>
        <w:t>1) X</w:t>
      </w:r>
      <w:r w:rsidR="008635A6" w:rsidRPr="00B17ABA">
        <w:rPr>
          <w:sz w:val="20"/>
          <w:szCs w:val="20"/>
        </w:rPr>
        <w:t xml:space="preserve">-axis represents the groups divided by initial drugs (1: </w:t>
      </w:r>
      <w:r w:rsidR="007559C5" w:rsidRPr="00B17ABA">
        <w:rPr>
          <w:sz w:val="20"/>
          <w:szCs w:val="20"/>
        </w:rPr>
        <w:t>Ds</w:t>
      </w:r>
      <w:r w:rsidR="008635A6" w:rsidRPr="00B17ABA">
        <w:rPr>
          <w:sz w:val="20"/>
          <w:szCs w:val="20"/>
        </w:rPr>
        <w:t>, 2: BBs, 3: CCBs and 4: ACEIs/ARBs).</w:t>
      </w:r>
    </w:p>
    <w:p w:rsidR="00B65A76" w:rsidRPr="00B17ABA" w:rsidRDefault="00B65A76" w:rsidP="001A2558">
      <w:pPr>
        <w:spacing w:line="276" w:lineRule="auto"/>
        <w:ind w:firstLine="0"/>
        <w:jc w:val="center"/>
        <w:rPr>
          <w:lang w:eastAsia="ko-KR"/>
        </w:rPr>
      </w:pPr>
      <w:bookmarkStart w:id="274" w:name="_Ref425155690"/>
      <w:bookmarkStart w:id="275" w:name="_Toc426019164"/>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8</w:t>
        </w:r>
      </w:fldSimple>
      <w:bookmarkEnd w:id="274"/>
      <w:r w:rsidRPr="00B17ABA">
        <w:t>.</w:t>
      </w:r>
      <w:r w:rsidR="00FB0E04" w:rsidRPr="00B17ABA">
        <w:t xml:space="preserve"> </w:t>
      </w:r>
      <w:r w:rsidRPr="00B17ABA">
        <w:t>Graphical summary of the mean and CIs for each group classified by initial drug</w:t>
      </w:r>
      <w:bookmarkEnd w:id="275"/>
    </w:p>
    <w:p w:rsidR="00E541C9" w:rsidRPr="00B17ABA" w:rsidRDefault="00D71D62" w:rsidP="009923E9">
      <w:pPr>
        <w:jc w:val="both"/>
      </w:pPr>
      <w:r w:rsidRPr="00B17ABA">
        <w:lastRenderedPageBreak/>
        <w:t>All possible treatment sequences were also divided into 10 groups depending on the second-line drug</w:t>
      </w:r>
      <w:r w:rsidR="002812FC" w:rsidRPr="00B17ABA">
        <w:t xml:space="preserve">, </w:t>
      </w:r>
      <w:r w:rsidRPr="00B17ABA">
        <w:t xml:space="preserve">and </w:t>
      </w:r>
      <w:r w:rsidR="00E541C9" w:rsidRPr="00B17ABA">
        <w:t>named from Group 1 to Group 10 for the groups whose second-line drug was Ds, BBs, CCBs, ACEIs/ARBs, Ds+BBs, Ds+CCBs, Ds+ACEIs/ARBs, BBs+CCBs, BBs+ACEIs/ARBs and CCBs+ACEIs/ARBs</w:t>
      </w:r>
      <w:r w:rsidR="000335CE" w:rsidRPr="00B17ABA">
        <w:t xml:space="preserve"> (see </w:t>
      </w:r>
      <w:r w:rsidR="00ED7C74" w:rsidRPr="00B17ABA">
        <w:fldChar w:fldCharType="begin"/>
      </w:r>
      <w:r w:rsidR="00ED7C74" w:rsidRPr="00B17ABA">
        <w:instrText xml:space="preserve"> REF _Ref425939734 \h </w:instrText>
      </w:r>
      <w:r w:rsidR="00B17ABA">
        <w:instrText xml:space="preserve"> \* MERGEFORMAT </w:instrText>
      </w:r>
      <w:r w:rsidR="00ED7C74"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9</w:t>
      </w:r>
      <w:r w:rsidR="00ED7C74" w:rsidRPr="00B17ABA">
        <w:fldChar w:fldCharType="end"/>
      </w:r>
      <w:r w:rsidR="000335CE" w:rsidRPr="00B17ABA">
        <w:t>)</w:t>
      </w:r>
      <w:r w:rsidR="00E541C9" w:rsidRPr="00B17ABA">
        <w:t>. ANOVA found that there was a significant difference in total net benefit between 10 groups defined by the second-line drug (p&lt;0.05)</w:t>
      </w:r>
      <w:r w:rsidR="00E17499" w:rsidRPr="00B17ABA">
        <w:t xml:space="preserve">. The result from Tukey’s HSD analysis in </w:t>
      </w:r>
      <w:r w:rsidR="00ED7C74" w:rsidRPr="00B17ABA">
        <w:fldChar w:fldCharType="begin"/>
      </w:r>
      <w:r w:rsidR="00ED7C74" w:rsidRPr="00B17ABA">
        <w:instrText xml:space="preserve"> REF _Ref425939734 \h </w:instrText>
      </w:r>
      <w:r w:rsidR="00B17ABA">
        <w:instrText xml:space="preserve"> \* MERGEFORMAT </w:instrText>
      </w:r>
      <w:r w:rsidR="00ED7C74"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9</w:t>
      </w:r>
      <w:r w:rsidR="00ED7C74" w:rsidRPr="00B17ABA">
        <w:fldChar w:fldCharType="end"/>
      </w:r>
      <w:r w:rsidR="00E17499" w:rsidRPr="00B17ABA">
        <w:t xml:space="preserve"> shows the significant different in total net benefit between,</w:t>
      </w:r>
      <w:r w:rsidR="002812FC" w:rsidRPr="00B17ABA">
        <w:t xml:space="preserve"> </w:t>
      </w:r>
      <w:r w:rsidR="00E541C9" w:rsidRPr="00B17ABA">
        <w:t xml:space="preserve">where single drugs were used and where two-drug combination drugs were used as the second-line drug. </w:t>
      </w:r>
      <w:r w:rsidR="00E17499" w:rsidRPr="00B17ABA">
        <w:t xml:space="preserve">The average total net benefit was highest where CCBs+ACEIs/ARBs was used as the second-line drug (£321,999) followed by where Ds+ACEIs/ARBs or Ds+CCBs were used as the second-line drug (£321,361 </w:t>
      </w:r>
      <w:r w:rsidR="00E17499" w:rsidRPr="00B17ABA">
        <w:rPr>
          <w:rFonts w:cstheme="majorBidi"/>
        </w:rPr>
        <w:t>and £ 321,056).</w:t>
      </w:r>
      <w:r w:rsidR="00E17499" w:rsidRPr="00B17ABA">
        <w:t xml:space="preserve"> The rest groups had means significantly lower than those three groups.</w:t>
      </w:r>
    </w:p>
    <w:p w:rsidR="00E541C9" w:rsidRPr="00B17ABA" w:rsidRDefault="00AB499A" w:rsidP="009923E9">
      <w:pPr>
        <w:jc w:val="both"/>
      </w:pPr>
      <w:r w:rsidRPr="00B17ABA">
        <w:t xml:space="preserve">Cluster analyses also found significant differences between 14 groups defined by the third or fourth-line drug (p&lt;0.05 for both). In both cases, the group means were greater where three-drug combinations were used as the third or fourth-line drug followed by two-drug combinations and single drugs (see </w:t>
      </w:r>
      <w:r w:rsidR="002812FC" w:rsidRPr="00B17ABA">
        <w:fldChar w:fldCharType="begin"/>
      </w:r>
      <w:r w:rsidR="002812FC" w:rsidRPr="00B17ABA">
        <w:instrText xml:space="preserve"> REF _Ref425155856 \h </w:instrText>
      </w:r>
      <w:r w:rsidR="00B17ABA">
        <w:instrText xml:space="preserve"> \* MERGEFORMAT </w:instrText>
      </w:r>
      <w:r w:rsidR="002812FC"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10</w:t>
      </w:r>
      <w:r w:rsidR="002812FC" w:rsidRPr="00B17ABA">
        <w:fldChar w:fldCharType="end"/>
      </w:r>
      <w:r w:rsidRPr="00B17ABA">
        <w:t xml:space="preserve"> and </w:t>
      </w:r>
      <w:r w:rsidR="002812FC" w:rsidRPr="00B17ABA">
        <w:fldChar w:fldCharType="begin"/>
      </w:r>
      <w:r w:rsidR="002812FC" w:rsidRPr="00B17ABA">
        <w:instrText xml:space="preserve"> REF _Ref425155861 \h </w:instrText>
      </w:r>
      <w:r w:rsidR="00B17ABA">
        <w:instrText xml:space="preserve"> \* MERGEFORMAT </w:instrText>
      </w:r>
      <w:r w:rsidR="002812FC"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11</w:t>
      </w:r>
      <w:r w:rsidR="002812FC" w:rsidRPr="00B17ABA">
        <w:fldChar w:fldCharType="end"/>
      </w:r>
      <w:r w:rsidRPr="00B17ABA">
        <w:t xml:space="preserve">). In the comparison between 14 groups divided by the third-line drug, the group of sequential treatment policies using Ds+CCBs+ACEIs/ARBs as the third-line drug had </w:t>
      </w:r>
      <w:r w:rsidR="002812FC" w:rsidRPr="00B17ABA">
        <w:t xml:space="preserve">the significantly greater </w:t>
      </w:r>
      <w:r w:rsidRPr="00B17ABA">
        <w:t xml:space="preserve">mean than the other 13 policies </w:t>
      </w:r>
      <w:r w:rsidRPr="00B17ABA">
        <w:rPr>
          <w:rFonts w:cstheme="majorBidi"/>
        </w:rPr>
        <w:t>(£325,797).</w:t>
      </w:r>
      <w:r w:rsidRPr="00B17ABA">
        <w:t xml:space="preserve"> In contrast</w:t>
      </w:r>
      <w:r w:rsidR="00E17499" w:rsidRPr="00B17ABA">
        <w:t>,</w:t>
      </w:r>
      <w:r w:rsidRPr="00B17ABA">
        <w:t xml:space="preserve"> no significant difference was found between the policies using three-drug combinations as the fourth-line treatment.</w:t>
      </w:r>
    </w:p>
    <w:p w:rsidR="00E377EE" w:rsidRPr="00B17ABA" w:rsidRDefault="00E377EE" w:rsidP="009923E9">
      <w:pPr>
        <w:sectPr w:rsidR="00E377EE" w:rsidRPr="00B17ABA" w:rsidSect="00013330">
          <w:pgSz w:w="11906" w:h="16838"/>
          <w:pgMar w:top="1701" w:right="1418" w:bottom="1701" w:left="2268"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96"/>
        <w:gridCol w:w="184"/>
        <w:gridCol w:w="3172"/>
      </w:tblGrid>
      <w:tr w:rsidR="00E17499" w:rsidRPr="00B17ABA" w:rsidTr="00E17499">
        <w:trPr>
          <w:trHeight w:val="7787"/>
        </w:trPr>
        <w:tc>
          <w:tcPr>
            <w:tcW w:w="10368" w:type="dxa"/>
            <w:gridSpan w:val="2"/>
          </w:tcPr>
          <w:p w:rsidR="00ED7C74" w:rsidRPr="00B17ABA" w:rsidRDefault="00E17499" w:rsidP="00ED7C74">
            <w:pPr>
              <w:pStyle w:val="Heading4"/>
              <w:ind w:left="0"/>
              <w:jc w:val="center"/>
              <w:outlineLvl w:val="3"/>
            </w:pPr>
            <w:r w:rsidRPr="00B17ABA">
              <w:rPr>
                <w:noProof/>
                <w:lang w:eastAsia="ko-KR"/>
              </w:rPr>
              <w:lastRenderedPageBreak/>
              <w:drawing>
                <wp:inline distT="0" distB="0" distL="0" distR="0" wp14:anchorId="1EFFF4B0" wp14:editId="5C5AC31A">
                  <wp:extent cx="6447069" cy="41814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leComp_by_2ndDrug.tif"/>
                          <pic:cNvPicPr/>
                        </pic:nvPicPr>
                        <pic:blipFill>
                          <a:blip r:embed="rId56">
                            <a:extLst>
                              <a:ext uri="{28A0092B-C50C-407E-A947-70E740481C1C}">
                                <a14:useLocalDpi xmlns:a14="http://schemas.microsoft.com/office/drawing/2010/main" val="0"/>
                              </a:ext>
                            </a:extLst>
                          </a:blip>
                          <a:stretch>
                            <a:fillRect/>
                          </a:stretch>
                        </pic:blipFill>
                        <pic:spPr>
                          <a:xfrm>
                            <a:off x="0" y="0"/>
                            <a:ext cx="6445956" cy="4180753"/>
                          </a:xfrm>
                          <a:prstGeom prst="rect">
                            <a:avLst/>
                          </a:prstGeom>
                        </pic:spPr>
                      </pic:pic>
                    </a:graphicData>
                  </a:graphic>
                </wp:inline>
              </w:drawing>
            </w:r>
          </w:p>
          <w:p w:rsidR="00E17499" w:rsidRPr="00B17ABA" w:rsidRDefault="00E17499" w:rsidP="00ED7C74">
            <w:pPr>
              <w:pStyle w:val="Caption"/>
              <w:jc w:val="center"/>
            </w:pPr>
          </w:p>
        </w:tc>
        <w:tc>
          <w:tcPr>
            <w:tcW w:w="3284" w:type="dxa"/>
          </w:tcPr>
          <w:p w:rsidR="00E17499" w:rsidRPr="00B17ABA" w:rsidRDefault="00E17499" w:rsidP="009923E9">
            <w:pPr>
              <w:pStyle w:val="TOC2"/>
            </w:pPr>
            <w:r w:rsidRPr="00B17ABA">
              <w:t>1) Group 1 to Group 10 represent the set of treatment sequences whose second-line drug is Ds, BBs, CCBs, ACEIs/ARBs, Ds+BBs, Ds+CCBs, Ds+ACEIs/ARBs, BBs+CCBs, BBs+ACEIs/ARBs and CCBs+ACEIs/ARBs, respectively.</w:t>
            </w:r>
          </w:p>
          <w:p w:rsidR="00E17499" w:rsidRPr="00B17ABA" w:rsidRDefault="00E17499" w:rsidP="00E17499">
            <w:pPr>
              <w:spacing w:line="240" w:lineRule="auto"/>
            </w:pPr>
          </w:p>
          <w:p w:rsidR="00E17499" w:rsidRPr="00B17ABA" w:rsidRDefault="00E17499" w:rsidP="00E17499">
            <w:pPr>
              <w:pStyle w:val="TOC2"/>
            </w:pPr>
            <w:r w:rsidRPr="00B17ABA">
              <w:t xml:space="preserve">2) Cycle represents the mean of total net benefits; horizontal line represents the comparison intervals; the blue colour represents the group, which has the highest average total net benefit; the grey colour represents the group whose average total net benefit is not significantly different with the group, which has the highest average total net benefit; and the red colour represents the group whose average total net benefit is significantly different with the group, which has the highest average total net benefit.  </w:t>
            </w:r>
          </w:p>
          <w:p w:rsidR="00E17499" w:rsidRPr="00B17ABA" w:rsidRDefault="00E17499" w:rsidP="00E17499">
            <w:pPr>
              <w:pStyle w:val="TOC2"/>
            </w:pPr>
            <w:r w:rsidRPr="00B17ABA">
              <w:t xml:space="preserve">   </w:t>
            </w:r>
          </w:p>
          <w:p w:rsidR="00E17499" w:rsidRPr="00B17ABA" w:rsidRDefault="00E17499" w:rsidP="00E17499"/>
          <w:p w:rsidR="00E17499" w:rsidRPr="00B17ABA" w:rsidRDefault="00ED7C74" w:rsidP="00463AB6">
            <w:pPr>
              <w:pStyle w:val="Caption"/>
            </w:pPr>
            <w:bookmarkStart w:id="276" w:name="_Ref425939734"/>
            <w:bookmarkStart w:id="277" w:name="_Toc426019165"/>
            <w:r w:rsidRPr="00B17ABA">
              <w:t xml:space="preserve">Figure </w:t>
            </w:r>
            <w:fldSimple w:instr=" STYLEREF 1 \s ">
              <w:r w:rsidRPr="00B17ABA">
                <w:rPr>
                  <w:noProof/>
                  <w:cs/>
                </w:rPr>
                <w:t>‎</w:t>
              </w:r>
              <w:r w:rsidRPr="00B17ABA">
                <w:rPr>
                  <w:noProof/>
                </w:rPr>
                <w:t>7</w:t>
              </w:r>
            </w:fldSimple>
            <w:r w:rsidRPr="00B17ABA">
              <w:t>.</w:t>
            </w:r>
            <w:fldSimple w:instr=" SEQ Figure \* ARABIC \s 1 ">
              <w:r w:rsidRPr="00B17ABA">
                <w:rPr>
                  <w:noProof/>
                </w:rPr>
                <w:t>9</w:t>
              </w:r>
            </w:fldSimple>
            <w:bookmarkEnd w:id="276"/>
            <w:r w:rsidR="00E17499" w:rsidRPr="00B17ABA">
              <w:t xml:space="preserve">. Graphical summary of the mean and </w:t>
            </w:r>
            <w:r w:rsidR="00463AB6" w:rsidRPr="00B17ABA">
              <w:t>comparison intervals</w:t>
            </w:r>
            <w:r w:rsidR="00E17499" w:rsidRPr="00B17ABA">
              <w:t xml:space="preserve"> for each group classified by second-line drug</w:t>
            </w:r>
            <w:bookmarkEnd w:id="277"/>
          </w:p>
        </w:tc>
      </w:tr>
      <w:tr w:rsidR="00E17499" w:rsidRPr="00B17ABA" w:rsidTr="00463AB6">
        <w:tc>
          <w:tcPr>
            <w:tcW w:w="10173" w:type="dxa"/>
          </w:tcPr>
          <w:p w:rsidR="00E17499" w:rsidRPr="00B17ABA" w:rsidRDefault="00E17499" w:rsidP="00E17499">
            <w:pPr>
              <w:ind w:firstLine="0"/>
              <w:rPr>
                <w:noProof/>
              </w:rPr>
            </w:pPr>
          </w:p>
          <w:p w:rsidR="00E17499" w:rsidRPr="00B17ABA" w:rsidRDefault="00E17499" w:rsidP="00E17499">
            <w:pPr>
              <w:ind w:firstLine="0"/>
              <w:rPr>
                <w:noProof/>
              </w:rPr>
            </w:pPr>
          </w:p>
          <w:p w:rsidR="00E17499" w:rsidRPr="00B17ABA" w:rsidRDefault="00E17499" w:rsidP="00E17499">
            <w:pPr>
              <w:ind w:firstLine="0"/>
            </w:pPr>
            <w:r w:rsidRPr="00B17ABA">
              <w:rPr>
                <w:noProof/>
                <w:lang w:eastAsia="ko-KR"/>
              </w:rPr>
              <w:drawing>
                <wp:inline distT="0" distB="0" distL="0" distR="0" wp14:anchorId="594B630C" wp14:editId="3C23B3C1">
                  <wp:extent cx="6400800" cy="39624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leComp_by_3rdDrug.tif"/>
                          <pic:cNvPicPr/>
                        </pic:nvPicPr>
                        <pic:blipFill>
                          <a:blip r:embed="rId57">
                            <a:extLst>
                              <a:ext uri="{28A0092B-C50C-407E-A947-70E740481C1C}">
                                <a14:useLocalDpi xmlns:a14="http://schemas.microsoft.com/office/drawing/2010/main" val="0"/>
                              </a:ext>
                            </a:extLst>
                          </a:blip>
                          <a:stretch>
                            <a:fillRect/>
                          </a:stretch>
                        </pic:blipFill>
                        <pic:spPr>
                          <a:xfrm>
                            <a:off x="0" y="0"/>
                            <a:ext cx="6400800" cy="3962400"/>
                          </a:xfrm>
                          <a:prstGeom prst="rect">
                            <a:avLst/>
                          </a:prstGeom>
                        </pic:spPr>
                      </pic:pic>
                    </a:graphicData>
                  </a:graphic>
                </wp:inline>
              </w:drawing>
            </w:r>
          </w:p>
        </w:tc>
        <w:tc>
          <w:tcPr>
            <w:tcW w:w="3479" w:type="dxa"/>
            <w:gridSpan w:val="2"/>
          </w:tcPr>
          <w:p w:rsidR="00E17499" w:rsidRPr="00B17ABA" w:rsidRDefault="00E17499" w:rsidP="00E17499">
            <w:pPr>
              <w:pStyle w:val="TOC2"/>
            </w:pPr>
            <w:r w:rsidRPr="00B17ABA">
              <w:t>1) Group 1 to Group 14 represent the set of treatment sequences whose third-line drug is Ds, BBs, CCBs, ACEIs/ARBs, Ds+BBs, Ds+CCBs, Ds+ACEIs/ARBs, BBs+CCBs, BBs+ACEIs/ARBs, CCBs+ACEIs/ARBs, Ds+BBs+CCBs, Ds+BBs+ACEIs/ARBs</w:t>
            </w:r>
            <w:r w:rsidRPr="009923E9">
              <w:t xml:space="preserve">, </w:t>
            </w:r>
            <w:r w:rsidRPr="00B17ABA">
              <w:t>Ds+CCBs+ACEIs/ARBs</w:t>
            </w:r>
            <w:r w:rsidRPr="009923E9">
              <w:t xml:space="preserve"> and </w:t>
            </w:r>
            <w:r w:rsidRPr="00B17ABA">
              <w:t>BBs+CCBs+ACEIs/ARBs, respectively.</w:t>
            </w:r>
          </w:p>
          <w:p w:rsidR="00E17499" w:rsidRPr="00B17ABA" w:rsidRDefault="00E17499" w:rsidP="00E17499">
            <w:pPr>
              <w:rPr>
                <w:sz w:val="10"/>
                <w:szCs w:val="10"/>
              </w:rPr>
            </w:pPr>
          </w:p>
          <w:p w:rsidR="00E17499" w:rsidRPr="00B17ABA" w:rsidRDefault="00E17499" w:rsidP="00E17499">
            <w:pPr>
              <w:pStyle w:val="TOC2"/>
            </w:pPr>
            <w:r w:rsidRPr="00B17ABA">
              <w:t xml:space="preserve">2) Cycle represents the mean of total net benefits; horizontal line represents the comparison intervals; the blue colour represents the group, which has the highest average total net benefit; the grey colour represents the group whose average total net benefit is not significantly different with the group, which has the highest average total net benefit; and the red colour represents the group whose average total net benefit is significantly different with the group, which has the highest average total net benefit.  </w:t>
            </w:r>
          </w:p>
          <w:p w:rsidR="00E17499" w:rsidRPr="00B17ABA" w:rsidRDefault="00E17499" w:rsidP="00E17499">
            <w:pPr>
              <w:ind w:firstLine="0"/>
            </w:pPr>
          </w:p>
          <w:p w:rsidR="00E17499" w:rsidRPr="00B17ABA" w:rsidRDefault="00E17499" w:rsidP="00463AB6">
            <w:pPr>
              <w:pStyle w:val="Caption"/>
            </w:pPr>
            <w:bookmarkStart w:id="278" w:name="_Ref425155856"/>
            <w:bookmarkStart w:id="279" w:name="_Toc426019166"/>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0</w:t>
              </w:r>
            </w:fldSimple>
            <w:bookmarkEnd w:id="278"/>
            <w:r w:rsidRPr="00B17ABA">
              <w:t xml:space="preserve">. Graphical summary of the mean and </w:t>
            </w:r>
            <w:r w:rsidR="00463AB6" w:rsidRPr="00B17ABA">
              <w:t>comparison interval</w:t>
            </w:r>
            <w:r w:rsidRPr="00B17ABA">
              <w:t>s for each group classified by third-line drug</w:t>
            </w:r>
            <w:bookmarkEnd w:id="279"/>
          </w:p>
        </w:tc>
      </w:tr>
      <w:tr w:rsidR="00E17499" w:rsidRPr="00B17ABA" w:rsidTr="00463AB6">
        <w:tc>
          <w:tcPr>
            <w:tcW w:w="10173" w:type="dxa"/>
          </w:tcPr>
          <w:p w:rsidR="00E17499" w:rsidRPr="00B17ABA" w:rsidRDefault="00E17499" w:rsidP="00E17499"/>
          <w:p w:rsidR="00E17499" w:rsidRPr="00B17ABA" w:rsidRDefault="00E17499" w:rsidP="00E17499">
            <w:pPr>
              <w:ind w:firstLine="0"/>
            </w:pPr>
            <w:r w:rsidRPr="00B17ABA">
              <w:rPr>
                <w:noProof/>
                <w:lang w:eastAsia="ko-KR"/>
              </w:rPr>
              <w:drawing>
                <wp:inline distT="0" distB="0" distL="0" distR="0" wp14:anchorId="75C74122" wp14:editId="781A9ED9">
                  <wp:extent cx="6307201" cy="3918857"/>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leComp_by_4thDrug.tif"/>
                          <pic:cNvPicPr/>
                        </pic:nvPicPr>
                        <pic:blipFill>
                          <a:blip r:embed="rId58">
                            <a:extLst>
                              <a:ext uri="{28A0092B-C50C-407E-A947-70E740481C1C}">
                                <a14:useLocalDpi xmlns:a14="http://schemas.microsoft.com/office/drawing/2010/main" val="0"/>
                              </a:ext>
                            </a:extLst>
                          </a:blip>
                          <a:stretch>
                            <a:fillRect/>
                          </a:stretch>
                        </pic:blipFill>
                        <pic:spPr>
                          <a:xfrm>
                            <a:off x="0" y="0"/>
                            <a:ext cx="6317669" cy="3925361"/>
                          </a:xfrm>
                          <a:prstGeom prst="rect">
                            <a:avLst/>
                          </a:prstGeom>
                        </pic:spPr>
                      </pic:pic>
                    </a:graphicData>
                  </a:graphic>
                </wp:inline>
              </w:drawing>
            </w:r>
          </w:p>
          <w:p w:rsidR="00E17499" w:rsidRPr="00B17ABA" w:rsidRDefault="00E17499" w:rsidP="00463AB6">
            <w:pPr>
              <w:ind w:firstLine="0"/>
            </w:pPr>
          </w:p>
        </w:tc>
        <w:tc>
          <w:tcPr>
            <w:tcW w:w="3479" w:type="dxa"/>
            <w:gridSpan w:val="2"/>
          </w:tcPr>
          <w:p w:rsidR="00E17499" w:rsidRPr="00B17ABA" w:rsidRDefault="00E17499" w:rsidP="00E17499">
            <w:pPr>
              <w:pStyle w:val="TOC2"/>
            </w:pPr>
            <w:r w:rsidRPr="00B17ABA">
              <w:t>1) Group 1 to Group 14 represent the set of treatment sequences whose third-line drug is Ds, BBs, CCBs, ACEIs/ARBs, Ds+BBs, Ds+CCBs, Ds+ACEIs/ARBs, BBs+CCBs, BBs+ACEIs/ARBs, CCBs+ACEIs/ARBs, Ds+BBs+CCBs, Ds+BBs+ACEIs/ARBs</w:t>
            </w:r>
            <w:r w:rsidRPr="009923E9">
              <w:t xml:space="preserve">, </w:t>
            </w:r>
            <w:r w:rsidRPr="00B17ABA">
              <w:t>Ds+CCBs+ACEIs/ARBs</w:t>
            </w:r>
            <w:r w:rsidRPr="009923E9">
              <w:t xml:space="preserve"> and </w:t>
            </w:r>
            <w:r w:rsidRPr="00B17ABA">
              <w:t>BBs+CCBs+ACEIs/ARBs, respectively.</w:t>
            </w:r>
          </w:p>
          <w:p w:rsidR="00E17499" w:rsidRPr="00B17ABA" w:rsidRDefault="00E17499" w:rsidP="00E17499">
            <w:pPr>
              <w:rPr>
                <w:sz w:val="10"/>
                <w:szCs w:val="10"/>
              </w:rPr>
            </w:pPr>
          </w:p>
          <w:p w:rsidR="00E17499" w:rsidRPr="00B17ABA" w:rsidRDefault="00E17499" w:rsidP="00E17499">
            <w:pPr>
              <w:pStyle w:val="TOC2"/>
            </w:pPr>
            <w:r w:rsidRPr="00B17ABA">
              <w:t xml:space="preserve">2) Cycle represents the mean of total net benefits; horizontal line represents the comparison intervals; the blue colour represents the group, which has the highest average total net benefit; the grey colour represents the group whose average total net benefit is not significantly different with the group, which has the highest average total net benefit; and the red colour represents the group whose average total net benefit is significantly different with the group, which has the highest average total net benefit.  </w:t>
            </w:r>
          </w:p>
          <w:p w:rsidR="00E17499" w:rsidRPr="00B17ABA" w:rsidRDefault="00E17499" w:rsidP="00420B8F">
            <w:pPr>
              <w:pStyle w:val="Caption"/>
              <w:jc w:val="center"/>
            </w:pPr>
          </w:p>
          <w:p w:rsidR="00E17499" w:rsidRPr="00B17ABA" w:rsidRDefault="00E17499" w:rsidP="00463AB6">
            <w:pPr>
              <w:ind w:firstLine="0"/>
            </w:pPr>
            <w:bookmarkStart w:id="280" w:name="_Ref425155861"/>
            <w:bookmarkStart w:id="281" w:name="_Toc426019167"/>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1</w:t>
              </w:r>
            </w:fldSimple>
            <w:bookmarkEnd w:id="280"/>
            <w:r w:rsidRPr="00B17ABA">
              <w:t xml:space="preserve">. Graphical summary of the mean and </w:t>
            </w:r>
            <w:r w:rsidR="00463AB6" w:rsidRPr="00B17ABA">
              <w:t>comparison intervals</w:t>
            </w:r>
            <w:r w:rsidRPr="00B17ABA">
              <w:t xml:space="preserve"> for each group classified by fourth-line drug</w:t>
            </w:r>
            <w:bookmarkEnd w:id="281"/>
          </w:p>
        </w:tc>
      </w:tr>
    </w:tbl>
    <w:p w:rsidR="00AB499A" w:rsidRPr="00B17ABA" w:rsidRDefault="00AB499A" w:rsidP="009923E9">
      <w:pPr>
        <w:ind w:firstLine="0"/>
        <w:sectPr w:rsidR="00AB499A" w:rsidRPr="00B17ABA" w:rsidSect="00013330">
          <w:pgSz w:w="16838" w:h="11906" w:orient="landscape"/>
          <w:pgMar w:top="2268" w:right="1701" w:bottom="1418" w:left="1701" w:header="708" w:footer="708" w:gutter="0"/>
          <w:cols w:space="708"/>
          <w:docGrid w:linePitch="360"/>
        </w:sectPr>
      </w:pPr>
    </w:p>
    <w:p w:rsidR="00B65A76" w:rsidRPr="00B17ABA" w:rsidRDefault="00463AB6" w:rsidP="00E541C9">
      <w:pPr>
        <w:pStyle w:val="Heading4"/>
      </w:pPr>
      <w:r w:rsidRPr="00B17ABA">
        <w:lastRenderedPageBreak/>
        <w:t>3</w:t>
      </w:r>
      <w:r w:rsidR="006242F2" w:rsidRPr="00B17ABA">
        <w:t xml:space="preserve">) </w:t>
      </w:r>
      <w:r w:rsidR="00B65A76" w:rsidRPr="00B17ABA">
        <w:t xml:space="preserve">Cluster analysis depending on the </w:t>
      </w:r>
      <w:r w:rsidR="00E541C9" w:rsidRPr="00B17ABA">
        <w:t xml:space="preserve">combination of </w:t>
      </w:r>
      <w:r w:rsidR="00B65A76" w:rsidRPr="00B17ABA">
        <w:t>initial and second</w:t>
      </w:r>
      <w:r w:rsidR="008D1D41" w:rsidRPr="00B17ABA">
        <w:t>-line</w:t>
      </w:r>
      <w:r w:rsidR="00B65A76" w:rsidRPr="00B17ABA">
        <w:t xml:space="preserve"> drug</w:t>
      </w:r>
      <w:r w:rsidR="00E17499" w:rsidRPr="00B17ABA">
        <w:t>s</w:t>
      </w:r>
    </w:p>
    <w:p w:rsidR="005351CA" w:rsidRPr="00B17ABA" w:rsidRDefault="008635A6" w:rsidP="002812FC">
      <w:pPr>
        <w:jc w:val="both"/>
      </w:pPr>
      <w:r w:rsidRPr="00B17ABA">
        <w:t xml:space="preserve">Cluster analysis was also implemented to compare the average total net benefits depending on the </w:t>
      </w:r>
      <w:r w:rsidR="002A7C99" w:rsidRPr="00B17ABA">
        <w:t xml:space="preserve">combination of </w:t>
      </w:r>
      <w:r w:rsidRPr="00B17ABA">
        <w:t>initial and second</w:t>
      </w:r>
      <w:r w:rsidR="008D1D41" w:rsidRPr="00B17ABA">
        <w:t>-line</w:t>
      </w:r>
      <w:r w:rsidRPr="00B17ABA">
        <w:t xml:space="preserve"> drugs. </w:t>
      </w:r>
      <w:r w:rsidR="00FB0E04" w:rsidRPr="00B17ABA">
        <w:t xml:space="preserve">Full list of groups tested </w:t>
      </w:r>
      <w:r w:rsidR="005351CA" w:rsidRPr="00B17ABA">
        <w:t>by ANOVA and Tukey’s HSD</w:t>
      </w:r>
      <w:r w:rsidR="00FB0E04" w:rsidRPr="00B17ABA">
        <w:t xml:space="preserve"> </w:t>
      </w:r>
      <w:r w:rsidR="005351CA" w:rsidRPr="00B17ABA">
        <w:t xml:space="preserve">is </w:t>
      </w:r>
      <w:r w:rsidR="00FB0E04" w:rsidRPr="00B17ABA">
        <w:t xml:space="preserve">provided in </w:t>
      </w:r>
      <w:r w:rsidR="002812FC" w:rsidRPr="00B17ABA">
        <w:fldChar w:fldCharType="begin"/>
      </w:r>
      <w:r w:rsidR="002812FC" w:rsidRPr="00B17ABA">
        <w:instrText xml:space="preserve"> REF _Ref425155140 \h </w:instrText>
      </w:r>
      <w:r w:rsidR="00B17ABA">
        <w:instrText xml:space="preserve"> \* MERGEFORMAT </w:instrText>
      </w:r>
      <w:r w:rsidR="002812FC"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7</w:t>
      </w:r>
      <w:r w:rsidR="002812FC" w:rsidRPr="00B17ABA">
        <w:fldChar w:fldCharType="end"/>
      </w:r>
      <w:r w:rsidR="00FB0E04" w:rsidRPr="00B17ABA">
        <w:t xml:space="preserve">. </w:t>
      </w:r>
    </w:p>
    <w:p w:rsidR="006242F2" w:rsidRPr="00B17ABA" w:rsidRDefault="002812FC" w:rsidP="001A2558">
      <w:pPr>
        <w:jc w:val="both"/>
      </w:pPr>
      <w:r w:rsidRPr="00B17ABA">
        <w:fldChar w:fldCharType="begin"/>
      </w:r>
      <w:r w:rsidRPr="00B17ABA">
        <w:instrText xml:space="preserve"> REF _Ref425156446 \h </w:instrText>
      </w:r>
      <w:r w:rsidR="00B17ABA">
        <w:instrText xml:space="preserve"> \* MERGEFORMAT </w:instrText>
      </w:r>
      <w:r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12</w:t>
      </w:r>
      <w:r w:rsidRPr="00B17ABA">
        <w:fldChar w:fldCharType="end"/>
      </w:r>
      <w:r w:rsidR="006242F2" w:rsidRPr="00B17ABA">
        <w:t xml:space="preserve"> shows that there was a significant difference in total net benefit between the 36 groups defined by the initial and second-line drug (p&lt;0.05). Regardless of the initial drug, using CCBs+ACEIs/ARBs as the second-line treatment provides higher total net benefits than other second-line treatment options: that is, Group 9 (</w:t>
      </w:r>
      <w:r w:rsidR="006242F2" w:rsidRPr="00B17ABA">
        <w:rPr>
          <w:rFonts w:cstheme="majorBidi"/>
        </w:rPr>
        <w:t>£</w:t>
      </w:r>
      <w:r w:rsidR="006242F2" w:rsidRPr="00B17ABA">
        <w:t>322,141 where Ds were used initially, followed by CCBs+ACEIs/ARBs), Group 18 (</w:t>
      </w:r>
      <w:r w:rsidR="006242F2" w:rsidRPr="00B17ABA">
        <w:rPr>
          <w:rFonts w:cstheme="majorBidi"/>
        </w:rPr>
        <w:t>£</w:t>
      </w:r>
      <w:r w:rsidR="006242F2" w:rsidRPr="00B17ABA">
        <w:t>321,945 where BBs were used initially, followed by CCBs+ACEIs/ARBs), Group 27 (</w:t>
      </w:r>
      <w:r w:rsidR="006242F2" w:rsidRPr="00B17ABA">
        <w:rPr>
          <w:rFonts w:cstheme="majorBidi"/>
        </w:rPr>
        <w:t>£</w:t>
      </w:r>
      <w:r w:rsidR="006242F2" w:rsidRPr="00B17ABA">
        <w:t>321,900 where CCBs were used initially, followed by CCBs+ACEIs/ARBs) and Group 36 (</w:t>
      </w:r>
      <w:r w:rsidR="006242F2" w:rsidRPr="00B17ABA">
        <w:rPr>
          <w:rFonts w:cstheme="majorBidi"/>
        </w:rPr>
        <w:t>£</w:t>
      </w:r>
      <w:r w:rsidR="006242F2" w:rsidRPr="00B17ABA">
        <w:t xml:space="preserve">322,009 where ACEIs/ARBs were used initially, and then adding CCBs to ACEIs/ARBs). </w:t>
      </w:r>
    </w:p>
    <w:p w:rsidR="006242F2" w:rsidRPr="00B17ABA" w:rsidRDefault="006242F2" w:rsidP="001A2558">
      <w:pPr>
        <w:jc w:val="both"/>
      </w:pPr>
      <w:r w:rsidRPr="00B17ABA">
        <w:t>The average total net benefits of the policies using Ds+CCBs (Group 5, 14, 23 and 32) or Ds+ACEIs/ARBs (Group 6, 15, 24 and 33) as a second-line drug were also high regardless of the initial drug. These policies were significantly better than using a single drug (Group1, 2, 3, 10, 11, 12, 19, 20, 21, 28, 29 and 30) and using Ds+BBs  (Group 4, 13, 22 and 31) or BBs+CCBs (Group 7, 16, 25 and 34) as the second-line drug.</w:t>
      </w:r>
    </w:p>
    <w:p w:rsidR="006242F2" w:rsidRPr="00B17ABA" w:rsidRDefault="006242F2" w:rsidP="001A2558">
      <w:pPr>
        <w:jc w:val="both"/>
      </w:pPr>
      <w:r w:rsidRPr="00B17ABA">
        <w:br w:type="page"/>
      </w:r>
    </w:p>
    <w:p w:rsidR="005351CA" w:rsidRPr="00B17ABA" w:rsidRDefault="005351CA" w:rsidP="001A2558">
      <w:pPr>
        <w:pStyle w:val="Caption"/>
      </w:pPr>
      <w:bookmarkStart w:id="282" w:name="_Ref425155140"/>
      <w:bookmarkStart w:id="283" w:name="_Toc426018663"/>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7</w:t>
        </w:r>
      </w:fldSimple>
      <w:bookmarkEnd w:id="282"/>
      <w:r w:rsidRPr="00B17ABA">
        <w:t xml:space="preserve">. The list of tested groups divided by </w:t>
      </w:r>
      <w:r w:rsidR="006A7463" w:rsidRPr="00B17ABA">
        <w:t xml:space="preserve">the combination of </w:t>
      </w:r>
      <w:r w:rsidRPr="00B17ABA">
        <w:t>initial and second</w:t>
      </w:r>
      <w:r w:rsidR="008D1D41" w:rsidRPr="00B17ABA">
        <w:t>-line</w:t>
      </w:r>
      <w:r w:rsidRPr="00B17ABA">
        <w:t xml:space="preserve"> drugs</w:t>
      </w:r>
      <w:bookmarkEnd w:id="283"/>
      <w:r w:rsidRPr="00B17ABA">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6"/>
        <w:gridCol w:w="2647"/>
        <w:gridCol w:w="3843"/>
      </w:tblGrid>
      <w:tr w:rsidR="005351CA" w:rsidRPr="00B17ABA" w:rsidTr="00F1042B">
        <w:trPr>
          <w:trHeight w:val="300"/>
        </w:trPr>
        <w:tc>
          <w:tcPr>
            <w:tcW w:w="1153" w:type="pct"/>
            <w:tcBorders>
              <w:bottom w:val="double" w:sz="4" w:space="0" w:color="auto"/>
            </w:tcBorders>
            <w:shd w:val="clear" w:color="auto" w:fill="auto"/>
            <w:noWrap/>
            <w:vAlign w:val="bottom"/>
            <w:hideMark/>
          </w:tcPr>
          <w:p w:rsidR="005351CA" w:rsidRPr="00B17ABA" w:rsidRDefault="005351CA" w:rsidP="00F1042B">
            <w:pPr>
              <w:pStyle w:val="TOC1"/>
            </w:pPr>
          </w:p>
        </w:tc>
        <w:tc>
          <w:tcPr>
            <w:tcW w:w="1569" w:type="pct"/>
            <w:tcBorders>
              <w:bottom w:val="double" w:sz="4" w:space="0" w:color="auto"/>
            </w:tcBorders>
            <w:shd w:val="clear" w:color="auto" w:fill="auto"/>
            <w:noWrap/>
            <w:vAlign w:val="bottom"/>
            <w:hideMark/>
          </w:tcPr>
          <w:p w:rsidR="005351CA" w:rsidRPr="00B17ABA" w:rsidRDefault="005351CA" w:rsidP="00463AB6">
            <w:pPr>
              <w:pStyle w:val="TOC1"/>
              <w:jc w:val="center"/>
            </w:pPr>
            <w:r w:rsidRPr="00B17ABA">
              <w:t>1st drug</w:t>
            </w:r>
          </w:p>
        </w:tc>
        <w:tc>
          <w:tcPr>
            <w:tcW w:w="2278" w:type="pct"/>
            <w:tcBorders>
              <w:bottom w:val="double" w:sz="4" w:space="0" w:color="auto"/>
            </w:tcBorders>
            <w:shd w:val="clear" w:color="auto" w:fill="auto"/>
            <w:noWrap/>
            <w:vAlign w:val="bottom"/>
            <w:hideMark/>
          </w:tcPr>
          <w:p w:rsidR="005351CA" w:rsidRPr="00B17ABA" w:rsidRDefault="005351CA" w:rsidP="00463AB6">
            <w:pPr>
              <w:pStyle w:val="TOC1"/>
              <w:jc w:val="center"/>
            </w:pPr>
            <w:r w:rsidRPr="00B17ABA">
              <w:t>2nd drug</w:t>
            </w:r>
          </w:p>
        </w:tc>
      </w:tr>
      <w:tr w:rsidR="005351CA" w:rsidRPr="00B17ABA" w:rsidTr="00F1042B">
        <w:trPr>
          <w:trHeight w:val="300"/>
        </w:trPr>
        <w:tc>
          <w:tcPr>
            <w:tcW w:w="1153" w:type="pct"/>
            <w:tcBorders>
              <w:top w:val="double" w:sz="4" w:space="0" w:color="auto"/>
            </w:tcBorders>
            <w:shd w:val="clear" w:color="auto" w:fill="auto"/>
            <w:noWrap/>
            <w:vAlign w:val="bottom"/>
            <w:hideMark/>
          </w:tcPr>
          <w:p w:rsidR="005351CA" w:rsidRPr="00B17ABA" w:rsidRDefault="005351CA" w:rsidP="00F1042B">
            <w:pPr>
              <w:pStyle w:val="TOC1"/>
            </w:pPr>
            <w:r w:rsidRPr="00B17ABA">
              <w:t>Group 1</w:t>
            </w:r>
          </w:p>
        </w:tc>
        <w:tc>
          <w:tcPr>
            <w:tcW w:w="1569" w:type="pct"/>
            <w:tcBorders>
              <w:top w:val="double" w:sz="4" w:space="0" w:color="auto"/>
            </w:tcBorders>
            <w:shd w:val="clear" w:color="auto" w:fill="auto"/>
            <w:noWrap/>
            <w:vAlign w:val="bottom"/>
            <w:hideMark/>
          </w:tcPr>
          <w:p w:rsidR="005351CA" w:rsidRPr="00B17ABA" w:rsidRDefault="005351CA" w:rsidP="00F1042B">
            <w:pPr>
              <w:pStyle w:val="TOC1"/>
            </w:pPr>
            <w:r w:rsidRPr="00B17ABA">
              <w:t>Ds</w:t>
            </w:r>
          </w:p>
        </w:tc>
        <w:tc>
          <w:tcPr>
            <w:tcW w:w="2278" w:type="pct"/>
            <w:tcBorders>
              <w:top w:val="double" w:sz="4" w:space="0" w:color="auto"/>
            </w:tcBorders>
            <w:shd w:val="clear" w:color="auto" w:fill="auto"/>
            <w:noWrap/>
            <w:vAlign w:val="bottom"/>
            <w:hideMark/>
          </w:tcPr>
          <w:p w:rsidR="005351CA" w:rsidRPr="00B17ABA" w:rsidRDefault="005351CA" w:rsidP="00F1042B">
            <w:pPr>
              <w:pStyle w:val="TOC1"/>
            </w:pPr>
            <w:r w:rsidRPr="00B17ABA">
              <w:t>B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w:t>
            </w:r>
          </w:p>
        </w:tc>
        <w:tc>
          <w:tcPr>
            <w:tcW w:w="1569" w:type="pct"/>
            <w:shd w:val="clear" w:color="auto" w:fill="auto"/>
            <w:noWrap/>
            <w:vAlign w:val="bottom"/>
            <w:hideMark/>
          </w:tcPr>
          <w:p w:rsidR="005351CA" w:rsidRPr="00B17ABA" w:rsidRDefault="005351CA" w:rsidP="00F1042B">
            <w:pPr>
              <w:pStyle w:val="TOC1"/>
            </w:pPr>
            <w:r w:rsidRPr="00B17ABA">
              <w:t>Ds</w:t>
            </w:r>
          </w:p>
        </w:tc>
        <w:tc>
          <w:tcPr>
            <w:tcW w:w="2278" w:type="pct"/>
            <w:shd w:val="clear" w:color="auto" w:fill="auto"/>
            <w:noWrap/>
            <w:vAlign w:val="bottom"/>
            <w:hideMark/>
          </w:tcPr>
          <w:p w:rsidR="005351CA" w:rsidRPr="00B17ABA" w:rsidRDefault="005351CA" w:rsidP="00F1042B">
            <w:pPr>
              <w:pStyle w:val="TOC1"/>
            </w:pPr>
            <w:r w:rsidRPr="00B17ABA">
              <w:t>CC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3</w:t>
            </w:r>
          </w:p>
        </w:tc>
        <w:tc>
          <w:tcPr>
            <w:tcW w:w="1569" w:type="pct"/>
            <w:shd w:val="clear" w:color="auto" w:fill="auto"/>
            <w:noWrap/>
            <w:vAlign w:val="bottom"/>
            <w:hideMark/>
          </w:tcPr>
          <w:p w:rsidR="005351CA" w:rsidRPr="00B17ABA" w:rsidRDefault="005351CA" w:rsidP="00F1042B">
            <w:pPr>
              <w:pStyle w:val="TOC1"/>
            </w:pPr>
            <w:r w:rsidRPr="00B17ABA">
              <w:t>Ds</w:t>
            </w:r>
          </w:p>
        </w:tc>
        <w:tc>
          <w:tcPr>
            <w:tcW w:w="2278" w:type="pct"/>
            <w:shd w:val="clear" w:color="auto" w:fill="auto"/>
            <w:noWrap/>
            <w:vAlign w:val="bottom"/>
            <w:hideMark/>
          </w:tcPr>
          <w:p w:rsidR="005351CA" w:rsidRPr="00B17ABA" w:rsidRDefault="005351CA" w:rsidP="00F1042B">
            <w:pPr>
              <w:pStyle w:val="TOC1"/>
            </w:pPr>
            <w:r w:rsidRPr="00B17ABA">
              <w:t>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4</w:t>
            </w:r>
          </w:p>
        </w:tc>
        <w:tc>
          <w:tcPr>
            <w:tcW w:w="1569" w:type="pct"/>
            <w:shd w:val="clear" w:color="auto" w:fill="auto"/>
            <w:noWrap/>
            <w:vAlign w:val="bottom"/>
            <w:hideMark/>
          </w:tcPr>
          <w:p w:rsidR="005351CA" w:rsidRPr="00B17ABA" w:rsidRDefault="005351CA" w:rsidP="00F1042B">
            <w:pPr>
              <w:pStyle w:val="TOC1"/>
            </w:pPr>
            <w:r w:rsidRPr="00B17ABA">
              <w:t>Ds</w:t>
            </w:r>
          </w:p>
        </w:tc>
        <w:tc>
          <w:tcPr>
            <w:tcW w:w="2278" w:type="pct"/>
            <w:shd w:val="clear" w:color="auto" w:fill="auto"/>
            <w:noWrap/>
            <w:vAlign w:val="bottom"/>
            <w:hideMark/>
          </w:tcPr>
          <w:p w:rsidR="005351CA" w:rsidRPr="00B17ABA" w:rsidRDefault="005351CA" w:rsidP="00F1042B">
            <w:pPr>
              <w:pStyle w:val="TOC1"/>
            </w:pPr>
            <w:r w:rsidRPr="00B17ABA">
              <w:t>Ds+B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5</w:t>
            </w:r>
          </w:p>
        </w:tc>
        <w:tc>
          <w:tcPr>
            <w:tcW w:w="1569" w:type="pct"/>
            <w:shd w:val="clear" w:color="auto" w:fill="auto"/>
            <w:noWrap/>
            <w:vAlign w:val="bottom"/>
            <w:hideMark/>
          </w:tcPr>
          <w:p w:rsidR="005351CA" w:rsidRPr="00B17ABA" w:rsidRDefault="005351CA" w:rsidP="00F1042B">
            <w:pPr>
              <w:pStyle w:val="TOC1"/>
            </w:pPr>
            <w:r w:rsidRPr="00B17ABA">
              <w:t>Ds</w:t>
            </w:r>
          </w:p>
        </w:tc>
        <w:tc>
          <w:tcPr>
            <w:tcW w:w="2278" w:type="pct"/>
            <w:shd w:val="clear" w:color="auto" w:fill="auto"/>
            <w:noWrap/>
            <w:vAlign w:val="bottom"/>
            <w:hideMark/>
          </w:tcPr>
          <w:p w:rsidR="005351CA" w:rsidRPr="00B17ABA" w:rsidRDefault="005351CA" w:rsidP="00F1042B">
            <w:pPr>
              <w:pStyle w:val="TOC1"/>
            </w:pPr>
            <w:r w:rsidRPr="00B17ABA">
              <w:t>Ds+CCBs</w:t>
            </w:r>
          </w:p>
        </w:tc>
      </w:tr>
      <w:tr w:rsidR="005351CA" w:rsidRPr="00B17ABA" w:rsidTr="00F1042B">
        <w:trPr>
          <w:trHeight w:val="300"/>
        </w:trPr>
        <w:tc>
          <w:tcPr>
            <w:tcW w:w="1153" w:type="pct"/>
            <w:shd w:val="clear" w:color="auto" w:fill="auto"/>
            <w:noWrap/>
            <w:vAlign w:val="bottom"/>
            <w:hideMark/>
          </w:tcPr>
          <w:p w:rsidR="005351CA" w:rsidRPr="009923E9" w:rsidRDefault="005351CA" w:rsidP="00F1042B">
            <w:pPr>
              <w:pStyle w:val="TOC1"/>
            </w:pPr>
            <w:r w:rsidRPr="009923E9">
              <w:t>Group 6</w:t>
            </w:r>
          </w:p>
        </w:tc>
        <w:tc>
          <w:tcPr>
            <w:tcW w:w="1569" w:type="pct"/>
            <w:shd w:val="clear" w:color="auto" w:fill="auto"/>
            <w:noWrap/>
            <w:vAlign w:val="bottom"/>
            <w:hideMark/>
          </w:tcPr>
          <w:p w:rsidR="005351CA" w:rsidRPr="009923E9" w:rsidRDefault="005351CA" w:rsidP="00F1042B">
            <w:pPr>
              <w:pStyle w:val="TOC1"/>
            </w:pPr>
            <w:r w:rsidRPr="009923E9">
              <w:t>Ds</w:t>
            </w:r>
          </w:p>
        </w:tc>
        <w:tc>
          <w:tcPr>
            <w:tcW w:w="2278" w:type="pct"/>
            <w:shd w:val="clear" w:color="auto" w:fill="auto"/>
            <w:noWrap/>
            <w:vAlign w:val="bottom"/>
            <w:hideMark/>
          </w:tcPr>
          <w:p w:rsidR="005351CA" w:rsidRPr="009923E9" w:rsidRDefault="005351CA" w:rsidP="00F1042B">
            <w:pPr>
              <w:pStyle w:val="TOC1"/>
            </w:pPr>
            <w:r w:rsidRPr="009923E9">
              <w:t>Ds+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7</w:t>
            </w:r>
          </w:p>
        </w:tc>
        <w:tc>
          <w:tcPr>
            <w:tcW w:w="1569" w:type="pct"/>
            <w:shd w:val="clear" w:color="auto" w:fill="auto"/>
            <w:noWrap/>
            <w:vAlign w:val="bottom"/>
            <w:hideMark/>
          </w:tcPr>
          <w:p w:rsidR="005351CA" w:rsidRPr="00B17ABA" w:rsidRDefault="005351CA" w:rsidP="00F1042B">
            <w:pPr>
              <w:pStyle w:val="TOC1"/>
            </w:pPr>
            <w:r w:rsidRPr="00B17ABA">
              <w:t>Ds</w:t>
            </w:r>
          </w:p>
        </w:tc>
        <w:tc>
          <w:tcPr>
            <w:tcW w:w="2278" w:type="pct"/>
            <w:shd w:val="clear" w:color="auto" w:fill="auto"/>
            <w:noWrap/>
            <w:vAlign w:val="bottom"/>
            <w:hideMark/>
          </w:tcPr>
          <w:p w:rsidR="005351CA" w:rsidRPr="00B17ABA" w:rsidRDefault="005351CA" w:rsidP="00F1042B">
            <w:pPr>
              <w:pStyle w:val="TOC1"/>
            </w:pPr>
            <w:r w:rsidRPr="00B17ABA">
              <w:t>BBs+CC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8</w:t>
            </w:r>
          </w:p>
        </w:tc>
        <w:tc>
          <w:tcPr>
            <w:tcW w:w="1569" w:type="pct"/>
            <w:shd w:val="clear" w:color="auto" w:fill="auto"/>
            <w:noWrap/>
            <w:vAlign w:val="bottom"/>
            <w:hideMark/>
          </w:tcPr>
          <w:p w:rsidR="005351CA" w:rsidRPr="00B17ABA" w:rsidRDefault="005351CA" w:rsidP="00F1042B">
            <w:pPr>
              <w:pStyle w:val="TOC1"/>
            </w:pPr>
            <w:r w:rsidRPr="00B17ABA">
              <w:t>Ds</w:t>
            </w:r>
          </w:p>
        </w:tc>
        <w:tc>
          <w:tcPr>
            <w:tcW w:w="2278" w:type="pct"/>
            <w:shd w:val="clear" w:color="auto" w:fill="auto"/>
            <w:noWrap/>
            <w:vAlign w:val="bottom"/>
            <w:hideMark/>
          </w:tcPr>
          <w:p w:rsidR="005351CA" w:rsidRPr="00B17ABA" w:rsidRDefault="005351CA" w:rsidP="00F1042B">
            <w:pPr>
              <w:pStyle w:val="TOC1"/>
            </w:pPr>
            <w:r w:rsidRPr="00B17ABA">
              <w:t>BBs+ACEIs/ARBs</w:t>
            </w:r>
          </w:p>
        </w:tc>
      </w:tr>
      <w:tr w:rsidR="005351CA" w:rsidRPr="00B17ABA" w:rsidTr="00F1042B">
        <w:trPr>
          <w:trHeight w:val="300"/>
        </w:trPr>
        <w:tc>
          <w:tcPr>
            <w:tcW w:w="1153" w:type="pct"/>
            <w:shd w:val="clear" w:color="auto" w:fill="auto"/>
            <w:noWrap/>
            <w:vAlign w:val="bottom"/>
            <w:hideMark/>
          </w:tcPr>
          <w:p w:rsidR="005351CA" w:rsidRPr="009923E9" w:rsidRDefault="005351CA" w:rsidP="00F1042B">
            <w:pPr>
              <w:pStyle w:val="TOC1"/>
            </w:pPr>
            <w:r w:rsidRPr="009923E9">
              <w:t>Group 9</w:t>
            </w:r>
          </w:p>
        </w:tc>
        <w:tc>
          <w:tcPr>
            <w:tcW w:w="1569" w:type="pct"/>
            <w:shd w:val="clear" w:color="auto" w:fill="auto"/>
            <w:noWrap/>
            <w:vAlign w:val="bottom"/>
            <w:hideMark/>
          </w:tcPr>
          <w:p w:rsidR="005351CA" w:rsidRPr="009923E9" w:rsidRDefault="005351CA" w:rsidP="00F1042B">
            <w:pPr>
              <w:pStyle w:val="TOC1"/>
            </w:pPr>
            <w:r w:rsidRPr="009923E9">
              <w:t>Ds</w:t>
            </w:r>
          </w:p>
        </w:tc>
        <w:tc>
          <w:tcPr>
            <w:tcW w:w="2278" w:type="pct"/>
            <w:shd w:val="clear" w:color="auto" w:fill="auto"/>
            <w:noWrap/>
            <w:vAlign w:val="bottom"/>
            <w:hideMark/>
          </w:tcPr>
          <w:p w:rsidR="005351CA" w:rsidRPr="009923E9" w:rsidRDefault="005351CA" w:rsidP="00F1042B">
            <w:pPr>
              <w:pStyle w:val="TOC1"/>
            </w:pPr>
            <w:r w:rsidRPr="009923E9">
              <w:t>CCBs+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10</w:t>
            </w:r>
          </w:p>
        </w:tc>
        <w:tc>
          <w:tcPr>
            <w:tcW w:w="1569" w:type="pct"/>
            <w:shd w:val="clear" w:color="auto" w:fill="auto"/>
            <w:noWrap/>
            <w:vAlign w:val="bottom"/>
            <w:hideMark/>
          </w:tcPr>
          <w:p w:rsidR="005351CA" w:rsidRPr="00B17ABA" w:rsidRDefault="005351CA" w:rsidP="00F1042B">
            <w:pPr>
              <w:pStyle w:val="TOC1"/>
            </w:pPr>
            <w:r w:rsidRPr="00B17ABA">
              <w:t>BBs</w:t>
            </w:r>
          </w:p>
        </w:tc>
        <w:tc>
          <w:tcPr>
            <w:tcW w:w="2278" w:type="pct"/>
            <w:shd w:val="clear" w:color="auto" w:fill="auto"/>
            <w:noWrap/>
            <w:vAlign w:val="bottom"/>
            <w:hideMark/>
          </w:tcPr>
          <w:p w:rsidR="005351CA" w:rsidRPr="00B17ABA" w:rsidRDefault="005351CA" w:rsidP="00F1042B">
            <w:pPr>
              <w:pStyle w:val="TOC1"/>
            </w:pPr>
            <w:r w:rsidRPr="00B17ABA">
              <w:t>D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11</w:t>
            </w:r>
          </w:p>
        </w:tc>
        <w:tc>
          <w:tcPr>
            <w:tcW w:w="1569" w:type="pct"/>
            <w:shd w:val="clear" w:color="auto" w:fill="auto"/>
            <w:noWrap/>
            <w:vAlign w:val="bottom"/>
            <w:hideMark/>
          </w:tcPr>
          <w:p w:rsidR="005351CA" w:rsidRPr="00B17ABA" w:rsidRDefault="005351CA" w:rsidP="00F1042B">
            <w:pPr>
              <w:pStyle w:val="TOC1"/>
            </w:pPr>
            <w:r w:rsidRPr="00B17ABA">
              <w:t>BBs</w:t>
            </w:r>
          </w:p>
        </w:tc>
        <w:tc>
          <w:tcPr>
            <w:tcW w:w="2278" w:type="pct"/>
            <w:shd w:val="clear" w:color="auto" w:fill="auto"/>
            <w:noWrap/>
            <w:vAlign w:val="bottom"/>
            <w:hideMark/>
          </w:tcPr>
          <w:p w:rsidR="005351CA" w:rsidRPr="00B17ABA" w:rsidRDefault="005351CA" w:rsidP="00F1042B">
            <w:pPr>
              <w:pStyle w:val="TOC1"/>
            </w:pPr>
            <w:r w:rsidRPr="00B17ABA">
              <w:t>CC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12</w:t>
            </w:r>
          </w:p>
        </w:tc>
        <w:tc>
          <w:tcPr>
            <w:tcW w:w="1569" w:type="pct"/>
            <w:shd w:val="clear" w:color="auto" w:fill="auto"/>
            <w:noWrap/>
            <w:vAlign w:val="bottom"/>
            <w:hideMark/>
          </w:tcPr>
          <w:p w:rsidR="005351CA" w:rsidRPr="00B17ABA" w:rsidRDefault="005351CA" w:rsidP="00F1042B">
            <w:pPr>
              <w:pStyle w:val="TOC1"/>
            </w:pPr>
            <w:r w:rsidRPr="00B17ABA">
              <w:t>BBs</w:t>
            </w:r>
          </w:p>
        </w:tc>
        <w:tc>
          <w:tcPr>
            <w:tcW w:w="2278" w:type="pct"/>
            <w:shd w:val="clear" w:color="auto" w:fill="auto"/>
            <w:noWrap/>
            <w:vAlign w:val="bottom"/>
            <w:hideMark/>
          </w:tcPr>
          <w:p w:rsidR="005351CA" w:rsidRPr="00B17ABA" w:rsidRDefault="005351CA" w:rsidP="00F1042B">
            <w:pPr>
              <w:pStyle w:val="TOC1"/>
            </w:pPr>
            <w:r w:rsidRPr="00B17ABA">
              <w:t>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13</w:t>
            </w:r>
          </w:p>
        </w:tc>
        <w:tc>
          <w:tcPr>
            <w:tcW w:w="1569" w:type="pct"/>
            <w:shd w:val="clear" w:color="auto" w:fill="auto"/>
            <w:noWrap/>
            <w:vAlign w:val="bottom"/>
            <w:hideMark/>
          </w:tcPr>
          <w:p w:rsidR="005351CA" w:rsidRPr="00B17ABA" w:rsidRDefault="005351CA" w:rsidP="00F1042B">
            <w:pPr>
              <w:pStyle w:val="TOC1"/>
            </w:pPr>
            <w:r w:rsidRPr="00B17ABA">
              <w:t>BBs</w:t>
            </w:r>
          </w:p>
        </w:tc>
        <w:tc>
          <w:tcPr>
            <w:tcW w:w="2278" w:type="pct"/>
            <w:shd w:val="clear" w:color="auto" w:fill="auto"/>
            <w:noWrap/>
            <w:vAlign w:val="bottom"/>
            <w:hideMark/>
          </w:tcPr>
          <w:p w:rsidR="005351CA" w:rsidRPr="00B17ABA" w:rsidRDefault="005351CA" w:rsidP="00F1042B">
            <w:pPr>
              <w:pStyle w:val="TOC1"/>
            </w:pPr>
            <w:r w:rsidRPr="00B17ABA">
              <w:t>Ds+B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14</w:t>
            </w:r>
          </w:p>
        </w:tc>
        <w:tc>
          <w:tcPr>
            <w:tcW w:w="1569" w:type="pct"/>
            <w:shd w:val="clear" w:color="auto" w:fill="auto"/>
            <w:noWrap/>
            <w:vAlign w:val="bottom"/>
            <w:hideMark/>
          </w:tcPr>
          <w:p w:rsidR="005351CA" w:rsidRPr="00B17ABA" w:rsidRDefault="005351CA" w:rsidP="00F1042B">
            <w:pPr>
              <w:pStyle w:val="TOC1"/>
            </w:pPr>
            <w:r w:rsidRPr="00B17ABA">
              <w:t>BBs</w:t>
            </w:r>
          </w:p>
        </w:tc>
        <w:tc>
          <w:tcPr>
            <w:tcW w:w="2278" w:type="pct"/>
            <w:shd w:val="clear" w:color="auto" w:fill="auto"/>
            <w:noWrap/>
            <w:vAlign w:val="bottom"/>
            <w:hideMark/>
          </w:tcPr>
          <w:p w:rsidR="005351CA" w:rsidRPr="00B17ABA" w:rsidRDefault="005351CA" w:rsidP="00F1042B">
            <w:pPr>
              <w:pStyle w:val="TOC1"/>
            </w:pPr>
            <w:r w:rsidRPr="00B17ABA">
              <w:t>Ds+CCBs</w:t>
            </w:r>
          </w:p>
        </w:tc>
      </w:tr>
      <w:tr w:rsidR="005351CA" w:rsidRPr="00B17ABA" w:rsidTr="00F1042B">
        <w:trPr>
          <w:trHeight w:val="300"/>
        </w:trPr>
        <w:tc>
          <w:tcPr>
            <w:tcW w:w="1153" w:type="pct"/>
            <w:shd w:val="clear" w:color="auto" w:fill="auto"/>
            <w:noWrap/>
            <w:vAlign w:val="bottom"/>
            <w:hideMark/>
          </w:tcPr>
          <w:p w:rsidR="005351CA" w:rsidRPr="009923E9" w:rsidRDefault="005351CA" w:rsidP="00F1042B">
            <w:pPr>
              <w:pStyle w:val="TOC1"/>
            </w:pPr>
            <w:r w:rsidRPr="009923E9">
              <w:t>Group 15</w:t>
            </w:r>
          </w:p>
        </w:tc>
        <w:tc>
          <w:tcPr>
            <w:tcW w:w="1569" w:type="pct"/>
            <w:shd w:val="clear" w:color="auto" w:fill="auto"/>
            <w:noWrap/>
            <w:vAlign w:val="bottom"/>
            <w:hideMark/>
          </w:tcPr>
          <w:p w:rsidR="005351CA" w:rsidRPr="009923E9" w:rsidRDefault="005351CA" w:rsidP="00F1042B">
            <w:pPr>
              <w:pStyle w:val="TOC1"/>
            </w:pPr>
            <w:r w:rsidRPr="009923E9">
              <w:t>BBs</w:t>
            </w:r>
          </w:p>
        </w:tc>
        <w:tc>
          <w:tcPr>
            <w:tcW w:w="2278" w:type="pct"/>
            <w:shd w:val="clear" w:color="auto" w:fill="auto"/>
            <w:noWrap/>
            <w:vAlign w:val="bottom"/>
            <w:hideMark/>
          </w:tcPr>
          <w:p w:rsidR="005351CA" w:rsidRPr="009923E9" w:rsidRDefault="005351CA" w:rsidP="00F1042B">
            <w:pPr>
              <w:pStyle w:val="TOC1"/>
            </w:pPr>
            <w:r w:rsidRPr="009923E9">
              <w:t>Ds+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16</w:t>
            </w:r>
          </w:p>
        </w:tc>
        <w:tc>
          <w:tcPr>
            <w:tcW w:w="1569" w:type="pct"/>
            <w:shd w:val="clear" w:color="auto" w:fill="auto"/>
            <w:noWrap/>
            <w:vAlign w:val="bottom"/>
            <w:hideMark/>
          </w:tcPr>
          <w:p w:rsidR="005351CA" w:rsidRPr="00B17ABA" w:rsidRDefault="005351CA" w:rsidP="00F1042B">
            <w:pPr>
              <w:pStyle w:val="TOC1"/>
            </w:pPr>
            <w:r w:rsidRPr="00B17ABA">
              <w:t>BBs</w:t>
            </w:r>
          </w:p>
        </w:tc>
        <w:tc>
          <w:tcPr>
            <w:tcW w:w="2278" w:type="pct"/>
            <w:shd w:val="clear" w:color="auto" w:fill="auto"/>
            <w:noWrap/>
            <w:vAlign w:val="bottom"/>
            <w:hideMark/>
          </w:tcPr>
          <w:p w:rsidR="005351CA" w:rsidRPr="00B17ABA" w:rsidRDefault="005351CA" w:rsidP="00F1042B">
            <w:pPr>
              <w:pStyle w:val="TOC1"/>
            </w:pPr>
            <w:r w:rsidRPr="00B17ABA">
              <w:t>BBs+CC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17</w:t>
            </w:r>
          </w:p>
        </w:tc>
        <w:tc>
          <w:tcPr>
            <w:tcW w:w="1569" w:type="pct"/>
            <w:shd w:val="clear" w:color="auto" w:fill="auto"/>
            <w:noWrap/>
            <w:vAlign w:val="bottom"/>
            <w:hideMark/>
          </w:tcPr>
          <w:p w:rsidR="005351CA" w:rsidRPr="00B17ABA" w:rsidRDefault="005351CA" w:rsidP="00F1042B">
            <w:pPr>
              <w:pStyle w:val="TOC1"/>
            </w:pPr>
            <w:r w:rsidRPr="00B17ABA">
              <w:t>BBs</w:t>
            </w:r>
          </w:p>
        </w:tc>
        <w:tc>
          <w:tcPr>
            <w:tcW w:w="2278" w:type="pct"/>
            <w:shd w:val="clear" w:color="auto" w:fill="auto"/>
            <w:noWrap/>
            <w:vAlign w:val="bottom"/>
            <w:hideMark/>
          </w:tcPr>
          <w:p w:rsidR="005351CA" w:rsidRPr="00B17ABA" w:rsidRDefault="005351CA" w:rsidP="00F1042B">
            <w:pPr>
              <w:pStyle w:val="TOC1"/>
            </w:pPr>
            <w:r w:rsidRPr="00B17ABA">
              <w:t>BBs+ACEIs/ARBs</w:t>
            </w:r>
          </w:p>
        </w:tc>
      </w:tr>
      <w:tr w:rsidR="005351CA" w:rsidRPr="00B17ABA" w:rsidTr="00F1042B">
        <w:trPr>
          <w:trHeight w:val="300"/>
        </w:trPr>
        <w:tc>
          <w:tcPr>
            <w:tcW w:w="1153" w:type="pct"/>
            <w:shd w:val="clear" w:color="auto" w:fill="auto"/>
            <w:noWrap/>
            <w:vAlign w:val="bottom"/>
            <w:hideMark/>
          </w:tcPr>
          <w:p w:rsidR="005351CA" w:rsidRPr="009923E9" w:rsidRDefault="005351CA" w:rsidP="00F1042B">
            <w:pPr>
              <w:pStyle w:val="TOC1"/>
            </w:pPr>
            <w:r w:rsidRPr="009923E9">
              <w:t>Group 18</w:t>
            </w:r>
          </w:p>
        </w:tc>
        <w:tc>
          <w:tcPr>
            <w:tcW w:w="1569" w:type="pct"/>
            <w:shd w:val="clear" w:color="auto" w:fill="auto"/>
            <w:noWrap/>
            <w:vAlign w:val="bottom"/>
            <w:hideMark/>
          </w:tcPr>
          <w:p w:rsidR="005351CA" w:rsidRPr="009923E9" w:rsidRDefault="005351CA" w:rsidP="00F1042B">
            <w:pPr>
              <w:pStyle w:val="TOC1"/>
            </w:pPr>
            <w:r w:rsidRPr="009923E9">
              <w:t>BBs</w:t>
            </w:r>
          </w:p>
        </w:tc>
        <w:tc>
          <w:tcPr>
            <w:tcW w:w="2278" w:type="pct"/>
            <w:shd w:val="clear" w:color="auto" w:fill="auto"/>
            <w:noWrap/>
            <w:vAlign w:val="bottom"/>
            <w:hideMark/>
          </w:tcPr>
          <w:p w:rsidR="005351CA" w:rsidRPr="009923E9" w:rsidRDefault="005351CA" w:rsidP="00F1042B">
            <w:pPr>
              <w:pStyle w:val="TOC1"/>
            </w:pPr>
            <w:r w:rsidRPr="009923E9">
              <w:rPr>
                <w:lang w:val="pt-PT"/>
              </w:rPr>
              <w:t>CCBs+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19</w:t>
            </w:r>
          </w:p>
        </w:tc>
        <w:tc>
          <w:tcPr>
            <w:tcW w:w="1569" w:type="pct"/>
            <w:shd w:val="clear" w:color="auto" w:fill="auto"/>
            <w:noWrap/>
            <w:vAlign w:val="bottom"/>
            <w:hideMark/>
          </w:tcPr>
          <w:p w:rsidR="005351CA" w:rsidRPr="00B17ABA" w:rsidRDefault="005351CA" w:rsidP="00F1042B">
            <w:pPr>
              <w:pStyle w:val="TOC1"/>
            </w:pPr>
            <w:r w:rsidRPr="00B17ABA">
              <w:t>CCBs</w:t>
            </w:r>
          </w:p>
        </w:tc>
        <w:tc>
          <w:tcPr>
            <w:tcW w:w="2278" w:type="pct"/>
            <w:shd w:val="clear" w:color="auto" w:fill="auto"/>
            <w:noWrap/>
            <w:vAlign w:val="bottom"/>
            <w:hideMark/>
          </w:tcPr>
          <w:p w:rsidR="005351CA" w:rsidRPr="00B17ABA" w:rsidRDefault="005351CA" w:rsidP="00F1042B">
            <w:pPr>
              <w:pStyle w:val="TOC1"/>
            </w:pPr>
            <w:r w:rsidRPr="00B17ABA">
              <w:rPr>
                <w:lang w:val="pt-PT"/>
              </w:rPr>
              <w:t>D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0</w:t>
            </w:r>
          </w:p>
        </w:tc>
        <w:tc>
          <w:tcPr>
            <w:tcW w:w="1569" w:type="pct"/>
            <w:shd w:val="clear" w:color="auto" w:fill="auto"/>
            <w:noWrap/>
            <w:vAlign w:val="bottom"/>
            <w:hideMark/>
          </w:tcPr>
          <w:p w:rsidR="005351CA" w:rsidRPr="00B17ABA" w:rsidRDefault="005351CA" w:rsidP="00F1042B">
            <w:pPr>
              <w:pStyle w:val="TOC1"/>
            </w:pPr>
            <w:r w:rsidRPr="00B17ABA">
              <w:t>CCBs</w:t>
            </w:r>
          </w:p>
        </w:tc>
        <w:tc>
          <w:tcPr>
            <w:tcW w:w="2278" w:type="pct"/>
            <w:shd w:val="clear" w:color="auto" w:fill="auto"/>
            <w:noWrap/>
            <w:vAlign w:val="bottom"/>
            <w:hideMark/>
          </w:tcPr>
          <w:p w:rsidR="005351CA" w:rsidRPr="00B17ABA" w:rsidRDefault="005351CA" w:rsidP="00F1042B">
            <w:pPr>
              <w:pStyle w:val="TOC1"/>
            </w:pPr>
            <w:r w:rsidRPr="00B17ABA">
              <w:rPr>
                <w:lang w:val="pt-PT"/>
              </w:rPr>
              <w:t>B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1</w:t>
            </w:r>
          </w:p>
        </w:tc>
        <w:tc>
          <w:tcPr>
            <w:tcW w:w="1569" w:type="pct"/>
            <w:shd w:val="clear" w:color="auto" w:fill="auto"/>
            <w:noWrap/>
            <w:vAlign w:val="bottom"/>
            <w:hideMark/>
          </w:tcPr>
          <w:p w:rsidR="005351CA" w:rsidRPr="00B17ABA" w:rsidRDefault="005351CA" w:rsidP="00F1042B">
            <w:pPr>
              <w:pStyle w:val="TOC1"/>
            </w:pPr>
            <w:r w:rsidRPr="00B17ABA">
              <w:t>CCBs</w:t>
            </w:r>
          </w:p>
        </w:tc>
        <w:tc>
          <w:tcPr>
            <w:tcW w:w="2278" w:type="pct"/>
            <w:shd w:val="clear" w:color="auto" w:fill="auto"/>
            <w:noWrap/>
            <w:vAlign w:val="bottom"/>
            <w:hideMark/>
          </w:tcPr>
          <w:p w:rsidR="005351CA" w:rsidRPr="00B17ABA" w:rsidRDefault="005351CA" w:rsidP="00F1042B">
            <w:pPr>
              <w:pStyle w:val="TOC1"/>
            </w:pPr>
            <w:r w:rsidRPr="00B17ABA">
              <w:rPr>
                <w:lang w:val="pt-PT"/>
              </w:rPr>
              <w:t>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2</w:t>
            </w:r>
          </w:p>
        </w:tc>
        <w:tc>
          <w:tcPr>
            <w:tcW w:w="1569" w:type="pct"/>
            <w:shd w:val="clear" w:color="auto" w:fill="auto"/>
            <w:noWrap/>
            <w:vAlign w:val="bottom"/>
            <w:hideMark/>
          </w:tcPr>
          <w:p w:rsidR="005351CA" w:rsidRPr="00B17ABA" w:rsidRDefault="005351CA" w:rsidP="00F1042B">
            <w:pPr>
              <w:pStyle w:val="TOC1"/>
            </w:pPr>
            <w:r w:rsidRPr="00B17ABA">
              <w:t>CCBs</w:t>
            </w:r>
          </w:p>
        </w:tc>
        <w:tc>
          <w:tcPr>
            <w:tcW w:w="2278" w:type="pct"/>
            <w:shd w:val="clear" w:color="auto" w:fill="auto"/>
            <w:noWrap/>
            <w:vAlign w:val="bottom"/>
            <w:hideMark/>
          </w:tcPr>
          <w:p w:rsidR="005351CA" w:rsidRPr="00B17ABA" w:rsidRDefault="005351CA" w:rsidP="00F1042B">
            <w:pPr>
              <w:pStyle w:val="TOC1"/>
            </w:pPr>
            <w:r w:rsidRPr="00B17ABA">
              <w:rPr>
                <w:lang w:val="pt-PT"/>
              </w:rPr>
              <w:t>Ds+B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3</w:t>
            </w:r>
          </w:p>
        </w:tc>
        <w:tc>
          <w:tcPr>
            <w:tcW w:w="1569" w:type="pct"/>
            <w:shd w:val="clear" w:color="auto" w:fill="auto"/>
            <w:noWrap/>
            <w:vAlign w:val="bottom"/>
            <w:hideMark/>
          </w:tcPr>
          <w:p w:rsidR="005351CA" w:rsidRPr="00B17ABA" w:rsidRDefault="005351CA" w:rsidP="00F1042B">
            <w:pPr>
              <w:pStyle w:val="TOC1"/>
            </w:pPr>
            <w:r w:rsidRPr="00B17ABA">
              <w:t>CCBs</w:t>
            </w:r>
          </w:p>
        </w:tc>
        <w:tc>
          <w:tcPr>
            <w:tcW w:w="2278" w:type="pct"/>
            <w:shd w:val="clear" w:color="auto" w:fill="auto"/>
            <w:noWrap/>
            <w:vAlign w:val="bottom"/>
            <w:hideMark/>
          </w:tcPr>
          <w:p w:rsidR="005351CA" w:rsidRPr="00B17ABA" w:rsidRDefault="005351CA" w:rsidP="00F1042B">
            <w:pPr>
              <w:pStyle w:val="TOC1"/>
            </w:pPr>
            <w:r w:rsidRPr="00B17ABA">
              <w:rPr>
                <w:lang w:val="pt-PT"/>
              </w:rPr>
              <w:t>Ds+CC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4</w:t>
            </w:r>
          </w:p>
        </w:tc>
        <w:tc>
          <w:tcPr>
            <w:tcW w:w="1569" w:type="pct"/>
            <w:shd w:val="clear" w:color="auto" w:fill="auto"/>
            <w:noWrap/>
            <w:vAlign w:val="bottom"/>
            <w:hideMark/>
          </w:tcPr>
          <w:p w:rsidR="005351CA" w:rsidRPr="00B17ABA" w:rsidRDefault="005351CA" w:rsidP="00F1042B">
            <w:pPr>
              <w:pStyle w:val="TOC1"/>
            </w:pPr>
            <w:r w:rsidRPr="00B17ABA">
              <w:t>CCBs</w:t>
            </w:r>
          </w:p>
        </w:tc>
        <w:tc>
          <w:tcPr>
            <w:tcW w:w="2278" w:type="pct"/>
            <w:shd w:val="clear" w:color="auto" w:fill="auto"/>
            <w:noWrap/>
            <w:vAlign w:val="bottom"/>
            <w:hideMark/>
          </w:tcPr>
          <w:p w:rsidR="005351CA" w:rsidRPr="00B17ABA" w:rsidRDefault="005351CA" w:rsidP="00F1042B">
            <w:pPr>
              <w:pStyle w:val="TOC1"/>
            </w:pPr>
            <w:r w:rsidRPr="00B17ABA">
              <w:rPr>
                <w:lang w:val="pt-PT"/>
              </w:rPr>
              <w:t>Ds+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5</w:t>
            </w:r>
          </w:p>
        </w:tc>
        <w:tc>
          <w:tcPr>
            <w:tcW w:w="1569" w:type="pct"/>
            <w:shd w:val="clear" w:color="auto" w:fill="auto"/>
            <w:noWrap/>
            <w:vAlign w:val="bottom"/>
            <w:hideMark/>
          </w:tcPr>
          <w:p w:rsidR="005351CA" w:rsidRPr="00B17ABA" w:rsidRDefault="005351CA" w:rsidP="00F1042B">
            <w:pPr>
              <w:pStyle w:val="TOC1"/>
            </w:pPr>
            <w:r w:rsidRPr="00B17ABA">
              <w:t>CCBs</w:t>
            </w:r>
          </w:p>
        </w:tc>
        <w:tc>
          <w:tcPr>
            <w:tcW w:w="2278" w:type="pct"/>
            <w:shd w:val="clear" w:color="auto" w:fill="auto"/>
            <w:noWrap/>
            <w:vAlign w:val="bottom"/>
            <w:hideMark/>
          </w:tcPr>
          <w:p w:rsidR="005351CA" w:rsidRPr="00B17ABA" w:rsidRDefault="005351CA" w:rsidP="00F1042B">
            <w:pPr>
              <w:pStyle w:val="TOC1"/>
            </w:pPr>
            <w:r w:rsidRPr="00B17ABA">
              <w:rPr>
                <w:lang w:val="pt-PT"/>
              </w:rPr>
              <w:t>BBs+CC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6</w:t>
            </w:r>
          </w:p>
        </w:tc>
        <w:tc>
          <w:tcPr>
            <w:tcW w:w="1569" w:type="pct"/>
            <w:shd w:val="clear" w:color="auto" w:fill="auto"/>
            <w:noWrap/>
            <w:vAlign w:val="bottom"/>
            <w:hideMark/>
          </w:tcPr>
          <w:p w:rsidR="005351CA" w:rsidRPr="00B17ABA" w:rsidRDefault="005351CA" w:rsidP="00F1042B">
            <w:pPr>
              <w:pStyle w:val="TOC1"/>
            </w:pPr>
            <w:r w:rsidRPr="00B17ABA">
              <w:t>CCBs</w:t>
            </w:r>
          </w:p>
        </w:tc>
        <w:tc>
          <w:tcPr>
            <w:tcW w:w="2278" w:type="pct"/>
            <w:shd w:val="clear" w:color="auto" w:fill="auto"/>
            <w:noWrap/>
            <w:vAlign w:val="bottom"/>
            <w:hideMark/>
          </w:tcPr>
          <w:p w:rsidR="005351CA" w:rsidRPr="00B17ABA" w:rsidRDefault="005351CA" w:rsidP="00F1042B">
            <w:pPr>
              <w:pStyle w:val="TOC1"/>
            </w:pPr>
            <w:r w:rsidRPr="00B17ABA">
              <w:rPr>
                <w:lang w:val="pt-PT"/>
              </w:rPr>
              <w:t>BBs+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7</w:t>
            </w:r>
          </w:p>
        </w:tc>
        <w:tc>
          <w:tcPr>
            <w:tcW w:w="1569" w:type="pct"/>
            <w:shd w:val="clear" w:color="auto" w:fill="auto"/>
            <w:noWrap/>
            <w:vAlign w:val="bottom"/>
            <w:hideMark/>
          </w:tcPr>
          <w:p w:rsidR="005351CA" w:rsidRPr="00B17ABA" w:rsidRDefault="005351CA" w:rsidP="00F1042B">
            <w:pPr>
              <w:pStyle w:val="TOC1"/>
            </w:pPr>
            <w:r w:rsidRPr="00B17ABA">
              <w:t>CCBs</w:t>
            </w:r>
          </w:p>
        </w:tc>
        <w:tc>
          <w:tcPr>
            <w:tcW w:w="2278" w:type="pct"/>
            <w:shd w:val="clear" w:color="auto" w:fill="auto"/>
            <w:noWrap/>
            <w:vAlign w:val="bottom"/>
            <w:hideMark/>
          </w:tcPr>
          <w:p w:rsidR="005351CA" w:rsidRPr="00B17ABA" w:rsidRDefault="005351CA" w:rsidP="00F1042B">
            <w:pPr>
              <w:pStyle w:val="TOC1"/>
            </w:pPr>
            <w:r w:rsidRPr="00B17ABA">
              <w:rPr>
                <w:lang w:val="pt-PT"/>
              </w:rPr>
              <w:t>CCBs+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8</w:t>
            </w:r>
          </w:p>
        </w:tc>
        <w:tc>
          <w:tcPr>
            <w:tcW w:w="1569" w:type="pct"/>
            <w:shd w:val="clear" w:color="auto" w:fill="auto"/>
            <w:noWrap/>
            <w:vAlign w:val="bottom"/>
            <w:hideMark/>
          </w:tcPr>
          <w:p w:rsidR="005351CA" w:rsidRPr="00B17ABA" w:rsidRDefault="005351CA" w:rsidP="00F1042B">
            <w:pPr>
              <w:pStyle w:val="TOC1"/>
            </w:pPr>
            <w:r w:rsidRPr="00B17ABA">
              <w:t>ACEIs/ARBs</w:t>
            </w:r>
          </w:p>
        </w:tc>
        <w:tc>
          <w:tcPr>
            <w:tcW w:w="2278" w:type="pct"/>
            <w:shd w:val="clear" w:color="auto" w:fill="auto"/>
            <w:noWrap/>
            <w:vAlign w:val="bottom"/>
            <w:hideMark/>
          </w:tcPr>
          <w:p w:rsidR="005351CA" w:rsidRPr="00B17ABA" w:rsidRDefault="005351CA" w:rsidP="00F1042B">
            <w:pPr>
              <w:pStyle w:val="TOC1"/>
            </w:pPr>
            <w:r w:rsidRPr="00B17ABA">
              <w:rPr>
                <w:lang w:val="pt-PT"/>
              </w:rPr>
              <w:t>D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29</w:t>
            </w:r>
          </w:p>
        </w:tc>
        <w:tc>
          <w:tcPr>
            <w:tcW w:w="1569" w:type="pct"/>
            <w:shd w:val="clear" w:color="auto" w:fill="auto"/>
            <w:noWrap/>
            <w:vAlign w:val="bottom"/>
            <w:hideMark/>
          </w:tcPr>
          <w:p w:rsidR="005351CA" w:rsidRPr="00B17ABA" w:rsidRDefault="005351CA" w:rsidP="00F1042B">
            <w:pPr>
              <w:pStyle w:val="TOC1"/>
            </w:pPr>
            <w:r w:rsidRPr="00B17ABA">
              <w:rPr>
                <w:lang w:val="pt-PT"/>
              </w:rPr>
              <w:t>ACEIs/ARBs</w:t>
            </w:r>
          </w:p>
        </w:tc>
        <w:tc>
          <w:tcPr>
            <w:tcW w:w="2278" w:type="pct"/>
            <w:shd w:val="clear" w:color="auto" w:fill="auto"/>
            <w:noWrap/>
            <w:vAlign w:val="bottom"/>
            <w:hideMark/>
          </w:tcPr>
          <w:p w:rsidR="005351CA" w:rsidRPr="00B17ABA" w:rsidRDefault="005351CA" w:rsidP="00F1042B">
            <w:pPr>
              <w:pStyle w:val="TOC1"/>
            </w:pPr>
            <w:r w:rsidRPr="00B17ABA">
              <w:rPr>
                <w:lang w:val="pt-PT"/>
              </w:rPr>
              <w:t>B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30</w:t>
            </w:r>
          </w:p>
        </w:tc>
        <w:tc>
          <w:tcPr>
            <w:tcW w:w="1569" w:type="pct"/>
            <w:shd w:val="clear" w:color="auto" w:fill="auto"/>
            <w:noWrap/>
            <w:vAlign w:val="bottom"/>
            <w:hideMark/>
          </w:tcPr>
          <w:p w:rsidR="005351CA" w:rsidRPr="00B17ABA" w:rsidRDefault="005351CA" w:rsidP="00F1042B">
            <w:pPr>
              <w:pStyle w:val="TOC1"/>
            </w:pPr>
            <w:r w:rsidRPr="00B17ABA">
              <w:rPr>
                <w:lang w:val="pt-PT"/>
              </w:rPr>
              <w:t>ACEIs/ARBs</w:t>
            </w:r>
          </w:p>
        </w:tc>
        <w:tc>
          <w:tcPr>
            <w:tcW w:w="2278" w:type="pct"/>
            <w:shd w:val="clear" w:color="auto" w:fill="auto"/>
            <w:noWrap/>
            <w:vAlign w:val="bottom"/>
            <w:hideMark/>
          </w:tcPr>
          <w:p w:rsidR="005351CA" w:rsidRPr="00B17ABA" w:rsidRDefault="005351CA" w:rsidP="00F1042B">
            <w:pPr>
              <w:pStyle w:val="TOC1"/>
            </w:pPr>
            <w:r w:rsidRPr="00B17ABA">
              <w:rPr>
                <w:lang w:val="pt-PT"/>
              </w:rPr>
              <w:t>CC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31</w:t>
            </w:r>
          </w:p>
        </w:tc>
        <w:tc>
          <w:tcPr>
            <w:tcW w:w="1569" w:type="pct"/>
            <w:shd w:val="clear" w:color="auto" w:fill="auto"/>
            <w:noWrap/>
            <w:vAlign w:val="bottom"/>
            <w:hideMark/>
          </w:tcPr>
          <w:p w:rsidR="005351CA" w:rsidRPr="00B17ABA" w:rsidRDefault="005351CA" w:rsidP="00F1042B">
            <w:pPr>
              <w:pStyle w:val="TOC1"/>
            </w:pPr>
            <w:r w:rsidRPr="00B17ABA">
              <w:rPr>
                <w:lang w:val="pt-PT"/>
              </w:rPr>
              <w:t>ACEIs/ARBs</w:t>
            </w:r>
          </w:p>
        </w:tc>
        <w:tc>
          <w:tcPr>
            <w:tcW w:w="2278" w:type="pct"/>
            <w:shd w:val="clear" w:color="auto" w:fill="auto"/>
            <w:noWrap/>
            <w:vAlign w:val="bottom"/>
            <w:hideMark/>
          </w:tcPr>
          <w:p w:rsidR="005351CA" w:rsidRPr="00B17ABA" w:rsidRDefault="005351CA" w:rsidP="00F1042B">
            <w:pPr>
              <w:pStyle w:val="TOC1"/>
            </w:pPr>
            <w:r w:rsidRPr="00B17ABA">
              <w:rPr>
                <w:lang w:val="pt-PT"/>
              </w:rPr>
              <w:t>Ds+B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32</w:t>
            </w:r>
          </w:p>
        </w:tc>
        <w:tc>
          <w:tcPr>
            <w:tcW w:w="1569" w:type="pct"/>
            <w:shd w:val="clear" w:color="auto" w:fill="auto"/>
            <w:noWrap/>
            <w:vAlign w:val="bottom"/>
            <w:hideMark/>
          </w:tcPr>
          <w:p w:rsidR="005351CA" w:rsidRPr="00B17ABA" w:rsidRDefault="005351CA" w:rsidP="00F1042B">
            <w:pPr>
              <w:pStyle w:val="TOC1"/>
            </w:pPr>
            <w:r w:rsidRPr="00B17ABA">
              <w:rPr>
                <w:lang w:val="pt-PT"/>
              </w:rPr>
              <w:t>ACEIs/ARBs</w:t>
            </w:r>
          </w:p>
        </w:tc>
        <w:tc>
          <w:tcPr>
            <w:tcW w:w="2278" w:type="pct"/>
            <w:shd w:val="clear" w:color="auto" w:fill="auto"/>
            <w:noWrap/>
            <w:vAlign w:val="bottom"/>
            <w:hideMark/>
          </w:tcPr>
          <w:p w:rsidR="005351CA" w:rsidRPr="00B17ABA" w:rsidRDefault="005351CA" w:rsidP="00F1042B">
            <w:pPr>
              <w:pStyle w:val="TOC1"/>
            </w:pPr>
            <w:r w:rsidRPr="00B17ABA">
              <w:rPr>
                <w:lang w:val="pt-PT"/>
              </w:rPr>
              <w:t>Ds+CC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33</w:t>
            </w:r>
          </w:p>
        </w:tc>
        <w:tc>
          <w:tcPr>
            <w:tcW w:w="1569" w:type="pct"/>
            <w:shd w:val="clear" w:color="auto" w:fill="auto"/>
            <w:noWrap/>
            <w:vAlign w:val="bottom"/>
            <w:hideMark/>
          </w:tcPr>
          <w:p w:rsidR="005351CA" w:rsidRPr="00B17ABA" w:rsidRDefault="005351CA" w:rsidP="00F1042B">
            <w:pPr>
              <w:pStyle w:val="TOC1"/>
            </w:pPr>
            <w:r w:rsidRPr="00B17ABA">
              <w:rPr>
                <w:lang w:val="pt-PT"/>
              </w:rPr>
              <w:t>ACEIs/ARBs</w:t>
            </w:r>
          </w:p>
        </w:tc>
        <w:tc>
          <w:tcPr>
            <w:tcW w:w="2278" w:type="pct"/>
            <w:shd w:val="clear" w:color="auto" w:fill="auto"/>
            <w:noWrap/>
            <w:vAlign w:val="bottom"/>
            <w:hideMark/>
          </w:tcPr>
          <w:p w:rsidR="005351CA" w:rsidRPr="00B17ABA" w:rsidRDefault="005351CA" w:rsidP="00F1042B">
            <w:pPr>
              <w:pStyle w:val="TOC1"/>
            </w:pPr>
            <w:r w:rsidRPr="00B17ABA">
              <w:rPr>
                <w:lang w:val="pt-PT"/>
              </w:rPr>
              <w:t>Ds+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34</w:t>
            </w:r>
          </w:p>
        </w:tc>
        <w:tc>
          <w:tcPr>
            <w:tcW w:w="1569" w:type="pct"/>
            <w:shd w:val="clear" w:color="auto" w:fill="auto"/>
            <w:noWrap/>
            <w:vAlign w:val="bottom"/>
            <w:hideMark/>
          </w:tcPr>
          <w:p w:rsidR="005351CA" w:rsidRPr="00B17ABA" w:rsidRDefault="005351CA" w:rsidP="00F1042B">
            <w:pPr>
              <w:pStyle w:val="TOC1"/>
            </w:pPr>
            <w:r w:rsidRPr="00B17ABA">
              <w:rPr>
                <w:lang w:val="pt-PT"/>
              </w:rPr>
              <w:t>ACEIs/ARBs</w:t>
            </w:r>
          </w:p>
        </w:tc>
        <w:tc>
          <w:tcPr>
            <w:tcW w:w="2278" w:type="pct"/>
            <w:shd w:val="clear" w:color="auto" w:fill="auto"/>
            <w:noWrap/>
            <w:vAlign w:val="bottom"/>
            <w:hideMark/>
          </w:tcPr>
          <w:p w:rsidR="005351CA" w:rsidRPr="00B17ABA" w:rsidRDefault="005351CA" w:rsidP="00F1042B">
            <w:pPr>
              <w:pStyle w:val="TOC1"/>
            </w:pPr>
            <w:r w:rsidRPr="00B17ABA">
              <w:rPr>
                <w:lang w:val="pt-PT"/>
              </w:rPr>
              <w:t>BBs+CC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35</w:t>
            </w:r>
          </w:p>
        </w:tc>
        <w:tc>
          <w:tcPr>
            <w:tcW w:w="1569" w:type="pct"/>
            <w:shd w:val="clear" w:color="auto" w:fill="auto"/>
            <w:noWrap/>
            <w:vAlign w:val="bottom"/>
            <w:hideMark/>
          </w:tcPr>
          <w:p w:rsidR="005351CA" w:rsidRPr="00B17ABA" w:rsidRDefault="005351CA" w:rsidP="00F1042B">
            <w:pPr>
              <w:pStyle w:val="TOC1"/>
            </w:pPr>
            <w:r w:rsidRPr="00B17ABA">
              <w:rPr>
                <w:lang w:val="pt-PT"/>
              </w:rPr>
              <w:t>ACEIs/ARBs</w:t>
            </w:r>
          </w:p>
        </w:tc>
        <w:tc>
          <w:tcPr>
            <w:tcW w:w="2278" w:type="pct"/>
            <w:shd w:val="clear" w:color="auto" w:fill="auto"/>
            <w:noWrap/>
            <w:vAlign w:val="bottom"/>
            <w:hideMark/>
          </w:tcPr>
          <w:p w:rsidR="005351CA" w:rsidRPr="00B17ABA" w:rsidRDefault="005351CA" w:rsidP="00F1042B">
            <w:pPr>
              <w:pStyle w:val="TOC1"/>
            </w:pPr>
            <w:r w:rsidRPr="00B17ABA">
              <w:rPr>
                <w:lang w:val="pt-PT"/>
              </w:rPr>
              <w:t>BBs+ACEIs/ARBs</w:t>
            </w:r>
          </w:p>
        </w:tc>
      </w:tr>
      <w:tr w:rsidR="005351CA" w:rsidRPr="00B17ABA" w:rsidTr="00F1042B">
        <w:trPr>
          <w:trHeight w:val="300"/>
        </w:trPr>
        <w:tc>
          <w:tcPr>
            <w:tcW w:w="1153" w:type="pct"/>
            <w:shd w:val="clear" w:color="auto" w:fill="auto"/>
            <w:noWrap/>
            <w:vAlign w:val="bottom"/>
            <w:hideMark/>
          </w:tcPr>
          <w:p w:rsidR="005351CA" w:rsidRPr="00B17ABA" w:rsidRDefault="005351CA" w:rsidP="00F1042B">
            <w:pPr>
              <w:pStyle w:val="TOC1"/>
            </w:pPr>
            <w:r w:rsidRPr="00B17ABA">
              <w:t>Group 36</w:t>
            </w:r>
          </w:p>
        </w:tc>
        <w:tc>
          <w:tcPr>
            <w:tcW w:w="1569" w:type="pct"/>
            <w:shd w:val="clear" w:color="auto" w:fill="auto"/>
            <w:noWrap/>
            <w:vAlign w:val="bottom"/>
            <w:hideMark/>
          </w:tcPr>
          <w:p w:rsidR="005351CA" w:rsidRPr="00B17ABA" w:rsidRDefault="005351CA" w:rsidP="00F1042B">
            <w:pPr>
              <w:pStyle w:val="TOC1"/>
            </w:pPr>
            <w:r w:rsidRPr="00B17ABA">
              <w:t>ACEIs/ARBs</w:t>
            </w:r>
          </w:p>
        </w:tc>
        <w:tc>
          <w:tcPr>
            <w:tcW w:w="2278" w:type="pct"/>
            <w:shd w:val="clear" w:color="auto" w:fill="auto"/>
            <w:noWrap/>
            <w:vAlign w:val="bottom"/>
            <w:hideMark/>
          </w:tcPr>
          <w:p w:rsidR="005351CA" w:rsidRPr="00B17ABA" w:rsidRDefault="005351CA" w:rsidP="00F1042B">
            <w:pPr>
              <w:pStyle w:val="TOC1"/>
            </w:pPr>
            <w:r w:rsidRPr="00B17ABA">
              <w:t>CCBs+ACEIs/ARBs</w:t>
            </w:r>
          </w:p>
        </w:tc>
      </w:tr>
    </w:tbl>
    <w:p w:rsidR="006A1892" w:rsidRPr="00B17ABA" w:rsidRDefault="006A1892" w:rsidP="001A2558">
      <w:pPr>
        <w:jc w:val="both"/>
      </w:pPr>
    </w:p>
    <w:p w:rsidR="00B65A76" w:rsidRPr="00B17ABA" w:rsidRDefault="00B65A76" w:rsidP="001A2558">
      <w:pPr>
        <w:ind w:firstLine="0"/>
        <w:sectPr w:rsidR="00B65A76" w:rsidRPr="00B17ABA" w:rsidSect="00013330">
          <w:pgSz w:w="11906" w:h="16838"/>
          <w:pgMar w:top="1701" w:right="1418" w:bottom="1701" w:left="2268" w:header="708" w:footer="708" w:gutter="0"/>
          <w:cols w:space="708"/>
          <w:docGrid w:linePitch="360"/>
        </w:sect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81"/>
        <w:gridCol w:w="3479"/>
      </w:tblGrid>
      <w:tr w:rsidR="002121EF" w:rsidRPr="00B17ABA" w:rsidTr="000335CE">
        <w:trPr>
          <w:trHeight w:val="80"/>
        </w:trPr>
        <w:tc>
          <w:tcPr>
            <w:tcW w:w="9781" w:type="dxa"/>
          </w:tcPr>
          <w:p w:rsidR="002121EF" w:rsidRPr="00B17ABA" w:rsidRDefault="002121EF" w:rsidP="001A2558">
            <w:pPr>
              <w:spacing w:line="276" w:lineRule="auto"/>
              <w:ind w:firstLine="0"/>
              <w:rPr>
                <w:noProof/>
                <w:sz w:val="20"/>
                <w:szCs w:val="20"/>
                <w:lang w:eastAsia="ko-KR"/>
              </w:rPr>
            </w:pPr>
          </w:p>
          <w:p w:rsidR="002121EF" w:rsidRPr="00B17ABA" w:rsidRDefault="00F652B6" w:rsidP="00F1042B">
            <w:pPr>
              <w:spacing w:line="276" w:lineRule="auto"/>
              <w:ind w:firstLine="0"/>
            </w:pPr>
            <w:r w:rsidRPr="00B17ABA">
              <w:rPr>
                <w:noProof/>
                <w:lang w:eastAsia="ko-KR"/>
              </w:rPr>
              <w:drawing>
                <wp:inline distT="0" distB="0" distL="0" distR="0" wp14:anchorId="0801C897" wp14:editId="4778F67D">
                  <wp:extent cx="6247557" cy="472440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8.tif"/>
                          <pic:cNvPicPr/>
                        </pic:nvPicPr>
                        <pic:blipFill>
                          <a:blip r:embed="rId59">
                            <a:extLst>
                              <a:ext uri="{28A0092B-C50C-407E-A947-70E740481C1C}">
                                <a14:useLocalDpi xmlns:a14="http://schemas.microsoft.com/office/drawing/2010/main" val="0"/>
                              </a:ext>
                            </a:extLst>
                          </a:blip>
                          <a:stretch>
                            <a:fillRect/>
                          </a:stretch>
                        </pic:blipFill>
                        <pic:spPr>
                          <a:xfrm>
                            <a:off x="0" y="0"/>
                            <a:ext cx="6248637" cy="4725217"/>
                          </a:xfrm>
                          <a:prstGeom prst="rect">
                            <a:avLst/>
                          </a:prstGeom>
                        </pic:spPr>
                      </pic:pic>
                    </a:graphicData>
                  </a:graphic>
                </wp:inline>
              </w:drawing>
            </w:r>
          </w:p>
        </w:tc>
        <w:tc>
          <w:tcPr>
            <w:tcW w:w="3479" w:type="dxa"/>
          </w:tcPr>
          <w:p w:rsidR="002121EF" w:rsidRPr="00B17ABA" w:rsidRDefault="002121EF" w:rsidP="00344BC1">
            <w:pPr>
              <w:pStyle w:val="TOC2"/>
            </w:pPr>
          </w:p>
          <w:p w:rsidR="006B37FC" w:rsidRPr="00B17ABA" w:rsidRDefault="006B37FC" w:rsidP="00344BC1">
            <w:pPr>
              <w:pStyle w:val="TOC2"/>
            </w:pPr>
          </w:p>
          <w:p w:rsidR="006B37FC" w:rsidRPr="00B17ABA" w:rsidRDefault="006B37FC" w:rsidP="00344BC1">
            <w:pPr>
              <w:pStyle w:val="TOC2"/>
            </w:pPr>
          </w:p>
          <w:p w:rsidR="002121EF" w:rsidRPr="00B17ABA" w:rsidRDefault="002121EF" w:rsidP="00344BC1">
            <w:pPr>
              <w:pStyle w:val="TOC2"/>
            </w:pPr>
            <w:r w:rsidRPr="00B17ABA">
              <w:t xml:space="preserve">1) The full list of tested groups divided by initial and second-line drugs is provided in </w:t>
            </w:r>
            <w:r w:rsidR="002A7C99" w:rsidRPr="00B17ABA">
              <w:fldChar w:fldCharType="begin"/>
            </w:r>
            <w:r w:rsidR="002A7C99" w:rsidRPr="00B17ABA">
              <w:instrText xml:space="preserve"> REF _Ref425155140 \h </w:instrText>
            </w:r>
            <w:r w:rsidR="00B17ABA">
              <w:instrText xml:space="preserve"> \* MERGEFORMAT </w:instrText>
            </w:r>
            <w:r w:rsidR="002A7C99"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7</w:t>
            </w:r>
            <w:r w:rsidR="002A7C99" w:rsidRPr="00B17ABA">
              <w:fldChar w:fldCharType="end"/>
            </w:r>
            <w:r w:rsidRPr="00B17ABA">
              <w:t>.</w:t>
            </w:r>
          </w:p>
          <w:p w:rsidR="002121EF" w:rsidRPr="00B17ABA" w:rsidRDefault="002121EF" w:rsidP="002812FC">
            <w:pPr>
              <w:ind w:left="34"/>
              <w:rPr>
                <w:lang w:eastAsia="ko-KR"/>
              </w:rPr>
            </w:pPr>
          </w:p>
          <w:p w:rsidR="002121EF" w:rsidRPr="00B17ABA" w:rsidRDefault="002121EF" w:rsidP="00344BC1">
            <w:pPr>
              <w:pStyle w:val="TOC2"/>
            </w:pPr>
            <w:r w:rsidRPr="00B17ABA">
              <w:t xml:space="preserve">2) Cycle represents the mean of total net benefits; </w:t>
            </w:r>
            <w:r w:rsidR="00007BF0" w:rsidRPr="00B17ABA">
              <w:t xml:space="preserve">horizontal </w:t>
            </w:r>
            <w:r w:rsidRPr="00B17ABA">
              <w:t xml:space="preserve">line represents the </w:t>
            </w:r>
            <w:r w:rsidR="00007BF0" w:rsidRPr="00B17ABA">
              <w:t>comparison intervals</w:t>
            </w:r>
            <w:r w:rsidRPr="00B17ABA">
              <w:t>; the blue colour represents the group</w:t>
            </w:r>
            <w:r w:rsidR="003A2511" w:rsidRPr="00B17ABA">
              <w:t>,</w:t>
            </w:r>
            <w:r w:rsidRPr="00B17ABA">
              <w:t xml:space="preserve"> which has the highest average total net benefit; the grey colour represents the group whose average total net benefit is not significantly different with the group</w:t>
            </w:r>
            <w:r w:rsidR="003A2511" w:rsidRPr="00B17ABA">
              <w:t>,</w:t>
            </w:r>
            <w:r w:rsidRPr="00B17ABA">
              <w:t xml:space="preserve"> which has the highest average total net benefit; and the red colour represents the group whose average total net benefit is significantly different with the group</w:t>
            </w:r>
            <w:r w:rsidR="003A2511" w:rsidRPr="00B17ABA">
              <w:t>,</w:t>
            </w:r>
            <w:r w:rsidRPr="00B17ABA">
              <w:t xml:space="preserve"> which has the highest average total net benefit.     </w:t>
            </w:r>
          </w:p>
          <w:p w:rsidR="002121EF" w:rsidRPr="00B17ABA" w:rsidRDefault="002121EF" w:rsidP="002812FC">
            <w:pPr>
              <w:spacing w:line="276" w:lineRule="auto"/>
              <w:ind w:left="34" w:firstLine="0"/>
              <w:rPr>
                <w:sz w:val="20"/>
                <w:szCs w:val="20"/>
              </w:rPr>
            </w:pPr>
          </w:p>
          <w:p w:rsidR="002121EF" w:rsidRPr="00B17ABA" w:rsidRDefault="002121EF" w:rsidP="002812FC">
            <w:pPr>
              <w:spacing w:line="276" w:lineRule="auto"/>
              <w:ind w:left="34" w:firstLine="0"/>
              <w:rPr>
                <w:sz w:val="20"/>
                <w:szCs w:val="20"/>
              </w:rPr>
            </w:pPr>
          </w:p>
          <w:p w:rsidR="002121EF" w:rsidRPr="00B17ABA" w:rsidRDefault="002121EF" w:rsidP="002812FC">
            <w:pPr>
              <w:pStyle w:val="Caption"/>
              <w:ind w:left="34"/>
              <w:rPr>
                <w:sz w:val="20"/>
                <w:szCs w:val="20"/>
              </w:rPr>
            </w:pPr>
            <w:bookmarkStart w:id="284" w:name="_Ref425156446"/>
            <w:bookmarkStart w:id="285" w:name="_Toc426019168"/>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2</w:t>
              </w:r>
            </w:fldSimple>
            <w:bookmarkEnd w:id="284"/>
            <w:r w:rsidRPr="00B17ABA">
              <w:t xml:space="preserve">. Graphical summary of the mean and </w:t>
            </w:r>
            <w:r w:rsidR="00007BF0" w:rsidRPr="00B17ABA">
              <w:t>comparison intervals</w:t>
            </w:r>
            <w:r w:rsidRPr="00B17ABA">
              <w:t xml:space="preserve"> for each cluster classified by </w:t>
            </w:r>
            <w:r w:rsidR="006A7463" w:rsidRPr="00B17ABA">
              <w:t xml:space="preserve">the combination of </w:t>
            </w:r>
            <w:r w:rsidRPr="00B17ABA">
              <w:t>initial and second drugs</w:t>
            </w:r>
            <w:bookmarkEnd w:id="285"/>
          </w:p>
        </w:tc>
      </w:tr>
    </w:tbl>
    <w:p w:rsidR="00B65A76" w:rsidRPr="00B17ABA" w:rsidRDefault="00B65A76" w:rsidP="001A2558">
      <w:pPr>
        <w:ind w:firstLine="0"/>
        <w:sectPr w:rsidR="00B65A76" w:rsidRPr="00B17ABA" w:rsidSect="00013330">
          <w:pgSz w:w="16838" w:h="11906" w:orient="landscape"/>
          <w:pgMar w:top="1701" w:right="1418" w:bottom="1701" w:left="2268" w:header="708" w:footer="708" w:gutter="0"/>
          <w:cols w:space="708"/>
          <w:docGrid w:linePitch="360"/>
        </w:sectPr>
      </w:pPr>
    </w:p>
    <w:p w:rsidR="008635A6" w:rsidRPr="00B17ABA" w:rsidRDefault="006242F2" w:rsidP="001A2558">
      <w:pPr>
        <w:pStyle w:val="Heading4"/>
      </w:pPr>
      <w:r w:rsidRPr="00B17ABA">
        <w:lastRenderedPageBreak/>
        <w:t>4</w:t>
      </w:r>
      <w:r w:rsidR="001A092E" w:rsidRPr="00B17ABA">
        <w:t xml:space="preserve">) </w:t>
      </w:r>
      <w:r w:rsidR="00B65A76" w:rsidRPr="00B17ABA">
        <w:t>Cluster analysis of top 10 % solution</w:t>
      </w:r>
    </w:p>
    <w:p w:rsidR="00B65A76" w:rsidRPr="00B17ABA" w:rsidRDefault="008635A6">
      <w:pPr>
        <w:jc w:val="both"/>
      </w:pPr>
      <w:r w:rsidRPr="00B17ABA">
        <w:t xml:space="preserve">Cluster analyses were conducted to explore the characteristics of the top 10% of policy options regarding mean total net benefit. </w:t>
      </w:r>
      <w:r w:rsidR="002812FC" w:rsidRPr="00B17ABA">
        <w:fldChar w:fldCharType="begin"/>
      </w:r>
      <w:r w:rsidR="002812FC" w:rsidRPr="00B17ABA">
        <w:instrText xml:space="preserve"> REF _Ref425156471 \h </w:instrText>
      </w:r>
      <w:r w:rsidR="00B17ABA">
        <w:instrText xml:space="preserve"> \* MERGEFORMAT </w:instrText>
      </w:r>
      <w:r w:rsidR="002812FC"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13</w:t>
      </w:r>
      <w:r w:rsidR="002812FC" w:rsidRPr="00B17ABA">
        <w:fldChar w:fldCharType="end"/>
      </w:r>
      <w:r w:rsidRPr="00B17ABA">
        <w:t xml:space="preserve"> shows the distributions (%) of each drug or drug combination included in the top 10% policies, depending on the position of the drug or drug combination in the drug sequence. </w:t>
      </w:r>
      <w:r w:rsidR="00B65A76" w:rsidRPr="00B17ABA">
        <w:t>Of 413 top 10% policies, 27.1% had Ds as the initial drug, 26.</w:t>
      </w:r>
      <w:r w:rsidR="00F22271" w:rsidRPr="00B17ABA">
        <w:t>9</w:t>
      </w:r>
      <w:r w:rsidR="00B65A76" w:rsidRPr="00B17ABA">
        <w:t xml:space="preserve">% were ACEIs/ARBs, 24.7% were CCBs and 21.3% were BBs. The second-line drugs </w:t>
      </w:r>
      <w:r w:rsidRPr="00B17ABA">
        <w:t>distribution</w:t>
      </w:r>
      <w:r w:rsidR="00B65A76" w:rsidRPr="00B17ABA">
        <w:t xml:space="preserve"> </w:t>
      </w:r>
      <w:r w:rsidRPr="00B17ABA">
        <w:t xml:space="preserve">mainly </w:t>
      </w:r>
      <w:r w:rsidR="00B65A76" w:rsidRPr="00B17ABA">
        <w:t>comprised of CCBs+ACEIs/ARBs</w:t>
      </w:r>
      <w:r w:rsidR="008D1D41" w:rsidRPr="00B17ABA">
        <w:t xml:space="preserve"> of 41.4</w:t>
      </w:r>
      <w:r w:rsidR="00B65A76" w:rsidRPr="00B17ABA">
        <w:t>%, Ds+ACEIs/ARBs of 40.9%</w:t>
      </w:r>
      <w:r w:rsidRPr="00B17ABA">
        <w:t xml:space="preserve"> and </w:t>
      </w:r>
      <w:r w:rsidR="008D1D41" w:rsidRPr="00B17ABA">
        <w:t>Ds+CCBs of 15.0</w:t>
      </w:r>
      <w:r w:rsidR="00B65A76" w:rsidRPr="00B17ABA">
        <w:t>%</w:t>
      </w:r>
      <w:r w:rsidRPr="00B17ABA">
        <w:t>. F</w:t>
      </w:r>
      <w:r w:rsidR="00B65A76" w:rsidRPr="00B17ABA">
        <w:t xml:space="preserve">or </w:t>
      </w:r>
      <w:r w:rsidRPr="00B17ABA">
        <w:t xml:space="preserve">the </w:t>
      </w:r>
      <w:r w:rsidR="00B65A76" w:rsidRPr="00B17ABA">
        <w:t xml:space="preserve">third-line drug, </w:t>
      </w:r>
      <w:r w:rsidRPr="00B17ABA">
        <w:t xml:space="preserve">three drug combinations such as </w:t>
      </w:r>
      <w:r w:rsidR="00B65A76" w:rsidRPr="00B17ABA">
        <w:t>Ds+CCBs+ACEIs/ARBs</w:t>
      </w:r>
      <w:r w:rsidRPr="00B17ABA">
        <w:t xml:space="preserve"> (</w:t>
      </w:r>
      <w:r w:rsidR="00B65A76" w:rsidRPr="00B17ABA">
        <w:t>3</w:t>
      </w:r>
      <w:r w:rsidR="008D1D41" w:rsidRPr="00B17ABA">
        <w:t>2</w:t>
      </w:r>
      <w:r w:rsidR="00B65A76" w:rsidRPr="00B17ABA">
        <w:t>.</w:t>
      </w:r>
      <w:r w:rsidR="008D1D41" w:rsidRPr="00B17ABA">
        <w:t>0</w:t>
      </w:r>
      <w:r w:rsidR="00B65A76" w:rsidRPr="00B17ABA">
        <w:t>%</w:t>
      </w:r>
      <w:r w:rsidRPr="00B17ABA">
        <w:t>)</w:t>
      </w:r>
      <w:r w:rsidR="00B65A76" w:rsidRPr="00B17ABA">
        <w:t>, BBs+CCBs+ACEIs/ARBs</w:t>
      </w:r>
      <w:r w:rsidRPr="00B17ABA">
        <w:t xml:space="preserve"> (</w:t>
      </w:r>
      <w:r w:rsidR="00B65A76" w:rsidRPr="00B17ABA">
        <w:t>25.</w:t>
      </w:r>
      <w:r w:rsidR="008D1D41" w:rsidRPr="00B17ABA">
        <w:t>7</w:t>
      </w:r>
      <w:r w:rsidR="00B65A76" w:rsidRPr="00B17ABA">
        <w:t>%</w:t>
      </w:r>
      <w:r w:rsidRPr="00B17ABA">
        <w:t xml:space="preserve">), </w:t>
      </w:r>
      <w:r w:rsidR="00B65A76" w:rsidRPr="00B17ABA">
        <w:t>Ds+BBs+CCBs</w:t>
      </w:r>
      <w:r w:rsidRPr="00B17ABA">
        <w:t xml:space="preserve"> (</w:t>
      </w:r>
      <w:r w:rsidR="00B65A76" w:rsidRPr="00B17ABA">
        <w:t>21.3%</w:t>
      </w:r>
      <w:r w:rsidRPr="00B17ABA">
        <w:t xml:space="preserve">) and </w:t>
      </w:r>
      <w:r w:rsidR="00B65A76" w:rsidRPr="00B17ABA">
        <w:t>Ds+BBs+ACEIs/ARBs</w:t>
      </w:r>
      <w:r w:rsidRPr="00B17ABA">
        <w:t xml:space="preserve"> (</w:t>
      </w:r>
      <w:r w:rsidR="00B65A76" w:rsidRPr="00B17ABA">
        <w:t>18.4%</w:t>
      </w:r>
      <w:r w:rsidRPr="00B17ABA">
        <w:t>) took a greater proportion than other drugs</w:t>
      </w:r>
      <w:r w:rsidR="00B65A76" w:rsidRPr="00B17ABA">
        <w:t>. The fo</w:t>
      </w:r>
      <w:r w:rsidRPr="00B17ABA">
        <w:t>u</w:t>
      </w:r>
      <w:r w:rsidR="00B65A76" w:rsidRPr="00B17ABA">
        <w:t>rth</w:t>
      </w:r>
      <w:r w:rsidRPr="00B17ABA">
        <w:t>-line</w:t>
      </w:r>
      <w:r w:rsidR="00B65A76" w:rsidRPr="00B17ABA">
        <w:t xml:space="preserve"> drugs w</w:t>
      </w:r>
      <w:r w:rsidRPr="00B17ABA">
        <w:t xml:space="preserve">ere more </w:t>
      </w:r>
      <w:r w:rsidR="00B65A76" w:rsidRPr="00B17ABA">
        <w:t>evenly distribut</w:t>
      </w:r>
      <w:r w:rsidRPr="00B17ABA">
        <w:t>ed across 14 treatment options with Ds+CCBs+ACEIs/ARBs (8.96%) and Ds+ACEIs/ARBs (5.08%) being the highest and lowest.</w:t>
      </w:r>
    </w:p>
    <w:p w:rsidR="00B65A76" w:rsidRPr="00B17ABA" w:rsidRDefault="00B65A76" w:rsidP="00A665BD">
      <w:pPr>
        <w:keepNext/>
        <w:spacing w:after="0"/>
        <w:ind w:firstLine="0"/>
        <w:jc w:val="both"/>
      </w:pPr>
      <w:r w:rsidRPr="00B17ABA">
        <w:rPr>
          <w:noProof/>
          <w:lang w:eastAsia="ko-KR"/>
        </w:rPr>
        <w:drawing>
          <wp:inline distT="0" distB="0" distL="0" distR="0" wp14:anchorId="7BEECADB" wp14:editId="12E92022">
            <wp:extent cx="5316279" cy="2785730"/>
            <wp:effectExtent l="0" t="0" r="0" b="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B65A76" w:rsidRPr="00B17ABA" w:rsidRDefault="00B65A76" w:rsidP="00A665BD">
      <w:pPr>
        <w:spacing w:after="0"/>
        <w:ind w:firstLine="0"/>
        <w:jc w:val="center"/>
      </w:pPr>
      <w:bookmarkStart w:id="286" w:name="_Ref425156471"/>
      <w:bookmarkStart w:id="287" w:name="_Toc426019169"/>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3</w:t>
        </w:r>
      </w:fldSimple>
      <w:bookmarkEnd w:id="286"/>
      <w:r w:rsidRPr="00B17ABA">
        <w:t>. Distribution of the drugs included in the top 10% policies</w:t>
      </w:r>
      <w:bookmarkEnd w:id="287"/>
    </w:p>
    <w:p w:rsidR="00B65A76" w:rsidRPr="00B17ABA" w:rsidRDefault="00B65A76" w:rsidP="001A2558"/>
    <w:p w:rsidR="008635A6" w:rsidRPr="00B17ABA" w:rsidRDefault="008635A6">
      <w:pPr>
        <w:jc w:val="both"/>
      </w:pPr>
      <w:r w:rsidRPr="00B17ABA">
        <w:t>A similar pattern was found in the second, third and fourth</w:t>
      </w:r>
      <w:r w:rsidR="008D1D41" w:rsidRPr="00B17ABA">
        <w:t>-line</w:t>
      </w:r>
      <w:r w:rsidRPr="00B17ABA">
        <w:t xml:space="preserve"> drugs where the top 10% of policy options were divided by initial drug (</w:t>
      </w:r>
      <w:r w:rsidR="00DE7AD6" w:rsidRPr="00B17ABA">
        <w:t xml:space="preserve">see </w:t>
      </w:r>
      <w:r w:rsidR="002812FC" w:rsidRPr="00B17ABA">
        <w:fldChar w:fldCharType="begin"/>
      </w:r>
      <w:r w:rsidR="002812FC" w:rsidRPr="00B17ABA">
        <w:instrText xml:space="preserve"> REF _Ref425156503 \h </w:instrText>
      </w:r>
      <w:r w:rsidR="00B17ABA">
        <w:instrText xml:space="preserve"> \* MERGEFORMAT </w:instrText>
      </w:r>
      <w:r w:rsidR="002812FC"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14</w:t>
      </w:r>
      <w:r w:rsidR="002812FC" w:rsidRPr="00B17ABA">
        <w:fldChar w:fldCharType="end"/>
      </w:r>
      <w:r w:rsidR="002812FC" w:rsidRPr="00B17ABA">
        <w:t xml:space="preserve"> </w:t>
      </w:r>
      <w:r w:rsidR="008D1D41" w:rsidRPr="00B17ABA">
        <w:t xml:space="preserve">- </w:t>
      </w:r>
      <w:r w:rsidR="002812FC" w:rsidRPr="00B17ABA">
        <w:fldChar w:fldCharType="begin"/>
      </w:r>
      <w:r w:rsidR="002812FC" w:rsidRPr="00B17ABA">
        <w:instrText xml:space="preserve"> REF _Ref425156508 \h </w:instrText>
      </w:r>
      <w:r w:rsidR="00B17ABA">
        <w:instrText xml:space="preserve"> \* MERGEFORMAT </w:instrText>
      </w:r>
      <w:r w:rsidR="002812FC"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17</w:t>
      </w:r>
      <w:r w:rsidR="002812FC" w:rsidRPr="00B17ABA">
        <w:fldChar w:fldCharType="end"/>
      </w:r>
      <w:r w:rsidRPr="00B17ABA">
        <w:t xml:space="preserve">). For example, where a </w:t>
      </w:r>
      <w:r w:rsidR="007559C5" w:rsidRPr="00B17ABA">
        <w:t>Ds</w:t>
      </w:r>
      <w:r w:rsidRPr="00B17ABA">
        <w:t xml:space="preserve"> was used initially (</w:t>
      </w:r>
      <w:r w:rsidR="002812FC" w:rsidRPr="00B17ABA">
        <w:fldChar w:fldCharType="begin"/>
      </w:r>
      <w:r w:rsidR="002812FC" w:rsidRPr="00B17ABA">
        <w:instrText xml:space="preserve"> REF _Ref425156503 \h </w:instrText>
      </w:r>
      <w:r w:rsidR="00B17ABA">
        <w:instrText xml:space="preserve"> \* MERGEFORMAT </w:instrText>
      </w:r>
      <w:r w:rsidR="002812FC"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14</w:t>
      </w:r>
      <w:r w:rsidR="002812FC" w:rsidRPr="00B17ABA">
        <w:fldChar w:fldCharType="end"/>
      </w:r>
      <w:r w:rsidRPr="00B17ABA">
        <w:t>), the second-line drugs of the top 10% solutions mainly comprised of Ds+ACEIs/ARBs (42.7%) and CCBs+ACEIs/ARBs (42.7%). For the third-line drug, three drug combinations such as Ds+CCBs+ACEIs/ARBs (32.0%), BBs+CCBs+ACEIs/ARBs (22.3%), Ds+BBs+CCBs (21.</w:t>
      </w:r>
      <w:r w:rsidR="008D1D41" w:rsidRPr="00B17ABA">
        <w:t>4</w:t>
      </w:r>
      <w:r w:rsidRPr="00B17ABA">
        <w:t xml:space="preserve">%) and Ds+BBs+ACEIs/ARBs </w:t>
      </w:r>
      <w:r w:rsidRPr="00B17ABA">
        <w:lastRenderedPageBreak/>
        <w:t>(21.</w:t>
      </w:r>
      <w:r w:rsidR="008D1D41" w:rsidRPr="00B17ABA">
        <w:t>4</w:t>
      </w:r>
      <w:r w:rsidRPr="00B17ABA">
        <w:t xml:space="preserve">%) took a greater proportion than other drugs. The fourth-line drugs were evenly distributed across the remaining 13 treatment options.  </w:t>
      </w:r>
    </w:p>
    <w:p w:rsidR="00B65A76" w:rsidRPr="00B17ABA" w:rsidRDefault="00B65A76" w:rsidP="00A665BD">
      <w:pPr>
        <w:keepNext/>
        <w:spacing w:after="0"/>
        <w:ind w:firstLine="0"/>
        <w:jc w:val="both"/>
      </w:pPr>
      <w:r w:rsidRPr="00B17ABA">
        <w:rPr>
          <w:noProof/>
          <w:lang w:eastAsia="ko-KR"/>
        </w:rPr>
        <w:drawing>
          <wp:inline distT="0" distB="0" distL="0" distR="0" wp14:anchorId="7EBC1DAB" wp14:editId="11CB1D7D">
            <wp:extent cx="5305647" cy="3030279"/>
            <wp:effectExtent l="0" t="0" r="0"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B65A76" w:rsidRPr="00B17ABA" w:rsidRDefault="00B65A76" w:rsidP="00A665BD">
      <w:pPr>
        <w:spacing w:after="0"/>
        <w:ind w:firstLine="0"/>
        <w:jc w:val="center"/>
      </w:pPr>
      <w:bookmarkStart w:id="288" w:name="_Ref425156503"/>
      <w:bookmarkStart w:id="289" w:name="_Toc426019170"/>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4</w:t>
        </w:r>
      </w:fldSimple>
      <w:bookmarkEnd w:id="288"/>
      <w:r w:rsidRPr="00B17ABA">
        <w:t>.</w:t>
      </w:r>
      <w:r w:rsidR="008635A6" w:rsidRPr="00B17ABA">
        <w:t xml:space="preserve"> </w:t>
      </w:r>
      <w:r w:rsidRPr="00B17ABA">
        <w:t xml:space="preserve">Distribution of the drugs included in the top 10% policies, where </w:t>
      </w:r>
      <w:r w:rsidR="007559C5" w:rsidRPr="00B17ABA">
        <w:t>Ds</w:t>
      </w:r>
      <w:r w:rsidRPr="00B17ABA">
        <w:t xml:space="preserve"> are used initially</w:t>
      </w:r>
      <w:bookmarkEnd w:id="289"/>
    </w:p>
    <w:p w:rsidR="00B65A76" w:rsidRPr="00B17ABA" w:rsidRDefault="00B65A76" w:rsidP="001A2558"/>
    <w:p w:rsidR="00B65A76" w:rsidRPr="00B17ABA" w:rsidRDefault="00B65A76" w:rsidP="00A665BD">
      <w:pPr>
        <w:keepNext/>
        <w:spacing w:after="0"/>
        <w:ind w:firstLine="0"/>
        <w:jc w:val="center"/>
      </w:pPr>
      <w:r w:rsidRPr="00B17ABA">
        <w:rPr>
          <w:noProof/>
          <w:lang w:eastAsia="ko-KR"/>
        </w:rPr>
        <w:drawing>
          <wp:inline distT="0" distB="0" distL="0" distR="0" wp14:anchorId="3836FB55" wp14:editId="3054CB30">
            <wp:extent cx="5220586" cy="2913321"/>
            <wp:effectExtent l="0" t="0" r="0" b="1905"/>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B65A76" w:rsidRPr="00B17ABA" w:rsidRDefault="00B65A76" w:rsidP="001A2558">
      <w:pPr>
        <w:ind w:firstLine="0"/>
        <w:jc w:val="center"/>
      </w:pPr>
      <w:bookmarkStart w:id="290" w:name="_Toc426019171"/>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5</w:t>
        </w:r>
      </w:fldSimple>
      <w:r w:rsidRPr="00B17ABA">
        <w:t>.</w:t>
      </w:r>
      <w:r w:rsidR="008635A6" w:rsidRPr="00B17ABA">
        <w:t xml:space="preserve"> </w:t>
      </w:r>
      <w:r w:rsidRPr="00B17ABA">
        <w:t>Distribution of the drugs included in the top 10% policies, where BBs are used initially</w:t>
      </w:r>
      <w:bookmarkEnd w:id="290"/>
    </w:p>
    <w:p w:rsidR="00B65A76" w:rsidRPr="00B17ABA" w:rsidRDefault="00B65A76" w:rsidP="00A665BD">
      <w:pPr>
        <w:keepNext/>
        <w:spacing w:after="0"/>
        <w:ind w:firstLine="0"/>
        <w:jc w:val="center"/>
      </w:pPr>
      <w:r w:rsidRPr="00B17ABA">
        <w:rPr>
          <w:noProof/>
          <w:lang w:eastAsia="ko-KR"/>
        </w:rPr>
        <w:lastRenderedPageBreak/>
        <w:drawing>
          <wp:inline distT="0" distB="0" distL="0" distR="0" wp14:anchorId="4003CC13" wp14:editId="6CB8D45C">
            <wp:extent cx="5305647" cy="3009014"/>
            <wp:effectExtent l="0" t="0" r="0" b="127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B65A76" w:rsidRPr="00B17ABA" w:rsidRDefault="00B65A76" w:rsidP="001A2558">
      <w:pPr>
        <w:ind w:firstLine="0"/>
        <w:jc w:val="center"/>
      </w:pPr>
      <w:bookmarkStart w:id="291" w:name="_Toc426019172"/>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6</w:t>
        </w:r>
      </w:fldSimple>
      <w:r w:rsidRPr="00B17ABA">
        <w:t>. Distribution of the drugs included in the top 10% policies, where CCBs are used initially</w:t>
      </w:r>
      <w:bookmarkEnd w:id="291"/>
    </w:p>
    <w:p w:rsidR="00B65A76" w:rsidRPr="00B17ABA" w:rsidRDefault="00B65A76" w:rsidP="001A2558">
      <w:pPr>
        <w:ind w:firstLine="0"/>
      </w:pPr>
    </w:p>
    <w:p w:rsidR="00B65A76" w:rsidRPr="00B17ABA" w:rsidRDefault="00B65A76" w:rsidP="00A665BD">
      <w:pPr>
        <w:keepNext/>
        <w:spacing w:after="0"/>
        <w:ind w:firstLine="0"/>
        <w:jc w:val="center"/>
      </w:pPr>
      <w:r w:rsidRPr="00B17ABA">
        <w:rPr>
          <w:noProof/>
          <w:lang w:eastAsia="ko-KR"/>
        </w:rPr>
        <w:drawing>
          <wp:inline distT="0" distB="0" distL="0" distR="0" wp14:anchorId="09B7B700" wp14:editId="67F42BED">
            <wp:extent cx="5337545" cy="2934586"/>
            <wp:effectExtent l="0" t="0" r="0" b="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B65A76" w:rsidRPr="00B17ABA" w:rsidRDefault="00B65A76" w:rsidP="001A2558">
      <w:pPr>
        <w:ind w:firstLine="0"/>
        <w:jc w:val="center"/>
      </w:pPr>
      <w:bookmarkStart w:id="292" w:name="_Ref425156508"/>
      <w:bookmarkStart w:id="293" w:name="_Toc426019173"/>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7</w:t>
        </w:r>
      </w:fldSimple>
      <w:bookmarkEnd w:id="292"/>
      <w:r w:rsidRPr="00B17ABA">
        <w:t>.</w:t>
      </w:r>
      <w:r w:rsidR="006242F2" w:rsidRPr="00B17ABA">
        <w:t xml:space="preserve"> </w:t>
      </w:r>
      <w:r w:rsidRPr="00B17ABA">
        <w:t>Distribution of the drugs included in the top 10% policies, where ACEIs/ARBs are used initially</w:t>
      </w:r>
      <w:bookmarkEnd w:id="293"/>
    </w:p>
    <w:p w:rsidR="00A665BD" w:rsidRPr="00B17ABA" w:rsidRDefault="00A665BD" w:rsidP="001A2558">
      <w:r w:rsidRPr="00B17ABA">
        <w:br w:type="page"/>
      </w:r>
    </w:p>
    <w:p w:rsidR="00006F9D" w:rsidRPr="00B17ABA" w:rsidRDefault="00006F9D" w:rsidP="001A2558">
      <w:pPr>
        <w:pStyle w:val="Heading3"/>
        <w:rPr>
          <w:lang w:val="sv-SE"/>
        </w:rPr>
      </w:pPr>
      <w:r w:rsidRPr="00B17ABA">
        <w:rPr>
          <w:lang w:val="sv-SE"/>
        </w:rPr>
        <w:lastRenderedPageBreak/>
        <w:t>Sensitivity analysis</w:t>
      </w:r>
    </w:p>
    <w:p w:rsidR="00006F9D" w:rsidRPr="00B17ABA" w:rsidRDefault="001A092E" w:rsidP="001A2558">
      <w:pPr>
        <w:pStyle w:val="Heading4"/>
      </w:pPr>
      <w:r w:rsidRPr="00B17ABA">
        <w:t xml:space="preserve">1) </w:t>
      </w:r>
      <w:r w:rsidR="00006F9D" w:rsidRPr="00B17ABA">
        <w:t>Population</w:t>
      </w:r>
      <w:r w:rsidR="006242F2" w:rsidRPr="00B17ABA">
        <w:t xml:space="preserve"> characteristics</w:t>
      </w:r>
    </w:p>
    <w:p w:rsidR="006B37FC" w:rsidRPr="00B17ABA" w:rsidRDefault="008635A6">
      <w:pPr>
        <w:jc w:val="both"/>
      </w:pPr>
      <w:r w:rsidRPr="00B17ABA">
        <w:t xml:space="preserve">Sensitivity analyses were conducted to examine whether the </w:t>
      </w:r>
      <w:r w:rsidR="00056F6C" w:rsidRPr="00B17ABA">
        <w:t>base-case</w:t>
      </w:r>
      <w:r w:rsidRPr="00B17ABA">
        <w:t xml:space="preserve"> enumeration results were sensitive to gender</w:t>
      </w:r>
      <w:r w:rsidR="006242F2" w:rsidRPr="00B17ABA">
        <w:t>,</w:t>
      </w:r>
      <w:r w:rsidRPr="00B17ABA">
        <w:t xml:space="preserve"> age</w:t>
      </w:r>
      <w:r w:rsidR="006242F2" w:rsidRPr="00B17ABA">
        <w:t xml:space="preserve"> and initial SBP</w:t>
      </w:r>
      <w:r w:rsidRPr="00B17ABA">
        <w:t xml:space="preserve">. </w:t>
      </w:r>
      <w:r w:rsidR="002812FC" w:rsidRPr="00B17ABA">
        <w:fldChar w:fldCharType="begin"/>
      </w:r>
      <w:r w:rsidR="002812FC" w:rsidRPr="00B17ABA">
        <w:instrText xml:space="preserve"> REF _Ref425156600 \h </w:instrText>
      </w:r>
      <w:r w:rsidR="00B17ABA">
        <w:instrText xml:space="preserve"> \* MERGEFORMAT </w:instrText>
      </w:r>
      <w:r w:rsidR="002812FC" w:rsidRPr="00B17ABA">
        <w:fldChar w:fldCharType="separate"/>
      </w:r>
      <w:r w:rsidR="00ED7C74" w:rsidRPr="00B17ABA">
        <w:t xml:space="preserve">Table </w:t>
      </w:r>
      <w:r w:rsidR="00ED7C74" w:rsidRPr="00B17ABA">
        <w:rPr>
          <w:noProof/>
          <w:cs/>
        </w:rPr>
        <w:t>‎</w:t>
      </w:r>
      <w:r w:rsidR="00ED7C74" w:rsidRPr="00B17ABA">
        <w:rPr>
          <w:noProof/>
        </w:rPr>
        <w:t>7</w:t>
      </w:r>
      <w:r w:rsidR="00ED7C74" w:rsidRPr="00B17ABA">
        <w:t>.</w:t>
      </w:r>
      <w:r w:rsidR="00ED7C74" w:rsidRPr="00B17ABA">
        <w:rPr>
          <w:noProof/>
        </w:rPr>
        <w:t>8</w:t>
      </w:r>
      <w:r w:rsidR="002812FC" w:rsidRPr="00B17ABA">
        <w:fldChar w:fldCharType="end"/>
      </w:r>
      <w:r w:rsidRPr="00B17ABA">
        <w:t xml:space="preserve"> </w:t>
      </w:r>
      <w:r w:rsidR="00FA61A4" w:rsidRPr="00B17ABA">
        <w:t xml:space="preserve">summarises the optimal solutions and their net benefits </w:t>
      </w:r>
      <w:r w:rsidRPr="00B17ABA">
        <w:t>depending on age</w:t>
      </w:r>
      <w:r w:rsidR="002812FC" w:rsidRPr="00B17ABA">
        <w:t xml:space="preserve">, </w:t>
      </w:r>
      <w:r w:rsidRPr="00B17ABA">
        <w:t>gender</w:t>
      </w:r>
      <w:r w:rsidR="002812FC" w:rsidRPr="00B17ABA">
        <w:t xml:space="preserve"> and initial SBP</w:t>
      </w:r>
      <w:r w:rsidRPr="00B17ABA">
        <w:t xml:space="preserve">. </w:t>
      </w:r>
    </w:p>
    <w:p w:rsidR="00DE7AD6" w:rsidRPr="00B17ABA" w:rsidRDefault="00FA61A4" w:rsidP="001A2558">
      <w:pPr>
        <w:jc w:val="both"/>
      </w:pPr>
      <w:r w:rsidRPr="00B17ABA">
        <w:t>The total net benefi</w:t>
      </w:r>
      <w:r w:rsidR="006A1892" w:rsidRPr="00B17ABA">
        <w:t>t decreased as the age increased</w:t>
      </w:r>
      <w:r w:rsidRPr="00B17ABA">
        <w:t xml:space="preserve">. It was higher in women than men across all age groups because women had a lower CVD risk so lived longer than men in the hypertension SDDP model. </w:t>
      </w:r>
      <w:r w:rsidR="00251C22" w:rsidRPr="00B17ABA">
        <w:t>Despite the different baseline risks depending on the age and gender, most optimal treatment sequences were not out of the optimal solution identified in enumeration and the</w:t>
      </w:r>
      <w:r w:rsidR="00B405E8" w:rsidRPr="00B17ABA">
        <w:t xml:space="preserve"> seven</w:t>
      </w:r>
      <w:r w:rsidR="00251C22" w:rsidRPr="00B17ABA">
        <w:t xml:space="preserve"> policies </w:t>
      </w:r>
      <w:r w:rsidR="006A1892" w:rsidRPr="00B17ABA">
        <w:t>that</w:t>
      </w:r>
      <w:r w:rsidR="00251C22" w:rsidRPr="00B17ABA">
        <w:t xml:space="preserve"> were not statistically different with the optimal policy.</w:t>
      </w:r>
      <w:r w:rsidRPr="00B17ABA">
        <w:t xml:space="preserve"> </w:t>
      </w:r>
      <w:r w:rsidR="008635A6" w:rsidRPr="00B17ABA">
        <w:t xml:space="preserve">The optimal initial drug was either ACEIs/ARBs or </w:t>
      </w:r>
      <w:r w:rsidR="007559C5" w:rsidRPr="00B17ABA">
        <w:t>Ds</w:t>
      </w:r>
      <w:r w:rsidR="008635A6" w:rsidRPr="00B17ABA">
        <w:t xml:space="preserve"> across all age and gender groups. </w:t>
      </w:r>
      <w:r w:rsidRPr="00B17ABA">
        <w:t>For both men and women whose initial treatment fails, optimal second-line treatment was either adding Ds to ACEIs/ARBs, where ACEIs/ARBs is used initially, or adding ACEIs/ARBs to Ds, where Ds is used initially. For the third-line treatment, Ds+CCBs+ACEIs/ARBs were optimal in most age and gender groups, which was identical with the NICE guideline</w:t>
      </w:r>
      <w:r w:rsidR="006A1892" w:rsidRPr="00B17ABA">
        <w:t>s</w:t>
      </w:r>
      <w:r w:rsidRPr="00B17ABA">
        <w:t xml:space="preserve">. For the fourth-line treatment, Ds+CCBs+ACEIs/ARBs or </w:t>
      </w:r>
      <w:r w:rsidRPr="00B17ABA">
        <w:rPr>
          <w:rFonts w:cstheme="majorBidi"/>
        </w:rPr>
        <w:t>BBs+CCBs+ACEIs/ARBs were optimal</w:t>
      </w:r>
      <w:r w:rsidR="006A1892" w:rsidRPr="00B17ABA">
        <w:rPr>
          <w:rFonts w:cstheme="majorBidi"/>
        </w:rPr>
        <w:t>,</w:t>
      </w:r>
      <w:r w:rsidRPr="00B17ABA">
        <w:rPr>
          <w:rFonts w:cstheme="majorBidi"/>
        </w:rPr>
        <w:t xml:space="preserve"> depending on the optimal drugs selected in the previous cycles.</w:t>
      </w:r>
      <w:r w:rsidR="00DE7AD6" w:rsidRPr="00B17ABA">
        <w:rPr>
          <w:rFonts w:cstheme="majorBidi"/>
        </w:rPr>
        <w:t xml:space="preserve"> </w:t>
      </w:r>
      <w:r w:rsidR="00744437" w:rsidRPr="00B17ABA">
        <w:rPr>
          <w:rFonts w:cstheme="majorBidi"/>
        </w:rPr>
        <w:t xml:space="preserve">The computational time was longer in the patient group aged 50 initially (14.58 hours for men and 18.90 hours for women) than the patient group aged 70 initially (8.39 hours for men and 8.56 hours for women) </w:t>
      </w:r>
      <w:r w:rsidR="00744437" w:rsidRPr="00B17ABA">
        <w:t>due</w:t>
      </w:r>
      <w:r w:rsidR="00DE7AD6" w:rsidRPr="00B17ABA">
        <w:t xml:space="preserve"> to how long the patients live. </w:t>
      </w:r>
    </w:p>
    <w:p w:rsidR="00DE7AD6" w:rsidRPr="00B17ABA" w:rsidRDefault="00B405E8" w:rsidP="00620560">
      <w:pPr>
        <w:jc w:val="both"/>
      </w:pPr>
      <w:r w:rsidRPr="00B17ABA">
        <w:rPr>
          <w:rFonts w:cstheme="majorBidi"/>
        </w:rPr>
        <w:t xml:space="preserve">The </w:t>
      </w:r>
      <w:r w:rsidR="00616049" w:rsidRPr="00B17ABA">
        <w:rPr>
          <w:rFonts w:cstheme="majorBidi"/>
        </w:rPr>
        <w:t>total net benefit</w:t>
      </w:r>
      <w:r w:rsidRPr="00B17ABA">
        <w:rPr>
          <w:rFonts w:cstheme="majorBidi"/>
        </w:rPr>
        <w:t xml:space="preserve"> was lower where the initial SBP was lower (i.e., 163.5 or 153.5 mmHg) than the base-case (173.5 mmHg). This result corresponds with MacMahon et al and Collins et al’ s studies</w:t>
      </w:r>
      <w:r w:rsidR="003A2511" w:rsidRPr="00B17ABA">
        <w:rPr>
          <w:rFonts w:cstheme="majorBidi"/>
        </w:rPr>
        <w:t>,</w:t>
      </w:r>
      <w:r w:rsidRPr="00B17ABA">
        <w:rPr>
          <w:rFonts w:cstheme="majorBidi"/>
        </w:rPr>
        <w:t xml:space="preserve"> which </w:t>
      </w:r>
      <w:r w:rsidR="00616049" w:rsidRPr="00B17ABA">
        <w:rPr>
          <w:rFonts w:cstheme="majorBidi"/>
        </w:rPr>
        <w:t>showed the</w:t>
      </w:r>
      <w:r w:rsidRPr="00B17ABA">
        <w:rPr>
          <w:rFonts w:cstheme="majorBidi"/>
        </w:rPr>
        <w:t xml:space="preserve"> greater treatment benefit for an individual having a greater CVD risk at any age</w:t>
      </w:r>
      <w:r w:rsidRPr="00B17ABA">
        <w:rPr>
          <w:rFonts w:cstheme="majorBidi"/>
        </w:rPr>
        <w:fldChar w:fldCharType="begin">
          <w:fldData xml:space="preserve">PEVuZE5vdGU+PENpdGU+PEF1dGhvcj5NYWNtYWhvbjwvQXV0aG9yPjxZZWFyPjE5OTA8L1llYXI+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c2NS03NzQ8L3BhZ2VzPjx2b2x1bWU+MzM1PC92b2x1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ODI3LTgzODwvcGFnZXM+PHZvbHVtZT4zMzU8L3ZvbHVtZT48bnVtYmVyPjg2OTM8L251
bWJlcj48ZGF0ZXM+PHllYXI+MTk5MDwveWVhcj48cHViLWRhdGVzPjxkYXRlPkFwciA3PC9kYXRl
PjwvcHViLWRhdGVzPjwvZGF0ZXM+PGlzYm4+MDE0MC02NzM2PC9pc2JuPjxhY2Nlc3Npb24tbnVt
PklTSTpBMTk5MENZMzcxMDAwMTE8L2FjY2Vzc2lvbi1udW0+PHVybHM+PHJlbGF0ZWQtdXJscz48
dXJsPiZsdDtHbyB0byBJU0kmZ3Q7Oi8vQTE5OTBDWTM3MTAwMDExPC91cmw+PC9yZWxhdGVkLXVy
bHM+PC91cmxzPjxlbGVjdHJvbmljLXJlc291cmNlLW51bT5Eb2kgMTAuMTAxNi8wMTQwLTY3MzYo
OTApOTA5NDQtWjwvZWxlY3Ryb25pYy1yZXNvdXJjZS1udW0+PGxhbmd1YWdlPkVuZ2xpc2g8L2xh
bmd1YWdlPjwvcmVjb3JkPjwvQ2l0ZT48L0VuZE5vdGU+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NYWNtYWhvbjwvQXV0aG9yPjxZZWFyPjE5OTA8L1llYXI+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c2NS03NzQ8L3BhZ2VzPjx2b2x1bWU+MzM1PC92b2x1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ODI3LTgzODwvcGFnZXM+PHZvbHVtZT4zMzU8L3ZvbHVtZT48bnVtYmVyPjg2OTM8L251
bWJlcj48ZGF0ZXM+PHllYXI+MTk5MDwveWVhcj48cHViLWRhdGVzPjxkYXRlPkFwciA3PC9kYXRl
PjwvcHViLWRhdGVzPjwvZGF0ZXM+PGlzYm4+MDE0MC02NzM2PC9pc2JuPjxhY2Nlc3Npb24tbnVt
PklTSTpBMTk5MENZMzcxMDAwMTE8L2FjY2Vzc2lvbi1udW0+PHVybHM+PHJlbGF0ZWQtdXJscz48
dXJsPiZsdDtHbyB0byBJU0kmZ3Q7Oi8vQTE5OTBDWTM3MTAwMDExPC91cmw+PC9yZWxhdGVkLXVy
bHM+PC91cmxzPjxlbGVjdHJvbmljLXJlc291cmNlLW51bT5Eb2kgMTAuMTAxNi8wMTQwLTY3MzYo
OTApOTA5NDQtWjwvZWxlY3Ryb25pYy1yZXNvdXJjZS1udW0+PGxhbmd1YWdlPkVuZ2xpc2g8L2xh
bmd1YWdlPjwvcmVjb3JkPjwvQ2l0ZT48L0VuZE5vdGU+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Pr="00B17ABA">
        <w:rPr>
          <w:rFonts w:cstheme="majorBidi"/>
        </w:rPr>
      </w:r>
      <w:r w:rsidRPr="00B17ABA">
        <w:rPr>
          <w:rFonts w:cstheme="majorBidi"/>
        </w:rPr>
        <w:fldChar w:fldCharType="separate"/>
      </w:r>
      <w:r w:rsidR="00EE2B4F" w:rsidRPr="00B17ABA">
        <w:rPr>
          <w:rFonts w:cstheme="majorBidi"/>
          <w:noProof/>
          <w:vertAlign w:val="superscript"/>
        </w:rPr>
        <w:t>[224, 225]</w:t>
      </w:r>
      <w:r w:rsidRPr="00B17ABA">
        <w:rPr>
          <w:rFonts w:cstheme="majorBidi"/>
        </w:rPr>
        <w:fldChar w:fldCharType="end"/>
      </w:r>
      <w:r w:rsidRPr="00B17ABA">
        <w:rPr>
          <w:rFonts w:cstheme="majorBidi"/>
        </w:rPr>
        <w:t xml:space="preserve">. For the patients with a lower </w:t>
      </w:r>
      <w:r w:rsidR="00616049" w:rsidRPr="00B17ABA">
        <w:rPr>
          <w:rFonts w:cstheme="majorBidi"/>
        </w:rPr>
        <w:t xml:space="preserve">initial </w:t>
      </w:r>
      <w:r w:rsidRPr="00B17ABA">
        <w:rPr>
          <w:rFonts w:cstheme="majorBidi"/>
        </w:rPr>
        <w:t xml:space="preserve">SBP than the base-case, the optimal initial drug was </w:t>
      </w:r>
      <w:r w:rsidRPr="00B17ABA">
        <w:t xml:space="preserve">ACEIs/ARBs, which was same with the base-case. </w:t>
      </w:r>
      <w:r w:rsidR="00F652B6" w:rsidRPr="00B17ABA">
        <w:t>The optimal second-line drug was sensitive to the change in patients’ initial SBP. Where the initial SBP was 163.5 or 153.5 mmHg, t</w:t>
      </w:r>
      <w:r w:rsidRPr="00B17ABA">
        <w:t>he optimal second-line drug was CCBs+ACEIs/ARBs, wh</w:t>
      </w:r>
      <w:r w:rsidR="00F652B6" w:rsidRPr="00B17ABA">
        <w:t>ereas Ds+ACEIs/ARBs was the optimal second-line drug in</w:t>
      </w:r>
      <w:r w:rsidRPr="00B17ABA">
        <w:t xml:space="preserve"> other scenarios. </w:t>
      </w:r>
      <w:r w:rsidR="00DE7AD6" w:rsidRPr="00B17ABA">
        <w:t xml:space="preserve">This can be explained by the relative </w:t>
      </w:r>
      <w:r w:rsidR="00616049" w:rsidRPr="00B17ABA">
        <w:t xml:space="preserve">(rather than absolute) </w:t>
      </w:r>
      <w:r w:rsidR="00DE7AD6" w:rsidRPr="00B17ABA">
        <w:t>SBP lowering effect assumed in</w:t>
      </w:r>
      <w:r w:rsidR="00037758" w:rsidRPr="00B17ABA">
        <w:t xml:space="preserve"> the hypertension SDDP model</w:t>
      </w:r>
      <w:r w:rsidR="00616049" w:rsidRPr="00B17ABA">
        <w:t xml:space="preserve"> because, with the same relative effect, </w:t>
      </w:r>
      <w:r w:rsidR="00037758" w:rsidRPr="00B17ABA">
        <w:t xml:space="preserve">the difference in the absolute SBP reduction between Ds+ACEIs/ARBs and CCBs+ACEIs/ARBs was reduced </w:t>
      </w:r>
      <w:r w:rsidR="00DE7AD6" w:rsidRPr="00B17ABA">
        <w:t xml:space="preserve">if </w:t>
      </w:r>
      <w:r w:rsidR="00037758" w:rsidRPr="00B17ABA">
        <w:t xml:space="preserve">the initial SBP </w:t>
      </w:r>
      <w:r w:rsidR="00DE7AD6" w:rsidRPr="00B17ABA">
        <w:t>becomes</w:t>
      </w:r>
      <w:r w:rsidR="00037758" w:rsidRPr="00B17ABA">
        <w:t xml:space="preserve"> lower.</w:t>
      </w:r>
      <w:r w:rsidR="00DE7AD6" w:rsidRPr="00B17ABA">
        <w:t xml:space="preserve"> This could </w:t>
      </w:r>
      <w:r w:rsidR="00616049" w:rsidRPr="00B17ABA">
        <w:t>reduce</w:t>
      </w:r>
      <w:r w:rsidR="00DE7AD6" w:rsidRPr="00B17ABA">
        <w:t xml:space="preserve"> the </w:t>
      </w:r>
      <w:r w:rsidR="00DE7AD6" w:rsidRPr="00B17ABA">
        <w:lastRenderedPageBreak/>
        <w:t xml:space="preserve">difference in total net benefit between the policies using Ds+ACEIs/ARBs and CCBs+ACEIs/ARBs as the second-line drug. </w:t>
      </w:r>
    </w:p>
    <w:p w:rsidR="006242F2" w:rsidRPr="00B17ABA" w:rsidRDefault="006242F2" w:rsidP="001A2558">
      <w:pPr>
        <w:ind w:firstLine="0"/>
        <w:jc w:val="both"/>
      </w:pPr>
    </w:p>
    <w:p w:rsidR="006B37FC" w:rsidRPr="00B17ABA" w:rsidRDefault="006B37FC" w:rsidP="006B37FC">
      <w:pPr>
        <w:pStyle w:val="Heading4"/>
      </w:pPr>
      <w:r w:rsidRPr="00B17ABA">
        <w:t>2) Other parameters</w:t>
      </w:r>
    </w:p>
    <w:p w:rsidR="006B37FC" w:rsidRPr="00B17ABA" w:rsidRDefault="006B37FC" w:rsidP="00F00E9D">
      <w:pPr>
        <w:jc w:val="both"/>
      </w:pPr>
      <w:r w:rsidRPr="00B17ABA">
        <w:t xml:space="preserve">Sensitivity analyses were undertaken to find out whether the optimal solution identified using enumeration in the base-case is sensitive when the objective of SDDP is to maximise the treatment success rate rather than total net benefit. In practice, </w:t>
      </w:r>
      <w:r w:rsidRPr="00B17ABA">
        <w:rPr>
          <w:rFonts w:eastAsia="Malgun Gothic"/>
          <w:lang w:eastAsia="ko-KR"/>
        </w:rPr>
        <w:t xml:space="preserve">costs might be of secondary concern to clinicians, who primarily seek to optimise clinical outcomes for individual patients. </w:t>
      </w:r>
    </w:p>
    <w:p w:rsidR="006B37FC" w:rsidRPr="00B17ABA" w:rsidRDefault="006B37FC" w:rsidP="00F570A1">
      <w:pPr>
        <w:jc w:val="both"/>
      </w:pPr>
      <w:r w:rsidRPr="00B17ABA">
        <w:t xml:space="preserve">There was significant uncertainty in the time-dependent SBP lowering effect based on Wald’s and </w:t>
      </w:r>
      <w:r w:rsidR="004A7EBD" w:rsidRPr="00B17ABA">
        <w:t>Wright et al</w:t>
      </w:r>
      <w:r w:rsidRPr="00B17ABA">
        <w:t>’s systematic reviews. The assumptions in the base-case of the hypertension SDDP model is that the BBs and CCBs drop SBP quickly in the first three months and then have little incremental SBP lowering effect after three months, whereas Ds and ACEIs/ARBs gradually drop SBP over one year. In sensitivity analysis, all single antihypertensive drugs were assumed to decrease SBP gradually over one year. The long-term SBP lowering effect of Ds, CCBs and ACEIs/ARBs was derived from ALLHAT</w:t>
      </w:r>
      <w:r w:rsidRPr="00B17ABA">
        <w:fldChar w:fldCharType="begin">
          <w:fldData xml:space="preserve">PEVuZE5vdGU+PENpdGU+PEF1dGhvcj5GdXJiZXJnPC9BdXRob3I+PFllYXI+MjAwMjwvWWVhcj48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</w:fldData>
        </w:fldChar>
      </w:r>
      <w:r w:rsidR="00EE2B4F" w:rsidRPr="00B17ABA">
        <w:instrText xml:space="preserve"> ADDIN EN.CITE </w:instrText>
      </w:r>
      <w:r w:rsidR="00EE2B4F" w:rsidRPr="00B17ABA">
        <w:fldChar w:fldCharType="begin">
          <w:fldData xml:space="preserve">PEVuZE5vdGU+PENpdGU+PEF1dGhvcj5GdXJiZXJnPC9BdXRob3I+PFllYXI+MjAwMjwvWWVhcj48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</w:fldData>
        </w:fldChar>
      </w:r>
      <w:r w:rsidR="00EE2B4F" w:rsidRPr="00B17ABA">
        <w:instrText xml:space="preserve"> ADDIN EN.CITE.DATA </w:instrText>
      </w:r>
      <w:r w:rsidR="00EE2B4F" w:rsidRPr="00B17ABA">
        <w:fldChar w:fldCharType="end"/>
      </w:r>
      <w:r w:rsidRPr="00B17ABA">
        <w:fldChar w:fldCharType="separate"/>
      </w:r>
      <w:r w:rsidR="00EE2B4F" w:rsidRPr="00B17ABA">
        <w:rPr>
          <w:noProof/>
          <w:vertAlign w:val="superscript"/>
        </w:rPr>
        <w:t>[317]</w:t>
      </w:r>
      <w:r w:rsidRPr="00B17ABA">
        <w:fldChar w:fldCharType="end"/>
      </w:r>
      <w:r w:rsidRPr="00B17ABA">
        <w:t xml:space="preserve"> and those of BBs was derived from Dutch-TIA</w:t>
      </w:r>
      <w:r w:rsidRPr="00B17ABA">
        <w:fldChar w:fldCharType="begin"/>
      </w:r>
      <w:r w:rsidR="00EE2B4F" w:rsidRPr="00B17ABA">
        <w:instrText xml:space="preserve"> ADDIN EN.CITE &lt;EndNote&gt;&lt;Cite&gt;&lt;Author&gt;Algra&lt;/Author&gt;&lt;Year&gt;1993&lt;/Year&gt;&lt;RecNum&gt;499&lt;/RecNum&gt;&lt;DisplayText&gt;&lt;style face="superscript"&gt;[318]&lt;/style&gt;&lt;/DisplayText&gt;&lt;record&gt;&lt;rec-number&gt;499&lt;/rec-number&gt;&lt;foreign-keys&gt;&lt;key app="EN" db-id="z2a0dvwpazf220et2vh50z295rxpzfevwft2"&gt;499&lt;/key&gt;&lt;/foreign-keys&gt;&lt;ref-type name="Journal Article"&gt;17&lt;/ref-type&gt;&lt;contributors&gt;&lt;authors&gt;&lt;author&gt;Algra, A.&lt;/author&gt;&lt;author&gt;Vangijn, J.&lt;/author&gt;&lt;author&gt;Kappelle, L. J.&lt;/author&gt;&lt;author&gt;Vanlatum, J. C.&lt;/author&gt;&lt;author&gt;Koudstaal, P. J.&lt;/author&gt;&lt;/authors&gt;&lt;/contributors&gt;&lt;auth-address&gt;Univ Utrecht,Utrecht,Netherlands&amp;#xD;Univ Hosp Rotterdam Dijkzigt,Rotterdam,Netherlands&lt;/auth-address&gt;&lt;titles&gt;&lt;title&gt;Trial of secondary prevention with Atenolol after transient ischemic attack or nondisabling ischemic stroke&lt;/title&gt;&lt;secondary-title&gt;Stroke&lt;/secondary-title&gt;&lt;alt-title&gt;Stroke&lt;/alt-title&gt;&lt;/titles&gt;&lt;periodical&gt;&lt;full-title&gt;Stroke&lt;/full-title&gt;&lt;abbr-1&gt;Stroke&lt;/abbr-1&gt;&lt;/periodical&gt;&lt;alt-periodical&gt;&lt;full-title&gt;Stroke&lt;/full-title&gt;&lt;abbr-1&gt;Stroke&lt;/abbr-1&gt;&lt;/alt-periodical&gt;&lt;pages&gt;543-548&lt;/pages&gt;&lt;volume&gt;24&lt;/volume&gt;&lt;number&gt;4&lt;/number&gt;&lt;keywords&gt;&lt;keyword&gt;atenolol&lt;/keyword&gt;&lt;keyword&gt;cerebral ischemia, transient&lt;/keyword&gt;&lt;keyword&gt;cerebrovascular disorders&lt;/keyword&gt;&lt;keyword&gt;clinical trials&lt;/keyword&gt;&lt;keyword&gt;coronary heart-disease&lt;/keyword&gt;&lt;keyword&gt;interobserver agreement&lt;/keyword&gt;&lt;keyword&gt;myocardial-infarction&lt;/keyword&gt;&lt;keyword&gt;blood-pressure&lt;/keyword&gt;&lt;keyword&gt;hypertension&lt;/keyword&gt;&lt;keyword&gt;handicap&lt;/keyword&gt;&lt;/keywords&gt;&lt;dates&gt;&lt;year&gt;1993&lt;/year&gt;&lt;pub-dates&gt;&lt;date&gt;Apr&lt;/date&gt;&lt;/pub-dates&gt;&lt;/dates&gt;&lt;isbn&gt;0039-2499&lt;/isbn&gt;&lt;accession-num&gt;WOS:A1993KV41900006&lt;/accession-num&gt;&lt;urls&gt;&lt;related-urls&gt;&lt;url&gt;&amp;lt;Go to ISI&amp;gt;://WOS:A1993KV41900006&lt;/url&gt;&lt;/related-urls&gt;&lt;/urls&gt;&lt;language&gt;English&lt;/language&gt;&lt;/record&gt;&lt;/Cite&gt;&lt;/EndNote&gt;</w:instrText>
      </w:r>
      <w:r w:rsidRPr="00B17ABA">
        <w:fldChar w:fldCharType="separate"/>
      </w:r>
      <w:r w:rsidR="00EE2B4F" w:rsidRPr="00B17ABA">
        <w:rPr>
          <w:noProof/>
          <w:vertAlign w:val="superscript"/>
        </w:rPr>
        <w:t>[318]</w:t>
      </w:r>
      <w:r w:rsidRPr="00B17ABA">
        <w:fldChar w:fldCharType="end"/>
      </w:r>
      <w:r w:rsidRPr="00B17ABA">
        <w:t xml:space="preserve">. In this case, the SBP lowering effect is highest in Ds, followed by CCBs, ACEIs/ARBs and </w:t>
      </w:r>
      <w:r w:rsidR="00305146" w:rsidRPr="00B17ABA">
        <w:t xml:space="preserve">BBs </w:t>
      </w:r>
      <w:r w:rsidRPr="00B17ABA">
        <w:t>consistently over time. Three-monthly SBP change was calculated based on Equation 5.5. The same assumption with the base-case was used for the SBP lowering effect of both two and three-drug combinations (see Equation 5.6). The absolute SBP lowering effect was converted to the relative SBP lowering effect using Equation 5.7.</w:t>
      </w:r>
    </w:p>
    <w:p w:rsidR="006B37FC" w:rsidRPr="00B17ABA" w:rsidRDefault="006B37FC" w:rsidP="001A2558">
      <w:pPr>
        <w:ind w:firstLine="0"/>
        <w:jc w:val="both"/>
        <w:sectPr w:rsidR="006B37FC" w:rsidRPr="00B17ABA" w:rsidSect="00013330">
          <w:footerReference w:type="default" r:id="rId65"/>
          <w:pgSz w:w="11906" w:h="16838"/>
          <w:pgMar w:top="1701" w:right="1418" w:bottom="1701" w:left="2268" w:header="708" w:footer="708" w:gutter="0"/>
          <w:cols w:space="708"/>
          <w:docGrid w:linePitch="360"/>
        </w:sectPr>
      </w:pPr>
    </w:p>
    <w:p w:rsidR="00006F9D" w:rsidRPr="00B17ABA" w:rsidRDefault="00006F9D" w:rsidP="001A2558">
      <w:pPr>
        <w:pStyle w:val="Caption"/>
      </w:pPr>
      <w:bookmarkStart w:id="294" w:name="_Ref425156600"/>
      <w:bookmarkStart w:id="295" w:name="_Toc426018664"/>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8</w:t>
        </w:r>
      </w:fldSimple>
      <w:bookmarkEnd w:id="294"/>
      <w:r w:rsidRPr="00B17ABA">
        <w:t xml:space="preserve">. Optimal treatment sequences </w:t>
      </w:r>
      <w:r w:rsidR="008D1D41" w:rsidRPr="00B17ABA">
        <w:t xml:space="preserve">and total net benefit </w:t>
      </w:r>
      <w:r w:rsidRPr="00B17ABA">
        <w:t xml:space="preserve">depending on </w:t>
      </w:r>
      <w:r w:rsidR="006A1892" w:rsidRPr="00B17ABA">
        <w:t xml:space="preserve">gender and </w:t>
      </w:r>
      <w:r w:rsidR="008D1D41" w:rsidRPr="00B17ABA">
        <w:t xml:space="preserve">initial </w:t>
      </w:r>
      <w:r w:rsidRPr="00B17ABA">
        <w:t>age</w:t>
      </w:r>
      <w:bookmarkEnd w:id="295"/>
      <w:r w:rsidRPr="00B17ABA">
        <w:t xml:space="preserve"> </w:t>
      </w:r>
    </w:p>
    <w:tbl>
      <w:tblPr>
        <w:tblW w:w="5000" w:type="pct"/>
        <w:tblLayout w:type="fixed"/>
        <w:tblLook w:val="04A0" w:firstRow="1" w:lastRow="0" w:firstColumn="1" w:lastColumn="0" w:noHBand="0" w:noVBand="1"/>
      </w:tblPr>
      <w:tblGrid>
        <w:gridCol w:w="1810"/>
        <w:gridCol w:w="992"/>
        <w:gridCol w:w="1417"/>
        <w:gridCol w:w="1986"/>
        <w:gridCol w:w="2267"/>
        <w:gridCol w:w="2409"/>
        <w:gridCol w:w="1134"/>
        <w:gridCol w:w="1353"/>
      </w:tblGrid>
      <w:tr w:rsidR="00F1042B" w:rsidRPr="00B17ABA" w:rsidTr="00F1042B">
        <w:trPr>
          <w:trHeight w:val="300"/>
        </w:trPr>
        <w:tc>
          <w:tcPr>
            <w:tcW w:w="677" w:type="pct"/>
            <w:tcBorders>
              <w:top w:val="single" w:sz="4" w:space="0" w:color="auto"/>
              <w:left w:val="single" w:sz="4" w:space="0" w:color="auto"/>
              <w:bottom w:val="nil"/>
              <w:right w:val="nil"/>
            </w:tcBorders>
            <w:shd w:val="clear" w:color="auto" w:fill="auto"/>
            <w:noWrap/>
            <w:vAlign w:val="bottom"/>
            <w:hideMark/>
          </w:tcPr>
          <w:p w:rsidR="006242F2" w:rsidRPr="00B17ABA" w:rsidRDefault="006242F2" w:rsidP="009923E9">
            <w:pPr>
              <w:pStyle w:val="TOC1"/>
              <w:jc w:val="center"/>
            </w:pPr>
          </w:p>
        </w:tc>
        <w:tc>
          <w:tcPr>
            <w:tcW w:w="371" w:type="pct"/>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6242F2" w:rsidRPr="00B17ABA" w:rsidRDefault="006242F2" w:rsidP="009923E9">
            <w:pPr>
              <w:pStyle w:val="TOC1"/>
              <w:jc w:val="center"/>
            </w:pPr>
            <w:r w:rsidRPr="00B17ABA">
              <w:t>Policy number</w:t>
            </w:r>
          </w:p>
        </w:tc>
        <w:tc>
          <w:tcPr>
            <w:tcW w:w="3022" w:type="pct"/>
            <w:gridSpan w:val="4"/>
            <w:tcBorders>
              <w:top w:val="single" w:sz="4" w:space="0" w:color="auto"/>
              <w:left w:val="nil"/>
              <w:bottom w:val="single" w:sz="4" w:space="0" w:color="auto"/>
              <w:right w:val="single" w:sz="4" w:space="0" w:color="auto"/>
            </w:tcBorders>
            <w:shd w:val="clear" w:color="auto" w:fill="auto"/>
            <w:noWrap/>
            <w:vAlign w:val="bottom"/>
            <w:hideMark/>
          </w:tcPr>
          <w:p w:rsidR="006242F2" w:rsidRPr="00B17ABA" w:rsidRDefault="006242F2" w:rsidP="009923E9">
            <w:pPr>
              <w:pStyle w:val="TOC1"/>
              <w:jc w:val="center"/>
            </w:pPr>
            <w:r w:rsidRPr="00B17ABA">
              <w:t>Optimal solution</w:t>
            </w:r>
          </w:p>
        </w:tc>
        <w:tc>
          <w:tcPr>
            <w:tcW w:w="424"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9923E9">
            <w:pPr>
              <w:pStyle w:val="TOC1"/>
              <w:jc w:val="center"/>
            </w:pPr>
            <w:r w:rsidRPr="00B17ABA">
              <w:t>Optimal value</w:t>
            </w:r>
            <w:r w:rsidR="00DE7AD6" w:rsidRPr="00B17ABA">
              <w:t xml:space="preserve"> (£)</w:t>
            </w:r>
          </w:p>
        </w:tc>
        <w:tc>
          <w:tcPr>
            <w:tcW w:w="506"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1042B" w:rsidRPr="00B17ABA" w:rsidRDefault="00F1042B" w:rsidP="009923E9">
            <w:pPr>
              <w:pStyle w:val="TOC1"/>
              <w:jc w:val="center"/>
            </w:pPr>
            <w:r w:rsidRPr="00B17ABA">
              <w:t>Computation</w:t>
            </w:r>
          </w:p>
          <w:p w:rsidR="006242F2" w:rsidRPr="00B17ABA" w:rsidRDefault="006242F2" w:rsidP="009923E9">
            <w:pPr>
              <w:pStyle w:val="TOC1"/>
              <w:jc w:val="center"/>
            </w:pPr>
            <w:r w:rsidRPr="00B17ABA">
              <w:t>time (h)</w:t>
            </w:r>
          </w:p>
        </w:tc>
      </w:tr>
      <w:tr w:rsidR="00F1042B" w:rsidRPr="00B17ABA" w:rsidTr="00F1042B">
        <w:trPr>
          <w:trHeight w:val="300"/>
        </w:trPr>
        <w:tc>
          <w:tcPr>
            <w:tcW w:w="677" w:type="pct"/>
            <w:tcBorders>
              <w:top w:val="nil"/>
              <w:left w:val="single" w:sz="4" w:space="0" w:color="auto"/>
              <w:bottom w:val="double" w:sz="4" w:space="0" w:color="auto"/>
              <w:right w:val="nil"/>
            </w:tcBorders>
            <w:shd w:val="clear" w:color="auto" w:fill="auto"/>
            <w:noWrap/>
            <w:vAlign w:val="bottom"/>
            <w:hideMark/>
          </w:tcPr>
          <w:p w:rsidR="006242F2" w:rsidRPr="00B17ABA" w:rsidRDefault="006242F2" w:rsidP="00F1042B">
            <w:pPr>
              <w:pStyle w:val="TOC1"/>
            </w:pPr>
          </w:p>
        </w:tc>
        <w:tc>
          <w:tcPr>
            <w:tcW w:w="371" w:type="pct"/>
            <w:vMerge/>
            <w:tcBorders>
              <w:top w:val="single" w:sz="4" w:space="0" w:color="auto"/>
              <w:left w:val="single" w:sz="4" w:space="0" w:color="auto"/>
              <w:bottom w:val="double" w:sz="4" w:space="0" w:color="auto"/>
              <w:right w:val="single" w:sz="4" w:space="0" w:color="auto"/>
            </w:tcBorders>
            <w:shd w:val="clear" w:color="auto" w:fill="auto"/>
            <w:vAlign w:val="center"/>
            <w:hideMark/>
          </w:tcPr>
          <w:p w:rsidR="006242F2" w:rsidRPr="00B17ABA" w:rsidRDefault="006242F2" w:rsidP="00F1042B">
            <w:pPr>
              <w:pStyle w:val="TOC1"/>
            </w:pPr>
          </w:p>
        </w:tc>
        <w:tc>
          <w:tcPr>
            <w:tcW w:w="530" w:type="pct"/>
            <w:tcBorders>
              <w:top w:val="nil"/>
              <w:left w:val="nil"/>
              <w:bottom w:val="double" w:sz="4" w:space="0" w:color="auto"/>
              <w:right w:val="single" w:sz="4" w:space="0" w:color="auto"/>
            </w:tcBorders>
            <w:shd w:val="clear" w:color="auto" w:fill="auto"/>
            <w:noWrap/>
            <w:vAlign w:val="bottom"/>
            <w:hideMark/>
          </w:tcPr>
          <w:p w:rsidR="006242F2" w:rsidRPr="00B17ABA" w:rsidRDefault="006242F2" w:rsidP="009923E9">
            <w:pPr>
              <w:pStyle w:val="TOC1"/>
              <w:jc w:val="center"/>
            </w:pPr>
            <w:r w:rsidRPr="00B17ABA">
              <w:t>1st</w:t>
            </w:r>
          </w:p>
        </w:tc>
        <w:tc>
          <w:tcPr>
            <w:tcW w:w="743" w:type="pct"/>
            <w:tcBorders>
              <w:top w:val="nil"/>
              <w:left w:val="nil"/>
              <w:bottom w:val="double" w:sz="4" w:space="0" w:color="auto"/>
              <w:right w:val="single" w:sz="4" w:space="0" w:color="auto"/>
            </w:tcBorders>
            <w:shd w:val="clear" w:color="auto" w:fill="auto"/>
            <w:noWrap/>
            <w:vAlign w:val="bottom"/>
            <w:hideMark/>
          </w:tcPr>
          <w:p w:rsidR="006242F2" w:rsidRPr="00B17ABA" w:rsidRDefault="006242F2" w:rsidP="009923E9">
            <w:pPr>
              <w:pStyle w:val="TOC1"/>
              <w:jc w:val="center"/>
            </w:pPr>
            <w:r w:rsidRPr="00B17ABA">
              <w:t>2nd</w:t>
            </w:r>
          </w:p>
        </w:tc>
        <w:tc>
          <w:tcPr>
            <w:tcW w:w="848" w:type="pct"/>
            <w:tcBorders>
              <w:top w:val="nil"/>
              <w:left w:val="nil"/>
              <w:bottom w:val="double" w:sz="4" w:space="0" w:color="auto"/>
              <w:right w:val="single" w:sz="4" w:space="0" w:color="auto"/>
            </w:tcBorders>
            <w:shd w:val="clear" w:color="auto" w:fill="auto"/>
            <w:noWrap/>
            <w:vAlign w:val="bottom"/>
            <w:hideMark/>
          </w:tcPr>
          <w:p w:rsidR="006242F2" w:rsidRPr="00B17ABA" w:rsidRDefault="006242F2" w:rsidP="009923E9">
            <w:pPr>
              <w:pStyle w:val="TOC1"/>
              <w:jc w:val="center"/>
            </w:pPr>
            <w:r w:rsidRPr="00B17ABA">
              <w:t>3rd</w:t>
            </w:r>
          </w:p>
        </w:tc>
        <w:tc>
          <w:tcPr>
            <w:tcW w:w="901" w:type="pct"/>
            <w:tcBorders>
              <w:top w:val="nil"/>
              <w:left w:val="nil"/>
              <w:bottom w:val="double" w:sz="4" w:space="0" w:color="auto"/>
              <w:right w:val="single" w:sz="4" w:space="0" w:color="auto"/>
            </w:tcBorders>
            <w:shd w:val="clear" w:color="auto" w:fill="auto"/>
            <w:noWrap/>
            <w:vAlign w:val="bottom"/>
            <w:hideMark/>
          </w:tcPr>
          <w:p w:rsidR="006242F2" w:rsidRPr="00B17ABA" w:rsidRDefault="006242F2" w:rsidP="009923E9">
            <w:pPr>
              <w:pStyle w:val="TOC1"/>
              <w:jc w:val="center"/>
            </w:pPr>
            <w:r w:rsidRPr="00B17ABA">
              <w:t>4th</w:t>
            </w:r>
          </w:p>
        </w:tc>
        <w:tc>
          <w:tcPr>
            <w:tcW w:w="424" w:type="pct"/>
            <w:vMerge/>
            <w:tcBorders>
              <w:top w:val="single" w:sz="4" w:space="0" w:color="auto"/>
              <w:left w:val="single" w:sz="4" w:space="0" w:color="auto"/>
              <w:bottom w:val="double" w:sz="4" w:space="0" w:color="auto"/>
              <w:right w:val="single" w:sz="4" w:space="0" w:color="auto"/>
            </w:tcBorders>
            <w:shd w:val="clear" w:color="auto" w:fill="auto"/>
            <w:vAlign w:val="center"/>
            <w:hideMark/>
          </w:tcPr>
          <w:p w:rsidR="006242F2" w:rsidRPr="00B17ABA" w:rsidRDefault="006242F2" w:rsidP="00F1042B">
            <w:pPr>
              <w:pStyle w:val="TOC1"/>
            </w:pPr>
          </w:p>
        </w:tc>
        <w:tc>
          <w:tcPr>
            <w:tcW w:w="506" w:type="pct"/>
            <w:vMerge/>
            <w:tcBorders>
              <w:top w:val="single" w:sz="4" w:space="0" w:color="auto"/>
              <w:left w:val="single" w:sz="4" w:space="0" w:color="auto"/>
              <w:bottom w:val="double" w:sz="4" w:space="0" w:color="auto"/>
              <w:right w:val="single" w:sz="4" w:space="0" w:color="auto"/>
            </w:tcBorders>
            <w:shd w:val="clear" w:color="auto" w:fill="auto"/>
            <w:vAlign w:val="center"/>
            <w:hideMark/>
          </w:tcPr>
          <w:p w:rsidR="006242F2" w:rsidRPr="00B17ABA" w:rsidRDefault="006242F2" w:rsidP="00F1042B">
            <w:pPr>
              <w:pStyle w:val="TOC1"/>
            </w:pPr>
          </w:p>
        </w:tc>
      </w:tr>
      <w:tr w:rsidR="006242F2" w:rsidRPr="00B17ABA" w:rsidTr="00F1042B">
        <w:trPr>
          <w:trHeight w:val="300"/>
        </w:trPr>
        <w:tc>
          <w:tcPr>
            <w:tcW w:w="5000" w:type="pct"/>
            <w:gridSpan w:val="8"/>
            <w:tcBorders>
              <w:top w:val="double" w:sz="4" w:space="0" w:color="auto"/>
              <w:left w:val="single" w:sz="4" w:space="0" w:color="auto"/>
              <w:bottom w:val="single" w:sz="4" w:space="0" w:color="auto"/>
              <w:right w:val="single" w:sz="4" w:space="0" w:color="auto"/>
            </w:tcBorders>
            <w:shd w:val="pct5" w:color="auto" w:fill="auto"/>
            <w:noWrap/>
            <w:vAlign w:val="bottom"/>
            <w:hideMark/>
          </w:tcPr>
          <w:p w:rsidR="006242F2" w:rsidRPr="00B17ABA" w:rsidRDefault="006242F2" w:rsidP="00F1042B">
            <w:pPr>
              <w:pStyle w:val="TOC1"/>
            </w:pPr>
            <w:r w:rsidRPr="00B17ABA">
              <w:t xml:space="preserve">Male </w:t>
            </w:r>
          </w:p>
        </w:tc>
      </w:tr>
      <w:tr w:rsidR="00F1042B" w:rsidRPr="00B17ABA" w:rsidTr="009923E9">
        <w:trPr>
          <w:trHeight w:val="300"/>
        </w:trPr>
        <w:tc>
          <w:tcPr>
            <w:tcW w:w="677" w:type="pct"/>
            <w:tcBorders>
              <w:top w:val="nil"/>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 xml:space="preserve">50 years old </w:t>
            </w:r>
          </w:p>
        </w:tc>
        <w:tc>
          <w:tcPr>
            <w:tcW w:w="371"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625</w:t>
            </w:r>
            <w:r w:rsidR="00A7061F" w:rsidRPr="00B17ABA">
              <w:t>*</w:t>
            </w:r>
          </w:p>
        </w:tc>
        <w:tc>
          <w:tcPr>
            <w:tcW w:w="530"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Ds</w:t>
            </w:r>
          </w:p>
        </w:tc>
        <w:tc>
          <w:tcPr>
            <w:tcW w:w="743"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Ds+ACEIs/ARBs</w:t>
            </w:r>
          </w:p>
        </w:tc>
        <w:tc>
          <w:tcPr>
            <w:tcW w:w="848"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CCBs+ACEIs/ARBs</w:t>
            </w:r>
          </w:p>
        </w:tc>
        <w:tc>
          <w:tcPr>
            <w:tcW w:w="901"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BBs+CCBs+ACEIs/ARBs</w:t>
            </w:r>
          </w:p>
        </w:tc>
        <w:tc>
          <w:tcPr>
            <w:tcW w:w="424"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435</w:t>
            </w:r>
            <w:r w:rsidR="00B405E8" w:rsidRPr="00B17ABA">
              <w:t>,</w:t>
            </w:r>
            <w:r w:rsidRPr="00B17ABA">
              <w:t>950</w:t>
            </w:r>
          </w:p>
        </w:tc>
        <w:tc>
          <w:tcPr>
            <w:tcW w:w="506"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14.58</w:t>
            </w:r>
          </w:p>
        </w:tc>
      </w:tr>
      <w:tr w:rsidR="00F1042B" w:rsidRPr="00B17ABA" w:rsidTr="009923E9">
        <w:trPr>
          <w:trHeight w:val="300"/>
        </w:trPr>
        <w:tc>
          <w:tcPr>
            <w:tcW w:w="677" w:type="pct"/>
            <w:tcBorders>
              <w:top w:val="nil"/>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60 years old</w:t>
            </w:r>
          </w:p>
          <w:p w:rsidR="00B405E8" w:rsidRPr="00B17ABA" w:rsidRDefault="00B405E8" w:rsidP="00F1042B">
            <w:pPr>
              <w:pStyle w:val="TOC1"/>
            </w:pPr>
            <w:r w:rsidRPr="00B17ABA">
              <w:t>(base-case)</w:t>
            </w:r>
          </w:p>
        </w:tc>
        <w:tc>
          <w:tcPr>
            <w:tcW w:w="371"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3720</w:t>
            </w:r>
            <w:r w:rsidR="00A7061F" w:rsidRPr="00B17ABA">
              <w:t>*</w:t>
            </w:r>
          </w:p>
        </w:tc>
        <w:tc>
          <w:tcPr>
            <w:tcW w:w="530"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ACEIs/ARBs</w:t>
            </w:r>
          </w:p>
        </w:tc>
        <w:tc>
          <w:tcPr>
            <w:tcW w:w="743"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Ds+ACEIs/ARBs</w:t>
            </w:r>
          </w:p>
        </w:tc>
        <w:tc>
          <w:tcPr>
            <w:tcW w:w="848"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CCBs+ACEIs/ARBs</w:t>
            </w:r>
          </w:p>
        </w:tc>
        <w:tc>
          <w:tcPr>
            <w:tcW w:w="901"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BBs+ACEIs/ARBs</w:t>
            </w:r>
          </w:p>
        </w:tc>
        <w:tc>
          <w:tcPr>
            <w:tcW w:w="424"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330</w:t>
            </w:r>
            <w:r w:rsidR="00B405E8" w:rsidRPr="00B17ABA">
              <w:t>,</w:t>
            </w:r>
            <w:r w:rsidRPr="00B17ABA">
              <w:t>080</w:t>
            </w:r>
          </w:p>
        </w:tc>
        <w:tc>
          <w:tcPr>
            <w:tcW w:w="506"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12.20</w:t>
            </w:r>
          </w:p>
        </w:tc>
      </w:tr>
      <w:tr w:rsidR="00F1042B" w:rsidRPr="00B17ABA" w:rsidTr="00F1042B">
        <w:trPr>
          <w:trHeight w:val="300"/>
        </w:trPr>
        <w:tc>
          <w:tcPr>
            <w:tcW w:w="677" w:type="pct"/>
            <w:tcBorders>
              <w:top w:val="nil"/>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70 years old</w:t>
            </w:r>
          </w:p>
        </w:tc>
        <w:tc>
          <w:tcPr>
            <w:tcW w:w="371"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602</w:t>
            </w:r>
          </w:p>
        </w:tc>
        <w:tc>
          <w:tcPr>
            <w:tcW w:w="530"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Ds</w:t>
            </w:r>
          </w:p>
        </w:tc>
        <w:tc>
          <w:tcPr>
            <w:tcW w:w="743"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Ds+ACEIs/ARBs</w:t>
            </w:r>
          </w:p>
        </w:tc>
        <w:tc>
          <w:tcPr>
            <w:tcW w:w="848"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BBs+CCBs</w:t>
            </w:r>
          </w:p>
        </w:tc>
        <w:tc>
          <w:tcPr>
            <w:tcW w:w="901"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CCBs+ACEIs/ARBs</w:t>
            </w:r>
          </w:p>
        </w:tc>
        <w:tc>
          <w:tcPr>
            <w:tcW w:w="424"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211</w:t>
            </w:r>
            <w:r w:rsidR="00B405E8" w:rsidRPr="00B17ABA">
              <w:t>,</w:t>
            </w:r>
            <w:r w:rsidRPr="00B17ABA">
              <w:t>530</w:t>
            </w:r>
          </w:p>
        </w:tc>
        <w:tc>
          <w:tcPr>
            <w:tcW w:w="506"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8.39</w:t>
            </w:r>
          </w:p>
        </w:tc>
      </w:tr>
      <w:tr w:rsidR="006242F2" w:rsidRPr="00B17ABA" w:rsidTr="00F1042B">
        <w:trPr>
          <w:trHeight w:val="300"/>
        </w:trPr>
        <w:tc>
          <w:tcPr>
            <w:tcW w:w="5000" w:type="pct"/>
            <w:gridSpan w:val="8"/>
            <w:tcBorders>
              <w:top w:val="single" w:sz="4" w:space="0" w:color="auto"/>
              <w:left w:val="single" w:sz="4" w:space="0" w:color="auto"/>
              <w:bottom w:val="single" w:sz="4" w:space="0" w:color="auto"/>
              <w:right w:val="single" w:sz="4" w:space="0" w:color="000000"/>
            </w:tcBorders>
            <w:shd w:val="pct5" w:color="auto" w:fill="auto"/>
            <w:noWrap/>
            <w:vAlign w:val="bottom"/>
            <w:hideMark/>
          </w:tcPr>
          <w:p w:rsidR="006242F2" w:rsidRPr="00B17ABA" w:rsidRDefault="006242F2" w:rsidP="00F1042B">
            <w:pPr>
              <w:pStyle w:val="TOC1"/>
            </w:pPr>
            <w:r w:rsidRPr="00B17ABA">
              <w:t>Female</w:t>
            </w:r>
          </w:p>
        </w:tc>
      </w:tr>
      <w:tr w:rsidR="00F1042B" w:rsidRPr="00B17ABA" w:rsidTr="009923E9">
        <w:trPr>
          <w:trHeight w:val="300"/>
        </w:trPr>
        <w:tc>
          <w:tcPr>
            <w:tcW w:w="677" w:type="pct"/>
            <w:tcBorders>
              <w:top w:val="nil"/>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50 years old</w:t>
            </w:r>
          </w:p>
        </w:tc>
        <w:tc>
          <w:tcPr>
            <w:tcW w:w="371"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625</w:t>
            </w:r>
            <w:r w:rsidR="00A7061F" w:rsidRPr="00B17ABA">
              <w:t>*</w:t>
            </w:r>
          </w:p>
        </w:tc>
        <w:tc>
          <w:tcPr>
            <w:tcW w:w="530"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Ds</w:t>
            </w:r>
          </w:p>
        </w:tc>
        <w:tc>
          <w:tcPr>
            <w:tcW w:w="743"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Ds+ACEIs/ARBs</w:t>
            </w:r>
          </w:p>
        </w:tc>
        <w:tc>
          <w:tcPr>
            <w:tcW w:w="848"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CCBs+ACEIs/ARBs</w:t>
            </w:r>
          </w:p>
        </w:tc>
        <w:tc>
          <w:tcPr>
            <w:tcW w:w="901"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BBs+CCBs+ACEIs/ARBs</w:t>
            </w:r>
          </w:p>
        </w:tc>
        <w:tc>
          <w:tcPr>
            <w:tcW w:w="424"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462</w:t>
            </w:r>
            <w:r w:rsidR="00B405E8" w:rsidRPr="00B17ABA">
              <w:t>,</w:t>
            </w:r>
            <w:r w:rsidRPr="00B17ABA">
              <w:t>270</w:t>
            </w:r>
          </w:p>
        </w:tc>
        <w:tc>
          <w:tcPr>
            <w:tcW w:w="506"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18.90</w:t>
            </w:r>
          </w:p>
        </w:tc>
      </w:tr>
      <w:tr w:rsidR="00F1042B" w:rsidRPr="00B17ABA" w:rsidTr="00F1042B">
        <w:trPr>
          <w:trHeight w:val="300"/>
        </w:trPr>
        <w:tc>
          <w:tcPr>
            <w:tcW w:w="677" w:type="pct"/>
            <w:tcBorders>
              <w:top w:val="nil"/>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60 years old</w:t>
            </w:r>
          </w:p>
        </w:tc>
        <w:tc>
          <w:tcPr>
            <w:tcW w:w="371"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3718</w:t>
            </w:r>
          </w:p>
        </w:tc>
        <w:tc>
          <w:tcPr>
            <w:tcW w:w="530"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ACEIs/ARBs</w:t>
            </w:r>
          </w:p>
        </w:tc>
        <w:tc>
          <w:tcPr>
            <w:tcW w:w="743"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Ds+ACEIs/ARBs</w:t>
            </w:r>
          </w:p>
        </w:tc>
        <w:tc>
          <w:tcPr>
            <w:tcW w:w="848"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CCBs+ACEIs/ARBs</w:t>
            </w:r>
          </w:p>
        </w:tc>
        <w:tc>
          <w:tcPr>
            <w:tcW w:w="901"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CCBs+ACEIs/ARBs</w:t>
            </w:r>
          </w:p>
        </w:tc>
        <w:tc>
          <w:tcPr>
            <w:tcW w:w="424" w:type="pct"/>
            <w:tcBorders>
              <w:top w:val="nil"/>
              <w:left w:val="nil"/>
              <w:bottom w:val="single" w:sz="4" w:space="0" w:color="auto"/>
              <w:right w:val="nil"/>
            </w:tcBorders>
            <w:shd w:val="clear" w:color="auto" w:fill="auto"/>
            <w:noWrap/>
            <w:vAlign w:val="bottom"/>
            <w:hideMark/>
          </w:tcPr>
          <w:p w:rsidR="006242F2" w:rsidRPr="00B17ABA" w:rsidRDefault="006242F2" w:rsidP="00A665BD">
            <w:pPr>
              <w:pStyle w:val="TOC1"/>
              <w:jc w:val="right"/>
            </w:pPr>
            <w:r w:rsidRPr="00B17ABA">
              <w:t>356</w:t>
            </w:r>
            <w:r w:rsidR="00B405E8" w:rsidRPr="00B17ABA">
              <w:t>,</w:t>
            </w:r>
            <w:r w:rsidRPr="00B17ABA">
              <w:t>300</w:t>
            </w:r>
          </w:p>
        </w:tc>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13.75</w:t>
            </w:r>
          </w:p>
        </w:tc>
      </w:tr>
      <w:tr w:rsidR="00F1042B" w:rsidRPr="00B17ABA" w:rsidTr="009923E9">
        <w:trPr>
          <w:trHeight w:val="300"/>
        </w:trPr>
        <w:tc>
          <w:tcPr>
            <w:tcW w:w="67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70 years old</w:t>
            </w:r>
          </w:p>
        </w:tc>
        <w:tc>
          <w:tcPr>
            <w:tcW w:w="371" w:type="pct"/>
            <w:tcBorders>
              <w:top w:val="single" w:sz="4" w:space="0" w:color="auto"/>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3721</w:t>
            </w:r>
            <w:r w:rsidR="00A7061F" w:rsidRPr="00B17ABA">
              <w:t>*</w:t>
            </w:r>
          </w:p>
        </w:tc>
        <w:tc>
          <w:tcPr>
            <w:tcW w:w="530" w:type="pct"/>
            <w:tcBorders>
              <w:top w:val="single" w:sz="4" w:space="0" w:color="auto"/>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ACEIs/ARBs</w:t>
            </w:r>
          </w:p>
        </w:tc>
        <w:tc>
          <w:tcPr>
            <w:tcW w:w="743" w:type="pct"/>
            <w:tcBorders>
              <w:top w:val="single" w:sz="4" w:space="0" w:color="auto"/>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Ds+ACEIs/ARBs</w:t>
            </w:r>
          </w:p>
        </w:tc>
        <w:tc>
          <w:tcPr>
            <w:tcW w:w="848" w:type="pct"/>
            <w:tcBorders>
              <w:top w:val="single" w:sz="4" w:space="0" w:color="auto"/>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CCBs+ACEIs/ARBs</w:t>
            </w:r>
          </w:p>
        </w:tc>
        <w:tc>
          <w:tcPr>
            <w:tcW w:w="901" w:type="pct"/>
            <w:tcBorders>
              <w:top w:val="single" w:sz="4" w:space="0" w:color="auto"/>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BBs+CCBs+ACEIs/ARBs</w:t>
            </w:r>
          </w:p>
        </w:tc>
        <w:tc>
          <w:tcPr>
            <w:tcW w:w="424" w:type="pct"/>
            <w:tcBorders>
              <w:top w:val="single" w:sz="4" w:space="0" w:color="auto"/>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247</w:t>
            </w:r>
            <w:r w:rsidR="00B405E8" w:rsidRPr="00B17ABA">
              <w:t>,</w:t>
            </w:r>
            <w:r w:rsidRPr="00B17ABA">
              <w:t>030</w:t>
            </w:r>
          </w:p>
        </w:tc>
        <w:tc>
          <w:tcPr>
            <w:tcW w:w="506" w:type="pct"/>
            <w:tcBorders>
              <w:top w:val="single" w:sz="4" w:space="0" w:color="auto"/>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8.56</w:t>
            </w:r>
          </w:p>
        </w:tc>
      </w:tr>
      <w:tr w:rsidR="006242F2" w:rsidRPr="00B17ABA" w:rsidTr="00F1042B">
        <w:trPr>
          <w:trHeight w:val="317"/>
        </w:trPr>
        <w:tc>
          <w:tcPr>
            <w:tcW w:w="5000" w:type="pct"/>
            <w:gridSpan w:val="8"/>
            <w:tcBorders>
              <w:top w:val="single" w:sz="4" w:space="0" w:color="auto"/>
              <w:left w:val="single" w:sz="4" w:space="0" w:color="auto"/>
              <w:bottom w:val="single" w:sz="4" w:space="0" w:color="auto"/>
              <w:right w:val="single" w:sz="4" w:space="0" w:color="auto"/>
            </w:tcBorders>
            <w:shd w:val="pct5" w:color="auto" w:fill="auto"/>
            <w:noWrap/>
            <w:vAlign w:val="bottom"/>
            <w:hideMark/>
          </w:tcPr>
          <w:p w:rsidR="006242F2" w:rsidRPr="00B17ABA" w:rsidRDefault="006242F2" w:rsidP="00F1042B">
            <w:pPr>
              <w:pStyle w:val="TOC1"/>
            </w:pPr>
            <w:r w:rsidRPr="00B17ABA">
              <w:t>Initial SBP</w:t>
            </w:r>
            <w:r w:rsidR="00B405E8" w:rsidRPr="00B17ABA">
              <w:rPr>
                <w:vertAlign w:val="superscript"/>
              </w:rPr>
              <w:t>1)</w:t>
            </w:r>
          </w:p>
        </w:tc>
      </w:tr>
      <w:tr w:rsidR="00F1042B" w:rsidRPr="00B17ABA" w:rsidTr="00F1042B">
        <w:trPr>
          <w:trHeight w:val="300"/>
        </w:trPr>
        <w:tc>
          <w:tcPr>
            <w:tcW w:w="677" w:type="pct"/>
            <w:tcBorders>
              <w:top w:val="nil"/>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163.5 mmHg</w:t>
            </w:r>
          </w:p>
        </w:tc>
        <w:tc>
          <w:tcPr>
            <w:tcW w:w="371"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4105</w:t>
            </w:r>
          </w:p>
        </w:tc>
        <w:tc>
          <w:tcPr>
            <w:tcW w:w="530"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ACEIs/ARBs</w:t>
            </w:r>
          </w:p>
        </w:tc>
        <w:tc>
          <w:tcPr>
            <w:tcW w:w="743"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CCBs+ACEIs/ARBs</w:t>
            </w:r>
          </w:p>
        </w:tc>
        <w:tc>
          <w:tcPr>
            <w:tcW w:w="848"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BBs+ACEIs/ARBs</w:t>
            </w:r>
          </w:p>
        </w:tc>
        <w:tc>
          <w:tcPr>
            <w:tcW w:w="901"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CCBs+ACEIs/ARBs</w:t>
            </w:r>
          </w:p>
        </w:tc>
        <w:tc>
          <w:tcPr>
            <w:tcW w:w="424"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320</w:t>
            </w:r>
            <w:r w:rsidR="00B405E8" w:rsidRPr="00B17ABA">
              <w:t>,</w:t>
            </w:r>
            <w:r w:rsidRPr="00B17ABA">
              <w:t>420</w:t>
            </w:r>
          </w:p>
        </w:tc>
        <w:tc>
          <w:tcPr>
            <w:tcW w:w="506"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13.32</w:t>
            </w:r>
          </w:p>
        </w:tc>
      </w:tr>
      <w:tr w:rsidR="00F1042B" w:rsidRPr="00B17ABA" w:rsidTr="00F1042B">
        <w:trPr>
          <w:trHeight w:val="300"/>
        </w:trPr>
        <w:tc>
          <w:tcPr>
            <w:tcW w:w="677" w:type="pct"/>
            <w:tcBorders>
              <w:top w:val="nil"/>
              <w:left w:val="single" w:sz="4" w:space="0" w:color="auto"/>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153.5 mmHg</w:t>
            </w:r>
          </w:p>
        </w:tc>
        <w:tc>
          <w:tcPr>
            <w:tcW w:w="371"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4117</w:t>
            </w:r>
          </w:p>
        </w:tc>
        <w:tc>
          <w:tcPr>
            <w:tcW w:w="530"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ACEIs/ARBs</w:t>
            </w:r>
          </w:p>
        </w:tc>
        <w:tc>
          <w:tcPr>
            <w:tcW w:w="743"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F1042B">
            <w:pPr>
              <w:pStyle w:val="TOC1"/>
            </w:pPr>
            <w:r w:rsidRPr="00B17ABA">
              <w:t>CCBs+ACEIs/ARBs</w:t>
            </w:r>
          </w:p>
        </w:tc>
        <w:tc>
          <w:tcPr>
            <w:tcW w:w="848"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Ds+CCBs+ACEIs/ARBs</w:t>
            </w:r>
          </w:p>
        </w:tc>
        <w:tc>
          <w:tcPr>
            <w:tcW w:w="901" w:type="pct"/>
            <w:tcBorders>
              <w:top w:val="nil"/>
              <w:left w:val="nil"/>
              <w:bottom w:val="single" w:sz="4" w:space="0" w:color="auto"/>
              <w:right w:val="single" w:sz="4" w:space="0" w:color="auto"/>
            </w:tcBorders>
            <w:shd w:val="clear" w:color="auto" w:fill="auto"/>
            <w:noWrap/>
            <w:vAlign w:val="bottom"/>
            <w:hideMark/>
          </w:tcPr>
          <w:p w:rsidR="006242F2" w:rsidRPr="00B17ABA" w:rsidRDefault="00B405E8" w:rsidP="00F1042B">
            <w:pPr>
              <w:pStyle w:val="TOC1"/>
            </w:pPr>
            <w:r w:rsidRPr="00B17ABA">
              <w:t>BBs+CCBs+ACEIs/ARBs</w:t>
            </w:r>
          </w:p>
        </w:tc>
        <w:tc>
          <w:tcPr>
            <w:tcW w:w="424"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318</w:t>
            </w:r>
            <w:r w:rsidR="00B405E8" w:rsidRPr="00B17ABA">
              <w:t>,</w:t>
            </w:r>
            <w:r w:rsidRPr="00B17ABA">
              <w:t>690</w:t>
            </w:r>
          </w:p>
        </w:tc>
        <w:tc>
          <w:tcPr>
            <w:tcW w:w="506" w:type="pct"/>
            <w:tcBorders>
              <w:top w:val="nil"/>
              <w:left w:val="nil"/>
              <w:bottom w:val="single" w:sz="4" w:space="0" w:color="auto"/>
              <w:right w:val="single" w:sz="4" w:space="0" w:color="auto"/>
            </w:tcBorders>
            <w:shd w:val="clear" w:color="auto" w:fill="auto"/>
            <w:noWrap/>
            <w:vAlign w:val="bottom"/>
            <w:hideMark/>
          </w:tcPr>
          <w:p w:rsidR="006242F2" w:rsidRPr="00B17ABA" w:rsidRDefault="006242F2" w:rsidP="00A665BD">
            <w:pPr>
              <w:pStyle w:val="TOC1"/>
              <w:jc w:val="right"/>
            </w:pPr>
            <w:r w:rsidRPr="00B17ABA">
              <w:t>12.99</w:t>
            </w:r>
          </w:p>
        </w:tc>
      </w:tr>
    </w:tbl>
    <w:p w:rsidR="00A7061F" w:rsidRPr="00B17ABA" w:rsidRDefault="00006F9D" w:rsidP="009923E9">
      <w:pPr>
        <w:pStyle w:val="TOC2"/>
      </w:pPr>
      <w:r w:rsidRPr="00B17ABA">
        <w:t xml:space="preserve">1) </w:t>
      </w:r>
      <w:r w:rsidR="00B405E8" w:rsidRPr="00B17ABA">
        <w:t xml:space="preserve">The different levels of initial SBP were only applied to the base-case, which included </w:t>
      </w:r>
      <w:r w:rsidR="00B405E8" w:rsidRPr="00B17ABA">
        <w:rPr>
          <w:rFonts w:cstheme="majorBidi"/>
        </w:rPr>
        <w:t xml:space="preserve">a cohort of 60 year old </w:t>
      </w:r>
      <w:r w:rsidR="00B405E8" w:rsidRPr="00B17ABA">
        <w:rPr>
          <w:rFonts w:eastAsia="Malgun Gothic" w:cstheme="majorBidi" w:hint="eastAsia"/>
        </w:rPr>
        <w:t xml:space="preserve">male </w:t>
      </w:r>
      <w:r w:rsidR="00B405E8" w:rsidRPr="00B17ABA">
        <w:rPr>
          <w:rFonts w:cstheme="majorBidi"/>
        </w:rPr>
        <w:t>patients.</w:t>
      </w:r>
    </w:p>
    <w:p w:rsidR="00A7061F" w:rsidRPr="00B17ABA" w:rsidRDefault="00A7061F" w:rsidP="00344BC1">
      <w:pPr>
        <w:pStyle w:val="TOC2"/>
      </w:pPr>
      <w:r w:rsidRPr="00B17ABA">
        <w:t xml:space="preserve">2) The policy numbers with *  are included in the top eight policies identified from the enumeration in </w:t>
      </w:r>
      <w:r w:rsidR="00C620F4" w:rsidRPr="00B17ABA">
        <w:fldChar w:fldCharType="begin"/>
      </w:r>
      <w:r w:rsidR="00C620F4" w:rsidRPr="00B17ABA">
        <w:instrText xml:space="preserve"> REF _Ref425155098 \h </w:instrText>
      </w:r>
      <w:r w:rsidR="00B17ABA">
        <w:instrText xml:space="preserve"> \* MERGEFORMAT </w:instrText>
      </w:r>
      <w:r w:rsidR="00C620F4"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6</w:t>
      </w:r>
      <w:r w:rsidR="00C620F4" w:rsidRPr="00B17ABA">
        <w:fldChar w:fldCharType="end"/>
      </w:r>
      <w:r w:rsidRPr="00B17ABA">
        <w:t>.</w:t>
      </w:r>
    </w:p>
    <w:p w:rsidR="006242F2" w:rsidRPr="00B17ABA" w:rsidRDefault="006242F2" w:rsidP="009923E9">
      <w:pPr>
        <w:pStyle w:val="TOC2"/>
        <w:sectPr w:rsidR="006242F2" w:rsidRPr="00B17ABA" w:rsidSect="00013330">
          <w:pgSz w:w="16838" w:h="11906" w:orient="landscape"/>
          <w:pgMar w:top="1701" w:right="1418" w:bottom="1701" w:left="2268" w:header="708" w:footer="708" w:gutter="0"/>
          <w:cols w:space="708"/>
          <w:docGrid w:linePitch="360"/>
        </w:sectPr>
      </w:pPr>
    </w:p>
    <w:p w:rsidR="0037675F" w:rsidRPr="00B17ABA" w:rsidRDefault="005310A4" w:rsidP="001A2558">
      <w:pPr>
        <w:keepNext/>
        <w:ind w:firstLine="0"/>
        <w:jc w:val="both"/>
      </w:pPr>
      <w:r w:rsidRPr="00B17ABA">
        <w:rPr>
          <w:noProof/>
          <w:lang w:eastAsia="ko-KR"/>
        </w:rPr>
        <w:lastRenderedPageBreak/>
        <w:drawing>
          <wp:inline distT="0" distB="0" distL="0" distR="0" wp14:anchorId="5DFC93EE" wp14:editId="3DC406F3">
            <wp:extent cx="5219700" cy="3334008"/>
            <wp:effectExtent l="0" t="0" r="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37675F" w:rsidRPr="00B17ABA" w:rsidRDefault="0037675F" w:rsidP="001A2558">
      <w:pPr>
        <w:ind w:firstLine="0"/>
        <w:jc w:val="center"/>
      </w:pPr>
      <w:bookmarkStart w:id="296" w:name="_Toc426019174"/>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8</w:t>
        </w:r>
      </w:fldSimple>
      <w:r w:rsidRPr="00B17ABA">
        <w:t>. SBP lowering effect calculated based on ALLHAT and Dutch-TIA</w:t>
      </w:r>
      <w:bookmarkEnd w:id="296"/>
    </w:p>
    <w:p w:rsidR="00F1042B" w:rsidRPr="00B17ABA" w:rsidRDefault="00F1042B" w:rsidP="001A2558">
      <w:pPr>
        <w:jc w:val="both"/>
      </w:pPr>
    </w:p>
    <w:p w:rsidR="0037675F" w:rsidRPr="00B17ABA" w:rsidRDefault="0037675F" w:rsidP="00BC6CCC">
      <w:pPr>
        <w:jc w:val="both"/>
      </w:pPr>
      <w:r w:rsidRPr="00B17ABA">
        <w:t xml:space="preserve">Sensitivity analyses investigated the impact of the changes in the drug switching period on the optimal solution and computational complexity. The analyses tested whether the drug switching period used in the base model (i.e., </w:t>
      </w:r>
      <w:r w:rsidR="00FA2D9D" w:rsidRPr="00B17ABA">
        <w:t>three months</w:t>
      </w:r>
      <w:r w:rsidR="00DE7AD6" w:rsidRPr="00B17ABA">
        <w:t xml:space="preserve"> </w:t>
      </w:r>
      <w:r w:rsidR="000E1262" w:rsidRPr="00B17ABA">
        <w:t xml:space="preserve">x </w:t>
      </w:r>
      <w:r w:rsidR="00DE7AD6" w:rsidRPr="00B17ABA">
        <w:t>four</w:t>
      </w:r>
      <w:r w:rsidRPr="00B17ABA">
        <w:t xml:space="preserve"> periods = </w:t>
      </w:r>
      <w:r w:rsidR="009A1966" w:rsidRPr="00B17ABA">
        <w:t>one year</w:t>
      </w:r>
      <w:r w:rsidRPr="00B17ABA">
        <w:t xml:space="preserve">) could provide sufficient scope for the long-term effects of the sequential drug decision-making. Also, there </w:t>
      </w:r>
      <w:r w:rsidR="00BC6CCC" w:rsidRPr="00B17ABA">
        <w:t>were</w:t>
      </w:r>
      <w:r w:rsidRPr="00B17ABA">
        <w:t xml:space="preserve"> a proportion of patients who did not use all four lines of drugs in some treatment sequences in the base-case</w:t>
      </w:r>
      <w:r w:rsidR="00DE7AD6" w:rsidRPr="00B17ABA">
        <w:t>. Th</w:t>
      </w:r>
      <w:r w:rsidRPr="00B17ABA">
        <w:t>is sensitivity analysis tried</w:t>
      </w:r>
      <w:r w:rsidR="00DE7AD6" w:rsidRPr="00B17ABA">
        <w:t xml:space="preserve"> to extend the time frame from four</w:t>
      </w:r>
      <w:r w:rsidRPr="00B17ABA">
        <w:t xml:space="preserve"> periods to </w:t>
      </w:r>
      <w:r w:rsidR="00DE7AD6" w:rsidRPr="00B17ABA">
        <w:t>six</w:t>
      </w:r>
      <w:r w:rsidRPr="00B17ABA">
        <w:t xml:space="preserve"> and </w:t>
      </w:r>
      <w:r w:rsidR="00DE7AD6" w:rsidRPr="00B17ABA">
        <w:t>eight</w:t>
      </w:r>
      <w:r w:rsidRPr="00B17ABA">
        <w:t xml:space="preserve"> periods (i.e., </w:t>
      </w:r>
      <w:r w:rsidR="00FA2D9D" w:rsidRPr="00B17ABA">
        <w:t>three months</w:t>
      </w:r>
      <w:r w:rsidRPr="00B17ABA">
        <w:t xml:space="preserve"> </w:t>
      </w:r>
      <w:r w:rsidR="000E1262" w:rsidRPr="00B17ABA">
        <w:t xml:space="preserve">x </w:t>
      </w:r>
      <w:r w:rsidR="00DE7AD6" w:rsidRPr="00B17ABA">
        <w:t>six</w:t>
      </w:r>
      <w:r w:rsidRPr="00B17ABA">
        <w:t xml:space="preserve"> periods = 1.5 year and </w:t>
      </w:r>
      <w:r w:rsidR="00FA2D9D" w:rsidRPr="00B17ABA">
        <w:t>three months</w:t>
      </w:r>
      <w:r w:rsidRPr="00B17ABA">
        <w:t xml:space="preserve"> </w:t>
      </w:r>
      <w:r w:rsidR="000E1262" w:rsidRPr="00B17ABA">
        <w:t xml:space="preserve">x </w:t>
      </w:r>
      <w:r w:rsidR="00DE7AD6" w:rsidRPr="00B17ABA">
        <w:t>eight</w:t>
      </w:r>
      <w:r w:rsidRPr="00B17ABA">
        <w:t xml:space="preserve"> periods = </w:t>
      </w:r>
      <w:r w:rsidR="00DE7AD6" w:rsidRPr="00B17ABA">
        <w:t>two</w:t>
      </w:r>
      <w:r w:rsidRPr="00B17ABA">
        <w:t xml:space="preserve"> years) so that more patients used all four lines of drugs during the drug</w:t>
      </w:r>
      <w:r w:rsidR="00BC6CCC" w:rsidRPr="00B17ABA">
        <w:t xml:space="preserve"> switching period. The patients</w:t>
      </w:r>
      <w:r w:rsidRPr="00B17ABA">
        <w:t xml:space="preserve"> who used all four lines of drugs before the end of the given drug switching period were assumed to use a randomly selected treatment option until a </w:t>
      </w:r>
      <w:r w:rsidR="00E424CE" w:rsidRPr="00B17ABA">
        <w:t>CV event</w:t>
      </w:r>
      <w:r w:rsidRPr="00B17ABA">
        <w:t xml:space="preserve"> or DM happened. This study did not try to extend the drug switching period beyond two years because the change in treatment regimen is more likely to occur in the early stage of primary hypertension (i.e., before 18 months)</w:t>
      </w:r>
      <w:r w:rsidR="00D16A4E" w:rsidRPr="00B17ABA">
        <w:fldChar w:fldCharType="begin"/>
      </w:r>
      <w:r w:rsidR="006577D9" w:rsidRPr="00B17ABA">
        <w:instrText xml:space="preserve"> ADDIN EN.CITE &lt;EndNote&gt;&lt;Cite&gt;&lt;Author&gt;Walley&lt;/Author&gt;&lt;Year&gt;2003&lt;/Year&gt;&lt;RecNum&gt;4&lt;/RecNum&gt;&lt;DisplayText&gt;&lt;style face="superscript"&gt;[4]&lt;/style&gt;&lt;/DisplayText&gt;&lt;record&gt;&lt;rec-number&gt;4&lt;/rec-number&gt;&lt;foreign-keys&gt;&lt;key app="EN" db-id="z2a0dvwpazf220et2vh50z295rxpzfevwft2"&gt;4&lt;/key&gt;&lt;/foreign-keys&gt;&lt;ref-type name="Journal Article"&gt;17&lt;/ref-type&gt;&lt;contributors&gt;&lt;authors&gt;&lt;author&gt;Walley, T.&lt;/author&gt;&lt;author&gt;Duggan, A. K.&lt;/author&gt;&lt;author&gt;Haycox, A. R.&lt;/author&gt;&lt;author&gt;Niziol, C. J.&lt;/author&gt;&lt;/authors&gt;&lt;/contributors&gt;&lt;auth-address&gt;Walley, T&amp;#xD;Univ Liverpool, Dept Pharmacol &amp;amp; Therapeut, 70 Pembroke Pl, Liverpool L69 3GF, Merseyside, England&amp;#xD;Univ Liverpool, Dept Pharmacol &amp;amp; Therapeut, 70 Pembroke Pl, Liverpool L69 3GF, Merseyside, England&amp;#xD;Univ Liverpool, Dept Pharmacol &amp;amp; Therapeut, Liverpool L69 3GF, Merseyside, England&amp;#xD;Abacus Int, Bicester, Oxon, England&lt;/auth-address&gt;&lt;titles&gt;&lt;title&gt;Treatment for newly diagnosed hypertension: patterns of prescribing and anti hypertensive effectiveness in the UK&lt;/title&gt;&lt;secondary-title&gt;Journal of the Royal Society of Medicine&lt;/secondary-title&gt;&lt;alt-title&gt;J Roy Soc Med&lt;/alt-title&gt;&lt;/titles&gt;&lt;periodical&gt;&lt;full-title&gt;Journal of the Royal Society of Medicine&lt;/full-title&gt;&lt;abbr-1&gt;J Roy Soc Med&lt;/abbr-1&gt;&lt;/periodical&gt;&lt;alt-periodical&gt;&lt;full-title&gt;Journal of the Royal Society of Medicine&lt;/full-title&gt;&lt;abbr-1&gt;J Roy Soc Med&lt;/abbr-1&gt;&lt;/alt-periodical&gt;&lt;pages&gt;525-531&lt;/pages&gt;&lt;volume&gt;96&lt;/volume&gt;&lt;number&gt;11&lt;/number&gt;&lt;keywords&gt;&lt;keyword&gt;antihypertensive treatment&lt;/keyword&gt;&lt;keyword&gt;general-practice&lt;/keyword&gt;&lt;keyword&gt;united-states&lt;/keyword&gt;&lt;keyword&gt;working party&lt;/keyword&gt;&lt;keyword&gt;health survey&lt;/keyword&gt;&lt;keyword&gt;drug-therapy&lt;/keyword&gt;&lt;keyword&gt;management&lt;/keyword&gt;&lt;keyword&gt;guidelines&lt;/keyword&gt;&lt;keyword&gt;england&lt;/keyword&gt;&lt;keyword&gt;persistence&lt;/keyword&gt;&lt;/keywords&gt;&lt;dates&gt;&lt;year&gt;2003&lt;/year&gt;&lt;pub-dates&gt;&lt;date&gt;Nov&lt;/date&gt;&lt;/pub-dates&gt;&lt;/dates&gt;&lt;isbn&gt;0141-0768&lt;/isbn&gt;&lt;accession-num&gt;ISI:000186640000003&lt;/accession-num&gt;&lt;urls&gt;&lt;related-urls&gt;&lt;url&gt;&amp;lt;Go to ISI&amp;gt;://000186640000003&lt;/url&gt;&lt;/related-urls&gt;&lt;/urls&gt;&lt;language&gt;o&lt;/language&gt;&lt;/record&gt;&lt;/Cite&gt;&lt;/EndNote&gt;</w:instrText>
      </w:r>
      <w:r w:rsidR="00D16A4E" w:rsidRPr="00B17ABA">
        <w:fldChar w:fldCharType="separate"/>
      </w:r>
      <w:r w:rsidR="006577D9" w:rsidRPr="00B17ABA">
        <w:rPr>
          <w:noProof/>
          <w:vertAlign w:val="superscript"/>
        </w:rPr>
        <w:t>[4]</w:t>
      </w:r>
      <w:r w:rsidR="00D16A4E" w:rsidRPr="00B17ABA">
        <w:fldChar w:fldCharType="end"/>
      </w:r>
      <w:r w:rsidRPr="00B17ABA">
        <w:t xml:space="preserve">, and drug switching after </w:t>
      </w:r>
      <w:r w:rsidR="00DE7AD6" w:rsidRPr="00B17ABA">
        <w:t>two</w:t>
      </w:r>
      <w:r w:rsidRPr="00B17ABA">
        <w:t xml:space="preserve"> years from initial diagnosis is likely to be due to a complication, rather than lack of SBP lowering effect. </w:t>
      </w:r>
    </w:p>
    <w:p w:rsidR="0039195E" w:rsidRPr="00B17ABA" w:rsidRDefault="0039195E" w:rsidP="00BC6CCC">
      <w:pPr>
        <w:jc w:val="both"/>
      </w:pPr>
      <w:r w:rsidRPr="00B17ABA">
        <w:t xml:space="preserve">The uncertainties in </w:t>
      </w:r>
      <w:r w:rsidR="000A0CBC" w:rsidRPr="00B17ABA">
        <w:t>AE</w:t>
      </w:r>
      <w:r w:rsidRPr="00B17ABA">
        <w:t xml:space="preserve">s were </w:t>
      </w:r>
      <w:r w:rsidR="0037675F" w:rsidRPr="00B17ABA">
        <w:t xml:space="preserve">also </w:t>
      </w:r>
      <w:r w:rsidRPr="00B17ABA">
        <w:t xml:space="preserve">explored in sensitivity analyses. </w:t>
      </w:r>
      <w:r w:rsidR="003C6365" w:rsidRPr="00B17ABA">
        <w:t>Whereas DAEs, which</w:t>
      </w:r>
      <w:r w:rsidR="006A1892" w:rsidRPr="00B17ABA">
        <w:t xml:space="preserve"> were</w:t>
      </w:r>
      <w:r w:rsidR="003C6365" w:rsidRPr="00B17ABA">
        <w:t xml:space="preserve"> used in the base-model, only include serious </w:t>
      </w:r>
      <w:r w:rsidR="003C6365" w:rsidRPr="00B17ABA">
        <w:rPr>
          <w:rFonts w:ascii="Times New Roman" w:hAnsi="Times New Roman" w:cs="Times New Roman"/>
        </w:rPr>
        <w:t xml:space="preserve">AEs </w:t>
      </w:r>
      <w:r w:rsidR="006A1892" w:rsidRPr="00B17ABA">
        <w:rPr>
          <w:rFonts w:ascii="Times New Roman" w:hAnsi="Times New Roman" w:cs="Times New Roman"/>
        </w:rPr>
        <w:t>that</w:t>
      </w:r>
      <w:r w:rsidR="003C6365" w:rsidRPr="00B17ABA">
        <w:rPr>
          <w:rFonts w:ascii="Times New Roman" w:hAnsi="Times New Roman" w:cs="Times New Roman"/>
        </w:rPr>
        <w:t xml:space="preserve"> cause treatment </w:t>
      </w:r>
      <w:r w:rsidR="003C6365" w:rsidRPr="00B17ABA">
        <w:rPr>
          <w:rFonts w:ascii="Times New Roman" w:hAnsi="Times New Roman" w:cs="Times New Roman"/>
        </w:rPr>
        <w:lastRenderedPageBreak/>
        <w:t>discontinuation, AEs include any</w:t>
      </w:r>
      <w:r w:rsidRPr="00B17ABA">
        <w:t xml:space="preserve"> symptoms </w:t>
      </w:r>
      <w:r w:rsidR="006A1892" w:rsidRPr="00B17ABA">
        <w:t>that</w:t>
      </w:r>
      <w:r w:rsidRPr="00B17ABA">
        <w:t xml:space="preserve"> might plausibly be caused by antihypertensive drug</w:t>
      </w:r>
      <w:r w:rsidR="00056F6C" w:rsidRPr="00B17ABA">
        <w:t>s</w:t>
      </w:r>
      <w:r w:rsidR="003C6365" w:rsidRPr="00B17ABA">
        <w:t xml:space="preserve">. </w:t>
      </w:r>
      <w:r w:rsidRPr="00B17ABA">
        <w:t xml:space="preserve">Law et al </w:t>
      </w:r>
      <w:r w:rsidR="003C6365" w:rsidRPr="00B17ABA">
        <w:t>provided comprehensive</w:t>
      </w:r>
      <w:r w:rsidRPr="00B17ABA">
        <w:t xml:space="preserve"> information </w:t>
      </w:r>
      <w:r w:rsidR="006A1892" w:rsidRPr="00B17ABA">
        <w:t xml:space="preserve">on the </w:t>
      </w:r>
      <w:r w:rsidRPr="00B17ABA">
        <w:t>AEs of antihypertensive drugs</w:t>
      </w:r>
      <w:r w:rsidR="00D16A4E" w:rsidRPr="00B17ABA">
        <w:fldChar w:fldCharType="begin">
          <w:fldData xml:space="preserve">PEVuZE5vdGU+PENpdGU+PEF1dGhvcj5MYXc8L0F1dGhvcj48WWVhcj4yMDAzPC9ZZWFyPjxSZWNO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</w:fldData>
        </w:fldChar>
      </w:r>
      <w:r w:rsidR="00EE2B4F" w:rsidRPr="00B17ABA">
        <w:instrText xml:space="preserve"> ADDIN EN.CITE </w:instrText>
      </w:r>
      <w:r w:rsidR="00EE2B4F" w:rsidRPr="00B17ABA">
        <w:fldChar w:fldCharType="begin">
          <w:fldData xml:space="preserve">PEVuZE5vdGU+PENpdGU+PEF1dGhvcj5MYXc8L0F1dGhvcj48WWVhcj4yMDAzPC9ZZWFyPjxSZWNO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</w:fldData>
        </w:fldChar>
      </w:r>
      <w:r w:rsidR="00EE2B4F" w:rsidRPr="00B17ABA">
        <w:instrText xml:space="preserve"> ADDIN EN.CITE.DATA </w:instrText>
      </w:r>
      <w:r w:rsidR="00EE2B4F" w:rsidRPr="00B17ABA">
        <w:fldChar w:fldCharType="end"/>
      </w:r>
      <w:r w:rsidR="00D16A4E" w:rsidRPr="00B17ABA">
        <w:fldChar w:fldCharType="separate"/>
      </w:r>
      <w:r w:rsidR="00EE2B4F" w:rsidRPr="00B17ABA">
        <w:rPr>
          <w:noProof/>
          <w:vertAlign w:val="superscript"/>
        </w:rPr>
        <w:t>[282, 319]</w:t>
      </w:r>
      <w:r w:rsidR="00D16A4E" w:rsidRPr="00B17ABA">
        <w:fldChar w:fldCharType="end"/>
      </w:r>
      <w:r w:rsidRPr="00B17ABA">
        <w:t xml:space="preserve">. Furthermore, considering that the prevalence of AEs may be higher in a clinical setting than RCTs, it was expected that using AEs, which </w:t>
      </w:r>
      <w:r w:rsidR="006A1892" w:rsidRPr="00B17ABA">
        <w:t xml:space="preserve">have </w:t>
      </w:r>
      <w:r w:rsidRPr="00B17ABA">
        <w:t xml:space="preserve">higher </w:t>
      </w:r>
      <w:r w:rsidR="006A1892" w:rsidRPr="00B17ABA">
        <w:t xml:space="preserve">rates of incidence </w:t>
      </w:r>
      <w:r w:rsidRPr="00B17ABA">
        <w:t>than DAE, could provide more realistic results</w:t>
      </w:r>
      <w:r w:rsidR="00D16A4E" w:rsidRPr="00B17ABA">
        <w:fldChar w:fldCharType="begin">
          <w:fldData xml:space="preserve">PEVuZE5vdGU+PENpdGU+PEF1dGhvcj5Hb25jYWx2ZXM8L0F1dGhvcj48WWVhcj4yMDA3PC9ZZWFy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OTczLTg8L3BhZ2VzPjx2b2x1bWU+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</w:fldData>
        </w:fldChar>
      </w:r>
      <w:r w:rsidR="00EE2B4F" w:rsidRPr="00B17ABA">
        <w:instrText xml:space="preserve"> ADDIN EN.CITE </w:instrText>
      </w:r>
      <w:r w:rsidR="00EE2B4F" w:rsidRPr="00B17ABA">
        <w:fldChar w:fldCharType="begin">
          <w:fldData xml:space="preserve">PEVuZE5vdGU+PENpdGU+PEF1dGhvcj5Hb25jYWx2ZXM8L0F1dGhvcj48WWVhcj4yMDA3PC9ZZWFy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OTczLTg8L3BhZ2VzPjx2b2x1bWU+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</w:fldData>
        </w:fldChar>
      </w:r>
      <w:r w:rsidR="00EE2B4F" w:rsidRPr="00B17ABA">
        <w:instrText xml:space="preserve"> ADDIN EN.CITE.DATA </w:instrText>
      </w:r>
      <w:r w:rsidR="00EE2B4F" w:rsidRPr="00B17ABA">
        <w:fldChar w:fldCharType="end"/>
      </w:r>
      <w:r w:rsidR="00D16A4E" w:rsidRPr="00B17ABA">
        <w:fldChar w:fldCharType="separate"/>
      </w:r>
      <w:r w:rsidR="00EE2B4F" w:rsidRPr="00B17ABA">
        <w:rPr>
          <w:noProof/>
          <w:vertAlign w:val="superscript"/>
        </w:rPr>
        <w:t>[281]</w:t>
      </w:r>
      <w:r w:rsidR="00D16A4E" w:rsidRPr="00B17ABA">
        <w:fldChar w:fldCharType="end"/>
      </w:r>
      <w:r w:rsidRPr="00B17ABA">
        <w:t>.</w:t>
      </w:r>
    </w:p>
    <w:p w:rsidR="0037675F" w:rsidRPr="00B17ABA" w:rsidRDefault="0037675F" w:rsidP="00620560">
      <w:pPr>
        <w:jc w:val="both"/>
      </w:pPr>
      <w:r w:rsidRPr="00B17ABA">
        <w:t>Lastly, s</w:t>
      </w:r>
      <w:r w:rsidR="0039195E" w:rsidRPr="00B17ABA">
        <w:t xml:space="preserve">ensitivity analysis was conducted to explore the uncertainties in treatment scenarios for CVD. In the </w:t>
      </w:r>
      <w:r w:rsidR="00056F6C" w:rsidRPr="00B17ABA">
        <w:t>base-case</w:t>
      </w:r>
      <w:r w:rsidR="0039195E" w:rsidRPr="00B17ABA">
        <w:t xml:space="preserve"> i</w:t>
      </w:r>
      <w:r w:rsidR="006A1892" w:rsidRPr="00B17ABA">
        <w:t>t was assumed that all patients</w:t>
      </w:r>
      <w:r w:rsidR="0039195E" w:rsidRPr="00B17ABA">
        <w:t xml:space="preserve"> who had a </w:t>
      </w:r>
      <w:r w:rsidR="00E424CE" w:rsidRPr="00B17ABA">
        <w:t>CV event</w:t>
      </w:r>
      <w:r w:rsidR="0039195E" w:rsidRPr="00B17ABA">
        <w:t xml:space="preserve"> or DM took a recommended antihypertensive drug to treat the underlying disease. In practice, however, it is possible to use another drug </w:t>
      </w:r>
      <w:r w:rsidR="006A1892" w:rsidRPr="00B17ABA">
        <w:t>that</w:t>
      </w:r>
      <w:r w:rsidR="0039195E" w:rsidRPr="00B17ABA">
        <w:t xml:space="preserve"> is not recommended in the clinical guidelines</w:t>
      </w:r>
      <w:r w:rsidR="006A1892" w:rsidRPr="00B17ABA">
        <w:t>,</w:t>
      </w:r>
      <w:r w:rsidR="0039195E" w:rsidRPr="00B17ABA">
        <w:t xml:space="preserve"> but </w:t>
      </w:r>
      <w:r w:rsidR="006A1892" w:rsidRPr="00B17ABA">
        <w:t xml:space="preserve">is </w:t>
      </w:r>
      <w:r w:rsidR="0039195E" w:rsidRPr="00B17ABA">
        <w:t>believed by the clinicians to be the best for the pati</w:t>
      </w:r>
      <w:r w:rsidR="00D57DA1" w:rsidRPr="00B17ABA">
        <w:t>ents without contraindications</w:t>
      </w:r>
      <w:r w:rsidR="00DE7AD6" w:rsidRPr="00B17ABA">
        <w:t xml:space="preserve"> (clinician’s opinion)</w:t>
      </w:r>
      <w:r w:rsidR="00D16A4E" w:rsidRPr="00B17ABA">
        <w:fldChar w:fldCharType="begin"/>
      </w:r>
      <w:r w:rsidR="006577D9" w:rsidRPr="00B17ABA">
        <w:instrText xml:space="preserve"> ADDIN EN.CITE &lt;EndNote&gt;&lt;Cite&gt;&lt;Author&gt;Walley&lt;/Author&gt;&lt;Year&gt;2003&lt;/Year&gt;&lt;RecNum&gt;4&lt;/RecNum&gt;&lt;DisplayText&gt;&lt;style face="superscript"&gt;[4]&lt;/style&gt;&lt;/DisplayText&gt;&lt;record&gt;&lt;rec-number&gt;4&lt;/rec-number&gt;&lt;foreign-keys&gt;&lt;key app="EN" db-id="z2a0dvwpazf220et2vh50z295rxpzfevwft2"&gt;4&lt;/key&gt;&lt;/foreign-keys&gt;&lt;ref-type name="Journal Article"&gt;17&lt;/ref-type&gt;&lt;contributors&gt;&lt;authors&gt;&lt;author&gt;Walley, T.&lt;/author&gt;&lt;author&gt;Duggan, A. K.&lt;/author&gt;&lt;author&gt;Haycox, A. R.&lt;/author&gt;&lt;author&gt;Niziol, C. J.&lt;/author&gt;&lt;/authors&gt;&lt;/contributors&gt;&lt;auth-address&gt;Walley, T&amp;#xD;Univ Liverpool, Dept Pharmacol &amp;amp; Therapeut, 70 Pembroke Pl, Liverpool L69 3GF, Merseyside, England&amp;#xD;Univ Liverpool, Dept Pharmacol &amp;amp; Therapeut, 70 Pembroke Pl, Liverpool L69 3GF, Merseyside, England&amp;#xD;Univ Liverpool, Dept Pharmacol &amp;amp; Therapeut, Liverpool L69 3GF, Merseyside, England&amp;#xD;Abacus Int, Bicester, Oxon, England&lt;/auth-address&gt;&lt;titles&gt;&lt;title&gt;Treatment for newly diagnosed hypertension: patterns of prescribing and anti hypertensive effectiveness in the UK&lt;/title&gt;&lt;secondary-title&gt;Journal of the Royal Society of Medicine&lt;/secondary-title&gt;&lt;alt-title&gt;J Roy Soc Med&lt;/alt-title&gt;&lt;/titles&gt;&lt;periodical&gt;&lt;full-title&gt;Journal of the Royal Society of Medicine&lt;/full-title&gt;&lt;abbr-1&gt;J Roy Soc Med&lt;/abbr-1&gt;&lt;/periodical&gt;&lt;alt-periodical&gt;&lt;full-title&gt;Journal of the Royal Society of Medicine&lt;/full-title&gt;&lt;abbr-1&gt;J Roy Soc Med&lt;/abbr-1&gt;&lt;/alt-periodical&gt;&lt;pages&gt;525-531&lt;/pages&gt;&lt;volume&gt;96&lt;/volume&gt;&lt;number&gt;11&lt;/number&gt;&lt;keywords&gt;&lt;keyword&gt;antihypertensive treatment&lt;/keyword&gt;&lt;keyword&gt;general-practice&lt;/keyword&gt;&lt;keyword&gt;united-states&lt;/keyword&gt;&lt;keyword&gt;working party&lt;/keyword&gt;&lt;keyword&gt;health survey&lt;/keyword&gt;&lt;keyword&gt;drug-therapy&lt;/keyword&gt;&lt;keyword&gt;management&lt;/keyword&gt;&lt;keyword&gt;guidelines&lt;/keyword&gt;&lt;keyword&gt;england&lt;/keyword&gt;&lt;keyword&gt;persistence&lt;/keyword&gt;&lt;/keywords&gt;&lt;dates&gt;&lt;year&gt;2003&lt;/year&gt;&lt;pub-dates&gt;&lt;date&gt;Nov&lt;/date&gt;&lt;/pub-dates&gt;&lt;/dates&gt;&lt;isbn&gt;0141-0768&lt;/isbn&gt;&lt;accession-num&gt;ISI:000186640000003&lt;/accession-num&gt;&lt;urls&gt;&lt;related-urls&gt;&lt;url&gt;&amp;lt;Go to ISI&amp;gt;://000186640000003&lt;/url&gt;&lt;/related-urls&gt;&lt;/urls&gt;&lt;language&gt;o&lt;/language&gt;&lt;/record&gt;&lt;/Cite&gt;&lt;/EndNote&gt;</w:instrText>
      </w:r>
      <w:r w:rsidR="00D16A4E" w:rsidRPr="00B17ABA">
        <w:fldChar w:fldCharType="separate"/>
      </w:r>
      <w:r w:rsidR="006577D9" w:rsidRPr="00B17ABA">
        <w:rPr>
          <w:noProof/>
          <w:vertAlign w:val="superscript"/>
        </w:rPr>
        <w:t>[4]</w:t>
      </w:r>
      <w:r w:rsidR="00D16A4E" w:rsidRPr="00B17ABA">
        <w:fldChar w:fldCharType="end"/>
      </w:r>
      <w:r w:rsidR="0039195E" w:rsidRPr="00B17ABA">
        <w:t xml:space="preserve">. In sensitivity analysis, patients, who had a history of a </w:t>
      </w:r>
      <w:r w:rsidR="00E424CE" w:rsidRPr="00B17ABA">
        <w:t>CV event</w:t>
      </w:r>
      <w:r w:rsidR="0039195E" w:rsidRPr="00B17ABA">
        <w:t xml:space="preserve"> or DM, were assumed to use a randomly selected drug. The exception was CCB for patients with HF as CCB is contraindicated in these patients</w:t>
      </w:r>
      <w:r w:rsidR="00D16A4E" w:rsidRPr="00B17ABA">
        <w:fldChar w:fldCharType="begin">
          <w:fldData xml:space="preserve">PEVuZE5vdGU+PENpdGU+PEF1dGhvcj5XaWxsaWFtczwvQXV0aG9yPjxZZWFyPjIwMDQ8L1llYXI+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NTA3LTIw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</w:fldData>
        </w:fldChar>
      </w:r>
      <w:r w:rsidR="00EE2B4F" w:rsidRPr="00B17ABA">
        <w:instrText xml:space="preserve"> ADDIN EN.CITE </w:instrText>
      </w:r>
      <w:r w:rsidR="00EE2B4F" w:rsidRPr="00B17ABA">
        <w:fldChar w:fldCharType="begin">
          <w:fldData xml:space="preserve">PEVuZE5vdGU+PENpdGU+PEF1dGhvcj5XaWxsaWFtczwvQXV0aG9yPjxZZWFyPjIwMDQ8L1llYXI+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NTA3LTIw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</w:fldData>
        </w:fldChar>
      </w:r>
      <w:r w:rsidR="00EE2B4F" w:rsidRPr="00B17ABA">
        <w:instrText xml:space="preserve"> ADDIN EN.CITE.DATA </w:instrText>
      </w:r>
      <w:r w:rsidR="00EE2B4F" w:rsidRPr="00B17ABA">
        <w:fldChar w:fldCharType="end"/>
      </w:r>
      <w:r w:rsidR="00D16A4E" w:rsidRPr="00B17ABA">
        <w:fldChar w:fldCharType="separate"/>
      </w:r>
      <w:r w:rsidR="00EE2B4F" w:rsidRPr="00B17ABA">
        <w:rPr>
          <w:noProof/>
          <w:vertAlign w:val="superscript"/>
        </w:rPr>
        <w:t>[8-10, 245]</w:t>
      </w:r>
      <w:r w:rsidR="00D16A4E" w:rsidRPr="00B17ABA">
        <w:fldChar w:fldCharType="end"/>
      </w:r>
      <w:r w:rsidR="0039195E" w:rsidRPr="00B17ABA">
        <w:t>.</w:t>
      </w:r>
      <w:r w:rsidRPr="00B17ABA">
        <w:t xml:space="preserve"> </w:t>
      </w:r>
    </w:p>
    <w:p w:rsidR="003141D0" w:rsidRPr="00B17ABA" w:rsidRDefault="007A2523" w:rsidP="001A2558">
      <w:pPr>
        <w:jc w:val="both"/>
        <w:rPr>
          <w:rFonts w:cstheme="majorBidi"/>
          <w:lang w:eastAsia="ko-KR"/>
        </w:rPr>
      </w:pPr>
      <w:r w:rsidRPr="00B17ABA">
        <w:fldChar w:fldCharType="begin"/>
      </w:r>
      <w:r w:rsidRPr="00B17ABA">
        <w:instrText xml:space="preserve"> REF _Ref425167414 \h </w:instrText>
      </w:r>
      <w:r w:rsidR="00B17ABA">
        <w:instrText xml:space="preserve"> \* MERGEFORMAT </w:instrText>
      </w:r>
      <w:r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9</w:t>
      </w:r>
      <w:r w:rsidRPr="00B17ABA">
        <w:fldChar w:fldCharType="end"/>
      </w:r>
      <w:r w:rsidR="00056F6C" w:rsidRPr="00B17ABA">
        <w:t xml:space="preserve"> </w:t>
      </w:r>
      <w:r w:rsidR="000A2983" w:rsidRPr="00B17ABA">
        <w:t>summaris</w:t>
      </w:r>
      <w:r w:rsidR="00056F6C" w:rsidRPr="00B17ABA">
        <w:t>e</w:t>
      </w:r>
      <w:r w:rsidR="006A1892" w:rsidRPr="00B17ABA">
        <w:t>s</w:t>
      </w:r>
      <w:r w:rsidR="00056F6C" w:rsidRPr="00B17ABA">
        <w:t xml:space="preserve"> the results of the sensitivity analyses implemented depending on the change in key parameters.</w:t>
      </w:r>
      <w:r w:rsidR="00056F6C" w:rsidRPr="00B17ABA">
        <w:rPr>
          <w:lang w:eastAsia="ko-KR"/>
        </w:rPr>
        <w:t xml:space="preserve"> </w:t>
      </w:r>
      <w:r w:rsidR="003B5A4E" w:rsidRPr="00B17ABA">
        <w:rPr>
          <w:lang w:eastAsia="ko-KR"/>
        </w:rPr>
        <w:t>Sensitivity analyses show</w:t>
      </w:r>
      <w:r w:rsidR="006A1892" w:rsidRPr="00B17ABA">
        <w:rPr>
          <w:lang w:eastAsia="ko-KR"/>
        </w:rPr>
        <w:t>ed</w:t>
      </w:r>
      <w:r w:rsidR="003B5A4E" w:rsidRPr="00B17ABA">
        <w:rPr>
          <w:lang w:eastAsia="ko-KR"/>
        </w:rPr>
        <w:t xml:space="preserve"> that the </w:t>
      </w:r>
      <w:r w:rsidR="00056F6C" w:rsidRPr="00B17ABA">
        <w:t xml:space="preserve">optimal solution </w:t>
      </w:r>
      <w:r w:rsidR="00B64C54" w:rsidRPr="00B17ABA">
        <w:t>(or the policies</w:t>
      </w:r>
      <w:r w:rsidR="003A2511" w:rsidRPr="00B17ABA">
        <w:t>,</w:t>
      </w:r>
      <w:r w:rsidR="00B64C54" w:rsidRPr="00B17ABA">
        <w:t xml:space="preserve"> which are not significantly different with the optimal solution) </w:t>
      </w:r>
      <w:r w:rsidR="00056F6C" w:rsidRPr="00B17ABA">
        <w:t xml:space="preserve">identified in the base-case was </w:t>
      </w:r>
      <w:r w:rsidR="003B5A4E" w:rsidRPr="00B17ABA">
        <w:t xml:space="preserve">robust to changes in objective, SBP lowering effect, </w:t>
      </w:r>
      <w:r w:rsidR="003141D0" w:rsidRPr="00B17ABA">
        <w:t xml:space="preserve">the extension of drug switching period, </w:t>
      </w:r>
      <w:r w:rsidR="00056F6C" w:rsidRPr="00B17ABA">
        <w:t>AE rates</w:t>
      </w:r>
      <w:r w:rsidR="003141D0" w:rsidRPr="00B17ABA">
        <w:t xml:space="preserve"> and </w:t>
      </w:r>
      <w:r w:rsidR="00056F6C" w:rsidRPr="00B17ABA">
        <w:t>the treatment scenario for CVD and DM</w:t>
      </w:r>
      <w:r w:rsidR="00A36B79" w:rsidRPr="00B17ABA">
        <w:t>, apart from the fourth-line drug</w:t>
      </w:r>
      <w:r w:rsidR="00056F6C" w:rsidRPr="00B17ABA">
        <w:t>.</w:t>
      </w:r>
      <w:r w:rsidR="00B64C54" w:rsidRPr="00B17ABA">
        <w:t xml:space="preserve"> </w:t>
      </w:r>
      <w:r w:rsidR="00056F6C" w:rsidRPr="00B17ABA">
        <w:rPr>
          <w:lang w:eastAsia="ko-KR"/>
        </w:rPr>
        <w:t xml:space="preserve">Where the objective function was to maximise the </w:t>
      </w:r>
      <w:r w:rsidR="00056F6C" w:rsidRPr="00B17ABA">
        <w:rPr>
          <w:rFonts w:cstheme="majorBidi"/>
          <w:lang w:eastAsia="ko-KR"/>
        </w:rPr>
        <w:t xml:space="preserve">treatment success rate during the drug switching period, the optimal solution </w:t>
      </w:r>
      <w:r w:rsidR="006A1892" w:rsidRPr="00B17ABA">
        <w:rPr>
          <w:rFonts w:cstheme="majorBidi"/>
          <w:lang w:eastAsia="ko-KR"/>
        </w:rPr>
        <w:t xml:space="preserve">started </w:t>
      </w:r>
      <w:r w:rsidR="00056F6C" w:rsidRPr="00B17ABA">
        <w:rPr>
          <w:rFonts w:cstheme="majorBidi"/>
          <w:lang w:eastAsia="ko-KR"/>
        </w:rPr>
        <w:t>with ACEIs/ARBs, and then mov</w:t>
      </w:r>
      <w:r w:rsidR="006A1892" w:rsidRPr="00B17ABA">
        <w:rPr>
          <w:rFonts w:cstheme="majorBidi"/>
          <w:lang w:eastAsia="ko-KR"/>
        </w:rPr>
        <w:t>ed</w:t>
      </w:r>
      <w:r w:rsidR="00056F6C" w:rsidRPr="00B17ABA">
        <w:rPr>
          <w:rFonts w:cstheme="majorBidi"/>
          <w:lang w:eastAsia="ko-KR"/>
        </w:rPr>
        <w:t xml:space="preserve"> to Ds+ACEIs/ARBs, Ds+BBs+ACEIs/ARBs and Ds+BBs+CCBs. </w:t>
      </w:r>
      <w:r w:rsidR="003141D0" w:rsidRPr="00B17ABA">
        <w:rPr>
          <w:rFonts w:cstheme="majorBidi"/>
          <w:lang w:eastAsia="ko-KR"/>
        </w:rPr>
        <w:t>Where the time-dependent SBP lowering effects calculated based on A</w:t>
      </w:r>
      <w:r w:rsidR="00D16A4E" w:rsidRPr="00B17ABA">
        <w:rPr>
          <w:rFonts w:cstheme="majorBidi"/>
          <w:lang w:eastAsia="ko-KR"/>
        </w:rPr>
        <w:t xml:space="preserve">LLHAT and Dutch-TIA were used, </w:t>
      </w:r>
      <w:r w:rsidR="003141D0" w:rsidRPr="00B17ABA">
        <w:rPr>
          <w:rFonts w:cstheme="majorBidi"/>
          <w:lang w:eastAsia="ko-KR"/>
        </w:rPr>
        <w:t xml:space="preserve">the optimal solution </w:t>
      </w:r>
      <w:r w:rsidR="006A1892" w:rsidRPr="00B17ABA">
        <w:rPr>
          <w:rFonts w:cstheme="majorBidi"/>
          <w:lang w:eastAsia="ko-KR"/>
        </w:rPr>
        <w:t>started</w:t>
      </w:r>
      <w:r w:rsidR="003141D0" w:rsidRPr="00B17ABA">
        <w:rPr>
          <w:rFonts w:cstheme="majorBidi"/>
          <w:lang w:eastAsia="ko-KR"/>
        </w:rPr>
        <w:t xml:space="preserve"> with </w:t>
      </w:r>
      <w:r w:rsidR="00DE7AD6" w:rsidRPr="00B17ABA">
        <w:rPr>
          <w:rFonts w:cstheme="majorBidi"/>
          <w:lang w:eastAsia="ko-KR"/>
        </w:rPr>
        <w:t>ACEIs/ARB</w:t>
      </w:r>
      <w:r w:rsidR="003141D0" w:rsidRPr="00B17ABA">
        <w:rPr>
          <w:rFonts w:cstheme="majorBidi"/>
          <w:lang w:eastAsia="ko-KR"/>
        </w:rPr>
        <w:t xml:space="preserve">s, and then </w:t>
      </w:r>
      <w:r w:rsidR="006A1892" w:rsidRPr="00B17ABA">
        <w:rPr>
          <w:rFonts w:cstheme="majorBidi"/>
          <w:lang w:eastAsia="ko-KR"/>
        </w:rPr>
        <w:t>moved</w:t>
      </w:r>
      <w:r w:rsidR="003141D0" w:rsidRPr="00B17ABA">
        <w:rPr>
          <w:rFonts w:cstheme="majorBidi"/>
          <w:lang w:eastAsia="ko-KR"/>
        </w:rPr>
        <w:t xml:space="preserve"> to Ds+ACEIs/ARBs, </w:t>
      </w:r>
      <w:r w:rsidR="00DE7AD6" w:rsidRPr="00B17ABA">
        <w:rPr>
          <w:rFonts w:cstheme="majorBidi"/>
          <w:lang w:eastAsia="ko-KR"/>
        </w:rPr>
        <w:t xml:space="preserve">Ds+BBs+ACEIs/ARBs </w:t>
      </w:r>
      <w:r w:rsidR="003141D0" w:rsidRPr="00B17ABA">
        <w:rPr>
          <w:rFonts w:cstheme="majorBidi"/>
          <w:lang w:eastAsia="ko-KR"/>
        </w:rPr>
        <w:t xml:space="preserve">and </w:t>
      </w:r>
      <w:r w:rsidR="00DE7AD6" w:rsidRPr="00B17ABA">
        <w:rPr>
          <w:rFonts w:cstheme="majorBidi"/>
          <w:lang w:eastAsia="ko-KR"/>
        </w:rPr>
        <w:t>Ds+CCBs+ACEIs/ARBs</w:t>
      </w:r>
      <w:r w:rsidR="003141D0" w:rsidRPr="00B17ABA">
        <w:rPr>
          <w:rFonts w:cstheme="majorBidi"/>
          <w:lang w:eastAsia="ko-KR"/>
        </w:rPr>
        <w:t xml:space="preserve">. Where DAE </w:t>
      </w:r>
      <w:r w:rsidR="00FB64B2" w:rsidRPr="00B17ABA">
        <w:rPr>
          <w:rFonts w:cstheme="majorBidi"/>
          <w:lang w:eastAsia="ko-KR"/>
        </w:rPr>
        <w:t xml:space="preserve">(instead of AE) </w:t>
      </w:r>
      <w:r w:rsidR="003141D0" w:rsidRPr="00B17ABA">
        <w:rPr>
          <w:rFonts w:cstheme="majorBidi"/>
          <w:lang w:eastAsia="ko-KR"/>
        </w:rPr>
        <w:t xml:space="preserve">or the random treatment scenario for CVD and DM </w:t>
      </w:r>
      <w:r w:rsidR="00FB64B2" w:rsidRPr="00B17ABA">
        <w:rPr>
          <w:rFonts w:cstheme="majorBidi"/>
          <w:lang w:eastAsia="ko-KR"/>
        </w:rPr>
        <w:t xml:space="preserve">(instead of the set of recommended drugs for CVDs and DM) was used, the optimal initial, second and third-line drugs were </w:t>
      </w:r>
      <w:r w:rsidR="006A1892" w:rsidRPr="00B17ABA">
        <w:rPr>
          <w:rFonts w:cstheme="majorBidi"/>
          <w:lang w:eastAsia="ko-KR"/>
        </w:rPr>
        <w:t xml:space="preserve">the </w:t>
      </w:r>
      <w:r w:rsidR="00FB64B2" w:rsidRPr="00B17ABA">
        <w:rPr>
          <w:rFonts w:cstheme="majorBidi"/>
          <w:lang w:eastAsia="ko-KR"/>
        </w:rPr>
        <w:t>same with where the time-dependent SBP lowering effects calculated based on ALLHAT and Dutch-TIA was used, but the optimal fourth-line was BBs+CCBs+ACEIs/ARBs.</w:t>
      </w:r>
    </w:p>
    <w:p w:rsidR="00FB64B2" w:rsidRPr="00B17ABA" w:rsidRDefault="00FB64B2">
      <w:pPr>
        <w:jc w:val="both"/>
      </w:pPr>
      <w:r w:rsidRPr="00B17ABA">
        <w:t xml:space="preserve">Where the drug switching period was extended to six or eight periods, </w:t>
      </w:r>
      <w:r w:rsidR="007A2523" w:rsidRPr="00B17ABA">
        <w:fldChar w:fldCharType="begin"/>
      </w:r>
      <w:r w:rsidR="007A2523" w:rsidRPr="00B17ABA">
        <w:instrText xml:space="preserve"> REF _Ref425167505 \h </w:instrText>
      </w:r>
      <w:r w:rsidR="00B17ABA">
        <w:instrText xml:space="preserve"> \* MERGEFORMAT </w:instrText>
      </w:r>
      <w:r w:rsidR="007A2523"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19</w:t>
      </w:r>
      <w:r w:rsidR="007A2523" w:rsidRPr="00B17ABA">
        <w:fldChar w:fldCharType="end"/>
      </w:r>
      <w:r w:rsidR="007A2523" w:rsidRPr="00B17ABA">
        <w:t xml:space="preserve"> </w:t>
      </w:r>
      <w:r w:rsidRPr="00B17ABA">
        <w:t xml:space="preserve">shows the increase in the percentage of the patients who used all four lines of treatments in a defined sequential treatment policy. Compared with the base model, the percentage of the patients who used all four lines of treatments was increased between 0.021% and 74.85% above the rates estimated for the base-case (average 10.17%). Where the drug switching period was extended to six or eight periods, the total net benefits were also increased by </w:t>
      </w:r>
      <w:r w:rsidRPr="00B17ABA">
        <w:rPr>
          <w:rFonts w:cstheme="majorBidi"/>
        </w:rPr>
        <w:lastRenderedPageBreak/>
        <w:t>£</w:t>
      </w:r>
      <w:r w:rsidRPr="00B17ABA">
        <w:t xml:space="preserve">5,840 to </w:t>
      </w:r>
      <w:r w:rsidRPr="00B17ABA">
        <w:rPr>
          <w:rFonts w:cstheme="majorBidi"/>
        </w:rPr>
        <w:t>£</w:t>
      </w:r>
      <w:r w:rsidRPr="00B17ABA">
        <w:t xml:space="preserve">21,750 (average </w:t>
      </w:r>
      <w:r w:rsidRPr="00B17ABA">
        <w:rPr>
          <w:rFonts w:cstheme="majorBidi"/>
        </w:rPr>
        <w:t>£</w:t>
      </w:r>
      <w:r w:rsidRPr="00B17ABA">
        <w:t>9,305) compared with the base-case (</w:t>
      </w:r>
      <w:r w:rsidR="00313AF7" w:rsidRPr="00B17ABA">
        <w:t>see</w:t>
      </w:r>
      <w:r w:rsidRPr="00B17ABA">
        <w:t xml:space="preserve"> </w:t>
      </w:r>
      <w:r w:rsidR="007A2523" w:rsidRPr="00B17ABA">
        <w:fldChar w:fldCharType="begin"/>
      </w:r>
      <w:r w:rsidR="007A2523" w:rsidRPr="00B17ABA">
        <w:instrText xml:space="preserve"> REF _Ref425167526 \h </w:instrText>
      </w:r>
      <w:r w:rsidR="00B17ABA">
        <w:instrText xml:space="preserve"> \* MERGEFORMAT </w:instrText>
      </w:r>
      <w:r w:rsidR="007A2523"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20</w:t>
      </w:r>
      <w:r w:rsidR="007A2523" w:rsidRPr="00B17ABA">
        <w:fldChar w:fldCharType="end"/>
      </w:r>
      <w:r w:rsidRPr="00B17ABA">
        <w:t xml:space="preserve">). </w:t>
      </w:r>
      <w:r w:rsidR="000C6633" w:rsidRPr="00B17ABA">
        <w:t>However, t</w:t>
      </w:r>
      <w:r w:rsidRPr="00B17ABA">
        <w:t xml:space="preserve">he optimal solutions were </w:t>
      </w:r>
      <w:r w:rsidR="006A1892" w:rsidRPr="00B17ABA">
        <w:t xml:space="preserve">the </w:t>
      </w:r>
      <w:r w:rsidRPr="00B17ABA">
        <w:t xml:space="preserve">same with the optimal solution identified in enumeration, where the drug switching period was extended to eight, or the </w:t>
      </w:r>
      <w:r w:rsidR="00A36B79" w:rsidRPr="00B17ABA">
        <w:t>seven</w:t>
      </w:r>
      <w:r w:rsidRPr="00B17ABA">
        <w:t xml:space="preserve"> policies</w:t>
      </w:r>
      <w:r w:rsidR="00A36B79" w:rsidRPr="00B17ABA">
        <w:t>,</w:t>
      </w:r>
      <w:r w:rsidRPr="00B17ABA">
        <w:t xml:space="preserve"> which were not significantly different with the optimal solution, where the drug switching period was extended to six. </w:t>
      </w:r>
    </w:p>
    <w:p w:rsidR="00FB64B2" w:rsidRPr="00B17ABA" w:rsidRDefault="00FB64B2" w:rsidP="00494B9D">
      <w:pPr>
        <w:jc w:val="both"/>
      </w:pPr>
      <w:r w:rsidRPr="00B17ABA">
        <w:t xml:space="preserve">The extension of the drug switching period increased the number of possible disease pathways from 31 to 127, where the drug switching period was six, and 511, where the drug switching period was eight. This also involved the additional modelling codes to allocate a drug based on the assumed decision rules and to allow calculating possible transitions and total net benefits during the extended periods. Due to the increase in the size of the problem and computational complexity, the computational time increased substantially from 12.20 hours in the based model to </w:t>
      </w:r>
      <w:r w:rsidR="00494B9D" w:rsidRPr="00B17ABA">
        <w:t>73.65</w:t>
      </w:r>
      <w:r w:rsidRPr="00B17ABA">
        <w:t xml:space="preserve"> hours, where the drug switching period was six, and to 222.15 hours, where the drug switching period was eight. </w:t>
      </w:r>
    </w:p>
    <w:p w:rsidR="00FB64B2" w:rsidRPr="00B17ABA" w:rsidRDefault="00FB64B2" w:rsidP="001A2558">
      <w:pPr>
        <w:jc w:val="both"/>
        <w:sectPr w:rsidR="00FB64B2" w:rsidRPr="00B17ABA" w:rsidSect="00013330">
          <w:pgSz w:w="11906" w:h="16838"/>
          <w:pgMar w:top="1701" w:right="1418" w:bottom="1701" w:left="2268" w:header="708" w:footer="708" w:gutter="0"/>
          <w:cols w:space="708"/>
          <w:docGrid w:linePitch="360"/>
        </w:sectPr>
      </w:pPr>
    </w:p>
    <w:p w:rsidR="00006F9D" w:rsidRPr="00B17ABA" w:rsidRDefault="00006F9D" w:rsidP="001A2558">
      <w:pPr>
        <w:pStyle w:val="Caption"/>
      </w:pPr>
      <w:bookmarkStart w:id="297" w:name="_Ref425167414"/>
      <w:bookmarkStart w:id="298" w:name="_Toc426018665"/>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9</w:t>
        </w:r>
      </w:fldSimple>
      <w:bookmarkEnd w:id="297"/>
      <w:r w:rsidRPr="00B17ABA">
        <w:t xml:space="preserve">. Optimal solutions </w:t>
      </w:r>
      <w:r w:rsidR="00056F6C" w:rsidRPr="00B17ABA">
        <w:t xml:space="preserve">and total net benefits </w:t>
      </w:r>
      <w:r w:rsidRPr="00B17ABA">
        <w:t>depending on the change in key parameters</w:t>
      </w:r>
      <w:bookmarkEnd w:id="2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1134"/>
        <w:gridCol w:w="1417"/>
        <w:gridCol w:w="1700"/>
        <w:gridCol w:w="2273"/>
        <w:gridCol w:w="2409"/>
        <w:gridCol w:w="992"/>
        <w:gridCol w:w="1350"/>
      </w:tblGrid>
      <w:tr w:rsidR="003B5A4E" w:rsidRPr="00B17ABA" w:rsidTr="009923E9">
        <w:trPr>
          <w:trHeight w:val="300"/>
        </w:trPr>
        <w:tc>
          <w:tcPr>
            <w:tcW w:w="783" w:type="pct"/>
            <w:vMerge w:val="restart"/>
            <w:shd w:val="clear" w:color="auto" w:fill="auto"/>
            <w:noWrap/>
            <w:hideMark/>
          </w:tcPr>
          <w:p w:rsidR="003B5A4E" w:rsidRPr="00B17ABA" w:rsidRDefault="003B5A4E" w:rsidP="006B37FC">
            <w:pPr>
              <w:pStyle w:val="TOC1"/>
              <w:spacing w:line="276" w:lineRule="auto"/>
            </w:pPr>
            <w:r w:rsidRPr="00B17ABA">
              <w:t> </w:t>
            </w:r>
          </w:p>
        </w:tc>
        <w:tc>
          <w:tcPr>
            <w:tcW w:w="424" w:type="pct"/>
            <w:vMerge w:val="restart"/>
            <w:shd w:val="clear" w:color="auto" w:fill="auto"/>
            <w:noWrap/>
            <w:hideMark/>
          </w:tcPr>
          <w:p w:rsidR="003B5A4E" w:rsidRPr="00B17ABA" w:rsidRDefault="003B5A4E" w:rsidP="009923E9">
            <w:pPr>
              <w:pStyle w:val="TOC1"/>
              <w:spacing w:line="276" w:lineRule="auto"/>
              <w:jc w:val="center"/>
            </w:pPr>
            <w:r w:rsidRPr="00B17ABA">
              <w:t>Policy number</w:t>
            </w:r>
          </w:p>
        </w:tc>
        <w:tc>
          <w:tcPr>
            <w:tcW w:w="2917" w:type="pct"/>
            <w:gridSpan w:val="4"/>
            <w:shd w:val="clear" w:color="auto" w:fill="auto"/>
            <w:noWrap/>
            <w:hideMark/>
          </w:tcPr>
          <w:p w:rsidR="003B5A4E" w:rsidRPr="00B17ABA" w:rsidRDefault="003B5A4E" w:rsidP="009923E9">
            <w:pPr>
              <w:pStyle w:val="TOC1"/>
              <w:spacing w:line="276" w:lineRule="auto"/>
              <w:jc w:val="center"/>
            </w:pPr>
            <w:r w:rsidRPr="00B17ABA">
              <w:t>Optimal solution</w:t>
            </w:r>
          </w:p>
        </w:tc>
        <w:tc>
          <w:tcPr>
            <w:tcW w:w="371" w:type="pct"/>
            <w:vMerge w:val="restart"/>
            <w:shd w:val="clear" w:color="auto" w:fill="auto"/>
            <w:noWrap/>
            <w:hideMark/>
          </w:tcPr>
          <w:p w:rsidR="003B5A4E" w:rsidRPr="00B17ABA" w:rsidRDefault="003B5A4E" w:rsidP="009923E9">
            <w:pPr>
              <w:pStyle w:val="TOC1"/>
              <w:spacing w:line="276" w:lineRule="auto"/>
              <w:jc w:val="center"/>
            </w:pPr>
            <w:r w:rsidRPr="00B17ABA">
              <w:t>Optimal value</w:t>
            </w:r>
            <w:r w:rsidR="00A36B79" w:rsidRPr="00B17ABA">
              <w:t xml:space="preserve"> (£)</w:t>
            </w:r>
          </w:p>
        </w:tc>
        <w:tc>
          <w:tcPr>
            <w:tcW w:w="505" w:type="pct"/>
            <w:vMerge w:val="restart"/>
            <w:shd w:val="clear" w:color="auto" w:fill="auto"/>
            <w:noWrap/>
            <w:hideMark/>
          </w:tcPr>
          <w:p w:rsidR="003B5A4E" w:rsidRPr="00B17ABA" w:rsidRDefault="003B5A4E" w:rsidP="009923E9">
            <w:pPr>
              <w:pStyle w:val="TOC1"/>
              <w:spacing w:line="276" w:lineRule="auto"/>
              <w:jc w:val="center"/>
            </w:pPr>
            <w:r w:rsidRPr="00B17ABA">
              <w:t>Computation time (</w:t>
            </w:r>
            <w:r w:rsidR="00F00E9D" w:rsidRPr="00B17ABA">
              <w:t>h</w:t>
            </w:r>
            <w:r w:rsidRPr="00B17ABA">
              <w:t>)</w:t>
            </w:r>
          </w:p>
        </w:tc>
      </w:tr>
      <w:tr w:rsidR="007A2523" w:rsidRPr="00B17ABA" w:rsidTr="009923E9">
        <w:trPr>
          <w:trHeight w:val="300"/>
        </w:trPr>
        <w:tc>
          <w:tcPr>
            <w:tcW w:w="783" w:type="pct"/>
            <w:vMerge/>
            <w:tcBorders>
              <w:bottom w:val="double" w:sz="4" w:space="0" w:color="auto"/>
            </w:tcBorders>
            <w:hideMark/>
          </w:tcPr>
          <w:p w:rsidR="003B5A4E" w:rsidRPr="00B17ABA" w:rsidRDefault="003B5A4E" w:rsidP="006B37FC">
            <w:pPr>
              <w:pStyle w:val="TOC1"/>
              <w:spacing w:line="276" w:lineRule="auto"/>
            </w:pPr>
          </w:p>
        </w:tc>
        <w:tc>
          <w:tcPr>
            <w:tcW w:w="424" w:type="pct"/>
            <w:vMerge/>
            <w:tcBorders>
              <w:bottom w:val="double" w:sz="4" w:space="0" w:color="auto"/>
            </w:tcBorders>
            <w:hideMark/>
          </w:tcPr>
          <w:p w:rsidR="003B5A4E" w:rsidRPr="00B17ABA" w:rsidRDefault="003B5A4E" w:rsidP="006B37FC">
            <w:pPr>
              <w:pStyle w:val="TOC1"/>
              <w:spacing w:line="276" w:lineRule="auto"/>
            </w:pPr>
          </w:p>
        </w:tc>
        <w:tc>
          <w:tcPr>
            <w:tcW w:w="530" w:type="pct"/>
            <w:tcBorders>
              <w:bottom w:val="double" w:sz="4" w:space="0" w:color="auto"/>
            </w:tcBorders>
            <w:shd w:val="clear" w:color="auto" w:fill="auto"/>
            <w:noWrap/>
            <w:hideMark/>
          </w:tcPr>
          <w:p w:rsidR="003B5A4E" w:rsidRPr="00B17ABA" w:rsidRDefault="003B5A4E" w:rsidP="009923E9">
            <w:pPr>
              <w:pStyle w:val="TOC1"/>
              <w:spacing w:line="276" w:lineRule="auto"/>
              <w:jc w:val="center"/>
            </w:pPr>
            <w:r w:rsidRPr="00B17ABA">
              <w:t>1st</w:t>
            </w:r>
          </w:p>
        </w:tc>
        <w:tc>
          <w:tcPr>
            <w:tcW w:w="636" w:type="pct"/>
            <w:tcBorders>
              <w:bottom w:val="double" w:sz="4" w:space="0" w:color="auto"/>
            </w:tcBorders>
            <w:shd w:val="clear" w:color="auto" w:fill="auto"/>
            <w:noWrap/>
            <w:hideMark/>
          </w:tcPr>
          <w:p w:rsidR="003B5A4E" w:rsidRPr="00B17ABA" w:rsidRDefault="003B5A4E" w:rsidP="009923E9">
            <w:pPr>
              <w:pStyle w:val="TOC1"/>
              <w:spacing w:line="276" w:lineRule="auto"/>
              <w:jc w:val="center"/>
            </w:pPr>
            <w:r w:rsidRPr="00B17ABA">
              <w:t>2nd</w:t>
            </w:r>
          </w:p>
        </w:tc>
        <w:tc>
          <w:tcPr>
            <w:tcW w:w="850" w:type="pct"/>
            <w:tcBorders>
              <w:bottom w:val="double" w:sz="4" w:space="0" w:color="auto"/>
            </w:tcBorders>
            <w:shd w:val="clear" w:color="auto" w:fill="auto"/>
            <w:noWrap/>
            <w:hideMark/>
          </w:tcPr>
          <w:p w:rsidR="003B5A4E" w:rsidRPr="00B17ABA" w:rsidRDefault="003B5A4E" w:rsidP="009923E9">
            <w:pPr>
              <w:pStyle w:val="TOC1"/>
              <w:spacing w:line="276" w:lineRule="auto"/>
              <w:jc w:val="center"/>
            </w:pPr>
            <w:r w:rsidRPr="00B17ABA">
              <w:t>3rd</w:t>
            </w:r>
          </w:p>
        </w:tc>
        <w:tc>
          <w:tcPr>
            <w:tcW w:w="901" w:type="pct"/>
            <w:tcBorders>
              <w:bottom w:val="double" w:sz="4" w:space="0" w:color="auto"/>
            </w:tcBorders>
            <w:shd w:val="clear" w:color="auto" w:fill="auto"/>
            <w:noWrap/>
            <w:hideMark/>
          </w:tcPr>
          <w:p w:rsidR="003B5A4E" w:rsidRPr="00B17ABA" w:rsidRDefault="003B5A4E" w:rsidP="009923E9">
            <w:pPr>
              <w:pStyle w:val="TOC1"/>
              <w:spacing w:line="276" w:lineRule="auto"/>
              <w:jc w:val="center"/>
            </w:pPr>
            <w:r w:rsidRPr="00B17ABA">
              <w:t>4th</w:t>
            </w:r>
          </w:p>
        </w:tc>
        <w:tc>
          <w:tcPr>
            <w:tcW w:w="371" w:type="pct"/>
            <w:vMerge/>
            <w:tcBorders>
              <w:bottom w:val="double" w:sz="4" w:space="0" w:color="auto"/>
            </w:tcBorders>
            <w:hideMark/>
          </w:tcPr>
          <w:p w:rsidR="003B5A4E" w:rsidRPr="00B17ABA" w:rsidRDefault="003B5A4E" w:rsidP="006B37FC">
            <w:pPr>
              <w:pStyle w:val="TOC1"/>
              <w:spacing w:line="276" w:lineRule="auto"/>
            </w:pPr>
          </w:p>
        </w:tc>
        <w:tc>
          <w:tcPr>
            <w:tcW w:w="505" w:type="pct"/>
            <w:vMerge/>
            <w:tcBorders>
              <w:bottom w:val="double" w:sz="4" w:space="0" w:color="auto"/>
            </w:tcBorders>
            <w:hideMark/>
          </w:tcPr>
          <w:p w:rsidR="003B5A4E" w:rsidRPr="00B17ABA" w:rsidRDefault="003B5A4E" w:rsidP="006B37FC">
            <w:pPr>
              <w:pStyle w:val="TOC1"/>
              <w:spacing w:line="276" w:lineRule="auto"/>
            </w:pPr>
          </w:p>
        </w:tc>
      </w:tr>
      <w:tr w:rsidR="007A2523" w:rsidRPr="00B17ABA" w:rsidTr="009923E9">
        <w:trPr>
          <w:trHeight w:val="300"/>
        </w:trPr>
        <w:tc>
          <w:tcPr>
            <w:tcW w:w="783" w:type="pct"/>
            <w:tcBorders>
              <w:top w:val="double" w:sz="4" w:space="0" w:color="auto"/>
            </w:tcBorders>
            <w:shd w:val="clear" w:color="auto" w:fill="F2F2F2" w:themeFill="background1" w:themeFillShade="F2"/>
            <w:noWrap/>
            <w:hideMark/>
          </w:tcPr>
          <w:p w:rsidR="003B5A4E" w:rsidRPr="00B17ABA" w:rsidRDefault="003B5A4E" w:rsidP="006B37FC">
            <w:pPr>
              <w:pStyle w:val="TOC1"/>
              <w:spacing w:line="276" w:lineRule="auto"/>
            </w:pPr>
            <w:r w:rsidRPr="00B17ABA">
              <w:t>TNB basis</w:t>
            </w:r>
          </w:p>
        </w:tc>
        <w:tc>
          <w:tcPr>
            <w:tcW w:w="424" w:type="pct"/>
            <w:tcBorders>
              <w:top w:val="double" w:sz="4" w:space="0" w:color="auto"/>
            </w:tcBorders>
            <w:shd w:val="clear" w:color="auto" w:fill="F2F2F2" w:themeFill="background1" w:themeFillShade="F2"/>
            <w:noWrap/>
            <w:hideMark/>
          </w:tcPr>
          <w:p w:rsidR="003B5A4E" w:rsidRPr="00B17ABA" w:rsidRDefault="00E51A83" w:rsidP="009923E9">
            <w:pPr>
              <w:pStyle w:val="TOC1"/>
              <w:spacing w:line="276" w:lineRule="auto"/>
              <w:ind w:left="34"/>
            </w:pPr>
            <w:r w:rsidRPr="00B17ABA">
              <w:t xml:space="preserve">  </w:t>
            </w:r>
            <w:r w:rsidR="003B5A4E" w:rsidRPr="00B17ABA">
              <w:t>3720</w:t>
            </w:r>
            <w:r w:rsidR="00C620F4" w:rsidRPr="00B17ABA">
              <w:t>*</w:t>
            </w:r>
          </w:p>
        </w:tc>
        <w:tc>
          <w:tcPr>
            <w:tcW w:w="530" w:type="pct"/>
            <w:tcBorders>
              <w:top w:val="double" w:sz="4" w:space="0" w:color="auto"/>
            </w:tcBorders>
            <w:shd w:val="clear" w:color="auto" w:fill="F2F2F2" w:themeFill="background1" w:themeFillShade="F2"/>
            <w:noWrap/>
            <w:hideMark/>
          </w:tcPr>
          <w:p w:rsidR="003B5A4E" w:rsidRPr="00B17ABA" w:rsidRDefault="003B5A4E" w:rsidP="006B37FC">
            <w:pPr>
              <w:pStyle w:val="TOC1"/>
              <w:spacing w:line="276" w:lineRule="auto"/>
            </w:pPr>
            <w:r w:rsidRPr="00B17ABA">
              <w:t>ACEIs/ARBs</w:t>
            </w:r>
          </w:p>
        </w:tc>
        <w:tc>
          <w:tcPr>
            <w:tcW w:w="636" w:type="pct"/>
            <w:tcBorders>
              <w:top w:val="double" w:sz="4" w:space="0" w:color="auto"/>
            </w:tcBorders>
            <w:shd w:val="clear" w:color="auto" w:fill="F2F2F2" w:themeFill="background1" w:themeFillShade="F2"/>
            <w:noWrap/>
            <w:hideMark/>
          </w:tcPr>
          <w:p w:rsidR="003B5A4E" w:rsidRPr="00B17ABA" w:rsidRDefault="003B5A4E" w:rsidP="006B37FC">
            <w:pPr>
              <w:pStyle w:val="TOC1"/>
              <w:spacing w:line="276" w:lineRule="auto"/>
            </w:pPr>
            <w:r w:rsidRPr="00B17ABA">
              <w:t>Ds+ACEIs/ARBs</w:t>
            </w:r>
          </w:p>
        </w:tc>
        <w:tc>
          <w:tcPr>
            <w:tcW w:w="850" w:type="pct"/>
            <w:tcBorders>
              <w:top w:val="double" w:sz="4" w:space="0" w:color="auto"/>
            </w:tcBorders>
            <w:shd w:val="clear" w:color="auto" w:fill="F2F2F2" w:themeFill="background1" w:themeFillShade="F2"/>
            <w:noWrap/>
            <w:hideMark/>
          </w:tcPr>
          <w:p w:rsidR="003B5A4E" w:rsidRPr="00B17ABA" w:rsidRDefault="003B5A4E" w:rsidP="006B37FC">
            <w:pPr>
              <w:pStyle w:val="TOC1"/>
              <w:spacing w:line="276" w:lineRule="auto"/>
            </w:pPr>
            <w:r w:rsidRPr="00B17ABA">
              <w:t>Ds+CCBs+ACEIs/ARBs</w:t>
            </w:r>
          </w:p>
        </w:tc>
        <w:tc>
          <w:tcPr>
            <w:tcW w:w="901" w:type="pct"/>
            <w:tcBorders>
              <w:top w:val="double" w:sz="4" w:space="0" w:color="auto"/>
            </w:tcBorders>
            <w:shd w:val="clear" w:color="auto" w:fill="F2F2F2" w:themeFill="background1" w:themeFillShade="F2"/>
            <w:noWrap/>
            <w:hideMark/>
          </w:tcPr>
          <w:p w:rsidR="003B5A4E" w:rsidRPr="00B17ABA" w:rsidRDefault="003B5A4E" w:rsidP="006B37FC">
            <w:pPr>
              <w:pStyle w:val="TOC1"/>
              <w:spacing w:line="276" w:lineRule="auto"/>
            </w:pPr>
            <w:r w:rsidRPr="00B17ABA">
              <w:t>Ds+BBs+ACEIs/ARBs</w:t>
            </w:r>
          </w:p>
        </w:tc>
        <w:tc>
          <w:tcPr>
            <w:tcW w:w="371" w:type="pct"/>
            <w:tcBorders>
              <w:top w:val="double" w:sz="4" w:space="0" w:color="auto"/>
            </w:tcBorders>
            <w:shd w:val="clear" w:color="auto" w:fill="F2F2F2" w:themeFill="background1" w:themeFillShade="F2"/>
            <w:noWrap/>
            <w:hideMark/>
          </w:tcPr>
          <w:p w:rsidR="003B5A4E" w:rsidRPr="00B17ABA" w:rsidRDefault="003B5A4E" w:rsidP="006B37FC">
            <w:pPr>
              <w:pStyle w:val="TOC1"/>
              <w:spacing w:line="276" w:lineRule="auto"/>
              <w:jc w:val="right"/>
            </w:pPr>
            <w:r w:rsidRPr="00B17ABA">
              <w:t>330</w:t>
            </w:r>
            <w:r w:rsidR="00A36B79" w:rsidRPr="00B17ABA">
              <w:t>,</w:t>
            </w:r>
            <w:r w:rsidRPr="00B17ABA">
              <w:t>080</w:t>
            </w:r>
          </w:p>
        </w:tc>
        <w:tc>
          <w:tcPr>
            <w:tcW w:w="505" w:type="pct"/>
            <w:tcBorders>
              <w:top w:val="double" w:sz="4" w:space="0" w:color="auto"/>
            </w:tcBorders>
            <w:shd w:val="clear" w:color="auto" w:fill="F2F2F2" w:themeFill="background1" w:themeFillShade="F2"/>
            <w:noWrap/>
            <w:hideMark/>
          </w:tcPr>
          <w:p w:rsidR="003B5A4E" w:rsidRPr="00B17ABA" w:rsidRDefault="003B5A4E" w:rsidP="006B37FC">
            <w:pPr>
              <w:pStyle w:val="TOC1"/>
              <w:spacing w:line="276" w:lineRule="auto"/>
              <w:jc w:val="right"/>
            </w:pPr>
            <w:r w:rsidRPr="00B17ABA">
              <w:t>12.20</w:t>
            </w:r>
          </w:p>
        </w:tc>
      </w:tr>
      <w:tr w:rsidR="007A2523" w:rsidRPr="00B17ABA" w:rsidTr="009923E9">
        <w:trPr>
          <w:trHeight w:val="300"/>
        </w:trPr>
        <w:tc>
          <w:tcPr>
            <w:tcW w:w="783" w:type="pct"/>
            <w:shd w:val="clear" w:color="auto" w:fill="auto"/>
            <w:noWrap/>
            <w:hideMark/>
          </w:tcPr>
          <w:p w:rsidR="003B5A4E" w:rsidRPr="00B17ABA" w:rsidRDefault="003B5A4E" w:rsidP="006B37FC">
            <w:pPr>
              <w:pStyle w:val="TOC1"/>
              <w:spacing w:line="276" w:lineRule="auto"/>
            </w:pPr>
            <w:r w:rsidRPr="00B17ABA">
              <w:t>TS basis</w:t>
            </w:r>
          </w:p>
        </w:tc>
        <w:tc>
          <w:tcPr>
            <w:tcW w:w="424" w:type="pct"/>
            <w:shd w:val="clear" w:color="auto" w:fill="auto"/>
            <w:noWrap/>
            <w:hideMark/>
          </w:tcPr>
          <w:p w:rsidR="003B5A4E" w:rsidRPr="00B17ABA" w:rsidRDefault="00E51A83" w:rsidP="009923E9">
            <w:pPr>
              <w:pStyle w:val="TOC1"/>
              <w:spacing w:line="276" w:lineRule="auto"/>
              <w:ind w:left="34"/>
            </w:pPr>
            <w:r w:rsidRPr="00B17ABA">
              <w:t xml:space="preserve">  </w:t>
            </w:r>
            <w:r w:rsidR="003B5A4E" w:rsidRPr="00B17ABA">
              <w:t>3708</w:t>
            </w:r>
          </w:p>
        </w:tc>
        <w:tc>
          <w:tcPr>
            <w:tcW w:w="530" w:type="pct"/>
            <w:shd w:val="clear" w:color="auto" w:fill="auto"/>
            <w:noWrap/>
            <w:hideMark/>
          </w:tcPr>
          <w:p w:rsidR="003B5A4E" w:rsidRPr="00B17ABA" w:rsidRDefault="003B5A4E" w:rsidP="006B37FC">
            <w:pPr>
              <w:pStyle w:val="TOC1"/>
              <w:spacing w:line="276" w:lineRule="auto"/>
            </w:pPr>
            <w:r w:rsidRPr="00B17ABA">
              <w:t>ACEIs/ARBs</w:t>
            </w:r>
          </w:p>
        </w:tc>
        <w:tc>
          <w:tcPr>
            <w:tcW w:w="636" w:type="pct"/>
            <w:shd w:val="clear" w:color="auto" w:fill="auto"/>
            <w:noWrap/>
            <w:hideMark/>
          </w:tcPr>
          <w:p w:rsidR="003B5A4E" w:rsidRPr="00B17ABA" w:rsidRDefault="003B5A4E" w:rsidP="006B37FC">
            <w:pPr>
              <w:pStyle w:val="TOC1"/>
              <w:spacing w:line="276" w:lineRule="auto"/>
            </w:pPr>
            <w:r w:rsidRPr="00B17ABA">
              <w:t>Ds+ACEIs/ARBs</w:t>
            </w:r>
          </w:p>
        </w:tc>
        <w:tc>
          <w:tcPr>
            <w:tcW w:w="850" w:type="pct"/>
            <w:shd w:val="clear" w:color="auto" w:fill="auto"/>
            <w:noWrap/>
            <w:hideMark/>
          </w:tcPr>
          <w:p w:rsidR="003B5A4E" w:rsidRPr="00B17ABA" w:rsidRDefault="003B5A4E" w:rsidP="006B37FC">
            <w:pPr>
              <w:pStyle w:val="TOC1"/>
              <w:spacing w:line="276" w:lineRule="auto"/>
            </w:pPr>
            <w:r w:rsidRPr="00B17ABA">
              <w:t>Ds+BBs+ACEIs/ARBs</w:t>
            </w:r>
          </w:p>
        </w:tc>
        <w:tc>
          <w:tcPr>
            <w:tcW w:w="901" w:type="pct"/>
            <w:shd w:val="clear" w:color="auto" w:fill="auto"/>
            <w:noWrap/>
            <w:hideMark/>
          </w:tcPr>
          <w:p w:rsidR="003B5A4E" w:rsidRPr="00B17ABA" w:rsidRDefault="003B5A4E" w:rsidP="006B37FC">
            <w:pPr>
              <w:pStyle w:val="TOC1"/>
              <w:spacing w:line="276" w:lineRule="auto"/>
            </w:pPr>
            <w:r w:rsidRPr="00B17ABA">
              <w:t>Ds+BBs+CCBs</w:t>
            </w:r>
          </w:p>
        </w:tc>
        <w:tc>
          <w:tcPr>
            <w:tcW w:w="371" w:type="pct"/>
            <w:shd w:val="clear" w:color="auto" w:fill="auto"/>
            <w:noWrap/>
            <w:hideMark/>
          </w:tcPr>
          <w:p w:rsidR="003B5A4E" w:rsidRPr="00B17ABA" w:rsidRDefault="003B5A4E" w:rsidP="006B37FC">
            <w:pPr>
              <w:pStyle w:val="TOC1"/>
              <w:spacing w:line="276" w:lineRule="auto"/>
              <w:jc w:val="right"/>
            </w:pPr>
            <w:r w:rsidRPr="00B17ABA">
              <w:t>0.9</w:t>
            </w:r>
            <w:r w:rsidR="00B11E74" w:rsidRPr="00B17ABA">
              <w:t>9</w:t>
            </w:r>
            <w:r w:rsidRPr="00B17ABA">
              <w:t>84</w:t>
            </w:r>
          </w:p>
        </w:tc>
        <w:tc>
          <w:tcPr>
            <w:tcW w:w="505" w:type="pct"/>
            <w:shd w:val="clear" w:color="auto" w:fill="auto"/>
            <w:noWrap/>
            <w:hideMark/>
          </w:tcPr>
          <w:p w:rsidR="003B5A4E" w:rsidRPr="00B17ABA" w:rsidRDefault="003B5A4E" w:rsidP="006B37FC">
            <w:pPr>
              <w:pStyle w:val="TOC1"/>
              <w:spacing w:line="276" w:lineRule="auto"/>
              <w:jc w:val="right"/>
            </w:pPr>
            <w:r w:rsidRPr="00B17ABA">
              <w:t>10.18</w:t>
            </w:r>
          </w:p>
        </w:tc>
      </w:tr>
      <w:tr w:rsidR="007A2523" w:rsidRPr="00B17ABA" w:rsidTr="009923E9">
        <w:trPr>
          <w:trHeight w:val="300"/>
        </w:trPr>
        <w:tc>
          <w:tcPr>
            <w:tcW w:w="783" w:type="pct"/>
            <w:shd w:val="clear" w:color="auto" w:fill="auto"/>
            <w:noWrap/>
            <w:hideMark/>
          </w:tcPr>
          <w:p w:rsidR="003B5A4E" w:rsidRPr="00B17ABA" w:rsidRDefault="003B5A4E" w:rsidP="006B37FC">
            <w:pPr>
              <w:pStyle w:val="TOC1"/>
              <w:spacing w:line="276" w:lineRule="auto"/>
            </w:pPr>
            <w:r w:rsidRPr="00B17ABA">
              <w:t>SBP lowering effect</w:t>
            </w:r>
          </w:p>
        </w:tc>
        <w:tc>
          <w:tcPr>
            <w:tcW w:w="424" w:type="pct"/>
            <w:shd w:val="clear" w:color="auto" w:fill="auto"/>
            <w:noWrap/>
            <w:hideMark/>
          </w:tcPr>
          <w:p w:rsidR="003B5A4E" w:rsidRPr="00B17ABA" w:rsidRDefault="00E51A83" w:rsidP="009923E9">
            <w:pPr>
              <w:pStyle w:val="TOC1"/>
              <w:spacing w:line="276" w:lineRule="auto"/>
              <w:ind w:left="34"/>
            </w:pPr>
            <w:r w:rsidRPr="00B17ABA">
              <w:t xml:space="preserve">  </w:t>
            </w:r>
            <w:r w:rsidR="00DE7AD6" w:rsidRPr="00B17ABA">
              <w:t>3709</w:t>
            </w:r>
          </w:p>
        </w:tc>
        <w:tc>
          <w:tcPr>
            <w:tcW w:w="530" w:type="pct"/>
            <w:shd w:val="clear" w:color="auto" w:fill="auto"/>
            <w:noWrap/>
            <w:hideMark/>
          </w:tcPr>
          <w:p w:rsidR="003B5A4E" w:rsidRPr="00B17ABA" w:rsidRDefault="00DE7AD6" w:rsidP="006B37FC">
            <w:pPr>
              <w:pStyle w:val="TOC1"/>
              <w:spacing w:line="276" w:lineRule="auto"/>
            </w:pPr>
            <w:r w:rsidRPr="00B17ABA">
              <w:t>ACEIs/ARBs</w:t>
            </w:r>
          </w:p>
        </w:tc>
        <w:tc>
          <w:tcPr>
            <w:tcW w:w="636" w:type="pct"/>
            <w:shd w:val="clear" w:color="auto" w:fill="auto"/>
            <w:noWrap/>
            <w:hideMark/>
          </w:tcPr>
          <w:p w:rsidR="003B5A4E" w:rsidRPr="00B17ABA" w:rsidRDefault="003B5A4E" w:rsidP="006B37FC">
            <w:pPr>
              <w:pStyle w:val="TOC1"/>
              <w:spacing w:line="276" w:lineRule="auto"/>
            </w:pPr>
            <w:r w:rsidRPr="00B17ABA">
              <w:t>Ds+ACEIs/ARBs</w:t>
            </w:r>
          </w:p>
        </w:tc>
        <w:tc>
          <w:tcPr>
            <w:tcW w:w="850" w:type="pct"/>
            <w:shd w:val="clear" w:color="auto" w:fill="auto"/>
            <w:noWrap/>
            <w:hideMark/>
          </w:tcPr>
          <w:p w:rsidR="003B5A4E" w:rsidRPr="00B17ABA" w:rsidRDefault="00DE7AD6" w:rsidP="006B37FC">
            <w:pPr>
              <w:pStyle w:val="TOC1"/>
              <w:spacing w:line="276" w:lineRule="auto"/>
            </w:pPr>
            <w:r w:rsidRPr="00B17ABA">
              <w:t>Ds+BBs+ACEIs/ARBs</w:t>
            </w:r>
          </w:p>
        </w:tc>
        <w:tc>
          <w:tcPr>
            <w:tcW w:w="901" w:type="pct"/>
            <w:shd w:val="clear" w:color="auto" w:fill="auto"/>
            <w:noWrap/>
            <w:hideMark/>
          </w:tcPr>
          <w:p w:rsidR="003B5A4E" w:rsidRPr="00B17ABA" w:rsidRDefault="00DE7AD6" w:rsidP="006B37FC">
            <w:pPr>
              <w:pStyle w:val="TOC1"/>
              <w:spacing w:line="276" w:lineRule="auto"/>
            </w:pPr>
            <w:r w:rsidRPr="00B17ABA">
              <w:t>Ds+CCBs+ACEIs/ARBs</w:t>
            </w:r>
          </w:p>
        </w:tc>
        <w:tc>
          <w:tcPr>
            <w:tcW w:w="371" w:type="pct"/>
            <w:shd w:val="clear" w:color="auto" w:fill="auto"/>
            <w:noWrap/>
            <w:hideMark/>
          </w:tcPr>
          <w:p w:rsidR="003B5A4E" w:rsidRPr="00B17ABA" w:rsidRDefault="00DE7AD6" w:rsidP="006B37FC">
            <w:pPr>
              <w:pStyle w:val="TOC1"/>
              <w:spacing w:line="276" w:lineRule="auto"/>
              <w:jc w:val="right"/>
            </w:pPr>
            <w:r w:rsidRPr="00B17ABA">
              <w:t>320</w:t>
            </w:r>
            <w:r w:rsidR="00A36B79" w:rsidRPr="00B17ABA">
              <w:t>,</w:t>
            </w:r>
            <w:r w:rsidRPr="00B17ABA">
              <w:t>100</w:t>
            </w:r>
          </w:p>
        </w:tc>
        <w:tc>
          <w:tcPr>
            <w:tcW w:w="505" w:type="pct"/>
            <w:shd w:val="clear" w:color="auto" w:fill="auto"/>
            <w:noWrap/>
            <w:hideMark/>
          </w:tcPr>
          <w:p w:rsidR="003B5A4E" w:rsidRPr="00B17ABA" w:rsidRDefault="003B5A4E" w:rsidP="006B37FC">
            <w:pPr>
              <w:pStyle w:val="TOC1"/>
              <w:spacing w:line="276" w:lineRule="auto"/>
              <w:jc w:val="right"/>
            </w:pPr>
            <w:r w:rsidRPr="00B17ABA">
              <w:t>8.65</w:t>
            </w:r>
          </w:p>
        </w:tc>
      </w:tr>
      <w:tr w:rsidR="007A2523" w:rsidRPr="00B17ABA" w:rsidTr="009923E9">
        <w:trPr>
          <w:trHeight w:val="300"/>
        </w:trPr>
        <w:tc>
          <w:tcPr>
            <w:tcW w:w="783" w:type="pct"/>
            <w:shd w:val="clear" w:color="auto" w:fill="auto"/>
            <w:noWrap/>
            <w:hideMark/>
          </w:tcPr>
          <w:p w:rsidR="003B5A4E" w:rsidRPr="00B17ABA" w:rsidRDefault="00842BC8" w:rsidP="006B37FC">
            <w:pPr>
              <w:pStyle w:val="TOC1"/>
              <w:spacing w:line="276" w:lineRule="auto"/>
            </w:pPr>
            <w:r w:rsidRPr="00B17ABA">
              <w:t>Extended drug switching period</w:t>
            </w:r>
            <w:r w:rsidR="003B5A4E" w:rsidRPr="00B17ABA">
              <w:t xml:space="preserve"> to 6</w:t>
            </w:r>
          </w:p>
        </w:tc>
        <w:tc>
          <w:tcPr>
            <w:tcW w:w="424" w:type="pct"/>
            <w:shd w:val="clear" w:color="auto" w:fill="auto"/>
            <w:noWrap/>
            <w:hideMark/>
          </w:tcPr>
          <w:p w:rsidR="003B5A4E" w:rsidRPr="00B17ABA" w:rsidRDefault="00E51A83" w:rsidP="009923E9">
            <w:pPr>
              <w:pStyle w:val="TOC1"/>
              <w:spacing w:line="276" w:lineRule="auto"/>
              <w:ind w:left="34"/>
            </w:pPr>
            <w:r w:rsidRPr="00B17ABA">
              <w:t xml:space="preserve">  </w:t>
            </w:r>
            <w:r w:rsidR="003B5A4E" w:rsidRPr="00B17ABA">
              <w:t>3721</w:t>
            </w:r>
            <w:r w:rsidR="00C620F4" w:rsidRPr="00B17ABA">
              <w:t>*</w:t>
            </w:r>
          </w:p>
        </w:tc>
        <w:tc>
          <w:tcPr>
            <w:tcW w:w="530" w:type="pct"/>
            <w:shd w:val="clear" w:color="auto" w:fill="auto"/>
            <w:noWrap/>
            <w:hideMark/>
          </w:tcPr>
          <w:p w:rsidR="003B5A4E" w:rsidRPr="00B17ABA" w:rsidRDefault="003B5A4E" w:rsidP="006B37FC">
            <w:pPr>
              <w:pStyle w:val="TOC1"/>
              <w:spacing w:line="276" w:lineRule="auto"/>
            </w:pPr>
            <w:r w:rsidRPr="00B17ABA">
              <w:t>ACEIs/ARBs</w:t>
            </w:r>
          </w:p>
        </w:tc>
        <w:tc>
          <w:tcPr>
            <w:tcW w:w="636" w:type="pct"/>
            <w:shd w:val="clear" w:color="auto" w:fill="auto"/>
            <w:noWrap/>
            <w:hideMark/>
          </w:tcPr>
          <w:p w:rsidR="003B5A4E" w:rsidRPr="00B17ABA" w:rsidRDefault="003B5A4E" w:rsidP="006B37FC">
            <w:pPr>
              <w:pStyle w:val="TOC1"/>
              <w:spacing w:line="276" w:lineRule="auto"/>
            </w:pPr>
            <w:r w:rsidRPr="00B17ABA">
              <w:t>Ds+ACEIs/ARBs</w:t>
            </w:r>
          </w:p>
        </w:tc>
        <w:tc>
          <w:tcPr>
            <w:tcW w:w="850" w:type="pct"/>
            <w:shd w:val="clear" w:color="auto" w:fill="auto"/>
            <w:noWrap/>
            <w:hideMark/>
          </w:tcPr>
          <w:p w:rsidR="003B5A4E" w:rsidRPr="00B17ABA" w:rsidRDefault="003B5A4E" w:rsidP="006B37FC">
            <w:pPr>
              <w:pStyle w:val="TOC1"/>
              <w:spacing w:line="276" w:lineRule="auto"/>
            </w:pPr>
            <w:r w:rsidRPr="00B17ABA">
              <w:t>Ds+CCBs+ACEIs/ARBs</w:t>
            </w:r>
          </w:p>
        </w:tc>
        <w:tc>
          <w:tcPr>
            <w:tcW w:w="901" w:type="pct"/>
            <w:shd w:val="clear" w:color="auto" w:fill="auto"/>
            <w:noWrap/>
            <w:hideMark/>
          </w:tcPr>
          <w:p w:rsidR="003B5A4E" w:rsidRPr="00B17ABA" w:rsidRDefault="003B5A4E" w:rsidP="006B37FC">
            <w:pPr>
              <w:pStyle w:val="TOC1"/>
              <w:spacing w:line="276" w:lineRule="auto"/>
            </w:pPr>
            <w:r w:rsidRPr="00B17ABA">
              <w:t>BBs+CCBs+ACEIs/ARBs</w:t>
            </w:r>
          </w:p>
        </w:tc>
        <w:tc>
          <w:tcPr>
            <w:tcW w:w="371" w:type="pct"/>
            <w:shd w:val="clear" w:color="auto" w:fill="auto"/>
            <w:noWrap/>
            <w:hideMark/>
          </w:tcPr>
          <w:p w:rsidR="003B5A4E" w:rsidRPr="00B17ABA" w:rsidRDefault="003B5A4E" w:rsidP="006B37FC">
            <w:pPr>
              <w:pStyle w:val="TOC1"/>
              <w:spacing w:line="276" w:lineRule="auto"/>
              <w:jc w:val="right"/>
            </w:pPr>
            <w:r w:rsidRPr="00B17ABA">
              <w:t>339,020</w:t>
            </w:r>
          </w:p>
        </w:tc>
        <w:tc>
          <w:tcPr>
            <w:tcW w:w="505" w:type="pct"/>
            <w:shd w:val="clear" w:color="auto" w:fill="auto"/>
            <w:noWrap/>
            <w:hideMark/>
          </w:tcPr>
          <w:p w:rsidR="003B5A4E" w:rsidRPr="00B17ABA" w:rsidRDefault="003B5A4E" w:rsidP="006B37FC">
            <w:pPr>
              <w:pStyle w:val="TOC1"/>
              <w:spacing w:line="276" w:lineRule="auto"/>
              <w:jc w:val="right"/>
            </w:pPr>
            <w:r w:rsidRPr="00B17ABA">
              <w:t>73.36</w:t>
            </w:r>
          </w:p>
        </w:tc>
      </w:tr>
      <w:tr w:rsidR="007A2523" w:rsidRPr="00B17ABA" w:rsidTr="009923E9">
        <w:trPr>
          <w:trHeight w:val="300"/>
        </w:trPr>
        <w:tc>
          <w:tcPr>
            <w:tcW w:w="783" w:type="pct"/>
            <w:shd w:val="clear" w:color="auto" w:fill="auto"/>
            <w:noWrap/>
            <w:hideMark/>
          </w:tcPr>
          <w:p w:rsidR="003B5A4E" w:rsidRPr="00B17ABA" w:rsidRDefault="003B5A4E" w:rsidP="006B37FC">
            <w:pPr>
              <w:pStyle w:val="TOC1"/>
              <w:spacing w:line="276" w:lineRule="auto"/>
            </w:pPr>
            <w:r w:rsidRPr="00B17ABA">
              <w:t>Extended drug switching period to 8</w:t>
            </w:r>
          </w:p>
        </w:tc>
        <w:tc>
          <w:tcPr>
            <w:tcW w:w="424" w:type="pct"/>
            <w:shd w:val="clear" w:color="auto" w:fill="auto"/>
            <w:noWrap/>
            <w:hideMark/>
          </w:tcPr>
          <w:p w:rsidR="003B5A4E" w:rsidRPr="00B17ABA" w:rsidRDefault="00E51A83" w:rsidP="009923E9">
            <w:pPr>
              <w:pStyle w:val="TOC1"/>
              <w:spacing w:line="276" w:lineRule="auto"/>
              <w:ind w:left="34"/>
            </w:pPr>
            <w:r w:rsidRPr="00B17ABA">
              <w:t xml:space="preserve">  </w:t>
            </w:r>
            <w:r w:rsidR="003B5A4E" w:rsidRPr="00B17ABA">
              <w:t>3720</w:t>
            </w:r>
            <w:r w:rsidR="00C620F4" w:rsidRPr="00B17ABA">
              <w:t>*</w:t>
            </w:r>
          </w:p>
        </w:tc>
        <w:tc>
          <w:tcPr>
            <w:tcW w:w="530" w:type="pct"/>
            <w:shd w:val="clear" w:color="auto" w:fill="auto"/>
            <w:noWrap/>
            <w:hideMark/>
          </w:tcPr>
          <w:p w:rsidR="003B5A4E" w:rsidRPr="00B17ABA" w:rsidRDefault="003B5A4E" w:rsidP="006B37FC">
            <w:pPr>
              <w:pStyle w:val="TOC1"/>
              <w:spacing w:line="276" w:lineRule="auto"/>
            </w:pPr>
            <w:r w:rsidRPr="00B17ABA">
              <w:t>ACEIs/ARBs</w:t>
            </w:r>
          </w:p>
        </w:tc>
        <w:tc>
          <w:tcPr>
            <w:tcW w:w="636" w:type="pct"/>
            <w:shd w:val="clear" w:color="auto" w:fill="auto"/>
            <w:noWrap/>
            <w:hideMark/>
          </w:tcPr>
          <w:p w:rsidR="003B5A4E" w:rsidRPr="00B17ABA" w:rsidRDefault="003B5A4E" w:rsidP="006B37FC">
            <w:pPr>
              <w:pStyle w:val="TOC1"/>
              <w:spacing w:line="276" w:lineRule="auto"/>
            </w:pPr>
            <w:r w:rsidRPr="00B17ABA">
              <w:t>Ds+ACEIs/ARBs</w:t>
            </w:r>
          </w:p>
        </w:tc>
        <w:tc>
          <w:tcPr>
            <w:tcW w:w="850" w:type="pct"/>
            <w:shd w:val="clear" w:color="auto" w:fill="auto"/>
            <w:noWrap/>
            <w:hideMark/>
          </w:tcPr>
          <w:p w:rsidR="003B5A4E" w:rsidRPr="00B17ABA" w:rsidRDefault="003B5A4E" w:rsidP="006B37FC">
            <w:pPr>
              <w:pStyle w:val="TOC1"/>
              <w:spacing w:line="276" w:lineRule="auto"/>
            </w:pPr>
            <w:r w:rsidRPr="00B17ABA">
              <w:t>Ds+CCBs+ACEIs/ARBs</w:t>
            </w:r>
          </w:p>
        </w:tc>
        <w:tc>
          <w:tcPr>
            <w:tcW w:w="901" w:type="pct"/>
            <w:shd w:val="clear" w:color="auto" w:fill="auto"/>
            <w:noWrap/>
            <w:hideMark/>
          </w:tcPr>
          <w:p w:rsidR="003B5A4E" w:rsidRPr="00B17ABA" w:rsidRDefault="003B5A4E" w:rsidP="006B37FC">
            <w:pPr>
              <w:pStyle w:val="TOC1"/>
              <w:spacing w:line="276" w:lineRule="auto"/>
            </w:pPr>
            <w:r w:rsidRPr="00B17ABA">
              <w:t>Ds+BBs+ACEIs/ARBs</w:t>
            </w:r>
          </w:p>
        </w:tc>
        <w:tc>
          <w:tcPr>
            <w:tcW w:w="371" w:type="pct"/>
            <w:shd w:val="clear" w:color="auto" w:fill="auto"/>
            <w:noWrap/>
            <w:hideMark/>
          </w:tcPr>
          <w:p w:rsidR="003B5A4E" w:rsidRPr="00B17ABA" w:rsidRDefault="003B5A4E" w:rsidP="006B37FC">
            <w:pPr>
              <w:pStyle w:val="TOC1"/>
              <w:spacing w:line="276" w:lineRule="auto"/>
              <w:jc w:val="right"/>
            </w:pPr>
            <w:r w:rsidRPr="00B17ABA">
              <w:t>343,000</w:t>
            </w:r>
          </w:p>
        </w:tc>
        <w:tc>
          <w:tcPr>
            <w:tcW w:w="505" w:type="pct"/>
            <w:shd w:val="clear" w:color="auto" w:fill="auto"/>
            <w:noWrap/>
            <w:hideMark/>
          </w:tcPr>
          <w:p w:rsidR="003B5A4E" w:rsidRPr="00B17ABA" w:rsidRDefault="003B5A4E" w:rsidP="006B37FC">
            <w:pPr>
              <w:pStyle w:val="TOC1"/>
              <w:spacing w:line="276" w:lineRule="auto"/>
              <w:jc w:val="right"/>
            </w:pPr>
            <w:r w:rsidRPr="00B17ABA">
              <w:t>222.15</w:t>
            </w:r>
          </w:p>
        </w:tc>
      </w:tr>
      <w:tr w:rsidR="007A2523" w:rsidRPr="00B17ABA" w:rsidTr="009923E9">
        <w:trPr>
          <w:trHeight w:val="300"/>
        </w:trPr>
        <w:tc>
          <w:tcPr>
            <w:tcW w:w="783" w:type="pct"/>
            <w:shd w:val="clear" w:color="auto" w:fill="auto"/>
            <w:noWrap/>
            <w:hideMark/>
          </w:tcPr>
          <w:p w:rsidR="003B5A4E" w:rsidRPr="00B17ABA" w:rsidRDefault="003B5A4E" w:rsidP="006B37FC">
            <w:pPr>
              <w:pStyle w:val="TOC1"/>
              <w:spacing w:line="276" w:lineRule="auto"/>
            </w:pPr>
            <w:r w:rsidRPr="00B17ABA">
              <w:t>AE</w:t>
            </w:r>
          </w:p>
        </w:tc>
        <w:tc>
          <w:tcPr>
            <w:tcW w:w="424" w:type="pct"/>
            <w:shd w:val="clear" w:color="auto" w:fill="auto"/>
            <w:noWrap/>
            <w:hideMark/>
          </w:tcPr>
          <w:p w:rsidR="003B5A4E" w:rsidRPr="00B17ABA" w:rsidRDefault="00E51A83" w:rsidP="009923E9">
            <w:pPr>
              <w:pStyle w:val="TOC1"/>
              <w:spacing w:line="276" w:lineRule="auto"/>
              <w:ind w:left="34"/>
            </w:pPr>
            <w:r w:rsidRPr="00B17ABA">
              <w:t xml:space="preserve">  </w:t>
            </w:r>
            <w:r w:rsidR="003B5A4E" w:rsidRPr="00B17ABA">
              <w:t>625</w:t>
            </w:r>
            <w:r w:rsidR="00C620F4" w:rsidRPr="00B17ABA">
              <w:t>*</w:t>
            </w:r>
          </w:p>
        </w:tc>
        <w:tc>
          <w:tcPr>
            <w:tcW w:w="530" w:type="pct"/>
            <w:shd w:val="clear" w:color="auto" w:fill="auto"/>
            <w:noWrap/>
            <w:hideMark/>
          </w:tcPr>
          <w:p w:rsidR="003B5A4E" w:rsidRPr="00B17ABA" w:rsidRDefault="003B5A4E" w:rsidP="006B37FC">
            <w:pPr>
              <w:pStyle w:val="TOC1"/>
              <w:spacing w:line="276" w:lineRule="auto"/>
            </w:pPr>
            <w:r w:rsidRPr="00B17ABA">
              <w:t>Ds</w:t>
            </w:r>
          </w:p>
        </w:tc>
        <w:tc>
          <w:tcPr>
            <w:tcW w:w="636" w:type="pct"/>
            <w:shd w:val="clear" w:color="auto" w:fill="auto"/>
            <w:noWrap/>
            <w:hideMark/>
          </w:tcPr>
          <w:p w:rsidR="003B5A4E" w:rsidRPr="00B17ABA" w:rsidRDefault="003B5A4E" w:rsidP="006B37FC">
            <w:pPr>
              <w:pStyle w:val="TOC1"/>
              <w:spacing w:line="276" w:lineRule="auto"/>
            </w:pPr>
            <w:r w:rsidRPr="00B17ABA">
              <w:t>Ds+ACEIs/ARBs</w:t>
            </w:r>
          </w:p>
        </w:tc>
        <w:tc>
          <w:tcPr>
            <w:tcW w:w="850" w:type="pct"/>
            <w:shd w:val="clear" w:color="auto" w:fill="auto"/>
            <w:noWrap/>
            <w:hideMark/>
          </w:tcPr>
          <w:p w:rsidR="003B5A4E" w:rsidRPr="00B17ABA" w:rsidRDefault="003B5A4E" w:rsidP="006B37FC">
            <w:pPr>
              <w:pStyle w:val="TOC1"/>
              <w:spacing w:line="276" w:lineRule="auto"/>
            </w:pPr>
            <w:r w:rsidRPr="00B17ABA">
              <w:t>Ds+CCBs+ACEIs/ARBs</w:t>
            </w:r>
          </w:p>
        </w:tc>
        <w:tc>
          <w:tcPr>
            <w:tcW w:w="901" w:type="pct"/>
            <w:shd w:val="clear" w:color="auto" w:fill="auto"/>
            <w:noWrap/>
            <w:hideMark/>
          </w:tcPr>
          <w:p w:rsidR="003B5A4E" w:rsidRPr="00B17ABA" w:rsidRDefault="003B5A4E" w:rsidP="006B37FC">
            <w:pPr>
              <w:pStyle w:val="TOC1"/>
              <w:spacing w:line="276" w:lineRule="auto"/>
            </w:pPr>
            <w:r w:rsidRPr="00B17ABA">
              <w:t>BBs+CCBs+ACEIs/ARBs</w:t>
            </w:r>
          </w:p>
        </w:tc>
        <w:tc>
          <w:tcPr>
            <w:tcW w:w="371" w:type="pct"/>
            <w:shd w:val="clear" w:color="auto" w:fill="auto"/>
            <w:noWrap/>
            <w:hideMark/>
          </w:tcPr>
          <w:p w:rsidR="003B5A4E" w:rsidRPr="00B17ABA" w:rsidRDefault="003B5A4E" w:rsidP="006B37FC">
            <w:pPr>
              <w:pStyle w:val="TOC1"/>
              <w:spacing w:line="276" w:lineRule="auto"/>
              <w:jc w:val="right"/>
            </w:pPr>
            <w:r w:rsidRPr="00B17ABA">
              <w:t>330,080</w:t>
            </w:r>
          </w:p>
        </w:tc>
        <w:tc>
          <w:tcPr>
            <w:tcW w:w="505" w:type="pct"/>
            <w:shd w:val="clear" w:color="auto" w:fill="auto"/>
            <w:noWrap/>
            <w:hideMark/>
          </w:tcPr>
          <w:p w:rsidR="003B5A4E" w:rsidRPr="00B17ABA" w:rsidRDefault="003B5A4E" w:rsidP="006B37FC">
            <w:pPr>
              <w:pStyle w:val="TOC1"/>
              <w:spacing w:line="276" w:lineRule="auto"/>
              <w:jc w:val="right"/>
            </w:pPr>
            <w:r w:rsidRPr="00B17ABA">
              <w:t>13.22</w:t>
            </w:r>
          </w:p>
        </w:tc>
      </w:tr>
      <w:tr w:rsidR="007A2523" w:rsidRPr="00B17ABA" w:rsidTr="009923E9">
        <w:trPr>
          <w:trHeight w:val="300"/>
        </w:trPr>
        <w:tc>
          <w:tcPr>
            <w:tcW w:w="783" w:type="pct"/>
            <w:shd w:val="clear" w:color="auto" w:fill="auto"/>
            <w:noWrap/>
            <w:hideMark/>
          </w:tcPr>
          <w:p w:rsidR="003B5A4E" w:rsidRPr="00B17ABA" w:rsidRDefault="003B5A4E" w:rsidP="006B37FC">
            <w:pPr>
              <w:pStyle w:val="TOC1"/>
              <w:spacing w:line="276" w:lineRule="auto"/>
            </w:pPr>
            <w:r w:rsidRPr="00B17ABA">
              <w:t>Random treatment scenario for CVD and DM</w:t>
            </w:r>
          </w:p>
        </w:tc>
        <w:tc>
          <w:tcPr>
            <w:tcW w:w="424" w:type="pct"/>
            <w:shd w:val="clear" w:color="auto" w:fill="auto"/>
            <w:noWrap/>
            <w:hideMark/>
          </w:tcPr>
          <w:p w:rsidR="003B5A4E" w:rsidRPr="00B17ABA" w:rsidRDefault="00E51A83" w:rsidP="009923E9">
            <w:pPr>
              <w:pStyle w:val="TOC1"/>
              <w:spacing w:line="276" w:lineRule="auto"/>
              <w:ind w:left="34"/>
            </w:pPr>
            <w:r w:rsidRPr="00B17ABA">
              <w:t xml:space="preserve">  </w:t>
            </w:r>
            <w:r w:rsidR="003B5A4E" w:rsidRPr="00B17ABA">
              <w:t>625</w:t>
            </w:r>
            <w:r w:rsidR="00C620F4" w:rsidRPr="00B17ABA">
              <w:t>*</w:t>
            </w:r>
          </w:p>
        </w:tc>
        <w:tc>
          <w:tcPr>
            <w:tcW w:w="530" w:type="pct"/>
            <w:shd w:val="clear" w:color="auto" w:fill="auto"/>
            <w:noWrap/>
            <w:hideMark/>
          </w:tcPr>
          <w:p w:rsidR="003B5A4E" w:rsidRPr="00B17ABA" w:rsidRDefault="003B5A4E" w:rsidP="006B37FC">
            <w:pPr>
              <w:pStyle w:val="TOC1"/>
              <w:spacing w:line="276" w:lineRule="auto"/>
            </w:pPr>
            <w:r w:rsidRPr="00B17ABA">
              <w:t>Ds</w:t>
            </w:r>
          </w:p>
        </w:tc>
        <w:tc>
          <w:tcPr>
            <w:tcW w:w="636" w:type="pct"/>
            <w:shd w:val="clear" w:color="auto" w:fill="auto"/>
            <w:noWrap/>
            <w:hideMark/>
          </w:tcPr>
          <w:p w:rsidR="003B5A4E" w:rsidRPr="00B17ABA" w:rsidRDefault="003B5A4E" w:rsidP="006B37FC">
            <w:pPr>
              <w:pStyle w:val="TOC1"/>
              <w:spacing w:line="276" w:lineRule="auto"/>
            </w:pPr>
            <w:r w:rsidRPr="00B17ABA">
              <w:t>Ds+ACEIs/ARBs</w:t>
            </w:r>
          </w:p>
        </w:tc>
        <w:tc>
          <w:tcPr>
            <w:tcW w:w="850" w:type="pct"/>
            <w:shd w:val="clear" w:color="auto" w:fill="auto"/>
            <w:noWrap/>
            <w:hideMark/>
          </w:tcPr>
          <w:p w:rsidR="003B5A4E" w:rsidRPr="00B17ABA" w:rsidRDefault="003B5A4E" w:rsidP="006B37FC">
            <w:pPr>
              <w:pStyle w:val="TOC1"/>
              <w:spacing w:line="276" w:lineRule="auto"/>
            </w:pPr>
            <w:r w:rsidRPr="00B17ABA">
              <w:t>Ds+CCBs+ACEIs/ARBs</w:t>
            </w:r>
          </w:p>
        </w:tc>
        <w:tc>
          <w:tcPr>
            <w:tcW w:w="901" w:type="pct"/>
            <w:shd w:val="clear" w:color="auto" w:fill="auto"/>
            <w:noWrap/>
            <w:hideMark/>
          </w:tcPr>
          <w:p w:rsidR="003B5A4E" w:rsidRPr="00B17ABA" w:rsidRDefault="003B5A4E" w:rsidP="006B37FC">
            <w:pPr>
              <w:pStyle w:val="TOC1"/>
              <w:spacing w:line="276" w:lineRule="auto"/>
            </w:pPr>
            <w:r w:rsidRPr="00B17ABA">
              <w:t>BBs+CCBs+ACEIs/ARBs</w:t>
            </w:r>
          </w:p>
        </w:tc>
        <w:tc>
          <w:tcPr>
            <w:tcW w:w="371" w:type="pct"/>
            <w:shd w:val="clear" w:color="auto" w:fill="auto"/>
            <w:noWrap/>
            <w:hideMark/>
          </w:tcPr>
          <w:p w:rsidR="003B5A4E" w:rsidRPr="00B17ABA" w:rsidRDefault="003B5A4E" w:rsidP="006B37FC">
            <w:pPr>
              <w:pStyle w:val="TOC1"/>
              <w:spacing w:line="276" w:lineRule="auto"/>
              <w:jc w:val="right"/>
            </w:pPr>
            <w:r w:rsidRPr="00B17ABA">
              <w:t>333,320</w:t>
            </w:r>
          </w:p>
        </w:tc>
        <w:tc>
          <w:tcPr>
            <w:tcW w:w="505" w:type="pct"/>
            <w:shd w:val="clear" w:color="auto" w:fill="auto"/>
            <w:noWrap/>
            <w:hideMark/>
          </w:tcPr>
          <w:p w:rsidR="003B5A4E" w:rsidRPr="00B17ABA" w:rsidRDefault="003B5A4E" w:rsidP="006B37FC">
            <w:pPr>
              <w:pStyle w:val="TOC1"/>
              <w:spacing w:line="276" w:lineRule="auto"/>
              <w:jc w:val="right"/>
            </w:pPr>
            <w:r w:rsidRPr="00B17ABA">
              <w:t>13.48</w:t>
            </w:r>
          </w:p>
        </w:tc>
      </w:tr>
    </w:tbl>
    <w:p w:rsidR="00006F9D" w:rsidRPr="00B17ABA" w:rsidRDefault="00006F9D" w:rsidP="00344BC1">
      <w:pPr>
        <w:pStyle w:val="TOC2"/>
      </w:pPr>
      <w:r w:rsidRPr="00B17ABA">
        <w:t xml:space="preserve">1) The </w:t>
      </w:r>
      <w:r w:rsidR="00056F6C" w:rsidRPr="00B17ABA">
        <w:t>base-case</w:t>
      </w:r>
      <w:r w:rsidRPr="00B17ABA">
        <w:t xml:space="preserve"> is in grey.</w:t>
      </w:r>
    </w:p>
    <w:p w:rsidR="007A2523" w:rsidRPr="00B17ABA" w:rsidRDefault="007A2523" w:rsidP="00344BC1">
      <w:pPr>
        <w:pStyle w:val="TOC2"/>
      </w:pPr>
      <w:r w:rsidRPr="00B17ABA">
        <w:t xml:space="preserve">2) The policy numbers with *  are included in the top eight policies identified from the enumeration in </w:t>
      </w:r>
      <w:r w:rsidR="00C620F4" w:rsidRPr="00B17ABA">
        <w:fldChar w:fldCharType="begin"/>
      </w:r>
      <w:r w:rsidR="00C620F4" w:rsidRPr="00B17ABA">
        <w:instrText xml:space="preserve"> REF _Ref425155098 \h </w:instrText>
      </w:r>
      <w:r w:rsidR="00B17ABA">
        <w:instrText xml:space="preserve"> \* MERGEFORMAT </w:instrText>
      </w:r>
      <w:r w:rsidR="00C620F4"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6</w:t>
      </w:r>
      <w:r w:rsidR="00C620F4" w:rsidRPr="00B17ABA">
        <w:fldChar w:fldCharType="end"/>
      </w:r>
      <w:r w:rsidRPr="00B17ABA">
        <w:t>.</w:t>
      </w:r>
    </w:p>
    <w:p w:rsidR="0039195E" w:rsidRPr="00B17ABA" w:rsidRDefault="0039195E" w:rsidP="001A2558">
      <w:pPr>
        <w:jc w:val="both"/>
      </w:pPr>
    </w:p>
    <w:p w:rsidR="00006F9D" w:rsidRPr="00B17ABA" w:rsidRDefault="00006F9D" w:rsidP="001A2558">
      <w:pPr>
        <w:jc w:val="center"/>
      </w:pPr>
    </w:p>
    <w:p w:rsidR="00FD1EAD" w:rsidRPr="00B17ABA" w:rsidRDefault="00FD1EAD" w:rsidP="001A2558">
      <w:pPr>
        <w:ind w:firstLine="0"/>
        <w:jc w:val="center"/>
      </w:pPr>
      <w:r w:rsidRPr="00B17ABA">
        <w:rPr>
          <w:noProof/>
          <w:lang w:eastAsia="ko-KR"/>
        </w:rPr>
        <w:lastRenderedPageBreak/>
        <w:drawing>
          <wp:inline distT="0" distB="0" distL="0" distR="0" wp14:anchorId="41BFB9C7" wp14:editId="7346DA16">
            <wp:extent cx="8389089" cy="3615070"/>
            <wp:effectExtent l="0" t="0" r="0" b="444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006F9D" w:rsidRPr="00B17ABA" w:rsidRDefault="00006F9D" w:rsidP="001A2558">
      <w:pPr>
        <w:jc w:val="center"/>
      </w:pPr>
      <w:bookmarkStart w:id="299" w:name="_Ref425167505"/>
      <w:bookmarkStart w:id="300" w:name="_Toc426019175"/>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19</w:t>
        </w:r>
      </w:fldSimple>
      <w:bookmarkEnd w:id="299"/>
      <w:r w:rsidRPr="00B17ABA">
        <w:t xml:space="preserve">. </w:t>
      </w:r>
      <w:r w:rsidR="0039195E" w:rsidRPr="00B17ABA">
        <w:t>Proportion of patients who used four lines of treatments depending on the modelled drug switching period</w:t>
      </w:r>
      <w:bookmarkEnd w:id="300"/>
    </w:p>
    <w:p w:rsidR="00006F9D" w:rsidRPr="00B17ABA" w:rsidRDefault="00006F9D" w:rsidP="001A2558">
      <w:pPr>
        <w:jc w:val="center"/>
      </w:pPr>
    </w:p>
    <w:p w:rsidR="00006F9D" w:rsidRPr="00B17ABA" w:rsidRDefault="008A541C" w:rsidP="001A2558">
      <w:pPr>
        <w:keepNext/>
        <w:ind w:firstLine="0"/>
        <w:jc w:val="center"/>
      </w:pPr>
      <w:r w:rsidRPr="00B17ABA">
        <w:rPr>
          <w:noProof/>
          <w:lang w:eastAsia="ko-KR"/>
        </w:rPr>
        <w:lastRenderedPageBreak/>
        <w:drawing>
          <wp:inline distT="0" distB="0" distL="0" distR="0" wp14:anchorId="0029732F" wp14:editId="513488D9">
            <wp:extent cx="8410354" cy="3785191"/>
            <wp:effectExtent l="0" t="0" r="0" b="635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006F9D" w:rsidRPr="00B17ABA" w:rsidRDefault="00006F9D" w:rsidP="001A2558">
      <w:pPr>
        <w:jc w:val="center"/>
      </w:pPr>
      <w:bookmarkStart w:id="301" w:name="_Ref425167526"/>
      <w:bookmarkStart w:id="302" w:name="_Toc426019176"/>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0</w:t>
        </w:r>
      </w:fldSimple>
      <w:bookmarkEnd w:id="301"/>
      <w:r w:rsidRPr="00B17ABA">
        <w:t xml:space="preserve">. </w:t>
      </w:r>
      <w:r w:rsidR="0039195E" w:rsidRPr="00B17ABA">
        <w:t>Total net benefit depending on the modelled drug switching period</w:t>
      </w:r>
      <w:bookmarkEnd w:id="302"/>
    </w:p>
    <w:p w:rsidR="00006F9D" w:rsidRPr="00B17ABA" w:rsidRDefault="00006F9D" w:rsidP="001A2558"/>
    <w:p w:rsidR="00B63622" w:rsidRPr="00B17ABA" w:rsidRDefault="00B63622" w:rsidP="001A2558">
      <w:pPr>
        <w:sectPr w:rsidR="00B63622" w:rsidRPr="00B17ABA" w:rsidSect="00013330">
          <w:pgSz w:w="16838" w:h="11906" w:orient="landscape"/>
          <w:pgMar w:top="1701" w:right="1418" w:bottom="1701" w:left="2268" w:header="708" w:footer="708" w:gutter="0"/>
          <w:cols w:space="708"/>
          <w:docGrid w:linePitch="360"/>
        </w:sectPr>
      </w:pPr>
    </w:p>
    <w:p w:rsidR="00006F9D" w:rsidRPr="00B17ABA" w:rsidRDefault="00006F9D" w:rsidP="00A665BD">
      <w:pPr>
        <w:pStyle w:val="Heading2"/>
        <w:spacing w:line="240" w:lineRule="auto"/>
      </w:pPr>
      <w:bookmarkStart w:id="303" w:name="_Toc426018062"/>
      <w:r w:rsidRPr="00B17ABA">
        <w:lastRenderedPageBreak/>
        <w:t>Simulated annealing</w:t>
      </w:r>
      <w:bookmarkEnd w:id="303"/>
      <w:r w:rsidRPr="00B17ABA">
        <w:tab/>
      </w:r>
      <w:r w:rsidRPr="00B17ABA">
        <w:tab/>
      </w:r>
    </w:p>
    <w:p w:rsidR="00AC52A1" w:rsidRPr="00B17ABA" w:rsidRDefault="0039195E" w:rsidP="004E7973">
      <w:pPr>
        <w:jc w:val="both"/>
      </w:pPr>
      <w:r w:rsidRPr="00B17ABA">
        <w:t xml:space="preserve">SA model runs were performed at cooling rates </w:t>
      </w:r>
      <w:r w:rsidR="006A1892" w:rsidRPr="00B17ABA">
        <w:t xml:space="preserve">of </w:t>
      </w:r>
      <w:r w:rsidRPr="00B17ABA">
        <w:t>0.9, 0.7, and 0.5</w:t>
      </w:r>
      <w:r w:rsidR="006A1892" w:rsidRPr="00B17ABA">
        <w:t>. T</w:t>
      </w:r>
      <w:r w:rsidRPr="00B17ABA">
        <w:t xml:space="preserve">he number of iterations at each temperature </w:t>
      </w:r>
      <w:r w:rsidR="006A1892" w:rsidRPr="00B17ABA">
        <w:t xml:space="preserve">was </w:t>
      </w:r>
      <w:r w:rsidR="00B95C8C" w:rsidRPr="00B17ABA">
        <w:t>10, 30 and 50</w:t>
      </w:r>
      <w:r w:rsidRPr="00B17ABA">
        <w:t>. Each test started with a heuristically selected initial solution</w:t>
      </w:r>
      <w:r w:rsidR="006A1892" w:rsidRPr="00B17ABA">
        <w:t xml:space="preserve"> that </w:t>
      </w:r>
      <w:r w:rsidRPr="00B17ABA">
        <w:t xml:space="preserve">had the smallest total net benefit based on the </w:t>
      </w:r>
      <w:r w:rsidR="00056F6C" w:rsidRPr="00B17ABA">
        <w:t>base-case</w:t>
      </w:r>
      <w:r w:rsidRPr="00B17ABA">
        <w:t xml:space="preserve"> enumeration results. For each iteration, SA randomly selected the next solution from the neighbour</w:t>
      </w:r>
      <w:r w:rsidR="005D7120" w:rsidRPr="00B17ABA">
        <w:t>hood</w:t>
      </w:r>
      <w:r w:rsidRPr="00B17ABA">
        <w:t xml:space="preserve"> of the current solution, which was ±</w:t>
      </w:r>
      <w:r w:rsidR="004E7973" w:rsidRPr="00B17ABA">
        <w:t>50</w:t>
      </w:r>
      <w:r w:rsidRPr="00B17ABA">
        <w:t xml:space="preserve"> </w:t>
      </w:r>
      <w:r w:rsidR="004641AF" w:rsidRPr="00B17ABA">
        <w:t xml:space="preserve">policy number </w:t>
      </w:r>
      <w:r w:rsidRPr="00B17ABA">
        <w:t xml:space="preserve">from the current solution. </w:t>
      </w:r>
      <w:r w:rsidR="00B74A47" w:rsidRPr="00B17ABA">
        <w:t>A r</w:t>
      </w:r>
      <w:r w:rsidRPr="00B17ABA">
        <w:t xml:space="preserve">andom jump was included every 30 iterations to allow better escaping from local optima and exploring other areas of the solution space. Initial temperature was 1, and the stopping temperature was 1e-8. If a policy </w:t>
      </w:r>
      <w:r w:rsidR="005D7120" w:rsidRPr="00B17ABA">
        <w:t xml:space="preserve">consistently remained as the </w:t>
      </w:r>
      <w:r w:rsidR="00A36B79" w:rsidRPr="00B17ABA">
        <w:t>best</w:t>
      </w:r>
      <w:r w:rsidR="005D7120" w:rsidRPr="00B17ABA">
        <w:t xml:space="preserve"> policy until 80% percent of the allowed iterations at each temperature were </w:t>
      </w:r>
      <w:r w:rsidR="00A36B79" w:rsidRPr="00B17ABA">
        <w:t>sear</w:t>
      </w:r>
      <w:r w:rsidR="000C6633" w:rsidRPr="00B17ABA">
        <w:t>ch</w:t>
      </w:r>
      <w:r w:rsidR="00A36B79" w:rsidRPr="00B17ABA">
        <w:t>ed</w:t>
      </w:r>
      <w:r w:rsidR="005D7120" w:rsidRPr="00B17ABA">
        <w:t xml:space="preserve">, </w:t>
      </w:r>
      <w:r w:rsidRPr="00B17ABA">
        <w:t xml:space="preserve">the algorithm </w:t>
      </w:r>
      <w:r w:rsidR="005D7120" w:rsidRPr="00B17ABA">
        <w:t xml:space="preserve">stopped searching at the current temperature and </w:t>
      </w:r>
      <w:r w:rsidRPr="00B17ABA">
        <w:t xml:space="preserve">moved to the next temperature. </w:t>
      </w:r>
    </w:p>
    <w:p w:rsidR="00006F9D" w:rsidRPr="00B17ABA" w:rsidRDefault="0039195E">
      <w:pPr>
        <w:jc w:val="both"/>
      </w:pPr>
      <w:r w:rsidRPr="00B17ABA">
        <w:t>Each test was repeated 20 times to evaluate the average performance of SA</w:t>
      </w:r>
      <w:r w:rsidR="00AC52A1" w:rsidRPr="00B17ABA">
        <w:t xml:space="preserve"> using 1) the probability to find the optima and 2) the average penalty rate. The probability to find the optima shows </w:t>
      </w:r>
      <w:r w:rsidRPr="00B17ABA">
        <w:t xml:space="preserve">what percentage of the separate simulation runs </w:t>
      </w:r>
      <w:r w:rsidR="00A36B79" w:rsidRPr="00B17ABA">
        <w:t xml:space="preserve">of </w:t>
      </w:r>
      <w:r w:rsidRPr="00B17ABA">
        <w:t>SA find</w:t>
      </w:r>
      <w:r w:rsidR="00A36B79" w:rsidRPr="00B17ABA">
        <w:t>s</w:t>
      </w:r>
      <w:r w:rsidRPr="00B17ABA">
        <w:t xml:space="preserve"> the global optimum</w:t>
      </w:r>
      <w:r w:rsidR="00A36B79" w:rsidRPr="00B17ABA">
        <w:t xml:space="preserve"> </w:t>
      </w:r>
      <w:r w:rsidR="004641AF" w:rsidRPr="00B17ABA">
        <w:t>or the policies</w:t>
      </w:r>
      <w:r w:rsidR="003A2511" w:rsidRPr="00B17ABA">
        <w:t>,</w:t>
      </w:r>
      <w:r w:rsidR="004641AF" w:rsidRPr="00B17ABA">
        <w:t xml:space="preserve"> which </w:t>
      </w:r>
      <w:r w:rsidR="00615FE7" w:rsidRPr="00B17ABA">
        <w:t>were</w:t>
      </w:r>
      <w:r w:rsidR="004641AF" w:rsidRPr="00B17ABA">
        <w:t xml:space="preserve"> not significantly different with the global optimum</w:t>
      </w:r>
      <w:r w:rsidR="00AC52A1" w:rsidRPr="00B17ABA">
        <w:t xml:space="preserve">. </w:t>
      </w:r>
      <w:r w:rsidR="005D7120" w:rsidRPr="00B17ABA">
        <w:t>The a</w:t>
      </w:r>
      <w:r w:rsidRPr="00B17ABA">
        <w:t xml:space="preserve">verage penalty rate, which represents the difference </w:t>
      </w:r>
      <w:r w:rsidR="00615FE7" w:rsidRPr="00B17ABA">
        <w:t xml:space="preserve">in the value of the objective function </w:t>
      </w:r>
      <w:r w:rsidRPr="00B17ABA">
        <w:t xml:space="preserve">between the </w:t>
      </w:r>
      <w:r w:rsidR="004641AF" w:rsidRPr="00B17ABA">
        <w:t xml:space="preserve">global </w:t>
      </w:r>
      <w:r w:rsidRPr="00B17ABA">
        <w:t>optim</w:t>
      </w:r>
      <w:r w:rsidR="004641AF" w:rsidRPr="00B17ABA">
        <w:t>um</w:t>
      </w:r>
      <w:r w:rsidRPr="00B17ABA">
        <w:t xml:space="preserve"> and the heuristic solution, was also calculated </w:t>
      </w:r>
      <w:r w:rsidR="005D7120" w:rsidRPr="00B17ABA">
        <w:t>using</w:t>
      </w:r>
      <w:r w:rsidRPr="00B17ABA">
        <w:t xml:space="preserve"> the following equation</w:t>
      </w:r>
      <w:r w:rsidR="00D16A4E" w:rsidRPr="00B17ABA">
        <w:fldChar w:fldCharType="begin"/>
      </w:r>
      <w:r w:rsidR="00EE2B4F" w:rsidRPr="00B17ABA">
        <w:instrText xml:space="preserve"> ADDIN EN.CITE &lt;EndNote&gt;&lt;Cite&gt;&lt;Author&gt;Silver&lt;/Author&gt;&lt;Year&gt;2004&lt;/Year&gt;&lt;RecNum&gt;343&lt;/RecNum&gt;&lt;DisplayText&gt;&lt;style face="superscript"&gt;[202]&lt;/style&gt;&lt;/DisplayText&gt;&lt;record&gt;&lt;rec-number&gt;343&lt;/rec-number&gt;&lt;foreign-keys&gt;&lt;key app="EN" db-id="z2a0dvwpazf220et2vh50z295rxpzfevwft2"&gt;343&lt;/key&gt;&lt;/foreign-keys&gt;&lt;ref-type name="Journal Article"&gt;17&lt;/ref-type&gt;&lt;contributors&gt;&lt;authors&gt;&lt;author&gt;Silver, E. A.&lt;/author&gt;&lt;/authors&gt;&lt;/contributors&gt;&lt;auth-address&gt;Silver, EA&amp;#xD;Univ Calgary, Haskayne Sch Business, 2500 Univ Dr NW, Calgary, AB T2N 1N4, Canada&amp;#xD;Univ Calgary, Haskayne Sch Business, 2500 Univ Dr NW, Calgary, AB T2N 1N4, Canada&amp;#xD;Univ Calgary, Haskayne Sch Business, Calgary, AB T2N 1N4, Canada&lt;/auth-address&gt;&lt;titles&gt;&lt;title&gt;An overview of heuristic solution methods&lt;/title&gt;&lt;secondary-title&gt;Journal of the Operational Research Society&lt;/secondary-title&gt;&lt;alt-title&gt;J Oper Res Soc&lt;/alt-title&gt;&lt;/titles&gt;&lt;periodical&gt;&lt;full-title&gt;Journal of the Operational Research Society&lt;/full-title&gt;&lt;/periodical&gt;&lt;pages&gt;936-956&lt;/pages&gt;&lt;volume&gt;55&lt;/volume&gt;&lt;number&gt;9&lt;/number&gt;&lt;keywords&gt;&lt;keyword&gt;heuristics&lt;/keyword&gt;&lt;keyword&gt;or education&lt;/keyword&gt;&lt;keyword&gt;methodology&lt;/keyword&gt;&lt;keyword&gt;traveling-salesman problem&lt;/keyword&gt;&lt;keyword&gt;quadratic assignment problem&lt;/keyword&gt;&lt;keyword&gt;tabu search&lt;/keyword&gt;&lt;keyword&gt;scheduling problem&lt;/keyword&gt;&lt;keyword&gt;combinatorial optimization&lt;/keyword&gt;&lt;keyword&gt;genetic algorithm&lt;/keyword&gt;&lt;keyword&gt;adaptive memory&lt;/keyword&gt;&lt;keyword&gt;global optimization&lt;/keyword&gt;&lt;keyword&gt;production systems&lt;/keyword&gt;&lt;keyword&gt;local search&lt;/keyword&gt;&lt;/keywords&gt;&lt;dates&gt;&lt;year&gt;2004&lt;/year&gt;&lt;pub-dates&gt;&lt;date&gt;Sep&lt;/date&gt;&lt;/pub-dates&gt;&lt;/dates&gt;&lt;isbn&gt;0160-5682&lt;/isbn&gt;&lt;accession-num&gt;ISI:000223251400002&lt;/accession-num&gt;&lt;urls&gt;&lt;related-urls&gt;&lt;url&gt;http://www.jstor.org/stable/4101930&lt;/url&gt;&lt;/related-urls&gt;&lt;/urls&gt;&lt;electronic-resource-num&gt;DOI 10.1057/palgrave.jors.2601758&lt;/electronic-resource-num&gt;&lt;language&gt;English&lt;/language&gt;&lt;access-date&gt;Accessed 19 February 2014&lt;/access-date&gt;&lt;/record&gt;&lt;/Cite&gt;&lt;/EndNote&gt;</w:instrText>
      </w:r>
      <w:r w:rsidR="00D16A4E" w:rsidRPr="00B17ABA">
        <w:fldChar w:fldCharType="separate"/>
      </w:r>
      <w:r w:rsidR="00EE2B4F" w:rsidRPr="00B17ABA">
        <w:rPr>
          <w:noProof/>
          <w:vertAlign w:val="superscript"/>
        </w:rPr>
        <w:t>[202]</w:t>
      </w:r>
      <w:r w:rsidR="00D16A4E" w:rsidRPr="00B17ABA">
        <w:fldChar w:fldCharType="end"/>
      </w:r>
      <w:r w:rsidRPr="00B17ABA">
        <w:t>:</w:t>
      </w:r>
    </w:p>
    <w:p w:rsidR="00A665BD" w:rsidRPr="00B17ABA" w:rsidRDefault="00A665BD" w:rsidP="00A665BD">
      <w:pPr>
        <w:jc w:val="both"/>
        <w:rPr>
          <w:sz w:val="14"/>
          <w:szCs w:val="14"/>
        </w:rPr>
      </w:pPr>
    </w:p>
    <w:p w:rsidR="00006F9D" w:rsidRPr="00B17ABA" w:rsidRDefault="00AC52A1">
      <w:pPr>
        <w:jc w:val="both"/>
      </w:pPr>
      <w:r w:rsidRPr="00B17ABA">
        <w:t xml:space="preserve">Average </w:t>
      </w:r>
      <w:r w:rsidR="00006F9D" w:rsidRPr="00B17ABA">
        <w:t>penalty</w:t>
      </w:r>
      <w:r w:rsidRPr="00B17ABA">
        <w:t xml:space="preserve"> rate</w:t>
      </w:r>
      <w:r w:rsidR="00006F9D" w:rsidRPr="00B17ABA">
        <w:t xml:space="preserve"> = </w:t>
      </w:r>
      <m:oMath>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opt</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sa</m:t>
                </m:r>
              </m:sub>
            </m:sSub>
            <m:r>
              <w:rPr>
                <w:rFonts w:ascii="Cambria Math" w:hAnsi="Cambria Math"/>
              </w:rPr>
              <m:t>)</m:t>
            </m:r>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opt</m:t>
                </m:r>
              </m:sub>
            </m:sSub>
            <m:r>
              <w:rPr>
                <w:rFonts w:ascii="Cambria Math" w:hAnsi="Cambria Math"/>
              </w:rPr>
              <m:t>)</m:t>
            </m:r>
          </m:den>
        </m:f>
        <m:r>
          <w:rPr>
            <w:rFonts w:ascii="Cambria Math" w:hAnsi="Cambria Math"/>
          </w:rPr>
          <m:t xml:space="preserve"> × 100</m:t>
        </m:r>
      </m:oMath>
      <w:r w:rsidR="00F1042B" w:rsidRPr="00B17ABA">
        <w:tab/>
      </w:r>
      <w:r w:rsidR="00F1042B" w:rsidRPr="00B17ABA">
        <w:tab/>
      </w:r>
      <w:r w:rsidR="00F1042B" w:rsidRPr="00B17ABA">
        <w:tab/>
      </w:r>
      <w:r w:rsidR="00D7090D" w:rsidRPr="00B17ABA">
        <w:t>Equation 7.</w:t>
      </w:r>
      <w:r w:rsidR="0039195E" w:rsidRPr="00B17ABA">
        <w:t>1.</w:t>
      </w:r>
    </w:p>
    <w:p w:rsidR="00006F9D" w:rsidRPr="00B17ABA" w:rsidRDefault="004641AF" w:rsidP="001A2558">
      <w:pPr>
        <w:ind w:firstLine="0"/>
        <w:jc w:val="both"/>
      </w:pPr>
      <w:r w:rsidRPr="00B17ABA">
        <w:t>w</w:t>
      </w:r>
      <w:r w:rsidR="00006F9D" w:rsidRPr="00B17ABA">
        <w:t>here</w:t>
      </w:r>
      <w:r w:rsidRPr="00B17ABA">
        <w:t xml:space="preserve"> </w:t>
      </w:r>
      <m:oMath>
        <m:sSub>
          <m:sSubPr>
            <m:ctrlPr>
              <w:rPr>
                <w:rFonts w:ascii="Cambria Math" w:hAnsi="Cambria Math"/>
                <w:i/>
              </w:rPr>
            </m:ctrlPr>
          </m:sSubPr>
          <m:e>
            <m:r>
              <w:rPr>
                <w:rFonts w:ascii="Cambria Math" w:hAnsi="Cambria Math"/>
              </w:rPr>
              <m:t>x</m:t>
            </m:r>
          </m:e>
          <m:sub>
            <m:r>
              <w:rPr>
                <w:rFonts w:ascii="Cambria Math" w:hAnsi="Cambria Math"/>
              </w:rPr>
              <m:t>opt</m:t>
            </m:r>
          </m:sub>
        </m:sSub>
      </m:oMath>
      <w:r w:rsidR="00006F9D" w:rsidRPr="00B17ABA">
        <w:t xml:space="preserve"> is the optimal solution identified in enumeration and </w:t>
      </w:r>
      <m:oMath>
        <m:sSub>
          <m:sSubPr>
            <m:ctrlPr>
              <w:rPr>
                <w:rFonts w:ascii="Cambria Math" w:hAnsi="Cambria Math"/>
                <w:i/>
              </w:rPr>
            </m:ctrlPr>
          </m:sSubPr>
          <m:e>
            <m:r>
              <w:rPr>
                <w:rFonts w:ascii="Cambria Math" w:hAnsi="Cambria Math"/>
              </w:rPr>
              <m:t>x</m:t>
            </m:r>
          </m:e>
          <m:sub>
            <m:r>
              <w:rPr>
                <w:rFonts w:ascii="Cambria Math" w:hAnsi="Cambria Math"/>
              </w:rPr>
              <m:t>sa</m:t>
            </m:r>
          </m:sub>
        </m:sSub>
      </m:oMath>
      <w:r w:rsidR="00006F9D" w:rsidRPr="00B17ABA">
        <w:t xml:space="preserve"> is the solution </w:t>
      </w:r>
      <w:r w:rsidR="006B37FC" w:rsidRPr="00B17ABA">
        <w:t xml:space="preserve">from </w:t>
      </w:r>
      <w:r w:rsidR="00072A66" w:rsidRPr="00B17ABA">
        <w:t>SA</w:t>
      </w:r>
      <w:r w:rsidR="00006F9D" w:rsidRPr="00B17ABA">
        <w:t>.</w:t>
      </w:r>
    </w:p>
    <w:p w:rsidR="006B37FC" w:rsidRPr="00B17ABA" w:rsidRDefault="006B37FC" w:rsidP="006B37FC">
      <w:pPr>
        <w:spacing w:after="0"/>
        <w:jc w:val="both"/>
        <w:rPr>
          <w:sz w:val="20"/>
          <w:szCs w:val="20"/>
        </w:rPr>
      </w:pPr>
    </w:p>
    <w:p w:rsidR="00BC6CCC" w:rsidRPr="00B17ABA" w:rsidRDefault="00AC52A1" w:rsidP="00BC6CCC">
      <w:pPr>
        <w:jc w:val="both"/>
        <w:rPr>
          <w:rFonts w:eastAsia="Times New Roman" w:cstheme="majorBidi"/>
          <w:color w:val="000000"/>
        </w:rPr>
      </w:pPr>
      <w:r w:rsidRPr="00B17ABA">
        <w:fldChar w:fldCharType="begin"/>
      </w:r>
      <w:r w:rsidRPr="00B17ABA">
        <w:instrText xml:space="preserve"> REF _Ref424643917 \h </w:instrText>
      </w:r>
      <w:r w:rsidR="00B17ABA">
        <w:instrText xml:space="preserve"> \* MERGEFORMAT </w:instrText>
      </w:r>
      <w:r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0</w:t>
      </w:r>
      <w:r w:rsidRPr="00B17ABA">
        <w:fldChar w:fldCharType="end"/>
      </w:r>
      <w:r w:rsidR="0039195E" w:rsidRPr="00B17ABA">
        <w:t xml:space="preserve"> shows that SA is capable of finding good solutions in a much shorter computational time</w:t>
      </w:r>
      <w:r w:rsidR="00B74A47" w:rsidRPr="00B17ABA">
        <w:t xml:space="preserve"> than enumeration</w:t>
      </w:r>
      <w:r w:rsidR="0039195E" w:rsidRPr="00B17ABA">
        <w:t>. The algorithm repeated the evaluation of the objective function (each evaluation includes 100 Monte Carlo simulation replications) from a minimum 280 times to a maximum 2</w:t>
      </w:r>
      <w:r w:rsidR="00FA23BD" w:rsidRPr="00B17ABA">
        <w:t>,</w:t>
      </w:r>
      <w:r w:rsidR="0039195E" w:rsidRPr="00B17ABA">
        <w:t xml:space="preserve">220 times, compared to </w:t>
      </w:r>
      <w:r w:rsidR="00616B8F" w:rsidRPr="00B17ABA">
        <w:t>4</w:t>
      </w:r>
      <w:r w:rsidR="00FA23BD" w:rsidRPr="00B17ABA">
        <w:t>,</w:t>
      </w:r>
      <w:r w:rsidR="00616B8F" w:rsidRPr="00B17ABA">
        <w:t>128</w:t>
      </w:r>
      <w:r w:rsidR="0039195E" w:rsidRPr="00B17ABA">
        <w:t xml:space="preserve"> times using enumeration. Total computational time ranges from a minimum 0.</w:t>
      </w:r>
      <w:r w:rsidR="00615FE7" w:rsidRPr="00B17ABA">
        <w:t>73</w:t>
      </w:r>
      <w:r w:rsidR="0039195E" w:rsidRPr="00B17ABA">
        <w:t xml:space="preserve"> hours to a maximum </w:t>
      </w:r>
      <w:r w:rsidR="00615FE7" w:rsidRPr="00B17ABA">
        <w:t>6.22</w:t>
      </w:r>
      <w:r w:rsidR="0039195E" w:rsidRPr="00B17ABA">
        <w:t xml:space="preserve"> hours, compared to </w:t>
      </w:r>
      <w:r w:rsidR="004641AF" w:rsidRPr="00B17ABA">
        <w:t>12.20</w:t>
      </w:r>
      <w:r w:rsidR="00EB09CC" w:rsidRPr="00B17ABA">
        <w:t xml:space="preserve"> hours using enumeration. </w:t>
      </w:r>
      <w:r w:rsidR="00BC6CCC" w:rsidRPr="00B17ABA">
        <w:t xml:space="preserve">Depending on the selected parameter, 5.04-32.85% of the search space was examined. </w:t>
      </w:r>
      <w:r w:rsidR="00EB09CC" w:rsidRPr="00B17ABA">
        <w:t xml:space="preserve">Nevertheless, most SA experiments implemented </w:t>
      </w:r>
      <w:r w:rsidR="00EB09CC" w:rsidRPr="00B17ABA">
        <w:lastRenderedPageBreak/>
        <w:t xml:space="preserve">by the combinations of cooling </w:t>
      </w:r>
      <w:r w:rsidR="00250C26" w:rsidRPr="00B17ABA">
        <w:t xml:space="preserve">rate </w:t>
      </w:r>
      <w:r w:rsidR="00EB09CC" w:rsidRPr="00B17ABA">
        <w:t xml:space="preserve">and maximum number of </w:t>
      </w:r>
      <w:r w:rsidR="00C9703A" w:rsidRPr="00B17ABA">
        <w:rPr>
          <w:rFonts w:hint="eastAsia"/>
          <w:lang w:eastAsia="ko-KR"/>
        </w:rPr>
        <w:t>iterations allowed at the same temperature</w:t>
      </w:r>
      <w:r w:rsidR="00EB09CC" w:rsidRPr="00B17ABA">
        <w:t xml:space="preserve"> found the optimal solution or the sta</w:t>
      </w:r>
      <w:r w:rsidR="00BC6CCC" w:rsidRPr="00B17ABA">
        <w:t>tistically equivalent solutions</w:t>
      </w:r>
      <w:r w:rsidR="0039195E" w:rsidRPr="00B17ABA">
        <w:rPr>
          <w:rFonts w:eastAsia="Times New Roman" w:cstheme="majorBidi"/>
          <w:color w:val="000000"/>
        </w:rPr>
        <w:t xml:space="preserve">. </w:t>
      </w:r>
    </w:p>
    <w:p w:rsidR="00237126" w:rsidRPr="00B17ABA" w:rsidRDefault="000A0D27" w:rsidP="00D83EDA">
      <w:pPr>
        <w:jc w:val="both"/>
      </w:pPr>
      <w:r w:rsidRPr="00B17ABA">
        <w:t xml:space="preserve">Better solutions were obtained where the cooling rate yielded slower sequences of temperature </w:t>
      </w:r>
      <w:r w:rsidR="00BC6CCC" w:rsidRPr="00B17ABA">
        <w:t>decreases (i.e., where the cooling rate was 0.9 and the maximum number of iterations within a temperature was 50) (see</w:t>
      </w:r>
      <w:r w:rsidRPr="00B17ABA">
        <w:t xml:space="preserve"> </w:t>
      </w:r>
      <w:r w:rsidR="00BC6CCC" w:rsidRPr="00B17ABA">
        <w:fldChar w:fldCharType="begin"/>
      </w:r>
      <w:r w:rsidR="00BC6CCC" w:rsidRPr="00B17ABA">
        <w:instrText xml:space="preserve"> REF _Ref424643917 \h </w:instrText>
      </w:r>
      <w:r w:rsidR="00D83EDA" w:rsidRPr="00B17ABA">
        <w:instrText xml:space="preserve"> \* MERGEFORMAT </w:instrText>
      </w:r>
      <w:r w:rsidR="00BC6CCC" w:rsidRPr="00B17ABA">
        <w:fldChar w:fldCharType="separate"/>
      </w:r>
      <w:r w:rsidR="006F6429" w:rsidRPr="00B17ABA">
        <w:t xml:space="preserve">Table </w:t>
      </w:r>
      <w:r w:rsidR="006F6429" w:rsidRPr="00B17ABA">
        <w:rPr>
          <w:noProof/>
          <w:cs/>
        </w:rPr>
        <w:t>‎</w:t>
      </w:r>
      <w:r w:rsidR="006F6429" w:rsidRPr="00B17ABA">
        <w:rPr>
          <w:noProof/>
        </w:rPr>
        <w:t>7.10</w:t>
      </w:r>
      <w:r w:rsidR="00BC6CCC" w:rsidRPr="00B17ABA">
        <w:fldChar w:fldCharType="end"/>
      </w:r>
      <w:r w:rsidRPr="00B17ABA">
        <w:t xml:space="preserve">). </w:t>
      </w:r>
      <w:r w:rsidR="00BC6CCC" w:rsidRPr="00B17ABA">
        <w:t>Regardl</w:t>
      </w:r>
      <w:r w:rsidR="00D83EDA" w:rsidRPr="00B17ABA">
        <w:t>ess of what the other parameters were used</w:t>
      </w:r>
      <w:r w:rsidR="00BC6CCC" w:rsidRPr="00B17ABA">
        <w:t>, the quality of solution was consistently good where</w:t>
      </w:r>
      <w:r w:rsidR="00D83EDA" w:rsidRPr="00B17ABA">
        <w:t xml:space="preserve"> the cooling rate was 0.9 and the maximum number of iterations within a temperature was 50 (see </w:t>
      </w:r>
      <w:r w:rsidR="00D83EDA" w:rsidRPr="00B17ABA">
        <w:fldChar w:fldCharType="begin"/>
      </w:r>
      <w:r w:rsidR="00D83EDA" w:rsidRPr="00B17ABA">
        <w:instrText xml:space="preserve"> REF _Ref425933734 \h  \* MERGEFORMAT </w:instrText>
      </w:r>
      <w:r w:rsidR="00D83EDA" w:rsidRPr="00B17ABA">
        <w:fldChar w:fldCharType="separate"/>
      </w:r>
      <w:r w:rsidR="00ED7C74" w:rsidRPr="00B17ABA">
        <w:t xml:space="preserve">Figure </w:t>
      </w:r>
      <w:r w:rsidR="00ED7C74" w:rsidRPr="00B17ABA">
        <w:rPr>
          <w:noProof/>
          <w:cs/>
        </w:rPr>
        <w:t>‎</w:t>
      </w:r>
      <w:r w:rsidR="00ED7C74" w:rsidRPr="00B17ABA">
        <w:rPr>
          <w:noProof/>
        </w:rPr>
        <w:t>7.21</w:t>
      </w:r>
      <w:r w:rsidR="00D83EDA" w:rsidRPr="00B17ABA">
        <w:fldChar w:fldCharType="end"/>
      </w:r>
      <w:r w:rsidR="00D83EDA" w:rsidRPr="00B17ABA">
        <w:t>).</w:t>
      </w:r>
      <w:r w:rsidR="00BC6CCC" w:rsidRPr="00B17ABA">
        <w:t xml:space="preserve"> </w:t>
      </w:r>
      <w:r w:rsidRPr="00B17ABA">
        <w:t xml:space="preserve">The probability to find the global optimum was </w:t>
      </w:r>
      <w:r w:rsidR="00D83EDA" w:rsidRPr="00B17ABA">
        <w:t xml:space="preserve">also </w:t>
      </w:r>
      <w:r w:rsidRPr="00B17ABA">
        <w:t xml:space="preserve">higher when using a slower cooling rate than when using a faster cooling rate; and when allowing a larger number of iterations within the same temperature than when the maximum number of iterations within the same temperature was 10 or 30 (see </w:t>
      </w:r>
      <w:r w:rsidRPr="00B17ABA">
        <w:fldChar w:fldCharType="begin"/>
      </w:r>
      <w:r w:rsidRPr="00B17ABA">
        <w:instrText xml:space="preserve"> REF _Ref424648827 \h </w:instrText>
      </w:r>
      <w:r w:rsidR="00D83EDA" w:rsidRPr="00B17ABA">
        <w:instrText xml:space="preserve"> \* MERGEFORMAT </w:instrText>
      </w:r>
      <w:r w:rsidRPr="00B17ABA">
        <w:fldChar w:fldCharType="separate"/>
      </w:r>
      <w:r w:rsidR="00ED7C74" w:rsidRPr="00B17ABA">
        <w:t xml:space="preserve">Table </w:t>
      </w:r>
      <w:r w:rsidR="00ED7C74" w:rsidRPr="00B17ABA">
        <w:rPr>
          <w:noProof/>
          <w:cs/>
        </w:rPr>
        <w:t>‎</w:t>
      </w:r>
      <w:r w:rsidR="00ED7C74" w:rsidRPr="00B17ABA">
        <w:rPr>
          <w:noProof/>
        </w:rPr>
        <w:t>7.11</w:t>
      </w:r>
      <w:r w:rsidRPr="00B17ABA">
        <w:fldChar w:fldCharType="end"/>
      </w:r>
      <w:r w:rsidRPr="00B17ABA">
        <w:t>). The average penalty rate was reduced where a slower cooling rate and a larger number of iterations within the same temperature were allowed.</w:t>
      </w:r>
      <w:r w:rsidR="00BC6CCC" w:rsidRPr="00B17ABA">
        <w:t xml:space="preserve"> </w:t>
      </w:r>
      <w:r w:rsidR="00BC6CCC" w:rsidRPr="00B17ABA">
        <w:fldChar w:fldCharType="begin"/>
      </w:r>
      <w:r w:rsidR="00BC6CCC" w:rsidRPr="00B17ABA">
        <w:instrText xml:space="preserve"> REF _Ref425169393 \h </w:instrText>
      </w:r>
      <w:r w:rsidR="00D83EDA" w:rsidRPr="00B17ABA">
        <w:instrText xml:space="preserve"> \* MERGEFORMAT </w:instrText>
      </w:r>
      <w:r w:rsidR="00BC6CCC" w:rsidRPr="00B17ABA">
        <w:fldChar w:fldCharType="separate"/>
      </w:r>
      <w:r w:rsidR="00ED7C74" w:rsidRPr="00B17ABA">
        <w:t xml:space="preserve">Figure </w:t>
      </w:r>
      <w:r w:rsidR="00ED7C74" w:rsidRPr="00B17ABA">
        <w:rPr>
          <w:noProof/>
          <w:cs/>
        </w:rPr>
        <w:t>‎</w:t>
      </w:r>
      <w:r w:rsidR="00ED7C74" w:rsidRPr="00B17ABA">
        <w:rPr>
          <w:noProof/>
        </w:rPr>
        <w:t>7.22</w:t>
      </w:r>
      <w:r w:rsidR="00BC6CCC" w:rsidRPr="00B17ABA">
        <w:fldChar w:fldCharType="end"/>
      </w:r>
      <w:r w:rsidR="00BC6CCC" w:rsidRPr="00B17ABA">
        <w:t xml:space="preserve"> also shows the potential risk of premature convergence where a fast cooling rate was employed.</w:t>
      </w:r>
      <w:r w:rsidR="00D83EDA" w:rsidRPr="00B17ABA">
        <w:t xml:space="preserve"> </w:t>
      </w:r>
      <w:r w:rsidR="00237126" w:rsidRPr="00B17ABA">
        <w:t xml:space="preserve">Search rates were higher as the cooling rates were increased; however, it was not always increased as the maximum number of iterations with a temperature increased (see </w:t>
      </w:r>
      <w:r w:rsidR="00251493" w:rsidRPr="00B17ABA">
        <w:fldChar w:fldCharType="begin"/>
      </w:r>
      <w:r w:rsidR="00251493" w:rsidRPr="00B17ABA">
        <w:instrText xml:space="preserve"> REF _Ref425169589 \h </w:instrText>
      </w:r>
      <w:r w:rsidR="00D83EDA" w:rsidRPr="00B17ABA">
        <w:instrText xml:space="preserve"> \* MERGEFORMAT </w:instrText>
      </w:r>
      <w:r w:rsidR="00251493" w:rsidRPr="00B17ABA">
        <w:fldChar w:fldCharType="separate"/>
      </w:r>
      <w:r w:rsidR="00ED7C74" w:rsidRPr="00B17ABA">
        <w:t xml:space="preserve">Figure </w:t>
      </w:r>
      <w:r w:rsidR="00ED7C74" w:rsidRPr="00B17ABA">
        <w:rPr>
          <w:noProof/>
          <w:cs/>
        </w:rPr>
        <w:t>‎</w:t>
      </w:r>
      <w:r w:rsidR="00ED7C74" w:rsidRPr="00B17ABA">
        <w:rPr>
          <w:noProof/>
        </w:rPr>
        <w:t>7.23</w:t>
      </w:r>
      <w:r w:rsidR="00251493" w:rsidRPr="00B17ABA">
        <w:fldChar w:fldCharType="end"/>
      </w:r>
      <w:r w:rsidR="00237126" w:rsidRPr="00B17ABA">
        <w:t xml:space="preserve">). </w:t>
      </w:r>
    </w:p>
    <w:p w:rsidR="00237126" w:rsidRPr="00B17ABA" w:rsidRDefault="00237126" w:rsidP="00237126">
      <w:pPr>
        <w:jc w:val="both"/>
      </w:pPr>
    </w:p>
    <w:p w:rsidR="00237126" w:rsidRPr="00B17ABA" w:rsidRDefault="00237126" w:rsidP="00237126">
      <w:pPr>
        <w:ind w:firstLine="0"/>
        <w:jc w:val="center"/>
      </w:pPr>
      <w:r w:rsidRPr="00B17ABA">
        <w:rPr>
          <w:noProof/>
          <w:lang w:eastAsia="ko-KR"/>
        </w:rPr>
        <w:drawing>
          <wp:inline distT="0" distB="0" distL="0" distR="0" wp14:anchorId="35C6DA4F" wp14:editId="28B1EAC8">
            <wp:extent cx="4572000" cy="2743200"/>
            <wp:effectExtent l="0" t="0" r="0" b="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237126" w:rsidRPr="00B17ABA" w:rsidRDefault="00237126" w:rsidP="00237126">
      <w:pPr>
        <w:ind w:firstLine="0"/>
        <w:jc w:val="center"/>
      </w:pPr>
      <w:bookmarkStart w:id="304" w:name="_Ref425933734"/>
      <w:bookmarkStart w:id="305" w:name="_Toc426019177"/>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1</w:t>
        </w:r>
      </w:fldSimple>
      <w:bookmarkEnd w:id="304"/>
      <w:r w:rsidRPr="00B17ABA">
        <w:t>. Maximum total net benefit depending on the cooling rate and the number of iterations within a temperature</w:t>
      </w:r>
      <w:bookmarkEnd w:id="305"/>
    </w:p>
    <w:p w:rsidR="00237126" w:rsidRPr="00B17ABA" w:rsidRDefault="00237126" w:rsidP="009923E9">
      <w:pPr>
        <w:ind w:firstLine="0"/>
        <w:jc w:val="both"/>
        <w:sectPr w:rsidR="00237126" w:rsidRPr="00B17ABA" w:rsidSect="00013330">
          <w:pgSz w:w="11906" w:h="16838"/>
          <w:pgMar w:top="1701" w:right="1418" w:bottom="1701" w:left="2268" w:header="708" w:footer="708" w:gutter="0"/>
          <w:cols w:space="708"/>
          <w:docGrid w:linePitch="360"/>
        </w:sectPr>
      </w:pPr>
    </w:p>
    <w:p w:rsidR="00006F9D" w:rsidRPr="00B17ABA" w:rsidRDefault="00006F9D">
      <w:pPr>
        <w:pStyle w:val="Caption"/>
      </w:pPr>
      <w:bookmarkStart w:id="306" w:name="_Ref424643917"/>
      <w:bookmarkStart w:id="307" w:name="_Toc426018666"/>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10</w:t>
        </w:r>
      </w:fldSimple>
      <w:bookmarkEnd w:id="306"/>
      <w:r w:rsidRPr="00B17ABA">
        <w:t xml:space="preserve">. Computational results from </w:t>
      </w:r>
      <w:r w:rsidR="00E44CDD" w:rsidRPr="00B17ABA">
        <w:t>SA</w:t>
      </w:r>
      <w:r w:rsidR="00AC52A1" w:rsidRPr="00B17ABA">
        <w:t xml:space="preserve"> depending on cooling rate and the maximum number of iterations within the same temperature</w:t>
      </w:r>
      <w:bookmarkEnd w:id="3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
        <w:gridCol w:w="1259"/>
        <w:gridCol w:w="1559"/>
        <w:gridCol w:w="1700"/>
        <w:gridCol w:w="1417"/>
        <w:gridCol w:w="1275"/>
        <w:gridCol w:w="1559"/>
        <w:gridCol w:w="1134"/>
        <w:gridCol w:w="1559"/>
        <w:gridCol w:w="1636"/>
      </w:tblGrid>
      <w:tr w:rsidR="00AC52A1" w:rsidRPr="00B17ABA" w:rsidTr="009923E9">
        <w:trPr>
          <w:trHeight w:val="300"/>
        </w:trPr>
        <w:tc>
          <w:tcPr>
            <w:tcW w:w="101" w:type="pct"/>
            <w:tcBorders>
              <w:bottom w:val="double" w:sz="4" w:space="0" w:color="auto"/>
            </w:tcBorders>
            <w:shd w:val="clear" w:color="auto" w:fill="auto"/>
            <w:noWrap/>
            <w:vAlign w:val="bottom"/>
            <w:hideMark/>
          </w:tcPr>
          <w:p w:rsidR="00AC52A1" w:rsidRPr="00B17ABA" w:rsidRDefault="00AC52A1" w:rsidP="003C66B5">
            <w:pPr>
              <w:pStyle w:val="TOC1"/>
              <w:spacing w:line="276" w:lineRule="auto"/>
            </w:pPr>
          </w:p>
        </w:tc>
        <w:tc>
          <w:tcPr>
            <w:tcW w:w="471" w:type="pct"/>
            <w:tcBorders>
              <w:bottom w:val="double" w:sz="4" w:space="0" w:color="auto"/>
            </w:tcBorders>
            <w:shd w:val="clear" w:color="auto" w:fill="auto"/>
            <w:noWrap/>
            <w:vAlign w:val="bottom"/>
            <w:hideMark/>
          </w:tcPr>
          <w:p w:rsidR="00AC52A1" w:rsidRPr="00B17ABA" w:rsidRDefault="00AC52A1" w:rsidP="00D83EDA">
            <w:pPr>
              <w:pStyle w:val="TOC1"/>
              <w:spacing w:line="276" w:lineRule="auto"/>
              <w:jc w:val="center"/>
            </w:pPr>
            <w:r w:rsidRPr="00B17ABA">
              <w:t>Cooling rate</w:t>
            </w:r>
          </w:p>
        </w:tc>
        <w:tc>
          <w:tcPr>
            <w:tcW w:w="583" w:type="pct"/>
            <w:tcBorders>
              <w:bottom w:val="double" w:sz="4" w:space="0" w:color="auto"/>
            </w:tcBorders>
            <w:shd w:val="clear" w:color="auto" w:fill="auto"/>
            <w:noWrap/>
            <w:vAlign w:val="bottom"/>
            <w:hideMark/>
          </w:tcPr>
          <w:p w:rsidR="00AC52A1" w:rsidRPr="00B17ABA" w:rsidRDefault="00AC52A1" w:rsidP="00D83EDA">
            <w:pPr>
              <w:pStyle w:val="TOC1"/>
              <w:spacing w:line="276" w:lineRule="auto"/>
              <w:jc w:val="center"/>
            </w:pPr>
            <w:r w:rsidRPr="00B17ABA">
              <w:rPr>
                <w:rFonts w:hint="eastAsia"/>
                <w:lang w:eastAsia="ko-KR"/>
              </w:rPr>
              <w:t>M</w:t>
            </w:r>
            <w:r w:rsidRPr="00B17ABA">
              <w:t xml:space="preserve">aximum number of </w:t>
            </w:r>
            <w:r w:rsidRPr="00B17ABA">
              <w:rPr>
                <w:rFonts w:hint="eastAsia"/>
                <w:lang w:eastAsia="ko-KR"/>
              </w:rPr>
              <w:t>iterations within the same temperature</w:t>
            </w:r>
          </w:p>
        </w:tc>
        <w:tc>
          <w:tcPr>
            <w:tcW w:w="636" w:type="pct"/>
            <w:tcBorders>
              <w:bottom w:val="double" w:sz="4" w:space="0" w:color="auto"/>
            </w:tcBorders>
            <w:shd w:val="clear" w:color="auto" w:fill="auto"/>
            <w:noWrap/>
            <w:vAlign w:val="bottom"/>
            <w:hideMark/>
          </w:tcPr>
          <w:p w:rsidR="00AC52A1" w:rsidRPr="00B17ABA" w:rsidRDefault="00AC52A1" w:rsidP="00D83EDA">
            <w:pPr>
              <w:pStyle w:val="TOC1"/>
              <w:spacing w:line="276" w:lineRule="auto"/>
              <w:jc w:val="center"/>
              <w:rPr>
                <w:lang w:eastAsia="ko-KR"/>
              </w:rPr>
            </w:pPr>
            <w:r w:rsidRPr="00B17ABA">
              <w:t>Maximum</w:t>
            </w:r>
            <w:r w:rsidRPr="00B17ABA">
              <w:rPr>
                <w:rFonts w:hint="eastAsia"/>
                <w:lang w:eastAsia="ko-KR"/>
              </w:rPr>
              <w:t xml:space="preserve"> number of </w:t>
            </w:r>
            <w:r w:rsidRPr="00B17ABA">
              <w:t>success</w:t>
            </w:r>
            <w:r w:rsidRPr="00B17ABA">
              <w:rPr>
                <w:rFonts w:hint="eastAsia"/>
                <w:lang w:eastAsia="ko-KR"/>
              </w:rPr>
              <w:t xml:space="preserve"> within the same temperature</w:t>
            </w:r>
          </w:p>
        </w:tc>
        <w:tc>
          <w:tcPr>
            <w:tcW w:w="530" w:type="pct"/>
            <w:tcBorders>
              <w:bottom w:val="double" w:sz="4" w:space="0" w:color="auto"/>
            </w:tcBorders>
            <w:shd w:val="clear" w:color="auto" w:fill="auto"/>
            <w:noWrap/>
            <w:vAlign w:val="bottom"/>
            <w:hideMark/>
          </w:tcPr>
          <w:p w:rsidR="00AC52A1" w:rsidRPr="00B17ABA" w:rsidRDefault="00AC52A1" w:rsidP="00D83EDA">
            <w:pPr>
              <w:pStyle w:val="TOC1"/>
              <w:spacing w:line="276" w:lineRule="auto"/>
              <w:jc w:val="center"/>
            </w:pPr>
            <w:r w:rsidRPr="00B17ABA">
              <w:t>Total iteration number</w:t>
            </w:r>
            <w:r w:rsidRPr="00B17ABA">
              <w:rPr>
                <w:vertAlign w:val="superscript"/>
              </w:rPr>
              <w:t>1)</w:t>
            </w:r>
          </w:p>
        </w:tc>
        <w:tc>
          <w:tcPr>
            <w:tcW w:w="477" w:type="pct"/>
            <w:tcBorders>
              <w:bottom w:val="double" w:sz="4" w:space="0" w:color="auto"/>
            </w:tcBorders>
            <w:shd w:val="clear" w:color="auto" w:fill="auto"/>
            <w:noWrap/>
            <w:vAlign w:val="bottom"/>
            <w:hideMark/>
          </w:tcPr>
          <w:p w:rsidR="00AC52A1" w:rsidRPr="00B17ABA" w:rsidRDefault="00AC52A1" w:rsidP="00D83EDA">
            <w:pPr>
              <w:pStyle w:val="TOC1"/>
              <w:spacing w:line="276" w:lineRule="auto"/>
              <w:jc w:val="center"/>
            </w:pPr>
            <w:r w:rsidRPr="00B17ABA">
              <w:t>Time (h)</w:t>
            </w:r>
          </w:p>
        </w:tc>
        <w:tc>
          <w:tcPr>
            <w:tcW w:w="583" w:type="pct"/>
            <w:tcBorders>
              <w:bottom w:val="double" w:sz="4" w:space="0" w:color="auto"/>
            </w:tcBorders>
            <w:shd w:val="clear" w:color="auto" w:fill="auto"/>
            <w:vAlign w:val="bottom"/>
          </w:tcPr>
          <w:p w:rsidR="00AC52A1" w:rsidRPr="00B17ABA" w:rsidRDefault="00AC52A1" w:rsidP="00D83EDA">
            <w:pPr>
              <w:pStyle w:val="TOC1"/>
              <w:spacing w:line="276" w:lineRule="auto"/>
              <w:jc w:val="center"/>
            </w:pPr>
            <w:r w:rsidRPr="00B17ABA">
              <w:t>Time per iteration (s)</w:t>
            </w:r>
          </w:p>
        </w:tc>
        <w:tc>
          <w:tcPr>
            <w:tcW w:w="424" w:type="pct"/>
            <w:tcBorders>
              <w:bottom w:val="double" w:sz="4" w:space="0" w:color="auto"/>
            </w:tcBorders>
            <w:shd w:val="clear" w:color="auto" w:fill="auto"/>
            <w:noWrap/>
            <w:vAlign w:val="bottom"/>
            <w:hideMark/>
          </w:tcPr>
          <w:p w:rsidR="00AC52A1" w:rsidRPr="00B17ABA" w:rsidRDefault="00AC52A1" w:rsidP="00D83EDA">
            <w:pPr>
              <w:pStyle w:val="TOC1"/>
              <w:spacing w:line="276" w:lineRule="auto"/>
              <w:jc w:val="center"/>
            </w:pPr>
            <w:r w:rsidRPr="00B17ABA">
              <w:t>Solution number</w:t>
            </w:r>
            <w:r w:rsidR="00250C26" w:rsidRPr="009923E9">
              <w:rPr>
                <w:vertAlign w:val="superscript"/>
              </w:rPr>
              <w:t>2)</w:t>
            </w:r>
          </w:p>
        </w:tc>
        <w:tc>
          <w:tcPr>
            <w:tcW w:w="583" w:type="pct"/>
            <w:tcBorders>
              <w:bottom w:val="double" w:sz="4" w:space="0" w:color="auto"/>
            </w:tcBorders>
            <w:shd w:val="clear" w:color="auto" w:fill="auto"/>
            <w:noWrap/>
            <w:vAlign w:val="bottom"/>
            <w:hideMark/>
          </w:tcPr>
          <w:p w:rsidR="00AC52A1" w:rsidRPr="00B17ABA" w:rsidRDefault="00AC52A1" w:rsidP="00D83EDA">
            <w:pPr>
              <w:pStyle w:val="TOC1"/>
              <w:spacing w:line="276" w:lineRule="auto"/>
              <w:jc w:val="center"/>
            </w:pPr>
            <w:r w:rsidRPr="00B17ABA">
              <w:t>Total net benefit of the solution (£)</w:t>
            </w:r>
          </w:p>
        </w:tc>
        <w:tc>
          <w:tcPr>
            <w:tcW w:w="612" w:type="pct"/>
            <w:tcBorders>
              <w:bottom w:val="double" w:sz="4" w:space="0" w:color="auto"/>
            </w:tcBorders>
            <w:shd w:val="clear" w:color="auto" w:fill="auto"/>
            <w:noWrap/>
            <w:vAlign w:val="bottom"/>
            <w:hideMark/>
          </w:tcPr>
          <w:p w:rsidR="00AC52A1" w:rsidRPr="00B17ABA" w:rsidRDefault="00AC52A1" w:rsidP="00D83EDA">
            <w:pPr>
              <w:pStyle w:val="TOC1"/>
              <w:spacing w:line="276" w:lineRule="auto"/>
              <w:jc w:val="center"/>
            </w:pPr>
            <w:r w:rsidRPr="00B17ABA">
              <w:t>Search rate (%)</w:t>
            </w:r>
            <w:r w:rsidR="00250C26" w:rsidRPr="009923E9">
              <w:rPr>
                <w:vertAlign w:val="superscript"/>
              </w:rPr>
              <w:t>3)</w:t>
            </w:r>
          </w:p>
        </w:tc>
      </w:tr>
      <w:tr w:rsidR="00AC52A1" w:rsidRPr="00B17ABA" w:rsidTr="009923E9">
        <w:trPr>
          <w:trHeight w:val="300"/>
        </w:trPr>
        <w:tc>
          <w:tcPr>
            <w:tcW w:w="101" w:type="pct"/>
            <w:tcBorders>
              <w:top w:val="double" w:sz="4" w:space="0" w:color="auto"/>
            </w:tcBorders>
            <w:shd w:val="clear" w:color="auto" w:fill="auto"/>
            <w:noWrap/>
            <w:vAlign w:val="bottom"/>
            <w:hideMark/>
          </w:tcPr>
          <w:p w:rsidR="00AC52A1" w:rsidRPr="00B17ABA" w:rsidRDefault="00AC52A1" w:rsidP="003C66B5">
            <w:pPr>
              <w:pStyle w:val="TOC1"/>
              <w:spacing w:line="276" w:lineRule="auto"/>
            </w:pPr>
            <w:r w:rsidRPr="00B17ABA">
              <w:t>1</w:t>
            </w:r>
          </w:p>
        </w:tc>
        <w:tc>
          <w:tcPr>
            <w:tcW w:w="471" w:type="pct"/>
            <w:tcBorders>
              <w:top w:val="double" w:sz="4" w:space="0" w:color="auto"/>
            </w:tcBorders>
            <w:shd w:val="clear" w:color="auto" w:fill="auto"/>
            <w:noWrap/>
            <w:vAlign w:val="center"/>
            <w:hideMark/>
          </w:tcPr>
          <w:p w:rsidR="00AC52A1" w:rsidRPr="00B17ABA" w:rsidRDefault="00AC52A1" w:rsidP="003C66B5">
            <w:pPr>
              <w:pStyle w:val="TOC1"/>
              <w:spacing w:line="276" w:lineRule="auto"/>
              <w:jc w:val="right"/>
            </w:pPr>
            <w:r w:rsidRPr="00B17ABA">
              <w:t>0.5</w:t>
            </w:r>
          </w:p>
        </w:tc>
        <w:tc>
          <w:tcPr>
            <w:tcW w:w="583" w:type="pct"/>
            <w:tcBorders>
              <w:top w:val="double" w:sz="4" w:space="0" w:color="auto"/>
            </w:tcBorders>
            <w:shd w:val="clear" w:color="auto" w:fill="auto"/>
            <w:noWrap/>
            <w:vAlign w:val="center"/>
            <w:hideMark/>
          </w:tcPr>
          <w:p w:rsidR="00AC52A1" w:rsidRPr="00B17ABA" w:rsidRDefault="00AC52A1" w:rsidP="003C66B5">
            <w:pPr>
              <w:pStyle w:val="TOC1"/>
              <w:spacing w:line="276" w:lineRule="auto"/>
              <w:jc w:val="right"/>
            </w:pPr>
            <w:r w:rsidRPr="00B17ABA">
              <w:t>10</w:t>
            </w:r>
          </w:p>
        </w:tc>
        <w:tc>
          <w:tcPr>
            <w:tcW w:w="636" w:type="pct"/>
            <w:tcBorders>
              <w:top w:val="double" w:sz="4" w:space="0" w:color="auto"/>
            </w:tcBorders>
            <w:shd w:val="clear" w:color="auto" w:fill="auto"/>
            <w:noWrap/>
            <w:vAlign w:val="bottom"/>
            <w:hideMark/>
          </w:tcPr>
          <w:p w:rsidR="00AC52A1" w:rsidRPr="00B17ABA" w:rsidRDefault="00AC52A1" w:rsidP="003C66B5">
            <w:pPr>
              <w:pStyle w:val="TOC1"/>
              <w:spacing w:line="276" w:lineRule="auto"/>
              <w:jc w:val="right"/>
            </w:pPr>
            <w:r w:rsidRPr="00B17ABA">
              <w:t>8</w:t>
            </w:r>
          </w:p>
        </w:tc>
        <w:tc>
          <w:tcPr>
            <w:tcW w:w="530" w:type="pct"/>
            <w:tcBorders>
              <w:top w:val="double" w:sz="4" w:space="0" w:color="auto"/>
            </w:tcBorders>
            <w:shd w:val="clear" w:color="auto" w:fill="auto"/>
            <w:noWrap/>
            <w:vAlign w:val="bottom"/>
            <w:hideMark/>
          </w:tcPr>
          <w:p w:rsidR="00AC52A1" w:rsidRPr="00B17ABA" w:rsidRDefault="00AC52A1" w:rsidP="003C66B5">
            <w:pPr>
              <w:pStyle w:val="TOC1"/>
              <w:spacing w:line="276" w:lineRule="auto"/>
              <w:jc w:val="right"/>
            </w:pPr>
            <w:r w:rsidRPr="00B17ABA">
              <w:t>280</w:t>
            </w:r>
          </w:p>
        </w:tc>
        <w:tc>
          <w:tcPr>
            <w:tcW w:w="477" w:type="pct"/>
            <w:tcBorders>
              <w:top w:val="double" w:sz="4" w:space="0" w:color="auto"/>
            </w:tcBorders>
            <w:shd w:val="clear" w:color="auto" w:fill="auto"/>
            <w:noWrap/>
            <w:vAlign w:val="bottom"/>
            <w:hideMark/>
          </w:tcPr>
          <w:p w:rsidR="00AC52A1" w:rsidRPr="00B17ABA" w:rsidRDefault="00AC52A1" w:rsidP="003C66B5">
            <w:pPr>
              <w:pStyle w:val="TOC1"/>
              <w:spacing w:line="276" w:lineRule="auto"/>
              <w:jc w:val="right"/>
            </w:pPr>
            <w:r w:rsidRPr="00B17ABA">
              <w:t>0.73</w:t>
            </w:r>
          </w:p>
        </w:tc>
        <w:tc>
          <w:tcPr>
            <w:tcW w:w="583" w:type="pct"/>
            <w:tcBorders>
              <w:top w:val="double" w:sz="4" w:space="0" w:color="auto"/>
            </w:tcBorders>
            <w:shd w:val="clear" w:color="auto" w:fill="auto"/>
            <w:vAlign w:val="bottom"/>
          </w:tcPr>
          <w:p w:rsidR="00AC52A1" w:rsidRPr="00B17ABA" w:rsidRDefault="00AC52A1" w:rsidP="003C66B5">
            <w:pPr>
              <w:pStyle w:val="TOC1"/>
              <w:spacing w:line="276" w:lineRule="auto"/>
              <w:jc w:val="right"/>
            </w:pPr>
            <w:r w:rsidRPr="00B17ABA">
              <w:t>9.41</w:t>
            </w:r>
          </w:p>
        </w:tc>
        <w:tc>
          <w:tcPr>
            <w:tcW w:w="424" w:type="pct"/>
            <w:tcBorders>
              <w:top w:val="double" w:sz="4" w:space="0" w:color="auto"/>
            </w:tcBorders>
            <w:shd w:val="clear" w:color="auto" w:fill="auto"/>
            <w:noWrap/>
            <w:vAlign w:val="bottom"/>
            <w:hideMark/>
          </w:tcPr>
          <w:p w:rsidR="00AC52A1" w:rsidRPr="00B17ABA" w:rsidRDefault="00AC52A1" w:rsidP="00D83EDA">
            <w:pPr>
              <w:pStyle w:val="TOC1"/>
              <w:spacing w:line="276" w:lineRule="auto"/>
              <w:ind w:right="100"/>
              <w:jc w:val="right"/>
            </w:pPr>
            <w:r w:rsidRPr="00B17ABA">
              <w:t>1656</w:t>
            </w:r>
            <w:r w:rsidR="00D83EDA" w:rsidRPr="00B17ABA">
              <w:t xml:space="preserve">  </w:t>
            </w:r>
          </w:p>
        </w:tc>
        <w:tc>
          <w:tcPr>
            <w:tcW w:w="583" w:type="pct"/>
            <w:tcBorders>
              <w:top w:val="double" w:sz="4" w:space="0" w:color="auto"/>
            </w:tcBorders>
            <w:shd w:val="clear" w:color="auto" w:fill="auto"/>
            <w:noWrap/>
            <w:vAlign w:val="bottom"/>
            <w:hideMark/>
          </w:tcPr>
          <w:p w:rsidR="00AC52A1" w:rsidRPr="00B17ABA" w:rsidRDefault="00AC52A1" w:rsidP="003C66B5">
            <w:pPr>
              <w:pStyle w:val="TOC1"/>
              <w:spacing w:line="276" w:lineRule="auto"/>
              <w:jc w:val="right"/>
            </w:pPr>
            <w:r w:rsidRPr="00B17ABA">
              <w:t>328,610</w:t>
            </w:r>
          </w:p>
        </w:tc>
        <w:tc>
          <w:tcPr>
            <w:tcW w:w="612" w:type="pct"/>
            <w:tcBorders>
              <w:top w:val="double" w:sz="4" w:space="0" w:color="auto"/>
            </w:tcBorders>
            <w:shd w:val="clear" w:color="auto" w:fill="auto"/>
            <w:noWrap/>
            <w:vAlign w:val="bottom"/>
            <w:hideMark/>
          </w:tcPr>
          <w:p w:rsidR="00AC52A1" w:rsidRPr="00B17ABA" w:rsidRDefault="00AC52A1" w:rsidP="003C66B5">
            <w:pPr>
              <w:pStyle w:val="TOC1"/>
              <w:spacing w:line="276" w:lineRule="auto"/>
              <w:jc w:val="right"/>
            </w:pPr>
            <w:r w:rsidRPr="00B17ABA">
              <w:t>5.04</w:t>
            </w:r>
          </w:p>
        </w:tc>
      </w:tr>
      <w:tr w:rsidR="00AC52A1" w:rsidRPr="00B17ABA" w:rsidTr="009923E9">
        <w:trPr>
          <w:trHeight w:val="300"/>
        </w:trPr>
        <w:tc>
          <w:tcPr>
            <w:tcW w:w="101" w:type="pct"/>
            <w:shd w:val="clear" w:color="auto" w:fill="auto"/>
            <w:noWrap/>
            <w:vAlign w:val="bottom"/>
            <w:hideMark/>
          </w:tcPr>
          <w:p w:rsidR="00AC52A1" w:rsidRPr="00B17ABA" w:rsidRDefault="00AC52A1" w:rsidP="003C66B5">
            <w:pPr>
              <w:pStyle w:val="TOC1"/>
              <w:spacing w:line="276" w:lineRule="auto"/>
            </w:pPr>
            <w:r w:rsidRPr="00B17ABA">
              <w:t>2</w:t>
            </w:r>
          </w:p>
        </w:tc>
        <w:tc>
          <w:tcPr>
            <w:tcW w:w="471" w:type="pct"/>
            <w:shd w:val="clear" w:color="auto" w:fill="auto"/>
            <w:noWrap/>
            <w:vAlign w:val="center"/>
            <w:hideMark/>
          </w:tcPr>
          <w:p w:rsidR="00AC52A1" w:rsidRPr="00B17ABA" w:rsidRDefault="00AC52A1" w:rsidP="003C66B5">
            <w:pPr>
              <w:pStyle w:val="TOC1"/>
              <w:spacing w:line="276" w:lineRule="auto"/>
              <w:jc w:val="right"/>
            </w:pPr>
            <w:r w:rsidRPr="00B17ABA">
              <w:t>0.5</w:t>
            </w:r>
          </w:p>
        </w:tc>
        <w:tc>
          <w:tcPr>
            <w:tcW w:w="583" w:type="pct"/>
            <w:shd w:val="clear" w:color="auto" w:fill="auto"/>
            <w:noWrap/>
            <w:vAlign w:val="center"/>
            <w:hideMark/>
          </w:tcPr>
          <w:p w:rsidR="00AC52A1" w:rsidRPr="00B17ABA" w:rsidRDefault="00AC52A1" w:rsidP="003C66B5">
            <w:pPr>
              <w:pStyle w:val="TOC1"/>
              <w:spacing w:line="276" w:lineRule="auto"/>
              <w:jc w:val="right"/>
            </w:pPr>
            <w:r w:rsidRPr="00B17ABA">
              <w:t>30</w:t>
            </w:r>
          </w:p>
        </w:tc>
        <w:tc>
          <w:tcPr>
            <w:tcW w:w="636" w:type="pct"/>
            <w:shd w:val="clear" w:color="auto" w:fill="auto"/>
            <w:noWrap/>
            <w:vAlign w:val="bottom"/>
            <w:hideMark/>
          </w:tcPr>
          <w:p w:rsidR="00AC52A1" w:rsidRPr="00B17ABA" w:rsidRDefault="00AC52A1" w:rsidP="003C66B5">
            <w:pPr>
              <w:pStyle w:val="TOC1"/>
              <w:spacing w:line="276" w:lineRule="auto"/>
              <w:jc w:val="right"/>
            </w:pPr>
            <w:r w:rsidRPr="00B17ABA">
              <w:t>24</w:t>
            </w:r>
          </w:p>
        </w:tc>
        <w:tc>
          <w:tcPr>
            <w:tcW w:w="530" w:type="pct"/>
            <w:shd w:val="clear" w:color="auto" w:fill="auto"/>
            <w:noWrap/>
            <w:vAlign w:val="bottom"/>
            <w:hideMark/>
          </w:tcPr>
          <w:p w:rsidR="00AC52A1" w:rsidRPr="00B17ABA" w:rsidRDefault="00AC52A1" w:rsidP="003C66B5">
            <w:pPr>
              <w:pStyle w:val="TOC1"/>
              <w:spacing w:line="276" w:lineRule="auto"/>
              <w:jc w:val="right"/>
            </w:pPr>
            <w:r w:rsidRPr="00B17ABA">
              <w:t>840</w:t>
            </w:r>
          </w:p>
        </w:tc>
        <w:tc>
          <w:tcPr>
            <w:tcW w:w="477" w:type="pct"/>
            <w:shd w:val="clear" w:color="auto" w:fill="auto"/>
            <w:noWrap/>
            <w:vAlign w:val="bottom"/>
            <w:hideMark/>
          </w:tcPr>
          <w:p w:rsidR="00AC52A1" w:rsidRPr="00B17ABA" w:rsidRDefault="00AC52A1" w:rsidP="003C66B5">
            <w:pPr>
              <w:pStyle w:val="TOC1"/>
              <w:spacing w:line="276" w:lineRule="auto"/>
              <w:jc w:val="right"/>
            </w:pPr>
            <w:r w:rsidRPr="00B17ABA">
              <w:t>2.26</w:t>
            </w:r>
          </w:p>
        </w:tc>
        <w:tc>
          <w:tcPr>
            <w:tcW w:w="583" w:type="pct"/>
            <w:shd w:val="clear" w:color="auto" w:fill="auto"/>
            <w:vAlign w:val="bottom"/>
          </w:tcPr>
          <w:p w:rsidR="00AC52A1" w:rsidRPr="00B17ABA" w:rsidRDefault="00AC52A1" w:rsidP="003C66B5">
            <w:pPr>
              <w:pStyle w:val="TOC1"/>
              <w:spacing w:line="276" w:lineRule="auto"/>
              <w:jc w:val="right"/>
            </w:pPr>
            <w:r w:rsidRPr="00B17ABA">
              <w:t>9.69</w:t>
            </w:r>
          </w:p>
        </w:tc>
        <w:tc>
          <w:tcPr>
            <w:tcW w:w="424" w:type="pct"/>
            <w:shd w:val="clear" w:color="auto" w:fill="auto"/>
            <w:noWrap/>
            <w:vAlign w:val="bottom"/>
            <w:hideMark/>
          </w:tcPr>
          <w:p w:rsidR="00AC52A1" w:rsidRPr="00B17ABA" w:rsidRDefault="00AC52A1" w:rsidP="003C66B5">
            <w:pPr>
              <w:pStyle w:val="TOC1"/>
              <w:spacing w:line="276" w:lineRule="auto"/>
              <w:jc w:val="right"/>
            </w:pPr>
            <w:r w:rsidRPr="00B17ABA">
              <w:t>3719*</w:t>
            </w:r>
          </w:p>
        </w:tc>
        <w:tc>
          <w:tcPr>
            <w:tcW w:w="583" w:type="pct"/>
            <w:shd w:val="clear" w:color="auto" w:fill="auto"/>
            <w:noWrap/>
            <w:vAlign w:val="bottom"/>
            <w:hideMark/>
          </w:tcPr>
          <w:p w:rsidR="00AC52A1" w:rsidRPr="00B17ABA" w:rsidRDefault="00AC52A1" w:rsidP="003C66B5">
            <w:pPr>
              <w:pStyle w:val="TOC1"/>
              <w:spacing w:line="276" w:lineRule="auto"/>
              <w:jc w:val="right"/>
            </w:pPr>
            <w:r w:rsidRPr="00B17ABA">
              <w:t>330,030</w:t>
            </w:r>
          </w:p>
        </w:tc>
        <w:tc>
          <w:tcPr>
            <w:tcW w:w="612" w:type="pct"/>
            <w:shd w:val="clear" w:color="auto" w:fill="auto"/>
            <w:noWrap/>
            <w:vAlign w:val="bottom"/>
            <w:hideMark/>
          </w:tcPr>
          <w:p w:rsidR="00AC52A1" w:rsidRPr="00B17ABA" w:rsidRDefault="00AC52A1" w:rsidP="003C66B5">
            <w:pPr>
              <w:pStyle w:val="TOC1"/>
              <w:spacing w:line="276" w:lineRule="auto"/>
              <w:jc w:val="right"/>
            </w:pPr>
            <w:r w:rsidRPr="00B17ABA">
              <w:t>17.61</w:t>
            </w:r>
          </w:p>
        </w:tc>
      </w:tr>
      <w:tr w:rsidR="00AC52A1" w:rsidRPr="00B17ABA" w:rsidTr="009923E9">
        <w:trPr>
          <w:trHeight w:val="300"/>
        </w:trPr>
        <w:tc>
          <w:tcPr>
            <w:tcW w:w="101" w:type="pct"/>
            <w:shd w:val="clear" w:color="auto" w:fill="auto"/>
            <w:noWrap/>
            <w:vAlign w:val="bottom"/>
            <w:hideMark/>
          </w:tcPr>
          <w:p w:rsidR="00AC52A1" w:rsidRPr="00B17ABA" w:rsidRDefault="00AC52A1" w:rsidP="003C66B5">
            <w:pPr>
              <w:pStyle w:val="TOC1"/>
              <w:spacing w:line="276" w:lineRule="auto"/>
            </w:pPr>
            <w:r w:rsidRPr="00B17ABA">
              <w:t>3</w:t>
            </w:r>
          </w:p>
        </w:tc>
        <w:tc>
          <w:tcPr>
            <w:tcW w:w="471" w:type="pct"/>
            <w:shd w:val="clear" w:color="auto" w:fill="auto"/>
            <w:noWrap/>
            <w:vAlign w:val="center"/>
            <w:hideMark/>
          </w:tcPr>
          <w:p w:rsidR="00AC52A1" w:rsidRPr="009923E9" w:rsidRDefault="00AC52A1" w:rsidP="003C66B5">
            <w:pPr>
              <w:pStyle w:val="TOC1"/>
              <w:spacing w:line="276" w:lineRule="auto"/>
              <w:jc w:val="right"/>
            </w:pPr>
            <w:r w:rsidRPr="009923E9">
              <w:t>0.5</w:t>
            </w:r>
          </w:p>
        </w:tc>
        <w:tc>
          <w:tcPr>
            <w:tcW w:w="583" w:type="pct"/>
            <w:shd w:val="clear" w:color="auto" w:fill="auto"/>
            <w:noWrap/>
            <w:vAlign w:val="center"/>
            <w:hideMark/>
          </w:tcPr>
          <w:p w:rsidR="00AC52A1" w:rsidRPr="009923E9" w:rsidRDefault="00AC52A1" w:rsidP="003C66B5">
            <w:pPr>
              <w:pStyle w:val="TOC1"/>
              <w:spacing w:line="276" w:lineRule="auto"/>
              <w:jc w:val="right"/>
            </w:pPr>
            <w:r w:rsidRPr="009923E9">
              <w:t>50</w:t>
            </w:r>
          </w:p>
        </w:tc>
        <w:tc>
          <w:tcPr>
            <w:tcW w:w="636" w:type="pct"/>
            <w:shd w:val="clear" w:color="auto" w:fill="auto"/>
            <w:noWrap/>
            <w:vAlign w:val="bottom"/>
            <w:hideMark/>
          </w:tcPr>
          <w:p w:rsidR="00AC52A1" w:rsidRPr="009923E9" w:rsidRDefault="00AC52A1" w:rsidP="003C66B5">
            <w:pPr>
              <w:pStyle w:val="TOC1"/>
              <w:spacing w:line="276" w:lineRule="auto"/>
              <w:jc w:val="right"/>
            </w:pPr>
            <w:r w:rsidRPr="009923E9">
              <w:t>40</w:t>
            </w:r>
          </w:p>
        </w:tc>
        <w:tc>
          <w:tcPr>
            <w:tcW w:w="530" w:type="pct"/>
            <w:shd w:val="clear" w:color="auto" w:fill="auto"/>
            <w:noWrap/>
            <w:vAlign w:val="bottom"/>
            <w:hideMark/>
          </w:tcPr>
          <w:p w:rsidR="00AC52A1" w:rsidRPr="009923E9" w:rsidRDefault="00AC52A1" w:rsidP="003C66B5">
            <w:pPr>
              <w:pStyle w:val="TOC1"/>
              <w:spacing w:line="276" w:lineRule="auto"/>
              <w:jc w:val="right"/>
            </w:pPr>
            <w:r w:rsidRPr="009923E9">
              <w:t>1400</w:t>
            </w:r>
          </w:p>
        </w:tc>
        <w:tc>
          <w:tcPr>
            <w:tcW w:w="477" w:type="pct"/>
            <w:shd w:val="clear" w:color="auto" w:fill="auto"/>
            <w:noWrap/>
            <w:vAlign w:val="bottom"/>
            <w:hideMark/>
          </w:tcPr>
          <w:p w:rsidR="00AC52A1" w:rsidRPr="009923E9" w:rsidRDefault="00AC52A1" w:rsidP="003C66B5">
            <w:pPr>
              <w:pStyle w:val="TOC1"/>
              <w:spacing w:line="276" w:lineRule="auto"/>
              <w:jc w:val="right"/>
            </w:pPr>
            <w:r w:rsidRPr="009923E9">
              <w:t>3.69</w:t>
            </w:r>
          </w:p>
        </w:tc>
        <w:tc>
          <w:tcPr>
            <w:tcW w:w="583" w:type="pct"/>
            <w:shd w:val="clear" w:color="auto" w:fill="auto"/>
            <w:vAlign w:val="bottom"/>
          </w:tcPr>
          <w:p w:rsidR="00AC52A1" w:rsidRPr="009923E9" w:rsidRDefault="00AC52A1" w:rsidP="003C66B5">
            <w:pPr>
              <w:pStyle w:val="TOC1"/>
              <w:spacing w:line="276" w:lineRule="auto"/>
              <w:jc w:val="right"/>
            </w:pPr>
            <w:r w:rsidRPr="009923E9">
              <w:t>9.50</w:t>
            </w:r>
          </w:p>
        </w:tc>
        <w:tc>
          <w:tcPr>
            <w:tcW w:w="424" w:type="pct"/>
            <w:shd w:val="clear" w:color="auto" w:fill="auto"/>
            <w:noWrap/>
            <w:vAlign w:val="bottom"/>
            <w:hideMark/>
          </w:tcPr>
          <w:p w:rsidR="00AC52A1" w:rsidRPr="009923E9" w:rsidRDefault="00AC52A1" w:rsidP="003C66B5">
            <w:pPr>
              <w:pStyle w:val="TOC1"/>
              <w:spacing w:line="276" w:lineRule="auto"/>
              <w:jc w:val="right"/>
            </w:pPr>
            <w:r w:rsidRPr="009923E9">
              <w:t>624*</w:t>
            </w:r>
          </w:p>
        </w:tc>
        <w:tc>
          <w:tcPr>
            <w:tcW w:w="583" w:type="pct"/>
            <w:shd w:val="clear" w:color="auto" w:fill="auto"/>
            <w:noWrap/>
            <w:vAlign w:val="bottom"/>
            <w:hideMark/>
          </w:tcPr>
          <w:p w:rsidR="00AC52A1" w:rsidRPr="009923E9" w:rsidRDefault="00AC52A1" w:rsidP="003C66B5">
            <w:pPr>
              <w:pStyle w:val="TOC1"/>
              <w:spacing w:line="276" w:lineRule="auto"/>
              <w:jc w:val="right"/>
            </w:pPr>
            <w:r w:rsidRPr="009923E9">
              <w:t>330,130</w:t>
            </w:r>
          </w:p>
        </w:tc>
        <w:tc>
          <w:tcPr>
            <w:tcW w:w="612" w:type="pct"/>
            <w:shd w:val="clear" w:color="auto" w:fill="auto"/>
            <w:noWrap/>
            <w:vAlign w:val="bottom"/>
            <w:hideMark/>
          </w:tcPr>
          <w:p w:rsidR="00AC52A1" w:rsidRPr="009923E9" w:rsidRDefault="00AC52A1" w:rsidP="003C66B5">
            <w:pPr>
              <w:pStyle w:val="TOC1"/>
              <w:spacing w:line="276" w:lineRule="auto"/>
              <w:jc w:val="right"/>
            </w:pPr>
            <w:r w:rsidRPr="009923E9">
              <w:t>19.91</w:t>
            </w:r>
          </w:p>
        </w:tc>
      </w:tr>
      <w:tr w:rsidR="00AC52A1" w:rsidRPr="00B17ABA" w:rsidTr="009923E9">
        <w:trPr>
          <w:trHeight w:val="300"/>
        </w:trPr>
        <w:tc>
          <w:tcPr>
            <w:tcW w:w="101" w:type="pct"/>
            <w:shd w:val="clear" w:color="auto" w:fill="auto"/>
            <w:noWrap/>
            <w:vAlign w:val="bottom"/>
            <w:hideMark/>
          </w:tcPr>
          <w:p w:rsidR="00AC52A1" w:rsidRPr="00B17ABA" w:rsidRDefault="00AC52A1" w:rsidP="003C66B5">
            <w:pPr>
              <w:pStyle w:val="TOC1"/>
              <w:spacing w:line="276" w:lineRule="auto"/>
            </w:pPr>
            <w:r w:rsidRPr="00B17ABA">
              <w:t>4</w:t>
            </w:r>
          </w:p>
        </w:tc>
        <w:tc>
          <w:tcPr>
            <w:tcW w:w="471" w:type="pct"/>
            <w:shd w:val="clear" w:color="auto" w:fill="auto"/>
            <w:noWrap/>
            <w:vAlign w:val="center"/>
            <w:hideMark/>
          </w:tcPr>
          <w:p w:rsidR="00AC52A1" w:rsidRPr="00B17ABA" w:rsidRDefault="00AC52A1" w:rsidP="003C66B5">
            <w:pPr>
              <w:pStyle w:val="TOC1"/>
              <w:spacing w:line="276" w:lineRule="auto"/>
              <w:jc w:val="right"/>
            </w:pPr>
            <w:r w:rsidRPr="00B17ABA">
              <w:t>0.7</w:t>
            </w:r>
          </w:p>
        </w:tc>
        <w:tc>
          <w:tcPr>
            <w:tcW w:w="583" w:type="pct"/>
            <w:shd w:val="clear" w:color="auto" w:fill="auto"/>
            <w:noWrap/>
            <w:vAlign w:val="center"/>
            <w:hideMark/>
          </w:tcPr>
          <w:p w:rsidR="00AC52A1" w:rsidRPr="00B17ABA" w:rsidRDefault="00AC52A1" w:rsidP="003C66B5">
            <w:pPr>
              <w:pStyle w:val="TOC1"/>
              <w:spacing w:line="276" w:lineRule="auto"/>
              <w:jc w:val="right"/>
            </w:pPr>
            <w:r w:rsidRPr="00B17ABA">
              <w:t>10</w:t>
            </w:r>
          </w:p>
        </w:tc>
        <w:tc>
          <w:tcPr>
            <w:tcW w:w="636" w:type="pct"/>
            <w:shd w:val="clear" w:color="auto" w:fill="auto"/>
            <w:noWrap/>
            <w:vAlign w:val="bottom"/>
            <w:hideMark/>
          </w:tcPr>
          <w:p w:rsidR="00AC52A1" w:rsidRPr="00B17ABA" w:rsidRDefault="00AC52A1" w:rsidP="003C66B5">
            <w:pPr>
              <w:pStyle w:val="TOC1"/>
              <w:spacing w:line="276" w:lineRule="auto"/>
              <w:jc w:val="right"/>
            </w:pPr>
            <w:r w:rsidRPr="00B17ABA">
              <w:t>8</w:t>
            </w:r>
          </w:p>
        </w:tc>
        <w:tc>
          <w:tcPr>
            <w:tcW w:w="530" w:type="pct"/>
            <w:shd w:val="clear" w:color="auto" w:fill="auto"/>
            <w:noWrap/>
            <w:vAlign w:val="bottom"/>
            <w:hideMark/>
          </w:tcPr>
          <w:p w:rsidR="00AC52A1" w:rsidRPr="00B17ABA" w:rsidRDefault="00AC52A1" w:rsidP="003C66B5">
            <w:pPr>
              <w:pStyle w:val="TOC1"/>
              <w:spacing w:line="276" w:lineRule="auto"/>
              <w:jc w:val="right"/>
            </w:pPr>
            <w:r w:rsidRPr="00B17ABA">
              <w:t>530</w:t>
            </w:r>
          </w:p>
        </w:tc>
        <w:tc>
          <w:tcPr>
            <w:tcW w:w="477" w:type="pct"/>
            <w:shd w:val="clear" w:color="auto" w:fill="auto"/>
            <w:noWrap/>
            <w:vAlign w:val="bottom"/>
            <w:hideMark/>
          </w:tcPr>
          <w:p w:rsidR="00AC52A1" w:rsidRPr="00B17ABA" w:rsidRDefault="00AC52A1" w:rsidP="003C66B5">
            <w:pPr>
              <w:pStyle w:val="TOC1"/>
              <w:spacing w:line="276" w:lineRule="auto"/>
              <w:jc w:val="right"/>
            </w:pPr>
            <w:r w:rsidRPr="00B17ABA">
              <w:t>1.37</w:t>
            </w:r>
          </w:p>
        </w:tc>
        <w:tc>
          <w:tcPr>
            <w:tcW w:w="583" w:type="pct"/>
            <w:shd w:val="clear" w:color="auto" w:fill="auto"/>
            <w:vAlign w:val="bottom"/>
          </w:tcPr>
          <w:p w:rsidR="00AC52A1" w:rsidRPr="00B17ABA" w:rsidRDefault="00AC52A1" w:rsidP="003C66B5">
            <w:pPr>
              <w:pStyle w:val="TOC1"/>
              <w:spacing w:line="276" w:lineRule="auto"/>
              <w:jc w:val="right"/>
            </w:pPr>
            <w:r w:rsidRPr="00B17ABA">
              <w:t>9.32</w:t>
            </w:r>
          </w:p>
        </w:tc>
        <w:tc>
          <w:tcPr>
            <w:tcW w:w="424" w:type="pct"/>
            <w:shd w:val="clear" w:color="auto" w:fill="auto"/>
            <w:noWrap/>
            <w:vAlign w:val="bottom"/>
            <w:hideMark/>
          </w:tcPr>
          <w:p w:rsidR="00AC52A1" w:rsidRPr="00B17ABA" w:rsidRDefault="00AC52A1" w:rsidP="00D83EDA">
            <w:pPr>
              <w:pStyle w:val="TOC1"/>
              <w:spacing w:line="276" w:lineRule="auto"/>
              <w:ind w:right="100"/>
              <w:jc w:val="right"/>
            </w:pPr>
            <w:r w:rsidRPr="00B17ABA">
              <w:t>2051</w:t>
            </w:r>
          </w:p>
        </w:tc>
        <w:tc>
          <w:tcPr>
            <w:tcW w:w="583" w:type="pct"/>
            <w:shd w:val="clear" w:color="auto" w:fill="auto"/>
            <w:noWrap/>
            <w:vAlign w:val="bottom"/>
            <w:hideMark/>
          </w:tcPr>
          <w:p w:rsidR="00AC52A1" w:rsidRPr="00B17ABA" w:rsidRDefault="00AC52A1" w:rsidP="003C66B5">
            <w:pPr>
              <w:pStyle w:val="TOC1"/>
              <w:spacing w:line="276" w:lineRule="auto"/>
              <w:jc w:val="right"/>
            </w:pPr>
            <w:r w:rsidRPr="00B17ABA">
              <w:t>329,310</w:t>
            </w:r>
          </w:p>
        </w:tc>
        <w:tc>
          <w:tcPr>
            <w:tcW w:w="612" w:type="pct"/>
            <w:shd w:val="clear" w:color="auto" w:fill="auto"/>
            <w:noWrap/>
            <w:vAlign w:val="bottom"/>
            <w:hideMark/>
          </w:tcPr>
          <w:p w:rsidR="00AC52A1" w:rsidRPr="00B17ABA" w:rsidRDefault="00AC52A1" w:rsidP="003C66B5">
            <w:pPr>
              <w:pStyle w:val="TOC1"/>
              <w:spacing w:line="276" w:lineRule="auto"/>
              <w:jc w:val="right"/>
            </w:pPr>
            <w:r w:rsidRPr="00B17ABA">
              <w:t>9.74</w:t>
            </w:r>
          </w:p>
        </w:tc>
      </w:tr>
      <w:tr w:rsidR="00AC52A1" w:rsidRPr="00B17ABA" w:rsidTr="009923E9">
        <w:trPr>
          <w:trHeight w:val="300"/>
        </w:trPr>
        <w:tc>
          <w:tcPr>
            <w:tcW w:w="101" w:type="pct"/>
            <w:shd w:val="clear" w:color="auto" w:fill="auto"/>
            <w:noWrap/>
            <w:vAlign w:val="bottom"/>
            <w:hideMark/>
          </w:tcPr>
          <w:p w:rsidR="00AC52A1" w:rsidRPr="00B17ABA" w:rsidRDefault="00AC52A1" w:rsidP="003C66B5">
            <w:pPr>
              <w:pStyle w:val="TOC1"/>
              <w:spacing w:line="276" w:lineRule="auto"/>
            </w:pPr>
            <w:r w:rsidRPr="00B17ABA">
              <w:t>5</w:t>
            </w:r>
          </w:p>
        </w:tc>
        <w:tc>
          <w:tcPr>
            <w:tcW w:w="471" w:type="pct"/>
            <w:shd w:val="clear" w:color="auto" w:fill="auto"/>
            <w:noWrap/>
            <w:vAlign w:val="center"/>
            <w:hideMark/>
          </w:tcPr>
          <w:p w:rsidR="00AC52A1" w:rsidRPr="00B17ABA" w:rsidRDefault="00AC52A1" w:rsidP="003C66B5">
            <w:pPr>
              <w:pStyle w:val="TOC1"/>
              <w:spacing w:line="276" w:lineRule="auto"/>
              <w:jc w:val="right"/>
            </w:pPr>
            <w:r w:rsidRPr="00B17ABA">
              <w:t>0.7</w:t>
            </w:r>
          </w:p>
        </w:tc>
        <w:tc>
          <w:tcPr>
            <w:tcW w:w="583" w:type="pct"/>
            <w:shd w:val="clear" w:color="auto" w:fill="auto"/>
            <w:noWrap/>
            <w:vAlign w:val="center"/>
            <w:hideMark/>
          </w:tcPr>
          <w:p w:rsidR="00AC52A1" w:rsidRPr="00B17ABA" w:rsidRDefault="00AC52A1" w:rsidP="003C66B5">
            <w:pPr>
              <w:pStyle w:val="TOC1"/>
              <w:spacing w:line="276" w:lineRule="auto"/>
              <w:jc w:val="right"/>
            </w:pPr>
            <w:r w:rsidRPr="00B17ABA">
              <w:t>30</w:t>
            </w:r>
          </w:p>
        </w:tc>
        <w:tc>
          <w:tcPr>
            <w:tcW w:w="636" w:type="pct"/>
            <w:shd w:val="clear" w:color="auto" w:fill="auto"/>
            <w:noWrap/>
            <w:vAlign w:val="bottom"/>
            <w:hideMark/>
          </w:tcPr>
          <w:p w:rsidR="00AC52A1" w:rsidRPr="00B17ABA" w:rsidRDefault="00AC52A1" w:rsidP="003C66B5">
            <w:pPr>
              <w:pStyle w:val="TOC1"/>
              <w:spacing w:line="276" w:lineRule="auto"/>
              <w:jc w:val="right"/>
            </w:pPr>
            <w:r w:rsidRPr="00B17ABA">
              <w:t>24</w:t>
            </w:r>
          </w:p>
        </w:tc>
        <w:tc>
          <w:tcPr>
            <w:tcW w:w="530" w:type="pct"/>
            <w:shd w:val="clear" w:color="auto" w:fill="auto"/>
            <w:noWrap/>
            <w:vAlign w:val="bottom"/>
            <w:hideMark/>
          </w:tcPr>
          <w:p w:rsidR="00AC52A1" w:rsidRPr="00B17ABA" w:rsidRDefault="00AC52A1" w:rsidP="003C66B5">
            <w:pPr>
              <w:pStyle w:val="TOC1"/>
              <w:spacing w:line="276" w:lineRule="auto"/>
              <w:jc w:val="right"/>
            </w:pPr>
            <w:r w:rsidRPr="00B17ABA">
              <w:t>1590</w:t>
            </w:r>
          </w:p>
        </w:tc>
        <w:tc>
          <w:tcPr>
            <w:tcW w:w="477" w:type="pct"/>
            <w:shd w:val="clear" w:color="auto" w:fill="auto"/>
            <w:noWrap/>
            <w:vAlign w:val="bottom"/>
            <w:hideMark/>
          </w:tcPr>
          <w:p w:rsidR="00AC52A1" w:rsidRPr="00B17ABA" w:rsidRDefault="00AC52A1" w:rsidP="003C66B5">
            <w:pPr>
              <w:pStyle w:val="TOC1"/>
              <w:spacing w:line="276" w:lineRule="auto"/>
              <w:jc w:val="right"/>
            </w:pPr>
            <w:r w:rsidRPr="00B17ABA">
              <w:t>4.11</w:t>
            </w:r>
          </w:p>
        </w:tc>
        <w:tc>
          <w:tcPr>
            <w:tcW w:w="583" w:type="pct"/>
            <w:shd w:val="clear" w:color="auto" w:fill="auto"/>
            <w:vAlign w:val="bottom"/>
          </w:tcPr>
          <w:p w:rsidR="00AC52A1" w:rsidRPr="00B17ABA" w:rsidRDefault="00AC52A1" w:rsidP="003C66B5">
            <w:pPr>
              <w:pStyle w:val="TOC1"/>
              <w:spacing w:line="276" w:lineRule="auto"/>
              <w:jc w:val="right"/>
            </w:pPr>
            <w:r w:rsidRPr="00B17ABA">
              <w:t>9.31</w:t>
            </w:r>
          </w:p>
        </w:tc>
        <w:tc>
          <w:tcPr>
            <w:tcW w:w="424" w:type="pct"/>
            <w:shd w:val="clear" w:color="auto" w:fill="auto"/>
            <w:noWrap/>
            <w:vAlign w:val="bottom"/>
            <w:hideMark/>
          </w:tcPr>
          <w:p w:rsidR="00AC52A1" w:rsidRPr="00B17ABA" w:rsidRDefault="00AC52A1" w:rsidP="003C66B5">
            <w:pPr>
              <w:pStyle w:val="TOC1"/>
              <w:spacing w:line="276" w:lineRule="auto"/>
              <w:jc w:val="right"/>
            </w:pPr>
            <w:r w:rsidRPr="00B17ABA">
              <w:t>624*</w:t>
            </w:r>
          </w:p>
        </w:tc>
        <w:tc>
          <w:tcPr>
            <w:tcW w:w="583" w:type="pct"/>
            <w:shd w:val="clear" w:color="auto" w:fill="auto"/>
            <w:noWrap/>
            <w:vAlign w:val="bottom"/>
            <w:hideMark/>
          </w:tcPr>
          <w:p w:rsidR="00AC52A1" w:rsidRPr="00B17ABA" w:rsidRDefault="00AC52A1" w:rsidP="003C66B5">
            <w:pPr>
              <w:pStyle w:val="TOC1"/>
              <w:spacing w:line="276" w:lineRule="auto"/>
              <w:jc w:val="right"/>
            </w:pPr>
            <w:r w:rsidRPr="00B17ABA">
              <w:t>330,070</w:t>
            </w:r>
          </w:p>
        </w:tc>
        <w:tc>
          <w:tcPr>
            <w:tcW w:w="612" w:type="pct"/>
            <w:shd w:val="clear" w:color="auto" w:fill="auto"/>
            <w:noWrap/>
            <w:vAlign w:val="bottom"/>
            <w:hideMark/>
          </w:tcPr>
          <w:p w:rsidR="00AC52A1" w:rsidRPr="00B17ABA" w:rsidRDefault="00AC52A1" w:rsidP="003C66B5">
            <w:pPr>
              <w:pStyle w:val="TOC1"/>
              <w:spacing w:line="276" w:lineRule="auto"/>
              <w:jc w:val="right"/>
            </w:pPr>
            <w:r w:rsidRPr="00B17ABA">
              <w:t>30.98</w:t>
            </w:r>
          </w:p>
        </w:tc>
      </w:tr>
      <w:tr w:rsidR="00AC52A1" w:rsidRPr="00B17ABA" w:rsidTr="009923E9">
        <w:trPr>
          <w:trHeight w:val="300"/>
        </w:trPr>
        <w:tc>
          <w:tcPr>
            <w:tcW w:w="101" w:type="pct"/>
            <w:shd w:val="clear" w:color="auto" w:fill="auto"/>
            <w:noWrap/>
            <w:vAlign w:val="bottom"/>
            <w:hideMark/>
          </w:tcPr>
          <w:p w:rsidR="00AC52A1" w:rsidRPr="00B17ABA" w:rsidRDefault="00AC52A1" w:rsidP="003C66B5">
            <w:pPr>
              <w:pStyle w:val="TOC1"/>
              <w:spacing w:line="276" w:lineRule="auto"/>
            </w:pPr>
            <w:r w:rsidRPr="00B17ABA">
              <w:t>6</w:t>
            </w:r>
          </w:p>
        </w:tc>
        <w:tc>
          <w:tcPr>
            <w:tcW w:w="471" w:type="pct"/>
            <w:shd w:val="clear" w:color="auto" w:fill="auto"/>
            <w:noWrap/>
            <w:vAlign w:val="center"/>
            <w:hideMark/>
          </w:tcPr>
          <w:p w:rsidR="00AC52A1" w:rsidRPr="00B17ABA" w:rsidRDefault="00AC52A1" w:rsidP="003C66B5">
            <w:pPr>
              <w:pStyle w:val="TOC1"/>
              <w:spacing w:line="276" w:lineRule="auto"/>
              <w:jc w:val="right"/>
            </w:pPr>
            <w:r w:rsidRPr="00B17ABA">
              <w:t>0.7</w:t>
            </w:r>
          </w:p>
        </w:tc>
        <w:tc>
          <w:tcPr>
            <w:tcW w:w="583" w:type="pct"/>
            <w:shd w:val="clear" w:color="auto" w:fill="auto"/>
            <w:noWrap/>
            <w:vAlign w:val="center"/>
            <w:hideMark/>
          </w:tcPr>
          <w:p w:rsidR="00AC52A1" w:rsidRPr="00B17ABA" w:rsidRDefault="00AC52A1" w:rsidP="003C66B5">
            <w:pPr>
              <w:pStyle w:val="TOC1"/>
              <w:spacing w:line="276" w:lineRule="auto"/>
              <w:jc w:val="right"/>
            </w:pPr>
            <w:r w:rsidRPr="00B17ABA">
              <w:t>50</w:t>
            </w:r>
          </w:p>
        </w:tc>
        <w:tc>
          <w:tcPr>
            <w:tcW w:w="636" w:type="pct"/>
            <w:shd w:val="clear" w:color="auto" w:fill="auto"/>
            <w:noWrap/>
            <w:vAlign w:val="bottom"/>
            <w:hideMark/>
          </w:tcPr>
          <w:p w:rsidR="00AC52A1" w:rsidRPr="00B17ABA" w:rsidRDefault="00AC52A1" w:rsidP="003C66B5">
            <w:pPr>
              <w:pStyle w:val="TOC1"/>
              <w:spacing w:line="276" w:lineRule="auto"/>
              <w:jc w:val="right"/>
            </w:pPr>
            <w:r w:rsidRPr="00B17ABA">
              <w:t>40</w:t>
            </w:r>
          </w:p>
        </w:tc>
        <w:tc>
          <w:tcPr>
            <w:tcW w:w="530" w:type="pct"/>
            <w:shd w:val="clear" w:color="auto" w:fill="auto"/>
            <w:noWrap/>
            <w:vAlign w:val="bottom"/>
            <w:hideMark/>
          </w:tcPr>
          <w:p w:rsidR="00AC52A1" w:rsidRPr="00B17ABA" w:rsidRDefault="00AC52A1" w:rsidP="003C66B5">
            <w:pPr>
              <w:pStyle w:val="TOC1"/>
              <w:spacing w:line="276" w:lineRule="auto"/>
              <w:jc w:val="right"/>
            </w:pPr>
            <w:r w:rsidRPr="00B17ABA">
              <w:t>2100</w:t>
            </w:r>
          </w:p>
        </w:tc>
        <w:tc>
          <w:tcPr>
            <w:tcW w:w="477" w:type="pct"/>
            <w:shd w:val="clear" w:color="auto" w:fill="auto"/>
            <w:noWrap/>
            <w:vAlign w:val="bottom"/>
            <w:hideMark/>
          </w:tcPr>
          <w:p w:rsidR="00AC52A1" w:rsidRPr="00B17ABA" w:rsidRDefault="00AC52A1" w:rsidP="003C66B5">
            <w:pPr>
              <w:pStyle w:val="TOC1"/>
              <w:spacing w:line="276" w:lineRule="auto"/>
              <w:jc w:val="right"/>
            </w:pPr>
            <w:r w:rsidRPr="00B17ABA">
              <w:t>5.49</w:t>
            </w:r>
          </w:p>
        </w:tc>
        <w:tc>
          <w:tcPr>
            <w:tcW w:w="583" w:type="pct"/>
            <w:shd w:val="clear" w:color="auto" w:fill="auto"/>
            <w:vAlign w:val="bottom"/>
          </w:tcPr>
          <w:p w:rsidR="00AC52A1" w:rsidRPr="00B17ABA" w:rsidRDefault="00AC52A1" w:rsidP="003C66B5">
            <w:pPr>
              <w:pStyle w:val="TOC1"/>
              <w:spacing w:line="276" w:lineRule="auto"/>
              <w:jc w:val="right"/>
            </w:pPr>
            <w:r w:rsidRPr="00B17ABA">
              <w:t>9.41</w:t>
            </w:r>
          </w:p>
        </w:tc>
        <w:tc>
          <w:tcPr>
            <w:tcW w:w="424" w:type="pct"/>
            <w:shd w:val="clear" w:color="auto" w:fill="auto"/>
            <w:noWrap/>
            <w:vAlign w:val="bottom"/>
            <w:hideMark/>
          </w:tcPr>
          <w:p w:rsidR="00AC52A1" w:rsidRPr="00B17ABA" w:rsidRDefault="00AC52A1" w:rsidP="003C66B5">
            <w:pPr>
              <w:pStyle w:val="TOC1"/>
              <w:spacing w:line="276" w:lineRule="auto"/>
              <w:jc w:val="right"/>
            </w:pPr>
            <w:r w:rsidRPr="00B17ABA">
              <w:t>3721*</w:t>
            </w:r>
          </w:p>
        </w:tc>
        <w:tc>
          <w:tcPr>
            <w:tcW w:w="583" w:type="pct"/>
            <w:shd w:val="clear" w:color="auto" w:fill="auto"/>
            <w:noWrap/>
            <w:vAlign w:val="bottom"/>
            <w:hideMark/>
          </w:tcPr>
          <w:p w:rsidR="00AC52A1" w:rsidRPr="00B17ABA" w:rsidRDefault="00AC52A1" w:rsidP="003C66B5">
            <w:pPr>
              <w:pStyle w:val="TOC1"/>
              <w:spacing w:line="276" w:lineRule="auto"/>
              <w:jc w:val="right"/>
            </w:pPr>
            <w:r w:rsidRPr="00B17ABA">
              <w:t>330,130</w:t>
            </w:r>
          </w:p>
        </w:tc>
        <w:tc>
          <w:tcPr>
            <w:tcW w:w="612" w:type="pct"/>
            <w:shd w:val="clear" w:color="auto" w:fill="auto"/>
            <w:noWrap/>
            <w:vAlign w:val="bottom"/>
            <w:hideMark/>
          </w:tcPr>
          <w:p w:rsidR="00AC52A1" w:rsidRPr="00B17ABA" w:rsidRDefault="00AC52A1" w:rsidP="003C66B5">
            <w:pPr>
              <w:pStyle w:val="TOC1"/>
              <w:spacing w:line="276" w:lineRule="auto"/>
              <w:jc w:val="right"/>
            </w:pPr>
            <w:r w:rsidRPr="00B17ABA">
              <w:t>19.60</w:t>
            </w:r>
          </w:p>
        </w:tc>
      </w:tr>
      <w:tr w:rsidR="00AC52A1" w:rsidRPr="00B17ABA" w:rsidTr="009923E9">
        <w:trPr>
          <w:trHeight w:val="300"/>
        </w:trPr>
        <w:tc>
          <w:tcPr>
            <w:tcW w:w="101" w:type="pct"/>
            <w:shd w:val="clear" w:color="auto" w:fill="auto"/>
            <w:noWrap/>
            <w:vAlign w:val="bottom"/>
            <w:hideMark/>
          </w:tcPr>
          <w:p w:rsidR="00AC52A1" w:rsidRPr="00B17ABA" w:rsidRDefault="00AC52A1" w:rsidP="003C66B5">
            <w:pPr>
              <w:pStyle w:val="TOC1"/>
              <w:spacing w:line="276" w:lineRule="auto"/>
            </w:pPr>
            <w:r w:rsidRPr="00B17ABA">
              <w:t>7</w:t>
            </w:r>
          </w:p>
        </w:tc>
        <w:tc>
          <w:tcPr>
            <w:tcW w:w="471" w:type="pct"/>
            <w:shd w:val="clear" w:color="auto" w:fill="auto"/>
            <w:noWrap/>
            <w:vAlign w:val="center"/>
            <w:hideMark/>
          </w:tcPr>
          <w:p w:rsidR="00AC52A1" w:rsidRPr="009923E9" w:rsidRDefault="00AC52A1" w:rsidP="003C66B5">
            <w:pPr>
              <w:pStyle w:val="TOC1"/>
              <w:spacing w:line="276" w:lineRule="auto"/>
              <w:jc w:val="right"/>
            </w:pPr>
            <w:r w:rsidRPr="009923E9">
              <w:t>0.9</w:t>
            </w:r>
          </w:p>
        </w:tc>
        <w:tc>
          <w:tcPr>
            <w:tcW w:w="583" w:type="pct"/>
            <w:shd w:val="clear" w:color="auto" w:fill="auto"/>
            <w:noWrap/>
            <w:vAlign w:val="center"/>
            <w:hideMark/>
          </w:tcPr>
          <w:p w:rsidR="00AC52A1" w:rsidRPr="009923E9" w:rsidRDefault="00AC52A1" w:rsidP="003C66B5">
            <w:pPr>
              <w:pStyle w:val="TOC1"/>
              <w:spacing w:line="276" w:lineRule="auto"/>
              <w:jc w:val="right"/>
            </w:pPr>
            <w:r w:rsidRPr="009923E9">
              <w:t>10</w:t>
            </w:r>
          </w:p>
        </w:tc>
        <w:tc>
          <w:tcPr>
            <w:tcW w:w="636" w:type="pct"/>
            <w:shd w:val="clear" w:color="auto" w:fill="auto"/>
            <w:noWrap/>
            <w:vAlign w:val="bottom"/>
            <w:hideMark/>
          </w:tcPr>
          <w:p w:rsidR="00AC52A1" w:rsidRPr="009923E9" w:rsidRDefault="00AC52A1" w:rsidP="003C66B5">
            <w:pPr>
              <w:pStyle w:val="TOC1"/>
              <w:spacing w:line="276" w:lineRule="auto"/>
              <w:jc w:val="right"/>
            </w:pPr>
            <w:r w:rsidRPr="009923E9">
              <w:t>8</w:t>
            </w:r>
          </w:p>
        </w:tc>
        <w:tc>
          <w:tcPr>
            <w:tcW w:w="530" w:type="pct"/>
            <w:shd w:val="clear" w:color="auto" w:fill="auto"/>
            <w:noWrap/>
            <w:vAlign w:val="bottom"/>
            <w:hideMark/>
          </w:tcPr>
          <w:p w:rsidR="00AC52A1" w:rsidRPr="009923E9" w:rsidRDefault="00AC52A1" w:rsidP="003C66B5">
            <w:pPr>
              <w:pStyle w:val="TOC1"/>
              <w:spacing w:line="276" w:lineRule="auto"/>
              <w:jc w:val="right"/>
            </w:pPr>
            <w:r w:rsidRPr="009923E9">
              <w:t>1250</w:t>
            </w:r>
          </w:p>
        </w:tc>
        <w:tc>
          <w:tcPr>
            <w:tcW w:w="477" w:type="pct"/>
            <w:shd w:val="clear" w:color="auto" w:fill="auto"/>
            <w:noWrap/>
            <w:vAlign w:val="bottom"/>
            <w:hideMark/>
          </w:tcPr>
          <w:p w:rsidR="00AC52A1" w:rsidRPr="009923E9" w:rsidRDefault="00AC52A1" w:rsidP="003C66B5">
            <w:pPr>
              <w:pStyle w:val="TOC1"/>
              <w:spacing w:line="276" w:lineRule="auto"/>
              <w:jc w:val="right"/>
            </w:pPr>
            <w:r w:rsidRPr="009923E9">
              <w:t>3.72</w:t>
            </w:r>
          </w:p>
        </w:tc>
        <w:tc>
          <w:tcPr>
            <w:tcW w:w="583" w:type="pct"/>
            <w:shd w:val="clear" w:color="auto" w:fill="auto"/>
            <w:vAlign w:val="bottom"/>
          </w:tcPr>
          <w:p w:rsidR="00AC52A1" w:rsidRPr="009923E9" w:rsidRDefault="00AC52A1" w:rsidP="003C66B5">
            <w:pPr>
              <w:pStyle w:val="TOC1"/>
              <w:spacing w:line="276" w:lineRule="auto"/>
              <w:jc w:val="right"/>
            </w:pPr>
            <w:r w:rsidRPr="009923E9">
              <w:t>10.71</w:t>
            </w:r>
          </w:p>
        </w:tc>
        <w:tc>
          <w:tcPr>
            <w:tcW w:w="424" w:type="pct"/>
            <w:shd w:val="clear" w:color="auto" w:fill="auto"/>
            <w:noWrap/>
            <w:vAlign w:val="bottom"/>
            <w:hideMark/>
          </w:tcPr>
          <w:p w:rsidR="00AC52A1" w:rsidRPr="009923E9" w:rsidRDefault="00AC52A1" w:rsidP="003C66B5">
            <w:pPr>
              <w:pStyle w:val="TOC1"/>
              <w:spacing w:line="276" w:lineRule="auto"/>
              <w:jc w:val="right"/>
            </w:pPr>
            <w:r w:rsidRPr="009923E9">
              <w:t>3721*</w:t>
            </w:r>
          </w:p>
        </w:tc>
        <w:tc>
          <w:tcPr>
            <w:tcW w:w="583" w:type="pct"/>
            <w:shd w:val="clear" w:color="auto" w:fill="auto"/>
            <w:noWrap/>
            <w:vAlign w:val="bottom"/>
            <w:hideMark/>
          </w:tcPr>
          <w:p w:rsidR="00AC52A1" w:rsidRPr="009923E9" w:rsidRDefault="00AC52A1" w:rsidP="003C66B5">
            <w:pPr>
              <w:pStyle w:val="TOC1"/>
              <w:spacing w:line="276" w:lineRule="auto"/>
              <w:jc w:val="right"/>
            </w:pPr>
            <w:r w:rsidRPr="009923E9">
              <w:t>330,060</w:t>
            </w:r>
          </w:p>
        </w:tc>
        <w:tc>
          <w:tcPr>
            <w:tcW w:w="612" w:type="pct"/>
            <w:shd w:val="clear" w:color="auto" w:fill="auto"/>
            <w:noWrap/>
            <w:vAlign w:val="bottom"/>
            <w:hideMark/>
          </w:tcPr>
          <w:p w:rsidR="00AC52A1" w:rsidRPr="009923E9" w:rsidRDefault="00AC52A1" w:rsidP="003C66B5">
            <w:pPr>
              <w:pStyle w:val="TOC1"/>
              <w:spacing w:line="276" w:lineRule="auto"/>
              <w:jc w:val="right"/>
            </w:pPr>
            <w:r w:rsidRPr="009923E9">
              <w:t>17.34</w:t>
            </w:r>
          </w:p>
        </w:tc>
      </w:tr>
      <w:tr w:rsidR="00AC52A1" w:rsidRPr="00B17ABA" w:rsidTr="009923E9">
        <w:trPr>
          <w:trHeight w:val="300"/>
        </w:trPr>
        <w:tc>
          <w:tcPr>
            <w:tcW w:w="101" w:type="pct"/>
            <w:shd w:val="clear" w:color="auto" w:fill="D9D9D9" w:themeFill="background1" w:themeFillShade="D9"/>
            <w:noWrap/>
            <w:vAlign w:val="bottom"/>
            <w:hideMark/>
          </w:tcPr>
          <w:p w:rsidR="00AC52A1" w:rsidRPr="00B17ABA" w:rsidRDefault="00AC52A1" w:rsidP="003C66B5">
            <w:pPr>
              <w:pStyle w:val="TOC1"/>
              <w:spacing w:line="276" w:lineRule="auto"/>
            </w:pPr>
            <w:r w:rsidRPr="00B17ABA">
              <w:t>8</w:t>
            </w:r>
          </w:p>
        </w:tc>
        <w:tc>
          <w:tcPr>
            <w:tcW w:w="471" w:type="pct"/>
            <w:shd w:val="clear" w:color="auto" w:fill="D9D9D9" w:themeFill="background1" w:themeFillShade="D9"/>
            <w:noWrap/>
            <w:vAlign w:val="center"/>
            <w:hideMark/>
          </w:tcPr>
          <w:p w:rsidR="00AC52A1" w:rsidRPr="009923E9" w:rsidRDefault="00AC52A1" w:rsidP="003C66B5">
            <w:pPr>
              <w:pStyle w:val="TOC1"/>
              <w:spacing w:line="276" w:lineRule="auto"/>
              <w:jc w:val="right"/>
            </w:pPr>
            <w:r w:rsidRPr="009923E9">
              <w:t>0.9</w:t>
            </w:r>
          </w:p>
        </w:tc>
        <w:tc>
          <w:tcPr>
            <w:tcW w:w="583" w:type="pct"/>
            <w:shd w:val="clear" w:color="auto" w:fill="D9D9D9" w:themeFill="background1" w:themeFillShade="D9"/>
            <w:noWrap/>
            <w:vAlign w:val="center"/>
            <w:hideMark/>
          </w:tcPr>
          <w:p w:rsidR="00AC52A1" w:rsidRPr="009923E9" w:rsidRDefault="00AC52A1" w:rsidP="003C66B5">
            <w:pPr>
              <w:pStyle w:val="TOC1"/>
              <w:spacing w:line="276" w:lineRule="auto"/>
              <w:jc w:val="right"/>
            </w:pPr>
            <w:r w:rsidRPr="009923E9">
              <w:t>30</w:t>
            </w:r>
          </w:p>
        </w:tc>
        <w:tc>
          <w:tcPr>
            <w:tcW w:w="636" w:type="pct"/>
            <w:shd w:val="clear" w:color="auto" w:fill="D9D9D9" w:themeFill="background1" w:themeFillShade="D9"/>
            <w:noWrap/>
            <w:vAlign w:val="bottom"/>
            <w:hideMark/>
          </w:tcPr>
          <w:p w:rsidR="00AC52A1" w:rsidRPr="009923E9" w:rsidRDefault="00AC52A1" w:rsidP="003C66B5">
            <w:pPr>
              <w:pStyle w:val="TOC1"/>
              <w:spacing w:line="276" w:lineRule="auto"/>
              <w:jc w:val="right"/>
            </w:pPr>
            <w:r w:rsidRPr="009923E9">
              <w:t>24</w:t>
            </w:r>
          </w:p>
        </w:tc>
        <w:tc>
          <w:tcPr>
            <w:tcW w:w="530" w:type="pct"/>
            <w:shd w:val="clear" w:color="auto" w:fill="D9D9D9" w:themeFill="background1" w:themeFillShade="D9"/>
            <w:noWrap/>
            <w:vAlign w:val="bottom"/>
            <w:hideMark/>
          </w:tcPr>
          <w:p w:rsidR="00AC52A1" w:rsidRPr="009923E9" w:rsidRDefault="00AC52A1" w:rsidP="003C66B5">
            <w:pPr>
              <w:pStyle w:val="TOC1"/>
              <w:spacing w:line="276" w:lineRule="auto"/>
              <w:jc w:val="right"/>
            </w:pPr>
            <w:r w:rsidRPr="009923E9">
              <w:t>2220</w:t>
            </w:r>
          </w:p>
        </w:tc>
        <w:tc>
          <w:tcPr>
            <w:tcW w:w="477" w:type="pct"/>
            <w:shd w:val="clear" w:color="auto" w:fill="D9D9D9" w:themeFill="background1" w:themeFillShade="D9"/>
            <w:noWrap/>
            <w:vAlign w:val="bottom"/>
            <w:hideMark/>
          </w:tcPr>
          <w:p w:rsidR="00AC52A1" w:rsidRPr="009923E9" w:rsidRDefault="00AC52A1" w:rsidP="003C66B5">
            <w:pPr>
              <w:pStyle w:val="TOC1"/>
              <w:spacing w:line="276" w:lineRule="auto"/>
              <w:jc w:val="right"/>
            </w:pPr>
            <w:r w:rsidRPr="009923E9">
              <w:t>4.56</w:t>
            </w:r>
          </w:p>
        </w:tc>
        <w:tc>
          <w:tcPr>
            <w:tcW w:w="583" w:type="pct"/>
            <w:shd w:val="clear" w:color="auto" w:fill="D9D9D9" w:themeFill="background1" w:themeFillShade="D9"/>
            <w:vAlign w:val="bottom"/>
          </w:tcPr>
          <w:p w:rsidR="00AC52A1" w:rsidRPr="009923E9" w:rsidRDefault="00AC52A1" w:rsidP="003C66B5">
            <w:pPr>
              <w:pStyle w:val="TOC1"/>
              <w:spacing w:line="276" w:lineRule="auto"/>
              <w:jc w:val="right"/>
            </w:pPr>
            <w:r w:rsidRPr="009923E9">
              <w:t>7.39</w:t>
            </w:r>
          </w:p>
        </w:tc>
        <w:tc>
          <w:tcPr>
            <w:tcW w:w="424" w:type="pct"/>
            <w:shd w:val="clear" w:color="auto" w:fill="D9D9D9" w:themeFill="background1" w:themeFillShade="D9"/>
            <w:noWrap/>
            <w:vAlign w:val="bottom"/>
            <w:hideMark/>
          </w:tcPr>
          <w:p w:rsidR="00AC52A1" w:rsidRPr="009923E9" w:rsidRDefault="00AC52A1" w:rsidP="003C66B5">
            <w:pPr>
              <w:pStyle w:val="TOC1"/>
              <w:spacing w:line="276" w:lineRule="auto"/>
              <w:jc w:val="right"/>
            </w:pPr>
            <w:r w:rsidRPr="009923E9">
              <w:t>3720*</w:t>
            </w:r>
          </w:p>
        </w:tc>
        <w:tc>
          <w:tcPr>
            <w:tcW w:w="583" w:type="pct"/>
            <w:shd w:val="clear" w:color="auto" w:fill="D9D9D9" w:themeFill="background1" w:themeFillShade="D9"/>
            <w:noWrap/>
            <w:vAlign w:val="bottom"/>
            <w:hideMark/>
          </w:tcPr>
          <w:p w:rsidR="00AC52A1" w:rsidRPr="009923E9" w:rsidRDefault="00AC52A1" w:rsidP="003C66B5">
            <w:pPr>
              <w:pStyle w:val="TOC1"/>
              <w:spacing w:line="276" w:lineRule="auto"/>
              <w:jc w:val="right"/>
            </w:pPr>
            <w:r w:rsidRPr="009923E9">
              <w:t>330,060</w:t>
            </w:r>
          </w:p>
        </w:tc>
        <w:tc>
          <w:tcPr>
            <w:tcW w:w="612" w:type="pct"/>
            <w:shd w:val="clear" w:color="auto" w:fill="D9D9D9" w:themeFill="background1" w:themeFillShade="D9"/>
            <w:noWrap/>
            <w:vAlign w:val="bottom"/>
            <w:hideMark/>
          </w:tcPr>
          <w:p w:rsidR="00AC52A1" w:rsidRPr="009923E9" w:rsidRDefault="00AC52A1" w:rsidP="003C66B5">
            <w:pPr>
              <w:pStyle w:val="TOC1"/>
              <w:spacing w:line="276" w:lineRule="auto"/>
              <w:jc w:val="right"/>
            </w:pPr>
            <w:r w:rsidRPr="009923E9">
              <w:t>32.85</w:t>
            </w:r>
          </w:p>
        </w:tc>
      </w:tr>
      <w:tr w:rsidR="00AC52A1" w:rsidRPr="00B17ABA" w:rsidTr="009923E9">
        <w:trPr>
          <w:trHeight w:val="300"/>
        </w:trPr>
        <w:tc>
          <w:tcPr>
            <w:tcW w:w="101" w:type="pct"/>
            <w:shd w:val="clear" w:color="auto" w:fill="auto"/>
            <w:noWrap/>
            <w:vAlign w:val="bottom"/>
            <w:hideMark/>
          </w:tcPr>
          <w:p w:rsidR="00AC52A1" w:rsidRPr="00B17ABA" w:rsidRDefault="00AC52A1" w:rsidP="003C66B5">
            <w:pPr>
              <w:pStyle w:val="TOC1"/>
              <w:spacing w:line="276" w:lineRule="auto"/>
            </w:pPr>
            <w:r w:rsidRPr="00B17ABA">
              <w:t>9</w:t>
            </w:r>
          </w:p>
        </w:tc>
        <w:tc>
          <w:tcPr>
            <w:tcW w:w="471" w:type="pct"/>
            <w:shd w:val="clear" w:color="auto" w:fill="auto"/>
            <w:noWrap/>
            <w:vAlign w:val="center"/>
            <w:hideMark/>
          </w:tcPr>
          <w:p w:rsidR="00AC52A1" w:rsidRPr="009923E9" w:rsidRDefault="00AC52A1" w:rsidP="003C66B5">
            <w:pPr>
              <w:pStyle w:val="TOC1"/>
              <w:spacing w:line="276" w:lineRule="auto"/>
              <w:jc w:val="right"/>
            </w:pPr>
            <w:r w:rsidRPr="009923E9">
              <w:t>0.9</w:t>
            </w:r>
          </w:p>
        </w:tc>
        <w:tc>
          <w:tcPr>
            <w:tcW w:w="583" w:type="pct"/>
            <w:shd w:val="clear" w:color="auto" w:fill="auto"/>
            <w:noWrap/>
            <w:vAlign w:val="center"/>
            <w:hideMark/>
          </w:tcPr>
          <w:p w:rsidR="00AC52A1" w:rsidRPr="009923E9" w:rsidRDefault="00AC52A1" w:rsidP="003C66B5">
            <w:pPr>
              <w:pStyle w:val="TOC1"/>
              <w:spacing w:line="276" w:lineRule="auto"/>
              <w:jc w:val="right"/>
            </w:pPr>
            <w:r w:rsidRPr="009923E9">
              <w:t>50</w:t>
            </w:r>
          </w:p>
        </w:tc>
        <w:tc>
          <w:tcPr>
            <w:tcW w:w="636" w:type="pct"/>
            <w:shd w:val="clear" w:color="auto" w:fill="auto"/>
            <w:noWrap/>
            <w:vAlign w:val="bottom"/>
            <w:hideMark/>
          </w:tcPr>
          <w:p w:rsidR="00AC52A1" w:rsidRPr="009923E9" w:rsidRDefault="00AC52A1" w:rsidP="003C66B5">
            <w:pPr>
              <w:pStyle w:val="TOC1"/>
              <w:spacing w:line="276" w:lineRule="auto"/>
              <w:jc w:val="right"/>
            </w:pPr>
            <w:r w:rsidRPr="009923E9">
              <w:t>40</w:t>
            </w:r>
          </w:p>
        </w:tc>
        <w:tc>
          <w:tcPr>
            <w:tcW w:w="530" w:type="pct"/>
            <w:shd w:val="clear" w:color="auto" w:fill="auto"/>
            <w:noWrap/>
            <w:vAlign w:val="bottom"/>
            <w:hideMark/>
          </w:tcPr>
          <w:p w:rsidR="00AC52A1" w:rsidRPr="009923E9" w:rsidRDefault="00AC52A1" w:rsidP="003C66B5">
            <w:pPr>
              <w:pStyle w:val="TOC1"/>
              <w:spacing w:line="276" w:lineRule="auto"/>
              <w:jc w:val="right"/>
            </w:pPr>
            <w:r w:rsidRPr="009923E9">
              <w:t>1900</w:t>
            </w:r>
          </w:p>
        </w:tc>
        <w:tc>
          <w:tcPr>
            <w:tcW w:w="477" w:type="pct"/>
            <w:shd w:val="clear" w:color="auto" w:fill="auto"/>
            <w:noWrap/>
            <w:vAlign w:val="bottom"/>
            <w:hideMark/>
          </w:tcPr>
          <w:p w:rsidR="00AC52A1" w:rsidRPr="009923E9" w:rsidRDefault="00AC52A1" w:rsidP="003C66B5">
            <w:pPr>
              <w:pStyle w:val="TOC1"/>
              <w:spacing w:line="276" w:lineRule="auto"/>
              <w:jc w:val="right"/>
            </w:pPr>
            <w:r w:rsidRPr="009923E9">
              <w:t>6.22</w:t>
            </w:r>
          </w:p>
        </w:tc>
        <w:tc>
          <w:tcPr>
            <w:tcW w:w="583" w:type="pct"/>
            <w:shd w:val="clear" w:color="auto" w:fill="auto"/>
            <w:vAlign w:val="bottom"/>
          </w:tcPr>
          <w:p w:rsidR="00AC52A1" w:rsidRPr="009923E9" w:rsidRDefault="00AC52A1" w:rsidP="003C66B5">
            <w:pPr>
              <w:pStyle w:val="TOC1"/>
              <w:spacing w:line="276" w:lineRule="auto"/>
              <w:jc w:val="right"/>
            </w:pPr>
            <w:r w:rsidRPr="009923E9">
              <w:t>11.79</w:t>
            </w:r>
          </w:p>
        </w:tc>
        <w:tc>
          <w:tcPr>
            <w:tcW w:w="424" w:type="pct"/>
            <w:shd w:val="clear" w:color="auto" w:fill="auto"/>
            <w:noWrap/>
            <w:vAlign w:val="bottom"/>
            <w:hideMark/>
          </w:tcPr>
          <w:p w:rsidR="00AC52A1" w:rsidRPr="009923E9" w:rsidRDefault="00AC52A1" w:rsidP="003C66B5">
            <w:pPr>
              <w:pStyle w:val="TOC1"/>
              <w:spacing w:line="276" w:lineRule="auto"/>
              <w:jc w:val="right"/>
            </w:pPr>
            <w:r w:rsidRPr="009923E9">
              <w:t>3721*</w:t>
            </w:r>
          </w:p>
        </w:tc>
        <w:tc>
          <w:tcPr>
            <w:tcW w:w="583" w:type="pct"/>
            <w:shd w:val="clear" w:color="auto" w:fill="auto"/>
            <w:noWrap/>
            <w:vAlign w:val="bottom"/>
            <w:hideMark/>
          </w:tcPr>
          <w:p w:rsidR="00AC52A1" w:rsidRPr="009923E9" w:rsidRDefault="00AC52A1" w:rsidP="003C66B5">
            <w:pPr>
              <w:pStyle w:val="TOC1"/>
              <w:spacing w:line="276" w:lineRule="auto"/>
              <w:jc w:val="right"/>
            </w:pPr>
            <w:r w:rsidRPr="009923E9">
              <w:t>330,130</w:t>
            </w:r>
          </w:p>
        </w:tc>
        <w:tc>
          <w:tcPr>
            <w:tcW w:w="612" w:type="pct"/>
            <w:shd w:val="clear" w:color="auto" w:fill="auto"/>
            <w:noWrap/>
            <w:vAlign w:val="bottom"/>
            <w:hideMark/>
          </w:tcPr>
          <w:p w:rsidR="00AC52A1" w:rsidRPr="009923E9" w:rsidRDefault="00AC52A1" w:rsidP="003C66B5">
            <w:pPr>
              <w:pStyle w:val="TOC1"/>
              <w:spacing w:line="276" w:lineRule="auto"/>
              <w:jc w:val="right"/>
            </w:pPr>
            <w:r w:rsidRPr="009923E9">
              <w:t>22.87</w:t>
            </w:r>
          </w:p>
        </w:tc>
      </w:tr>
    </w:tbl>
    <w:p w:rsidR="00B95C8C" w:rsidRPr="00B17ABA" w:rsidRDefault="00006F9D" w:rsidP="009923E9">
      <w:pPr>
        <w:pStyle w:val="TOC2"/>
      </w:pPr>
      <w:r w:rsidRPr="00B17ABA">
        <w:t>1) Iteration number means the evaluation of the objective function including 100 Monte Carlo simulations.</w:t>
      </w:r>
      <w:r w:rsidR="00250C26" w:rsidRPr="00B17ABA">
        <w:t>2</w:t>
      </w:r>
      <w:r w:rsidR="00B95C8C" w:rsidRPr="00B17ABA">
        <w:t>) The solution numbers with * are included in the top eight policies identified from the enumeration</w:t>
      </w:r>
      <w:r w:rsidR="00C620F4" w:rsidRPr="00B17ABA">
        <w:t xml:space="preserve"> in </w:t>
      </w:r>
      <w:r w:rsidR="00C620F4" w:rsidRPr="00B17ABA">
        <w:fldChar w:fldCharType="begin"/>
      </w:r>
      <w:r w:rsidR="00C620F4" w:rsidRPr="00B17ABA">
        <w:instrText xml:space="preserve"> REF _Ref425155098 \h </w:instrText>
      </w:r>
      <w:r w:rsidR="00B17ABA">
        <w:instrText xml:space="preserve"> \* MERGEFORMAT </w:instrText>
      </w:r>
      <w:r w:rsidR="00C620F4"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6</w:t>
      </w:r>
      <w:r w:rsidR="00C620F4" w:rsidRPr="00B17ABA">
        <w:fldChar w:fldCharType="end"/>
      </w:r>
      <w:r w:rsidR="00B95C8C" w:rsidRPr="00B17ABA">
        <w:t>.</w:t>
      </w:r>
    </w:p>
    <w:p w:rsidR="00250C26" w:rsidRPr="00B17ABA" w:rsidRDefault="00250C26" w:rsidP="009923E9">
      <w:pPr>
        <w:pStyle w:val="TOC2"/>
      </w:pPr>
      <w:r w:rsidRPr="00B17ABA">
        <w:t xml:space="preserve">3) Search rate = (The number of policies evaluated by SA / Total number of possible policies (= 4,128)) </w:t>
      </w:r>
      <w:r w:rsidR="00D83EDA" w:rsidRPr="00B17ABA">
        <w:t>x</w:t>
      </w:r>
      <w:r w:rsidRPr="00B17ABA">
        <w:t xml:space="preserve"> 100</w:t>
      </w:r>
      <w:r w:rsidR="00D83EDA" w:rsidRPr="00B17ABA">
        <w:t>.</w:t>
      </w:r>
    </w:p>
    <w:p w:rsidR="00250C26" w:rsidRPr="00B17ABA" w:rsidRDefault="00250C26" w:rsidP="009923E9">
      <w:pPr>
        <w:pStyle w:val="TOC2"/>
        <w:sectPr w:rsidR="00250C26" w:rsidRPr="00B17ABA" w:rsidSect="00013330">
          <w:pgSz w:w="16838" w:h="11906" w:orient="landscape"/>
          <w:pgMar w:top="1701" w:right="1418" w:bottom="1701" w:left="2268" w:header="708" w:footer="708" w:gutter="0"/>
          <w:cols w:space="708"/>
          <w:docGrid w:linePitch="360"/>
        </w:sectPr>
      </w:pPr>
      <w:r w:rsidRPr="00B17ABA">
        <w:t>4) The base-case is in grey.</w:t>
      </w:r>
    </w:p>
    <w:p w:rsidR="00AC52A1" w:rsidRPr="00B17ABA" w:rsidRDefault="00AC52A1" w:rsidP="009923E9">
      <w:pPr>
        <w:pStyle w:val="Caption"/>
        <w:keepNext/>
      </w:pPr>
      <w:bookmarkStart w:id="308" w:name="_Ref424648827"/>
      <w:bookmarkStart w:id="309" w:name="_Toc426018667"/>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11</w:t>
        </w:r>
      </w:fldSimple>
      <w:bookmarkEnd w:id="308"/>
      <w:r w:rsidRPr="00B17ABA">
        <w:t xml:space="preserve">. The average performance of </w:t>
      </w:r>
      <w:r w:rsidR="00E44CDD" w:rsidRPr="00B17ABA">
        <w:t>SA</w:t>
      </w:r>
      <w:r w:rsidRPr="00B17ABA">
        <w:t xml:space="preserve"> from </w:t>
      </w:r>
      <w:r w:rsidR="006D6D4A" w:rsidRPr="00B17ABA">
        <w:t>20</w:t>
      </w:r>
      <w:r w:rsidRPr="00B17ABA">
        <w:t xml:space="preserve"> repeated runs</w:t>
      </w:r>
      <w:bookmarkEnd w:id="309"/>
      <w:r w:rsidRPr="00B17ABA">
        <w:t xml:space="preserve"> </w:t>
      </w:r>
    </w:p>
    <w:tbl>
      <w:tblPr>
        <w:tblW w:w="5000" w:type="pct"/>
        <w:tblLook w:val="04A0" w:firstRow="1" w:lastRow="0" w:firstColumn="1" w:lastColumn="0" w:noHBand="0" w:noVBand="1"/>
      </w:tblPr>
      <w:tblGrid>
        <w:gridCol w:w="3229"/>
        <w:gridCol w:w="1127"/>
        <w:gridCol w:w="1128"/>
        <w:gridCol w:w="1128"/>
        <w:gridCol w:w="1126"/>
        <w:gridCol w:w="1126"/>
        <w:gridCol w:w="1126"/>
        <w:gridCol w:w="1126"/>
        <w:gridCol w:w="1126"/>
        <w:gridCol w:w="1126"/>
      </w:tblGrid>
      <w:tr w:rsidR="00AC52A1" w:rsidRPr="00B17ABA" w:rsidTr="009923E9">
        <w:trPr>
          <w:trHeight w:val="300"/>
        </w:trPr>
        <w:tc>
          <w:tcPr>
            <w:tcW w:w="1208" w:type="pct"/>
            <w:tcBorders>
              <w:top w:val="single" w:sz="4" w:space="0" w:color="auto"/>
              <w:left w:val="single" w:sz="4" w:space="0" w:color="auto"/>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 </w:t>
            </w:r>
          </w:p>
        </w:tc>
        <w:tc>
          <w:tcPr>
            <w:tcW w:w="422"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BC6CCC">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5xR10</w:t>
            </w:r>
          </w:p>
        </w:tc>
        <w:tc>
          <w:tcPr>
            <w:tcW w:w="422"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BC6CCC">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5xR30</w:t>
            </w:r>
          </w:p>
        </w:tc>
        <w:tc>
          <w:tcPr>
            <w:tcW w:w="422"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BC6CCC">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5xR5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BC6CCC">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7xR1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BC6CCC">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7xR3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BC6CCC">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7xR5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BC6CCC">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9xR1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BC6CCC">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9xR3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BC6CCC">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9xR50</w:t>
            </w:r>
          </w:p>
        </w:tc>
      </w:tr>
      <w:tr w:rsidR="00AC52A1" w:rsidRPr="00B17ABA" w:rsidTr="009923E9">
        <w:trPr>
          <w:trHeight w:val="300"/>
        </w:trPr>
        <w:tc>
          <w:tcPr>
            <w:tcW w:w="1208"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60</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4.33</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9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86</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0.69</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96</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4</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08</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7.58</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59</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8.12</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7</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1.33</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4.48</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6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4.61</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9</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2.82</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66</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19</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1</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2</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3</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7.13</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4.1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4</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18</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5</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9.9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6</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84</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7</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2.42</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4.53</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8</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3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81</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9</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1.48</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single" w:sz="4" w:space="0" w:color="auto"/>
              <w:left w:val="single" w:sz="4" w:space="0" w:color="auto"/>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0</w:t>
            </w:r>
          </w:p>
        </w:tc>
        <w:tc>
          <w:tcPr>
            <w:tcW w:w="422"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2"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55</w:t>
            </w:r>
          </w:p>
        </w:tc>
        <w:tc>
          <w:tcPr>
            <w:tcW w:w="422"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single" w:sz="4" w:space="0" w:color="auto"/>
              <w:left w:val="nil"/>
              <w:bottom w:val="doub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Average penalty rate</w:t>
            </w:r>
            <w:r w:rsidRPr="00B17ABA">
              <w:rPr>
                <w:rFonts w:eastAsia="Times New Roman" w:cstheme="majorBidi"/>
                <w:color w:val="000000"/>
                <w:sz w:val="20"/>
                <w:szCs w:val="20"/>
              </w:rPr>
              <w:t xml:space="preserve"> (%)</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3.22</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71</w:t>
            </w:r>
          </w:p>
        </w:tc>
        <w:tc>
          <w:tcPr>
            <w:tcW w:w="422"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3.35</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13</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28</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21" w:type="pct"/>
            <w:tcBorders>
              <w:top w:val="double" w:sz="4" w:space="0" w:color="auto"/>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AC52A1" w:rsidRPr="00B17ABA" w:rsidTr="009923E9">
        <w:trPr>
          <w:trHeight w:val="300"/>
        </w:trPr>
        <w:tc>
          <w:tcPr>
            <w:tcW w:w="1208" w:type="pct"/>
            <w:tcBorders>
              <w:top w:val="nil"/>
              <w:left w:val="single" w:sz="4" w:space="0" w:color="auto"/>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Probability to find the optima</w:t>
            </w:r>
            <w:r w:rsidRPr="00B17ABA">
              <w:rPr>
                <w:rFonts w:eastAsia="Times New Roman" w:cstheme="majorBidi"/>
                <w:color w:val="000000"/>
                <w:sz w:val="20"/>
                <w:szCs w:val="20"/>
              </w:rPr>
              <w:t xml:space="preserve"> (%)</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45.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75.00</w:t>
            </w:r>
          </w:p>
        </w:tc>
        <w:tc>
          <w:tcPr>
            <w:tcW w:w="422"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9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9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21" w:type="pct"/>
            <w:tcBorders>
              <w:top w:val="nil"/>
              <w:left w:val="nil"/>
              <w:bottom w:val="single" w:sz="4" w:space="0" w:color="auto"/>
              <w:right w:val="single" w:sz="4" w:space="0" w:color="auto"/>
            </w:tcBorders>
            <w:shd w:val="clear" w:color="auto" w:fill="auto"/>
            <w:noWrap/>
            <w:vAlign w:val="bottom"/>
            <w:hideMark/>
          </w:tcPr>
          <w:p w:rsidR="00AC52A1" w:rsidRPr="009923E9" w:rsidRDefault="00AC52A1" w:rsidP="00AC52A1">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r>
    </w:tbl>
    <w:p w:rsidR="00EB09CC" w:rsidRPr="00B17ABA" w:rsidRDefault="00FA23BD" w:rsidP="009923E9">
      <w:pPr>
        <w:pStyle w:val="TOC2"/>
      </w:pPr>
      <w:r w:rsidRPr="00B17ABA">
        <w:t xml:space="preserve">1) </w:t>
      </w:r>
      <w:r w:rsidRPr="00B17ABA">
        <w:rPr>
          <w:b/>
          <w:bCs/>
        </w:rPr>
        <w:t>C</w:t>
      </w:r>
      <w:r w:rsidRPr="00B17ABA">
        <w:t xml:space="preserve"> </w:t>
      </w:r>
      <w:r w:rsidR="00D83EDA" w:rsidRPr="00B17ABA">
        <w:t>stands for</w:t>
      </w:r>
      <w:r w:rsidRPr="00B17ABA">
        <w:t xml:space="preserve"> the cooling rate and </w:t>
      </w:r>
      <w:r w:rsidRPr="00B17ABA">
        <w:rPr>
          <w:b/>
          <w:bCs/>
        </w:rPr>
        <w:t>R</w:t>
      </w:r>
      <w:r w:rsidRPr="00B17ABA">
        <w:t xml:space="preserve"> </w:t>
      </w:r>
      <w:r w:rsidR="00D83EDA" w:rsidRPr="00B17ABA">
        <w:t>stands for</w:t>
      </w:r>
      <w:r w:rsidRPr="00B17ABA">
        <w:t xml:space="preserve"> the </w:t>
      </w:r>
      <w:r w:rsidRPr="00B17ABA">
        <w:rPr>
          <w:lang w:eastAsia="ko-KR"/>
        </w:rPr>
        <w:t>m</w:t>
      </w:r>
      <w:r w:rsidRPr="00B17ABA">
        <w:t xml:space="preserve">aximum number of </w:t>
      </w:r>
      <w:r w:rsidRPr="00B17ABA">
        <w:rPr>
          <w:rFonts w:hint="eastAsia"/>
          <w:lang w:eastAsia="ko-KR"/>
        </w:rPr>
        <w:t>iterations within the same temperature</w:t>
      </w:r>
      <w:r w:rsidRPr="00B17ABA">
        <w:rPr>
          <w:lang w:eastAsia="ko-KR"/>
        </w:rPr>
        <w:t>.</w:t>
      </w:r>
    </w:p>
    <w:p w:rsidR="00EB09CC" w:rsidRPr="00B17ABA" w:rsidRDefault="00AC52A1">
      <w:pPr>
        <w:sectPr w:rsidR="00EB09CC" w:rsidRPr="00B17ABA" w:rsidSect="00013330">
          <w:pgSz w:w="16838" w:h="11906" w:orient="landscape"/>
          <w:pgMar w:top="1701" w:right="1418" w:bottom="1701" w:left="2268" w:header="708" w:footer="708" w:gutter="0"/>
          <w:cols w:space="708"/>
          <w:docGrid w:linePitch="360"/>
        </w:sectPr>
      </w:pPr>
      <w:r w:rsidRPr="00B17ABA">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6"/>
      </w:tblGrid>
      <w:tr w:rsidR="009214A7" w:rsidRPr="00B17ABA" w:rsidTr="003C2F2A">
        <w:trPr>
          <w:trHeight w:val="70"/>
        </w:trPr>
        <w:tc>
          <w:tcPr>
            <w:tcW w:w="9242" w:type="dxa"/>
          </w:tcPr>
          <w:p w:rsidR="009214A7" w:rsidRPr="00B17ABA" w:rsidRDefault="009214A7" w:rsidP="001A2558">
            <w:pPr>
              <w:ind w:firstLine="0"/>
            </w:pPr>
            <w:r w:rsidRPr="00B17ABA">
              <w:rPr>
                <w:noProof/>
                <w:lang w:eastAsia="ko-KR"/>
              </w:rPr>
              <w:lastRenderedPageBreak/>
              <w:drawing>
                <wp:inline distT="0" distB="0" distL="0" distR="0" wp14:anchorId="0F41AA43" wp14:editId="652D81E9">
                  <wp:extent cx="5191125" cy="235267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9214A7" w:rsidRPr="00B17ABA" w:rsidRDefault="009214A7" w:rsidP="001A2558">
            <w:pPr>
              <w:ind w:firstLine="0"/>
            </w:pPr>
            <w:r w:rsidRPr="00B17ABA">
              <w:rPr>
                <w:noProof/>
                <w:lang w:eastAsia="ko-KR"/>
              </w:rPr>
              <w:drawing>
                <wp:inline distT="0" distB="0" distL="0" distR="0" wp14:anchorId="1DDDC2FB" wp14:editId="5F8DC9E9">
                  <wp:extent cx="5191125" cy="237172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9214A7" w:rsidRPr="00B17ABA" w:rsidRDefault="009214A7" w:rsidP="001A2558">
            <w:pPr>
              <w:ind w:firstLine="0"/>
            </w:pPr>
            <w:r w:rsidRPr="00B17ABA">
              <w:rPr>
                <w:noProof/>
                <w:lang w:eastAsia="ko-KR"/>
              </w:rPr>
              <w:drawing>
                <wp:inline distT="0" distB="0" distL="0" distR="0" wp14:anchorId="5D87C85C" wp14:editId="3D1E4DA9">
                  <wp:extent cx="5191125" cy="25908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tc>
      </w:tr>
    </w:tbl>
    <w:p w:rsidR="00D20AC6" w:rsidRPr="00B17ABA" w:rsidRDefault="00D20AC6" w:rsidP="009923E9">
      <w:pPr>
        <w:pStyle w:val="TOC2"/>
        <w:rPr>
          <w:lang w:eastAsia="ko-KR"/>
        </w:rPr>
      </w:pPr>
      <w:r w:rsidRPr="00B17ABA">
        <w:t xml:space="preserve">1) </w:t>
      </w:r>
      <w:r w:rsidR="00D83EDA" w:rsidRPr="00B17ABA">
        <w:rPr>
          <w:b/>
          <w:bCs/>
        </w:rPr>
        <w:t>C</w:t>
      </w:r>
      <w:r w:rsidR="00D83EDA" w:rsidRPr="00B17ABA">
        <w:t xml:space="preserve"> stands for the cooling rate and </w:t>
      </w:r>
      <w:r w:rsidR="00D83EDA" w:rsidRPr="00B17ABA">
        <w:rPr>
          <w:b/>
          <w:bCs/>
        </w:rPr>
        <w:t>R</w:t>
      </w:r>
      <w:r w:rsidR="00D83EDA" w:rsidRPr="00B17ABA">
        <w:t xml:space="preserve"> stands for the </w:t>
      </w:r>
      <w:r w:rsidR="00D83EDA" w:rsidRPr="00B17ABA">
        <w:rPr>
          <w:lang w:eastAsia="ko-KR"/>
        </w:rPr>
        <w:t>m</w:t>
      </w:r>
      <w:r w:rsidR="00D83EDA" w:rsidRPr="00B17ABA">
        <w:t xml:space="preserve">aximum number of </w:t>
      </w:r>
      <w:r w:rsidR="00D83EDA" w:rsidRPr="00B17ABA">
        <w:rPr>
          <w:rFonts w:hint="eastAsia"/>
          <w:lang w:eastAsia="ko-KR"/>
        </w:rPr>
        <w:t>iterations within the same temperature</w:t>
      </w:r>
      <w:r w:rsidR="00D83EDA" w:rsidRPr="00B17ABA">
        <w:rPr>
          <w:lang w:eastAsia="ko-KR"/>
        </w:rPr>
        <w:t>.</w:t>
      </w:r>
    </w:p>
    <w:p w:rsidR="00D83EDA" w:rsidRPr="00B17ABA" w:rsidRDefault="00D83EDA" w:rsidP="00D83EDA">
      <w:pPr>
        <w:spacing w:after="0" w:line="240" w:lineRule="auto"/>
        <w:rPr>
          <w:lang w:eastAsia="ko-KR"/>
        </w:rPr>
      </w:pPr>
    </w:p>
    <w:p w:rsidR="00006F9D" w:rsidRPr="00B17ABA" w:rsidRDefault="00006F9D" w:rsidP="00A665BD">
      <w:pPr>
        <w:ind w:firstLine="0"/>
        <w:jc w:val="center"/>
      </w:pPr>
      <w:bookmarkStart w:id="310" w:name="_Ref425169393"/>
      <w:bookmarkStart w:id="311" w:name="_Ref424649216"/>
      <w:bookmarkStart w:id="312" w:name="_Toc426019178"/>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2</w:t>
        </w:r>
      </w:fldSimple>
      <w:bookmarkEnd w:id="310"/>
      <w:r w:rsidRPr="00B17ABA">
        <w:t xml:space="preserve">. Convergence </w:t>
      </w:r>
      <w:r w:rsidR="006867E1" w:rsidRPr="00B17ABA">
        <w:t xml:space="preserve">of SA </w:t>
      </w:r>
      <w:r w:rsidRPr="00B17ABA">
        <w:t xml:space="preserve">depending on the cooling </w:t>
      </w:r>
      <w:r w:rsidR="00250C26" w:rsidRPr="00B17ABA">
        <w:t>rate</w:t>
      </w:r>
      <w:r w:rsidRPr="00B17ABA">
        <w:t xml:space="preserve"> and the maximum number of iterations</w:t>
      </w:r>
      <w:bookmarkEnd w:id="311"/>
      <w:bookmarkEnd w:id="312"/>
    </w:p>
    <w:p w:rsidR="00006F9D" w:rsidRPr="00B17ABA" w:rsidRDefault="00006F9D" w:rsidP="001A2558">
      <w:pPr>
        <w:sectPr w:rsidR="00006F9D" w:rsidRPr="00B17ABA" w:rsidSect="00013330">
          <w:pgSz w:w="11906" w:h="16838"/>
          <w:pgMar w:top="1701" w:right="1418" w:bottom="1701" w:left="2268" w:header="708" w:footer="708"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4464"/>
        <w:gridCol w:w="4412"/>
      </w:tblGrid>
      <w:tr w:rsidR="00006F9D" w:rsidRPr="00B17ABA" w:rsidTr="00F1042B">
        <w:trPr>
          <w:trHeight w:val="19"/>
        </w:trPr>
        <w:tc>
          <w:tcPr>
            <w:tcW w:w="1666" w:type="pct"/>
          </w:tcPr>
          <w:p w:rsidR="00006F9D" w:rsidRPr="00B17ABA" w:rsidRDefault="009214A7" w:rsidP="001A2558">
            <w:pPr>
              <w:ind w:firstLine="0"/>
              <w:jc w:val="center"/>
              <w:rPr>
                <w:rFonts w:ascii="Times New Roman" w:hAnsi="Times New Roman" w:cs="Times New Roman"/>
              </w:rPr>
            </w:pPr>
            <w:r w:rsidRPr="00B17ABA">
              <w:rPr>
                <w:rFonts w:ascii="Times New Roman" w:hAnsi="Times New Roman" w:cs="Times New Roman"/>
                <w:noProof/>
                <w:lang w:eastAsia="ko-KR"/>
              </w:rPr>
              <w:lastRenderedPageBreak/>
              <w:drawing>
                <wp:inline distT="0" distB="0" distL="0" distR="0" wp14:anchorId="5C148135" wp14:editId="19ADB595">
                  <wp:extent cx="2838893" cy="1329070"/>
                  <wp:effectExtent l="0" t="0" r="0" b="444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tc>
        <w:tc>
          <w:tcPr>
            <w:tcW w:w="1667" w:type="pct"/>
          </w:tcPr>
          <w:p w:rsidR="00006F9D" w:rsidRPr="00B17ABA" w:rsidRDefault="009214A7" w:rsidP="001A2558">
            <w:pPr>
              <w:ind w:firstLine="0"/>
              <w:jc w:val="center"/>
              <w:rPr>
                <w:rFonts w:ascii="Times New Roman" w:hAnsi="Times New Roman" w:cs="Times New Roman"/>
              </w:rPr>
            </w:pPr>
            <w:r w:rsidRPr="00B17ABA">
              <w:rPr>
                <w:rFonts w:ascii="Times New Roman" w:hAnsi="Times New Roman" w:cs="Times New Roman"/>
                <w:noProof/>
                <w:lang w:eastAsia="ko-KR"/>
              </w:rPr>
              <w:drawing>
                <wp:inline distT="0" distB="0" distL="0" distR="0" wp14:anchorId="381BDB1D" wp14:editId="1FB1B40A">
                  <wp:extent cx="2817628" cy="1329070"/>
                  <wp:effectExtent l="0" t="0" r="1905" b="444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tc>
        <w:tc>
          <w:tcPr>
            <w:tcW w:w="1667" w:type="pct"/>
          </w:tcPr>
          <w:p w:rsidR="00006F9D" w:rsidRPr="00B17ABA" w:rsidRDefault="009214A7" w:rsidP="001A2558">
            <w:pPr>
              <w:ind w:firstLine="0"/>
              <w:jc w:val="center"/>
              <w:rPr>
                <w:rFonts w:ascii="Times New Roman" w:hAnsi="Times New Roman" w:cs="Times New Roman"/>
              </w:rPr>
            </w:pPr>
            <w:r w:rsidRPr="00B17ABA">
              <w:rPr>
                <w:rFonts w:ascii="Times New Roman" w:hAnsi="Times New Roman" w:cs="Times New Roman"/>
                <w:noProof/>
                <w:lang w:eastAsia="ko-KR"/>
              </w:rPr>
              <w:drawing>
                <wp:inline distT="0" distB="0" distL="0" distR="0" wp14:anchorId="7F54A890" wp14:editId="6DD3A0B5">
                  <wp:extent cx="2785730" cy="1329070"/>
                  <wp:effectExtent l="0" t="0" r="0" b="444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tc>
      </w:tr>
      <w:tr w:rsidR="00006F9D" w:rsidRPr="00B17ABA" w:rsidTr="00F1042B">
        <w:trPr>
          <w:trHeight w:val="19"/>
        </w:trPr>
        <w:tc>
          <w:tcPr>
            <w:tcW w:w="1666" w:type="pct"/>
          </w:tcPr>
          <w:p w:rsidR="00006F9D" w:rsidRPr="00B17ABA" w:rsidRDefault="009214A7" w:rsidP="001A2558">
            <w:pPr>
              <w:tabs>
                <w:tab w:val="left" w:pos="0"/>
              </w:tabs>
              <w:ind w:firstLine="0"/>
              <w:jc w:val="center"/>
              <w:rPr>
                <w:rFonts w:ascii="Times New Roman" w:hAnsi="Times New Roman" w:cs="Times New Roman"/>
              </w:rPr>
            </w:pPr>
            <w:r w:rsidRPr="00B17ABA">
              <w:rPr>
                <w:rFonts w:ascii="Times New Roman" w:hAnsi="Times New Roman" w:cs="Times New Roman"/>
                <w:noProof/>
                <w:lang w:eastAsia="ko-KR"/>
              </w:rPr>
              <w:drawing>
                <wp:inline distT="0" distB="0" distL="0" distR="0" wp14:anchorId="6AC93E75" wp14:editId="456DEE56">
                  <wp:extent cx="2838893" cy="1477925"/>
                  <wp:effectExtent l="0" t="0" r="0" b="825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tc>
        <w:tc>
          <w:tcPr>
            <w:tcW w:w="1667" w:type="pct"/>
          </w:tcPr>
          <w:p w:rsidR="00006F9D" w:rsidRPr="00B17ABA" w:rsidRDefault="009214A7" w:rsidP="001A2558">
            <w:pPr>
              <w:ind w:firstLine="0"/>
              <w:jc w:val="center"/>
              <w:rPr>
                <w:rFonts w:ascii="Times New Roman" w:hAnsi="Times New Roman" w:cs="Times New Roman"/>
              </w:rPr>
            </w:pPr>
            <w:r w:rsidRPr="00B17ABA">
              <w:rPr>
                <w:rFonts w:ascii="Times New Roman" w:hAnsi="Times New Roman" w:cs="Times New Roman"/>
                <w:noProof/>
                <w:lang w:eastAsia="ko-KR"/>
              </w:rPr>
              <w:drawing>
                <wp:inline distT="0" distB="0" distL="0" distR="0" wp14:anchorId="255D3F5F" wp14:editId="0554E918">
                  <wp:extent cx="2764465" cy="1477925"/>
                  <wp:effectExtent l="0" t="0" r="0" b="825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tc>
        <w:tc>
          <w:tcPr>
            <w:tcW w:w="1667" w:type="pct"/>
          </w:tcPr>
          <w:p w:rsidR="00006F9D" w:rsidRPr="00B17ABA" w:rsidRDefault="009214A7" w:rsidP="001A2558">
            <w:pPr>
              <w:ind w:firstLine="0"/>
              <w:jc w:val="center"/>
              <w:rPr>
                <w:rFonts w:ascii="Times New Roman" w:hAnsi="Times New Roman" w:cs="Times New Roman"/>
              </w:rPr>
            </w:pPr>
            <w:r w:rsidRPr="00B17ABA">
              <w:rPr>
                <w:rFonts w:ascii="Times New Roman" w:hAnsi="Times New Roman" w:cs="Times New Roman"/>
                <w:noProof/>
                <w:lang w:eastAsia="ko-KR"/>
              </w:rPr>
              <w:drawing>
                <wp:inline distT="0" distB="0" distL="0" distR="0" wp14:anchorId="257EFF6F" wp14:editId="141A0444">
                  <wp:extent cx="2785730" cy="1477925"/>
                  <wp:effectExtent l="0" t="0" r="0" b="825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tc>
      </w:tr>
      <w:tr w:rsidR="00006F9D" w:rsidRPr="00B17ABA" w:rsidTr="00F1042B">
        <w:trPr>
          <w:trHeight w:val="2483"/>
        </w:trPr>
        <w:tc>
          <w:tcPr>
            <w:tcW w:w="1666" w:type="pct"/>
          </w:tcPr>
          <w:p w:rsidR="00006F9D" w:rsidRPr="00B17ABA" w:rsidRDefault="009214A7" w:rsidP="001A2558">
            <w:pPr>
              <w:ind w:firstLine="0"/>
              <w:jc w:val="center"/>
              <w:rPr>
                <w:rFonts w:ascii="Times New Roman" w:hAnsi="Times New Roman" w:cs="Times New Roman"/>
              </w:rPr>
            </w:pPr>
            <w:r w:rsidRPr="00B17ABA">
              <w:rPr>
                <w:rFonts w:ascii="Times New Roman" w:hAnsi="Times New Roman" w:cs="Times New Roman"/>
                <w:noProof/>
                <w:lang w:eastAsia="ko-KR"/>
              </w:rPr>
              <w:drawing>
                <wp:inline distT="0" distB="0" distL="0" distR="0" wp14:anchorId="45226E5C" wp14:editId="54F0881A">
                  <wp:extent cx="2838893" cy="1424763"/>
                  <wp:effectExtent l="0" t="0" r="0" b="444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tc>
        <w:tc>
          <w:tcPr>
            <w:tcW w:w="1667" w:type="pct"/>
          </w:tcPr>
          <w:p w:rsidR="00006F9D" w:rsidRPr="00B17ABA" w:rsidRDefault="009214A7" w:rsidP="001A2558">
            <w:pPr>
              <w:ind w:firstLine="0"/>
              <w:jc w:val="center"/>
              <w:rPr>
                <w:rFonts w:ascii="Times New Roman" w:hAnsi="Times New Roman" w:cs="Times New Roman"/>
              </w:rPr>
            </w:pPr>
            <w:r w:rsidRPr="00B17ABA">
              <w:rPr>
                <w:rFonts w:ascii="Times New Roman" w:hAnsi="Times New Roman" w:cs="Times New Roman"/>
                <w:noProof/>
                <w:lang w:eastAsia="ko-KR"/>
              </w:rPr>
              <w:drawing>
                <wp:inline distT="0" distB="0" distL="0" distR="0" wp14:anchorId="2AA22EA1" wp14:editId="2AE3A085">
                  <wp:extent cx="2817628" cy="1424763"/>
                  <wp:effectExtent l="0" t="0" r="1905" b="444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tc>
        <w:tc>
          <w:tcPr>
            <w:tcW w:w="1667" w:type="pct"/>
          </w:tcPr>
          <w:p w:rsidR="00006F9D" w:rsidRPr="00B17ABA" w:rsidRDefault="009214A7" w:rsidP="001A2558">
            <w:pPr>
              <w:keepNext/>
              <w:ind w:firstLine="0"/>
              <w:jc w:val="center"/>
              <w:rPr>
                <w:rFonts w:ascii="Times New Roman" w:hAnsi="Times New Roman" w:cs="Times New Roman"/>
              </w:rPr>
            </w:pPr>
            <w:r w:rsidRPr="00B17ABA">
              <w:rPr>
                <w:rFonts w:ascii="Times New Roman" w:hAnsi="Times New Roman" w:cs="Times New Roman"/>
                <w:noProof/>
                <w:lang w:eastAsia="ko-KR"/>
              </w:rPr>
              <w:drawing>
                <wp:inline distT="0" distB="0" distL="0" distR="0" wp14:anchorId="7991D379" wp14:editId="6A6ABBE5">
                  <wp:extent cx="2785730" cy="1424763"/>
                  <wp:effectExtent l="0" t="0" r="0" b="444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tc>
      </w:tr>
    </w:tbl>
    <w:p w:rsidR="00EB09CC" w:rsidRPr="00B17ABA" w:rsidRDefault="00EB09CC" w:rsidP="00344BC1">
      <w:pPr>
        <w:pStyle w:val="TOC2"/>
      </w:pPr>
      <w:r w:rsidRPr="00B17ABA">
        <w:t xml:space="preserve">1) X-axis represents the policy numbers; Y-axis represents the </w:t>
      </w:r>
      <w:r w:rsidR="000E1262" w:rsidRPr="00B17ABA">
        <w:t>number of times that each policy was searched during the optimisation procedure.</w:t>
      </w:r>
    </w:p>
    <w:p w:rsidR="00251493" w:rsidRPr="00B17ABA" w:rsidRDefault="00B7083B" w:rsidP="00D83EDA">
      <w:pPr>
        <w:pStyle w:val="TOC2"/>
        <w:rPr>
          <w:lang w:eastAsia="ko-KR"/>
        </w:rPr>
      </w:pPr>
      <w:r w:rsidRPr="00B17ABA">
        <w:t xml:space="preserve">2) </w:t>
      </w:r>
      <w:r w:rsidR="00D83EDA" w:rsidRPr="00B17ABA">
        <w:rPr>
          <w:b/>
          <w:bCs/>
        </w:rPr>
        <w:t>C</w:t>
      </w:r>
      <w:r w:rsidR="00D83EDA" w:rsidRPr="00B17ABA">
        <w:t xml:space="preserve"> stands for the cooling rate and </w:t>
      </w:r>
      <w:r w:rsidR="00D83EDA" w:rsidRPr="00B17ABA">
        <w:rPr>
          <w:b/>
          <w:bCs/>
        </w:rPr>
        <w:t>R</w:t>
      </w:r>
      <w:r w:rsidR="00D83EDA" w:rsidRPr="00B17ABA">
        <w:t xml:space="preserve"> stands for the </w:t>
      </w:r>
      <w:r w:rsidR="00D83EDA" w:rsidRPr="00B17ABA">
        <w:rPr>
          <w:lang w:eastAsia="ko-KR"/>
        </w:rPr>
        <w:t>m</w:t>
      </w:r>
      <w:r w:rsidR="00D83EDA" w:rsidRPr="00B17ABA">
        <w:t xml:space="preserve">aximum number of </w:t>
      </w:r>
      <w:r w:rsidR="00D83EDA" w:rsidRPr="00B17ABA">
        <w:rPr>
          <w:rFonts w:hint="eastAsia"/>
          <w:lang w:eastAsia="ko-KR"/>
        </w:rPr>
        <w:t>iterations within the same temperature</w:t>
      </w:r>
      <w:r w:rsidR="00D83EDA" w:rsidRPr="00B17ABA">
        <w:rPr>
          <w:lang w:eastAsia="ko-KR"/>
        </w:rPr>
        <w:t>.</w:t>
      </w:r>
    </w:p>
    <w:p w:rsidR="00D83EDA" w:rsidRPr="00B17ABA" w:rsidRDefault="00D83EDA" w:rsidP="00D83EDA">
      <w:pPr>
        <w:rPr>
          <w:lang w:eastAsia="ko-KR"/>
        </w:rPr>
      </w:pPr>
    </w:p>
    <w:p w:rsidR="00006F9D" w:rsidRPr="00B17ABA" w:rsidRDefault="00006F9D" w:rsidP="00C9703A">
      <w:pPr>
        <w:spacing w:line="276" w:lineRule="auto"/>
        <w:ind w:firstLine="0"/>
        <w:jc w:val="center"/>
        <w:rPr>
          <w:lang w:eastAsia="ko-KR"/>
        </w:rPr>
      </w:pPr>
      <w:bookmarkStart w:id="313" w:name="_Ref425169589"/>
      <w:bookmarkStart w:id="314" w:name="_Toc426019179"/>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3</w:t>
        </w:r>
      </w:fldSimple>
      <w:bookmarkEnd w:id="313"/>
      <w:r w:rsidRPr="00B17ABA">
        <w:t xml:space="preserve">. Search rate </w:t>
      </w:r>
      <w:r w:rsidR="006867E1" w:rsidRPr="00B17ABA">
        <w:t xml:space="preserve">of SA </w:t>
      </w:r>
      <w:r w:rsidRPr="00B17ABA">
        <w:t>dep</w:t>
      </w:r>
      <w:r w:rsidR="00C9703A" w:rsidRPr="00B17ABA">
        <w:t xml:space="preserve">ending on the cooling rate </w:t>
      </w:r>
      <w:r w:rsidRPr="00B17ABA">
        <w:t>and the maximum number of iterations</w:t>
      </w:r>
      <w:bookmarkEnd w:id="314"/>
    </w:p>
    <w:p w:rsidR="0039195E" w:rsidRPr="00B17ABA" w:rsidRDefault="0039195E" w:rsidP="001A2558">
      <w:pPr>
        <w:jc w:val="center"/>
        <w:rPr>
          <w:sz w:val="20"/>
          <w:szCs w:val="20"/>
        </w:rPr>
        <w:sectPr w:rsidR="0039195E" w:rsidRPr="00B17ABA" w:rsidSect="00013330">
          <w:pgSz w:w="16838" w:h="11906" w:orient="landscape"/>
          <w:pgMar w:top="1701" w:right="1418" w:bottom="1701" w:left="2268" w:header="708" w:footer="708" w:gutter="0"/>
          <w:cols w:space="708"/>
          <w:docGrid w:linePitch="360"/>
        </w:sectPr>
      </w:pPr>
    </w:p>
    <w:p w:rsidR="00006F9D" w:rsidRPr="00B17ABA" w:rsidRDefault="00006F9D" w:rsidP="001A2558">
      <w:pPr>
        <w:pStyle w:val="Heading2"/>
      </w:pPr>
      <w:bookmarkStart w:id="315" w:name="_Toc426018063"/>
      <w:r w:rsidRPr="00B17ABA">
        <w:lastRenderedPageBreak/>
        <w:t>Genetic algorithm</w:t>
      </w:r>
      <w:bookmarkEnd w:id="315"/>
      <w:r w:rsidRPr="00B17ABA">
        <w:tab/>
      </w:r>
    </w:p>
    <w:p w:rsidR="0039195E" w:rsidRPr="00B17ABA" w:rsidRDefault="0039195E" w:rsidP="003A7E33">
      <w:pPr>
        <w:jc w:val="both"/>
      </w:pPr>
      <w:r w:rsidRPr="00B17ABA">
        <w:t xml:space="preserve">Initial </w:t>
      </w:r>
      <w:r w:rsidR="005D7120" w:rsidRPr="00B17ABA">
        <w:t>test</w:t>
      </w:r>
      <w:r w:rsidRPr="00B17ABA">
        <w:t xml:space="preserve">s of GA were </w:t>
      </w:r>
      <w:r w:rsidR="00B74A47" w:rsidRPr="00B17ABA">
        <w:t>undertaken</w:t>
      </w:r>
      <w:r w:rsidRPr="00B17ABA">
        <w:t xml:space="preserve"> to determine the best set</w:t>
      </w:r>
      <w:r w:rsidR="00B74A47" w:rsidRPr="00B17ABA">
        <w:t>up</w:t>
      </w:r>
      <w:r w:rsidRPr="00B17ABA">
        <w:t xml:space="preserve"> of the number of generation</w:t>
      </w:r>
      <w:r w:rsidR="00B74A47" w:rsidRPr="00B17ABA">
        <w:t>s</w:t>
      </w:r>
      <w:r w:rsidRPr="00B17ABA">
        <w:t xml:space="preserve"> and the population size. </w:t>
      </w:r>
      <w:r w:rsidR="00615FE7" w:rsidRPr="00B17ABA">
        <w:t xml:space="preserve">The population size in GA means the number of policies evaluated at the same time in each generation. </w:t>
      </w:r>
      <w:r w:rsidRPr="00B17ABA">
        <w:t xml:space="preserve">A total of </w:t>
      </w:r>
      <w:r w:rsidR="003A7E33" w:rsidRPr="00B17ABA">
        <w:t>nine</w:t>
      </w:r>
      <w:r w:rsidRPr="00B17ABA">
        <w:t xml:space="preserve"> sets of experiments with different combinations of generation</w:t>
      </w:r>
      <w:r w:rsidR="00B74A47" w:rsidRPr="00B17ABA">
        <w:t>s</w:t>
      </w:r>
      <w:r w:rsidRPr="00B17ABA">
        <w:t xml:space="preserve"> (25, 50 and 100) and population size</w:t>
      </w:r>
      <w:r w:rsidR="00B74A47" w:rsidRPr="00B17ABA">
        <w:t>s</w:t>
      </w:r>
      <w:r w:rsidRPr="00B17ABA">
        <w:t xml:space="preserve"> (10, 30, 50 and 100) were implemented. In each generation, 90% of the fittest parents were assumed to remain in the future generation. </w:t>
      </w:r>
      <w:r w:rsidR="00B74A47" w:rsidRPr="00B17ABA">
        <w:t>The i</w:t>
      </w:r>
      <w:r w:rsidRPr="00B17ABA">
        <w:t xml:space="preserve">nitial population was selected randomly. In the </w:t>
      </w:r>
      <w:r w:rsidR="00056F6C" w:rsidRPr="00B17ABA">
        <w:t>base-case</w:t>
      </w:r>
      <w:r w:rsidRPr="00B17ABA">
        <w:t xml:space="preserve">, crossover rate was assumed to be 0.7, and mutation rate was 0.1. Each </w:t>
      </w:r>
      <w:r w:rsidR="005D7120" w:rsidRPr="00B17ABA">
        <w:t>test</w:t>
      </w:r>
      <w:r w:rsidRPr="00B17ABA">
        <w:t xml:space="preserve"> was repeated 20 times to evaluate the percentage of the separate GA simulation runs to find the global optimum and </w:t>
      </w:r>
      <w:r w:rsidR="00B74A47" w:rsidRPr="00B17ABA">
        <w:t xml:space="preserve">the </w:t>
      </w:r>
      <w:r w:rsidRPr="00B17ABA">
        <w:t xml:space="preserve">average penalty rate </w:t>
      </w:r>
      <w:r w:rsidR="003A7E33" w:rsidRPr="00B17ABA">
        <w:t>using Equation 7.1</w:t>
      </w:r>
      <w:r w:rsidRPr="00B17ABA">
        <w:t>.</w:t>
      </w:r>
    </w:p>
    <w:p w:rsidR="0039195E" w:rsidRPr="00B17ABA" w:rsidRDefault="004358F4" w:rsidP="003A7E33">
      <w:pPr>
        <w:jc w:val="both"/>
      </w:pPr>
      <w:r w:rsidRPr="00B17ABA">
        <w:fldChar w:fldCharType="begin"/>
      </w:r>
      <w:r w:rsidRPr="00B17ABA">
        <w:instrText xml:space="preserve"> REF _Ref425169705 \h </w:instrText>
      </w:r>
      <w:r w:rsidR="00B17ABA">
        <w:instrText xml:space="preserve"> \* MERGEFORMAT </w:instrText>
      </w:r>
      <w:r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2</w:t>
      </w:r>
      <w:r w:rsidRPr="00B17ABA">
        <w:fldChar w:fldCharType="end"/>
      </w:r>
      <w:r w:rsidR="0039195E" w:rsidRPr="00B17ABA">
        <w:t xml:space="preserve"> summarises the computational results of the GA experiments. The evaluation of the objective function (each evaluation includes 100 Monte Carlo simulation replications) was repeated from a m</w:t>
      </w:r>
      <w:r w:rsidR="00A36B79" w:rsidRPr="00B17ABA">
        <w:t>inimum 235 times to a maximum 2</w:t>
      </w:r>
      <w:r w:rsidRPr="00B17ABA">
        <w:t>,</w:t>
      </w:r>
      <w:r w:rsidR="0039195E" w:rsidRPr="00B17ABA">
        <w:t xml:space="preserve">730 times, compared to </w:t>
      </w:r>
      <w:r w:rsidR="00616B8F" w:rsidRPr="00B17ABA">
        <w:t>4</w:t>
      </w:r>
      <w:r w:rsidRPr="00B17ABA">
        <w:t>,</w:t>
      </w:r>
      <w:r w:rsidR="00616B8F" w:rsidRPr="00B17ABA">
        <w:t>128</w:t>
      </w:r>
      <w:r w:rsidR="0039195E" w:rsidRPr="00B17ABA">
        <w:t xml:space="preserve"> times using enumeration. Overall computational time increased as the number of iterations increased. Population size had a greater impact on computational time</w:t>
      </w:r>
      <w:r w:rsidR="0046093E" w:rsidRPr="00B17ABA">
        <w:t>.</w:t>
      </w:r>
      <w:r w:rsidR="0039195E" w:rsidRPr="00B17ABA">
        <w:t xml:space="preserve"> Average computation time was approximately </w:t>
      </w:r>
      <w:r w:rsidR="003A7E33" w:rsidRPr="00B17ABA">
        <w:t>10.97</w:t>
      </w:r>
      <w:r w:rsidR="0039195E" w:rsidRPr="00B17ABA">
        <w:t xml:space="preserve"> seconds per run. </w:t>
      </w:r>
      <w:r w:rsidR="0046093E" w:rsidRPr="00B17ABA">
        <w:t>All GA experiments found the optimal solution or the statistically equivalent solutions.</w:t>
      </w:r>
      <w:r w:rsidR="00A36B79" w:rsidRPr="00B17ABA">
        <w:t xml:space="preserve"> </w:t>
      </w:r>
      <w:r w:rsidR="00BA7918" w:rsidRPr="009923E9">
        <w:t xml:space="preserve">The potential reason that the point estimate of the total net benefits of the same policy numbers were </w:t>
      </w:r>
      <w:r w:rsidR="00BA7918" w:rsidRPr="00B17ABA">
        <w:t xml:space="preserve">slightly </w:t>
      </w:r>
      <w:r w:rsidR="00BA7918" w:rsidRPr="009923E9">
        <w:t>differen</w:t>
      </w:r>
      <w:r w:rsidR="00BA7918" w:rsidRPr="00B17ABA">
        <w:t xml:space="preserve">t </w:t>
      </w:r>
      <w:r w:rsidR="00BA7918" w:rsidRPr="009923E9">
        <w:t>is due to the noise from the random drug allocation after the use of fourth-line drug and for the patients who have a CVD or DM.</w:t>
      </w:r>
      <w:r w:rsidR="00BA7918" w:rsidRPr="00B17ABA">
        <w:t xml:space="preserve"> </w:t>
      </w:r>
      <w:r w:rsidR="0039195E" w:rsidRPr="00B17ABA">
        <w:t>Search rates increased as the</w:t>
      </w:r>
      <w:r w:rsidR="005D7120" w:rsidRPr="00B17ABA">
        <w:t xml:space="preserve"> number of iterations increased; h</w:t>
      </w:r>
      <w:r w:rsidR="0039195E" w:rsidRPr="00B17ABA">
        <w:t>owever, the objective function value was not always increased proportionally to the increment in iteration</w:t>
      </w:r>
      <w:r w:rsidR="005D7120" w:rsidRPr="00B17ABA">
        <w:t>s</w:t>
      </w:r>
      <w:r w:rsidR="0039195E" w:rsidRPr="00B17ABA">
        <w:t xml:space="preserve"> or computational time. The maximum total net benefit was obtained whe</w:t>
      </w:r>
      <w:r w:rsidR="005D7120" w:rsidRPr="00B17ABA">
        <w:t>n</w:t>
      </w:r>
      <w:r w:rsidR="0039195E" w:rsidRPr="00B17ABA">
        <w:t xml:space="preserve"> the number of generation</w:t>
      </w:r>
      <w:r w:rsidR="00B74A47" w:rsidRPr="00B17ABA">
        <w:t>s</w:t>
      </w:r>
      <w:r w:rsidR="0039195E" w:rsidRPr="00B17ABA">
        <w:t xml:space="preserve"> was </w:t>
      </w:r>
      <w:r w:rsidR="0046093E" w:rsidRPr="00B17ABA">
        <w:t>100</w:t>
      </w:r>
      <w:r w:rsidR="0039195E" w:rsidRPr="00B17ABA">
        <w:t xml:space="preserve"> and the </w:t>
      </w:r>
      <w:r w:rsidR="005D7120" w:rsidRPr="00B17ABA">
        <w:t xml:space="preserve">size </w:t>
      </w:r>
      <w:r w:rsidR="00E368E6" w:rsidRPr="00B17ABA">
        <w:t>of population was 1</w:t>
      </w:r>
      <w:r w:rsidR="0039195E" w:rsidRPr="00B17ABA">
        <w:t xml:space="preserve">0. </w:t>
      </w:r>
      <w:r w:rsidR="003A7E33" w:rsidRPr="00B17ABA">
        <w:t>However, p</w:t>
      </w:r>
      <w:r w:rsidR="0039195E" w:rsidRPr="00B17ABA">
        <w:t xml:space="preserve">remature convergence </w:t>
      </w:r>
      <w:r w:rsidR="003A7E33" w:rsidRPr="00B17ABA">
        <w:t>may</w:t>
      </w:r>
      <w:r w:rsidR="0039195E" w:rsidRPr="00B17ABA">
        <w:t xml:space="preserve"> happen when the population size was small (i.e., 10) (</w:t>
      </w:r>
      <w:r w:rsidR="00313AF7" w:rsidRPr="00B17ABA">
        <w:t>see</w:t>
      </w:r>
      <w:r w:rsidR="0046093E" w:rsidRPr="00B17ABA">
        <w:t xml:space="preserve"> </w:t>
      </w:r>
      <w:r w:rsidR="00100C0D" w:rsidRPr="00B17ABA">
        <w:fldChar w:fldCharType="begin"/>
      </w:r>
      <w:r w:rsidR="00100C0D" w:rsidRPr="00B17ABA">
        <w:instrText xml:space="preserve"> REF _Ref425518635 \h </w:instrText>
      </w:r>
      <w:r w:rsidR="00B17ABA">
        <w:instrText xml:space="preserve"> \* MERGEFORMAT </w:instrText>
      </w:r>
      <w:r w:rsidR="00100C0D"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3</w:t>
      </w:r>
      <w:r w:rsidR="00100C0D" w:rsidRPr="00B17ABA">
        <w:fldChar w:fldCharType="end"/>
      </w:r>
      <w:r w:rsidR="00100C0D" w:rsidRPr="00B17ABA">
        <w:t xml:space="preserve"> and </w:t>
      </w:r>
      <w:r w:rsidRPr="00B17ABA">
        <w:fldChar w:fldCharType="begin"/>
      </w:r>
      <w:r w:rsidRPr="00B17ABA">
        <w:instrText xml:space="preserve"> REF _Ref425169807 \h </w:instrText>
      </w:r>
      <w:r w:rsidR="00B17ABA">
        <w:instrText xml:space="preserve"> \* MERGEFORMAT </w:instrText>
      </w:r>
      <w:r w:rsidRPr="00B17ABA">
        <w:fldChar w:fldCharType="separate"/>
      </w:r>
      <w:r w:rsidR="00ED7C74" w:rsidRPr="00B17ABA">
        <w:t xml:space="preserve">Figure </w:t>
      </w:r>
      <w:r w:rsidR="00ED7C74" w:rsidRPr="00B17ABA">
        <w:rPr>
          <w:noProof/>
          <w:cs/>
        </w:rPr>
        <w:t>‎</w:t>
      </w:r>
      <w:r w:rsidR="00ED7C74" w:rsidRPr="00B17ABA">
        <w:rPr>
          <w:noProof/>
        </w:rPr>
        <w:t>7</w:t>
      </w:r>
      <w:r w:rsidR="00ED7C74" w:rsidRPr="00B17ABA">
        <w:t>.</w:t>
      </w:r>
      <w:r w:rsidR="00ED7C74" w:rsidRPr="00B17ABA">
        <w:rPr>
          <w:noProof/>
        </w:rPr>
        <w:t>24</w:t>
      </w:r>
      <w:r w:rsidRPr="00B17ABA">
        <w:fldChar w:fldCharType="end"/>
      </w:r>
      <w:r w:rsidR="0039195E" w:rsidRPr="00B17ABA">
        <w:t xml:space="preserve">). </w:t>
      </w:r>
    </w:p>
    <w:p w:rsidR="00013330" w:rsidRPr="00B17ABA" w:rsidRDefault="00A36B79" w:rsidP="001A2558">
      <w:pPr>
        <w:jc w:val="both"/>
      </w:pPr>
      <w:r w:rsidRPr="00B17ABA">
        <w:t xml:space="preserve">The performance of GA also depends on the crossover and mutation rates. The following eight combinations of crossover rates (0.7 and 0.8) and mutation rates (0.01, 0.05, 0.1 and 0.2) were implemented where the population size was 30 and the number of generation was 100. </w:t>
      </w:r>
      <w:r w:rsidR="004358F4" w:rsidRPr="00B17ABA">
        <w:fldChar w:fldCharType="begin"/>
      </w:r>
      <w:r w:rsidR="004358F4" w:rsidRPr="00B17ABA">
        <w:instrText xml:space="preserve"> REF _Ref425169904 \h </w:instrText>
      </w:r>
      <w:r w:rsidR="00B17ABA">
        <w:instrText xml:space="preserve"> \* MERGEFORMAT </w:instrText>
      </w:r>
      <w:r w:rsidR="004358F4"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4</w:t>
      </w:r>
      <w:r w:rsidR="004358F4" w:rsidRPr="00B17ABA">
        <w:fldChar w:fldCharType="end"/>
      </w:r>
      <w:r w:rsidR="00100C0D" w:rsidRPr="00B17ABA">
        <w:t xml:space="preserve"> and </w:t>
      </w:r>
      <w:r w:rsidR="00100C0D" w:rsidRPr="00B17ABA">
        <w:fldChar w:fldCharType="begin"/>
      </w:r>
      <w:r w:rsidR="00100C0D" w:rsidRPr="00B17ABA">
        <w:instrText xml:space="preserve"> REF _Ref425519019 \h </w:instrText>
      </w:r>
      <w:r w:rsidR="00B17ABA">
        <w:instrText xml:space="preserve"> \* MERGEFORMAT </w:instrText>
      </w:r>
      <w:r w:rsidR="00100C0D"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5</w:t>
      </w:r>
      <w:r w:rsidR="00100C0D" w:rsidRPr="00B17ABA">
        <w:fldChar w:fldCharType="end"/>
      </w:r>
      <w:r w:rsidRPr="00B17ABA">
        <w:t xml:space="preserve"> shows that the decrease in the crossover and mutation rates has a potential risk of premature convergence due to a lack of population </w:t>
      </w:r>
      <w:r w:rsidRPr="00B17ABA">
        <w:lastRenderedPageBreak/>
        <w:t xml:space="preserve">diversity. </w:t>
      </w:r>
      <w:r w:rsidR="003A7E33" w:rsidRPr="00B17ABA">
        <w:t>On the contrary, t</w:t>
      </w:r>
      <w:r w:rsidRPr="00B17ABA">
        <w:t xml:space="preserve">he trade-off between population diversity and the quality of solution may also exist, depending on the choice of the crossover and mutation rates, although this was not clear in this study. </w:t>
      </w:r>
    </w:p>
    <w:p w:rsidR="003A7E33" w:rsidRPr="00B17ABA" w:rsidRDefault="003A7E33" w:rsidP="001A2558">
      <w:pPr>
        <w:jc w:val="both"/>
        <w:sectPr w:rsidR="003A7E33" w:rsidRPr="00B17ABA" w:rsidSect="00013330">
          <w:pgSz w:w="11906" w:h="16838"/>
          <w:pgMar w:top="1701" w:right="1418" w:bottom="1701" w:left="2268" w:header="708" w:footer="708" w:gutter="0"/>
          <w:cols w:space="708"/>
          <w:docGrid w:linePitch="360"/>
        </w:sectPr>
      </w:pPr>
    </w:p>
    <w:p w:rsidR="00006F9D" w:rsidRPr="00B17ABA" w:rsidRDefault="00006F9D" w:rsidP="001A2558">
      <w:pPr>
        <w:pStyle w:val="Caption"/>
      </w:pPr>
      <w:bookmarkStart w:id="316" w:name="_Ref425169705"/>
      <w:bookmarkStart w:id="317" w:name="_Toc426018668"/>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12</w:t>
        </w:r>
      </w:fldSimple>
      <w:bookmarkEnd w:id="316"/>
      <w:r w:rsidRPr="00B17ABA">
        <w:t xml:space="preserve">. </w:t>
      </w:r>
      <w:r w:rsidR="0039195E" w:rsidRPr="00B17ABA">
        <w:t xml:space="preserve">Computational results by </w:t>
      </w:r>
      <w:r w:rsidR="00B74A47" w:rsidRPr="00B17ABA">
        <w:t xml:space="preserve">the number of </w:t>
      </w:r>
      <w:r w:rsidR="0039195E" w:rsidRPr="00B17ABA">
        <w:t>generation</w:t>
      </w:r>
      <w:r w:rsidR="00B74A47" w:rsidRPr="00B17ABA">
        <w:t>s</w:t>
      </w:r>
      <w:r w:rsidR="0039195E" w:rsidRPr="00B17ABA">
        <w:t xml:space="preserve"> and population size from </w:t>
      </w:r>
      <w:r w:rsidR="00E44CDD" w:rsidRPr="00B17ABA">
        <w:t>GA</w:t>
      </w:r>
      <w:bookmarkEnd w:id="3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5"/>
        <w:gridCol w:w="1619"/>
        <w:gridCol w:w="1619"/>
        <w:gridCol w:w="1619"/>
        <w:gridCol w:w="1619"/>
        <w:gridCol w:w="1619"/>
        <w:gridCol w:w="1619"/>
        <w:gridCol w:w="1619"/>
        <w:gridCol w:w="1614"/>
      </w:tblGrid>
      <w:tr w:rsidR="00013330" w:rsidRPr="00B17ABA" w:rsidTr="009923E9">
        <w:trPr>
          <w:trHeight w:val="300"/>
        </w:trPr>
        <w:tc>
          <w:tcPr>
            <w:tcW w:w="258" w:type="pct"/>
            <w:tcBorders>
              <w:bottom w:val="double" w:sz="4" w:space="0" w:color="auto"/>
            </w:tcBorders>
            <w:shd w:val="clear" w:color="auto" w:fill="auto"/>
            <w:noWrap/>
            <w:vAlign w:val="center"/>
            <w:hideMark/>
          </w:tcPr>
          <w:p w:rsidR="00013330" w:rsidRPr="00B17ABA" w:rsidRDefault="00013330" w:rsidP="006B37FC">
            <w:pPr>
              <w:pStyle w:val="TOC1"/>
              <w:spacing w:line="276" w:lineRule="auto"/>
            </w:pPr>
          </w:p>
        </w:tc>
        <w:tc>
          <w:tcPr>
            <w:tcW w:w="593" w:type="pct"/>
            <w:tcBorders>
              <w:bottom w:val="doub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Generation number</w:t>
            </w:r>
          </w:p>
        </w:tc>
        <w:tc>
          <w:tcPr>
            <w:tcW w:w="593" w:type="pct"/>
            <w:tcBorders>
              <w:bottom w:val="doub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Population size</w:t>
            </w:r>
          </w:p>
        </w:tc>
        <w:tc>
          <w:tcPr>
            <w:tcW w:w="593" w:type="pct"/>
            <w:tcBorders>
              <w:bottom w:val="doub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Total iteration number</w:t>
            </w:r>
            <w:r w:rsidRPr="00B17ABA">
              <w:rPr>
                <w:vertAlign w:val="superscript"/>
              </w:rPr>
              <w:t>1)</w:t>
            </w:r>
          </w:p>
        </w:tc>
        <w:tc>
          <w:tcPr>
            <w:tcW w:w="593" w:type="pct"/>
            <w:tcBorders>
              <w:bottom w:val="doub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Time (h)</w:t>
            </w:r>
          </w:p>
        </w:tc>
        <w:tc>
          <w:tcPr>
            <w:tcW w:w="593" w:type="pct"/>
            <w:tcBorders>
              <w:bottom w:val="double" w:sz="4" w:space="0" w:color="auto"/>
            </w:tcBorders>
          </w:tcPr>
          <w:p w:rsidR="00013330" w:rsidRPr="00B17ABA" w:rsidRDefault="00013330" w:rsidP="00807978">
            <w:pPr>
              <w:pStyle w:val="TOC1"/>
              <w:spacing w:line="276" w:lineRule="auto"/>
              <w:jc w:val="center"/>
            </w:pPr>
            <w:r w:rsidRPr="00B17ABA">
              <w:t>Time per iterations (s)</w:t>
            </w:r>
          </w:p>
        </w:tc>
        <w:tc>
          <w:tcPr>
            <w:tcW w:w="593" w:type="pct"/>
            <w:tcBorders>
              <w:bottom w:val="doub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Solution  number</w:t>
            </w:r>
            <w:r w:rsidRPr="009923E9">
              <w:rPr>
                <w:vertAlign w:val="superscript"/>
              </w:rPr>
              <w:t>2)</w:t>
            </w:r>
          </w:p>
        </w:tc>
        <w:tc>
          <w:tcPr>
            <w:tcW w:w="593" w:type="pct"/>
            <w:tcBorders>
              <w:bottom w:val="doub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Total net benefit of the solution (£)</w:t>
            </w:r>
          </w:p>
        </w:tc>
        <w:tc>
          <w:tcPr>
            <w:tcW w:w="593" w:type="pct"/>
            <w:tcBorders>
              <w:bottom w:val="doub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Search rate (%)</w:t>
            </w:r>
          </w:p>
        </w:tc>
      </w:tr>
      <w:tr w:rsidR="00013330" w:rsidRPr="00B17ABA" w:rsidTr="009923E9">
        <w:trPr>
          <w:trHeight w:val="300"/>
        </w:trPr>
        <w:tc>
          <w:tcPr>
            <w:tcW w:w="258" w:type="pct"/>
            <w:tcBorders>
              <w:top w:val="double" w:sz="4" w:space="0" w:color="auto"/>
            </w:tcBorders>
            <w:shd w:val="clear" w:color="auto" w:fill="auto"/>
            <w:noWrap/>
            <w:vAlign w:val="center"/>
          </w:tcPr>
          <w:p w:rsidR="00013330" w:rsidRPr="00B17ABA" w:rsidRDefault="00013330" w:rsidP="006B37FC">
            <w:pPr>
              <w:pStyle w:val="TOC1"/>
              <w:spacing w:line="276" w:lineRule="auto"/>
            </w:pPr>
            <w:r w:rsidRPr="00B17ABA">
              <w:t>1</w:t>
            </w:r>
          </w:p>
        </w:tc>
        <w:tc>
          <w:tcPr>
            <w:tcW w:w="593" w:type="pct"/>
            <w:tcBorders>
              <w:top w:val="doub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5</w:t>
            </w:r>
          </w:p>
        </w:tc>
        <w:tc>
          <w:tcPr>
            <w:tcW w:w="593" w:type="pct"/>
            <w:tcBorders>
              <w:top w:val="doub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10</w:t>
            </w:r>
          </w:p>
        </w:tc>
        <w:tc>
          <w:tcPr>
            <w:tcW w:w="593" w:type="pct"/>
            <w:tcBorders>
              <w:top w:val="double" w:sz="4" w:space="0" w:color="auto"/>
            </w:tcBorders>
            <w:shd w:val="clear" w:color="auto" w:fill="auto"/>
            <w:noWrap/>
            <w:vAlign w:val="center"/>
          </w:tcPr>
          <w:p w:rsidR="00013330" w:rsidRPr="00B17ABA" w:rsidRDefault="00013330" w:rsidP="006B37FC">
            <w:pPr>
              <w:pStyle w:val="TOC1"/>
              <w:spacing w:line="276" w:lineRule="auto"/>
              <w:jc w:val="right"/>
            </w:pPr>
            <w:r w:rsidRPr="00B17ABA">
              <w:t>235</w:t>
            </w:r>
          </w:p>
        </w:tc>
        <w:tc>
          <w:tcPr>
            <w:tcW w:w="593" w:type="pct"/>
            <w:tcBorders>
              <w:top w:val="double" w:sz="4" w:space="0" w:color="auto"/>
            </w:tcBorders>
            <w:shd w:val="clear" w:color="auto" w:fill="auto"/>
            <w:noWrap/>
            <w:vAlign w:val="center"/>
          </w:tcPr>
          <w:p w:rsidR="00013330" w:rsidRPr="00B17ABA" w:rsidRDefault="00013330" w:rsidP="006B37FC">
            <w:pPr>
              <w:pStyle w:val="TOC1"/>
              <w:spacing w:line="276" w:lineRule="auto"/>
              <w:jc w:val="right"/>
            </w:pPr>
            <w:r w:rsidRPr="00B17ABA">
              <w:t>0.68</w:t>
            </w:r>
          </w:p>
        </w:tc>
        <w:tc>
          <w:tcPr>
            <w:tcW w:w="593" w:type="pct"/>
            <w:tcBorders>
              <w:top w:val="double" w:sz="4" w:space="0" w:color="auto"/>
            </w:tcBorders>
          </w:tcPr>
          <w:p w:rsidR="00013330" w:rsidRPr="00B17ABA" w:rsidRDefault="00013330" w:rsidP="006B37FC">
            <w:pPr>
              <w:pStyle w:val="TOC1"/>
              <w:spacing w:line="276" w:lineRule="auto"/>
              <w:jc w:val="right"/>
            </w:pPr>
            <w:r w:rsidRPr="00B17ABA">
              <w:t>10.42</w:t>
            </w:r>
          </w:p>
        </w:tc>
        <w:tc>
          <w:tcPr>
            <w:tcW w:w="593" w:type="pct"/>
            <w:tcBorders>
              <w:top w:val="double" w:sz="4" w:space="0" w:color="auto"/>
            </w:tcBorders>
            <w:shd w:val="clear" w:color="auto" w:fill="auto"/>
            <w:noWrap/>
            <w:vAlign w:val="center"/>
          </w:tcPr>
          <w:p w:rsidR="00013330" w:rsidRPr="00B17ABA" w:rsidRDefault="00013330" w:rsidP="006B37FC">
            <w:pPr>
              <w:pStyle w:val="TOC1"/>
              <w:spacing w:line="276" w:lineRule="auto"/>
              <w:jc w:val="right"/>
            </w:pPr>
            <w:r w:rsidRPr="00B17ABA">
              <w:t>625*</w:t>
            </w:r>
          </w:p>
        </w:tc>
        <w:tc>
          <w:tcPr>
            <w:tcW w:w="593" w:type="pct"/>
            <w:tcBorders>
              <w:top w:val="double" w:sz="4" w:space="0" w:color="auto"/>
            </w:tcBorders>
            <w:shd w:val="clear" w:color="auto" w:fill="auto"/>
            <w:noWrap/>
            <w:vAlign w:val="center"/>
          </w:tcPr>
          <w:p w:rsidR="00013330" w:rsidRPr="00B17ABA" w:rsidRDefault="00013330" w:rsidP="006B37FC">
            <w:pPr>
              <w:pStyle w:val="TOC1"/>
              <w:spacing w:line="276" w:lineRule="auto"/>
              <w:jc w:val="right"/>
            </w:pPr>
            <w:r w:rsidRPr="00B17ABA">
              <w:t>330,080</w:t>
            </w:r>
          </w:p>
        </w:tc>
        <w:tc>
          <w:tcPr>
            <w:tcW w:w="593" w:type="pct"/>
            <w:tcBorders>
              <w:top w:val="double" w:sz="4" w:space="0" w:color="auto"/>
            </w:tcBorders>
            <w:vAlign w:val="center"/>
            <w:hideMark/>
          </w:tcPr>
          <w:p w:rsidR="00013330" w:rsidRPr="00B17ABA" w:rsidRDefault="00013330" w:rsidP="006B37FC">
            <w:pPr>
              <w:pStyle w:val="TOC1"/>
              <w:spacing w:line="276" w:lineRule="auto"/>
              <w:jc w:val="right"/>
            </w:pPr>
            <w:r w:rsidRPr="00B17ABA">
              <w:t>3.78</w:t>
            </w:r>
          </w:p>
        </w:tc>
      </w:tr>
      <w:tr w:rsidR="00013330" w:rsidRPr="00B17ABA" w:rsidTr="009923E9">
        <w:trPr>
          <w:trHeight w:val="300"/>
        </w:trPr>
        <w:tc>
          <w:tcPr>
            <w:tcW w:w="258" w:type="pct"/>
            <w:shd w:val="clear" w:color="auto" w:fill="auto"/>
            <w:noWrap/>
            <w:vAlign w:val="center"/>
          </w:tcPr>
          <w:p w:rsidR="00013330" w:rsidRPr="00B17ABA" w:rsidRDefault="00013330" w:rsidP="006B37FC">
            <w:pPr>
              <w:pStyle w:val="TOC1"/>
              <w:spacing w:line="276" w:lineRule="auto"/>
            </w:pPr>
            <w:r w:rsidRPr="00B17ABA">
              <w:t>2</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25</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3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705</w:t>
            </w:r>
          </w:p>
        </w:tc>
        <w:tc>
          <w:tcPr>
            <w:tcW w:w="593" w:type="pct"/>
            <w:shd w:val="clear" w:color="auto" w:fill="auto"/>
            <w:noWrap/>
            <w:vAlign w:val="center"/>
          </w:tcPr>
          <w:p w:rsidR="00013330" w:rsidRPr="00B17ABA" w:rsidRDefault="00013330" w:rsidP="006B37FC">
            <w:pPr>
              <w:pStyle w:val="TOC1"/>
              <w:spacing w:line="276" w:lineRule="auto"/>
              <w:jc w:val="right"/>
            </w:pPr>
            <w:r w:rsidRPr="00B17ABA">
              <w:t>2.12</w:t>
            </w:r>
          </w:p>
        </w:tc>
        <w:tc>
          <w:tcPr>
            <w:tcW w:w="593" w:type="pct"/>
          </w:tcPr>
          <w:p w:rsidR="00013330" w:rsidRPr="00B17ABA" w:rsidRDefault="00013330" w:rsidP="006B37FC">
            <w:pPr>
              <w:pStyle w:val="TOC1"/>
              <w:spacing w:line="276" w:lineRule="auto"/>
              <w:jc w:val="right"/>
            </w:pPr>
            <w:r w:rsidRPr="00B17ABA">
              <w:t>10.83</w:t>
            </w:r>
          </w:p>
        </w:tc>
        <w:tc>
          <w:tcPr>
            <w:tcW w:w="593" w:type="pct"/>
            <w:shd w:val="clear" w:color="auto" w:fill="auto"/>
            <w:noWrap/>
            <w:vAlign w:val="center"/>
          </w:tcPr>
          <w:p w:rsidR="00013330" w:rsidRPr="00B17ABA" w:rsidRDefault="00013330" w:rsidP="006B37FC">
            <w:pPr>
              <w:pStyle w:val="TOC1"/>
              <w:spacing w:line="276" w:lineRule="auto"/>
              <w:jc w:val="right"/>
            </w:pPr>
            <w:r w:rsidRPr="00B17ABA">
              <w:t>623*</w:t>
            </w:r>
          </w:p>
        </w:tc>
        <w:tc>
          <w:tcPr>
            <w:tcW w:w="593" w:type="pct"/>
            <w:shd w:val="clear" w:color="auto" w:fill="auto"/>
            <w:noWrap/>
            <w:vAlign w:val="center"/>
          </w:tcPr>
          <w:p w:rsidR="00013330" w:rsidRPr="00B17ABA" w:rsidRDefault="00013330" w:rsidP="006B37FC">
            <w:pPr>
              <w:pStyle w:val="TOC1"/>
              <w:spacing w:line="276" w:lineRule="auto"/>
              <w:jc w:val="right"/>
            </w:pPr>
            <w:r w:rsidRPr="00B17ABA">
              <w:t>330,110</w:t>
            </w:r>
          </w:p>
        </w:tc>
        <w:tc>
          <w:tcPr>
            <w:tcW w:w="593" w:type="pct"/>
            <w:vAlign w:val="center"/>
            <w:hideMark/>
          </w:tcPr>
          <w:p w:rsidR="00013330" w:rsidRPr="00B17ABA" w:rsidRDefault="00013330" w:rsidP="006B37FC">
            <w:pPr>
              <w:pStyle w:val="TOC1"/>
              <w:spacing w:line="276" w:lineRule="auto"/>
              <w:jc w:val="right"/>
            </w:pPr>
            <w:r w:rsidRPr="00B17ABA">
              <w:t>10.05</w:t>
            </w:r>
          </w:p>
        </w:tc>
      </w:tr>
      <w:tr w:rsidR="00013330" w:rsidRPr="00B17ABA" w:rsidTr="009923E9">
        <w:trPr>
          <w:trHeight w:val="300"/>
        </w:trPr>
        <w:tc>
          <w:tcPr>
            <w:tcW w:w="258" w:type="pct"/>
            <w:shd w:val="clear" w:color="auto" w:fill="auto"/>
            <w:noWrap/>
            <w:vAlign w:val="center"/>
          </w:tcPr>
          <w:p w:rsidR="00013330" w:rsidRPr="00B17ABA" w:rsidRDefault="00013330" w:rsidP="006B37FC">
            <w:pPr>
              <w:pStyle w:val="TOC1"/>
              <w:spacing w:line="276" w:lineRule="auto"/>
            </w:pPr>
            <w:r w:rsidRPr="00B17ABA">
              <w:t>3</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25</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5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1,175</w:t>
            </w:r>
          </w:p>
        </w:tc>
        <w:tc>
          <w:tcPr>
            <w:tcW w:w="593" w:type="pct"/>
            <w:shd w:val="clear" w:color="auto" w:fill="auto"/>
            <w:noWrap/>
            <w:vAlign w:val="center"/>
          </w:tcPr>
          <w:p w:rsidR="00013330" w:rsidRPr="00B17ABA" w:rsidRDefault="00013330" w:rsidP="006B37FC">
            <w:pPr>
              <w:pStyle w:val="TOC1"/>
              <w:spacing w:line="276" w:lineRule="auto"/>
              <w:jc w:val="right"/>
            </w:pPr>
            <w:r w:rsidRPr="00B17ABA">
              <w:t>3.56</w:t>
            </w:r>
          </w:p>
        </w:tc>
        <w:tc>
          <w:tcPr>
            <w:tcW w:w="593" w:type="pct"/>
          </w:tcPr>
          <w:p w:rsidR="00013330" w:rsidRPr="00B17ABA" w:rsidRDefault="00013330" w:rsidP="006B37FC">
            <w:pPr>
              <w:pStyle w:val="TOC1"/>
              <w:spacing w:line="276" w:lineRule="auto"/>
              <w:jc w:val="right"/>
            </w:pPr>
            <w:r w:rsidRPr="00B17ABA">
              <w:t>11.18</w:t>
            </w:r>
          </w:p>
        </w:tc>
        <w:tc>
          <w:tcPr>
            <w:tcW w:w="593" w:type="pct"/>
            <w:shd w:val="clear" w:color="auto" w:fill="auto"/>
            <w:noWrap/>
            <w:vAlign w:val="center"/>
          </w:tcPr>
          <w:p w:rsidR="00013330" w:rsidRPr="00B17ABA" w:rsidRDefault="00013330" w:rsidP="006B37FC">
            <w:pPr>
              <w:pStyle w:val="TOC1"/>
              <w:spacing w:line="276" w:lineRule="auto"/>
              <w:jc w:val="right"/>
            </w:pPr>
            <w:r w:rsidRPr="00B17ABA">
              <w:t>624*</w:t>
            </w:r>
          </w:p>
        </w:tc>
        <w:tc>
          <w:tcPr>
            <w:tcW w:w="593" w:type="pct"/>
            <w:shd w:val="clear" w:color="auto" w:fill="auto"/>
            <w:noWrap/>
            <w:vAlign w:val="center"/>
          </w:tcPr>
          <w:p w:rsidR="00013330" w:rsidRPr="00B17ABA" w:rsidRDefault="00013330" w:rsidP="006B37FC">
            <w:pPr>
              <w:pStyle w:val="TOC1"/>
              <w:spacing w:line="276" w:lineRule="auto"/>
              <w:jc w:val="right"/>
            </w:pPr>
            <w:r w:rsidRPr="00B17ABA">
              <w:t>330,120</w:t>
            </w:r>
          </w:p>
        </w:tc>
        <w:tc>
          <w:tcPr>
            <w:tcW w:w="593" w:type="pct"/>
            <w:vAlign w:val="center"/>
            <w:hideMark/>
          </w:tcPr>
          <w:p w:rsidR="00013330" w:rsidRPr="00B17ABA" w:rsidRDefault="00013330" w:rsidP="006B37FC">
            <w:pPr>
              <w:pStyle w:val="TOC1"/>
              <w:spacing w:line="276" w:lineRule="auto"/>
              <w:jc w:val="right"/>
            </w:pPr>
            <w:r w:rsidRPr="00B17ABA">
              <w:t>15.12</w:t>
            </w:r>
          </w:p>
        </w:tc>
      </w:tr>
      <w:tr w:rsidR="00013330" w:rsidRPr="00B17ABA" w:rsidTr="009923E9">
        <w:trPr>
          <w:trHeight w:val="300"/>
        </w:trPr>
        <w:tc>
          <w:tcPr>
            <w:tcW w:w="258" w:type="pct"/>
            <w:shd w:val="clear" w:color="auto" w:fill="auto"/>
            <w:noWrap/>
            <w:vAlign w:val="center"/>
          </w:tcPr>
          <w:p w:rsidR="00013330" w:rsidRPr="00B17ABA" w:rsidRDefault="00013330" w:rsidP="006B37FC">
            <w:pPr>
              <w:pStyle w:val="TOC1"/>
              <w:spacing w:line="276" w:lineRule="auto"/>
            </w:pPr>
            <w:r w:rsidRPr="00B17ABA">
              <w:t>4</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25</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10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2,35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6.56</w:t>
            </w:r>
          </w:p>
        </w:tc>
        <w:tc>
          <w:tcPr>
            <w:tcW w:w="593" w:type="pct"/>
          </w:tcPr>
          <w:p w:rsidR="00013330" w:rsidRPr="00B17ABA" w:rsidRDefault="00013330" w:rsidP="006B37FC">
            <w:pPr>
              <w:pStyle w:val="TOC1"/>
              <w:spacing w:line="276" w:lineRule="auto"/>
              <w:jc w:val="right"/>
            </w:pPr>
            <w:r w:rsidRPr="00B17ABA">
              <w:t>10.05</w:t>
            </w:r>
          </w:p>
        </w:tc>
        <w:tc>
          <w:tcPr>
            <w:tcW w:w="593" w:type="pct"/>
            <w:shd w:val="clear" w:color="auto" w:fill="auto"/>
            <w:noWrap/>
            <w:vAlign w:val="center"/>
          </w:tcPr>
          <w:p w:rsidR="00013330" w:rsidRPr="00B17ABA" w:rsidRDefault="00013330" w:rsidP="006B37FC">
            <w:pPr>
              <w:pStyle w:val="TOC1"/>
              <w:spacing w:line="276" w:lineRule="auto"/>
              <w:jc w:val="right"/>
            </w:pPr>
            <w:r w:rsidRPr="00B17ABA">
              <w:t>623*</w:t>
            </w:r>
          </w:p>
        </w:tc>
        <w:tc>
          <w:tcPr>
            <w:tcW w:w="593" w:type="pct"/>
            <w:shd w:val="clear" w:color="auto" w:fill="auto"/>
            <w:noWrap/>
            <w:vAlign w:val="center"/>
          </w:tcPr>
          <w:p w:rsidR="00013330" w:rsidRPr="00B17ABA" w:rsidRDefault="00013330" w:rsidP="006B37FC">
            <w:pPr>
              <w:pStyle w:val="TOC1"/>
              <w:spacing w:line="276" w:lineRule="auto"/>
              <w:jc w:val="right"/>
            </w:pPr>
            <w:r w:rsidRPr="00B17ABA">
              <w:t>330,120</w:t>
            </w:r>
          </w:p>
        </w:tc>
        <w:tc>
          <w:tcPr>
            <w:tcW w:w="593" w:type="pct"/>
            <w:vAlign w:val="center"/>
            <w:hideMark/>
          </w:tcPr>
          <w:p w:rsidR="00013330" w:rsidRPr="00B17ABA" w:rsidRDefault="00013330" w:rsidP="006B37FC">
            <w:pPr>
              <w:pStyle w:val="TOC1"/>
              <w:spacing w:line="276" w:lineRule="auto"/>
              <w:jc w:val="right"/>
            </w:pPr>
            <w:r w:rsidRPr="00B17ABA">
              <w:t>25.53</w:t>
            </w:r>
          </w:p>
        </w:tc>
      </w:tr>
      <w:tr w:rsidR="00013330" w:rsidRPr="00B17ABA" w:rsidTr="009923E9">
        <w:trPr>
          <w:trHeight w:val="300"/>
        </w:trPr>
        <w:tc>
          <w:tcPr>
            <w:tcW w:w="258" w:type="pct"/>
            <w:shd w:val="clear" w:color="auto" w:fill="auto"/>
            <w:noWrap/>
            <w:vAlign w:val="center"/>
          </w:tcPr>
          <w:p w:rsidR="00013330" w:rsidRPr="00B17ABA" w:rsidRDefault="00013330" w:rsidP="006B37FC">
            <w:pPr>
              <w:pStyle w:val="TOC1"/>
              <w:spacing w:line="276" w:lineRule="auto"/>
            </w:pPr>
            <w:r w:rsidRPr="00B17ABA">
              <w:t>5</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50</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1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46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1.44</w:t>
            </w:r>
          </w:p>
        </w:tc>
        <w:tc>
          <w:tcPr>
            <w:tcW w:w="593" w:type="pct"/>
          </w:tcPr>
          <w:p w:rsidR="00013330" w:rsidRPr="00B17ABA" w:rsidRDefault="00013330" w:rsidP="006B37FC">
            <w:pPr>
              <w:pStyle w:val="TOC1"/>
              <w:spacing w:line="276" w:lineRule="auto"/>
              <w:jc w:val="right"/>
            </w:pPr>
            <w:r w:rsidRPr="00B17ABA">
              <w:t>11.28</w:t>
            </w:r>
          </w:p>
        </w:tc>
        <w:tc>
          <w:tcPr>
            <w:tcW w:w="593" w:type="pct"/>
            <w:shd w:val="clear" w:color="auto" w:fill="auto"/>
            <w:noWrap/>
            <w:vAlign w:val="center"/>
          </w:tcPr>
          <w:p w:rsidR="00013330" w:rsidRPr="00B17ABA" w:rsidRDefault="00013330" w:rsidP="006B37FC">
            <w:pPr>
              <w:pStyle w:val="TOC1"/>
              <w:spacing w:line="276" w:lineRule="auto"/>
              <w:jc w:val="right"/>
            </w:pPr>
            <w:r w:rsidRPr="00B17ABA">
              <w:t>623*</w:t>
            </w:r>
          </w:p>
        </w:tc>
        <w:tc>
          <w:tcPr>
            <w:tcW w:w="593" w:type="pct"/>
            <w:shd w:val="clear" w:color="auto" w:fill="auto"/>
            <w:noWrap/>
            <w:vAlign w:val="center"/>
          </w:tcPr>
          <w:p w:rsidR="00013330" w:rsidRPr="00B17ABA" w:rsidRDefault="00013330" w:rsidP="006B37FC">
            <w:pPr>
              <w:pStyle w:val="TOC1"/>
              <w:spacing w:line="276" w:lineRule="auto"/>
              <w:jc w:val="right"/>
            </w:pPr>
            <w:r w:rsidRPr="00B17ABA">
              <w:t>330,130</w:t>
            </w:r>
          </w:p>
        </w:tc>
        <w:tc>
          <w:tcPr>
            <w:tcW w:w="593" w:type="pct"/>
            <w:vAlign w:val="center"/>
            <w:hideMark/>
          </w:tcPr>
          <w:p w:rsidR="00013330" w:rsidRPr="00B17ABA" w:rsidRDefault="00013330" w:rsidP="006B37FC">
            <w:pPr>
              <w:pStyle w:val="TOC1"/>
              <w:spacing w:line="276" w:lineRule="auto"/>
              <w:jc w:val="right"/>
            </w:pPr>
            <w:r w:rsidRPr="00B17ABA">
              <w:t>6.18</w:t>
            </w:r>
          </w:p>
        </w:tc>
      </w:tr>
      <w:tr w:rsidR="00013330" w:rsidRPr="00B17ABA" w:rsidTr="009923E9">
        <w:trPr>
          <w:trHeight w:val="300"/>
        </w:trPr>
        <w:tc>
          <w:tcPr>
            <w:tcW w:w="258" w:type="pct"/>
            <w:shd w:val="clear" w:color="auto" w:fill="auto"/>
            <w:noWrap/>
            <w:vAlign w:val="center"/>
          </w:tcPr>
          <w:p w:rsidR="00013330" w:rsidRPr="00B17ABA" w:rsidRDefault="00013330" w:rsidP="006B37FC">
            <w:pPr>
              <w:pStyle w:val="TOC1"/>
              <w:spacing w:line="276" w:lineRule="auto"/>
            </w:pPr>
            <w:r w:rsidRPr="00B17ABA">
              <w:t>6</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50</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3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1,38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4.10</w:t>
            </w:r>
          </w:p>
        </w:tc>
        <w:tc>
          <w:tcPr>
            <w:tcW w:w="593" w:type="pct"/>
          </w:tcPr>
          <w:p w:rsidR="00013330" w:rsidRPr="00B17ABA" w:rsidRDefault="00013330" w:rsidP="006B37FC">
            <w:pPr>
              <w:pStyle w:val="TOC1"/>
              <w:spacing w:line="276" w:lineRule="auto"/>
              <w:jc w:val="right"/>
            </w:pPr>
            <w:r w:rsidRPr="00B17ABA">
              <w:t>10.7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3721*</w:t>
            </w:r>
          </w:p>
        </w:tc>
        <w:tc>
          <w:tcPr>
            <w:tcW w:w="593" w:type="pct"/>
            <w:shd w:val="clear" w:color="auto" w:fill="auto"/>
            <w:noWrap/>
            <w:vAlign w:val="center"/>
          </w:tcPr>
          <w:p w:rsidR="00013330" w:rsidRPr="00B17ABA" w:rsidRDefault="00013330" w:rsidP="006B37FC">
            <w:pPr>
              <w:pStyle w:val="TOC1"/>
              <w:spacing w:line="276" w:lineRule="auto"/>
              <w:jc w:val="right"/>
            </w:pPr>
            <w:r w:rsidRPr="00B17ABA">
              <w:t>330,120</w:t>
            </w:r>
          </w:p>
        </w:tc>
        <w:tc>
          <w:tcPr>
            <w:tcW w:w="593" w:type="pct"/>
            <w:shd w:val="clear" w:color="auto" w:fill="auto"/>
            <w:vAlign w:val="center"/>
            <w:hideMark/>
          </w:tcPr>
          <w:p w:rsidR="00013330" w:rsidRPr="00B17ABA" w:rsidRDefault="00013330" w:rsidP="006B37FC">
            <w:pPr>
              <w:pStyle w:val="TOC1"/>
              <w:spacing w:line="276" w:lineRule="auto"/>
              <w:jc w:val="right"/>
            </w:pPr>
            <w:r w:rsidRPr="00B17ABA">
              <w:t>14.85</w:t>
            </w:r>
          </w:p>
        </w:tc>
      </w:tr>
      <w:tr w:rsidR="00013330" w:rsidRPr="00B17ABA" w:rsidTr="009923E9">
        <w:trPr>
          <w:trHeight w:val="300"/>
        </w:trPr>
        <w:tc>
          <w:tcPr>
            <w:tcW w:w="258" w:type="pct"/>
            <w:shd w:val="clear" w:color="auto" w:fill="auto"/>
            <w:noWrap/>
            <w:vAlign w:val="center"/>
          </w:tcPr>
          <w:p w:rsidR="00013330" w:rsidRPr="00B17ABA" w:rsidRDefault="00013330" w:rsidP="006B37FC">
            <w:pPr>
              <w:pStyle w:val="TOC1"/>
              <w:spacing w:line="276" w:lineRule="auto"/>
            </w:pPr>
            <w:r w:rsidRPr="00B17ABA">
              <w:t>7</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50</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5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2,30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7.41</w:t>
            </w:r>
          </w:p>
        </w:tc>
        <w:tc>
          <w:tcPr>
            <w:tcW w:w="593" w:type="pct"/>
          </w:tcPr>
          <w:p w:rsidR="00013330" w:rsidRPr="00B17ABA" w:rsidRDefault="00013330" w:rsidP="006B37FC">
            <w:pPr>
              <w:pStyle w:val="TOC1"/>
              <w:spacing w:line="276" w:lineRule="auto"/>
              <w:jc w:val="right"/>
            </w:pPr>
            <w:r w:rsidRPr="00B17ABA">
              <w:t>11.6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625*</w:t>
            </w:r>
          </w:p>
        </w:tc>
        <w:tc>
          <w:tcPr>
            <w:tcW w:w="593" w:type="pct"/>
            <w:shd w:val="clear" w:color="auto" w:fill="auto"/>
            <w:noWrap/>
            <w:vAlign w:val="center"/>
          </w:tcPr>
          <w:p w:rsidR="00013330" w:rsidRPr="00B17ABA" w:rsidRDefault="00013330" w:rsidP="006B37FC">
            <w:pPr>
              <w:pStyle w:val="TOC1"/>
              <w:spacing w:line="276" w:lineRule="auto"/>
              <w:jc w:val="right"/>
            </w:pPr>
            <w:r w:rsidRPr="00B17ABA">
              <w:t>330,140</w:t>
            </w:r>
          </w:p>
        </w:tc>
        <w:tc>
          <w:tcPr>
            <w:tcW w:w="593" w:type="pct"/>
            <w:vAlign w:val="center"/>
            <w:hideMark/>
          </w:tcPr>
          <w:p w:rsidR="00013330" w:rsidRPr="00B17ABA" w:rsidRDefault="00013330" w:rsidP="006B37FC">
            <w:pPr>
              <w:pStyle w:val="TOC1"/>
              <w:spacing w:line="276" w:lineRule="auto"/>
              <w:jc w:val="right"/>
            </w:pPr>
            <w:r w:rsidRPr="00B17ABA">
              <w:t>18.65</w:t>
            </w:r>
          </w:p>
        </w:tc>
      </w:tr>
      <w:tr w:rsidR="00013330" w:rsidRPr="00B17ABA" w:rsidTr="009923E9">
        <w:trPr>
          <w:trHeight w:val="300"/>
        </w:trPr>
        <w:tc>
          <w:tcPr>
            <w:tcW w:w="258" w:type="pct"/>
            <w:shd w:val="clear" w:color="auto" w:fill="auto"/>
            <w:noWrap/>
            <w:vAlign w:val="center"/>
          </w:tcPr>
          <w:p w:rsidR="00013330" w:rsidRPr="00B17ABA" w:rsidRDefault="00013330" w:rsidP="006B37FC">
            <w:pPr>
              <w:pStyle w:val="TOC1"/>
              <w:spacing w:line="276" w:lineRule="auto"/>
            </w:pPr>
            <w:r w:rsidRPr="00B17ABA">
              <w:t>8</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100</w:t>
            </w:r>
          </w:p>
        </w:tc>
        <w:tc>
          <w:tcPr>
            <w:tcW w:w="593" w:type="pct"/>
            <w:shd w:val="clear" w:color="auto" w:fill="auto"/>
            <w:noWrap/>
            <w:vAlign w:val="center"/>
            <w:hideMark/>
          </w:tcPr>
          <w:p w:rsidR="00013330" w:rsidRPr="00B17ABA" w:rsidRDefault="00013330" w:rsidP="006B37FC">
            <w:pPr>
              <w:pStyle w:val="TOC1"/>
              <w:spacing w:line="276" w:lineRule="auto"/>
              <w:jc w:val="right"/>
            </w:pPr>
            <w:r w:rsidRPr="00B17ABA">
              <w:t>1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910</w:t>
            </w:r>
          </w:p>
        </w:tc>
        <w:tc>
          <w:tcPr>
            <w:tcW w:w="593" w:type="pct"/>
            <w:shd w:val="clear" w:color="auto" w:fill="auto"/>
            <w:noWrap/>
            <w:vAlign w:val="center"/>
          </w:tcPr>
          <w:p w:rsidR="00013330" w:rsidRPr="00B17ABA" w:rsidRDefault="00013330" w:rsidP="006B37FC">
            <w:pPr>
              <w:pStyle w:val="TOC1"/>
              <w:spacing w:line="276" w:lineRule="auto"/>
              <w:jc w:val="right"/>
            </w:pPr>
            <w:r w:rsidRPr="00B17ABA">
              <w:t>2.88</w:t>
            </w:r>
          </w:p>
        </w:tc>
        <w:tc>
          <w:tcPr>
            <w:tcW w:w="593" w:type="pct"/>
          </w:tcPr>
          <w:p w:rsidR="00013330" w:rsidRPr="00B17ABA" w:rsidRDefault="00013330" w:rsidP="006B37FC">
            <w:pPr>
              <w:pStyle w:val="TOC1"/>
              <w:spacing w:line="276" w:lineRule="auto"/>
              <w:jc w:val="right"/>
            </w:pPr>
            <w:r w:rsidRPr="00B17ABA">
              <w:t>11.39</w:t>
            </w:r>
          </w:p>
        </w:tc>
        <w:tc>
          <w:tcPr>
            <w:tcW w:w="593" w:type="pct"/>
            <w:shd w:val="clear" w:color="auto" w:fill="auto"/>
            <w:noWrap/>
            <w:vAlign w:val="center"/>
          </w:tcPr>
          <w:p w:rsidR="00013330" w:rsidRPr="00B17ABA" w:rsidRDefault="00013330" w:rsidP="006B37FC">
            <w:pPr>
              <w:pStyle w:val="TOC1"/>
              <w:spacing w:line="276" w:lineRule="auto"/>
              <w:jc w:val="right"/>
            </w:pPr>
            <w:r w:rsidRPr="00B17ABA">
              <w:t>623*</w:t>
            </w:r>
          </w:p>
        </w:tc>
        <w:tc>
          <w:tcPr>
            <w:tcW w:w="593" w:type="pct"/>
            <w:shd w:val="clear" w:color="auto" w:fill="auto"/>
            <w:noWrap/>
            <w:vAlign w:val="center"/>
          </w:tcPr>
          <w:p w:rsidR="00013330" w:rsidRPr="00B17ABA" w:rsidRDefault="00013330" w:rsidP="006B37FC">
            <w:pPr>
              <w:pStyle w:val="TOC1"/>
              <w:spacing w:line="276" w:lineRule="auto"/>
              <w:jc w:val="right"/>
            </w:pPr>
            <w:r w:rsidRPr="00B17ABA">
              <w:t>330,160</w:t>
            </w:r>
          </w:p>
        </w:tc>
        <w:tc>
          <w:tcPr>
            <w:tcW w:w="593" w:type="pct"/>
            <w:vAlign w:val="center"/>
            <w:hideMark/>
          </w:tcPr>
          <w:p w:rsidR="00013330" w:rsidRPr="00B17ABA" w:rsidRDefault="00013330" w:rsidP="006B37FC">
            <w:pPr>
              <w:pStyle w:val="TOC1"/>
              <w:spacing w:line="276" w:lineRule="auto"/>
              <w:jc w:val="right"/>
            </w:pPr>
            <w:r w:rsidRPr="00B17ABA">
              <w:t>9.52</w:t>
            </w:r>
          </w:p>
        </w:tc>
      </w:tr>
      <w:tr w:rsidR="00807978" w:rsidRPr="00B17ABA" w:rsidTr="00807978">
        <w:trPr>
          <w:trHeight w:val="300"/>
        </w:trPr>
        <w:tc>
          <w:tcPr>
            <w:tcW w:w="258" w:type="pct"/>
            <w:shd w:val="clear" w:color="auto" w:fill="D9D9D9" w:themeFill="background1" w:themeFillShade="D9"/>
            <w:noWrap/>
            <w:vAlign w:val="center"/>
          </w:tcPr>
          <w:p w:rsidR="00013330" w:rsidRPr="00B17ABA" w:rsidRDefault="00013330" w:rsidP="006B37FC">
            <w:pPr>
              <w:pStyle w:val="TOC1"/>
              <w:spacing w:line="276" w:lineRule="auto"/>
            </w:pPr>
            <w:r w:rsidRPr="00B17ABA">
              <w:t>9</w:t>
            </w:r>
          </w:p>
        </w:tc>
        <w:tc>
          <w:tcPr>
            <w:tcW w:w="593" w:type="pct"/>
            <w:shd w:val="clear" w:color="auto" w:fill="D9D9D9" w:themeFill="background1" w:themeFillShade="D9"/>
            <w:noWrap/>
            <w:vAlign w:val="center"/>
            <w:hideMark/>
          </w:tcPr>
          <w:p w:rsidR="00013330" w:rsidRPr="00B17ABA" w:rsidRDefault="00013330" w:rsidP="006B37FC">
            <w:pPr>
              <w:pStyle w:val="TOC1"/>
              <w:spacing w:line="276" w:lineRule="auto"/>
              <w:jc w:val="right"/>
            </w:pPr>
            <w:r w:rsidRPr="00B17ABA">
              <w:t>100</w:t>
            </w:r>
          </w:p>
        </w:tc>
        <w:tc>
          <w:tcPr>
            <w:tcW w:w="593" w:type="pct"/>
            <w:shd w:val="clear" w:color="auto" w:fill="D9D9D9" w:themeFill="background1" w:themeFillShade="D9"/>
            <w:noWrap/>
            <w:vAlign w:val="center"/>
            <w:hideMark/>
          </w:tcPr>
          <w:p w:rsidR="00013330" w:rsidRPr="00B17ABA" w:rsidRDefault="00013330" w:rsidP="006B37FC">
            <w:pPr>
              <w:pStyle w:val="TOC1"/>
              <w:spacing w:line="276" w:lineRule="auto"/>
              <w:jc w:val="right"/>
            </w:pPr>
            <w:r w:rsidRPr="00B17ABA">
              <w:t>30</w:t>
            </w:r>
          </w:p>
        </w:tc>
        <w:tc>
          <w:tcPr>
            <w:tcW w:w="593" w:type="pct"/>
            <w:shd w:val="clear" w:color="auto" w:fill="D9D9D9" w:themeFill="background1" w:themeFillShade="D9"/>
            <w:noWrap/>
            <w:vAlign w:val="center"/>
          </w:tcPr>
          <w:p w:rsidR="00013330" w:rsidRPr="00B17ABA" w:rsidRDefault="00013330" w:rsidP="006B37FC">
            <w:pPr>
              <w:pStyle w:val="TOC1"/>
              <w:spacing w:line="276" w:lineRule="auto"/>
              <w:jc w:val="right"/>
            </w:pPr>
            <w:r w:rsidRPr="00B17ABA">
              <w:t>2,730</w:t>
            </w:r>
          </w:p>
        </w:tc>
        <w:tc>
          <w:tcPr>
            <w:tcW w:w="593" w:type="pct"/>
            <w:shd w:val="clear" w:color="auto" w:fill="D9D9D9" w:themeFill="background1" w:themeFillShade="D9"/>
            <w:noWrap/>
            <w:vAlign w:val="center"/>
          </w:tcPr>
          <w:p w:rsidR="00013330" w:rsidRPr="00B17ABA" w:rsidRDefault="00013330" w:rsidP="006B37FC">
            <w:pPr>
              <w:pStyle w:val="TOC1"/>
              <w:spacing w:line="276" w:lineRule="auto"/>
              <w:jc w:val="right"/>
            </w:pPr>
            <w:r w:rsidRPr="00B17ABA">
              <w:t>8.58</w:t>
            </w:r>
          </w:p>
        </w:tc>
        <w:tc>
          <w:tcPr>
            <w:tcW w:w="593" w:type="pct"/>
            <w:shd w:val="clear" w:color="auto" w:fill="D9D9D9" w:themeFill="background1" w:themeFillShade="D9"/>
          </w:tcPr>
          <w:p w:rsidR="00013330" w:rsidRPr="00B17ABA" w:rsidRDefault="00013330" w:rsidP="006B37FC">
            <w:pPr>
              <w:pStyle w:val="TOC1"/>
              <w:spacing w:line="276" w:lineRule="auto"/>
              <w:jc w:val="right"/>
            </w:pPr>
            <w:r w:rsidRPr="00B17ABA">
              <w:t>11.31</w:t>
            </w:r>
          </w:p>
        </w:tc>
        <w:tc>
          <w:tcPr>
            <w:tcW w:w="593" w:type="pct"/>
            <w:shd w:val="clear" w:color="auto" w:fill="D9D9D9" w:themeFill="background1" w:themeFillShade="D9"/>
            <w:noWrap/>
            <w:vAlign w:val="center"/>
          </w:tcPr>
          <w:p w:rsidR="00013330" w:rsidRPr="00B17ABA" w:rsidRDefault="00013330" w:rsidP="006B37FC">
            <w:pPr>
              <w:pStyle w:val="TOC1"/>
              <w:spacing w:line="276" w:lineRule="auto"/>
              <w:jc w:val="right"/>
            </w:pPr>
            <w:r w:rsidRPr="00B17ABA">
              <w:t>623*</w:t>
            </w:r>
          </w:p>
        </w:tc>
        <w:tc>
          <w:tcPr>
            <w:tcW w:w="593" w:type="pct"/>
            <w:shd w:val="clear" w:color="auto" w:fill="D9D9D9" w:themeFill="background1" w:themeFillShade="D9"/>
            <w:noWrap/>
            <w:vAlign w:val="center"/>
          </w:tcPr>
          <w:p w:rsidR="00013330" w:rsidRPr="00B17ABA" w:rsidRDefault="00013330" w:rsidP="006B37FC">
            <w:pPr>
              <w:pStyle w:val="TOC1"/>
              <w:spacing w:line="276" w:lineRule="auto"/>
              <w:jc w:val="right"/>
            </w:pPr>
            <w:r w:rsidRPr="00B17ABA">
              <w:t>330,130</w:t>
            </w:r>
          </w:p>
        </w:tc>
        <w:tc>
          <w:tcPr>
            <w:tcW w:w="593" w:type="pct"/>
            <w:shd w:val="clear" w:color="auto" w:fill="D9D9D9" w:themeFill="background1" w:themeFillShade="D9"/>
            <w:vAlign w:val="center"/>
            <w:hideMark/>
          </w:tcPr>
          <w:p w:rsidR="00013330" w:rsidRPr="00B17ABA" w:rsidRDefault="00013330" w:rsidP="006B37FC">
            <w:pPr>
              <w:pStyle w:val="TOC1"/>
              <w:spacing w:line="276" w:lineRule="auto"/>
              <w:jc w:val="right"/>
            </w:pPr>
            <w:r w:rsidRPr="00B17ABA">
              <w:t>21.75</w:t>
            </w:r>
          </w:p>
        </w:tc>
      </w:tr>
    </w:tbl>
    <w:p w:rsidR="006B37FC" w:rsidRPr="00B17ABA" w:rsidRDefault="00006F9D" w:rsidP="00344BC1">
      <w:pPr>
        <w:pStyle w:val="TOC2"/>
      </w:pPr>
      <w:r w:rsidRPr="00B17ABA">
        <w:t>1) Iteration number means the evaluation of the objective function including 100 Monte Carlo simulations.</w:t>
      </w:r>
    </w:p>
    <w:p w:rsidR="000A0D27" w:rsidRPr="00B17ABA" w:rsidRDefault="000A0D27" w:rsidP="00344BC1">
      <w:pPr>
        <w:pStyle w:val="TOC2"/>
      </w:pPr>
      <w:r w:rsidRPr="00B17ABA">
        <w:t>2) The solution numbers with * are included in the top eight policies identified from the enumeration</w:t>
      </w:r>
      <w:r w:rsidR="00C620F4" w:rsidRPr="00B17ABA">
        <w:t xml:space="preserve"> in </w:t>
      </w:r>
      <w:r w:rsidR="00C620F4" w:rsidRPr="00B17ABA">
        <w:fldChar w:fldCharType="begin"/>
      </w:r>
      <w:r w:rsidR="00C620F4" w:rsidRPr="00B17ABA">
        <w:instrText xml:space="preserve"> REF _Ref425155098 \h </w:instrText>
      </w:r>
      <w:r w:rsidR="00B17ABA">
        <w:instrText xml:space="preserve"> \* MERGEFORMAT </w:instrText>
      </w:r>
      <w:r w:rsidR="00C620F4"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6</w:t>
      </w:r>
      <w:r w:rsidR="00C620F4" w:rsidRPr="00B17ABA">
        <w:fldChar w:fldCharType="end"/>
      </w:r>
      <w:r w:rsidRPr="00B17ABA">
        <w:t>.</w:t>
      </w:r>
    </w:p>
    <w:p w:rsidR="00013330" w:rsidRPr="00B17ABA" w:rsidRDefault="000A0D27" w:rsidP="00344BC1">
      <w:pPr>
        <w:pStyle w:val="TOC2"/>
      </w:pPr>
      <w:r w:rsidRPr="00B17ABA">
        <w:t xml:space="preserve">3) </w:t>
      </w:r>
      <w:r w:rsidR="00013330" w:rsidRPr="00B17ABA">
        <w:t>Crossover rate was set to 0.7 and mutation rate was set to 0.1.</w:t>
      </w:r>
    </w:p>
    <w:p w:rsidR="006B37FC" w:rsidRPr="00B17ABA" w:rsidRDefault="00013330" w:rsidP="00344BC1">
      <w:pPr>
        <w:pStyle w:val="TOC2"/>
      </w:pPr>
      <w:r w:rsidRPr="00B17ABA">
        <w:t xml:space="preserve">4) </w:t>
      </w:r>
      <w:r w:rsidR="006B37FC" w:rsidRPr="00B17ABA">
        <w:t>The base-case is in grey.</w:t>
      </w:r>
    </w:p>
    <w:p w:rsidR="00006F9D" w:rsidRPr="00B17ABA" w:rsidRDefault="00006F9D" w:rsidP="001A2558">
      <w:pPr>
        <w:jc w:val="both"/>
        <w:rPr>
          <w:sz w:val="20"/>
          <w:szCs w:val="20"/>
        </w:rPr>
      </w:pPr>
    </w:p>
    <w:p w:rsidR="00006F9D" w:rsidRPr="00B17ABA" w:rsidRDefault="00006F9D" w:rsidP="001A2558">
      <w:pPr>
        <w:jc w:val="both"/>
        <w:rPr>
          <w:sz w:val="20"/>
          <w:szCs w:val="20"/>
        </w:rPr>
      </w:pPr>
    </w:p>
    <w:p w:rsidR="00013330" w:rsidRPr="00B17ABA" w:rsidRDefault="00013330" w:rsidP="001A2558">
      <w:pPr>
        <w:spacing w:line="276" w:lineRule="auto"/>
        <w:ind w:firstLine="0"/>
        <w:rPr>
          <w:color w:val="FF0000"/>
        </w:rPr>
      </w:pPr>
      <w:r w:rsidRPr="00B17ABA">
        <w:rPr>
          <w:color w:val="FF0000"/>
        </w:rPr>
        <w:br w:type="page"/>
      </w:r>
    </w:p>
    <w:p w:rsidR="00013330" w:rsidRPr="00B17ABA" w:rsidRDefault="00013330" w:rsidP="009923E9">
      <w:pPr>
        <w:pStyle w:val="Caption"/>
        <w:keepNext/>
      </w:pPr>
      <w:bookmarkStart w:id="318" w:name="_Ref425518635"/>
      <w:bookmarkStart w:id="319" w:name="_Toc426018669"/>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13</w:t>
        </w:r>
      </w:fldSimple>
      <w:bookmarkEnd w:id="318"/>
      <w:r w:rsidRPr="00B17ABA">
        <w:t xml:space="preserve">. The average performance of </w:t>
      </w:r>
      <w:r w:rsidR="00E44CDD" w:rsidRPr="00B17ABA">
        <w:t>GA</w:t>
      </w:r>
      <w:r w:rsidRPr="00B17ABA">
        <w:t xml:space="preserve"> from 20 repeated runs, depending on the </w:t>
      </w:r>
      <w:r w:rsidR="00431FF1" w:rsidRPr="00B17ABA">
        <w:t>generation number and the population size</w:t>
      </w:r>
      <w:bookmarkEnd w:id="319"/>
    </w:p>
    <w:tbl>
      <w:tblPr>
        <w:tblW w:w="5000" w:type="pct"/>
        <w:tblLook w:val="04A0" w:firstRow="1" w:lastRow="0" w:firstColumn="1" w:lastColumn="0" w:noHBand="0" w:noVBand="1"/>
      </w:tblPr>
      <w:tblGrid>
        <w:gridCol w:w="3179"/>
        <w:gridCol w:w="1276"/>
        <w:gridCol w:w="1276"/>
        <w:gridCol w:w="1276"/>
        <w:gridCol w:w="1276"/>
        <w:gridCol w:w="1276"/>
        <w:gridCol w:w="1275"/>
        <w:gridCol w:w="1409"/>
        <w:gridCol w:w="1409"/>
      </w:tblGrid>
      <w:tr w:rsidR="00013330" w:rsidRPr="00B17ABA" w:rsidTr="00013330">
        <w:trPr>
          <w:trHeight w:val="300"/>
        </w:trPr>
        <w:tc>
          <w:tcPr>
            <w:tcW w:w="1164" w:type="pct"/>
            <w:tcBorders>
              <w:top w:val="single" w:sz="4" w:space="0" w:color="auto"/>
              <w:left w:val="single" w:sz="4" w:space="0" w:color="auto"/>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 </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G25xP1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G25xP3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G25xP5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G50xP1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G50xP3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G50xP50</w:t>
            </w:r>
          </w:p>
        </w:tc>
        <w:tc>
          <w:tcPr>
            <w:tcW w:w="516"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G100xP10</w:t>
            </w:r>
          </w:p>
        </w:tc>
        <w:tc>
          <w:tcPr>
            <w:tcW w:w="516"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G100xP30</w:t>
            </w:r>
          </w:p>
        </w:tc>
      </w:tr>
      <w:tr w:rsidR="00013330" w:rsidRPr="00B17ABA" w:rsidTr="00013330">
        <w:trPr>
          <w:trHeight w:val="300"/>
        </w:trPr>
        <w:tc>
          <w:tcPr>
            <w:tcW w:w="1164"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1</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4</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2</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7</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21</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9</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79</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1</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2</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3</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4</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5</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6</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15</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3</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7</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8</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9</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164" w:type="pct"/>
            <w:tcBorders>
              <w:top w:val="single" w:sz="4" w:space="0" w:color="auto"/>
              <w:left w:val="single" w:sz="4" w:space="0" w:color="auto"/>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2</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Average penalty rate</w:t>
            </w:r>
            <w:r w:rsidRPr="00B17ABA">
              <w:rPr>
                <w:rFonts w:eastAsia="Times New Roman" w:cstheme="majorBidi"/>
                <w:color w:val="000000"/>
                <w:sz w:val="20"/>
                <w:szCs w:val="20"/>
              </w:rPr>
              <w:t xml:space="preserve"> (%)</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79</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69</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3</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67"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516"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164"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Probability to find the optima</w:t>
            </w:r>
            <w:r w:rsidRPr="00B17ABA">
              <w:rPr>
                <w:rFonts w:eastAsia="Times New Roman" w:cstheme="majorBidi"/>
                <w:color w:val="000000"/>
                <w:sz w:val="20"/>
                <w:szCs w:val="20"/>
              </w:rPr>
              <w:t xml:space="preserve"> (%)</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5.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95.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67"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516"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r>
    </w:tbl>
    <w:p w:rsidR="00013330" w:rsidRPr="00B17ABA" w:rsidRDefault="00431FF1" w:rsidP="009923E9">
      <w:pPr>
        <w:pStyle w:val="TOC2"/>
        <w:sectPr w:rsidR="00013330" w:rsidRPr="00B17ABA" w:rsidSect="009923E9">
          <w:pgSz w:w="16838" w:h="11906" w:orient="landscape"/>
          <w:pgMar w:top="2268" w:right="1701" w:bottom="1418" w:left="1701" w:header="708" w:footer="708" w:gutter="0"/>
          <w:cols w:space="708"/>
          <w:docGrid w:linePitch="360"/>
        </w:sectPr>
      </w:pPr>
      <w:r w:rsidRPr="00B17ABA">
        <w:t xml:space="preserve">1) </w:t>
      </w:r>
      <w:r w:rsidRPr="009923E9">
        <w:rPr>
          <w:b/>
          <w:bCs/>
        </w:rPr>
        <w:t>G</w:t>
      </w:r>
      <w:r w:rsidRPr="00B17ABA">
        <w:t xml:space="preserve"> represents the generation number and </w:t>
      </w:r>
      <w:r w:rsidRPr="009923E9">
        <w:rPr>
          <w:b/>
          <w:bCs/>
        </w:rPr>
        <w:t>P</w:t>
      </w:r>
      <w:r w:rsidRPr="00B17ABA">
        <w:t xml:space="preserve"> represents the population siz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6"/>
      </w:tblGrid>
      <w:tr w:rsidR="00006F9D" w:rsidRPr="00B17ABA" w:rsidTr="008006CD">
        <w:tc>
          <w:tcPr>
            <w:tcW w:w="8436" w:type="dxa"/>
          </w:tcPr>
          <w:p w:rsidR="00006F9D" w:rsidRPr="00B17ABA" w:rsidRDefault="008006CD" w:rsidP="001A2558">
            <w:pPr>
              <w:ind w:firstLine="0"/>
              <w:rPr>
                <w:color w:val="FF0000"/>
              </w:rPr>
            </w:pPr>
            <w:r w:rsidRPr="00B17ABA">
              <w:rPr>
                <w:noProof/>
                <w:lang w:eastAsia="ko-KR"/>
              </w:rPr>
              <w:lastRenderedPageBreak/>
              <w:drawing>
                <wp:inline distT="0" distB="0" distL="0" distR="0" wp14:anchorId="592A016E" wp14:editId="3B85BB6B">
                  <wp:extent cx="5210175" cy="2400300"/>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8006CD" w:rsidRPr="00B17ABA" w:rsidRDefault="008006CD" w:rsidP="001A2558">
            <w:pPr>
              <w:ind w:firstLine="0"/>
              <w:rPr>
                <w:color w:val="FF0000"/>
              </w:rPr>
            </w:pPr>
            <w:r w:rsidRPr="00B17ABA">
              <w:rPr>
                <w:noProof/>
                <w:lang w:eastAsia="ko-KR"/>
              </w:rPr>
              <w:drawing>
                <wp:inline distT="0" distB="0" distL="0" distR="0" wp14:anchorId="69B8E8EC" wp14:editId="75CC827E">
                  <wp:extent cx="5210175" cy="2457450"/>
                  <wp:effectExtent l="0" t="0" r="0" b="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8006CD" w:rsidRPr="00B17ABA" w:rsidRDefault="008006CD" w:rsidP="001A2558">
            <w:pPr>
              <w:ind w:firstLine="0"/>
              <w:rPr>
                <w:color w:val="FF0000"/>
              </w:rPr>
            </w:pPr>
            <w:r w:rsidRPr="00B17ABA">
              <w:rPr>
                <w:noProof/>
                <w:lang w:eastAsia="ko-KR"/>
              </w:rPr>
              <w:drawing>
                <wp:inline distT="0" distB="0" distL="0" distR="0" wp14:anchorId="71A2A93F" wp14:editId="0843D3FF">
                  <wp:extent cx="5210175" cy="2381250"/>
                  <wp:effectExtent l="0" t="0" r="0" b="0"/>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tc>
      </w:tr>
    </w:tbl>
    <w:p w:rsidR="00BA7918" w:rsidRPr="00B17ABA" w:rsidRDefault="00BA7918" w:rsidP="009923E9">
      <w:pPr>
        <w:pStyle w:val="TOC2"/>
      </w:pPr>
      <w:r w:rsidRPr="00B17ABA">
        <w:t xml:space="preserve">1) </w:t>
      </w:r>
      <w:r w:rsidRPr="009923E9">
        <w:rPr>
          <w:b/>
          <w:bCs/>
        </w:rPr>
        <w:t>G</w:t>
      </w:r>
      <w:r w:rsidRPr="00B17ABA">
        <w:t xml:space="preserve"> represents the generation number and </w:t>
      </w:r>
      <w:r w:rsidRPr="009923E9">
        <w:rPr>
          <w:b/>
          <w:bCs/>
        </w:rPr>
        <w:t>P</w:t>
      </w:r>
      <w:r w:rsidRPr="00B17ABA">
        <w:t xml:space="preserve"> represents the population size.</w:t>
      </w:r>
    </w:p>
    <w:p w:rsidR="00BA7918" w:rsidRPr="00B17ABA" w:rsidRDefault="00BA7918" w:rsidP="009923E9"/>
    <w:p w:rsidR="00006F9D" w:rsidRPr="00B17ABA" w:rsidRDefault="00006F9D" w:rsidP="001A2558">
      <w:pPr>
        <w:jc w:val="center"/>
        <w:rPr>
          <w:color w:val="FF0000"/>
        </w:rPr>
      </w:pPr>
      <w:bookmarkStart w:id="320" w:name="_Ref425169807"/>
      <w:bookmarkStart w:id="321" w:name="_Toc426019180"/>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4</w:t>
        </w:r>
      </w:fldSimple>
      <w:bookmarkEnd w:id="320"/>
      <w:r w:rsidRPr="00B17ABA">
        <w:t xml:space="preserve">. Convergence of </w:t>
      </w:r>
      <w:r w:rsidR="00E44CDD" w:rsidRPr="00B17ABA">
        <w:t>GA</w:t>
      </w:r>
      <w:r w:rsidRPr="00B17ABA">
        <w:t xml:space="preserve"> depending on the number of generation and population</w:t>
      </w:r>
      <w:bookmarkEnd w:id="321"/>
      <w:r w:rsidRPr="00B17ABA">
        <w:t xml:space="preserve"> </w:t>
      </w:r>
    </w:p>
    <w:p w:rsidR="00006F9D" w:rsidRPr="00B17ABA" w:rsidRDefault="00006F9D" w:rsidP="00F1042B">
      <w:pPr>
        <w:ind w:firstLine="0"/>
        <w:sectPr w:rsidR="00006F9D" w:rsidRPr="00B17ABA" w:rsidSect="00013330">
          <w:pgSz w:w="11906" w:h="16838"/>
          <w:pgMar w:top="1701" w:right="1418" w:bottom="1701" w:left="2268" w:header="708" w:footer="708" w:gutter="0"/>
          <w:cols w:space="708"/>
          <w:docGrid w:linePitch="360"/>
        </w:sectPr>
      </w:pPr>
    </w:p>
    <w:p w:rsidR="00006F9D" w:rsidRPr="00B17ABA" w:rsidRDefault="00006F9D" w:rsidP="001A2558">
      <w:pPr>
        <w:pStyle w:val="Caption"/>
      </w:pPr>
      <w:bookmarkStart w:id="322" w:name="_Ref425169904"/>
      <w:bookmarkStart w:id="323" w:name="_Toc426018670"/>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14</w:t>
        </w:r>
      </w:fldSimple>
      <w:bookmarkEnd w:id="322"/>
      <w:r w:rsidRPr="00B17ABA">
        <w:t>.</w:t>
      </w:r>
      <w:r w:rsidR="0039195E" w:rsidRPr="00B17ABA">
        <w:t xml:space="preserve"> Computational results by crossover and mutation rates from </w:t>
      </w:r>
      <w:r w:rsidR="00E44CDD" w:rsidRPr="00B17ABA">
        <w:t>GA</w:t>
      </w:r>
      <w:bookmarkEnd w:id="323"/>
    </w:p>
    <w:tbl>
      <w:tblPr>
        <w:tblW w:w="5000" w:type="pct"/>
        <w:tblLayout w:type="fixed"/>
        <w:tblLook w:val="04A0" w:firstRow="1" w:lastRow="0" w:firstColumn="1" w:lastColumn="0" w:noHBand="0" w:noVBand="1"/>
      </w:tblPr>
      <w:tblGrid>
        <w:gridCol w:w="314"/>
        <w:gridCol w:w="1632"/>
        <w:gridCol w:w="1632"/>
        <w:gridCol w:w="1632"/>
        <w:gridCol w:w="1632"/>
        <w:gridCol w:w="1632"/>
        <w:gridCol w:w="1632"/>
        <w:gridCol w:w="1631"/>
        <w:gridCol w:w="1631"/>
      </w:tblGrid>
      <w:tr w:rsidR="00013330" w:rsidRPr="00B17ABA" w:rsidTr="009923E9">
        <w:trPr>
          <w:trHeight w:val="300"/>
        </w:trPr>
        <w:tc>
          <w:tcPr>
            <w:tcW w:w="117"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pPr>
            <w:r w:rsidRPr="00B17ABA">
              <w:t> </w:t>
            </w:r>
          </w:p>
        </w:tc>
        <w:tc>
          <w:tcPr>
            <w:tcW w:w="610" w:type="pct"/>
            <w:tcBorders>
              <w:top w:val="single" w:sz="4" w:space="0" w:color="auto"/>
              <w:left w:val="nil"/>
              <w:bottom w:val="double" w:sz="4" w:space="0" w:color="auto"/>
              <w:right w:val="sing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Crossover rate</w:t>
            </w:r>
          </w:p>
        </w:tc>
        <w:tc>
          <w:tcPr>
            <w:tcW w:w="610" w:type="pct"/>
            <w:tcBorders>
              <w:top w:val="single" w:sz="4" w:space="0" w:color="auto"/>
              <w:left w:val="nil"/>
              <w:bottom w:val="double" w:sz="4" w:space="0" w:color="auto"/>
              <w:right w:val="sing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Mutation rate</w:t>
            </w:r>
          </w:p>
        </w:tc>
        <w:tc>
          <w:tcPr>
            <w:tcW w:w="610" w:type="pct"/>
            <w:tcBorders>
              <w:top w:val="single" w:sz="4" w:space="0" w:color="auto"/>
              <w:left w:val="nil"/>
              <w:bottom w:val="double" w:sz="4" w:space="0" w:color="auto"/>
              <w:right w:val="sing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Total iteration number</w:t>
            </w:r>
            <w:r w:rsidRPr="009923E9">
              <w:rPr>
                <w:vertAlign w:val="superscript"/>
              </w:rPr>
              <w:t>1)</w:t>
            </w:r>
          </w:p>
        </w:tc>
        <w:tc>
          <w:tcPr>
            <w:tcW w:w="610" w:type="pct"/>
            <w:tcBorders>
              <w:top w:val="single" w:sz="4" w:space="0" w:color="auto"/>
              <w:left w:val="nil"/>
              <w:bottom w:val="double" w:sz="4" w:space="0" w:color="auto"/>
              <w:right w:val="sing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Computation time (h)</w:t>
            </w:r>
          </w:p>
        </w:tc>
        <w:tc>
          <w:tcPr>
            <w:tcW w:w="610" w:type="pct"/>
            <w:tcBorders>
              <w:top w:val="single" w:sz="4" w:space="0" w:color="auto"/>
              <w:left w:val="nil"/>
              <w:bottom w:val="double" w:sz="4" w:space="0" w:color="auto"/>
              <w:right w:val="single" w:sz="4" w:space="0" w:color="auto"/>
            </w:tcBorders>
          </w:tcPr>
          <w:p w:rsidR="00013330" w:rsidRPr="00B17ABA" w:rsidRDefault="00013330" w:rsidP="003A7E33">
            <w:pPr>
              <w:pStyle w:val="TOC1"/>
              <w:spacing w:line="276" w:lineRule="auto"/>
              <w:jc w:val="center"/>
            </w:pPr>
            <w:r w:rsidRPr="00B17ABA">
              <w:t>Time per iteration (s)</w:t>
            </w:r>
          </w:p>
        </w:tc>
        <w:tc>
          <w:tcPr>
            <w:tcW w:w="610"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Solution number</w:t>
            </w:r>
            <w:r w:rsidRPr="00B17ABA">
              <w:rPr>
                <w:vertAlign w:val="superscript"/>
              </w:rPr>
              <w:t>2</w:t>
            </w:r>
            <w:r w:rsidRPr="009923E9">
              <w:rPr>
                <w:vertAlign w:val="superscript"/>
              </w:rPr>
              <w:t>)</w:t>
            </w:r>
          </w:p>
        </w:tc>
        <w:tc>
          <w:tcPr>
            <w:tcW w:w="610" w:type="pct"/>
            <w:tcBorders>
              <w:top w:val="single" w:sz="4" w:space="0" w:color="auto"/>
              <w:left w:val="nil"/>
              <w:bottom w:val="double" w:sz="4" w:space="0" w:color="auto"/>
              <w:right w:val="sing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Total net benefit of the solution (£)</w:t>
            </w:r>
          </w:p>
        </w:tc>
        <w:tc>
          <w:tcPr>
            <w:tcW w:w="610" w:type="pct"/>
            <w:tcBorders>
              <w:top w:val="single" w:sz="4" w:space="0" w:color="auto"/>
              <w:left w:val="nil"/>
              <w:bottom w:val="double" w:sz="4" w:space="0" w:color="auto"/>
              <w:right w:val="single" w:sz="4" w:space="0" w:color="auto"/>
            </w:tcBorders>
            <w:shd w:val="clear" w:color="auto" w:fill="auto"/>
            <w:noWrap/>
            <w:vAlign w:val="center"/>
            <w:hideMark/>
          </w:tcPr>
          <w:p w:rsidR="00013330" w:rsidRPr="00B17ABA" w:rsidRDefault="00013330" w:rsidP="003A7E33">
            <w:pPr>
              <w:pStyle w:val="TOC1"/>
              <w:spacing w:line="276" w:lineRule="auto"/>
              <w:jc w:val="center"/>
            </w:pPr>
            <w:r w:rsidRPr="00B17ABA">
              <w:t>Search rate (%)</w:t>
            </w:r>
          </w:p>
        </w:tc>
      </w:tr>
      <w:tr w:rsidR="00013330" w:rsidRPr="00B17ABA" w:rsidTr="009923E9">
        <w:trPr>
          <w:trHeight w:val="300"/>
        </w:trPr>
        <w:tc>
          <w:tcPr>
            <w:tcW w:w="117" w:type="pct"/>
            <w:tcBorders>
              <w:top w:val="double" w:sz="4" w:space="0" w:color="auto"/>
              <w:left w:val="single" w:sz="4" w:space="0" w:color="auto"/>
              <w:bottom w:val="single" w:sz="4" w:space="0" w:color="auto"/>
              <w:right w:val="single" w:sz="4" w:space="0" w:color="auto"/>
            </w:tcBorders>
            <w:shd w:val="clear" w:color="auto" w:fill="auto"/>
            <w:noWrap/>
            <w:vAlign w:val="center"/>
          </w:tcPr>
          <w:p w:rsidR="00013330" w:rsidRPr="00B17ABA" w:rsidRDefault="00013330" w:rsidP="006B37FC">
            <w:pPr>
              <w:pStyle w:val="TOC1"/>
              <w:spacing w:line="276" w:lineRule="auto"/>
            </w:pPr>
            <w:r w:rsidRPr="00B17ABA">
              <w:t>1</w:t>
            </w:r>
          </w:p>
        </w:tc>
        <w:tc>
          <w:tcPr>
            <w:tcW w:w="610" w:type="pct"/>
            <w:tcBorders>
              <w:top w:val="double" w:sz="4" w:space="0" w:color="auto"/>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7</w:t>
            </w:r>
          </w:p>
        </w:tc>
        <w:tc>
          <w:tcPr>
            <w:tcW w:w="610" w:type="pct"/>
            <w:tcBorders>
              <w:top w:val="double" w:sz="4" w:space="0" w:color="auto"/>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01</w:t>
            </w:r>
          </w:p>
        </w:tc>
        <w:tc>
          <w:tcPr>
            <w:tcW w:w="610" w:type="pct"/>
            <w:tcBorders>
              <w:top w:val="double" w:sz="4" w:space="0" w:color="auto"/>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730</w:t>
            </w:r>
          </w:p>
        </w:tc>
        <w:tc>
          <w:tcPr>
            <w:tcW w:w="610" w:type="pct"/>
            <w:tcBorders>
              <w:top w:val="double" w:sz="4" w:space="0" w:color="auto"/>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8.33</w:t>
            </w:r>
          </w:p>
        </w:tc>
        <w:tc>
          <w:tcPr>
            <w:tcW w:w="610" w:type="pct"/>
            <w:tcBorders>
              <w:top w:val="double" w:sz="4" w:space="0" w:color="auto"/>
              <w:left w:val="nil"/>
              <w:bottom w:val="single" w:sz="4" w:space="0" w:color="auto"/>
              <w:right w:val="single" w:sz="4" w:space="0" w:color="auto"/>
            </w:tcBorders>
          </w:tcPr>
          <w:p w:rsidR="00013330" w:rsidRPr="00B17ABA" w:rsidRDefault="00013330" w:rsidP="006B37FC">
            <w:pPr>
              <w:pStyle w:val="TOC1"/>
              <w:spacing w:line="276" w:lineRule="auto"/>
              <w:jc w:val="right"/>
            </w:pPr>
            <w:r w:rsidRPr="00B17ABA">
              <w:t>10.98</w:t>
            </w:r>
          </w:p>
        </w:tc>
        <w:tc>
          <w:tcPr>
            <w:tcW w:w="610"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711</w:t>
            </w:r>
          </w:p>
        </w:tc>
        <w:tc>
          <w:tcPr>
            <w:tcW w:w="610" w:type="pct"/>
            <w:tcBorders>
              <w:top w:val="double" w:sz="4" w:space="0" w:color="auto"/>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29,950</w:t>
            </w:r>
          </w:p>
        </w:tc>
        <w:tc>
          <w:tcPr>
            <w:tcW w:w="610" w:type="pct"/>
            <w:tcBorders>
              <w:top w:val="double" w:sz="4" w:space="0" w:color="auto"/>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4.23</w:t>
            </w:r>
          </w:p>
        </w:tc>
      </w:tr>
      <w:tr w:rsidR="00013330" w:rsidRPr="00B17ABA" w:rsidTr="009923E9">
        <w:trPr>
          <w:trHeight w:val="300"/>
        </w:trPr>
        <w:tc>
          <w:tcPr>
            <w:tcW w:w="117" w:type="pct"/>
            <w:tcBorders>
              <w:top w:val="nil"/>
              <w:left w:val="single" w:sz="4" w:space="0" w:color="auto"/>
              <w:bottom w:val="single" w:sz="4" w:space="0" w:color="auto"/>
              <w:right w:val="single" w:sz="4" w:space="0" w:color="auto"/>
            </w:tcBorders>
            <w:shd w:val="clear" w:color="auto" w:fill="auto"/>
            <w:noWrap/>
            <w:vAlign w:val="center"/>
          </w:tcPr>
          <w:p w:rsidR="00013330" w:rsidRPr="00B17ABA" w:rsidRDefault="00013330" w:rsidP="006B37FC">
            <w:pPr>
              <w:pStyle w:val="TOC1"/>
              <w:spacing w:line="276" w:lineRule="auto"/>
            </w:pPr>
            <w:r w:rsidRPr="00B17ABA">
              <w:t>2</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7</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05</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73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8.26</w:t>
            </w:r>
          </w:p>
        </w:tc>
        <w:tc>
          <w:tcPr>
            <w:tcW w:w="610" w:type="pct"/>
            <w:tcBorders>
              <w:top w:val="nil"/>
              <w:left w:val="nil"/>
              <w:bottom w:val="single" w:sz="4" w:space="0" w:color="auto"/>
              <w:right w:val="single" w:sz="4" w:space="0" w:color="auto"/>
            </w:tcBorders>
          </w:tcPr>
          <w:p w:rsidR="00013330" w:rsidRPr="00B17ABA" w:rsidRDefault="00013330" w:rsidP="006B37FC">
            <w:pPr>
              <w:pStyle w:val="TOC1"/>
              <w:spacing w:line="276" w:lineRule="auto"/>
              <w:jc w:val="right"/>
            </w:pPr>
            <w:r w:rsidRPr="00B17ABA">
              <w:t>10.89</w:t>
            </w:r>
          </w:p>
        </w:tc>
        <w:tc>
          <w:tcPr>
            <w:tcW w:w="610" w:type="pct"/>
            <w:tcBorders>
              <w:top w:val="nil"/>
              <w:left w:val="single" w:sz="4" w:space="0" w:color="auto"/>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623*</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30,15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9.45</w:t>
            </w:r>
          </w:p>
        </w:tc>
      </w:tr>
      <w:tr w:rsidR="00807978" w:rsidRPr="00B17ABA" w:rsidTr="00807978">
        <w:trPr>
          <w:trHeight w:val="300"/>
        </w:trPr>
        <w:tc>
          <w:tcPr>
            <w:tcW w:w="117" w:type="pct"/>
            <w:tcBorders>
              <w:top w:val="nil"/>
              <w:left w:val="single" w:sz="4" w:space="0" w:color="auto"/>
              <w:bottom w:val="single" w:sz="4" w:space="0" w:color="auto"/>
              <w:right w:val="single" w:sz="4" w:space="0" w:color="auto"/>
            </w:tcBorders>
            <w:shd w:val="clear" w:color="auto" w:fill="D9D9D9" w:themeFill="background1" w:themeFillShade="D9"/>
            <w:noWrap/>
            <w:vAlign w:val="center"/>
          </w:tcPr>
          <w:p w:rsidR="00013330" w:rsidRPr="00B17ABA" w:rsidRDefault="00013330" w:rsidP="006B37FC">
            <w:pPr>
              <w:pStyle w:val="TOC1"/>
              <w:spacing w:line="276" w:lineRule="auto"/>
            </w:pPr>
            <w:r w:rsidRPr="00B17ABA">
              <w:t>3</w:t>
            </w:r>
          </w:p>
        </w:tc>
        <w:tc>
          <w:tcPr>
            <w:tcW w:w="610" w:type="pct"/>
            <w:tcBorders>
              <w:top w:val="nil"/>
              <w:left w:val="nil"/>
              <w:bottom w:val="single" w:sz="4" w:space="0" w:color="auto"/>
              <w:right w:val="single" w:sz="4" w:space="0" w:color="auto"/>
            </w:tcBorders>
            <w:shd w:val="clear" w:color="auto" w:fill="D9D9D9" w:themeFill="background1" w:themeFillShade="D9"/>
            <w:noWrap/>
            <w:vAlign w:val="center"/>
            <w:hideMark/>
          </w:tcPr>
          <w:p w:rsidR="00013330" w:rsidRPr="00B17ABA" w:rsidRDefault="00013330" w:rsidP="006B37FC">
            <w:pPr>
              <w:pStyle w:val="TOC1"/>
              <w:spacing w:line="276" w:lineRule="auto"/>
              <w:jc w:val="right"/>
            </w:pPr>
            <w:r w:rsidRPr="00B17ABA">
              <w:t>0.7</w:t>
            </w:r>
          </w:p>
        </w:tc>
        <w:tc>
          <w:tcPr>
            <w:tcW w:w="610" w:type="pct"/>
            <w:tcBorders>
              <w:top w:val="nil"/>
              <w:left w:val="nil"/>
              <w:bottom w:val="single" w:sz="4" w:space="0" w:color="auto"/>
              <w:right w:val="single" w:sz="4" w:space="0" w:color="auto"/>
            </w:tcBorders>
            <w:shd w:val="clear" w:color="auto" w:fill="D9D9D9" w:themeFill="background1" w:themeFillShade="D9"/>
            <w:noWrap/>
            <w:vAlign w:val="center"/>
            <w:hideMark/>
          </w:tcPr>
          <w:p w:rsidR="00013330" w:rsidRPr="00B17ABA" w:rsidRDefault="00013330" w:rsidP="006B37FC">
            <w:pPr>
              <w:pStyle w:val="TOC1"/>
              <w:spacing w:line="276" w:lineRule="auto"/>
              <w:jc w:val="right"/>
            </w:pPr>
            <w:r w:rsidRPr="00B17ABA">
              <w:t>0.10</w:t>
            </w:r>
          </w:p>
        </w:tc>
        <w:tc>
          <w:tcPr>
            <w:tcW w:w="610" w:type="pct"/>
            <w:tcBorders>
              <w:top w:val="nil"/>
              <w:left w:val="nil"/>
              <w:bottom w:val="single" w:sz="4" w:space="0" w:color="auto"/>
              <w:right w:val="single" w:sz="4" w:space="0" w:color="auto"/>
            </w:tcBorders>
            <w:shd w:val="clear" w:color="auto" w:fill="D9D9D9" w:themeFill="background1" w:themeFillShade="D9"/>
            <w:noWrap/>
            <w:vAlign w:val="center"/>
            <w:hideMark/>
          </w:tcPr>
          <w:p w:rsidR="00013330" w:rsidRPr="00B17ABA" w:rsidRDefault="00013330" w:rsidP="006B37FC">
            <w:pPr>
              <w:pStyle w:val="TOC1"/>
              <w:spacing w:line="276" w:lineRule="auto"/>
              <w:jc w:val="right"/>
            </w:pPr>
            <w:r w:rsidRPr="00B17ABA">
              <w:t>2730</w:t>
            </w:r>
          </w:p>
        </w:tc>
        <w:tc>
          <w:tcPr>
            <w:tcW w:w="610" w:type="pct"/>
            <w:tcBorders>
              <w:top w:val="nil"/>
              <w:left w:val="nil"/>
              <w:bottom w:val="single" w:sz="4" w:space="0" w:color="auto"/>
              <w:right w:val="single" w:sz="4" w:space="0" w:color="auto"/>
            </w:tcBorders>
            <w:shd w:val="clear" w:color="auto" w:fill="D9D9D9" w:themeFill="background1" w:themeFillShade="D9"/>
            <w:noWrap/>
            <w:vAlign w:val="center"/>
            <w:hideMark/>
          </w:tcPr>
          <w:p w:rsidR="00013330" w:rsidRPr="00B17ABA" w:rsidRDefault="00013330" w:rsidP="006B37FC">
            <w:pPr>
              <w:pStyle w:val="TOC1"/>
              <w:spacing w:line="276" w:lineRule="auto"/>
              <w:jc w:val="right"/>
            </w:pPr>
            <w:r w:rsidRPr="00B17ABA">
              <w:t>8.18</w:t>
            </w:r>
          </w:p>
        </w:tc>
        <w:tc>
          <w:tcPr>
            <w:tcW w:w="610" w:type="pct"/>
            <w:tcBorders>
              <w:top w:val="nil"/>
              <w:left w:val="nil"/>
              <w:bottom w:val="single" w:sz="4" w:space="0" w:color="auto"/>
              <w:right w:val="single" w:sz="4" w:space="0" w:color="auto"/>
            </w:tcBorders>
            <w:shd w:val="clear" w:color="auto" w:fill="D9D9D9" w:themeFill="background1" w:themeFillShade="D9"/>
          </w:tcPr>
          <w:p w:rsidR="00013330" w:rsidRPr="00B17ABA" w:rsidRDefault="00013330" w:rsidP="006B37FC">
            <w:pPr>
              <w:pStyle w:val="TOC1"/>
              <w:spacing w:line="276" w:lineRule="auto"/>
              <w:jc w:val="right"/>
            </w:pPr>
            <w:r w:rsidRPr="00B17ABA">
              <w:t>10.78</w:t>
            </w:r>
          </w:p>
        </w:tc>
        <w:tc>
          <w:tcPr>
            <w:tcW w:w="610"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rsidR="00013330" w:rsidRPr="00B17ABA" w:rsidRDefault="00013330" w:rsidP="006B37FC">
            <w:pPr>
              <w:pStyle w:val="TOC1"/>
              <w:spacing w:line="276" w:lineRule="auto"/>
              <w:jc w:val="right"/>
            </w:pPr>
            <w:r w:rsidRPr="00B17ABA">
              <w:t>3721*</w:t>
            </w:r>
          </w:p>
        </w:tc>
        <w:tc>
          <w:tcPr>
            <w:tcW w:w="610" w:type="pct"/>
            <w:tcBorders>
              <w:top w:val="nil"/>
              <w:left w:val="nil"/>
              <w:bottom w:val="single" w:sz="4" w:space="0" w:color="auto"/>
              <w:right w:val="single" w:sz="4" w:space="0" w:color="auto"/>
            </w:tcBorders>
            <w:shd w:val="clear" w:color="auto" w:fill="D9D9D9" w:themeFill="background1" w:themeFillShade="D9"/>
            <w:noWrap/>
            <w:vAlign w:val="center"/>
            <w:hideMark/>
          </w:tcPr>
          <w:p w:rsidR="00013330" w:rsidRPr="00B17ABA" w:rsidRDefault="00013330" w:rsidP="006B37FC">
            <w:pPr>
              <w:pStyle w:val="TOC1"/>
              <w:spacing w:line="276" w:lineRule="auto"/>
              <w:jc w:val="right"/>
            </w:pPr>
            <w:r w:rsidRPr="00B17ABA">
              <w:t>330,150</w:t>
            </w:r>
          </w:p>
        </w:tc>
        <w:tc>
          <w:tcPr>
            <w:tcW w:w="610" w:type="pct"/>
            <w:tcBorders>
              <w:top w:val="nil"/>
              <w:left w:val="nil"/>
              <w:bottom w:val="single" w:sz="4" w:space="0" w:color="auto"/>
              <w:right w:val="single" w:sz="4" w:space="0" w:color="auto"/>
            </w:tcBorders>
            <w:shd w:val="clear" w:color="auto" w:fill="D9D9D9" w:themeFill="background1" w:themeFillShade="D9"/>
            <w:noWrap/>
            <w:vAlign w:val="center"/>
            <w:hideMark/>
          </w:tcPr>
          <w:p w:rsidR="00013330" w:rsidRPr="00B17ABA" w:rsidRDefault="00013330" w:rsidP="006B37FC">
            <w:pPr>
              <w:pStyle w:val="TOC1"/>
              <w:spacing w:line="276" w:lineRule="auto"/>
              <w:jc w:val="right"/>
            </w:pPr>
            <w:r w:rsidRPr="00B17ABA">
              <w:t>18.18</w:t>
            </w:r>
          </w:p>
        </w:tc>
      </w:tr>
      <w:tr w:rsidR="00013330" w:rsidRPr="00B17ABA" w:rsidTr="009923E9">
        <w:trPr>
          <w:trHeight w:val="300"/>
        </w:trPr>
        <w:tc>
          <w:tcPr>
            <w:tcW w:w="117" w:type="pct"/>
            <w:tcBorders>
              <w:top w:val="nil"/>
              <w:left w:val="single" w:sz="4" w:space="0" w:color="auto"/>
              <w:bottom w:val="single" w:sz="4" w:space="0" w:color="auto"/>
              <w:right w:val="single" w:sz="4" w:space="0" w:color="auto"/>
            </w:tcBorders>
            <w:shd w:val="clear" w:color="auto" w:fill="auto"/>
            <w:noWrap/>
            <w:vAlign w:val="center"/>
          </w:tcPr>
          <w:p w:rsidR="00013330" w:rsidRPr="00B17ABA" w:rsidRDefault="00013330" w:rsidP="006B37FC">
            <w:pPr>
              <w:pStyle w:val="TOC1"/>
              <w:spacing w:line="276" w:lineRule="auto"/>
            </w:pPr>
            <w:r w:rsidRPr="00B17ABA">
              <w:t>4</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7</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2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73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8.54</w:t>
            </w:r>
          </w:p>
        </w:tc>
        <w:tc>
          <w:tcPr>
            <w:tcW w:w="610" w:type="pct"/>
            <w:tcBorders>
              <w:top w:val="nil"/>
              <w:left w:val="nil"/>
              <w:bottom w:val="single" w:sz="4" w:space="0" w:color="auto"/>
              <w:right w:val="single" w:sz="4" w:space="0" w:color="auto"/>
            </w:tcBorders>
          </w:tcPr>
          <w:p w:rsidR="00013330" w:rsidRPr="00B17ABA" w:rsidRDefault="00013330" w:rsidP="006B37FC">
            <w:pPr>
              <w:pStyle w:val="TOC1"/>
              <w:spacing w:line="276" w:lineRule="auto"/>
              <w:jc w:val="right"/>
            </w:pPr>
            <w:r w:rsidRPr="00B17ABA">
              <w:t>11.26</w:t>
            </w:r>
          </w:p>
        </w:tc>
        <w:tc>
          <w:tcPr>
            <w:tcW w:w="610" w:type="pct"/>
            <w:tcBorders>
              <w:top w:val="nil"/>
              <w:left w:val="single" w:sz="4" w:space="0" w:color="auto"/>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623*</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30,13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1.57</w:t>
            </w:r>
          </w:p>
        </w:tc>
      </w:tr>
      <w:tr w:rsidR="00013330" w:rsidRPr="00B17ABA" w:rsidTr="009923E9">
        <w:trPr>
          <w:trHeight w:val="300"/>
        </w:trPr>
        <w:tc>
          <w:tcPr>
            <w:tcW w:w="117" w:type="pct"/>
            <w:tcBorders>
              <w:top w:val="nil"/>
              <w:left w:val="single" w:sz="4" w:space="0" w:color="auto"/>
              <w:bottom w:val="single" w:sz="4" w:space="0" w:color="auto"/>
              <w:right w:val="single" w:sz="4" w:space="0" w:color="auto"/>
            </w:tcBorders>
            <w:shd w:val="clear" w:color="auto" w:fill="auto"/>
            <w:noWrap/>
            <w:vAlign w:val="center"/>
          </w:tcPr>
          <w:p w:rsidR="00013330" w:rsidRPr="00B17ABA" w:rsidRDefault="00013330" w:rsidP="006B37FC">
            <w:pPr>
              <w:pStyle w:val="TOC1"/>
              <w:spacing w:line="276" w:lineRule="auto"/>
            </w:pPr>
            <w:r w:rsidRPr="00B17ABA">
              <w:t>5</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8</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01</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73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7.98</w:t>
            </w:r>
          </w:p>
        </w:tc>
        <w:tc>
          <w:tcPr>
            <w:tcW w:w="610" w:type="pct"/>
            <w:tcBorders>
              <w:top w:val="nil"/>
              <w:left w:val="nil"/>
              <w:bottom w:val="single" w:sz="4" w:space="0" w:color="auto"/>
              <w:right w:val="single" w:sz="4" w:space="0" w:color="auto"/>
            </w:tcBorders>
          </w:tcPr>
          <w:p w:rsidR="00013330" w:rsidRPr="00B17ABA" w:rsidRDefault="00013330" w:rsidP="006B37FC">
            <w:pPr>
              <w:pStyle w:val="TOC1"/>
              <w:spacing w:line="276" w:lineRule="auto"/>
              <w:jc w:val="right"/>
            </w:pPr>
            <w:r w:rsidRPr="00B17ABA">
              <w:t>10.53</w:t>
            </w:r>
          </w:p>
        </w:tc>
        <w:tc>
          <w:tcPr>
            <w:tcW w:w="610" w:type="pct"/>
            <w:tcBorders>
              <w:top w:val="nil"/>
              <w:left w:val="single" w:sz="4" w:space="0" w:color="auto"/>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711</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29,94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65</w:t>
            </w:r>
          </w:p>
        </w:tc>
      </w:tr>
      <w:tr w:rsidR="00013330" w:rsidRPr="00B17ABA" w:rsidTr="009923E9">
        <w:trPr>
          <w:trHeight w:val="300"/>
        </w:trPr>
        <w:tc>
          <w:tcPr>
            <w:tcW w:w="117" w:type="pct"/>
            <w:tcBorders>
              <w:top w:val="nil"/>
              <w:left w:val="single" w:sz="4" w:space="0" w:color="auto"/>
              <w:bottom w:val="single" w:sz="4" w:space="0" w:color="auto"/>
              <w:right w:val="single" w:sz="4" w:space="0" w:color="auto"/>
            </w:tcBorders>
            <w:shd w:val="clear" w:color="auto" w:fill="auto"/>
            <w:noWrap/>
            <w:vAlign w:val="center"/>
          </w:tcPr>
          <w:p w:rsidR="00013330" w:rsidRPr="00B17ABA" w:rsidRDefault="00013330" w:rsidP="006B37FC">
            <w:pPr>
              <w:pStyle w:val="TOC1"/>
              <w:spacing w:line="276" w:lineRule="auto"/>
            </w:pPr>
            <w:r w:rsidRPr="00B17ABA">
              <w:t>6</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8</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05</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73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7.99</w:t>
            </w:r>
          </w:p>
        </w:tc>
        <w:tc>
          <w:tcPr>
            <w:tcW w:w="610" w:type="pct"/>
            <w:tcBorders>
              <w:top w:val="nil"/>
              <w:left w:val="nil"/>
              <w:bottom w:val="single" w:sz="4" w:space="0" w:color="auto"/>
              <w:right w:val="single" w:sz="4" w:space="0" w:color="auto"/>
            </w:tcBorders>
          </w:tcPr>
          <w:p w:rsidR="00013330" w:rsidRPr="00B17ABA" w:rsidRDefault="00013330" w:rsidP="006B37FC">
            <w:pPr>
              <w:pStyle w:val="TOC1"/>
              <w:spacing w:line="276" w:lineRule="auto"/>
              <w:jc w:val="right"/>
            </w:pPr>
            <w:r w:rsidRPr="00B17ABA">
              <w:t>10.53</w:t>
            </w:r>
          </w:p>
        </w:tc>
        <w:tc>
          <w:tcPr>
            <w:tcW w:w="610" w:type="pct"/>
            <w:tcBorders>
              <w:top w:val="nil"/>
              <w:left w:val="single" w:sz="4" w:space="0" w:color="auto"/>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623*</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30,16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7.51</w:t>
            </w:r>
          </w:p>
        </w:tc>
      </w:tr>
      <w:tr w:rsidR="00013330" w:rsidRPr="00B17ABA" w:rsidTr="009923E9">
        <w:trPr>
          <w:trHeight w:val="300"/>
        </w:trPr>
        <w:tc>
          <w:tcPr>
            <w:tcW w:w="117" w:type="pct"/>
            <w:tcBorders>
              <w:top w:val="nil"/>
              <w:left w:val="single" w:sz="4" w:space="0" w:color="auto"/>
              <w:bottom w:val="single" w:sz="4" w:space="0" w:color="auto"/>
              <w:right w:val="single" w:sz="4" w:space="0" w:color="auto"/>
            </w:tcBorders>
            <w:shd w:val="clear" w:color="auto" w:fill="auto"/>
            <w:noWrap/>
            <w:vAlign w:val="center"/>
          </w:tcPr>
          <w:p w:rsidR="00013330" w:rsidRPr="00B17ABA" w:rsidRDefault="00013330" w:rsidP="006B37FC">
            <w:pPr>
              <w:pStyle w:val="TOC1"/>
              <w:spacing w:line="276" w:lineRule="auto"/>
            </w:pPr>
            <w:r w:rsidRPr="00B17ABA">
              <w:t>7</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8</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1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73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8.04</w:t>
            </w:r>
          </w:p>
        </w:tc>
        <w:tc>
          <w:tcPr>
            <w:tcW w:w="610" w:type="pct"/>
            <w:tcBorders>
              <w:top w:val="nil"/>
              <w:left w:val="nil"/>
              <w:bottom w:val="single" w:sz="4" w:space="0" w:color="auto"/>
              <w:right w:val="single" w:sz="4" w:space="0" w:color="auto"/>
            </w:tcBorders>
          </w:tcPr>
          <w:p w:rsidR="00013330" w:rsidRPr="00B17ABA" w:rsidRDefault="00013330" w:rsidP="006B37FC">
            <w:pPr>
              <w:pStyle w:val="TOC1"/>
              <w:spacing w:line="276" w:lineRule="auto"/>
              <w:jc w:val="right"/>
            </w:pPr>
            <w:r w:rsidRPr="00B17ABA">
              <w:t>10.60</w:t>
            </w:r>
          </w:p>
        </w:tc>
        <w:tc>
          <w:tcPr>
            <w:tcW w:w="610" w:type="pct"/>
            <w:tcBorders>
              <w:top w:val="nil"/>
              <w:left w:val="single" w:sz="4" w:space="0" w:color="auto"/>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623*</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30,16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18.18</w:t>
            </w:r>
          </w:p>
        </w:tc>
      </w:tr>
      <w:tr w:rsidR="00013330" w:rsidRPr="00B17ABA" w:rsidTr="009923E9">
        <w:trPr>
          <w:trHeight w:val="300"/>
        </w:trPr>
        <w:tc>
          <w:tcPr>
            <w:tcW w:w="117" w:type="pct"/>
            <w:tcBorders>
              <w:top w:val="nil"/>
              <w:left w:val="single" w:sz="4" w:space="0" w:color="auto"/>
              <w:bottom w:val="single" w:sz="4" w:space="0" w:color="auto"/>
              <w:right w:val="single" w:sz="4" w:space="0" w:color="auto"/>
            </w:tcBorders>
            <w:shd w:val="clear" w:color="auto" w:fill="auto"/>
            <w:noWrap/>
            <w:vAlign w:val="center"/>
          </w:tcPr>
          <w:p w:rsidR="00013330" w:rsidRPr="00B17ABA" w:rsidRDefault="00013330" w:rsidP="006B37FC">
            <w:pPr>
              <w:pStyle w:val="TOC1"/>
              <w:spacing w:line="276" w:lineRule="auto"/>
            </w:pPr>
            <w:r w:rsidRPr="00B17ABA">
              <w:t>8</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8</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0.2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273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8.74</w:t>
            </w:r>
          </w:p>
        </w:tc>
        <w:tc>
          <w:tcPr>
            <w:tcW w:w="610" w:type="pct"/>
            <w:tcBorders>
              <w:top w:val="nil"/>
              <w:left w:val="nil"/>
              <w:bottom w:val="single" w:sz="4" w:space="0" w:color="auto"/>
              <w:right w:val="single" w:sz="4" w:space="0" w:color="auto"/>
            </w:tcBorders>
          </w:tcPr>
          <w:p w:rsidR="00013330" w:rsidRPr="00B17ABA" w:rsidRDefault="00013330" w:rsidP="006B37FC">
            <w:pPr>
              <w:pStyle w:val="TOC1"/>
              <w:spacing w:line="276" w:lineRule="auto"/>
              <w:jc w:val="right"/>
            </w:pPr>
            <w:r w:rsidRPr="00B17ABA">
              <w:t>11.53</w:t>
            </w:r>
          </w:p>
        </w:tc>
        <w:tc>
          <w:tcPr>
            <w:tcW w:w="610" w:type="pct"/>
            <w:tcBorders>
              <w:top w:val="nil"/>
              <w:left w:val="single" w:sz="4" w:space="0" w:color="auto"/>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625*</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30,130</w:t>
            </w:r>
          </w:p>
        </w:tc>
        <w:tc>
          <w:tcPr>
            <w:tcW w:w="610" w:type="pct"/>
            <w:tcBorders>
              <w:top w:val="nil"/>
              <w:left w:val="nil"/>
              <w:bottom w:val="single" w:sz="4" w:space="0" w:color="auto"/>
              <w:right w:val="single" w:sz="4" w:space="0" w:color="auto"/>
            </w:tcBorders>
            <w:shd w:val="clear" w:color="auto" w:fill="auto"/>
            <w:noWrap/>
            <w:vAlign w:val="center"/>
            <w:hideMark/>
          </w:tcPr>
          <w:p w:rsidR="00013330" w:rsidRPr="00B17ABA" w:rsidRDefault="00013330" w:rsidP="006B37FC">
            <w:pPr>
              <w:pStyle w:val="TOC1"/>
              <w:spacing w:line="276" w:lineRule="auto"/>
              <w:jc w:val="right"/>
            </w:pPr>
            <w:r w:rsidRPr="00B17ABA">
              <w:t>34.09</w:t>
            </w:r>
          </w:p>
        </w:tc>
      </w:tr>
    </w:tbl>
    <w:p w:rsidR="00013330" w:rsidRPr="00B17ABA" w:rsidRDefault="00013330" w:rsidP="00344BC1">
      <w:pPr>
        <w:pStyle w:val="TOC2"/>
      </w:pPr>
      <w:r w:rsidRPr="00B17ABA">
        <w:t>1) Iteration number means the evaluation of the objective function including 100 Monte Carlo simulations.</w:t>
      </w:r>
    </w:p>
    <w:p w:rsidR="00013330" w:rsidRPr="00B17ABA" w:rsidRDefault="00013330" w:rsidP="00344BC1">
      <w:pPr>
        <w:pStyle w:val="TOC2"/>
      </w:pPr>
      <w:r w:rsidRPr="00B17ABA">
        <w:t>2) The solution numbers with * are included in the top eight policies identified from enumeration</w:t>
      </w:r>
      <w:r w:rsidR="00C620F4" w:rsidRPr="00B17ABA">
        <w:t xml:space="preserve"> in </w:t>
      </w:r>
      <w:r w:rsidR="00C620F4" w:rsidRPr="00B17ABA">
        <w:fldChar w:fldCharType="begin"/>
      </w:r>
      <w:r w:rsidR="00C620F4" w:rsidRPr="00B17ABA">
        <w:instrText xml:space="preserve"> REF _Ref425155098 \h </w:instrText>
      </w:r>
      <w:r w:rsidR="00B17ABA">
        <w:instrText xml:space="preserve"> \* MERGEFORMAT </w:instrText>
      </w:r>
      <w:r w:rsidR="00C620F4"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6</w:t>
      </w:r>
      <w:r w:rsidR="00C620F4" w:rsidRPr="00B17ABA">
        <w:fldChar w:fldCharType="end"/>
      </w:r>
      <w:r w:rsidRPr="00B17ABA">
        <w:t>.</w:t>
      </w:r>
    </w:p>
    <w:p w:rsidR="00013330" w:rsidRPr="00B17ABA" w:rsidRDefault="00013330" w:rsidP="00344BC1">
      <w:pPr>
        <w:pStyle w:val="TOC2"/>
      </w:pPr>
      <w:r w:rsidRPr="00B17ABA">
        <w:t>3</w:t>
      </w:r>
      <w:r w:rsidR="006B37FC" w:rsidRPr="00B17ABA">
        <w:t xml:space="preserve">) The population size was </w:t>
      </w:r>
      <w:r w:rsidRPr="00B17ABA">
        <w:t xml:space="preserve">set to </w:t>
      </w:r>
      <w:r w:rsidR="006B37FC" w:rsidRPr="00B17ABA">
        <w:t xml:space="preserve">30 and the number of generation was </w:t>
      </w:r>
      <w:r w:rsidRPr="00B17ABA">
        <w:t xml:space="preserve">set to </w:t>
      </w:r>
      <w:r w:rsidR="006B37FC" w:rsidRPr="00B17ABA">
        <w:t>100.</w:t>
      </w:r>
    </w:p>
    <w:p w:rsidR="000E1262" w:rsidRPr="00B17ABA" w:rsidRDefault="00013330" w:rsidP="00344BC1">
      <w:pPr>
        <w:pStyle w:val="TOC2"/>
      </w:pPr>
      <w:r w:rsidRPr="00B17ABA">
        <w:t>4</w:t>
      </w:r>
      <w:r w:rsidR="000E1262" w:rsidRPr="00B17ABA">
        <w:t xml:space="preserve">) The </w:t>
      </w:r>
      <w:r w:rsidR="00A67F67" w:rsidRPr="00B17ABA">
        <w:t>base-case</w:t>
      </w:r>
      <w:r w:rsidR="000E1262" w:rsidRPr="00B17ABA">
        <w:t xml:space="preserve"> is in grey.</w:t>
      </w:r>
    </w:p>
    <w:p w:rsidR="00006F9D" w:rsidRPr="00B17ABA" w:rsidRDefault="00006F9D" w:rsidP="009923E9">
      <w:pPr>
        <w:pStyle w:val="TOC2"/>
      </w:pPr>
    </w:p>
    <w:p w:rsidR="00006F9D" w:rsidRPr="00B17ABA" w:rsidRDefault="00006F9D" w:rsidP="001A2558">
      <w:pPr>
        <w:autoSpaceDE w:val="0"/>
        <w:autoSpaceDN w:val="0"/>
        <w:adjustRightInd w:val="0"/>
        <w:spacing w:line="240" w:lineRule="auto"/>
      </w:pPr>
    </w:p>
    <w:p w:rsidR="00006F9D" w:rsidRPr="00B17ABA" w:rsidRDefault="00006F9D" w:rsidP="009923E9"/>
    <w:p w:rsidR="006D6D4A" w:rsidRPr="00B17ABA" w:rsidRDefault="006D6D4A" w:rsidP="006D6D4A">
      <w:pPr>
        <w:sectPr w:rsidR="006D6D4A" w:rsidRPr="00B17ABA" w:rsidSect="00013330">
          <w:pgSz w:w="16838" w:h="11906" w:orient="landscape"/>
          <w:pgMar w:top="1701" w:right="1418" w:bottom="1701" w:left="2268" w:header="708" w:footer="708" w:gutter="0"/>
          <w:cols w:space="708"/>
          <w:docGrid w:linePitch="360"/>
        </w:sectPr>
      </w:pPr>
    </w:p>
    <w:p w:rsidR="00013330" w:rsidRPr="00B17ABA" w:rsidRDefault="00013330" w:rsidP="009923E9">
      <w:pPr>
        <w:pStyle w:val="Caption"/>
        <w:keepNext/>
      </w:pPr>
      <w:bookmarkStart w:id="324" w:name="_Ref425519019"/>
      <w:bookmarkStart w:id="325" w:name="_Toc426018671"/>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15</w:t>
        </w:r>
      </w:fldSimple>
      <w:bookmarkEnd w:id="324"/>
      <w:r w:rsidRPr="00B17ABA">
        <w:t xml:space="preserve">. The average performance of </w:t>
      </w:r>
      <w:r w:rsidR="00E44CDD" w:rsidRPr="00B17ABA">
        <w:t>GA</w:t>
      </w:r>
      <w:r w:rsidRPr="00B17ABA">
        <w:t xml:space="preserve"> from 20 repeated runs, depending on the crossover rate and the mutation rate</w:t>
      </w:r>
      <w:bookmarkEnd w:id="325"/>
    </w:p>
    <w:tbl>
      <w:tblPr>
        <w:tblW w:w="5000" w:type="pct"/>
        <w:tblLook w:val="04A0" w:firstRow="1" w:lastRow="0" w:firstColumn="1" w:lastColumn="0" w:noHBand="0" w:noVBand="1"/>
      </w:tblPr>
      <w:tblGrid>
        <w:gridCol w:w="2933"/>
        <w:gridCol w:w="1304"/>
        <w:gridCol w:w="1304"/>
        <w:gridCol w:w="1305"/>
        <w:gridCol w:w="1305"/>
        <w:gridCol w:w="1305"/>
        <w:gridCol w:w="1305"/>
        <w:gridCol w:w="1305"/>
        <w:gridCol w:w="1302"/>
      </w:tblGrid>
      <w:tr w:rsidR="00013330" w:rsidRPr="00B17ABA" w:rsidTr="00013330">
        <w:trPr>
          <w:trHeight w:val="300"/>
        </w:trPr>
        <w:tc>
          <w:tcPr>
            <w:tcW w:w="1097" w:type="pct"/>
            <w:tcBorders>
              <w:top w:val="single" w:sz="4" w:space="0" w:color="auto"/>
              <w:left w:val="single" w:sz="4" w:space="0" w:color="auto"/>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 </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7xM0.01</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7xM0.05</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7xM0.1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7xM0.2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8xM0.01</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8xM0.05</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8xM0.1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3A7E33">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C0.8xM0.20</w:t>
            </w:r>
          </w:p>
        </w:tc>
      </w:tr>
      <w:tr w:rsidR="00013330" w:rsidRPr="00B17ABA" w:rsidTr="00013330">
        <w:trPr>
          <w:trHeight w:val="300"/>
        </w:trPr>
        <w:tc>
          <w:tcPr>
            <w:tcW w:w="1097"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98</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4</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4</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7</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9</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4.51</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1</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42</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2</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3</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4</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5</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75</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6</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7</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8</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013330">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9</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097" w:type="pct"/>
            <w:tcBorders>
              <w:top w:val="single" w:sz="4" w:space="0" w:color="auto"/>
              <w:left w:val="single" w:sz="4" w:space="0" w:color="auto"/>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single" w:sz="4" w:space="0" w:color="auto"/>
              <w:left w:val="nil"/>
              <w:bottom w:val="doub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097"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Average penalty rate</w:t>
            </w:r>
            <w:r w:rsidRPr="00B17ABA">
              <w:rPr>
                <w:rFonts w:eastAsia="Times New Roman" w:cstheme="majorBidi"/>
                <w:color w:val="000000"/>
                <w:sz w:val="20"/>
                <w:szCs w:val="20"/>
              </w:rPr>
              <w:t xml:space="preserve"> (%)</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17</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4</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c>
          <w:tcPr>
            <w:tcW w:w="488" w:type="pct"/>
            <w:tcBorders>
              <w:top w:val="double" w:sz="4" w:space="0" w:color="auto"/>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0.00</w:t>
            </w:r>
          </w:p>
        </w:tc>
      </w:tr>
      <w:tr w:rsidR="00013330" w:rsidRPr="00B17ABA" w:rsidTr="009923E9">
        <w:trPr>
          <w:trHeight w:val="300"/>
        </w:trPr>
        <w:tc>
          <w:tcPr>
            <w:tcW w:w="1097" w:type="pct"/>
            <w:tcBorders>
              <w:top w:val="nil"/>
              <w:left w:val="single" w:sz="4" w:space="0" w:color="auto"/>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rPr>
                <w:rFonts w:eastAsia="Times New Roman" w:cstheme="majorBidi"/>
                <w:color w:val="000000"/>
                <w:sz w:val="20"/>
                <w:szCs w:val="20"/>
              </w:rPr>
            </w:pPr>
            <w:r w:rsidRPr="009923E9">
              <w:rPr>
                <w:rFonts w:eastAsia="Times New Roman" w:cstheme="majorBidi"/>
                <w:color w:val="000000"/>
                <w:sz w:val="20"/>
                <w:szCs w:val="20"/>
              </w:rPr>
              <w:t>Probability to find the optima</w:t>
            </w:r>
            <w:r w:rsidRPr="00B17ABA">
              <w:rPr>
                <w:rFonts w:eastAsia="Times New Roman" w:cstheme="majorBidi"/>
                <w:color w:val="000000"/>
                <w:sz w:val="20"/>
                <w:szCs w:val="20"/>
              </w:rPr>
              <w:t xml:space="preserve"> (%)</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8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95.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c>
          <w:tcPr>
            <w:tcW w:w="488" w:type="pct"/>
            <w:tcBorders>
              <w:top w:val="nil"/>
              <w:left w:val="nil"/>
              <w:bottom w:val="single" w:sz="4" w:space="0" w:color="auto"/>
              <w:right w:val="single" w:sz="4" w:space="0" w:color="auto"/>
            </w:tcBorders>
            <w:shd w:val="clear" w:color="auto" w:fill="auto"/>
            <w:noWrap/>
            <w:vAlign w:val="bottom"/>
            <w:hideMark/>
          </w:tcPr>
          <w:p w:rsidR="00013330" w:rsidRPr="009923E9" w:rsidRDefault="00013330" w:rsidP="0001333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00</w:t>
            </w:r>
          </w:p>
        </w:tc>
      </w:tr>
    </w:tbl>
    <w:p w:rsidR="00431FF1" w:rsidRPr="00B17ABA" w:rsidRDefault="00431FF1" w:rsidP="009923E9">
      <w:pPr>
        <w:spacing w:line="276" w:lineRule="auto"/>
        <w:ind w:firstLine="0"/>
        <w:rPr>
          <w:sz w:val="20"/>
          <w:szCs w:val="20"/>
        </w:rPr>
      </w:pPr>
      <w:r w:rsidRPr="00B17ABA">
        <w:t xml:space="preserve">1) </w:t>
      </w:r>
      <w:r w:rsidRPr="009923E9">
        <w:rPr>
          <w:b/>
          <w:bCs/>
          <w:sz w:val="20"/>
          <w:szCs w:val="20"/>
        </w:rPr>
        <w:t>C</w:t>
      </w:r>
      <w:r w:rsidRPr="00B17ABA">
        <w:rPr>
          <w:sz w:val="20"/>
          <w:szCs w:val="20"/>
        </w:rPr>
        <w:t xml:space="preserve"> represents the cooling rate and </w:t>
      </w:r>
      <w:r w:rsidRPr="009923E9">
        <w:rPr>
          <w:b/>
          <w:bCs/>
          <w:sz w:val="20"/>
          <w:szCs w:val="20"/>
        </w:rPr>
        <w:t>M</w:t>
      </w:r>
      <w:r w:rsidRPr="00B17ABA">
        <w:rPr>
          <w:sz w:val="20"/>
          <w:szCs w:val="20"/>
        </w:rPr>
        <w:t xml:space="preserve"> represents the mutation rate.</w:t>
      </w:r>
    </w:p>
    <w:p w:rsidR="00E377EE" w:rsidRPr="00B17ABA" w:rsidRDefault="00E377EE" w:rsidP="009923E9">
      <w:pPr>
        <w:ind w:firstLine="0"/>
        <w:sectPr w:rsidR="00E377EE" w:rsidRPr="00B17ABA" w:rsidSect="00013330">
          <w:pgSz w:w="16838" w:h="11906" w:orient="landscape"/>
          <w:pgMar w:top="1701" w:right="1418" w:bottom="1701" w:left="2268" w:header="708" w:footer="708"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3"/>
        <w:gridCol w:w="4303"/>
      </w:tblGrid>
      <w:tr w:rsidR="00006F9D" w:rsidRPr="00B17ABA" w:rsidTr="00F1042B">
        <w:trPr>
          <w:cantSplit/>
          <w:trHeight w:val="3231"/>
        </w:trPr>
        <w:tc>
          <w:tcPr>
            <w:tcW w:w="2475" w:type="pct"/>
          </w:tcPr>
          <w:p w:rsidR="00006F9D" w:rsidRPr="00B17ABA" w:rsidRDefault="002144A4" w:rsidP="001A2558">
            <w:pPr>
              <w:pStyle w:val="NoSpacing"/>
              <w:ind w:left="0"/>
              <w:rPr>
                <w:rFonts w:ascii="Times New Roman" w:hAnsi="Times New Roman" w:cs="Times New Roman"/>
              </w:rPr>
            </w:pPr>
            <w:r w:rsidRPr="00B17ABA">
              <w:rPr>
                <w:rFonts w:ascii="Times New Roman" w:hAnsi="Times New Roman" w:cs="Times New Roman"/>
                <w:noProof/>
                <w:lang w:eastAsia="ko-KR"/>
              </w:rPr>
              <w:lastRenderedPageBreak/>
              <w:drawing>
                <wp:inline distT="0" distB="0" distL="0" distR="0" wp14:anchorId="0DC07ECF" wp14:editId="2CCD772F">
                  <wp:extent cx="2647507" cy="1828800"/>
                  <wp:effectExtent l="0" t="0" r="635"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tc>
        <w:tc>
          <w:tcPr>
            <w:tcW w:w="2525" w:type="pct"/>
          </w:tcPr>
          <w:p w:rsidR="00006F9D" w:rsidRPr="00B17ABA" w:rsidRDefault="002144A4" w:rsidP="001A2558">
            <w:pPr>
              <w:pStyle w:val="NoSpacing"/>
              <w:ind w:left="0"/>
              <w:rPr>
                <w:rFonts w:ascii="Times New Roman" w:hAnsi="Times New Roman" w:cs="Times New Roman"/>
              </w:rPr>
            </w:pPr>
            <w:r w:rsidRPr="00B17ABA">
              <w:rPr>
                <w:rFonts w:ascii="Times New Roman" w:hAnsi="Times New Roman" w:cs="Times New Roman"/>
                <w:noProof/>
                <w:lang w:eastAsia="ko-KR"/>
              </w:rPr>
              <w:drawing>
                <wp:inline distT="0" distB="0" distL="0" distR="0" wp14:anchorId="61621173" wp14:editId="0A445EA5">
                  <wp:extent cx="2668772" cy="1828800"/>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tc>
      </w:tr>
      <w:tr w:rsidR="00006F9D" w:rsidRPr="00B17ABA" w:rsidTr="00F1042B">
        <w:trPr>
          <w:cantSplit/>
          <w:trHeight w:val="20"/>
        </w:trPr>
        <w:tc>
          <w:tcPr>
            <w:tcW w:w="2475" w:type="pct"/>
          </w:tcPr>
          <w:p w:rsidR="00006F9D" w:rsidRPr="00B17ABA" w:rsidRDefault="002144A4" w:rsidP="001A2558">
            <w:pPr>
              <w:pStyle w:val="NoSpacing"/>
              <w:ind w:left="0"/>
              <w:rPr>
                <w:rFonts w:ascii="Times New Roman" w:hAnsi="Times New Roman" w:cs="Times New Roman"/>
              </w:rPr>
            </w:pPr>
            <w:r w:rsidRPr="00B17ABA">
              <w:rPr>
                <w:rFonts w:ascii="Times New Roman" w:hAnsi="Times New Roman" w:cs="Times New Roman"/>
                <w:noProof/>
                <w:lang w:eastAsia="ko-KR"/>
              </w:rPr>
              <w:drawing>
                <wp:inline distT="0" distB="0" distL="0" distR="0" wp14:anchorId="7BEF88B3" wp14:editId="2F5C340A">
                  <wp:extent cx="2647507" cy="1913860"/>
                  <wp:effectExtent l="0" t="0" r="635"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tc>
        <w:tc>
          <w:tcPr>
            <w:tcW w:w="2525" w:type="pct"/>
          </w:tcPr>
          <w:p w:rsidR="00006F9D" w:rsidRPr="00B17ABA" w:rsidRDefault="002144A4" w:rsidP="001A2558">
            <w:pPr>
              <w:pStyle w:val="NoSpacing"/>
              <w:ind w:left="0"/>
              <w:rPr>
                <w:rFonts w:ascii="Times New Roman" w:hAnsi="Times New Roman" w:cs="Times New Roman"/>
              </w:rPr>
            </w:pPr>
            <w:r w:rsidRPr="00B17ABA">
              <w:rPr>
                <w:rFonts w:ascii="Times New Roman" w:hAnsi="Times New Roman" w:cs="Times New Roman"/>
                <w:noProof/>
                <w:lang w:eastAsia="ko-KR"/>
              </w:rPr>
              <w:drawing>
                <wp:inline distT="0" distB="0" distL="0" distR="0" wp14:anchorId="7F452498" wp14:editId="1A99C791">
                  <wp:extent cx="2668772" cy="1967023"/>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tc>
      </w:tr>
      <w:tr w:rsidR="00006F9D" w:rsidRPr="00B17ABA" w:rsidTr="00F1042B">
        <w:trPr>
          <w:cantSplit/>
          <w:trHeight w:val="20"/>
        </w:trPr>
        <w:tc>
          <w:tcPr>
            <w:tcW w:w="2475" w:type="pct"/>
          </w:tcPr>
          <w:p w:rsidR="00006F9D" w:rsidRPr="00B17ABA" w:rsidRDefault="002144A4" w:rsidP="001A2558">
            <w:pPr>
              <w:pStyle w:val="NoSpacing"/>
              <w:ind w:left="0"/>
              <w:rPr>
                <w:rFonts w:ascii="Times New Roman" w:hAnsi="Times New Roman" w:cs="Times New Roman"/>
              </w:rPr>
            </w:pPr>
            <w:r w:rsidRPr="00B17ABA">
              <w:rPr>
                <w:rFonts w:ascii="Times New Roman" w:hAnsi="Times New Roman" w:cs="Times New Roman"/>
                <w:noProof/>
                <w:lang w:eastAsia="ko-KR"/>
              </w:rPr>
              <w:drawing>
                <wp:inline distT="0" distB="0" distL="0" distR="0" wp14:anchorId="1889D22E" wp14:editId="7A50F3A4">
                  <wp:extent cx="2647950" cy="1809750"/>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tc>
        <w:tc>
          <w:tcPr>
            <w:tcW w:w="2525" w:type="pct"/>
          </w:tcPr>
          <w:p w:rsidR="00006F9D" w:rsidRPr="00B17ABA" w:rsidRDefault="002144A4" w:rsidP="001A2558">
            <w:pPr>
              <w:pStyle w:val="NoSpacing"/>
              <w:ind w:left="0"/>
              <w:rPr>
                <w:rFonts w:ascii="Times New Roman" w:hAnsi="Times New Roman" w:cs="Times New Roman"/>
              </w:rPr>
            </w:pPr>
            <w:r w:rsidRPr="00B17ABA">
              <w:rPr>
                <w:rFonts w:ascii="Times New Roman" w:hAnsi="Times New Roman" w:cs="Times New Roman"/>
                <w:noProof/>
                <w:lang w:eastAsia="ko-KR"/>
              </w:rPr>
              <w:drawing>
                <wp:inline distT="0" distB="0" distL="0" distR="0" wp14:anchorId="0E9FDEFB" wp14:editId="2639F52A">
                  <wp:extent cx="2667000" cy="1809750"/>
                  <wp:effectExtent l="0" t="0" r="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tc>
      </w:tr>
      <w:tr w:rsidR="002144A4" w:rsidRPr="00B17ABA" w:rsidTr="00F1042B">
        <w:trPr>
          <w:cantSplit/>
          <w:trHeight w:val="20"/>
        </w:trPr>
        <w:tc>
          <w:tcPr>
            <w:tcW w:w="2475" w:type="pct"/>
          </w:tcPr>
          <w:p w:rsidR="002144A4" w:rsidRPr="00B17ABA" w:rsidRDefault="002144A4" w:rsidP="001A2558">
            <w:pPr>
              <w:pStyle w:val="NoSpacing"/>
              <w:ind w:left="0"/>
              <w:rPr>
                <w:rFonts w:ascii="Times New Roman" w:hAnsi="Times New Roman" w:cs="Times New Roman"/>
                <w:noProof/>
              </w:rPr>
            </w:pPr>
            <w:r w:rsidRPr="00B17ABA">
              <w:rPr>
                <w:rFonts w:ascii="Times New Roman" w:hAnsi="Times New Roman" w:cs="Times New Roman"/>
                <w:noProof/>
                <w:lang w:eastAsia="ko-KR"/>
              </w:rPr>
              <w:drawing>
                <wp:inline distT="0" distB="0" distL="0" distR="0" wp14:anchorId="187F05A8" wp14:editId="5C08B6C0">
                  <wp:extent cx="2648198" cy="1971304"/>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tc>
        <w:tc>
          <w:tcPr>
            <w:tcW w:w="2525" w:type="pct"/>
          </w:tcPr>
          <w:p w:rsidR="002144A4" w:rsidRPr="00B17ABA" w:rsidRDefault="002144A4" w:rsidP="001A2558">
            <w:pPr>
              <w:pStyle w:val="NoSpacing"/>
              <w:ind w:left="0"/>
              <w:rPr>
                <w:rFonts w:ascii="Times New Roman" w:hAnsi="Times New Roman" w:cs="Times New Roman"/>
                <w:noProof/>
              </w:rPr>
            </w:pPr>
            <w:r w:rsidRPr="00B17ABA">
              <w:rPr>
                <w:rFonts w:ascii="Times New Roman" w:hAnsi="Times New Roman" w:cs="Times New Roman"/>
                <w:noProof/>
                <w:lang w:eastAsia="ko-KR"/>
              </w:rPr>
              <w:drawing>
                <wp:inline distT="0" distB="0" distL="0" distR="0" wp14:anchorId="5557D0D8" wp14:editId="24F3DA4B">
                  <wp:extent cx="2762250" cy="1971675"/>
                  <wp:effectExtent l="0" t="0" r="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tc>
      </w:tr>
    </w:tbl>
    <w:p w:rsidR="00615FE7" w:rsidRPr="00B17ABA" w:rsidRDefault="00615FE7" w:rsidP="001A2558">
      <w:pPr>
        <w:spacing w:line="276" w:lineRule="auto"/>
        <w:ind w:firstLine="0"/>
        <w:jc w:val="center"/>
        <w:rPr>
          <w:sz w:val="20"/>
          <w:szCs w:val="20"/>
        </w:rPr>
      </w:pPr>
      <w:r w:rsidRPr="00B17ABA">
        <w:rPr>
          <w:sz w:val="20"/>
          <w:szCs w:val="20"/>
        </w:rPr>
        <w:t>1) X-axis represents the policy numbers; Y-axis represents the frequency of evaluation</w:t>
      </w:r>
      <w:r w:rsidR="008006CD" w:rsidRPr="00B17ABA">
        <w:rPr>
          <w:sz w:val="20"/>
          <w:szCs w:val="20"/>
        </w:rPr>
        <w:t xml:space="preserve">; </w:t>
      </w:r>
      <w:r w:rsidR="008006CD" w:rsidRPr="009923E9">
        <w:rPr>
          <w:b/>
          <w:bCs/>
          <w:sz w:val="20"/>
          <w:szCs w:val="20"/>
        </w:rPr>
        <w:t>C</w:t>
      </w:r>
      <w:r w:rsidR="008006CD" w:rsidRPr="00B17ABA">
        <w:rPr>
          <w:sz w:val="20"/>
          <w:szCs w:val="20"/>
        </w:rPr>
        <w:t xml:space="preserve"> represents the cooling rate; and </w:t>
      </w:r>
      <w:r w:rsidR="008006CD" w:rsidRPr="009923E9">
        <w:rPr>
          <w:b/>
          <w:bCs/>
          <w:sz w:val="20"/>
          <w:szCs w:val="20"/>
        </w:rPr>
        <w:t xml:space="preserve">M </w:t>
      </w:r>
      <w:r w:rsidR="008006CD" w:rsidRPr="00B17ABA">
        <w:rPr>
          <w:sz w:val="20"/>
          <w:szCs w:val="20"/>
        </w:rPr>
        <w:t>represents the mutation rate.</w:t>
      </w:r>
    </w:p>
    <w:p w:rsidR="00006F9D" w:rsidRPr="00B17ABA" w:rsidRDefault="00006F9D" w:rsidP="001A2558">
      <w:pPr>
        <w:ind w:firstLine="0"/>
        <w:jc w:val="center"/>
        <w:sectPr w:rsidR="00006F9D" w:rsidRPr="00B17ABA" w:rsidSect="00013330">
          <w:pgSz w:w="11906" w:h="16838"/>
          <w:pgMar w:top="1701" w:right="1418" w:bottom="1701" w:left="2268" w:header="708" w:footer="708" w:gutter="0"/>
          <w:cols w:space="708"/>
          <w:docGrid w:linePitch="360"/>
        </w:sectPr>
      </w:pPr>
      <w:bookmarkStart w:id="326" w:name="_Toc426019181"/>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5</w:t>
        </w:r>
      </w:fldSimple>
      <w:r w:rsidRPr="00B17ABA">
        <w:t xml:space="preserve">. Search rate </w:t>
      </w:r>
      <w:r w:rsidR="006867E1" w:rsidRPr="00B17ABA">
        <w:t xml:space="preserve">of GA </w:t>
      </w:r>
      <w:r w:rsidRPr="00B17ABA">
        <w:t>depending on the crossover an</w:t>
      </w:r>
      <w:r w:rsidR="0039195E" w:rsidRPr="00B17ABA">
        <w:t>d</w:t>
      </w:r>
      <w:r w:rsidRPr="00B17ABA">
        <w:t xml:space="preserve"> mutation rates</w:t>
      </w:r>
      <w:bookmarkEnd w:id="326"/>
    </w:p>
    <w:p w:rsidR="00006F9D" w:rsidRPr="00B17ABA" w:rsidRDefault="00006F9D" w:rsidP="001A2558">
      <w:pPr>
        <w:pStyle w:val="Heading2"/>
      </w:pPr>
      <w:bookmarkStart w:id="327" w:name="_Toc426018064"/>
      <w:r w:rsidRPr="00B17ABA">
        <w:lastRenderedPageBreak/>
        <w:t>Reinforcement learning</w:t>
      </w:r>
      <w:r w:rsidR="00F111A3" w:rsidRPr="00B17ABA">
        <w:t>: Q-learning</w:t>
      </w:r>
      <w:bookmarkEnd w:id="327"/>
    </w:p>
    <w:p w:rsidR="00D01B06" w:rsidRPr="00B17ABA" w:rsidRDefault="00D01B06" w:rsidP="00D01B06">
      <w:pPr>
        <w:jc w:val="both"/>
      </w:pPr>
      <w:r w:rsidRPr="00B17ABA">
        <w:t>RL, which is based on Q-learning, was implemented for the hypertension SDDP model. In the base-case, Q-values</w:t>
      </w:r>
      <w:r w:rsidRPr="00B17ABA">
        <w:rPr>
          <w:rFonts w:cstheme="majorBidi"/>
        </w:rPr>
        <w:t xml:space="preserve"> </w:t>
      </w:r>
      <w:r w:rsidRPr="00B17ABA">
        <w:t>were gradually updated using both the immediate reward and the one-step future reward. Q-learning using a two or three-step future reward was also implemented to compare the performance; in this case, the feedback is the immediate rewards and the mean total net benefit from two or three transitions in the future. The total number of cases was also increased from 1,000 to 1,000,000 times to test the impact on the quality of the solution and the computational time. A penalty function forced the Q-value to 0 if the selected drug to be evaluated was against the feasibility restrictions made in the hypertension SDDP model.</w:t>
      </w:r>
    </w:p>
    <w:p w:rsidR="00D01B06" w:rsidRPr="00B17ABA" w:rsidRDefault="00D01B06" w:rsidP="00D01B06">
      <w:pPr>
        <w:jc w:val="both"/>
      </w:pPr>
      <w:r w:rsidRPr="00B17ABA">
        <w:fldChar w:fldCharType="begin"/>
      </w:r>
      <w:r w:rsidRPr="00B17ABA">
        <w:instrText xml:space="preserve"> REF _Ref425250153 \h </w:instrText>
      </w:r>
      <w:r w:rsidR="00B17ABA">
        <w:instrText xml:space="preserve"> \* MERGEFORMAT </w:instrText>
      </w:r>
      <w:r w:rsidRPr="00B17ABA">
        <w:fldChar w:fldCharType="separate"/>
      </w:r>
      <w:r w:rsidRPr="00B17ABA">
        <w:t xml:space="preserve">Table </w:t>
      </w:r>
      <w:r w:rsidRPr="00B17ABA">
        <w:rPr>
          <w:noProof/>
          <w:cs/>
        </w:rPr>
        <w:t>‎</w:t>
      </w:r>
      <w:r w:rsidRPr="00B17ABA">
        <w:rPr>
          <w:noProof/>
        </w:rPr>
        <w:t>7</w:t>
      </w:r>
      <w:r w:rsidRPr="00B17ABA">
        <w:t>.</w:t>
      </w:r>
      <w:r w:rsidRPr="00B17ABA">
        <w:rPr>
          <w:noProof/>
        </w:rPr>
        <w:t>16</w:t>
      </w:r>
      <w:r w:rsidRPr="00B17ABA">
        <w:fldChar w:fldCharType="end"/>
      </w:r>
      <w:r w:rsidRPr="00B17ABA">
        <w:t xml:space="preserve"> summarise the results from Q-learning in the base-case. </w:t>
      </w:r>
      <w:r w:rsidRPr="00B17ABA" w:rsidDel="00E27820">
        <w:t>Compared with the optimal solution (and statistically equivalent solutions) identified by enumeration, the solutions identified by RL w</w:t>
      </w:r>
      <w:r w:rsidRPr="00B17ABA">
        <w:t xml:space="preserve">ere more heavily influenced by the three month SBP lowering effect of the drugs; this was more evident where the feedback was from the one-step future reward (see </w:t>
      </w:r>
      <w:r w:rsidRPr="00B17ABA">
        <w:fldChar w:fldCharType="begin"/>
      </w:r>
      <w:r w:rsidRPr="00B17ABA">
        <w:instrText xml:space="preserve"> REF _Ref425250153 \h </w:instrText>
      </w:r>
      <w:r w:rsidR="00B17ABA">
        <w:instrText xml:space="preserve"> \* MERGEFORMAT </w:instrText>
      </w:r>
      <w:r w:rsidRPr="00B17ABA">
        <w:fldChar w:fldCharType="separate"/>
      </w:r>
      <w:r w:rsidRPr="00B17ABA">
        <w:t xml:space="preserve">Table </w:t>
      </w:r>
      <w:r w:rsidRPr="00B17ABA">
        <w:rPr>
          <w:noProof/>
          <w:cs/>
        </w:rPr>
        <w:t>‎</w:t>
      </w:r>
      <w:r w:rsidRPr="00B17ABA">
        <w:rPr>
          <w:noProof/>
        </w:rPr>
        <w:t>7</w:t>
      </w:r>
      <w:r w:rsidRPr="00B17ABA">
        <w:t>.</w:t>
      </w:r>
      <w:r w:rsidRPr="00B17ABA">
        <w:rPr>
          <w:noProof/>
        </w:rPr>
        <w:t>16</w:t>
      </w:r>
      <w:r w:rsidRPr="00B17ABA">
        <w:fldChar w:fldCharType="end"/>
      </w:r>
      <w:r w:rsidRPr="00B17ABA">
        <w:t xml:space="preserve">) than where the feedback was from the two-step or three-step future reward (see </w:t>
      </w:r>
      <w:r w:rsidRPr="00B17ABA">
        <w:fldChar w:fldCharType="begin"/>
      </w:r>
      <w:r w:rsidRPr="00B17ABA">
        <w:instrText xml:space="preserve"> REF _Ref425253240 \h </w:instrText>
      </w:r>
      <w:r w:rsidR="00B17ABA">
        <w:instrText xml:space="preserve"> \* MERGEFORMAT </w:instrText>
      </w:r>
      <w:r w:rsidRPr="00B17ABA">
        <w:fldChar w:fldCharType="separate"/>
      </w:r>
      <w:r w:rsidRPr="00B17ABA">
        <w:t xml:space="preserve">Table </w:t>
      </w:r>
      <w:r w:rsidRPr="00B17ABA">
        <w:rPr>
          <w:noProof/>
          <w:cs/>
        </w:rPr>
        <w:t>‎</w:t>
      </w:r>
      <w:r w:rsidRPr="00B17ABA">
        <w:rPr>
          <w:noProof/>
        </w:rPr>
        <w:t>7</w:t>
      </w:r>
      <w:r w:rsidRPr="00B17ABA">
        <w:t>.</w:t>
      </w:r>
      <w:r w:rsidRPr="00B17ABA">
        <w:rPr>
          <w:noProof/>
        </w:rPr>
        <w:t>17</w:t>
      </w:r>
      <w:r w:rsidRPr="00B17ABA">
        <w:fldChar w:fldCharType="end"/>
      </w:r>
      <w:r w:rsidRPr="00B17ABA">
        <w:t xml:space="preserve"> and </w:t>
      </w:r>
      <w:r w:rsidRPr="00B17ABA">
        <w:fldChar w:fldCharType="begin"/>
      </w:r>
      <w:r w:rsidRPr="00B17ABA">
        <w:instrText xml:space="preserve"> REF _Ref425250159 \h </w:instrText>
      </w:r>
      <w:r w:rsidR="00B17ABA">
        <w:instrText xml:space="preserve"> \* MERGEFORMAT </w:instrText>
      </w:r>
      <w:r w:rsidRPr="00B17ABA">
        <w:fldChar w:fldCharType="separate"/>
      </w:r>
      <w:r w:rsidRPr="00B17ABA">
        <w:t xml:space="preserve">Table </w:t>
      </w:r>
      <w:r w:rsidRPr="00B17ABA">
        <w:rPr>
          <w:noProof/>
          <w:cs/>
        </w:rPr>
        <w:t>‎</w:t>
      </w:r>
      <w:r w:rsidRPr="00B17ABA">
        <w:rPr>
          <w:noProof/>
        </w:rPr>
        <w:t>7</w:t>
      </w:r>
      <w:r w:rsidRPr="00B17ABA">
        <w:t>.</w:t>
      </w:r>
      <w:r w:rsidRPr="00B17ABA">
        <w:rPr>
          <w:noProof/>
        </w:rPr>
        <w:t>18</w:t>
      </w:r>
      <w:r w:rsidRPr="00B17ABA">
        <w:fldChar w:fldCharType="end"/>
      </w:r>
      <w:r w:rsidRPr="00B17ABA">
        <w:t>)</w:t>
      </w:r>
      <w:r w:rsidRPr="00B17ABA" w:rsidDel="00E27820">
        <w:t xml:space="preserve">. </w:t>
      </w:r>
      <w:r w:rsidRPr="00B17ABA">
        <w:t xml:space="preserve">Whereas the optimal initial solution found by  enumeration was Ds or ACEIs/ARBs, the optimal solutions identified by Q-learning either started with BBs (1000, 100,000, and 1,000,000 cases) or CCBs (10,000 cases). The optimal subsequent treatments after initial drug were also sensitive to the number of cases. In the base-case, the optimal second-line treatment was switching to </w:t>
      </w:r>
      <w:r w:rsidRPr="00B17ABA">
        <w:rPr>
          <w:rFonts w:eastAsia="Times New Roman" w:cstheme="majorBidi"/>
          <w:color w:val="000000"/>
        </w:rPr>
        <w:t>BBs+ACEIs/ARBs (1,000, and 10,000 cases) or Ds (100,000, and 1,000,000 cases). For the patients who again failed to achieve the treatment goal, the optimal third</w:t>
      </w:r>
      <w:r w:rsidRPr="00B17ABA">
        <w:t>-line</w:t>
      </w:r>
      <w:r w:rsidRPr="00B17ABA">
        <w:rPr>
          <w:rFonts w:eastAsia="Times New Roman" w:cstheme="majorBidi"/>
          <w:color w:val="000000"/>
        </w:rPr>
        <w:t xml:space="preserve"> treatment was Ds+CCBs for all scenarios. In the fourth period, the optimal solution for the patients who had never achieved the treatment goal with the previous treatments was Ds (1,000, and 10,000 cases), Ds+BBs (100,000 cases) or Ds+BBs+CCBs (1,000,000 cases). </w:t>
      </w:r>
    </w:p>
    <w:p w:rsidR="00D01B06" w:rsidRPr="00B17ABA" w:rsidRDefault="00D01B06" w:rsidP="00D01B06">
      <w:pPr>
        <w:jc w:val="both"/>
        <w:rPr>
          <w:rFonts w:eastAsia="Times New Roman" w:cstheme="majorBidi"/>
          <w:color w:val="000000"/>
        </w:rPr>
      </w:pPr>
      <w:r w:rsidRPr="00B17ABA">
        <w:rPr>
          <w:rFonts w:eastAsia="Times New Roman" w:cstheme="majorBidi"/>
          <w:color w:val="000000"/>
        </w:rPr>
        <w:t xml:space="preserve">A better solution was found when more cases were observed. In the base-case, the solution identified from 1,000,000 cases produced a total net benefit of </w:t>
      </w:r>
      <w:r w:rsidRPr="00B17ABA">
        <w:rPr>
          <w:rFonts w:ascii="Calibri" w:eastAsia="Times New Roman" w:hAnsi="Calibri" w:cstheme="majorBidi"/>
          <w:color w:val="000000"/>
        </w:rPr>
        <w:t>£</w:t>
      </w:r>
      <w:r w:rsidRPr="00B17ABA">
        <w:rPr>
          <w:rFonts w:eastAsia="Times New Roman" w:cstheme="majorBidi"/>
          <w:color w:val="000000"/>
        </w:rPr>
        <w:t xml:space="preserve">312,822, whereas from 1,000 cases it was </w:t>
      </w:r>
      <w:r w:rsidRPr="00B17ABA">
        <w:rPr>
          <w:rFonts w:ascii="Calibri" w:eastAsia="Times New Roman" w:hAnsi="Calibri" w:cstheme="majorBidi"/>
          <w:color w:val="000000"/>
        </w:rPr>
        <w:t>£</w:t>
      </w:r>
      <w:r w:rsidRPr="00B17ABA">
        <w:rPr>
          <w:rFonts w:eastAsia="Times New Roman" w:cstheme="majorBidi"/>
          <w:color w:val="000000"/>
        </w:rPr>
        <w:t>294,335. Where two-step future expected rewards were used, the total net benefit of the solution identified from 1,000,000 cases was again higher than the total net benefit of the solution identified from 1,000 cases (</w:t>
      </w:r>
      <w:r w:rsidRPr="00B17ABA">
        <w:rPr>
          <w:rFonts w:ascii="Calibri" w:eastAsia="Times New Roman" w:hAnsi="Calibri" w:cstheme="majorBidi"/>
          <w:color w:val="000000"/>
        </w:rPr>
        <w:t>£</w:t>
      </w:r>
      <w:r w:rsidRPr="00B17ABA">
        <w:rPr>
          <w:rFonts w:eastAsia="Times New Roman" w:cstheme="majorBidi"/>
          <w:color w:val="000000"/>
        </w:rPr>
        <w:t xml:space="preserve">313,497 versus </w:t>
      </w:r>
      <w:r w:rsidRPr="00B17ABA">
        <w:rPr>
          <w:rFonts w:ascii="Calibri" w:eastAsia="Times New Roman" w:hAnsi="Calibri" w:cstheme="majorBidi"/>
          <w:color w:val="000000"/>
        </w:rPr>
        <w:t>£</w:t>
      </w:r>
      <w:r w:rsidRPr="00B17ABA">
        <w:rPr>
          <w:rFonts w:eastAsia="Times New Roman" w:cstheme="majorBidi"/>
          <w:color w:val="000000"/>
        </w:rPr>
        <w:t xml:space="preserve">302,699). The </w:t>
      </w:r>
      <w:r w:rsidRPr="00B17ABA">
        <w:rPr>
          <w:rFonts w:eastAsia="Times New Roman" w:cstheme="majorBidi"/>
          <w:color w:val="000000"/>
        </w:rPr>
        <w:lastRenderedPageBreak/>
        <w:t xml:space="preserve">same pattern was also observed where three-step future expected rewards were used, although the difference was smaller than other scenarios (£302,363 versus 302,327). This agreed with a general rule that RL converges to the optimal solution where more cases are continuously observed. </w:t>
      </w:r>
    </w:p>
    <w:p w:rsidR="00D01B06" w:rsidRPr="00B17ABA" w:rsidRDefault="00D01B06" w:rsidP="009923E9">
      <w:pPr>
        <w:jc w:val="both"/>
        <w:rPr>
          <w:rFonts w:eastAsia="Times New Roman" w:cstheme="majorBidi"/>
          <w:color w:val="000000"/>
        </w:rPr>
      </w:pPr>
      <w:r w:rsidRPr="00B17ABA">
        <w:rPr>
          <w:rFonts w:eastAsia="Times New Roman" w:cstheme="majorBidi"/>
          <w:color w:val="000000"/>
        </w:rPr>
        <w:t xml:space="preserve">The best solution was identified when </w:t>
      </w:r>
      <w:r w:rsidRPr="00B17ABA">
        <w:t xml:space="preserve">the future feedback was from two transitions in the future (see </w:t>
      </w:r>
      <w:r w:rsidRPr="00B17ABA">
        <w:fldChar w:fldCharType="begin"/>
      </w:r>
      <w:r w:rsidRPr="00B17ABA">
        <w:instrText xml:space="preserve"> REF _Ref425253240 \h </w:instrText>
      </w:r>
      <w:r w:rsidR="00B17ABA">
        <w:instrText xml:space="preserve"> \* MERGEFORMAT </w:instrText>
      </w:r>
      <w:r w:rsidRPr="00B17ABA">
        <w:fldChar w:fldCharType="separate"/>
      </w:r>
      <w:r w:rsidRPr="00B17ABA">
        <w:t xml:space="preserve">Table </w:t>
      </w:r>
      <w:r w:rsidRPr="00B17ABA">
        <w:rPr>
          <w:noProof/>
          <w:cs/>
        </w:rPr>
        <w:t>‎</w:t>
      </w:r>
      <w:r w:rsidRPr="00B17ABA">
        <w:rPr>
          <w:noProof/>
        </w:rPr>
        <w:t>7</w:t>
      </w:r>
      <w:r w:rsidRPr="00B17ABA">
        <w:t>.</w:t>
      </w:r>
      <w:r w:rsidRPr="00B17ABA">
        <w:rPr>
          <w:noProof/>
        </w:rPr>
        <w:t>17</w:t>
      </w:r>
      <w:r w:rsidRPr="00B17ABA">
        <w:fldChar w:fldCharType="end"/>
      </w:r>
      <w:r w:rsidRPr="00B17ABA">
        <w:t>). Where 100,000 cases were observed, the optimal treatment sequence was using Ds initially and then switching to Ds+</w:t>
      </w:r>
      <w:r w:rsidRPr="00B17ABA">
        <w:rPr>
          <w:rFonts w:eastAsia="Times New Roman" w:cstheme="majorBidi"/>
          <w:color w:val="000000"/>
        </w:rPr>
        <w:t xml:space="preserve">ACEIs/ARBs, Ds+BBs+ACEIs/ARBs and Ds+BBs+CCBs in order for the patients who failed to achieve the treatment goal consecutively: the expected total net benefit was £314,297 from this solution. More stable convergence in the Q-value was achieved when the observed cases were more than 100,000; whereas the discrepancy in the Q-value did not fully converge where the observed cases were less than 10,000 (see </w:t>
      </w:r>
      <w:r w:rsidRPr="00B17ABA">
        <w:rPr>
          <w:rFonts w:eastAsia="Times New Roman" w:cstheme="majorBidi"/>
          <w:color w:val="000000"/>
        </w:rPr>
        <w:fldChar w:fldCharType="begin"/>
      </w:r>
      <w:r w:rsidRPr="00B17ABA">
        <w:rPr>
          <w:rFonts w:eastAsia="Times New Roman" w:cstheme="majorBidi"/>
          <w:color w:val="000000"/>
        </w:rPr>
        <w:instrText xml:space="preserve"> REF _Ref425255347 \h </w:instrText>
      </w:r>
      <w:r w:rsidR="00B17ABA">
        <w:rPr>
          <w:rFonts w:eastAsia="Times New Roman" w:cstheme="majorBidi"/>
          <w:color w:val="000000"/>
        </w:rPr>
        <w:instrText xml:space="preserve"> \* MERGEFORMAT </w:instrText>
      </w:r>
      <w:r w:rsidRPr="00B17ABA">
        <w:rPr>
          <w:rFonts w:eastAsia="Times New Roman" w:cstheme="majorBidi"/>
          <w:color w:val="000000"/>
        </w:rPr>
      </w:r>
      <w:r w:rsidRPr="00B17ABA">
        <w:rPr>
          <w:rFonts w:eastAsia="Times New Roman" w:cstheme="majorBidi"/>
          <w:color w:val="000000"/>
        </w:rPr>
        <w:fldChar w:fldCharType="separate"/>
      </w:r>
      <w:r w:rsidRPr="00B17ABA">
        <w:t xml:space="preserve">Figure </w:t>
      </w:r>
      <w:r w:rsidRPr="00B17ABA">
        <w:rPr>
          <w:noProof/>
          <w:cs/>
        </w:rPr>
        <w:t>‎</w:t>
      </w:r>
      <w:r w:rsidRPr="00B17ABA">
        <w:rPr>
          <w:noProof/>
        </w:rPr>
        <w:t>7</w:t>
      </w:r>
      <w:r w:rsidRPr="00B17ABA">
        <w:t>.</w:t>
      </w:r>
      <w:r w:rsidRPr="00B17ABA">
        <w:rPr>
          <w:noProof/>
        </w:rPr>
        <w:t>26</w:t>
      </w:r>
      <w:r w:rsidRPr="00B17ABA">
        <w:rPr>
          <w:rFonts w:eastAsia="Times New Roman" w:cstheme="majorBidi"/>
          <w:color w:val="000000"/>
        </w:rPr>
        <w:fldChar w:fldCharType="end"/>
      </w:r>
      <w:r w:rsidRPr="00B17ABA">
        <w:rPr>
          <w:rFonts w:eastAsia="Times New Roman" w:cstheme="majorBidi"/>
          <w:color w:val="000000"/>
        </w:rPr>
        <w:t>). The computational time for 1,000,000 cases was much longer than SA and GA, and even longer than enumeration, and the quality of solutions was less than those methods; as such, Q-leaning was not deemed computationally efficient when 1,000,000 cases were generated.</w:t>
      </w:r>
    </w:p>
    <w:p w:rsidR="00006F9D" w:rsidRPr="00B17ABA" w:rsidRDefault="00D01B06" w:rsidP="009923E9">
      <w:pPr>
        <w:ind w:firstLine="0"/>
        <w:jc w:val="both"/>
        <w:sectPr w:rsidR="00006F9D" w:rsidRPr="00B17ABA" w:rsidSect="00013330">
          <w:pgSz w:w="11906" w:h="16838"/>
          <w:pgMar w:top="1701" w:right="1418" w:bottom="1701" w:left="2268" w:header="708" w:footer="708" w:gutter="0"/>
          <w:cols w:space="708"/>
          <w:docGrid w:linePitch="360"/>
        </w:sectPr>
      </w:pPr>
      <w:r w:rsidRPr="00B17ABA">
        <w:rPr>
          <w:rFonts w:eastAsia="Times New Roman" w:cstheme="majorBidi"/>
          <w:color w:val="000000"/>
        </w:rPr>
        <w:t xml:space="preserve"> </w:t>
      </w:r>
      <w:r w:rsidR="00AE6E45" w:rsidRPr="00B17ABA">
        <w:rPr>
          <w:rFonts w:eastAsia="Times New Roman" w:cstheme="majorBidi"/>
          <w:color w:val="000000"/>
        </w:rPr>
        <w:t xml:space="preserve"> </w:t>
      </w:r>
    </w:p>
    <w:p w:rsidR="00006F9D" w:rsidRPr="00B17ABA" w:rsidRDefault="00006F9D" w:rsidP="004134F9">
      <w:pPr>
        <w:pStyle w:val="Caption"/>
      </w:pPr>
      <w:bookmarkStart w:id="328" w:name="_Ref425250153"/>
      <w:bookmarkStart w:id="329" w:name="_Toc426018672"/>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16</w:t>
        </w:r>
      </w:fldSimple>
      <w:bookmarkEnd w:id="328"/>
      <w:r w:rsidRPr="00B17ABA">
        <w:t xml:space="preserve">. Results from </w:t>
      </w:r>
      <w:r w:rsidR="00E44CDD" w:rsidRPr="00B17ABA">
        <w:t>RL</w:t>
      </w:r>
      <w:r w:rsidR="00741FF8" w:rsidRPr="00B17ABA">
        <w:t xml:space="preserve"> </w:t>
      </w:r>
      <w:r w:rsidR="000102A1" w:rsidRPr="00B17ABA">
        <w:t xml:space="preserve">depending on the number of iterations </w:t>
      </w:r>
      <w:r w:rsidR="002804C0" w:rsidRPr="00B17ABA">
        <w:t xml:space="preserve">where the </w:t>
      </w:r>
      <w:r w:rsidR="000102A1" w:rsidRPr="00B17ABA">
        <w:t xml:space="preserve">feedback </w:t>
      </w:r>
      <w:r w:rsidR="002804C0" w:rsidRPr="00B17ABA">
        <w:t xml:space="preserve">is </w:t>
      </w:r>
      <w:r w:rsidR="000102A1" w:rsidRPr="00B17ABA">
        <w:t xml:space="preserve">from </w:t>
      </w:r>
      <w:r w:rsidR="002804C0" w:rsidRPr="00B17ABA">
        <w:t>one-step future reward</w:t>
      </w:r>
      <w:bookmarkEnd w:id="329"/>
    </w:p>
    <w:tbl>
      <w:tblPr>
        <w:tblW w:w="5000" w:type="pct"/>
        <w:tblLook w:val="04A0" w:firstRow="1" w:lastRow="0" w:firstColumn="1" w:lastColumn="0" w:noHBand="0" w:noVBand="1"/>
      </w:tblPr>
      <w:tblGrid>
        <w:gridCol w:w="867"/>
        <w:gridCol w:w="867"/>
        <w:gridCol w:w="922"/>
        <w:gridCol w:w="922"/>
        <w:gridCol w:w="922"/>
        <w:gridCol w:w="925"/>
        <w:gridCol w:w="2053"/>
        <w:gridCol w:w="1986"/>
        <w:gridCol w:w="1984"/>
        <w:gridCol w:w="1920"/>
      </w:tblGrid>
      <w:tr w:rsidR="002804C0" w:rsidRPr="00B17ABA" w:rsidTr="002804C0">
        <w:trPr>
          <w:trHeight w:val="300"/>
        </w:trPr>
        <w:tc>
          <w:tcPr>
            <w:tcW w:w="324"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6"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2971" w:type="pct"/>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4134F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The number of cases</w:t>
            </w:r>
          </w:p>
        </w:tc>
      </w:tr>
      <w:tr w:rsidR="002804C0" w:rsidRPr="00B17ABA" w:rsidTr="009923E9">
        <w:trPr>
          <w:trHeight w:val="300"/>
        </w:trPr>
        <w:tc>
          <w:tcPr>
            <w:tcW w:w="2029" w:type="pct"/>
            <w:gridSpan w:val="6"/>
            <w:tcBorders>
              <w:top w:val="single" w:sz="4" w:space="0" w:color="auto"/>
              <w:left w:val="single" w:sz="4" w:space="0" w:color="auto"/>
              <w:bottom w:val="doub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768" w:type="pct"/>
            <w:tcBorders>
              <w:top w:val="nil"/>
              <w:left w:val="nil"/>
              <w:bottom w:val="doub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000</w:t>
            </w:r>
          </w:p>
        </w:tc>
        <w:tc>
          <w:tcPr>
            <w:tcW w:w="743" w:type="pct"/>
            <w:tcBorders>
              <w:top w:val="nil"/>
              <w:left w:val="nil"/>
              <w:bottom w:val="doub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0000</w:t>
            </w:r>
          </w:p>
        </w:tc>
        <w:tc>
          <w:tcPr>
            <w:tcW w:w="742" w:type="pct"/>
            <w:tcBorders>
              <w:top w:val="nil"/>
              <w:left w:val="nil"/>
              <w:bottom w:val="doub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00000</w:t>
            </w:r>
          </w:p>
        </w:tc>
        <w:tc>
          <w:tcPr>
            <w:tcW w:w="718" w:type="pct"/>
            <w:tcBorders>
              <w:top w:val="nil"/>
              <w:left w:val="nil"/>
              <w:bottom w:val="doub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000000</w:t>
            </w:r>
          </w:p>
        </w:tc>
      </w:tr>
      <w:tr w:rsidR="002804C0" w:rsidRPr="00B17ABA" w:rsidTr="009923E9">
        <w:trPr>
          <w:trHeight w:val="300"/>
        </w:trPr>
        <w:tc>
          <w:tcPr>
            <w:tcW w:w="324" w:type="pct"/>
            <w:vMerge w:val="restart"/>
            <w:tcBorders>
              <w:top w:val="double" w:sz="4" w:space="0" w:color="auto"/>
              <w:left w:val="single" w:sz="4" w:space="0" w:color="auto"/>
              <w:bottom w:val="single" w:sz="4" w:space="0" w:color="auto"/>
              <w:right w:val="single" w:sz="4" w:space="0" w:color="auto"/>
            </w:tcBorders>
            <w:shd w:val="clear" w:color="auto" w:fill="auto"/>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Optimal solution</w:t>
            </w:r>
          </w:p>
        </w:tc>
        <w:tc>
          <w:tcPr>
            <w:tcW w:w="324"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t=1</w:t>
            </w:r>
          </w:p>
        </w:tc>
        <w:tc>
          <w:tcPr>
            <w:tcW w:w="345"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345"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346"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768"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43"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c>
          <w:tcPr>
            <w:tcW w:w="742"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18"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t=2</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ACEIs/AR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ACEIs/AR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t=3</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ACEIs/AR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ACEIs/AR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ACEIs/AR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t=4</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ACEIs/AR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ACEIs/AR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ACEIs/AR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ACEIs/AR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r>
      <w:tr w:rsidR="002804C0" w:rsidRPr="00B17ABA" w:rsidTr="009923E9">
        <w:trPr>
          <w:trHeight w:val="300"/>
        </w:trPr>
        <w:tc>
          <w:tcPr>
            <w:tcW w:w="2029"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Optimal value</w:t>
            </w:r>
            <w:r w:rsidRPr="00B17ABA">
              <w:rPr>
                <w:rFonts w:eastAsia="Times New Roman" w:cstheme="majorBidi"/>
                <w:color w:val="000000"/>
                <w:sz w:val="18"/>
                <w:szCs w:val="18"/>
              </w:rPr>
              <w:t xml:space="preserve"> (</w:t>
            </w:r>
            <w:r w:rsidRPr="00B17ABA">
              <w:rPr>
                <w:rFonts w:ascii="Calibri" w:eastAsia="Times New Roman" w:hAnsi="Calibri" w:cstheme="majorBidi"/>
                <w:color w:val="000000"/>
                <w:sz w:val="18"/>
                <w:szCs w:val="18"/>
              </w:rPr>
              <w:t>£</w:t>
            </w:r>
            <w:r w:rsidRPr="00B17ABA">
              <w:rPr>
                <w:rFonts w:eastAsia="Times New Roman" w:cstheme="majorBidi"/>
                <w:color w:val="000000"/>
                <w:sz w:val="18"/>
                <w:szCs w:val="18"/>
              </w:rPr>
              <w:t>)</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294,334.5</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294,552.7</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300,576.6</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312,822.2</w:t>
            </w:r>
          </w:p>
        </w:tc>
      </w:tr>
      <w:tr w:rsidR="002804C0" w:rsidRPr="00B17ABA" w:rsidTr="009923E9">
        <w:trPr>
          <w:trHeight w:val="300"/>
        </w:trPr>
        <w:tc>
          <w:tcPr>
            <w:tcW w:w="2029"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omputational time</w:t>
            </w:r>
            <w:r w:rsidR="0085325F" w:rsidRPr="009923E9">
              <w:rPr>
                <w:rFonts w:eastAsia="Times New Roman" w:cstheme="majorBidi"/>
                <w:color w:val="000000"/>
                <w:sz w:val="18"/>
                <w:szCs w:val="18"/>
                <w:vertAlign w:val="superscript"/>
              </w:rPr>
              <w:t>1)</w:t>
            </w:r>
          </w:p>
        </w:tc>
        <w:tc>
          <w:tcPr>
            <w:tcW w:w="76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m</w:t>
            </w:r>
          </w:p>
        </w:tc>
        <w:tc>
          <w:tcPr>
            <w:tcW w:w="74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1m</w:t>
            </w:r>
          </w:p>
        </w:tc>
        <w:tc>
          <w:tcPr>
            <w:tcW w:w="74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44h</w:t>
            </w:r>
          </w:p>
        </w:tc>
        <w:tc>
          <w:tcPr>
            <w:tcW w:w="718"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9.45h</w:t>
            </w:r>
          </w:p>
        </w:tc>
      </w:tr>
    </w:tbl>
    <w:p w:rsidR="00006F9D" w:rsidRPr="00B17ABA" w:rsidRDefault="0085325F" w:rsidP="009923E9">
      <w:pPr>
        <w:pStyle w:val="TOC2"/>
      </w:pPr>
      <w:r w:rsidRPr="00B17ABA">
        <w:t xml:space="preserve">1) </w:t>
      </w:r>
      <w:r w:rsidRPr="009923E9">
        <w:rPr>
          <w:b/>
          <w:bCs/>
        </w:rPr>
        <w:t>s</w:t>
      </w:r>
      <w:r w:rsidRPr="00B17ABA">
        <w:t xml:space="preserve"> represents seconds, </w:t>
      </w:r>
      <w:r w:rsidRPr="009923E9">
        <w:rPr>
          <w:b/>
          <w:bCs/>
        </w:rPr>
        <w:t>m</w:t>
      </w:r>
      <w:r w:rsidRPr="00B17ABA">
        <w:t xml:space="preserve"> represents minutes and </w:t>
      </w:r>
      <w:r w:rsidRPr="009923E9">
        <w:rPr>
          <w:b/>
          <w:bCs/>
        </w:rPr>
        <w:t>h</w:t>
      </w:r>
      <w:r w:rsidRPr="00B17ABA">
        <w:t xml:space="preserve"> represents hours.</w:t>
      </w:r>
    </w:p>
    <w:p w:rsidR="002804C0" w:rsidRPr="00B17ABA" w:rsidRDefault="002804C0" w:rsidP="001A2558">
      <w:pPr>
        <w:pStyle w:val="Caption"/>
        <w:jc w:val="center"/>
      </w:pPr>
      <w:r w:rsidRPr="00B17ABA">
        <w:br w:type="page"/>
      </w:r>
    </w:p>
    <w:p w:rsidR="002804C0" w:rsidRPr="00B17ABA" w:rsidRDefault="002804C0" w:rsidP="009923E9">
      <w:pPr>
        <w:pStyle w:val="Caption"/>
        <w:keepNext/>
      </w:pPr>
      <w:bookmarkStart w:id="330" w:name="_Ref425253240"/>
      <w:bookmarkStart w:id="331" w:name="_Toc426018673"/>
      <w:r w:rsidRPr="00B17ABA">
        <w:lastRenderedPageBreak/>
        <w:t xml:space="preserve">Table </w:t>
      </w:r>
      <w:fldSimple w:instr=" STYLEREF 1 \s ">
        <w:r w:rsidR="006F6429" w:rsidRPr="00B17ABA">
          <w:rPr>
            <w:noProof/>
            <w:cs/>
          </w:rPr>
          <w:t>‎</w:t>
        </w:r>
        <w:r w:rsidR="006F6429" w:rsidRPr="00B17ABA">
          <w:rPr>
            <w:noProof/>
          </w:rPr>
          <w:t>7</w:t>
        </w:r>
      </w:fldSimple>
      <w:r w:rsidRPr="00B17ABA">
        <w:t>.</w:t>
      </w:r>
      <w:fldSimple w:instr=" SEQ Table \* ARABIC \s 1 ">
        <w:r w:rsidR="006F6429" w:rsidRPr="00B17ABA">
          <w:rPr>
            <w:noProof/>
          </w:rPr>
          <w:t>17</w:t>
        </w:r>
      </w:fldSimple>
      <w:bookmarkEnd w:id="330"/>
      <w:r w:rsidRPr="00B17ABA">
        <w:t xml:space="preserve">. Results from </w:t>
      </w:r>
      <w:r w:rsidR="00E44CDD" w:rsidRPr="00B17ABA">
        <w:t>RL</w:t>
      </w:r>
      <w:r w:rsidRPr="00B17ABA">
        <w:t xml:space="preserve"> depending on the number of iterations where the feedback is from two-step future reward</w:t>
      </w:r>
      <w:bookmarkEnd w:id="331"/>
    </w:p>
    <w:tbl>
      <w:tblPr>
        <w:tblW w:w="5000" w:type="pct"/>
        <w:tblCellMar>
          <w:left w:w="0" w:type="dxa"/>
          <w:right w:w="0" w:type="dxa"/>
        </w:tblCellMar>
        <w:tblLook w:val="04A0" w:firstRow="1" w:lastRow="0" w:firstColumn="1" w:lastColumn="0" w:noHBand="0" w:noVBand="1"/>
      </w:tblPr>
      <w:tblGrid>
        <w:gridCol w:w="853"/>
        <w:gridCol w:w="854"/>
        <w:gridCol w:w="910"/>
        <w:gridCol w:w="910"/>
        <w:gridCol w:w="910"/>
        <w:gridCol w:w="910"/>
        <w:gridCol w:w="2070"/>
        <w:gridCol w:w="1956"/>
        <w:gridCol w:w="1985"/>
        <w:gridCol w:w="1824"/>
      </w:tblGrid>
      <w:tr w:rsidR="002804C0" w:rsidRPr="00B17ABA" w:rsidTr="009923E9">
        <w:trPr>
          <w:trHeight w:val="300"/>
        </w:trPr>
        <w:tc>
          <w:tcPr>
            <w:tcW w:w="324" w:type="pct"/>
            <w:tcBorders>
              <w:top w:val="nil"/>
              <w:left w:val="nil"/>
              <w:bottom w:val="nil"/>
              <w:right w:val="nil"/>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tcBorders>
              <w:top w:val="nil"/>
              <w:left w:val="nil"/>
              <w:bottom w:val="nil"/>
              <w:right w:val="nil"/>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nil"/>
              <w:right w:val="nil"/>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nil"/>
              <w:right w:val="nil"/>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nil"/>
              <w:right w:val="nil"/>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nil"/>
              <w:right w:val="nil"/>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p>
        </w:tc>
        <w:tc>
          <w:tcPr>
            <w:tcW w:w="2972" w:type="pct"/>
            <w:gridSpan w:val="4"/>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The number of cases</w:t>
            </w:r>
          </w:p>
        </w:tc>
      </w:tr>
      <w:tr w:rsidR="002804C0" w:rsidRPr="00B17ABA" w:rsidTr="009923E9">
        <w:trPr>
          <w:trHeight w:val="300"/>
        </w:trPr>
        <w:tc>
          <w:tcPr>
            <w:tcW w:w="2028" w:type="pct"/>
            <w:gridSpan w:val="6"/>
            <w:tcBorders>
              <w:top w:val="single" w:sz="4" w:space="0" w:color="auto"/>
              <w:left w:val="single" w:sz="4" w:space="0" w:color="auto"/>
              <w:bottom w:val="doub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p>
        </w:tc>
        <w:tc>
          <w:tcPr>
            <w:tcW w:w="785" w:type="pct"/>
            <w:tcBorders>
              <w:top w:val="nil"/>
              <w:left w:val="nil"/>
              <w:bottom w:val="doub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1000</w:t>
            </w:r>
          </w:p>
        </w:tc>
        <w:tc>
          <w:tcPr>
            <w:tcW w:w="742" w:type="pct"/>
            <w:tcBorders>
              <w:top w:val="nil"/>
              <w:left w:val="nil"/>
              <w:bottom w:val="doub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10000</w:t>
            </w:r>
          </w:p>
        </w:tc>
        <w:tc>
          <w:tcPr>
            <w:tcW w:w="753" w:type="pct"/>
            <w:tcBorders>
              <w:top w:val="nil"/>
              <w:left w:val="nil"/>
              <w:bottom w:val="doub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100000</w:t>
            </w:r>
          </w:p>
        </w:tc>
        <w:tc>
          <w:tcPr>
            <w:tcW w:w="692" w:type="pct"/>
            <w:tcBorders>
              <w:top w:val="nil"/>
              <w:left w:val="nil"/>
              <w:bottom w:val="doub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1000000</w:t>
            </w:r>
          </w:p>
        </w:tc>
      </w:tr>
      <w:tr w:rsidR="002804C0" w:rsidRPr="00B17ABA" w:rsidTr="009923E9">
        <w:trPr>
          <w:trHeight w:val="300"/>
        </w:trPr>
        <w:tc>
          <w:tcPr>
            <w:tcW w:w="324" w:type="pct"/>
            <w:vMerge w:val="restart"/>
            <w:tcBorders>
              <w:top w:val="doub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Optimal solution</w:t>
            </w:r>
          </w:p>
        </w:tc>
        <w:tc>
          <w:tcPr>
            <w:tcW w:w="324" w:type="pct"/>
            <w:tcBorders>
              <w:top w:val="doub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t=1</w:t>
            </w:r>
          </w:p>
        </w:tc>
        <w:tc>
          <w:tcPr>
            <w:tcW w:w="345" w:type="pct"/>
            <w:tcBorders>
              <w:top w:val="doub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doub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345" w:type="pct"/>
            <w:tcBorders>
              <w:top w:val="doub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345" w:type="pct"/>
            <w:tcBorders>
              <w:top w:val="doub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785" w:type="pct"/>
            <w:tcBorders>
              <w:top w:val="doub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CBs</w:t>
            </w:r>
          </w:p>
        </w:tc>
        <w:tc>
          <w:tcPr>
            <w:tcW w:w="742" w:type="pct"/>
            <w:tcBorders>
              <w:top w:val="doub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w:t>
            </w:r>
          </w:p>
        </w:tc>
        <w:tc>
          <w:tcPr>
            <w:tcW w:w="753" w:type="pct"/>
            <w:tcBorders>
              <w:top w:val="doub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692" w:type="pct"/>
            <w:tcBorders>
              <w:top w:val="doub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t=2</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C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t=3</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CBs+ACEIs/ARB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BBs+ACEIs/AR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CC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 </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C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t=4</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CC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BBs+CC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BBs+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CBs+ACEIs/ARB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BBs+ACEIs/AR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CBs+ACEIs/AR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CBs+ACEIs/AR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CB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CC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BBs+ACEIs/AR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ACEIs/ARB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CCB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BBs+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9923E9">
            <w:pPr>
              <w:spacing w:after="0" w:line="240" w:lineRule="auto"/>
              <w:ind w:left="142" w:firstLine="0"/>
              <w:rPr>
                <w:rFonts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Success</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CBs</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Ds</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BBs</w:t>
            </w:r>
          </w:p>
        </w:tc>
      </w:tr>
      <w:tr w:rsidR="002804C0" w:rsidRPr="00B17ABA" w:rsidTr="009923E9">
        <w:trPr>
          <w:trHeight w:val="300"/>
        </w:trPr>
        <w:tc>
          <w:tcPr>
            <w:tcW w:w="2028" w:type="pct"/>
            <w:gridSpan w:val="6"/>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Optimal value</w:t>
            </w:r>
            <w:r w:rsidRPr="00B17ABA">
              <w:rPr>
                <w:rFonts w:cstheme="majorBidi"/>
                <w:color w:val="000000"/>
                <w:sz w:val="18"/>
                <w:szCs w:val="18"/>
              </w:rPr>
              <w:t xml:space="preserve"> </w:t>
            </w:r>
            <w:r w:rsidRPr="00B17ABA">
              <w:rPr>
                <w:rFonts w:eastAsia="Times New Roman" w:cstheme="majorBidi"/>
                <w:color w:val="000000"/>
                <w:sz w:val="18"/>
                <w:szCs w:val="18"/>
              </w:rPr>
              <w:t>(</w:t>
            </w:r>
            <w:r w:rsidRPr="00B17ABA">
              <w:rPr>
                <w:rFonts w:ascii="Calibri" w:eastAsia="Times New Roman" w:hAnsi="Calibri" w:cstheme="majorBidi"/>
                <w:color w:val="000000"/>
                <w:sz w:val="18"/>
                <w:szCs w:val="18"/>
              </w:rPr>
              <w:t>£</w:t>
            </w:r>
            <w:r w:rsidRPr="00B17ABA">
              <w:rPr>
                <w:rFonts w:eastAsia="Times New Roman" w:cstheme="majorBidi"/>
                <w:color w:val="000000"/>
                <w:sz w:val="18"/>
                <w:szCs w:val="18"/>
              </w:rPr>
              <w:t>)</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302,699.0</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306,131.5</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314,296.6</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313,496.8</w:t>
            </w:r>
          </w:p>
        </w:tc>
      </w:tr>
      <w:tr w:rsidR="002804C0" w:rsidRPr="00B17ABA" w:rsidTr="009923E9">
        <w:trPr>
          <w:trHeight w:val="300"/>
        </w:trPr>
        <w:tc>
          <w:tcPr>
            <w:tcW w:w="2028" w:type="pct"/>
            <w:gridSpan w:val="6"/>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rPr>
                <w:rFonts w:cstheme="majorBidi"/>
                <w:color w:val="000000"/>
                <w:sz w:val="18"/>
                <w:szCs w:val="18"/>
              </w:rPr>
            </w:pPr>
            <w:r w:rsidRPr="009923E9">
              <w:rPr>
                <w:rFonts w:cstheme="majorBidi"/>
                <w:color w:val="000000"/>
                <w:sz w:val="18"/>
                <w:szCs w:val="18"/>
              </w:rPr>
              <w:t>Computational time</w:t>
            </w:r>
            <w:r w:rsidR="0085325F" w:rsidRPr="00B17ABA">
              <w:rPr>
                <w:rFonts w:eastAsia="Times New Roman" w:cstheme="majorBidi"/>
                <w:color w:val="000000"/>
                <w:sz w:val="18"/>
                <w:szCs w:val="18"/>
                <w:vertAlign w:val="superscript"/>
              </w:rPr>
              <w:t>1)</w:t>
            </w:r>
          </w:p>
        </w:tc>
        <w:tc>
          <w:tcPr>
            <w:tcW w:w="7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1.06m</w:t>
            </w:r>
          </w:p>
        </w:tc>
        <w:tc>
          <w:tcPr>
            <w:tcW w:w="74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10.59m</w:t>
            </w:r>
          </w:p>
        </w:tc>
        <w:tc>
          <w:tcPr>
            <w:tcW w:w="75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1.73h</w:t>
            </w:r>
          </w:p>
        </w:tc>
        <w:tc>
          <w:tcPr>
            <w:tcW w:w="69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804C0" w:rsidRPr="009923E9" w:rsidRDefault="002804C0" w:rsidP="009923E9">
            <w:pPr>
              <w:spacing w:after="0" w:line="240" w:lineRule="auto"/>
              <w:ind w:left="142" w:firstLine="0"/>
              <w:jc w:val="center"/>
              <w:rPr>
                <w:rFonts w:cstheme="majorBidi"/>
                <w:color w:val="000000"/>
                <w:sz w:val="18"/>
                <w:szCs w:val="18"/>
              </w:rPr>
            </w:pPr>
            <w:r w:rsidRPr="009923E9">
              <w:rPr>
                <w:rFonts w:cstheme="majorBidi"/>
                <w:color w:val="000000"/>
                <w:sz w:val="18"/>
                <w:szCs w:val="18"/>
              </w:rPr>
              <w:t>17.10h</w:t>
            </w:r>
          </w:p>
        </w:tc>
      </w:tr>
    </w:tbl>
    <w:p w:rsidR="002804C0" w:rsidRPr="00B17ABA" w:rsidRDefault="0085325F" w:rsidP="009923E9">
      <w:pPr>
        <w:pStyle w:val="TOC2"/>
      </w:pPr>
      <w:r w:rsidRPr="00B17ABA">
        <w:t xml:space="preserve">  1) </w:t>
      </w:r>
      <w:r w:rsidRPr="00B17ABA">
        <w:rPr>
          <w:b/>
          <w:bCs/>
        </w:rPr>
        <w:t>s</w:t>
      </w:r>
      <w:r w:rsidRPr="00B17ABA">
        <w:t xml:space="preserve"> represents seconds, </w:t>
      </w:r>
      <w:r w:rsidRPr="00B17ABA">
        <w:rPr>
          <w:b/>
          <w:bCs/>
        </w:rPr>
        <w:t>m</w:t>
      </w:r>
      <w:r w:rsidRPr="00B17ABA">
        <w:t xml:space="preserve"> represents minutes and </w:t>
      </w:r>
      <w:r w:rsidRPr="00B17ABA">
        <w:rPr>
          <w:b/>
          <w:bCs/>
        </w:rPr>
        <w:t>h</w:t>
      </w:r>
      <w:r w:rsidRPr="00B17ABA">
        <w:t xml:space="preserve"> represents hours.</w:t>
      </w:r>
    </w:p>
    <w:p w:rsidR="002804C0" w:rsidRPr="00B17ABA" w:rsidRDefault="002804C0" w:rsidP="001A2558">
      <w:pPr>
        <w:pStyle w:val="Caption"/>
        <w:jc w:val="center"/>
      </w:pPr>
      <w:r w:rsidRPr="00B17ABA">
        <w:br w:type="page"/>
      </w:r>
    </w:p>
    <w:p w:rsidR="002804C0" w:rsidRPr="00B17ABA" w:rsidRDefault="002804C0" w:rsidP="009923E9">
      <w:pPr>
        <w:pStyle w:val="Caption"/>
        <w:keepNext/>
      </w:pPr>
      <w:bookmarkStart w:id="332" w:name="_Ref425250159"/>
      <w:bookmarkStart w:id="333" w:name="_Toc426018674"/>
      <w:r w:rsidRPr="00B17ABA">
        <w:lastRenderedPageBreak/>
        <w:t xml:space="preserve">Table </w:t>
      </w:r>
      <w:fldSimple w:instr=" STYLEREF 1 \s ">
        <w:r w:rsidR="006F6429" w:rsidRPr="00B17ABA">
          <w:rPr>
            <w:noProof/>
            <w:cs/>
          </w:rPr>
          <w:t>‎</w:t>
        </w:r>
        <w:r w:rsidR="006F6429" w:rsidRPr="00B17ABA">
          <w:rPr>
            <w:noProof/>
          </w:rPr>
          <w:t>7</w:t>
        </w:r>
      </w:fldSimple>
      <w:r w:rsidRPr="00B17ABA">
        <w:t>.</w:t>
      </w:r>
      <w:fldSimple w:instr=" SEQ Table \* ARABIC \s 1 ">
        <w:r w:rsidR="006F6429" w:rsidRPr="00B17ABA">
          <w:rPr>
            <w:noProof/>
          </w:rPr>
          <w:t>18</w:t>
        </w:r>
      </w:fldSimple>
      <w:bookmarkEnd w:id="332"/>
      <w:r w:rsidRPr="00B17ABA">
        <w:t xml:space="preserve">. Results from </w:t>
      </w:r>
      <w:r w:rsidR="00E44CDD" w:rsidRPr="00B17ABA">
        <w:t>RL</w:t>
      </w:r>
      <w:r w:rsidRPr="00B17ABA">
        <w:t xml:space="preserve"> depending on the number of iterations where the feedback is from three-step future reward</w:t>
      </w:r>
      <w:bookmarkEnd w:id="333"/>
    </w:p>
    <w:tbl>
      <w:tblPr>
        <w:tblW w:w="5000" w:type="pct"/>
        <w:tblLook w:val="04A0" w:firstRow="1" w:lastRow="0" w:firstColumn="1" w:lastColumn="0" w:noHBand="0" w:noVBand="1"/>
      </w:tblPr>
      <w:tblGrid>
        <w:gridCol w:w="867"/>
        <w:gridCol w:w="867"/>
        <w:gridCol w:w="922"/>
        <w:gridCol w:w="922"/>
        <w:gridCol w:w="922"/>
        <w:gridCol w:w="922"/>
        <w:gridCol w:w="2182"/>
        <w:gridCol w:w="1663"/>
        <w:gridCol w:w="2040"/>
        <w:gridCol w:w="2061"/>
      </w:tblGrid>
      <w:tr w:rsidR="002804C0" w:rsidRPr="00B17ABA" w:rsidTr="009923E9">
        <w:trPr>
          <w:trHeight w:val="300"/>
        </w:trPr>
        <w:tc>
          <w:tcPr>
            <w:tcW w:w="324"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nil"/>
              <w:right w:val="nil"/>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2972" w:type="pct"/>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The number of cases</w:t>
            </w:r>
          </w:p>
        </w:tc>
      </w:tr>
      <w:tr w:rsidR="002804C0" w:rsidRPr="00B17ABA" w:rsidTr="009923E9">
        <w:trPr>
          <w:trHeight w:val="300"/>
        </w:trPr>
        <w:tc>
          <w:tcPr>
            <w:tcW w:w="2028" w:type="pct"/>
            <w:gridSpan w:val="6"/>
            <w:tcBorders>
              <w:top w:val="single" w:sz="4" w:space="0" w:color="auto"/>
              <w:left w:val="single" w:sz="4" w:space="0" w:color="auto"/>
              <w:bottom w:val="doub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TD3</w:t>
            </w:r>
          </w:p>
        </w:tc>
        <w:tc>
          <w:tcPr>
            <w:tcW w:w="816" w:type="pct"/>
            <w:tcBorders>
              <w:top w:val="nil"/>
              <w:left w:val="nil"/>
              <w:bottom w:val="doub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000</w:t>
            </w:r>
          </w:p>
        </w:tc>
        <w:tc>
          <w:tcPr>
            <w:tcW w:w="622" w:type="pct"/>
            <w:tcBorders>
              <w:top w:val="nil"/>
              <w:left w:val="nil"/>
              <w:bottom w:val="doub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0000</w:t>
            </w:r>
          </w:p>
        </w:tc>
        <w:tc>
          <w:tcPr>
            <w:tcW w:w="763" w:type="pct"/>
            <w:tcBorders>
              <w:top w:val="nil"/>
              <w:left w:val="nil"/>
              <w:bottom w:val="doub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00000</w:t>
            </w:r>
          </w:p>
        </w:tc>
        <w:tc>
          <w:tcPr>
            <w:tcW w:w="771" w:type="pct"/>
            <w:tcBorders>
              <w:top w:val="nil"/>
              <w:left w:val="nil"/>
              <w:bottom w:val="doub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000000</w:t>
            </w:r>
          </w:p>
        </w:tc>
      </w:tr>
      <w:tr w:rsidR="002804C0" w:rsidRPr="00B17ABA" w:rsidTr="009923E9">
        <w:trPr>
          <w:trHeight w:val="300"/>
        </w:trPr>
        <w:tc>
          <w:tcPr>
            <w:tcW w:w="324" w:type="pct"/>
            <w:vMerge w:val="restart"/>
            <w:tcBorders>
              <w:top w:val="double" w:sz="4" w:space="0" w:color="auto"/>
              <w:left w:val="single" w:sz="4" w:space="0" w:color="auto"/>
              <w:bottom w:val="single" w:sz="4" w:space="0" w:color="auto"/>
              <w:right w:val="single" w:sz="4" w:space="0" w:color="auto"/>
            </w:tcBorders>
            <w:shd w:val="clear" w:color="auto" w:fill="auto"/>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Optimal solution</w:t>
            </w:r>
          </w:p>
        </w:tc>
        <w:tc>
          <w:tcPr>
            <w:tcW w:w="324"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t=1</w:t>
            </w:r>
          </w:p>
        </w:tc>
        <w:tc>
          <w:tcPr>
            <w:tcW w:w="345"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345"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345"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816"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ACEIs/ARBs</w:t>
            </w:r>
          </w:p>
        </w:tc>
        <w:tc>
          <w:tcPr>
            <w:tcW w:w="622"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63"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c>
          <w:tcPr>
            <w:tcW w:w="771" w:type="pct"/>
            <w:tcBorders>
              <w:top w:val="double" w:sz="4" w:space="0" w:color="auto"/>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t=2</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ACEIs/AR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ACEIs/AR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t=3</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ACEIs/AR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ACEIs/AR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ACEIs/AR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ACEIs/AR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ACEIs/AR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ACEIs/AR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ACEIs/AR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 </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ACEIs/AR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t=4</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ACEIs/AR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ACEIs/AR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ACEIs/AR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ACEIs/AR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C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ACEIs/AR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ACEIs/AR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ACEIs/AR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B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CCBs+ACEIs/ARBs</w:t>
            </w:r>
          </w:p>
        </w:tc>
      </w:tr>
      <w:tr w:rsidR="002804C0" w:rsidRPr="00B17ABA" w:rsidTr="009923E9">
        <w:trPr>
          <w:trHeight w:val="300"/>
        </w:trPr>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24" w:type="pct"/>
            <w:vMerge/>
            <w:tcBorders>
              <w:top w:val="nil"/>
              <w:left w:val="single" w:sz="4" w:space="0" w:color="auto"/>
              <w:bottom w:val="single" w:sz="4" w:space="0" w:color="auto"/>
              <w:right w:val="single" w:sz="4" w:space="0" w:color="auto"/>
            </w:tcBorders>
            <w:vAlign w:val="center"/>
            <w:hideMark/>
          </w:tcPr>
          <w:p w:rsidR="002804C0" w:rsidRPr="009923E9" w:rsidRDefault="002804C0" w:rsidP="002804C0">
            <w:pPr>
              <w:spacing w:after="0" w:line="240" w:lineRule="auto"/>
              <w:ind w:firstLine="0"/>
              <w:rPr>
                <w:rFonts w:eastAsia="Times New Roman" w:cstheme="majorBidi"/>
                <w:color w:val="000000"/>
                <w:sz w:val="18"/>
                <w:szCs w:val="18"/>
              </w:rPr>
            </w:pP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Failure</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345"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Success</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ACEIs/ARB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Ds</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BBs</w:t>
            </w:r>
          </w:p>
        </w:tc>
      </w:tr>
      <w:tr w:rsidR="002804C0" w:rsidRPr="00B17ABA" w:rsidTr="009923E9">
        <w:trPr>
          <w:trHeight w:val="300"/>
        </w:trPr>
        <w:tc>
          <w:tcPr>
            <w:tcW w:w="2028"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Optimal value</w:t>
            </w:r>
            <w:r w:rsidRPr="00B17ABA">
              <w:rPr>
                <w:rFonts w:eastAsia="Times New Roman" w:cstheme="majorBidi"/>
                <w:color w:val="000000"/>
                <w:sz w:val="18"/>
                <w:szCs w:val="18"/>
              </w:rPr>
              <w:t xml:space="preserve"> (</w:t>
            </w:r>
            <w:r w:rsidRPr="00B17ABA">
              <w:rPr>
                <w:rFonts w:ascii="Calibri" w:eastAsia="Times New Roman" w:hAnsi="Calibri" w:cstheme="majorBidi"/>
                <w:color w:val="000000"/>
                <w:sz w:val="18"/>
                <w:szCs w:val="18"/>
              </w:rPr>
              <w:t>£</w:t>
            </w:r>
            <w:r w:rsidRPr="00B17ABA">
              <w:rPr>
                <w:rFonts w:eastAsia="Times New Roman" w:cstheme="majorBidi"/>
                <w:color w:val="000000"/>
                <w:sz w:val="18"/>
                <w:szCs w:val="18"/>
              </w:rPr>
              <w:t>)</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302,326.6</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300,539.0</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300,625.8</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302,362.5</w:t>
            </w:r>
          </w:p>
        </w:tc>
      </w:tr>
      <w:tr w:rsidR="002804C0" w:rsidRPr="00B17ABA" w:rsidTr="009923E9">
        <w:trPr>
          <w:trHeight w:val="300"/>
        </w:trPr>
        <w:tc>
          <w:tcPr>
            <w:tcW w:w="2028"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804C0" w:rsidRPr="009923E9" w:rsidRDefault="002804C0" w:rsidP="002804C0">
            <w:pPr>
              <w:spacing w:after="0" w:line="240" w:lineRule="auto"/>
              <w:ind w:firstLine="0"/>
              <w:rPr>
                <w:rFonts w:eastAsia="Times New Roman" w:cstheme="majorBidi"/>
                <w:color w:val="000000"/>
                <w:sz w:val="18"/>
                <w:szCs w:val="18"/>
              </w:rPr>
            </w:pPr>
            <w:r w:rsidRPr="009923E9">
              <w:rPr>
                <w:rFonts w:eastAsia="Times New Roman" w:cstheme="majorBidi"/>
                <w:color w:val="000000"/>
                <w:sz w:val="18"/>
                <w:szCs w:val="18"/>
              </w:rPr>
              <w:t>Computational time</w:t>
            </w:r>
            <w:r w:rsidR="0085325F" w:rsidRPr="00B17ABA">
              <w:rPr>
                <w:rFonts w:eastAsia="Times New Roman" w:cstheme="majorBidi"/>
                <w:color w:val="000000"/>
                <w:sz w:val="18"/>
                <w:szCs w:val="18"/>
                <w:vertAlign w:val="superscript"/>
              </w:rPr>
              <w:t>1)</w:t>
            </w:r>
          </w:p>
        </w:tc>
        <w:tc>
          <w:tcPr>
            <w:tcW w:w="816"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59.13s</w:t>
            </w:r>
          </w:p>
        </w:tc>
        <w:tc>
          <w:tcPr>
            <w:tcW w:w="622"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9.67m</w:t>
            </w:r>
          </w:p>
        </w:tc>
        <w:tc>
          <w:tcPr>
            <w:tcW w:w="763"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61h</w:t>
            </w:r>
          </w:p>
        </w:tc>
        <w:tc>
          <w:tcPr>
            <w:tcW w:w="771" w:type="pct"/>
            <w:tcBorders>
              <w:top w:val="nil"/>
              <w:left w:val="nil"/>
              <w:bottom w:val="single" w:sz="4" w:space="0" w:color="auto"/>
              <w:right w:val="single" w:sz="4" w:space="0" w:color="auto"/>
            </w:tcBorders>
            <w:shd w:val="clear" w:color="auto" w:fill="auto"/>
            <w:noWrap/>
            <w:vAlign w:val="bottom"/>
            <w:hideMark/>
          </w:tcPr>
          <w:p w:rsidR="002804C0" w:rsidRPr="009923E9" w:rsidRDefault="002804C0" w:rsidP="009923E9">
            <w:pPr>
              <w:spacing w:after="0" w:line="240" w:lineRule="auto"/>
              <w:ind w:firstLine="0"/>
              <w:jc w:val="center"/>
              <w:rPr>
                <w:rFonts w:eastAsia="Times New Roman" w:cstheme="majorBidi"/>
                <w:color w:val="000000"/>
                <w:sz w:val="18"/>
                <w:szCs w:val="18"/>
              </w:rPr>
            </w:pPr>
            <w:r w:rsidRPr="009923E9">
              <w:rPr>
                <w:rFonts w:eastAsia="Times New Roman" w:cstheme="majorBidi"/>
                <w:color w:val="000000"/>
                <w:sz w:val="18"/>
                <w:szCs w:val="18"/>
              </w:rPr>
              <w:t>15.73h</w:t>
            </w:r>
          </w:p>
        </w:tc>
      </w:tr>
    </w:tbl>
    <w:p w:rsidR="00006F9D" w:rsidRPr="00B17ABA" w:rsidRDefault="0085325F" w:rsidP="009923E9">
      <w:pPr>
        <w:pStyle w:val="TOC2"/>
        <w:rPr>
          <w:bCs/>
        </w:rPr>
        <w:sectPr w:rsidR="00006F9D" w:rsidRPr="00B17ABA" w:rsidSect="00013330">
          <w:pgSz w:w="16838" w:h="11906" w:orient="landscape"/>
          <w:pgMar w:top="1701" w:right="1418" w:bottom="1701" w:left="2268" w:header="708" w:footer="708" w:gutter="0"/>
          <w:cols w:space="708"/>
          <w:docGrid w:linePitch="360"/>
        </w:sectPr>
      </w:pPr>
      <w:r w:rsidRPr="00B17ABA">
        <w:t xml:space="preserve">1) </w:t>
      </w:r>
      <w:r w:rsidRPr="00B17ABA">
        <w:rPr>
          <w:b/>
          <w:bCs/>
        </w:rPr>
        <w:t>s</w:t>
      </w:r>
      <w:r w:rsidRPr="00B17ABA">
        <w:t xml:space="preserve"> represents seconds, </w:t>
      </w:r>
      <w:r w:rsidRPr="00B17ABA">
        <w:rPr>
          <w:b/>
          <w:bCs/>
        </w:rPr>
        <w:t>m</w:t>
      </w:r>
      <w:r w:rsidRPr="00B17ABA">
        <w:t xml:space="preserve"> represents minutes and </w:t>
      </w:r>
      <w:r w:rsidRPr="00B17ABA">
        <w:rPr>
          <w:b/>
          <w:bCs/>
        </w:rPr>
        <w:t>h</w:t>
      </w:r>
      <w:r w:rsidRPr="00B17ABA">
        <w:t xml:space="preserve"> represents hours.</w:t>
      </w:r>
      <w:r w:rsidR="002804C0" w:rsidRPr="00B17ABA" w:rsidDel="002804C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6"/>
      </w:tblGrid>
      <w:tr w:rsidR="00482927" w:rsidRPr="00B17ABA" w:rsidTr="00167711">
        <w:tc>
          <w:tcPr>
            <w:tcW w:w="8436" w:type="dxa"/>
          </w:tcPr>
          <w:p w:rsidR="00482927" w:rsidRPr="00B17ABA" w:rsidRDefault="007C38F6">
            <w:pPr>
              <w:ind w:firstLine="0"/>
            </w:pPr>
            <w:r w:rsidRPr="00B17ABA">
              <w:rPr>
                <w:noProof/>
                <w:lang w:eastAsia="ko-KR"/>
              </w:rPr>
              <w:lastRenderedPageBreak/>
              <w:drawing>
                <wp:inline distT="0" distB="0" distL="0" distR="0" wp14:anchorId="0C059C41" wp14:editId="4E48252E">
                  <wp:extent cx="5257800" cy="16573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tc>
      </w:tr>
      <w:tr w:rsidR="00482927" w:rsidRPr="00B17ABA" w:rsidTr="00167711">
        <w:tc>
          <w:tcPr>
            <w:tcW w:w="8436" w:type="dxa"/>
          </w:tcPr>
          <w:p w:rsidR="00482927" w:rsidRPr="00B17ABA" w:rsidRDefault="007C38F6">
            <w:pPr>
              <w:ind w:firstLine="0"/>
            </w:pPr>
            <w:r w:rsidRPr="00B17ABA">
              <w:rPr>
                <w:noProof/>
                <w:lang w:eastAsia="ko-KR"/>
              </w:rPr>
              <w:drawing>
                <wp:inline distT="0" distB="0" distL="0" distR="0" wp14:anchorId="2F232B54" wp14:editId="73420131">
                  <wp:extent cx="5257800" cy="1876425"/>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tc>
      </w:tr>
      <w:tr w:rsidR="00482927" w:rsidRPr="00B17ABA" w:rsidTr="00167711">
        <w:tc>
          <w:tcPr>
            <w:tcW w:w="8436" w:type="dxa"/>
          </w:tcPr>
          <w:p w:rsidR="00482927" w:rsidRPr="00B17ABA" w:rsidRDefault="007C38F6">
            <w:pPr>
              <w:ind w:firstLine="0"/>
            </w:pPr>
            <w:r w:rsidRPr="00B17ABA">
              <w:rPr>
                <w:noProof/>
                <w:lang w:eastAsia="ko-KR"/>
              </w:rPr>
              <w:drawing>
                <wp:inline distT="0" distB="0" distL="0" distR="0" wp14:anchorId="77D7DE23" wp14:editId="2F71EB23">
                  <wp:extent cx="5257800" cy="1952625"/>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tc>
      </w:tr>
      <w:tr w:rsidR="00482927" w:rsidRPr="00B17ABA" w:rsidTr="00167711">
        <w:tc>
          <w:tcPr>
            <w:tcW w:w="8436" w:type="dxa"/>
          </w:tcPr>
          <w:p w:rsidR="00482927" w:rsidRPr="00B17ABA" w:rsidRDefault="007C38F6">
            <w:pPr>
              <w:ind w:firstLine="0"/>
            </w:pPr>
            <w:r w:rsidRPr="00B17ABA">
              <w:rPr>
                <w:noProof/>
                <w:lang w:eastAsia="ko-KR"/>
              </w:rPr>
              <w:drawing>
                <wp:inline distT="0" distB="0" distL="0" distR="0" wp14:anchorId="7070932D" wp14:editId="29CB27CD">
                  <wp:extent cx="5229225" cy="2066925"/>
                  <wp:effectExtent l="0" t="0" r="0" b="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tc>
      </w:tr>
    </w:tbl>
    <w:p w:rsidR="00006F9D" w:rsidRPr="00B17ABA" w:rsidRDefault="00006F9D" w:rsidP="001A2558">
      <w:pPr>
        <w:pStyle w:val="Caption"/>
        <w:jc w:val="center"/>
      </w:pPr>
      <w:bookmarkStart w:id="334" w:name="_Ref425255347"/>
      <w:bookmarkStart w:id="335" w:name="_Toc426019182"/>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6</w:t>
        </w:r>
      </w:fldSimple>
      <w:bookmarkEnd w:id="334"/>
      <w:r w:rsidRPr="00B17ABA">
        <w:t xml:space="preserve">. </w:t>
      </w:r>
      <w:r w:rsidR="0039195E" w:rsidRPr="00B17ABA">
        <w:t xml:space="preserve">Convergence of the discrepancy in the Q-values from </w:t>
      </w:r>
      <w:r w:rsidR="00E44CDD" w:rsidRPr="00B17ABA">
        <w:t>RL</w:t>
      </w:r>
      <w:bookmarkEnd w:id="335"/>
    </w:p>
    <w:p w:rsidR="003B5A4E" w:rsidRPr="00B17ABA" w:rsidRDefault="00CB31B9" w:rsidP="001A2558">
      <w:pPr>
        <w:pStyle w:val="Heading2"/>
      </w:pPr>
      <w:bookmarkStart w:id="336" w:name="_Toc426018065"/>
      <w:r w:rsidRPr="00B17ABA">
        <w:lastRenderedPageBreak/>
        <w:t>Summary of the case study of primary hypertension</w:t>
      </w:r>
      <w:bookmarkEnd w:id="336"/>
      <w:r w:rsidRPr="00B17ABA">
        <w:t xml:space="preserve"> </w:t>
      </w:r>
      <w:r w:rsidR="003B5A4E" w:rsidRPr="00B17ABA">
        <w:tab/>
      </w:r>
    </w:p>
    <w:p w:rsidR="008934F3" w:rsidRPr="00B17ABA" w:rsidRDefault="008934F3" w:rsidP="001A2558">
      <w:pPr>
        <w:jc w:val="both"/>
      </w:pPr>
      <w:r w:rsidRPr="00B17ABA">
        <w:t>In primary hypertension, t</w:t>
      </w:r>
      <w:r w:rsidR="00CB31B9" w:rsidRPr="00B17ABA">
        <w:t>he optimal solution identified by</w:t>
      </w:r>
      <w:r w:rsidRPr="00B17ABA">
        <w:t xml:space="preserve"> enumeration is </w:t>
      </w:r>
      <w:r w:rsidR="00CB31B9" w:rsidRPr="00B17ABA">
        <w:t xml:space="preserve">to </w:t>
      </w:r>
      <w:r w:rsidRPr="00B17ABA">
        <w:t xml:space="preserve">start with ACEIs/ARBs, followed by Ds+ACEIs/ARBs, Ds+CCBs+ACEIs/ARBs and Ds+BBs+ACEIs/ARBs as second, third and fourth-line treatments. The total expected net benefit for this optimal sequential treatment policy was </w:t>
      </w:r>
      <w:r w:rsidRPr="00B17ABA">
        <w:rPr>
          <w:rFonts w:cstheme="majorBidi"/>
        </w:rPr>
        <w:t>£</w:t>
      </w:r>
      <w:r w:rsidRPr="00B17ABA">
        <w:t xml:space="preserve">330,080 (95% CI </w:t>
      </w:r>
      <w:r w:rsidRPr="00B17ABA">
        <w:rPr>
          <w:rFonts w:cstheme="majorBidi"/>
        </w:rPr>
        <w:t>£</w:t>
      </w:r>
      <w:r w:rsidRPr="00B17ABA">
        <w:t>330,013-</w:t>
      </w:r>
      <w:r w:rsidRPr="00B17ABA">
        <w:rPr>
          <w:rFonts w:cstheme="majorBidi"/>
        </w:rPr>
        <w:t>£330,147</w:t>
      </w:r>
      <w:r w:rsidRPr="00B17ABA">
        <w:t>). There were seven policies</w:t>
      </w:r>
      <w:r w:rsidR="003A2511" w:rsidRPr="00B17ABA">
        <w:t>,</w:t>
      </w:r>
      <w:r w:rsidRPr="00B17ABA">
        <w:t xml:space="preserve"> which were not significantly different with the optimal solution at </w:t>
      </w:r>
      <w:r w:rsidR="00CB31B9" w:rsidRPr="00B17ABA">
        <w:t xml:space="preserve">a significance level of </w:t>
      </w:r>
      <w:r w:rsidRPr="00B17ABA">
        <w:t>5%. These solutions include Ds or ACEIs/ARBs as the initial drug, Ds+ACEIs/ARBs for the second-line drug and Ds+CCBs+ACEIs/ARBs for the third-line drug, whereas the fourth-line drug was various.</w:t>
      </w:r>
    </w:p>
    <w:p w:rsidR="008934F3" w:rsidRPr="00B17ABA" w:rsidRDefault="008934F3" w:rsidP="002933CF">
      <w:pPr>
        <w:jc w:val="both"/>
      </w:pPr>
      <w:r w:rsidRPr="00B17ABA">
        <w:t>Sensitivity analyses by population characteristics, objective</w:t>
      </w:r>
      <w:r w:rsidR="00616049" w:rsidRPr="00B17ABA">
        <w:t xml:space="preserve"> function</w:t>
      </w:r>
      <w:r w:rsidRPr="00B17ABA">
        <w:t xml:space="preserve">, SBP lowering effect, the extension of drug switching period, the use of AE rates and random treatment scenario for CVD and DM </w:t>
      </w:r>
      <w:r w:rsidR="00616049" w:rsidRPr="00B17ABA">
        <w:t>show</w:t>
      </w:r>
      <w:r w:rsidRPr="00B17ABA">
        <w:t xml:space="preserve">ed that the optimal solution in primary hypertension is likely to be starting with ACEIs/ARBs or Ds and then adding Ds to ACEIs/ARBs, where ACEIs/ARBs is used initially, or adding ACEIs/ARBs to Ds, where Ds is used initially. For the third-line treatment, Ds+CCBs+ACEIs/ARBs were optimal in most scenarios, whereas the optimal fourth-line drug was sensitive to the previously used drug and the assumption used in sensitivity analyses. </w:t>
      </w:r>
      <w:r w:rsidR="00A36B79" w:rsidRPr="00B17ABA">
        <w:t>The optimal second-line drug was sensitive to the change in the patients’ initial SBP.</w:t>
      </w:r>
    </w:p>
    <w:p w:rsidR="008934F3" w:rsidRPr="00B17ABA" w:rsidRDefault="008934F3" w:rsidP="006D5F35">
      <w:pPr>
        <w:jc w:val="both"/>
        <w:rPr>
          <w:rFonts w:cstheme="majorBidi"/>
        </w:rPr>
      </w:pPr>
      <w:r w:rsidRPr="00B17ABA">
        <w:t xml:space="preserve">The optimal solution(s) identified </w:t>
      </w:r>
      <w:r w:rsidR="00CB31B9" w:rsidRPr="00B17ABA">
        <w:t>by</w:t>
      </w:r>
      <w:r w:rsidRPr="00B17ABA">
        <w:t xml:space="preserve"> enumeration was not in agreement with the NICE clinical guideline</w:t>
      </w:r>
      <w:r w:rsidR="00CB31B9" w:rsidRPr="00B17ABA">
        <w:t>s</w:t>
      </w:r>
      <w:r w:rsidR="003A2511" w:rsidRPr="00B17ABA">
        <w:t>,</w:t>
      </w:r>
      <w:r w:rsidRPr="00B17ABA">
        <w:t xml:space="preserve"> which currently recommend starting treatment with ACEIs/ARBs for people aged less than 55 years old and CCBs for patients over 55 years old</w:t>
      </w:r>
      <w:r w:rsidR="00CB31B9" w:rsidRPr="00B17ABA">
        <w:t>,</w:t>
      </w:r>
      <w:r w:rsidRPr="00B17ABA">
        <w:t xml:space="preserve"> and then using </w:t>
      </w:r>
      <w:r w:rsidRPr="00B17ABA">
        <w:rPr>
          <w:rFonts w:cstheme="majorBidi"/>
          <w:color w:val="000000"/>
        </w:rPr>
        <w:t>a combination of ACEIs/ARBs and CCBs</w:t>
      </w:r>
      <w:r w:rsidRPr="00B17ABA">
        <w:t xml:space="preserve"> as the step 2 treatment</w:t>
      </w:r>
      <w:r w:rsidR="00CD11E1"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fldChar w:fldCharType="separate"/>
      </w:r>
      <w:r w:rsidR="00EE2B4F" w:rsidRPr="00B17ABA">
        <w:rPr>
          <w:noProof/>
          <w:vertAlign w:val="superscript"/>
        </w:rPr>
        <w:t>[63]</w:t>
      </w:r>
      <w:r w:rsidR="00CD11E1" w:rsidRPr="00B17ABA">
        <w:fldChar w:fldCharType="end"/>
      </w:r>
      <w:r w:rsidRPr="00B17ABA">
        <w:t xml:space="preserve">. This may be related with the </w:t>
      </w:r>
      <w:r w:rsidR="004B2BED" w:rsidRPr="00B17ABA">
        <w:t xml:space="preserve">data used for SBP lowering effect and the assumption </w:t>
      </w:r>
      <w:r w:rsidRPr="00B17ABA">
        <w:t xml:space="preserve">to </w:t>
      </w:r>
      <w:r w:rsidR="004B2BED" w:rsidRPr="00B17ABA">
        <w:t xml:space="preserve">reduce the </w:t>
      </w:r>
      <w:r w:rsidRPr="00B17ABA">
        <w:t xml:space="preserve">SBP </w:t>
      </w:r>
      <w:r w:rsidR="004B2BED" w:rsidRPr="00B17ABA">
        <w:t>lowering effect gradually where a drug is used continuously over time</w:t>
      </w:r>
      <w:r w:rsidRPr="00B17ABA">
        <w:t>. A</w:t>
      </w:r>
      <w:r w:rsidR="00CB31B9" w:rsidRPr="00B17ABA">
        <w:t>s</w:t>
      </w:r>
      <w:r w:rsidRPr="00B17ABA">
        <w:t xml:space="preserve"> the SBP lowering effect in three months is higher in CCBs than Ds or ACEIs/ARBs </w:t>
      </w:r>
      <w:r w:rsidR="004B2BED" w:rsidRPr="00B17ABA">
        <w:t>in the hypertension SDDP model</w:t>
      </w:r>
      <w:r w:rsidRPr="00B17ABA">
        <w:t xml:space="preserve">, </w:t>
      </w:r>
      <w:r w:rsidR="004B2BED" w:rsidRPr="00B17ABA">
        <w:t xml:space="preserve">more patients who use CCBs as the initial drug are likely to stay with the same drug in the next period than Ds or ACEIs/ARBs. As the SBP lowering effect is assumed to be gradually reduced where a drug is continuously used, the subsequent SBP lowering effect is smaller for the patients who continues the same drug than those who switches to the next drug in most cases. </w:t>
      </w:r>
      <w:r w:rsidR="00722C18" w:rsidRPr="00B17ABA">
        <w:t xml:space="preserve">Furthermore, the size of subsequent SBP lowering effects in CCB is smaller than other single antihypertensive drugs. </w:t>
      </w:r>
      <w:r w:rsidRPr="00B17ABA">
        <w:t>Th</w:t>
      </w:r>
      <w:r w:rsidR="00722C18" w:rsidRPr="00B17ABA">
        <w:t>ese</w:t>
      </w:r>
      <w:r w:rsidRPr="00B17ABA">
        <w:t xml:space="preserve"> cause a relatively smaller </w:t>
      </w:r>
      <w:r w:rsidR="004B2BED" w:rsidRPr="00B17ABA">
        <w:t xml:space="preserve">treatment benefit in </w:t>
      </w:r>
      <w:r w:rsidRPr="00B17ABA">
        <w:t xml:space="preserve">subsequent </w:t>
      </w:r>
      <w:r w:rsidR="004B2BED" w:rsidRPr="00B17ABA">
        <w:t xml:space="preserve">states </w:t>
      </w:r>
      <w:r w:rsidRPr="00B17ABA">
        <w:t xml:space="preserve">where CCBs are used initially than where Ds or ACEIs/ARBs </w:t>
      </w:r>
      <w:r w:rsidR="00CB31B9" w:rsidRPr="00B17ABA">
        <w:lastRenderedPageBreak/>
        <w:t>a</w:t>
      </w:r>
      <w:r w:rsidRPr="00B17ABA">
        <w:t xml:space="preserve">re used initially. The optimal third-line drug was </w:t>
      </w:r>
      <w:r w:rsidR="00CB31B9" w:rsidRPr="00B17ABA">
        <w:t xml:space="preserve">the </w:t>
      </w:r>
      <w:r w:rsidRPr="00B17ABA">
        <w:t xml:space="preserve">same with </w:t>
      </w:r>
      <w:r w:rsidR="00CB31B9" w:rsidRPr="00B17ABA">
        <w:t>N</w:t>
      </w:r>
      <w:r w:rsidRPr="00B17ABA">
        <w:t xml:space="preserve">ICE’s recommendation. </w:t>
      </w:r>
      <w:r w:rsidRPr="00B17ABA">
        <w:rPr>
          <w:rFonts w:cstheme="majorBidi"/>
        </w:rPr>
        <w:t xml:space="preserve">As this model did not include four drug combinations, which are recommend as step 4 treatment from the NICE hypertension model, optimal fourth-line treatments were not compared with the NICE hypertension model. </w:t>
      </w:r>
    </w:p>
    <w:p w:rsidR="008934F3" w:rsidRPr="00B17ABA" w:rsidRDefault="008934F3" w:rsidP="001A2558">
      <w:pPr>
        <w:jc w:val="both"/>
      </w:pPr>
      <w:r w:rsidRPr="00B17ABA">
        <w:t>The results from the cluster analyses imply that the cost-effectiveness of antihypertensive drugs can be affected by the subsequent drug use, particularly the use of second-line drug. Where 4</w:t>
      </w:r>
      <w:r w:rsidR="004D224D" w:rsidRPr="00B17ABA">
        <w:t>,</w:t>
      </w:r>
      <w:r w:rsidRPr="00B17ABA">
        <w:t xml:space="preserve">128 sequential treatment policies were divided by initial drug, the cluster analysis showed that there was no significant difference in total net benefit depending on the initial drug. However, a significant difference in total net benefit was found where the cluster analysis was undertaken in 39 groups defined by </w:t>
      </w:r>
      <w:r w:rsidR="006D5F35" w:rsidRPr="00B17ABA">
        <w:t xml:space="preserve">the combination of </w:t>
      </w:r>
      <w:r w:rsidRPr="00B17ABA">
        <w:t>the initial and second-line drug</w:t>
      </w:r>
      <w:r w:rsidR="006D5F35" w:rsidRPr="00B17ABA">
        <w:t>s</w:t>
      </w:r>
      <w:r w:rsidRPr="00B17ABA">
        <w:t xml:space="preserve">. Regardless of initial drugs, using CCBs+ACEIs/ARBs as the second-line treatment provided the higher total net benefits than other second-line treatment options. The policies using a single drug, BBs+CCBs or BBs+ACEIs/ARBs as a second-line drug provided a significantly lower total net benefit, whereas the policies using Ds+CCBs or Ds+ACEIs/ARBs as a second-line drug were not significantly different with the policy using CCBs+ACEIs/ARBs as the second-line treatment. In the cluster analyses of top 10% policies, most policies had CCBs+ACEIs/ARBs, Ds+ACEIs/ARBs or Ds+CCBs as the second-line drug, while the first and fourth-line drug were distributed evenly. </w:t>
      </w:r>
    </w:p>
    <w:p w:rsidR="008934F3" w:rsidRPr="00B17ABA" w:rsidRDefault="004D224D" w:rsidP="006D5F35">
      <w:pPr>
        <w:jc w:val="both"/>
      </w:pPr>
      <w:r w:rsidRPr="00B17ABA">
        <w:fldChar w:fldCharType="begin"/>
      </w:r>
      <w:r w:rsidRPr="00B17ABA">
        <w:instrText xml:space="preserve"> REF _Ref425259330 \h </w:instrText>
      </w:r>
      <w:r w:rsidR="00B17ABA">
        <w:instrText xml:space="preserve"> \* MERGEFORMAT </w:instrText>
      </w:r>
      <w:r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9</w:t>
      </w:r>
      <w:r w:rsidRPr="00B17ABA">
        <w:fldChar w:fldCharType="end"/>
      </w:r>
      <w:r w:rsidR="008934F3" w:rsidRPr="00B17ABA">
        <w:t xml:space="preserve"> compares the base-case of enumeration, SA, GA and RL in terms of the </w:t>
      </w:r>
      <w:r w:rsidR="00713205" w:rsidRPr="00B17ABA">
        <w:t>size of the decision space</w:t>
      </w:r>
      <w:r w:rsidR="008934F3" w:rsidRPr="00B17ABA">
        <w:t>, optimal solution, maximum total net benefit, the number of iteration</w:t>
      </w:r>
      <w:r w:rsidR="00CB31B9" w:rsidRPr="00B17ABA">
        <w:t>s</w:t>
      </w:r>
      <w:r w:rsidR="008934F3" w:rsidRPr="00B17ABA">
        <w:t xml:space="preserve">, search rate, computation time, </w:t>
      </w:r>
      <w:r w:rsidR="004B2BED" w:rsidRPr="00B17ABA">
        <w:t xml:space="preserve">the </w:t>
      </w:r>
      <w:r w:rsidR="008934F3" w:rsidRPr="00B17ABA">
        <w:t>probability to find the optim</w:t>
      </w:r>
      <w:r w:rsidR="00526EA2" w:rsidRPr="00B17ABA">
        <w:t>um</w:t>
      </w:r>
      <w:r w:rsidR="008934F3" w:rsidRPr="00B17ABA">
        <w:t xml:space="preserve"> and </w:t>
      </w:r>
      <w:r w:rsidR="004B2BED" w:rsidRPr="00B17ABA">
        <w:t xml:space="preserve">the </w:t>
      </w:r>
      <w:r w:rsidR="008934F3" w:rsidRPr="00B17ABA">
        <w:t>average penalty rate. The results of the hypertension SDDP model showed that, in spite of computational complexity of the underlying evaluation model, SA and GA are capable of identifying good solutions in reasonable computational times. While enumeration took 12.20 hours to identify the optimal solution, SA and GA achieved the same or equivalent solution</w:t>
      </w:r>
      <w:r w:rsidR="00CB31B9" w:rsidRPr="00B17ABA">
        <w:t>s</w:t>
      </w:r>
      <w:r w:rsidR="008934F3" w:rsidRPr="00B17ABA">
        <w:t xml:space="preserve"> </w:t>
      </w:r>
      <w:r w:rsidR="00616049" w:rsidRPr="00B17ABA">
        <w:t xml:space="preserve">by only </w:t>
      </w:r>
      <w:r w:rsidR="00CB31B9" w:rsidRPr="00B17ABA">
        <w:t>taking</w:t>
      </w:r>
      <w:r w:rsidR="008934F3" w:rsidRPr="00B17ABA">
        <w:t xml:space="preserve"> 4.1-4.56 hours. The probability to find the optima was</w:t>
      </w:r>
      <w:r w:rsidR="006D5F35" w:rsidRPr="00B17ABA">
        <w:t xml:space="preserve"> </w:t>
      </w:r>
      <w:r w:rsidR="008934F3" w:rsidRPr="00B17ABA">
        <w:t>100% in both methods</w:t>
      </w:r>
      <w:r w:rsidR="004B2BED" w:rsidRPr="00B17ABA">
        <w:t xml:space="preserve"> after tuning the models</w:t>
      </w:r>
      <w:r w:rsidR="008934F3" w:rsidRPr="00B17ABA">
        <w:t xml:space="preserve">. </w:t>
      </w:r>
      <w:r w:rsidR="008934F3" w:rsidRPr="009923E9">
        <w:t xml:space="preserve">The reason that the </w:t>
      </w:r>
      <w:r w:rsidR="00E368E6" w:rsidRPr="009923E9">
        <w:t xml:space="preserve">point estimate of the </w:t>
      </w:r>
      <w:r w:rsidR="008934F3" w:rsidRPr="009923E9">
        <w:t xml:space="preserve">maximum total net benefit in GA is higher than enumeration or SA is due to </w:t>
      </w:r>
      <w:r w:rsidR="00FA685E" w:rsidRPr="009923E9">
        <w:t>noise from the random drug allocation after the use of fourth-line drug and for the patients who have a CVD or DM.</w:t>
      </w:r>
      <w:r w:rsidR="00FA685E" w:rsidRPr="00B17ABA">
        <w:t xml:space="preserve"> </w:t>
      </w:r>
      <w:r w:rsidR="008934F3" w:rsidRPr="00B17ABA">
        <w:t>SA searched 32.85% of the search space with 2</w:t>
      </w:r>
      <w:r w:rsidR="006D5F35" w:rsidRPr="00B17ABA">
        <w:t>,</w:t>
      </w:r>
      <w:r w:rsidR="008934F3" w:rsidRPr="00B17ABA">
        <w:t>220 repetitions, whereas GA searched 14.85% of the search space with 1</w:t>
      </w:r>
      <w:r w:rsidR="006D5F35" w:rsidRPr="00B17ABA">
        <w:t>,</w:t>
      </w:r>
      <w:r w:rsidR="008934F3" w:rsidRPr="00B17ABA">
        <w:t xml:space="preserve">380 repetitions. The efficiency in search can be improved by adjusting the key </w:t>
      </w:r>
      <w:r w:rsidR="00E368E6" w:rsidRPr="00B17ABA">
        <w:t xml:space="preserve">tuning </w:t>
      </w:r>
      <w:r w:rsidR="008934F3" w:rsidRPr="00B17ABA">
        <w:t>parameters in the algorithm.</w:t>
      </w:r>
    </w:p>
    <w:p w:rsidR="009602DB" w:rsidRPr="00B17ABA" w:rsidRDefault="008934F3" w:rsidP="00277173">
      <w:pPr>
        <w:widowControl w:val="0"/>
        <w:autoSpaceDE w:val="0"/>
        <w:autoSpaceDN w:val="0"/>
        <w:adjustRightInd w:val="0"/>
        <w:jc w:val="both"/>
      </w:pPr>
      <w:r w:rsidRPr="009923E9">
        <w:t>The quality of solution identified by RL was less favourable</w:t>
      </w:r>
      <w:r w:rsidR="004B2BED" w:rsidRPr="009923E9">
        <w:t xml:space="preserve"> in spite of more complex coding</w:t>
      </w:r>
      <w:r w:rsidRPr="009923E9">
        <w:t xml:space="preserve">. The maximum net benefit </w:t>
      </w:r>
      <w:r w:rsidR="00CB31B9" w:rsidRPr="009923E9">
        <w:t>identified by</w:t>
      </w:r>
      <w:r w:rsidRPr="009923E9">
        <w:t xml:space="preserve"> RL was </w:t>
      </w:r>
      <w:r w:rsidR="00CB31B9" w:rsidRPr="009923E9">
        <w:t xml:space="preserve">the </w:t>
      </w:r>
      <w:r w:rsidRPr="009923E9">
        <w:t>lowest</w:t>
      </w:r>
      <w:r w:rsidR="0041299F" w:rsidRPr="00B17ABA">
        <w:t>,</w:t>
      </w:r>
      <w:r w:rsidRPr="009923E9">
        <w:t xml:space="preserve"> </w:t>
      </w:r>
      <w:r w:rsidR="009602DB" w:rsidRPr="009923E9">
        <w:t xml:space="preserve">even </w:t>
      </w:r>
      <w:r w:rsidRPr="009923E9">
        <w:t xml:space="preserve">with </w:t>
      </w:r>
      <w:r w:rsidR="0007247D" w:rsidRPr="009923E9">
        <w:t xml:space="preserve">1,000,000 </w:t>
      </w:r>
      <w:r w:rsidR="0007247D" w:rsidRPr="009923E9">
        <w:lastRenderedPageBreak/>
        <w:t xml:space="preserve">cases, which took longer than enumeration. </w:t>
      </w:r>
      <w:r w:rsidRPr="009923E9">
        <w:t>Although t</w:t>
      </w:r>
      <w:r w:rsidRPr="009923E9" w:rsidDel="00E27820">
        <w:rPr>
          <w:rFonts w:eastAsia="Times New Roman" w:cstheme="majorBidi"/>
          <w:color w:val="000000"/>
        </w:rPr>
        <w:t xml:space="preserve">he quality of solution was </w:t>
      </w:r>
      <w:r w:rsidR="0007247D" w:rsidRPr="009923E9">
        <w:rPr>
          <w:rFonts w:eastAsia="Times New Roman" w:cstheme="majorBidi"/>
          <w:color w:val="000000"/>
        </w:rPr>
        <w:t>improved</w:t>
      </w:r>
      <w:r w:rsidRPr="009923E9" w:rsidDel="00E27820">
        <w:rPr>
          <w:rFonts w:eastAsia="Times New Roman" w:cstheme="majorBidi"/>
          <w:color w:val="000000"/>
        </w:rPr>
        <w:t xml:space="preserve"> where </w:t>
      </w:r>
      <w:r w:rsidR="009602DB" w:rsidRPr="009923E9">
        <w:rPr>
          <w:rFonts w:eastAsia="Times New Roman" w:cstheme="majorBidi"/>
          <w:color w:val="000000"/>
        </w:rPr>
        <w:t xml:space="preserve">more cases were observed or </w:t>
      </w:r>
      <w:r w:rsidRPr="009923E9" w:rsidDel="00E27820">
        <w:rPr>
          <w:rFonts w:eastAsia="Times New Roman" w:cstheme="majorBidi"/>
          <w:color w:val="000000"/>
        </w:rPr>
        <w:t>two</w:t>
      </w:r>
      <w:r w:rsidR="009602DB" w:rsidRPr="009923E9">
        <w:rPr>
          <w:rFonts w:eastAsia="Times New Roman" w:cstheme="majorBidi"/>
          <w:color w:val="000000"/>
        </w:rPr>
        <w:t xml:space="preserve"> or three</w:t>
      </w:r>
      <w:r w:rsidRPr="009923E9" w:rsidDel="00E27820">
        <w:rPr>
          <w:rFonts w:eastAsia="Times New Roman" w:cstheme="majorBidi"/>
          <w:color w:val="000000"/>
        </w:rPr>
        <w:t>-step future rewards were considered</w:t>
      </w:r>
      <w:r w:rsidRPr="009923E9">
        <w:rPr>
          <w:rFonts w:eastAsia="Times New Roman" w:cstheme="majorBidi"/>
          <w:color w:val="000000"/>
        </w:rPr>
        <w:t xml:space="preserve">, </w:t>
      </w:r>
      <w:r w:rsidR="002F08BF" w:rsidRPr="009923E9">
        <w:rPr>
          <w:rFonts w:eastAsia="Times New Roman" w:cstheme="majorBidi"/>
          <w:color w:val="000000"/>
        </w:rPr>
        <w:t>it was still not good enough compared with SA and GA</w:t>
      </w:r>
      <w:r w:rsidRPr="009923E9">
        <w:rPr>
          <w:rFonts w:eastAsia="Times New Roman" w:cstheme="majorBidi"/>
          <w:color w:val="000000"/>
        </w:rPr>
        <w:t xml:space="preserve">. </w:t>
      </w:r>
      <w:r w:rsidR="009602DB" w:rsidRPr="009923E9">
        <w:rPr>
          <w:rFonts w:eastAsia="Times New Roman" w:cstheme="majorBidi"/>
          <w:color w:val="000000"/>
        </w:rPr>
        <w:t xml:space="preserve">One of the potential reasons can be found in the structure of the hypertension SDDP model. </w:t>
      </w:r>
      <w:r w:rsidR="0060490A" w:rsidRPr="009923E9">
        <w:rPr>
          <w:rFonts w:eastAsia="Times New Roman" w:cstheme="majorBidi"/>
          <w:color w:val="000000"/>
        </w:rPr>
        <w:t xml:space="preserve">In the hypertension SDDP model, the impact of the costs and effectiveness from the long-term CVD model is relatively huge after the drug switching period compared with those during the drug switching period. </w:t>
      </w:r>
      <w:r w:rsidR="006D5F35" w:rsidRPr="00B17ABA">
        <w:rPr>
          <w:rFonts w:eastAsia="Times New Roman" w:cstheme="majorBidi"/>
          <w:color w:val="000000"/>
        </w:rPr>
        <w:t>Therefore</w:t>
      </w:r>
      <w:r w:rsidR="0060490A" w:rsidRPr="009923E9">
        <w:rPr>
          <w:rFonts w:eastAsia="Times New Roman" w:cstheme="majorBidi"/>
          <w:color w:val="000000"/>
        </w:rPr>
        <w:t xml:space="preserve">, the mechanism of updating Q-values based on the immediate reward or the reward from future transitions </w:t>
      </w:r>
      <w:r w:rsidR="006D5F35" w:rsidRPr="00B17ABA">
        <w:rPr>
          <w:rFonts w:eastAsia="Times New Roman" w:cstheme="majorBidi"/>
          <w:color w:val="000000"/>
        </w:rPr>
        <w:t xml:space="preserve">may </w:t>
      </w:r>
      <w:r w:rsidR="0060490A" w:rsidRPr="009923E9">
        <w:t xml:space="preserve">not fully consider the potential huge impact after the drug switching period. </w:t>
      </w:r>
      <w:r w:rsidR="006D5F35" w:rsidRPr="00B17ABA">
        <w:t xml:space="preserve">Despite the convergence of the Q-values </w:t>
      </w:r>
      <w:r w:rsidR="006D5F35" w:rsidRPr="009923E9">
        <w:t>where 100,000 or 1,000,000 cases were used</w:t>
      </w:r>
      <w:r w:rsidR="006D5F35" w:rsidRPr="00B17ABA">
        <w:t>, t</w:t>
      </w:r>
      <w:r w:rsidR="006D5F35" w:rsidRPr="009923E9">
        <w:t>he solution</w:t>
      </w:r>
      <w:r w:rsidR="00277173" w:rsidRPr="00B17ABA">
        <w:t>s</w:t>
      </w:r>
      <w:r w:rsidR="006D5F35" w:rsidRPr="009923E9">
        <w:t xml:space="preserve"> from RL </w:t>
      </w:r>
      <w:r w:rsidR="00277173" w:rsidRPr="00B17ABA">
        <w:t>were</w:t>
      </w:r>
      <w:r w:rsidR="006D5F35" w:rsidRPr="009923E9">
        <w:t xml:space="preserve"> sensitive to a slight fluctuation in the Q-values</w:t>
      </w:r>
      <w:r w:rsidR="006D5F35" w:rsidRPr="00B17ABA">
        <w:t xml:space="preserve">. This may be </w:t>
      </w:r>
      <w:r w:rsidR="00B415B1" w:rsidRPr="009923E9">
        <w:t>because the difference in the total net benefit</w:t>
      </w:r>
      <w:r w:rsidR="0060490A" w:rsidRPr="009923E9">
        <w:t>s between sequential treatment polices was small.</w:t>
      </w:r>
      <w:r w:rsidR="00DB0549" w:rsidRPr="009923E9">
        <w:t xml:space="preserve"> </w:t>
      </w:r>
      <w:r w:rsidRPr="009923E9">
        <w:t>No benefit by allowing a freedom in drug choice, like the simple hypothetical case, was observed.</w:t>
      </w:r>
      <w:r w:rsidRPr="00B17ABA">
        <w:t xml:space="preserve"> </w:t>
      </w:r>
    </w:p>
    <w:p w:rsidR="008934F3" w:rsidRPr="00B17ABA" w:rsidRDefault="008934F3" w:rsidP="00D54B41">
      <w:pPr>
        <w:widowControl w:val="0"/>
        <w:autoSpaceDE w:val="0"/>
        <w:autoSpaceDN w:val="0"/>
        <w:adjustRightInd w:val="0"/>
        <w:jc w:val="both"/>
      </w:pPr>
      <w:r w:rsidRPr="00B17ABA">
        <w:t xml:space="preserve">The direct comparison of the iteration number between </w:t>
      </w:r>
      <w:r w:rsidR="00DB0549" w:rsidRPr="00B17ABA">
        <w:t xml:space="preserve">RL </w:t>
      </w:r>
      <w:r w:rsidRPr="00B17ABA">
        <w:t xml:space="preserve">and SA (or GA) was not possible because the time period evaluated in each iteration was different. For enumeration, SA and GA, each iteration passes the whole underlying evaluation model to calculate the total net benefit for lifetime, whereas each iteration in RL involves calculating the transitions in one or two-steps and related rewards from the decomposed decision tree. </w:t>
      </w:r>
      <w:r w:rsidR="005F784F" w:rsidRPr="009923E9">
        <w:t xml:space="preserve">Although RL started with a smaller size of the decision space, </w:t>
      </w:r>
      <w:r w:rsidR="00D54B41" w:rsidRPr="009923E9">
        <w:t xml:space="preserve">it was shown that </w:t>
      </w:r>
      <w:r w:rsidR="005F784F" w:rsidRPr="009923E9">
        <w:t xml:space="preserve">the computational time </w:t>
      </w:r>
      <w:r w:rsidR="00D54B41" w:rsidRPr="009923E9">
        <w:t xml:space="preserve">can be much longer than </w:t>
      </w:r>
      <w:r w:rsidR="005F784F" w:rsidRPr="009923E9">
        <w:t>SA and GA</w:t>
      </w:r>
      <w:r w:rsidR="00D54B41" w:rsidRPr="009923E9">
        <w:t xml:space="preserve"> depending on how many cases are required to achieve the convergence in Q-values</w:t>
      </w:r>
      <w:r w:rsidR="005F784F" w:rsidRPr="009923E9">
        <w:t xml:space="preserve">. </w:t>
      </w:r>
    </w:p>
    <w:p w:rsidR="006156AF" w:rsidRPr="00B17ABA" w:rsidRDefault="006627F3" w:rsidP="005F20B1">
      <w:pPr>
        <w:jc w:val="both"/>
      </w:pPr>
      <w:r w:rsidRPr="00B17ABA">
        <w:t xml:space="preserve">Compared with the simple hypothetical SDDP in </w:t>
      </w:r>
      <w:r w:rsidR="00340692" w:rsidRPr="00B17ABA">
        <w:t>section</w:t>
      </w:r>
      <w:r w:rsidRPr="00B17ABA">
        <w:t xml:space="preserve"> 3.5.4, the size of </w:t>
      </w:r>
      <w:r w:rsidR="005F784F" w:rsidRPr="00B17ABA">
        <w:t xml:space="preserve">the </w:t>
      </w:r>
      <w:r w:rsidRPr="00B17ABA">
        <w:t xml:space="preserve">decision space </w:t>
      </w:r>
      <w:r w:rsidR="004B1AE7" w:rsidRPr="00B17ABA">
        <w:t xml:space="preserve">was </w:t>
      </w:r>
      <w:r w:rsidRPr="00B17ABA">
        <w:t xml:space="preserve">considerably </w:t>
      </w:r>
      <w:r w:rsidR="004B1AE7" w:rsidRPr="00B17ABA">
        <w:t xml:space="preserve">larger </w:t>
      </w:r>
      <w:r w:rsidRPr="00B17ABA">
        <w:t xml:space="preserve">in the hypertension SDDP model. This increase </w:t>
      </w:r>
      <w:r w:rsidR="005F784F" w:rsidRPr="00B17ABA">
        <w:t xml:space="preserve">was mainly </w:t>
      </w:r>
      <w:r w:rsidR="005F20B1" w:rsidRPr="00B17ABA">
        <w:t>due to</w:t>
      </w:r>
      <w:r w:rsidR="005F784F" w:rsidRPr="00B17ABA">
        <w:t xml:space="preserve"> the increase in the size of the search space, especially where the search space was not decomposed (i.e., where enumeration, SA and GA were used). Computational time was also substantially increased in the hypertension SDDP model. The increase in the computational time was around three times </w:t>
      </w:r>
      <w:r w:rsidR="004B1AE7" w:rsidRPr="00B17ABA">
        <w:t>for</w:t>
      </w:r>
      <w:r w:rsidR="005F784F" w:rsidRPr="00B17ABA">
        <w:t xml:space="preserve"> enumeration compared with SA, GA and RL. </w:t>
      </w:r>
      <w:r w:rsidR="005F20B1" w:rsidRPr="00B17ABA">
        <w:t xml:space="preserve">This increase </w:t>
      </w:r>
      <w:r w:rsidR="004B1AE7" w:rsidRPr="00B17ABA">
        <w:t>would have been</w:t>
      </w:r>
      <w:r w:rsidR="005F20B1" w:rsidRPr="00B17ABA">
        <w:t xml:space="preserve"> much greater if Iceberg and parallel computing were not supported. The advantage of SA and GA in computational efficiency </w:t>
      </w:r>
      <w:r w:rsidR="004B1AE7" w:rsidRPr="00B17ABA">
        <w:t>was clearly evident</w:t>
      </w:r>
      <w:r w:rsidR="005F20B1" w:rsidRPr="00B17ABA">
        <w:t xml:space="preserve"> in the hypertension SDDP, whereas it was unclear in the simple hypothetical SDDP. With a smaller search rate and iteration number, SA and GA found the </w:t>
      </w:r>
      <w:r w:rsidR="004B1AE7" w:rsidRPr="00B17ABA">
        <w:t xml:space="preserve">same </w:t>
      </w:r>
      <w:r w:rsidR="005F20B1" w:rsidRPr="00B17ABA">
        <w:t xml:space="preserve">optimal solution </w:t>
      </w:r>
      <w:r w:rsidR="004B1AE7" w:rsidRPr="00B17ABA">
        <w:t>that</w:t>
      </w:r>
      <w:r w:rsidR="005F20B1" w:rsidRPr="00B17ABA">
        <w:t xml:space="preserve"> was identified in enumeration. </w:t>
      </w:r>
    </w:p>
    <w:p w:rsidR="005F20B1" w:rsidRPr="00B17ABA" w:rsidRDefault="005F20B1" w:rsidP="005F20B1">
      <w:pPr>
        <w:ind w:firstLine="0"/>
        <w:jc w:val="both"/>
      </w:pPr>
    </w:p>
    <w:p w:rsidR="008934F3" w:rsidRPr="00B17ABA" w:rsidRDefault="008934F3" w:rsidP="001A2558">
      <w:pPr>
        <w:pStyle w:val="Caption"/>
      </w:pPr>
      <w:bookmarkStart w:id="337" w:name="_Ref425259330"/>
      <w:bookmarkStart w:id="338" w:name="_Toc426018675"/>
      <w:r w:rsidRPr="00B17ABA">
        <w:lastRenderedPageBreak/>
        <w:t xml:space="preserve">Table </w:t>
      </w:r>
      <w:fldSimple w:instr=" STYLEREF 1 \s ">
        <w:r w:rsidR="006F6429" w:rsidRPr="00B17ABA">
          <w:rPr>
            <w:noProof/>
            <w:cs/>
          </w:rPr>
          <w:t>‎</w:t>
        </w:r>
        <w:r w:rsidR="006F6429" w:rsidRPr="00B17ABA">
          <w:rPr>
            <w:noProof/>
          </w:rPr>
          <w:t>7</w:t>
        </w:r>
      </w:fldSimple>
      <w:r w:rsidR="002804C0" w:rsidRPr="00B17ABA">
        <w:t>.</w:t>
      </w:r>
      <w:fldSimple w:instr=" SEQ Table \* ARABIC \s 1 ">
        <w:r w:rsidR="006F6429" w:rsidRPr="00B17ABA">
          <w:rPr>
            <w:noProof/>
          </w:rPr>
          <w:t>19</w:t>
        </w:r>
      </w:fldSimple>
      <w:bookmarkEnd w:id="337"/>
      <w:r w:rsidRPr="00B17ABA">
        <w:t>. Comparison of the optimisation results in the case study of primary hypertension</w:t>
      </w:r>
      <w:bookmarkEnd w:id="338"/>
    </w:p>
    <w:tbl>
      <w:tblPr>
        <w:tblW w:w="5000" w:type="pct"/>
        <w:tblLook w:val="04A0" w:firstRow="1" w:lastRow="0" w:firstColumn="1" w:lastColumn="0" w:noHBand="0" w:noVBand="1"/>
      </w:tblPr>
      <w:tblGrid>
        <w:gridCol w:w="1876"/>
        <w:gridCol w:w="1548"/>
        <w:gridCol w:w="1548"/>
        <w:gridCol w:w="1552"/>
        <w:gridCol w:w="1912"/>
      </w:tblGrid>
      <w:tr w:rsidR="008934F3" w:rsidRPr="00B17ABA" w:rsidTr="00402253">
        <w:trPr>
          <w:trHeight w:val="600"/>
        </w:trPr>
        <w:tc>
          <w:tcPr>
            <w:tcW w:w="1156" w:type="pct"/>
            <w:tcBorders>
              <w:top w:val="single" w:sz="4" w:space="0" w:color="auto"/>
              <w:left w:val="single" w:sz="4" w:space="0" w:color="auto"/>
              <w:bottom w:val="double" w:sz="4" w:space="0" w:color="auto"/>
              <w:right w:val="single" w:sz="4" w:space="0" w:color="auto"/>
            </w:tcBorders>
            <w:shd w:val="clear" w:color="auto" w:fill="auto"/>
            <w:hideMark/>
          </w:tcPr>
          <w:p w:rsidR="008934F3" w:rsidRPr="00B17ABA" w:rsidRDefault="008934F3" w:rsidP="006156AF">
            <w:pPr>
              <w:pStyle w:val="TOC1"/>
            </w:pPr>
            <w:r w:rsidRPr="00B17ABA">
              <w:t> </w:t>
            </w:r>
          </w:p>
        </w:tc>
        <w:tc>
          <w:tcPr>
            <w:tcW w:w="961" w:type="pct"/>
            <w:tcBorders>
              <w:top w:val="single" w:sz="4" w:space="0" w:color="auto"/>
              <w:left w:val="nil"/>
              <w:bottom w:val="double" w:sz="4" w:space="0" w:color="auto"/>
              <w:right w:val="single" w:sz="4" w:space="0" w:color="auto"/>
            </w:tcBorders>
            <w:shd w:val="clear" w:color="auto" w:fill="auto"/>
            <w:hideMark/>
          </w:tcPr>
          <w:p w:rsidR="008934F3" w:rsidRPr="00B17ABA" w:rsidRDefault="008934F3" w:rsidP="006156AF">
            <w:pPr>
              <w:pStyle w:val="TOC1"/>
            </w:pPr>
            <w:r w:rsidRPr="00B17ABA">
              <w:t>Enumeration</w:t>
            </w:r>
          </w:p>
        </w:tc>
        <w:tc>
          <w:tcPr>
            <w:tcW w:w="961" w:type="pct"/>
            <w:tcBorders>
              <w:top w:val="single" w:sz="4" w:space="0" w:color="auto"/>
              <w:left w:val="nil"/>
              <w:bottom w:val="double" w:sz="4" w:space="0" w:color="auto"/>
              <w:right w:val="single" w:sz="4" w:space="0" w:color="auto"/>
            </w:tcBorders>
            <w:shd w:val="clear" w:color="auto" w:fill="auto"/>
            <w:hideMark/>
          </w:tcPr>
          <w:p w:rsidR="008934F3" w:rsidRPr="00B17ABA" w:rsidRDefault="008934F3" w:rsidP="006156AF">
            <w:pPr>
              <w:pStyle w:val="TOC1"/>
            </w:pPr>
            <w:r w:rsidRPr="00B17ABA">
              <w:t>Simulated annealing</w:t>
            </w:r>
            <w:r w:rsidRPr="00B17ABA">
              <w:rPr>
                <w:vertAlign w:val="superscript"/>
              </w:rPr>
              <w:t>1)</w:t>
            </w:r>
          </w:p>
        </w:tc>
        <w:tc>
          <w:tcPr>
            <w:tcW w:w="962" w:type="pct"/>
            <w:tcBorders>
              <w:top w:val="single" w:sz="4" w:space="0" w:color="auto"/>
              <w:left w:val="nil"/>
              <w:bottom w:val="double" w:sz="4" w:space="0" w:color="auto"/>
              <w:right w:val="single" w:sz="4" w:space="0" w:color="auto"/>
            </w:tcBorders>
            <w:shd w:val="clear" w:color="auto" w:fill="auto"/>
            <w:hideMark/>
          </w:tcPr>
          <w:p w:rsidR="008934F3" w:rsidRPr="00B17ABA" w:rsidRDefault="008934F3" w:rsidP="006156AF">
            <w:pPr>
              <w:pStyle w:val="TOC1"/>
            </w:pPr>
            <w:r w:rsidRPr="00B17ABA">
              <w:t>Genetic algorithm</w:t>
            </w:r>
            <w:r w:rsidRPr="00B17ABA">
              <w:rPr>
                <w:vertAlign w:val="superscript"/>
              </w:rPr>
              <w:t>2)</w:t>
            </w:r>
          </w:p>
        </w:tc>
        <w:tc>
          <w:tcPr>
            <w:tcW w:w="960" w:type="pct"/>
            <w:tcBorders>
              <w:top w:val="single" w:sz="4" w:space="0" w:color="auto"/>
              <w:left w:val="nil"/>
              <w:bottom w:val="double" w:sz="4" w:space="0" w:color="auto"/>
              <w:right w:val="single" w:sz="4" w:space="0" w:color="auto"/>
            </w:tcBorders>
            <w:shd w:val="clear" w:color="auto" w:fill="auto"/>
            <w:hideMark/>
          </w:tcPr>
          <w:p w:rsidR="008934F3" w:rsidRPr="00B17ABA" w:rsidRDefault="008934F3" w:rsidP="006156AF">
            <w:pPr>
              <w:pStyle w:val="TOC1"/>
            </w:pPr>
            <w:r w:rsidRPr="00B17ABA">
              <w:t>Reinforcement learning</w:t>
            </w:r>
            <w:r w:rsidRPr="00B17ABA">
              <w:rPr>
                <w:vertAlign w:val="superscript"/>
              </w:rPr>
              <w:t>3)</w:t>
            </w:r>
          </w:p>
        </w:tc>
      </w:tr>
      <w:tr w:rsidR="008934F3" w:rsidRPr="00B17ABA" w:rsidTr="00402253">
        <w:trPr>
          <w:trHeight w:val="300"/>
        </w:trPr>
        <w:tc>
          <w:tcPr>
            <w:tcW w:w="1156" w:type="pct"/>
            <w:vMerge w:val="restart"/>
            <w:tcBorders>
              <w:top w:val="double" w:sz="4" w:space="0" w:color="auto"/>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 xml:space="preserve">The size of </w:t>
            </w:r>
            <w:r w:rsidR="004B7A3E" w:rsidRPr="00B17ABA">
              <w:t xml:space="preserve">the </w:t>
            </w:r>
            <w:r w:rsidRPr="00B17ABA">
              <w:t xml:space="preserve">health state transition space </w:t>
            </w:r>
            <w:r w:rsidRPr="00B17ABA">
              <w:rPr>
                <w:i/>
                <w:iCs/>
              </w:rPr>
              <w:t>Z(HS)</w:t>
            </w:r>
          </w:p>
        </w:tc>
        <w:tc>
          <w:tcPr>
            <w:tcW w:w="2885" w:type="pct"/>
            <w:gridSpan w:val="3"/>
            <w:vMerge w:val="restart"/>
            <w:tcBorders>
              <w:top w:val="double" w:sz="4" w:space="0" w:color="auto"/>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Z(HS)=31</w:t>
            </w:r>
          </w:p>
        </w:tc>
        <w:tc>
          <w:tcPr>
            <w:tcW w:w="960" w:type="pct"/>
            <w:tcBorders>
              <w:top w:val="double" w:sz="4" w:space="0" w:color="auto"/>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HS</w:t>
            </w:r>
            <w:r w:rsidRPr="009923E9">
              <w:rPr>
                <w:vertAlign w:val="subscript"/>
              </w:rPr>
              <w:t>1</w:t>
            </w:r>
            <w:r w:rsidRPr="00B17ABA">
              <w:t>)=3^0</w:t>
            </w:r>
          </w:p>
        </w:tc>
      </w:tr>
      <w:tr w:rsidR="008934F3" w:rsidRPr="00B17ABA" w:rsidTr="008934F3">
        <w:trPr>
          <w:trHeight w:val="300"/>
        </w:trPr>
        <w:tc>
          <w:tcPr>
            <w:tcW w:w="1156" w:type="pct"/>
            <w:vMerge/>
            <w:tcBorders>
              <w:top w:val="nil"/>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2885" w:type="pct"/>
            <w:gridSpan w:val="3"/>
            <w:vMerge/>
            <w:tcBorders>
              <w:top w:val="single" w:sz="4" w:space="0" w:color="auto"/>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HS</w:t>
            </w:r>
            <w:r w:rsidRPr="009923E9">
              <w:rPr>
                <w:vertAlign w:val="subscript"/>
              </w:rPr>
              <w:t>2</w:t>
            </w:r>
            <w:r w:rsidRPr="00B17ABA">
              <w:t>)=3^1</w:t>
            </w:r>
          </w:p>
        </w:tc>
      </w:tr>
      <w:tr w:rsidR="008934F3" w:rsidRPr="00B17ABA" w:rsidTr="008934F3">
        <w:trPr>
          <w:trHeight w:val="300"/>
        </w:trPr>
        <w:tc>
          <w:tcPr>
            <w:tcW w:w="1156" w:type="pct"/>
            <w:vMerge/>
            <w:tcBorders>
              <w:top w:val="nil"/>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2885" w:type="pct"/>
            <w:gridSpan w:val="3"/>
            <w:vMerge/>
            <w:tcBorders>
              <w:top w:val="single" w:sz="4" w:space="0" w:color="auto"/>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HS</w:t>
            </w:r>
            <w:r w:rsidRPr="009923E9">
              <w:rPr>
                <w:vertAlign w:val="subscript"/>
              </w:rPr>
              <w:t>3</w:t>
            </w:r>
            <w:r w:rsidRPr="00B17ABA">
              <w:t>)=3^2</w:t>
            </w:r>
          </w:p>
        </w:tc>
      </w:tr>
      <w:tr w:rsidR="008934F3" w:rsidRPr="00B17ABA" w:rsidTr="008934F3">
        <w:trPr>
          <w:trHeight w:val="300"/>
        </w:trPr>
        <w:tc>
          <w:tcPr>
            <w:tcW w:w="1156" w:type="pct"/>
            <w:vMerge/>
            <w:tcBorders>
              <w:top w:val="nil"/>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2885" w:type="pct"/>
            <w:gridSpan w:val="3"/>
            <w:vMerge/>
            <w:tcBorders>
              <w:top w:val="single" w:sz="4" w:space="0" w:color="auto"/>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HS</w:t>
            </w:r>
            <w:r w:rsidRPr="009923E9">
              <w:rPr>
                <w:vertAlign w:val="subscript"/>
              </w:rPr>
              <w:t>4</w:t>
            </w:r>
            <w:r w:rsidRPr="00B17ABA">
              <w:t>)=3^3</w:t>
            </w:r>
          </w:p>
        </w:tc>
      </w:tr>
      <w:tr w:rsidR="008934F3" w:rsidRPr="00B17ABA" w:rsidTr="008934F3">
        <w:trPr>
          <w:trHeight w:val="300"/>
        </w:trPr>
        <w:tc>
          <w:tcPr>
            <w:tcW w:w="1156" w:type="pct"/>
            <w:vMerge w:val="restart"/>
            <w:tcBorders>
              <w:top w:val="nil"/>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 xml:space="preserve">The </w:t>
            </w:r>
            <w:r w:rsidR="00713205" w:rsidRPr="00B17ABA">
              <w:t>size of the search space</w:t>
            </w:r>
            <w:r w:rsidRPr="00B17ABA">
              <w:t xml:space="preserve"> </w:t>
            </w:r>
            <w:r w:rsidRPr="00B17ABA">
              <w:rPr>
                <w:i/>
                <w:iCs/>
              </w:rPr>
              <w:t>Z(SS)</w:t>
            </w:r>
          </w:p>
        </w:tc>
        <w:tc>
          <w:tcPr>
            <w:tcW w:w="2885" w:type="pct"/>
            <w:gridSpan w:val="3"/>
            <w:vMerge w:val="restart"/>
            <w:tcBorders>
              <w:top w:val="single" w:sz="4" w:space="0" w:color="auto"/>
              <w:left w:val="single" w:sz="4" w:space="0" w:color="auto"/>
              <w:bottom w:val="single" w:sz="4" w:space="0" w:color="auto"/>
              <w:right w:val="single" w:sz="4" w:space="0" w:color="auto"/>
            </w:tcBorders>
            <w:shd w:val="clear" w:color="auto" w:fill="auto"/>
            <w:hideMark/>
          </w:tcPr>
          <w:p w:rsidR="008934F3" w:rsidRPr="00B17ABA" w:rsidRDefault="008934F3" w:rsidP="004B7A3E">
            <w:pPr>
              <w:pStyle w:val="TOC1"/>
            </w:pPr>
            <w:r w:rsidRPr="00B17ABA">
              <w:t>Z(SS)=</w:t>
            </w:r>
            <w:r w:rsidR="006A7463" w:rsidRPr="00B17ABA">
              <w:t>4,128</w:t>
            </w: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SS</w:t>
            </w:r>
            <w:r w:rsidRPr="009923E9">
              <w:rPr>
                <w:vertAlign w:val="subscript"/>
              </w:rPr>
              <w:t>1</w:t>
            </w:r>
            <w:r w:rsidRPr="00B17ABA">
              <w:t>)=4</w:t>
            </w:r>
          </w:p>
        </w:tc>
      </w:tr>
      <w:tr w:rsidR="008934F3" w:rsidRPr="00B17ABA" w:rsidTr="008934F3">
        <w:trPr>
          <w:trHeight w:val="300"/>
        </w:trPr>
        <w:tc>
          <w:tcPr>
            <w:tcW w:w="1156" w:type="pct"/>
            <w:vMerge/>
            <w:tcBorders>
              <w:top w:val="nil"/>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2885" w:type="pct"/>
            <w:gridSpan w:val="3"/>
            <w:vMerge/>
            <w:tcBorders>
              <w:top w:val="single" w:sz="4" w:space="0" w:color="auto"/>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SS</w:t>
            </w:r>
            <w:r w:rsidRPr="009923E9">
              <w:rPr>
                <w:vertAlign w:val="subscript"/>
              </w:rPr>
              <w:t>2</w:t>
            </w:r>
            <w:r w:rsidRPr="00B17ABA">
              <w:t>)=10</w:t>
            </w:r>
          </w:p>
        </w:tc>
      </w:tr>
      <w:tr w:rsidR="008934F3" w:rsidRPr="00B17ABA" w:rsidTr="008934F3">
        <w:trPr>
          <w:trHeight w:val="300"/>
        </w:trPr>
        <w:tc>
          <w:tcPr>
            <w:tcW w:w="1156" w:type="pct"/>
            <w:vMerge/>
            <w:tcBorders>
              <w:top w:val="nil"/>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2885" w:type="pct"/>
            <w:gridSpan w:val="3"/>
            <w:vMerge/>
            <w:tcBorders>
              <w:top w:val="single" w:sz="4" w:space="0" w:color="auto"/>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SS</w:t>
            </w:r>
            <w:r w:rsidRPr="009923E9">
              <w:rPr>
                <w:vertAlign w:val="subscript"/>
              </w:rPr>
              <w:t>3</w:t>
            </w:r>
            <w:r w:rsidRPr="00B17ABA">
              <w:t>)=14</w:t>
            </w:r>
          </w:p>
        </w:tc>
      </w:tr>
      <w:tr w:rsidR="008934F3" w:rsidRPr="00B17ABA" w:rsidTr="008934F3">
        <w:trPr>
          <w:trHeight w:val="300"/>
        </w:trPr>
        <w:tc>
          <w:tcPr>
            <w:tcW w:w="1156" w:type="pct"/>
            <w:vMerge/>
            <w:tcBorders>
              <w:top w:val="nil"/>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2885" w:type="pct"/>
            <w:gridSpan w:val="3"/>
            <w:vMerge/>
            <w:tcBorders>
              <w:top w:val="single" w:sz="4" w:space="0" w:color="auto"/>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SS</w:t>
            </w:r>
            <w:r w:rsidRPr="009923E9">
              <w:rPr>
                <w:vertAlign w:val="subscript"/>
              </w:rPr>
              <w:t>4</w:t>
            </w:r>
            <w:r w:rsidRPr="00B17ABA">
              <w:t>)=14</w:t>
            </w:r>
          </w:p>
        </w:tc>
      </w:tr>
      <w:tr w:rsidR="008934F3" w:rsidRPr="00B17ABA" w:rsidTr="008934F3">
        <w:trPr>
          <w:trHeight w:val="300"/>
        </w:trPr>
        <w:tc>
          <w:tcPr>
            <w:tcW w:w="1156" w:type="pct"/>
            <w:vMerge w:val="restart"/>
            <w:tcBorders>
              <w:top w:val="nil"/>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 xml:space="preserve">The </w:t>
            </w:r>
            <w:r w:rsidR="00713205" w:rsidRPr="00B17ABA">
              <w:t>size of the decision space</w:t>
            </w:r>
            <w:r w:rsidRPr="00B17ABA">
              <w:t xml:space="preserve"> </w:t>
            </w:r>
            <w:r w:rsidRPr="00B17ABA">
              <w:rPr>
                <w:i/>
                <w:iCs/>
              </w:rPr>
              <w:t>Z(DS)</w:t>
            </w:r>
          </w:p>
        </w:tc>
        <w:tc>
          <w:tcPr>
            <w:tcW w:w="2885" w:type="pct"/>
            <w:gridSpan w:val="3"/>
            <w:vMerge w:val="restart"/>
            <w:tcBorders>
              <w:top w:val="single" w:sz="4" w:space="0" w:color="auto"/>
              <w:left w:val="single" w:sz="4" w:space="0" w:color="auto"/>
              <w:bottom w:val="single" w:sz="4" w:space="0" w:color="auto"/>
              <w:right w:val="single" w:sz="4" w:space="0" w:color="auto"/>
            </w:tcBorders>
            <w:shd w:val="clear" w:color="auto" w:fill="auto"/>
            <w:hideMark/>
          </w:tcPr>
          <w:p w:rsidR="008934F3" w:rsidRPr="00B17ABA" w:rsidRDefault="008934F3" w:rsidP="00721CAB">
            <w:pPr>
              <w:pStyle w:val="TOC1"/>
            </w:pPr>
            <w:r w:rsidRPr="00B17ABA">
              <w:rPr>
                <w:lang w:val="pl-PL"/>
              </w:rPr>
              <w:t>Z(DS)=3</w:t>
            </w:r>
            <w:r w:rsidR="00721CAB" w:rsidRPr="00B17ABA">
              <w:rPr>
                <w:lang w:val="pl-PL"/>
              </w:rPr>
              <w:t>1</w:t>
            </w:r>
            <w:r w:rsidRPr="00B17ABA">
              <w:rPr>
                <w:lang w:val="pl-PL"/>
              </w:rPr>
              <w:t>*</w:t>
            </w:r>
            <w:r w:rsidR="006A7463" w:rsidRPr="00B17ABA">
              <w:rPr>
                <w:lang w:val="pl-PL"/>
              </w:rPr>
              <w:t>4,128</w:t>
            </w:r>
            <w:r w:rsidR="00721CAB" w:rsidRPr="00B17ABA">
              <w:rPr>
                <w:lang w:val="pl-PL"/>
              </w:rPr>
              <w:t>*8</w:t>
            </w:r>
            <w:r w:rsidRPr="00B17ABA">
              <w:rPr>
                <w:lang w:val="pl-PL"/>
              </w:rPr>
              <w:t>=</w:t>
            </w:r>
            <w:r w:rsidR="00721CAB" w:rsidRPr="00B17ABA">
              <w:rPr>
                <w:lang w:val="pl-PL"/>
              </w:rPr>
              <w:t>1023744</w:t>
            </w: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rPr>
                <w:lang w:val="pl-PL"/>
              </w:rPr>
              <w:t>Z(DS</w:t>
            </w:r>
            <w:r w:rsidRPr="009923E9">
              <w:rPr>
                <w:vertAlign w:val="subscript"/>
                <w:lang w:val="pl-PL"/>
              </w:rPr>
              <w:t>1</w:t>
            </w:r>
            <w:r w:rsidRPr="00B17ABA">
              <w:rPr>
                <w:lang w:val="pl-PL"/>
              </w:rPr>
              <w:t>)=1x4=4</w:t>
            </w:r>
          </w:p>
        </w:tc>
      </w:tr>
      <w:tr w:rsidR="008934F3" w:rsidRPr="00B17ABA" w:rsidTr="008934F3">
        <w:trPr>
          <w:trHeight w:val="300"/>
        </w:trPr>
        <w:tc>
          <w:tcPr>
            <w:tcW w:w="1156" w:type="pct"/>
            <w:vMerge/>
            <w:tcBorders>
              <w:top w:val="nil"/>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2885" w:type="pct"/>
            <w:gridSpan w:val="3"/>
            <w:vMerge/>
            <w:tcBorders>
              <w:top w:val="single" w:sz="4" w:space="0" w:color="auto"/>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DS</w:t>
            </w:r>
            <w:r w:rsidRPr="009923E9">
              <w:rPr>
                <w:vertAlign w:val="subscript"/>
              </w:rPr>
              <w:t>2</w:t>
            </w:r>
            <w:r w:rsidRPr="00B17ABA">
              <w:t>)=3^1x10=30</w:t>
            </w:r>
          </w:p>
        </w:tc>
      </w:tr>
      <w:tr w:rsidR="008934F3" w:rsidRPr="00B17ABA" w:rsidTr="008934F3">
        <w:trPr>
          <w:trHeight w:val="300"/>
        </w:trPr>
        <w:tc>
          <w:tcPr>
            <w:tcW w:w="1156" w:type="pct"/>
            <w:vMerge/>
            <w:tcBorders>
              <w:top w:val="nil"/>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2885" w:type="pct"/>
            <w:gridSpan w:val="3"/>
            <w:vMerge/>
            <w:tcBorders>
              <w:top w:val="single" w:sz="4" w:space="0" w:color="auto"/>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DS</w:t>
            </w:r>
            <w:r w:rsidRPr="009923E9">
              <w:rPr>
                <w:vertAlign w:val="subscript"/>
              </w:rPr>
              <w:t>3</w:t>
            </w:r>
            <w:r w:rsidRPr="00B17ABA">
              <w:t>)=3^2x14=126</w:t>
            </w:r>
          </w:p>
        </w:tc>
      </w:tr>
      <w:tr w:rsidR="008934F3" w:rsidRPr="00B17ABA" w:rsidTr="008934F3">
        <w:trPr>
          <w:trHeight w:val="300"/>
        </w:trPr>
        <w:tc>
          <w:tcPr>
            <w:tcW w:w="1156" w:type="pct"/>
            <w:vMerge/>
            <w:tcBorders>
              <w:top w:val="nil"/>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2885" w:type="pct"/>
            <w:gridSpan w:val="3"/>
            <w:vMerge/>
            <w:tcBorders>
              <w:top w:val="single" w:sz="4" w:space="0" w:color="auto"/>
              <w:left w:val="single" w:sz="4" w:space="0" w:color="auto"/>
              <w:bottom w:val="single" w:sz="4" w:space="0" w:color="auto"/>
              <w:right w:val="single" w:sz="4" w:space="0" w:color="auto"/>
            </w:tcBorders>
            <w:vAlign w:val="center"/>
            <w:hideMark/>
          </w:tcPr>
          <w:p w:rsidR="008934F3" w:rsidRPr="00B17ABA" w:rsidRDefault="008934F3" w:rsidP="006156AF">
            <w:pPr>
              <w:pStyle w:val="TOC1"/>
            </w:pP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Z(DS</w:t>
            </w:r>
            <w:r w:rsidRPr="009923E9">
              <w:rPr>
                <w:vertAlign w:val="subscript"/>
              </w:rPr>
              <w:t>4</w:t>
            </w:r>
            <w:r w:rsidRPr="00B17ABA">
              <w:t>)=3^3x14=378</w:t>
            </w:r>
          </w:p>
        </w:tc>
      </w:tr>
      <w:tr w:rsidR="008934F3" w:rsidRPr="00B17ABA" w:rsidTr="008934F3">
        <w:trPr>
          <w:trHeight w:val="300"/>
        </w:trPr>
        <w:tc>
          <w:tcPr>
            <w:tcW w:w="1156" w:type="pct"/>
            <w:tcBorders>
              <w:top w:val="nil"/>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Optimal solution number</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3720</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3720</w:t>
            </w:r>
          </w:p>
        </w:tc>
        <w:tc>
          <w:tcPr>
            <w:tcW w:w="962"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3721</w:t>
            </w:r>
          </w:p>
        </w:tc>
        <w:tc>
          <w:tcPr>
            <w:tcW w:w="960" w:type="pct"/>
            <w:tcBorders>
              <w:top w:val="nil"/>
              <w:left w:val="nil"/>
              <w:bottom w:val="single" w:sz="4" w:space="0" w:color="auto"/>
              <w:right w:val="single" w:sz="4" w:space="0" w:color="auto"/>
            </w:tcBorders>
            <w:shd w:val="clear" w:color="auto" w:fill="auto"/>
            <w:hideMark/>
          </w:tcPr>
          <w:p w:rsidR="008934F3" w:rsidRPr="00B17ABA" w:rsidRDefault="00313AF7" w:rsidP="006156AF">
            <w:pPr>
              <w:pStyle w:val="TOC1"/>
            </w:pPr>
            <w:r w:rsidRPr="00B17ABA">
              <w:t>See</w:t>
            </w:r>
            <w:r w:rsidR="008934F3" w:rsidRPr="00B17ABA">
              <w:t xml:space="preserve"> </w:t>
            </w:r>
            <w:r w:rsidR="00100C0D" w:rsidRPr="00B17ABA">
              <w:fldChar w:fldCharType="begin"/>
            </w:r>
            <w:r w:rsidR="00100C0D" w:rsidRPr="00B17ABA">
              <w:instrText xml:space="preserve"> REF _Ref425250153 \h </w:instrText>
            </w:r>
            <w:r w:rsidR="00B17ABA">
              <w:instrText xml:space="preserve"> \* MERGEFORMAT </w:instrText>
            </w:r>
            <w:r w:rsidR="00100C0D"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6</w:t>
            </w:r>
            <w:r w:rsidR="00100C0D" w:rsidRPr="00B17ABA">
              <w:fldChar w:fldCharType="end"/>
            </w:r>
            <w:r w:rsidR="00100C0D" w:rsidRPr="00B17ABA">
              <w:t xml:space="preserve"> - </w:t>
            </w:r>
            <w:r w:rsidR="00100C0D" w:rsidRPr="00B17ABA">
              <w:fldChar w:fldCharType="begin"/>
            </w:r>
            <w:r w:rsidR="00100C0D" w:rsidRPr="00B17ABA">
              <w:instrText xml:space="preserve"> REF _Ref425250159 \h </w:instrText>
            </w:r>
            <w:r w:rsidR="00B17ABA">
              <w:instrText xml:space="preserve"> \* MERGEFORMAT </w:instrText>
            </w:r>
            <w:r w:rsidR="00100C0D"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18</w:t>
            </w:r>
            <w:r w:rsidR="00100C0D" w:rsidRPr="00B17ABA">
              <w:fldChar w:fldCharType="end"/>
            </w:r>
            <w:r w:rsidR="008934F3" w:rsidRPr="00B17ABA">
              <w:t>.</w:t>
            </w:r>
          </w:p>
        </w:tc>
      </w:tr>
      <w:tr w:rsidR="008934F3" w:rsidRPr="00B17ABA" w:rsidTr="008934F3">
        <w:trPr>
          <w:trHeight w:val="300"/>
        </w:trPr>
        <w:tc>
          <w:tcPr>
            <w:tcW w:w="1156" w:type="pct"/>
            <w:tcBorders>
              <w:top w:val="nil"/>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Maximum total net benefit (£)</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330,080</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330,060</w:t>
            </w:r>
          </w:p>
        </w:tc>
        <w:tc>
          <w:tcPr>
            <w:tcW w:w="962"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330,120</w:t>
            </w: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320,158</w:t>
            </w:r>
          </w:p>
        </w:tc>
      </w:tr>
      <w:tr w:rsidR="008934F3" w:rsidRPr="00B17ABA" w:rsidTr="008934F3">
        <w:trPr>
          <w:trHeight w:val="300"/>
        </w:trPr>
        <w:tc>
          <w:tcPr>
            <w:tcW w:w="1156" w:type="pct"/>
            <w:tcBorders>
              <w:top w:val="nil"/>
              <w:left w:val="single" w:sz="4" w:space="0" w:color="auto"/>
              <w:bottom w:val="single" w:sz="4" w:space="0" w:color="auto"/>
              <w:right w:val="single" w:sz="4" w:space="0" w:color="auto"/>
            </w:tcBorders>
            <w:shd w:val="clear" w:color="auto" w:fill="auto"/>
            <w:hideMark/>
          </w:tcPr>
          <w:p w:rsidR="008934F3" w:rsidRPr="00B17ABA" w:rsidRDefault="00713205" w:rsidP="006156AF">
            <w:pPr>
              <w:pStyle w:val="TOC1"/>
            </w:pPr>
            <w:r w:rsidRPr="00B17ABA">
              <w:t xml:space="preserve">The number of iterations </w:t>
            </w:r>
          </w:p>
        </w:tc>
        <w:tc>
          <w:tcPr>
            <w:tcW w:w="961" w:type="pct"/>
            <w:tcBorders>
              <w:top w:val="nil"/>
              <w:left w:val="nil"/>
              <w:bottom w:val="single" w:sz="4" w:space="0" w:color="auto"/>
              <w:right w:val="single" w:sz="4" w:space="0" w:color="auto"/>
            </w:tcBorders>
            <w:shd w:val="clear" w:color="auto" w:fill="auto"/>
            <w:hideMark/>
          </w:tcPr>
          <w:p w:rsidR="008934F3" w:rsidRPr="00B17ABA" w:rsidRDefault="006A7463" w:rsidP="004B7A3E">
            <w:pPr>
              <w:pStyle w:val="TOC1"/>
            </w:pPr>
            <w:r w:rsidRPr="00B17ABA">
              <w:t>4,128</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2220</w:t>
            </w:r>
          </w:p>
        </w:tc>
        <w:tc>
          <w:tcPr>
            <w:tcW w:w="962"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1380</w:t>
            </w: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2690000</w:t>
            </w:r>
          </w:p>
        </w:tc>
      </w:tr>
      <w:tr w:rsidR="008934F3" w:rsidRPr="00B17ABA" w:rsidTr="008934F3">
        <w:trPr>
          <w:trHeight w:val="300"/>
        </w:trPr>
        <w:tc>
          <w:tcPr>
            <w:tcW w:w="1156" w:type="pct"/>
            <w:tcBorders>
              <w:top w:val="nil"/>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Search rate (%)</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100</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32.85</w:t>
            </w:r>
          </w:p>
        </w:tc>
        <w:tc>
          <w:tcPr>
            <w:tcW w:w="962"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14.85</w:t>
            </w: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N/A</w:t>
            </w:r>
          </w:p>
        </w:tc>
      </w:tr>
      <w:tr w:rsidR="008934F3" w:rsidRPr="00B17ABA" w:rsidTr="008934F3">
        <w:trPr>
          <w:trHeight w:val="300"/>
        </w:trPr>
        <w:tc>
          <w:tcPr>
            <w:tcW w:w="1156" w:type="pct"/>
            <w:tcBorders>
              <w:top w:val="nil"/>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Computation time (h)</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12.20</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4.56</w:t>
            </w:r>
          </w:p>
        </w:tc>
        <w:tc>
          <w:tcPr>
            <w:tcW w:w="962"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4.1</w:t>
            </w: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4.51</w:t>
            </w:r>
          </w:p>
        </w:tc>
      </w:tr>
      <w:tr w:rsidR="008934F3" w:rsidRPr="00B17ABA" w:rsidTr="008934F3">
        <w:trPr>
          <w:trHeight w:val="484"/>
        </w:trPr>
        <w:tc>
          <w:tcPr>
            <w:tcW w:w="1156" w:type="pct"/>
            <w:tcBorders>
              <w:top w:val="nil"/>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Probability to find the optima (%)</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N/A</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100</w:t>
            </w:r>
          </w:p>
        </w:tc>
        <w:tc>
          <w:tcPr>
            <w:tcW w:w="962"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100</w:t>
            </w: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N/A</w:t>
            </w:r>
          </w:p>
        </w:tc>
      </w:tr>
      <w:tr w:rsidR="008934F3" w:rsidRPr="00B17ABA" w:rsidTr="008934F3">
        <w:trPr>
          <w:trHeight w:val="300"/>
        </w:trPr>
        <w:tc>
          <w:tcPr>
            <w:tcW w:w="1156" w:type="pct"/>
            <w:tcBorders>
              <w:top w:val="nil"/>
              <w:left w:val="single" w:sz="4" w:space="0" w:color="auto"/>
              <w:bottom w:val="single" w:sz="4" w:space="0" w:color="auto"/>
              <w:right w:val="single" w:sz="4" w:space="0" w:color="auto"/>
            </w:tcBorders>
            <w:shd w:val="clear" w:color="auto" w:fill="auto"/>
            <w:hideMark/>
          </w:tcPr>
          <w:p w:rsidR="008934F3" w:rsidRPr="00B17ABA" w:rsidRDefault="008934F3" w:rsidP="006156AF">
            <w:pPr>
              <w:pStyle w:val="TOC1"/>
            </w:pPr>
            <w:r w:rsidRPr="00B17ABA">
              <w:t>Average penalty rate (%)</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N/A</w:t>
            </w:r>
          </w:p>
        </w:tc>
        <w:tc>
          <w:tcPr>
            <w:tcW w:w="961"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0</w:t>
            </w:r>
          </w:p>
        </w:tc>
        <w:tc>
          <w:tcPr>
            <w:tcW w:w="962"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0</w:t>
            </w:r>
          </w:p>
        </w:tc>
        <w:tc>
          <w:tcPr>
            <w:tcW w:w="960" w:type="pct"/>
            <w:tcBorders>
              <w:top w:val="nil"/>
              <w:left w:val="nil"/>
              <w:bottom w:val="single" w:sz="4" w:space="0" w:color="auto"/>
              <w:right w:val="single" w:sz="4" w:space="0" w:color="auto"/>
            </w:tcBorders>
            <w:shd w:val="clear" w:color="auto" w:fill="auto"/>
            <w:hideMark/>
          </w:tcPr>
          <w:p w:rsidR="008934F3" w:rsidRPr="00B17ABA" w:rsidRDefault="008934F3" w:rsidP="006156AF">
            <w:pPr>
              <w:pStyle w:val="TOC1"/>
            </w:pPr>
            <w:r w:rsidRPr="00B17ABA">
              <w:t>N/A</w:t>
            </w:r>
          </w:p>
        </w:tc>
      </w:tr>
    </w:tbl>
    <w:p w:rsidR="008934F3" w:rsidRPr="00B17ABA" w:rsidRDefault="008934F3" w:rsidP="00344BC1">
      <w:pPr>
        <w:pStyle w:val="TOC2"/>
      </w:pPr>
      <w:r w:rsidRPr="00B17ABA">
        <w:t xml:space="preserve">1) The cooling </w:t>
      </w:r>
      <w:r w:rsidR="00250C26" w:rsidRPr="00B17ABA">
        <w:t>rate</w:t>
      </w:r>
      <w:r w:rsidRPr="00B17ABA">
        <w:t xml:space="preserve"> of 0.9 and the maximum tree of 30 was applied.</w:t>
      </w:r>
    </w:p>
    <w:p w:rsidR="008934F3" w:rsidRPr="00B17ABA" w:rsidRDefault="008934F3" w:rsidP="00344BC1">
      <w:pPr>
        <w:pStyle w:val="TOC2"/>
      </w:pPr>
      <w:r w:rsidRPr="00B17ABA">
        <w:t>2) The generation number of 50, the population size of 30, the crossover rate of 0.7 and the mutation rate of 0.1 was applied.</w:t>
      </w:r>
    </w:p>
    <w:p w:rsidR="008934F3" w:rsidRPr="00B17ABA" w:rsidRDefault="008934F3" w:rsidP="00344BC1">
      <w:pPr>
        <w:pStyle w:val="TOC2"/>
      </w:pPr>
      <w:r w:rsidRPr="00B17ABA">
        <w:t>3) 5000 iterations per health state and drug in each period was allowed. The feedback is based on the i</w:t>
      </w:r>
      <w:r w:rsidRPr="00B17ABA">
        <w:rPr>
          <w:rFonts w:eastAsia="Times New Roman" w:cstheme="majorBidi"/>
          <w:color w:val="000000"/>
        </w:rPr>
        <w:t>mmediate reward and one-step future reward</w:t>
      </w:r>
    </w:p>
    <w:p w:rsidR="008934F3" w:rsidRPr="00B17ABA" w:rsidRDefault="008934F3" w:rsidP="001A2558">
      <w:pPr>
        <w:spacing w:line="276" w:lineRule="auto"/>
        <w:ind w:firstLine="0"/>
        <w:rPr>
          <w:sz w:val="20"/>
          <w:szCs w:val="20"/>
        </w:rPr>
      </w:pPr>
    </w:p>
    <w:p w:rsidR="008934F3" w:rsidRPr="00B17ABA" w:rsidRDefault="008934F3" w:rsidP="001A2558"/>
    <w:p w:rsidR="00FA61A4" w:rsidRPr="00B17ABA" w:rsidRDefault="00FA61A4" w:rsidP="001A2558">
      <w:pPr>
        <w:ind w:firstLine="0"/>
      </w:pPr>
    </w:p>
    <w:p w:rsidR="008934F3" w:rsidRPr="00B17ABA" w:rsidRDefault="008934F3">
      <w:pPr>
        <w:jc w:val="center"/>
        <w:sectPr w:rsidR="008934F3" w:rsidRPr="00B17ABA" w:rsidSect="00013330">
          <w:pgSz w:w="11906" w:h="16838"/>
          <w:pgMar w:top="1701" w:right="1418" w:bottom="1701" w:left="2268"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6"/>
      </w:tblGrid>
      <w:tr w:rsidR="001D4126" w:rsidRPr="00B17ABA" w:rsidTr="009923E9">
        <w:trPr>
          <w:trHeight w:val="10342"/>
        </w:trPr>
        <w:tc>
          <w:tcPr>
            <w:tcW w:w="8436" w:type="dxa"/>
          </w:tcPr>
          <w:p w:rsidR="001D4126" w:rsidRPr="00B17ABA" w:rsidRDefault="001D4126" w:rsidP="005F20B1">
            <w:pPr>
              <w:ind w:firstLine="0"/>
              <w:jc w:val="center"/>
            </w:pPr>
            <w:r w:rsidRPr="00B17ABA">
              <w:rPr>
                <w:noProof/>
                <w:lang w:eastAsia="ko-KR"/>
              </w:rPr>
              <w:lastRenderedPageBreak/>
              <w:drawing>
                <wp:inline distT="0" distB="0" distL="0" distR="0" wp14:anchorId="57B7EA75" wp14:editId="45AA63AB">
                  <wp:extent cx="4914900" cy="2114550"/>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1D4126" w:rsidRPr="00B17ABA" w:rsidRDefault="001D4126" w:rsidP="005F20B1">
            <w:pPr>
              <w:ind w:firstLine="0"/>
              <w:jc w:val="center"/>
            </w:pPr>
            <w:r w:rsidRPr="00B17ABA">
              <w:rPr>
                <w:noProof/>
                <w:lang w:eastAsia="ko-KR"/>
              </w:rPr>
              <w:drawing>
                <wp:inline distT="0" distB="0" distL="0" distR="0" wp14:anchorId="07BF1F7F" wp14:editId="4A281038">
                  <wp:extent cx="4991100" cy="2066925"/>
                  <wp:effectExtent l="0" t="0" r="0" b="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1D4126" w:rsidRPr="00B17ABA" w:rsidRDefault="001D4126" w:rsidP="009923E9">
            <w:pPr>
              <w:ind w:firstLine="0"/>
            </w:pPr>
            <w:r w:rsidRPr="00B17ABA">
              <w:rPr>
                <w:noProof/>
                <w:lang w:eastAsia="ko-KR"/>
              </w:rPr>
              <w:drawing>
                <wp:inline distT="0" distB="0" distL="0" distR="0" wp14:anchorId="46547C51" wp14:editId="32320B97">
                  <wp:extent cx="5086350" cy="2190750"/>
                  <wp:effectExtent l="0" t="0" r="0" b="0"/>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tc>
      </w:tr>
    </w:tbl>
    <w:p w:rsidR="00A665BD" w:rsidRPr="00B17ABA" w:rsidRDefault="00A665BD" w:rsidP="009923E9">
      <w:pPr>
        <w:pStyle w:val="TOC2"/>
      </w:pPr>
      <w:r w:rsidRPr="00B17ABA">
        <w:t xml:space="preserve">1) </w:t>
      </w:r>
      <w:r w:rsidRPr="009923E9">
        <w:rPr>
          <w:b/>
          <w:bCs/>
          <w:i/>
          <w:iCs/>
        </w:rPr>
        <w:t xml:space="preserve">Z(HS) </w:t>
      </w:r>
      <w:r w:rsidRPr="00B17ABA">
        <w:t xml:space="preserve">represents the size of the health state transition space; </w:t>
      </w:r>
      <w:r w:rsidRPr="009923E9">
        <w:rPr>
          <w:b/>
          <w:bCs/>
          <w:i/>
          <w:iCs/>
        </w:rPr>
        <w:t xml:space="preserve">Z(SS) </w:t>
      </w:r>
      <w:r w:rsidRPr="00B17ABA">
        <w:t xml:space="preserve">represents the size of the search space; </w:t>
      </w:r>
      <w:r w:rsidRPr="009923E9">
        <w:rPr>
          <w:b/>
          <w:bCs/>
          <w:i/>
          <w:iCs/>
        </w:rPr>
        <w:t>Z(DS)</w:t>
      </w:r>
      <w:r w:rsidRPr="00B17ABA">
        <w:t xml:space="preserve"> represents the size of the decision space.</w:t>
      </w:r>
    </w:p>
    <w:p w:rsidR="001D4126" w:rsidRPr="00B17ABA" w:rsidRDefault="001D4126" w:rsidP="009923E9"/>
    <w:p w:rsidR="005F20B1" w:rsidRPr="00B17ABA" w:rsidRDefault="00A665BD" w:rsidP="00A665BD">
      <w:pPr>
        <w:pStyle w:val="Caption"/>
        <w:jc w:val="center"/>
      </w:pPr>
      <w:bookmarkStart w:id="339" w:name="_Toc426019183"/>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7</w:t>
        </w:r>
      </w:fldSimple>
      <w:r w:rsidRPr="00B17ABA">
        <w:t>. Comparison of the size of decision space between the simple hypothetical model and the hypertension SDDP model</w:t>
      </w:r>
      <w:bookmarkEnd w:id="3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6"/>
      </w:tblGrid>
      <w:tr w:rsidR="005F20B1" w:rsidRPr="00B17ABA" w:rsidTr="00A665BD">
        <w:tc>
          <w:tcPr>
            <w:tcW w:w="8436" w:type="dxa"/>
          </w:tcPr>
          <w:p w:rsidR="005F20B1" w:rsidRPr="00B17ABA" w:rsidRDefault="005F20B1" w:rsidP="00A665BD">
            <w:pPr>
              <w:ind w:firstLine="0"/>
              <w:jc w:val="center"/>
            </w:pPr>
          </w:p>
        </w:tc>
      </w:tr>
      <w:tr w:rsidR="005F20B1" w:rsidRPr="00B17ABA" w:rsidTr="00A665BD">
        <w:tc>
          <w:tcPr>
            <w:tcW w:w="8436" w:type="dxa"/>
          </w:tcPr>
          <w:p w:rsidR="005F20B1" w:rsidRPr="00B17ABA" w:rsidRDefault="005F20B1" w:rsidP="00A665BD">
            <w:pPr>
              <w:ind w:firstLine="0"/>
              <w:jc w:val="center"/>
            </w:pPr>
          </w:p>
        </w:tc>
      </w:tr>
      <w:tr w:rsidR="005F20B1" w:rsidRPr="00B17ABA" w:rsidTr="001D4126">
        <w:tc>
          <w:tcPr>
            <w:tcW w:w="8436" w:type="dxa"/>
          </w:tcPr>
          <w:p w:rsidR="005F20B1" w:rsidRPr="00B17ABA" w:rsidRDefault="001D4126" w:rsidP="00A665BD">
            <w:pPr>
              <w:keepNext/>
              <w:ind w:firstLine="0"/>
              <w:jc w:val="center"/>
            </w:pPr>
            <w:r w:rsidRPr="00B17ABA">
              <w:rPr>
                <w:noProof/>
                <w:lang w:eastAsia="ko-KR"/>
              </w:rPr>
              <w:lastRenderedPageBreak/>
              <w:drawing>
                <wp:inline distT="0" distB="0" distL="0" distR="0" wp14:anchorId="1337085A" wp14:editId="414826B5">
                  <wp:extent cx="4895850" cy="2286000"/>
                  <wp:effectExtent l="0" t="0" r="0" b="0"/>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1D4126" w:rsidRPr="00B17ABA" w:rsidRDefault="001D4126" w:rsidP="00A665BD">
            <w:pPr>
              <w:keepNext/>
              <w:ind w:firstLine="0"/>
              <w:jc w:val="center"/>
            </w:pPr>
            <w:r w:rsidRPr="00B17ABA">
              <w:rPr>
                <w:noProof/>
                <w:lang w:eastAsia="ko-KR"/>
              </w:rPr>
              <w:drawing>
                <wp:inline distT="0" distB="0" distL="0" distR="0" wp14:anchorId="6B90DBCB" wp14:editId="2F4CF435">
                  <wp:extent cx="4981575" cy="2524125"/>
                  <wp:effectExtent l="0" t="0" r="0" b="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1D4126" w:rsidRPr="00B17ABA" w:rsidRDefault="001D4126" w:rsidP="00A665BD">
            <w:pPr>
              <w:keepNext/>
              <w:ind w:firstLine="0"/>
              <w:jc w:val="center"/>
            </w:pPr>
            <w:r w:rsidRPr="00B17ABA">
              <w:rPr>
                <w:noProof/>
                <w:lang w:eastAsia="ko-KR"/>
              </w:rPr>
              <w:drawing>
                <wp:inline distT="0" distB="0" distL="0" distR="0" wp14:anchorId="667731FC" wp14:editId="05C58D15">
                  <wp:extent cx="5076825" cy="2743200"/>
                  <wp:effectExtent l="0" t="0" r="0" b="0"/>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tc>
      </w:tr>
    </w:tbl>
    <w:p w:rsidR="005F20B1" w:rsidRPr="00B17ABA" w:rsidRDefault="00A665BD" w:rsidP="00A665BD">
      <w:pPr>
        <w:pStyle w:val="Caption"/>
        <w:jc w:val="center"/>
      </w:pPr>
      <w:bookmarkStart w:id="340" w:name="_Toc426019184"/>
      <w:r w:rsidRPr="00B17ABA">
        <w:t xml:space="preserve">Figure </w:t>
      </w:r>
      <w:fldSimple w:instr=" STYLEREF 1 \s ">
        <w:r w:rsidR="00ED7C74" w:rsidRPr="00B17ABA">
          <w:rPr>
            <w:noProof/>
            <w:cs/>
          </w:rPr>
          <w:t>‎</w:t>
        </w:r>
        <w:r w:rsidR="00ED7C74" w:rsidRPr="00B17ABA">
          <w:rPr>
            <w:noProof/>
          </w:rPr>
          <w:t>7</w:t>
        </w:r>
      </w:fldSimple>
      <w:r w:rsidR="00ED7C74" w:rsidRPr="00B17ABA">
        <w:t>.</w:t>
      </w:r>
      <w:fldSimple w:instr=" SEQ Figure \* ARABIC \s 1 ">
        <w:r w:rsidR="00ED7C74" w:rsidRPr="00B17ABA">
          <w:rPr>
            <w:noProof/>
          </w:rPr>
          <w:t>28</w:t>
        </w:r>
      </w:fldSimple>
      <w:r w:rsidRPr="00B17ABA">
        <w:t>. Comparison of the computational time, search rate and iteration number between the simple hypothetical model and the hypertension SDDP model</w:t>
      </w:r>
      <w:bookmarkEnd w:id="340"/>
    </w:p>
    <w:p w:rsidR="005F20B1" w:rsidRPr="00B17ABA" w:rsidRDefault="005F20B1" w:rsidP="005F20B1"/>
    <w:p w:rsidR="005F20B1" w:rsidRPr="00B17ABA" w:rsidRDefault="005F20B1" w:rsidP="005F20B1">
      <w:pPr>
        <w:sectPr w:rsidR="005F20B1" w:rsidRPr="00B17ABA" w:rsidSect="00013330">
          <w:pgSz w:w="11906" w:h="16838"/>
          <w:pgMar w:top="1701" w:right="1418" w:bottom="1701" w:left="2268" w:header="708" w:footer="708" w:gutter="0"/>
          <w:cols w:space="708"/>
          <w:docGrid w:linePitch="360"/>
        </w:sectPr>
      </w:pPr>
    </w:p>
    <w:p w:rsidR="00006F9D" w:rsidRPr="00B17ABA" w:rsidRDefault="00006F9D" w:rsidP="00E62DE7">
      <w:pPr>
        <w:pStyle w:val="Heading1"/>
        <w:spacing w:line="480" w:lineRule="auto"/>
        <w:ind w:left="0" w:firstLine="0"/>
      </w:pPr>
      <w:bookmarkStart w:id="341" w:name="_Toc426018066"/>
      <w:r w:rsidRPr="00B17ABA">
        <w:lastRenderedPageBreak/>
        <w:t>Discussion</w:t>
      </w:r>
      <w:bookmarkEnd w:id="341"/>
      <w:r w:rsidR="000112D5" w:rsidRPr="00B17ABA">
        <w:t xml:space="preserve"> </w:t>
      </w:r>
    </w:p>
    <w:p w:rsidR="00006F9D" w:rsidRPr="00B17ABA" w:rsidRDefault="00006F9D" w:rsidP="001A2558">
      <w:pPr>
        <w:pStyle w:val="Heading2"/>
      </w:pPr>
      <w:bookmarkStart w:id="342" w:name="_Toc426018067"/>
      <w:r w:rsidRPr="00B17ABA">
        <w:t>Chapter overview</w:t>
      </w:r>
      <w:bookmarkEnd w:id="342"/>
    </w:p>
    <w:p w:rsidR="00006F9D" w:rsidRPr="00B17ABA" w:rsidRDefault="0039195E" w:rsidP="001A2558">
      <w:pPr>
        <w:jc w:val="both"/>
        <w:rPr>
          <w:lang w:eastAsia="ko-KR"/>
        </w:rPr>
      </w:pPr>
      <w:r w:rsidRPr="00B17ABA">
        <w:rPr>
          <w:lang w:eastAsia="ko-KR"/>
        </w:rPr>
        <w:t>T</w:t>
      </w:r>
      <w:r w:rsidRPr="00B17ABA">
        <w:rPr>
          <w:rFonts w:ascii="Times New Roman" w:hAnsi="Times New Roman" w:cs="Times New Roman"/>
        </w:rPr>
        <w:t xml:space="preserve">his chapter summarises </w:t>
      </w:r>
      <w:r w:rsidR="002E0D18" w:rsidRPr="00B17ABA">
        <w:rPr>
          <w:rFonts w:ascii="Times New Roman" w:hAnsi="Times New Roman" w:cs="Times New Roman"/>
        </w:rPr>
        <w:t xml:space="preserve">what was achieved in </w:t>
      </w:r>
      <w:r w:rsidRPr="00B17ABA">
        <w:rPr>
          <w:rFonts w:ascii="Times New Roman" w:hAnsi="Times New Roman" w:cs="Times New Roman"/>
        </w:rPr>
        <w:t>this study. The advantages and disadvantages of the proposed methods</w:t>
      </w:r>
      <w:r w:rsidR="00E6137C" w:rsidRPr="00B17ABA">
        <w:rPr>
          <w:rFonts w:ascii="Times New Roman" w:hAnsi="Times New Roman" w:cs="Times New Roman"/>
        </w:rPr>
        <w:t>,</w:t>
      </w:r>
      <w:r w:rsidRPr="00B17ABA">
        <w:rPr>
          <w:rFonts w:ascii="Times New Roman" w:hAnsi="Times New Roman" w:cs="Times New Roman"/>
        </w:rPr>
        <w:t xml:space="preserve"> and the potential trade-offs between model validity and computational complexity are discussed based on the model results in the previous chapter. Implication</w:t>
      </w:r>
      <w:r w:rsidR="00497880" w:rsidRPr="00B17ABA">
        <w:rPr>
          <w:rFonts w:ascii="Times New Roman" w:hAnsi="Times New Roman" w:cs="Times New Roman"/>
        </w:rPr>
        <w:t>s</w:t>
      </w:r>
      <w:r w:rsidRPr="00B17ABA">
        <w:rPr>
          <w:rFonts w:ascii="Times New Roman" w:hAnsi="Times New Roman" w:cs="Times New Roman"/>
        </w:rPr>
        <w:t xml:space="preserve"> of the hypertension SDDP </w:t>
      </w:r>
      <w:r w:rsidR="00497880" w:rsidRPr="00B17ABA">
        <w:rPr>
          <w:rFonts w:ascii="Times New Roman" w:hAnsi="Times New Roman" w:cs="Times New Roman"/>
        </w:rPr>
        <w:t>analysis</w:t>
      </w:r>
      <w:r w:rsidRPr="00B17ABA">
        <w:rPr>
          <w:rFonts w:ascii="Times New Roman" w:hAnsi="Times New Roman" w:cs="Times New Roman"/>
        </w:rPr>
        <w:t xml:space="preserve"> </w:t>
      </w:r>
      <w:r w:rsidR="00526EA2" w:rsidRPr="00B17ABA">
        <w:rPr>
          <w:rFonts w:ascii="Times New Roman" w:hAnsi="Times New Roman" w:cs="Times New Roman"/>
        </w:rPr>
        <w:t>are</w:t>
      </w:r>
      <w:r w:rsidRPr="00B17ABA">
        <w:rPr>
          <w:rFonts w:ascii="Times New Roman" w:hAnsi="Times New Roman" w:cs="Times New Roman"/>
        </w:rPr>
        <w:t xml:space="preserve"> also discussed from a methodological and a decision-maker’s perspective. </w:t>
      </w:r>
      <w:r w:rsidRPr="00B17ABA">
        <w:t xml:space="preserve">Future directions in research are suggested based on </w:t>
      </w:r>
      <w:r w:rsidR="0032122C" w:rsidRPr="00B17ABA">
        <w:t xml:space="preserve">the limitations of this study. </w:t>
      </w:r>
    </w:p>
    <w:p w:rsidR="00006F9D" w:rsidRPr="00B17ABA" w:rsidRDefault="00006F9D" w:rsidP="001A2558">
      <w:pPr>
        <w:pStyle w:val="Heading2"/>
      </w:pPr>
      <w:bookmarkStart w:id="343" w:name="_Toc426018068"/>
      <w:r w:rsidRPr="00B17ABA">
        <w:t>Summary of research</w:t>
      </w:r>
      <w:bookmarkEnd w:id="343"/>
    </w:p>
    <w:p w:rsidR="0039195E" w:rsidRPr="00B17ABA" w:rsidRDefault="0039195E">
      <w:pPr>
        <w:jc w:val="both"/>
        <w:rPr>
          <w:lang w:eastAsia="ko-KR"/>
        </w:rPr>
      </w:pPr>
      <w:r w:rsidRPr="00B17ABA">
        <w:rPr>
          <w:rFonts w:hint="eastAsia"/>
          <w:lang w:eastAsia="ko-KR"/>
        </w:rPr>
        <w:t xml:space="preserve">This </w:t>
      </w:r>
      <w:r w:rsidRPr="00B17ABA">
        <w:rPr>
          <w:lang w:eastAsia="ko-KR"/>
        </w:rPr>
        <w:t xml:space="preserve">thesis was </w:t>
      </w:r>
      <w:r w:rsidRPr="00B17ABA">
        <w:rPr>
          <w:rFonts w:hint="eastAsia"/>
          <w:lang w:eastAsia="ko-KR"/>
        </w:rPr>
        <w:t>concern</w:t>
      </w:r>
      <w:r w:rsidRPr="00B17ABA">
        <w:rPr>
          <w:lang w:eastAsia="ko-KR"/>
        </w:rPr>
        <w:t xml:space="preserve">ed with solving </w:t>
      </w:r>
      <w:r w:rsidRPr="00B17ABA">
        <w:rPr>
          <w:rFonts w:hint="eastAsia"/>
          <w:lang w:eastAsia="ko-KR"/>
        </w:rPr>
        <w:t>large</w:t>
      </w:r>
      <w:r w:rsidRPr="00B17ABA">
        <w:rPr>
          <w:lang w:eastAsia="ko-KR"/>
        </w:rPr>
        <w:t xml:space="preserve"> and complex SDDP</w:t>
      </w:r>
      <w:r w:rsidR="00497880" w:rsidRPr="00B17ABA">
        <w:rPr>
          <w:lang w:eastAsia="ko-KR"/>
        </w:rPr>
        <w:t>s</w:t>
      </w:r>
      <w:r w:rsidRPr="00B17ABA">
        <w:rPr>
          <w:lang w:eastAsia="ko-KR"/>
        </w:rPr>
        <w:t xml:space="preserve"> associated with long-term medical conditions</w:t>
      </w:r>
      <w:r w:rsidRPr="00B17ABA">
        <w:rPr>
          <w:rFonts w:hint="eastAsia"/>
          <w:lang w:eastAsia="ko-KR"/>
        </w:rPr>
        <w:t>,</w:t>
      </w:r>
      <w:r w:rsidRPr="00B17ABA">
        <w:rPr>
          <w:lang w:eastAsia="ko-KR"/>
        </w:rPr>
        <w:t xml:space="preserve"> </w:t>
      </w:r>
      <w:r w:rsidRPr="00B17ABA">
        <w:rPr>
          <w:rFonts w:hint="eastAsia"/>
          <w:lang w:eastAsia="ko-KR"/>
        </w:rPr>
        <w:t xml:space="preserve">using </w:t>
      </w:r>
      <w:r w:rsidRPr="00B17ABA">
        <w:rPr>
          <w:lang w:eastAsia="ko-KR"/>
        </w:rPr>
        <w:t xml:space="preserve">simulation-based optimisation approaches. The nature of </w:t>
      </w:r>
      <w:r w:rsidR="00497880" w:rsidRPr="00B17ABA">
        <w:rPr>
          <w:lang w:eastAsia="ko-KR"/>
        </w:rPr>
        <w:t xml:space="preserve">the </w:t>
      </w:r>
      <w:r w:rsidRPr="00B17ABA">
        <w:rPr>
          <w:lang w:eastAsia="ko-KR"/>
        </w:rPr>
        <w:t>SDDP was described and defined mathematically. A</w:t>
      </w:r>
      <w:r w:rsidRPr="00B17ABA">
        <w:rPr>
          <w:rFonts w:eastAsia="Malgun Gothic" w:cstheme="minorHAnsi"/>
        </w:rPr>
        <w:t xml:space="preserve"> classification of modelling structures for </w:t>
      </w:r>
      <w:r w:rsidR="005C3F32" w:rsidRPr="00B17ABA">
        <w:rPr>
          <w:rFonts w:eastAsia="Malgun Gothic" w:cstheme="minorHAnsi"/>
        </w:rPr>
        <w:t xml:space="preserve">economic evaluation </w:t>
      </w:r>
      <w:r w:rsidRPr="00B17ABA">
        <w:rPr>
          <w:rFonts w:eastAsia="Malgun Gothic" w:cstheme="minorHAnsi"/>
        </w:rPr>
        <w:t>was proposed to</w:t>
      </w:r>
      <w:r w:rsidRPr="00B17ABA">
        <w:t xml:space="preserve"> guide the appropriate selection of model</w:t>
      </w:r>
      <w:r w:rsidR="00BD0D94" w:rsidRPr="00B17ABA">
        <w:t>ling</w:t>
      </w:r>
      <w:r w:rsidRPr="00B17ABA">
        <w:t xml:space="preserve"> approaches for </w:t>
      </w:r>
      <w:r w:rsidR="00456B65" w:rsidRPr="00B17ABA">
        <w:t>SDDP</w:t>
      </w:r>
      <w:r w:rsidRPr="00B17ABA">
        <w:t xml:space="preserve">s in the context of economic evaluation in </w:t>
      </w:r>
      <w:r w:rsidRPr="00B17ABA">
        <w:rPr>
          <w:rFonts w:hint="eastAsia"/>
          <w:lang w:eastAsia="ko-KR"/>
        </w:rPr>
        <w:t xml:space="preserve">a </w:t>
      </w:r>
      <w:r w:rsidRPr="00B17ABA">
        <w:t>long-term medical condition.</w:t>
      </w:r>
      <w:r w:rsidRPr="00B17ABA">
        <w:rPr>
          <w:rFonts w:eastAsia="Malgun Gothic" w:cstheme="minorHAnsi"/>
        </w:rPr>
        <w:t xml:space="preserve"> </w:t>
      </w:r>
      <w:r w:rsidRPr="00B17ABA">
        <w:rPr>
          <w:rFonts w:ascii="Times New Roman" w:hAnsi="Times New Roman" w:cs="Times New Roman"/>
        </w:rPr>
        <w:t>A hypothetical SDDP case-study was undertaken to test the proposed model structures. Lastly, the proposed methods were applied to a comprehensive case study of SDDP in primary hypertension.</w:t>
      </w:r>
    </w:p>
    <w:p w:rsidR="0039195E" w:rsidRPr="00B17ABA" w:rsidRDefault="00CB31B9" w:rsidP="001A2558">
      <w:pPr>
        <w:widowControl w:val="0"/>
        <w:autoSpaceDE w:val="0"/>
        <w:autoSpaceDN w:val="0"/>
        <w:adjustRightInd w:val="0"/>
        <w:jc w:val="both"/>
        <w:rPr>
          <w:color w:val="FF0000"/>
        </w:rPr>
      </w:pPr>
      <w:r w:rsidRPr="00B17ABA">
        <w:rPr>
          <w:rFonts w:ascii="Times New Roman" w:eastAsia="Malgun Gothic" w:hAnsi="Times New Roman" w:cs="Times New Roman"/>
          <w:lang w:eastAsia="ko-KR"/>
        </w:rPr>
        <w:t>T</w:t>
      </w:r>
      <w:r w:rsidR="0039195E" w:rsidRPr="00B17ABA">
        <w:rPr>
          <w:rFonts w:ascii="Times New Roman" w:eastAsia="Malgun Gothic" w:hAnsi="Times New Roman" w:cs="Times New Roman"/>
          <w:lang w:eastAsia="ko-KR"/>
        </w:rPr>
        <w:t>his research found that the computational complexity of SDDPs comes from a range of factors</w:t>
      </w:r>
      <w:r w:rsidRPr="00B17ABA">
        <w:rPr>
          <w:rFonts w:ascii="Times New Roman" w:eastAsia="Malgun Gothic" w:hAnsi="Times New Roman" w:cs="Times New Roman"/>
          <w:lang w:eastAsia="ko-KR"/>
        </w:rPr>
        <w:t xml:space="preserve">: </w:t>
      </w:r>
      <w:r w:rsidR="0039195E" w:rsidRPr="00B17ABA">
        <w:rPr>
          <w:rFonts w:ascii="Times New Roman" w:eastAsia="Malgun Gothic" w:hAnsi="Times New Roman" w:cs="Times New Roman"/>
          <w:lang w:eastAsia="ko-KR"/>
        </w:rPr>
        <w:t>1) the number of relevant health states</w:t>
      </w:r>
      <w:r w:rsidR="00E03ECE" w:rsidRPr="00B17ABA">
        <w:rPr>
          <w:rFonts w:ascii="Times New Roman" w:eastAsia="Malgun Gothic" w:hAnsi="Times New Roman" w:cs="Times New Roman"/>
          <w:lang w:eastAsia="ko-KR"/>
        </w:rPr>
        <w:t>,</w:t>
      </w:r>
      <w:r w:rsidR="0039195E" w:rsidRPr="00B17ABA">
        <w:rPr>
          <w:rFonts w:ascii="Times New Roman" w:eastAsia="Malgun Gothic" w:hAnsi="Times New Roman" w:cs="Times New Roman"/>
          <w:lang w:eastAsia="ko-KR"/>
        </w:rPr>
        <w:t xml:space="preserve"> 2) the number of potential drug treatment options</w:t>
      </w:r>
      <w:r w:rsidR="00E03ECE" w:rsidRPr="00B17ABA">
        <w:rPr>
          <w:rFonts w:ascii="Times New Roman" w:eastAsia="Malgun Gothic" w:hAnsi="Times New Roman" w:cs="Times New Roman"/>
          <w:lang w:eastAsia="ko-KR"/>
        </w:rPr>
        <w:t>,</w:t>
      </w:r>
      <w:r w:rsidR="0039195E" w:rsidRPr="00B17ABA">
        <w:rPr>
          <w:rFonts w:ascii="Times New Roman" w:eastAsia="Malgun Gothic" w:hAnsi="Times New Roman" w:cs="Times New Roman"/>
          <w:lang w:eastAsia="ko-KR"/>
        </w:rPr>
        <w:t xml:space="preserve"> 3) </w:t>
      </w:r>
      <w:r w:rsidR="00497880" w:rsidRPr="00B17ABA">
        <w:rPr>
          <w:rFonts w:ascii="Times New Roman" w:eastAsia="Malgun Gothic" w:hAnsi="Times New Roman" w:cs="Times New Roman"/>
          <w:lang w:eastAsia="ko-KR"/>
        </w:rPr>
        <w:t xml:space="preserve">the number of times that a treatment change may occur, particularly where </w:t>
      </w:r>
      <w:r w:rsidR="0039195E" w:rsidRPr="00B17ABA">
        <w:rPr>
          <w:rFonts w:ascii="Times New Roman" w:eastAsia="Malgun Gothic" w:hAnsi="Times New Roman" w:cs="Times New Roman"/>
          <w:lang w:eastAsia="ko-KR"/>
        </w:rPr>
        <w:t>a time-sliced modelling approach</w:t>
      </w:r>
      <w:r w:rsidR="00497880" w:rsidRPr="00B17ABA">
        <w:rPr>
          <w:rFonts w:ascii="Times New Roman" w:eastAsia="Malgun Gothic" w:hAnsi="Times New Roman" w:cs="Times New Roman"/>
          <w:lang w:eastAsia="ko-KR"/>
        </w:rPr>
        <w:t xml:space="preserve"> is adopted</w:t>
      </w:r>
      <w:r w:rsidR="00E03ECE" w:rsidRPr="00B17ABA">
        <w:rPr>
          <w:rFonts w:ascii="Times New Roman" w:eastAsia="Malgun Gothic" w:hAnsi="Times New Roman" w:cs="Times New Roman"/>
          <w:lang w:eastAsia="ko-KR"/>
        </w:rPr>
        <w:t>,</w:t>
      </w:r>
      <w:r w:rsidR="0039195E" w:rsidRPr="00B17ABA">
        <w:rPr>
          <w:rFonts w:ascii="Times New Roman" w:eastAsia="Malgun Gothic" w:hAnsi="Times New Roman" w:cs="Times New Roman"/>
          <w:lang w:eastAsia="ko-KR"/>
        </w:rPr>
        <w:t xml:space="preserve"> 4) wh</w:t>
      </w:r>
      <w:r w:rsidRPr="00B17ABA">
        <w:rPr>
          <w:rFonts w:ascii="Times New Roman" w:eastAsia="Malgun Gothic" w:hAnsi="Times New Roman" w:cs="Times New Roman"/>
          <w:lang w:eastAsia="ko-KR"/>
        </w:rPr>
        <w:t>ether the transition probabilities</w:t>
      </w:r>
      <w:r w:rsidR="0039195E" w:rsidRPr="00B17ABA">
        <w:rPr>
          <w:rFonts w:ascii="Times New Roman" w:eastAsia="Malgun Gothic" w:hAnsi="Times New Roman" w:cs="Times New Roman"/>
          <w:lang w:eastAsia="ko-KR"/>
        </w:rPr>
        <w:t xml:space="preserve"> between health states depend on historic health states and drug uses and 5) relevant clinical-based </w:t>
      </w:r>
      <w:r w:rsidR="0039195E" w:rsidRPr="00B17ABA">
        <w:rPr>
          <w:rFonts w:ascii="Times New Roman" w:eastAsia="Malgun Gothic" w:hAnsi="Times New Roman" w:cs="Times New Roman"/>
          <w:lang w:eastAsia="ko-KR"/>
        </w:rPr>
        <w:lastRenderedPageBreak/>
        <w:t>rules to be incorporated</w:t>
      </w:r>
      <w:r w:rsidR="005C3F32" w:rsidRPr="00B17ABA">
        <w:rPr>
          <w:rFonts w:ascii="Times New Roman" w:eastAsia="Malgun Gothic" w:hAnsi="Times New Roman" w:cs="Times New Roman"/>
          <w:lang w:eastAsia="ko-KR"/>
        </w:rPr>
        <w:t xml:space="preserve"> (</w:t>
      </w:r>
      <w:r w:rsidR="0039195E" w:rsidRPr="00B17ABA">
        <w:rPr>
          <w:rFonts w:ascii="Times New Roman" w:eastAsia="Malgun Gothic" w:hAnsi="Times New Roman" w:cs="Times New Roman"/>
          <w:lang w:eastAsia="ko-KR"/>
        </w:rPr>
        <w:t>e.g., contraindication of certain drugs in the event of certain health states</w:t>
      </w:r>
      <w:r w:rsidR="005C3F32" w:rsidRPr="00B17ABA">
        <w:rPr>
          <w:rFonts w:ascii="Times New Roman" w:eastAsia="Malgun Gothic" w:hAnsi="Times New Roman" w:cs="Times New Roman"/>
          <w:lang w:eastAsia="ko-KR"/>
        </w:rPr>
        <w:t>)</w:t>
      </w:r>
      <w:r w:rsidR="0039195E" w:rsidRPr="00B17ABA">
        <w:rPr>
          <w:rFonts w:ascii="Times New Roman" w:eastAsia="Malgun Gothic" w:hAnsi="Times New Roman" w:cs="Times New Roman"/>
          <w:lang w:eastAsia="ko-KR"/>
        </w:rPr>
        <w:t xml:space="preserve">. </w:t>
      </w:r>
      <w:r w:rsidR="0039195E" w:rsidRPr="00B17ABA">
        <w:t xml:space="preserve">This suggests that </w:t>
      </w:r>
      <w:r w:rsidR="00497880" w:rsidRPr="00B17ABA">
        <w:t xml:space="preserve">for modelling such situations </w:t>
      </w:r>
      <w:r w:rsidR="0039195E" w:rsidRPr="00B17ABA">
        <w:t>there might be a trade-off between computational complexity and model validity. That is, increasing the number of health states, treatment options and time periods</w:t>
      </w:r>
      <w:r w:rsidR="00E03ECE" w:rsidRPr="00B17ABA">
        <w:t xml:space="preserve">, considering the patient’s medical history and incorporating the treatment decision rules in practice into modelling </w:t>
      </w:r>
      <w:r w:rsidR="0039195E" w:rsidRPr="00B17ABA">
        <w:t>may i</w:t>
      </w:r>
      <w:r w:rsidR="002E0D18" w:rsidRPr="00B17ABA">
        <w:t>mprove</w:t>
      </w:r>
      <w:r w:rsidR="0039195E" w:rsidRPr="00B17ABA">
        <w:t xml:space="preserve"> model validity, but </w:t>
      </w:r>
      <w:r w:rsidRPr="00B17ABA">
        <w:t xml:space="preserve">will </w:t>
      </w:r>
      <w:r w:rsidR="0039195E" w:rsidRPr="00B17ABA">
        <w:t xml:space="preserve">inevitably increase the computational complexity of the underlying evaluation model. This is also associated with the trade-off between the </w:t>
      </w:r>
      <w:r w:rsidR="00E6137C" w:rsidRPr="00B17ABA">
        <w:t xml:space="preserve">underlying </w:t>
      </w:r>
      <w:r w:rsidR="0039195E" w:rsidRPr="00B17ABA">
        <w:t xml:space="preserve">evaluation model and the optimisation model. Given a limited time to spend on solving the overall SDDP problem, a trade-off option might be a more sophisticated optimisation </w:t>
      </w:r>
      <w:r w:rsidR="00E6137C" w:rsidRPr="00B17ABA">
        <w:t>algorithm</w:t>
      </w:r>
      <w:r w:rsidR="0039195E" w:rsidRPr="00B17ABA">
        <w:t xml:space="preserve"> applied to a simple evaluation model</w:t>
      </w:r>
      <w:r w:rsidR="00497880" w:rsidRPr="00B17ABA">
        <w:t>. However, it is also important to capture those elements of complexity that render the SDDP approach necessary to ensure added value is capture</w:t>
      </w:r>
      <w:r w:rsidR="00E03ECE" w:rsidRPr="00B17ABA">
        <w:t>d</w:t>
      </w:r>
      <w:r w:rsidR="00497880" w:rsidRPr="00B17ABA">
        <w:t xml:space="preserve">. In this case, </w:t>
      </w:r>
      <w:r w:rsidRPr="00B17ABA">
        <w:t xml:space="preserve">a </w:t>
      </w:r>
      <w:r w:rsidR="00497880" w:rsidRPr="00B17ABA">
        <w:t>more efficient optimisation algorithm</w:t>
      </w:r>
      <w:r w:rsidRPr="00B17ABA">
        <w:t xml:space="preserve"> </w:t>
      </w:r>
      <w:r w:rsidR="00E6137C" w:rsidRPr="00B17ABA">
        <w:t>that</w:t>
      </w:r>
      <w:r w:rsidR="00497880" w:rsidRPr="00B17ABA">
        <w:t xml:space="preserve"> guarantees a good solution</w:t>
      </w:r>
      <w:r w:rsidRPr="00B17ABA">
        <w:t>,</w:t>
      </w:r>
      <w:r w:rsidR="00497880" w:rsidRPr="00B17ABA">
        <w:t xml:space="preserve"> but saves a computational time, is</w:t>
      </w:r>
      <w:r w:rsidR="00E03ECE" w:rsidRPr="00B17ABA">
        <w:t xml:space="preserve"> </w:t>
      </w:r>
      <w:r w:rsidR="00206392" w:rsidRPr="00B17ABA">
        <w:t>necessary</w:t>
      </w:r>
      <w:r w:rsidR="00497880" w:rsidRPr="00B17ABA">
        <w:t>.</w:t>
      </w:r>
      <w:r w:rsidR="00F46318" w:rsidRPr="00B17ABA">
        <w:t xml:space="preserve"> </w:t>
      </w:r>
    </w:p>
    <w:p w:rsidR="00206392" w:rsidRPr="00B17ABA" w:rsidRDefault="0039195E" w:rsidP="001A2558">
      <w:pPr>
        <w:jc w:val="both"/>
        <w:rPr>
          <w:rFonts w:eastAsia="Malgun Gothic"/>
          <w:lang w:eastAsia="ko-KR"/>
        </w:rPr>
      </w:pPr>
      <w:r w:rsidRPr="00B17ABA">
        <w:rPr>
          <w:rFonts w:ascii="Times New Roman" w:eastAsia="Malgun Gothic" w:hAnsi="Times New Roman" w:cs="Times New Roman"/>
          <w:lang w:eastAsia="ko-KR"/>
        </w:rPr>
        <w:t xml:space="preserve">Where </w:t>
      </w:r>
      <w:r w:rsidR="00CE436A" w:rsidRPr="00B17ABA">
        <w:rPr>
          <w:rFonts w:ascii="Times New Roman" w:eastAsia="Malgun Gothic" w:hAnsi="Times New Roman" w:cs="Times New Roman"/>
          <w:lang w:eastAsia="ko-KR"/>
        </w:rPr>
        <w:t>classic</w:t>
      </w:r>
      <w:r w:rsidRPr="00B17ABA">
        <w:rPr>
          <w:rFonts w:ascii="Times New Roman" w:eastAsia="Malgun Gothic" w:hAnsi="Times New Roman" w:cs="Times New Roman"/>
          <w:lang w:eastAsia="ko-KR"/>
        </w:rPr>
        <w:t xml:space="preserve"> mathematical programming has a limited capacity for dealing with the complexities required for SDDP, this study suggested the </w:t>
      </w:r>
      <w:r w:rsidR="00BD0D94" w:rsidRPr="00B17ABA">
        <w:rPr>
          <w:rFonts w:ascii="Times New Roman" w:eastAsia="Malgun Gothic" w:hAnsi="Times New Roman" w:cs="Times New Roman"/>
          <w:lang w:eastAsia="ko-KR"/>
        </w:rPr>
        <w:t>approximate optimisation methods using simulation</w:t>
      </w:r>
      <w:r w:rsidRPr="00B17ABA">
        <w:rPr>
          <w:rFonts w:ascii="Times New Roman" w:eastAsia="Malgun Gothic" w:hAnsi="Times New Roman" w:cs="Times New Roman"/>
          <w:lang w:eastAsia="ko-KR"/>
        </w:rPr>
        <w:t>. Successive decision tree and s</w:t>
      </w:r>
      <w:r w:rsidRPr="00B17ABA">
        <w:rPr>
          <w:rFonts w:ascii="Times New Roman" w:hAnsi="Times New Roman" w:cs="Times New Roman"/>
        </w:rPr>
        <w:t xml:space="preserve">emi-Markov models can be used as the underlying evaluation model if the programming software selected is </w:t>
      </w:r>
      <w:r w:rsidR="00E03ECE" w:rsidRPr="00B17ABA">
        <w:rPr>
          <w:rFonts w:ascii="Times New Roman" w:hAnsi="Times New Roman" w:cs="Times New Roman"/>
        </w:rPr>
        <w:t xml:space="preserve">fast and </w:t>
      </w:r>
      <w:r w:rsidRPr="00B17ABA">
        <w:rPr>
          <w:rFonts w:ascii="Times New Roman" w:hAnsi="Times New Roman" w:cs="Times New Roman"/>
        </w:rPr>
        <w:t xml:space="preserve">capable of handling the partially-relaxed </w:t>
      </w:r>
      <w:r w:rsidR="00A630DF" w:rsidRPr="00B17ABA">
        <w:rPr>
          <w:rFonts w:ascii="Times New Roman" w:hAnsi="Times New Roman" w:cs="Times New Roman"/>
        </w:rPr>
        <w:t>Markovian assumption</w:t>
      </w:r>
      <w:r w:rsidRPr="00B17ABA">
        <w:rPr>
          <w:rFonts w:ascii="Times New Roman" w:hAnsi="Times New Roman" w:cs="Times New Roman"/>
        </w:rPr>
        <w:t xml:space="preserve"> of the SDDP. However, the conventional modelling software for decision tree and Markov model</w:t>
      </w:r>
      <w:r w:rsidR="00CB31B9" w:rsidRPr="00B17ABA">
        <w:rPr>
          <w:rFonts w:ascii="Times New Roman" w:hAnsi="Times New Roman" w:cs="Times New Roman"/>
        </w:rPr>
        <w:t>s,</w:t>
      </w:r>
      <w:r w:rsidRPr="00B17ABA">
        <w:rPr>
          <w:rFonts w:ascii="Times New Roman" w:hAnsi="Times New Roman" w:cs="Times New Roman"/>
        </w:rPr>
        <w:t xml:space="preserve"> such as Microsoft Excel with </w:t>
      </w:r>
      <w:r w:rsidR="005C3F32" w:rsidRPr="00B17ABA">
        <w:rPr>
          <w:rFonts w:ascii="Times New Roman" w:hAnsi="Times New Roman" w:cs="Times New Roman"/>
        </w:rPr>
        <w:t>Visual Basic for Applications (</w:t>
      </w:r>
      <w:r w:rsidRPr="00B17ABA">
        <w:rPr>
          <w:rFonts w:ascii="Times New Roman" w:hAnsi="Times New Roman" w:cs="Times New Roman"/>
        </w:rPr>
        <w:t>VBA</w:t>
      </w:r>
      <w:r w:rsidR="005C3F32" w:rsidRPr="00B17ABA">
        <w:rPr>
          <w:rFonts w:ascii="Times New Roman" w:hAnsi="Times New Roman" w:cs="Times New Roman"/>
        </w:rPr>
        <w:t>)</w:t>
      </w:r>
      <w:r w:rsidRPr="00B17ABA">
        <w:rPr>
          <w:rFonts w:ascii="Times New Roman" w:hAnsi="Times New Roman" w:cs="Times New Roman"/>
        </w:rPr>
        <w:t xml:space="preserve"> or TreeAge </w:t>
      </w:r>
      <w:r w:rsidR="005C3F32" w:rsidRPr="00B17ABA">
        <w:rPr>
          <w:rFonts w:ascii="Times New Roman" w:hAnsi="Times New Roman" w:cs="Times New Roman"/>
        </w:rPr>
        <w:t>(2015 TreeAge Software, Inc)</w:t>
      </w:r>
      <w:r w:rsidR="00CB31B9" w:rsidRPr="00B17ABA">
        <w:rPr>
          <w:rFonts w:ascii="Times New Roman" w:hAnsi="Times New Roman" w:cs="Times New Roman"/>
        </w:rPr>
        <w:t>,</w:t>
      </w:r>
      <w:r w:rsidR="005C3F32" w:rsidRPr="00B17ABA">
        <w:rPr>
          <w:rFonts w:ascii="Times New Roman" w:hAnsi="Times New Roman" w:cs="Times New Roman"/>
        </w:rPr>
        <w:t xml:space="preserve"> </w:t>
      </w:r>
      <w:r w:rsidRPr="00B17ABA">
        <w:rPr>
          <w:rFonts w:ascii="Times New Roman" w:hAnsi="Times New Roman" w:cs="Times New Roman"/>
        </w:rPr>
        <w:t xml:space="preserve">would be limited </w:t>
      </w:r>
      <w:r w:rsidR="00CB31B9" w:rsidRPr="00B17ABA">
        <w:rPr>
          <w:rFonts w:ascii="Times New Roman" w:hAnsi="Times New Roman" w:cs="Times New Roman"/>
        </w:rPr>
        <w:t xml:space="preserve">in its ability to </w:t>
      </w:r>
      <w:r w:rsidRPr="00B17ABA">
        <w:rPr>
          <w:rFonts w:ascii="Times New Roman" w:hAnsi="Times New Roman" w:cs="Times New Roman"/>
        </w:rPr>
        <w:t>build the underlying evaluation model for SDDP and to link the evaluation model with the optimisation model.</w:t>
      </w:r>
      <w:r w:rsidR="00206392" w:rsidRPr="00B17ABA">
        <w:rPr>
          <w:rFonts w:ascii="Times New Roman" w:hAnsi="Times New Roman" w:cs="Times New Roman"/>
        </w:rPr>
        <w:t xml:space="preserve"> </w:t>
      </w:r>
      <w:r w:rsidR="002E0D18" w:rsidRPr="00B17ABA">
        <w:rPr>
          <w:rFonts w:ascii="Times New Roman" w:hAnsi="Times New Roman" w:cs="Times New Roman"/>
        </w:rPr>
        <w:t>T</w:t>
      </w:r>
      <w:r w:rsidR="00206392" w:rsidRPr="00B17ABA">
        <w:t>he hypertension SDDP model</w:t>
      </w:r>
      <w:r w:rsidR="002E0D18" w:rsidRPr="00B17ABA">
        <w:t xml:space="preserve"> was built </w:t>
      </w:r>
      <w:r w:rsidR="00CB31B9" w:rsidRPr="00B17ABA">
        <w:t>using</w:t>
      </w:r>
      <w:r w:rsidR="002E0D18" w:rsidRPr="00B17ABA">
        <w:t xml:space="preserve"> Matlab, which</w:t>
      </w:r>
      <w:r w:rsidR="00206392" w:rsidRPr="00B17ABA">
        <w:t xml:space="preserve"> enabled a fast and efficient matrix calculation and a flexible model to store previous information and to reuse within </w:t>
      </w:r>
      <w:r w:rsidR="00206392" w:rsidRPr="00B17ABA">
        <w:rPr>
          <w:rFonts w:eastAsia="Malgun Gothic"/>
          <w:lang w:eastAsia="ko-KR"/>
        </w:rPr>
        <w:t>the framework of the decision tree and the Markov model</w:t>
      </w:r>
      <w:r w:rsidR="00206392" w:rsidRPr="00B17ABA">
        <w:rPr>
          <w:rFonts w:eastAsia="Malgun Gothic" w:hint="eastAsia"/>
          <w:lang w:eastAsia="ko-KR"/>
        </w:rPr>
        <w:t>.</w:t>
      </w:r>
      <w:r w:rsidR="00206392" w:rsidRPr="00B17ABA">
        <w:rPr>
          <w:rFonts w:eastAsia="Malgun Gothic"/>
          <w:lang w:eastAsia="ko-KR"/>
        </w:rPr>
        <w:t xml:space="preserve"> </w:t>
      </w:r>
      <w:r w:rsidR="00CB31B9" w:rsidRPr="00B17ABA">
        <w:rPr>
          <w:rFonts w:eastAsia="Malgun Gothic"/>
          <w:lang w:eastAsia="ko-KR"/>
        </w:rPr>
        <w:t xml:space="preserve">Matlab also facilitates </w:t>
      </w:r>
      <w:r w:rsidR="00206392" w:rsidRPr="00B17ABA">
        <w:rPr>
          <w:rFonts w:eastAsia="Malgun Gothic"/>
          <w:lang w:eastAsia="ko-KR"/>
        </w:rPr>
        <w:t>parallel computation, which saved the computational time substantially.</w:t>
      </w:r>
    </w:p>
    <w:p w:rsidR="005C3F32" w:rsidRPr="00B17ABA" w:rsidRDefault="0039195E" w:rsidP="00E368E6">
      <w:pPr>
        <w:jc w:val="both"/>
        <w:rPr>
          <w:color w:val="FF0000"/>
        </w:rPr>
      </w:pPr>
      <w:r w:rsidRPr="00B17ABA">
        <w:rPr>
          <w:rFonts w:eastAsia="Malgun Gothic"/>
        </w:rPr>
        <w:t xml:space="preserve">Considering </w:t>
      </w:r>
      <w:r w:rsidR="00497880" w:rsidRPr="00B17ABA">
        <w:rPr>
          <w:rFonts w:eastAsia="Malgun Gothic"/>
        </w:rPr>
        <w:t xml:space="preserve">the </w:t>
      </w:r>
      <w:r w:rsidRPr="00B17ABA">
        <w:rPr>
          <w:rFonts w:eastAsia="Malgun Gothic"/>
        </w:rPr>
        <w:t xml:space="preserve">historical information </w:t>
      </w:r>
      <w:r w:rsidR="00497880" w:rsidRPr="00B17ABA">
        <w:rPr>
          <w:rFonts w:eastAsia="Malgun Gothic"/>
        </w:rPr>
        <w:t xml:space="preserve">in guiding treatment choice </w:t>
      </w:r>
      <w:r w:rsidRPr="00B17ABA">
        <w:t xml:space="preserve">naturally involves the extension of the standard memoryless </w:t>
      </w:r>
      <w:r w:rsidR="00E6137C" w:rsidRPr="00B17ABA">
        <w:t xml:space="preserve">decision trees or </w:t>
      </w:r>
      <w:r w:rsidRPr="00B17ABA">
        <w:t>Markov models and increases the computational complexity</w:t>
      </w:r>
      <w:r w:rsidRPr="00B17ABA">
        <w:rPr>
          <w:rFonts w:eastAsia="Malgun Gothic"/>
        </w:rPr>
        <w:t xml:space="preserve">. In the hypertension SDDP model, state aggregation was employed </w:t>
      </w:r>
      <w:r w:rsidR="005C3F32" w:rsidRPr="00B17ABA">
        <w:rPr>
          <w:rFonts w:eastAsia="Malgun Gothic"/>
        </w:rPr>
        <w:t xml:space="preserve">to construct a fully observable successive decision tree with reduced </w:t>
      </w:r>
      <w:r w:rsidRPr="00B17ABA">
        <w:rPr>
          <w:rFonts w:eastAsia="Malgun Gothic"/>
        </w:rPr>
        <w:t>computational complexity.</w:t>
      </w:r>
      <w:r w:rsidR="00497880" w:rsidRPr="00B17ABA">
        <w:rPr>
          <w:rFonts w:eastAsia="Malgun Gothic"/>
        </w:rPr>
        <w:t xml:space="preserve"> </w:t>
      </w:r>
      <w:r w:rsidR="00497880" w:rsidRPr="00B17ABA">
        <w:t xml:space="preserve">State aggregation is an approach to alleviate the curse of dimensionality, where the states aggregated </w:t>
      </w:r>
      <w:r w:rsidR="00CB31B9" w:rsidRPr="00B17ABA">
        <w:t>were</w:t>
      </w:r>
      <w:r w:rsidR="00497880" w:rsidRPr="00B17ABA">
        <w:t xml:space="preserve"> similar with respect to transition probabilities or rewards. </w:t>
      </w:r>
      <w:r w:rsidRPr="00B17ABA">
        <w:t>This allowed stor</w:t>
      </w:r>
      <w:r w:rsidR="005C3F32" w:rsidRPr="00B17ABA">
        <w:t>ing</w:t>
      </w:r>
      <w:r w:rsidRPr="00B17ABA">
        <w:t xml:space="preserve"> all the information necessary to calculate the transition probability and us</w:t>
      </w:r>
      <w:r w:rsidR="005C3F32" w:rsidRPr="00B17ABA">
        <w:t>ing</w:t>
      </w:r>
      <w:r w:rsidRPr="00B17ABA">
        <w:t xml:space="preserve"> them to determine the optimal solution in the next period.</w:t>
      </w:r>
      <w:r w:rsidR="005C3F32" w:rsidRPr="00B17ABA">
        <w:t xml:space="preserve"> </w:t>
      </w:r>
      <w:r w:rsidR="00206392" w:rsidRPr="00B17ABA">
        <w:lastRenderedPageBreak/>
        <w:t>Setting a maximum number of drug switches based on clinical ground also greatly contributed to reduc</w:t>
      </w:r>
      <w:r w:rsidR="00E368E6" w:rsidRPr="00B17ABA">
        <w:t>ing</w:t>
      </w:r>
      <w:r w:rsidR="00206392" w:rsidRPr="00B17ABA">
        <w:t xml:space="preserve"> the computational complexity and time where the number of health state</w:t>
      </w:r>
      <w:r w:rsidR="00CB31B9" w:rsidRPr="00B17ABA">
        <w:t>s</w:t>
      </w:r>
      <w:r w:rsidR="00206392" w:rsidRPr="00B17ABA">
        <w:t xml:space="preserve"> was predicted to increase exponentially. </w:t>
      </w:r>
    </w:p>
    <w:p w:rsidR="00206392" w:rsidRPr="00B17ABA" w:rsidRDefault="0039195E" w:rsidP="0041299F">
      <w:pPr>
        <w:jc w:val="both"/>
        <w:rPr>
          <w:rFonts w:ascii="Times New Roman" w:hAnsi="Times New Roman" w:cs="Times New Roman"/>
        </w:rPr>
      </w:pPr>
      <w:r w:rsidRPr="00B17ABA">
        <w:rPr>
          <w:rFonts w:ascii="Times New Roman" w:hAnsi="Times New Roman" w:cs="Times New Roman"/>
        </w:rPr>
        <w:t xml:space="preserve">The choice of the search methods in the hypertension SDDP optimisation model depends on whether it is possible to search all possible solutions in a bounded time or not. </w:t>
      </w:r>
      <w:r w:rsidR="00497880" w:rsidRPr="00B17ABA">
        <w:rPr>
          <w:rFonts w:ascii="Times New Roman" w:hAnsi="Times New Roman" w:cs="Times New Roman"/>
        </w:rPr>
        <w:t xml:space="preserve">This study did not try to define the bounded time explicitly because it can be </w:t>
      </w:r>
      <w:r w:rsidR="00B6273A" w:rsidRPr="00B17ABA">
        <w:rPr>
          <w:rFonts w:ascii="Times New Roman" w:hAnsi="Times New Roman" w:cs="Times New Roman"/>
        </w:rPr>
        <w:t>problem-specific</w:t>
      </w:r>
      <w:r w:rsidR="00005842" w:rsidRPr="00B17ABA">
        <w:rPr>
          <w:rFonts w:ascii="Times New Roman" w:hAnsi="Times New Roman" w:cs="Times New Roman"/>
        </w:rPr>
        <w:t xml:space="preserve"> and </w:t>
      </w:r>
      <w:r w:rsidR="00760465" w:rsidRPr="00B17ABA">
        <w:rPr>
          <w:rFonts w:ascii="Times New Roman" w:hAnsi="Times New Roman" w:cs="Times New Roman"/>
        </w:rPr>
        <w:t>another research area in computer science, which is beyond the scope of this thesis.</w:t>
      </w:r>
      <w:r w:rsidR="00497880" w:rsidRPr="00B17ABA">
        <w:rPr>
          <w:rFonts w:ascii="Times New Roman" w:hAnsi="Times New Roman" w:cs="Times New Roman"/>
        </w:rPr>
        <w:t xml:space="preserve"> </w:t>
      </w:r>
      <w:r w:rsidR="00206392" w:rsidRPr="00B17ABA">
        <w:rPr>
          <w:rFonts w:ascii="Times New Roman" w:hAnsi="Times New Roman" w:cs="Times New Roman"/>
        </w:rPr>
        <w:t xml:space="preserve">The total computational time can be </w:t>
      </w:r>
      <w:r w:rsidR="00D052BC" w:rsidRPr="00B17ABA">
        <w:rPr>
          <w:rFonts w:ascii="Times New Roman" w:hAnsi="Times New Roman" w:cs="Times New Roman"/>
        </w:rPr>
        <w:t xml:space="preserve">approximated </w:t>
      </w:r>
      <w:r w:rsidR="00206392" w:rsidRPr="00B17ABA">
        <w:rPr>
          <w:rFonts w:ascii="Times New Roman" w:hAnsi="Times New Roman" w:cs="Times New Roman"/>
        </w:rPr>
        <w:t xml:space="preserve">by testing a smaller number of policies and calculating the computational time per policy. </w:t>
      </w:r>
      <w:r w:rsidR="00D052BC" w:rsidRPr="009923E9">
        <w:rPr>
          <w:rFonts w:ascii="Times New Roman" w:hAnsi="Times New Roman" w:cs="Times New Roman"/>
        </w:rPr>
        <w:t>Taking an example of a decision problem</w:t>
      </w:r>
      <w:r w:rsidR="003A2511" w:rsidRPr="00B17ABA">
        <w:rPr>
          <w:rFonts w:ascii="Times New Roman" w:hAnsi="Times New Roman" w:cs="Times New Roman"/>
        </w:rPr>
        <w:t>,</w:t>
      </w:r>
      <w:r w:rsidR="00D052BC" w:rsidRPr="009923E9">
        <w:rPr>
          <w:rFonts w:ascii="Times New Roman" w:hAnsi="Times New Roman" w:cs="Times New Roman"/>
        </w:rPr>
        <w:t xml:space="preserve"> which has 5,000 possible policies and the computational time per policy (including PSA runs) is 1 hour, the total computational time, which increases linearly with the number of policies, will be approximately 5,000 hours (i.e., 208.33 days). This </w:t>
      </w:r>
      <w:r w:rsidR="0041299F" w:rsidRPr="00B17ABA">
        <w:rPr>
          <w:rFonts w:ascii="Times New Roman" w:hAnsi="Times New Roman" w:cs="Times New Roman"/>
        </w:rPr>
        <w:t xml:space="preserve">approach appears to </w:t>
      </w:r>
      <w:r w:rsidR="00D052BC" w:rsidRPr="009923E9">
        <w:rPr>
          <w:rFonts w:ascii="Times New Roman" w:hAnsi="Times New Roman" w:cs="Times New Roman"/>
        </w:rPr>
        <w:t xml:space="preserve">naïve but </w:t>
      </w:r>
      <w:r w:rsidR="00CB31B9" w:rsidRPr="009923E9">
        <w:rPr>
          <w:rFonts w:ascii="Times New Roman" w:hAnsi="Times New Roman" w:cs="Times New Roman"/>
        </w:rPr>
        <w:t>enables one to</w:t>
      </w:r>
      <w:r w:rsidR="00206392" w:rsidRPr="009923E9">
        <w:rPr>
          <w:rFonts w:ascii="Times New Roman" w:hAnsi="Times New Roman" w:cs="Times New Roman"/>
        </w:rPr>
        <w:t xml:space="preserve"> make an informed judgement and choice of </w:t>
      </w:r>
      <w:r w:rsidR="00CB31B9" w:rsidRPr="009923E9">
        <w:rPr>
          <w:rFonts w:ascii="Times New Roman" w:hAnsi="Times New Roman" w:cs="Times New Roman"/>
        </w:rPr>
        <w:t xml:space="preserve">a </w:t>
      </w:r>
      <w:r w:rsidR="00206392" w:rsidRPr="009923E9">
        <w:rPr>
          <w:rFonts w:ascii="Times New Roman" w:hAnsi="Times New Roman" w:cs="Times New Roman"/>
        </w:rPr>
        <w:t xml:space="preserve">feasible </w:t>
      </w:r>
      <w:r w:rsidR="00CB31B9" w:rsidRPr="009923E9">
        <w:rPr>
          <w:rFonts w:ascii="Times New Roman" w:hAnsi="Times New Roman" w:cs="Times New Roman"/>
        </w:rPr>
        <w:t xml:space="preserve">first </w:t>
      </w:r>
      <w:r w:rsidR="00206392" w:rsidRPr="009923E9">
        <w:rPr>
          <w:rFonts w:ascii="Times New Roman" w:hAnsi="Times New Roman" w:cs="Times New Roman"/>
        </w:rPr>
        <w:t xml:space="preserve">approach to develop. </w:t>
      </w:r>
      <w:r w:rsidRPr="009923E9">
        <w:rPr>
          <w:rFonts w:ascii="Times New Roman" w:hAnsi="Times New Roman" w:cs="Times New Roman"/>
        </w:rPr>
        <w:t xml:space="preserve">If the </w:t>
      </w:r>
      <w:r w:rsidR="00206392" w:rsidRPr="009923E9">
        <w:rPr>
          <w:rFonts w:ascii="Times New Roman" w:hAnsi="Times New Roman" w:cs="Times New Roman"/>
        </w:rPr>
        <w:t xml:space="preserve">estimated computational time of enumeration is </w:t>
      </w:r>
      <w:r w:rsidR="00CB31B9" w:rsidRPr="009923E9">
        <w:rPr>
          <w:rFonts w:ascii="Times New Roman" w:hAnsi="Times New Roman" w:cs="Times New Roman"/>
        </w:rPr>
        <w:t>not prohibitive</w:t>
      </w:r>
      <w:r w:rsidR="00206392" w:rsidRPr="009923E9">
        <w:rPr>
          <w:rFonts w:ascii="Times New Roman" w:hAnsi="Times New Roman" w:cs="Times New Roman"/>
        </w:rPr>
        <w:t xml:space="preserve">, </w:t>
      </w:r>
      <w:r w:rsidRPr="009923E9">
        <w:rPr>
          <w:rFonts w:ascii="Times New Roman" w:hAnsi="Times New Roman" w:cs="Times New Roman"/>
        </w:rPr>
        <w:t>enumeration can guarantee the optimal solution</w:t>
      </w:r>
      <w:r w:rsidR="00CB31B9" w:rsidRPr="009923E9">
        <w:rPr>
          <w:rFonts w:ascii="Times New Roman" w:hAnsi="Times New Roman" w:cs="Times New Roman"/>
        </w:rPr>
        <w:t>; o</w:t>
      </w:r>
      <w:r w:rsidR="00206392" w:rsidRPr="009923E9">
        <w:rPr>
          <w:rFonts w:ascii="Times New Roman" w:hAnsi="Times New Roman" w:cs="Times New Roman"/>
        </w:rPr>
        <w:t>therwise</w:t>
      </w:r>
      <w:r w:rsidRPr="009923E9">
        <w:rPr>
          <w:rFonts w:ascii="Times New Roman" w:hAnsi="Times New Roman" w:cs="Times New Roman"/>
        </w:rPr>
        <w:t xml:space="preserve">, </w:t>
      </w:r>
      <w:r w:rsidR="00D052BC" w:rsidRPr="009923E9">
        <w:rPr>
          <w:rFonts w:ascii="Times New Roman" w:hAnsi="Times New Roman" w:cs="Times New Roman"/>
        </w:rPr>
        <w:t xml:space="preserve">other </w:t>
      </w:r>
      <w:r w:rsidR="00115BD8" w:rsidRPr="009923E9">
        <w:rPr>
          <w:rFonts w:ascii="Times New Roman" w:hAnsi="Times New Roman" w:cs="Times New Roman"/>
        </w:rPr>
        <w:t xml:space="preserve">fast and </w:t>
      </w:r>
      <w:r w:rsidR="00D052BC" w:rsidRPr="009923E9">
        <w:rPr>
          <w:rFonts w:ascii="Times New Roman" w:hAnsi="Times New Roman" w:cs="Times New Roman"/>
        </w:rPr>
        <w:t>efficient computational options should be considered. If parallel computation is possible</w:t>
      </w:r>
      <w:r w:rsidR="00115BD8" w:rsidRPr="009923E9">
        <w:rPr>
          <w:rFonts w:ascii="Times New Roman" w:hAnsi="Times New Roman" w:cs="Times New Roman"/>
        </w:rPr>
        <w:t xml:space="preserve"> (e.g., </w:t>
      </w:r>
      <w:r w:rsidR="00D052BC" w:rsidRPr="009923E9">
        <w:rPr>
          <w:rFonts w:ascii="Times New Roman" w:hAnsi="Times New Roman" w:cs="Times New Roman"/>
        </w:rPr>
        <w:t xml:space="preserve">using 12 processors like the hypertension SDDP model), the computational time </w:t>
      </w:r>
      <w:r w:rsidR="00115BD8" w:rsidRPr="009923E9">
        <w:rPr>
          <w:rFonts w:ascii="Times New Roman" w:hAnsi="Times New Roman" w:cs="Times New Roman"/>
        </w:rPr>
        <w:t xml:space="preserve">of enumeration </w:t>
      </w:r>
      <w:r w:rsidR="00D052BC" w:rsidRPr="009923E9">
        <w:rPr>
          <w:rFonts w:ascii="Times New Roman" w:hAnsi="Times New Roman" w:cs="Times New Roman"/>
        </w:rPr>
        <w:t>can be reduced to 416.67 hours (i.e., 17.36 days).</w:t>
      </w:r>
      <w:r w:rsidR="00115BD8" w:rsidRPr="009923E9">
        <w:rPr>
          <w:rFonts w:ascii="Times New Roman" w:hAnsi="Times New Roman" w:cs="Times New Roman"/>
        </w:rPr>
        <w:t xml:space="preserve"> However</w:t>
      </w:r>
      <w:r w:rsidR="004C1768" w:rsidRPr="00B17ABA">
        <w:rPr>
          <w:rFonts w:ascii="Times New Roman" w:hAnsi="Times New Roman" w:cs="Times New Roman"/>
        </w:rPr>
        <w:t>,</w:t>
      </w:r>
      <w:r w:rsidR="00115BD8" w:rsidRPr="009923E9">
        <w:rPr>
          <w:rFonts w:ascii="Times New Roman" w:hAnsi="Times New Roman" w:cs="Times New Roman"/>
        </w:rPr>
        <w:t xml:space="preserve"> this is not the case in most cases</w:t>
      </w:r>
      <w:r w:rsidR="0041299F" w:rsidRPr="00B17ABA">
        <w:rPr>
          <w:rFonts w:ascii="Times New Roman" w:hAnsi="Times New Roman" w:cs="Times New Roman"/>
        </w:rPr>
        <w:t xml:space="preserve">: thus, a range of </w:t>
      </w:r>
      <w:r w:rsidRPr="009923E9">
        <w:rPr>
          <w:rFonts w:ascii="Times New Roman" w:hAnsi="Times New Roman" w:cs="Times New Roman"/>
        </w:rPr>
        <w:t>heuristics or meta-heuristics can be used</w:t>
      </w:r>
      <w:r w:rsidR="00115BD8" w:rsidRPr="009923E9">
        <w:rPr>
          <w:rFonts w:ascii="Times New Roman" w:hAnsi="Times New Roman" w:cs="Times New Roman"/>
        </w:rPr>
        <w:t xml:space="preserve"> as introduced in this thesis</w:t>
      </w:r>
      <w:r w:rsidR="00206392" w:rsidRPr="009923E9">
        <w:rPr>
          <w:rFonts w:ascii="Times New Roman" w:hAnsi="Times New Roman" w:cs="Times New Roman"/>
        </w:rPr>
        <w:t>.</w:t>
      </w:r>
      <w:r w:rsidR="00115BD8" w:rsidRPr="00B17ABA">
        <w:rPr>
          <w:rFonts w:ascii="Times New Roman" w:hAnsi="Times New Roman" w:cs="Times New Roman"/>
        </w:rPr>
        <w:t xml:space="preserve"> </w:t>
      </w:r>
      <w:r w:rsidR="00206392" w:rsidRPr="00B17ABA">
        <w:rPr>
          <w:rFonts w:ascii="Times New Roman" w:hAnsi="Times New Roman" w:cs="Times New Roman"/>
        </w:rPr>
        <w:t xml:space="preserve">Although they do not guarantee the optimal solution, </w:t>
      </w:r>
      <w:r w:rsidR="00206392" w:rsidRPr="00B17ABA">
        <w:t>the results of the hypertension SDDP model showed</w:t>
      </w:r>
      <w:r w:rsidRPr="00B17ABA">
        <w:rPr>
          <w:rFonts w:ascii="Times New Roman" w:hAnsi="Times New Roman" w:cs="Times New Roman"/>
        </w:rPr>
        <w:t xml:space="preserve"> </w:t>
      </w:r>
      <w:r w:rsidR="002E0D18" w:rsidRPr="00B17ABA">
        <w:rPr>
          <w:rFonts w:ascii="Times New Roman" w:hAnsi="Times New Roman" w:cs="Times New Roman"/>
        </w:rPr>
        <w:t xml:space="preserve">that </w:t>
      </w:r>
      <w:r w:rsidR="00206392" w:rsidRPr="00B17ABA">
        <w:t>SA and GA are capable of identifying good solutions in reasonable computational times</w:t>
      </w:r>
      <w:r w:rsidR="00206392" w:rsidRPr="00B17ABA">
        <w:rPr>
          <w:rFonts w:ascii="Times New Roman" w:hAnsi="Times New Roman" w:cs="Times New Roman"/>
        </w:rPr>
        <w:t xml:space="preserve"> where the given decision problem is large and complex. </w:t>
      </w:r>
    </w:p>
    <w:p w:rsidR="0039195E" w:rsidRPr="00B17ABA" w:rsidRDefault="0039195E" w:rsidP="006654F4">
      <w:pPr>
        <w:jc w:val="both"/>
        <w:rPr>
          <w:rFonts w:eastAsia="Malgun Gothic" w:cstheme="majorBidi"/>
          <w:lang w:eastAsia="ko-KR"/>
        </w:rPr>
      </w:pPr>
      <w:r w:rsidRPr="00B17ABA">
        <w:t xml:space="preserve">As a general rule, the performance of SA depends on the choice of a number of key </w:t>
      </w:r>
      <w:r w:rsidR="00E368E6" w:rsidRPr="00B17ABA">
        <w:t xml:space="preserve">tuning </w:t>
      </w:r>
      <w:r w:rsidRPr="00B17ABA">
        <w:t xml:space="preserve">parameters, such as the initial and stopping temperatures, the neighbourhood structure, the cooling schedule and the maximum number of iterations within a </w:t>
      </w:r>
      <w:r w:rsidR="00CB31B9" w:rsidRPr="00B17ABA">
        <w:t>single</w:t>
      </w:r>
      <w:r w:rsidRPr="00B17ABA">
        <w:t xml:space="preserve"> temperature. </w:t>
      </w:r>
      <w:r w:rsidRPr="00B17ABA">
        <w:rPr>
          <w:rFonts w:cstheme="majorBidi"/>
        </w:rPr>
        <w:t>S</w:t>
      </w:r>
      <w:r w:rsidRPr="00B17ABA">
        <w:rPr>
          <w:rFonts w:eastAsia="Malgun Gothic" w:cstheme="majorBidi"/>
          <w:bCs/>
        </w:rPr>
        <w:t xml:space="preserve">earching within </w:t>
      </w:r>
      <w:r w:rsidRPr="00B17ABA">
        <w:rPr>
          <w:rFonts w:cstheme="majorBidi"/>
          <w:bCs/>
          <w:lang w:eastAsia="ko-KR"/>
        </w:rPr>
        <w:t>a</w:t>
      </w:r>
      <w:r w:rsidRPr="00B17ABA">
        <w:rPr>
          <w:rFonts w:eastAsia="Malgun Gothic" w:cstheme="majorBidi"/>
          <w:bCs/>
        </w:rPr>
        <w:t xml:space="preserve"> neighbourhood of the current solution is a useful compromise</w:t>
      </w:r>
      <w:r w:rsidR="00206392" w:rsidRPr="00B17ABA">
        <w:rPr>
          <w:rFonts w:eastAsia="Malgun Gothic" w:cstheme="majorBidi"/>
          <w:bCs/>
        </w:rPr>
        <w:t xml:space="preserve">, but </w:t>
      </w:r>
      <w:r w:rsidR="00CB31B9" w:rsidRPr="00B17ABA">
        <w:rPr>
          <w:rFonts w:eastAsia="Malgun Gothic" w:cstheme="majorBidi"/>
          <w:bCs/>
        </w:rPr>
        <w:t xml:space="preserve">there may be </w:t>
      </w:r>
      <w:r w:rsidRPr="00B17ABA">
        <w:rPr>
          <w:rFonts w:cstheme="majorBidi"/>
        </w:rPr>
        <w:t xml:space="preserve">an implicit trade-off </w:t>
      </w:r>
      <w:r w:rsidRPr="00B17ABA">
        <w:rPr>
          <w:rFonts w:eastAsia="Malgun Gothic" w:cstheme="majorBidi"/>
          <w:lang w:eastAsia="ko-KR"/>
        </w:rPr>
        <w:t xml:space="preserve">between the amount of computational time to search the decision space and the quality of the solution. </w:t>
      </w:r>
      <w:r w:rsidR="00206392" w:rsidRPr="00B17ABA">
        <w:t>T</w:t>
      </w:r>
      <w:r w:rsidRPr="00B17ABA">
        <w:t xml:space="preserve">he hypertension SDDP model indicated that </w:t>
      </w:r>
      <w:r w:rsidRPr="00B17ABA">
        <w:rPr>
          <w:rFonts w:cstheme="majorBidi"/>
        </w:rPr>
        <w:t xml:space="preserve">SA gave a better performance where slow cooling schedule was applied. </w:t>
      </w:r>
      <w:r w:rsidR="00514342" w:rsidRPr="00B17ABA">
        <w:rPr>
          <w:rFonts w:cstheme="majorBidi"/>
        </w:rPr>
        <w:t xml:space="preserve">This was agreed with a general finding in other </w:t>
      </w:r>
      <w:r w:rsidR="00BD0D94" w:rsidRPr="00B17ABA">
        <w:rPr>
          <w:rFonts w:cstheme="majorBidi"/>
        </w:rPr>
        <w:t>SA</w:t>
      </w:r>
      <w:r w:rsidR="00514342" w:rsidRPr="00B17ABA">
        <w:rPr>
          <w:rFonts w:cstheme="majorBidi"/>
        </w:rPr>
        <w:t xml:space="preserve"> literature. </w:t>
      </w:r>
      <w:r w:rsidRPr="00B17ABA">
        <w:rPr>
          <w:rFonts w:cstheme="majorBidi"/>
        </w:rPr>
        <w:t>Unfortunately, slow cooling schedules may not be feasible in some applications because it increases the computational time</w:t>
      </w:r>
      <w:r w:rsidR="00CB31B9" w:rsidRPr="00B17ABA">
        <w:rPr>
          <w:rFonts w:cstheme="majorBidi"/>
        </w:rPr>
        <w:t>; t</w:t>
      </w:r>
      <w:r w:rsidRPr="00B17ABA">
        <w:rPr>
          <w:rFonts w:cstheme="majorBidi"/>
        </w:rPr>
        <w:t>herefore, faster cooling schedules are often adopted in SA applications instead</w:t>
      </w:r>
      <w:r w:rsidR="00D16A4E" w:rsidRPr="00B17ABA">
        <w:rPr>
          <w:rFonts w:cstheme="majorBidi"/>
        </w:rPr>
        <w:fldChar w:fldCharType="begin">
          <w:fldData xml:space="preserve">PEVuZE5vdGU+PENpdGU+PEF1dGhvcj5CbHVtPC9BdXRob3I+PFllYXI+MjAwMzwvWWVhcj48UmVj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CbHVtPC9BdXRob3I+PFllYXI+MjAwMzwvWWVhcj48UmVj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D16A4E" w:rsidRPr="00B17ABA">
        <w:rPr>
          <w:rFonts w:cstheme="majorBidi"/>
        </w:rPr>
      </w:r>
      <w:r w:rsidR="00D16A4E" w:rsidRPr="00B17ABA">
        <w:rPr>
          <w:rFonts w:cstheme="majorBidi"/>
        </w:rPr>
        <w:fldChar w:fldCharType="separate"/>
      </w:r>
      <w:r w:rsidR="00EE2B4F" w:rsidRPr="00B17ABA">
        <w:rPr>
          <w:rFonts w:cstheme="majorBidi"/>
          <w:noProof/>
          <w:vertAlign w:val="superscript"/>
        </w:rPr>
        <w:t>[208]</w:t>
      </w:r>
      <w:r w:rsidR="00D16A4E" w:rsidRPr="00B17ABA">
        <w:rPr>
          <w:rFonts w:cstheme="majorBidi"/>
        </w:rPr>
        <w:fldChar w:fldCharType="end"/>
      </w:r>
      <w:r w:rsidRPr="00B17ABA">
        <w:rPr>
          <w:rFonts w:cstheme="majorBidi"/>
        </w:rPr>
        <w:t xml:space="preserve">. </w:t>
      </w:r>
    </w:p>
    <w:p w:rsidR="00680B43" w:rsidRPr="00B17ABA" w:rsidRDefault="0039195E" w:rsidP="001A2558">
      <w:pPr>
        <w:jc w:val="both"/>
      </w:pPr>
      <w:r w:rsidRPr="00B17ABA">
        <w:rPr>
          <w:rFonts w:ascii="Times New Roman" w:eastAsia="Malgun Gothic" w:hAnsi="Times New Roman" w:cs="Times New Roman"/>
          <w:lang w:eastAsia="ko-KR"/>
        </w:rPr>
        <w:t xml:space="preserve">The strength of GA is </w:t>
      </w:r>
      <w:r w:rsidR="005C3F32" w:rsidRPr="00B17ABA">
        <w:rPr>
          <w:rFonts w:ascii="Times New Roman" w:eastAsia="Malgun Gothic" w:hAnsi="Times New Roman" w:cs="Times New Roman"/>
          <w:lang w:eastAsia="ko-KR"/>
        </w:rPr>
        <w:t xml:space="preserve">maintaining a population of solutions and </w:t>
      </w:r>
      <w:r w:rsidRPr="00B17ABA">
        <w:rPr>
          <w:rFonts w:ascii="Times New Roman" w:eastAsia="Malgun Gothic" w:hAnsi="Times New Roman" w:cs="Times New Roman"/>
          <w:lang w:eastAsia="ko-KR"/>
        </w:rPr>
        <w:t>recombining good solutions to obtain new ones, which improves on average over the generation</w:t>
      </w:r>
      <w:r w:rsidR="00CB31B9" w:rsidRPr="00B17ABA">
        <w:rPr>
          <w:rFonts w:ascii="Times New Roman" w:eastAsia="Malgun Gothic" w:hAnsi="Times New Roman" w:cs="Times New Roman"/>
          <w:lang w:eastAsia="ko-KR"/>
        </w:rPr>
        <w:t>s</w:t>
      </w:r>
      <w:r w:rsidR="00E6137C" w:rsidRPr="00B17ABA">
        <w:rPr>
          <w:rFonts w:ascii="Times New Roman" w:eastAsia="Malgun Gothic" w:hAnsi="Times New Roman" w:cs="Times New Roman"/>
          <w:lang w:eastAsia="ko-KR"/>
        </w:rPr>
        <w:t>: t</w:t>
      </w:r>
      <w:r w:rsidRPr="00B17ABA">
        <w:rPr>
          <w:rFonts w:ascii="Times New Roman" w:eastAsia="Malgun Gothic" w:hAnsi="Times New Roman" w:cs="Times New Roman"/>
          <w:lang w:eastAsia="ko-KR"/>
        </w:rPr>
        <w:t xml:space="preserve">herefore, </w:t>
      </w:r>
      <w:r w:rsidRPr="00B17ABA">
        <w:rPr>
          <w:rFonts w:cstheme="majorBidi"/>
        </w:rPr>
        <w:t xml:space="preserve">it </w:t>
      </w:r>
      <w:r w:rsidRPr="00B17ABA">
        <w:rPr>
          <w:rFonts w:cstheme="majorBidi"/>
        </w:rPr>
        <w:lastRenderedPageBreak/>
        <w:t xml:space="preserve">is important to select the population for the next generation and to mate them in an intelligent manner. Particularly, the hypertension SDDP model shows that selecting the suitable value of crossover and mutation is important to balance preserving the good elements of the population and maintaining the diversity in the population. </w:t>
      </w:r>
      <w:r w:rsidRPr="00B17ABA">
        <w:t xml:space="preserve">Population size also affects the performance of the GA. If there are too many policies in the population, the algorithm slows down and leads to </w:t>
      </w:r>
      <w:r w:rsidR="00CB31B9" w:rsidRPr="00B17ABA">
        <w:t xml:space="preserve">a </w:t>
      </w:r>
      <w:r w:rsidRPr="00B17ABA">
        <w:t xml:space="preserve">long computational time. If the selected population size is too small, then the algorithm may result in premature convergence without finding an appropriate solution. </w:t>
      </w:r>
    </w:p>
    <w:p w:rsidR="00CE6BFC" w:rsidRPr="00B17ABA" w:rsidRDefault="008765D7" w:rsidP="0041299F">
      <w:pPr>
        <w:jc w:val="both"/>
      </w:pPr>
      <w:r w:rsidRPr="009923E9">
        <w:t>T</w:t>
      </w:r>
      <w:r w:rsidR="007340FD" w:rsidRPr="009923E9">
        <w:t>h</w:t>
      </w:r>
      <w:r w:rsidRPr="009923E9">
        <w:t>e</w:t>
      </w:r>
      <w:r w:rsidR="007340FD" w:rsidRPr="009923E9">
        <w:t xml:space="preserve"> case</w:t>
      </w:r>
      <w:r w:rsidRPr="009923E9">
        <w:t>-</w:t>
      </w:r>
      <w:r w:rsidR="007340FD" w:rsidRPr="009923E9">
        <w:t xml:space="preserve">study </w:t>
      </w:r>
      <w:r w:rsidRPr="009923E9">
        <w:t>of</w:t>
      </w:r>
      <w:r w:rsidR="007340FD" w:rsidRPr="009923E9">
        <w:t xml:space="preserve"> primary hypertension show</w:t>
      </w:r>
      <w:r w:rsidRPr="009923E9">
        <w:t>s</w:t>
      </w:r>
      <w:r w:rsidR="007340FD" w:rsidRPr="009923E9">
        <w:t xml:space="preserve"> the general rules in the relationship between the key parameter settings and the performance of SA and GA</w:t>
      </w:r>
      <w:r w:rsidR="0041299F" w:rsidRPr="00B17ABA">
        <w:t>. H</w:t>
      </w:r>
      <w:r w:rsidRPr="009923E9">
        <w:t>owever</w:t>
      </w:r>
      <w:r w:rsidR="004C1768" w:rsidRPr="00B17ABA">
        <w:t>,</w:t>
      </w:r>
      <w:r w:rsidRPr="009923E9">
        <w:t xml:space="preserve"> it does not guarantee that the parameter settings used in the hypertension SDDP model will be equally </w:t>
      </w:r>
      <w:r w:rsidR="0041299F" w:rsidRPr="00B17ABA">
        <w:t>as effective as</w:t>
      </w:r>
      <w:r w:rsidR="00CE6BFC" w:rsidRPr="009923E9">
        <w:t xml:space="preserve"> </w:t>
      </w:r>
      <w:r w:rsidRPr="009923E9">
        <w:t>other SDDPs</w:t>
      </w:r>
      <w:r w:rsidR="00CE6BFC" w:rsidRPr="009923E9">
        <w:t xml:space="preserve"> because they </w:t>
      </w:r>
      <w:r w:rsidR="007340FD" w:rsidRPr="009923E9">
        <w:t>are problem specific</w:t>
      </w:r>
      <w:r w:rsidR="00CE6BFC" w:rsidRPr="009923E9">
        <w:t xml:space="preserve">. In the absence of an enumeration gold standard, it would be more difficult to judge what the best parameter settings are for the given problem. In this case, a general approach to find the </w:t>
      </w:r>
      <w:r w:rsidR="0041299F" w:rsidRPr="00B17ABA">
        <w:t>most effective</w:t>
      </w:r>
      <w:r w:rsidR="00CE6BFC" w:rsidRPr="009923E9">
        <w:t xml:space="preserve"> set of parameters is to compare the performance </w:t>
      </w:r>
      <w:r w:rsidR="00D54B41" w:rsidRPr="009923E9">
        <w:t xml:space="preserve">of different scenarios </w:t>
      </w:r>
      <w:r w:rsidR="00CE6BFC" w:rsidRPr="009923E9">
        <w:t xml:space="preserve">with </w:t>
      </w:r>
      <w:r w:rsidR="00AA047D" w:rsidRPr="009923E9">
        <w:t xml:space="preserve">many </w:t>
      </w:r>
      <w:r w:rsidR="00CE6BFC" w:rsidRPr="009923E9">
        <w:t>different sets of parameters</w:t>
      </w:r>
      <w:r w:rsidR="00AA047D" w:rsidRPr="009923E9">
        <w:fldChar w:fldCharType="begin">
          <w:fldData xml:space="preserve">PEVuZE5vdGU+PENpdGU+PEF1dGhvcj5BbHJlZmFlaTwvQXV0aG9yPjxZZWFyPjE5OTk8L1llYXI+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</w:fldData>
        </w:fldChar>
      </w:r>
      <w:r w:rsidR="00EE2B4F" w:rsidRPr="00B17ABA">
        <w:instrText xml:space="preserve"> ADDIN EN.CITE </w:instrText>
      </w:r>
      <w:r w:rsidR="00EE2B4F" w:rsidRPr="00B17ABA">
        <w:fldChar w:fldCharType="begin">
          <w:fldData xml:space="preserve">PEVuZE5vdGU+PENpdGU+PEF1dGhvcj5BbHJlZmFlaTwvQXV0aG9yPjxZZWFyPjE5OTk8L1llYXI+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</w:fldData>
        </w:fldChar>
      </w:r>
      <w:r w:rsidR="00EE2B4F" w:rsidRPr="00B17ABA">
        <w:instrText xml:space="preserve"> ADDIN EN.CITE.DATA </w:instrText>
      </w:r>
      <w:r w:rsidR="00EE2B4F" w:rsidRPr="00B17ABA">
        <w:fldChar w:fldCharType="end"/>
      </w:r>
      <w:r w:rsidR="00AA047D" w:rsidRPr="009923E9">
        <w:fldChar w:fldCharType="separate"/>
      </w:r>
      <w:r w:rsidR="00EE2B4F" w:rsidRPr="00B17ABA">
        <w:rPr>
          <w:noProof/>
          <w:vertAlign w:val="superscript"/>
        </w:rPr>
        <w:t>[376-379]</w:t>
      </w:r>
      <w:r w:rsidR="00AA047D" w:rsidRPr="009923E9">
        <w:fldChar w:fldCharType="end"/>
      </w:r>
      <w:r w:rsidR="00CE6BFC" w:rsidRPr="009923E9">
        <w:t xml:space="preserve">. </w:t>
      </w:r>
      <w:r w:rsidR="00AA047D" w:rsidRPr="009923E9">
        <w:t>The tuning procedure can start with the values</w:t>
      </w:r>
      <w:r w:rsidR="003A2511" w:rsidRPr="00B17ABA">
        <w:t>,</w:t>
      </w:r>
      <w:r w:rsidR="00AA047D" w:rsidRPr="009923E9">
        <w:t xml:space="preserve"> which have been previously used for similar problems (as the hypertension SDDP model</w:t>
      </w:r>
      <w:r w:rsidR="00D54B41" w:rsidRPr="009923E9">
        <w:t xml:space="preserve"> did</w:t>
      </w:r>
      <w:r w:rsidR="00AA047D" w:rsidRPr="009923E9">
        <w:t xml:space="preserve">). The variations in the set of parameter values will show whether the performance of SA or GA are sensitive to the parameter setting, and if so what parameter setting leads to the best performance. </w:t>
      </w:r>
      <w:r w:rsidR="00CE6BFC" w:rsidRPr="009923E9">
        <w:t>For a large and complex problem, the tuning procedure usually starts with a smaller proto-type of problem and then gradually scales up to a bigger problem with a better set of parameters</w:t>
      </w:r>
      <w:r w:rsidR="00AA047D" w:rsidRPr="009923E9">
        <w:t xml:space="preserve">, as the tuning procedure could </w:t>
      </w:r>
      <w:r w:rsidR="0041299F" w:rsidRPr="00B17ABA">
        <w:t>be inappropriately lengthy</w:t>
      </w:r>
      <w:r w:rsidR="00CE6BFC" w:rsidRPr="009923E9">
        <w:t>.</w:t>
      </w:r>
      <w:r w:rsidR="00CE6BFC" w:rsidRPr="00B17ABA">
        <w:t xml:space="preserve"> </w:t>
      </w:r>
    </w:p>
    <w:p w:rsidR="000112D5" w:rsidRPr="00B17ABA" w:rsidRDefault="00B6273A" w:rsidP="001A2558">
      <w:pPr>
        <w:jc w:val="both"/>
        <w:rPr>
          <w:rFonts w:ascii="Times New Roman" w:hAnsi="Times New Roman" w:cs="Times New Roman"/>
          <w:bCs/>
        </w:rPr>
      </w:pPr>
      <w:r w:rsidRPr="00B17ABA">
        <w:rPr>
          <w:rFonts w:ascii="Times New Roman" w:eastAsia="Malgun Gothic" w:hAnsi="Times New Roman" w:cs="Times New Roman"/>
          <w:bCs/>
        </w:rPr>
        <w:t>The applied RL works along with the decomposition method</w:t>
      </w:r>
      <w:r w:rsidRPr="00B17ABA">
        <w:rPr>
          <w:rFonts w:eastAsia="Batang"/>
          <w:lang w:eastAsia="ko-KR"/>
        </w:rPr>
        <w:t xml:space="preserve">. </w:t>
      </w:r>
      <w:r w:rsidR="000112D5" w:rsidRPr="00B17ABA">
        <w:rPr>
          <w:rFonts w:ascii="Times New Roman" w:hAnsi="Times New Roman" w:cs="Times New Roman"/>
        </w:rPr>
        <w:t>The strength of RL is that it</w:t>
      </w:r>
      <w:r w:rsidR="0039195E" w:rsidRPr="00B17ABA">
        <w:rPr>
          <w:rFonts w:ascii="Times New Roman" w:hAnsi="Times New Roman" w:cs="Times New Roman"/>
        </w:rPr>
        <w:t xml:space="preserve"> </w:t>
      </w:r>
      <w:r w:rsidR="000112D5" w:rsidRPr="00B17ABA">
        <w:rPr>
          <w:rFonts w:ascii="Times New Roman" w:eastAsia="Malgun Gothic" w:hAnsi="Times New Roman" w:cs="Times New Roman"/>
        </w:rPr>
        <w:t xml:space="preserve">possesses </w:t>
      </w:r>
      <w:r w:rsidR="0039195E" w:rsidRPr="00B17ABA">
        <w:rPr>
          <w:rFonts w:ascii="Times New Roman" w:eastAsia="Malgun Gothic" w:hAnsi="Times New Roman" w:cs="Times New Roman"/>
        </w:rPr>
        <w:t xml:space="preserve">the strengths of both forward method (i.e., simulation) and backward method (i.e., </w:t>
      </w:r>
      <w:r w:rsidR="006B6F53" w:rsidRPr="00B17ABA">
        <w:rPr>
          <w:rFonts w:ascii="Times New Roman" w:eastAsia="Malgun Gothic" w:hAnsi="Times New Roman" w:cs="Times New Roman"/>
        </w:rPr>
        <w:t>DP</w:t>
      </w:r>
      <w:r w:rsidR="0039195E" w:rsidRPr="00B17ABA">
        <w:rPr>
          <w:rFonts w:ascii="Times New Roman" w:eastAsia="Malgun Gothic" w:hAnsi="Times New Roman" w:cs="Times New Roman"/>
        </w:rPr>
        <w:t>). T</w:t>
      </w:r>
      <w:r w:rsidR="0039195E" w:rsidRPr="00B17ABA">
        <w:rPr>
          <w:rFonts w:ascii="Times New Roman" w:hAnsi="Times New Roman" w:cs="Times New Roman"/>
          <w:bCs/>
        </w:rPr>
        <w:t xml:space="preserve">he backward approach </w:t>
      </w:r>
      <w:r w:rsidR="0039195E" w:rsidRPr="00B17ABA">
        <w:rPr>
          <w:rFonts w:ascii="Times New Roman" w:eastAsia="Malgun Gothic" w:hAnsi="Times New Roman" w:cs="Times New Roman"/>
          <w:lang w:eastAsia="ko-KR"/>
        </w:rPr>
        <w:t>provides the global optimal solution by balancing the immediate reward and the future reward</w:t>
      </w:r>
      <w:r w:rsidR="000112D5" w:rsidRPr="00B17ABA">
        <w:rPr>
          <w:rFonts w:ascii="Times New Roman" w:eastAsia="Malgun Gothic" w:hAnsi="Times New Roman" w:cs="Times New Roman"/>
          <w:lang w:eastAsia="ko-KR"/>
        </w:rPr>
        <w:t xml:space="preserve">, whereas </w:t>
      </w:r>
      <w:r w:rsidR="0039195E" w:rsidRPr="00B17ABA">
        <w:rPr>
          <w:rFonts w:ascii="Times New Roman" w:hAnsi="Times New Roman" w:cs="Times New Roman"/>
        </w:rPr>
        <w:t>there is a concern about a logical conflict between backward computation and the nature of real clinical decision-making based on the patient’s medical history</w:t>
      </w:r>
      <w:r w:rsidR="000112D5" w:rsidRPr="00B17ABA">
        <w:rPr>
          <w:rFonts w:ascii="Times New Roman" w:hAnsi="Times New Roman" w:cs="Times New Roman"/>
        </w:rPr>
        <w:t>.</w:t>
      </w:r>
      <w:r w:rsidR="0039195E" w:rsidRPr="00B17ABA">
        <w:rPr>
          <w:rFonts w:ascii="Times New Roman" w:hAnsi="Times New Roman" w:cs="Times New Roman"/>
        </w:rPr>
        <w:t xml:space="preserve"> In contrast, the forward approach is </w:t>
      </w:r>
      <w:r w:rsidR="00CB31B9" w:rsidRPr="00B17ABA">
        <w:rPr>
          <w:rFonts w:ascii="Times New Roman" w:hAnsi="Times New Roman" w:cs="Times New Roman"/>
        </w:rPr>
        <w:t>a</w:t>
      </w:r>
      <w:r w:rsidR="0039195E" w:rsidRPr="00B17ABA">
        <w:rPr>
          <w:rFonts w:ascii="Times New Roman" w:hAnsi="Times New Roman" w:cs="Times New Roman"/>
        </w:rPr>
        <w:t>ble to use historical information to identify the optimal solution in the next period</w:t>
      </w:r>
      <w:r w:rsidR="000112D5" w:rsidRPr="00B17ABA">
        <w:rPr>
          <w:rFonts w:ascii="Times New Roman" w:hAnsi="Times New Roman" w:cs="Times New Roman"/>
        </w:rPr>
        <w:t xml:space="preserve">, whereas </w:t>
      </w:r>
      <w:r w:rsidR="0039195E" w:rsidRPr="00B17ABA">
        <w:rPr>
          <w:rFonts w:ascii="Times New Roman" w:hAnsi="Times New Roman" w:cs="Times New Roman"/>
        </w:rPr>
        <w:t xml:space="preserve">decision making based on the step-by-step incremental computation </w:t>
      </w:r>
      <w:r w:rsidR="00CB31B9" w:rsidRPr="00B17ABA">
        <w:rPr>
          <w:rFonts w:ascii="Times New Roman" w:hAnsi="Times New Roman" w:cs="Times New Roman"/>
        </w:rPr>
        <w:t>is unable</w:t>
      </w:r>
      <w:r w:rsidR="0039195E" w:rsidRPr="00B17ABA">
        <w:rPr>
          <w:rFonts w:ascii="Times New Roman" w:hAnsi="Times New Roman" w:cs="Times New Roman"/>
        </w:rPr>
        <w:t xml:space="preserve"> to consider the impact of future situation</w:t>
      </w:r>
      <w:r w:rsidR="00CB31B9" w:rsidRPr="00B17ABA">
        <w:rPr>
          <w:rFonts w:ascii="Times New Roman" w:hAnsi="Times New Roman" w:cs="Times New Roman"/>
        </w:rPr>
        <w:t>s</w:t>
      </w:r>
      <w:r w:rsidR="0039195E" w:rsidRPr="00B17ABA">
        <w:rPr>
          <w:rFonts w:ascii="Times New Roman" w:hAnsi="Times New Roman" w:cs="Times New Roman"/>
        </w:rPr>
        <w:t xml:space="preserve"> on the optimal solution. </w:t>
      </w:r>
      <w:r w:rsidRPr="00B17ABA">
        <w:rPr>
          <w:rFonts w:ascii="Times New Roman" w:hAnsi="Times New Roman" w:cs="Times New Roman"/>
        </w:rPr>
        <w:t xml:space="preserve">Using </w:t>
      </w:r>
      <w:r w:rsidR="005C3F32" w:rsidRPr="00B17ABA">
        <w:rPr>
          <w:rFonts w:ascii="Times New Roman" w:hAnsi="Times New Roman" w:cs="Times New Roman"/>
        </w:rPr>
        <w:t>b</w:t>
      </w:r>
      <w:r w:rsidR="0039195E" w:rsidRPr="00B17ABA">
        <w:rPr>
          <w:rFonts w:ascii="Times New Roman" w:hAnsi="Times New Roman" w:cs="Times New Roman"/>
        </w:rPr>
        <w:t xml:space="preserve">oth forward and backward mechanisms </w:t>
      </w:r>
      <w:r w:rsidRPr="00B17ABA">
        <w:rPr>
          <w:rFonts w:ascii="Times New Roman" w:hAnsi="Times New Roman" w:cs="Times New Roman"/>
        </w:rPr>
        <w:t>enable</w:t>
      </w:r>
      <w:r w:rsidR="00CB31B9" w:rsidRPr="00B17ABA">
        <w:rPr>
          <w:rFonts w:ascii="Times New Roman" w:hAnsi="Times New Roman" w:cs="Times New Roman"/>
        </w:rPr>
        <w:t>s</w:t>
      </w:r>
      <w:r w:rsidRPr="00B17ABA">
        <w:rPr>
          <w:rFonts w:ascii="Times New Roman" w:hAnsi="Times New Roman" w:cs="Times New Roman"/>
        </w:rPr>
        <w:t xml:space="preserve"> RL </w:t>
      </w:r>
      <w:r w:rsidR="0039195E" w:rsidRPr="00B17ABA">
        <w:rPr>
          <w:rFonts w:ascii="Times New Roman" w:hAnsi="Times New Roman" w:cs="Times New Roman"/>
        </w:rPr>
        <w:t xml:space="preserve">to progress toward a desirable goal by repeatedly observing the future situations and actions. </w:t>
      </w:r>
      <w:r w:rsidR="000112D5" w:rsidRPr="00B17ABA">
        <w:rPr>
          <w:rFonts w:ascii="Times New Roman" w:hAnsi="Times New Roman" w:cs="Times New Roman"/>
        </w:rPr>
        <w:t>Another benefit of RL is to reduce the size of the decision space and to allow more freedom in drug choice than constructing a search space with pre-set drug sequences</w:t>
      </w:r>
      <w:r w:rsidR="00CB31B9" w:rsidRPr="00B17ABA">
        <w:rPr>
          <w:rFonts w:ascii="Times New Roman" w:hAnsi="Times New Roman" w:cs="Times New Roman"/>
        </w:rPr>
        <w:t>;</w:t>
      </w:r>
      <w:r w:rsidR="000112D5" w:rsidRPr="00B17ABA">
        <w:rPr>
          <w:rFonts w:ascii="Times New Roman" w:hAnsi="Times New Roman" w:cs="Times New Roman"/>
        </w:rPr>
        <w:t xml:space="preserve"> </w:t>
      </w:r>
      <w:r w:rsidR="000112D5" w:rsidRPr="00B17ABA">
        <w:rPr>
          <w:rFonts w:ascii="Times New Roman" w:hAnsi="Times New Roman" w:cs="Times New Roman"/>
        </w:rPr>
        <w:lastRenderedPageBreak/>
        <w:t xml:space="preserve">although </w:t>
      </w:r>
      <w:r w:rsidR="00CB31B9" w:rsidRPr="00B17ABA">
        <w:rPr>
          <w:rFonts w:ascii="Times New Roman" w:hAnsi="Times New Roman" w:cs="Times New Roman"/>
        </w:rPr>
        <w:t>this</w:t>
      </w:r>
      <w:r w:rsidR="000112D5" w:rsidRPr="00B17ABA">
        <w:rPr>
          <w:rFonts w:ascii="Times New Roman" w:hAnsi="Times New Roman" w:cs="Times New Roman"/>
        </w:rPr>
        <w:t xml:space="preserve"> did not lead to a better solution than the other </w:t>
      </w:r>
      <w:r w:rsidR="002E0D18" w:rsidRPr="00B17ABA">
        <w:rPr>
          <w:rFonts w:ascii="Times New Roman" w:hAnsi="Times New Roman" w:cs="Times New Roman"/>
        </w:rPr>
        <w:t xml:space="preserve">applied </w:t>
      </w:r>
      <w:r w:rsidR="000112D5" w:rsidRPr="00B17ABA">
        <w:rPr>
          <w:rFonts w:ascii="Times New Roman" w:hAnsi="Times New Roman" w:cs="Times New Roman"/>
        </w:rPr>
        <w:t>heuristic methods in the case of primary hypertension.</w:t>
      </w:r>
    </w:p>
    <w:p w:rsidR="00E6137C" w:rsidRPr="00B17ABA" w:rsidRDefault="0039195E" w:rsidP="001A2558">
      <w:pPr>
        <w:jc w:val="both"/>
      </w:pPr>
      <w:r w:rsidRPr="00B17ABA">
        <w:rPr>
          <w:rFonts w:ascii="Times New Roman" w:hAnsi="Times New Roman" w:cs="Times New Roman"/>
          <w:bCs/>
        </w:rPr>
        <w:t xml:space="preserve">Two types of randomness - randomness in evaluating the value of the objective function and randomness in heuristic search - exists in SDDPs. The former comes from the underlying evaluation model </w:t>
      </w:r>
      <w:r w:rsidR="00CB31B9" w:rsidRPr="00B17ABA">
        <w:rPr>
          <w:rFonts w:ascii="Times New Roman" w:hAnsi="Times New Roman" w:cs="Times New Roman"/>
          <w:bCs/>
        </w:rPr>
        <w:t>that</w:t>
      </w:r>
      <w:r w:rsidRPr="00B17ABA">
        <w:rPr>
          <w:rFonts w:ascii="Times New Roman" w:hAnsi="Times New Roman" w:cs="Times New Roman"/>
          <w:bCs/>
        </w:rPr>
        <w:t xml:space="preserve"> describes the problem using random variables with known probability distributions (e.g., distributions for initial SBP level and </w:t>
      </w:r>
      <w:r w:rsidR="004B0AF6" w:rsidRPr="00B17ABA">
        <w:rPr>
          <w:rFonts w:ascii="Times New Roman" w:hAnsi="Times New Roman" w:cs="Times New Roman"/>
          <w:bCs/>
        </w:rPr>
        <w:t>SBP lowering</w:t>
      </w:r>
      <w:r w:rsidRPr="00B17ABA">
        <w:rPr>
          <w:rFonts w:ascii="Times New Roman" w:hAnsi="Times New Roman" w:cs="Times New Roman"/>
          <w:bCs/>
        </w:rPr>
        <w:t xml:space="preserve"> effects). In this case, t</w:t>
      </w:r>
      <w:r w:rsidRPr="00B17ABA">
        <w:t>he objective function strongly depends on the probabilistic structure of the model</w:t>
      </w:r>
      <w:r w:rsidR="00E6137C" w:rsidRPr="00B17ABA">
        <w:t>: t</w:t>
      </w:r>
      <w:r w:rsidRPr="00B17ABA">
        <w:t xml:space="preserve">hus, the final value of the objective function is usually estimated by averaging over a number of replications generated by Monte Carlo </w:t>
      </w:r>
      <w:r w:rsidR="00CB31B9" w:rsidRPr="00B17ABA">
        <w:t>simulation</w:t>
      </w:r>
      <w:r w:rsidRPr="00B17ABA">
        <w:t>. In theory, i</w:t>
      </w:r>
      <w:r w:rsidRPr="00B17ABA">
        <w:rPr>
          <w:rFonts w:cstheme="minorHAnsi"/>
        </w:rPr>
        <w:t xml:space="preserve">ncreasing the sample size reduces the variance of the </w:t>
      </w:r>
      <w:r w:rsidRPr="00B17ABA">
        <w:t>estimated value of the objective function</w:t>
      </w:r>
      <w:r w:rsidR="00A71A96" w:rsidRPr="00B17ABA">
        <w:t xml:space="preserve"> as the mathematical rule of Monte Carlo sampling</w:t>
      </w:r>
      <w:r w:rsidR="00CB31B9" w:rsidRPr="00B17ABA">
        <w:t>; h</w:t>
      </w:r>
      <w:r w:rsidRPr="00B17ABA">
        <w:t>owever, multiple replications of simulation runs might be extremely time-consuming where the given problem is large and complex.</w:t>
      </w:r>
      <w:r w:rsidR="00E6137C" w:rsidRPr="00B17ABA">
        <w:t xml:space="preserve"> </w:t>
      </w:r>
    </w:p>
    <w:p w:rsidR="006156AF" w:rsidRPr="00B17ABA" w:rsidRDefault="0039195E" w:rsidP="001A2558">
      <w:pPr>
        <w:jc w:val="both"/>
      </w:pPr>
      <w:r w:rsidRPr="00B17ABA">
        <w:t>The latter randomness is related to stochastic search, which may not be purely random but may be biased depending on the applied heuristic rules. The random search allows for spontaneous movements to explore the unsearched area to find a better solution. Due to the stochastic nature of meta-heuristics, there will always be the possibility that the optimal solution could exist in the unexplored region</w:t>
      </w:r>
      <w:r w:rsidR="00CB31B9" w:rsidRPr="00B17ABA">
        <w:t>; t</w:t>
      </w:r>
      <w:r w:rsidRPr="00B17ABA">
        <w:t>hus, the optimal or near optimal solutions obtained from meta-heuristics should be treated as probabilistic.</w:t>
      </w:r>
      <w:r w:rsidR="006156AF" w:rsidRPr="00B17ABA">
        <w:br w:type="page"/>
      </w:r>
    </w:p>
    <w:p w:rsidR="00006F9D" w:rsidRPr="00B17ABA" w:rsidRDefault="00006F9D" w:rsidP="001A2558">
      <w:pPr>
        <w:pStyle w:val="Heading3"/>
      </w:pPr>
      <w:r w:rsidRPr="00B17ABA">
        <w:lastRenderedPageBreak/>
        <w:t>Methodological implication of Hypertension SDDP modelling</w:t>
      </w:r>
      <w:r w:rsidRPr="00B17ABA">
        <w:tab/>
      </w:r>
    </w:p>
    <w:p w:rsidR="009357D5" w:rsidRPr="00B17ABA" w:rsidRDefault="0039195E" w:rsidP="001A2558">
      <w:pPr>
        <w:jc w:val="both"/>
      </w:pPr>
      <w:r w:rsidRPr="00B17ABA">
        <w:t>The hypertension SDDP model is a novel cost-effectiveness model, which involves the real drug switching rules for treatment success/failure, maintenance and contraindication. Whereas most previous CEAs in primary hypertension assumed that a drug of interest was continuously used over the follow-up period, this model attempt</w:t>
      </w:r>
      <w:r w:rsidR="00B6273A" w:rsidRPr="00B17ABA">
        <w:t>s</w:t>
      </w:r>
      <w:r w:rsidRPr="00B17ABA">
        <w:t xml:space="preserve"> to represent clinical practice </w:t>
      </w:r>
      <w:r w:rsidR="00CB31B9" w:rsidRPr="00B17ABA">
        <w:t>that</w:t>
      </w:r>
      <w:r w:rsidRPr="00B17ABA">
        <w:t xml:space="preserve"> includes switching the drug treatment option depending on the patient’s SBP level and other relevant health state</w:t>
      </w:r>
      <w:r w:rsidR="00CB31B9" w:rsidRPr="00B17ABA">
        <w:t xml:space="preserve">s over time. </w:t>
      </w:r>
      <w:r w:rsidR="009357D5" w:rsidRPr="00B17ABA">
        <w:t xml:space="preserve">This was achieved by the surrogate outcome modelling based on the relationship between </w:t>
      </w:r>
      <w:r w:rsidR="004B0AF6" w:rsidRPr="00B17ABA">
        <w:t>SBP lowering</w:t>
      </w:r>
      <w:r w:rsidR="009357D5" w:rsidRPr="00B17ABA">
        <w:t xml:space="preserve"> effect and CVD prevention effect. Rather than relying on the conventional RR approach to estimate the CVD prevention effect, the hypertension SDDP model used QRISK2, which is a validated CVD risk engine in the UK, to predict the CVD risk based on the SBP level. QRISK2 also includes other key risk factors of CVD such as age, gender, ethnicity, height, </w:t>
      </w:r>
      <w:r w:rsidR="00DB1CFE" w:rsidRPr="00B17ABA">
        <w:t>weight, Townsend score, TC</w:t>
      </w:r>
      <w:r w:rsidR="00B6273A" w:rsidRPr="00B17ABA">
        <w:t xml:space="preserve">, </w:t>
      </w:r>
      <w:r w:rsidR="00DB1CFE" w:rsidRPr="00B17ABA">
        <w:t xml:space="preserve">HDL, </w:t>
      </w:r>
      <w:r w:rsidR="009357D5" w:rsidRPr="00B17ABA">
        <w:t xml:space="preserve">CHD, family history, smoking, treated hypertension, </w:t>
      </w:r>
      <w:r w:rsidR="00967F33" w:rsidRPr="00B17ABA">
        <w:t xml:space="preserve">type </w:t>
      </w:r>
      <w:r w:rsidR="009357D5" w:rsidRPr="00B17ABA">
        <w:t xml:space="preserve">2-DM, </w:t>
      </w:r>
      <w:r w:rsidR="00DB1CFE" w:rsidRPr="00B17ABA">
        <w:t>RA</w:t>
      </w:r>
      <w:r w:rsidR="009357D5" w:rsidRPr="00B17ABA">
        <w:t xml:space="preserve">, </w:t>
      </w:r>
      <w:r w:rsidR="00C85A6E" w:rsidRPr="00B17ABA">
        <w:t>AF</w:t>
      </w:r>
      <w:r w:rsidR="009357D5" w:rsidRPr="00B17ABA">
        <w:t xml:space="preserve"> and </w:t>
      </w:r>
      <w:r w:rsidR="00F529A0" w:rsidRPr="00B17ABA">
        <w:t>RD</w:t>
      </w:r>
      <w:r w:rsidR="009357D5" w:rsidRPr="00B17ABA">
        <w:t xml:space="preserve">. Utilising the functionality provided by the modelling software Matlab, Monte Carlo sampling was used in the </w:t>
      </w:r>
      <w:r w:rsidR="00B6273A" w:rsidRPr="00B17ABA">
        <w:t>underlying evaluation model</w:t>
      </w:r>
      <w:r w:rsidR="009357D5" w:rsidRPr="00B17ABA">
        <w:t xml:space="preserve"> to consider the population variation in the baseline SBP and </w:t>
      </w:r>
      <w:r w:rsidR="004B0AF6" w:rsidRPr="00B17ABA">
        <w:t>SBP lowering</w:t>
      </w:r>
      <w:r w:rsidR="009357D5" w:rsidRPr="00B17ABA">
        <w:t xml:space="preserve"> effect. Changes </w:t>
      </w:r>
      <w:r w:rsidR="009D759E" w:rsidRPr="00B17ABA">
        <w:t>in patients</w:t>
      </w:r>
      <w:r w:rsidR="009357D5" w:rsidRPr="00B17ABA">
        <w:t xml:space="preserve">’ SBP levels and relevant risk factors over time were stored and used to calculate the CVD risk </w:t>
      </w:r>
      <w:r w:rsidR="00967F33" w:rsidRPr="00B17ABA">
        <w:t>in the next period</w:t>
      </w:r>
      <w:r w:rsidR="009357D5" w:rsidRPr="00B17ABA">
        <w:t xml:space="preserve">. </w:t>
      </w:r>
      <w:r w:rsidR="00022A3B" w:rsidRPr="00B17ABA">
        <w:rPr>
          <w:iCs/>
        </w:rPr>
        <w:t xml:space="preserve">Parallel computing with 12 cores in a fast and high performance computer facilitated </w:t>
      </w:r>
      <w:r w:rsidR="00CB31B9" w:rsidRPr="00B17ABA">
        <w:rPr>
          <w:iCs/>
        </w:rPr>
        <w:t xml:space="preserve">the </w:t>
      </w:r>
      <w:r w:rsidR="00022A3B" w:rsidRPr="00B17ABA">
        <w:rPr>
          <w:iCs/>
        </w:rPr>
        <w:t>enumerat</w:t>
      </w:r>
      <w:r w:rsidR="00CB31B9" w:rsidRPr="00B17ABA">
        <w:rPr>
          <w:iCs/>
        </w:rPr>
        <w:t>ion of</w:t>
      </w:r>
      <w:r w:rsidR="00022A3B" w:rsidRPr="00B17ABA">
        <w:rPr>
          <w:iCs/>
        </w:rPr>
        <w:t xml:space="preserve"> </w:t>
      </w:r>
      <w:r w:rsidR="006A7463" w:rsidRPr="00B17ABA">
        <w:rPr>
          <w:iCs/>
        </w:rPr>
        <w:t>4,128</w:t>
      </w:r>
      <w:r w:rsidR="00CB31B9" w:rsidRPr="00B17ABA">
        <w:rPr>
          <w:iCs/>
        </w:rPr>
        <w:t xml:space="preserve"> sequential treatment policies</w:t>
      </w:r>
      <w:r w:rsidR="00022A3B" w:rsidRPr="00B17ABA">
        <w:rPr>
          <w:iCs/>
        </w:rPr>
        <w:t xml:space="preserve"> (including Monte Carlo sampling of SBP and SBP lowering effects within the </w:t>
      </w:r>
      <w:r w:rsidR="00E6137C" w:rsidRPr="00B17ABA">
        <w:rPr>
          <w:iCs/>
        </w:rPr>
        <w:t>underlying</w:t>
      </w:r>
      <w:r w:rsidR="00022A3B" w:rsidRPr="00B17ABA">
        <w:rPr>
          <w:iCs/>
        </w:rPr>
        <w:t xml:space="preserve"> evaluation model</w:t>
      </w:r>
      <w:r w:rsidR="00760465" w:rsidRPr="00B17ABA">
        <w:rPr>
          <w:iCs/>
        </w:rPr>
        <w:t>,</w:t>
      </w:r>
      <w:r w:rsidR="00022A3B" w:rsidRPr="00B17ABA">
        <w:rPr>
          <w:iCs/>
        </w:rPr>
        <w:t xml:space="preserve"> and 100 replications to obtain mean estimate for each option).</w:t>
      </w:r>
    </w:p>
    <w:p w:rsidR="009357D5" w:rsidRPr="00B17ABA" w:rsidRDefault="009357D5" w:rsidP="00AA047D">
      <w:pPr>
        <w:jc w:val="both"/>
        <w:rPr>
          <w:color w:val="FF0000"/>
        </w:rPr>
      </w:pPr>
      <w:r w:rsidRPr="00B17ABA">
        <w:t xml:space="preserve">Whereas </w:t>
      </w:r>
      <w:r w:rsidR="00CB31B9" w:rsidRPr="00B17ABA">
        <w:t xml:space="preserve">the studies by </w:t>
      </w:r>
      <w:r w:rsidRPr="00B17ABA">
        <w:t>Richter et al</w:t>
      </w:r>
      <w:r w:rsidR="00D16A4E" w:rsidRPr="00B17ABA">
        <w:rPr>
          <w:rFonts w:eastAsia="Malgun Gothic"/>
          <w:lang w:eastAsia="ko-KR"/>
        </w:rPr>
        <w:fldChar w:fldCharType="begin"/>
      </w:r>
      <w:r w:rsidR="00EE2B4F" w:rsidRPr="00B17ABA">
        <w:rPr>
          <w:rFonts w:eastAsia="Malgun Gothic"/>
          <w:lang w:eastAsia="ko-KR"/>
        </w:rPr>
        <w:instrText xml:space="preserve"> ADDIN EN.CITE &lt;EndNote&gt;&lt;Cite&gt;&lt;Author&gt;Richter&lt;/Author&gt;&lt;Year&gt;2001&lt;/Year&gt;&lt;RecNum&gt;379&lt;/RecNum&gt;&lt;DisplayText&gt;&lt;style face="superscript"&gt;[257]&lt;/style&gt;&lt;/DisplayText&gt;&lt;record&gt;&lt;rec-number&gt;379&lt;/rec-number&gt;&lt;foreign-keys&gt;&lt;key app="EN" db-id="z2a0dvwpazf220et2vh50z295rxpzfevwft2"&gt;379&lt;/key&gt;&lt;/foreign-keys&gt;&lt;ref-type name="Journal Article"&gt;17&lt;/ref-type&gt;&lt;contributors&gt;&lt;authors&gt;&lt;author&gt;Richter, A.&lt;/author&gt;&lt;author&gt;Gondek, K.&lt;/author&gt;&lt;author&gt;Ostrowski, C.&lt;/author&gt;&lt;author&gt;Dombeck, M.&lt;/author&gt;&lt;author&gt;Lamb, S.&lt;/author&gt;&lt;/authors&gt;&lt;/contributors&gt;&lt;auth-address&gt;Research Triangle Institute, 3040 Cornwallis Road, P.O. Box 12194, Research Triangle Park, North Carolina 27709, USA. anke@rti.org&lt;/auth-address&gt;&lt;titles&gt;&lt;title&gt;Mild-to-moderate uncomplicated hypertension: further analysis of a cost-effectiveness study of five drugs&lt;/title&gt;&lt;secondary-title&gt;Managed Care Interface&lt;/secondary-title&gt;&lt;/titles&gt;&lt;periodical&gt;&lt;full-title&gt;Managed Care Interface&lt;/full-title&gt;&lt;/periodical&gt;&lt;pages&gt;61-9&lt;/pages&gt;&lt;volume&gt;14&lt;/volume&gt;&lt;number&gt;7&lt;/number&gt;&lt;dates&gt;&lt;year&gt;2001&lt;/year&gt;&lt;/dates&gt;&lt;urls&gt;&lt;related-urls&gt;&lt;url&gt;http://ovidsp.ovid.com/ovidweb.cgi?T=JS&amp;amp;CSC=Y&amp;amp;NEWS=N&amp;amp;PAGE=fulltext&amp;amp;D=med4&amp;amp;AN=11481819&lt;/url&gt;&lt;url&gt;http://resolver.shef.ac.uk/?http://librarylinks.shef.ac.uk:3210/sfxlcl3?sid=OVID:medline&amp;amp;id=pmid:11481819&amp;amp;id=doi:&amp;amp;issn=1096-5645&amp;amp;isbn=&amp;amp;volume=14&amp;amp;issue=7&amp;amp;spage=61&amp;amp;pages=61-9&amp;amp;date=2001&amp;amp;title=Managed+Care+Interface&amp;amp;atitle=Mild-to-moderate+uncomplicated+hypertension%3A+further+analysis+of+a+cost-effectiveness+study+of+five+drugs.&amp;amp;aulast=Richter&amp;amp;pid=%3Cauthor%3ERichter+A%3BGondek+K%3BOstrowski+C%3BDombeck+M%3BLamb+S%3C%2Fauthor%3E%3CAN%3E11481819%3C%2FAN%3E%3CDT%3EComparative+Study%3C%2FDT%3E&lt;/url&gt;&lt;/related-urls&gt;&lt;/urls&gt;&lt;remote-database-name&gt;MEDLINE&lt;/remote-database-name&gt;&lt;remote-database-provider&gt;Ovid Technologies&lt;/remote-database-provider&gt;&lt;/record&gt;&lt;/Cite&gt;&lt;/EndNote&gt;</w:instrText>
      </w:r>
      <w:r w:rsidR="00D16A4E" w:rsidRPr="00B17ABA">
        <w:rPr>
          <w:rFonts w:eastAsia="Malgun Gothic"/>
          <w:lang w:eastAsia="ko-KR"/>
        </w:rPr>
        <w:fldChar w:fldCharType="separate"/>
      </w:r>
      <w:r w:rsidR="00EE2B4F" w:rsidRPr="00B17ABA">
        <w:rPr>
          <w:rFonts w:eastAsia="Malgun Gothic"/>
          <w:noProof/>
          <w:vertAlign w:val="superscript"/>
          <w:lang w:eastAsia="ko-KR"/>
        </w:rPr>
        <w:t>[257]</w:t>
      </w:r>
      <w:r w:rsidR="00D16A4E" w:rsidRPr="00B17ABA">
        <w:rPr>
          <w:rFonts w:eastAsia="Malgun Gothic"/>
          <w:lang w:eastAsia="ko-KR"/>
        </w:rPr>
        <w:fldChar w:fldCharType="end"/>
      </w:r>
      <w:r w:rsidRPr="00B17ABA">
        <w:rPr>
          <w:rFonts w:eastAsia="Malgun Gothic" w:hint="eastAsia"/>
          <w:lang w:eastAsia="ko-KR"/>
        </w:rPr>
        <w:t xml:space="preserve"> </w:t>
      </w:r>
      <w:r w:rsidRPr="00B17ABA">
        <w:rPr>
          <w:rFonts w:eastAsia="Malgun Gothic"/>
          <w:lang w:eastAsia="ko-KR"/>
        </w:rPr>
        <w:t>and Martikainen et al</w:t>
      </w:r>
      <w:r w:rsidR="00D16A4E" w:rsidRPr="00B17ABA">
        <w:rPr>
          <w:rFonts w:eastAsia="Malgun Gothic"/>
          <w:lang w:eastAsia="ko-KR"/>
        </w:rPr>
        <w:fldChar w:fldCharType="begin"/>
      </w:r>
      <w:r w:rsidR="00EE2B4F" w:rsidRPr="00B17ABA">
        <w:rPr>
          <w:rFonts w:eastAsia="Malgun Gothic"/>
          <w:lang w:eastAsia="ko-KR"/>
        </w:rPr>
        <w:instrText xml:space="preserve"> ADDIN EN.CITE &lt;EndNote&gt;&lt;Cite&gt;&lt;Author&gt;Martikainen JA&lt;/Author&gt;&lt;Year&gt;2010&lt;/Year&gt;&lt;RecNum&gt;543&lt;/RecNum&gt;&lt;DisplayText&gt;&lt;style face="superscript"&gt;[380]&lt;/style&gt;&lt;/DisplayText&gt;&lt;record&gt;&lt;rec-number&gt;543&lt;/rec-number&gt;&lt;foreign-keys&gt;&lt;key app="EN" db-id="z2a0dvwpazf220et2vh50z295rxpzfevwft2"&gt;543&lt;/key&gt;&lt;/foreign-keys&gt;&lt;ref-type name="Journal Article"&gt;17&lt;/ref-type&gt;&lt;contributors&gt;&lt;authors&gt;&lt;author&gt;Martikainen JA, Soini E, Paulsson T.&lt;/author&gt;&lt;/authors&gt;&lt;/contributors&gt;&lt;titles&gt;&lt;title&gt;Cost-effectiveness of single agent, uptitration and switching statin treatment strategies for lipid lowering in Sweden&lt;/title&gt;&lt;secondary-title&gt;Curr Med Res Opin&lt;/secondary-title&gt;&lt;/titles&gt;&lt;periodical&gt;&lt;full-title&gt;Current Medical Research and Opinion&lt;/full-title&gt;&lt;abbr-1&gt;Curr Med Res Opin&lt;/abbr-1&gt;&lt;/periodical&gt;&lt;pages&gt;389-96&lt;/pages&gt;&lt;volume&gt;26&lt;/volume&gt;&lt;number&gt;2&lt;/number&gt;&lt;dates&gt;&lt;year&gt;2010&lt;/year&gt;&lt;/dates&gt;&lt;urls&gt;&lt;/urls&gt;&lt;/record&gt;&lt;/Cite&gt;&lt;/EndNote&gt;</w:instrText>
      </w:r>
      <w:r w:rsidR="00D16A4E" w:rsidRPr="00B17ABA">
        <w:rPr>
          <w:rFonts w:eastAsia="Malgun Gothic"/>
          <w:lang w:eastAsia="ko-KR"/>
        </w:rPr>
        <w:fldChar w:fldCharType="separate"/>
      </w:r>
      <w:r w:rsidR="00EE2B4F" w:rsidRPr="00B17ABA">
        <w:rPr>
          <w:rFonts w:eastAsia="Malgun Gothic"/>
          <w:noProof/>
          <w:vertAlign w:val="superscript"/>
          <w:lang w:eastAsia="ko-KR"/>
        </w:rPr>
        <w:t>[380]</w:t>
      </w:r>
      <w:r w:rsidR="00D16A4E" w:rsidRPr="00B17ABA">
        <w:rPr>
          <w:rFonts w:eastAsia="Malgun Gothic"/>
          <w:lang w:eastAsia="ko-KR"/>
        </w:rPr>
        <w:fldChar w:fldCharType="end"/>
      </w:r>
      <w:r w:rsidRPr="00B17ABA">
        <w:rPr>
          <w:rFonts w:eastAsia="Malgun Gothic"/>
          <w:lang w:eastAsia="ko-KR"/>
        </w:rPr>
        <w:t xml:space="preserve"> tried to identify the most cost-effective sequential treatment policy in a short-term model, </w:t>
      </w:r>
      <w:r w:rsidRPr="00B17ABA">
        <w:t xml:space="preserve">the SDDP hypertension model </w:t>
      </w:r>
      <w:r w:rsidR="00967F33" w:rsidRPr="00B17ABA">
        <w:t>tried</w:t>
      </w:r>
      <w:r w:rsidRPr="00B17ABA">
        <w:t xml:space="preserve"> to consider the long-term impact of sequential treatment strategies. </w:t>
      </w:r>
      <w:r w:rsidR="00967F33" w:rsidRPr="00B17ABA">
        <w:rPr>
          <w:rFonts w:cstheme="majorBidi"/>
        </w:rPr>
        <w:t>In the initial stage of model development, the hypertension SDDP model was divided into two sub-models – the short-term drug switching model and the long-term CVD model, which ha</w:t>
      </w:r>
      <w:r w:rsidR="00022A3B" w:rsidRPr="00B17ABA">
        <w:rPr>
          <w:rFonts w:cstheme="majorBidi"/>
        </w:rPr>
        <w:t>d</w:t>
      </w:r>
      <w:r w:rsidR="00967F33" w:rsidRPr="00B17ABA">
        <w:rPr>
          <w:rFonts w:cstheme="majorBidi"/>
        </w:rPr>
        <w:t xml:space="preserve"> different structure</w:t>
      </w:r>
      <w:r w:rsidR="0081589F" w:rsidRPr="00B17ABA">
        <w:rPr>
          <w:rFonts w:cstheme="majorBidi"/>
        </w:rPr>
        <w:t>s</w:t>
      </w:r>
      <w:r w:rsidR="00967F33" w:rsidRPr="00B17ABA">
        <w:rPr>
          <w:rFonts w:cstheme="majorBidi"/>
        </w:rPr>
        <w:t xml:space="preserve"> and employed different mechanisms to estimate the cost and effectiveness of sequential treatment policy. </w:t>
      </w:r>
      <w:r w:rsidR="00967F33" w:rsidRPr="00B17ABA">
        <w:t>The drug switching rules were only modelled in the short-term drug switching period, whereas the long-term CVD model followed a standard Markov-based economic evaluation</w:t>
      </w:r>
      <w:r w:rsidR="00022A3B" w:rsidRPr="00B17ABA">
        <w:t xml:space="preserve"> based on the result</w:t>
      </w:r>
      <w:r w:rsidR="00967F33" w:rsidRPr="00B17ABA">
        <w:t xml:space="preserve">. </w:t>
      </w:r>
      <w:r w:rsidRPr="00B17ABA">
        <w:t xml:space="preserve">Clinically and economically relevant events were selected based on a </w:t>
      </w:r>
      <w:r w:rsidRPr="00B17ABA">
        <w:rPr>
          <w:iCs/>
        </w:rPr>
        <w:t xml:space="preserve">widely accepted underlying disease process of primary hypertension and the causal linkages between </w:t>
      </w:r>
      <w:r w:rsidR="0081589F" w:rsidRPr="00B17ABA">
        <w:rPr>
          <w:iCs/>
        </w:rPr>
        <w:t>major CVD</w:t>
      </w:r>
      <w:r w:rsidRPr="00B17ABA">
        <w:rPr>
          <w:iCs/>
        </w:rPr>
        <w:t xml:space="preserve"> and antihypertensive treatment. </w:t>
      </w:r>
      <w:r w:rsidRPr="00B17ABA">
        <w:rPr>
          <w:iCs/>
        </w:rPr>
        <w:lastRenderedPageBreak/>
        <w:t>T</w:t>
      </w:r>
      <w:r w:rsidRPr="00B17ABA">
        <w:t>he potential impact of DM and other AEs on the long-term costs and effectiveness was also considered.</w:t>
      </w:r>
      <w:r w:rsidRPr="00B17ABA">
        <w:rPr>
          <w:color w:val="FF0000"/>
        </w:rPr>
        <w:t xml:space="preserve"> </w:t>
      </w:r>
    </w:p>
    <w:p w:rsidR="00967F33" w:rsidRPr="00B17ABA" w:rsidRDefault="00967F33" w:rsidP="00E368E6">
      <w:pPr>
        <w:jc w:val="both"/>
      </w:pPr>
      <w:r w:rsidRPr="00B17ABA">
        <w:t xml:space="preserve">The short-term drug switching model resembles a form of successive decision tree </w:t>
      </w:r>
      <w:r w:rsidR="0081589F" w:rsidRPr="00B17ABA">
        <w:t>that</w:t>
      </w:r>
      <w:r w:rsidRPr="00B17ABA">
        <w:t xml:space="preserve"> allows drug switching depending on SBP level, </w:t>
      </w:r>
      <w:r w:rsidR="00E424CE" w:rsidRPr="00B17ABA">
        <w:t>CV event</w:t>
      </w:r>
      <w:r w:rsidRPr="00B17ABA">
        <w:t xml:space="preserve">s and AEs in each period. Each state in the decision tree has </w:t>
      </w:r>
      <w:r w:rsidR="0081589F" w:rsidRPr="00B17ABA">
        <w:t>a</w:t>
      </w:r>
      <w:r w:rsidRPr="00B17ABA">
        <w:t xml:space="preserve"> ‘memory’, which includes the information about SBP, CVD and AE after treatment, and then uses them to determine the transition probabilities to the next state. The m</w:t>
      </w:r>
      <w:r w:rsidRPr="00B17ABA">
        <w:rPr>
          <w:rFonts w:cstheme="majorBidi"/>
        </w:rPr>
        <w:t xml:space="preserve">ain concern of the short-term model was how to </w:t>
      </w:r>
      <w:r w:rsidRPr="00B17ABA">
        <w:rPr>
          <w:rFonts w:ascii="Times New Roman" w:eastAsia="Malgun Gothic" w:hAnsi="Times New Roman" w:cs="Times New Roman"/>
        </w:rPr>
        <w:t>store and utilise historical information efficiently, which inevitably</w:t>
      </w:r>
      <w:r w:rsidRPr="00B17ABA">
        <w:rPr>
          <w:rFonts w:ascii="Times New Roman" w:hAnsi="Times New Roman" w:cs="Times New Roman"/>
        </w:rPr>
        <w:t xml:space="preserve"> involved the extension of decision tree branches. </w:t>
      </w:r>
      <w:r w:rsidRPr="00B17ABA">
        <w:t xml:space="preserve">To reduce the number of health states in the drug switching period, </w:t>
      </w:r>
      <w:r w:rsidRPr="00B17ABA">
        <w:rPr>
          <w:rFonts w:cstheme="majorBidi"/>
        </w:rPr>
        <w:t>the short-term drug switching model used t</w:t>
      </w:r>
      <w:r w:rsidRPr="00B17ABA">
        <w:t xml:space="preserve">he aggregated health states (e.g., the uncontrolled state including the patients with high blood pressure, CVD or AEs) and then applied different CVD risks based on the medical history for the patients who were controlled and uncontrolled. Once the patients in the aggregated uncontrolled state have a </w:t>
      </w:r>
      <w:r w:rsidR="00E424CE" w:rsidRPr="00B17ABA">
        <w:t>CV event</w:t>
      </w:r>
      <w:r w:rsidRPr="00B17ABA">
        <w:t xml:space="preserve"> or DM, different transition probabilities were applied to them in the long-term CVD model. </w:t>
      </w:r>
      <w:r w:rsidR="00760465" w:rsidRPr="00B17ABA">
        <w:t>By doing so, any impact, which could be missed by aggregating health states, was minimised.</w:t>
      </w:r>
    </w:p>
    <w:p w:rsidR="001A1C17" w:rsidRPr="00B17ABA" w:rsidRDefault="00967F33" w:rsidP="001A1C17">
      <w:pPr>
        <w:jc w:val="both"/>
      </w:pPr>
      <w:r w:rsidRPr="00B17ABA">
        <w:rPr>
          <w:rFonts w:ascii="Times New Roman" w:eastAsia="Malgun Gothic" w:hAnsi="Times New Roman" w:cs="Times New Roman"/>
          <w:lang w:eastAsia="ko-KR"/>
        </w:rPr>
        <w:t>F</w:t>
      </w:r>
      <w:r w:rsidRPr="00B17ABA">
        <w:rPr>
          <w:rFonts w:ascii="Times New Roman" w:eastAsia="Malgun Gothic" w:hAnsi="Times New Roman" w:cs="Times New Roman"/>
          <w:lang w:val="en-US" w:eastAsia="ko-KR"/>
        </w:rPr>
        <w:t xml:space="preserve">rom the health economic </w:t>
      </w:r>
      <w:r w:rsidR="00F54A7B" w:rsidRPr="00B17ABA">
        <w:rPr>
          <w:rFonts w:ascii="Times New Roman" w:eastAsia="Malgun Gothic" w:hAnsi="Times New Roman" w:cs="Times New Roman"/>
          <w:lang w:val="en-US" w:eastAsia="ko-KR"/>
        </w:rPr>
        <w:t>modeling</w:t>
      </w:r>
      <w:r w:rsidRPr="00B17ABA">
        <w:rPr>
          <w:rFonts w:ascii="Times New Roman" w:eastAsia="Malgun Gothic" w:hAnsi="Times New Roman" w:cs="Times New Roman"/>
          <w:lang w:val="en-US" w:eastAsia="ko-KR"/>
        </w:rPr>
        <w:t xml:space="preserve"> perspective, the hypertension SDDP model made a contribution by introducing a new type of dynamic and stochastic optimisation approach and applying the approximate </w:t>
      </w:r>
      <w:r w:rsidR="00086AF5" w:rsidRPr="00B17ABA">
        <w:rPr>
          <w:rFonts w:ascii="Times New Roman" w:eastAsia="Malgun Gothic" w:hAnsi="Times New Roman" w:cs="Times New Roman"/>
          <w:lang w:val="en-US" w:eastAsia="ko-KR"/>
        </w:rPr>
        <w:t>optimisation</w:t>
      </w:r>
      <w:r w:rsidRPr="00B17ABA">
        <w:rPr>
          <w:rFonts w:ascii="Times New Roman" w:eastAsia="Malgun Gothic" w:hAnsi="Times New Roman" w:cs="Times New Roman"/>
          <w:lang w:val="en-US" w:eastAsia="ko-KR"/>
        </w:rPr>
        <w:t xml:space="preserve"> techniques to solve a </w:t>
      </w:r>
      <w:r w:rsidRPr="00B17ABA">
        <w:t xml:space="preserve">real decision problem. Several studies have developed a comprehensive policy model </w:t>
      </w:r>
      <w:r w:rsidR="0081589F" w:rsidRPr="00B17ABA">
        <w:t>that</w:t>
      </w:r>
      <w:r w:rsidRPr="00B17ABA">
        <w:t xml:space="preserve"> can simultaneously evaluate the cost and benefit associated with the prevention and therapeutic interventions across the entire disease pathway</w:t>
      </w:r>
      <w:r w:rsidRPr="00B17ABA">
        <w:rPr>
          <w:rFonts w:ascii="Calibri" w:eastAsia="Malgun Gothic" w:hAnsi="Calibri" w:cs="Calibri"/>
        </w:rPr>
        <w:t xml:space="preserve">. </w:t>
      </w:r>
      <w:r w:rsidRPr="00B17ABA">
        <w:t xml:space="preserve">The hypertension SDDP model moves a step forward from the comprehensive modelling approach by </w:t>
      </w:r>
      <w:r w:rsidR="00F54A7B" w:rsidRPr="00B17ABA">
        <w:t xml:space="preserve">incorporating an additional </w:t>
      </w:r>
      <w:r w:rsidR="007A59E0" w:rsidRPr="00B17ABA">
        <w:t>outer</w:t>
      </w:r>
      <w:r w:rsidR="00F54A7B" w:rsidRPr="00B17ABA">
        <w:t xml:space="preserve"> loop</w:t>
      </w:r>
      <w:r w:rsidR="003A2511" w:rsidRPr="00B17ABA">
        <w:t>,</w:t>
      </w:r>
      <w:r w:rsidR="00F54A7B" w:rsidRPr="00B17ABA">
        <w:t xml:space="preserve"> which </w:t>
      </w:r>
      <w:r w:rsidRPr="00B17ABA">
        <w:t>identif</w:t>
      </w:r>
      <w:r w:rsidR="00F54A7B" w:rsidRPr="00B17ABA">
        <w:t>ies</w:t>
      </w:r>
      <w:r w:rsidRPr="00B17ABA">
        <w:t xml:space="preserve"> the optimal or near optimal solutions through optimisation searching methods, whi</w:t>
      </w:r>
      <w:r w:rsidR="009548C6" w:rsidRPr="00B17ABA">
        <w:t xml:space="preserve">ch has not been studied before. </w:t>
      </w:r>
    </w:p>
    <w:p w:rsidR="009357D5" w:rsidRPr="00B17ABA" w:rsidRDefault="009357D5" w:rsidP="001A2558">
      <w:pPr>
        <w:pStyle w:val="Heading3"/>
      </w:pPr>
      <w:r w:rsidRPr="00B17ABA">
        <w:t>Implications of Hypertension SDDP modelling for decision-makers</w:t>
      </w:r>
    </w:p>
    <w:p w:rsidR="001A1C17" w:rsidRPr="00B17ABA" w:rsidRDefault="00967F33" w:rsidP="001A1C17">
      <w:pPr>
        <w:jc w:val="both"/>
      </w:pPr>
      <w:r w:rsidRPr="00B17ABA">
        <w:t xml:space="preserve">Despite extensive economic evaluations that have been performed on antihypertensive drugs, previous economic evaluations have been mostly focused on comparing the cost-effectiveness of </w:t>
      </w:r>
      <w:r w:rsidRPr="00B17ABA">
        <w:rPr>
          <w:rFonts w:eastAsia="Malgun Gothic"/>
          <w:lang w:eastAsia="ko-KR"/>
        </w:rPr>
        <w:t xml:space="preserve">initial </w:t>
      </w:r>
      <w:r w:rsidRPr="00B17ABA">
        <w:t xml:space="preserve">treatment options </w:t>
      </w:r>
      <w:r w:rsidRPr="00B17ABA">
        <w:rPr>
          <w:rFonts w:eastAsia="Malgun Gothic"/>
          <w:lang w:eastAsia="ko-KR"/>
        </w:rPr>
        <w:t>Ds</w:t>
      </w:r>
      <w:r w:rsidRPr="00B17ABA">
        <w:t>, BBs, CCBs, ACEIs and ARBs</w:t>
      </w:r>
      <w:r w:rsidR="0081589F" w:rsidRPr="00B17ABA">
        <w:rPr>
          <w:rFonts w:eastAsia="Malgun Gothic"/>
          <w:lang w:eastAsia="ko-KR"/>
        </w:rPr>
        <w:t>; h</w:t>
      </w:r>
      <w:r w:rsidR="00F46318" w:rsidRPr="00B17ABA">
        <w:rPr>
          <w:rFonts w:eastAsia="Malgun Gothic" w:cstheme="majorBidi"/>
          <w:lang w:eastAsia="ko-KR"/>
        </w:rPr>
        <w:t>owever, the principles of evidence-based medicine should be also applied to drug switching because t</w:t>
      </w:r>
      <w:r w:rsidR="00F46318" w:rsidRPr="00B17ABA">
        <w:rPr>
          <w:rFonts w:cstheme="majorBidi"/>
        </w:rPr>
        <w:t>he selection of subsequent treatments is directly associated with treating a patient with hypertension effectively and managing healthcare expenditure efficiently in the long-term</w:t>
      </w:r>
      <w:r w:rsidR="00F46318" w:rsidRPr="00B17ABA">
        <w:rPr>
          <w:rFonts w:eastAsia="Malgun Gothic" w:cstheme="majorBidi"/>
          <w:lang w:eastAsia="ko-KR"/>
        </w:rPr>
        <w:t xml:space="preserve">. </w:t>
      </w:r>
      <w:r w:rsidR="001A1C17" w:rsidRPr="00B17ABA">
        <w:lastRenderedPageBreak/>
        <w:t xml:space="preserve">The results of the hypertension SDDP model show that decision-makers may risk potentially accepting a locally optimal solution if </w:t>
      </w:r>
      <w:r w:rsidR="00A34AD9" w:rsidRPr="00B17ABA">
        <w:t>subsequent treatments are</w:t>
      </w:r>
      <w:r w:rsidR="001A1C17" w:rsidRPr="00B17ABA">
        <w:t xml:space="preserve"> not explicitly modelled.</w:t>
      </w:r>
    </w:p>
    <w:p w:rsidR="00D92A4D" w:rsidRPr="00B17ABA" w:rsidRDefault="00D92A4D" w:rsidP="001A2558">
      <w:pPr>
        <w:jc w:val="both"/>
      </w:pPr>
      <w:r w:rsidRPr="00B17ABA">
        <w:t>The hypertension SDDP model is a comprehensive and flexible model</w:t>
      </w:r>
      <w:r w:rsidR="0081589F" w:rsidRPr="00B17ABA">
        <w:t>,</w:t>
      </w:r>
      <w:r w:rsidRPr="00B17ABA">
        <w:t xml:space="preserve"> which could address a wide range of questions that would interest decision makers. The hypertension SDDP model is capable of not just </w:t>
      </w:r>
      <w:r w:rsidRPr="00B17ABA">
        <w:rPr>
          <w:rFonts w:cstheme="majorBidi"/>
        </w:rPr>
        <w:t xml:space="preserve">analysing the cost-effectiveness of initial drugs (as can be </w:t>
      </w:r>
      <w:r w:rsidR="00313AF7" w:rsidRPr="00B17ABA">
        <w:rPr>
          <w:rFonts w:cstheme="majorBidi"/>
        </w:rPr>
        <w:t>see</w:t>
      </w:r>
      <w:r w:rsidRPr="00B17ABA">
        <w:rPr>
          <w:rFonts w:cstheme="majorBidi"/>
        </w:rPr>
        <w:t>n from the validation scenario in Section 7.2</w:t>
      </w:r>
      <w:r w:rsidRPr="00B17ABA">
        <w:t xml:space="preserve">), but also evaluating the impact on health outcomes and resource use for subsequent treatment options. The main goal </w:t>
      </w:r>
      <w:r w:rsidR="0081589F" w:rsidRPr="00B17ABA">
        <w:t>of the hypertension SDDP model wa</w:t>
      </w:r>
      <w:r w:rsidRPr="00B17ABA">
        <w:t xml:space="preserve">s to identify the optimal treatment pathway in primary hypertension. </w:t>
      </w:r>
      <w:r w:rsidRPr="00B17ABA">
        <w:rPr>
          <w:rFonts w:cstheme="majorBidi"/>
        </w:rPr>
        <w:t xml:space="preserve">While the conventional economic evaluation involves </w:t>
      </w:r>
      <w:r w:rsidRPr="00B17ABA">
        <w:t xml:space="preserve">the development of partial decision models to identify the cost effective treatment options for patients in a certain period of the entire disease pathway, the hypertension SDDP model is a single comprehensive modelling framework </w:t>
      </w:r>
      <w:r w:rsidR="0081589F" w:rsidRPr="00B17ABA">
        <w:t>that</w:t>
      </w:r>
      <w:r w:rsidRPr="00B17ABA">
        <w:t xml:space="preserve"> is capable of evaluating the cost-effectiveness of multiple treatment options across the broader pharmacological treatment pathway.</w:t>
      </w:r>
    </w:p>
    <w:p w:rsidR="00CE7565" w:rsidRPr="00B17ABA" w:rsidRDefault="00CE7565" w:rsidP="001A2558">
      <w:pPr>
        <w:jc w:val="both"/>
        <w:rPr>
          <w:rFonts w:ascii="Times New Roman" w:eastAsia="Malgun Gothic" w:hAnsi="Times New Roman" w:cs="Times New Roman"/>
          <w:bCs/>
        </w:rPr>
      </w:pPr>
      <w:r w:rsidRPr="00B17ABA">
        <w:rPr>
          <w:rFonts w:eastAsia="Malgun Gothic" w:hint="eastAsia"/>
          <w:bCs/>
          <w:lang w:eastAsia="ko-KR"/>
        </w:rPr>
        <w:t xml:space="preserve">In </w:t>
      </w:r>
      <w:r w:rsidRPr="00B17ABA">
        <w:rPr>
          <w:rFonts w:eastAsia="Malgun Gothic"/>
          <w:bCs/>
          <w:lang w:eastAsia="ko-KR"/>
        </w:rPr>
        <w:t>SDDPs</w:t>
      </w:r>
      <w:r w:rsidRPr="00B17ABA">
        <w:rPr>
          <w:rFonts w:eastAsia="Malgun Gothic" w:hint="eastAsia"/>
          <w:bCs/>
          <w:lang w:eastAsia="ko-KR"/>
        </w:rPr>
        <w:t xml:space="preserve">, </w:t>
      </w:r>
      <w:r w:rsidRPr="00B17ABA">
        <w:rPr>
          <w:bCs/>
        </w:rPr>
        <w:t xml:space="preserve">decision-makers may have different research questions </w:t>
      </w:r>
      <w:r w:rsidRPr="00B17ABA">
        <w:rPr>
          <w:rFonts w:hint="eastAsia"/>
          <w:bCs/>
          <w:lang w:eastAsia="ko-KR"/>
        </w:rPr>
        <w:t xml:space="preserve">depending on their </w:t>
      </w:r>
      <w:r w:rsidRPr="00B17ABA">
        <w:rPr>
          <w:bCs/>
          <w:lang w:eastAsia="ko-KR"/>
        </w:rPr>
        <w:t xml:space="preserve">perspective. </w:t>
      </w:r>
      <w:r w:rsidRPr="00B17ABA">
        <w:rPr>
          <w:rFonts w:ascii="Times New Roman" w:hAnsi="Times New Roman" w:cs="Times New Roman"/>
          <w:lang w:eastAsia="ko-KR"/>
        </w:rPr>
        <w:t>Although the decision</w:t>
      </w:r>
      <w:r w:rsidRPr="00B17ABA">
        <w:rPr>
          <w:rFonts w:ascii="Times New Roman" w:eastAsia="Malgun Gothic" w:hAnsi="Times New Roman" w:cs="Times New Roman"/>
          <w:lang w:eastAsia="ko-KR"/>
        </w:rPr>
        <w:t>-</w:t>
      </w:r>
      <w:r w:rsidRPr="00B17ABA">
        <w:rPr>
          <w:rFonts w:ascii="Times New Roman" w:hAnsi="Times New Roman" w:cs="Times New Roman"/>
          <w:lang w:eastAsia="ko-KR"/>
        </w:rPr>
        <w:t>makers generally pursue maximising total treatment net benefits in SDDPs, some decision-maker</w:t>
      </w:r>
      <w:r w:rsidR="0081589F" w:rsidRPr="00B17ABA">
        <w:rPr>
          <w:rFonts w:ascii="Times New Roman" w:hAnsi="Times New Roman" w:cs="Times New Roman"/>
          <w:lang w:eastAsia="ko-KR"/>
        </w:rPr>
        <w:t>s</w:t>
      </w:r>
      <w:r w:rsidRPr="00B17ABA">
        <w:rPr>
          <w:rFonts w:ascii="Times New Roman" w:hAnsi="Times New Roman" w:cs="Times New Roman"/>
          <w:lang w:eastAsia="ko-KR"/>
        </w:rPr>
        <w:t xml:space="preserve"> may be interested in developing evidence-based stepped-care guideline</w:t>
      </w:r>
      <w:r w:rsidR="0081589F" w:rsidRPr="00B17ABA">
        <w:rPr>
          <w:rFonts w:ascii="Times New Roman" w:hAnsi="Times New Roman" w:cs="Times New Roman"/>
          <w:lang w:eastAsia="ko-KR"/>
        </w:rPr>
        <w:t>s</w:t>
      </w:r>
      <w:r w:rsidRPr="00B17ABA">
        <w:rPr>
          <w:rFonts w:ascii="Times New Roman" w:hAnsi="Times New Roman" w:cs="Times New Roman"/>
          <w:lang w:eastAsia="ko-KR"/>
        </w:rPr>
        <w:t xml:space="preserve"> from a population perspective </w:t>
      </w:r>
      <w:r w:rsidRPr="00B17ABA">
        <w:rPr>
          <w:rFonts w:ascii="Times New Roman" w:hAnsi="Times New Roman" w:cs="Times New Roman"/>
          <w:bCs/>
        </w:rPr>
        <w:t>(i.e., what is the optimal initial drug and then what is the optimal second or third-line drug after the previous drug fails to control the disease), and some decision-makers  may be interested in</w:t>
      </w:r>
      <w:r w:rsidRPr="00B17ABA">
        <w:rPr>
          <w:rFonts w:ascii="Times New Roman" w:hAnsi="Times New Roman" w:cs="Times New Roman"/>
          <w:bCs/>
          <w:lang w:eastAsia="ko-KR"/>
        </w:rPr>
        <w:t xml:space="preserve"> </w:t>
      </w:r>
      <w:r w:rsidRPr="00B17ABA">
        <w:rPr>
          <w:rFonts w:ascii="Times New Roman" w:hAnsi="Times New Roman" w:cs="Times New Roman"/>
          <w:bCs/>
        </w:rPr>
        <w:t>dynamic treatment assignment from an individual patient’s perspective to provide a tailored optimal treatment sequence to individual patients’ need for treatment. Both perspectives can be addressed in the hypertension SDDP model. Like the approaches used for enumeration, SA and GA, the former population-perspective decision problem can be addressed by constructing the decision space with complete solutions (i.e., all possible treatment sequences) and then examining</w:t>
      </w:r>
      <w:r w:rsidRPr="00B17ABA">
        <w:rPr>
          <w:rFonts w:ascii="Times New Roman" w:eastAsia="Malgun Gothic" w:hAnsi="Times New Roman" w:cs="Times New Roman"/>
          <w:lang w:val="en-US" w:eastAsia="ko-KR"/>
        </w:rPr>
        <w:t xml:space="preserve"> </w:t>
      </w:r>
      <w:r w:rsidRPr="00B17ABA">
        <w:rPr>
          <w:rFonts w:ascii="Times New Roman" w:hAnsi="Times New Roman" w:cs="Times New Roman"/>
          <w:bCs/>
          <w:lang w:eastAsia="ko-KR"/>
        </w:rPr>
        <w:t xml:space="preserve">probabilistically the </w:t>
      </w:r>
      <w:r w:rsidRPr="00B17ABA">
        <w:rPr>
          <w:rFonts w:ascii="Times New Roman" w:hAnsi="Times New Roman" w:cs="Times New Roman"/>
          <w:bCs/>
        </w:rPr>
        <w:t>aggregate</w:t>
      </w:r>
      <w:r w:rsidRPr="00B17ABA">
        <w:rPr>
          <w:rFonts w:ascii="Times New Roman" w:hAnsi="Times New Roman" w:cs="Times New Roman"/>
          <w:bCs/>
          <w:lang w:eastAsia="ko-KR"/>
        </w:rPr>
        <w:t>d re</w:t>
      </w:r>
      <w:r w:rsidRPr="00B17ABA">
        <w:rPr>
          <w:rFonts w:ascii="Times New Roman" w:hAnsi="Times New Roman" w:cs="Times New Roman"/>
          <w:bCs/>
        </w:rPr>
        <w:t>s</w:t>
      </w:r>
      <w:r w:rsidRPr="00B17ABA">
        <w:rPr>
          <w:rFonts w:ascii="Times New Roman" w:hAnsi="Times New Roman" w:cs="Times New Roman"/>
          <w:bCs/>
          <w:lang w:eastAsia="ko-KR"/>
        </w:rPr>
        <w:t>ults of</w:t>
      </w:r>
      <w:r w:rsidRPr="00B17ABA">
        <w:rPr>
          <w:rFonts w:ascii="Times New Roman" w:hAnsi="Times New Roman" w:cs="Times New Roman"/>
        </w:rPr>
        <w:t xml:space="preserve"> all individual patient’s cases in a cohort model</w:t>
      </w:r>
      <w:r w:rsidRPr="00B17ABA">
        <w:rPr>
          <w:rFonts w:ascii="Times New Roman" w:hAnsi="Times New Roman" w:cs="Times New Roman"/>
          <w:lang w:eastAsia="ko-KR"/>
        </w:rPr>
        <w:t xml:space="preserve">. In the latter individual-perspective decision problem, RL would be </w:t>
      </w:r>
      <w:r w:rsidR="0081589F" w:rsidRPr="00B17ABA">
        <w:rPr>
          <w:rFonts w:ascii="Times New Roman" w:hAnsi="Times New Roman" w:cs="Times New Roman"/>
          <w:lang w:eastAsia="ko-KR"/>
        </w:rPr>
        <w:t xml:space="preserve">the </w:t>
      </w:r>
      <w:r w:rsidRPr="00B17ABA">
        <w:rPr>
          <w:rFonts w:ascii="Times New Roman" w:hAnsi="Times New Roman" w:cs="Times New Roman"/>
          <w:lang w:eastAsia="ko-KR"/>
        </w:rPr>
        <w:t xml:space="preserve">natural </w:t>
      </w:r>
      <w:r w:rsidR="00B94510" w:rsidRPr="00B17ABA">
        <w:rPr>
          <w:rFonts w:ascii="Times New Roman" w:hAnsi="Times New Roman" w:cs="Times New Roman"/>
          <w:lang w:eastAsia="ko-KR"/>
        </w:rPr>
        <w:t xml:space="preserve">choice </w:t>
      </w:r>
      <w:r w:rsidRPr="00B17ABA">
        <w:rPr>
          <w:rFonts w:ascii="Times New Roman" w:hAnsi="Times New Roman" w:cs="Times New Roman"/>
          <w:lang w:eastAsia="ko-KR"/>
        </w:rPr>
        <w:t xml:space="preserve">to </w:t>
      </w:r>
      <w:r w:rsidR="0081589F" w:rsidRPr="00B17ABA">
        <w:rPr>
          <w:rFonts w:ascii="Times New Roman" w:hAnsi="Times New Roman" w:cs="Times New Roman"/>
          <w:lang w:eastAsia="ko-KR"/>
        </w:rPr>
        <w:t>facilitate</w:t>
      </w:r>
      <w:r w:rsidRPr="00B17ABA">
        <w:rPr>
          <w:rFonts w:ascii="Times New Roman" w:eastAsia="Malgun Gothic" w:hAnsi="Times New Roman" w:cs="Times New Roman"/>
          <w:lang w:eastAsia="ko-KR"/>
        </w:rPr>
        <w:t xml:space="preserve"> the interactive sequential decision-making process, </w:t>
      </w:r>
      <w:r w:rsidRPr="00B17ABA">
        <w:rPr>
          <w:rFonts w:ascii="Times New Roman" w:hAnsi="Times New Roman" w:cs="Times New Roman"/>
          <w:bCs/>
        </w:rPr>
        <w:t>considering inter-patients variability in risk factors and response to treatment.</w:t>
      </w:r>
    </w:p>
    <w:p w:rsidR="00D92A4D" w:rsidRPr="00B17ABA" w:rsidRDefault="00D92A4D" w:rsidP="00F570A1">
      <w:pPr>
        <w:jc w:val="both"/>
        <w:rPr>
          <w:lang w:eastAsia="ko-KR"/>
        </w:rPr>
      </w:pPr>
      <w:r w:rsidRPr="00B17ABA">
        <w:t>For movement to the comprehensive but complex modelling approach, Lord et al said that the comprehensive modelling approach could be able to produce consistent cost-effectiveness estimates under a common framework of methods, baseline data and assumptions, but the adaption of such a large and complex model by regulatory and HTA bodies is still uncertain because of the considerable resource requirements and time constraints</w:t>
      </w:r>
      <w:r w:rsidR="00ED003A" w:rsidRPr="00B17ABA">
        <w:fldChar w:fldCharType="begin"/>
      </w:r>
      <w:r w:rsidR="00446C78" w:rsidRPr="00B17ABA">
        <w:instrText xml:space="preserve"> ADDIN EN.CITE &lt;EndNote&gt;&lt;Cite&gt;&lt;Author&gt;Lord&lt;/Author&gt;&lt;Year&gt;2013&lt;/Year&gt;&lt;RecNum&gt;40&lt;/RecNum&gt;&lt;DisplayText&gt;&lt;style face="superscript"&gt;[39]&lt;/style&gt;&lt;/DisplayText&gt;&lt;record&gt;&lt;rec-number&gt;40&lt;/rec-number&gt;&lt;foreign-keys&gt;&lt;key app="EN" db-id="z2a0dvwpazf220et2vh50z295rxpzfevwft2"&gt;40&lt;/key&gt;&lt;/foreign-keys&gt;&lt;ref-type name="Journal Article"&gt;17&lt;/ref-type&gt;&lt;contributors&gt;&lt;authors&gt;&lt;author&gt;Lord, J.&lt;/author&gt;&lt;author&gt;Willis, S.&lt;/author&gt;&lt;author&gt;Eatock, J.&lt;/author&gt;&lt;author&gt;Tappenden, P.&lt;/author&gt;&lt;author&gt;Trapero-Bertran, M.&lt;/author&gt;&lt;author&gt;Miners, A.&lt;/author&gt;&lt;author&gt;Crossan, C.&lt;/author&gt;&lt;author&gt;Westby, M.&lt;/author&gt;&lt;author&gt;Anagnostou, A.&lt;/author&gt;&lt;author&gt;Taylor, S.&lt;/author&gt;&lt;author&gt;Mavranezouli, I.&lt;/author&gt;&lt;author&gt;Wonderling, D.&lt;/author&gt;&lt;author&gt;Alderson, P.&lt;/author&gt;&lt;author&gt;Ruiz, F.&lt;/author&gt;&lt;author&gt;Lord, J.&lt;/author&gt;&lt;author&gt;Willis, S.&lt;/author&gt;&lt;author&gt;Eatock, J.&lt;/author&gt;&lt;author&gt;Tappenden, P.&lt;/author&gt;&lt;author&gt;Trapero-Bertran, M.&lt;/author&gt;&lt;author&gt;Miners, A.&lt;/author&gt;&lt;author&gt;Crossan, C.&lt;/author&gt;&lt;author&gt;Westby, M.&lt;/author&gt;&lt;author&gt;Anagnostou, A.&lt;/author&gt;&lt;author&gt;Taylor, S.&lt;/author&gt;&lt;author&gt;Mavranezouli, I.&lt;/author&gt;&lt;author&gt;Wonderling, D.&lt;/author&gt;&lt;author&gt;Alderson, P.&lt;/author&gt;&lt;author&gt;Ruiz, F.&lt;/author&gt;&lt;/authors&gt;&lt;/contributors&gt;&lt;auth-address&gt;Health Economics Research Group, Brunel University, Uxbridge, UK.&lt;/auth-address&gt;&lt;titles&gt;&lt;title&gt;Economic modelling of diagnostic and treatment pathways in National Institute for Health and Care Excellence clinical guidelines: the Modelling Algorithm Pathways in Guidelines (MAPGuide) project&lt;/title&gt;&lt;secondary-title&gt;SO - Health Technology Assessment (Winchester, England). 17(58):v-vi, 1-192, 2013 Dec.&lt;/secondary-title&gt;&lt;/titles&gt;&lt;periodical&gt;&lt;full-title&gt;SO - Health Technology Assessment (Winchester, England). 17(58):v-vi, 1-192, 2013 Dec.&lt;/full-title&gt;&lt;/periodical&gt;&lt;dates&gt;&lt;year&gt;2013&lt;/year&gt;&lt;/dates&gt;&lt;accession-num&gt;24325843&lt;/accession-num&gt;&lt;urls&gt;&lt;/urls&gt;&lt;/record&gt;&lt;/Cite&gt;&lt;/EndNote&gt;</w:instrText>
      </w:r>
      <w:r w:rsidR="00ED003A" w:rsidRPr="00B17ABA">
        <w:fldChar w:fldCharType="separate"/>
      </w:r>
      <w:r w:rsidR="00446C78" w:rsidRPr="00B17ABA">
        <w:rPr>
          <w:noProof/>
          <w:vertAlign w:val="superscript"/>
        </w:rPr>
        <w:t>[39]</w:t>
      </w:r>
      <w:r w:rsidR="00ED003A" w:rsidRPr="00B17ABA">
        <w:fldChar w:fldCharType="end"/>
      </w:r>
      <w:r w:rsidRPr="00B17ABA">
        <w:t xml:space="preserve">. </w:t>
      </w:r>
      <w:r w:rsidR="0081589F" w:rsidRPr="00B17ABA">
        <w:t>T</w:t>
      </w:r>
      <w:r w:rsidRPr="00B17ABA">
        <w:t xml:space="preserve">he hypertension SDDP model introduced potential methods to reduce the </w:t>
      </w:r>
      <w:r w:rsidRPr="00B17ABA">
        <w:lastRenderedPageBreak/>
        <w:t>computational complexity and to save computational time</w:t>
      </w:r>
      <w:r w:rsidR="007A59E0" w:rsidRPr="00B17ABA">
        <w:t xml:space="preserve"> for a large and complex problem</w:t>
      </w:r>
      <w:r w:rsidRPr="00B17ABA">
        <w:t>.</w:t>
      </w:r>
      <w:r w:rsidRPr="00B17ABA">
        <w:rPr>
          <w:iCs/>
        </w:rPr>
        <w:t xml:space="preserve"> </w:t>
      </w:r>
      <w:r w:rsidRPr="00B17ABA">
        <w:t>Enumeration may be</w:t>
      </w:r>
      <w:r w:rsidR="0081589F" w:rsidRPr="00B17ABA">
        <w:t xml:space="preserve"> of</w:t>
      </w:r>
      <w:r w:rsidRPr="00B17ABA">
        <w:t xml:space="preserve"> limited </w:t>
      </w:r>
      <w:r w:rsidR="0081589F" w:rsidRPr="00B17ABA">
        <w:t xml:space="preserve">use </w:t>
      </w:r>
      <w:r w:rsidRPr="00B17ABA">
        <w:t>in many large and complex SDDPs, especially where high speed computers are not available and efficient and flexible programming language</w:t>
      </w:r>
      <w:r w:rsidR="0081589F" w:rsidRPr="00B17ABA">
        <w:t>s are</w:t>
      </w:r>
      <w:r w:rsidRPr="00B17ABA">
        <w:t xml:space="preserve"> not supported, because the computational times are likely to be too long to be of use in practice. In this situation, heuristic methods were proposed </w:t>
      </w:r>
      <w:r w:rsidR="0081589F" w:rsidRPr="00B17ABA">
        <w:t xml:space="preserve">as </w:t>
      </w:r>
      <w:r w:rsidRPr="00B17ABA">
        <w:t xml:space="preserve">a good alternative to find optimal or near optimal solutions in a reasonable amount of time. The proposed approaches are particularly useful in long-term medical conditions </w:t>
      </w:r>
      <w:r w:rsidR="0081589F" w:rsidRPr="00B17ABA">
        <w:t>that</w:t>
      </w:r>
      <w:r w:rsidRPr="00B17ABA">
        <w:t xml:space="preserve"> have a lot of potential health</w:t>
      </w:r>
      <w:r w:rsidR="00BE5CF1" w:rsidRPr="00B17ABA">
        <w:t xml:space="preserve"> states and treatment options. </w:t>
      </w:r>
    </w:p>
    <w:p w:rsidR="00006F9D" w:rsidRPr="00B17ABA" w:rsidRDefault="00006F9D" w:rsidP="001A2558">
      <w:pPr>
        <w:pStyle w:val="Heading3"/>
      </w:pPr>
      <w:r w:rsidRPr="00B17ABA">
        <w:t>Limitations</w:t>
      </w:r>
      <w:r w:rsidRPr="00B17ABA">
        <w:tab/>
      </w:r>
    </w:p>
    <w:p w:rsidR="002D6781" w:rsidRPr="00B17ABA" w:rsidRDefault="00EF2A0E" w:rsidP="00EF2A0E">
      <w:pPr>
        <w:jc w:val="both"/>
      </w:pPr>
      <w:r w:rsidRPr="00B17ABA">
        <w:t xml:space="preserve">Although the hypertension SDDP model is based on the best available date, </w:t>
      </w:r>
      <w:r w:rsidR="002D6781" w:rsidRPr="00B17ABA">
        <w:t>systematic review</w:t>
      </w:r>
      <w:r w:rsidR="00E368E6" w:rsidRPr="00B17ABA">
        <w:t>s</w:t>
      </w:r>
      <w:r w:rsidR="002D6781" w:rsidRPr="00B17ABA">
        <w:t xml:space="preserve">, </w:t>
      </w:r>
      <w:r w:rsidR="00131186" w:rsidRPr="00B17ABA">
        <w:t xml:space="preserve">which were </w:t>
      </w:r>
      <w:r w:rsidR="002D6781" w:rsidRPr="00B17ABA">
        <w:t>recognised as the gold standard in evidence-based decision making, w</w:t>
      </w:r>
      <w:r w:rsidR="00E368E6" w:rsidRPr="00B17ABA">
        <w:t>ere</w:t>
      </w:r>
      <w:r w:rsidR="002D6781" w:rsidRPr="00B17ABA">
        <w:t xml:space="preserve"> not fully </w:t>
      </w:r>
      <w:r w:rsidRPr="00B17ABA">
        <w:t>conducted</w:t>
      </w:r>
      <w:r w:rsidR="002D6781" w:rsidRPr="00B17ABA">
        <w:t xml:space="preserve"> to inform the values of parameters used for the underlying evaluation model. </w:t>
      </w:r>
      <w:r w:rsidRPr="00B17ABA">
        <w:t xml:space="preserve">Therefore the results can be updated if the newer or systematically pooled date is available. </w:t>
      </w:r>
    </w:p>
    <w:p w:rsidR="002D6781" w:rsidRPr="00B17ABA" w:rsidRDefault="00EF2A0E" w:rsidP="00EF2A0E">
      <w:pPr>
        <w:jc w:val="both"/>
        <w:rPr>
          <w:iCs/>
        </w:rPr>
      </w:pPr>
      <w:r w:rsidRPr="00B17ABA">
        <w:t>I</w:t>
      </w:r>
      <w:r w:rsidR="002D6781" w:rsidRPr="00B17ABA">
        <w:t>nternal validity was checked during the process of building the model</w:t>
      </w:r>
      <w:r w:rsidRPr="00B17ABA">
        <w:t>. However</w:t>
      </w:r>
      <w:r w:rsidR="004C1768" w:rsidRPr="00B17ABA">
        <w:t>,</w:t>
      </w:r>
      <w:r w:rsidR="002D6781" w:rsidRPr="00B17ABA">
        <w:t xml:space="preserve"> </w:t>
      </w:r>
      <w:r w:rsidR="0081589F" w:rsidRPr="00B17ABA">
        <w:t xml:space="preserve">the </w:t>
      </w:r>
      <w:r w:rsidR="002D6781" w:rsidRPr="00B17ABA">
        <w:t>comparison of the final results against those of previous models was a challenge because t</w:t>
      </w:r>
      <w:r w:rsidR="002D6781" w:rsidRPr="00B17ABA">
        <w:rPr>
          <w:iCs/>
        </w:rPr>
        <w:t>here was no directly comparable existing study</w:t>
      </w:r>
      <w:r w:rsidRPr="00B17ABA">
        <w:rPr>
          <w:iCs/>
        </w:rPr>
        <w:t>. F</w:t>
      </w:r>
      <w:r w:rsidR="0081589F" w:rsidRPr="00B17ABA">
        <w:rPr>
          <w:iCs/>
        </w:rPr>
        <w:t>or this reason</w:t>
      </w:r>
      <w:r w:rsidR="002D6781" w:rsidRPr="00B17ABA">
        <w:rPr>
          <w:iCs/>
        </w:rPr>
        <w:t xml:space="preserve">, the enumeration result </w:t>
      </w:r>
      <w:r w:rsidR="0081589F" w:rsidRPr="00B17ABA">
        <w:rPr>
          <w:iCs/>
        </w:rPr>
        <w:t>was</w:t>
      </w:r>
      <w:r w:rsidR="002D6781" w:rsidRPr="00B17ABA">
        <w:rPr>
          <w:iCs/>
        </w:rPr>
        <w:t xml:space="preserve"> reviewed by two clinical experts</w:t>
      </w:r>
      <w:r w:rsidRPr="00B17ABA">
        <w:rPr>
          <w:iCs/>
        </w:rPr>
        <w:t xml:space="preserve"> (their names and affiliation are provided in </w:t>
      </w:r>
      <w:r w:rsidR="00340692" w:rsidRPr="00B17ABA">
        <w:rPr>
          <w:iCs/>
        </w:rPr>
        <w:t>section</w:t>
      </w:r>
      <w:r w:rsidRPr="00B17ABA">
        <w:rPr>
          <w:iCs/>
        </w:rPr>
        <w:t xml:space="preserve"> 7.2)</w:t>
      </w:r>
      <w:r w:rsidR="0081589F" w:rsidRPr="00B17ABA">
        <w:rPr>
          <w:iCs/>
        </w:rPr>
        <w:t>,</w:t>
      </w:r>
      <w:r w:rsidR="002D6781" w:rsidRPr="00B17ABA">
        <w:rPr>
          <w:iCs/>
        </w:rPr>
        <w:t xml:space="preserve"> who confirmed that the results are plausible and can be explained at an intuitive level. </w:t>
      </w:r>
      <w:r w:rsidR="0081589F" w:rsidRPr="00B17ABA">
        <w:rPr>
          <w:iCs/>
        </w:rPr>
        <w:t>Furthermore, c</w:t>
      </w:r>
      <w:r w:rsidR="002D6781" w:rsidRPr="00B17ABA">
        <w:rPr>
          <w:iCs/>
        </w:rPr>
        <w:t xml:space="preserve">omparing with the current recommendations from major clinical guidelines, the results of the </w:t>
      </w:r>
      <w:r w:rsidR="002D6781" w:rsidRPr="00B17ABA">
        <w:t xml:space="preserve">hypertension SDDP model </w:t>
      </w:r>
      <w:r w:rsidR="002D6781" w:rsidRPr="00B17ABA">
        <w:rPr>
          <w:iCs/>
        </w:rPr>
        <w:t xml:space="preserve">appear reasonable. </w:t>
      </w:r>
    </w:p>
    <w:p w:rsidR="00EF2A0E" w:rsidRPr="00B17ABA" w:rsidRDefault="00EF2A0E" w:rsidP="00EF2A0E">
      <w:pPr>
        <w:jc w:val="both"/>
      </w:pPr>
      <w:r w:rsidRPr="00B17ABA">
        <w:t>T</w:t>
      </w:r>
      <w:r w:rsidR="002D6781" w:rsidRPr="00B17ABA">
        <w:t>he SDDP hypertension model tried to capture the essential part of the dynamic relationship between sequential treatment choices and the underlying disease process in primary hypertension</w:t>
      </w:r>
      <w:r w:rsidRPr="00B17ABA">
        <w:t>. However</w:t>
      </w:r>
      <w:r w:rsidR="004C1768" w:rsidRPr="00B17ABA">
        <w:t>,</w:t>
      </w:r>
      <w:r w:rsidR="002D6781" w:rsidRPr="00B17ABA">
        <w:t xml:space="preserve"> model simplification</w:t>
      </w:r>
      <w:r w:rsidR="0081589F" w:rsidRPr="00B17ABA">
        <w:t>s</w:t>
      </w:r>
      <w:r w:rsidR="002D6781" w:rsidRPr="00B17ABA">
        <w:t xml:space="preserve"> </w:t>
      </w:r>
      <w:r w:rsidR="00CE7565" w:rsidRPr="00B17ABA">
        <w:t xml:space="preserve">in the drug switching period and the transitions between health states </w:t>
      </w:r>
      <w:r w:rsidR="0081589F" w:rsidRPr="00B17ABA">
        <w:t>were</w:t>
      </w:r>
      <w:r w:rsidR="002D6781" w:rsidRPr="00B17ABA">
        <w:t xml:space="preserve"> inevitable because of</w:t>
      </w:r>
      <w:r w:rsidR="0081589F" w:rsidRPr="00B17ABA">
        <w:t xml:space="preserve"> the</w:t>
      </w:r>
      <w:r w:rsidR="002D6781" w:rsidRPr="00B17ABA">
        <w:t xml:space="preserve"> computational complexity and data availability. Clinically plausible</w:t>
      </w:r>
      <w:r w:rsidR="0081589F" w:rsidRPr="00B17ABA">
        <w:t>,</w:t>
      </w:r>
      <w:r w:rsidR="002D6781" w:rsidRPr="00B17ABA">
        <w:t xml:space="preserve"> but rather arbitrary</w:t>
      </w:r>
      <w:r w:rsidR="0081589F" w:rsidRPr="00B17ABA">
        <w:t>,</w:t>
      </w:r>
      <w:r w:rsidR="002D6781" w:rsidRPr="00B17ABA">
        <w:t xml:space="preserve"> assumptions were used to combine the short-term drug switching model and the long-term CVD model. For example, after the pre-defined drug switching period, the controlled patients were assumed to continue the currently used treatment, and uncontrolled patients were assumed to switch to a randomly selected drug until a CV event or DM happen</w:t>
      </w:r>
      <w:r w:rsidR="0081589F" w:rsidRPr="00B17ABA">
        <w:t>ed</w:t>
      </w:r>
      <w:r w:rsidR="002D6781" w:rsidRPr="00B17ABA">
        <w:t xml:space="preserve">. The patients who have used all four lines of treatments but were never controlled during the drug switching period were </w:t>
      </w:r>
      <w:r w:rsidR="002D6781" w:rsidRPr="00B17ABA">
        <w:lastRenderedPageBreak/>
        <w:t xml:space="preserve">assumed to </w:t>
      </w:r>
      <w:r w:rsidR="0081589F" w:rsidRPr="00B17ABA">
        <w:t>have</w:t>
      </w:r>
      <w:r w:rsidR="002D6781" w:rsidRPr="00B17ABA">
        <w:t xml:space="preserve"> resistant hypertension and </w:t>
      </w:r>
      <w:r w:rsidR="0081589F" w:rsidRPr="00B17ABA">
        <w:t xml:space="preserve">were </w:t>
      </w:r>
      <w:r w:rsidR="002D6781" w:rsidRPr="00B17ABA">
        <w:t xml:space="preserve">assumed to </w:t>
      </w:r>
      <w:r w:rsidR="00313AF7" w:rsidRPr="00B17ABA">
        <w:t>see</w:t>
      </w:r>
      <w:r w:rsidR="002D6781" w:rsidRPr="00B17ABA">
        <w:t xml:space="preserve"> a specialist to correct the underlying cause</w:t>
      </w:r>
      <w:r w:rsidR="002D6781" w:rsidRPr="00B17ABA">
        <w:rPr>
          <w:rFonts w:hint="eastAsia"/>
        </w:rPr>
        <w:t>.</w:t>
      </w:r>
      <w:r w:rsidR="002D6781" w:rsidRPr="00B17ABA">
        <w:t xml:space="preserve"> This study did not specify the impact of resistant hypertension because t</w:t>
      </w:r>
      <w:r w:rsidR="002D6781" w:rsidRPr="00B17ABA">
        <w:rPr>
          <w:rFonts w:hint="eastAsia"/>
        </w:rPr>
        <w:t xml:space="preserve">reatments </w:t>
      </w:r>
      <w:r w:rsidR="002D6781" w:rsidRPr="00B17ABA">
        <w:t>can be</w:t>
      </w:r>
      <w:r w:rsidR="002D6781" w:rsidRPr="00B17ABA">
        <w:rPr>
          <w:rFonts w:hint="eastAsia"/>
        </w:rPr>
        <w:t xml:space="preserve"> varied </w:t>
      </w:r>
      <w:r w:rsidR="002D6781" w:rsidRPr="00B17ABA">
        <w:t>depending on</w:t>
      </w:r>
      <w:r w:rsidR="002D6781" w:rsidRPr="00B17ABA">
        <w:rPr>
          <w:rFonts w:hint="eastAsia"/>
        </w:rPr>
        <w:t xml:space="preserve"> the </w:t>
      </w:r>
      <w:r w:rsidR="002D6781" w:rsidRPr="00B17ABA">
        <w:t xml:space="preserve">exact </w:t>
      </w:r>
      <w:r w:rsidR="002D6781" w:rsidRPr="00B17ABA">
        <w:rPr>
          <w:rFonts w:hint="eastAsia"/>
        </w:rPr>
        <w:t>causes and may involve drug the</w:t>
      </w:r>
      <w:r w:rsidR="0081589F" w:rsidRPr="00B17ABA">
        <w:rPr>
          <w:rFonts w:hint="eastAsia"/>
        </w:rPr>
        <w:t xml:space="preserve">rapy, surgery or </w:t>
      </w:r>
      <w:r w:rsidR="002D6781" w:rsidRPr="00B17ABA">
        <w:rPr>
          <w:rFonts w:hint="eastAsia"/>
        </w:rPr>
        <w:t>renal dialysis</w:t>
      </w:r>
      <w:r w:rsidR="002D6781" w:rsidRPr="00B17ABA">
        <w:t xml:space="preserve">. </w:t>
      </w:r>
      <w:r w:rsidR="00CE7565" w:rsidRPr="00B17ABA">
        <w:t>For the simplification of search space, the hypertension SDDP model did not consider drug switching within the same class</w:t>
      </w:r>
      <w:r w:rsidR="0081589F" w:rsidRPr="00B17ABA">
        <w:t>: this decision was</w:t>
      </w:r>
      <w:r w:rsidR="00CE7565" w:rsidRPr="00B17ABA">
        <w:t xml:space="preserve"> based on the evidence of equivalent efficacy within the same class</w:t>
      </w:r>
      <w:r w:rsidR="00ED003A" w:rsidRPr="00B17ABA">
        <w:fldChar w:fldCharType="begin">
          <w:fldData xml:space="preserve">PEVuZE5vdGU+PENpdGU+PEF1dGhvcj5IZXJhbjwvQXV0aG9yPjxZZWFyPjIwMDg8L1llYXI+PFJl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</w:fldData>
        </w:fldChar>
      </w:r>
      <w:r w:rsidR="00EE2B4F" w:rsidRPr="00B17ABA">
        <w:instrText xml:space="preserve"> ADDIN EN.CITE </w:instrText>
      </w:r>
      <w:r w:rsidR="00EE2B4F" w:rsidRPr="00B17ABA">
        <w:fldChar w:fldCharType="begin">
          <w:fldData xml:space="preserve">PEVuZE5vdGU+PENpdGU+PEF1dGhvcj5IZXJhbjwvQXV0aG9yPjxZZWFyPjIwMDg8L1llYXI+PFJl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381, 382]</w:t>
      </w:r>
      <w:r w:rsidR="00ED003A" w:rsidRPr="00B17ABA">
        <w:fldChar w:fldCharType="end"/>
      </w:r>
      <w:r w:rsidR="00CE7565" w:rsidRPr="00B17ABA">
        <w:t xml:space="preserve">. </w:t>
      </w:r>
    </w:p>
    <w:p w:rsidR="00CE7565" w:rsidRPr="009923E9" w:rsidRDefault="00CE7565" w:rsidP="00EF2A0E">
      <w:pPr>
        <w:jc w:val="both"/>
      </w:pPr>
      <w:r w:rsidRPr="00B17ABA">
        <w:t>For Ds, BBs and CCBs</w:t>
      </w:r>
      <w:r w:rsidR="0081589F" w:rsidRPr="00B17ABA">
        <w:t>,</w:t>
      </w:r>
      <w:r w:rsidRPr="00B17ABA">
        <w:t xml:space="preserve"> which may have different efficacy depending on dosage, the patients </w:t>
      </w:r>
      <w:r w:rsidR="0081589F" w:rsidRPr="00B17ABA">
        <w:t xml:space="preserve">were </w:t>
      </w:r>
      <w:r w:rsidRPr="00B17ABA">
        <w:t>assumed to take the equivalent dosages of the drugs included in the same class</w:t>
      </w:r>
      <w:r w:rsidR="00ED003A" w:rsidRPr="00B17ABA">
        <w:fldChar w:fldCharType="begin">
          <w:fldData xml:space="preserve">PEVuZE5vdGU+PENpdGU+PEF1dGhvcj5QYXJyYTwvQXV0aG9yPjxZZWFyPjIwMDA8L1llYXI+PFJl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</w:fldData>
        </w:fldChar>
      </w:r>
      <w:r w:rsidR="00EE2B4F" w:rsidRPr="00B17ABA">
        <w:instrText xml:space="preserve"> ADDIN EN.CITE </w:instrText>
      </w:r>
      <w:r w:rsidR="00EE2B4F" w:rsidRPr="00B17ABA">
        <w:fldChar w:fldCharType="begin">
          <w:fldData xml:space="preserve">PEVuZE5vdGU+PENpdGU+PEF1dGhvcj5QYXJyYTwvQXV0aG9yPjxZZWFyPjIwMDA8L1llYXI+PFJl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383-385]</w:t>
      </w:r>
      <w:r w:rsidR="00ED003A" w:rsidRPr="00B17ABA">
        <w:fldChar w:fldCharType="end"/>
      </w:r>
      <w:r w:rsidRPr="00B17ABA">
        <w:t xml:space="preserve">. Dose-titration was not considered as a separate treatment option, but </w:t>
      </w:r>
      <w:r w:rsidR="0081589F" w:rsidRPr="00B17ABA">
        <w:t xml:space="preserve">it was </w:t>
      </w:r>
      <w:r w:rsidRPr="00B17ABA">
        <w:t xml:space="preserve">assumed </w:t>
      </w:r>
      <w:r w:rsidR="0081589F" w:rsidRPr="00B17ABA">
        <w:t xml:space="preserve">that </w:t>
      </w:r>
      <w:r w:rsidRPr="00B17ABA">
        <w:t xml:space="preserve">the patients take the equivalent dose of each drug. </w:t>
      </w:r>
      <w:r w:rsidR="00EF2A0E" w:rsidRPr="009923E9">
        <w:t xml:space="preserve">If dose titration of a single drug is considered as a separate treatment option and only low dose drugs are combined, there will be eight single treatment options, six two-drug combinations and four-three drug combinations. The size of </w:t>
      </w:r>
      <w:r w:rsidR="0041299F" w:rsidRPr="00B17ABA">
        <w:t xml:space="preserve">the </w:t>
      </w:r>
      <w:r w:rsidR="008D2C18" w:rsidRPr="009923E9">
        <w:t xml:space="preserve">search space will be increased from </w:t>
      </w:r>
      <w:r w:rsidR="006A7463" w:rsidRPr="00B17ABA">
        <w:t>4,128</w:t>
      </w:r>
      <w:r w:rsidR="008D2C18" w:rsidRPr="009923E9">
        <w:t xml:space="preserve"> to 20</w:t>
      </w:r>
      <w:r w:rsidR="0041299F" w:rsidRPr="00B17ABA">
        <w:t>,</w:t>
      </w:r>
      <w:r w:rsidR="008D2C18" w:rsidRPr="009923E9">
        <w:t>256</w:t>
      </w:r>
      <w:r w:rsidR="00262D69" w:rsidRPr="00B17ABA">
        <w:t>:</w:t>
      </w:r>
      <w:r w:rsidR="008D2C18" w:rsidRPr="009923E9">
        <w:t xml:space="preserve"> </w:t>
      </w:r>
    </w:p>
    <w:p w:rsidR="008D2C18" w:rsidRPr="009923E9" w:rsidRDefault="008D2C18" w:rsidP="008D2C18">
      <w:pPr>
        <w:jc w:val="both"/>
      </w:pPr>
      <w:r w:rsidRPr="009923E9">
        <w:t>Z(SS) = 8*(14-1)*(18-2)*(18-3)-4704 = 20256</w:t>
      </w:r>
      <w:r w:rsidRPr="009923E9">
        <w:tab/>
      </w:r>
      <w:r w:rsidRPr="009923E9">
        <w:tab/>
      </w:r>
      <w:r w:rsidRPr="009923E9">
        <w:tab/>
        <w:t>Equation 8.1.</w:t>
      </w:r>
    </w:p>
    <w:p w:rsidR="00981A4B" w:rsidRPr="009923E9" w:rsidRDefault="00981A4B" w:rsidP="008D2C18">
      <w:pPr>
        <w:jc w:val="both"/>
      </w:pPr>
    </w:p>
    <w:p w:rsidR="008D2C18" w:rsidRPr="009923E9" w:rsidRDefault="008D2C18" w:rsidP="00262D69">
      <w:pPr>
        <w:ind w:firstLine="0"/>
        <w:jc w:val="both"/>
      </w:pPr>
      <w:r w:rsidRPr="009923E9">
        <w:t>For the same size of health state space, the decision space will be expanded to 5,023,488:</w:t>
      </w:r>
    </w:p>
    <w:p w:rsidR="008D2C18" w:rsidRPr="009923E9" w:rsidRDefault="008D2C18" w:rsidP="008D2C18">
      <w:pPr>
        <w:jc w:val="both"/>
      </w:pPr>
      <w:r w:rsidRPr="009923E9">
        <w:t xml:space="preserve">Z(DS) = 31*20256*8  = 5023488 </w:t>
      </w:r>
      <w:r w:rsidRPr="009923E9">
        <w:tab/>
      </w:r>
      <w:r w:rsidRPr="009923E9">
        <w:tab/>
      </w:r>
      <w:r w:rsidRPr="009923E9">
        <w:tab/>
      </w:r>
      <w:r w:rsidRPr="009923E9">
        <w:tab/>
      </w:r>
      <w:r w:rsidRPr="009923E9">
        <w:tab/>
        <w:t>Equation 8.2</w:t>
      </w:r>
    </w:p>
    <w:p w:rsidR="00981A4B" w:rsidRPr="009923E9" w:rsidRDefault="00981A4B" w:rsidP="008D2C18">
      <w:pPr>
        <w:jc w:val="both"/>
      </w:pPr>
    </w:p>
    <w:p w:rsidR="008D2C18" w:rsidRPr="009923E9" w:rsidRDefault="0041299F" w:rsidP="00262D69">
      <w:pPr>
        <w:ind w:firstLine="0"/>
        <w:jc w:val="both"/>
      </w:pPr>
      <w:r w:rsidRPr="00B17ABA">
        <w:t>A</w:t>
      </w:r>
      <w:r w:rsidRPr="009923E9">
        <w:t>ssuming the same computational time per policy with the hypertension SDDP model, it will take 59.87 hours</w:t>
      </w:r>
      <w:r w:rsidRPr="00B17ABA">
        <w:t xml:space="preserve"> t</w:t>
      </w:r>
      <w:r w:rsidRPr="009923E9">
        <w:t xml:space="preserve">o enumerate all </w:t>
      </w:r>
      <w:r w:rsidRPr="00B17ABA">
        <w:t>the</w:t>
      </w:r>
      <w:r w:rsidRPr="00B17ABA">
        <w:rPr>
          <w:color w:val="FF0000"/>
        </w:rPr>
        <w:t xml:space="preserve"> </w:t>
      </w:r>
      <w:r w:rsidRPr="009923E9">
        <w:t>possible treatment sequences</w:t>
      </w:r>
      <w:r w:rsidR="008D2C18" w:rsidRPr="009923E9">
        <w:t>:</w:t>
      </w:r>
    </w:p>
    <w:p w:rsidR="008D2C18" w:rsidRPr="009923E9" w:rsidRDefault="008D2C18" w:rsidP="008D2C18">
      <w:pPr>
        <w:jc w:val="both"/>
      </w:pPr>
      <w:r w:rsidRPr="009923E9">
        <w:t>10.64 seconds * 20256 = 215523.84 seconds (</w:t>
      </w:r>
      <w:r w:rsidRPr="009923E9">
        <w:rPr>
          <w:rFonts w:ascii="Cambria Math" w:hAnsi="Cambria Math"/>
        </w:rPr>
        <w:t>≈</w:t>
      </w:r>
      <w:r w:rsidRPr="009923E9">
        <w:t xml:space="preserve">59.87 hours) </w:t>
      </w:r>
      <w:r w:rsidRPr="009923E9">
        <w:tab/>
        <w:t>Equation 8.3</w:t>
      </w:r>
    </w:p>
    <w:p w:rsidR="00981A4B" w:rsidRPr="009923E9" w:rsidRDefault="00981A4B" w:rsidP="00981A4B">
      <w:pPr>
        <w:jc w:val="both"/>
      </w:pPr>
    </w:p>
    <w:p w:rsidR="008D2C18" w:rsidRPr="00B17ABA" w:rsidRDefault="008D2C18" w:rsidP="00262D69">
      <w:pPr>
        <w:ind w:firstLine="0"/>
        <w:jc w:val="both"/>
      </w:pPr>
      <w:r w:rsidRPr="009923E9">
        <w:t xml:space="preserve">If a fast computer and parallel computation is not possible, the computational time will take more than 12 times </w:t>
      </w:r>
      <w:r w:rsidR="00981A4B" w:rsidRPr="009923E9">
        <w:t>as long as the hypertension SDDP model would take for enumeration.</w:t>
      </w:r>
    </w:p>
    <w:p w:rsidR="002D6781" w:rsidRPr="00B17ABA" w:rsidRDefault="002D6781" w:rsidP="006654F4">
      <w:pPr>
        <w:jc w:val="both"/>
      </w:pPr>
      <w:r w:rsidRPr="00B17ABA">
        <w:t xml:space="preserve">As the structure of the long-term CVD model is based on the </w:t>
      </w:r>
      <w:r w:rsidRPr="00B17ABA">
        <w:rPr>
          <w:iCs/>
        </w:rPr>
        <w:t>NICE hypertension model, the limitations of the NICE hypertension model also apply to this model. For example,</w:t>
      </w:r>
      <w:r w:rsidRPr="00B17ABA">
        <w:rPr>
          <w:iCs/>
          <w:color w:val="76923C" w:themeColor="accent3" w:themeShade="BF"/>
        </w:rPr>
        <w:t xml:space="preserve"> t</w:t>
      </w:r>
      <w:r w:rsidRPr="00B17ABA">
        <w:t>he NICE hypertension model excluded some CV</w:t>
      </w:r>
      <w:r w:rsidR="002510C6" w:rsidRPr="00B17ABA">
        <w:t>D</w:t>
      </w:r>
      <w:r w:rsidRPr="00B17ABA">
        <w:t xml:space="preserve">s (such as stable angina, peripheral vascular disease and transient ischemic attacks) and </w:t>
      </w:r>
      <w:r w:rsidR="0081589F" w:rsidRPr="00B17ABA">
        <w:t xml:space="preserve">also excluded </w:t>
      </w:r>
      <w:r w:rsidRPr="00B17ABA">
        <w:t xml:space="preserve">the health </w:t>
      </w:r>
      <w:r w:rsidRPr="00B17ABA">
        <w:lastRenderedPageBreak/>
        <w:t>states for patients having more than two health states (</w:t>
      </w:r>
      <w:r w:rsidR="00DE5D7A" w:rsidRPr="00B17ABA">
        <w:t>e.g.,</w:t>
      </w:r>
      <w:r w:rsidRPr="00B17ABA">
        <w:t xml:space="preserve"> the patient having several CVDs or DM together) because of inconsistently reported data in the trials</w:t>
      </w:r>
      <w:r w:rsidR="00CD11E1" w:rsidRPr="00B17ABA">
        <w:fldChar w:fldCharType="begin"/>
      </w:r>
      <w:r w:rsidR="00EE2B4F" w:rsidRPr="00B17ABA">
        <w:instrText xml:space="preserve"> ADDIN EN.CITE &lt;EndNote&gt;&lt;Cite&gt;&lt;Author&gt;National Institute for Health and Clinical Excellence (NICE)&lt;/Author&gt;&lt;Year&gt;2011&lt;/Year&gt;&lt;RecNum&gt;306&lt;/RecNum&gt;&lt;DisplayText&gt;&lt;style face="superscript"&gt;[63]&lt;/style&gt;&lt;/DisplayText&gt;&lt;record&gt;&lt;rec-number&gt;306&lt;/rec-number&gt;&lt;foreign-keys&gt;&lt;key app="EN" db-id="z2a0dvwpazf220et2vh50z295rxpzfevwft2"&gt;306&lt;/key&gt;&lt;/foreign-keys&gt;&lt;ref-type name="Journal Article"&gt;17&lt;/ref-type&gt;&lt;contributors&gt;&lt;authors&gt;&lt;author&gt;National Institute for Health and Clinical Excellence (NICE),&lt;/author&gt;&lt;/authors&gt;&lt;/contributors&gt;&lt;titles&gt;&lt;title&gt;Hypertension: The clinical management of primary hypertension in adults&lt;/title&gt;&lt;secondary-title&gt;the National Clinical Guideline Centre at The Royal College of Physicians&lt;/secondary-title&gt;&lt;/titles&gt;&lt;periodical&gt;&lt;full-title&gt;the National Clinical Guideline Centre at The Royal College of Physicians&lt;/full-title&gt;&lt;/periodical&gt;&lt;dates&gt;&lt;year&gt;2011&lt;/year&gt;&lt;/dates&gt;&lt;urls&gt;&lt;/urls&gt;&lt;/record&gt;&lt;/Cite&gt;&lt;/EndNote&gt;</w:instrText>
      </w:r>
      <w:r w:rsidR="00CD11E1" w:rsidRPr="00B17ABA">
        <w:fldChar w:fldCharType="separate"/>
      </w:r>
      <w:r w:rsidR="00EE2B4F" w:rsidRPr="00B17ABA">
        <w:rPr>
          <w:noProof/>
          <w:vertAlign w:val="superscript"/>
        </w:rPr>
        <w:t>[63]</w:t>
      </w:r>
      <w:r w:rsidR="00CD11E1" w:rsidRPr="00B17ABA">
        <w:fldChar w:fldCharType="end"/>
      </w:r>
      <w:r w:rsidRPr="00B17ABA">
        <w:t xml:space="preserve">. </w:t>
      </w:r>
    </w:p>
    <w:p w:rsidR="002D6781" w:rsidRPr="00B17ABA" w:rsidRDefault="002D6781" w:rsidP="00F570A1">
      <w:pPr>
        <w:jc w:val="both"/>
      </w:pPr>
      <w:r w:rsidRPr="00B17ABA">
        <w:t xml:space="preserve">Some of the limitations were driven by the </w:t>
      </w:r>
      <w:r w:rsidR="0081589F" w:rsidRPr="00B17ABA">
        <w:t xml:space="preserve">lack of </w:t>
      </w:r>
      <w:r w:rsidRPr="00B17ABA">
        <w:t xml:space="preserve">data availability. Although </w:t>
      </w:r>
      <w:r w:rsidR="0081589F" w:rsidRPr="00B17ABA">
        <w:t xml:space="preserve">an </w:t>
      </w:r>
      <w:r w:rsidRPr="00B17ABA">
        <w:t xml:space="preserve">absence of data does not justify the simplification in itself, it commonly happens in CEAs. </w:t>
      </w:r>
      <w:r w:rsidR="00E6137C" w:rsidRPr="00B17ABA">
        <w:t>For example, t</w:t>
      </w:r>
      <w:r w:rsidRPr="00B17ABA">
        <w:t xml:space="preserve">here was no meta-analysis or systematic review in the treatment effectiveness of combination treatment </w:t>
      </w:r>
      <w:r w:rsidR="0081589F" w:rsidRPr="00B17ABA">
        <w:t xml:space="preserve">with </w:t>
      </w:r>
      <w:r w:rsidRPr="00B17ABA">
        <w:t xml:space="preserve">antihypertensive drugs. Data from RCTs were not directly comparable with each other because of the heterogeneity in participants, follow-up period and treatment regimen used in different trials. </w:t>
      </w:r>
      <w:r w:rsidR="00D306F8" w:rsidRPr="00B17ABA">
        <w:t xml:space="preserve">Due to this, </w:t>
      </w:r>
      <w:r w:rsidRPr="00B17ABA">
        <w:t>th</w:t>
      </w:r>
      <w:r w:rsidR="00CE7565" w:rsidRPr="00B17ABA">
        <w:t>e hypertension</w:t>
      </w:r>
      <w:r w:rsidRPr="00B17ABA">
        <w:t xml:space="preserve"> </w:t>
      </w:r>
      <w:r w:rsidR="002510C6" w:rsidRPr="00B17ABA">
        <w:t>SDDP model</w:t>
      </w:r>
      <w:r w:rsidRPr="00B17ABA">
        <w:t xml:space="preserve"> assumed that the </w:t>
      </w:r>
      <w:r w:rsidR="004B0AF6" w:rsidRPr="00B17ABA">
        <w:t>SBP lowering</w:t>
      </w:r>
      <w:r w:rsidRPr="00B17ABA">
        <w:t xml:space="preserve"> effect is additive and the </w:t>
      </w:r>
      <w:r w:rsidR="00490F4D" w:rsidRPr="00B17ABA">
        <w:t>RR</w:t>
      </w:r>
      <w:r w:rsidRPr="00B17ABA">
        <w:t xml:space="preserve"> of CVD is multiplicative when two or t</w:t>
      </w:r>
      <w:r w:rsidR="00D306F8" w:rsidRPr="00B17ABA">
        <w:t>hree single drugs were combined. Therefore,</w:t>
      </w:r>
      <w:r w:rsidR="002510C6" w:rsidRPr="00B17ABA">
        <w:t xml:space="preserve"> </w:t>
      </w:r>
      <w:r w:rsidRPr="00B17ABA">
        <w:t xml:space="preserve">clinically positive or negative interactions among different drugs, and safety and tolerability issues </w:t>
      </w:r>
      <w:r w:rsidR="002510C6" w:rsidRPr="00B17ABA">
        <w:t xml:space="preserve">may be missed </w:t>
      </w:r>
      <w:r w:rsidRPr="00B17ABA">
        <w:t>where two or three drugs are combined</w:t>
      </w:r>
      <w:r w:rsidR="00ED003A" w:rsidRPr="00B17ABA">
        <w:fldChar w:fldCharType="begin">
          <w:fldData xml:space="preserve">PEVuZE5vdGU+PENpdGU+PEF1dGhvcj5Nb3VyYWQ8L0F1dGhvcj48WWVhcj4yMDA0PC9ZZWFyPjxS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</w:fldData>
        </w:fldChar>
      </w:r>
      <w:r w:rsidR="00EE2B4F" w:rsidRPr="00B17ABA">
        <w:instrText xml:space="preserve"> ADDIN EN.CITE </w:instrText>
      </w:r>
      <w:r w:rsidR="00EE2B4F" w:rsidRPr="00B17ABA">
        <w:fldChar w:fldCharType="begin">
          <w:fldData xml:space="preserve">PEVuZE5vdGU+PENpdGU+PEF1dGhvcj5Nb3VyYWQ8L0F1dGhvcj48WWVhcj4yMDA0PC9ZZWFyPjxS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369]</w:t>
      </w:r>
      <w:r w:rsidR="00ED003A" w:rsidRPr="00B17ABA">
        <w:fldChar w:fldCharType="end"/>
      </w:r>
      <w:r w:rsidRPr="00B17ABA">
        <w:t xml:space="preserve">. </w:t>
      </w:r>
    </w:p>
    <w:p w:rsidR="0081589F" w:rsidRPr="00B17ABA" w:rsidRDefault="002D6781">
      <w:pPr>
        <w:jc w:val="both"/>
        <w:rPr>
          <w:lang w:eastAsia="ko-KR"/>
        </w:rPr>
      </w:pPr>
      <w:r w:rsidRPr="00B17ABA">
        <w:t xml:space="preserve">There may be an impact of </w:t>
      </w:r>
      <w:r w:rsidRPr="00B17ABA">
        <w:rPr>
          <w:rFonts w:hint="eastAsia"/>
          <w:lang w:eastAsia="ko-KR"/>
        </w:rPr>
        <w:t xml:space="preserve">drug switching </w:t>
      </w:r>
      <w:r w:rsidRPr="00B17ABA">
        <w:t>on health outcome and resource use</w:t>
      </w:r>
      <w:r w:rsidR="0081589F" w:rsidRPr="00B17ABA">
        <w:t xml:space="preserve"> that</w:t>
      </w:r>
      <w:r w:rsidRPr="00B17ABA">
        <w:t xml:space="preserve"> is not accounted for</w:t>
      </w:r>
      <w:r w:rsidR="0081589F" w:rsidRPr="00B17ABA">
        <w:t xml:space="preserve"> in the hypertension SDDP model; f</w:t>
      </w:r>
      <w:r w:rsidRPr="00B17ABA">
        <w:t xml:space="preserve">or example, baseline risk may be higher </w:t>
      </w:r>
      <w:r w:rsidR="009D759E" w:rsidRPr="00B17ABA">
        <w:t>in patients</w:t>
      </w:r>
      <w:r w:rsidRPr="00B17ABA">
        <w:t xml:space="preserve"> who are not co</w:t>
      </w:r>
      <w:r w:rsidR="0081589F" w:rsidRPr="00B17ABA">
        <w:t>ntrolled with the initial drug</w:t>
      </w:r>
      <w:r w:rsidR="00ED003A" w:rsidRPr="00B17ABA">
        <w:fldChar w:fldCharType="begin">
          <w:fldData xml:space="preserve">PEVuZE5vdGU+PENpdGU+PEF1dGhvcj5KdWxpdXM8L0F1dGhvcj48WWVhcj4yMDA2PC9ZZWFyPjxS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</w:fldData>
        </w:fldChar>
      </w:r>
      <w:r w:rsidR="00EE2B4F" w:rsidRPr="00B17ABA">
        <w:instrText xml:space="preserve"> ADDIN EN.CITE </w:instrText>
      </w:r>
      <w:r w:rsidR="00EE2B4F" w:rsidRPr="00B17ABA">
        <w:fldChar w:fldCharType="begin">
          <w:fldData xml:space="preserve">PEVuZE5vdGU+PENpdGU+PEF1dGhvcj5KdWxpdXM8L0F1dGhvcj48WWVhcj4yMDA2PC9ZZWFyPjxS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386]</w:t>
      </w:r>
      <w:r w:rsidR="00ED003A" w:rsidRPr="00B17ABA">
        <w:fldChar w:fldCharType="end"/>
      </w:r>
      <w:r w:rsidRPr="00B17ABA">
        <w:t>. Drug switching could</w:t>
      </w:r>
      <w:r w:rsidRPr="00B17ABA">
        <w:rPr>
          <w:rFonts w:hint="eastAsia"/>
        </w:rPr>
        <w:t xml:space="preserve"> disturb the therapeutic consistency</w:t>
      </w:r>
      <w:r w:rsidR="003A2511" w:rsidRPr="00B17ABA">
        <w:t>,</w:t>
      </w:r>
      <w:r w:rsidRPr="00B17ABA">
        <w:t xml:space="preserve"> which </w:t>
      </w:r>
      <w:r w:rsidRPr="00B17ABA">
        <w:rPr>
          <w:rFonts w:hint="eastAsia"/>
        </w:rPr>
        <w:t>could</w:t>
      </w:r>
      <w:r w:rsidRPr="00B17ABA">
        <w:t xml:space="preserve"> delay blood pressure control </w:t>
      </w:r>
      <w:r w:rsidRPr="00B17ABA">
        <w:rPr>
          <w:rFonts w:hint="eastAsia"/>
        </w:rPr>
        <w:t>and increase the risks of mortality and morbidity associated with hypertension</w:t>
      </w:r>
      <w:r w:rsidR="00ED003A" w:rsidRPr="00B17ABA">
        <w:rPr>
          <w:rFonts w:cs="Gulim"/>
        </w:rPr>
        <w:fldChar w:fldCharType="begin">
          <w:fldData xml:space="preserve">PEVuZE5vdGU+PENpdGU+PEF1dGhvcj5Kb25lczwvQXV0aG9yPjxZZWFyPjE5OTU8L1llYXI+PFJl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</w:fldData>
        </w:fldChar>
      </w:r>
      <w:r w:rsidR="00EE2B4F" w:rsidRPr="00B17ABA">
        <w:rPr>
          <w:rFonts w:cs="Gulim"/>
        </w:rPr>
        <w:instrText xml:space="preserve"> ADDIN EN.CITE </w:instrText>
      </w:r>
      <w:r w:rsidR="00EE2B4F" w:rsidRPr="00B17ABA">
        <w:rPr>
          <w:rFonts w:cs="Gulim"/>
        </w:rPr>
        <w:fldChar w:fldCharType="begin">
          <w:fldData xml:space="preserve">PEVuZE5vdGU+PENpdGU+PEF1dGhvcj5Kb25lczwvQXV0aG9yPjxZZWFyPjE5OTU8L1llYXI+PFJl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</w:fldData>
        </w:fldChar>
      </w:r>
      <w:r w:rsidR="00EE2B4F" w:rsidRPr="00B17ABA">
        <w:rPr>
          <w:rFonts w:cs="Gulim"/>
        </w:rPr>
        <w:instrText xml:space="preserve"> ADDIN EN.CITE.DATA </w:instrText>
      </w:r>
      <w:r w:rsidR="00EE2B4F" w:rsidRPr="00B17ABA">
        <w:rPr>
          <w:rFonts w:cs="Gulim"/>
        </w:rPr>
      </w:r>
      <w:r w:rsidR="00EE2B4F" w:rsidRPr="00B17ABA">
        <w:rPr>
          <w:rFonts w:cs="Gulim"/>
        </w:rPr>
        <w:fldChar w:fldCharType="end"/>
      </w:r>
      <w:r w:rsidR="00ED003A" w:rsidRPr="00B17ABA">
        <w:rPr>
          <w:rFonts w:cs="Gulim"/>
        </w:rPr>
      </w:r>
      <w:r w:rsidR="00ED003A" w:rsidRPr="00B17ABA">
        <w:rPr>
          <w:rFonts w:cs="Gulim"/>
        </w:rPr>
        <w:fldChar w:fldCharType="separate"/>
      </w:r>
      <w:r w:rsidR="00EE2B4F" w:rsidRPr="00B17ABA">
        <w:rPr>
          <w:rFonts w:cs="Gulim"/>
          <w:noProof/>
          <w:vertAlign w:val="superscript"/>
        </w:rPr>
        <w:t>[3, 347, 351, 386, 387]</w:t>
      </w:r>
      <w:r w:rsidR="00ED003A" w:rsidRPr="00B17ABA">
        <w:rPr>
          <w:rFonts w:cs="Gulim"/>
        </w:rPr>
        <w:fldChar w:fldCharType="end"/>
      </w:r>
      <w:r w:rsidRPr="00B17ABA">
        <w:rPr>
          <w:rFonts w:cstheme="majorBidi"/>
        </w:rPr>
        <w:t>.</w:t>
      </w:r>
      <w:r w:rsidRPr="00B17ABA">
        <w:rPr>
          <w:rFonts w:hint="eastAsia"/>
        </w:rPr>
        <w:t xml:space="preserve"> </w:t>
      </w:r>
      <w:r w:rsidRPr="00B17ABA">
        <w:t xml:space="preserve">Drug switching may also cause patients concern or dissatisfaction with the process and might reduce </w:t>
      </w:r>
      <w:r w:rsidR="00456B65" w:rsidRPr="00B17ABA">
        <w:t>QoL</w:t>
      </w:r>
      <w:r w:rsidR="00ED003A" w:rsidRPr="00B17ABA">
        <w:fldChar w:fldCharType="begin">
          <w:fldData xml:space="preserve">PEVuZE5vdGU+PENpdGU+PEF1dGhvcj5Kb2huc3RvbjwvQXV0aG9yPjxZZWFyPjIwMTA8L1llYXI+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==
</w:fldData>
        </w:fldChar>
      </w:r>
      <w:r w:rsidR="00EE2B4F" w:rsidRPr="00B17ABA">
        <w:instrText xml:space="preserve"> ADDIN EN.CITE </w:instrText>
      </w:r>
      <w:r w:rsidR="00EE2B4F" w:rsidRPr="00B17ABA">
        <w:fldChar w:fldCharType="begin">
          <w:fldData xml:space="preserve">PEVuZE5vdGU+PENpdGU+PEF1dGhvcj5Kb2huc3RvbjwvQXV0aG9yPjxZZWFyPjIwMTA8L1llYXI+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==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387]</w:t>
      </w:r>
      <w:r w:rsidR="00ED003A" w:rsidRPr="00B17ABA">
        <w:fldChar w:fldCharType="end"/>
      </w:r>
      <w:r w:rsidRPr="00B17ABA">
        <w:t xml:space="preserve">. </w:t>
      </w:r>
      <w:r w:rsidRPr="00B17ABA">
        <w:rPr>
          <w:rFonts w:hint="eastAsia"/>
        </w:rPr>
        <w:t xml:space="preserve">Some </w:t>
      </w:r>
      <w:r w:rsidRPr="00B17ABA">
        <w:t xml:space="preserve">studies highlighted the additional costs of health care incurred by </w:t>
      </w:r>
      <w:r w:rsidRPr="00B17ABA">
        <w:rPr>
          <w:rFonts w:hint="eastAsia"/>
        </w:rPr>
        <w:t xml:space="preserve">drug switches. </w:t>
      </w:r>
      <w:r w:rsidRPr="00B17ABA">
        <w:t>The additional costs could incur either in the process of switching such as costs for additional clinic visits and extra laboratory tests; or as a consequence of switching such as hospitalisation due to adverse-events</w:t>
      </w:r>
      <w:r w:rsidR="00ED003A" w:rsidRPr="00B17ABA">
        <w:fldChar w:fldCharType="begin">
          <w:fldData xml:space="preserve">PEVuZE5vdGU+PENpdGU+PEF1dGhvcj5SaXp6bzwvQXV0aG9yPjxZZWFyPjE5OTc8L1llYXI+PFJl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==
</w:fldData>
        </w:fldChar>
      </w:r>
      <w:r w:rsidR="00EE2B4F" w:rsidRPr="00B17ABA">
        <w:instrText xml:space="preserve"> ADDIN EN.CITE </w:instrText>
      </w:r>
      <w:r w:rsidR="00EE2B4F" w:rsidRPr="00B17ABA">
        <w:fldChar w:fldCharType="begin">
          <w:fldData xml:space="preserve">PEVuZE5vdGU+PENpdGU+PEF1dGhvcj5SaXp6bzwvQXV0aG9yPjxZZWFyPjE5OTc8L1llYXI+PFJl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==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6, 387, 388]</w:t>
      </w:r>
      <w:r w:rsidR="00ED003A" w:rsidRPr="00B17ABA">
        <w:fldChar w:fldCharType="end"/>
      </w:r>
      <w:r w:rsidRPr="00B17ABA">
        <w:t xml:space="preserve">. </w:t>
      </w:r>
      <w:r w:rsidRPr="00B17ABA">
        <w:rPr>
          <w:rFonts w:hint="eastAsia"/>
        </w:rPr>
        <w:t>From the patient</w:t>
      </w:r>
      <w:r w:rsidRPr="00B17ABA">
        <w:t>s’</w:t>
      </w:r>
      <w:r w:rsidRPr="00B17ABA">
        <w:rPr>
          <w:rFonts w:hint="eastAsia"/>
        </w:rPr>
        <w:t xml:space="preserve"> perspective, </w:t>
      </w:r>
      <w:r w:rsidRPr="00B17ABA">
        <w:t>change in</w:t>
      </w:r>
      <w:r w:rsidRPr="00B17ABA">
        <w:rPr>
          <w:rFonts w:hint="eastAsia"/>
        </w:rPr>
        <w:t xml:space="preserve"> treatment regimen was one of </w:t>
      </w:r>
      <w:r w:rsidRPr="00B17ABA">
        <w:t xml:space="preserve">the </w:t>
      </w:r>
      <w:r w:rsidRPr="00B17ABA">
        <w:rPr>
          <w:rFonts w:hint="eastAsia"/>
        </w:rPr>
        <w:t xml:space="preserve">main reasons </w:t>
      </w:r>
      <w:r w:rsidRPr="00B17ABA">
        <w:t xml:space="preserve">for </w:t>
      </w:r>
      <w:r w:rsidRPr="00B17ABA">
        <w:rPr>
          <w:rFonts w:hint="eastAsia"/>
        </w:rPr>
        <w:t>d</w:t>
      </w:r>
      <w:r w:rsidR="0081589F" w:rsidRPr="00B17ABA">
        <w:rPr>
          <w:rFonts w:hint="eastAsia"/>
        </w:rPr>
        <w:t>ecreasing medication compliance</w:t>
      </w:r>
      <w:r w:rsidR="00ED003A" w:rsidRPr="00B17ABA">
        <w:fldChar w:fldCharType="begin"/>
      </w:r>
      <w:r w:rsidR="00EE2B4F" w:rsidRPr="00B17ABA">
        <w:instrText xml:space="preserve"> ADDIN EN.CITE &lt;EndNote&gt;&lt;Cite&gt;&lt;Author&gt;Caro&lt;/Author&gt;&lt;Year&gt;1999&lt;/Year&gt;&lt;RecNum&gt;531&lt;/RecNum&gt;&lt;DisplayText&gt;&lt;style face="superscript"&gt;[346]&lt;/style&gt;&lt;/DisplayText&gt;&lt;record&gt;&lt;rec-number&gt;531&lt;/rec-number&gt;&lt;foreign-keys&gt;&lt;key app="EN" db-id="z2a0dvwpazf220et2vh50z295rxpzfevwft2"&gt;531&lt;/key&gt;&lt;/foreign-keys&gt;&lt;ref-type name="Journal Article"&gt;17&lt;/ref-type&gt;&lt;contributors&gt;&lt;authors&gt;&lt;author&gt;Caro, J. J.&lt;/author&gt;&lt;author&gt;Speckman, J. L.&lt;/author&gt;&lt;author&gt;Salas, M.&lt;/author&gt;&lt;author&gt;Raggio, G.&lt;/author&gt;&lt;author&gt;Jackson, J. D.&lt;/author&gt;&lt;/authors&gt;&lt;/contributors&gt;&lt;auth-address&gt;Caro, JJ&amp;#xD;336 Baker Ave, Concord, MA 01742 USA&amp;#xD;336 Baker Ave, Concord, MA 01742 USA&amp;#xD;Caro Res, Concord, MA USA&amp;#xD;McGill Univ, Royal Victoria Hosp, Div Gen Internal Med, Montreal, PQ H3A 1A1, Canada&amp;#xD;Bristol Myers Squibb, Pharmaceut Res Inst, Princeton, NJ USA&lt;/auth-address&gt;&lt;titles&gt;&lt;title&gt;Effect of initial drug choice on persistence with antihypertensive therapy: the importance of actual practice data&lt;/title&gt;&lt;secondary-title&gt;Canadian Medical Association Journal&lt;/secondary-title&gt;&lt;alt-title&gt;Can Med Assoc J&lt;/alt-title&gt;&lt;/titles&gt;&lt;periodical&gt;&lt;full-title&gt;Canadian Medical Association Journal&lt;/full-title&gt;&lt;abbr-1&gt;Can Med Assoc J&lt;/abbr-1&gt;&lt;/periodical&gt;&lt;alt-periodical&gt;&lt;full-title&gt;Canadian Medical Association Journal&lt;/full-title&gt;&lt;abbr-1&gt;Can Med Assoc J&lt;/abbr-1&gt;&lt;/alt-periodical&gt;&lt;pages&gt;41-46&lt;/pages&gt;&lt;volume&gt;160&lt;/volume&gt;&lt;number&gt;1&lt;/number&gt;&lt;keywords&gt;&lt;keyword&gt;health-care datafiles&lt;/keyword&gt;&lt;keyword&gt;hypertension awareness&lt;/keyword&gt;&lt;keyword&gt;patient compliance&lt;/keyword&gt;&lt;keyword&gt;blood-pressure&lt;/keyword&gt;&lt;keyword&gt;population&lt;/keyword&gt;&lt;keyword&gt;discontinuation&lt;/keyword&gt;&lt;/keywords&gt;&lt;dates&gt;&lt;year&gt;1999&lt;/year&gt;&lt;pub-dates&gt;&lt;date&gt;Jan 12&lt;/date&gt;&lt;/pub-dates&gt;&lt;/dates&gt;&lt;isbn&gt;0820-3946&lt;/isbn&gt;&lt;accession-num&gt;ISI:000078115400031&lt;/accession-num&gt;&lt;urls&gt;&lt;related-urls&gt;&lt;url&gt;&amp;lt;Go to ISI&amp;gt;://000078115400031&lt;/url&gt;&lt;/related-urls&gt;&lt;/urls&gt;&lt;language&gt;English&lt;/language&gt;&lt;/record&gt;&lt;/Cite&gt;&lt;/EndNote&gt;</w:instrText>
      </w:r>
      <w:r w:rsidR="00ED003A" w:rsidRPr="00B17ABA">
        <w:fldChar w:fldCharType="separate"/>
      </w:r>
      <w:r w:rsidR="00EE2B4F" w:rsidRPr="00B17ABA">
        <w:rPr>
          <w:noProof/>
          <w:vertAlign w:val="superscript"/>
        </w:rPr>
        <w:t>[346]</w:t>
      </w:r>
      <w:r w:rsidR="00ED003A" w:rsidRPr="00B17ABA">
        <w:fldChar w:fldCharType="end"/>
      </w:r>
      <w:r w:rsidRPr="00B17ABA">
        <w:t xml:space="preserve">. Low compliance increases the risk of treatment failure, and </w:t>
      </w:r>
      <w:r w:rsidR="0081589F" w:rsidRPr="00B17ABA">
        <w:t>leads to further</w:t>
      </w:r>
      <w:r w:rsidRPr="00B17ABA">
        <w:t xml:space="preserve"> change in treatment regimen. The vicious circle between increased drug switching, low compliance and higher risk of treatment failure can be perceived intuitively</w:t>
      </w:r>
      <w:r w:rsidR="0081589F" w:rsidRPr="00B17ABA">
        <w:t>,</w:t>
      </w:r>
      <w:r w:rsidRPr="00B17ABA">
        <w:t xml:space="preserve"> but </w:t>
      </w:r>
      <w:r w:rsidR="0081589F" w:rsidRPr="00B17ABA">
        <w:t>was</w:t>
      </w:r>
      <w:r w:rsidRPr="00B17ABA">
        <w:t xml:space="preserve"> difficult to incorporate </w:t>
      </w:r>
      <w:r w:rsidR="0081589F" w:rsidRPr="00B17ABA">
        <w:t xml:space="preserve">practically </w:t>
      </w:r>
      <w:r w:rsidR="0032122C" w:rsidRPr="00B17ABA">
        <w:t>in the hypertension SDDP model.</w:t>
      </w:r>
      <w:r w:rsidR="006753ED" w:rsidRPr="00B17ABA">
        <w:t xml:space="preserve"> If an </w:t>
      </w:r>
      <w:r w:rsidR="00262D69" w:rsidRPr="00B17ABA">
        <w:t>IBM</w:t>
      </w:r>
      <w:r w:rsidR="006753ED" w:rsidRPr="00B17ABA">
        <w:t xml:space="preserve"> is used as an alternative to the cohort-based structure of the hypertension SDDP model, the correlations between drug switching, low compliance and higher risk of treatment failure at an individual level could be incorporated easily within the mathematical structure of such a model.</w:t>
      </w:r>
    </w:p>
    <w:p w:rsidR="00006F9D" w:rsidRPr="00B17ABA" w:rsidRDefault="00006F9D" w:rsidP="001A2558">
      <w:pPr>
        <w:pStyle w:val="Heading2"/>
      </w:pPr>
      <w:bookmarkStart w:id="344" w:name="_Toc426018069"/>
      <w:r w:rsidRPr="00B17ABA">
        <w:lastRenderedPageBreak/>
        <w:t>Future research</w:t>
      </w:r>
      <w:bookmarkEnd w:id="344"/>
    </w:p>
    <w:p w:rsidR="002D6781" w:rsidRPr="00B17ABA" w:rsidRDefault="002D6781" w:rsidP="001A2558">
      <w:pPr>
        <w:pStyle w:val="Heading3"/>
      </w:pPr>
      <w:r w:rsidRPr="00B17ABA">
        <w:t>Individual-based model</w:t>
      </w:r>
    </w:p>
    <w:p w:rsidR="002E0D18" w:rsidRPr="00B17ABA" w:rsidRDefault="002D6781" w:rsidP="00AA047D">
      <w:pPr>
        <w:jc w:val="both"/>
        <w:rPr>
          <w:rFonts w:cs="CaslonTwoTwentyFour-Book"/>
        </w:rPr>
      </w:pPr>
      <w:r w:rsidRPr="00B17ABA">
        <w:rPr>
          <w:rFonts w:eastAsia="Malgun Gothic" w:hint="eastAsia"/>
          <w:lang w:eastAsia="ko-KR"/>
        </w:rPr>
        <w:t xml:space="preserve">The </w:t>
      </w:r>
      <w:r w:rsidRPr="00B17ABA">
        <w:rPr>
          <w:rFonts w:eastAsia="Malgun Gothic"/>
          <w:lang w:eastAsia="ko-KR"/>
        </w:rPr>
        <w:t>structural</w:t>
      </w:r>
      <w:r w:rsidRPr="00B17ABA">
        <w:rPr>
          <w:rFonts w:eastAsia="Malgun Gothic" w:hint="eastAsia"/>
          <w:lang w:eastAsia="ko-KR"/>
        </w:rPr>
        <w:t xml:space="preserve"> l</w:t>
      </w:r>
      <w:r w:rsidRPr="00B17ABA">
        <w:t xml:space="preserve">imitations of </w:t>
      </w:r>
      <w:r w:rsidRPr="00B17ABA">
        <w:rPr>
          <w:rFonts w:eastAsia="Malgun Gothic" w:hint="eastAsia"/>
          <w:lang w:eastAsia="ko-KR"/>
        </w:rPr>
        <w:t xml:space="preserve">the </w:t>
      </w:r>
      <w:r w:rsidRPr="00B17ABA">
        <w:rPr>
          <w:rFonts w:eastAsia="Malgun Gothic"/>
          <w:lang w:eastAsia="ko-KR"/>
        </w:rPr>
        <w:t xml:space="preserve">Markov </w:t>
      </w:r>
      <w:r w:rsidRPr="00B17ABA">
        <w:rPr>
          <w:rFonts w:eastAsia="Malgun Gothic" w:hint="eastAsia"/>
          <w:lang w:eastAsia="ko-KR"/>
        </w:rPr>
        <w:t>state-transition model</w:t>
      </w:r>
      <w:r w:rsidRPr="00B17ABA">
        <w:rPr>
          <w:rFonts w:eastAsia="Malgun Gothic"/>
          <w:lang w:eastAsia="ko-KR"/>
        </w:rPr>
        <w:t xml:space="preserve"> </w:t>
      </w:r>
      <w:r w:rsidRPr="00B17ABA">
        <w:t xml:space="preserve">may be solved by IBMs such as DES. </w:t>
      </w:r>
      <w:r w:rsidR="002E0D18" w:rsidRPr="00B17ABA">
        <w:rPr>
          <w:rFonts w:eastAsia="Malgun Gothic"/>
          <w:bCs/>
          <w:lang w:eastAsia="ko-KR"/>
        </w:rPr>
        <w:t xml:space="preserve">While Markov state-transition models conceptualise the problem as a series of states that </w:t>
      </w:r>
      <w:r w:rsidR="0081589F" w:rsidRPr="00B17ABA">
        <w:rPr>
          <w:rFonts w:eastAsia="Malgun Gothic"/>
          <w:bCs/>
          <w:lang w:eastAsia="ko-KR"/>
        </w:rPr>
        <w:t xml:space="preserve">a </w:t>
      </w:r>
      <w:r w:rsidR="002E0D18" w:rsidRPr="00B17ABA">
        <w:rPr>
          <w:rFonts w:eastAsia="Malgun Gothic"/>
          <w:bCs/>
          <w:lang w:eastAsia="ko-KR"/>
        </w:rPr>
        <w:t xml:space="preserve">cohort of objects can move from one state to another at each fixed cycle, </w:t>
      </w:r>
      <w:r w:rsidR="002E0D18" w:rsidRPr="00B17ABA">
        <w:rPr>
          <w:rFonts w:cs="CaslonTwoTwentyFour-Book"/>
        </w:rPr>
        <w:t>DES does not need to define a fixed cycle length</w:t>
      </w:r>
      <w:r w:rsidR="002E0D18" w:rsidRPr="00B17ABA">
        <w:t xml:space="preserve">. </w:t>
      </w:r>
      <w:r w:rsidRPr="00B17ABA">
        <w:rPr>
          <w:rFonts w:eastAsia="Malgun Gothic"/>
          <w:bCs/>
          <w:lang w:eastAsia="ko-KR"/>
        </w:rPr>
        <w:t xml:space="preserve">DES moves forward </w:t>
      </w:r>
      <w:r w:rsidRPr="00B17ABA">
        <w:rPr>
          <w:rFonts w:eastAsia="Malgun Gothic" w:cs="CaslonTwoTwentyFour-Book"/>
          <w:lang w:eastAsia="ko-KR"/>
        </w:rPr>
        <w:t>by the occurrence of an event</w:t>
      </w:r>
      <w:r w:rsidRPr="00B17ABA">
        <w:rPr>
          <w:rFonts w:eastAsia="Malgun Gothic"/>
          <w:bCs/>
          <w:lang w:eastAsia="ko-KR"/>
        </w:rPr>
        <w:t xml:space="preserve">, </w:t>
      </w:r>
      <w:r w:rsidRPr="00B17ABA">
        <w:rPr>
          <w:rFonts w:eastAsia="Malgun Gothic" w:cs="CaslonTwoTwentyFour-Book"/>
          <w:lang w:eastAsia="ko-KR"/>
        </w:rPr>
        <w:t>which is governed by the parameters describing time-to-event</w:t>
      </w:r>
      <w:r w:rsidR="00ED003A" w:rsidRPr="00B17ABA">
        <w:rPr>
          <w:lang w:eastAsia="ko-KR"/>
        </w:rPr>
        <w:fldChar w:fldCharType="begin">
          <w:fldData xml:space="preserve">PEVuZE5vdGU+PENpdGU+PEF1dGhvcj5DYXJvPC9BdXRob3I+PFllYXI+MjAxMDwvWWVhcj48UmVj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=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DYXJvPC9BdXRob3I+PFllYXI+MjAxMDwvWWVhcj48UmVj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=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00ED003A" w:rsidRPr="00B17ABA">
        <w:rPr>
          <w:lang w:eastAsia="ko-KR"/>
        </w:rPr>
      </w:r>
      <w:r w:rsidR="00ED003A" w:rsidRPr="00B17ABA">
        <w:rPr>
          <w:lang w:eastAsia="ko-KR"/>
        </w:rPr>
        <w:fldChar w:fldCharType="separate"/>
      </w:r>
      <w:r w:rsidR="00EE2B4F" w:rsidRPr="00B17ABA">
        <w:rPr>
          <w:noProof/>
          <w:vertAlign w:val="superscript"/>
          <w:lang w:eastAsia="ko-KR"/>
        </w:rPr>
        <w:t>[75, 389]</w:t>
      </w:r>
      <w:r w:rsidR="00ED003A" w:rsidRPr="00B17ABA">
        <w:rPr>
          <w:lang w:eastAsia="ko-KR"/>
        </w:rPr>
        <w:fldChar w:fldCharType="end"/>
      </w:r>
      <w:r w:rsidRPr="00B17ABA">
        <w:rPr>
          <w:lang w:eastAsia="ko-KR"/>
        </w:rPr>
        <w:t xml:space="preserve">. </w:t>
      </w:r>
      <w:r w:rsidR="002E0D18" w:rsidRPr="00B17ABA">
        <w:rPr>
          <w:lang w:eastAsia="ko-KR"/>
        </w:rPr>
        <w:t xml:space="preserve">This may </w:t>
      </w:r>
      <w:r w:rsidR="002E0D18" w:rsidRPr="00B17ABA">
        <w:rPr>
          <w:rFonts w:eastAsia="Malgun Gothic"/>
          <w:bCs/>
          <w:lang w:eastAsia="ko-KR"/>
        </w:rPr>
        <w:t>r</w:t>
      </w:r>
      <w:r w:rsidR="002E0D18" w:rsidRPr="00B17ABA">
        <w:t xml:space="preserve">educe complexity in SDDPs, where a series of actions take place according to the patient’s condition over time. For example, the hypertension SDDP model used the successive decision tree to depict the sequential decision making process. The number of possible health states in a Markov state-transition model was exponentially increased for each additional cycle to embed previous history in each state. Because of the computational complexity increased by the number of possible health states in each period, the hypertension SDDP model had to restrict the number of drug switching period. However, DES </w:t>
      </w:r>
      <w:r w:rsidR="002E0D18" w:rsidRPr="00B17ABA">
        <w:rPr>
          <w:bCs/>
        </w:rPr>
        <w:t>may</w:t>
      </w:r>
      <w:r w:rsidR="002E0D18" w:rsidRPr="00B17ABA">
        <w:rPr>
          <w:rFonts w:eastAsia="Malgun Gothic" w:cs="CaslonTwoTwentyFour-Book"/>
          <w:lang w:eastAsia="ko-KR"/>
        </w:rPr>
        <w:t xml:space="preserve"> reduce the complexity where there are no events happening, for example, a patient in DES may have nothing happening for several cycles defined in the Markov state-transition model</w:t>
      </w:r>
      <w:r w:rsidR="002E0D18" w:rsidRPr="00B17ABA">
        <w:rPr>
          <w:rFonts w:cs="CaslonTwoTwentyFour-Book"/>
        </w:rPr>
        <w:t>.</w:t>
      </w:r>
    </w:p>
    <w:p w:rsidR="002E0D18" w:rsidRPr="00B17ABA" w:rsidRDefault="002E0D18" w:rsidP="00620560">
      <w:pPr>
        <w:jc w:val="both"/>
        <w:rPr>
          <w:rFonts w:eastAsia="Malgun Gothic" w:cs="CaslonTwoTwentyFour-Book"/>
          <w:lang w:eastAsia="ko-KR"/>
        </w:rPr>
      </w:pPr>
      <w:r w:rsidRPr="00B17ABA">
        <w:rPr>
          <w:rFonts w:eastAsia="Malgun Gothic"/>
          <w:bCs/>
          <w:lang w:eastAsia="ko-KR"/>
        </w:rPr>
        <w:t xml:space="preserve">Furthermore, </w:t>
      </w:r>
      <w:r w:rsidRPr="00B17ABA">
        <w:rPr>
          <w:rFonts w:eastAsia="Malgun Gothic" w:cs="CaslonTwoTwentyFour-Book" w:hint="eastAsia"/>
          <w:lang w:eastAsia="ko-KR"/>
        </w:rPr>
        <w:t>DES</w:t>
      </w:r>
      <w:r w:rsidRPr="00B17ABA">
        <w:rPr>
          <w:rFonts w:eastAsia="Malgun Gothic" w:hint="eastAsia"/>
          <w:bCs/>
          <w:lang w:eastAsia="ko-KR"/>
        </w:rPr>
        <w:t xml:space="preserve"> does not have the memory limitations of the Markov model.</w:t>
      </w:r>
      <w:r w:rsidRPr="00B17ABA">
        <w:rPr>
          <w:rFonts w:eastAsia="Malgun Gothic"/>
          <w:bCs/>
          <w:lang w:eastAsia="ko-KR"/>
        </w:rPr>
        <w:t xml:space="preserve"> </w:t>
      </w:r>
      <w:r w:rsidRPr="00B17ABA">
        <w:rPr>
          <w:rFonts w:eastAsia="Malgun Gothic" w:cs="CaslonTwoTwentyFour-Book"/>
          <w:lang w:eastAsia="ko-KR"/>
        </w:rPr>
        <w:t>E</w:t>
      </w:r>
      <w:r w:rsidRPr="00B17ABA">
        <w:rPr>
          <w:rFonts w:eastAsia="Malgun Gothic"/>
          <w:lang w:eastAsia="ko-KR"/>
        </w:rPr>
        <w:t>ntities in DES can carry their history as attributes, whereas all history information needs to be explicitly embedded in the states for cohort models</w:t>
      </w:r>
      <w:r w:rsidR="00ED003A" w:rsidRPr="00B17ABA">
        <w:rPr>
          <w:rFonts w:eastAsia="Malgun Gothic" w:cs="CaslonTwoTwentyFour-Book"/>
          <w:lang w:eastAsia="ko-KR"/>
        </w:rPr>
        <w:fldChar w:fldCharType="begin"/>
      </w:r>
      <w:r w:rsidR="00EE2B4F" w:rsidRPr="00B17ABA">
        <w:rPr>
          <w:rFonts w:eastAsia="Malgun Gothic" w:cs="CaslonTwoTwentyFour-Book"/>
          <w:lang w:eastAsia="ko-KR"/>
        </w:rPr>
        <w:instrText xml:space="preserve"> ADDIN EN.CITE &lt;EndNote&gt;&lt;Cite&gt;&lt;Author&gt;Stahl&lt;/Author&gt;&lt;Year&gt;2008&lt;/Year&gt;&lt;RecNum&gt;239&lt;/RecNum&gt;&lt;DisplayText&gt;&lt;style face="superscript"&gt;[66]&lt;/style&gt;&lt;/DisplayText&gt;&lt;record&gt;&lt;rec-number&gt;239&lt;/rec-number&gt;&lt;foreign-keys&gt;&lt;key app="EN" db-id="z2a0dvwpazf220et2vh50z295rxpzfevwft2"&gt;239&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48&lt;/pages&gt;&lt;volume&gt;26&lt;/volume&gt;&lt;number&gt;2&lt;/number&gt;&lt;edition&gt;2008/01/18&lt;/edition&gt;&lt;keywords&gt;&lt;keyword&gt;Computer Simulation&lt;/keyword&gt;&lt;keyword&gt;Economics, Pharmaceutical/*statistics &amp;amp; numerical data&lt;/keyword&gt;&lt;keyword&gt;*Models, Economic&lt;/keyword&gt;&lt;keyword&gt;*Models, Statistical&lt;/keyword&gt;&lt;keyword&gt;Technology Assessment, Biomedical/*economics/*statistics &amp;amp; numerical data&lt;/keyword&gt;&lt;/keywords&gt;&lt;dates&gt;&lt;year&gt;2008&lt;/year&gt;&lt;pub-dates&gt;&lt;date&gt;Feb&lt;/date&gt;&lt;/pub-dates&gt;&lt;/dates&gt;&lt;isbn&gt;1170-7690 (Print)&amp;#xD;1170-7690 (Linking)&lt;/isbn&gt;&lt;accession-num&gt;18198933&lt;/accession-num&gt;&lt;urls&gt;&lt;related-urls&gt;&lt;url&gt;http://link.springer.com/article/10.2165/00019053-200826020-00004&lt;/url&gt;&lt;/related-urls&gt;&lt;/urls&gt;&lt;electronic-resource-num&gt;2624 [pii]&lt;/electronic-resource-num&gt;&lt;language&gt;eng&lt;/language&gt;&lt;access-date&gt;Accessed 19 February 2014&lt;/access-date&gt;&lt;/record&gt;&lt;/Cite&gt;&lt;/EndNote&gt;</w:instrText>
      </w:r>
      <w:r w:rsidR="00ED003A" w:rsidRPr="00B17ABA">
        <w:rPr>
          <w:rFonts w:eastAsia="Malgun Gothic" w:cs="CaslonTwoTwentyFour-Book"/>
          <w:lang w:eastAsia="ko-KR"/>
        </w:rPr>
        <w:fldChar w:fldCharType="separate"/>
      </w:r>
      <w:r w:rsidR="00EE2B4F" w:rsidRPr="00B17ABA">
        <w:rPr>
          <w:rFonts w:eastAsia="Malgun Gothic" w:cs="CaslonTwoTwentyFour-Book"/>
          <w:noProof/>
          <w:vertAlign w:val="superscript"/>
          <w:lang w:eastAsia="ko-KR"/>
        </w:rPr>
        <w:t>[66]</w:t>
      </w:r>
      <w:r w:rsidR="00ED003A" w:rsidRPr="00B17ABA">
        <w:rPr>
          <w:rFonts w:eastAsia="Malgun Gothic" w:cs="CaslonTwoTwentyFour-Book"/>
          <w:lang w:eastAsia="ko-KR"/>
        </w:rPr>
        <w:fldChar w:fldCharType="end"/>
      </w:r>
      <w:r w:rsidRPr="00B17ABA">
        <w:rPr>
          <w:rFonts w:eastAsia="Malgun Gothic"/>
          <w:lang w:eastAsia="ko-KR"/>
        </w:rPr>
        <w:t xml:space="preserve">. </w:t>
      </w:r>
      <w:r w:rsidRPr="00B17ABA">
        <w:rPr>
          <w:rFonts w:eastAsia="Malgun Gothic" w:hint="eastAsia"/>
          <w:bCs/>
          <w:lang w:eastAsia="ko-KR"/>
        </w:rPr>
        <w:t xml:space="preserve">By </w:t>
      </w:r>
      <w:r w:rsidRPr="00B17ABA">
        <w:rPr>
          <w:rFonts w:eastAsia="Malgun Gothic"/>
          <w:bCs/>
          <w:lang w:eastAsia="ko-KR"/>
        </w:rPr>
        <w:t xml:space="preserve">more easily </w:t>
      </w:r>
      <w:r w:rsidRPr="00B17ABA">
        <w:rPr>
          <w:rFonts w:eastAsia="Malgun Gothic" w:cs="CaslonTwoTwentyFour-Book"/>
          <w:lang w:eastAsia="ko-KR"/>
        </w:rPr>
        <w:t>embedding</w:t>
      </w:r>
      <w:r w:rsidRPr="00B17ABA">
        <w:rPr>
          <w:rFonts w:eastAsia="Malgun Gothic" w:cs="CaslonTwoTwentyFour-Book" w:hint="eastAsia"/>
          <w:lang w:eastAsia="ko-KR"/>
        </w:rPr>
        <w:t xml:space="preserve"> memory </w:t>
      </w:r>
      <w:r w:rsidRPr="00B17ABA">
        <w:rPr>
          <w:rFonts w:eastAsia="Malgun Gothic" w:cs="CaslonTwoTwentyFour-Book"/>
          <w:lang w:eastAsia="ko-KR"/>
        </w:rPr>
        <w:t xml:space="preserve">and historical information </w:t>
      </w:r>
      <w:r w:rsidRPr="00B17ABA">
        <w:rPr>
          <w:rFonts w:eastAsia="Malgun Gothic" w:cs="CaslonTwoTwentyFour-Book" w:hint="eastAsia"/>
          <w:lang w:eastAsia="ko-KR"/>
        </w:rPr>
        <w:t>into the entities,</w:t>
      </w:r>
      <w:r w:rsidRPr="00B17ABA">
        <w:rPr>
          <w:rFonts w:eastAsia="Malgun Gothic" w:cs="CaslonTwoTwentyFour-Book"/>
          <w:lang w:eastAsia="ko-KR"/>
        </w:rPr>
        <w:t xml:space="preserve"> </w:t>
      </w:r>
      <w:r w:rsidRPr="00B17ABA">
        <w:rPr>
          <w:rFonts w:eastAsia="Malgun Gothic"/>
          <w:bCs/>
          <w:lang w:eastAsia="ko-KR"/>
        </w:rPr>
        <w:t xml:space="preserve">DES provides flexibility </w:t>
      </w:r>
      <w:r w:rsidRPr="00B17ABA">
        <w:rPr>
          <w:rFonts w:cs="CaslonTwoTwentyFour-Book"/>
        </w:rPr>
        <w:t xml:space="preserve">to </w:t>
      </w:r>
      <w:r w:rsidRPr="00B17ABA">
        <w:rPr>
          <w:rFonts w:eastAsia="Malgun Gothic" w:cs="CaslonTwoTwentyFour-Book" w:hint="eastAsia"/>
          <w:lang w:eastAsia="ko-KR"/>
        </w:rPr>
        <w:t>address the complex relationship between individual patient</w:t>
      </w:r>
      <w:r w:rsidRPr="00B17ABA">
        <w:rPr>
          <w:rFonts w:eastAsia="Malgun Gothic" w:cs="CaslonTwoTwentyFour-Book"/>
          <w:lang w:eastAsia="ko-KR"/>
        </w:rPr>
        <w:t xml:space="preserve">s’ various current and historical </w:t>
      </w:r>
      <w:r w:rsidRPr="00B17ABA">
        <w:rPr>
          <w:rFonts w:eastAsia="Malgun Gothic" w:cs="CaslonTwoTwentyFour-Book" w:hint="eastAsia"/>
          <w:lang w:eastAsia="ko-KR"/>
        </w:rPr>
        <w:t xml:space="preserve">risk factors and the final outcome. </w:t>
      </w:r>
      <w:r w:rsidRPr="00B17ABA">
        <w:rPr>
          <w:rFonts w:eastAsia="Malgun Gothic" w:cs="CaslonTwoTwentyFour-Book"/>
          <w:lang w:eastAsia="ko-KR"/>
        </w:rPr>
        <w:t xml:space="preserve">These values may be updated while the patients go through the entire simulation. </w:t>
      </w:r>
      <w:r w:rsidRPr="00B17ABA">
        <w:rPr>
          <w:rFonts w:eastAsia="Malgun Gothic" w:cs="CaslonTwoTwentyFour-Book" w:hint="eastAsia"/>
          <w:lang w:eastAsia="ko-KR"/>
        </w:rPr>
        <w:t xml:space="preserve">The updated information </w:t>
      </w:r>
      <w:r w:rsidRPr="00B17ABA">
        <w:rPr>
          <w:rFonts w:eastAsia="Malgun Gothic" w:cs="CaslonTwoTwentyFour-Book"/>
          <w:lang w:eastAsia="ko-KR"/>
        </w:rPr>
        <w:t xml:space="preserve">is stored as entity attributes and can be used to determine the transition to </w:t>
      </w:r>
      <w:r w:rsidRPr="00B17ABA">
        <w:rPr>
          <w:rFonts w:eastAsia="Malgun Gothic" w:hint="eastAsia"/>
          <w:bCs/>
          <w:lang w:eastAsia="ko-KR"/>
        </w:rPr>
        <w:t xml:space="preserve">the </w:t>
      </w:r>
      <w:r w:rsidRPr="00B17ABA">
        <w:rPr>
          <w:rFonts w:eastAsia="Malgun Gothic"/>
          <w:bCs/>
          <w:lang w:eastAsia="ko-KR"/>
        </w:rPr>
        <w:t>subsequent disease pathway</w:t>
      </w:r>
      <w:r w:rsidRPr="00B17ABA">
        <w:rPr>
          <w:rFonts w:eastAsia="Malgun Gothic" w:hint="eastAsia"/>
          <w:bCs/>
          <w:lang w:eastAsia="ko-KR"/>
        </w:rPr>
        <w:t xml:space="preserve">, as well as </w:t>
      </w:r>
      <w:r w:rsidRPr="00B17ABA">
        <w:rPr>
          <w:rFonts w:eastAsia="Malgun Gothic"/>
          <w:bCs/>
          <w:lang w:eastAsia="ko-KR"/>
        </w:rPr>
        <w:t xml:space="preserve">to estimate </w:t>
      </w:r>
      <w:r w:rsidRPr="00B17ABA">
        <w:rPr>
          <w:rFonts w:eastAsia="Malgun Gothic" w:hint="eastAsia"/>
          <w:bCs/>
          <w:lang w:eastAsia="ko-KR"/>
        </w:rPr>
        <w:t>costs and effectiveness</w:t>
      </w:r>
      <w:r w:rsidRPr="00B17ABA">
        <w:rPr>
          <w:rFonts w:eastAsia="Malgun Gothic" w:cs="CaslonTwoTwentyFour-Book" w:hint="eastAsia"/>
          <w:lang w:eastAsia="ko-KR"/>
        </w:rPr>
        <w:t xml:space="preserve">. </w:t>
      </w:r>
    </w:p>
    <w:p w:rsidR="00A665BD" w:rsidRPr="00B17ABA" w:rsidRDefault="002D6781" w:rsidP="00AA047D">
      <w:pPr>
        <w:jc w:val="both"/>
      </w:pPr>
      <w:r w:rsidRPr="00B17ABA">
        <w:rPr>
          <w:rFonts w:ascii="Times New Roman" w:eastAsia="Malgun Gothic" w:hAnsi="Times New Roman" w:cs="Times New Roman"/>
          <w:lang w:val="en-US" w:eastAsia="ko-KR"/>
        </w:rPr>
        <w:t xml:space="preserve">The disadvantage of </w:t>
      </w:r>
      <w:r w:rsidR="002E0D18" w:rsidRPr="00B17ABA">
        <w:rPr>
          <w:rFonts w:ascii="Times New Roman" w:eastAsia="Malgun Gothic" w:hAnsi="Times New Roman" w:cs="Times New Roman"/>
          <w:lang w:val="en-US" w:eastAsia="ko-KR"/>
        </w:rPr>
        <w:t>DES</w:t>
      </w:r>
      <w:r w:rsidRPr="00B17ABA">
        <w:rPr>
          <w:rFonts w:ascii="Times New Roman" w:eastAsia="Malgun Gothic" w:hAnsi="Times New Roman" w:cs="Times New Roman"/>
          <w:lang w:val="en-US" w:eastAsia="ko-KR"/>
        </w:rPr>
        <w:t xml:space="preserve"> is that </w:t>
      </w:r>
      <w:r w:rsidR="002E0D18" w:rsidRPr="00B17ABA">
        <w:rPr>
          <w:rFonts w:ascii="Times New Roman" w:eastAsia="Malgun Gothic" w:hAnsi="Times New Roman" w:cs="Times New Roman"/>
          <w:lang w:eastAsia="ko-KR"/>
        </w:rPr>
        <w:t xml:space="preserve">it normally takes more time to obtain results than cohort models because DES usually </w:t>
      </w:r>
      <w:r w:rsidR="002E0D18" w:rsidRPr="00B17ABA">
        <w:rPr>
          <w:rFonts w:ascii="Times New Roman" w:hAnsi="Times New Roman" w:cs="Times New Roman"/>
        </w:rPr>
        <w:t xml:space="preserve">requires sampling a large </w:t>
      </w:r>
      <w:r w:rsidR="002E0D18" w:rsidRPr="00B17ABA">
        <w:rPr>
          <w:rFonts w:ascii="Times New Roman" w:eastAsia="Malgun Gothic" w:hAnsi="Times New Roman" w:cs="Times New Roman"/>
          <w:lang w:eastAsia="ko-KR"/>
        </w:rPr>
        <w:t>number</w:t>
      </w:r>
      <w:r w:rsidR="002E0D18" w:rsidRPr="00B17ABA">
        <w:rPr>
          <w:rFonts w:ascii="Times New Roman" w:hAnsi="Times New Roman" w:cs="Times New Roman"/>
        </w:rPr>
        <w:t xml:space="preserve"> of patients and/or multiple replications </w:t>
      </w:r>
      <w:r w:rsidR="002E0D18" w:rsidRPr="00B17ABA">
        <w:rPr>
          <w:rFonts w:ascii="Times New Roman" w:eastAsia="Malgun Gothic" w:hAnsi="Times New Roman" w:cs="Times New Roman"/>
          <w:lang w:eastAsia="ko-KR"/>
        </w:rPr>
        <w:t>to</w:t>
      </w:r>
      <w:r w:rsidR="002E0D18" w:rsidRPr="00B17ABA">
        <w:rPr>
          <w:rFonts w:ascii="Times New Roman" w:hAnsi="Times New Roman" w:cs="Times New Roman"/>
        </w:rPr>
        <w:t xml:space="preserve"> increase </w:t>
      </w:r>
      <w:r w:rsidR="002E0D18" w:rsidRPr="00B17ABA">
        <w:rPr>
          <w:rFonts w:ascii="Times New Roman" w:eastAsia="Malgun Gothic" w:hAnsi="Times New Roman" w:cs="Times New Roman"/>
          <w:lang w:eastAsia="ko-KR"/>
        </w:rPr>
        <w:t>the precision</w:t>
      </w:r>
      <w:r w:rsidR="002E0D18" w:rsidRPr="00B17ABA">
        <w:rPr>
          <w:rFonts w:ascii="Times New Roman" w:hAnsi="Times New Roman" w:cs="Times New Roman"/>
        </w:rPr>
        <w:t xml:space="preserve"> of model outputs</w:t>
      </w:r>
      <w:r w:rsidR="00ED003A" w:rsidRPr="00B17ABA">
        <w:rPr>
          <w:lang w:eastAsia="ko-KR"/>
        </w:rPr>
        <w:fldChar w:fldCharType="begin">
          <w:fldData xml:space="preserve">PEVuZE5vdGU+PENpdGU+PEF1dGhvcj5DYXJvPC9BdXRob3I+PFllYXI+MjAxMDwvWWVhcj48UmVj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=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DYXJvPC9BdXRob3I+PFllYXI+MjAxMDwvWWVhcj48UmVj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=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00ED003A" w:rsidRPr="00B17ABA">
        <w:rPr>
          <w:lang w:eastAsia="ko-KR"/>
        </w:rPr>
      </w:r>
      <w:r w:rsidR="00ED003A" w:rsidRPr="00B17ABA">
        <w:rPr>
          <w:lang w:eastAsia="ko-KR"/>
        </w:rPr>
        <w:fldChar w:fldCharType="separate"/>
      </w:r>
      <w:r w:rsidR="00EE2B4F" w:rsidRPr="00B17ABA">
        <w:rPr>
          <w:noProof/>
          <w:vertAlign w:val="superscript"/>
          <w:lang w:eastAsia="ko-KR"/>
        </w:rPr>
        <w:t>[75, 389]</w:t>
      </w:r>
      <w:r w:rsidR="00ED003A" w:rsidRPr="00B17ABA">
        <w:rPr>
          <w:lang w:eastAsia="ko-KR"/>
        </w:rPr>
        <w:fldChar w:fldCharType="end"/>
      </w:r>
      <w:r w:rsidR="002E0D18" w:rsidRPr="00B17ABA">
        <w:rPr>
          <w:rFonts w:ascii="Times New Roman" w:eastAsia="Malgun Gothic" w:hAnsi="Times New Roman" w:cs="Times New Roman"/>
          <w:lang w:eastAsia="ko-KR"/>
        </w:rPr>
        <w:t>.</w:t>
      </w:r>
      <w:r w:rsidR="00D306F8" w:rsidRPr="00B17ABA">
        <w:rPr>
          <w:rFonts w:ascii="Times New Roman" w:eastAsia="Malgun Gothic" w:hAnsi="Times New Roman" w:cs="Times New Roman"/>
          <w:lang w:eastAsia="ko-KR"/>
        </w:rPr>
        <w:t xml:space="preserve"> </w:t>
      </w:r>
      <w:r w:rsidR="002E0D18" w:rsidRPr="00B17ABA">
        <w:rPr>
          <w:rFonts w:ascii="Times New Roman" w:eastAsia="Malgun Gothic" w:hAnsi="Times New Roman" w:cs="Times New Roman"/>
          <w:lang w:eastAsia="ko-KR"/>
        </w:rPr>
        <w:t>W</w:t>
      </w:r>
      <w:r w:rsidR="002E0D18" w:rsidRPr="00B17ABA">
        <w:t xml:space="preserve">ith a given total time to spend, increasing computational time in </w:t>
      </w:r>
      <w:r w:rsidR="0081589F" w:rsidRPr="00B17ABA">
        <w:t xml:space="preserve">the </w:t>
      </w:r>
      <w:r w:rsidR="002E0D18" w:rsidRPr="00B17ABA">
        <w:t>evaluation model means spending less time to search the decision space. DES also</w:t>
      </w:r>
      <w:r w:rsidRPr="00B17ABA">
        <w:rPr>
          <w:rFonts w:ascii="Times New Roman" w:eastAsia="Malgun Gothic" w:hAnsi="Times New Roman" w:cs="Times New Roman"/>
          <w:lang w:val="en-US" w:eastAsia="ko-KR"/>
        </w:rPr>
        <w:t xml:space="preserve"> </w:t>
      </w:r>
      <w:r w:rsidRPr="00B17ABA">
        <w:rPr>
          <w:rFonts w:ascii="Times New Roman" w:hAnsi="Times New Roman" w:cs="Times New Roman"/>
        </w:rPr>
        <w:t>require</w:t>
      </w:r>
      <w:r w:rsidR="002E0D18" w:rsidRPr="00B17ABA">
        <w:rPr>
          <w:rFonts w:ascii="Times New Roman" w:hAnsi="Times New Roman" w:cs="Times New Roman"/>
        </w:rPr>
        <w:t>s</w:t>
      </w:r>
      <w:r w:rsidRPr="00B17ABA">
        <w:rPr>
          <w:rFonts w:ascii="Times New Roman" w:hAnsi="Times New Roman" w:cs="Times New Roman"/>
        </w:rPr>
        <w:t xml:space="preserve"> </w:t>
      </w:r>
      <w:r w:rsidR="002E0D18" w:rsidRPr="00B17ABA">
        <w:t>a much greater number of calculations and detailed data to apply the various risks, decisions, resource use, and o</w:t>
      </w:r>
      <w:r w:rsidR="0081589F" w:rsidRPr="00B17ABA">
        <w:t xml:space="preserve">ther elements that are </w:t>
      </w:r>
      <w:r w:rsidR="0081589F" w:rsidRPr="00B17ABA">
        <w:lastRenderedPageBreak/>
        <w:t>variable</w:t>
      </w:r>
      <w:r w:rsidR="00ED003A" w:rsidRPr="00B17ABA">
        <w:rPr>
          <w:lang w:eastAsia="ko-KR"/>
        </w:rPr>
        <w:fldChar w:fldCharType="begin">
          <w:fldData xml:space="preserve">PEVuZE5vdGU+PENpdGU+PEF1dGhvcj5TdGFobDwvQXV0aG9yPjxZZWFyPjIwMDg8L1llYXI+PFJl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</w:fldData>
        </w:fldChar>
      </w:r>
      <w:r w:rsidR="00EE2B4F" w:rsidRPr="00B17ABA">
        <w:rPr>
          <w:lang w:eastAsia="ko-KR"/>
        </w:rPr>
        <w:instrText xml:space="preserve"> ADDIN EN.CITE </w:instrText>
      </w:r>
      <w:r w:rsidR="00EE2B4F" w:rsidRPr="00B17ABA">
        <w:rPr>
          <w:lang w:eastAsia="ko-KR"/>
        </w:rPr>
        <w:fldChar w:fldCharType="begin">
          <w:fldData xml:space="preserve">PEVuZE5vdGU+PENpdGU+PEF1dGhvcj5TdGFobDwvQXV0aG9yPjxZZWFyPjIwMDg8L1llYXI+PFJl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</w:fldData>
        </w:fldChar>
      </w:r>
      <w:r w:rsidR="00EE2B4F" w:rsidRPr="00B17ABA">
        <w:rPr>
          <w:lang w:eastAsia="ko-KR"/>
        </w:rPr>
        <w:instrText xml:space="preserve"> ADDIN EN.CITE.DATA </w:instrText>
      </w:r>
      <w:r w:rsidR="00EE2B4F" w:rsidRPr="00B17ABA">
        <w:rPr>
          <w:lang w:eastAsia="ko-KR"/>
        </w:rPr>
      </w:r>
      <w:r w:rsidR="00EE2B4F" w:rsidRPr="00B17ABA">
        <w:rPr>
          <w:lang w:eastAsia="ko-KR"/>
        </w:rPr>
        <w:fldChar w:fldCharType="end"/>
      </w:r>
      <w:r w:rsidR="00ED003A" w:rsidRPr="00B17ABA">
        <w:rPr>
          <w:lang w:eastAsia="ko-KR"/>
        </w:rPr>
      </w:r>
      <w:r w:rsidR="00ED003A" w:rsidRPr="00B17ABA">
        <w:rPr>
          <w:lang w:eastAsia="ko-KR"/>
        </w:rPr>
        <w:fldChar w:fldCharType="separate"/>
      </w:r>
      <w:r w:rsidR="00EE2B4F" w:rsidRPr="00B17ABA">
        <w:rPr>
          <w:noProof/>
          <w:vertAlign w:val="superscript"/>
          <w:lang w:eastAsia="ko-KR"/>
        </w:rPr>
        <w:t>[66, 75, 389]</w:t>
      </w:r>
      <w:r w:rsidR="00ED003A" w:rsidRPr="00B17ABA">
        <w:rPr>
          <w:lang w:eastAsia="ko-KR"/>
        </w:rPr>
        <w:fldChar w:fldCharType="end"/>
      </w:r>
      <w:r w:rsidR="002E0D18" w:rsidRPr="00B17ABA">
        <w:t xml:space="preserve">. </w:t>
      </w:r>
      <w:r w:rsidRPr="00B17ABA">
        <w:rPr>
          <w:rFonts w:ascii="Times New Roman" w:eastAsia="Malgun Gothic" w:hAnsi="Times New Roman" w:cs="Times New Roman"/>
          <w:lang w:eastAsia="ko-KR"/>
        </w:rPr>
        <w:t xml:space="preserve">Therefore, </w:t>
      </w:r>
      <w:r w:rsidRPr="00B17ABA">
        <w:rPr>
          <w:rFonts w:eastAsia="Malgun Gothic"/>
          <w:lang w:eastAsia="ko-KR"/>
        </w:rPr>
        <w:t xml:space="preserve">there </w:t>
      </w:r>
      <w:r w:rsidR="002E0D18" w:rsidRPr="00B17ABA">
        <w:rPr>
          <w:rFonts w:eastAsia="Malgun Gothic"/>
          <w:lang w:eastAsia="ko-KR"/>
        </w:rPr>
        <w:t xml:space="preserve">will be </w:t>
      </w:r>
      <w:r w:rsidRPr="00B17ABA">
        <w:rPr>
          <w:rFonts w:eastAsia="Malgun Gothic"/>
          <w:lang w:eastAsia="ko-KR"/>
        </w:rPr>
        <w:t>a trade-off between t</w:t>
      </w:r>
      <w:r w:rsidRPr="00B17ABA">
        <w:rPr>
          <w:rFonts w:eastAsia="Malgun Gothic"/>
          <w:bCs/>
          <w:lang w:val="en-US" w:eastAsia="ko-KR"/>
        </w:rPr>
        <w:t>he flexibility of model and the effort required to build a model</w:t>
      </w:r>
      <w:r w:rsidR="002E0D18" w:rsidRPr="00B17ABA">
        <w:rPr>
          <w:rFonts w:eastAsia="Malgun Gothic"/>
          <w:bCs/>
          <w:lang w:val="en-US" w:eastAsia="ko-KR"/>
        </w:rPr>
        <w:t>.</w:t>
      </w:r>
      <w:r w:rsidRPr="00B17ABA">
        <w:t xml:space="preserve"> </w:t>
      </w:r>
      <w:r w:rsidR="00A665BD" w:rsidRPr="00B17ABA">
        <w:br w:type="page"/>
      </w:r>
    </w:p>
    <w:p w:rsidR="00006F9D" w:rsidRPr="00B17ABA" w:rsidRDefault="00006F9D" w:rsidP="001A2558">
      <w:pPr>
        <w:pStyle w:val="Heading3"/>
        <w:rPr>
          <w:lang w:eastAsia="ko-KR"/>
        </w:rPr>
      </w:pPr>
      <w:r w:rsidRPr="00B17ABA">
        <w:rPr>
          <w:rStyle w:val="Heading3Char"/>
        </w:rPr>
        <w:lastRenderedPageBreak/>
        <w:t>Technical improvement of heuristic algorithms</w:t>
      </w:r>
    </w:p>
    <w:p w:rsidR="002D6781" w:rsidRPr="00B17ABA" w:rsidRDefault="002D6781" w:rsidP="00540E8E">
      <w:pPr>
        <w:jc w:val="both"/>
        <w:rPr>
          <w:rFonts w:ascii="Times-Roman" w:hAnsi="Times-Roman" w:cs="Times-Roman"/>
        </w:rPr>
      </w:pPr>
      <w:r w:rsidRPr="00B17ABA">
        <w:t xml:space="preserve">The hypertension SDDP model applied the standard SA, GA and </w:t>
      </w:r>
      <w:r w:rsidR="002E0D18" w:rsidRPr="00B17ABA">
        <w:t>RL</w:t>
      </w:r>
      <w:r w:rsidRPr="00B17ABA">
        <w:t xml:space="preserve">. However, there is evidence of the improved performance of heuristic by modifications and/or integration with other heuristics. For SA, the average performance can be improved by extending the </w:t>
      </w:r>
      <w:r w:rsidR="00540E8E" w:rsidRPr="00B17ABA">
        <w:t>neighbourhood</w:t>
      </w:r>
      <w:r w:rsidR="00ED003A" w:rsidRPr="00B17ABA">
        <w:fldChar w:fldCharType="begin">
          <w:fldData xml:space="preserve">PEVuZE5vdGU+PENpdGU+PEF1dGhvcj5YaW48L0F1dGhvcj48WWVhcj4xOTkxPC9ZZWFyPjxSZWNO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=
</w:fldData>
        </w:fldChar>
      </w:r>
      <w:r w:rsidR="00EE2B4F" w:rsidRPr="00B17ABA">
        <w:instrText xml:space="preserve"> ADDIN EN.CITE </w:instrText>
      </w:r>
      <w:r w:rsidR="00EE2B4F" w:rsidRPr="00B17ABA">
        <w:fldChar w:fldCharType="begin">
          <w:fldData xml:space="preserve">PEVuZE5vdGU+PENpdGU+PEF1dGhvcj5YaW48L0F1dGhvcj48WWVhcj4xOTkxPC9ZZWFyPjxSZWNO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=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390-392]</w:t>
      </w:r>
      <w:r w:rsidR="00ED003A" w:rsidRPr="00B17ABA">
        <w:fldChar w:fldCharType="end"/>
      </w:r>
      <w:r w:rsidRPr="00B17ABA">
        <w:t>; or to sample locally optimal configurations in a more efficient way</w:t>
      </w:r>
      <w:r w:rsidR="00ED003A" w:rsidRPr="00B17ABA">
        <w:fldChar w:fldCharType="begin">
          <w:fldData xml:space="preserve">PEVuZE5vdGU+PENpdGU+PEF1dGhvcj5NYXJ0aW48L0F1dGhvcj48WWVhcj4xOTk2PC9ZZWFyPjxS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</w:fldData>
        </w:fldChar>
      </w:r>
      <w:r w:rsidR="00EE2B4F" w:rsidRPr="00B17ABA">
        <w:instrText xml:space="preserve"> ADDIN EN.CITE </w:instrText>
      </w:r>
      <w:r w:rsidR="00EE2B4F" w:rsidRPr="00B17ABA">
        <w:fldChar w:fldCharType="begin">
          <w:fldData xml:space="preserve">PEVuZE5vdGU+PENpdGU+PEF1dGhvcj5NYXJ0aW48L0F1dGhvcj48WWVhcj4xOTk2PC9ZZWFyPjxS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393, 394]</w:t>
      </w:r>
      <w:r w:rsidR="00ED003A" w:rsidRPr="00B17ABA">
        <w:fldChar w:fldCharType="end"/>
      </w:r>
      <w:r w:rsidRPr="00B17ABA">
        <w:t xml:space="preserve">. Dynamic cooling rate, which decreases linearly or geometrically, can be applied to increase the speed of convergence without compromising </w:t>
      </w:r>
      <w:r w:rsidR="0081589F" w:rsidRPr="00B17ABA">
        <w:t xml:space="preserve">the </w:t>
      </w:r>
      <w:r w:rsidRPr="00B17ABA">
        <w:t>solution quality</w:t>
      </w:r>
      <w:r w:rsidR="00ED003A" w:rsidRPr="00B17ABA">
        <w:fldChar w:fldCharType="begin">
          <w:fldData xml:space="preserve">PEVuZE5vdGU+PENpdGU+PEF1dGhvcj5HZW5kcmVhdTwvQXV0aG9yPjxZZWFyPjIwMDU8L1llYXI+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==
</w:fldData>
        </w:fldChar>
      </w:r>
      <w:r w:rsidR="00EE2B4F" w:rsidRPr="00B17ABA">
        <w:instrText xml:space="preserve"> ADDIN EN.CITE </w:instrText>
      </w:r>
      <w:r w:rsidR="00EE2B4F" w:rsidRPr="00B17ABA">
        <w:fldChar w:fldCharType="begin">
          <w:fldData xml:space="preserve">PEVuZE5vdGU+PENpdGU+PEF1dGhvcj5HZW5kcmVhdTwvQXV0aG9yPjxZZWFyPjIwMDU8L1llYXI+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==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180, 395]</w:t>
      </w:r>
      <w:r w:rsidR="00ED003A" w:rsidRPr="00B17ABA">
        <w:fldChar w:fldCharType="end"/>
      </w:r>
      <w:r w:rsidRPr="00B17ABA">
        <w:t>. There is also increasing interest in parallel implementation, which uses a number of parallel processors during the annealing procedure</w:t>
      </w:r>
      <w:r w:rsidR="00ED003A" w:rsidRPr="00B17ABA">
        <w:fldChar w:fldCharType="begin">
          <w:fldData xml:space="preserve">PEVuZE5vdGU+PENpdGU+PEF1dGhvcj5WZXJob2V2ZW48L0F1dGhvcj48WWVhcj4xOTk1PC9ZZWFy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</w:fldData>
        </w:fldChar>
      </w:r>
      <w:r w:rsidR="00EE2B4F" w:rsidRPr="00B17ABA">
        <w:instrText xml:space="preserve"> ADDIN EN.CITE </w:instrText>
      </w:r>
      <w:r w:rsidR="00EE2B4F" w:rsidRPr="00B17ABA">
        <w:fldChar w:fldCharType="begin">
          <w:fldData xml:space="preserve">PEVuZE5vdGU+PENpdGU+PEF1dGhvcj5WZXJob2V2ZW48L0F1dGhvcj48WWVhcj4xOTk1PC9ZZWFy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</w:fldData>
        </w:fldChar>
      </w:r>
      <w:r w:rsidR="00EE2B4F" w:rsidRPr="00B17ABA">
        <w:instrText xml:space="preserve"> ADDIN EN.CITE.DATA </w:instrText>
      </w:r>
      <w:r w:rsidR="00EE2B4F" w:rsidRPr="00B17ABA">
        <w:fldChar w:fldCharType="end"/>
      </w:r>
      <w:r w:rsidR="00ED003A" w:rsidRPr="00B17ABA">
        <w:fldChar w:fldCharType="separate"/>
      </w:r>
      <w:r w:rsidR="00EE2B4F" w:rsidRPr="00B17ABA">
        <w:rPr>
          <w:noProof/>
          <w:vertAlign w:val="superscript"/>
        </w:rPr>
        <w:t>[396-398]</w:t>
      </w:r>
      <w:r w:rsidR="00ED003A" w:rsidRPr="00B17ABA">
        <w:fldChar w:fldCharType="end"/>
      </w:r>
      <w:r w:rsidRPr="00B17ABA">
        <w:t>. Parallel processing can be used to generate different chains of solutions within the same temperature or to allow all the processors to test several random neighbo</w:t>
      </w:r>
      <w:r w:rsidR="0081589F" w:rsidRPr="00B17ABA">
        <w:t>urs for acceptance independent</w:t>
      </w:r>
      <w:r w:rsidR="00ED003A" w:rsidRPr="00B17ABA">
        <w:fldChar w:fldCharType="begin"/>
      </w:r>
      <w:r w:rsidR="00620560" w:rsidRPr="00B17ABA">
        <w:instrText xml:space="preserve"> ADDIN EN.CITE &lt;EndNote&gt;&lt;Cite&gt;&lt;Author&gt;Reeves&lt;/Author&gt;&lt;Year&gt;1993&lt;/Year&gt;&lt;RecNum&gt;282&lt;/RecNum&gt;&lt;DisplayText&gt;&lt;style face="superscript"&gt;[53]&lt;/style&gt;&lt;/DisplayText&gt;&lt;record&gt;&lt;rec-number&gt;282&lt;/rec-number&gt;&lt;foreign-keys&gt;&lt;key app="EN" db-id="z2a0dvwpazf220et2vh50z295rxpzfevwft2"&gt;282&lt;/key&gt;&lt;/foreign-keys&gt;&lt;ref-type name="Book"&gt;6&lt;/ref-type&gt;&lt;contributors&gt;&lt;authors&gt;&lt;author&gt;Reeves, C. R.&lt;/author&gt;&lt;/authors&gt;&lt;/contributors&gt;&lt;titles&gt;&lt;title&gt;Modern heuristic techniques for combinatorial problems &lt;/title&gt;&lt;secondary-title&gt;Advanced topics in computer science&lt;/secondary-title&gt;&lt;/titles&gt;&lt;dates&gt;&lt;year&gt;1993&lt;/year&gt;&lt;/dates&gt;&lt;pub-location&gt;UK&lt;/pub-location&gt;&lt;publisher&gt;McGraw-Hill Book Company Europe&lt;/publisher&gt;&lt;urls&gt;&lt;/urls&gt;&lt;access-date&gt;Accessed 19 February 2014&lt;/access-date&gt;&lt;/record&gt;&lt;/Cite&gt;&lt;/EndNote&gt;</w:instrText>
      </w:r>
      <w:r w:rsidR="00ED003A" w:rsidRPr="00B17ABA">
        <w:fldChar w:fldCharType="separate"/>
      </w:r>
      <w:r w:rsidR="00620560" w:rsidRPr="00B17ABA">
        <w:rPr>
          <w:noProof/>
          <w:vertAlign w:val="superscript"/>
        </w:rPr>
        <w:t>[53]</w:t>
      </w:r>
      <w:r w:rsidR="00ED003A" w:rsidRPr="00B17ABA">
        <w:fldChar w:fldCharType="end"/>
      </w:r>
      <w:r w:rsidR="0081589F" w:rsidRPr="00B17ABA">
        <w:t>:</w:t>
      </w:r>
      <w:r w:rsidRPr="00B17ABA">
        <w:t xml:space="preserve"> </w:t>
      </w:r>
      <w:r w:rsidR="0081589F" w:rsidRPr="00B17ABA">
        <w:t>t</w:t>
      </w:r>
      <w:r w:rsidR="002E0D18" w:rsidRPr="00B17ABA">
        <w:t xml:space="preserve">his </w:t>
      </w:r>
      <w:r w:rsidRPr="00B17ABA">
        <w:t>allow</w:t>
      </w:r>
      <w:r w:rsidR="002E0D18" w:rsidRPr="00B17ABA">
        <w:t xml:space="preserve">s </w:t>
      </w:r>
      <w:r w:rsidRPr="00B17ABA">
        <w:t xml:space="preserve">a single-solution based method </w:t>
      </w:r>
      <w:r w:rsidR="002E0D18" w:rsidRPr="00B17ABA">
        <w:t>to</w:t>
      </w:r>
      <w:r w:rsidRPr="00B17ABA">
        <w:t xml:space="preserve"> blur the structural difference with population-based meta-</w:t>
      </w:r>
      <w:r w:rsidR="002E0D18" w:rsidRPr="00B17ABA">
        <w:t>heuristics</w:t>
      </w:r>
      <w:r w:rsidRPr="00B17ABA">
        <w:t>.</w:t>
      </w:r>
    </w:p>
    <w:p w:rsidR="00147F2A" w:rsidRPr="00B17ABA" w:rsidRDefault="00147F2A" w:rsidP="00AA047D">
      <w:pPr>
        <w:jc w:val="both"/>
        <w:rPr>
          <w:rFonts w:eastAsia="Malgun Gothic" w:cstheme="majorBidi"/>
          <w:lang w:eastAsia="ko-KR"/>
        </w:rPr>
      </w:pPr>
      <w:r w:rsidRPr="00B17ABA">
        <w:rPr>
          <w:rFonts w:cstheme="majorBidi"/>
        </w:rPr>
        <w:t xml:space="preserve">To enhance the performance, </w:t>
      </w:r>
      <w:r w:rsidRPr="00B17ABA">
        <w:rPr>
          <w:rFonts w:eastAsia="Malgun Gothic" w:cstheme="majorBidi"/>
          <w:lang w:eastAsia="ko-KR"/>
        </w:rPr>
        <w:t>GA often makes use of</w:t>
      </w:r>
      <w:r w:rsidR="0081589F" w:rsidRPr="00B17ABA">
        <w:rPr>
          <w:rFonts w:eastAsia="Malgun Gothic" w:cstheme="majorBidi"/>
          <w:lang w:eastAsia="ko-KR"/>
        </w:rPr>
        <w:t xml:space="preserve"> a</w:t>
      </w:r>
      <w:r w:rsidRPr="00B17ABA">
        <w:rPr>
          <w:rFonts w:eastAsia="Malgun Gothic" w:cstheme="majorBidi"/>
          <w:lang w:eastAsia="ko-KR"/>
        </w:rPr>
        <w:t xml:space="preserve"> local search method as a form of selection, crossover and mutation. The strength of </w:t>
      </w:r>
      <w:r w:rsidR="0081589F" w:rsidRPr="00B17ABA">
        <w:rPr>
          <w:rFonts w:eastAsia="Malgun Gothic" w:cstheme="majorBidi"/>
          <w:lang w:eastAsia="ko-KR"/>
        </w:rPr>
        <w:t xml:space="preserve">a </w:t>
      </w:r>
      <w:r w:rsidRPr="00B17ABA">
        <w:rPr>
          <w:rFonts w:eastAsia="Malgun Gothic" w:cstheme="majorBidi"/>
          <w:lang w:eastAsia="ko-KR"/>
        </w:rPr>
        <w:t>local search method is to explore a promising area in the search space in a more structured way, whereas the strength of GA is to identify promising areas in the search space. Through the hybri</w:t>
      </w:r>
      <w:r w:rsidR="0081589F" w:rsidRPr="00B17ABA">
        <w:rPr>
          <w:rFonts w:eastAsia="Malgun Gothic" w:cstheme="majorBidi"/>
          <w:lang w:eastAsia="ko-KR"/>
        </w:rPr>
        <w:t>di</w:t>
      </w:r>
      <w:r w:rsidRPr="00B17ABA">
        <w:rPr>
          <w:rFonts w:eastAsia="Malgun Gothic" w:cstheme="majorBidi"/>
          <w:lang w:eastAsia="ko-KR"/>
        </w:rPr>
        <w:t xml:space="preserve">sation between GA and local search, </w:t>
      </w:r>
      <w:r w:rsidRPr="00B17ABA">
        <w:rPr>
          <w:rFonts w:cstheme="majorBidi"/>
        </w:rPr>
        <w:t xml:space="preserve">the applied local search improves the solution until a local optimum is reached, and then the GA operators sample the </w:t>
      </w:r>
      <w:r w:rsidRPr="00B17ABA">
        <w:t>search space with solutions that are then processed by the local s</w:t>
      </w:r>
      <w:r w:rsidR="00686EFF" w:rsidRPr="00B17ABA">
        <w:t>earch</w:t>
      </w:r>
      <w:r w:rsidR="00686EFF" w:rsidRPr="00B17ABA">
        <w:fldChar w:fldCharType="begin">
          <w:fldData xml:space="preserve">PEVuZE5vdGU+PENpdGU+PEF1dGhvcj5VbGRlcjwvQXV0aG9yPjxZZWFyPjE5OTE8L1llYXI+PFJl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</w:fldData>
        </w:fldChar>
      </w:r>
      <w:r w:rsidR="00EE2B4F" w:rsidRPr="00B17ABA">
        <w:instrText xml:space="preserve"> ADDIN EN.CITE </w:instrText>
      </w:r>
      <w:r w:rsidR="00EE2B4F" w:rsidRPr="00B17ABA">
        <w:fldChar w:fldCharType="begin">
          <w:fldData xml:space="preserve">PEVuZE5vdGU+PENpdGU+PEF1dGhvcj5VbGRlcjwvQXV0aG9yPjxZZWFyPjE5OTE8L1llYXI+PFJl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</w:fldData>
        </w:fldChar>
      </w:r>
      <w:r w:rsidR="00EE2B4F" w:rsidRPr="00B17ABA">
        <w:instrText xml:space="preserve"> ADDIN EN.CITE.DATA </w:instrText>
      </w:r>
      <w:r w:rsidR="00EE2B4F" w:rsidRPr="00B17ABA">
        <w:fldChar w:fldCharType="end"/>
      </w:r>
      <w:r w:rsidR="00686EFF" w:rsidRPr="00B17ABA">
        <w:fldChar w:fldCharType="separate"/>
      </w:r>
      <w:r w:rsidR="00EE2B4F" w:rsidRPr="00B17ABA">
        <w:rPr>
          <w:noProof/>
          <w:vertAlign w:val="superscript"/>
        </w:rPr>
        <w:t>[399-401]</w:t>
      </w:r>
      <w:r w:rsidR="00686EFF" w:rsidRPr="00B17ABA">
        <w:fldChar w:fldCharType="end"/>
      </w:r>
      <w:r w:rsidRPr="00B17ABA">
        <w:t>. I</w:t>
      </w:r>
      <w:r w:rsidR="002D6781" w:rsidRPr="00B17ABA">
        <w:t>ndependent sub-populations of chromosomes can be</w:t>
      </w:r>
      <w:r w:rsidRPr="00B17ABA">
        <w:t xml:space="preserve"> also</w:t>
      </w:r>
      <w:r w:rsidR="002D6781" w:rsidRPr="00B17ABA">
        <w:t xml:space="preserve"> used as parallel process</w:t>
      </w:r>
      <w:r w:rsidR="0081589F" w:rsidRPr="00B17ABA">
        <w:t>ors to explore the search space</w:t>
      </w:r>
      <w:r w:rsidR="00686EFF" w:rsidRPr="00B17ABA">
        <w:fldChar w:fldCharType="begin">
          <w:fldData xml:space="preserve">PEVuZE5vdGU+PENpdGU+PEF1dGhvcj5NdWhsZW5iZWluPC9BdXRob3I+PFllYXI+MTk5MTwvWWVh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</w:fldData>
        </w:fldChar>
      </w:r>
      <w:r w:rsidR="00EE2B4F" w:rsidRPr="00B17ABA">
        <w:instrText xml:space="preserve"> ADDIN EN.CITE </w:instrText>
      </w:r>
      <w:r w:rsidR="00EE2B4F" w:rsidRPr="00B17ABA">
        <w:fldChar w:fldCharType="begin">
          <w:fldData xml:space="preserve">PEVuZE5vdGU+PENpdGU+PEF1dGhvcj5NdWhsZW5iZWluPC9BdXRob3I+PFllYXI+MTk5MTwvWWVh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</w:fldData>
        </w:fldChar>
      </w:r>
      <w:r w:rsidR="00EE2B4F" w:rsidRPr="00B17ABA">
        <w:instrText xml:space="preserve"> ADDIN EN.CITE.DATA </w:instrText>
      </w:r>
      <w:r w:rsidR="00EE2B4F" w:rsidRPr="00B17ABA">
        <w:fldChar w:fldCharType="end"/>
      </w:r>
      <w:r w:rsidR="00686EFF" w:rsidRPr="00B17ABA">
        <w:fldChar w:fldCharType="separate"/>
      </w:r>
      <w:r w:rsidR="00EE2B4F" w:rsidRPr="00B17ABA">
        <w:rPr>
          <w:noProof/>
          <w:vertAlign w:val="superscript"/>
        </w:rPr>
        <w:t>[402-404]</w:t>
      </w:r>
      <w:r w:rsidR="00686EFF" w:rsidRPr="00B17ABA">
        <w:fldChar w:fldCharType="end"/>
      </w:r>
      <w:r w:rsidR="002D6781" w:rsidRPr="00B17ABA">
        <w:t xml:space="preserve">. </w:t>
      </w:r>
      <w:r w:rsidR="00D306F8" w:rsidRPr="00B17ABA">
        <w:t>In this case, t</w:t>
      </w:r>
      <w:r w:rsidR="002D6781" w:rsidRPr="00B17ABA">
        <w:t>he sub-populations constitute the local mating pools in a</w:t>
      </w:r>
      <w:r w:rsidR="0081589F" w:rsidRPr="00B17ABA">
        <w:t xml:space="preserve"> population and</w:t>
      </w:r>
      <w:r w:rsidR="002D6781" w:rsidRPr="00B17ABA">
        <w:t xml:space="preserve"> the best individuals in the sub-populations are re-distributed to the next generation.</w:t>
      </w:r>
      <w:r w:rsidR="002D6781" w:rsidRPr="00B17ABA">
        <w:rPr>
          <w:rFonts w:eastAsia="Malgun Gothic" w:cstheme="majorBidi"/>
          <w:lang w:eastAsia="ko-KR"/>
        </w:rPr>
        <w:t xml:space="preserve"> </w:t>
      </w:r>
    </w:p>
    <w:p w:rsidR="00350508" w:rsidRPr="00B17ABA" w:rsidRDefault="00B31141" w:rsidP="00EA4C6C">
      <w:pPr>
        <w:jc w:val="both"/>
        <w:rPr>
          <w:rFonts w:eastAsia="Malgun Gothic" w:cstheme="majorBidi"/>
          <w:lang w:eastAsia="ko-KR"/>
        </w:rPr>
      </w:pPr>
      <w:r w:rsidRPr="009923E9">
        <w:rPr>
          <w:rFonts w:eastAsia="Malgun Gothic" w:cstheme="majorBidi"/>
          <w:lang w:eastAsia="ko-KR"/>
        </w:rPr>
        <w:t xml:space="preserve">The performance of SA and GA can be improved by changing the structure of neighbourhood. In the current hypertension SDDP model, </w:t>
      </w:r>
      <w:r w:rsidR="00350508" w:rsidRPr="009923E9">
        <w:rPr>
          <w:rFonts w:eastAsia="Malgun Gothic" w:cstheme="majorBidi"/>
          <w:lang w:eastAsia="ko-KR"/>
        </w:rPr>
        <w:t xml:space="preserve">the choices of neighbourhoods for </w:t>
      </w:r>
      <w:r w:rsidRPr="009923E9">
        <w:rPr>
          <w:rFonts w:eastAsia="Malgun Gothic" w:cstheme="majorBidi"/>
          <w:lang w:eastAsia="ko-KR"/>
        </w:rPr>
        <w:t>SA</w:t>
      </w:r>
      <w:r w:rsidR="00350508" w:rsidRPr="009923E9">
        <w:rPr>
          <w:rFonts w:eastAsia="Malgun Gothic" w:cstheme="majorBidi"/>
          <w:lang w:eastAsia="ko-KR"/>
        </w:rPr>
        <w:t xml:space="preserve"> and the crossover rule for the </w:t>
      </w:r>
      <w:r w:rsidRPr="009923E9">
        <w:rPr>
          <w:rFonts w:eastAsia="Malgun Gothic" w:cstheme="majorBidi"/>
          <w:lang w:eastAsia="ko-KR"/>
        </w:rPr>
        <w:t>GA</w:t>
      </w:r>
      <w:r w:rsidR="00350508" w:rsidRPr="009923E9">
        <w:rPr>
          <w:rFonts w:eastAsia="Malgun Gothic" w:cstheme="majorBidi"/>
          <w:lang w:eastAsia="ko-KR"/>
        </w:rPr>
        <w:t xml:space="preserve"> were based on the numbering of drug sequences in their list order</w:t>
      </w:r>
      <w:r w:rsidRPr="009923E9">
        <w:rPr>
          <w:rFonts w:eastAsia="Malgun Gothic" w:cstheme="majorBidi"/>
          <w:lang w:eastAsia="ko-KR"/>
        </w:rPr>
        <w:t>. However</w:t>
      </w:r>
      <w:r w:rsidR="004C1768" w:rsidRPr="00B17ABA">
        <w:rPr>
          <w:rFonts w:eastAsia="Malgun Gothic" w:cstheme="majorBidi"/>
          <w:lang w:eastAsia="ko-KR"/>
        </w:rPr>
        <w:t>,</w:t>
      </w:r>
      <w:r w:rsidRPr="009923E9">
        <w:rPr>
          <w:rFonts w:eastAsia="Malgun Gothic" w:cstheme="majorBidi"/>
          <w:lang w:eastAsia="ko-KR"/>
        </w:rPr>
        <w:t xml:space="preserve"> it was noted that some movements in the neighbourhood did not consider </w:t>
      </w:r>
      <w:r w:rsidR="00350508" w:rsidRPr="009923E9">
        <w:rPr>
          <w:rFonts w:eastAsia="Malgun Gothic" w:cstheme="majorBidi"/>
          <w:lang w:eastAsia="ko-KR"/>
        </w:rPr>
        <w:t>the actual similarity in drugs used</w:t>
      </w:r>
      <w:r w:rsidRPr="009923E9">
        <w:rPr>
          <w:rFonts w:eastAsia="Malgun Gothic" w:cstheme="majorBidi"/>
          <w:lang w:eastAsia="ko-KR"/>
        </w:rPr>
        <w:t xml:space="preserve">, particularly where the size of </w:t>
      </w:r>
      <w:r w:rsidR="0041299F" w:rsidRPr="00B17ABA">
        <w:rPr>
          <w:rFonts w:eastAsia="Malgun Gothic" w:cstheme="majorBidi"/>
          <w:lang w:eastAsia="ko-KR"/>
        </w:rPr>
        <w:t xml:space="preserve">the </w:t>
      </w:r>
      <w:r w:rsidRPr="009923E9">
        <w:rPr>
          <w:rFonts w:eastAsia="Malgun Gothic" w:cstheme="majorBidi"/>
          <w:lang w:eastAsia="ko-KR"/>
        </w:rPr>
        <w:t xml:space="preserve">neighbourhood defined was big (i.e., where the size of </w:t>
      </w:r>
      <w:r w:rsidR="0041299F" w:rsidRPr="00B17ABA">
        <w:rPr>
          <w:rFonts w:eastAsia="Malgun Gothic" w:cstheme="majorBidi"/>
          <w:lang w:eastAsia="ko-KR"/>
        </w:rPr>
        <w:t xml:space="preserve">the </w:t>
      </w:r>
      <w:r w:rsidRPr="009923E9">
        <w:rPr>
          <w:rFonts w:eastAsia="Malgun Gothic" w:cstheme="majorBidi"/>
          <w:lang w:eastAsia="ko-KR"/>
        </w:rPr>
        <w:t>neighbourhood was 100 or 200</w:t>
      </w:r>
      <w:r w:rsidR="00EA4C6C" w:rsidRPr="009923E9">
        <w:rPr>
          <w:rFonts w:eastAsia="Malgun Gothic" w:cstheme="majorBidi"/>
          <w:lang w:eastAsia="ko-KR"/>
        </w:rPr>
        <w:t xml:space="preserve"> in SA</w:t>
      </w:r>
      <w:r w:rsidRPr="009923E9">
        <w:rPr>
          <w:rFonts w:eastAsia="Malgun Gothic" w:cstheme="majorBidi"/>
          <w:lang w:eastAsia="ko-KR"/>
        </w:rPr>
        <w:t xml:space="preserve">) or for the policy located near the borderline between the policies starting with a different initial </w:t>
      </w:r>
      <w:r w:rsidR="00EA4C6C" w:rsidRPr="009923E9">
        <w:rPr>
          <w:rFonts w:eastAsia="Malgun Gothic" w:cstheme="majorBidi"/>
          <w:lang w:eastAsia="ko-KR"/>
        </w:rPr>
        <w:t>d</w:t>
      </w:r>
      <w:r w:rsidRPr="009923E9">
        <w:rPr>
          <w:rFonts w:eastAsia="Malgun Gothic" w:cstheme="majorBidi"/>
          <w:lang w:eastAsia="ko-KR"/>
        </w:rPr>
        <w:t>rug (</w:t>
      </w:r>
      <w:r w:rsidR="00EA4C6C" w:rsidRPr="009923E9">
        <w:rPr>
          <w:rFonts w:eastAsia="Malgun Gothic" w:cstheme="majorBidi"/>
          <w:lang w:eastAsia="ko-KR"/>
        </w:rPr>
        <w:t xml:space="preserve">e.g., </w:t>
      </w:r>
      <w:r w:rsidR="00262D69" w:rsidRPr="00B17ABA">
        <w:rPr>
          <w:rFonts w:eastAsia="Malgun Gothic" w:cstheme="majorBidi"/>
          <w:lang w:eastAsia="ko-KR"/>
        </w:rPr>
        <w:t xml:space="preserve">the </w:t>
      </w:r>
      <w:r w:rsidR="00EA4C6C" w:rsidRPr="009923E9">
        <w:rPr>
          <w:rFonts w:eastAsia="Malgun Gothic" w:cstheme="majorBidi"/>
          <w:lang w:eastAsia="ko-KR"/>
        </w:rPr>
        <w:t>policy number 1032 starting with D following by CCB+ACEI/ARB, BB+CCB+ACEI/ARB and D+CCB+ACEI/ARB and</w:t>
      </w:r>
      <w:r w:rsidR="00262D69" w:rsidRPr="00B17ABA">
        <w:rPr>
          <w:rFonts w:eastAsia="Malgun Gothic" w:cstheme="majorBidi"/>
          <w:lang w:eastAsia="ko-KR"/>
        </w:rPr>
        <w:t xml:space="preserve"> the</w:t>
      </w:r>
      <w:r w:rsidR="00EA4C6C" w:rsidRPr="009923E9">
        <w:rPr>
          <w:rFonts w:eastAsia="Malgun Gothic" w:cstheme="majorBidi"/>
          <w:lang w:eastAsia="ko-KR"/>
        </w:rPr>
        <w:t xml:space="preserve"> </w:t>
      </w:r>
      <w:r w:rsidR="00262D69" w:rsidRPr="00B17ABA">
        <w:rPr>
          <w:rFonts w:eastAsia="Malgun Gothic" w:cstheme="majorBidi"/>
          <w:lang w:eastAsia="ko-KR"/>
        </w:rPr>
        <w:t xml:space="preserve">policy number </w:t>
      </w:r>
      <w:r w:rsidR="00EA4C6C" w:rsidRPr="009923E9">
        <w:rPr>
          <w:rFonts w:eastAsia="Malgun Gothic" w:cstheme="majorBidi"/>
          <w:lang w:eastAsia="ko-KR"/>
        </w:rPr>
        <w:t>1033 starting with BB, D, CCB and ACEI/ARB).</w:t>
      </w:r>
      <w:r w:rsidR="00350508" w:rsidRPr="009923E9">
        <w:rPr>
          <w:rFonts w:eastAsia="Malgun Gothic" w:cstheme="majorBidi"/>
          <w:lang w:eastAsia="ko-KR"/>
        </w:rPr>
        <w:t xml:space="preserve"> </w:t>
      </w:r>
      <w:r w:rsidR="00EA4C6C" w:rsidRPr="009923E9">
        <w:rPr>
          <w:rFonts w:eastAsia="Malgun Gothic" w:cstheme="majorBidi"/>
          <w:lang w:eastAsia="ko-KR"/>
        </w:rPr>
        <w:t>For SA, a</w:t>
      </w:r>
      <w:r w:rsidR="00350508" w:rsidRPr="009923E9">
        <w:rPr>
          <w:rFonts w:eastAsia="Malgun Gothic" w:cstheme="majorBidi"/>
          <w:lang w:eastAsia="ko-KR"/>
        </w:rPr>
        <w:t xml:space="preserve">n alternative analysis </w:t>
      </w:r>
      <w:r w:rsidR="00EA4C6C" w:rsidRPr="009923E9">
        <w:rPr>
          <w:rFonts w:eastAsia="Malgun Gothic" w:cstheme="majorBidi"/>
          <w:lang w:eastAsia="ko-KR"/>
        </w:rPr>
        <w:t xml:space="preserve">would </w:t>
      </w:r>
      <w:r w:rsidR="00350508" w:rsidRPr="009923E9">
        <w:rPr>
          <w:rFonts w:eastAsia="Malgun Gothic" w:cstheme="majorBidi"/>
          <w:lang w:eastAsia="ko-KR"/>
        </w:rPr>
        <w:t xml:space="preserve">regard two drug sequences X1-X2-X3-X4 and Y1-Y2-Y3-Y4 as neighbours if exactly three of the equations </w:t>
      </w:r>
      <w:r w:rsidR="00350508" w:rsidRPr="009923E9">
        <w:rPr>
          <w:rFonts w:eastAsia="Malgun Gothic" w:cstheme="majorBidi"/>
          <w:lang w:eastAsia="ko-KR"/>
        </w:rPr>
        <w:lastRenderedPageBreak/>
        <w:t xml:space="preserve">X1=Y1, X2=Y2, X3=Y3, X4=Y4 are satisfied. A wider neighbourhood would allow two or three of the equations to be satisfied. In </w:t>
      </w:r>
      <w:r w:rsidR="00EA4C6C" w:rsidRPr="009923E9">
        <w:rPr>
          <w:rFonts w:eastAsia="Malgun Gothic" w:cstheme="majorBidi"/>
          <w:lang w:eastAsia="ko-KR"/>
        </w:rPr>
        <w:t>GA</w:t>
      </w:r>
      <w:r w:rsidR="00350508" w:rsidRPr="009923E9">
        <w:rPr>
          <w:rFonts w:eastAsia="Malgun Gothic" w:cstheme="majorBidi"/>
          <w:lang w:eastAsia="ko-KR"/>
        </w:rPr>
        <w:t>, a possible offspring of the two sequences given might be X1-Y2-Y3-X4, with 14 different ways of choosing Xs and Ys here so that the offspring is not the same as either parent.</w:t>
      </w:r>
      <w:r w:rsidR="00350508" w:rsidRPr="00B17ABA">
        <w:rPr>
          <w:rFonts w:eastAsia="Malgun Gothic" w:cstheme="majorBidi"/>
          <w:lang w:eastAsia="ko-KR"/>
        </w:rPr>
        <w:t xml:space="preserve"> </w:t>
      </w:r>
    </w:p>
    <w:p w:rsidR="00A665BD" w:rsidRPr="00B17ABA" w:rsidRDefault="002D6781" w:rsidP="006654F4">
      <w:pPr>
        <w:jc w:val="both"/>
      </w:pPr>
      <w:r w:rsidRPr="00B17ABA">
        <w:t xml:space="preserve">The </w:t>
      </w:r>
      <w:r w:rsidR="0081589F" w:rsidRPr="00B17ABA">
        <w:t xml:space="preserve">RL </w:t>
      </w:r>
      <w:r w:rsidRPr="00B17ABA">
        <w:t xml:space="preserve">applied </w:t>
      </w:r>
      <w:r w:rsidR="00147F2A" w:rsidRPr="00B17ABA">
        <w:t xml:space="preserve">in the hypertension SDDP model </w:t>
      </w:r>
      <w:r w:rsidRPr="00B17ABA">
        <w:t>uses a look-up table, which stores all the Q-values associated with each state and action and finds the action</w:t>
      </w:r>
      <w:r w:rsidR="003A2511" w:rsidRPr="00B17ABA">
        <w:t>,</w:t>
      </w:r>
      <w:r w:rsidRPr="00B17ABA">
        <w:t xml:space="preserve"> which brings the best Q-value for each state. For large-scale problems with millions of state-action pairs, however, the look-up table is inefficient not just because of the memory required, but also the time and data needed to fill them accurately</w:t>
      </w:r>
      <w:r w:rsidR="00ED003A" w:rsidRPr="00B17ABA">
        <w:fldChar w:fldCharType="begin"/>
      </w:r>
      <w:r w:rsidR="00EE2B4F" w:rsidRPr="00B17ABA">
        <w:instrText xml:space="preserve"> ADDIN EN.CITE &lt;EndNote&gt;&lt;Cite&gt;&lt;Author&gt;Sutton&lt;/Author&gt;&lt;Year&gt;1998&lt;/Year&gt;&lt;RecNum&gt;258&lt;/RecNum&gt;&lt;DisplayText&gt;&lt;style face="superscript"&gt;[200]&lt;/style&gt;&lt;/DisplayText&gt;&lt;record&gt;&lt;rec-number&gt;258&lt;/rec-number&gt;&lt;foreign-keys&gt;&lt;key app="EN" db-id="z2a0dvwpazf220et2vh50z295rxpzfevwft2"&gt;258&lt;/key&gt;&lt;/foreign-keys&gt;&lt;ref-type name="Book"&gt;6&lt;/ref-type&gt;&lt;contributors&gt;&lt;authors&gt;&lt;author&gt;Sutton, R. S.  &lt;/author&gt;&lt;author&gt;Barto, A.G.&lt;/author&gt;&lt;/authors&gt;&lt;/contributors&gt;&lt;titles&gt;&lt;title&gt;Reinforcement Learning: An Introduction&lt;/title&gt;&lt;secondary-title&gt;Adaptive Computation and Machine Learning&lt;/secondary-title&gt;&lt;/titles&gt;&lt;dates&gt;&lt;year&gt;1998&lt;/year&gt;&lt;/dates&gt;&lt;publisher&gt;The MIT Press&lt;/publisher&gt;&lt;urls&gt;&lt;/urls&gt;&lt;access-date&gt;Accessed 19 February 2014&lt;/access-date&gt;&lt;/record&gt;&lt;/Cite&gt;&lt;/EndNote&gt;</w:instrText>
      </w:r>
      <w:r w:rsidR="00ED003A" w:rsidRPr="00B17ABA">
        <w:fldChar w:fldCharType="separate"/>
      </w:r>
      <w:r w:rsidR="00EE2B4F" w:rsidRPr="00B17ABA">
        <w:rPr>
          <w:noProof/>
          <w:vertAlign w:val="superscript"/>
        </w:rPr>
        <w:t>[200]</w:t>
      </w:r>
      <w:r w:rsidR="00ED003A" w:rsidRPr="00B17ABA">
        <w:fldChar w:fldCharType="end"/>
      </w:r>
      <w:r w:rsidRPr="00B17ABA">
        <w:t>. To overcome this problem, function approximation using regression is commonly used. For example, the objective function is fitted with regression using the available data related to the function, and tries to use the predicti</w:t>
      </w:r>
      <w:r w:rsidR="00BE5CF1" w:rsidRPr="00B17ABA">
        <w:t xml:space="preserve">ons to find a better solution. </w:t>
      </w:r>
      <w:r w:rsidR="00A665BD" w:rsidRPr="00B17ABA">
        <w:br w:type="page"/>
      </w:r>
    </w:p>
    <w:p w:rsidR="00006F9D" w:rsidRPr="00B17ABA" w:rsidRDefault="00006F9D" w:rsidP="001A2558">
      <w:pPr>
        <w:pStyle w:val="Heading3"/>
        <w:rPr>
          <w:lang w:eastAsia="ko-KR"/>
        </w:rPr>
      </w:pPr>
      <w:r w:rsidRPr="00B17ABA">
        <w:rPr>
          <w:lang w:eastAsia="ko-KR"/>
        </w:rPr>
        <w:lastRenderedPageBreak/>
        <w:t>Data</w:t>
      </w:r>
      <w:r w:rsidR="0032122C" w:rsidRPr="00B17ABA">
        <w:rPr>
          <w:rFonts w:hint="eastAsia"/>
          <w:lang w:eastAsia="ko-KR"/>
        </w:rPr>
        <w:t xml:space="preserve"> generation</w:t>
      </w:r>
    </w:p>
    <w:p w:rsidR="00264CDE" w:rsidRPr="00B17ABA" w:rsidRDefault="002D6781" w:rsidP="009923E9">
      <w:pPr>
        <w:jc w:val="both"/>
      </w:pPr>
      <w:r w:rsidRPr="00B17ABA">
        <w:rPr>
          <w:rFonts w:ascii="Times New Roman" w:eastAsia="Malgun Gothic" w:hAnsi="Times New Roman" w:cs="Times New Roman"/>
          <w:lang w:eastAsia="ko-KR"/>
        </w:rPr>
        <w:t>Although the hypertension SDDP model developed in this study focused on the investigation of computational complexity, SDDP modelling is considerably constrained by availability</w:t>
      </w:r>
      <w:r w:rsidR="0041299F" w:rsidRPr="00B17ABA">
        <w:rPr>
          <w:rFonts w:ascii="Times New Roman" w:eastAsia="Malgun Gothic" w:hAnsi="Times New Roman" w:cs="Times New Roman"/>
          <w:lang w:eastAsia="ko-KR"/>
        </w:rPr>
        <w:t xml:space="preserve"> of relevant clinical date</w:t>
      </w:r>
      <w:r w:rsidRPr="00B17ABA">
        <w:rPr>
          <w:rFonts w:ascii="Times New Roman" w:eastAsia="Malgun Gothic" w:hAnsi="Times New Roman" w:cs="Times New Roman"/>
          <w:lang w:eastAsia="ko-KR"/>
        </w:rPr>
        <w:t xml:space="preserve">. The quality of solution relies on the reliability and robustness of data, </w:t>
      </w:r>
      <w:r w:rsidRPr="00B17ABA">
        <w:t xml:space="preserve">which will impact on the accuracy of parameter estimation. Access to relevant patient-level data is </w:t>
      </w:r>
      <w:r w:rsidR="0041299F" w:rsidRPr="00B17ABA">
        <w:t>necessary</w:t>
      </w:r>
      <w:r w:rsidRPr="00B17ABA">
        <w:t xml:space="preserve"> to</w:t>
      </w:r>
      <w:r w:rsidRPr="00B17ABA">
        <w:rPr>
          <w:rFonts w:ascii="Times New Roman" w:eastAsia="Malgun Gothic" w:hAnsi="Times New Roman" w:cs="Times New Roman"/>
          <w:lang w:eastAsia="ko-KR"/>
        </w:rPr>
        <w:t xml:space="preserve"> collect the data required for SDDPs, particularly the direct and indirect time-varying treatment effects and the correlation between treatment options. However, these data </w:t>
      </w:r>
      <w:r w:rsidRPr="00B17ABA">
        <w:t xml:space="preserve">are unlikely to be </w:t>
      </w:r>
      <w:r w:rsidR="0041299F" w:rsidRPr="00B17ABA">
        <w:t xml:space="preserve">collected </w:t>
      </w:r>
      <w:r w:rsidRPr="00B17ABA">
        <w:t>by conventional RCTs</w:t>
      </w:r>
      <w:r w:rsidR="00DC0E6F" w:rsidRPr="00B17ABA">
        <w:t xml:space="preserve"> because subsequent treatments are </w:t>
      </w:r>
      <w:r w:rsidR="0041299F" w:rsidRPr="00B17ABA">
        <w:t xml:space="preserve">normally </w:t>
      </w:r>
      <w:r w:rsidR="00DC0E6F" w:rsidRPr="00B17ABA">
        <w:t xml:space="preserve">not based on random assignment and most interventions are considered </w:t>
      </w:r>
      <w:r w:rsidR="0041299F" w:rsidRPr="00B17ABA">
        <w:t xml:space="preserve">as </w:t>
      </w:r>
      <w:r w:rsidR="00DC0E6F" w:rsidRPr="00B17ABA">
        <w:t>an aggregation of a set of components rather than providing the effects of individual components</w:t>
      </w:r>
      <w:r w:rsidR="00685F9D" w:rsidRPr="00B17ABA">
        <w:fldChar w:fldCharType="begin"/>
      </w:r>
      <w:r w:rsidR="00EE2B4F" w:rsidRPr="00B17ABA">
        <w:instrText xml:space="preserve"> ADDIN EN.CITE &lt;EndNote&gt;&lt;Cite&gt;&lt;Author&gt;Collins&lt;/Author&gt;&lt;Year&gt;2005&lt;/Year&gt;&lt;RecNum&gt;945&lt;/RecNum&gt;&lt;DisplayText&gt;&lt;style face="superscript"&gt;[405]&lt;/style&gt;&lt;/DisplayText&gt;&lt;record&gt;&lt;rec-number&gt;945&lt;/rec-number&gt;&lt;foreign-keys&gt;&lt;key app="EN" db-id="z2a0dvwpazf220et2vh50z295rxpzfevwft2"&gt;945&lt;/key&gt;&lt;/foreign-keys&gt;&lt;ref-type name="Journal Article"&gt;17&lt;/ref-type&gt;&lt;contributors&gt;&lt;authors&gt;&lt;author&gt;Collins, L. M.&lt;/author&gt;&lt;author&gt;Murphy, S. A.&lt;/author&gt;&lt;author&gt;Nair, V. N.&lt;/author&gt;&lt;author&gt;Strecher, V. J.&lt;/author&gt;&lt;/authors&gt;&lt;/contributors&gt;&lt;auth-address&gt;The Methodology Center, Department of Human Development and Family Studies, The Pennsylvania State University, University Park 16802, USA. LMCollins@PSU.EDU&lt;/auth-address&gt;&lt;titles&gt;&lt;title&gt;A strategy for optimizing and evaluating behavioral interventions&lt;/title&gt;&lt;secondary-title&gt;Ann Behav Med&lt;/secondary-title&gt;&lt;alt-title&gt;Annals of behavioral medicine : a publication of the Society of Behavioral Medicine&lt;/alt-title&gt;&lt;/titles&gt;&lt;periodical&gt;&lt;full-title&gt;Ann Behav Med&lt;/full-title&gt;&lt;abbr-1&gt;Annals of behavioral medicine : a publication of the Society of Behavioral Medicine&lt;/abbr-1&gt;&lt;/periodical&gt;&lt;alt-periodical&gt;&lt;full-title&gt;Ann Behav Med&lt;/full-title&gt;&lt;abbr-1&gt;Annals of behavioral medicine : a publication of the Society of Behavioral Medicine&lt;/abbr-1&gt;&lt;/alt-periodical&gt;&lt;pages&gt;65-73&lt;/pages&gt;&lt;volume&gt;30&lt;/volume&gt;&lt;number&gt;1&lt;/number&gt;&lt;keywords&gt;&lt;keyword&gt;*Behavior Therapy&lt;/keyword&gt;&lt;keyword&gt;Endpoint Determination&lt;/keyword&gt;&lt;keyword&gt;Humans&lt;/keyword&gt;&lt;keyword&gt;Intervention Studies&lt;/keyword&gt;&lt;keyword&gt;Public Health&lt;/keyword&gt;&lt;keyword&gt;Randomized Controlled Trials as Topic&lt;/keyword&gt;&lt;keyword&gt;Reproducibility of Results&lt;/keyword&gt;&lt;keyword&gt;*Research Design&lt;/keyword&gt;&lt;keyword&gt;Treatment Outcome&lt;/keyword&gt;&lt;/keywords&gt;&lt;dates&gt;&lt;year&gt;2005&lt;/year&gt;&lt;pub-dates&gt;&lt;date&gt;Aug&lt;/date&gt;&lt;/pub-dates&gt;&lt;/dates&gt;&lt;isbn&gt;0883-6612 (Print)&amp;#xD;0883-6612 (Linking)&lt;/isbn&gt;&lt;accession-num&gt;16097907&lt;/accession-num&gt;&lt;urls&gt;&lt;related-urls&gt;&lt;url&gt;http://www.ncbi.nlm.nih.gov/pubmed/16097907&lt;/url&gt;&lt;/related-urls&gt;&lt;/urls&gt;&lt;electronic-resource-num&gt;10.1207/s15324796abm3001_8&lt;/electronic-resource-num&gt;&lt;/record&gt;&lt;/Cite&gt;&lt;/EndNote&gt;</w:instrText>
      </w:r>
      <w:r w:rsidR="00685F9D" w:rsidRPr="00B17ABA">
        <w:fldChar w:fldCharType="separate"/>
      </w:r>
      <w:r w:rsidR="00EE2B4F" w:rsidRPr="00B17ABA">
        <w:rPr>
          <w:noProof/>
          <w:vertAlign w:val="superscript"/>
        </w:rPr>
        <w:t>[405]</w:t>
      </w:r>
      <w:r w:rsidR="00685F9D" w:rsidRPr="00B17ABA">
        <w:fldChar w:fldCharType="end"/>
      </w:r>
      <w:r w:rsidRPr="00B17ABA">
        <w:t xml:space="preserve">. </w:t>
      </w:r>
      <w:r w:rsidRPr="00B17ABA">
        <w:rPr>
          <w:rFonts w:ascii="Times New Roman" w:hAnsi="Times New Roman" w:cs="Times New Roman"/>
        </w:rPr>
        <w:t xml:space="preserve">In this respect, the sequential multiple </w:t>
      </w:r>
      <w:r w:rsidRPr="00B17ABA">
        <w:t xml:space="preserve">assignment </w:t>
      </w:r>
      <w:r w:rsidR="000A2983" w:rsidRPr="00B17ABA">
        <w:t>randomis</w:t>
      </w:r>
      <w:r w:rsidRPr="00B17ABA">
        <w:t xml:space="preserve">ed trial (SMART), </w:t>
      </w:r>
      <w:r w:rsidR="0081589F" w:rsidRPr="00B17ABA">
        <w:t>which</w:t>
      </w:r>
      <w:r w:rsidRPr="00B17ABA">
        <w:t xml:space="preserve"> involves re-randomisations at each therapeutic stage for identifying optimal sequential treatment strategies in clinical trials, has the potential to provide </w:t>
      </w:r>
      <w:r w:rsidR="0041299F" w:rsidRPr="00B17ABA">
        <w:t xml:space="preserve">clinical </w:t>
      </w:r>
      <w:r w:rsidRPr="00B17ABA">
        <w:t>data regarding sequential decisions</w:t>
      </w:r>
      <w:r w:rsidR="00ED003A" w:rsidRPr="00B17ABA">
        <w:fldChar w:fldCharType="begin"/>
      </w:r>
      <w:r w:rsidR="00EE2B4F" w:rsidRPr="00B17ABA">
        <w:instrText xml:space="preserve"> ADDIN EN.CITE &lt;EndNote&gt;&lt;Cite&gt;&lt;Author&gt;Murphy&lt;/Author&gt;&lt;Year&gt;2003&lt;/Year&gt;&lt;RecNum&gt;561&lt;/RecNum&gt;&lt;DisplayText&gt;&lt;style face="superscript"&gt;[406]&lt;/style&gt;&lt;/DisplayText&gt;&lt;record&gt;&lt;rec-number&gt;561&lt;/rec-number&gt;&lt;foreign-keys&gt;&lt;key app="EN" db-id="z2a0dvwpazf220et2vh50z295rxpzfevwft2"&gt;561&lt;/key&gt;&lt;/foreign-keys&gt;&lt;ref-type name="Journal Article"&gt;17&lt;/ref-type&gt;&lt;contributors&gt;&lt;authors&gt;&lt;author&gt;Murphy, S. A.&lt;/author&gt;&lt;/authors&gt;&lt;/contributors&gt;&lt;auth-address&gt;Murphy, SA&amp;#xD;Univ Michigan, Dept Stat, 439 West Hall, Ann Arbor, MI 48109 USA&amp;#xD;Univ Michigan, Dept Stat, 439 West Hall, Ann Arbor, MI 48109 USA&lt;/auth-address&gt;&lt;titles&gt;&lt;title&gt;Optimal dynamic treatment regimes&lt;/title&gt;&lt;secondary-title&gt;Journal of the Royal Statistical Society Series B-Statistical Methodology&lt;/secondary-title&gt;&lt;alt-title&gt;J R Stat Soc B&lt;/alt-title&gt;&lt;/titles&gt;&lt;periodical&gt;&lt;full-title&gt;Journal of the Royal Statistical Society Series B-Statistical Methodology&lt;/full-title&gt;&lt;abbr-1&gt;J R Stat Soc B&lt;/abbr-1&gt;&lt;/periodical&gt;&lt;alt-periodical&gt;&lt;full-title&gt;Journal of the Royal Statistical Society Series B-Statistical Methodology&lt;/full-title&gt;&lt;abbr-1&gt;J R Stat Soc B&lt;/abbr-1&gt;&lt;/alt-periodical&gt;&lt;pages&gt;331-355&lt;/pages&gt;&lt;volume&gt;65&lt;/volume&gt;&lt;keywords&gt;&lt;keyword&gt;adaptive strategies&lt;/keyword&gt;&lt;keyword&gt;causal inference&lt;/keyword&gt;&lt;keyword&gt;dynamic programming&lt;/keyword&gt;&lt;keyword&gt;multistage decisions&lt;/keyword&gt;&lt;keyword&gt;influence diagrams&lt;/keyword&gt;&lt;keyword&gt;decision-problems&lt;/keyword&gt;&lt;keyword&gt;causal inference&lt;/keyword&gt;&lt;keyword&gt;randomization&lt;/keyword&gt;&lt;keyword&gt;strategies&lt;/keyword&gt;&lt;keyword&gt;trial&lt;/keyword&gt;&lt;/keywords&gt;&lt;dates&gt;&lt;year&gt;2003&lt;/year&gt;&lt;/dates&gt;&lt;isbn&gt;1369-7412&lt;/isbn&gt;&lt;accession-num&gt;WOS:000182986800001&lt;/accession-num&gt;&lt;urls&gt;&lt;related-urls&gt;&lt;url&gt;&amp;lt;Go to ISI&amp;gt;://WOS:000182986800001&lt;/url&gt;&lt;/related-urls&gt;&lt;/urls&gt;&lt;electronic-resource-num&gt;Doi 10.1111/1467-9868.00389&lt;/electronic-resource-num&gt;&lt;language&gt;English&lt;/language&gt;&lt;/record&gt;&lt;/Cite&gt;&lt;/EndNote&gt;</w:instrText>
      </w:r>
      <w:r w:rsidR="00ED003A" w:rsidRPr="00B17ABA">
        <w:fldChar w:fldCharType="separate"/>
      </w:r>
      <w:r w:rsidR="00EE2B4F" w:rsidRPr="00B17ABA">
        <w:rPr>
          <w:noProof/>
          <w:vertAlign w:val="superscript"/>
        </w:rPr>
        <w:t>[406]</w:t>
      </w:r>
      <w:r w:rsidR="00ED003A" w:rsidRPr="00B17ABA">
        <w:fldChar w:fldCharType="end"/>
      </w:r>
      <w:r w:rsidRPr="00B17ABA">
        <w:t xml:space="preserve">. </w:t>
      </w:r>
      <w:r w:rsidR="00DC0E6F" w:rsidRPr="00B17ABA">
        <w:t xml:space="preserve">The primary goal of SMART trials is to </w:t>
      </w:r>
      <w:r w:rsidR="0041299F" w:rsidRPr="00B17ABA">
        <w:t>identify</w:t>
      </w:r>
      <w:r w:rsidR="00DC0E6F" w:rsidRPr="00B17ABA">
        <w:t xml:space="preserve"> </w:t>
      </w:r>
      <w:r w:rsidR="00DC0E6F" w:rsidRPr="00B17ABA">
        <w:rPr>
          <w:rFonts w:cstheme="majorBidi"/>
        </w:rPr>
        <w:t xml:space="preserve">the best sequencing of treatment options </w:t>
      </w:r>
      <w:r w:rsidR="0041299F" w:rsidRPr="00B17ABA">
        <w:rPr>
          <w:rFonts w:cstheme="majorBidi"/>
        </w:rPr>
        <w:t>that lead to</w:t>
      </w:r>
      <w:r w:rsidR="00DC0E6F" w:rsidRPr="00B17ABA">
        <w:t xml:space="preserve"> improved </w:t>
      </w:r>
      <w:r w:rsidR="0041299F" w:rsidRPr="00B17ABA">
        <w:t xml:space="preserve">clinical </w:t>
      </w:r>
      <w:r w:rsidR="00DC0E6F" w:rsidRPr="00B17ABA">
        <w:t xml:space="preserve">outcomes. </w:t>
      </w:r>
      <w:r w:rsidR="00B643E6" w:rsidRPr="00B17ABA">
        <w:t xml:space="preserve">SMART trials also provide the effect of certain components of the sequential treatment policy as </w:t>
      </w:r>
      <w:r w:rsidR="00B643E6" w:rsidRPr="00B17ABA">
        <w:rPr>
          <w:rFonts w:cstheme="majorBidi"/>
        </w:rPr>
        <w:t>SMART</w:t>
      </w:r>
      <w:r w:rsidR="0041299F" w:rsidRPr="00B17ABA">
        <w:rPr>
          <w:rFonts w:cstheme="majorBidi"/>
        </w:rPr>
        <w:t xml:space="preserve"> trial</w:t>
      </w:r>
      <w:r w:rsidR="00B643E6" w:rsidRPr="00B17ABA">
        <w:rPr>
          <w:rFonts w:cstheme="majorBidi"/>
        </w:rPr>
        <w:t xml:space="preserve">s </w:t>
      </w:r>
      <w:r w:rsidR="0041299F" w:rsidRPr="00B17ABA">
        <w:rPr>
          <w:rFonts w:cstheme="majorBidi"/>
        </w:rPr>
        <w:t>apply</w:t>
      </w:r>
      <w:r w:rsidR="00B643E6" w:rsidRPr="00B17ABA">
        <w:rPr>
          <w:rFonts w:cstheme="majorBidi"/>
        </w:rPr>
        <w:t xml:space="preserve"> factorial designs in a sequential setting. </w:t>
      </w:r>
      <w:r w:rsidR="00B643E6" w:rsidRPr="00B17ABA">
        <w:t>They</w:t>
      </w:r>
      <w:r w:rsidR="00DC0E6F" w:rsidRPr="00B17ABA">
        <w:t xml:space="preserve"> </w:t>
      </w:r>
      <w:r w:rsidR="00B643E6" w:rsidRPr="00B17ABA">
        <w:t xml:space="preserve">could </w:t>
      </w:r>
      <w:r w:rsidR="0041299F" w:rsidRPr="00B17ABA">
        <w:t xml:space="preserve">also </w:t>
      </w:r>
      <w:r w:rsidR="00B643E6" w:rsidRPr="00B17ABA">
        <w:t xml:space="preserve">inform </w:t>
      </w:r>
      <w:r w:rsidR="00DC0E6F" w:rsidRPr="00B17ABA">
        <w:rPr>
          <w:rFonts w:cstheme="majorBidi"/>
        </w:rPr>
        <w:t>time-</w:t>
      </w:r>
      <w:r w:rsidR="00B643E6" w:rsidRPr="00B17ABA">
        <w:rPr>
          <w:rFonts w:cstheme="majorBidi"/>
        </w:rPr>
        <w:t xml:space="preserve">dependent </w:t>
      </w:r>
      <w:r w:rsidR="00DC0E6F" w:rsidRPr="00B17ABA">
        <w:rPr>
          <w:rFonts w:cstheme="majorBidi"/>
        </w:rPr>
        <w:t>variables</w:t>
      </w:r>
      <w:r w:rsidR="00B643E6" w:rsidRPr="00B17ABA">
        <w:rPr>
          <w:rFonts w:cstheme="majorBidi"/>
        </w:rPr>
        <w:t>,</w:t>
      </w:r>
      <w:r w:rsidR="00DC0E6F" w:rsidRPr="00B17ABA">
        <w:rPr>
          <w:rFonts w:cstheme="majorBidi"/>
        </w:rPr>
        <w:t xml:space="preserve"> </w:t>
      </w:r>
      <w:r w:rsidR="00B643E6" w:rsidRPr="00B17ABA">
        <w:rPr>
          <w:rFonts w:cstheme="majorBidi"/>
        </w:rPr>
        <w:t xml:space="preserve">which </w:t>
      </w:r>
      <w:r w:rsidR="0041299F" w:rsidRPr="00B17ABA">
        <w:rPr>
          <w:rFonts w:cstheme="majorBidi"/>
        </w:rPr>
        <w:t>are</w:t>
      </w:r>
      <w:r w:rsidR="00B643E6" w:rsidRPr="00B17ABA">
        <w:rPr>
          <w:rFonts w:cstheme="majorBidi"/>
        </w:rPr>
        <w:t xml:space="preserve"> important predictors of the response in the next period and the </w:t>
      </w:r>
      <w:r w:rsidR="0041299F" w:rsidRPr="00B17ABA">
        <w:rPr>
          <w:rFonts w:cstheme="majorBidi"/>
        </w:rPr>
        <w:t xml:space="preserve">resulting </w:t>
      </w:r>
      <w:r w:rsidR="00B643E6" w:rsidRPr="00B17ABA">
        <w:rPr>
          <w:rFonts w:cstheme="majorBidi"/>
        </w:rPr>
        <w:t xml:space="preserve">actions. </w:t>
      </w:r>
      <w:r w:rsidR="00264CDE" w:rsidRPr="00B17ABA">
        <w:rPr>
          <w:rFonts w:cstheme="majorBidi"/>
        </w:rPr>
        <w:t xml:space="preserve">However, </w:t>
      </w:r>
      <w:r w:rsidR="00B643E6" w:rsidRPr="00B17ABA">
        <w:t xml:space="preserve">SMART </w:t>
      </w:r>
      <w:r w:rsidR="0041299F" w:rsidRPr="00B17ABA">
        <w:t>trials are</w:t>
      </w:r>
      <w:r w:rsidR="00B643E6" w:rsidRPr="00B17ABA">
        <w:t xml:space="preserve"> not widely implemented in practice because of feasibility and </w:t>
      </w:r>
      <w:r w:rsidR="003C33E5" w:rsidRPr="00B17ABA">
        <w:t>acceptability</w:t>
      </w:r>
      <w:r w:rsidR="00685F9D" w:rsidRPr="00B17ABA">
        <w:fldChar w:fldCharType="begin">
          <w:fldData xml:space="preserve">PEVuZE5vdGU+PENpdGU+PEF1dGhvcj5BbG1pcmFsbDwvQXV0aG9yPjxZZWFyPjIwMTI8L1llYXI+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</w:fldData>
        </w:fldChar>
      </w:r>
      <w:r w:rsidR="00EE2B4F" w:rsidRPr="00B17ABA">
        <w:instrText xml:space="preserve"> ADDIN EN.CITE </w:instrText>
      </w:r>
      <w:r w:rsidR="00EE2B4F" w:rsidRPr="00B17ABA">
        <w:fldChar w:fldCharType="begin">
          <w:fldData xml:space="preserve">PEVuZE5vdGU+PENpdGU+PEF1dGhvcj5BbG1pcmFsbDwvQXV0aG9yPjxZZWFyPjIwMTI8L1llYXI+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</w:fldData>
        </w:fldChar>
      </w:r>
      <w:r w:rsidR="00EE2B4F" w:rsidRPr="00B17ABA">
        <w:instrText xml:space="preserve"> ADDIN EN.CITE.DATA </w:instrText>
      </w:r>
      <w:r w:rsidR="00EE2B4F" w:rsidRPr="00B17ABA">
        <w:fldChar w:fldCharType="end"/>
      </w:r>
      <w:r w:rsidR="00685F9D" w:rsidRPr="00B17ABA">
        <w:fldChar w:fldCharType="separate"/>
      </w:r>
      <w:r w:rsidR="00EE2B4F" w:rsidRPr="00B17ABA">
        <w:rPr>
          <w:noProof/>
          <w:vertAlign w:val="superscript"/>
        </w:rPr>
        <w:t>[407]</w:t>
      </w:r>
      <w:r w:rsidR="00685F9D" w:rsidRPr="00B17ABA">
        <w:fldChar w:fldCharType="end"/>
      </w:r>
      <w:r w:rsidR="00B643E6" w:rsidRPr="00B17ABA">
        <w:t xml:space="preserve">. </w:t>
      </w:r>
      <w:r w:rsidR="00B31AF6" w:rsidRPr="00B17ABA">
        <w:t>Executing</w:t>
      </w:r>
      <w:r w:rsidR="00B643E6" w:rsidRPr="00B17ABA">
        <w:t xml:space="preserve"> a SMART trial takes a long-time and </w:t>
      </w:r>
      <w:r w:rsidR="0041299F" w:rsidRPr="00B17ABA">
        <w:t>costly more than conventional RCTs</w:t>
      </w:r>
      <w:r w:rsidR="00B643E6" w:rsidRPr="00B17ABA">
        <w:t>.</w:t>
      </w:r>
      <w:r w:rsidR="00B31AF6" w:rsidRPr="00B17ABA">
        <w:t xml:space="preserve"> It is also uncertain whether the trial </w:t>
      </w:r>
      <w:r w:rsidR="0041299F" w:rsidRPr="00B17ABA">
        <w:t xml:space="preserve">design </w:t>
      </w:r>
      <w:r w:rsidR="00B31AF6" w:rsidRPr="00B17ABA">
        <w:t xml:space="preserve">is tolerated by the participants; and </w:t>
      </w:r>
      <w:r w:rsidR="0041299F" w:rsidRPr="00B17ABA">
        <w:t xml:space="preserve">whether </w:t>
      </w:r>
      <w:r w:rsidR="00B31AF6" w:rsidRPr="00B17ABA">
        <w:t xml:space="preserve">the assessment procedures and the results are </w:t>
      </w:r>
      <w:r w:rsidR="0041299F" w:rsidRPr="00B17ABA">
        <w:t>acceptable by clinicians and</w:t>
      </w:r>
      <w:r w:rsidR="00B31AF6" w:rsidRPr="00B17ABA">
        <w:t xml:space="preserve"> policy maker. Therefore </w:t>
      </w:r>
      <w:r w:rsidR="0041299F" w:rsidRPr="00B17ABA">
        <w:t xml:space="preserve">only </w:t>
      </w:r>
      <w:r w:rsidR="00B31AF6" w:rsidRPr="00B17ABA">
        <w:t xml:space="preserve">a small number of SMART trials have been implemented in “real-world” clinical settings funded by </w:t>
      </w:r>
      <w:r w:rsidR="0041299F" w:rsidRPr="00B17ABA">
        <w:t>public</w:t>
      </w:r>
      <w:r w:rsidR="00B31AF6" w:rsidRPr="00B17ABA">
        <w:t xml:space="preserve"> institution</w:t>
      </w:r>
      <w:r w:rsidR="0041299F" w:rsidRPr="00B17ABA">
        <w:t>s</w:t>
      </w:r>
      <w:r w:rsidR="00EE2B4F" w:rsidRPr="00B17ABA">
        <w:fldChar w:fldCharType="begin">
          <w:fldData xml:space="preserve">PEVuZE5vdGU+PENpdGU+PEF1dGhvcj5HYXluZXM8L0F1dGhvcj48WWVhcj4yMDA4PC9ZZWFyPjxS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</w:fldData>
        </w:fldChar>
      </w:r>
      <w:r w:rsidR="00EE2B4F" w:rsidRPr="00B17ABA">
        <w:instrText xml:space="preserve"> ADDIN EN.CITE </w:instrText>
      </w:r>
      <w:r w:rsidR="00EE2B4F" w:rsidRPr="00B17ABA">
        <w:fldChar w:fldCharType="begin">
          <w:fldData xml:space="preserve">PEVuZE5vdGU+PENpdGU+PEF1dGhvcj5HYXluZXM8L0F1dGhvcj48WWVhcj4yMDA4PC9ZZWFyPjxS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</w:fldData>
        </w:fldChar>
      </w:r>
      <w:r w:rsidR="00EE2B4F" w:rsidRPr="00B17ABA">
        <w:instrText xml:space="preserve"> ADDIN EN.CITE.DATA </w:instrText>
      </w:r>
      <w:r w:rsidR="00EE2B4F" w:rsidRPr="00B17ABA">
        <w:fldChar w:fldCharType="end"/>
      </w:r>
      <w:r w:rsidR="00EE2B4F" w:rsidRPr="00B17ABA">
        <w:fldChar w:fldCharType="separate"/>
      </w:r>
      <w:r w:rsidR="00EE2B4F" w:rsidRPr="00B17ABA">
        <w:rPr>
          <w:noProof/>
          <w:vertAlign w:val="superscript"/>
        </w:rPr>
        <w:t>[408, 409]</w:t>
      </w:r>
      <w:r w:rsidR="00EE2B4F" w:rsidRPr="00B17ABA">
        <w:fldChar w:fldCharType="end"/>
      </w:r>
      <w:r w:rsidR="00EE2B4F" w:rsidRPr="00B17ABA">
        <w:t>.</w:t>
      </w:r>
    </w:p>
    <w:p w:rsidR="006E774E" w:rsidRPr="00B17ABA" w:rsidRDefault="00264CDE" w:rsidP="009923E9">
      <w:pPr>
        <w:jc w:val="both"/>
        <w:rPr>
          <w:rFonts w:cstheme="majorBidi"/>
        </w:rPr>
      </w:pPr>
      <w:r w:rsidRPr="00B17ABA">
        <w:t xml:space="preserve">Considering </w:t>
      </w:r>
      <w:r w:rsidRPr="00B17ABA">
        <w:rPr>
          <w:rFonts w:cstheme="majorBidi"/>
        </w:rPr>
        <w:t xml:space="preserve">their </w:t>
      </w:r>
      <w:r w:rsidR="0041299F" w:rsidRPr="00B17ABA">
        <w:rPr>
          <w:rFonts w:cstheme="majorBidi"/>
        </w:rPr>
        <w:t>importance</w:t>
      </w:r>
      <w:r w:rsidRPr="00B17ABA">
        <w:rPr>
          <w:rFonts w:cstheme="majorBidi"/>
        </w:rPr>
        <w:t xml:space="preserve"> in informing the </w:t>
      </w:r>
      <w:r w:rsidR="0041299F" w:rsidRPr="00B17ABA">
        <w:rPr>
          <w:rFonts w:cstheme="majorBidi"/>
        </w:rPr>
        <w:t>clinical data and evidence</w:t>
      </w:r>
      <w:r w:rsidRPr="00B17ABA">
        <w:rPr>
          <w:rFonts w:cstheme="majorBidi"/>
        </w:rPr>
        <w:t xml:space="preserve"> for sequential treatment strategies, </w:t>
      </w:r>
      <w:r w:rsidR="00EF290B" w:rsidRPr="00B17ABA">
        <w:rPr>
          <w:rFonts w:cstheme="majorBidi"/>
        </w:rPr>
        <w:t>potential funding bodies</w:t>
      </w:r>
      <w:r w:rsidRPr="00B17ABA">
        <w:rPr>
          <w:rFonts w:cstheme="majorBidi"/>
        </w:rPr>
        <w:t xml:space="preserve"> may be interested in whether a SMART trial is feasible and worth pursuing before executing the trial. </w:t>
      </w:r>
      <w:r w:rsidR="00393137" w:rsidRPr="00B17ABA">
        <w:t xml:space="preserve">Modelling </w:t>
      </w:r>
      <w:r w:rsidR="00131186" w:rsidRPr="00B17ABA">
        <w:t>an SDDP</w:t>
      </w:r>
      <w:r w:rsidR="00DC4133" w:rsidRPr="00B17ABA">
        <w:t xml:space="preserve"> </w:t>
      </w:r>
      <w:r w:rsidR="00EF290B" w:rsidRPr="00B17ABA">
        <w:t xml:space="preserve">with existing data </w:t>
      </w:r>
      <w:r w:rsidR="00DC4133" w:rsidRPr="00B17ABA">
        <w:t xml:space="preserve">may </w:t>
      </w:r>
      <w:r w:rsidRPr="00B17ABA">
        <w:t xml:space="preserve">provide preliminary knowledge about the trial design and the </w:t>
      </w:r>
      <w:r w:rsidR="00EF290B" w:rsidRPr="00B17ABA">
        <w:t xml:space="preserve">likely </w:t>
      </w:r>
      <w:r w:rsidRPr="00B17ABA">
        <w:t>direction of its effect</w:t>
      </w:r>
      <w:r w:rsidR="00D54B41" w:rsidRPr="00B17ABA">
        <w:t xml:space="preserve">. </w:t>
      </w:r>
      <w:r w:rsidR="00EF290B" w:rsidRPr="00B17ABA">
        <w:t>The SDDP model</w:t>
      </w:r>
      <w:r w:rsidR="00D54B41" w:rsidRPr="00B17ABA">
        <w:t xml:space="preserve"> could also </w:t>
      </w:r>
      <w:r w:rsidR="00DC4133" w:rsidRPr="00B17ABA">
        <w:t>demonstrat</w:t>
      </w:r>
      <w:r w:rsidRPr="00B17ABA">
        <w:t>e</w:t>
      </w:r>
      <w:r w:rsidR="00DC4133" w:rsidRPr="00B17ABA">
        <w:t xml:space="preserve"> feasibility and </w:t>
      </w:r>
      <w:r w:rsidR="0041299F" w:rsidRPr="00B17ABA">
        <w:t>the need</w:t>
      </w:r>
      <w:r w:rsidR="00DC4133" w:rsidRPr="00B17ABA">
        <w:t xml:space="preserve"> for SMART trials and thereby assist in their development and implementation.</w:t>
      </w:r>
      <w:r w:rsidR="00DC4133" w:rsidRPr="00B17ABA">
        <w:rPr>
          <w:rFonts w:ascii="Times New Roman" w:hAnsi="Times New Roman" w:cs="Times New Roman"/>
        </w:rPr>
        <w:t xml:space="preserve"> </w:t>
      </w:r>
      <w:r w:rsidR="00D54B41" w:rsidRPr="00B17ABA">
        <w:rPr>
          <w:rFonts w:ascii="Times New Roman" w:hAnsi="Times New Roman" w:cs="Times New Roman"/>
        </w:rPr>
        <w:t xml:space="preserve">The research questions </w:t>
      </w:r>
      <w:r w:rsidR="00EF290B" w:rsidRPr="00B17ABA">
        <w:rPr>
          <w:rFonts w:ascii="Times New Roman" w:hAnsi="Times New Roman" w:cs="Times New Roman"/>
        </w:rPr>
        <w:t xml:space="preserve">that can be addressed by a SDDP model </w:t>
      </w:r>
      <w:r w:rsidR="00D54B41" w:rsidRPr="00B17ABA">
        <w:rPr>
          <w:rFonts w:ascii="Times New Roman" w:hAnsi="Times New Roman" w:cs="Times New Roman"/>
        </w:rPr>
        <w:t xml:space="preserve">may be </w:t>
      </w:r>
      <w:r w:rsidR="00D54B41" w:rsidRPr="00B17ABA">
        <w:rPr>
          <w:rFonts w:cstheme="majorBidi"/>
        </w:rPr>
        <w:t>whether a proposed SMART trial is worth pursuing,</w:t>
      </w:r>
      <w:r w:rsidR="00D54B41" w:rsidRPr="00B17ABA">
        <w:rPr>
          <w:rFonts w:ascii="Times New Roman" w:hAnsi="Times New Roman" w:cs="Times New Roman"/>
        </w:rPr>
        <w:t xml:space="preserve"> and if so </w:t>
      </w:r>
      <w:r w:rsidR="003C33E5" w:rsidRPr="00B17ABA">
        <w:rPr>
          <w:rFonts w:ascii="Times New Roman" w:hAnsi="Times New Roman" w:cs="Times New Roman"/>
        </w:rPr>
        <w:t xml:space="preserve">what the most feasible </w:t>
      </w:r>
      <w:r w:rsidR="00D54B41" w:rsidRPr="00B17ABA">
        <w:rPr>
          <w:rFonts w:ascii="Times New Roman" w:hAnsi="Times New Roman" w:cs="Times New Roman"/>
        </w:rPr>
        <w:t>design</w:t>
      </w:r>
      <w:r w:rsidR="003C33E5" w:rsidRPr="00B17ABA">
        <w:rPr>
          <w:rFonts w:ascii="Times New Roman" w:hAnsi="Times New Roman" w:cs="Times New Roman"/>
        </w:rPr>
        <w:t xml:space="preserve"> is</w:t>
      </w:r>
      <w:r w:rsidR="00D54B41" w:rsidRPr="00B17ABA">
        <w:rPr>
          <w:rFonts w:ascii="Times New Roman" w:hAnsi="Times New Roman" w:cs="Times New Roman"/>
        </w:rPr>
        <w:t xml:space="preserve">. Specifically, </w:t>
      </w:r>
      <w:r w:rsidRPr="00B17ABA">
        <w:rPr>
          <w:rFonts w:cstheme="majorBidi"/>
        </w:rPr>
        <w:t xml:space="preserve">SDDP modelling could </w:t>
      </w:r>
      <w:r w:rsidR="00EF290B" w:rsidRPr="00B17ABA">
        <w:rPr>
          <w:rFonts w:cstheme="majorBidi"/>
        </w:rPr>
        <w:t xml:space="preserve">help to </w:t>
      </w:r>
      <w:r w:rsidRPr="00B17ABA">
        <w:rPr>
          <w:rFonts w:cstheme="majorBidi"/>
        </w:rPr>
        <w:t>address</w:t>
      </w:r>
      <w:r w:rsidR="00EF290B" w:rsidRPr="00B17ABA">
        <w:rPr>
          <w:rFonts w:cstheme="majorBidi"/>
        </w:rPr>
        <w:t xml:space="preserve"> the following questions</w:t>
      </w:r>
      <w:r w:rsidRPr="00B17ABA">
        <w:rPr>
          <w:rFonts w:cstheme="majorBidi"/>
        </w:rPr>
        <w:t xml:space="preserve">: </w:t>
      </w:r>
      <w:r w:rsidR="00DC4133" w:rsidRPr="00B17ABA">
        <w:rPr>
          <w:rFonts w:cstheme="majorBidi"/>
        </w:rPr>
        <w:t xml:space="preserve">how many treatment steps should be allowed, </w:t>
      </w:r>
      <w:r w:rsidR="00393137" w:rsidRPr="00B17ABA">
        <w:rPr>
          <w:rFonts w:cstheme="majorBidi"/>
        </w:rPr>
        <w:lastRenderedPageBreak/>
        <w:t>which variables</w:t>
      </w:r>
      <w:r w:rsidR="00EF290B" w:rsidRPr="00B17ABA">
        <w:rPr>
          <w:rFonts w:cstheme="majorBidi"/>
        </w:rPr>
        <w:t>/outcomes</w:t>
      </w:r>
      <w:r w:rsidR="00393137" w:rsidRPr="00B17ABA">
        <w:rPr>
          <w:rFonts w:cstheme="majorBidi"/>
        </w:rPr>
        <w:t xml:space="preserve"> should be used</w:t>
      </w:r>
      <w:r w:rsidR="00DC4133" w:rsidRPr="00B17ABA">
        <w:rPr>
          <w:rFonts w:cstheme="majorBidi"/>
        </w:rPr>
        <w:t xml:space="preserve"> to </w:t>
      </w:r>
      <w:r w:rsidR="00393137" w:rsidRPr="00B17ABA">
        <w:rPr>
          <w:rFonts w:cstheme="majorBidi"/>
        </w:rPr>
        <w:t>assess</w:t>
      </w:r>
      <w:r w:rsidR="00DC4133" w:rsidRPr="00B17ABA">
        <w:rPr>
          <w:rFonts w:cstheme="majorBidi"/>
        </w:rPr>
        <w:t xml:space="preserve"> treatment response</w:t>
      </w:r>
      <w:r w:rsidR="00393137" w:rsidRPr="00B17ABA">
        <w:rPr>
          <w:rFonts w:cstheme="majorBidi"/>
        </w:rPr>
        <w:t>/non-response</w:t>
      </w:r>
      <w:r w:rsidR="00EF290B" w:rsidRPr="00B17ABA">
        <w:rPr>
          <w:rFonts w:cstheme="majorBidi"/>
        </w:rPr>
        <w:t xml:space="preserve"> to inform drug switching</w:t>
      </w:r>
      <w:r w:rsidR="00393137" w:rsidRPr="00B17ABA">
        <w:rPr>
          <w:rFonts w:cstheme="majorBidi"/>
        </w:rPr>
        <w:t>,</w:t>
      </w:r>
      <w:r w:rsidR="00DC4133" w:rsidRPr="00B17ABA">
        <w:rPr>
          <w:rFonts w:cstheme="majorBidi"/>
        </w:rPr>
        <w:t xml:space="preserve"> how frequent the</w:t>
      </w:r>
      <w:r w:rsidR="00EF290B" w:rsidRPr="00B17ABA">
        <w:rPr>
          <w:rFonts w:cstheme="majorBidi"/>
        </w:rPr>
        <w:t xml:space="preserve"> patients should </w:t>
      </w:r>
      <w:r w:rsidR="00DC4133" w:rsidRPr="00B17ABA">
        <w:rPr>
          <w:rFonts w:cstheme="majorBidi"/>
        </w:rPr>
        <w:t>be reassessed</w:t>
      </w:r>
      <w:r w:rsidR="006E774E" w:rsidRPr="00B17ABA">
        <w:rPr>
          <w:rFonts w:cstheme="majorBidi"/>
        </w:rPr>
        <w:t xml:space="preserve"> and</w:t>
      </w:r>
      <w:r w:rsidR="00393137" w:rsidRPr="00B17ABA">
        <w:rPr>
          <w:rFonts w:cstheme="majorBidi"/>
        </w:rPr>
        <w:t xml:space="preserve"> how sensitive </w:t>
      </w:r>
      <w:r w:rsidR="006E774E" w:rsidRPr="00B17ABA">
        <w:rPr>
          <w:rFonts w:cstheme="majorBidi"/>
        </w:rPr>
        <w:t>the outcomes</w:t>
      </w:r>
      <w:r w:rsidR="00EF290B" w:rsidRPr="00B17ABA">
        <w:rPr>
          <w:rFonts w:cstheme="majorBidi"/>
        </w:rPr>
        <w:t xml:space="preserve"> need to be to allow drug switch</w:t>
      </w:r>
      <w:r w:rsidR="00393137" w:rsidRPr="00B17ABA">
        <w:rPr>
          <w:rFonts w:cstheme="majorBidi"/>
        </w:rPr>
        <w:t>.</w:t>
      </w:r>
      <w:r w:rsidR="00DC4133" w:rsidRPr="00B17ABA">
        <w:rPr>
          <w:rFonts w:cstheme="majorBidi"/>
        </w:rPr>
        <w:t xml:space="preserve"> </w:t>
      </w:r>
      <w:r w:rsidR="00EF290B" w:rsidRPr="00B17ABA">
        <w:rPr>
          <w:rFonts w:cstheme="majorBidi"/>
        </w:rPr>
        <w:t xml:space="preserve">The SDDP modelling </w:t>
      </w:r>
      <w:r w:rsidR="006E774E" w:rsidRPr="00B17ABA">
        <w:rPr>
          <w:rFonts w:cstheme="majorBidi"/>
        </w:rPr>
        <w:t xml:space="preserve">could </w:t>
      </w:r>
      <w:r w:rsidR="00EF290B" w:rsidRPr="00B17ABA">
        <w:rPr>
          <w:rFonts w:cstheme="majorBidi"/>
        </w:rPr>
        <w:t>also help to decide</w:t>
      </w:r>
      <w:r w:rsidR="006E774E" w:rsidRPr="00B17ABA">
        <w:rPr>
          <w:rFonts w:cstheme="majorBidi"/>
        </w:rPr>
        <w:t xml:space="preserve"> </w:t>
      </w:r>
      <w:r w:rsidR="002F316F" w:rsidRPr="00B17ABA">
        <w:rPr>
          <w:rFonts w:cstheme="majorBidi"/>
        </w:rPr>
        <w:t xml:space="preserve">time and </w:t>
      </w:r>
      <w:r w:rsidR="006E774E" w:rsidRPr="00B17ABA">
        <w:rPr>
          <w:rFonts w:cstheme="majorBidi"/>
        </w:rPr>
        <w:t xml:space="preserve">resource implications of </w:t>
      </w:r>
      <w:r w:rsidR="00EF290B" w:rsidRPr="00B17ABA">
        <w:rPr>
          <w:rFonts w:cstheme="majorBidi"/>
        </w:rPr>
        <w:t>the</w:t>
      </w:r>
      <w:r w:rsidR="006E774E" w:rsidRPr="00B17ABA">
        <w:rPr>
          <w:rFonts w:cstheme="majorBidi"/>
        </w:rPr>
        <w:t xml:space="preserve"> SMART trial</w:t>
      </w:r>
      <w:r w:rsidR="002F316F" w:rsidRPr="00B17ABA">
        <w:rPr>
          <w:rFonts w:cstheme="majorBidi"/>
        </w:rPr>
        <w:t xml:space="preserve">, for example, how many participants are </w:t>
      </w:r>
      <w:r w:rsidR="00EF290B" w:rsidRPr="00B17ABA">
        <w:rPr>
          <w:rFonts w:cstheme="majorBidi"/>
        </w:rPr>
        <w:t xml:space="preserve">required and </w:t>
      </w:r>
      <w:r w:rsidR="002F316F" w:rsidRPr="00B17ABA">
        <w:rPr>
          <w:rFonts w:cstheme="majorBidi"/>
        </w:rPr>
        <w:t xml:space="preserve">how long </w:t>
      </w:r>
      <w:r w:rsidR="00EF290B" w:rsidRPr="00B17ABA">
        <w:rPr>
          <w:rFonts w:cstheme="majorBidi"/>
        </w:rPr>
        <w:t xml:space="preserve">the trial </w:t>
      </w:r>
      <w:r w:rsidR="002F316F" w:rsidRPr="00B17ABA">
        <w:rPr>
          <w:rFonts w:cstheme="majorBidi"/>
        </w:rPr>
        <w:t xml:space="preserve">would take. </w:t>
      </w:r>
    </w:p>
    <w:p w:rsidR="007A4C84" w:rsidRPr="00B17ABA" w:rsidRDefault="007A4C84" w:rsidP="003C33E5">
      <w:pPr>
        <w:jc w:val="both"/>
      </w:pPr>
      <w:r w:rsidRPr="00B17ABA">
        <w:t>Four</w:t>
      </w:r>
      <w:r w:rsidR="006E774E" w:rsidRPr="00B17ABA">
        <w:t xml:space="preserve"> core tasks are </w:t>
      </w:r>
      <w:r w:rsidR="00EF290B" w:rsidRPr="00B17ABA">
        <w:t xml:space="preserve">proposed for </w:t>
      </w:r>
      <w:r w:rsidR="006E774E" w:rsidRPr="00B17ABA">
        <w:t xml:space="preserve">the application of SDDP modelling in preparation for the SMART trial: 1) literature review, 2) </w:t>
      </w:r>
      <w:r w:rsidRPr="00B17ABA">
        <w:t>modelling</w:t>
      </w:r>
      <w:r w:rsidR="006E774E" w:rsidRPr="00B17ABA">
        <w:t xml:space="preserve"> of </w:t>
      </w:r>
      <w:r w:rsidR="0041299F" w:rsidRPr="00B17ABA">
        <w:t xml:space="preserve">an </w:t>
      </w:r>
      <w:r w:rsidR="006E774E" w:rsidRPr="00B17ABA">
        <w:t>underlying evaluation model</w:t>
      </w:r>
      <w:r w:rsidRPr="00B17ABA">
        <w:t>, 3) incorporating an optimisation method into the underlying evaluation model</w:t>
      </w:r>
      <w:r w:rsidR="006E774E" w:rsidRPr="00B17ABA">
        <w:t xml:space="preserve"> and </w:t>
      </w:r>
      <w:r w:rsidRPr="00B17ABA">
        <w:t>4</w:t>
      </w:r>
      <w:r w:rsidR="006E774E" w:rsidRPr="00B17ABA">
        <w:t xml:space="preserve">) </w:t>
      </w:r>
      <w:r w:rsidR="00DB3751" w:rsidRPr="00B17ABA">
        <w:t>result</w:t>
      </w:r>
      <w:r w:rsidR="0041299F" w:rsidRPr="00B17ABA">
        <w:t>ing</w:t>
      </w:r>
      <w:r w:rsidR="006E774E" w:rsidRPr="00B17ABA">
        <w:t xml:space="preserve"> analysis</w:t>
      </w:r>
      <w:r w:rsidR="00685F9D" w:rsidRPr="00B17ABA">
        <w:t xml:space="preserve"> and discussion</w:t>
      </w:r>
      <w:r w:rsidR="006E774E" w:rsidRPr="00B17ABA">
        <w:t xml:space="preserve">. </w:t>
      </w:r>
    </w:p>
    <w:p w:rsidR="00DC0E6F" w:rsidRPr="00B17ABA" w:rsidRDefault="006E774E" w:rsidP="00D01B06">
      <w:pPr>
        <w:jc w:val="both"/>
      </w:pPr>
      <w:r w:rsidRPr="00B17ABA">
        <w:t>A comprehensive literature review will be required to understand the key features of the disease and treatment options and to identify the data availability to populat</w:t>
      </w:r>
      <w:r w:rsidR="0041299F" w:rsidRPr="00B17ABA">
        <w:t>e</w:t>
      </w:r>
      <w:r w:rsidRPr="00B17ABA">
        <w:t xml:space="preserve"> the model. As SDDP modelling covers a broader disease pathway and all possible treatment options, this </w:t>
      </w:r>
      <w:r w:rsidR="00EF290B" w:rsidRPr="00B17ABA">
        <w:t xml:space="preserve">task </w:t>
      </w:r>
      <w:r w:rsidRPr="00B17ABA">
        <w:t>could be time-consuming and require the integration of evidence f</w:t>
      </w:r>
      <w:r w:rsidR="007A4C84" w:rsidRPr="00B17ABA">
        <w:t>r</w:t>
      </w:r>
      <w:r w:rsidRPr="00B17ABA">
        <w:t xml:space="preserve">om a range of relevant sources including </w:t>
      </w:r>
      <w:r w:rsidR="007A4C84" w:rsidRPr="00B17ABA">
        <w:t xml:space="preserve">clinical trials, observational studies, administrative data sets and </w:t>
      </w:r>
      <w:r w:rsidRPr="00B17ABA">
        <w:t>expert opinion.</w:t>
      </w:r>
    </w:p>
    <w:p w:rsidR="007A4C84" w:rsidRPr="00B17ABA" w:rsidRDefault="007A4C84" w:rsidP="009923E9">
      <w:pPr>
        <w:jc w:val="both"/>
      </w:pPr>
      <w:r w:rsidRPr="00B17ABA">
        <w:t xml:space="preserve">The underlying evaluation model is a representation of the real </w:t>
      </w:r>
      <w:r w:rsidR="00EF290B" w:rsidRPr="00B17ABA">
        <w:t xml:space="preserve">clinical pathway of the disease of interest with </w:t>
      </w:r>
      <w:r w:rsidRPr="00B17ABA">
        <w:t>drug switching</w:t>
      </w:r>
      <w:r w:rsidR="00EF290B" w:rsidRPr="00B17ABA">
        <w:t xml:space="preserve"> being incorporated</w:t>
      </w:r>
      <w:r w:rsidR="002F316F" w:rsidRPr="00B17ABA">
        <w:t>.</w:t>
      </w:r>
      <w:r w:rsidRPr="00B17ABA">
        <w:t xml:space="preserve"> </w:t>
      </w:r>
      <w:r w:rsidRPr="00B17ABA">
        <w:rPr>
          <w:lang w:eastAsia="ko-KR"/>
        </w:rPr>
        <w:t xml:space="preserve">The </w:t>
      </w:r>
      <w:r w:rsidR="00EF290B" w:rsidRPr="00B17ABA">
        <w:rPr>
          <w:lang w:eastAsia="ko-KR"/>
        </w:rPr>
        <w:t>complexity</w:t>
      </w:r>
      <w:r w:rsidRPr="00B17ABA">
        <w:rPr>
          <w:lang w:eastAsia="ko-KR"/>
        </w:rPr>
        <w:t xml:space="preserve"> of </w:t>
      </w:r>
      <w:r w:rsidRPr="00B17ABA">
        <w:rPr>
          <w:rFonts w:hint="eastAsia"/>
          <w:lang w:eastAsia="ko-KR"/>
        </w:rPr>
        <w:t xml:space="preserve">the </w:t>
      </w:r>
      <w:r w:rsidRPr="00B17ABA">
        <w:rPr>
          <w:lang w:eastAsia="ko-KR"/>
        </w:rPr>
        <w:t xml:space="preserve">underlying </w:t>
      </w:r>
      <w:r w:rsidRPr="00B17ABA">
        <w:rPr>
          <w:rFonts w:hint="eastAsia"/>
          <w:lang w:eastAsia="ko-KR"/>
        </w:rPr>
        <w:t>evaluation model</w:t>
      </w:r>
      <w:r w:rsidRPr="00B17ABA">
        <w:rPr>
          <w:lang w:eastAsia="ko-KR"/>
        </w:rPr>
        <w:t xml:space="preserve"> depends on the size of the health state space</w:t>
      </w:r>
      <w:r w:rsidR="00EF290B" w:rsidRPr="00B17ABA">
        <w:rPr>
          <w:lang w:eastAsia="ko-KR"/>
        </w:rPr>
        <w:t xml:space="preserve">, </w:t>
      </w:r>
      <w:r w:rsidRPr="00B17ABA">
        <w:rPr>
          <w:lang w:eastAsia="ko-KR"/>
        </w:rPr>
        <w:t>the assumptions in the transitions between the health states</w:t>
      </w:r>
      <w:r w:rsidR="00EF290B" w:rsidRPr="00B17ABA">
        <w:rPr>
          <w:lang w:eastAsia="ko-KR"/>
        </w:rPr>
        <w:t xml:space="preserve"> and the complexity of the drug switching rules</w:t>
      </w:r>
      <w:r w:rsidRPr="00B17ABA">
        <w:rPr>
          <w:lang w:eastAsia="ko-KR"/>
        </w:rPr>
        <w:t>.</w:t>
      </w:r>
      <w:r w:rsidR="002F316F" w:rsidRPr="00B17ABA">
        <w:rPr>
          <w:lang w:eastAsia="ko-KR"/>
        </w:rPr>
        <w:t xml:space="preserve"> </w:t>
      </w:r>
      <w:r w:rsidRPr="00B17ABA">
        <w:t>IBM</w:t>
      </w:r>
      <w:r w:rsidR="002F316F" w:rsidRPr="00B17ABA">
        <w:t xml:space="preserve"> such as DES may be more efficient for </w:t>
      </w:r>
      <w:r w:rsidR="0041299F" w:rsidRPr="00B17ABA">
        <w:t xml:space="preserve">more effectively describing </w:t>
      </w:r>
      <w:r w:rsidR="002F316F" w:rsidRPr="00B17ABA">
        <w:rPr>
          <w:rFonts w:ascii="Times New Roman" w:eastAsia="Malgun Gothic" w:hAnsi="Times New Roman" w:cs="Times New Roman"/>
          <w:lang w:eastAsia="ko-KR"/>
        </w:rPr>
        <w:t>the complex relationship between the disease pathway and the sequential use of drug(s)</w:t>
      </w:r>
      <w:r w:rsidR="007F7CC1" w:rsidRPr="00B17ABA">
        <w:rPr>
          <w:rFonts w:ascii="Times New Roman" w:eastAsia="Malgun Gothic" w:hAnsi="Times New Roman" w:cs="Times New Roman"/>
          <w:lang w:eastAsia="ko-KR"/>
        </w:rPr>
        <w:t>. However</w:t>
      </w:r>
      <w:r w:rsidR="004C1768" w:rsidRPr="00B17ABA">
        <w:rPr>
          <w:rFonts w:ascii="Times New Roman" w:eastAsia="Malgun Gothic" w:hAnsi="Times New Roman" w:cs="Times New Roman"/>
          <w:lang w:eastAsia="ko-KR"/>
        </w:rPr>
        <w:t>,</w:t>
      </w:r>
      <w:r w:rsidR="007F7CC1" w:rsidRPr="00B17ABA">
        <w:rPr>
          <w:rFonts w:ascii="Times New Roman" w:eastAsia="Malgun Gothic" w:hAnsi="Times New Roman" w:cs="Times New Roman"/>
          <w:lang w:eastAsia="ko-KR"/>
        </w:rPr>
        <w:t xml:space="preserve"> </w:t>
      </w:r>
      <w:r w:rsidR="007F7CC1" w:rsidRPr="00B17ABA">
        <w:rPr>
          <w:rFonts w:ascii="Times New Roman" w:hAnsi="Times New Roman" w:cs="Times New Roman"/>
        </w:rPr>
        <w:t xml:space="preserve">any decision analytic models such decision-tree and Markov models </w:t>
      </w:r>
      <w:r w:rsidR="00EF290B" w:rsidRPr="00B17ABA">
        <w:rPr>
          <w:rFonts w:ascii="Times New Roman" w:hAnsi="Times New Roman" w:cs="Times New Roman"/>
        </w:rPr>
        <w:t xml:space="preserve">can be used for the evaluation model </w:t>
      </w:r>
      <w:r w:rsidR="007F7CC1" w:rsidRPr="00B17ABA">
        <w:rPr>
          <w:rFonts w:ascii="Times New Roman" w:hAnsi="Times New Roman" w:cs="Times New Roman"/>
        </w:rPr>
        <w:t>if the size and computational complexity of the given problem can be reduced.</w:t>
      </w:r>
      <w:r w:rsidR="002F316F" w:rsidRPr="00B17ABA">
        <w:rPr>
          <w:lang w:eastAsia="ko-KR"/>
        </w:rPr>
        <w:t xml:space="preserve"> </w:t>
      </w:r>
      <w:r w:rsidR="00EF290B" w:rsidRPr="00B17ABA">
        <w:t xml:space="preserve">The evaluation model </w:t>
      </w:r>
      <w:r w:rsidRPr="00B17ABA">
        <w:t xml:space="preserve">will estimate the expected </w:t>
      </w:r>
      <w:r w:rsidR="007F7CC1" w:rsidRPr="00B17ABA">
        <w:t>total net benefit</w:t>
      </w:r>
      <w:r w:rsidRPr="00B17ABA">
        <w:t xml:space="preserve"> for different treatment options. </w:t>
      </w:r>
    </w:p>
    <w:p w:rsidR="007A4C84" w:rsidRPr="00B17ABA" w:rsidRDefault="007A4C84" w:rsidP="009923E9">
      <w:pPr>
        <w:jc w:val="both"/>
        <w:rPr>
          <w:rFonts w:ascii="Times New Roman" w:eastAsia="Malgun Gothic" w:hAnsi="Times New Roman" w:cs="Times New Roman"/>
          <w:lang w:eastAsia="ko-KR"/>
        </w:rPr>
      </w:pPr>
      <w:r w:rsidRPr="00B17ABA">
        <w:t xml:space="preserve">The </w:t>
      </w:r>
      <w:r w:rsidR="00EF290B" w:rsidRPr="00B17ABA">
        <w:t xml:space="preserve">incorporation of the </w:t>
      </w:r>
      <w:r w:rsidRPr="00B17ABA">
        <w:t>optimisation method helps to g</w:t>
      </w:r>
      <w:r w:rsidR="00DB3751" w:rsidRPr="00B17ABA">
        <w:t>enerate the sequential treatment strategies</w:t>
      </w:r>
      <w:r w:rsidRPr="00B17ABA">
        <w:t xml:space="preserve"> to be evaluated </w:t>
      </w:r>
      <w:r w:rsidR="00EF290B" w:rsidRPr="00B17ABA">
        <w:t xml:space="preserve">by the evaluation model </w:t>
      </w:r>
      <w:r w:rsidRPr="00B17ABA">
        <w:t xml:space="preserve">efficiently. </w:t>
      </w:r>
      <w:r w:rsidRPr="00B17ABA">
        <w:rPr>
          <w:rStyle w:val="st"/>
          <w:rFonts w:ascii="Times New Roman" w:hAnsi="Times New Roman" w:cs="Times New Roman"/>
        </w:rPr>
        <w:t xml:space="preserve">If the SDDP under investigation is </w:t>
      </w:r>
      <w:r w:rsidR="00EF290B" w:rsidRPr="00B17ABA">
        <w:rPr>
          <w:rStyle w:val="st"/>
          <w:rFonts w:ascii="Times New Roman" w:hAnsi="Times New Roman" w:cs="Times New Roman"/>
        </w:rPr>
        <w:t>relatively simple and manageable</w:t>
      </w:r>
      <w:r w:rsidRPr="00B17ABA">
        <w:rPr>
          <w:rStyle w:val="st"/>
          <w:rFonts w:ascii="Times New Roman" w:hAnsi="Times New Roman" w:cs="Times New Roman"/>
        </w:rPr>
        <w:t xml:space="preserve">, </w:t>
      </w:r>
      <w:r w:rsidRPr="00B17ABA">
        <w:rPr>
          <w:rFonts w:ascii="Times New Roman" w:eastAsia="Malgun Gothic" w:hAnsi="Times New Roman" w:cs="Times New Roman"/>
          <w:lang w:eastAsia="ko-KR"/>
        </w:rPr>
        <w:t>then</w:t>
      </w:r>
      <w:r w:rsidRPr="00B17ABA">
        <w:rPr>
          <w:rFonts w:ascii="Times New Roman" w:hAnsi="Times New Roman" w:cs="Times New Roman"/>
        </w:rPr>
        <w:t xml:space="preserve"> enumeration can be performed. Otherwise</w:t>
      </w:r>
      <w:r w:rsidR="00DB3751" w:rsidRPr="00B17ABA">
        <w:rPr>
          <w:rFonts w:ascii="Times New Roman" w:hAnsi="Times New Roman" w:cs="Times New Roman"/>
        </w:rPr>
        <w:t xml:space="preserve">, </w:t>
      </w:r>
      <w:r w:rsidR="00DB3751" w:rsidRPr="00B17ABA">
        <w:rPr>
          <w:rFonts w:ascii="Times New Roman" w:eastAsia="Malgun Gothic" w:hAnsi="Times New Roman" w:cs="Times New Roman"/>
          <w:lang w:eastAsia="ko-KR"/>
        </w:rPr>
        <w:t xml:space="preserve">heuristics (or meta-heuristics) </w:t>
      </w:r>
      <w:r w:rsidR="00EF290B" w:rsidRPr="00B17ABA">
        <w:rPr>
          <w:rFonts w:ascii="Times New Roman" w:eastAsia="Malgun Gothic" w:hAnsi="Times New Roman" w:cs="Times New Roman"/>
          <w:lang w:eastAsia="ko-KR"/>
        </w:rPr>
        <w:t xml:space="preserve">need to </w:t>
      </w:r>
      <w:r w:rsidR="00DB3751" w:rsidRPr="00B17ABA">
        <w:rPr>
          <w:rFonts w:ascii="Times New Roman" w:eastAsia="Malgun Gothic" w:hAnsi="Times New Roman" w:cs="Times New Roman"/>
          <w:lang w:eastAsia="ko-KR"/>
        </w:rPr>
        <w:t xml:space="preserve">be used to identify optimal or ‘near-optimal’ solutions. The applications </w:t>
      </w:r>
      <w:r w:rsidR="00EF290B" w:rsidRPr="00B17ABA">
        <w:rPr>
          <w:rFonts w:ascii="Times New Roman" w:eastAsia="Malgun Gothic" w:hAnsi="Times New Roman" w:cs="Times New Roman"/>
          <w:lang w:eastAsia="ko-KR"/>
        </w:rPr>
        <w:t xml:space="preserve">of these optimisation methods </w:t>
      </w:r>
      <w:r w:rsidR="00DB3751" w:rsidRPr="00B17ABA">
        <w:rPr>
          <w:rFonts w:ascii="Times New Roman" w:eastAsia="Malgun Gothic" w:hAnsi="Times New Roman" w:cs="Times New Roman"/>
          <w:lang w:eastAsia="ko-KR"/>
        </w:rPr>
        <w:t xml:space="preserve">for SDDPs and the general </w:t>
      </w:r>
      <w:r w:rsidR="00EF290B" w:rsidRPr="00B17ABA">
        <w:rPr>
          <w:rFonts w:ascii="Times New Roman" w:eastAsia="Malgun Gothic" w:hAnsi="Times New Roman" w:cs="Times New Roman"/>
          <w:lang w:eastAsia="ko-KR"/>
        </w:rPr>
        <w:t xml:space="preserve">guidance </w:t>
      </w:r>
      <w:r w:rsidR="00DB3751" w:rsidRPr="00B17ABA">
        <w:rPr>
          <w:rFonts w:ascii="Times New Roman" w:eastAsia="Malgun Gothic" w:hAnsi="Times New Roman" w:cs="Times New Roman"/>
          <w:lang w:eastAsia="ko-KR"/>
        </w:rPr>
        <w:t>on the trade-off</w:t>
      </w:r>
      <w:r w:rsidR="00EF290B" w:rsidRPr="00B17ABA">
        <w:rPr>
          <w:rFonts w:ascii="Times New Roman" w:eastAsia="Malgun Gothic" w:hAnsi="Times New Roman" w:cs="Times New Roman"/>
          <w:lang w:eastAsia="ko-KR"/>
        </w:rPr>
        <w:t>s</w:t>
      </w:r>
      <w:r w:rsidR="00DB3751" w:rsidRPr="00B17ABA">
        <w:rPr>
          <w:rFonts w:ascii="Times New Roman" w:eastAsia="Malgun Gothic" w:hAnsi="Times New Roman" w:cs="Times New Roman"/>
          <w:lang w:eastAsia="ko-KR"/>
        </w:rPr>
        <w:t xml:space="preserve"> between key parameters were discussed in this thesis. Their computational efficiency was also </w:t>
      </w:r>
      <w:r w:rsidR="00EF290B" w:rsidRPr="00B17ABA">
        <w:rPr>
          <w:rFonts w:ascii="Times New Roman" w:eastAsia="Malgun Gothic" w:hAnsi="Times New Roman" w:cs="Times New Roman"/>
          <w:lang w:eastAsia="ko-KR"/>
        </w:rPr>
        <w:t>demonstrated</w:t>
      </w:r>
      <w:r w:rsidR="007F7CC1" w:rsidRPr="00B17ABA">
        <w:rPr>
          <w:rFonts w:ascii="Times New Roman" w:eastAsia="Malgun Gothic" w:hAnsi="Times New Roman" w:cs="Times New Roman"/>
          <w:lang w:eastAsia="ko-KR"/>
        </w:rPr>
        <w:t xml:space="preserve"> </w:t>
      </w:r>
      <w:r w:rsidR="00DB3751" w:rsidRPr="00B17ABA">
        <w:rPr>
          <w:rFonts w:ascii="Times New Roman" w:eastAsia="Malgun Gothic" w:hAnsi="Times New Roman" w:cs="Times New Roman"/>
          <w:lang w:eastAsia="ko-KR"/>
        </w:rPr>
        <w:t xml:space="preserve">in the case study of primary hypertension. </w:t>
      </w:r>
    </w:p>
    <w:p w:rsidR="00C54788" w:rsidRPr="00B17ABA" w:rsidRDefault="00C54788" w:rsidP="009923E9">
      <w:pPr>
        <w:jc w:val="both"/>
        <w:rPr>
          <w:rFonts w:cstheme="majorBidi"/>
        </w:rPr>
      </w:pPr>
      <w:r w:rsidRPr="00B17ABA">
        <w:rPr>
          <w:rFonts w:ascii="Times New Roman" w:eastAsia="Malgun Gothic" w:hAnsi="Times New Roman" w:cs="Times New Roman"/>
          <w:lang w:eastAsia="ko-KR"/>
        </w:rPr>
        <w:lastRenderedPageBreak/>
        <w:t>R</w:t>
      </w:r>
      <w:r w:rsidR="00DB3751" w:rsidRPr="00B17ABA">
        <w:rPr>
          <w:rFonts w:ascii="Times New Roman" w:eastAsia="Malgun Gothic" w:hAnsi="Times New Roman" w:cs="Times New Roman"/>
          <w:lang w:eastAsia="ko-KR"/>
        </w:rPr>
        <w:t>esult</w:t>
      </w:r>
      <w:r w:rsidR="00EF290B" w:rsidRPr="00B17ABA">
        <w:rPr>
          <w:rFonts w:ascii="Times New Roman" w:eastAsia="Malgun Gothic" w:hAnsi="Times New Roman" w:cs="Times New Roman"/>
          <w:lang w:eastAsia="ko-KR"/>
        </w:rPr>
        <w:t>s from the SDDP models can be presented in</w:t>
      </w:r>
      <w:r w:rsidR="00DB3751" w:rsidRPr="00B17ABA">
        <w:rPr>
          <w:rFonts w:ascii="Times New Roman" w:eastAsia="Malgun Gothic" w:hAnsi="Times New Roman" w:cs="Times New Roman"/>
          <w:lang w:eastAsia="ko-KR"/>
        </w:rPr>
        <w:t xml:space="preserve"> </w:t>
      </w:r>
      <w:r w:rsidRPr="00B17ABA">
        <w:rPr>
          <w:rFonts w:ascii="Times New Roman" w:eastAsia="Malgun Gothic" w:hAnsi="Times New Roman" w:cs="Times New Roman"/>
          <w:lang w:eastAsia="ko-KR"/>
        </w:rPr>
        <w:t xml:space="preserve">base-case analysis, </w:t>
      </w:r>
      <w:r w:rsidR="00DB3751" w:rsidRPr="00B17ABA">
        <w:rPr>
          <w:rFonts w:ascii="Times New Roman" w:eastAsia="Malgun Gothic" w:hAnsi="Times New Roman" w:cs="Times New Roman"/>
          <w:lang w:eastAsia="ko-KR"/>
        </w:rPr>
        <w:t xml:space="preserve">scenario analyses and value of information analysis (VOI). </w:t>
      </w:r>
      <w:r w:rsidR="00D824DA" w:rsidRPr="00B17ABA">
        <w:rPr>
          <w:rFonts w:ascii="Times New Roman" w:eastAsia="Malgun Gothic" w:hAnsi="Times New Roman" w:cs="Times New Roman"/>
          <w:lang w:eastAsia="ko-KR"/>
        </w:rPr>
        <w:t xml:space="preserve">The base-case results could be used to rule out </w:t>
      </w:r>
      <w:r w:rsidR="00EF290B" w:rsidRPr="00B17ABA">
        <w:rPr>
          <w:rFonts w:ascii="Times New Roman" w:eastAsia="Malgun Gothic" w:hAnsi="Times New Roman" w:cs="Times New Roman"/>
          <w:lang w:eastAsia="ko-KR"/>
        </w:rPr>
        <w:t>sequential drug policies,</w:t>
      </w:r>
      <w:r w:rsidR="00D824DA" w:rsidRPr="00B17ABA">
        <w:rPr>
          <w:rFonts w:ascii="Times New Roman" w:eastAsia="Malgun Gothic" w:hAnsi="Times New Roman" w:cs="Times New Roman"/>
          <w:lang w:eastAsia="ko-KR"/>
        </w:rPr>
        <w:t xml:space="preserve"> which are unlikely to be cost-effective, from the </w:t>
      </w:r>
      <w:r w:rsidR="00EF290B" w:rsidRPr="00B17ABA">
        <w:rPr>
          <w:rFonts w:ascii="Times New Roman" w:eastAsia="Malgun Gothic" w:hAnsi="Times New Roman" w:cs="Times New Roman"/>
          <w:lang w:eastAsia="ko-KR"/>
        </w:rPr>
        <w:t>proposed</w:t>
      </w:r>
      <w:r w:rsidR="00D824DA" w:rsidRPr="00B17ABA">
        <w:rPr>
          <w:rFonts w:ascii="Times New Roman" w:eastAsia="Malgun Gothic" w:hAnsi="Times New Roman" w:cs="Times New Roman"/>
          <w:lang w:eastAsia="ko-KR"/>
        </w:rPr>
        <w:t xml:space="preserve"> SMART trial. </w:t>
      </w:r>
      <w:r w:rsidR="00DB3751" w:rsidRPr="00B17ABA">
        <w:rPr>
          <w:rFonts w:ascii="Times New Roman" w:eastAsia="Malgun Gothic" w:hAnsi="Times New Roman" w:cs="Times New Roman"/>
          <w:lang w:eastAsia="ko-KR"/>
        </w:rPr>
        <w:t xml:space="preserve">Various scenario analyses </w:t>
      </w:r>
      <w:r w:rsidR="00EF290B" w:rsidRPr="00B17ABA">
        <w:rPr>
          <w:rFonts w:ascii="Times New Roman" w:eastAsia="Malgun Gothic" w:hAnsi="Times New Roman" w:cs="Times New Roman"/>
          <w:lang w:eastAsia="ko-KR"/>
        </w:rPr>
        <w:t xml:space="preserve">can help to </w:t>
      </w:r>
      <w:r w:rsidR="00DB3751" w:rsidRPr="00B17ABA">
        <w:t>inform the impact of different trial designs and variable settings on the expected outcome (e.g.,</w:t>
      </w:r>
      <w:r w:rsidR="00DB3751" w:rsidRPr="00B17ABA">
        <w:rPr>
          <w:rFonts w:cstheme="majorBidi"/>
        </w:rPr>
        <w:t xml:space="preserve"> time cycle, the follow-up period, sample size, population characteristics and the definition of response/non-response). </w:t>
      </w:r>
      <w:r w:rsidR="00A02D38" w:rsidRPr="00B17ABA">
        <w:rPr>
          <w:rFonts w:cstheme="majorBidi"/>
        </w:rPr>
        <w:t>VOI methods have been proposed as a systematic decision-analytic approach for aiding decision makers in assessing whether there is enough evidence to support new therap</w:t>
      </w:r>
      <w:r w:rsidR="0041299F" w:rsidRPr="00B17ABA">
        <w:rPr>
          <w:rFonts w:cstheme="majorBidi"/>
        </w:rPr>
        <w:t>ies</w:t>
      </w:r>
      <w:r w:rsidR="00A02D38" w:rsidRPr="00B17ABA">
        <w:rPr>
          <w:rFonts w:cstheme="majorBidi"/>
        </w:rPr>
        <w:t xml:space="preserve"> or research for HTA</w:t>
      </w:r>
      <w:r w:rsidR="00602D07" w:rsidRPr="00B17ABA">
        <w:rPr>
          <w:rFonts w:cstheme="majorBidi"/>
        </w:rPr>
        <w:fldChar w:fldCharType="begin">
          <w:fldData xml:space="preserve">PEVuZE5vdGU+PENpdGU+PEF1dGhvcj5FY2tlcm1hbm48L0F1dGhvcj48WWVhcj4yMDEwPC9ZZWFy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</w:fldData>
        </w:fldChar>
      </w:r>
      <w:r w:rsidR="00EE2B4F" w:rsidRPr="00B17ABA">
        <w:rPr>
          <w:rFonts w:cstheme="majorBidi"/>
        </w:rPr>
        <w:instrText xml:space="preserve"> ADDIN EN.CITE </w:instrText>
      </w:r>
      <w:r w:rsidR="00EE2B4F" w:rsidRPr="00B17ABA">
        <w:rPr>
          <w:rFonts w:cstheme="majorBidi"/>
        </w:rPr>
        <w:fldChar w:fldCharType="begin">
          <w:fldData xml:space="preserve">PEVuZE5vdGU+PENpdGU+PEF1dGhvcj5FY2tlcm1hbm48L0F1dGhvcj48WWVhcj4yMDEwPC9ZZWFy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</w:fldData>
        </w:fldChar>
      </w:r>
      <w:r w:rsidR="00EE2B4F" w:rsidRPr="00B17ABA">
        <w:rPr>
          <w:rFonts w:cstheme="majorBidi"/>
        </w:rPr>
        <w:instrText xml:space="preserve"> ADDIN EN.CITE.DATA </w:instrText>
      </w:r>
      <w:r w:rsidR="00EE2B4F" w:rsidRPr="00B17ABA">
        <w:rPr>
          <w:rFonts w:cstheme="majorBidi"/>
        </w:rPr>
      </w:r>
      <w:r w:rsidR="00EE2B4F" w:rsidRPr="00B17ABA">
        <w:rPr>
          <w:rFonts w:cstheme="majorBidi"/>
        </w:rPr>
        <w:fldChar w:fldCharType="end"/>
      </w:r>
      <w:r w:rsidR="00602D07" w:rsidRPr="00B17ABA">
        <w:rPr>
          <w:rFonts w:cstheme="majorBidi"/>
        </w:rPr>
      </w:r>
      <w:r w:rsidR="00602D07" w:rsidRPr="00B17ABA">
        <w:rPr>
          <w:rFonts w:cstheme="majorBidi"/>
        </w:rPr>
        <w:fldChar w:fldCharType="separate"/>
      </w:r>
      <w:r w:rsidR="00EE2B4F" w:rsidRPr="00B17ABA">
        <w:rPr>
          <w:rFonts w:cstheme="majorBidi"/>
          <w:noProof/>
          <w:vertAlign w:val="superscript"/>
        </w:rPr>
        <w:t>[410-412]</w:t>
      </w:r>
      <w:r w:rsidR="00602D07" w:rsidRPr="00B17ABA">
        <w:rPr>
          <w:rFonts w:cstheme="majorBidi"/>
        </w:rPr>
        <w:fldChar w:fldCharType="end"/>
      </w:r>
      <w:r w:rsidR="00A02D38" w:rsidRPr="00B17ABA">
        <w:rPr>
          <w:rFonts w:cstheme="majorBidi"/>
        </w:rPr>
        <w:t xml:space="preserve">. </w:t>
      </w:r>
      <w:r w:rsidR="007F7CC1" w:rsidRPr="00B17ABA">
        <w:rPr>
          <w:rFonts w:cstheme="majorBidi"/>
        </w:rPr>
        <w:t>It is expected that VOI could</w:t>
      </w:r>
      <w:r w:rsidR="00A02D38" w:rsidRPr="00B17ABA">
        <w:rPr>
          <w:rFonts w:cstheme="majorBidi"/>
        </w:rPr>
        <w:t xml:space="preserve"> allow quantifying the potential value of further data collection from SAMRT trials</w:t>
      </w:r>
      <w:r w:rsidR="006760C0" w:rsidRPr="00B17ABA">
        <w:rPr>
          <w:rFonts w:cstheme="majorBidi"/>
        </w:rPr>
        <w:t xml:space="preserve"> directly from the simulated results. If the VOI exceeds the expected costs of </w:t>
      </w:r>
      <w:r w:rsidR="00482084" w:rsidRPr="00B17ABA">
        <w:rPr>
          <w:rFonts w:cstheme="majorBidi"/>
        </w:rPr>
        <w:t>executing the</w:t>
      </w:r>
      <w:r w:rsidR="006760C0" w:rsidRPr="00B17ABA">
        <w:rPr>
          <w:rFonts w:cstheme="majorBidi"/>
        </w:rPr>
        <w:t xml:space="preserve"> SMART trial, then it is potentially valuable to conduct the SMART trial. </w:t>
      </w:r>
      <w:r w:rsidRPr="00B17ABA">
        <w:rPr>
          <w:rFonts w:cstheme="majorBidi"/>
        </w:rPr>
        <w:t xml:space="preserve">Practical </w:t>
      </w:r>
      <w:r w:rsidR="00482084" w:rsidRPr="00B17ABA">
        <w:rPr>
          <w:rFonts w:cstheme="majorBidi"/>
        </w:rPr>
        <w:t>issues to conduct the SMART trials, such as time, costs, recruiting participants and staff availability, can be discussed the confirmed design and treatment algorithms of the SMART trial.</w:t>
      </w:r>
    </w:p>
    <w:p w:rsidR="00DB3751" w:rsidRPr="00B17ABA" w:rsidRDefault="00DB3751" w:rsidP="00DB3751">
      <w:pPr>
        <w:rPr>
          <w:rFonts w:ascii="Times New Roman" w:eastAsia="Malgun Gothic" w:hAnsi="Times New Roman" w:cs="Times New Roman"/>
          <w:lang w:eastAsia="ko-KR"/>
        </w:rPr>
      </w:pPr>
    </w:p>
    <w:p w:rsidR="007A4C84" w:rsidRPr="00B17ABA" w:rsidRDefault="007A4C84" w:rsidP="006E774E">
      <w:pPr>
        <w:jc w:val="both"/>
      </w:pPr>
    </w:p>
    <w:p w:rsidR="00D967D0" w:rsidRPr="00B17ABA" w:rsidRDefault="006156AF" w:rsidP="00393137">
      <w:r w:rsidRPr="00B17ABA">
        <w:rPr>
          <w:rFonts w:ascii="Times New Roman" w:hAnsi="Times New Roman" w:cs="Times New Roman"/>
        </w:rPr>
        <w:br w:type="page"/>
      </w:r>
    </w:p>
    <w:p w:rsidR="006156AF" w:rsidRPr="00B17ABA" w:rsidRDefault="006156AF" w:rsidP="00AA047D">
      <w:pPr>
        <w:jc w:val="both"/>
        <w:rPr>
          <w:rFonts w:ascii="Times New Roman" w:hAnsi="Times New Roman" w:cs="Times New Roman"/>
        </w:rPr>
      </w:pPr>
    </w:p>
    <w:p w:rsidR="00006F9D" w:rsidRPr="00B17ABA" w:rsidRDefault="00006F9D" w:rsidP="00E62DE7">
      <w:pPr>
        <w:pStyle w:val="Heading1"/>
        <w:ind w:left="0" w:firstLine="0"/>
      </w:pPr>
      <w:bookmarkStart w:id="345" w:name="_Toc426018070"/>
      <w:r w:rsidRPr="00B17ABA">
        <w:t>Conclusion</w:t>
      </w:r>
      <w:bookmarkEnd w:id="345"/>
      <w:r w:rsidRPr="00B17ABA">
        <w:t xml:space="preserve"> </w:t>
      </w:r>
    </w:p>
    <w:p w:rsidR="000C11F0" w:rsidRPr="00B17ABA" w:rsidRDefault="000C11F0" w:rsidP="001A2558">
      <w:pPr>
        <w:jc w:val="both"/>
      </w:pPr>
      <w:r w:rsidRPr="00B17ABA">
        <w:t>In the healthcare sector, selecting drug(s) among competing alternatives has been a key interest of decision-makers not just for clinical decisions</w:t>
      </w:r>
      <w:r w:rsidR="0081589F" w:rsidRPr="00B17ABA">
        <w:t>,</w:t>
      </w:r>
      <w:r w:rsidRPr="00B17ABA">
        <w:t xml:space="preserve"> but also for resource allocation policy. Existing economic evaluations are normally concerned with evaluating drug alternatives provided at a specific point in a disease pathway, which could be first, second or third line drugs. However, decision-makers are also interested in which subsequent drug(s) should be used when the current drug needs to be replaced or complemented due to inefficacy, diminishing efficacy or </w:t>
      </w:r>
      <w:r w:rsidR="004F76AB" w:rsidRPr="00B17ABA">
        <w:t>AE</w:t>
      </w:r>
      <w:r w:rsidRPr="00B17ABA">
        <w:t xml:space="preserve">s. These questions represent </w:t>
      </w:r>
      <w:r w:rsidR="00D7090D" w:rsidRPr="00B17ABA">
        <w:t>an SDDP</w:t>
      </w:r>
      <w:r w:rsidRPr="00B17ABA">
        <w:t xml:space="preserve"> that aims to identify a sequence of drugs along the disease pathway of a health condition with the objective of maximising the net benefits of treatment.</w:t>
      </w:r>
    </w:p>
    <w:p w:rsidR="002510C6" w:rsidRPr="00B17ABA" w:rsidRDefault="000C11F0" w:rsidP="001A2558">
      <w:pPr>
        <w:tabs>
          <w:tab w:val="left" w:pos="4035"/>
        </w:tabs>
        <w:jc w:val="both"/>
      </w:pPr>
      <w:r w:rsidRPr="00B17ABA">
        <w:t xml:space="preserve">Studying the dynamic nature of SDDPs can be challenging because of the computational complexity caused by </w:t>
      </w:r>
      <w:r w:rsidR="0081589F" w:rsidRPr="00B17ABA">
        <w:t>the</w:t>
      </w:r>
      <w:r w:rsidRPr="00B17ABA">
        <w:t xml:space="preserve"> potentially large number of drug sequences and disease pathways and the interdependence between the drug sequences and the disease pathways over time. Therefore, t</w:t>
      </w:r>
      <w:r w:rsidR="002510C6" w:rsidRPr="00B17ABA">
        <w:t>h</w:t>
      </w:r>
      <w:r w:rsidRPr="00B17ABA">
        <w:t>is</w:t>
      </w:r>
      <w:r w:rsidR="002510C6" w:rsidRPr="00B17ABA">
        <w:t xml:space="preserve"> </w:t>
      </w:r>
      <w:r w:rsidRPr="00B17ABA">
        <w:t>research</w:t>
      </w:r>
      <w:r w:rsidR="002510C6" w:rsidRPr="00B17ABA">
        <w:t xml:space="preserve"> </w:t>
      </w:r>
      <w:r w:rsidRPr="00B17ABA">
        <w:t>concerned</w:t>
      </w:r>
      <w:r w:rsidR="002510C6" w:rsidRPr="00B17ABA">
        <w:rPr>
          <w:rFonts w:ascii="Times New Roman" w:eastAsia="Malgun Gothic" w:hAnsi="Times New Roman" w:cs="Times New Roman"/>
          <w:lang w:eastAsia="ko-KR"/>
        </w:rPr>
        <w:t xml:space="preserve"> the nature of SDDPs associated with computational complexity and suggested</w:t>
      </w:r>
      <w:r w:rsidR="002510C6" w:rsidRPr="00B17ABA">
        <w:t xml:space="preserve"> potential methods to </w:t>
      </w:r>
      <w:r w:rsidRPr="00B17ABA">
        <w:t>solve SDDPs using a case study of primary hypertension</w:t>
      </w:r>
      <w:r w:rsidR="002510C6" w:rsidRPr="00B17ABA">
        <w:t>.</w:t>
      </w:r>
    </w:p>
    <w:p w:rsidR="000C11F0" w:rsidRPr="00B17ABA" w:rsidRDefault="000C11F0" w:rsidP="00602D07">
      <w:pPr>
        <w:tabs>
          <w:tab w:val="left" w:pos="4035"/>
        </w:tabs>
        <w:jc w:val="both"/>
        <w:rPr>
          <w:rFonts w:ascii="Times New Roman" w:eastAsia="Malgun Gothic" w:hAnsi="Times New Roman" w:cs="Times New Roman"/>
          <w:lang w:eastAsia="ko-KR"/>
        </w:rPr>
      </w:pPr>
      <w:r w:rsidRPr="00B17ABA">
        <w:t xml:space="preserve">In </w:t>
      </w:r>
      <w:r w:rsidR="00754100" w:rsidRPr="00B17ABA">
        <w:t>Chapter</w:t>
      </w:r>
      <w:r w:rsidRPr="00B17ABA">
        <w:t xml:space="preserve"> 2, </w:t>
      </w:r>
      <w:r w:rsidR="00805C07" w:rsidRPr="00B17ABA">
        <w:rPr>
          <w:rFonts w:ascii="Times New Roman" w:hAnsi="Times New Roman" w:cs="Times New Roman"/>
        </w:rPr>
        <w:t xml:space="preserve">a classification of model structures for the economic evaluation of SDDPs was proposed based on the taxonomy proposed by Brennan et al. The strengths and weaknesses of </w:t>
      </w:r>
      <w:r w:rsidR="00805C07" w:rsidRPr="00B17ABA">
        <w:rPr>
          <w:rFonts w:ascii="Times New Roman" w:eastAsia="Malgun Gothic" w:hAnsi="Times New Roman" w:cs="Times New Roman"/>
          <w:lang w:eastAsia="ko-KR"/>
        </w:rPr>
        <w:t xml:space="preserve">three main types of economic evaluation models – cohort-level decision-tree models, cohort-level Markov models and IEH including DES and ABS – were discussed </w:t>
      </w:r>
      <w:r w:rsidR="00805C07" w:rsidRPr="00B17ABA">
        <w:rPr>
          <w:rFonts w:ascii="Times New Roman" w:hAnsi="Times New Roman" w:cs="Times New Roman"/>
        </w:rPr>
        <w:t xml:space="preserve">in the context of modelling SDDPs. </w:t>
      </w:r>
      <w:r w:rsidR="00805C07" w:rsidRPr="00B17ABA">
        <w:t xml:space="preserve">SDDPs were compared with </w:t>
      </w:r>
      <w:r w:rsidR="006160ED" w:rsidRPr="00B17ABA">
        <w:t>- traveling salesman problems and job-shop scheduling problems to benchmark the well-known combinatorial optimisation problems for SDDPs</w:t>
      </w:r>
      <w:r w:rsidR="00805C07" w:rsidRPr="00B17ABA">
        <w:t>. D</w:t>
      </w:r>
      <w:r w:rsidR="00805C07" w:rsidRPr="00B17ABA">
        <w:rPr>
          <w:rFonts w:ascii="Times New Roman" w:hAnsi="Times New Roman" w:cs="Times New Roman"/>
        </w:rPr>
        <w:t xml:space="preserve">ifferent ways to define the SDDPs were discussed depending on the set of time defined and the decision-maker’s perspective. </w:t>
      </w:r>
      <w:r w:rsidR="00805C07" w:rsidRPr="00B17ABA">
        <w:rPr>
          <w:rFonts w:eastAsia="Malgun Gothic"/>
          <w:lang w:eastAsia="ko-KR"/>
        </w:rPr>
        <w:t>T</w:t>
      </w:r>
      <w:r w:rsidRPr="00B17ABA">
        <w:t xml:space="preserve">he SDDP was defined mathematically </w:t>
      </w:r>
      <w:r w:rsidR="00805C07" w:rsidRPr="00B17ABA">
        <w:rPr>
          <w:rFonts w:ascii="Times New Roman" w:hAnsi="Times New Roman" w:cs="Times New Roman"/>
        </w:rPr>
        <w:t xml:space="preserve">assuming that the given SDDP is a discrete-time Markov problem having a finite state/action spaces in a finite set of decision times. </w:t>
      </w:r>
      <w:r w:rsidR="006160ED" w:rsidRPr="00B17ABA">
        <w:rPr>
          <w:rFonts w:ascii="Times New Roman" w:hAnsi="Times New Roman" w:cs="Times New Roman"/>
        </w:rPr>
        <w:t>This</w:t>
      </w:r>
      <w:r w:rsidR="0081589F" w:rsidRPr="00B17ABA">
        <w:t xml:space="preserve"> indicated that</w:t>
      </w:r>
      <w:r w:rsidRPr="00B17ABA">
        <w:t xml:space="preserve"> </w:t>
      </w:r>
      <w:r w:rsidRPr="00B17ABA">
        <w:rPr>
          <w:rFonts w:ascii="Times New Roman" w:eastAsia="Malgun Gothic" w:hAnsi="Times New Roman" w:cs="Times New Roman"/>
          <w:lang w:eastAsia="ko-KR"/>
        </w:rPr>
        <w:t xml:space="preserve">the computational complexity of SDDPs </w:t>
      </w:r>
      <w:r w:rsidR="00602D07" w:rsidRPr="00B17ABA">
        <w:rPr>
          <w:rFonts w:ascii="Times New Roman" w:eastAsia="Malgun Gothic" w:hAnsi="Times New Roman" w:cs="Times New Roman"/>
          <w:lang w:eastAsia="ko-KR"/>
        </w:rPr>
        <w:t xml:space="preserve">mainly </w:t>
      </w:r>
      <w:r w:rsidRPr="00B17ABA">
        <w:rPr>
          <w:rFonts w:ascii="Times New Roman" w:eastAsia="Malgun Gothic" w:hAnsi="Times New Roman" w:cs="Times New Roman"/>
          <w:lang w:eastAsia="ko-KR"/>
        </w:rPr>
        <w:t xml:space="preserve">comes from </w:t>
      </w:r>
      <w:r w:rsidR="00602D07" w:rsidRPr="00B17ABA">
        <w:rPr>
          <w:rFonts w:ascii="Times New Roman" w:eastAsia="Malgun Gothic" w:hAnsi="Times New Roman" w:cs="Times New Roman"/>
          <w:lang w:eastAsia="ko-KR"/>
        </w:rPr>
        <w:t xml:space="preserve">the following </w:t>
      </w:r>
      <w:r w:rsidRPr="00B17ABA">
        <w:rPr>
          <w:rFonts w:ascii="Times New Roman" w:eastAsia="Malgun Gothic" w:hAnsi="Times New Roman" w:cs="Times New Roman"/>
          <w:lang w:eastAsia="ko-KR"/>
        </w:rPr>
        <w:t xml:space="preserve">factors: 1) the number of relevant health states, 2) the number of potential drug treatment options, 3) the </w:t>
      </w:r>
      <w:r w:rsidRPr="00B17ABA">
        <w:rPr>
          <w:rFonts w:ascii="Times New Roman" w:eastAsia="Malgun Gothic" w:hAnsi="Times New Roman" w:cs="Times New Roman"/>
          <w:lang w:eastAsia="ko-KR"/>
        </w:rPr>
        <w:lastRenderedPageBreak/>
        <w:t xml:space="preserve">number of times that a treatment change may occur, particularly where a time-sliced modelling approach is adopted, 4) whether the transition probability between health states depend on historic health states and drug uses and 5) relevant clinical-based rules to be incorporated (e.g., contraindication of certain drugs in the event of certain health states). </w:t>
      </w:r>
    </w:p>
    <w:p w:rsidR="006D26EE" w:rsidRPr="00B17ABA" w:rsidRDefault="006D26EE" w:rsidP="006D26EE">
      <w:pPr>
        <w:widowControl w:val="0"/>
        <w:autoSpaceDE w:val="0"/>
        <w:autoSpaceDN w:val="0"/>
        <w:adjustRightInd w:val="0"/>
        <w:jc w:val="both"/>
      </w:pPr>
      <w:r w:rsidRPr="00B17ABA">
        <w:t xml:space="preserve">In </w:t>
      </w:r>
      <w:r w:rsidR="00754100" w:rsidRPr="00B17ABA">
        <w:t>Chapter</w:t>
      </w:r>
      <w:r w:rsidRPr="00B17ABA">
        <w:t xml:space="preserve"> 3, a</w:t>
      </w:r>
      <w:r w:rsidR="000C11F0" w:rsidRPr="00B17ABA">
        <w:t xml:space="preserve"> systematic review</w:t>
      </w:r>
      <w:r w:rsidRPr="00B17ABA">
        <w:t xml:space="preserve"> was conducted to identify the potential the potential approximate optimisation methods to solve SDDPs. </w:t>
      </w:r>
      <w:r w:rsidR="00CF269E" w:rsidRPr="00B17ABA">
        <w:t xml:space="preserve">The studies </w:t>
      </w:r>
      <w:r w:rsidR="009E7347" w:rsidRPr="00B17ABA">
        <w:t>classified as</w:t>
      </w:r>
      <w:r w:rsidR="00CF269E" w:rsidRPr="00B17ABA">
        <w:t xml:space="preserve"> mathematical programming showed a limitation of </w:t>
      </w:r>
      <w:r w:rsidR="0081589F" w:rsidRPr="00B17ABA">
        <w:t>that method</w:t>
      </w:r>
      <w:r w:rsidR="00CF269E" w:rsidRPr="00B17ABA">
        <w:t xml:space="preserve"> to cope with large and complex problems and </w:t>
      </w:r>
      <w:r w:rsidR="00CF269E" w:rsidRPr="00B17ABA">
        <w:rPr>
          <w:rFonts w:eastAsia="Malgun Gothic"/>
          <w:lang w:eastAsia="ko-KR"/>
        </w:rPr>
        <w:t xml:space="preserve">included simulation and/or a function approximation </w:t>
      </w:r>
      <w:r w:rsidR="00CF269E" w:rsidRPr="00B17ABA">
        <w:t xml:space="preserve">under the theoretical foundations in the traditional mathematical programming. </w:t>
      </w:r>
      <w:r w:rsidRPr="00B17ABA">
        <w:t xml:space="preserve">For heuristic methods, </w:t>
      </w:r>
      <w:r w:rsidR="00CF269E" w:rsidRPr="00B17ABA">
        <w:rPr>
          <w:rFonts w:eastAsia="Malgun Gothic" w:cstheme="majorBidi"/>
          <w:bCs/>
          <w:color w:val="000000" w:themeColor="text1"/>
        </w:rPr>
        <w:t xml:space="preserve">three constructive methods, five single solution meta-heuristic methods and eight population-based meta-heuristic methods were identified. Based on the rank, </w:t>
      </w:r>
      <w:r w:rsidRPr="00B17ABA">
        <w:rPr>
          <w:rFonts w:eastAsia="Malgun Gothic" w:cstheme="majorBidi"/>
          <w:bCs/>
          <w:color w:val="000000" w:themeColor="text1"/>
        </w:rPr>
        <w:t xml:space="preserve">RL, </w:t>
      </w:r>
      <w:r w:rsidR="00CF269E" w:rsidRPr="00B17ABA">
        <w:rPr>
          <w:rFonts w:eastAsia="Malgun Gothic" w:cstheme="majorBidi"/>
          <w:bCs/>
          <w:color w:val="000000" w:themeColor="text1"/>
        </w:rPr>
        <w:t xml:space="preserve">SA and GA were selected as the promising </w:t>
      </w:r>
      <w:r w:rsidRPr="00B17ABA">
        <w:rPr>
          <w:rFonts w:eastAsia="Malgun Gothic" w:cstheme="majorBidi"/>
          <w:bCs/>
          <w:color w:val="000000" w:themeColor="text1"/>
        </w:rPr>
        <w:t>optimisation</w:t>
      </w:r>
      <w:r w:rsidR="00CF269E" w:rsidRPr="00B17ABA">
        <w:rPr>
          <w:rFonts w:eastAsia="Malgun Gothic" w:cstheme="majorBidi"/>
          <w:bCs/>
          <w:color w:val="000000" w:themeColor="text1"/>
        </w:rPr>
        <w:t xml:space="preserve"> methods to solve SDDPs.</w:t>
      </w:r>
      <w:r w:rsidRPr="00B17ABA">
        <w:rPr>
          <w:rFonts w:cstheme="majorBidi"/>
          <w:color w:val="000000" w:themeColor="text1"/>
        </w:rPr>
        <w:t xml:space="preserve"> The theoretical background and methodological application of the selected methods was explained. </w:t>
      </w:r>
      <w:r w:rsidRPr="00B17ABA">
        <w:rPr>
          <w:rFonts w:ascii="Times New Roman" w:hAnsi="Times New Roman" w:cs="Times New Roman"/>
        </w:rPr>
        <w:t xml:space="preserve">A hypothetical SDDP was used to show the feasibility of incorporating the proposed methods into an economic evaluation model and to identify some issues to be considered for the SDDP modelling in a real case. </w:t>
      </w:r>
      <w:r w:rsidRPr="00B17ABA">
        <w:rPr>
          <w:rFonts w:ascii="Times New Roman" w:hAnsi="Times New Roman" w:cs="Times New Roman"/>
          <w:lang w:eastAsia="ko-KR"/>
        </w:rPr>
        <w:t xml:space="preserve">SA found exactly the same optimal solution with enumeration, although the advantage of SA in computational efficiency was not observed due to the small size of the decision problem. </w:t>
      </w:r>
      <w:r w:rsidRPr="00B17ABA">
        <w:rPr>
          <w:rFonts w:ascii="Times New Roman" w:eastAsia="Malgun Gothic" w:hAnsi="Times New Roman" w:cs="Times New Roman"/>
        </w:rPr>
        <w:t xml:space="preserve">Classic DP identified the optimal solution, which had higher net benefits </w:t>
      </w:r>
      <w:r w:rsidRPr="00B17ABA">
        <w:rPr>
          <w:rFonts w:ascii="Times New Roman" w:eastAsia="Times New Roman" w:hAnsi="Times New Roman" w:cs="Times New Roman"/>
          <w:color w:val="000000"/>
        </w:rPr>
        <w:t xml:space="preserve">than enumeration. This can be explained by the stochastic scheme </w:t>
      </w:r>
      <w:r w:rsidRPr="00B17ABA">
        <w:t>for choosing a next action where a problem is decomposed</w:t>
      </w:r>
      <w:r w:rsidRPr="00B17ABA">
        <w:rPr>
          <w:rFonts w:ascii="Times New Roman" w:hAnsi="Times New Roman" w:cs="Times New Roman"/>
          <w:lang w:eastAsia="ko-KR"/>
        </w:rPr>
        <w:t>. This was also partially because of infeasible solutions as classic DP was limited to consider the medical history under the backward induction. Even though t</w:t>
      </w:r>
      <w:r w:rsidRPr="00B17ABA">
        <w:t>he applied one-step Q-learning identified a better solution excluding infeasible solutions</w:t>
      </w:r>
      <w:r w:rsidR="00EE2B4F" w:rsidRPr="00B17ABA">
        <w:t>,</w:t>
      </w:r>
      <w:r w:rsidRPr="00B17ABA">
        <w:t xml:space="preserve"> it required a considerable number of cases for convergence to the optimum and higher computational intensity to update the Q-values based on the newly observed data and to bootstrap the partial optimal solutions to construct the complete solution.</w:t>
      </w:r>
    </w:p>
    <w:p w:rsidR="00D74259" w:rsidRPr="00B17ABA" w:rsidRDefault="00D74259" w:rsidP="001A2558">
      <w:pPr>
        <w:widowControl w:val="0"/>
        <w:autoSpaceDE w:val="0"/>
        <w:autoSpaceDN w:val="0"/>
        <w:adjustRightInd w:val="0"/>
        <w:jc w:val="both"/>
      </w:pPr>
      <w:r w:rsidRPr="00B17ABA">
        <w:t xml:space="preserve">Chapter 4 was prepared to understand hypertension and pharmacological treatment of </w:t>
      </w:r>
      <w:r w:rsidRPr="00B17ABA">
        <w:rPr>
          <w:rFonts w:hint="eastAsia"/>
          <w:lang w:eastAsia="ko-KR"/>
        </w:rPr>
        <w:t xml:space="preserve">primary </w:t>
      </w:r>
      <w:r w:rsidRPr="00B17ABA">
        <w:t xml:space="preserve">hypertension. </w:t>
      </w:r>
      <w:r w:rsidRPr="00B17ABA">
        <w:rPr>
          <w:lang w:eastAsia="ko-KR"/>
        </w:rPr>
        <w:t xml:space="preserve">An extensive literature review </w:t>
      </w:r>
      <w:r w:rsidRPr="00B17ABA">
        <w:rPr>
          <w:rFonts w:hint="eastAsia"/>
          <w:lang w:eastAsia="ko-KR"/>
        </w:rPr>
        <w:t xml:space="preserve">in previous economic evaluations of antihypertensive drugs in primary hypertension </w:t>
      </w:r>
      <w:r w:rsidRPr="00B17ABA">
        <w:rPr>
          <w:lang w:eastAsia="ko-KR"/>
        </w:rPr>
        <w:t>was included to understand the</w:t>
      </w:r>
      <w:r w:rsidRPr="00B17ABA">
        <w:rPr>
          <w:rFonts w:hint="eastAsia"/>
          <w:lang w:eastAsia="ko-KR"/>
        </w:rPr>
        <w:t xml:space="preserve"> structures of previous CEA models and their limitations regarding the consideration of drug switching.</w:t>
      </w:r>
      <w:r w:rsidRPr="00B17ABA">
        <w:rPr>
          <w:lang w:eastAsia="ko-KR"/>
        </w:rPr>
        <w:t xml:space="preserve"> </w:t>
      </w:r>
      <w:r w:rsidRPr="00B17ABA">
        <w:t xml:space="preserve">Most previous models focused on the impact of an initial drug on long-term costs and health outcomes assuming that a patient continues with </w:t>
      </w:r>
      <w:r w:rsidRPr="00B17ABA">
        <w:rPr>
          <w:rFonts w:hint="eastAsia"/>
          <w:lang w:eastAsia="ko-KR"/>
        </w:rPr>
        <w:t>the</w:t>
      </w:r>
      <w:r w:rsidRPr="00B17ABA">
        <w:t xml:space="preserve"> drug for a defined time period regardless of the health state transitions. The main reasons that they could not consider drug switching were </w:t>
      </w:r>
      <w:r w:rsidRPr="00B17ABA">
        <w:rPr>
          <w:rFonts w:hint="eastAsia"/>
        </w:rPr>
        <w:t>limited</w:t>
      </w:r>
      <w:r w:rsidRPr="00B17ABA">
        <w:t xml:space="preserve"> clinical or economic data of each drug and the complexity</w:t>
      </w:r>
      <w:r w:rsidRPr="00B17ABA">
        <w:rPr>
          <w:rFonts w:hint="eastAsia"/>
        </w:rPr>
        <w:t xml:space="preserve"> of modelling the interactive effects between various health states and drug choice over time</w:t>
      </w:r>
      <w:r w:rsidRPr="00B17ABA">
        <w:t xml:space="preserve">. </w:t>
      </w:r>
    </w:p>
    <w:p w:rsidR="00D74259" w:rsidRPr="00B17ABA" w:rsidRDefault="00D74259" w:rsidP="001A2558">
      <w:pPr>
        <w:jc w:val="both"/>
      </w:pPr>
      <w:r w:rsidRPr="00B17ABA">
        <w:lastRenderedPageBreak/>
        <w:t xml:space="preserve">The SDDP in primary hypertension was conceptualised </w:t>
      </w:r>
      <w:r w:rsidR="00F01347" w:rsidRPr="00B17ABA">
        <w:t>following</w:t>
      </w:r>
      <w:r w:rsidRPr="00B17ABA">
        <w:t xml:space="preserve"> the mathematical description of</w:t>
      </w:r>
      <w:r w:rsidR="00B131A4" w:rsidRPr="00B17ABA">
        <w:t xml:space="preserve"> the</w:t>
      </w:r>
      <w:r w:rsidRPr="00B17ABA">
        <w:t xml:space="preserve"> SDDP</w:t>
      </w:r>
      <w:r w:rsidR="00B131A4" w:rsidRPr="00B17ABA">
        <w:t>s</w:t>
      </w:r>
      <w:r w:rsidRPr="00B17ABA">
        <w:t xml:space="preserve"> in </w:t>
      </w:r>
      <w:r w:rsidR="00340692" w:rsidRPr="00B17ABA">
        <w:t>section</w:t>
      </w:r>
      <w:r w:rsidRPr="00B17ABA">
        <w:t xml:space="preserve"> 2</w:t>
      </w:r>
      <w:r w:rsidR="003C736B" w:rsidRPr="00B17ABA">
        <w:t>.4</w:t>
      </w:r>
      <w:r w:rsidRPr="00B17ABA">
        <w:t xml:space="preserve">. The time cycle was </w:t>
      </w:r>
      <w:r w:rsidR="00B131A4" w:rsidRPr="00B17ABA">
        <w:t xml:space="preserve">chosen to be </w:t>
      </w:r>
      <w:r w:rsidR="00FA2D9D" w:rsidRPr="00B17ABA">
        <w:t>three months</w:t>
      </w:r>
      <w:r w:rsidR="00B131A4" w:rsidRPr="00B17ABA">
        <w:t>,</w:t>
      </w:r>
      <w:r w:rsidRPr="00B17ABA">
        <w:t xml:space="preserve"> as the time to decide whether the drug is well-responded is fairly short in practice. </w:t>
      </w:r>
      <w:r w:rsidR="00B131A4" w:rsidRPr="00B17ABA">
        <w:t>As</w:t>
      </w:r>
      <w:r w:rsidRPr="00B17ABA">
        <w:t xml:space="preserve"> the NICE clinical guideline</w:t>
      </w:r>
      <w:r w:rsidR="00B131A4" w:rsidRPr="00B17ABA">
        <w:t>s</w:t>
      </w:r>
      <w:r w:rsidRPr="00B17ABA">
        <w:t xml:space="preserve"> on primary hypertension recommend a 4-step treatment algorithm, the maximum number of drug switching was assumed to be three after the initial drug was prescribed. Clinically and economically relevant health states – uncontrolled state without CVD or DM, controlled state without any CVD or DM, </w:t>
      </w:r>
      <w:r w:rsidRPr="00B17ABA">
        <w:rPr>
          <w:rFonts w:hint="eastAsia"/>
          <w:lang w:eastAsia="ko-KR"/>
        </w:rPr>
        <w:t>UA</w:t>
      </w:r>
      <w:r w:rsidRPr="00B17ABA">
        <w:t xml:space="preserve">, </w:t>
      </w:r>
      <w:r w:rsidRPr="00B17ABA">
        <w:rPr>
          <w:rFonts w:hint="eastAsia"/>
          <w:lang w:eastAsia="ko-KR"/>
        </w:rPr>
        <w:t>MI</w:t>
      </w:r>
      <w:r w:rsidRPr="00B17ABA">
        <w:t xml:space="preserve">, stroke, </w:t>
      </w:r>
      <w:r w:rsidRPr="00B17ABA">
        <w:rPr>
          <w:rFonts w:hint="eastAsia"/>
          <w:lang w:eastAsia="ko-KR"/>
        </w:rPr>
        <w:t>HF</w:t>
      </w:r>
      <w:r w:rsidRPr="00B17ABA">
        <w:t xml:space="preserve"> and DM – were selected based on a </w:t>
      </w:r>
      <w:r w:rsidRPr="00B17ABA">
        <w:rPr>
          <w:iCs/>
        </w:rPr>
        <w:t>widely accepted underlying disease process of primary hypertension. S</w:t>
      </w:r>
      <w:r w:rsidRPr="00B17ABA">
        <w:t xml:space="preserve">imilar states with respect to transition probabilities or rewards were combined into </w:t>
      </w:r>
      <w:r w:rsidR="002057AF" w:rsidRPr="00B17ABA">
        <w:t xml:space="preserve">a smaller number of </w:t>
      </w:r>
      <w:r w:rsidRPr="00B17ABA">
        <w:t xml:space="preserve">aggregate states to alleviate the curse of dimensionality. Potential treatment options included four major </w:t>
      </w:r>
      <w:r w:rsidRPr="00B17ABA">
        <w:rPr>
          <w:lang w:eastAsia="ko-KR"/>
        </w:rPr>
        <w:t>single</w:t>
      </w:r>
      <w:r w:rsidRPr="00B17ABA">
        <w:t xml:space="preserve"> antihypertensive drugs – Ds, BBs, CCBs and ACEIs/ARBs – and their two or three-combinations. Dose-titration and drug switching within </w:t>
      </w:r>
      <w:r w:rsidR="00F01347" w:rsidRPr="00B17ABA">
        <w:t>the same drug were not considered a</w:t>
      </w:r>
      <w:r w:rsidRPr="00B17ABA">
        <w:t>s a separate treatment optio</w:t>
      </w:r>
      <w:r w:rsidR="00F01347" w:rsidRPr="00B17ABA">
        <w:t>n.</w:t>
      </w:r>
      <w:r w:rsidRPr="00B17ABA">
        <w:t xml:space="preserve"> </w:t>
      </w:r>
      <w:r w:rsidR="00F01347" w:rsidRPr="00B17ABA">
        <w:t xml:space="preserve">Where the decision rule </w:t>
      </w:r>
      <w:r w:rsidR="002057AF" w:rsidRPr="00B17ABA">
        <w:t xml:space="preserve">was </w:t>
      </w:r>
      <w:r w:rsidR="00F01347" w:rsidRPr="00B17ABA">
        <w:t xml:space="preserve">based on step-wise treatment, </w:t>
      </w:r>
      <w:r w:rsidR="002057AF" w:rsidRPr="00B17ABA">
        <w:t xml:space="preserve">the </w:t>
      </w:r>
      <w:r w:rsidR="00F01347" w:rsidRPr="00B17ABA">
        <w:t>total number of sequential treatment policies was 4</w:t>
      </w:r>
      <w:r w:rsidR="003C736B" w:rsidRPr="00B17ABA">
        <w:t>,</w:t>
      </w:r>
      <w:r w:rsidR="00F01347" w:rsidRPr="00B17ABA">
        <w:t>128. For the transition probability, a semi-</w:t>
      </w:r>
      <w:r w:rsidR="00A630DF" w:rsidRPr="00B17ABA">
        <w:t>Markovian assumption</w:t>
      </w:r>
      <w:r w:rsidR="00F01347" w:rsidRPr="00B17ABA">
        <w:t xml:space="preserve"> was chosen </w:t>
      </w:r>
      <w:r w:rsidR="00C01392" w:rsidRPr="00B17ABA">
        <w:t xml:space="preserve">for the short-term drug switching model </w:t>
      </w:r>
      <w:r w:rsidR="00F01347" w:rsidRPr="00B17ABA">
        <w:t>because of the importance of considering the interactions between the disease pathway and sequential</w:t>
      </w:r>
      <w:r w:rsidR="002057AF" w:rsidRPr="00B17ABA">
        <w:t>ly</w:t>
      </w:r>
      <w:r w:rsidR="00F01347" w:rsidRPr="00B17ABA">
        <w:t xml:space="preserve"> used drugs in primary hypertension.</w:t>
      </w:r>
    </w:p>
    <w:p w:rsidR="00F01347" w:rsidRPr="00B17ABA" w:rsidRDefault="002057AF" w:rsidP="001A2558">
      <w:pPr>
        <w:jc w:val="both"/>
      </w:pPr>
      <w:r w:rsidRPr="00B17ABA">
        <w:t>A s</w:t>
      </w:r>
      <w:r w:rsidR="00F01347" w:rsidRPr="00B17ABA">
        <w:t xml:space="preserve">imulation-based optimisation method, which </w:t>
      </w:r>
      <w:r w:rsidR="00F01347" w:rsidRPr="00B17ABA">
        <w:rPr>
          <w:rFonts w:ascii="Times New Roman" w:hAnsi="Times New Roman" w:cs="Times New Roman"/>
        </w:rPr>
        <w:t>identifies the optimal solution based on the outcome estimated in the underlying evaluation model,</w:t>
      </w:r>
      <w:r w:rsidR="00F01347" w:rsidRPr="00B17ABA">
        <w:t xml:space="preserve"> was used to build the hypertension SDDP model. The structure of the underlying evaluation model, data and key assumptions used to populate the model were described in </w:t>
      </w:r>
      <w:r w:rsidR="00754100" w:rsidRPr="00B17ABA">
        <w:t>Chapter</w:t>
      </w:r>
      <w:r w:rsidR="00F01347" w:rsidRPr="00B17ABA">
        <w:t xml:space="preserve"> 5 in detail. The underlying evaluation model has a form of successive decision tree </w:t>
      </w:r>
      <w:r w:rsidRPr="00B17ABA">
        <w:t xml:space="preserve">that </w:t>
      </w:r>
      <w:r w:rsidR="00F01347" w:rsidRPr="00B17ABA">
        <w:t>has an add-on Markov model. While the short-term drug switching model worked with a surrogate out</w:t>
      </w:r>
      <w:r w:rsidR="00E368E6" w:rsidRPr="00B17ABA">
        <w:t>come modelling to allow drug switching</w:t>
      </w:r>
      <w:r w:rsidR="00F01347" w:rsidRPr="00B17ABA">
        <w:t xml:space="preserve"> based on SBP level, </w:t>
      </w:r>
      <w:r w:rsidR="00E424CE" w:rsidRPr="00B17ABA">
        <w:t>CV event</w:t>
      </w:r>
      <w:r w:rsidR="00F01347" w:rsidRPr="00B17ABA">
        <w:t xml:space="preserve">s and AEs, the long-term CVD model used the conventional RR approach to calculate the long-term cost and effectiveness of </w:t>
      </w:r>
      <w:r w:rsidRPr="00B17ABA">
        <w:t xml:space="preserve">the </w:t>
      </w:r>
      <w:r w:rsidR="00F01347" w:rsidRPr="00B17ABA">
        <w:t>sequential treatment policy. Chapter 6 describe</w:t>
      </w:r>
      <w:r w:rsidRPr="00B17ABA">
        <w:t>d</w:t>
      </w:r>
      <w:r w:rsidR="00F01347" w:rsidRPr="00B17ABA">
        <w:t xml:space="preserve"> </w:t>
      </w:r>
      <w:r w:rsidR="00F01347" w:rsidRPr="00B17ABA">
        <w:rPr>
          <w:rFonts w:ascii="Times New Roman" w:eastAsia="Malgun Gothic" w:hAnsi="Times New Roman" w:cs="Times New Roman"/>
          <w:lang w:eastAsia="ko-KR"/>
        </w:rPr>
        <w:t xml:space="preserve">how various optimisation methods including enumeration, GA, SA and RL were implemented alongside the underlying evaluation model. </w:t>
      </w:r>
      <w:r w:rsidR="00F01347" w:rsidRPr="00B17ABA">
        <w:t>The structure of the hypertension SDDP model built by m-files and pseudo-codes were provided.</w:t>
      </w:r>
    </w:p>
    <w:p w:rsidR="00F01347" w:rsidRPr="00B17ABA" w:rsidRDefault="00F01347" w:rsidP="001A2558">
      <w:pPr>
        <w:jc w:val="both"/>
      </w:pPr>
      <w:r w:rsidRPr="00B17ABA">
        <w:t>Chapter 7 showed the outcomes of the hypertension SDDP model depending on the optimi</w:t>
      </w:r>
      <w:r w:rsidR="002057AF" w:rsidRPr="00B17ABA">
        <w:t>sation method applied, which were</w:t>
      </w:r>
      <w:r w:rsidRPr="00B17ABA">
        <w:t xml:space="preserve"> enumeration, SA, GA and RL. The optimal solution identified </w:t>
      </w:r>
      <w:r w:rsidR="002057AF" w:rsidRPr="00B17ABA">
        <w:t>by</w:t>
      </w:r>
      <w:r w:rsidRPr="00B17ABA">
        <w:t xml:space="preserve"> enumeration was </w:t>
      </w:r>
      <w:r w:rsidR="002057AF" w:rsidRPr="00B17ABA">
        <w:t xml:space="preserve">to </w:t>
      </w:r>
      <w:r w:rsidRPr="00B17ABA">
        <w:t>star</w:t>
      </w:r>
      <w:r w:rsidR="002057AF" w:rsidRPr="00B17ABA">
        <w:t>t</w:t>
      </w:r>
      <w:r w:rsidRPr="00B17ABA">
        <w:t xml:space="preserve"> with ACEIs/ARBs, followed by Ds+ACEIs/ARBs, Ds+CCBs+ACEIs/ARBs and Ds+BBs+ACEIs/ARBs as second, third and fourth-line treatments. The total expected net benefit for this optimal sequential treatment </w:t>
      </w:r>
      <w:r w:rsidRPr="00B17ABA">
        <w:lastRenderedPageBreak/>
        <w:t xml:space="preserve">policy was </w:t>
      </w:r>
      <w:r w:rsidRPr="00B17ABA">
        <w:rPr>
          <w:rFonts w:cstheme="majorBidi"/>
        </w:rPr>
        <w:t>£</w:t>
      </w:r>
      <w:r w:rsidRPr="00B17ABA">
        <w:t xml:space="preserve">330,080 (95% CI </w:t>
      </w:r>
      <w:r w:rsidRPr="00B17ABA">
        <w:rPr>
          <w:rFonts w:cstheme="majorBidi"/>
        </w:rPr>
        <w:t>£</w:t>
      </w:r>
      <w:r w:rsidRPr="00B17ABA">
        <w:t>330,013-</w:t>
      </w:r>
      <w:r w:rsidRPr="00B17ABA">
        <w:rPr>
          <w:rFonts w:cstheme="majorBidi"/>
        </w:rPr>
        <w:t>£330,147</w:t>
      </w:r>
      <w:r w:rsidRPr="00B17ABA">
        <w:t xml:space="preserve">). Considering the seven policies </w:t>
      </w:r>
      <w:r w:rsidR="002057AF" w:rsidRPr="00B17ABA">
        <w:t>that</w:t>
      </w:r>
      <w:r w:rsidRPr="00B17ABA">
        <w:t xml:space="preserve"> were not significantly different </w:t>
      </w:r>
      <w:r w:rsidR="002057AF" w:rsidRPr="00B17ABA">
        <w:t>to</w:t>
      </w:r>
      <w:r w:rsidRPr="00B17ABA">
        <w:t xml:space="preserve"> the optimal solution at 5% significance level, the optimal initial solution in primary hypertension is likely to be Ds or ACEIs/ARBs. The optimal second and third-line drugs were Ds+ACEIs/ARBs and Ds+CCBs+ACEIs/ARBs regardless the previous drug(s). The optimal fourth-line drug was not clearly observed. These results were robust to change in most variables used in sensitivity analyses</w:t>
      </w:r>
      <w:r w:rsidR="002057AF" w:rsidRPr="00B17ABA">
        <w:t xml:space="preserve">: </w:t>
      </w:r>
      <w:r w:rsidR="00642B24" w:rsidRPr="00B17ABA">
        <w:t>treatment objective, SBP lowering effect, the extension of drug switching period, the use of AE rates and random treatment scenario for CVD and DM</w:t>
      </w:r>
      <w:r w:rsidR="00C01392" w:rsidRPr="00B17ABA">
        <w:t xml:space="preserve">, but relatively sensitive to the change in the patients’ initial SBP. </w:t>
      </w:r>
    </w:p>
    <w:p w:rsidR="00642B24" w:rsidRPr="00B17ABA" w:rsidRDefault="00915724" w:rsidP="00E368E6">
      <w:pPr>
        <w:jc w:val="both"/>
      </w:pPr>
      <w:r w:rsidRPr="00B17ABA">
        <w:t>The differen</w:t>
      </w:r>
      <w:r w:rsidR="00E368E6" w:rsidRPr="00B17ABA">
        <w:t>ce</w:t>
      </w:r>
      <w:r w:rsidRPr="00B17ABA">
        <w:t xml:space="preserve"> between the results of the hypertension SDDP model and the recommendation of the NICE hypertension model </w:t>
      </w:r>
      <w:r w:rsidR="00E368E6" w:rsidRPr="00B17ABA">
        <w:t>demonstrates</w:t>
      </w:r>
      <w:r w:rsidRPr="00B17ABA">
        <w:t xml:space="preserve"> that considering the problem as a sequential problem makes a difference to the total net benefit compared with decision-making purely based on the cost-effectiveness of the initial drug. In addition, t</w:t>
      </w:r>
      <w:r w:rsidR="00642B24" w:rsidRPr="00B17ABA">
        <w:t xml:space="preserve">he cluster analyses showed that the cost-effectiveness of antihypertensive </w:t>
      </w:r>
      <w:r w:rsidRPr="00B17ABA">
        <w:t>treatment</w:t>
      </w:r>
      <w:r w:rsidR="00642B24" w:rsidRPr="00B17ABA">
        <w:t xml:space="preserve">s can be affected by the subsequent drug use, particularly the use of </w:t>
      </w:r>
      <w:r w:rsidR="002057AF" w:rsidRPr="00B17ABA">
        <w:t xml:space="preserve">a </w:t>
      </w:r>
      <w:r w:rsidR="00642B24" w:rsidRPr="00B17ABA">
        <w:t>second-line drug. While no significant difference in total net benefit was found where 4</w:t>
      </w:r>
      <w:r w:rsidR="003C736B" w:rsidRPr="00B17ABA">
        <w:t>,</w:t>
      </w:r>
      <w:r w:rsidR="00642B24" w:rsidRPr="00B17ABA">
        <w:t>128 sequential treatment policies were divided by initial drug, a significant</w:t>
      </w:r>
      <w:r w:rsidR="002057AF" w:rsidRPr="00B17ABA">
        <w:t>ly</w:t>
      </w:r>
      <w:r w:rsidR="00642B24" w:rsidRPr="00B17ABA">
        <w:t xml:space="preserve"> better net benefit was observed where CCBs+ACEIs/ARBs, Ds+ACEIs/ARBs or Ds+CCBs were used as the second-line drug than where BBs+CCBs or BBs+ACEIs/ARBs were used as the second-line drug. Similar results were also found in the cluster analyses of</w:t>
      </w:r>
      <w:r w:rsidR="002057AF" w:rsidRPr="00B17ABA">
        <w:t xml:space="preserve"> the</w:t>
      </w:r>
      <w:r w:rsidR="00642B24" w:rsidRPr="00B17ABA">
        <w:t xml:space="preserve"> top 10% policies. </w:t>
      </w:r>
    </w:p>
    <w:p w:rsidR="00915724" w:rsidRPr="00B17ABA" w:rsidRDefault="00915724" w:rsidP="001A2558">
      <w:pPr>
        <w:jc w:val="both"/>
      </w:pPr>
      <w:r w:rsidRPr="00B17ABA">
        <w:t xml:space="preserve">From </w:t>
      </w:r>
      <w:r w:rsidR="002510C6" w:rsidRPr="00B17ABA">
        <w:t xml:space="preserve">the case study of primary hypertension, </w:t>
      </w:r>
      <w:r w:rsidRPr="00B17ABA">
        <w:t>SA and GA</w:t>
      </w:r>
      <w:r w:rsidR="002510C6" w:rsidRPr="00B17ABA">
        <w:t xml:space="preserve"> </w:t>
      </w:r>
      <w:r w:rsidRPr="00B17ABA">
        <w:t xml:space="preserve">proved their capability to identify the </w:t>
      </w:r>
      <w:r w:rsidR="002510C6" w:rsidRPr="00B17ABA">
        <w:t xml:space="preserve">optimal </w:t>
      </w:r>
      <w:r w:rsidRPr="00B17ABA">
        <w:t xml:space="preserve">(or statistically equivalent) solutions in a shorter time than enumeration. Their performance depends on the choice of a number of key parameters. </w:t>
      </w:r>
      <w:r w:rsidR="002057AF" w:rsidRPr="00B17ABA">
        <w:t>The p</w:t>
      </w:r>
      <w:r w:rsidRPr="00B17ABA">
        <w:t>otential risk of premature convergence w</w:t>
      </w:r>
      <w:r w:rsidR="002057AF" w:rsidRPr="00B17ABA">
        <w:t>as</w:t>
      </w:r>
      <w:r w:rsidRPr="00B17ABA">
        <w:t xml:space="preserve"> observed where fast cooling schedule was employed for SA and where the population size was small or the population diversity was lack</w:t>
      </w:r>
      <w:r w:rsidR="002057AF" w:rsidRPr="00B17ABA">
        <w:t>ing</w:t>
      </w:r>
      <w:r w:rsidRPr="00B17ABA">
        <w:t xml:space="preserve"> for GA. However, using a slow cooling schedule or increasing the population size and diversity is directly associated with </w:t>
      </w:r>
      <w:r w:rsidR="002057AF" w:rsidRPr="00B17ABA">
        <w:t xml:space="preserve">an </w:t>
      </w:r>
      <w:r w:rsidRPr="00B17ABA">
        <w:t xml:space="preserve">increase in computational time. Therefore, prior tests are necessary to select key parameters with the aim of tuning the balance between diversification and intensification. </w:t>
      </w:r>
    </w:p>
    <w:p w:rsidR="00915724" w:rsidRPr="00B17ABA" w:rsidRDefault="00915724" w:rsidP="00602D07">
      <w:pPr>
        <w:jc w:val="both"/>
      </w:pPr>
      <w:r w:rsidRPr="009923E9">
        <w:t>Compared with SA and GA, the quality of solution identified by RL was relatively less favourable</w:t>
      </w:r>
      <w:r w:rsidR="0007247D" w:rsidRPr="00B17ABA">
        <w:t xml:space="preserve">. </w:t>
      </w:r>
      <w:r w:rsidRPr="009923E9">
        <w:t>The quality of solution was</w:t>
      </w:r>
      <w:r w:rsidR="005A20C2" w:rsidRPr="009923E9">
        <w:t xml:space="preserve"> </w:t>
      </w:r>
      <w:r w:rsidR="0007247D" w:rsidRPr="00B17ABA">
        <w:t>improved</w:t>
      </w:r>
      <w:r w:rsidR="005A20C2" w:rsidRPr="009923E9">
        <w:t xml:space="preserve"> </w:t>
      </w:r>
      <w:r w:rsidR="0007247D" w:rsidRPr="00B17ABA">
        <w:t xml:space="preserve">where more cases were generated or </w:t>
      </w:r>
      <w:r w:rsidR="005A20C2" w:rsidRPr="009923E9">
        <w:t>where two</w:t>
      </w:r>
      <w:r w:rsidR="003C736B" w:rsidRPr="009923E9">
        <w:t xml:space="preserve"> or three</w:t>
      </w:r>
      <w:r w:rsidR="005A20C2" w:rsidRPr="009923E9">
        <w:t xml:space="preserve">-step future reward was considered than where one-step future reward was </w:t>
      </w:r>
      <w:r w:rsidR="0007247D" w:rsidRPr="00B17ABA">
        <w:t>used</w:t>
      </w:r>
      <w:r w:rsidR="005A20C2" w:rsidRPr="009923E9">
        <w:t xml:space="preserve">. </w:t>
      </w:r>
      <w:r w:rsidR="0007247D" w:rsidRPr="00B17ABA">
        <w:t>Th</w:t>
      </w:r>
      <w:r w:rsidR="00602D07" w:rsidRPr="00B17ABA">
        <w:t>is may be because the total net benefit of each policy is much more affected by t</w:t>
      </w:r>
      <w:r w:rsidR="0007247D" w:rsidRPr="00B17ABA">
        <w:rPr>
          <w:rFonts w:eastAsia="Times New Roman" w:cstheme="majorBidi"/>
          <w:color w:val="000000"/>
        </w:rPr>
        <w:t xml:space="preserve">he long-term CVD model </w:t>
      </w:r>
      <w:r w:rsidR="00602D07" w:rsidRPr="00B17ABA">
        <w:rPr>
          <w:rFonts w:eastAsia="Times New Roman" w:cstheme="majorBidi"/>
          <w:color w:val="000000"/>
        </w:rPr>
        <w:t xml:space="preserve">after the drug switching period </w:t>
      </w:r>
      <w:r w:rsidR="0007247D" w:rsidRPr="00B17ABA">
        <w:rPr>
          <w:rFonts w:eastAsia="Times New Roman" w:cstheme="majorBidi"/>
          <w:color w:val="000000"/>
        </w:rPr>
        <w:t xml:space="preserve">than </w:t>
      </w:r>
      <w:r w:rsidR="00602D07" w:rsidRPr="00B17ABA">
        <w:rPr>
          <w:rFonts w:eastAsia="Times New Roman" w:cstheme="majorBidi"/>
          <w:color w:val="000000"/>
        </w:rPr>
        <w:t xml:space="preserve">the short-term drug switching model in the current structure of the hypertension SDDP model. Therefore, the mechanism </w:t>
      </w:r>
      <w:r w:rsidR="00602D07" w:rsidRPr="00B17ABA">
        <w:rPr>
          <w:rFonts w:eastAsia="Times New Roman" w:cstheme="majorBidi"/>
          <w:color w:val="000000"/>
        </w:rPr>
        <w:lastRenderedPageBreak/>
        <w:t xml:space="preserve">of updating Q-values based on the immediate reward or the reward from a certain future transitions could not fully consider the potential impact after the drug switching period. </w:t>
      </w:r>
      <w:r w:rsidR="00340692" w:rsidRPr="00B17ABA">
        <w:t>RL needs further investigation to improve the performance possibly by using more complicated RL methods or in a different structure of the underlying evaluation model.</w:t>
      </w:r>
    </w:p>
    <w:p w:rsidR="00406192" w:rsidRPr="00B17ABA" w:rsidRDefault="005A20C2" w:rsidP="00E368E6">
      <w:pPr>
        <w:jc w:val="both"/>
      </w:pPr>
      <w:r w:rsidRPr="00B17ABA">
        <w:t xml:space="preserve">The case study of SDDP in primary hypertension shows that various </w:t>
      </w:r>
      <w:r w:rsidR="00E368E6" w:rsidRPr="00B17ABA">
        <w:t xml:space="preserve">interacting </w:t>
      </w:r>
      <w:r w:rsidRPr="00B17ABA">
        <w:t>trade-offs can be present in SDDP modelling. Firstly, t</w:t>
      </w:r>
      <w:r w:rsidRPr="00B17ABA">
        <w:rPr>
          <w:rFonts w:eastAsia="Malgun Gothic" w:cstheme="majorBidi"/>
          <w:lang w:eastAsia="ko-KR"/>
        </w:rPr>
        <w:t xml:space="preserve">he trade-off between the computational complexity and model validity </w:t>
      </w:r>
      <w:r w:rsidR="00406192" w:rsidRPr="00B17ABA">
        <w:rPr>
          <w:rFonts w:eastAsia="Malgun Gothic" w:cstheme="majorBidi"/>
          <w:lang w:eastAsia="ko-KR"/>
        </w:rPr>
        <w:t>was found in the underlying evaluation model</w:t>
      </w:r>
      <w:r w:rsidRPr="00B17ABA">
        <w:rPr>
          <w:rFonts w:eastAsia="Malgun Gothic" w:cstheme="majorBidi"/>
          <w:lang w:eastAsia="ko-KR"/>
        </w:rPr>
        <w:t xml:space="preserve">. If the model considers more health states, treatment options and drug switching period and applies more complex transition rules considering the patient’s medical history, it </w:t>
      </w:r>
      <w:r w:rsidR="00E368E6" w:rsidRPr="00B17ABA">
        <w:rPr>
          <w:rFonts w:eastAsia="Malgun Gothic" w:cstheme="majorBidi"/>
          <w:lang w:eastAsia="ko-KR"/>
        </w:rPr>
        <w:t xml:space="preserve">potentially </w:t>
      </w:r>
      <w:r w:rsidRPr="00B17ABA">
        <w:rPr>
          <w:rFonts w:eastAsia="Malgun Gothic" w:cstheme="majorBidi"/>
          <w:lang w:eastAsia="ko-KR"/>
        </w:rPr>
        <w:t>improve</w:t>
      </w:r>
      <w:r w:rsidR="00406192" w:rsidRPr="00B17ABA">
        <w:rPr>
          <w:rFonts w:eastAsia="Malgun Gothic" w:cstheme="majorBidi"/>
          <w:lang w:eastAsia="ko-KR"/>
        </w:rPr>
        <w:t>s</w:t>
      </w:r>
      <w:r w:rsidRPr="00B17ABA">
        <w:rPr>
          <w:rFonts w:eastAsia="Malgun Gothic" w:cstheme="majorBidi"/>
          <w:lang w:eastAsia="ko-KR"/>
        </w:rPr>
        <w:t xml:space="preserve"> the model validity</w:t>
      </w:r>
      <w:r w:rsidR="00507571" w:rsidRPr="00B17ABA">
        <w:rPr>
          <w:rFonts w:eastAsia="Malgun Gothic" w:cstheme="majorBidi"/>
          <w:lang w:eastAsia="ko-KR"/>
        </w:rPr>
        <w:t>,</w:t>
      </w:r>
      <w:r w:rsidRPr="00B17ABA">
        <w:rPr>
          <w:rFonts w:eastAsia="Malgun Gothic" w:cstheme="majorBidi"/>
          <w:lang w:eastAsia="ko-KR"/>
        </w:rPr>
        <w:t xml:space="preserve"> but </w:t>
      </w:r>
      <w:r w:rsidRPr="00B17ABA">
        <w:rPr>
          <w:rFonts w:eastAsia="Malgun Gothic"/>
          <w:bCs/>
          <w:lang w:val="en-US" w:eastAsia="ko-KR"/>
        </w:rPr>
        <w:t xml:space="preserve">requires </w:t>
      </w:r>
      <w:r w:rsidR="00406192" w:rsidRPr="00B17ABA">
        <w:rPr>
          <w:rFonts w:eastAsia="Malgun Gothic"/>
          <w:bCs/>
          <w:lang w:val="en-US" w:eastAsia="ko-KR"/>
        </w:rPr>
        <w:t xml:space="preserve">more time and effort </w:t>
      </w:r>
      <w:r w:rsidRPr="00B17ABA">
        <w:rPr>
          <w:rFonts w:eastAsia="Malgun Gothic" w:cstheme="majorBidi"/>
          <w:lang w:eastAsia="ko-KR"/>
        </w:rPr>
        <w:t>to collect data and</w:t>
      </w:r>
      <w:r w:rsidR="00507571" w:rsidRPr="00B17ABA">
        <w:rPr>
          <w:rFonts w:eastAsia="Malgun Gothic"/>
          <w:bCs/>
          <w:lang w:val="en-US" w:eastAsia="ko-KR"/>
        </w:rPr>
        <w:t xml:space="preserve"> to build </w:t>
      </w:r>
      <w:r w:rsidR="00E368E6" w:rsidRPr="00B17ABA">
        <w:rPr>
          <w:rFonts w:eastAsia="Malgun Gothic"/>
          <w:bCs/>
          <w:lang w:val="en-US" w:eastAsia="ko-KR"/>
        </w:rPr>
        <w:t xml:space="preserve">and evaluate </w:t>
      </w:r>
      <w:r w:rsidR="00507571" w:rsidRPr="00B17ABA">
        <w:rPr>
          <w:rFonts w:eastAsia="Malgun Gothic"/>
          <w:bCs/>
          <w:lang w:val="en-US" w:eastAsia="ko-KR"/>
        </w:rPr>
        <w:t>the</w:t>
      </w:r>
      <w:r w:rsidRPr="00B17ABA">
        <w:rPr>
          <w:rFonts w:eastAsia="Malgun Gothic"/>
          <w:bCs/>
          <w:lang w:val="en-US" w:eastAsia="ko-KR"/>
        </w:rPr>
        <w:t xml:space="preserve"> model. </w:t>
      </w:r>
      <w:r w:rsidR="00406192" w:rsidRPr="00B17ABA">
        <w:rPr>
          <w:rFonts w:eastAsia="Malgun Gothic"/>
          <w:bCs/>
          <w:lang w:val="en-US" w:eastAsia="ko-KR"/>
        </w:rPr>
        <w:t>In contrast, if the underlying evaluation model is simpl</w:t>
      </w:r>
      <w:r w:rsidR="00507571" w:rsidRPr="00B17ABA">
        <w:rPr>
          <w:rFonts w:eastAsia="Malgun Gothic"/>
          <w:bCs/>
          <w:lang w:val="en-US" w:eastAsia="ko-KR"/>
        </w:rPr>
        <w:t>e</w:t>
      </w:r>
      <w:r w:rsidR="00406192" w:rsidRPr="00B17ABA">
        <w:rPr>
          <w:rFonts w:eastAsia="Malgun Gothic"/>
          <w:bCs/>
          <w:lang w:val="en-US" w:eastAsia="ko-KR"/>
        </w:rPr>
        <w:t xml:space="preserve">, it saves computational time and effort, but may </w:t>
      </w:r>
      <w:r w:rsidR="00507571" w:rsidRPr="00B17ABA">
        <w:rPr>
          <w:rFonts w:eastAsia="Malgun Gothic"/>
          <w:bCs/>
          <w:lang w:val="en-US" w:eastAsia="ko-KR"/>
        </w:rPr>
        <w:t xml:space="preserve">miss </w:t>
      </w:r>
      <w:r w:rsidR="00406192" w:rsidRPr="00B17ABA">
        <w:rPr>
          <w:rFonts w:eastAsia="Malgun Gothic"/>
          <w:bCs/>
          <w:lang w:val="en-US" w:eastAsia="ko-KR"/>
        </w:rPr>
        <w:t xml:space="preserve">something necessary for decision-making in SDDP. In the hypertension SDDP model, for example, </w:t>
      </w:r>
      <w:r w:rsidR="00406192" w:rsidRPr="00B17ABA">
        <w:t xml:space="preserve">drug switching was only considered for a limited period, which was four periods in </w:t>
      </w:r>
      <w:r w:rsidR="00507571" w:rsidRPr="00B17ABA">
        <w:t xml:space="preserve">the </w:t>
      </w:r>
      <w:r w:rsidR="00406192" w:rsidRPr="00B17ABA">
        <w:t xml:space="preserve">base-case. </w:t>
      </w:r>
      <w:r w:rsidR="00C01392" w:rsidRPr="00B17ABA">
        <w:t xml:space="preserve">The </w:t>
      </w:r>
      <w:r w:rsidR="00406192" w:rsidRPr="00B17ABA">
        <w:t xml:space="preserve">uncertainty related to the drug switching period was assessed in sensitivity analysis. Although the optimal solution was now much different depending on the drug switching period, the sensitivity analysis indicated that the computational complexity increased considerably where the drug switching period was increased. </w:t>
      </w:r>
      <w:r w:rsidR="00C01392" w:rsidRPr="00B17ABA">
        <w:t xml:space="preserve">Thus, it is important to improve the external model validity but also to </w:t>
      </w:r>
      <w:r w:rsidR="00C01392" w:rsidRPr="00B17ABA">
        <w:rPr>
          <w:rFonts w:cstheme="majorBidi"/>
        </w:rPr>
        <w:t>keep such a large and complex model manageable</w:t>
      </w:r>
      <w:r w:rsidR="00C01392" w:rsidRPr="00B17ABA">
        <w:rPr>
          <w:rFonts w:eastAsia="Malgun Gothic"/>
          <w:lang w:eastAsia="ko-KR"/>
        </w:rPr>
        <w:t xml:space="preserve"> where a large and complex problem is given like SDDP</w:t>
      </w:r>
      <w:r w:rsidR="00C01392" w:rsidRPr="00B17ABA">
        <w:rPr>
          <w:rFonts w:cstheme="majorBidi"/>
        </w:rPr>
        <w:t>.</w:t>
      </w:r>
    </w:p>
    <w:p w:rsidR="005A20C2" w:rsidRPr="00B17ABA" w:rsidRDefault="00507571" w:rsidP="001A2558">
      <w:pPr>
        <w:jc w:val="both"/>
        <w:rPr>
          <w:rFonts w:eastAsia="Malgun Gothic"/>
          <w:lang w:eastAsia="ko-KR"/>
        </w:rPr>
      </w:pPr>
      <w:r w:rsidRPr="00B17ABA">
        <w:rPr>
          <w:rFonts w:eastAsia="Malgun Gothic" w:cstheme="majorBidi"/>
          <w:lang w:eastAsia="ko-KR"/>
        </w:rPr>
        <w:t>The trade-off between the computational complexity and model validity</w:t>
      </w:r>
      <w:r w:rsidR="00406192" w:rsidRPr="00B17ABA">
        <w:rPr>
          <w:rFonts w:eastAsia="Malgun Gothic"/>
          <w:bCs/>
          <w:lang w:val="en-US" w:eastAsia="ko-KR"/>
        </w:rPr>
        <w:t xml:space="preserve"> is also associated with the trade-off between the </w:t>
      </w:r>
      <w:r w:rsidR="00086AF5" w:rsidRPr="00B17ABA">
        <w:rPr>
          <w:rFonts w:eastAsia="Malgun Gothic"/>
          <w:bCs/>
          <w:lang w:val="en-US" w:eastAsia="ko-KR"/>
        </w:rPr>
        <w:t>optimisation</w:t>
      </w:r>
      <w:r w:rsidR="00406192" w:rsidRPr="00B17ABA">
        <w:rPr>
          <w:rFonts w:eastAsia="Malgun Gothic"/>
          <w:bCs/>
          <w:lang w:val="en-US" w:eastAsia="ko-KR"/>
        </w:rPr>
        <w:t xml:space="preserve"> model and the underlying evaluation model. Given a limited time, i</w:t>
      </w:r>
      <w:r w:rsidR="005A20C2" w:rsidRPr="00B17ABA">
        <w:rPr>
          <w:rFonts w:eastAsia="Malgun Gothic"/>
          <w:bCs/>
          <w:lang w:val="en-US" w:eastAsia="ko-KR"/>
        </w:rPr>
        <w:t xml:space="preserve">ncreased computational time in the underlying evaluation model </w:t>
      </w:r>
      <w:r w:rsidRPr="00B17ABA">
        <w:rPr>
          <w:rFonts w:eastAsia="Malgun Gothic"/>
          <w:bCs/>
          <w:lang w:val="en-US" w:eastAsia="ko-KR"/>
        </w:rPr>
        <w:t>leave</w:t>
      </w:r>
      <w:r w:rsidR="00406192" w:rsidRPr="00B17ABA">
        <w:rPr>
          <w:rFonts w:eastAsia="Malgun Gothic"/>
          <w:bCs/>
          <w:lang w:val="en-US" w:eastAsia="ko-KR"/>
        </w:rPr>
        <w:t xml:space="preserve">s less time to spend on the </w:t>
      </w:r>
      <w:r w:rsidR="00086AF5" w:rsidRPr="00B17ABA">
        <w:rPr>
          <w:rFonts w:eastAsia="Malgun Gothic"/>
          <w:bCs/>
          <w:lang w:val="en-US" w:eastAsia="ko-KR"/>
        </w:rPr>
        <w:t>optimisation</w:t>
      </w:r>
      <w:r w:rsidR="00406192" w:rsidRPr="00B17ABA">
        <w:rPr>
          <w:rFonts w:eastAsia="Malgun Gothic"/>
          <w:bCs/>
          <w:lang w:val="en-US" w:eastAsia="ko-KR"/>
        </w:rPr>
        <w:t xml:space="preserve"> model. In particular, where a meta-heuristic is used, </w:t>
      </w:r>
      <w:r w:rsidR="00C01392" w:rsidRPr="00B17ABA">
        <w:rPr>
          <w:rFonts w:eastAsia="Malgun Gothic"/>
          <w:bCs/>
          <w:lang w:val="en-US" w:eastAsia="ko-KR"/>
        </w:rPr>
        <w:t xml:space="preserve">there </w:t>
      </w:r>
      <w:r w:rsidR="005A20C2" w:rsidRPr="00B17ABA">
        <w:t xml:space="preserve">is an implicit trade-off </w:t>
      </w:r>
      <w:r w:rsidR="005A20C2" w:rsidRPr="00B17ABA">
        <w:rPr>
          <w:rFonts w:eastAsia="Malgun Gothic"/>
          <w:lang w:eastAsia="ko-KR"/>
        </w:rPr>
        <w:t xml:space="preserve">between the amount of </w:t>
      </w:r>
      <w:r w:rsidR="00406192" w:rsidRPr="00B17ABA">
        <w:rPr>
          <w:rFonts w:eastAsia="Malgun Gothic"/>
          <w:lang w:eastAsia="ko-KR"/>
        </w:rPr>
        <w:t>search</w:t>
      </w:r>
      <w:r w:rsidR="005A20C2" w:rsidRPr="00B17ABA">
        <w:rPr>
          <w:rFonts w:eastAsia="Malgun Gothic"/>
          <w:lang w:eastAsia="ko-KR"/>
        </w:rPr>
        <w:t xml:space="preserve"> time and the quality of the solution</w:t>
      </w:r>
      <w:r w:rsidR="00406192" w:rsidRPr="00B17ABA">
        <w:rPr>
          <w:rFonts w:eastAsia="Malgun Gothic"/>
          <w:lang w:eastAsia="ko-KR"/>
        </w:rPr>
        <w:t xml:space="preserve">. Where the search time was shorter (i.e., where fast cooling schedule was applied for SA and where the smaller number was selected as the population size for GA), it was more likely to trap at a local optimum. </w:t>
      </w:r>
      <w:r w:rsidR="00C01392" w:rsidRPr="00B17ABA">
        <w:rPr>
          <w:rFonts w:eastAsia="Malgun Gothic"/>
          <w:lang w:eastAsia="ko-KR"/>
        </w:rPr>
        <w:t>Therefore, the key parameters related to the diversification and intensification of meta-heuristics should be tuned th</w:t>
      </w:r>
      <w:r w:rsidR="00E368E6" w:rsidRPr="00B17ABA">
        <w:rPr>
          <w:rFonts w:eastAsia="Malgun Gothic"/>
          <w:lang w:eastAsia="ko-KR"/>
        </w:rPr>
        <w:t>r</w:t>
      </w:r>
      <w:r w:rsidR="00C01392" w:rsidRPr="00B17ABA">
        <w:rPr>
          <w:rFonts w:eastAsia="Malgun Gothic"/>
          <w:lang w:eastAsia="ko-KR"/>
        </w:rPr>
        <w:t>ough prior tests.</w:t>
      </w:r>
    </w:p>
    <w:p w:rsidR="002F08BF" w:rsidRPr="00B17ABA" w:rsidRDefault="002F08BF" w:rsidP="002F08BF">
      <w:pPr>
        <w:jc w:val="both"/>
        <w:rPr>
          <w:rFonts w:eastAsia="Malgun Gothic"/>
          <w:lang w:eastAsia="ko-KR"/>
        </w:rPr>
      </w:pPr>
      <w:r w:rsidRPr="00B17ABA">
        <w:t xml:space="preserve">The hypertension SDDP model is a novel cost-effectiveness model, which involves clinically plausible drug switching rules for treatment success/failure, maintenance and contraindication. It also </w:t>
      </w:r>
      <w:r w:rsidRPr="00B17ABA">
        <w:rPr>
          <w:rFonts w:ascii="Times New Roman" w:eastAsia="Malgun Gothic" w:hAnsi="Times New Roman" w:cs="Times New Roman"/>
          <w:lang w:val="en-US" w:eastAsia="ko-KR"/>
        </w:rPr>
        <w:t xml:space="preserve">made a contribution by introducing a new type of dynamic and stochastic optimisation approach that applies approximate optimisation techniques to solve large and complex </w:t>
      </w:r>
      <w:r w:rsidRPr="00B17ABA">
        <w:t xml:space="preserve">decision problems in HTA. In particular, methods to reduce the decision </w:t>
      </w:r>
      <w:r w:rsidRPr="00B17ABA">
        <w:lastRenderedPageBreak/>
        <w:t xml:space="preserve">space and to efficiently solve large decision problems are promising research areas as more capable but complex modelling methods are introduced in HTA. Future research in </w:t>
      </w:r>
      <w:r w:rsidRPr="00B17ABA">
        <w:rPr>
          <w:rFonts w:hint="eastAsia"/>
          <w:lang w:eastAsia="ko-KR"/>
        </w:rPr>
        <w:t xml:space="preserve">developing the underlying evaluation model using </w:t>
      </w:r>
      <w:r w:rsidRPr="00B17ABA">
        <w:rPr>
          <w:lang w:eastAsia="ko-KR"/>
        </w:rPr>
        <w:t xml:space="preserve">individual-based models such as </w:t>
      </w:r>
      <w:r w:rsidRPr="00B17ABA">
        <w:rPr>
          <w:rFonts w:hint="eastAsia"/>
          <w:lang w:eastAsia="ko-KR"/>
        </w:rPr>
        <w:t>DES</w:t>
      </w:r>
      <w:r w:rsidRPr="00B17ABA">
        <w:t xml:space="preserve">, improvements of heuristic algorithms and generating clinical data relevant to SDDPs </w:t>
      </w:r>
      <w:r w:rsidRPr="00B17ABA">
        <w:rPr>
          <w:rFonts w:hint="eastAsia"/>
          <w:lang w:eastAsia="ko-KR"/>
        </w:rPr>
        <w:t xml:space="preserve">will </w:t>
      </w:r>
      <w:r w:rsidRPr="00B17ABA">
        <w:rPr>
          <w:lang w:eastAsia="ko-KR"/>
        </w:rPr>
        <w:t>help to deal with</w:t>
      </w:r>
      <w:r w:rsidRPr="00B17ABA">
        <w:rPr>
          <w:rFonts w:hint="eastAsia"/>
          <w:lang w:eastAsia="ko-KR"/>
        </w:rPr>
        <w:t xml:space="preserve"> the limitations of the current study and support better informed decision-making for SDDPs in HTA. </w:t>
      </w:r>
      <w:r w:rsidRPr="00B17ABA">
        <w:t xml:space="preserve">  </w:t>
      </w:r>
    </w:p>
    <w:p w:rsidR="00CE7565" w:rsidRPr="00B17ABA" w:rsidRDefault="00CE7565" w:rsidP="001A2558">
      <w:pPr>
        <w:jc w:val="both"/>
      </w:pPr>
    </w:p>
    <w:p w:rsidR="00CE7565" w:rsidRPr="00B17ABA" w:rsidRDefault="00CE7565" w:rsidP="001A2558">
      <w:pPr>
        <w:jc w:val="both"/>
        <w:rPr>
          <w:rFonts w:eastAsia="Malgun Gothic" w:cstheme="majorBidi"/>
          <w:lang w:eastAsia="ko-KR"/>
        </w:rPr>
      </w:pPr>
    </w:p>
    <w:p w:rsidR="00CE7565" w:rsidRPr="00B17ABA" w:rsidRDefault="00CE7565" w:rsidP="001A2558">
      <w:pPr>
        <w:jc w:val="both"/>
        <w:rPr>
          <w:rFonts w:ascii="TUOS Blake" w:hAnsi="TUOS Blake"/>
          <w:color w:val="FF0000"/>
        </w:rPr>
      </w:pPr>
    </w:p>
    <w:p w:rsidR="00CE7565" w:rsidRPr="009923E9" w:rsidRDefault="00CE7565" w:rsidP="001A2558">
      <w:pPr>
        <w:sectPr w:rsidR="00CE7565" w:rsidRPr="009923E9" w:rsidSect="00013330">
          <w:pgSz w:w="11906" w:h="16838"/>
          <w:pgMar w:top="1701" w:right="1418" w:bottom="1701" w:left="2268" w:header="708" w:footer="708" w:gutter="0"/>
          <w:cols w:space="708"/>
          <w:docGrid w:linePitch="360"/>
        </w:sectPr>
      </w:pPr>
    </w:p>
    <w:p w:rsidR="005D6EB3" w:rsidRPr="00B17ABA" w:rsidRDefault="005D6EB3">
      <w:pPr>
        <w:pStyle w:val="Heading1"/>
        <w:numPr>
          <w:ilvl w:val="0"/>
          <w:numId w:val="0"/>
        </w:numPr>
      </w:pPr>
      <w:bookmarkStart w:id="346" w:name="_Toc426018071"/>
      <w:r w:rsidRPr="00B17ABA">
        <w:lastRenderedPageBreak/>
        <w:t>Reference</w:t>
      </w:r>
      <w:bookmarkEnd w:id="346"/>
    </w:p>
    <w:p w:rsidR="00D93242" w:rsidRPr="00B17ABA" w:rsidRDefault="005D6EB3" w:rsidP="00D93242">
      <w:pPr>
        <w:spacing w:line="276" w:lineRule="auto"/>
        <w:ind w:firstLine="0"/>
        <w:rPr>
          <w:noProof/>
        </w:rPr>
      </w:pPr>
      <w:r w:rsidRPr="00B17ABA">
        <w:fldChar w:fldCharType="begin"/>
      </w:r>
      <w:r w:rsidRPr="00B17ABA">
        <w:instrText xml:space="preserve"> ADDIN EN.REFLIST </w:instrText>
      </w:r>
      <w:r w:rsidRPr="00B17ABA">
        <w:fldChar w:fldCharType="separate"/>
      </w:r>
      <w:r w:rsidR="00EE2B4F" w:rsidRPr="00B17ABA">
        <w:rPr>
          <w:noProof/>
        </w:rPr>
        <w:t>1.</w:t>
      </w:r>
      <w:r w:rsidR="00EE2B4F" w:rsidRPr="00B17ABA">
        <w:rPr>
          <w:noProof/>
        </w:rPr>
        <w:tab/>
        <w:t xml:space="preserve">Drummond M, Brown R, Fendrick AM, Fullerton P, Neumann P, Taylor R, et al. Use of pharmacoeconomics information--report of the ISPOR Task Force on use of pharmacoeconomic/health economic information in health-care decision making. Value in Health. 2003 Jul-Aug;6(4):407-16. </w:t>
      </w:r>
    </w:p>
    <w:p w:rsidR="00EE2B4F" w:rsidRPr="00B17ABA" w:rsidRDefault="00EE2B4F" w:rsidP="00D93242">
      <w:pPr>
        <w:spacing w:line="276" w:lineRule="auto"/>
        <w:ind w:firstLine="0"/>
        <w:rPr>
          <w:noProof/>
        </w:rPr>
      </w:pPr>
      <w:r w:rsidRPr="00B17ABA">
        <w:rPr>
          <w:noProof/>
        </w:rPr>
        <w:t>2.</w:t>
      </w:r>
      <w:r w:rsidRPr="00B17ABA">
        <w:rPr>
          <w:noProof/>
        </w:rPr>
        <w:tab/>
        <w:t>Julius S, Kjeldsen SE, Weber M, Brunner HR, Ekman S, Hansson L, et al. Outcomes in hypertensive patients at high cardiovascular risk treated with regimens based on valsartan or amlodipine: the VALUE randomised trial. Lancet. 2004;363(9426):2022-31.</w:t>
      </w:r>
    </w:p>
    <w:p w:rsidR="00D93242" w:rsidRPr="009923E9" w:rsidRDefault="00EE2B4F" w:rsidP="00D93242">
      <w:pPr>
        <w:spacing w:line="276" w:lineRule="auto"/>
        <w:ind w:firstLine="0"/>
        <w:rPr>
          <w:noProof/>
        </w:rPr>
      </w:pPr>
      <w:r w:rsidRPr="00B17ABA">
        <w:rPr>
          <w:noProof/>
        </w:rPr>
        <w:t>3.</w:t>
      </w:r>
      <w:r w:rsidRPr="00B17ABA">
        <w:rPr>
          <w:noProof/>
        </w:rPr>
        <w:tab/>
        <w:t xml:space="preserve">Jones JK, Gorkin L, Lian JF, Staffa JA, Fletcher AP. Discontinuation of and changes in treatment after start of newcourses of antihypertensive Drugs - a study of a United-Kingdom population. </w:t>
      </w:r>
      <w:r w:rsidRPr="009923E9">
        <w:rPr>
          <w:noProof/>
        </w:rPr>
        <w:t xml:space="preserve">Brit Med J. 1995 Jul 29;311(7000):293-5. </w:t>
      </w:r>
    </w:p>
    <w:p w:rsidR="00EE2B4F" w:rsidRPr="00B17ABA" w:rsidRDefault="00EE2B4F" w:rsidP="00D93242">
      <w:pPr>
        <w:spacing w:line="276" w:lineRule="auto"/>
        <w:ind w:firstLine="0"/>
        <w:rPr>
          <w:noProof/>
        </w:rPr>
      </w:pPr>
      <w:r w:rsidRPr="009923E9">
        <w:rPr>
          <w:noProof/>
        </w:rPr>
        <w:t>4.</w:t>
      </w:r>
      <w:r w:rsidRPr="009923E9">
        <w:rPr>
          <w:noProof/>
        </w:rPr>
        <w:tab/>
        <w:t xml:space="preserve">Walley T, Duggan AK, Haycox AR, Niziol CJ. </w:t>
      </w:r>
      <w:r w:rsidRPr="00B17ABA">
        <w:rPr>
          <w:noProof/>
        </w:rPr>
        <w:t xml:space="preserve">Treatment for newly diagnosed hypertension: patterns of prescribing and anti hypertensive effectiveness in the UK. J Roy Soc Med. 2003 Nov;96(11):525-31. </w:t>
      </w:r>
    </w:p>
    <w:p w:rsidR="00EE2B4F" w:rsidRPr="00B17ABA" w:rsidRDefault="00EE2B4F" w:rsidP="00D93242">
      <w:pPr>
        <w:spacing w:line="276" w:lineRule="auto"/>
        <w:ind w:firstLine="0"/>
        <w:rPr>
          <w:noProof/>
        </w:rPr>
      </w:pPr>
      <w:r w:rsidRPr="00B17ABA">
        <w:rPr>
          <w:noProof/>
        </w:rPr>
        <w:t>5.</w:t>
      </w:r>
      <w:r w:rsidRPr="00B17ABA">
        <w:rPr>
          <w:noProof/>
        </w:rPr>
        <w:tab/>
        <w:t xml:space="preserve">Martin RM, Kerry SM, Hilton SR. Initial treatment choices, second-line therapy, and reasons for stopping medication in the treatment of hypertension by general practitioners in England, Scotland and Wales: 1990-1995. Pharmacoepidemiol Drug Saf. 1997 Jul;6(4):253-61. </w:t>
      </w:r>
    </w:p>
    <w:p w:rsidR="00D93242" w:rsidRPr="00B17ABA" w:rsidRDefault="00EE2B4F" w:rsidP="00D93242">
      <w:pPr>
        <w:spacing w:line="276" w:lineRule="auto"/>
        <w:ind w:firstLine="0"/>
        <w:rPr>
          <w:noProof/>
        </w:rPr>
      </w:pPr>
      <w:r w:rsidRPr="00B17ABA">
        <w:rPr>
          <w:noProof/>
        </w:rPr>
        <w:t>6.</w:t>
      </w:r>
      <w:r w:rsidRPr="00B17ABA">
        <w:rPr>
          <w:noProof/>
        </w:rPr>
        <w:tab/>
        <w:t xml:space="preserve">Hughes D, McGuire A. The direct costs to the NHS of discontinuing and switching prescriptions for hypertension. Journal of Human Hypertension. 1998;12(8):533-7. </w:t>
      </w:r>
    </w:p>
    <w:p w:rsidR="00EE2B4F" w:rsidRPr="00B17ABA" w:rsidRDefault="00EE2B4F" w:rsidP="00D93242">
      <w:pPr>
        <w:spacing w:line="276" w:lineRule="auto"/>
        <w:ind w:firstLine="0"/>
        <w:rPr>
          <w:noProof/>
        </w:rPr>
      </w:pPr>
      <w:r w:rsidRPr="00B17ABA">
        <w:rPr>
          <w:noProof/>
        </w:rPr>
        <w:t>7.</w:t>
      </w:r>
      <w:r w:rsidRPr="00B17ABA">
        <w:rPr>
          <w:noProof/>
        </w:rPr>
        <w:tab/>
        <w:t>National Institute for Health and Clinical Excellence (NICE). Guide to the methods of technology appraisal 2013.</w:t>
      </w:r>
    </w:p>
    <w:p w:rsidR="00D93242" w:rsidRPr="00B17ABA" w:rsidRDefault="00EE2B4F" w:rsidP="00D93242">
      <w:pPr>
        <w:spacing w:line="276" w:lineRule="auto"/>
        <w:ind w:firstLine="0"/>
        <w:rPr>
          <w:noProof/>
        </w:rPr>
      </w:pPr>
      <w:r w:rsidRPr="00B17ABA">
        <w:rPr>
          <w:noProof/>
        </w:rPr>
        <w:t>8.</w:t>
      </w:r>
      <w:r w:rsidRPr="00B17ABA">
        <w:rPr>
          <w:noProof/>
        </w:rPr>
        <w:tab/>
        <w:t xml:space="preserve">Mancia G, Fagard R, Narkiewicz K, Redon J, Zanchetti A, Bohm M, et al. 2013 ESH/ESC Guidelines for themanagement of arterial hypertension The Task Force for the management ofarterial hypertension of the European Society ofHypertension (ESH) and of the European Society of Cardiology (ESC). J Hypertens. 2013 Jul;31(7):1281-357. </w:t>
      </w:r>
    </w:p>
    <w:p w:rsidR="00EE2B4F" w:rsidRPr="00B17ABA" w:rsidRDefault="00EE2B4F" w:rsidP="00D93242">
      <w:pPr>
        <w:spacing w:line="276" w:lineRule="auto"/>
        <w:ind w:firstLine="0"/>
        <w:rPr>
          <w:noProof/>
        </w:rPr>
      </w:pPr>
      <w:r w:rsidRPr="00B17ABA">
        <w:rPr>
          <w:noProof/>
        </w:rPr>
        <w:t>9.</w:t>
      </w:r>
      <w:r w:rsidRPr="00B17ABA">
        <w:rPr>
          <w:noProof/>
        </w:rPr>
        <w:tab/>
        <w:t xml:space="preserve">James PA, Oparil S, Carter BL, Cushman WC, Dennison-Himmelfarb C, Handler J, et al. 2014 evidence-based guideline for the management of high blood pressure in adults: report from the panel members appointed to the Eighth Joint National Committee (JNC 8). JAMA : the journal of the American Medical Association. 2014 Feb 5;311(5):507-20. </w:t>
      </w:r>
    </w:p>
    <w:p w:rsidR="00EE2B4F" w:rsidRPr="00B17ABA" w:rsidRDefault="00EE2B4F" w:rsidP="00D93242">
      <w:pPr>
        <w:spacing w:line="276" w:lineRule="auto"/>
        <w:ind w:firstLine="0"/>
        <w:rPr>
          <w:noProof/>
        </w:rPr>
      </w:pPr>
      <w:r w:rsidRPr="00B17ABA">
        <w:rPr>
          <w:noProof/>
        </w:rPr>
        <w:t>10.</w:t>
      </w:r>
      <w:r w:rsidRPr="00B17ABA">
        <w:rPr>
          <w:noProof/>
        </w:rPr>
        <w:tab/>
        <w:t xml:space="preserve">Dasgupta K, Quinn RR, Zarnke KB, Rabi DM, Ravani P, Daskalopoulou SS, et al. The 2014 Canadian hypertension education program recommendations for blood pressure measurement, diagnosis, assessment of risk, prevention, and treatment of hypertension. Can J Cardiol. 2014 May;30(5):485-501. </w:t>
      </w:r>
    </w:p>
    <w:p w:rsidR="00EE2B4F" w:rsidRPr="00B17ABA" w:rsidRDefault="00EE2B4F" w:rsidP="00D93242">
      <w:pPr>
        <w:spacing w:line="276" w:lineRule="auto"/>
        <w:ind w:firstLine="0"/>
        <w:rPr>
          <w:noProof/>
        </w:rPr>
      </w:pPr>
      <w:r w:rsidRPr="00B17ABA">
        <w:rPr>
          <w:noProof/>
        </w:rPr>
        <w:lastRenderedPageBreak/>
        <w:t>11.</w:t>
      </w:r>
      <w:r w:rsidRPr="00B17ABA">
        <w:rPr>
          <w:noProof/>
        </w:rPr>
        <w:tab/>
        <w:t xml:space="preserve">Maetzel A, Strand V, Tugwell P, Wells G, Bombardier C. Cost effectiveness of adding leflunomide to a 5-year strategy of conventional disease-modifying antirheumatic drugs in patients with rheumatoid arthritis. Arthrit Rheum-Arthr. 2002 Dec 15;47(6):655-61. </w:t>
      </w:r>
    </w:p>
    <w:p w:rsidR="00EE2B4F" w:rsidRPr="00B17ABA" w:rsidRDefault="00EE2B4F" w:rsidP="00D93242">
      <w:pPr>
        <w:spacing w:line="276" w:lineRule="auto"/>
        <w:ind w:firstLine="0"/>
        <w:rPr>
          <w:noProof/>
        </w:rPr>
      </w:pPr>
      <w:r w:rsidRPr="00B17ABA">
        <w:rPr>
          <w:noProof/>
        </w:rPr>
        <w:t>12.</w:t>
      </w:r>
      <w:r w:rsidRPr="00B17ABA">
        <w:rPr>
          <w:noProof/>
        </w:rPr>
        <w:tab/>
        <w:t>Welsing PMJ, Severens JL, Hartman M, van Riel P, Laan R. Modeling the 5-year cost effectiveness of treatment strategies including tumor necrosis factor-blocking agents and leflunomide for treating rheumatoid arthritis in the Netherlands. Arthrit Rheum-Arthr. 2004 Dec 15;51(6):964-73.</w:t>
      </w:r>
    </w:p>
    <w:p w:rsidR="00EE2B4F" w:rsidRPr="00B17ABA" w:rsidRDefault="00EE2B4F" w:rsidP="00D93242">
      <w:pPr>
        <w:spacing w:line="276" w:lineRule="auto"/>
        <w:ind w:firstLine="0"/>
        <w:rPr>
          <w:noProof/>
        </w:rPr>
      </w:pPr>
      <w:r w:rsidRPr="00B17ABA">
        <w:rPr>
          <w:noProof/>
        </w:rPr>
        <w:t>13.</w:t>
      </w:r>
      <w:r w:rsidRPr="00B17ABA">
        <w:rPr>
          <w:noProof/>
        </w:rPr>
        <w:tab/>
        <w:t xml:space="preserve">Brennan A, Bansback N, Reynolds A, Conway P. Modelling the cost-effectiveness of etanercept in adults with rheumatoid arthritis in the UK. Rheumatology (Oxford). 2004 Jan;43(1):62-72. </w:t>
      </w:r>
    </w:p>
    <w:p w:rsidR="00EE2B4F" w:rsidRPr="00B17ABA" w:rsidRDefault="00EE2B4F" w:rsidP="00D93242">
      <w:pPr>
        <w:spacing w:line="276" w:lineRule="auto"/>
        <w:ind w:firstLine="0"/>
        <w:rPr>
          <w:noProof/>
        </w:rPr>
      </w:pPr>
      <w:r w:rsidRPr="00B17ABA">
        <w:rPr>
          <w:noProof/>
        </w:rPr>
        <w:t>14.</w:t>
      </w:r>
      <w:r w:rsidRPr="00B17ABA">
        <w:rPr>
          <w:noProof/>
        </w:rPr>
        <w:tab/>
        <w:t xml:space="preserve">Barton P, Bryan S, Robinson S. Modelling in the economic evaluation of health care: selecting the appropriate approach. J Health Serv Res Policy. 2004 Apr;9(2):110-8. </w:t>
      </w:r>
    </w:p>
    <w:p w:rsidR="00EE2B4F" w:rsidRPr="00B17ABA" w:rsidRDefault="00EE2B4F" w:rsidP="00D93242">
      <w:pPr>
        <w:spacing w:line="276" w:lineRule="auto"/>
        <w:ind w:firstLine="0"/>
        <w:rPr>
          <w:noProof/>
        </w:rPr>
      </w:pPr>
      <w:r w:rsidRPr="00B17ABA">
        <w:rPr>
          <w:noProof/>
        </w:rPr>
        <w:t>15.</w:t>
      </w:r>
      <w:r w:rsidRPr="00B17ABA">
        <w:rPr>
          <w:noProof/>
        </w:rPr>
        <w:tab/>
        <w:t xml:space="preserve">Chen YF, Jobanputra P, Barton P, Jowett S, Bryan S, Clark W, et al. A systematic review of the effectiveness of adalimumab, etanercept and infliximab for the treatment of rheumatoid arthritis in adults and an economic evaluation of their cost-effectiveness. SO - Health Technology Assessment (Winchester, England) 10(42):iii-iv, xi-xiii, 1-229, 2006 Nov. 2006. </w:t>
      </w:r>
    </w:p>
    <w:p w:rsidR="00EE2B4F" w:rsidRPr="00B17ABA" w:rsidRDefault="00EE2B4F" w:rsidP="00D93242">
      <w:pPr>
        <w:spacing w:line="276" w:lineRule="auto"/>
        <w:ind w:firstLine="0"/>
        <w:rPr>
          <w:noProof/>
        </w:rPr>
      </w:pPr>
      <w:r w:rsidRPr="00B17ABA">
        <w:rPr>
          <w:noProof/>
          <w:lang w:val="nl-NL"/>
        </w:rPr>
        <w:t>16.</w:t>
      </w:r>
      <w:r w:rsidRPr="00B17ABA">
        <w:rPr>
          <w:noProof/>
          <w:lang w:val="nl-NL"/>
        </w:rPr>
        <w:tab/>
        <w:t xml:space="preserve">van den Hout WB, Goekoop-Ruiterman YP, Allaart CF, de Vries-Bouwstra JK, Hazes JM, Kerstens PJ, et al. </w:t>
      </w:r>
      <w:r w:rsidRPr="00B17ABA">
        <w:rPr>
          <w:noProof/>
        </w:rPr>
        <w:t xml:space="preserve">Cost-utility analysis of treatment strategies in patients with recent-onset rheumatoid arthritis. SO - Arthritis &amp; Rheumatism 61(3):291-9, 2009 Mar 15. 2009. </w:t>
      </w:r>
    </w:p>
    <w:p w:rsidR="00EE2B4F" w:rsidRPr="00B17ABA" w:rsidRDefault="00EE2B4F" w:rsidP="00D93242">
      <w:pPr>
        <w:spacing w:line="276" w:lineRule="auto"/>
        <w:ind w:firstLine="0"/>
        <w:rPr>
          <w:noProof/>
        </w:rPr>
      </w:pPr>
      <w:r w:rsidRPr="00B17ABA">
        <w:rPr>
          <w:noProof/>
        </w:rPr>
        <w:t>17.</w:t>
      </w:r>
      <w:r w:rsidRPr="00B17ABA">
        <w:rPr>
          <w:noProof/>
        </w:rPr>
        <w:tab/>
        <w:t xml:space="preserve">Saraux A, Gossec L, Goupille P, Bregman B, Boccard E, Dupont D, et al. Cost-effectiveness modelling of biological treatment sequences in moderate to severe rheumatoid arthritis in France. Rheumatology. 2010 Apr;49(4):733-40. </w:t>
      </w:r>
    </w:p>
    <w:p w:rsidR="00EE2B4F" w:rsidRPr="00B17ABA" w:rsidRDefault="00EE2B4F" w:rsidP="00D93242">
      <w:pPr>
        <w:spacing w:line="276" w:lineRule="auto"/>
        <w:ind w:firstLine="0"/>
        <w:rPr>
          <w:noProof/>
        </w:rPr>
      </w:pPr>
      <w:r w:rsidRPr="00B17ABA">
        <w:rPr>
          <w:noProof/>
        </w:rPr>
        <w:t>18.</w:t>
      </w:r>
      <w:r w:rsidRPr="00B17ABA">
        <w:rPr>
          <w:noProof/>
        </w:rPr>
        <w:tab/>
        <w:t xml:space="preserve">Merkesdal S, Kirchhoff T, Wolka D, Ladinek G, Kielhorn A, Rubbert-Roth A. Cost-effectiveness analysis of rituximab treatment in patients in Germany with rheumatoid arthritis after etanercept-failure. European Journal of Health Economics. 2010 Feb;11(1):95-104. </w:t>
      </w:r>
    </w:p>
    <w:p w:rsidR="00EE2B4F" w:rsidRPr="00B17ABA" w:rsidRDefault="00EE2B4F" w:rsidP="00D93242">
      <w:pPr>
        <w:spacing w:line="276" w:lineRule="auto"/>
        <w:ind w:firstLine="0"/>
        <w:rPr>
          <w:noProof/>
        </w:rPr>
      </w:pPr>
      <w:r w:rsidRPr="00B17ABA">
        <w:rPr>
          <w:noProof/>
        </w:rPr>
        <w:t>19.</w:t>
      </w:r>
      <w:r w:rsidRPr="00B17ABA">
        <w:rPr>
          <w:noProof/>
        </w:rPr>
        <w:tab/>
        <w:t xml:space="preserve">Puolakka K, Blafield H, Kauppi M, Luosujarvi R, Peltomaa R, Leikola-Pelho T, et al. Cost-effectiveness modelling of sequential biologic strategies for the treatment of moderate to severe rheumatoid arthritis in Finland. The open rheumatology journal. 2012 2012;6:38-43. </w:t>
      </w:r>
    </w:p>
    <w:p w:rsidR="00EE2B4F" w:rsidRPr="00B17ABA" w:rsidRDefault="00EE2B4F" w:rsidP="00D93242">
      <w:pPr>
        <w:spacing w:line="276" w:lineRule="auto"/>
        <w:ind w:firstLine="0"/>
        <w:rPr>
          <w:noProof/>
        </w:rPr>
      </w:pPr>
      <w:r w:rsidRPr="00B17ABA">
        <w:rPr>
          <w:noProof/>
        </w:rPr>
        <w:t>20.</w:t>
      </w:r>
      <w:r w:rsidRPr="00B17ABA">
        <w:rPr>
          <w:noProof/>
        </w:rPr>
        <w:tab/>
        <w:t xml:space="preserve">Wu B, Wilson A, Wang F, Wang S, Wallace DJ, Weisman MH, et al. Cost effectiveness of different treatment strategies in the treatment of patients with moderate to severe rheumatoid arthritis in China. Plos One. 2012 Oct 9;7(10). </w:t>
      </w:r>
    </w:p>
    <w:p w:rsidR="00EE2B4F" w:rsidRPr="00B17ABA" w:rsidRDefault="00EE2B4F" w:rsidP="00D93242">
      <w:pPr>
        <w:spacing w:line="276" w:lineRule="auto"/>
        <w:ind w:firstLine="0"/>
        <w:rPr>
          <w:noProof/>
        </w:rPr>
      </w:pPr>
      <w:r w:rsidRPr="00B17ABA">
        <w:rPr>
          <w:noProof/>
        </w:rPr>
        <w:t>21.</w:t>
      </w:r>
      <w:r w:rsidRPr="00B17ABA">
        <w:rPr>
          <w:noProof/>
        </w:rPr>
        <w:tab/>
        <w:t xml:space="preserve">Diamantopoulos A, Benucci M, Capri S, Berger W, Wintfeld N, Giuliani G, et al. Economic evaluation of tocilizumab combination in the treatment of moderate-to-severe rheumatoid arthritis in Italy. SO - Journal of Medical Economics 15(3):576-85, 2012. 2012. </w:t>
      </w:r>
    </w:p>
    <w:p w:rsidR="00EE2B4F" w:rsidRPr="00B17ABA" w:rsidRDefault="00EE2B4F" w:rsidP="00D93242">
      <w:pPr>
        <w:spacing w:line="276" w:lineRule="auto"/>
        <w:ind w:firstLine="0"/>
        <w:rPr>
          <w:noProof/>
        </w:rPr>
      </w:pPr>
      <w:r w:rsidRPr="00B17ABA">
        <w:rPr>
          <w:noProof/>
        </w:rPr>
        <w:lastRenderedPageBreak/>
        <w:t>22.</w:t>
      </w:r>
      <w:r w:rsidRPr="00B17ABA">
        <w:rPr>
          <w:noProof/>
        </w:rPr>
        <w:tab/>
        <w:t xml:space="preserve">Thompson D, Taylor DCA, Montoya EL, Winer EP, Jones SE, Weinstein MC. Cost-effectiveness of switching to exemestane after 2 to 3 years of therapy with tamoxifen in postmenopausal women with early-stage breast cancer. Value in Health. 2007 Sep-Oct;10(5):367-76. </w:t>
      </w:r>
    </w:p>
    <w:p w:rsidR="00EE2B4F" w:rsidRPr="00B17ABA" w:rsidRDefault="00EE2B4F" w:rsidP="00D93242">
      <w:pPr>
        <w:spacing w:line="276" w:lineRule="auto"/>
        <w:ind w:firstLine="0"/>
        <w:rPr>
          <w:noProof/>
        </w:rPr>
      </w:pPr>
      <w:r w:rsidRPr="00B17ABA">
        <w:rPr>
          <w:noProof/>
        </w:rPr>
        <w:t>23.</w:t>
      </w:r>
      <w:r w:rsidRPr="00B17ABA">
        <w:rPr>
          <w:noProof/>
        </w:rPr>
        <w:tab/>
        <w:t xml:space="preserve">Risebrough NA, Verma S, Trudeau M, Mittmann N. Cost-effectiveness of switching to exemestane versus continued tamoxifen as adjuvant therapy for postmenopausal women with primary breast cancer. Cancer. 2007 Aug 1;110(3):499-508. </w:t>
      </w:r>
    </w:p>
    <w:p w:rsidR="00EE2B4F" w:rsidRPr="00B17ABA" w:rsidRDefault="00EE2B4F" w:rsidP="00D93242">
      <w:pPr>
        <w:spacing w:line="276" w:lineRule="auto"/>
        <w:ind w:firstLine="0"/>
        <w:rPr>
          <w:noProof/>
        </w:rPr>
      </w:pPr>
      <w:r w:rsidRPr="00B17ABA">
        <w:rPr>
          <w:noProof/>
        </w:rPr>
        <w:t>24.</w:t>
      </w:r>
      <w:r w:rsidRPr="00B17ABA">
        <w:rPr>
          <w:noProof/>
        </w:rPr>
        <w:tab/>
        <w:t xml:space="preserve">Cameron DA, Camidge DR, Oyee J, Hirsch M, Cameron DA, Camidge DR, et al. Economic evaluation of fulvestrant as an extra step in the treatment sequence for ER-positive advanced breast cancer. SO - British Journal of Cancer 99(12):1984-90, 2008 Dec 16. 2008. </w:t>
      </w:r>
    </w:p>
    <w:p w:rsidR="00EE2B4F" w:rsidRPr="00B17ABA" w:rsidRDefault="00EE2B4F" w:rsidP="00D93242">
      <w:pPr>
        <w:spacing w:line="276" w:lineRule="auto"/>
        <w:ind w:firstLine="0"/>
        <w:rPr>
          <w:noProof/>
        </w:rPr>
      </w:pPr>
      <w:r w:rsidRPr="00B17ABA">
        <w:rPr>
          <w:noProof/>
        </w:rPr>
        <w:t>25.</w:t>
      </w:r>
      <w:r w:rsidRPr="00B17ABA">
        <w:rPr>
          <w:noProof/>
        </w:rPr>
        <w:tab/>
        <w:t xml:space="preserve">Miyazaki Y, Harada T, Akase T, Arakawa I, Inoue T. Cost-minimization analysis of sequence changes between FOLFIRI and FOLFOX6 therapy for advanced colorectal cancer in Japan. Clin Ther. 2009;31:2433-41. </w:t>
      </w:r>
    </w:p>
    <w:p w:rsidR="00EE2B4F" w:rsidRPr="00B17ABA" w:rsidRDefault="00EE2B4F" w:rsidP="00D93242">
      <w:pPr>
        <w:spacing w:line="276" w:lineRule="auto"/>
        <w:ind w:firstLine="0"/>
        <w:rPr>
          <w:noProof/>
        </w:rPr>
      </w:pPr>
      <w:r w:rsidRPr="00B17ABA">
        <w:rPr>
          <w:noProof/>
        </w:rPr>
        <w:t>26.</w:t>
      </w:r>
      <w:r w:rsidRPr="00B17ABA">
        <w:rPr>
          <w:noProof/>
        </w:rPr>
        <w:tab/>
        <w:t xml:space="preserve">Lux MP, Hartmann M, Jackisch C, Raab G, Schneeweiss A, Possinger K, et al. Cost-utility analysis for advanced breast cancer therapy in Germany: results of the fulvestrant sequencing model. Breast Cancer Research and Treatment. 2009 Sep;117(2):305-17. </w:t>
      </w:r>
    </w:p>
    <w:p w:rsidR="00EE2B4F" w:rsidRPr="00B17ABA" w:rsidRDefault="00EE2B4F" w:rsidP="00D93242">
      <w:pPr>
        <w:spacing w:line="276" w:lineRule="auto"/>
        <w:ind w:firstLine="0"/>
        <w:rPr>
          <w:noProof/>
        </w:rPr>
      </w:pPr>
      <w:r w:rsidRPr="00B17ABA">
        <w:rPr>
          <w:noProof/>
        </w:rPr>
        <w:t>27.</w:t>
      </w:r>
      <w:r w:rsidRPr="00B17ABA">
        <w:rPr>
          <w:noProof/>
        </w:rPr>
        <w:tab/>
        <w:t xml:space="preserve">Manca A, Asseburg C, Bravo Vergel Y, Seymour MT, Meade A, Stephens R, et al. The cost-effectiveness of different chemotherapy strategies for patients with poor prognosis advanced colorectal cancer (MRC FOCUS). SO - Value in Health 15(1):22-31, 2012 Jan. 2012. </w:t>
      </w:r>
    </w:p>
    <w:p w:rsidR="00EE2B4F" w:rsidRPr="00B17ABA" w:rsidRDefault="00EE2B4F" w:rsidP="00D93242">
      <w:pPr>
        <w:spacing w:line="276" w:lineRule="auto"/>
        <w:ind w:firstLine="0"/>
        <w:rPr>
          <w:noProof/>
        </w:rPr>
      </w:pPr>
      <w:r w:rsidRPr="00B17ABA">
        <w:rPr>
          <w:noProof/>
        </w:rPr>
        <w:t>28.</w:t>
      </w:r>
      <w:r w:rsidRPr="00B17ABA">
        <w:rPr>
          <w:noProof/>
        </w:rPr>
        <w:tab/>
        <w:t xml:space="preserve">Bobes J, Canas F, Rejas J, Mackell J. Economic consequences of the adverse reactions related with antipsychotics: an economic model comparing tolerability of ziprasidone, olanzapine, risperidone, and haloperidol in Spain. Prog Neuropsychopharmacol Biol Psychiatry. 2004 Dec;28(8):1287-97. </w:t>
      </w:r>
    </w:p>
    <w:p w:rsidR="00EE2B4F" w:rsidRPr="00B17ABA" w:rsidRDefault="00EE2B4F" w:rsidP="00D93242">
      <w:pPr>
        <w:spacing w:line="276" w:lineRule="auto"/>
        <w:ind w:firstLine="0"/>
        <w:rPr>
          <w:noProof/>
        </w:rPr>
      </w:pPr>
      <w:r w:rsidRPr="00B17ABA">
        <w:rPr>
          <w:noProof/>
        </w:rPr>
        <w:t>29.</w:t>
      </w:r>
      <w:r w:rsidRPr="00B17ABA">
        <w:rPr>
          <w:noProof/>
        </w:rPr>
        <w:tab/>
        <w:t xml:space="preserve">Furiak NM, Ascher-Svanum H, Klein RW, Smolen LJ, Lawson AH, Conley RR, et al. Cost-effectiveness model comparing olanzapine and other oral atypical antipsychotics in the treatment of schizophrenia in the United States. Cost Eff Resour Alloc. 2009;7:4. </w:t>
      </w:r>
    </w:p>
    <w:p w:rsidR="00EE2B4F" w:rsidRPr="00B17ABA" w:rsidRDefault="00EE2B4F" w:rsidP="00D93242">
      <w:pPr>
        <w:spacing w:line="276" w:lineRule="auto"/>
        <w:ind w:firstLine="0"/>
        <w:rPr>
          <w:noProof/>
        </w:rPr>
      </w:pPr>
      <w:r w:rsidRPr="00B17ABA">
        <w:rPr>
          <w:noProof/>
        </w:rPr>
        <w:t>30.</w:t>
      </w:r>
      <w:r w:rsidRPr="00B17ABA">
        <w:rPr>
          <w:noProof/>
        </w:rPr>
        <w:tab/>
        <w:t xml:space="preserve">Payet S, Denis P, Berdeaux G, Launois R. Assessment of the cost effectiveness of travoprost versus latanoprost as single agents for treatment of glaucoma in France. Clin Drug Invest. 2008;28(3):183-98. </w:t>
      </w:r>
    </w:p>
    <w:p w:rsidR="00EE2B4F" w:rsidRPr="00B17ABA" w:rsidRDefault="00EE2B4F" w:rsidP="00D93242">
      <w:pPr>
        <w:spacing w:line="276" w:lineRule="auto"/>
        <w:ind w:firstLine="0"/>
        <w:rPr>
          <w:noProof/>
        </w:rPr>
      </w:pPr>
      <w:r w:rsidRPr="00B17ABA">
        <w:rPr>
          <w:noProof/>
        </w:rPr>
        <w:t>31.</w:t>
      </w:r>
      <w:r w:rsidRPr="00B17ABA">
        <w:rPr>
          <w:noProof/>
        </w:rPr>
        <w:tab/>
        <w:t xml:space="preserve">Palmer AJ, Roze S, Valentine WJ, Minshall ME, Foos V, Lurati FM, et al. The CORE Diabetes Model: Projecting long-term clinical outcomes, costs and cost-effectiveness of interventions in diabetes mellitus (types 1 and 2) to support clinical and reimbursement decision-making. Curr Med Res Opin. 2004 Aug;20:S5-S26. </w:t>
      </w:r>
    </w:p>
    <w:p w:rsidR="00EE2B4F" w:rsidRPr="00B17ABA" w:rsidRDefault="00EE2B4F" w:rsidP="00D93242">
      <w:pPr>
        <w:spacing w:line="276" w:lineRule="auto"/>
        <w:ind w:firstLine="0"/>
        <w:rPr>
          <w:noProof/>
        </w:rPr>
      </w:pPr>
      <w:r w:rsidRPr="00B17ABA">
        <w:rPr>
          <w:noProof/>
        </w:rPr>
        <w:t>32.</w:t>
      </w:r>
      <w:r w:rsidRPr="00B17ABA">
        <w:rPr>
          <w:noProof/>
        </w:rPr>
        <w:tab/>
        <w:t xml:space="preserve">Chen J, Alemao E, Yin D, Cook J. Development of a diabetes treatment simulation model: with application to assessing alternative treatment intensification strategies on survival and diabetes-related complications. Diabetes Obes Metab. 2008 Jun;10:33-42. </w:t>
      </w:r>
    </w:p>
    <w:p w:rsidR="00EE2B4F" w:rsidRPr="00B17ABA" w:rsidRDefault="00EE2B4F" w:rsidP="00D93242">
      <w:pPr>
        <w:spacing w:line="276" w:lineRule="auto"/>
        <w:ind w:firstLine="0"/>
        <w:rPr>
          <w:noProof/>
        </w:rPr>
      </w:pPr>
      <w:r w:rsidRPr="00B17ABA">
        <w:rPr>
          <w:noProof/>
        </w:rPr>
        <w:lastRenderedPageBreak/>
        <w:t>33.</w:t>
      </w:r>
      <w:r w:rsidRPr="00B17ABA">
        <w:rPr>
          <w:noProof/>
        </w:rPr>
        <w:tab/>
        <w:t xml:space="preserve">McEwan P, Evans M, Bergenheim K. A population model evaluating the costs and benefits associated with different oral treatment strategies in people with type 2 diabetes. Diabetes Obes Metab. 2010 Jul;12(7):623-30. </w:t>
      </w:r>
    </w:p>
    <w:p w:rsidR="00EE2B4F" w:rsidRPr="00B17ABA" w:rsidRDefault="00EE2B4F" w:rsidP="00D93242">
      <w:pPr>
        <w:spacing w:line="276" w:lineRule="auto"/>
        <w:ind w:firstLine="0"/>
        <w:rPr>
          <w:noProof/>
        </w:rPr>
      </w:pPr>
      <w:r w:rsidRPr="00B17ABA">
        <w:rPr>
          <w:noProof/>
        </w:rPr>
        <w:t>34.</w:t>
      </w:r>
      <w:r w:rsidRPr="00B17ABA">
        <w:rPr>
          <w:noProof/>
        </w:rPr>
        <w:tab/>
        <w:t xml:space="preserve">Bobes J, Rejas J, Garcia-Garcia M, Rico-Villademoros F, Garcia-Portilla MP, Fernandez I, et al. Weight gain in patients with schizophrenia treated with risperidone, olanzapine, quetiapine or haloperidol: results of the EIRE study. Schizophr Res. 2003 Jul 1;62(1-2):77-88. </w:t>
      </w:r>
    </w:p>
    <w:p w:rsidR="00EE2B4F" w:rsidRPr="00B17ABA" w:rsidRDefault="00EE2B4F" w:rsidP="00D93242">
      <w:pPr>
        <w:spacing w:line="276" w:lineRule="auto"/>
        <w:ind w:firstLine="0"/>
        <w:rPr>
          <w:noProof/>
        </w:rPr>
      </w:pPr>
      <w:r w:rsidRPr="00B17ABA">
        <w:rPr>
          <w:noProof/>
        </w:rPr>
        <w:t>35.</w:t>
      </w:r>
      <w:r w:rsidRPr="00B17ABA">
        <w:rPr>
          <w:noProof/>
        </w:rPr>
        <w:tab/>
        <w:t xml:space="preserve">Barton P, Jobanputra P, Wilson J, Bryan S, Burls A, Barton P, et al. The use of modelling to evaluate new drugs for patients with a chronic condition: the case of antibodies against tumour necrosis factor in rheumatoid arthritis. SO - Health Technology Assessment (Winchester, England) 8(11):iii, 1-91, 2004 Mar. 2004. </w:t>
      </w:r>
    </w:p>
    <w:p w:rsidR="00EE2B4F" w:rsidRPr="00B17ABA" w:rsidRDefault="00EE2B4F" w:rsidP="00D93242">
      <w:pPr>
        <w:spacing w:line="276" w:lineRule="auto"/>
        <w:ind w:firstLine="0"/>
        <w:rPr>
          <w:noProof/>
        </w:rPr>
      </w:pPr>
      <w:r w:rsidRPr="00B17ABA">
        <w:rPr>
          <w:noProof/>
        </w:rPr>
        <w:t>36.</w:t>
      </w:r>
      <w:r w:rsidRPr="00B17ABA">
        <w:rPr>
          <w:noProof/>
        </w:rPr>
        <w:tab/>
        <w:t xml:space="preserve">Schadlich PK, Zeidler H, Zink A, Gromnica-Ihle E, Schneider M, Straub C, et al. Modelling cost effectiveness and cost utility of sequential DMARD therapy including leflunomide for rheumatoid arthritis in Germany: II. The contribution of leflunomide to efficiency. Pharmacoeconomics. 2005;23(4):395-420. </w:t>
      </w:r>
    </w:p>
    <w:p w:rsidR="00EE2B4F" w:rsidRPr="00B17ABA" w:rsidRDefault="00EE2B4F" w:rsidP="00D93242">
      <w:pPr>
        <w:spacing w:line="276" w:lineRule="auto"/>
        <w:ind w:firstLine="0"/>
        <w:rPr>
          <w:noProof/>
        </w:rPr>
      </w:pPr>
      <w:r w:rsidRPr="00B17ABA">
        <w:rPr>
          <w:noProof/>
        </w:rPr>
        <w:t>37.</w:t>
      </w:r>
      <w:r w:rsidRPr="00B17ABA">
        <w:rPr>
          <w:noProof/>
        </w:rPr>
        <w:tab/>
        <w:t xml:space="preserve">Weinstein MC. Recent developments in decision-analytic modelling for economic evaluation. Pharmacoeconomics. 2006;24(11):1043-53. </w:t>
      </w:r>
    </w:p>
    <w:p w:rsidR="00EE2B4F" w:rsidRPr="00B17ABA" w:rsidRDefault="00EE2B4F" w:rsidP="00D93242">
      <w:pPr>
        <w:spacing w:line="276" w:lineRule="auto"/>
        <w:ind w:firstLine="0"/>
        <w:rPr>
          <w:noProof/>
        </w:rPr>
      </w:pPr>
      <w:r w:rsidRPr="00B17ABA">
        <w:rPr>
          <w:noProof/>
        </w:rPr>
        <w:t>38.</w:t>
      </w:r>
      <w:r w:rsidRPr="00B17ABA">
        <w:rPr>
          <w:noProof/>
        </w:rPr>
        <w:tab/>
        <w:t xml:space="preserve">Bryan S, Williams I, McIver S. Seeing the NICE side of cost-effectiveness analysis: a qualitative investigation of the use of CEA in NICE technology appraisals. Health economics. 2007 Feb;16(2):179-93. </w:t>
      </w:r>
    </w:p>
    <w:p w:rsidR="00EE2B4F" w:rsidRPr="00B17ABA" w:rsidRDefault="00EE2B4F" w:rsidP="00D93242">
      <w:pPr>
        <w:spacing w:line="276" w:lineRule="auto"/>
        <w:ind w:firstLine="0"/>
        <w:rPr>
          <w:noProof/>
        </w:rPr>
      </w:pPr>
      <w:r w:rsidRPr="00B17ABA">
        <w:rPr>
          <w:noProof/>
        </w:rPr>
        <w:t>39.</w:t>
      </w:r>
      <w:r w:rsidRPr="00B17ABA">
        <w:rPr>
          <w:noProof/>
        </w:rPr>
        <w:tab/>
        <w:t xml:space="preserve">Lord J, Willis S, Eatock J, Tappenden P, Trapero-Bertran M, Miners A, et al. Economic modelling of diagnostic and treatment pathways in National Institute for Health and Care Excellence clinical guidelines: the Modelling Algorithm Pathways in Guidelines (MAPGuide) project. SO - Health Technology Assessment (Winchester, England) 17(58):v-vi, 1-192, 2013 Dec. 2013. </w:t>
      </w:r>
    </w:p>
    <w:p w:rsidR="00EE2B4F" w:rsidRPr="00B17ABA" w:rsidRDefault="00EE2B4F" w:rsidP="00D93242">
      <w:pPr>
        <w:spacing w:line="276" w:lineRule="auto"/>
        <w:ind w:firstLine="0"/>
        <w:rPr>
          <w:noProof/>
        </w:rPr>
      </w:pPr>
      <w:r w:rsidRPr="00B17ABA">
        <w:rPr>
          <w:noProof/>
        </w:rPr>
        <w:t>40.</w:t>
      </w:r>
      <w:r w:rsidRPr="00B17ABA">
        <w:rPr>
          <w:noProof/>
        </w:rPr>
        <w:tab/>
        <w:t xml:space="preserve">Vernon JA, Hughen WK. A primer on dynamic optimization and optimal control in pharmacoeconomics. Value Health. 2006 Mar-Apr;9(2):106-13. </w:t>
      </w:r>
    </w:p>
    <w:p w:rsidR="00EE2B4F" w:rsidRPr="00B17ABA" w:rsidRDefault="00EE2B4F" w:rsidP="00D93242">
      <w:pPr>
        <w:spacing w:line="276" w:lineRule="auto"/>
        <w:ind w:firstLine="0"/>
        <w:rPr>
          <w:noProof/>
        </w:rPr>
      </w:pPr>
      <w:r w:rsidRPr="00B17ABA">
        <w:rPr>
          <w:noProof/>
        </w:rPr>
        <w:t>41.</w:t>
      </w:r>
      <w:r w:rsidRPr="00B17ABA">
        <w:rPr>
          <w:noProof/>
        </w:rPr>
        <w:tab/>
        <w:t xml:space="preserve">Bala MV, Mauskopf JA. Optimal assignment of treatments to health states using a Markov decision model: an introduction to basic concepts. Pharmacoeconomics. 2006 June;24(4):345-54. PubMed PMID: 16605281. </w:t>
      </w:r>
    </w:p>
    <w:p w:rsidR="00EE2B4F" w:rsidRPr="00B17ABA" w:rsidRDefault="00EE2B4F" w:rsidP="00D93242">
      <w:pPr>
        <w:spacing w:line="276" w:lineRule="auto"/>
        <w:ind w:firstLine="0"/>
        <w:rPr>
          <w:noProof/>
        </w:rPr>
      </w:pPr>
      <w:r w:rsidRPr="00B17ABA">
        <w:rPr>
          <w:noProof/>
        </w:rPr>
        <w:t>42.</w:t>
      </w:r>
      <w:r w:rsidRPr="00B17ABA">
        <w:rPr>
          <w:noProof/>
        </w:rPr>
        <w:tab/>
        <w:t>Nordmann AJ, Krahn M, Logan AG, Naglie G, Detsky AS. The cost effectiveness of ACE inhibitors as first-line antihypertensive therapy. Pharmacoeconomics. 2003 June;21(8):573-85.</w:t>
      </w:r>
    </w:p>
    <w:p w:rsidR="00EE2B4F" w:rsidRPr="00B17ABA" w:rsidRDefault="00EE2B4F" w:rsidP="00D93242">
      <w:pPr>
        <w:spacing w:line="276" w:lineRule="auto"/>
        <w:ind w:firstLine="0"/>
        <w:rPr>
          <w:noProof/>
        </w:rPr>
      </w:pPr>
      <w:r w:rsidRPr="00B17ABA">
        <w:rPr>
          <w:noProof/>
        </w:rPr>
        <w:t>43.</w:t>
      </w:r>
      <w:r w:rsidRPr="00B17ABA">
        <w:rPr>
          <w:noProof/>
        </w:rPr>
        <w:tab/>
        <w:t xml:space="preserve">Weinstein MC, Coxson PG, Williams LW, Pass TM, Stason WB, Goldman L. Forecasting coronary heart-disease incidence, mortality, and cost - the Coronary Heart-Disease Policy Model. Am J Public Health. 1987 Nov;77(11):1417-26. </w:t>
      </w:r>
    </w:p>
    <w:p w:rsidR="00EE2B4F" w:rsidRPr="00B17ABA" w:rsidRDefault="00EE2B4F" w:rsidP="00D93242">
      <w:pPr>
        <w:spacing w:line="276" w:lineRule="auto"/>
        <w:ind w:firstLine="0"/>
        <w:rPr>
          <w:noProof/>
        </w:rPr>
      </w:pPr>
      <w:r w:rsidRPr="00B17ABA">
        <w:rPr>
          <w:noProof/>
        </w:rPr>
        <w:lastRenderedPageBreak/>
        <w:t>44.</w:t>
      </w:r>
      <w:r w:rsidRPr="00B17ABA">
        <w:rPr>
          <w:noProof/>
        </w:rPr>
        <w:tab/>
        <w:t>Tappenden P. A methodological framework for developing Whole Disease Models to inform resource allocation decisions: An application in colorectal cancer: Sheffield University; 2010.</w:t>
      </w:r>
    </w:p>
    <w:p w:rsidR="00EE2B4F" w:rsidRPr="00B17ABA" w:rsidRDefault="00EE2B4F" w:rsidP="00D93242">
      <w:pPr>
        <w:spacing w:line="276" w:lineRule="auto"/>
        <w:ind w:firstLine="0"/>
        <w:rPr>
          <w:noProof/>
        </w:rPr>
      </w:pPr>
      <w:r w:rsidRPr="00B17ABA">
        <w:rPr>
          <w:noProof/>
        </w:rPr>
        <w:t>45.</w:t>
      </w:r>
      <w:r w:rsidRPr="00B17ABA">
        <w:rPr>
          <w:noProof/>
        </w:rPr>
        <w:tab/>
        <w:t xml:space="preserve">Tappenden P, Chilcott J, Brennan A, Squires H, Stevenson M. Whole disease modeling to inform resource allocation decisions in cancer: a methodological framework. Value in Health. 2012 Dec;15(8):1127-36. </w:t>
      </w:r>
    </w:p>
    <w:p w:rsidR="00EE2B4F" w:rsidRPr="00B17ABA" w:rsidRDefault="00EE2B4F" w:rsidP="00D93242">
      <w:pPr>
        <w:spacing w:line="276" w:lineRule="auto"/>
        <w:ind w:firstLine="0"/>
        <w:rPr>
          <w:noProof/>
        </w:rPr>
      </w:pPr>
      <w:r w:rsidRPr="00B17ABA">
        <w:rPr>
          <w:noProof/>
        </w:rPr>
        <w:t>46.</w:t>
      </w:r>
      <w:r w:rsidRPr="00B17ABA">
        <w:rPr>
          <w:noProof/>
        </w:rPr>
        <w:tab/>
        <w:t>Rao SS. Optimization : theory and applications Wiley Eastern; 1979.</w:t>
      </w:r>
    </w:p>
    <w:p w:rsidR="00EE2B4F" w:rsidRPr="00B17ABA" w:rsidRDefault="00EE2B4F" w:rsidP="00D93242">
      <w:pPr>
        <w:spacing w:line="276" w:lineRule="auto"/>
        <w:ind w:firstLine="0"/>
        <w:rPr>
          <w:noProof/>
        </w:rPr>
      </w:pPr>
      <w:r w:rsidRPr="00B17ABA">
        <w:rPr>
          <w:noProof/>
        </w:rPr>
        <w:t>47.</w:t>
      </w:r>
      <w:r w:rsidRPr="00B17ABA">
        <w:rPr>
          <w:noProof/>
        </w:rPr>
        <w:tab/>
        <w:t>Murty KG. Linear programming. New York: John Wiley &amp; Sons Inc; 1983.</w:t>
      </w:r>
    </w:p>
    <w:p w:rsidR="00EE2B4F" w:rsidRPr="00B17ABA" w:rsidRDefault="00EE2B4F" w:rsidP="00D93242">
      <w:pPr>
        <w:spacing w:line="276" w:lineRule="auto"/>
        <w:ind w:firstLine="0"/>
        <w:rPr>
          <w:noProof/>
        </w:rPr>
      </w:pPr>
      <w:r w:rsidRPr="00B17ABA">
        <w:rPr>
          <w:noProof/>
        </w:rPr>
        <w:t>48.</w:t>
      </w:r>
      <w:r w:rsidRPr="00B17ABA">
        <w:rPr>
          <w:noProof/>
        </w:rPr>
        <w:tab/>
        <w:t xml:space="preserve">Dantzig GB. Origins of the simplex method. New York: Association of computing machinery; 1990 </w:t>
      </w:r>
    </w:p>
    <w:p w:rsidR="00EE2B4F" w:rsidRPr="00B17ABA" w:rsidRDefault="00EE2B4F" w:rsidP="00D93242">
      <w:pPr>
        <w:spacing w:line="276" w:lineRule="auto"/>
        <w:ind w:firstLine="0"/>
        <w:rPr>
          <w:noProof/>
        </w:rPr>
      </w:pPr>
      <w:r w:rsidRPr="00B17ABA">
        <w:rPr>
          <w:noProof/>
        </w:rPr>
        <w:t>49.</w:t>
      </w:r>
      <w:r w:rsidRPr="00B17ABA">
        <w:rPr>
          <w:noProof/>
        </w:rPr>
        <w:tab/>
        <w:t>Bazaraa MS, Shetty CM. Nonlinear programming: theory and algorithms: John Wiley &amp; Sons; 1979.</w:t>
      </w:r>
    </w:p>
    <w:p w:rsidR="00EE2B4F" w:rsidRPr="00B17ABA" w:rsidRDefault="00EE2B4F" w:rsidP="00D93242">
      <w:pPr>
        <w:spacing w:line="276" w:lineRule="auto"/>
        <w:ind w:firstLine="0"/>
        <w:rPr>
          <w:noProof/>
        </w:rPr>
      </w:pPr>
      <w:r w:rsidRPr="00B17ABA">
        <w:rPr>
          <w:noProof/>
        </w:rPr>
        <w:t>50.</w:t>
      </w:r>
      <w:r w:rsidRPr="00B17ABA">
        <w:rPr>
          <w:noProof/>
        </w:rPr>
        <w:tab/>
        <w:t>Nemhauser GL, Wolsey LA. Integer and combinatorial optimization. New York: Wiley; 1988.</w:t>
      </w:r>
    </w:p>
    <w:p w:rsidR="00EE2B4F" w:rsidRPr="00B17ABA" w:rsidRDefault="00EE2B4F" w:rsidP="00D93242">
      <w:pPr>
        <w:spacing w:line="276" w:lineRule="auto"/>
        <w:ind w:firstLine="0"/>
        <w:rPr>
          <w:noProof/>
        </w:rPr>
      </w:pPr>
      <w:r w:rsidRPr="00B17ABA">
        <w:rPr>
          <w:noProof/>
        </w:rPr>
        <w:t>51.</w:t>
      </w:r>
      <w:r w:rsidRPr="00B17ABA">
        <w:rPr>
          <w:noProof/>
        </w:rPr>
        <w:tab/>
        <w:t>Gosavi A. Simulation-based optimization: parametric optimization techniques and reinforcement learning. 2003.</w:t>
      </w:r>
    </w:p>
    <w:p w:rsidR="00EE2B4F" w:rsidRPr="00B17ABA" w:rsidRDefault="00EE2B4F" w:rsidP="00D93242">
      <w:pPr>
        <w:spacing w:line="276" w:lineRule="auto"/>
        <w:ind w:firstLine="0"/>
        <w:rPr>
          <w:noProof/>
        </w:rPr>
      </w:pPr>
      <w:r w:rsidRPr="00B17ABA">
        <w:rPr>
          <w:noProof/>
        </w:rPr>
        <w:t>52.</w:t>
      </w:r>
      <w:r w:rsidRPr="00B17ABA">
        <w:rPr>
          <w:noProof/>
        </w:rPr>
        <w:tab/>
        <w:t>Korte B, Vygen J. Combinatorial optimization: theory and algorithms. 4th edition ed: Springer; 2007.</w:t>
      </w:r>
    </w:p>
    <w:p w:rsidR="00EE2B4F" w:rsidRPr="00B17ABA" w:rsidRDefault="00EE2B4F" w:rsidP="00D93242">
      <w:pPr>
        <w:spacing w:line="276" w:lineRule="auto"/>
        <w:ind w:firstLine="0"/>
        <w:rPr>
          <w:noProof/>
        </w:rPr>
      </w:pPr>
      <w:r w:rsidRPr="00B17ABA">
        <w:rPr>
          <w:noProof/>
        </w:rPr>
        <w:t>53.</w:t>
      </w:r>
      <w:r w:rsidRPr="00B17ABA">
        <w:rPr>
          <w:noProof/>
        </w:rPr>
        <w:tab/>
        <w:t>Reeves CR. Modern heuristic techniques for combinatorial problems UK: McGraw-Hill Book Company Europe; 1993.</w:t>
      </w:r>
    </w:p>
    <w:p w:rsidR="00EE2B4F" w:rsidRPr="00B17ABA" w:rsidRDefault="00EE2B4F" w:rsidP="00D93242">
      <w:pPr>
        <w:spacing w:line="276" w:lineRule="auto"/>
        <w:ind w:firstLine="0"/>
        <w:rPr>
          <w:noProof/>
        </w:rPr>
      </w:pPr>
      <w:r w:rsidRPr="00B17ABA">
        <w:rPr>
          <w:noProof/>
        </w:rPr>
        <w:t>54.</w:t>
      </w:r>
      <w:r w:rsidRPr="00B17ABA">
        <w:rPr>
          <w:noProof/>
        </w:rPr>
        <w:tab/>
        <w:t>Bellman RE. Dynamic Programming: Princeton University Press; 1957.</w:t>
      </w:r>
    </w:p>
    <w:p w:rsidR="00EE2B4F" w:rsidRPr="00B17ABA" w:rsidRDefault="00EE2B4F" w:rsidP="00D93242">
      <w:pPr>
        <w:spacing w:line="276" w:lineRule="auto"/>
        <w:ind w:firstLine="0"/>
        <w:rPr>
          <w:noProof/>
        </w:rPr>
      </w:pPr>
      <w:r w:rsidRPr="00B17ABA">
        <w:rPr>
          <w:noProof/>
        </w:rPr>
        <w:t>55.</w:t>
      </w:r>
      <w:r w:rsidRPr="00B17ABA">
        <w:rPr>
          <w:noProof/>
        </w:rPr>
        <w:tab/>
        <w:t>Heyman D, Sobel M. Stochastic Models, volume 2 of Handbooks in Operations Research and Management Science: Elsevier Science Publishers; 1990.</w:t>
      </w:r>
    </w:p>
    <w:p w:rsidR="00EE2B4F" w:rsidRPr="00B17ABA" w:rsidRDefault="00EE2B4F" w:rsidP="00D93242">
      <w:pPr>
        <w:spacing w:line="276" w:lineRule="auto"/>
        <w:ind w:firstLine="0"/>
        <w:rPr>
          <w:noProof/>
        </w:rPr>
      </w:pPr>
      <w:r w:rsidRPr="00B17ABA">
        <w:rPr>
          <w:noProof/>
        </w:rPr>
        <w:t>56.</w:t>
      </w:r>
      <w:r w:rsidRPr="00B17ABA">
        <w:rPr>
          <w:noProof/>
        </w:rPr>
        <w:tab/>
        <w:t>Feinberg EAS, A. . Handbook of markov decision processes: methods and applications: Springer US; 2002.</w:t>
      </w:r>
    </w:p>
    <w:p w:rsidR="00EE2B4F" w:rsidRPr="00B17ABA" w:rsidRDefault="00EE2B4F" w:rsidP="00D93242">
      <w:pPr>
        <w:spacing w:line="276" w:lineRule="auto"/>
        <w:ind w:firstLine="0"/>
        <w:rPr>
          <w:noProof/>
        </w:rPr>
      </w:pPr>
      <w:r w:rsidRPr="00B17ABA">
        <w:rPr>
          <w:noProof/>
        </w:rPr>
        <w:t>57.</w:t>
      </w:r>
      <w:r w:rsidRPr="00B17ABA">
        <w:rPr>
          <w:noProof/>
        </w:rPr>
        <w:tab/>
        <w:t>Bather J. Decision theory: An introduction to dynamic programming and sequential decisions. 1st ed: Wiley; 2000 July.</w:t>
      </w:r>
    </w:p>
    <w:p w:rsidR="00EE2B4F" w:rsidRPr="00B17ABA" w:rsidRDefault="00EE2B4F" w:rsidP="00D93242">
      <w:pPr>
        <w:spacing w:line="276" w:lineRule="auto"/>
        <w:ind w:firstLine="0"/>
        <w:rPr>
          <w:noProof/>
        </w:rPr>
      </w:pPr>
      <w:r w:rsidRPr="00B17ABA">
        <w:rPr>
          <w:noProof/>
        </w:rPr>
        <w:t>58.</w:t>
      </w:r>
      <w:r w:rsidRPr="00B17ABA">
        <w:rPr>
          <w:noProof/>
        </w:rPr>
        <w:tab/>
        <w:t xml:space="preserve">Yaesoubi R, Cohen T. Generalized Markov models of infectious disease spread: A novel framework for developing dynamic health policies. European Journal of Operational Research. 2011 Dec 16;215(3):679-87. </w:t>
      </w:r>
    </w:p>
    <w:p w:rsidR="00EE2B4F" w:rsidRPr="00B17ABA" w:rsidRDefault="00EE2B4F" w:rsidP="00D93242">
      <w:pPr>
        <w:spacing w:line="276" w:lineRule="auto"/>
        <w:ind w:firstLine="0"/>
        <w:rPr>
          <w:noProof/>
        </w:rPr>
      </w:pPr>
      <w:r w:rsidRPr="00B17ABA">
        <w:rPr>
          <w:noProof/>
        </w:rPr>
        <w:t>59.</w:t>
      </w:r>
      <w:r w:rsidRPr="00B17ABA">
        <w:rPr>
          <w:noProof/>
        </w:rPr>
        <w:tab/>
        <w:t xml:space="preserve">Hauskrecht M, Fraser H. Planning treatment of ischemic heart disease with partially observable Markov decision processes. Artif Intell Med. 2000 Mar;18(3):221-44. </w:t>
      </w:r>
    </w:p>
    <w:p w:rsidR="00EE2B4F" w:rsidRPr="00B17ABA" w:rsidRDefault="00EE2B4F" w:rsidP="00D93242">
      <w:pPr>
        <w:spacing w:line="276" w:lineRule="auto"/>
        <w:ind w:firstLine="0"/>
        <w:rPr>
          <w:noProof/>
        </w:rPr>
      </w:pPr>
      <w:r w:rsidRPr="00B17ABA">
        <w:rPr>
          <w:noProof/>
        </w:rPr>
        <w:t>60.</w:t>
      </w:r>
      <w:r w:rsidRPr="00B17ABA">
        <w:rPr>
          <w:noProof/>
        </w:rPr>
        <w:tab/>
        <w:t xml:space="preserve">van Gerven MAJ, Diez FJ, Taal BG, Lucas PJF. Selecting treatment strategies with dynamic limited-memory influence diagrams. Artificial Intelligence in Medicine. 2007 Jul;40(3):171-86. </w:t>
      </w:r>
    </w:p>
    <w:p w:rsidR="00EE2B4F" w:rsidRPr="00B17ABA" w:rsidRDefault="00EE2B4F" w:rsidP="00D93242">
      <w:pPr>
        <w:spacing w:line="276" w:lineRule="auto"/>
        <w:ind w:firstLine="0"/>
        <w:rPr>
          <w:noProof/>
        </w:rPr>
      </w:pPr>
      <w:r w:rsidRPr="00B17ABA">
        <w:rPr>
          <w:noProof/>
        </w:rPr>
        <w:lastRenderedPageBreak/>
        <w:t>61.</w:t>
      </w:r>
      <w:r w:rsidRPr="00B17ABA">
        <w:rPr>
          <w:noProof/>
        </w:rPr>
        <w:tab/>
        <w:t xml:space="preserve">Carson Y, Maria A. Simulation optimization: Methods and applications. Proceedings of the 1997 Winter Simulation Conference. 1997:118-26. </w:t>
      </w:r>
    </w:p>
    <w:p w:rsidR="00EE2B4F" w:rsidRPr="00B17ABA" w:rsidRDefault="00EE2B4F" w:rsidP="00D93242">
      <w:pPr>
        <w:spacing w:line="276" w:lineRule="auto"/>
        <w:ind w:firstLine="0"/>
        <w:rPr>
          <w:noProof/>
        </w:rPr>
      </w:pPr>
      <w:r w:rsidRPr="00B17ABA">
        <w:rPr>
          <w:noProof/>
        </w:rPr>
        <w:t>62.</w:t>
      </w:r>
      <w:r w:rsidRPr="00B17ABA">
        <w:rPr>
          <w:noProof/>
        </w:rPr>
        <w:tab/>
        <w:t>Lawler EL. The Traveling salesman problem : a guided tour of combinatorial optimization Chichester : Wiley. 1985.</w:t>
      </w:r>
    </w:p>
    <w:p w:rsidR="00EE2B4F" w:rsidRPr="00B17ABA" w:rsidRDefault="00EE2B4F" w:rsidP="00D93242">
      <w:pPr>
        <w:spacing w:line="276" w:lineRule="auto"/>
        <w:ind w:firstLine="0"/>
        <w:rPr>
          <w:noProof/>
        </w:rPr>
      </w:pPr>
      <w:r w:rsidRPr="00B17ABA">
        <w:rPr>
          <w:noProof/>
        </w:rPr>
        <w:t>63.</w:t>
      </w:r>
      <w:r w:rsidRPr="00B17ABA">
        <w:rPr>
          <w:noProof/>
        </w:rPr>
        <w:tab/>
        <w:t>National Institute for Health and Clinical Excellence (NICE). Hypertension: The clinical management of primary hypertension in adults. the National Clinical Guideline Centre at The Royal College of Physicians. 2011.</w:t>
      </w:r>
    </w:p>
    <w:p w:rsidR="00EE2B4F" w:rsidRPr="00B17ABA" w:rsidRDefault="00EE2B4F" w:rsidP="00D93242">
      <w:pPr>
        <w:spacing w:line="276" w:lineRule="auto"/>
        <w:ind w:firstLine="0"/>
        <w:rPr>
          <w:noProof/>
        </w:rPr>
      </w:pPr>
      <w:r w:rsidRPr="00B17ABA">
        <w:rPr>
          <w:noProof/>
        </w:rPr>
        <w:t>64.</w:t>
      </w:r>
      <w:r w:rsidRPr="00B17ABA">
        <w:rPr>
          <w:noProof/>
        </w:rPr>
        <w:tab/>
        <w:t xml:space="preserve">Brennan A, Chick SE, Davies R. A taxonomy of model structures for economic evaluation of health technologies. Health economics. 2006 Dec;15(12):1295-310. </w:t>
      </w:r>
    </w:p>
    <w:p w:rsidR="00EE2B4F" w:rsidRPr="00B17ABA" w:rsidRDefault="00EE2B4F" w:rsidP="00D93242">
      <w:pPr>
        <w:spacing w:line="276" w:lineRule="auto"/>
        <w:ind w:firstLine="0"/>
        <w:rPr>
          <w:noProof/>
        </w:rPr>
      </w:pPr>
      <w:r w:rsidRPr="00B17ABA">
        <w:rPr>
          <w:noProof/>
        </w:rPr>
        <w:t>65.</w:t>
      </w:r>
      <w:r w:rsidRPr="00B17ABA">
        <w:rPr>
          <w:noProof/>
        </w:rPr>
        <w:tab/>
        <w:t xml:space="preserve">Cooper K, Brailsford SC, Davies R. Choice of modelling technique for evaluating health care interventions. Journal of the Operational Research Society. 2007 Feb;58(2):168-76. </w:t>
      </w:r>
    </w:p>
    <w:p w:rsidR="00EE2B4F" w:rsidRPr="00B17ABA" w:rsidRDefault="00EE2B4F" w:rsidP="00D93242">
      <w:pPr>
        <w:spacing w:line="276" w:lineRule="auto"/>
        <w:ind w:firstLine="0"/>
        <w:rPr>
          <w:noProof/>
        </w:rPr>
      </w:pPr>
      <w:r w:rsidRPr="00B17ABA">
        <w:rPr>
          <w:noProof/>
        </w:rPr>
        <w:t>66.</w:t>
      </w:r>
      <w:r w:rsidRPr="00B17ABA">
        <w:rPr>
          <w:noProof/>
        </w:rPr>
        <w:tab/>
        <w:t xml:space="preserve">Stahl JE. Modelling methods for pharmacoeconomics and health technology assessment: an overview and guide. Pharmacoeconomics. 2008 Feb;26(2):131-48. </w:t>
      </w:r>
    </w:p>
    <w:p w:rsidR="00EE2B4F" w:rsidRPr="00B17ABA" w:rsidRDefault="00EE2B4F" w:rsidP="00D93242">
      <w:pPr>
        <w:spacing w:line="276" w:lineRule="auto"/>
        <w:ind w:firstLine="0"/>
        <w:rPr>
          <w:noProof/>
        </w:rPr>
      </w:pPr>
      <w:r w:rsidRPr="00B17ABA">
        <w:rPr>
          <w:noProof/>
        </w:rPr>
        <w:t>67.</w:t>
      </w:r>
      <w:r w:rsidRPr="00B17ABA">
        <w:rPr>
          <w:noProof/>
        </w:rPr>
        <w:tab/>
        <w:t xml:space="preserve">Pauker SG, Kassirer JP. Decision-analysis. New Engl J Med. 1987 Jan 29;316(5):250-8. </w:t>
      </w:r>
    </w:p>
    <w:p w:rsidR="00EE2B4F" w:rsidRPr="00B17ABA" w:rsidRDefault="00EE2B4F" w:rsidP="00D93242">
      <w:pPr>
        <w:spacing w:line="276" w:lineRule="auto"/>
        <w:ind w:firstLine="0"/>
        <w:rPr>
          <w:noProof/>
        </w:rPr>
      </w:pPr>
      <w:r w:rsidRPr="00B17ABA">
        <w:rPr>
          <w:noProof/>
        </w:rPr>
        <w:t>68.</w:t>
      </w:r>
      <w:r w:rsidRPr="00B17ABA">
        <w:rPr>
          <w:noProof/>
        </w:rPr>
        <w:tab/>
        <w:t xml:space="preserve">Vinken A, Li Z, Balan D, Rittenhouse B, Willke R, Nathwani D. Economic evaluation of linezolid, flucloxacillin and vancomycin in the empirical treatment of cellulitis in UK hospitals: a decision analytical model. J Hosp Infect. 2001 Dec;49:S13-S24. </w:t>
      </w:r>
    </w:p>
    <w:p w:rsidR="00EE2B4F" w:rsidRPr="00B17ABA" w:rsidRDefault="00EE2B4F" w:rsidP="00D93242">
      <w:pPr>
        <w:spacing w:line="276" w:lineRule="auto"/>
        <w:ind w:firstLine="0"/>
        <w:rPr>
          <w:noProof/>
        </w:rPr>
      </w:pPr>
      <w:r w:rsidRPr="00B17ABA">
        <w:rPr>
          <w:noProof/>
        </w:rPr>
        <w:t>69.</w:t>
      </w:r>
      <w:r w:rsidRPr="00B17ABA">
        <w:rPr>
          <w:noProof/>
        </w:rPr>
        <w:tab/>
        <w:t xml:space="preserve">Garbino J, Schnetzler G, Roberts C. Invasive aspergillosis: is treatment with "inexpensive" amphotericin B cost saving if "expensive" voriconazole is only used on demand? Swiss Med Wkly. 2006 Sep 30;136(39-40):624-30. </w:t>
      </w:r>
    </w:p>
    <w:p w:rsidR="00EE2B4F" w:rsidRPr="00B17ABA" w:rsidRDefault="00EE2B4F" w:rsidP="00D93242">
      <w:pPr>
        <w:spacing w:line="276" w:lineRule="auto"/>
        <w:ind w:firstLine="0"/>
        <w:rPr>
          <w:noProof/>
        </w:rPr>
      </w:pPr>
      <w:r w:rsidRPr="00B17ABA">
        <w:rPr>
          <w:noProof/>
        </w:rPr>
        <w:t>70.</w:t>
      </w:r>
      <w:r w:rsidRPr="00B17ABA">
        <w:rPr>
          <w:noProof/>
        </w:rPr>
        <w:tab/>
        <w:t xml:space="preserve">Bounthavong M, Hsu DI, Okamoto MP. Cost-effectiveness analysis of linezolid vs. vancomycin in treating methicillin-resistant Staphylococcus aureus complicated skin and soft tissue infections using a decision analytic model. Int J Clin Pract. 2009 Mar;63(3):376-86. </w:t>
      </w:r>
    </w:p>
    <w:p w:rsidR="00EE2B4F" w:rsidRPr="00B17ABA" w:rsidRDefault="00EE2B4F" w:rsidP="00D93242">
      <w:pPr>
        <w:spacing w:line="276" w:lineRule="auto"/>
        <w:ind w:firstLine="0"/>
        <w:rPr>
          <w:noProof/>
        </w:rPr>
      </w:pPr>
      <w:r w:rsidRPr="00B17ABA">
        <w:rPr>
          <w:noProof/>
        </w:rPr>
        <w:t>71.</w:t>
      </w:r>
      <w:r w:rsidRPr="00B17ABA">
        <w:rPr>
          <w:noProof/>
        </w:rPr>
        <w:tab/>
        <w:t xml:space="preserve">Beck JR, Pauker SG. The Markov process in medical prognosis. Med Decis Making. 1983;3(4):419-58. </w:t>
      </w:r>
    </w:p>
    <w:p w:rsidR="00EE2B4F" w:rsidRPr="00B17ABA" w:rsidRDefault="00EE2B4F" w:rsidP="00D93242">
      <w:pPr>
        <w:spacing w:line="276" w:lineRule="auto"/>
        <w:ind w:firstLine="0"/>
        <w:rPr>
          <w:noProof/>
        </w:rPr>
      </w:pPr>
      <w:r w:rsidRPr="00B17ABA">
        <w:rPr>
          <w:noProof/>
        </w:rPr>
        <w:t>72.</w:t>
      </w:r>
      <w:r w:rsidRPr="00B17ABA">
        <w:rPr>
          <w:noProof/>
        </w:rPr>
        <w:tab/>
        <w:t xml:space="preserve">Brennan A, Akehurst R, Davis S, Sakai H, Abbott V. The cost-effectiveness of lanthanum carbonate in the treatment of hyperphosphatemia in patients with end-stage renal disease. Value in Health. 2007 Jan-Feb;10(1):32-41. </w:t>
      </w:r>
    </w:p>
    <w:p w:rsidR="00EE2B4F" w:rsidRPr="00B17ABA" w:rsidRDefault="00EE2B4F" w:rsidP="00D93242">
      <w:pPr>
        <w:spacing w:line="276" w:lineRule="auto"/>
        <w:ind w:firstLine="0"/>
        <w:rPr>
          <w:noProof/>
        </w:rPr>
      </w:pPr>
      <w:r w:rsidRPr="00B17ABA">
        <w:rPr>
          <w:noProof/>
        </w:rPr>
        <w:t>73.</w:t>
      </w:r>
      <w:r w:rsidRPr="00B17ABA">
        <w:rPr>
          <w:noProof/>
        </w:rPr>
        <w:tab/>
        <w:t xml:space="preserve">Mauskopf J, Brogan A, Martin S, Smets E. Cost effectiveness of darunavir/ritonavir in highly treatment-experienced, HIV-1-infected adults in the USA. Pharmacoeconomics. 2010;28 Suppl 1:83-105. </w:t>
      </w:r>
    </w:p>
    <w:p w:rsidR="00EE2B4F" w:rsidRPr="00B17ABA" w:rsidRDefault="00EE2B4F" w:rsidP="00D93242">
      <w:pPr>
        <w:spacing w:line="276" w:lineRule="auto"/>
        <w:ind w:firstLine="0"/>
        <w:rPr>
          <w:noProof/>
        </w:rPr>
      </w:pPr>
      <w:r w:rsidRPr="00B17ABA">
        <w:rPr>
          <w:noProof/>
        </w:rPr>
        <w:t>74.</w:t>
      </w:r>
      <w:r w:rsidRPr="00B17ABA">
        <w:rPr>
          <w:noProof/>
        </w:rPr>
        <w:tab/>
        <w:t>Briggs A, Claxton K, Sculpher M. Decision modelling for health economic evaluation: Oxford University Press; 2006.</w:t>
      </w:r>
    </w:p>
    <w:p w:rsidR="00EE2B4F" w:rsidRPr="00B17ABA" w:rsidRDefault="00EE2B4F" w:rsidP="00D93242">
      <w:pPr>
        <w:spacing w:line="276" w:lineRule="auto"/>
        <w:ind w:firstLine="0"/>
        <w:rPr>
          <w:noProof/>
        </w:rPr>
      </w:pPr>
      <w:r w:rsidRPr="00B17ABA">
        <w:rPr>
          <w:noProof/>
        </w:rPr>
        <w:lastRenderedPageBreak/>
        <w:t>75.</w:t>
      </w:r>
      <w:r w:rsidRPr="00B17ABA">
        <w:rPr>
          <w:noProof/>
        </w:rPr>
        <w:tab/>
        <w:t xml:space="preserve">Karnon J, Stahl J, Brennan A, Caro JJ, Mar J, Moller J, et al. Modeling using Discrete Event Simulation: A Report of the ISPOR-SMDM Modeling Good Research Practices Task Force-4. Value in Health. 2012 Sep-Oct;15(6):821-7. </w:t>
      </w:r>
    </w:p>
    <w:p w:rsidR="00EE2B4F" w:rsidRPr="00B17ABA" w:rsidRDefault="00EE2B4F" w:rsidP="00D93242">
      <w:pPr>
        <w:spacing w:line="276" w:lineRule="auto"/>
        <w:ind w:firstLine="0"/>
        <w:rPr>
          <w:noProof/>
        </w:rPr>
      </w:pPr>
      <w:r w:rsidRPr="00B17ABA">
        <w:rPr>
          <w:noProof/>
        </w:rPr>
        <w:t>76.</w:t>
      </w:r>
      <w:r w:rsidRPr="00B17ABA">
        <w:rPr>
          <w:noProof/>
        </w:rPr>
        <w:tab/>
        <w:t xml:space="preserve">Chang YW, Geraniotis E. Optimal policies for handoff and channel assignment in networks of LEO satellites using CDMA. Wireless Networks. 1998;4(2):181-7. </w:t>
      </w:r>
    </w:p>
    <w:p w:rsidR="00EE2B4F" w:rsidRPr="00B17ABA" w:rsidRDefault="00EE2B4F" w:rsidP="00D93242">
      <w:pPr>
        <w:spacing w:line="276" w:lineRule="auto"/>
        <w:ind w:firstLine="0"/>
        <w:rPr>
          <w:noProof/>
        </w:rPr>
      </w:pPr>
      <w:r w:rsidRPr="00B17ABA">
        <w:rPr>
          <w:noProof/>
        </w:rPr>
        <w:t>77.</w:t>
      </w:r>
      <w:r w:rsidRPr="00B17ABA">
        <w:rPr>
          <w:noProof/>
        </w:rPr>
        <w:tab/>
        <w:t xml:space="preserve">Almudevar A. Approximate fixed point iteration with an application to infinite horizon markov decision processes. SIAM Journal on Control and Optimization. 2008;47(5):2303-47. </w:t>
      </w:r>
    </w:p>
    <w:p w:rsidR="00EE2B4F" w:rsidRPr="00B17ABA" w:rsidRDefault="00EE2B4F" w:rsidP="00D93242">
      <w:pPr>
        <w:spacing w:line="276" w:lineRule="auto"/>
        <w:ind w:firstLine="0"/>
        <w:rPr>
          <w:noProof/>
        </w:rPr>
      </w:pPr>
      <w:r w:rsidRPr="00B17ABA">
        <w:rPr>
          <w:noProof/>
        </w:rPr>
        <w:t>78.</w:t>
      </w:r>
      <w:r w:rsidRPr="00B17ABA">
        <w:rPr>
          <w:noProof/>
        </w:rPr>
        <w:tab/>
        <w:t xml:space="preserve">Ikonen E, Najim K. Multiple model-based control using finite controlled markov chains. Cognitive Computation. 2009;1(3):234-43. </w:t>
      </w:r>
    </w:p>
    <w:p w:rsidR="00EE2B4F" w:rsidRPr="00B17ABA" w:rsidRDefault="00EE2B4F" w:rsidP="00D93242">
      <w:pPr>
        <w:spacing w:line="276" w:lineRule="auto"/>
        <w:ind w:firstLine="0"/>
        <w:rPr>
          <w:noProof/>
        </w:rPr>
      </w:pPr>
      <w:r w:rsidRPr="00B17ABA">
        <w:rPr>
          <w:noProof/>
        </w:rPr>
        <w:t>79.</w:t>
      </w:r>
      <w:r w:rsidRPr="00B17ABA">
        <w:rPr>
          <w:noProof/>
        </w:rPr>
        <w:tab/>
        <w:t xml:space="preserve">Maddah B, Moussawi-Haidar L, El-Taha M, Rida H. Dynamic cruise ship revenue management. European Journal of Operational Research. 2010;207(1):445-55. </w:t>
      </w:r>
    </w:p>
    <w:p w:rsidR="00EE2B4F" w:rsidRPr="00B17ABA" w:rsidRDefault="00EE2B4F" w:rsidP="00D93242">
      <w:pPr>
        <w:spacing w:line="276" w:lineRule="auto"/>
        <w:ind w:firstLine="0"/>
        <w:rPr>
          <w:noProof/>
        </w:rPr>
      </w:pPr>
      <w:r w:rsidRPr="00B17ABA">
        <w:rPr>
          <w:noProof/>
        </w:rPr>
        <w:t>80.</w:t>
      </w:r>
      <w:r w:rsidRPr="00B17ABA">
        <w:rPr>
          <w:noProof/>
        </w:rPr>
        <w:tab/>
        <w:t xml:space="preserve">Getachew T, Kostreva M, Lancaster L. A generalization of dynamic programming for pareto optimization in dynamic networks. RAIRO - Operations Research. 2000;34(1):27-47. </w:t>
      </w:r>
    </w:p>
    <w:p w:rsidR="00EE2B4F" w:rsidRPr="00B17ABA" w:rsidRDefault="00EE2B4F" w:rsidP="00D93242">
      <w:pPr>
        <w:spacing w:line="276" w:lineRule="auto"/>
        <w:ind w:firstLine="0"/>
        <w:rPr>
          <w:noProof/>
        </w:rPr>
      </w:pPr>
      <w:r w:rsidRPr="00B17ABA">
        <w:rPr>
          <w:noProof/>
        </w:rPr>
        <w:t>81.</w:t>
      </w:r>
      <w:r w:rsidRPr="00B17ABA">
        <w:rPr>
          <w:noProof/>
        </w:rPr>
        <w:tab/>
        <w:t xml:space="preserve">Lunday BJ, Smith JC, Goldberg JB. Algorithms for solving the conditional covering problem on paths. Naval Research Logistics. 2005;52(4):293-301. </w:t>
      </w:r>
    </w:p>
    <w:p w:rsidR="00EE2B4F" w:rsidRPr="00B17ABA" w:rsidRDefault="00EE2B4F" w:rsidP="00D93242">
      <w:pPr>
        <w:spacing w:line="276" w:lineRule="auto"/>
        <w:ind w:firstLine="0"/>
        <w:rPr>
          <w:noProof/>
        </w:rPr>
      </w:pPr>
      <w:r w:rsidRPr="00B17ABA">
        <w:rPr>
          <w:noProof/>
        </w:rPr>
        <w:t>82.</w:t>
      </w:r>
      <w:r w:rsidRPr="00B17ABA">
        <w:rPr>
          <w:noProof/>
        </w:rPr>
        <w:tab/>
        <w:t xml:space="preserve">Chang TS, Liao YF. Path finding with stowage planning consideration in a mixed pickup-delivery and specified-node network. Transportation Research Part E-Logistics and Transportation Review. 2008 Nov;44(6):970-85. </w:t>
      </w:r>
    </w:p>
    <w:p w:rsidR="00EE2B4F" w:rsidRPr="00B17ABA" w:rsidRDefault="00EE2B4F" w:rsidP="00D93242">
      <w:pPr>
        <w:spacing w:line="276" w:lineRule="auto"/>
        <w:ind w:firstLine="0"/>
        <w:rPr>
          <w:noProof/>
        </w:rPr>
      </w:pPr>
      <w:r w:rsidRPr="00B17ABA">
        <w:rPr>
          <w:noProof/>
        </w:rPr>
        <w:t>83.</w:t>
      </w:r>
      <w:r w:rsidRPr="00B17ABA">
        <w:rPr>
          <w:noProof/>
        </w:rPr>
        <w:tab/>
        <w:t xml:space="preserve">Lee CY, Choi JY. A genetic algorithm for job sequencing problems with distinct due dates and general early-tardy penalty weights. Computers and Operations Research. 1995;22(8):857-69. </w:t>
      </w:r>
    </w:p>
    <w:p w:rsidR="00EE2B4F" w:rsidRPr="00B17ABA" w:rsidRDefault="00EE2B4F" w:rsidP="00D93242">
      <w:pPr>
        <w:spacing w:line="276" w:lineRule="auto"/>
        <w:ind w:firstLine="0"/>
        <w:rPr>
          <w:noProof/>
        </w:rPr>
      </w:pPr>
      <w:r w:rsidRPr="00B17ABA">
        <w:rPr>
          <w:noProof/>
        </w:rPr>
        <w:t>84.</w:t>
      </w:r>
      <w:r w:rsidRPr="00B17ABA">
        <w:rPr>
          <w:noProof/>
        </w:rPr>
        <w:tab/>
        <w:t xml:space="preserve">Almeida MT, Centeno M. A composite heuristic for the single machine early/tardy job scheduling problem. Computers and Operations Research. 1998;25(7-8):625-35. </w:t>
      </w:r>
    </w:p>
    <w:p w:rsidR="00EE2B4F" w:rsidRPr="00B17ABA" w:rsidRDefault="00EE2B4F" w:rsidP="00D93242">
      <w:pPr>
        <w:spacing w:line="276" w:lineRule="auto"/>
        <w:ind w:firstLine="0"/>
        <w:rPr>
          <w:noProof/>
        </w:rPr>
      </w:pPr>
      <w:r w:rsidRPr="00B17ABA">
        <w:rPr>
          <w:noProof/>
        </w:rPr>
        <w:t>85.</w:t>
      </w:r>
      <w:r w:rsidRPr="00B17ABA">
        <w:rPr>
          <w:noProof/>
        </w:rPr>
        <w:tab/>
        <w:t xml:space="preserve">Hirvikorpi M, Knuutila T, Leipala T, Nevalainen OS. Job scheduling and management of wearing tools with stochastic tool lifetimes. Int J Flex Manuf Sys. 2007 Dec;19(4):443-62. </w:t>
      </w:r>
    </w:p>
    <w:p w:rsidR="00EE2B4F" w:rsidRPr="00B17ABA" w:rsidRDefault="00EE2B4F" w:rsidP="00D93242">
      <w:pPr>
        <w:spacing w:line="276" w:lineRule="auto"/>
        <w:ind w:firstLine="0"/>
        <w:rPr>
          <w:noProof/>
        </w:rPr>
      </w:pPr>
      <w:r w:rsidRPr="00B17ABA">
        <w:rPr>
          <w:noProof/>
        </w:rPr>
        <w:t>86.</w:t>
      </w:r>
      <w:r w:rsidRPr="00B17ABA">
        <w:rPr>
          <w:noProof/>
        </w:rPr>
        <w:tab/>
        <w:t xml:space="preserve">Rahman AM, Giasuddin SS, Rahman RM. Decision tree based Routine Generation (DRG) algorithm: a data mining advancement to generate academic routine and exam-time tabling for open credit system. Journal of Computers. 2010;5(1):12-22. </w:t>
      </w:r>
    </w:p>
    <w:p w:rsidR="00EE2B4F" w:rsidRPr="00B17ABA" w:rsidRDefault="00EE2B4F" w:rsidP="00D93242">
      <w:pPr>
        <w:spacing w:line="276" w:lineRule="auto"/>
        <w:ind w:firstLine="0"/>
        <w:rPr>
          <w:noProof/>
        </w:rPr>
      </w:pPr>
      <w:r w:rsidRPr="00B17ABA">
        <w:rPr>
          <w:noProof/>
        </w:rPr>
        <w:t>87.</w:t>
      </w:r>
      <w:r w:rsidRPr="00B17ABA">
        <w:rPr>
          <w:noProof/>
        </w:rPr>
        <w:tab/>
        <w:t xml:space="preserve">Xu SH, Zhaolin L. Managing a single-product assemble-to-order system with technology innovations. Management Science. 2007;53(9):1467-85. </w:t>
      </w:r>
    </w:p>
    <w:p w:rsidR="00EE2B4F" w:rsidRPr="00B17ABA" w:rsidRDefault="00EE2B4F" w:rsidP="00D93242">
      <w:pPr>
        <w:spacing w:line="276" w:lineRule="auto"/>
        <w:ind w:firstLine="0"/>
        <w:rPr>
          <w:noProof/>
        </w:rPr>
      </w:pPr>
      <w:r w:rsidRPr="00B17ABA">
        <w:rPr>
          <w:noProof/>
        </w:rPr>
        <w:t>88.</w:t>
      </w:r>
      <w:r w:rsidRPr="00B17ABA">
        <w:rPr>
          <w:noProof/>
        </w:rPr>
        <w:tab/>
        <w:t xml:space="preserve">Inoue H, Gen M. Study on multi-stage logistics system design problem with inventory considering demand change by hybrid genetic algorithm. IEEJ Transactions on Electronics, Information and Systems. 2010;130(4):704-11+21. </w:t>
      </w:r>
    </w:p>
    <w:p w:rsidR="00EE2B4F" w:rsidRPr="00B17ABA" w:rsidRDefault="00EE2B4F" w:rsidP="00D93242">
      <w:pPr>
        <w:spacing w:line="276" w:lineRule="auto"/>
        <w:ind w:firstLine="0"/>
        <w:rPr>
          <w:noProof/>
        </w:rPr>
      </w:pPr>
      <w:r w:rsidRPr="00B17ABA">
        <w:rPr>
          <w:noProof/>
        </w:rPr>
        <w:lastRenderedPageBreak/>
        <w:t>89.</w:t>
      </w:r>
      <w:r w:rsidRPr="00B17ABA">
        <w:rPr>
          <w:noProof/>
        </w:rPr>
        <w:tab/>
        <w:t xml:space="preserve">Katanyukul T, Duff WS, Chong EKP. Approximate dynamic programming for an inventory problem: Empirical comparison. Computers and Industrial Engineering. 2011;60(4):719-43. </w:t>
      </w:r>
    </w:p>
    <w:p w:rsidR="00EE2B4F" w:rsidRPr="00B17ABA" w:rsidRDefault="00EE2B4F" w:rsidP="00D93242">
      <w:pPr>
        <w:spacing w:line="276" w:lineRule="auto"/>
        <w:ind w:firstLine="0"/>
        <w:rPr>
          <w:noProof/>
        </w:rPr>
      </w:pPr>
      <w:r w:rsidRPr="00B17ABA">
        <w:rPr>
          <w:noProof/>
        </w:rPr>
        <w:t>90.</w:t>
      </w:r>
      <w:r w:rsidRPr="00B17ABA">
        <w:rPr>
          <w:noProof/>
        </w:rPr>
        <w:tab/>
        <w:t xml:space="preserve">Singh SP, Singh VK. Three-level AHP-based heuristic approach for a multi-objective facility layout problem. International Journal of Production Research. 2011;49(4):1105-25. </w:t>
      </w:r>
    </w:p>
    <w:p w:rsidR="00EE2B4F" w:rsidRPr="00B17ABA" w:rsidRDefault="00EE2B4F" w:rsidP="00D93242">
      <w:pPr>
        <w:spacing w:line="276" w:lineRule="auto"/>
        <w:ind w:firstLine="0"/>
        <w:rPr>
          <w:noProof/>
        </w:rPr>
      </w:pPr>
      <w:r w:rsidRPr="00B17ABA">
        <w:rPr>
          <w:noProof/>
        </w:rPr>
        <w:t>91.</w:t>
      </w:r>
      <w:r w:rsidRPr="00B17ABA">
        <w:rPr>
          <w:noProof/>
        </w:rPr>
        <w:tab/>
        <w:t xml:space="preserve">Baykasoglu A, Dereli T, Sabuncu I. An ant colony algorithm for solving budget constrained and unconstrained dynamic facility layout problems. Omega. 2006;34(4):385-96. </w:t>
      </w:r>
    </w:p>
    <w:p w:rsidR="00EE2B4F" w:rsidRPr="00B17ABA" w:rsidRDefault="00EE2B4F" w:rsidP="00D93242">
      <w:pPr>
        <w:spacing w:line="276" w:lineRule="auto"/>
        <w:ind w:firstLine="0"/>
        <w:rPr>
          <w:noProof/>
        </w:rPr>
      </w:pPr>
      <w:r w:rsidRPr="00B17ABA">
        <w:rPr>
          <w:noProof/>
        </w:rPr>
        <w:t>92.</w:t>
      </w:r>
      <w:r w:rsidRPr="00B17ABA">
        <w:rPr>
          <w:noProof/>
        </w:rPr>
        <w:tab/>
        <w:t xml:space="preserve">Rezazadeh H, Ghazanfari M, Saidi-Mehrabad M, Sadjadi SJ. An extended discrete particle swarm optimization algorithm for the dynamic facility layout problem. Journal </w:t>
      </w:r>
      <w:r w:rsidR="00D93242" w:rsidRPr="00B17ABA">
        <w:rPr>
          <w:noProof/>
        </w:rPr>
        <w:t>of Zhejiang University-Science</w:t>
      </w:r>
      <w:r w:rsidRPr="00B17ABA">
        <w:rPr>
          <w:noProof/>
        </w:rPr>
        <w:t xml:space="preserve">. 2009 Apr;10(4):520-9. </w:t>
      </w:r>
    </w:p>
    <w:p w:rsidR="00EE2B4F" w:rsidRPr="00B17ABA" w:rsidRDefault="00EE2B4F" w:rsidP="00D93242">
      <w:pPr>
        <w:spacing w:line="276" w:lineRule="auto"/>
        <w:ind w:firstLine="0"/>
        <w:rPr>
          <w:noProof/>
        </w:rPr>
      </w:pPr>
      <w:r w:rsidRPr="00B17ABA">
        <w:rPr>
          <w:noProof/>
        </w:rPr>
        <w:t>93.</w:t>
      </w:r>
      <w:r w:rsidRPr="00B17ABA">
        <w:rPr>
          <w:noProof/>
        </w:rPr>
        <w:tab/>
        <w:t xml:space="preserve">Pillai VM, Hunagunda IB, Krishnan KK. Design of robust layout for Dynamic Plant Layout Problems. Computers &amp; Industrial Engineering. 2011 Oct;61(3):813-23. </w:t>
      </w:r>
    </w:p>
    <w:p w:rsidR="00EE2B4F" w:rsidRPr="00B17ABA" w:rsidRDefault="00EE2B4F" w:rsidP="00D93242">
      <w:pPr>
        <w:spacing w:line="276" w:lineRule="auto"/>
        <w:ind w:firstLine="0"/>
        <w:rPr>
          <w:noProof/>
        </w:rPr>
      </w:pPr>
      <w:r w:rsidRPr="00B17ABA">
        <w:rPr>
          <w:noProof/>
        </w:rPr>
        <w:t>94.</w:t>
      </w:r>
      <w:r w:rsidRPr="00B17ABA">
        <w:rPr>
          <w:noProof/>
        </w:rPr>
        <w:tab/>
        <w:t xml:space="preserve">Langston MA, Morford MP. Resource allocation under limited sharing. Discrete Applied Mathematics. 1990;28(2):135-47. </w:t>
      </w:r>
    </w:p>
    <w:p w:rsidR="00EE2B4F" w:rsidRPr="00B17ABA" w:rsidRDefault="00EE2B4F" w:rsidP="00D93242">
      <w:pPr>
        <w:spacing w:line="276" w:lineRule="auto"/>
        <w:ind w:firstLine="0"/>
        <w:rPr>
          <w:noProof/>
        </w:rPr>
      </w:pPr>
      <w:r w:rsidRPr="00B17ABA">
        <w:rPr>
          <w:noProof/>
        </w:rPr>
        <w:t>95.</w:t>
      </w:r>
      <w:r w:rsidRPr="00B17ABA">
        <w:rPr>
          <w:noProof/>
        </w:rPr>
        <w:tab/>
        <w:t xml:space="preserve">Bohge M, Gross J, Wolisz A, Meyer M. Dynamic resource allocation in OFDM systems: An overview of cross-layer optimization principles and techniques. Ieee Network. 2007 Jan-Feb;21(1):53-9. </w:t>
      </w:r>
    </w:p>
    <w:p w:rsidR="00EE2B4F" w:rsidRPr="00B17ABA" w:rsidRDefault="00EE2B4F" w:rsidP="00D93242">
      <w:pPr>
        <w:spacing w:line="276" w:lineRule="auto"/>
        <w:ind w:firstLine="0"/>
        <w:rPr>
          <w:noProof/>
        </w:rPr>
      </w:pPr>
      <w:r w:rsidRPr="00B17ABA">
        <w:rPr>
          <w:noProof/>
        </w:rPr>
        <w:t>96.</w:t>
      </w:r>
      <w:r w:rsidRPr="00B17ABA">
        <w:rPr>
          <w:noProof/>
        </w:rPr>
        <w:tab/>
        <w:t xml:space="preserve">Wong I, Oteri O, McCoy W. Optimal resource allocation in uplink SC-FDMA systems. IEEE Transactions on Wireless Communications. 2009;8(5):2161-5. </w:t>
      </w:r>
    </w:p>
    <w:p w:rsidR="00EE2B4F" w:rsidRPr="00B17ABA" w:rsidRDefault="00EE2B4F" w:rsidP="00D93242">
      <w:pPr>
        <w:spacing w:line="276" w:lineRule="auto"/>
        <w:ind w:firstLine="0"/>
        <w:rPr>
          <w:noProof/>
        </w:rPr>
      </w:pPr>
      <w:r w:rsidRPr="00B17ABA">
        <w:rPr>
          <w:noProof/>
        </w:rPr>
        <w:t>97.</w:t>
      </w:r>
      <w:r w:rsidRPr="00B17ABA">
        <w:rPr>
          <w:noProof/>
        </w:rPr>
        <w:tab/>
        <w:t xml:space="preserve">Han B. Zone-based virtual backbone formation in wireless ad hoc networks. Ad Hoc Networks. 2009 Jan;7(1):183-200. </w:t>
      </w:r>
    </w:p>
    <w:p w:rsidR="00EE2B4F" w:rsidRPr="00B17ABA" w:rsidRDefault="00EE2B4F" w:rsidP="00D93242">
      <w:pPr>
        <w:spacing w:line="276" w:lineRule="auto"/>
        <w:ind w:firstLine="0"/>
        <w:rPr>
          <w:noProof/>
        </w:rPr>
      </w:pPr>
      <w:r w:rsidRPr="00B17ABA">
        <w:rPr>
          <w:noProof/>
        </w:rPr>
        <w:t>98.</w:t>
      </w:r>
      <w:r w:rsidRPr="00B17ABA">
        <w:rPr>
          <w:noProof/>
        </w:rPr>
        <w:tab/>
        <w:t xml:space="preserve">Coffman EG, JR. </w:t>
      </w:r>
      <w:r w:rsidR="00D93242" w:rsidRPr="00B17ABA">
        <w:rPr>
          <w:noProof/>
        </w:rPr>
        <w:t>Computer and Job-Shop Scheduling Theory</w:t>
      </w:r>
      <w:r w:rsidRPr="00B17ABA">
        <w:rPr>
          <w:noProof/>
        </w:rPr>
        <w:t>. New York: John Wiley. 1976.</w:t>
      </w:r>
    </w:p>
    <w:p w:rsidR="00EE2B4F" w:rsidRPr="00B17ABA" w:rsidRDefault="00EE2B4F" w:rsidP="00D93242">
      <w:pPr>
        <w:spacing w:line="276" w:lineRule="auto"/>
        <w:ind w:firstLine="0"/>
        <w:rPr>
          <w:noProof/>
        </w:rPr>
      </w:pPr>
      <w:r w:rsidRPr="00B17ABA">
        <w:rPr>
          <w:noProof/>
        </w:rPr>
        <w:t>99.</w:t>
      </w:r>
      <w:r w:rsidRPr="00B17ABA">
        <w:rPr>
          <w:noProof/>
        </w:rPr>
        <w:tab/>
        <w:t>French S. Sequencing and scheduling: An Intro- duction to the Mathematics of the Job-Shop. Chichester, UK: Horwood; 1982.</w:t>
      </w:r>
    </w:p>
    <w:p w:rsidR="00EE2B4F" w:rsidRPr="00B17ABA" w:rsidRDefault="00EE2B4F" w:rsidP="00D93242">
      <w:pPr>
        <w:spacing w:line="276" w:lineRule="auto"/>
        <w:ind w:firstLine="0"/>
        <w:rPr>
          <w:noProof/>
        </w:rPr>
      </w:pPr>
      <w:r w:rsidRPr="00B17ABA">
        <w:rPr>
          <w:noProof/>
        </w:rPr>
        <w:t>100.</w:t>
      </w:r>
      <w:r w:rsidRPr="00B17ABA">
        <w:rPr>
          <w:noProof/>
        </w:rPr>
        <w:tab/>
        <w:t>Yoshitomi Y. A genetic algorithm approach to solving stochastic job</w:t>
      </w:r>
      <w:r w:rsidRPr="00B17ABA">
        <w:rPr>
          <w:rFonts w:ascii="Cambria Math" w:hAnsi="Cambria Math" w:cs="Cambria Math"/>
          <w:noProof/>
        </w:rPr>
        <w:t>‐</w:t>
      </w:r>
      <w:r w:rsidRPr="00B17ABA">
        <w:rPr>
          <w:noProof/>
        </w:rPr>
        <w:t>shop scheduling problems. International Transactions in Operational Research. 2002;9(4):479–95.</w:t>
      </w:r>
    </w:p>
    <w:p w:rsidR="00EE2B4F" w:rsidRPr="00B17ABA" w:rsidRDefault="00EE2B4F" w:rsidP="00D93242">
      <w:pPr>
        <w:spacing w:line="276" w:lineRule="auto"/>
        <w:ind w:firstLine="0"/>
        <w:rPr>
          <w:noProof/>
        </w:rPr>
      </w:pPr>
      <w:r w:rsidRPr="00B17ABA">
        <w:rPr>
          <w:noProof/>
        </w:rPr>
        <w:t>101.</w:t>
      </w:r>
      <w:r w:rsidRPr="00B17ABA">
        <w:rPr>
          <w:noProof/>
        </w:rPr>
        <w:tab/>
        <w:t>Lin LC, Goodman E.D., Punch WF. A genetic algorithm approach to dynamic job shop scheduling problems. Proceedings of the 7th International Conference on Genetic Algorithms. 1997:19-23.</w:t>
      </w:r>
    </w:p>
    <w:p w:rsidR="00EE2B4F" w:rsidRPr="00B17ABA" w:rsidRDefault="00EE2B4F" w:rsidP="00D93242">
      <w:pPr>
        <w:spacing w:line="276" w:lineRule="auto"/>
        <w:ind w:firstLine="0"/>
        <w:rPr>
          <w:noProof/>
        </w:rPr>
      </w:pPr>
      <w:r w:rsidRPr="00B17ABA">
        <w:rPr>
          <w:noProof/>
        </w:rPr>
        <w:t>102.</w:t>
      </w:r>
      <w:r w:rsidRPr="00B17ABA">
        <w:rPr>
          <w:noProof/>
        </w:rPr>
        <w:tab/>
        <w:t xml:space="preserve">Chou FD, Wang HM, Chang PC. A simulated annealing approach with probability matrix for semiconductor dynamic scheduling problem. Expert Systems with Applications. 2008 Nov;35(4):1889-98. </w:t>
      </w:r>
    </w:p>
    <w:p w:rsidR="00EE2B4F" w:rsidRPr="00B17ABA" w:rsidRDefault="00EE2B4F" w:rsidP="00D93242">
      <w:pPr>
        <w:spacing w:line="276" w:lineRule="auto"/>
        <w:ind w:firstLine="0"/>
        <w:rPr>
          <w:noProof/>
        </w:rPr>
      </w:pPr>
      <w:r w:rsidRPr="00B17ABA">
        <w:rPr>
          <w:noProof/>
        </w:rPr>
        <w:t>103.</w:t>
      </w:r>
      <w:r w:rsidRPr="00B17ABA">
        <w:rPr>
          <w:noProof/>
        </w:rPr>
        <w:tab/>
        <w:t xml:space="preserve">Djellab K. Scheduling preemptive jobs with precedence constraints on parallel machines. European Journal of Operational Research. 1999;117(2):355-67. </w:t>
      </w:r>
    </w:p>
    <w:p w:rsidR="00EE2B4F" w:rsidRPr="00B17ABA" w:rsidRDefault="00EE2B4F" w:rsidP="00D93242">
      <w:pPr>
        <w:spacing w:line="276" w:lineRule="auto"/>
        <w:ind w:firstLine="0"/>
        <w:rPr>
          <w:noProof/>
        </w:rPr>
      </w:pPr>
      <w:r w:rsidRPr="00B17ABA">
        <w:rPr>
          <w:noProof/>
        </w:rPr>
        <w:lastRenderedPageBreak/>
        <w:t>104.</w:t>
      </w:r>
      <w:r w:rsidRPr="00B17ABA">
        <w:rPr>
          <w:noProof/>
        </w:rPr>
        <w:tab/>
        <w:t xml:space="preserve">Liu SC, Chen EC, Liu HT. A heuristic method for multi-product variable lot streaming in a flow shop. Journal of the Chinese Institute of Industrial Engineers. 2006;23(1):65-79. </w:t>
      </w:r>
    </w:p>
    <w:p w:rsidR="00EE2B4F" w:rsidRPr="00B17ABA" w:rsidRDefault="00EE2B4F" w:rsidP="00D93242">
      <w:pPr>
        <w:spacing w:line="276" w:lineRule="auto"/>
        <w:ind w:firstLine="0"/>
        <w:rPr>
          <w:noProof/>
        </w:rPr>
      </w:pPr>
      <w:r w:rsidRPr="00B17ABA">
        <w:rPr>
          <w:noProof/>
        </w:rPr>
        <w:t>105.</w:t>
      </w:r>
      <w:r w:rsidRPr="00B17ABA">
        <w:rPr>
          <w:noProof/>
        </w:rPr>
        <w:tab/>
        <w:t xml:space="preserve">Su CS, Pan JCH, Hsu TS. A new heuristic algorithm for the machine scheduling problem with job delivery coordination. Theoretical Computer Science. 2009;410(27-29):2581-91. </w:t>
      </w:r>
    </w:p>
    <w:p w:rsidR="00EE2B4F" w:rsidRPr="00B17ABA" w:rsidRDefault="00EE2B4F" w:rsidP="00D93242">
      <w:pPr>
        <w:spacing w:line="276" w:lineRule="auto"/>
        <w:ind w:firstLine="0"/>
        <w:rPr>
          <w:noProof/>
        </w:rPr>
      </w:pPr>
      <w:r w:rsidRPr="00B17ABA">
        <w:rPr>
          <w:noProof/>
        </w:rPr>
        <w:t>106.</w:t>
      </w:r>
      <w:r w:rsidRPr="00B17ABA">
        <w:rPr>
          <w:noProof/>
        </w:rPr>
        <w:tab/>
        <w:t xml:space="preserve">Glass CA, Potts CN, Shade P. Unrelated parallel machine scheduling using local search. Mathematical and Computer Modelling. 1994 Jul;20(2):41-52. </w:t>
      </w:r>
    </w:p>
    <w:p w:rsidR="00EE2B4F" w:rsidRPr="00B17ABA" w:rsidRDefault="00EE2B4F" w:rsidP="00D93242">
      <w:pPr>
        <w:spacing w:line="276" w:lineRule="auto"/>
        <w:ind w:firstLine="0"/>
        <w:rPr>
          <w:noProof/>
        </w:rPr>
      </w:pPr>
      <w:r w:rsidRPr="00B17ABA">
        <w:rPr>
          <w:noProof/>
        </w:rPr>
        <w:t>107.</w:t>
      </w:r>
      <w:r w:rsidRPr="00B17ABA">
        <w:rPr>
          <w:noProof/>
        </w:rPr>
        <w:tab/>
        <w:t xml:space="preserve">Low C. Simulated annealing heuristic for flow shop scheduling problems with unrelated parallel machines. Computers and Operations Research. 2005;32(8):2013-25. </w:t>
      </w:r>
    </w:p>
    <w:p w:rsidR="00EE2B4F" w:rsidRPr="00B17ABA" w:rsidRDefault="00EE2B4F" w:rsidP="00D93242">
      <w:pPr>
        <w:spacing w:line="276" w:lineRule="auto"/>
        <w:ind w:firstLine="0"/>
        <w:rPr>
          <w:noProof/>
        </w:rPr>
      </w:pPr>
      <w:r w:rsidRPr="00B17ABA">
        <w:rPr>
          <w:noProof/>
        </w:rPr>
        <w:t>108.</w:t>
      </w:r>
      <w:r w:rsidRPr="00B17ABA">
        <w:rPr>
          <w:noProof/>
        </w:rPr>
        <w:tab/>
        <w:t xml:space="preserve">Chen JF. Scheduling on unrelated parallel machines with Sequence- and Machine-dependent setup times and Due-date constraints. International Journal of Advanced Manufacturing Technology. 2009;44(11-12):1204-12. </w:t>
      </w:r>
    </w:p>
    <w:p w:rsidR="00EE2B4F" w:rsidRPr="00B17ABA" w:rsidRDefault="00EE2B4F" w:rsidP="00D93242">
      <w:pPr>
        <w:spacing w:line="276" w:lineRule="auto"/>
        <w:ind w:firstLine="0"/>
        <w:rPr>
          <w:noProof/>
        </w:rPr>
      </w:pPr>
      <w:r w:rsidRPr="00B17ABA">
        <w:rPr>
          <w:noProof/>
        </w:rPr>
        <w:t>109.</w:t>
      </w:r>
      <w:r w:rsidRPr="00B17ABA">
        <w:rPr>
          <w:noProof/>
        </w:rPr>
        <w:tab/>
        <w:t xml:space="preserve">Shachter RD. Evaluating Influence Diagrams. Operations Research. 1986 Nov-Dec;34(6):871-82. </w:t>
      </w:r>
    </w:p>
    <w:p w:rsidR="00EE2B4F" w:rsidRPr="00B17ABA" w:rsidRDefault="00EE2B4F" w:rsidP="00D93242">
      <w:pPr>
        <w:spacing w:line="276" w:lineRule="auto"/>
        <w:ind w:firstLine="0"/>
        <w:rPr>
          <w:noProof/>
        </w:rPr>
      </w:pPr>
      <w:r w:rsidRPr="00B17ABA">
        <w:rPr>
          <w:noProof/>
        </w:rPr>
        <w:t>110.</w:t>
      </w:r>
      <w:r w:rsidRPr="00B17ABA">
        <w:rPr>
          <w:noProof/>
        </w:rPr>
        <w:tab/>
        <w:t xml:space="preserve">Tatman JA, Shachter RD. Dynamic-programming and influence diagrams. Ieee T Syst Man Cyb. 1990 Mar-Apr;20(2):365-79. </w:t>
      </w:r>
    </w:p>
    <w:p w:rsidR="00EE2B4F" w:rsidRPr="00B17ABA" w:rsidRDefault="00EE2B4F" w:rsidP="00D93242">
      <w:pPr>
        <w:spacing w:line="276" w:lineRule="auto"/>
        <w:ind w:firstLine="0"/>
        <w:rPr>
          <w:noProof/>
        </w:rPr>
      </w:pPr>
      <w:r w:rsidRPr="00B17ABA">
        <w:rPr>
          <w:noProof/>
        </w:rPr>
        <w:t>111.</w:t>
      </w:r>
      <w:r w:rsidRPr="00B17ABA">
        <w:rPr>
          <w:noProof/>
        </w:rPr>
        <w:tab/>
        <w:t xml:space="preserve">Lauritzen SL, Nilsson D. Representing and solving decision problems with limited information. Management Science. 2001 Sep;47(9):1235-51. </w:t>
      </w:r>
    </w:p>
    <w:p w:rsidR="00EE2B4F" w:rsidRPr="00B17ABA" w:rsidRDefault="00EE2B4F" w:rsidP="00D93242">
      <w:pPr>
        <w:spacing w:line="276" w:lineRule="auto"/>
        <w:ind w:firstLine="0"/>
        <w:rPr>
          <w:noProof/>
        </w:rPr>
      </w:pPr>
      <w:r w:rsidRPr="00B17ABA">
        <w:rPr>
          <w:noProof/>
        </w:rPr>
        <w:t>112.</w:t>
      </w:r>
      <w:r w:rsidRPr="00B17ABA">
        <w:rPr>
          <w:noProof/>
        </w:rPr>
        <w:tab/>
        <w:t xml:space="preserve">Maua DD, de Campos CP, Zaffalon M. Solving limited memory influence diagrams. J Artif Intell Res. 2012;44:97-140. </w:t>
      </w:r>
    </w:p>
    <w:p w:rsidR="00EE2B4F" w:rsidRPr="00B17ABA" w:rsidRDefault="00EE2B4F" w:rsidP="00D93242">
      <w:pPr>
        <w:spacing w:line="276" w:lineRule="auto"/>
        <w:ind w:firstLine="0"/>
        <w:rPr>
          <w:noProof/>
        </w:rPr>
      </w:pPr>
      <w:r w:rsidRPr="00B17ABA">
        <w:rPr>
          <w:noProof/>
        </w:rPr>
        <w:t>113.</w:t>
      </w:r>
      <w:r w:rsidRPr="00B17ABA">
        <w:rPr>
          <w:noProof/>
        </w:rPr>
        <w:tab/>
        <w:t xml:space="preserve">Masmoudi NK, Rekik C, Djemel M, Derbel N. Hierarchical control for discrete large-scale complex systems by intelligent controllers. International Journal of Computer Applications in Technology. 2011;42(1-2):1-12. </w:t>
      </w:r>
    </w:p>
    <w:p w:rsidR="00EE2B4F" w:rsidRPr="00B17ABA" w:rsidRDefault="00EE2B4F" w:rsidP="00D93242">
      <w:pPr>
        <w:spacing w:line="276" w:lineRule="auto"/>
        <w:ind w:firstLine="0"/>
        <w:rPr>
          <w:noProof/>
        </w:rPr>
      </w:pPr>
      <w:r w:rsidRPr="00B17ABA">
        <w:rPr>
          <w:noProof/>
        </w:rPr>
        <w:t>114.</w:t>
      </w:r>
      <w:r w:rsidRPr="00B17ABA">
        <w:rPr>
          <w:noProof/>
        </w:rPr>
        <w:tab/>
        <w:t>Srivastava K, Srivastava S, Pathak BK, Deb K. Discrete time-cost tradeoff with a novel hybrid meta-heuristic. 2010. p. 177-88.</w:t>
      </w:r>
    </w:p>
    <w:p w:rsidR="00EE2B4F" w:rsidRPr="00B17ABA" w:rsidRDefault="00EE2B4F" w:rsidP="00D93242">
      <w:pPr>
        <w:spacing w:line="276" w:lineRule="auto"/>
        <w:ind w:firstLine="0"/>
        <w:rPr>
          <w:noProof/>
        </w:rPr>
      </w:pPr>
      <w:r w:rsidRPr="00B17ABA">
        <w:rPr>
          <w:noProof/>
        </w:rPr>
        <w:t>115.</w:t>
      </w:r>
      <w:r w:rsidRPr="00B17ABA">
        <w:rPr>
          <w:noProof/>
        </w:rPr>
        <w:tab/>
        <w:t xml:space="preserve">Doya K. Reinforcement learning in continuous time and space. Neural Computation. 2000;12(1):219-45. </w:t>
      </w:r>
    </w:p>
    <w:p w:rsidR="00EE2B4F" w:rsidRPr="00B17ABA" w:rsidRDefault="00EE2B4F" w:rsidP="00D93242">
      <w:pPr>
        <w:spacing w:line="276" w:lineRule="auto"/>
        <w:ind w:firstLine="0"/>
        <w:rPr>
          <w:noProof/>
        </w:rPr>
      </w:pPr>
      <w:r w:rsidRPr="00B17ABA">
        <w:rPr>
          <w:noProof/>
        </w:rPr>
        <w:t>116.</w:t>
      </w:r>
      <w:r w:rsidRPr="00B17ABA">
        <w:rPr>
          <w:noProof/>
        </w:rPr>
        <w:tab/>
        <w:t xml:space="preserve">Levine JH, Ferdinand KC, Cargo P, Laine H, Lefkowitz M. Additive effects of verapamil and enalapril in the treatment of mild-to-moderate hypertension. Am J Hypertens. 1995 May;8(5):494-9. </w:t>
      </w:r>
    </w:p>
    <w:p w:rsidR="00EE2B4F" w:rsidRPr="00B17ABA" w:rsidRDefault="00EE2B4F" w:rsidP="00D93242">
      <w:pPr>
        <w:spacing w:line="276" w:lineRule="auto"/>
        <w:ind w:firstLine="0"/>
        <w:rPr>
          <w:noProof/>
        </w:rPr>
      </w:pPr>
      <w:r w:rsidRPr="00B17ABA">
        <w:rPr>
          <w:noProof/>
        </w:rPr>
        <w:t>117.</w:t>
      </w:r>
      <w:r w:rsidRPr="00B17ABA">
        <w:rPr>
          <w:noProof/>
        </w:rPr>
        <w:tab/>
        <w:t xml:space="preserve">Ouenniche J, Bertrand JWM. The finite horizon economic lot sizing problem in job shops: The multiple cycle approach. International Journal of Production Economics. 2001;74(1-3):49-61. </w:t>
      </w:r>
    </w:p>
    <w:p w:rsidR="00EE2B4F" w:rsidRPr="00B17ABA" w:rsidRDefault="00EE2B4F" w:rsidP="00D93242">
      <w:pPr>
        <w:spacing w:line="276" w:lineRule="auto"/>
        <w:ind w:firstLine="0"/>
        <w:rPr>
          <w:noProof/>
        </w:rPr>
      </w:pPr>
      <w:r w:rsidRPr="00B17ABA">
        <w:rPr>
          <w:noProof/>
        </w:rPr>
        <w:t>118.</w:t>
      </w:r>
      <w:r w:rsidRPr="00B17ABA">
        <w:rPr>
          <w:noProof/>
        </w:rPr>
        <w:tab/>
        <w:t xml:space="preserve">El Asri B, Hamadene S. The finite horizon optimal multi-modes switching problem: The viscosity solution approach. Applied Mathematics and Optimization. 2009;60(2):213-35. </w:t>
      </w:r>
    </w:p>
    <w:p w:rsidR="00EE2B4F" w:rsidRPr="00B17ABA" w:rsidRDefault="00EE2B4F" w:rsidP="00D93242">
      <w:pPr>
        <w:spacing w:line="276" w:lineRule="auto"/>
        <w:ind w:firstLine="0"/>
        <w:rPr>
          <w:noProof/>
        </w:rPr>
      </w:pPr>
      <w:r w:rsidRPr="00B17ABA">
        <w:rPr>
          <w:noProof/>
        </w:rPr>
        <w:lastRenderedPageBreak/>
        <w:t>119.</w:t>
      </w:r>
      <w:r w:rsidRPr="00B17ABA">
        <w:rPr>
          <w:noProof/>
        </w:rPr>
        <w:tab/>
        <w:t xml:space="preserve">White Iii CC, Eldeib HK. Markov decision processes with imprecise transition probabilities. Operations Research. 1994;42(4):739-49. </w:t>
      </w:r>
    </w:p>
    <w:p w:rsidR="00EE2B4F" w:rsidRPr="00B17ABA" w:rsidRDefault="00EE2B4F" w:rsidP="00D93242">
      <w:pPr>
        <w:spacing w:line="276" w:lineRule="auto"/>
        <w:ind w:firstLine="0"/>
        <w:rPr>
          <w:noProof/>
        </w:rPr>
      </w:pPr>
      <w:r w:rsidRPr="00B17ABA">
        <w:rPr>
          <w:noProof/>
        </w:rPr>
        <w:t>120.</w:t>
      </w:r>
      <w:r w:rsidRPr="00B17ABA">
        <w:rPr>
          <w:noProof/>
        </w:rPr>
        <w:tab/>
        <w:t xml:space="preserve">Davis LB, Hodgson TJ, King RE, Wei W. Technical note: A computationally efficient algorithm for undiscounted Markov Decision processes with restricted observations. Naval Research Logistics. 2009;56(1):86-92. </w:t>
      </w:r>
    </w:p>
    <w:p w:rsidR="00EE2B4F" w:rsidRPr="00B17ABA" w:rsidRDefault="00EE2B4F" w:rsidP="00D93242">
      <w:pPr>
        <w:spacing w:line="276" w:lineRule="auto"/>
        <w:ind w:firstLine="0"/>
        <w:rPr>
          <w:noProof/>
        </w:rPr>
      </w:pPr>
      <w:r w:rsidRPr="00B17ABA">
        <w:rPr>
          <w:noProof/>
        </w:rPr>
        <w:t>121.</w:t>
      </w:r>
      <w:r w:rsidRPr="00B17ABA">
        <w:rPr>
          <w:noProof/>
        </w:rPr>
        <w:tab/>
        <w:t>Pidd M. Tools for thinking: Modelling in management science. John Wiley &amp; Sons; 3rd Edition edition 2009.</w:t>
      </w:r>
    </w:p>
    <w:p w:rsidR="00EE2B4F" w:rsidRPr="00B17ABA" w:rsidRDefault="00EE2B4F" w:rsidP="00D93242">
      <w:pPr>
        <w:spacing w:line="276" w:lineRule="auto"/>
        <w:ind w:firstLine="0"/>
        <w:rPr>
          <w:noProof/>
        </w:rPr>
      </w:pPr>
      <w:r w:rsidRPr="00B17ABA">
        <w:rPr>
          <w:noProof/>
        </w:rPr>
        <w:t>122.</w:t>
      </w:r>
      <w:r w:rsidRPr="00B17ABA">
        <w:rPr>
          <w:noProof/>
        </w:rPr>
        <w:tab/>
        <w:t>Garey MR, Johnson DS. Computers and intractability : a guide to the theory of NP-completeness New York : W H Freeman. 1979.</w:t>
      </w:r>
    </w:p>
    <w:p w:rsidR="00EE2B4F" w:rsidRPr="00B17ABA" w:rsidRDefault="00EE2B4F" w:rsidP="00D93242">
      <w:pPr>
        <w:spacing w:line="276" w:lineRule="auto"/>
        <w:ind w:firstLine="0"/>
        <w:rPr>
          <w:noProof/>
        </w:rPr>
      </w:pPr>
      <w:r w:rsidRPr="00B17ABA">
        <w:rPr>
          <w:noProof/>
        </w:rPr>
        <w:t>123.</w:t>
      </w:r>
      <w:r w:rsidRPr="00B17ABA">
        <w:rPr>
          <w:noProof/>
        </w:rPr>
        <w:tab/>
        <w:t xml:space="preserve">Moody J, Saffell M. Learning to trade via direct reinforcement. IEEE Transactions on Neural Networks. 2001;12(4):875-89. </w:t>
      </w:r>
    </w:p>
    <w:p w:rsidR="00EE2B4F" w:rsidRPr="00B17ABA" w:rsidRDefault="00EE2B4F" w:rsidP="00D93242">
      <w:pPr>
        <w:spacing w:line="276" w:lineRule="auto"/>
        <w:ind w:firstLine="0"/>
        <w:rPr>
          <w:noProof/>
        </w:rPr>
      </w:pPr>
      <w:r w:rsidRPr="00B17ABA">
        <w:rPr>
          <w:noProof/>
        </w:rPr>
        <w:t>124.</w:t>
      </w:r>
      <w:r w:rsidRPr="00B17ABA">
        <w:rPr>
          <w:noProof/>
        </w:rPr>
        <w:tab/>
        <w:t xml:space="preserve">Kok JR, Vlassis N. Collaborative multiagent reinforcement learning by payoff propagation. J Mach Learn Res. 2006;7:1789-828. </w:t>
      </w:r>
    </w:p>
    <w:p w:rsidR="00EE2B4F" w:rsidRPr="00B17ABA" w:rsidRDefault="00EE2B4F" w:rsidP="00D93242">
      <w:pPr>
        <w:spacing w:line="276" w:lineRule="auto"/>
        <w:ind w:firstLine="0"/>
        <w:rPr>
          <w:noProof/>
        </w:rPr>
      </w:pPr>
      <w:r w:rsidRPr="00B17ABA">
        <w:rPr>
          <w:noProof/>
        </w:rPr>
        <w:t>125.</w:t>
      </w:r>
      <w:r w:rsidRPr="00B17ABA">
        <w:rPr>
          <w:noProof/>
        </w:rPr>
        <w:tab/>
        <w:t xml:space="preserve">González-Valenzuela S, Vuong ST, Leung VCM. A mobile-directory approach to service discovery in wireless ad hoc networks. IEEE Transactions on Mobile Computing. 2008;7(10):1242-56. </w:t>
      </w:r>
    </w:p>
    <w:p w:rsidR="00EE2B4F" w:rsidRPr="00B17ABA" w:rsidRDefault="00EE2B4F" w:rsidP="00D93242">
      <w:pPr>
        <w:spacing w:line="276" w:lineRule="auto"/>
        <w:ind w:firstLine="0"/>
        <w:rPr>
          <w:noProof/>
        </w:rPr>
      </w:pPr>
      <w:r w:rsidRPr="00B17ABA">
        <w:rPr>
          <w:noProof/>
        </w:rPr>
        <w:t>126.</w:t>
      </w:r>
      <w:r w:rsidRPr="00B17ABA">
        <w:rPr>
          <w:noProof/>
        </w:rPr>
        <w:tab/>
        <w:t xml:space="preserve">Huang Z, Van Der Aalst WMP, Lu X, Duan H. Reinforcement learning based resource allocation in business process management. Data and Knowledge Engineering. 2011;70(1):127-45. </w:t>
      </w:r>
    </w:p>
    <w:p w:rsidR="00EE2B4F" w:rsidRPr="00B17ABA" w:rsidRDefault="00EE2B4F" w:rsidP="00D93242">
      <w:pPr>
        <w:spacing w:line="276" w:lineRule="auto"/>
        <w:ind w:firstLine="0"/>
        <w:rPr>
          <w:noProof/>
        </w:rPr>
      </w:pPr>
      <w:r w:rsidRPr="00B17ABA">
        <w:rPr>
          <w:noProof/>
        </w:rPr>
        <w:t>127.</w:t>
      </w:r>
      <w:r w:rsidRPr="00B17ABA">
        <w:rPr>
          <w:noProof/>
        </w:rPr>
        <w:tab/>
        <w:t xml:space="preserve">Neri F, Toivanen J, Cascella GL, Ong YS. An adaptive multimeme algorithm for designing HIV multidrug therapies. IEEE/ACM Transactions on Computational Biology and Bioinformatics. 2007;4(2):264-78. </w:t>
      </w:r>
    </w:p>
    <w:p w:rsidR="00EE2B4F" w:rsidRPr="00B17ABA" w:rsidRDefault="00EE2B4F" w:rsidP="00D93242">
      <w:pPr>
        <w:spacing w:line="276" w:lineRule="auto"/>
        <w:ind w:firstLine="0"/>
        <w:rPr>
          <w:noProof/>
        </w:rPr>
      </w:pPr>
      <w:r w:rsidRPr="00B17ABA">
        <w:rPr>
          <w:noProof/>
        </w:rPr>
        <w:t>128.</w:t>
      </w:r>
      <w:r w:rsidRPr="00B17ABA">
        <w:rPr>
          <w:noProof/>
        </w:rPr>
        <w:tab/>
        <w:t xml:space="preserve">Pineau J, Bellernare MG, Rush AJ, Ghizaru A, Murphy SA. Constructing evidence-based treatment strategies using methods from computer science. Drug and Alcohol Dependence. 2007 May;88:S52-S60. </w:t>
      </w:r>
    </w:p>
    <w:p w:rsidR="00EE2B4F" w:rsidRPr="00B17ABA" w:rsidRDefault="00EE2B4F" w:rsidP="00D93242">
      <w:pPr>
        <w:spacing w:line="276" w:lineRule="auto"/>
        <w:ind w:firstLine="0"/>
        <w:rPr>
          <w:noProof/>
        </w:rPr>
      </w:pPr>
      <w:r w:rsidRPr="00B17ABA">
        <w:rPr>
          <w:noProof/>
        </w:rPr>
        <w:t>129.</w:t>
      </w:r>
      <w:r w:rsidRPr="00B17ABA">
        <w:rPr>
          <w:noProof/>
        </w:rPr>
        <w:tab/>
        <w:t xml:space="preserve">Lee CP, Chertow GM, Zenios SA. Optimal initiation and management of dialysis therapy. Operations Research. 2008;56(6):1428-49. </w:t>
      </w:r>
    </w:p>
    <w:p w:rsidR="00EE2B4F" w:rsidRPr="00B17ABA" w:rsidRDefault="00EE2B4F" w:rsidP="00D93242">
      <w:pPr>
        <w:spacing w:line="276" w:lineRule="auto"/>
        <w:ind w:firstLine="0"/>
        <w:rPr>
          <w:noProof/>
        </w:rPr>
      </w:pPr>
      <w:r w:rsidRPr="00B17ABA">
        <w:rPr>
          <w:noProof/>
        </w:rPr>
        <w:t>130.</w:t>
      </w:r>
      <w:r w:rsidRPr="00B17ABA">
        <w:rPr>
          <w:noProof/>
        </w:rPr>
        <w:tab/>
        <w:t xml:space="preserve">Martín-Guerrero JD, Gomez F, Soria-Olivas E, Schmidhuber J, Climente-Martí M, Jiménez-Torres NV. A reinforcement learning approach for individualizing erythropoietin dosages in hemodialysis patients. Expert Systems with Applications. 2009;36(6):9737-42. </w:t>
      </w:r>
    </w:p>
    <w:p w:rsidR="00EE2B4F" w:rsidRPr="00B17ABA" w:rsidRDefault="00EE2B4F" w:rsidP="00D93242">
      <w:pPr>
        <w:spacing w:line="276" w:lineRule="auto"/>
        <w:ind w:firstLine="0"/>
        <w:rPr>
          <w:noProof/>
        </w:rPr>
      </w:pPr>
      <w:r w:rsidRPr="00B17ABA">
        <w:rPr>
          <w:noProof/>
        </w:rPr>
        <w:t>131.</w:t>
      </w:r>
      <w:r w:rsidRPr="00B17ABA">
        <w:rPr>
          <w:noProof/>
        </w:rPr>
        <w:tab/>
        <w:t xml:space="preserve">Zhao Y, Kosorok MR, Zeng D. Reinforcement learning design for cancer clinical trials. Statistics in Medicine. 2009;28(26):3294-315. </w:t>
      </w:r>
    </w:p>
    <w:p w:rsidR="00EE2B4F" w:rsidRPr="00B17ABA" w:rsidRDefault="00EE2B4F" w:rsidP="00D93242">
      <w:pPr>
        <w:spacing w:line="276" w:lineRule="auto"/>
        <w:ind w:firstLine="0"/>
        <w:rPr>
          <w:noProof/>
        </w:rPr>
      </w:pPr>
      <w:r w:rsidRPr="00B17ABA">
        <w:rPr>
          <w:noProof/>
        </w:rPr>
        <w:t>132.</w:t>
      </w:r>
      <w:r w:rsidRPr="00B17ABA">
        <w:rPr>
          <w:noProof/>
        </w:rPr>
        <w:tab/>
        <w:t xml:space="preserve">He MA, Zhao L, Powell WB. Optimal control of dosage decisions in controlled ovarian hyperstimulation. Annals of Operations Research. 2010 Jul;178(1):223-45. </w:t>
      </w:r>
    </w:p>
    <w:p w:rsidR="00EE2B4F" w:rsidRPr="00B17ABA" w:rsidRDefault="00EE2B4F" w:rsidP="00D93242">
      <w:pPr>
        <w:spacing w:line="276" w:lineRule="auto"/>
        <w:ind w:firstLine="0"/>
        <w:rPr>
          <w:noProof/>
        </w:rPr>
      </w:pPr>
      <w:r w:rsidRPr="00B17ABA">
        <w:rPr>
          <w:noProof/>
        </w:rPr>
        <w:lastRenderedPageBreak/>
        <w:t>133.</w:t>
      </w:r>
      <w:r w:rsidRPr="00B17ABA">
        <w:rPr>
          <w:noProof/>
        </w:rPr>
        <w:tab/>
        <w:t xml:space="preserve">Shortreed SM, Laber E, Lizotte DJ, Stroup TS, Pineau J, Murphy SA. Informing sequential clinical decision-making through reinforcement learning: An empirical study. Machine Learning. 2011;84(1-2):109-36. </w:t>
      </w:r>
    </w:p>
    <w:p w:rsidR="00EE2B4F" w:rsidRPr="00B17ABA" w:rsidRDefault="00EE2B4F" w:rsidP="00D93242">
      <w:pPr>
        <w:spacing w:line="276" w:lineRule="auto"/>
        <w:ind w:firstLine="0"/>
        <w:rPr>
          <w:noProof/>
        </w:rPr>
      </w:pPr>
      <w:r w:rsidRPr="00B17ABA">
        <w:rPr>
          <w:noProof/>
        </w:rPr>
        <w:t>134.</w:t>
      </w:r>
      <w:r w:rsidRPr="00B17ABA">
        <w:rPr>
          <w:noProof/>
        </w:rPr>
        <w:tab/>
        <w:t xml:space="preserve">Bertsekas DP, Homer ML, Logan DA, Patek SD, Sandell NR. Missile defense and interceptor allocation by neuro-dynamic programming. IEEE Transactions on Systems, Man, and Cybernetics Part A:Systems and Humans. 2000;30(1):42-51. </w:t>
      </w:r>
    </w:p>
    <w:p w:rsidR="00EE2B4F" w:rsidRPr="00B17ABA" w:rsidRDefault="00EE2B4F" w:rsidP="00D93242">
      <w:pPr>
        <w:spacing w:line="276" w:lineRule="auto"/>
        <w:ind w:firstLine="0"/>
        <w:rPr>
          <w:noProof/>
        </w:rPr>
      </w:pPr>
      <w:r w:rsidRPr="00B17ABA">
        <w:rPr>
          <w:noProof/>
        </w:rPr>
        <w:t>135.</w:t>
      </w:r>
      <w:r w:rsidRPr="00B17ABA">
        <w:rPr>
          <w:noProof/>
        </w:rPr>
        <w:tab/>
        <w:t xml:space="preserve">Tang H, Yuan JB, Lu Y, Cheng WJ. Performance potential-based neuro-dynamic programming for SMDPs. Zidonghua Xuebao/Acta Automatica Sinica. 2005;31(4):642-5. </w:t>
      </w:r>
    </w:p>
    <w:p w:rsidR="00EE2B4F" w:rsidRPr="00B17ABA" w:rsidRDefault="00EE2B4F" w:rsidP="00D93242">
      <w:pPr>
        <w:spacing w:line="276" w:lineRule="auto"/>
        <w:ind w:firstLine="0"/>
        <w:rPr>
          <w:noProof/>
        </w:rPr>
      </w:pPr>
      <w:r w:rsidRPr="00B17ABA">
        <w:rPr>
          <w:noProof/>
        </w:rPr>
        <w:t>136.</w:t>
      </w:r>
      <w:r w:rsidRPr="00B17ABA">
        <w:rPr>
          <w:noProof/>
        </w:rPr>
        <w:tab/>
        <w:t xml:space="preserve">De Farias DP, Van Roy B. The linear programming approach to approximate dynamic programming. Operations Research. 2003 Nov-Dec;51(6):850-65. </w:t>
      </w:r>
    </w:p>
    <w:p w:rsidR="00EE2B4F" w:rsidRPr="00B17ABA" w:rsidRDefault="00EE2B4F" w:rsidP="00D93242">
      <w:pPr>
        <w:spacing w:line="276" w:lineRule="auto"/>
        <w:ind w:firstLine="0"/>
        <w:rPr>
          <w:noProof/>
        </w:rPr>
      </w:pPr>
      <w:r w:rsidRPr="00B17ABA">
        <w:rPr>
          <w:noProof/>
        </w:rPr>
        <w:t>137.</w:t>
      </w:r>
      <w:r w:rsidRPr="00B17ABA">
        <w:rPr>
          <w:noProof/>
        </w:rPr>
        <w:tab/>
        <w:t xml:space="preserve">De Farias DP, Van Roy B. A cost-shaping linear program for average-cost approximate dynamic programming with performance guarantees. Mathematics of Operations Research. 2006;31(3):597-620. </w:t>
      </w:r>
    </w:p>
    <w:p w:rsidR="00EE2B4F" w:rsidRPr="00B17ABA" w:rsidRDefault="00EE2B4F" w:rsidP="00D93242">
      <w:pPr>
        <w:spacing w:line="276" w:lineRule="auto"/>
        <w:ind w:firstLine="0"/>
        <w:rPr>
          <w:noProof/>
        </w:rPr>
      </w:pPr>
      <w:r w:rsidRPr="00B17ABA">
        <w:rPr>
          <w:noProof/>
        </w:rPr>
        <w:t>138.</w:t>
      </w:r>
      <w:r w:rsidRPr="00B17ABA">
        <w:rPr>
          <w:noProof/>
        </w:rPr>
        <w:tab/>
        <w:t xml:space="preserve">Tapia CG, Murtagh BA. A Markovian process in interactive multiobjective decision-making. European Journal of Operational Research. 1992 Mar 26;57(3):421-8. </w:t>
      </w:r>
    </w:p>
    <w:p w:rsidR="00EE2B4F" w:rsidRPr="00B17ABA" w:rsidRDefault="00EE2B4F" w:rsidP="00D93242">
      <w:pPr>
        <w:spacing w:line="276" w:lineRule="auto"/>
        <w:ind w:firstLine="0"/>
        <w:rPr>
          <w:noProof/>
        </w:rPr>
      </w:pPr>
      <w:r w:rsidRPr="00B17ABA">
        <w:rPr>
          <w:noProof/>
        </w:rPr>
        <w:t>139.</w:t>
      </w:r>
      <w:r w:rsidRPr="00B17ABA">
        <w:rPr>
          <w:noProof/>
        </w:rPr>
        <w:tab/>
        <w:t xml:space="preserve">Adelman D. A price-directed approach to stochastic inventory/routing. Operations Research. 2004 Jul-Aug;52(4):499-514. </w:t>
      </w:r>
    </w:p>
    <w:p w:rsidR="00EE2B4F" w:rsidRPr="00B17ABA" w:rsidRDefault="00EE2B4F" w:rsidP="00D93242">
      <w:pPr>
        <w:spacing w:line="276" w:lineRule="auto"/>
        <w:ind w:firstLine="0"/>
        <w:rPr>
          <w:noProof/>
        </w:rPr>
      </w:pPr>
      <w:r w:rsidRPr="00B17ABA">
        <w:rPr>
          <w:noProof/>
        </w:rPr>
        <w:t>140.</w:t>
      </w:r>
      <w:r w:rsidRPr="00B17ABA">
        <w:rPr>
          <w:noProof/>
        </w:rPr>
        <w:tab/>
        <w:t xml:space="preserve">Abdul-Kader W. Capacity improvement of an unreliable production line - an analytical approach. Comput Oper Res. 2006 Jun;33(6):1695-712. </w:t>
      </w:r>
    </w:p>
    <w:p w:rsidR="00EE2B4F" w:rsidRPr="00B17ABA" w:rsidRDefault="00EE2B4F" w:rsidP="00D93242">
      <w:pPr>
        <w:spacing w:line="276" w:lineRule="auto"/>
        <w:ind w:firstLine="0"/>
        <w:rPr>
          <w:noProof/>
        </w:rPr>
      </w:pPr>
      <w:r w:rsidRPr="00B17ABA">
        <w:rPr>
          <w:noProof/>
        </w:rPr>
        <w:t>141.</w:t>
      </w:r>
      <w:r w:rsidRPr="00B17ABA">
        <w:rPr>
          <w:noProof/>
        </w:rPr>
        <w:tab/>
        <w:t xml:space="preserve">Wainwright MJ, Jordan MI. Log-determinant relaxation for approximate inference in discrete Markov random fields. Ieee T Signal Proces. 2006 Jun;54(6):2099-109. </w:t>
      </w:r>
    </w:p>
    <w:p w:rsidR="00EE2B4F" w:rsidRPr="00B17ABA" w:rsidRDefault="00EE2B4F" w:rsidP="00D93242">
      <w:pPr>
        <w:spacing w:line="276" w:lineRule="auto"/>
        <w:ind w:firstLine="0"/>
        <w:rPr>
          <w:noProof/>
        </w:rPr>
      </w:pPr>
      <w:r w:rsidRPr="00B17ABA">
        <w:rPr>
          <w:noProof/>
        </w:rPr>
        <w:t>142.</w:t>
      </w:r>
      <w:r w:rsidRPr="00B17ABA">
        <w:rPr>
          <w:noProof/>
        </w:rPr>
        <w:tab/>
        <w:t xml:space="preserve">Lia ZL, Tao F. On determining optimal fleet size and vehicle transfer policy for a car rental company. Comput Oper Res. 2010 Feb;37(2):341-50. </w:t>
      </w:r>
    </w:p>
    <w:p w:rsidR="00EE2B4F" w:rsidRPr="00B17ABA" w:rsidRDefault="00EE2B4F" w:rsidP="00D93242">
      <w:pPr>
        <w:spacing w:line="276" w:lineRule="auto"/>
        <w:ind w:firstLine="0"/>
        <w:rPr>
          <w:noProof/>
        </w:rPr>
      </w:pPr>
      <w:r w:rsidRPr="00B17ABA">
        <w:rPr>
          <w:noProof/>
        </w:rPr>
        <w:t>143.</w:t>
      </w:r>
      <w:r w:rsidRPr="00B17ABA">
        <w:rPr>
          <w:noProof/>
        </w:rPr>
        <w:tab/>
        <w:t xml:space="preserve">Guestrin C, Koller D, Parr R, Venkataraman S. Efficient solution algorithms for factored MDPs. J Artif Intell Res. 2003;19:399-468. </w:t>
      </w:r>
    </w:p>
    <w:p w:rsidR="00EE2B4F" w:rsidRPr="00B17ABA" w:rsidRDefault="00EE2B4F" w:rsidP="00D93242">
      <w:pPr>
        <w:spacing w:line="276" w:lineRule="auto"/>
        <w:ind w:firstLine="0"/>
        <w:rPr>
          <w:noProof/>
        </w:rPr>
      </w:pPr>
      <w:r w:rsidRPr="00B17ABA">
        <w:rPr>
          <w:noProof/>
        </w:rPr>
        <w:t>144.</w:t>
      </w:r>
      <w:r w:rsidRPr="00B17ABA">
        <w:rPr>
          <w:noProof/>
        </w:rPr>
        <w:tab/>
        <w:t xml:space="preserve">Kveton B, Hauskrecht M, Guestrin C. Solving factored MDPs with hybrid state and action variables. J Artif Intell Res. 2006;27:153-201. </w:t>
      </w:r>
    </w:p>
    <w:p w:rsidR="00EE2B4F" w:rsidRPr="00B17ABA" w:rsidRDefault="00EE2B4F" w:rsidP="00D93242">
      <w:pPr>
        <w:spacing w:line="276" w:lineRule="auto"/>
        <w:ind w:firstLine="0"/>
        <w:rPr>
          <w:noProof/>
        </w:rPr>
      </w:pPr>
      <w:r w:rsidRPr="00B17ABA">
        <w:rPr>
          <w:noProof/>
        </w:rPr>
        <w:t>145.</w:t>
      </w:r>
      <w:r w:rsidRPr="00B17ABA">
        <w:rPr>
          <w:noProof/>
        </w:rPr>
        <w:tab/>
        <w:t>Braun M, McAuliffe J. Variational inference for large-scale models of discrete choice. J Am Stat Assoc. 2010;105(489):324-35.</w:t>
      </w:r>
    </w:p>
    <w:p w:rsidR="00EE2B4F" w:rsidRPr="00B17ABA" w:rsidRDefault="00EE2B4F" w:rsidP="00D93242">
      <w:pPr>
        <w:spacing w:line="276" w:lineRule="auto"/>
        <w:ind w:firstLine="0"/>
        <w:rPr>
          <w:noProof/>
        </w:rPr>
      </w:pPr>
      <w:r w:rsidRPr="00B17ABA">
        <w:rPr>
          <w:noProof/>
        </w:rPr>
        <w:t>146.</w:t>
      </w:r>
      <w:r w:rsidRPr="00B17ABA">
        <w:rPr>
          <w:noProof/>
        </w:rPr>
        <w:tab/>
        <w:t xml:space="preserve">Lootsma FA. Alternative optimization strategies for large-scale production-allocation problems. European Journal of Operational Research. 1994;75(1):13-40. </w:t>
      </w:r>
    </w:p>
    <w:p w:rsidR="00EE2B4F" w:rsidRPr="00B17ABA" w:rsidRDefault="00EE2B4F" w:rsidP="00D93242">
      <w:pPr>
        <w:spacing w:line="276" w:lineRule="auto"/>
        <w:ind w:firstLine="0"/>
        <w:rPr>
          <w:noProof/>
        </w:rPr>
      </w:pPr>
      <w:r w:rsidRPr="00B17ABA">
        <w:rPr>
          <w:noProof/>
        </w:rPr>
        <w:t>147.</w:t>
      </w:r>
      <w:r w:rsidRPr="00B17ABA">
        <w:rPr>
          <w:noProof/>
        </w:rPr>
        <w:tab/>
        <w:t xml:space="preserve">Leyffer S. Integrating SQP and branch-and-bound for mixed integer nonlinear programming. Computational Optimization and Applications. 2001;18(3):295-309. </w:t>
      </w:r>
    </w:p>
    <w:p w:rsidR="00EE2B4F" w:rsidRPr="00B17ABA" w:rsidRDefault="00EE2B4F" w:rsidP="00D93242">
      <w:pPr>
        <w:spacing w:line="276" w:lineRule="auto"/>
        <w:ind w:firstLine="0"/>
        <w:rPr>
          <w:noProof/>
        </w:rPr>
      </w:pPr>
      <w:r w:rsidRPr="00B17ABA">
        <w:rPr>
          <w:noProof/>
        </w:rPr>
        <w:t>148.</w:t>
      </w:r>
      <w:r w:rsidRPr="00B17ABA">
        <w:rPr>
          <w:noProof/>
        </w:rPr>
        <w:tab/>
        <w:t xml:space="preserve">Lim SK, Kim YD. Plant location and procurement planning in knockdown production systems. Journal of the Operational Research Society. 2001;52(3):271-82. </w:t>
      </w:r>
    </w:p>
    <w:p w:rsidR="00EE2B4F" w:rsidRPr="00B17ABA" w:rsidRDefault="00EE2B4F" w:rsidP="00D93242">
      <w:pPr>
        <w:spacing w:line="276" w:lineRule="auto"/>
        <w:ind w:firstLine="0"/>
        <w:rPr>
          <w:noProof/>
        </w:rPr>
      </w:pPr>
      <w:r w:rsidRPr="00B17ABA">
        <w:rPr>
          <w:noProof/>
        </w:rPr>
        <w:lastRenderedPageBreak/>
        <w:t>149.</w:t>
      </w:r>
      <w:r w:rsidRPr="00B17ABA">
        <w:rPr>
          <w:noProof/>
        </w:rPr>
        <w:tab/>
        <w:t xml:space="preserve">Liu XW, Zhao GY. A decomposition method based on SQP for a class of multistage stochastic nonlinear programs. SIAM Journal on Optimization. 2003;14(1):200-22. </w:t>
      </w:r>
    </w:p>
    <w:p w:rsidR="00EE2B4F" w:rsidRPr="00B17ABA" w:rsidRDefault="00EE2B4F" w:rsidP="00D93242">
      <w:pPr>
        <w:spacing w:line="276" w:lineRule="auto"/>
        <w:ind w:firstLine="0"/>
        <w:rPr>
          <w:noProof/>
        </w:rPr>
      </w:pPr>
      <w:r w:rsidRPr="00B17ABA">
        <w:rPr>
          <w:noProof/>
        </w:rPr>
        <w:t>150.</w:t>
      </w:r>
      <w:r w:rsidRPr="00B17ABA">
        <w:rPr>
          <w:noProof/>
        </w:rPr>
        <w:tab/>
        <w:t xml:space="preserve">Menon S. A sequential approach for optimal broadcast scheduling in packet radio networks. IEEE Transactions on Communications. 2009;57(3):764-70. </w:t>
      </w:r>
    </w:p>
    <w:p w:rsidR="00EE2B4F" w:rsidRPr="00B17ABA" w:rsidRDefault="00EE2B4F" w:rsidP="00D93242">
      <w:pPr>
        <w:spacing w:line="276" w:lineRule="auto"/>
        <w:ind w:firstLine="0"/>
        <w:rPr>
          <w:noProof/>
        </w:rPr>
      </w:pPr>
      <w:r w:rsidRPr="00B17ABA">
        <w:rPr>
          <w:noProof/>
        </w:rPr>
        <w:t>151.</w:t>
      </w:r>
      <w:r w:rsidRPr="00B17ABA">
        <w:rPr>
          <w:noProof/>
        </w:rPr>
        <w:tab/>
        <w:t xml:space="preserve">Mendes SP, Molina G, Vega-Rodríguez MA, Gómez-Pulido JA, Sáez Y, Miranda G, et al. Benchmarking a wide spectrum of metaheuristic techniques for the radio network design problem. IEEE Transactions on Evolutionary Computation. 2009;13(5):1133-50. </w:t>
      </w:r>
    </w:p>
    <w:p w:rsidR="00EE2B4F" w:rsidRPr="00B17ABA" w:rsidRDefault="00EE2B4F" w:rsidP="00D93242">
      <w:pPr>
        <w:spacing w:line="276" w:lineRule="auto"/>
        <w:ind w:firstLine="0"/>
        <w:rPr>
          <w:noProof/>
        </w:rPr>
      </w:pPr>
      <w:r w:rsidRPr="00B17ABA">
        <w:rPr>
          <w:noProof/>
        </w:rPr>
        <w:t>152.</w:t>
      </w:r>
      <w:r w:rsidRPr="00B17ABA">
        <w:rPr>
          <w:noProof/>
        </w:rPr>
        <w:tab/>
        <w:t xml:space="preserve">O'Hanley JR, Church RL. Designing robust coverage networks to hedge against worst-case facility losses. European Journal of Operational Research. 2011 Feb;209(1):23-36. </w:t>
      </w:r>
    </w:p>
    <w:p w:rsidR="00EE2B4F" w:rsidRPr="00B17ABA" w:rsidRDefault="00EE2B4F" w:rsidP="00D93242">
      <w:pPr>
        <w:spacing w:line="276" w:lineRule="auto"/>
        <w:ind w:firstLine="0"/>
        <w:rPr>
          <w:noProof/>
          <w:lang w:val="sv-SE"/>
        </w:rPr>
      </w:pPr>
      <w:r w:rsidRPr="00B17ABA">
        <w:rPr>
          <w:noProof/>
        </w:rPr>
        <w:t>153.</w:t>
      </w:r>
      <w:r w:rsidRPr="00B17ABA">
        <w:rPr>
          <w:noProof/>
        </w:rPr>
        <w:tab/>
        <w:t xml:space="preserve">Michalewicz Z, Fogel DB. How to solve it: Modern Heuristics. </w:t>
      </w:r>
      <w:r w:rsidRPr="00B17ABA">
        <w:rPr>
          <w:noProof/>
          <w:lang w:val="sv-SE"/>
        </w:rPr>
        <w:t>2nd ed: Springer; 2004 Sep.</w:t>
      </w:r>
    </w:p>
    <w:p w:rsidR="00EE2B4F" w:rsidRPr="00B17ABA" w:rsidRDefault="00EE2B4F" w:rsidP="00D93242">
      <w:pPr>
        <w:spacing w:line="276" w:lineRule="auto"/>
        <w:ind w:firstLine="0"/>
        <w:rPr>
          <w:noProof/>
        </w:rPr>
      </w:pPr>
      <w:r w:rsidRPr="00B17ABA">
        <w:rPr>
          <w:noProof/>
          <w:lang w:val="sv-SE"/>
        </w:rPr>
        <w:t>154.</w:t>
      </w:r>
      <w:r w:rsidRPr="00B17ABA">
        <w:rPr>
          <w:noProof/>
          <w:lang w:val="sv-SE"/>
        </w:rPr>
        <w:tab/>
        <w:t xml:space="preserve">Miller Z, Pritikin D, Perkel M, Sudborough IH. </w:t>
      </w:r>
      <w:r w:rsidRPr="00B17ABA">
        <w:rPr>
          <w:noProof/>
        </w:rPr>
        <w:t xml:space="preserve">The sequential sum problem and performance bounds on the greedy algorithm for the on-line steiner problem. Networks. 2005;45(3):143-64. </w:t>
      </w:r>
    </w:p>
    <w:p w:rsidR="00EE2B4F" w:rsidRPr="00B17ABA" w:rsidRDefault="00EE2B4F" w:rsidP="00D93242">
      <w:pPr>
        <w:spacing w:line="276" w:lineRule="auto"/>
        <w:ind w:firstLine="0"/>
        <w:rPr>
          <w:noProof/>
        </w:rPr>
      </w:pPr>
      <w:r w:rsidRPr="00B17ABA">
        <w:rPr>
          <w:noProof/>
        </w:rPr>
        <w:t>155.</w:t>
      </w:r>
      <w:r w:rsidRPr="00B17ABA">
        <w:rPr>
          <w:noProof/>
        </w:rPr>
        <w:tab/>
        <w:t xml:space="preserve">Ruiz R, Stutzle T. A simple and effective iterated greedy algorithm for the permutation flowshop scheduling problem. European Journal of Operational Research. 2007 Mar;177(3):2033-49. </w:t>
      </w:r>
    </w:p>
    <w:p w:rsidR="00EE2B4F" w:rsidRPr="00B17ABA" w:rsidRDefault="00EE2B4F" w:rsidP="00D93242">
      <w:pPr>
        <w:spacing w:line="276" w:lineRule="auto"/>
        <w:ind w:firstLine="0"/>
        <w:rPr>
          <w:noProof/>
        </w:rPr>
      </w:pPr>
      <w:r w:rsidRPr="00B17ABA">
        <w:rPr>
          <w:noProof/>
        </w:rPr>
        <w:t>156.</w:t>
      </w:r>
      <w:r w:rsidRPr="00B17ABA">
        <w:rPr>
          <w:noProof/>
        </w:rPr>
        <w:tab/>
        <w:t xml:space="preserve">Moshkov MJ, Piliszczuk M, Zielosko B. Greedy algorithm for construction of partial association rules. Fundamenta Informaticae. 2009;92(3):259-77. </w:t>
      </w:r>
    </w:p>
    <w:p w:rsidR="00EE2B4F" w:rsidRPr="00B17ABA" w:rsidRDefault="00EE2B4F" w:rsidP="00D93242">
      <w:pPr>
        <w:spacing w:line="276" w:lineRule="auto"/>
        <w:ind w:firstLine="0"/>
        <w:rPr>
          <w:noProof/>
        </w:rPr>
      </w:pPr>
      <w:r w:rsidRPr="00B17ABA">
        <w:rPr>
          <w:noProof/>
        </w:rPr>
        <w:t>157.</w:t>
      </w:r>
      <w:r w:rsidRPr="00B17ABA">
        <w:rPr>
          <w:noProof/>
        </w:rPr>
        <w:tab/>
        <w:t xml:space="preserve">Faggioli E, Bentivoglio CA. Heuristic and exact methods for the cutting sequencing problem. European Journal of Operational Research. 1998;110(3):564-75. </w:t>
      </w:r>
    </w:p>
    <w:p w:rsidR="00EE2B4F" w:rsidRPr="00B17ABA" w:rsidRDefault="00EE2B4F" w:rsidP="00D93242">
      <w:pPr>
        <w:spacing w:line="276" w:lineRule="auto"/>
        <w:ind w:firstLine="0"/>
        <w:rPr>
          <w:noProof/>
        </w:rPr>
      </w:pPr>
      <w:r w:rsidRPr="00B17ABA">
        <w:rPr>
          <w:noProof/>
        </w:rPr>
        <w:t>158.</w:t>
      </w:r>
      <w:r w:rsidRPr="00B17ABA">
        <w:rPr>
          <w:noProof/>
        </w:rPr>
        <w:tab/>
        <w:t xml:space="preserve">Raisanen L, Whitaker RM. Comparison and evaluation of multiple objective genetic algorithms for the antenna placement problem. Mobile Networks and Applications. 2005;10(1):79-88. </w:t>
      </w:r>
    </w:p>
    <w:p w:rsidR="00EE2B4F" w:rsidRPr="00B17ABA" w:rsidRDefault="00EE2B4F" w:rsidP="00D93242">
      <w:pPr>
        <w:spacing w:line="276" w:lineRule="auto"/>
        <w:ind w:firstLine="0"/>
        <w:rPr>
          <w:noProof/>
        </w:rPr>
      </w:pPr>
      <w:r w:rsidRPr="00B17ABA">
        <w:rPr>
          <w:noProof/>
        </w:rPr>
        <w:t>159.</w:t>
      </w:r>
      <w:r w:rsidRPr="00B17ABA">
        <w:rPr>
          <w:noProof/>
        </w:rPr>
        <w:tab/>
        <w:t>Tasgetiren MF, Pan QK, Suganthan PN, Chen AHL. A discrete artificial bee colony algorithm for the total flowtime minimization in permutation flow shops. Information Sciences. 2011 Aug;181(16):3459-75.</w:t>
      </w:r>
    </w:p>
    <w:p w:rsidR="00EE2B4F" w:rsidRPr="00B17ABA" w:rsidRDefault="00EE2B4F" w:rsidP="00D93242">
      <w:pPr>
        <w:spacing w:line="276" w:lineRule="auto"/>
        <w:ind w:firstLine="0"/>
        <w:rPr>
          <w:noProof/>
        </w:rPr>
      </w:pPr>
      <w:r w:rsidRPr="00B17ABA">
        <w:rPr>
          <w:noProof/>
        </w:rPr>
        <w:t>160.</w:t>
      </w:r>
      <w:r w:rsidRPr="00B17ABA">
        <w:rPr>
          <w:noProof/>
        </w:rPr>
        <w:tab/>
        <w:t xml:space="preserve">Sen AK, Bagchi A, Zhang WX. Average-case analysis of best-first search in two representative directed acyclic graphs. Artificial Intelligence. 2004 May;155(1-2):183-206. </w:t>
      </w:r>
    </w:p>
    <w:p w:rsidR="00EE2B4F" w:rsidRPr="00B17ABA" w:rsidRDefault="00EE2B4F" w:rsidP="00D93242">
      <w:pPr>
        <w:spacing w:line="276" w:lineRule="auto"/>
        <w:ind w:firstLine="0"/>
        <w:rPr>
          <w:noProof/>
        </w:rPr>
      </w:pPr>
      <w:r w:rsidRPr="00B17ABA">
        <w:rPr>
          <w:noProof/>
        </w:rPr>
        <w:t>161.</w:t>
      </w:r>
      <w:r w:rsidRPr="00B17ABA">
        <w:rPr>
          <w:noProof/>
        </w:rPr>
        <w:tab/>
        <w:t xml:space="preserve">Koshino M, Murata H, Shirayama M, Kimura H. Applying the various optimal solution search methods to multiple sequence alignments and performance evaluation. Systems and Computers in Japan. 2006;37(11):1-10. </w:t>
      </w:r>
    </w:p>
    <w:p w:rsidR="00EE2B4F" w:rsidRPr="00B17ABA" w:rsidRDefault="00EE2B4F" w:rsidP="00D93242">
      <w:pPr>
        <w:spacing w:line="276" w:lineRule="auto"/>
        <w:ind w:firstLine="0"/>
        <w:rPr>
          <w:noProof/>
        </w:rPr>
      </w:pPr>
      <w:r w:rsidRPr="00B17ABA">
        <w:rPr>
          <w:noProof/>
        </w:rPr>
        <w:t>162.</w:t>
      </w:r>
      <w:r w:rsidRPr="00B17ABA">
        <w:rPr>
          <w:noProof/>
        </w:rPr>
        <w:tab/>
        <w:t xml:space="preserve">Shalash AF, Parhi KK. Power efficient folding of pipelined LMS adaptive filters with applications to wireline digital communications. Journal of VLSI Signal Processing Systems for Signal, Image, and Video Technology. 2000;25(3):199-213. </w:t>
      </w:r>
    </w:p>
    <w:p w:rsidR="00EE2B4F" w:rsidRPr="00B17ABA" w:rsidRDefault="00EE2B4F" w:rsidP="00D93242">
      <w:pPr>
        <w:spacing w:line="276" w:lineRule="auto"/>
        <w:ind w:firstLine="0"/>
        <w:rPr>
          <w:noProof/>
        </w:rPr>
      </w:pPr>
      <w:r w:rsidRPr="00B17ABA">
        <w:rPr>
          <w:noProof/>
        </w:rPr>
        <w:lastRenderedPageBreak/>
        <w:t>163.</w:t>
      </w:r>
      <w:r w:rsidRPr="00B17ABA">
        <w:rPr>
          <w:noProof/>
        </w:rPr>
        <w:tab/>
        <w:t>Schmitz H, Niemann S. A bicriteria Traveling Salesman Problem with sequence priorities. 2009. p. 1-14.</w:t>
      </w:r>
    </w:p>
    <w:p w:rsidR="00EE2B4F" w:rsidRPr="00B17ABA" w:rsidRDefault="00EE2B4F" w:rsidP="00D93242">
      <w:pPr>
        <w:spacing w:line="276" w:lineRule="auto"/>
        <w:ind w:firstLine="0"/>
        <w:rPr>
          <w:noProof/>
        </w:rPr>
      </w:pPr>
      <w:r w:rsidRPr="00B17ABA">
        <w:rPr>
          <w:noProof/>
        </w:rPr>
        <w:t>164.</w:t>
      </w:r>
      <w:r w:rsidRPr="00B17ABA">
        <w:rPr>
          <w:noProof/>
        </w:rPr>
        <w:tab/>
        <w:t xml:space="preserve">Saito M, Fan JZ. Artificial neural network-based heuristic Optimal Traffic Signal Timing. Computer-Aided Civil and Infrastructure Engineering. 2000 Jul;15(4):281-91. </w:t>
      </w:r>
    </w:p>
    <w:p w:rsidR="00EE2B4F" w:rsidRPr="00B17ABA" w:rsidRDefault="00EE2B4F" w:rsidP="00D93242">
      <w:pPr>
        <w:spacing w:line="276" w:lineRule="auto"/>
        <w:ind w:firstLine="0"/>
        <w:rPr>
          <w:noProof/>
        </w:rPr>
      </w:pPr>
      <w:r w:rsidRPr="00B17ABA">
        <w:rPr>
          <w:noProof/>
        </w:rPr>
        <w:t>165.</w:t>
      </w:r>
      <w:r w:rsidRPr="00B17ABA">
        <w:rPr>
          <w:noProof/>
        </w:rPr>
        <w:tab/>
        <w:t xml:space="preserve">Dell'Amico M, Iori M, Martello S. Heuristic algorithms and scatter search for the cardinality constrained P parallel to C-max problem. Journal of Heuristics. 2004 Mar;10(2):169-204. </w:t>
      </w:r>
    </w:p>
    <w:p w:rsidR="00EE2B4F" w:rsidRPr="00B17ABA" w:rsidRDefault="00EE2B4F" w:rsidP="00D93242">
      <w:pPr>
        <w:spacing w:line="276" w:lineRule="auto"/>
        <w:ind w:firstLine="0"/>
        <w:rPr>
          <w:noProof/>
        </w:rPr>
      </w:pPr>
      <w:r w:rsidRPr="00B17ABA">
        <w:rPr>
          <w:noProof/>
        </w:rPr>
        <w:t>166.</w:t>
      </w:r>
      <w:r w:rsidRPr="00B17ABA">
        <w:rPr>
          <w:noProof/>
        </w:rPr>
        <w:tab/>
        <w:t xml:space="preserve">Maenhout B, Vanhoucke M. Branching strategies in a branch-and-price approach for a multiple objective nurse scheduling problem. Journal of Scheduling. 2010;13(1):77-93. </w:t>
      </w:r>
    </w:p>
    <w:p w:rsidR="00EE2B4F" w:rsidRPr="00B17ABA" w:rsidRDefault="00EE2B4F" w:rsidP="00D93242">
      <w:pPr>
        <w:spacing w:line="276" w:lineRule="auto"/>
        <w:ind w:firstLine="0"/>
        <w:rPr>
          <w:noProof/>
        </w:rPr>
      </w:pPr>
      <w:r w:rsidRPr="00B17ABA">
        <w:rPr>
          <w:noProof/>
        </w:rPr>
        <w:t>167.</w:t>
      </w:r>
      <w:r w:rsidRPr="00B17ABA">
        <w:rPr>
          <w:noProof/>
        </w:rPr>
        <w:tab/>
        <w:t xml:space="preserve">Garaix T, Artigues C, Feillet D, Josselin D. Vehicle routing problems with alternative paths: An application to on-demand transportation. European Journal of Operational Research. 2010;204(1):62-75. </w:t>
      </w:r>
    </w:p>
    <w:p w:rsidR="00EE2B4F" w:rsidRPr="00B17ABA" w:rsidRDefault="00EE2B4F" w:rsidP="00D93242">
      <w:pPr>
        <w:spacing w:line="276" w:lineRule="auto"/>
        <w:ind w:firstLine="0"/>
        <w:rPr>
          <w:noProof/>
        </w:rPr>
      </w:pPr>
      <w:r w:rsidRPr="00B17ABA">
        <w:rPr>
          <w:noProof/>
        </w:rPr>
        <w:t>168.</w:t>
      </w:r>
      <w:r w:rsidRPr="00B17ABA">
        <w:rPr>
          <w:noProof/>
        </w:rPr>
        <w:tab/>
        <w:t xml:space="preserve">Pfetsch ME. Branch-and-cut for the maximum feasible subsystem problem. SIAM Journal on Optimization. 2008;19(1):21-38. </w:t>
      </w:r>
    </w:p>
    <w:p w:rsidR="00EE2B4F" w:rsidRPr="00B17ABA" w:rsidRDefault="00EE2B4F" w:rsidP="00D93242">
      <w:pPr>
        <w:spacing w:line="276" w:lineRule="auto"/>
        <w:ind w:firstLine="0"/>
        <w:rPr>
          <w:noProof/>
        </w:rPr>
      </w:pPr>
      <w:r w:rsidRPr="00B17ABA">
        <w:rPr>
          <w:noProof/>
        </w:rPr>
        <w:t>169.</w:t>
      </w:r>
      <w:r w:rsidRPr="00B17ABA">
        <w:rPr>
          <w:noProof/>
        </w:rPr>
        <w:tab/>
        <w:t xml:space="preserve">Schroedl S. An improved search algorithm for optimal multiple-sequence alignment. J Artif Intell Res. 2005;23:587-623. </w:t>
      </w:r>
    </w:p>
    <w:p w:rsidR="00EE2B4F" w:rsidRPr="00B17ABA" w:rsidRDefault="00EE2B4F" w:rsidP="00D93242">
      <w:pPr>
        <w:spacing w:line="276" w:lineRule="auto"/>
        <w:ind w:firstLine="0"/>
        <w:rPr>
          <w:noProof/>
        </w:rPr>
      </w:pPr>
      <w:r w:rsidRPr="00B17ABA">
        <w:rPr>
          <w:noProof/>
        </w:rPr>
        <w:t>170.</w:t>
      </w:r>
      <w:r w:rsidRPr="00B17ABA">
        <w:rPr>
          <w:noProof/>
        </w:rPr>
        <w:tab/>
        <w:t xml:space="preserve">Shahul AZS, Sinnen O. Scheduling task graphs optimally with A*. Journal of Supercomputing. 2010 Mar;51(3):310-32. </w:t>
      </w:r>
    </w:p>
    <w:p w:rsidR="00EE2B4F" w:rsidRPr="00B17ABA" w:rsidRDefault="00EE2B4F" w:rsidP="00D93242">
      <w:pPr>
        <w:spacing w:line="276" w:lineRule="auto"/>
        <w:ind w:firstLine="0"/>
        <w:rPr>
          <w:noProof/>
        </w:rPr>
      </w:pPr>
      <w:r w:rsidRPr="00B17ABA">
        <w:rPr>
          <w:noProof/>
        </w:rPr>
        <w:t>171.</w:t>
      </w:r>
      <w:r w:rsidRPr="00B17ABA">
        <w:rPr>
          <w:noProof/>
        </w:rPr>
        <w:tab/>
        <w:t xml:space="preserve">Portmann MC, Vignier A, Dardilhac D, Dezalay D. Branch and bound crossed with GA to solve hybrid flowshops. European Journal of Operational Research. 1998;107(2):389-400. </w:t>
      </w:r>
    </w:p>
    <w:p w:rsidR="00EE2B4F" w:rsidRPr="00B17ABA" w:rsidRDefault="00EE2B4F" w:rsidP="00D93242">
      <w:pPr>
        <w:spacing w:line="276" w:lineRule="auto"/>
        <w:ind w:firstLine="0"/>
        <w:rPr>
          <w:noProof/>
        </w:rPr>
      </w:pPr>
      <w:r w:rsidRPr="00B17ABA">
        <w:rPr>
          <w:noProof/>
        </w:rPr>
        <w:t>172.</w:t>
      </w:r>
      <w:r w:rsidRPr="00B17ABA">
        <w:rPr>
          <w:noProof/>
        </w:rPr>
        <w:tab/>
        <w:t xml:space="preserve">Bosio S, Righini G. Computational approaches to a combinatorial optimization problem arising from text classification. Computers and Operations Research. 2007;34(7):1910-28. </w:t>
      </w:r>
    </w:p>
    <w:p w:rsidR="00EE2B4F" w:rsidRPr="00B17ABA" w:rsidRDefault="00EE2B4F" w:rsidP="00D93242">
      <w:pPr>
        <w:spacing w:line="276" w:lineRule="auto"/>
        <w:ind w:firstLine="0"/>
        <w:rPr>
          <w:noProof/>
        </w:rPr>
      </w:pPr>
      <w:r w:rsidRPr="00B17ABA">
        <w:rPr>
          <w:noProof/>
        </w:rPr>
        <w:t>173.</w:t>
      </w:r>
      <w:r w:rsidRPr="00B17ABA">
        <w:rPr>
          <w:noProof/>
        </w:rPr>
        <w:tab/>
        <w:t>Kirkpatrick S, Gelatt CD, Vecchi MP. Optimization by simulated annealing. Science. 1983;220(4598):671–80.</w:t>
      </w:r>
    </w:p>
    <w:p w:rsidR="00EE2B4F" w:rsidRPr="00B17ABA" w:rsidRDefault="00EE2B4F" w:rsidP="00D93242">
      <w:pPr>
        <w:spacing w:line="276" w:lineRule="auto"/>
        <w:ind w:firstLine="0"/>
        <w:rPr>
          <w:noProof/>
        </w:rPr>
      </w:pPr>
      <w:r w:rsidRPr="00B17ABA">
        <w:rPr>
          <w:noProof/>
        </w:rPr>
        <w:t>174.</w:t>
      </w:r>
      <w:r w:rsidRPr="00B17ABA">
        <w:rPr>
          <w:noProof/>
        </w:rPr>
        <w:tab/>
        <w:t xml:space="preserve">Glover F. Future paths for integer programming and links to artificial-intelligence. Comput Oper Res. 1986;13(5):533-49. </w:t>
      </w:r>
    </w:p>
    <w:p w:rsidR="00EE2B4F" w:rsidRPr="00B17ABA" w:rsidRDefault="00EE2B4F" w:rsidP="00D93242">
      <w:pPr>
        <w:spacing w:line="276" w:lineRule="auto"/>
        <w:ind w:firstLine="0"/>
        <w:rPr>
          <w:noProof/>
        </w:rPr>
      </w:pPr>
      <w:r w:rsidRPr="00B17ABA">
        <w:rPr>
          <w:noProof/>
        </w:rPr>
        <w:t>175.</w:t>
      </w:r>
      <w:r w:rsidRPr="00B17ABA">
        <w:rPr>
          <w:noProof/>
        </w:rPr>
        <w:tab/>
        <w:t xml:space="preserve">Glover F. Tabu search - a tutorial. Interfaces. 1990 Jul-Aug;20(4):74-94. </w:t>
      </w:r>
    </w:p>
    <w:p w:rsidR="00EE2B4F" w:rsidRPr="00B17ABA" w:rsidRDefault="00EE2B4F" w:rsidP="00D93242">
      <w:pPr>
        <w:spacing w:line="276" w:lineRule="auto"/>
        <w:ind w:firstLine="0"/>
        <w:rPr>
          <w:noProof/>
        </w:rPr>
      </w:pPr>
      <w:r w:rsidRPr="00B17ABA">
        <w:rPr>
          <w:noProof/>
        </w:rPr>
        <w:t>176.</w:t>
      </w:r>
      <w:r w:rsidRPr="00B17ABA">
        <w:rPr>
          <w:noProof/>
        </w:rPr>
        <w:tab/>
        <w:t xml:space="preserve">Voudouris C, Tsang E. Guided local search and its application to the traveling salesman problem. European Journal of Operational Research. 1999 Mar 1;113(2):469-99. </w:t>
      </w:r>
    </w:p>
    <w:p w:rsidR="00EE2B4F" w:rsidRPr="00B17ABA" w:rsidRDefault="00EE2B4F" w:rsidP="00D93242">
      <w:pPr>
        <w:spacing w:line="276" w:lineRule="auto"/>
        <w:ind w:firstLine="0"/>
        <w:rPr>
          <w:noProof/>
          <w:lang w:val="pt-PT"/>
        </w:rPr>
      </w:pPr>
      <w:r w:rsidRPr="00B17ABA">
        <w:rPr>
          <w:noProof/>
        </w:rPr>
        <w:t>177.</w:t>
      </w:r>
      <w:r w:rsidRPr="00B17ABA">
        <w:rPr>
          <w:noProof/>
        </w:rPr>
        <w:tab/>
        <w:t xml:space="preserve">Mladenovic N, Hansen P. Variable neighborhood search. </w:t>
      </w:r>
      <w:r w:rsidRPr="00B17ABA">
        <w:rPr>
          <w:noProof/>
          <w:lang w:val="pt-PT"/>
        </w:rPr>
        <w:t xml:space="preserve">Comput Oper Res. 1997 Nov;24(11):1097-100. </w:t>
      </w:r>
    </w:p>
    <w:p w:rsidR="00EE2B4F" w:rsidRPr="00B17ABA" w:rsidRDefault="00EE2B4F" w:rsidP="00D93242">
      <w:pPr>
        <w:spacing w:line="276" w:lineRule="auto"/>
        <w:ind w:firstLine="0"/>
        <w:rPr>
          <w:noProof/>
        </w:rPr>
      </w:pPr>
      <w:r w:rsidRPr="00B17ABA">
        <w:rPr>
          <w:noProof/>
          <w:lang w:val="pt-PT"/>
        </w:rPr>
        <w:t>178.</w:t>
      </w:r>
      <w:r w:rsidRPr="00B17ABA">
        <w:rPr>
          <w:noProof/>
          <w:lang w:val="pt-PT"/>
        </w:rPr>
        <w:tab/>
        <w:t xml:space="preserve">Feo TA, Resende MGC. </w:t>
      </w:r>
      <w:r w:rsidRPr="00B17ABA">
        <w:rPr>
          <w:noProof/>
        </w:rPr>
        <w:t xml:space="preserve">Greedy randomized adaptive search procedures. J Global Optim. 1995 Mar;6(2):109-33. </w:t>
      </w:r>
    </w:p>
    <w:p w:rsidR="00EE2B4F" w:rsidRPr="00B17ABA" w:rsidRDefault="00EE2B4F" w:rsidP="00D93242">
      <w:pPr>
        <w:spacing w:line="276" w:lineRule="auto"/>
        <w:ind w:firstLine="0"/>
        <w:rPr>
          <w:noProof/>
        </w:rPr>
      </w:pPr>
      <w:r w:rsidRPr="00B17ABA">
        <w:rPr>
          <w:noProof/>
        </w:rPr>
        <w:lastRenderedPageBreak/>
        <w:t>179.</w:t>
      </w:r>
      <w:r w:rsidRPr="00B17ABA">
        <w:rPr>
          <w:noProof/>
        </w:rPr>
        <w:tab/>
        <w:t>Holland JH. Adaptation in natural and artificial systems. The University of Michigan Press, Ann Harbor, MI. 1975.</w:t>
      </w:r>
    </w:p>
    <w:p w:rsidR="00EE2B4F" w:rsidRPr="00B17ABA" w:rsidRDefault="00EE2B4F" w:rsidP="00D93242">
      <w:pPr>
        <w:spacing w:line="276" w:lineRule="auto"/>
        <w:ind w:firstLine="0"/>
        <w:rPr>
          <w:noProof/>
        </w:rPr>
      </w:pPr>
      <w:r w:rsidRPr="00B17ABA">
        <w:rPr>
          <w:noProof/>
        </w:rPr>
        <w:t>180.</w:t>
      </w:r>
      <w:r w:rsidRPr="00B17ABA">
        <w:rPr>
          <w:noProof/>
        </w:rPr>
        <w:tab/>
        <w:t xml:space="preserve">Gendreau M, Potvin JY. Metaheuristics in combinatorial optimization. Annals of Operations Research. 2005 Nov;140(1):189-213. </w:t>
      </w:r>
    </w:p>
    <w:p w:rsidR="00EE2B4F" w:rsidRPr="00B17ABA" w:rsidRDefault="00EE2B4F" w:rsidP="00D93242">
      <w:pPr>
        <w:spacing w:line="276" w:lineRule="auto"/>
        <w:ind w:firstLine="0"/>
        <w:rPr>
          <w:noProof/>
        </w:rPr>
      </w:pPr>
      <w:r w:rsidRPr="00B17ABA">
        <w:rPr>
          <w:noProof/>
        </w:rPr>
        <w:t>181.</w:t>
      </w:r>
      <w:r w:rsidRPr="00B17ABA">
        <w:rPr>
          <w:noProof/>
        </w:rPr>
        <w:tab/>
        <w:t xml:space="preserve">Altiparmak F, Karaoglan I. An adaptive tabu-simulated annealing for concave cost transportation problems. Journal of the Operational Research Society. 2008 Mar;59(3):331-41. </w:t>
      </w:r>
    </w:p>
    <w:p w:rsidR="00EE2B4F" w:rsidRPr="00B17ABA" w:rsidRDefault="00EE2B4F" w:rsidP="00D93242">
      <w:pPr>
        <w:spacing w:line="276" w:lineRule="auto"/>
        <w:ind w:firstLine="0"/>
        <w:rPr>
          <w:noProof/>
        </w:rPr>
      </w:pPr>
      <w:r w:rsidRPr="00B17ABA">
        <w:rPr>
          <w:noProof/>
        </w:rPr>
        <w:t>182.</w:t>
      </w:r>
      <w:r w:rsidRPr="00B17ABA">
        <w:rPr>
          <w:noProof/>
        </w:rPr>
        <w:tab/>
        <w:t xml:space="preserve">Jarboui B, Eddaly M, Siarry P. A hybrid genetic algorithm for solving no-wait flowshop scheduling problems. International Journal of Advanced Manufacturing Technology. 2011 Jun;54(9-12):1129-43. </w:t>
      </w:r>
    </w:p>
    <w:p w:rsidR="00EE2B4F" w:rsidRPr="00B17ABA" w:rsidRDefault="00EE2B4F" w:rsidP="00D93242">
      <w:pPr>
        <w:spacing w:line="276" w:lineRule="auto"/>
        <w:ind w:firstLine="0"/>
        <w:rPr>
          <w:noProof/>
        </w:rPr>
      </w:pPr>
      <w:r w:rsidRPr="00B17ABA">
        <w:rPr>
          <w:noProof/>
        </w:rPr>
        <w:t>183.</w:t>
      </w:r>
      <w:r w:rsidRPr="00B17ABA">
        <w:rPr>
          <w:noProof/>
        </w:rPr>
        <w:tab/>
        <w:t xml:space="preserve">Roach A, Nagi R. A hybrid GA - SA algorithm for Just-in-Time scheduling of multi-level assemblies. Computers and Industrial Engineering. 1996;30(4):1047-60. </w:t>
      </w:r>
    </w:p>
    <w:p w:rsidR="00EE2B4F" w:rsidRPr="00B17ABA" w:rsidRDefault="00EE2B4F" w:rsidP="00D93242">
      <w:pPr>
        <w:spacing w:line="276" w:lineRule="auto"/>
        <w:ind w:firstLine="0"/>
        <w:rPr>
          <w:noProof/>
        </w:rPr>
      </w:pPr>
      <w:r w:rsidRPr="00B17ABA">
        <w:rPr>
          <w:noProof/>
        </w:rPr>
        <w:t>184.</w:t>
      </w:r>
      <w:r w:rsidRPr="00B17ABA">
        <w:rPr>
          <w:noProof/>
        </w:rPr>
        <w:tab/>
        <w:t xml:space="preserve">Ho CK, Ewe HT. GACO - A hybrid ant colony optimization metaheuristic for the dynamic load-balanced clustering problem in ad hoc networks. Applied Artificial Intelligence. 2009;23(7):570-98. </w:t>
      </w:r>
    </w:p>
    <w:p w:rsidR="00EE2B4F" w:rsidRPr="00B17ABA" w:rsidRDefault="00EE2B4F" w:rsidP="00D93242">
      <w:pPr>
        <w:spacing w:line="276" w:lineRule="auto"/>
        <w:ind w:firstLine="0"/>
        <w:rPr>
          <w:noProof/>
        </w:rPr>
      </w:pPr>
      <w:r w:rsidRPr="00B17ABA">
        <w:rPr>
          <w:noProof/>
        </w:rPr>
        <w:t>185.</w:t>
      </w:r>
      <w:r w:rsidRPr="00B17ABA">
        <w:rPr>
          <w:noProof/>
        </w:rPr>
        <w:tab/>
        <w:t xml:space="preserve">Behnamian J, Zandieh M, Fatemi Ghomi SMT. Parallel-machine scheduling problems with sequence-dependent setup times using an ACO, SA and VNS hybrid algorithm. Expert Systems with Applications. 2009;36(6):9637-44. </w:t>
      </w:r>
    </w:p>
    <w:p w:rsidR="00EE2B4F" w:rsidRPr="00B17ABA" w:rsidRDefault="00EE2B4F" w:rsidP="00D93242">
      <w:pPr>
        <w:spacing w:line="276" w:lineRule="auto"/>
        <w:ind w:firstLine="0"/>
        <w:rPr>
          <w:noProof/>
        </w:rPr>
      </w:pPr>
      <w:r w:rsidRPr="00B17ABA">
        <w:rPr>
          <w:noProof/>
        </w:rPr>
        <w:t>186.</w:t>
      </w:r>
      <w:r w:rsidRPr="00B17ABA">
        <w:rPr>
          <w:noProof/>
        </w:rPr>
        <w:tab/>
        <w:t>Tseng LY, Liang SC. A hybrid metaheuristic for the quadratic assignment problem. Computational Optimization and Applications. 2006;34(1):85-113.</w:t>
      </w:r>
    </w:p>
    <w:p w:rsidR="00EE2B4F" w:rsidRPr="00B17ABA" w:rsidRDefault="00EE2B4F" w:rsidP="00D93242">
      <w:pPr>
        <w:spacing w:line="276" w:lineRule="auto"/>
        <w:ind w:firstLine="0"/>
        <w:rPr>
          <w:noProof/>
        </w:rPr>
      </w:pPr>
      <w:r w:rsidRPr="00B17ABA">
        <w:rPr>
          <w:noProof/>
        </w:rPr>
        <w:t>187.</w:t>
      </w:r>
      <w:r w:rsidRPr="00B17ABA">
        <w:rPr>
          <w:noProof/>
        </w:rPr>
        <w:tab/>
        <w:t xml:space="preserve">Vahedi G, Faryabi B, Chamberland J, Datta A, Dougherty E. Optimal intervention strategies for cyclic therapeutic methods. IEEE Transactions on Biomedical Engineering. 2009;56(2):281-91. </w:t>
      </w:r>
    </w:p>
    <w:p w:rsidR="00EE2B4F" w:rsidRPr="00B17ABA" w:rsidRDefault="00EE2B4F" w:rsidP="00D93242">
      <w:pPr>
        <w:spacing w:line="276" w:lineRule="auto"/>
        <w:ind w:firstLine="0"/>
        <w:rPr>
          <w:noProof/>
        </w:rPr>
      </w:pPr>
      <w:r w:rsidRPr="00B17ABA">
        <w:rPr>
          <w:noProof/>
        </w:rPr>
        <w:t>188.</w:t>
      </w:r>
      <w:r w:rsidRPr="00B17ABA">
        <w:rPr>
          <w:noProof/>
        </w:rPr>
        <w:tab/>
        <w:t>Tse SM, Liang Y, Leung KS, Lee KH, Mok TSK. A memetic algorithm for multiple-drug cancer chemotherapy schedule optimization. IEEE Transactions on Systems, Man, and Cybernetics, Part B: Cybernetics. 2007;37(1):84-91.</w:t>
      </w:r>
    </w:p>
    <w:p w:rsidR="00EE2B4F" w:rsidRPr="00B17ABA" w:rsidRDefault="00EE2B4F" w:rsidP="00D93242">
      <w:pPr>
        <w:spacing w:line="276" w:lineRule="auto"/>
        <w:ind w:firstLine="0"/>
        <w:rPr>
          <w:noProof/>
        </w:rPr>
      </w:pPr>
      <w:r w:rsidRPr="00B17ABA">
        <w:rPr>
          <w:noProof/>
        </w:rPr>
        <w:t>189.</w:t>
      </w:r>
      <w:r w:rsidRPr="00B17ABA">
        <w:rPr>
          <w:noProof/>
        </w:rPr>
        <w:tab/>
        <w:t xml:space="preserve">Thall PF, Sung HG, Estey EH. Selecting therapeutic strategies based on efficacy and death in multicourse clinical trials. J Am Stat Assoc. 2002 Mar;97(457):29-39. </w:t>
      </w:r>
    </w:p>
    <w:p w:rsidR="00EE2B4F" w:rsidRPr="00B17ABA" w:rsidRDefault="00EE2B4F" w:rsidP="00D93242">
      <w:pPr>
        <w:spacing w:line="276" w:lineRule="auto"/>
        <w:ind w:firstLine="0"/>
        <w:rPr>
          <w:noProof/>
        </w:rPr>
      </w:pPr>
      <w:r w:rsidRPr="00B17ABA">
        <w:rPr>
          <w:noProof/>
        </w:rPr>
        <w:t>190.</w:t>
      </w:r>
      <w:r w:rsidRPr="00B17ABA">
        <w:rPr>
          <w:noProof/>
        </w:rPr>
        <w:tab/>
        <w:t xml:space="preserve">Zhao Y, Zeng D, Socinski MA, Kosorok MR. Reinforcement learning strategies for clinical trials in nonsmall cell lung cancer. Biometrics. 2011;67(4):1422-33. </w:t>
      </w:r>
    </w:p>
    <w:p w:rsidR="00EE2B4F" w:rsidRPr="00B17ABA" w:rsidRDefault="00EE2B4F" w:rsidP="00D93242">
      <w:pPr>
        <w:spacing w:line="276" w:lineRule="auto"/>
        <w:ind w:firstLine="0"/>
        <w:rPr>
          <w:noProof/>
        </w:rPr>
      </w:pPr>
      <w:r w:rsidRPr="00B17ABA">
        <w:rPr>
          <w:noProof/>
        </w:rPr>
        <w:t>191.</w:t>
      </w:r>
      <w:r w:rsidRPr="00B17ABA">
        <w:rPr>
          <w:noProof/>
        </w:rPr>
        <w:tab/>
        <w:t>Brailsford SCG, W. j.; Rauner, M. S.; Zeppelzauer, W. Combined discrete-event simulation and Ant Colony Optimisation approach for selecting optimal screening policies for diabetic retinopathy. Computational Management Science. 2007;4(1):59-83.</w:t>
      </w:r>
    </w:p>
    <w:p w:rsidR="00EE2B4F" w:rsidRPr="00B17ABA" w:rsidRDefault="00EE2B4F" w:rsidP="00D93242">
      <w:pPr>
        <w:spacing w:line="276" w:lineRule="auto"/>
        <w:ind w:firstLine="0"/>
        <w:rPr>
          <w:noProof/>
        </w:rPr>
      </w:pPr>
      <w:r w:rsidRPr="00B17ABA">
        <w:rPr>
          <w:noProof/>
        </w:rPr>
        <w:t>192.</w:t>
      </w:r>
      <w:r w:rsidRPr="00B17ABA">
        <w:rPr>
          <w:noProof/>
        </w:rPr>
        <w:tab/>
        <w:t xml:space="preserve">Rauner MS, Gutjahr WJ, Heidenberger K, Wagner J, Pasia J. Dynamic policy modeling for chronic diseases: Metaheuristic-based identification of pareto-optimal. Operations Research. 2010;58(5):1269-86. </w:t>
      </w:r>
    </w:p>
    <w:p w:rsidR="00EE2B4F" w:rsidRPr="00B17ABA" w:rsidRDefault="00EE2B4F" w:rsidP="00D93242">
      <w:pPr>
        <w:spacing w:line="276" w:lineRule="auto"/>
        <w:ind w:firstLine="0"/>
        <w:rPr>
          <w:noProof/>
        </w:rPr>
      </w:pPr>
      <w:r w:rsidRPr="00B17ABA">
        <w:rPr>
          <w:noProof/>
        </w:rPr>
        <w:lastRenderedPageBreak/>
        <w:t>193.</w:t>
      </w:r>
      <w:r w:rsidRPr="00B17ABA">
        <w:rPr>
          <w:noProof/>
        </w:rPr>
        <w:tab/>
        <w:t xml:space="preserve">Das TK, Savachkin AA, Zhu YL. A large-scale simulation model of pandemic influenza outbreaks for development of dynamic mitigation strategies. Iie Trans. 2008;40(9):893-905. </w:t>
      </w:r>
    </w:p>
    <w:p w:rsidR="00EE2B4F" w:rsidRPr="00B17ABA" w:rsidRDefault="00EE2B4F" w:rsidP="00D93242">
      <w:pPr>
        <w:spacing w:line="276" w:lineRule="auto"/>
        <w:ind w:firstLine="0"/>
        <w:rPr>
          <w:noProof/>
        </w:rPr>
      </w:pPr>
      <w:r w:rsidRPr="00B17ABA">
        <w:rPr>
          <w:noProof/>
        </w:rPr>
        <w:t>194.</w:t>
      </w:r>
      <w:r w:rsidRPr="00B17ABA">
        <w:rPr>
          <w:noProof/>
        </w:rPr>
        <w:tab/>
        <w:t>Bioucas-Dias JM, Valadao G. Discontinuity preserving phase unwrapping using graph cuts. In: Rangarajan A, Vemuri B, Yuille AL, editors. Energy Minimization Methods in Computer Vision and Pattern Recognition, Proceedings. Lecture Notes in Computer Science. 37572005. p. 268-84.</w:t>
      </w:r>
    </w:p>
    <w:p w:rsidR="00EE2B4F" w:rsidRPr="00B17ABA" w:rsidRDefault="00EE2B4F" w:rsidP="00D93242">
      <w:pPr>
        <w:spacing w:line="276" w:lineRule="auto"/>
        <w:ind w:firstLine="0"/>
        <w:rPr>
          <w:noProof/>
        </w:rPr>
      </w:pPr>
      <w:r w:rsidRPr="00B17ABA">
        <w:rPr>
          <w:noProof/>
        </w:rPr>
        <w:t>195.</w:t>
      </w:r>
      <w:r w:rsidRPr="00B17ABA">
        <w:rPr>
          <w:noProof/>
        </w:rPr>
        <w:tab/>
        <w:t xml:space="preserve">Ying L, Liang ZP, Munson Jr DC, Koetter R, Frey BJ. Unwrapping of MR phase images using a Markov random field model. IEEE Transactions on Medical Imaging. 2006;25(1):128-36. </w:t>
      </w:r>
    </w:p>
    <w:p w:rsidR="00EE2B4F" w:rsidRPr="00B17ABA" w:rsidRDefault="00EE2B4F" w:rsidP="00D93242">
      <w:pPr>
        <w:spacing w:line="276" w:lineRule="auto"/>
        <w:ind w:firstLine="0"/>
        <w:rPr>
          <w:noProof/>
        </w:rPr>
      </w:pPr>
      <w:r w:rsidRPr="00B17ABA">
        <w:rPr>
          <w:noProof/>
        </w:rPr>
        <w:t>196.</w:t>
      </w:r>
      <w:r w:rsidRPr="00B17ABA">
        <w:rPr>
          <w:noProof/>
        </w:rPr>
        <w:tab/>
        <w:t xml:space="preserve">Zheng Y, Yu J, Kambhamettu C, Englander S, Schnall MD, Shen D. De-enhancing the dynamic contrast-enhanced breast MRI for robust registration. Medical Image Computing &amp; Computer Assisted Intervention: MICCAI. 2007;10(Pt 1):933-41. </w:t>
      </w:r>
    </w:p>
    <w:p w:rsidR="00EE2B4F" w:rsidRPr="00B17ABA" w:rsidRDefault="00EE2B4F" w:rsidP="00D93242">
      <w:pPr>
        <w:spacing w:line="276" w:lineRule="auto"/>
        <w:ind w:firstLine="0"/>
        <w:rPr>
          <w:noProof/>
        </w:rPr>
      </w:pPr>
      <w:r w:rsidRPr="00B17ABA">
        <w:rPr>
          <w:noProof/>
        </w:rPr>
        <w:t>197.</w:t>
      </w:r>
      <w:r w:rsidRPr="00B17ABA">
        <w:rPr>
          <w:noProof/>
        </w:rPr>
        <w:tab/>
        <w:t xml:space="preserve">Geng N, Xie X, Augusto V, Jiang Z. A monte carlo optimization and dynamic programming approach for managing MRI examinations of stroke patients. IEEE Transactions on Automatic Control. 2011;56(11):2515-29. </w:t>
      </w:r>
    </w:p>
    <w:p w:rsidR="00EE2B4F" w:rsidRPr="00B17ABA" w:rsidRDefault="00EE2B4F" w:rsidP="00D93242">
      <w:pPr>
        <w:spacing w:line="276" w:lineRule="auto"/>
        <w:ind w:firstLine="0"/>
        <w:rPr>
          <w:noProof/>
        </w:rPr>
      </w:pPr>
      <w:r w:rsidRPr="00B17ABA">
        <w:rPr>
          <w:noProof/>
        </w:rPr>
        <w:t>198.</w:t>
      </w:r>
      <w:r w:rsidRPr="00B17ABA">
        <w:rPr>
          <w:noProof/>
        </w:rPr>
        <w:tab/>
        <w:t xml:space="preserve">Patrick J, Puterman ML, Queyranne M. Dynamic multipriority patient scheduling for a diagnostic resource. Operations Research. 2008;56(6):1507-25. </w:t>
      </w:r>
    </w:p>
    <w:p w:rsidR="00EE2B4F" w:rsidRPr="00B17ABA" w:rsidRDefault="00EE2B4F" w:rsidP="00D93242">
      <w:pPr>
        <w:spacing w:line="276" w:lineRule="auto"/>
        <w:ind w:firstLine="0"/>
        <w:rPr>
          <w:noProof/>
        </w:rPr>
      </w:pPr>
      <w:r w:rsidRPr="00B17ABA">
        <w:rPr>
          <w:noProof/>
        </w:rPr>
        <w:t>199.</w:t>
      </w:r>
      <w:r w:rsidRPr="00B17ABA">
        <w:rPr>
          <w:noProof/>
        </w:rPr>
        <w:tab/>
        <w:t xml:space="preserve">Maxwell MS, Restrepo M, Henderson SG, Topaloglu H. Approximate dynamic programming for ambulance redeployment. INFORMS Journal on Computing. 2010;22(2):266-81. </w:t>
      </w:r>
    </w:p>
    <w:p w:rsidR="00EE2B4F" w:rsidRPr="00B17ABA" w:rsidRDefault="00EE2B4F" w:rsidP="00D93242">
      <w:pPr>
        <w:spacing w:line="276" w:lineRule="auto"/>
        <w:ind w:firstLine="0"/>
        <w:rPr>
          <w:noProof/>
        </w:rPr>
      </w:pPr>
      <w:r w:rsidRPr="00B17ABA">
        <w:rPr>
          <w:noProof/>
        </w:rPr>
        <w:t>200.</w:t>
      </w:r>
      <w:r w:rsidRPr="00B17ABA">
        <w:rPr>
          <w:noProof/>
        </w:rPr>
        <w:tab/>
        <w:t>Sutton RS, Barto AG. Reinforcement Learning: An Introduction: The MIT Press; 1998.</w:t>
      </w:r>
    </w:p>
    <w:p w:rsidR="00EE2B4F" w:rsidRPr="00B17ABA" w:rsidRDefault="00EE2B4F" w:rsidP="00D93242">
      <w:pPr>
        <w:spacing w:line="276" w:lineRule="auto"/>
        <w:ind w:firstLine="0"/>
        <w:rPr>
          <w:noProof/>
        </w:rPr>
      </w:pPr>
      <w:r w:rsidRPr="00B17ABA">
        <w:rPr>
          <w:noProof/>
        </w:rPr>
        <w:t>201.</w:t>
      </w:r>
      <w:r w:rsidRPr="00B17ABA">
        <w:rPr>
          <w:noProof/>
        </w:rPr>
        <w:tab/>
        <w:t>Servít M, Zamazal J. Decomposition and Reduction: General Problem-Solving Paradigms. VLSI Design. 1995;3(3-4):359-71.</w:t>
      </w:r>
    </w:p>
    <w:p w:rsidR="00EE2B4F" w:rsidRPr="00B17ABA" w:rsidRDefault="00EE2B4F" w:rsidP="00D93242">
      <w:pPr>
        <w:spacing w:line="276" w:lineRule="auto"/>
        <w:ind w:firstLine="0"/>
        <w:rPr>
          <w:noProof/>
        </w:rPr>
      </w:pPr>
      <w:r w:rsidRPr="00B17ABA">
        <w:rPr>
          <w:noProof/>
        </w:rPr>
        <w:t>202.</w:t>
      </w:r>
      <w:r w:rsidRPr="00B17ABA">
        <w:rPr>
          <w:noProof/>
        </w:rPr>
        <w:tab/>
        <w:t xml:space="preserve">Silver EA. An overview of heuristic solution methods. Journal of the Operational Research Society. 2004 Sep;55(9):936-56. </w:t>
      </w:r>
    </w:p>
    <w:p w:rsidR="00EE2B4F" w:rsidRPr="00B17ABA" w:rsidRDefault="00EE2B4F" w:rsidP="00D93242">
      <w:pPr>
        <w:spacing w:line="276" w:lineRule="auto"/>
        <w:ind w:firstLine="0"/>
        <w:rPr>
          <w:noProof/>
        </w:rPr>
      </w:pPr>
      <w:r w:rsidRPr="00B17ABA">
        <w:rPr>
          <w:noProof/>
        </w:rPr>
        <w:t>203.</w:t>
      </w:r>
      <w:r w:rsidRPr="00B17ABA">
        <w:rPr>
          <w:noProof/>
        </w:rPr>
        <w:tab/>
        <w:t xml:space="preserve">Metropolis N, Rosenbluth AW, Rosenbluth MN, Teller AH, Teller E. Equation of state calculations by fast computing machines. J Chem Phys. 1953;21(6):1087-92. </w:t>
      </w:r>
    </w:p>
    <w:p w:rsidR="00EE2B4F" w:rsidRPr="00B17ABA" w:rsidRDefault="00EE2B4F" w:rsidP="00D93242">
      <w:pPr>
        <w:spacing w:line="276" w:lineRule="auto"/>
        <w:ind w:firstLine="0"/>
        <w:rPr>
          <w:noProof/>
        </w:rPr>
      </w:pPr>
      <w:r w:rsidRPr="00B17ABA">
        <w:rPr>
          <w:noProof/>
        </w:rPr>
        <w:t>204.</w:t>
      </w:r>
      <w:r w:rsidRPr="00B17ABA">
        <w:rPr>
          <w:noProof/>
        </w:rPr>
        <w:tab/>
        <w:t xml:space="preserve">Park MW, Kim YD. A systematic procedure for setting parameters in simulated annealing algorithms. Comput Oper Res. 1998 Mar;25(3):207-17. </w:t>
      </w:r>
    </w:p>
    <w:p w:rsidR="00EE2B4F" w:rsidRPr="00B17ABA" w:rsidRDefault="00EE2B4F" w:rsidP="00D93242">
      <w:pPr>
        <w:spacing w:line="276" w:lineRule="auto"/>
        <w:ind w:firstLine="0"/>
        <w:rPr>
          <w:noProof/>
        </w:rPr>
      </w:pPr>
      <w:r w:rsidRPr="00B17ABA">
        <w:rPr>
          <w:noProof/>
        </w:rPr>
        <w:t>205.</w:t>
      </w:r>
      <w:r w:rsidRPr="00B17ABA">
        <w:rPr>
          <w:noProof/>
        </w:rPr>
        <w:tab/>
        <w:t xml:space="preserve">Ben-Ameur W. Computing the initial temperature of simulated annealing. Computational Optimization and Applications. 2004 Dec;29(3):369-85. </w:t>
      </w:r>
    </w:p>
    <w:p w:rsidR="00EE2B4F" w:rsidRPr="00B17ABA" w:rsidRDefault="00EE2B4F" w:rsidP="00D93242">
      <w:pPr>
        <w:spacing w:line="276" w:lineRule="auto"/>
        <w:ind w:firstLine="0"/>
        <w:rPr>
          <w:noProof/>
        </w:rPr>
      </w:pPr>
      <w:r w:rsidRPr="00B17ABA">
        <w:rPr>
          <w:noProof/>
        </w:rPr>
        <w:t>206.</w:t>
      </w:r>
      <w:r w:rsidRPr="00B17ABA">
        <w:rPr>
          <w:noProof/>
        </w:rPr>
        <w:tab/>
        <w:t xml:space="preserve">Shakouri GH, Shojaee K, Behnam TM. Investigation on the choice of the initial temperature in the Simulated Annealing: A Mushy State SA for TSP. Med: 2009 17th Mediterranean Conference on Control &amp; Automation, Vols 1-3. 2009:1050-5. </w:t>
      </w:r>
    </w:p>
    <w:p w:rsidR="00EE2B4F" w:rsidRPr="00B17ABA" w:rsidRDefault="00EE2B4F" w:rsidP="00D93242">
      <w:pPr>
        <w:spacing w:line="276" w:lineRule="auto"/>
        <w:ind w:firstLine="0"/>
        <w:rPr>
          <w:noProof/>
        </w:rPr>
      </w:pPr>
      <w:r w:rsidRPr="00B17ABA">
        <w:rPr>
          <w:noProof/>
        </w:rPr>
        <w:lastRenderedPageBreak/>
        <w:t>207.</w:t>
      </w:r>
      <w:r w:rsidRPr="00B17ABA">
        <w:rPr>
          <w:noProof/>
        </w:rPr>
        <w:tab/>
        <w:t xml:space="preserve">Lee CY, Lee D. Determination of initial temperature in fast simulated annealing. Computational Optimization and Applications. 2014 Jun;58(2):503-22. </w:t>
      </w:r>
    </w:p>
    <w:p w:rsidR="00EE2B4F" w:rsidRPr="00B17ABA" w:rsidRDefault="00EE2B4F" w:rsidP="00D93242">
      <w:pPr>
        <w:spacing w:line="276" w:lineRule="auto"/>
        <w:ind w:firstLine="0"/>
        <w:rPr>
          <w:noProof/>
        </w:rPr>
      </w:pPr>
      <w:r w:rsidRPr="00B17ABA">
        <w:rPr>
          <w:noProof/>
        </w:rPr>
        <w:t>208.</w:t>
      </w:r>
      <w:r w:rsidRPr="00B17ABA">
        <w:rPr>
          <w:noProof/>
        </w:rPr>
        <w:tab/>
        <w:t xml:space="preserve">Blum C, Roli A. Metaheuristics in combinatorial optimization: Overview and conceptual comparison. Acm Comput Surv. 2003 Sep;35(3):268-308. </w:t>
      </w:r>
    </w:p>
    <w:p w:rsidR="00EE2B4F" w:rsidRPr="00B17ABA" w:rsidRDefault="00EE2B4F" w:rsidP="00D93242">
      <w:pPr>
        <w:spacing w:line="276" w:lineRule="auto"/>
        <w:ind w:firstLine="0"/>
        <w:rPr>
          <w:noProof/>
        </w:rPr>
      </w:pPr>
      <w:r w:rsidRPr="00B17ABA">
        <w:rPr>
          <w:noProof/>
        </w:rPr>
        <w:t>209.</w:t>
      </w:r>
      <w:r w:rsidRPr="00B17ABA">
        <w:rPr>
          <w:noProof/>
        </w:rPr>
        <w:tab/>
        <w:t xml:space="preserve">Herran A, de la Cruz JM, de Andres B. Global search metaheuristics for planning transportation of multiple petroleum products in a multi-pipeline system. Comput Chem Eng. 2012 Feb 10;37:248-61. </w:t>
      </w:r>
    </w:p>
    <w:p w:rsidR="00EE2B4F" w:rsidRPr="00B17ABA" w:rsidRDefault="00EE2B4F" w:rsidP="00D93242">
      <w:pPr>
        <w:spacing w:line="276" w:lineRule="auto"/>
        <w:ind w:firstLine="0"/>
        <w:rPr>
          <w:noProof/>
        </w:rPr>
      </w:pPr>
      <w:r w:rsidRPr="00B17ABA">
        <w:rPr>
          <w:noProof/>
        </w:rPr>
        <w:t>210.</w:t>
      </w:r>
      <w:r w:rsidRPr="00B17ABA">
        <w:rPr>
          <w:noProof/>
        </w:rPr>
        <w:tab/>
        <w:t xml:space="preserve">Martins TC, Tsuzuki MSG. Placement over containers with fixed dimensions solved with adaptive neighborhood simulated annealing. B Pol Acad Sci-Tech. 2009 Sep;57(3):273-80. </w:t>
      </w:r>
    </w:p>
    <w:p w:rsidR="00EE2B4F" w:rsidRPr="00B17ABA" w:rsidRDefault="00EE2B4F" w:rsidP="00D93242">
      <w:pPr>
        <w:spacing w:line="276" w:lineRule="auto"/>
        <w:ind w:firstLine="0"/>
        <w:rPr>
          <w:noProof/>
        </w:rPr>
      </w:pPr>
      <w:r w:rsidRPr="00B17ABA">
        <w:rPr>
          <w:noProof/>
        </w:rPr>
        <w:t>211.</w:t>
      </w:r>
      <w:r w:rsidRPr="00B17ABA">
        <w:rPr>
          <w:noProof/>
        </w:rPr>
        <w:tab/>
        <w:t xml:space="preserve">Guillen G, Mele FD, Espuna A, Puigjaner L. Addressing the design of chemical supply chains under demand uncertainty. Ind Eng Chem Res. 2006 Oct 25;45(22):7566-81. </w:t>
      </w:r>
    </w:p>
    <w:p w:rsidR="00EE2B4F" w:rsidRPr="00B17ABA" w:rsidRDefault="00EE2B4F" w:rsidP="00D93242">
      <w:pPr>
        <w:spacing w:line="276" w:lineRule="auto"/>
        <w:ind w:firstLine="0"/>
        <w:rPr>
          <w:noProof/>
        </w:rPr>
      </w:pPr>
      <w:r w:rsidRPr="00B17ABA">
        <w:rPr>
          <w:noProof/>
        </w:rPr>
        <w:t>212.</w:t>
      </w:r>
      <w:r w:rsidRPr="00B17ABA">
        <w:rPr>
          <w:noProof/>
        </w:rPr>
        <w:tab/>
        <w:t xml:space="preserve">Yang SC, Hwang RH. Adaptive multicast routing in ATM networks. Globecom 98: Ieee Globecom 1998 - Conference Record, Vols 1-6. 1998:1018-23. </w:t>
      </w:r>
    </w:p>
    <w:p w:rsidR="00EE2B4F" w:rsidRPr="00B17ABA" w:rsidRDefault="00EE2B4F" w:rsidP="00D93242">
      <w:pPr>
        <w:spacing w:line="276" w:lineRule="auto"/>
        <w:ind w:firstLine="0"/>
        <w:rPr>
          <w:noProof/>
        </w:rPr>
      </w:pPr>
      <w:r w:rsidRPr="00B17ABA">
        <w:rPr>
          <w:noProof/>
        </w:rPr>
        <w:t>213.</w:t>
      </w:r>
      <w:r w:rsidRPr="00B17ABA">
        <w:rPr>
          <w:noProof/>
        </w:rPr>
        <w:tab/>
        <w:t xml:space="preserve">Rees J, Koehler GJ. Modeling search in group decision support systems. IEEE Transactions on Systems, Man and Cybernetics Part C: Applications and Reviews. 2004;34(3):237-44. </w:t>
      </w:r>
    </w:p>
    <w:p w:rsidR="00EE2B4F" w:rsidRPr="00B17ABA" w:rsidRDefault="00EE2B4F" w:rsidP="00D93242">
      <w:pPr>
        <w:spacing w:line="276" w:lineRule="auto"/>
        <w:ind w:firstLine="0"/>
        <w:rPr>
          <w:noProof/>
        </w:rPr>
      </w:pPr>
      <w:r w:rsidRPr="00B17ABA">
        <w:rPr>
          <w:noProof/>
        </w:rPr>
        <w:t>214.</w:t>
      </w:r>
      <w:r w:rsidRPr="00B17ABA">
        <w:rPr>
          <w:noProof/>
        </w:rPr>
        <w:tab/>
        <w:t xml:space="preserve">Vahdani B, Soltani R, Zandieh M. Scheduling the truck holdover recurrent dock cross-dock problem using robust meta-heuristics. International Journal of Advanced Manufacturing Technology. 2010 Jan;46(5-8):769-83. </w:t>
      </w:r>
    </w:p>
    <w:p w:rsidR="00EE2B4F" w:rsidRPr="00B17ABA" w:rsidRDefault="00EE2B4F" w:rsidP="00D93242">
      <w:pPr>
        <w:spacing w:line="276" w:lineRule="auto"/>
        <w:ind w:firstLine="0"/>
        <w:rPr>
          <w:noProof/>
        </w:rPr>
      </w:pPr>
      <w:r w:rsidRPr="00B17ABA">
        <w:rPr>
          <w:noProof/>
        </w:rPr>
        <w:t>215.</w:t>
      </w:r>
      <w:r w:rsidRPr="00B17ABA">
        <w:rPr>
          <w:noProof/>
        </w:rPr>
        <w:tab/>
        <w:t xml:space="preserve">Pongcharoen P, Promtet W, Yenradee P, Hicks C. Stochastic optimisation timetabling tool for university course scheduling. International Journal of Production Economics. 2008 Apr;112(2):903-18. </w:t>
      </w:r>
    </w:p>
    <w:p w:rsidR="00EE2B4F" w:rsidRPr="00B17ABA" w:rsidRDefault="00EE2B4F" w:rsidP="00D93242">
      <w:pPr>
        <w:spacing w:line="276" w:lineRule="auto"/>
        <w:ind w:firstLine="0"/>
        <w:rPr>
          <w:noProof/>
        </w:rPr>
      </w:pPr>
      <w:r w:rsidRPr="00B17ABA">
        <w:rPr>
          <w:noProof/>
        </w:rPr>
        <w:t>216.</w:t>
      </w:r>
      <w:r w:rsidRPr="00B17ABA">
        <w:rPr>
          <w:noProof/>
        </w:rPr>
        <w:tab/>
        <w:t>Easton FF, Mansour N. A distributed genetic algorithm for deterministic and stochastic labor scheduling problems. European Journal of Operational Research. 1999 Nov 1;118(3):505-23.</w:t>
      </w:r>
    </w:p>
    <w:p w:rsidR="00EE2B4F" w:rsidRPr="00B17ABA" w:rsidRDefault="00EE2B4F" w:rsidP="00D93242">
      <w:pPr>
        <w:spacing w:line="276" w:lineRule="auto"/>
        <w:ind w:firstLine="0"/>
        <w:rPr>
          <w:noProof/>
        </w:rPr>
      </w:pPr>
      <w:r w:rsidRPr="00B17ABA">
        <w:rPr>
          <w:noProof/>
        </w:rPr>
        <w:t>217.</w:t>
      </w:r>
      <w:r w:rsidRPr="00B17ABA">
        <w:rPr>
          <w:noProof/>
        </w:rPr>
        <w:tab/>
        <w:t>Jothiprakash V, Shanthi G, Arunkumar R. Development of operational policy for a multi-reservoir system in India using genetic algorithm. Water Resour Manag. 2011 Aug;25(10):2405-23.</w:t>
      </w:r>
    </w:p>
    <w:p w:rsidR="00EE2B4F" w:rsidRPr="00B17ABA" w:rsidRDefault="00EE2B4F" w:rsidP="00D93242">
      <w:pPr>
        <w:spacing w:line="276" w:lineRule="auto"/>
        <w:ind w:firstLine="0"/>
        <w:rPr>
          <w:noProof/>
        </w:rPr>
      </w:pPr>
      <w:r w:rsidRPr="00B17ABA">
        <w:rPr>
          <w:noProof/>
        </w:rPr>
        <w:t>218.</w:t>
      </w:r>
      <w:r w:rsidRPr="00B17ABA">
        <w:rPr>
          <w:noProof/>
        </w:rPr>
        <w:tab/>
        <w:t>Szeto WY, Wu YZ. A simultaneous bus route design and frequency setting problem for Tin Shui Wai, Hong Kong. European Journal of Operational Research. 2011 Mar 1;209(2):141-55.</w:t>
      </w:r>
    </w:p>
    <w:p w:rsidR="00EE2B4F" w:rsidRPr="00B17ABA" w:rsidRDefault="00EE2B4F" w:rsidP="00D93242">
      <w:pPr>
        <w:spacing w:line="276" w:lineRule="auto"/>
        <w:ind w:firstLine="0"/>
        <w:rPr>
          <w:noProof/>
        </w:rPr>
      </w:pPr>
      <w:r w:rsidRPr="00B17ABA">
        <w:rPr>
          <w:noProof/>
        </w:rPr>
        <w:t>219.</w:t>
      </w:r>
      <w:r w:rsidRPr="00B17ABA">
        <w:rPr>
          <w:noProof/>
        </w:rPr>
        <w:tab/>
        <w:t>Daniel PH, Matthew JS. Handbooks in operations research in management science Volume 2: Stochastic Models: North-Holland; 1990 Aug.</w:t>
      </w:r>
    </w:p>
    <w:p w:rsidR="00EE2B4F" w:rsidRPr="00B17ABA" w:rsidRDefault="00EE2B4F" w:rsidP="00D93242">
      <w:pPr>
        <w:spacing w:line="276" w:lineRule="auto"/>
        <w:ind w:firstLine="0"/>
        <w:rPr>
          <w:noProof/>
        </w:rPr>
      </w:pPr>
      <w:r w:rsidRPr="00B17ABA">
        <w:rPr>
          <w:noProof/>
        </w:rPr>
        <w:t>220.</w:t>
      </w:r>
      <w:r w:rsidRPr="00B17ABA">
        <w:rPr>
          <w:noProof/>
        </w:rPr>
        <w:tab/>
        <w:t>2013 WHOWHD. A global brief on  Hypertension. Geneva, Switzerland: WHO Press; 2013.</w:t>
      </w:r>
    </w:p>
    <w:p w:rsidR="00EE2B4F" w:rsidRPr="00B17ABA" w:rsidRDefault="00EE2B4F" w:rsidP="00D93242">
      <w:pPr>
        <w:spacing w:line="276" w:lineRule="auto"/>
        <w:ind w:firstLine="0"/>
        <w:rPr>
          <w:noProof/>
        </w:rPr>
      </w:pPr>
      <w:r w:rsidRPr="00B17ABA">
        <w:rPr>
          <w:noProof/>
        </w:rPr>
        <w:lastRenderedPageBreak/>
        <w:t>221.</w:t>
      </w:r>
      <w:r w:rsidRPr="00B17ABA">
        <w:rPr>
          <w:noProof/>
        </w:rPr>
        <w:tab/>
        <w:t>IC) TNICfhascN. Health survey for England 2011. London2012.</w:t>
      </w:r>
    </w:p>
    <w:p w:rsidR="00EE2B4F" w:rsidRPr="00B17ABA" w:rsidRDefault="00EE2B4F" w:rsidP="00D93242">
      <w:pPr>
        <w:spacing w:line="276" w:lineRule="auto"/>
        <w:ind w:firstLine="0"/>
        <w:rPr>
          <w:noProof/>
        </w:rPr>
      </w:pPr>
      <w:r w:rsidRPr="00B17ABA">
        <w:rPr>
          <w:noProof/>
        </w:rPr>
        <w:t>222.</w:t>
      </w:r>
      <w:r w:rsidRPr="00B17ABA">
        <w:rPr>
          <w:noProof/>
        </w:rPr>
        <w:tab/>
        <w:t>McPhee S, Papadakis M. Current medical diagnosis &amp; treatment 2012. The McGraw-Hill Companies. 2007;47th Edition.</w:t>
      </w:r>
    </w:p>
    <w:p w:rsidR="00EE2B4F" w:rsidRPr="00B17ABA" w:rsidRDefault="00EE2B4F" w:rsidP="00D93242">
      <w:pPr>
        <w:spacing w:line="276" w:lineRule="auto"/>
        <w:ind w:firstLine="0"/>
        <w:rPr>
          <w:noProof/>
        </w:rPr>
      </w:pPr>
      <w:r w:rsidRPr="00B17ABA">
        <w:rPr>
          <w:noProof/>
        </w:rPr>
        <w:t>223.</w:t>
      </w:r>
      <w:r w:rsidRPr="00B17ABA">
        <w:rPr>
          <w:noProof/>
        </w:rPr>
        <w:tab/>
        <w:t xml:space="preserve">National Institute for Health and Clinical Excellence (NICE). Hypertension: management in adults in primary care: pharmacological update. London. Royal College of Physicians. 2006. </w:t>
      </w:r>
    </w:p>
    <w:p w:rsidR="00EE2B4F" w:rsidRPr="00B17ABA" w:rsidRDefault="00EE2B4F" w:rsidP="00D93242">
      <w:pPr>
        <w:spacing w:line="276" w:lineRule="auto"/>
        <w:ind w:firstLine="0"/>
        <w:rPr>
          <w:noProof/>
        </w:rPr>
      </w:pPr>
      <w:r w:rsidRPr="00B17ABA">
        <w:rPr>
          <w:noProof/>
        </w:rPr>
        <w:t>224.</w:t>
      </w:r>
      <w:r w:rsidRPr="00B17ABA">
        <w:rPr>
          <w:noProof/>
        </w:rPr>
        <w:tab/>
        <w:t xml:space="preserve">Macmahon S, Peto R, Cutler J, Collins R, Sorlie P, Neaton J, et al. Blood-Pressure, Stroke, and Coronary Heart-Disease .1. Prolonged Differences in Blood-Pressure - Prospective Observational Studies Corrected for the Regression Dilution Bias. Lancet. 1990 Mar 31;335(8692):765-74. </w:t>
      </w:r>
    </w:p>
    <w:p w:rsidR="00EE2B4F" w:rsidRPr="00B17ABA" w:rsidRDefault="00EE2B4F" w:rsidP="00D93242">
      <w:pPr>
        <w:spacing w:line="276" w:lineRule="auto"/>
        <w:ind w:firstLine="0"/>
        <w:rPr>
          <w:noProof/>
        </w:rPr>
      </w:pPr>
      <w:r w:rsidRPr="00B17ABA">
        <w:rPr>
          <w:noProof/>
        </w:rPr>
        <w:t>225.</w:t>
      </w:r>
      <w:r w:rsidRPr="00B17ABA">
        <w:rPr>
          <w:noProof/>
        </w:rPr>
        <w:tab/>
        <w:t xml:space="preserve">Collins R, Peto R, Macmahon S, Hebert P, Fiebach NH, Eberlein KA, et al. Blood-pressure, stroke, and coronary heart-disease. 2. Short-term reductions in blood-pressure - overview of randomized drug trials in their epidemiologic context. Lancet. 1990 Apr 7;335(8693):827-38. </w:t>
      </w:r>
    </w:p>
    <w:p w:rsidR="00EE2B4F" w:rsidRPr="00B17ABA" w:rsidRDefault="00EE2B4F" w:rsidP="00D93242">
      <w:pPr>
        <w:spacing w:line="276" w:lineRule="auto"/>
        <w:ind w:firstLine="0"/>
        <w:rPr>
          <w:noProof/>
        </w:rPr>
      </w:pPr>
      <w:r w:rsidRPr="00B17ABA">
        <w:rPr>
          <w:noProof/>
        </w:rPr>
        <w:t>226.</w:t>
      </w:r>
      <w:r w:rsidRPr="00B17ABA">
        <w:rPr>
          <w:noProof/>
        </w:rPr>
        <w:tab/>
        <w:t xml:space="preserve">Vasan RS, Larson MG, Leip EP, Evans JC, O'Donnell CJ, Kannel WB, et al. Impact of high-normal blood pressure on the risk of cardiovascular disease. The New England journal of medicine. 2001 Nov 1;345(18):1291-7. </w:t>
      </w:r>
    </w:p>
    <w:p w:rsidR="00EE2B4F" w:rsidRPr="00B17ABA" w:rsidRDefault="00EE2B4F" w:rsidP="00D93242">
      <w:pPr>
        <w:spacing w:line="276" w:lineRule="auto"/>
        <w:ind w:firstLine="0"/>
        <w:rPr>
          <w:noProof/>
        </w:rPr>
      </w:pPr>
      <w:r w:rsidRPr="00B17ABA">
        <w:rPr>
          <w:noProof/>
        </w:rPr>
        <w:t>227.</w:t>
      </w:r>
      <w:r w:rsidRPr="00B17ABA">
        <w:rPr>
          <w:noProof/>
        </w:rPr>
        <w:tab/>
        <w:t xml:space="preserve">Lewington S, Clarke R, Qizilbash N, Peto R, Collins R, Collaboration PS. Age-specific relevance of usual blood pressure to vascular mortality: a meta-analysis of individual data for one million adults in 61 prospective studies. Lancet. 2002 Dec 14;360(9349):1903-13. </w:t>
      </w:r>
    </w:p>
    <w:p w:rsidR="00EE2B4F" w:rsidRPr="00B17ABA" w:rsidRDefault="00EE2B4F" w:rsidP="00D93242">
      <w:pPr>
        <w:spacing w:line="276" w:lineRule="auto"/>
        <w:ind w:firstLine="0"/>
        <w:rPr>
          <w:noProof/>
        </w:rPr>
      </w:pPr>
      <w:r w:rsidRPr="00B17ABA">
        <w:rPr>
          <w:noProof/>
        </w:rPr>
        <w:t>228.</w:t>
      </w:r>
      <w:r w:rsidRPr="00B17ABA">
        <w:rPr>
          <w:noProof/>
        </w:rPr>
        <w:tab/>
        <w:t xml:space="preserve">Stevenson MD, Scope A, Sutcliffe PA, Booth A, Slade P, Parry G, et al. Group cognitive behavioural therapy for postnatal depression: a systematic review of clinical effectiveness, cost-effectiveness and value of information analyses. Health Technol Assess. 2010 Sep;14(44):1-107, iii-iv. </w:t>
      </w:r>
    </w:p>
    <w:p w:rsidR="00EE2B4F" w:rsidRPr="00B17ABA" w:rsidRDefault="00EE2B4F" w:rsidP="00D93242">
      <w:pPr>
        <w:spacing w:line="276" w:lineRule="auto"/>
        <w:ind w:firstLine="0"/>
        <w:rPr>
          <w:noProof/>
        </w:rPr>
      </w:pPr>
      <w:r w:rsidRPr="00B17ABA">
        <w:rPr>
          <w:noProof/>
        </w:rPr>
        <w:t>229.</w:t>
      </w:r>
      <w:r w:rsidRPr="00B17ABA">
        <w:rPr>
          <w:noProof/>
        </w:rPr>
        <w:tab/>
        <w:t>Koda-Kimble MAY, L. Y.; Kradjan, W. A.; Guglielmo, B. J.; Alldredge, B. K. Applied therapeutics: The clinical use of drugs. 9Rev Ed edition ed. US2008.</w:t>
      </w:r>
    </w:p>
    <w:p w:rsidR="00EE2B4F" w:rsidRPr="00B17ABA" w:rsidRDefault="00EE2B4F" w:rsidP="00D93242">
      <w:pPr>
        <w:spacing w:line="276" w:lineRule="auto"/>
        <w:ind w:firstLine="0"/>
        <w:rPr>
          <w:noProof/>
        </w:rPr>
      </w:pPr>
      <w:r w:rsidRPr="00B17ABA">
        <w:rPr>
          <w:noProof/>
        </w:rPr>
        <w:t>230.</w:t>
      </w:r>
      <w:r w:rsidRPr="00B17ABA">
        <w:rPr>
          <w:noProof/>
        </w:rPr>
        <w:tab/>
        <w:t xml:space="preserve">Carlberg B, Samuelsson O, Lindholm LJ. Atenolol in hypertension: is it a wise choice? Lancet. 2004 Nov 6;364(9446):1684-9. </w:t>
      </w:r>
    </w:p>
    <w:p w:rsidR="00EE2B4F" w:rsidRPr="00B17ABA" w:rsidRDefault="00EE2B4F" w:rsidP="00D93242">
      <w:pPr>
        <w:spacing w:line="276" w:lineRule="auto"/>
        <w:ind w:firstLine="0"/>
        <w:rPr>
          <w:noProof/>
        </w:rPr>
      </w:pPr>
      <w:r w:rsidRPr="00B17ABA">
        <w:rPr>
          <w:noProof/>
        </w:rPr>
        <w:t>231.</w:t>
      </w:r>
      <w:r w:rsidRPr="00B17ABA">
        <w:rPr>
          <w:noProof/>
        </w:rPr>
        <w:tab/>
        <w:t xml:space="preserve">Lindholm LH, Carlberg B, Samuelsson O. Should beta blockers remain first choice in the treatment of primary hypertension? A meta-analysis. Lancet. 2005 Oct-Nov;366(9496):1545-53. </w:t>
      </w:r>
    </w:p>
    <w:p w:rsidR="00EE2B4F" w:rsidRPr="00B17ABA" w:rsidRDefault="00EE2B4F" w:rsidP="00D93242">
      <w:pPr>
        <w:spacing w:line="276" w:lineRule="auto"/>
        <w:ind w:firstLine="0"/>
        <w:rPr>
          <w:noProof/>
        </w:rPr>
      </w:pPr>
      <w:r w:rsidRPr="00B17ABA">
        <w:rPr>
          <w:noProof/>
        </w:rPr>
        <w:t>232.</w:t>
      </w:r>
      <w:r w:rsidRPr="00B17ABA">
        <w:rPr>
          <w:noProof/>
        </w:rPr>
        <w:tab/>
        <w:t>Barjon JN, Rouleau JL, Bichet D, Juneau C, De Champlain J. Chronic renal and neurohumoral effects of the calcium entry blocker nisoldipine in patients with congestive heart failure. J Am Coll Cardiol. 1987 Mar;9(3):622-30.</w:t>
      </w:r>
    </w:p>
    <w:p w:rsidR="00EE2B4F" w:rsidRPr="00B17ABA" w:rsidRDefault="00EE2B4F" w:rsidP="00D93242">
      <w:pPr>
        <w:spacing w:line="276" w:lineRule="auto"/>
        <w:ind w:firstLine="0"/>
        <w:rPr>
          <w:noProof/>
        </w:rPr>
      </w:pPr>
      <w:r w:rsidRPr="00B17ABA">
        <w:rPr>
          <w:noProof/>
        </w:rPr>
        <w:t>233.</w:t>
      </w:r>
      <w:r w:rsidRPr="00B17ABA">
        <w:rPr>
          <w:noProof/>
        </w:rPr>
        <w:tab/>
        <w:t xml:space="preserve">Elkayam U, Amin J, Mehra A, Vasquez J, Weber L, Rahimtoola SH. A prospective, randomized, double-blind, crossover study to compare the efficacy and safety of chronic </w:t>
      </w:r>
      <w:r w:rsidRPr="00B17ABA">
        <w:rPr>
          <w:noProof/>
        </w:rPr>
        <w:lastRenderedPageBreak/>
        <w:t xml:space="preserve">Nifedipine therapy with that of Isosorbide Dinitrate and their combination in the treatment of chronic congestive-heart-failure. Circulation. 1990 Dec;82(6):1954-61. </w:t>
      </w:r>
    </w:p>
    <w:p w:rsidR="00EE2B4F" w:rsidRPr="00B17ABA" w:rsidRDefault="00EE2B4F" w:rsidP="00D93242">
      <w:pPr>
        <w:spacing w:line="276" w:lineRule="auto"/>
        <w:ind w:firstLine="0"/>
        <w:rPr>
          <w:noProof/>
        </w:rPr>
      </w:pPr>
      <w:r w:rsidRPr="00B17ABA">
        <w:rPr>
          <w:noProof/>
        </w:rPr>
        <w:t>234.</w:t>
      </w:r>
      <w:r w:rsidRPr="00B17ABA">
        <w:rPr>
          <w:noProof/>
        </w:rPr>
        <w:tab/>
        <w:t xml:space="preserve">Goldstein RE, Boccuzzi SJ, Cruess D, Nattel S. Diltiazem increases late-onset congestive heart failure in postinfarction patients with early reduction in ejection fraction. The Adverse Experience Committee; and the Multicenter Diltiazem Postinfarction Research Group. Circulation. 1991 Jan;83(1):52-60. </w:t>
      </w:r>
    </w:p>
    <w:p w:rsidR="00EE2B4F" w:rsidRPr="00B17ABA" w:rsidRDefault="00EE2B4F" w:rsidP="00D93242">
      <w:pPr>
        <w:spacing w:line="276" w:lineRule="auto"/>
        <w:ind w:firstLine="0"/>
        <w:rPr>
          <w:noProof/>
        </w:rPr>
      </w:pPr>
      <w:r w:rsidRPr="00B17ABA">
        <w:rPr>
          <w:noProof/>
        </w:rPr>
        <w:t>235.</w:t>
      </w:r>
      <w:r w:rsidRPr="00B17ABA">
        <w:rPr>
          <w:noProof/>
        </w:rPr>
        <w:tab/>
        <w:t xml:space="preserve">Littler WA, Sheridan DJ. Placebo controlled trial of felodipine in patients with mild to moderate heart failure. UK Study Group. British heart journal. 1995 May;73(5):428-33. PubMed PMID: 7786657. </w:t>
      </w:r>
    </w:p>
    <w:p w:rsidR="00EE2B4F" w:rsidRPr="00B17ABA" w:rsidRDefault="00EE2B4F" w:rsidP="00D93242">
      <w:pPr>
        <w:spacing w:line="276" w:lineRule="auto"/>
        <w:ind w:firstLine="0"/>
        <w:rPr>
          <w:noProof/>
        </w:rPr>
      </w:pPr>
      <w:r w:rsidRPr="00B17ABA">
        <w:rPr>
          <w:noProof/>
        </w:rPr>
        <w:t>236.</w:t>
      </w:r>
      <w:r w:rsidRPr="00B17ABA">
        <w:rPr>
          <w:noProof/>
        </w:rPr>
        <w:tab/>
        <w:t>Blak BT, Mullins CD, Shaya FT, Simoni-Wastila L, Cooke CE, Weir MR. Prescribing trends and drug budget impact of the ARBs in the UK. Value Health. 2009;12(2):302-8.</w:t>
      </w:r>
    </w:p>
    <w:p w:rsidR="00EE2B4F" w:rsidRPr="00B17ABA" w:rsidRDefault="00EE2B4F" w:rsidP="00D93242">
      <w:pPr>
        <w:spacing w:line="276" w:lineRule="auto"/>
        <w:ind w:firstLine="0"/>
        <w:rPr>
          <w:noProof/>
        </w:rPr>
      </w:pPr>
      <w:r w:rsidRPr="00B17ABA">
        <w:rPr>
          <w:noProof/>
        </w:rPr>
        <w:t>237.</w:t>
      </w:r>
      <w:r w:rsidRPr="00B17ABA">
        <w:rPr>
          <w:noProof/>
        </w:rPr>
        <w:tab/>
        <w:t xml:space="preserve">Whitworth JA. 2003 World Health Organization (WHO)/International Society of Hypertension (ISH) statement on management of hypertension. J Hypertens. 2003 Nov;21(11):1983-92. </w:t>
      </w:r>
    </w:p>
    <w:p w:rsidR="00EE2B4F" w:rsidRPr="00B17ABA" w:rsidRDefault="00EE2B4F" w:rsidP="00D93242">
      <w:pPr>
        <w:spacing w:line="276" w:lineRule="auto"/>
        <w:ind w:firstLine="0"/>
        <w:rPr>
          <w:noProof/>
        </w:rPr>
      </w:pPr>
      <w:r w:rsidRPr="00B17ABA">
        <w:rPr>
          <w:noProof/>
        </w:rPr>
        <w:t>238.</w:t>
      </w:r>
      <w:r w:rsidRPr="00B17ABA">
        <w:rPr>
          <w:noProof/>
        </w:rPr>
        <w:tab/>
        <w:t>National Institute for Health and Clinical Excellence (NICE). Essential hypertension: managing adult patients in primary care</w:t>
      </w:r>
      <w:r w:rsidR="00D93242" w:rsidRPr="00B17ABA">
        <w:rPr>
          <w:noProof/>
        </w:rPr>
        <w:t xml:space="preserve"> </w:t>
      </w:r>
      <w:r w:rsidRPr="00B17ABA">
        <w:rPr>
          <w:noProof/>
        </w:rPr>
        <w:t>2004.</w:t>
      </w:r>
    </w:p>
    <w:p w:rsidR="00EE2B4F" w:rsidRPr="00B17ABA" w:rsidRDefault="00EE2B4F" w:rsidP="00D93242">
      <w:pPr>
        <w:spacing w:line="276" w:lineRule="auto"/>
        <w:ind w:firstLine="0"/>
        <w:rPr>
          <w:noProof/>
        </w:rPr>
      </w:pPr>
      <w:r w:rsidRPr="00B17ABA">
        <w:rPr>
          <w:noProof/>
        </w:rPr>
        <w:t>239.</w:t>
      </w:r>
      <w:r w:rsidRPr="00B17ABA">
        <w:rPr>
          <w:noProof/>
        </w:rPr>
        <w:tab/>
        <w:t xml:space="preserve">Joint National Committee on Detection E, and Treatment of High Blood Pressure (JNC). Report of the Joint National Committee on Detection, Evaluation, and Treatment of High Blood Pressure. A cooperative study. JAMA : the journal of the American Medical Association. 1977 Jan 17;237(3):255-61. </w:t>
      </w:r>
    </w:p>
    <w:p w:rsidR="00EE2B4F" w:rsidRPr="00B17ABA" w:rsidRDefault="00EE2B4F" w:rsidP="00D93242">
      <w:pPr>
        <w:spacing w:line="276" w:lineRule="auto"/>
        <w:ind w:firstLine="0"/>
        <w:rPr>
          <w:noProof/>
        </w:rPr>
      </w:pPr>
      <w:r w:rsidRPr="00B17ABA">
        <w:rPr>
          <w:noProof/>
        </w:rPr>
        <w:t>240.</w:t>
      </w:r>
      <w:r w:rsidRPr="00B17ABA">
        <w:rPr>
          <w:noProof/>
        </w:rPr>
        <w:tab/>
        <w:t xml:space="preserve">Heagerty A. Optimizing hypertension management in clinical practice. J Hum Hypertens. 2006 Nov;20(11):841-9. </w:t>
      </w:r>
    </w:p>
    <w:p w:rsidR="00EE2B4F" w:rsidRPr="00B17ABA" w:rsidRDefault="00EE2B4F" w:rsidP="00D93242">
      <w:pPr>
        <w:spacing w:line="276" w:lineRule="auto"/>
        <w:ind w:firstLine="0"/>
        <w:rPr>
          <w:noProof/>
        </w:rPr>
      </w:pPr>
      <w:r w:rsidRPr="00B17ABA">
        <w:rPr>
          <w:noProof/>
        </w:rPr>
        <w:t>241.</w:t>
      </w:r>
      <w:r w:rsidRPr="00B17ABA">
        <w:rPr>
          <w:noProof/>
        </w:rPr>
        <w:tab/>
        <w:t xml:space="preserve">Sever PS, Messerti FH. Hypertension management 2011: optimal combination therapy. Eur Heart J. 2011 Oct;32(20):2499-U405. </w:t>
      </w:r>
    </w:p>
    <w:p w:rsidR="00EE2B4F" w:rsidRPr="00B17ABA" w:rsidRDefault="00EE2B4F" w:rsidP="00D93242">
      <w:pPr>
        <w:spacing w:line="276" w:lineRule="auto"/>
        <w:ind w:firstLine="0"/>
        <w:rPr>
          <w:noProof/>
        </w:rPr>
      </w:pPr>
      <w:r w:rsidRPr="00B17ABA">
        <w:rPr>
          <w:noProof/>
        </w:rPr>
        <w:t>242.</w:t>
      </w:r>
      <w:r w:rsidRPr="00B17ABA">
        <w:rPr>
          <w:noProof/>
        </w:rPr>
        <w:tab/>
        <w:t xml:space="preserve">Pfeffer MA, McMurray JJV, Velazquez EJ, Rouleau JL, Kober L, Maggioni AP, et al. Valsartan, captopril, or both in myocardial infarction complicated by heart failure, left ventricular dysfunction, or both. Circulation. 2003 Nov 25;108(21). </w:t>
      </w:r>
    </w:p>
    <w:p w:rsidR="00EE2B4F" w:rsidRPr="00B17ABA" w:rsidRDefault="00EE2B4F" w:rsidP="00D93242">
      <w:pPr>
        <w:spacing w:line="276" w:lineRule="auto"/>
        <w:ind w:firstLine="0"/>
        <w:rPr>
          <w:noProof/>
        </w:rPr>
      </w:pPr>
      <w:r w:rsidRPr="00B17ABA">
        <w:rPr>
          <w:noProof/>
        </w:rPr>
        <w:t>243.</w:t>
      </w:r>
      <w:r w:rsidRPr="00B17ABA">
        <w:rPr>
          <w:noProof/>
        </w:rPr>
        <w:tab/>
        <w:t xml:space="preserve">Yusuf S, Teo KK, Pogue J, Dyal L, Copland I, Schumacher H, et al. Telmisartan, ramipril, or both in patients at high risk for vascular events. New Engl J Med. 2008 Apr 10;358(15):1547-59. </w:t>
      </w:r>
    </w:p>
    <w:p w:rsidR="00EE2B4F" w:rsidRPr="00B17ABA" w:rsidRDefault="00EE2B4F" w:rsidP="00D93242">
      <w:pPr>
        <w:spacing w:line="276" w:lineRule="auto"/>
        <w:ind w:firstLine="0"/>
        <w:rPr>
          <w:noProof/>
        </w:rPr>
      </w:pPr>
      <w:r w:rsidRPr="00B17ABA">
        <w:rPr>
          <w:noProof/>
        </w:rPr>
        <w:t>244.</w:t>
      </w:r>
      <w:r w:rsidRPr="00B17ABA">
        <w:rPr>
          <w:noProof/>
        </w:rPr>
        <w:tab/>
        <w:t xml:space="preserve">Packer M, O'Connor CM, Ghali JK, Pressler ML, Carson PE, Belkin RN, et al. Effect of amlodipine on morbidity and mortality in severe chronic heart failure. Prospective Randomized Amlodipine Survival Evaluation Study Group. The New England journal of medicine. 1996 Oct 10;335(15):1107-14. </w:t>
      </w:r>
    </w:p>
    <w:p w:rsidR="00EE2B4F" w:rsidRPr="00B17ABA" w:rsidRDefault="00EE2B4F" w:rsidP="00D93242">
      <w:pPr>
        <w:spacing w:line="276" w:lineRule="auto"/>
        <w:ind w:firstLine="0"/>
        <w:rPr>
          <w:noProof/>
        </w:rPr>
      </w:pPr>
      <w:r w:rsidRPr="00B17ABA">
        <w:rPr>
          <w:noProof/>
        </w:rPr>
        <w:t>245.</w:t>
      </w:r>
      <w:r w:rsidRPr="00B17ABA">
        <w:rPr>
          <w:noProof/>
        </w:rPr>
        <w:tab/>
        <w:t xml:space="preserve">Williams B, Poulter NR, Brown MJ, Davis M, McInnes GT, Potter JF, et al. Guidelines for management of hypertension: report of the fourth working party of the British </w:t>
      </w:r>
      <w:r w:rsidRPr="00B17ABA">
        <w:rPr>
          <w:noProof/>
        </w:rPr>
        <w:lastRenderedPageBreak/>
        <w:t xml:space="preserve">Hypertension Society, 2004 - BHSIV. Journal of Human Hypertension. 2004 Mar;18(3):139-85. </w:t>
      </w:r>
    </w:p>
    <w:p w:rsidR="00EE2B4F" w:rsidRPr="00B17ABA" w:rsidRDefault="00EE2B4F" w:rsidP="00D93242">
      <w:pPr>
        <w:spacing w:line="276" w:lineRule="auto"/>
        <w:ind w:firstLine="0"/>
        <w:rPr>
          <w:noProof/>
        </w:rPr>
      </w:pPr>
      <w:r w:rsidRPr="00B17ABA">
        <w:rPr>
          <w:noProof/>
        </w:rPr>
        <w:t>246.</w:t>
      </w:r>
      <w:r w:rsidRPr="00B17ABA">
        <w:rPr>
          <w:noProof/>
        </w:rPr>
        <w:tab/>
        <w:t xml:space="preserve">Tran K HC, Noorani HZ, Cimon K, Hodgson A, Coyle D, Coyle K, Myers MG, Wright NLJM. . Thiazide diuretics as first-line treatment for hypertension: meta-analysis and economic evaluation. Canadian Agency for Drugs and Technologies in Health (CADTH). 2007. </w:t>
      </w:r>
    </w:p>
    <w:p w:rsidR="00EE2B4F" w:rsidRPr="00B17ABA" w:rsidRDefault="00EE2B4F" w:rsidP="00D93242">
      <w:pPr>
        <w:spacing w:line="276" w:lineRule="auto"/>
        <w:ind w:firstLine="0"/>
        <w:rPr>
          <w:noProof/>
        </w:rPr>
      </w:pPr>
      <w:r w:rsidRPr="00B17ABA">
        <w:rPr>
          <w:noProof/>
        </w:rPr>
        <w:t>247.</w:t>
      </w:r>
      <w:r w:rsidRPr="00B17ABA">
        <w:rPr>
          <w:noProof/>
        </w:rPr>
        <w:tab/>
        <w:t>Hedberg N, J. J. A review of medicines for lowering blood pressure: Sweden Tandvards Och Lakemedels for mansverket (TLV); 2008.</w:t>
      </w:r>
    </w:p>
    <w:p w:rsidR="00EE2B4F" w:rsidRPr="00B17ABA" w:rsidRDefault="00EE2B4F" w:rsidP="00D93242">
      <w:pPr>
        <w:spacing w:line="276" w:lineRule="auto"/>
        <w:ind w:firstLine="0"/>
        <w:rPr>
          <w:noProof/>
        </w:rPr>
      </w:pPr>
      <w:r w:rsidRPr="00B17ABA">
        <w:rPr>
          <w:noProof/>
        </w:rPr>
        <w:t>248.</w:t>
      </w:r>
      <w:r w:rsidRPr="00B17ABA">
        <w:rPr>
          <w:noProof/>
        </w:rPr>
        <w:tab/>
        <w:t>Kim JK, C.; Lee, S.; Lee, Y.; Son, H.; Choi, S. Study on clinical efficiency and adverse events of anti-hypertensive drugs for the re-evaluation of existing drugs. Seoul: The Health and Insurance Review and Assessment Agency (HIRA); 2010.</w:t>
      </w:r>
    </w:p>
    <w:p w:rsidR="00EE2B4F" w:rsidRPr="00B17ABA" w:rsidRDefault="00EE2B4F" w:rsidP="00D93242">
      <w:pPr>
        <w:spacing w:line="276" w:lineRule="auto"/>
        <w:ind w:firstLine="0"/>
        <w:rPr>
          <w:noProof/>
        </w:rPr>
      </w:pPr>
      <w:r w:rsidRPr="00B17ABA">
        <w:rPr>
          <w:noProof/>
        </w:rPr>
        <w:t>249.</w:t>
      </w:r>
      <w:r w:rsidRPr="00B17ABA">
        <w:rPr>
          <w:noProof/>
        </w:rPr>
        <w:tab/>
        <w:t xml:space="preserve">Kawachi I, Malcolm LA. The cost-effectiveness of treating mild-to-moderate hypertension: a reappraisal. J Hypertens. 1991 Mar;9(3):199-208. PubMed PMID: 1851782. Epub 1991/03/01. </w:t>
      </w:r>
    </w:p>
    <w:p w:rsidR="00EE2B4F" w:rsidRPr="00B17ABA" w:rsidRDefault="00EE2B4F" w:rsidP="00D93242">
      <w:pPr>
        <w:spacing w:line="276" w:lineRule="auto"/>
        <w:ind w:firstLine="0"/>
        <w:rPr>
          <w:noProof/>
        </w:rPr>
      </w:pPr>
      <w:r w:rsidRPr="00B17ABA">
        <w:rPr>
          <w:noProof/>
        </w:rPr>
        <w:t>250.</w:t>
      </w:r>
      <w:r w:rsidRPr="00B17ABA">
        <w:rPr>
          <w:noProof/>
        </w:rPr>
        <w:tab/>
        <w:t>Hilleman DE, Mohiuddin SM, Lucas BD, Jr., Stading JA, Stoysich AM, Ryschon K. Cost-minimization analysis of initial antihypertensive therapy in patients with mild-to-moderate essential diastolic hypertension. Clin Ther. 1994;16(1):88-102.</w:t>
      </w:r>
    </w:p>
    <w:p w:rsidR="00EE2B4F" w:rsidRPr="00B17ABA" w:rsidRDefault="00EE2B4F" w:rsidP="00D93242">
      <w:pPr>
        <w:spacing w:line="276" w:lineRule="auto"/>
        <w:ind w:firstLine="0"/>
        <w:rPr>
          <w:noProof/>
        </w:rPr>
      </w:pPr>
      <w:r w:rsidRPr="00B17ABA">
        <w:rPr>
          <w:noProof/>
        </w:rPr>
        <w:t>251.</w:t>
      </w:r>
      <w:r w:rsidRPr="00B17ABA">
        <w:rPr>
          <w:noProof/>
        </w:rPr>
        <w:tab/>
        <w:t xml:space="preserve">Pearce KA, Furberg CD, Psaty BM, Kirk J. Cost-minimization and the number needed to treat in uncomplicated hypertension. Am J Hypertens. 1998;11(5):618-29. </w:t>
      </w:r>
    </w:p>
    <w:p w:rsidR="00EE2B4F" w:rsidRPr="00B17ABA" w:rsidRDefault="00EE2B4F" w:rsidP="00D93242">
      <w:pPr>
        <w:spacing w:line="276" w:lineRule="auto"/>
        <w:ind w:firstLine="0"/>
        <w:rPr>
          <w:noProof/>
        </w:rPr>
      </w:pPr>
      <w:r w:rsidRPr="00B17ABA">
        <w:rPr>
          <w:noProof/>
        </w:rPr>
        <w:t>252.</w:t>
      </w:r>
      <w:r w:rsidRPr="00B17ABA">
        <w:rPr>
          <w:noProof/>
        </w:rPr>
        <w:tab/>
        <w:t xml:space="preserve">Fretheim A, Aaserud M, Oxman AD. The potential savings of using thiazides as the first choice antihypertensive drug: cost-minimisation analysis. BMC Health Services Research. 2003;3(1):8. </w:t>
      </w:r>
    </w:p>
    <w:p w:rsidR="00EE2B4F" w:rsidRPr="00B17ABA" w:rsidRDefault="00EE2B4F" w:rsidP="00D93242">
      <w:pPr>
        <w:spacing w:line="276" w:lineRule="auto"/>
        <w:ind w:firstLine="0"/>
        <w:rPr>
          <w:noProof/>
        </w:rPr>
      </w:pPr>
      <w:r w:rsidRPr="00B17ABA">
        <w:rPr>
          <w:noProof/>
        </w:rPr>
        <w:t>253.</w:t>
      </w:r>
      <w:r w:rsidRPr="00B17ABA">
        <w:rPr>
          <w:noProof/>
        </w:rPr>
        <w:tab/>
        <w:t>Chen GJF, L.; Moran, W. P.; Pahor, M. A cost-minimization analysis of diuretic-based antihypertensive therapy reducing cardiovascular events in older adults with isolated systolic hypertension. Cost Eff Resour Alloc. 2005;3(1):2.</w:t>
      </w:r>
    </w:p>
    <w:p w:rsidR="00EE2B4F" w:rsidRPr="00B17ABA" w:rsidRDefault="00EE2B4F" w:rsidP="00D93242">
      <w:pPr>
        <w:spacing w:line="276" w:lineRule="auto"/>
        <w:ind w:firstLine="0"/>
        <w:rPr>
          <w:noProof/>
        </w:rPr>
      </w:pPr>
      <w:r w:rsidRPr="00B17ABA">
        <w:rPr>
          <w:noProof/>
        </w:rPr>
        <w:t>254.</w:t>
      </w:r>
      <w:r w:rsidRPr="00B17ABA">
        <w:rPr>
          <w:noProof/>
        </w:rPr>
        <w:tab/>
        <w:t>Stafilas PC, Sarafidis PA, Lasaridis AN, Aletras VH, Niakas DA. An economic evaluation of the 2003 European Society of Hypertension-European Society of Cardiology guidelines for the management of mild-to-moderate hypertension in Greece. Am J Hypertens. 2005;18(9 Pt 1):1233-40.</w:t>
      </w:r>
    </w:p>
    <w:p w:rsidR="00EE2B4F" w:rsidRPr="00B17ABA" w:rsidRDefault="00EE2B4F" w:rsidP="00D93242">
      <w:pPr>
        <w:spacing w:line="276" w:lineRule="auto"/>
        <w:ind w:firstLine="0"/>
        <w:rPr>
          <w:noProof/>
        </w:rPr>
      </w:pPr>
      <w:r w:rsidRPr="00B17ABA">
        <w:rPr>
          <w:noProof/>
        </w:rPr>
        <w:t>255.</w:t>
      </w:r>
      <w:r w:rsidRPr="00B17ABA">
        <w:rPr>
          <w:noProof/>
        </w:rPr>
        <w:tab/>
        <w:t>Linjer E, Hedner T, Jonsson B, Ekbom T, Lindholm LH, Dahlof B, et al. Cost analysis of different pharmacological treatment strategies in elderly hypertensives. Blood Pressure. 2005;14(2):107-13.</w:t>
      </w:r>
    </w:p>
    <w:p w:rsidR="00EE2B4F" w:rsidRPr="00B17ABA" w:rsidRDefault="00EE2B4F" w:rsidP="00D93242">
      <w:pPr>
        <w:spacing w:line="276" w:lineRule="auto"/>
        <w:ind w:firstLine="0"/>
        <w:rPr>
          <w:noProof/>
        </w:rPr>
      </w:pPr>
      <w:r w:rsidRPr="00B17ABA">
        <w:rPr>
          <w:noProof/>
        </w:rPr>
        <w:t>256.</w:t>
      </w:r>
      <w:r w:rsidRPr="00B17ABA">
        <w:rPr>
          <w:noProof/>
        </w:rPr>
        <w:tab/>
        <w:t xml:space="preserve">Heidenreich PA, Davis BR, Cutler JA, Furberg CD, Lairson DR, Shlipak MG, et al. Cost-effectiveness of chlorthalidone, amlodipine, and lisinopril as first-step treatment for patients with hypertension: an analysis of the Antihypertensive and Lipid-Lowering Treatment to Prevent Heart Attack Trial (ALLHAT). J Gen Intern Med. 2008 May;23(5):509-16. PubMed PMID: 18228109. </w:t>
      </w:r>
    </w:p>
    <w:p w:rsidR="00EE2B4F" w:rsidRPr="00B17ABA" w:rsidRDefault="00EE2B4F" w:rsidP="00D93242">
      <w:pPr>
        <w:spacing w:line="276" w:lineRule="auto"/>
        <w:ind w:firstLine="0"/>
        <w:rPr>
          <w:noProof/>
        </w:rPr>
      </w:pPr>
      <w:r w:rsidRPr="00B17ABA">
        <w:rPr>
          <w:noProof/>
        </w:rPr>
        <w:lastRenderedPageBreak/>
        <w:t>257.</w:t>
      </w:r>
      <w:r w:rsidRPr="00B17ABA">
        <w:rPr>
          <w:noProof/>
        </w:rPr>
        <w:tab/>
        <w:t>Richter A, Gondek K, Ostrowski C, Dombeck M, Lamb S. Mild-to-moderate uncomplicated hypertension: further analysis of a cost-effectiveness study of five drugs. Managed Care Interface. 2001;14(7):61-9.</w:t>
      </w:r>
    </w:p>
    <w:p w:rsidR="00EE2B4F" w:rsidRPr="00B17ABA" w:rsidRDefault="00EE2B4F" w:rsidP="00D93242">
      <w:pPr>
        <w:spacing w:line="276" w:lineRule="auto"/>
        <w:ind w:firstLine="0"/>
        <w:rPr>
          <w:noProof/>
        </w:rPr>
      </w:pPr>
      <w:r w:rsidRPr="00B17ABA">
        <w:rPr>
          <w:noProof/>
        </w:rPr>
        <w:t>258.</w:t>
      </w:r>
      <w:r w:rsidRPr="00B17ABA">
        <w:rPr>
          <w:noProof/>
        </w:rPr>
        <w:tab/>
        <w:t xml:space="preserve">Edelson JT, Weinstein MC, Tosteson AN, Williams L, Lee TH, Goldman L. Long-term cost-effectiveness of various initial monotherapies for mild to moderate hypertension. JAMA : the journal of the American Medical Association. 1990;263(3):407-13. </w:t>
      </w:r>
    </w:p>
    <w:p w:rsidR="00EE2B4F" w:rsidRPr="00B17ABA" w:rsidRDefault="00EE2B4F" w:rsidP="00D93242">
      <w:pPr>
        <w:spacing w:line="276" w:lineRule="auto"/>
        <w:ind w:firstLine="0"/>
        <w:rPr>
          <w:noProof/>
        </w:rPr>
      </w:pPr>
      <w:r w:rsidRPr="00B17ABA">
        <w:rPr>
          <w:noProof/>
        </w:rPr>
        <w:t>259.</w:t>
      </w:r>
      <w:r w:rsidRPr="00B17ABA">
        <w:rPr>
          <w:noProof/>
        </w:rPr>
        <w:tab/>
        <w:t xml:space="preserve">Turner RCH, R. R.; Mattews, D. R.; Bassett, P. A.; Coster, R; Stratton, I. M.; Cull, C. A.; Peto, R. Hypertension in Diabetes Study (HDS): I. Prevalence of hypertension in newly presenting type 2 diabetic patients and the association with risk factors for cardiovascular and diabetic complications. J Hypertens. 1993 Mar;11(3):309-17. </w:t>
      </w:r>
    </w:p>
    <w:p w:rsidR="00EE2B4F" w:rsidRPr="00B17ABA" w:rsidRDefault="00EE2B4F" w:rsidP="00D93242">
      <w:pPr>
        <w:spacing w:line="276" w:lineRule="auto"/>
        <w:ind w:firstLine="0"/>
        <w:rPr>
          <w:noProof/>
        </w:rPr>
      </w:pPr>
      <w:r w:rsidRPr="00B17ABA">
        <w:rPr>
          <w:noProof/>
        </w:rPr>
        <w:t>260.</w:t>
      </w:r>
      <w:r w:rsidRPr="00B17ABA">
        <w:rPr>
          <w:noProof/>
        </w:rPr>
        <w:tab/>
        <w:t xml:space="preserve">Bays HE, Bazata DD, Clark NG, Gavin JR, 3rd, Green AJ, Lewis SJ, et al. Prevalence of self-reported diagnosis of diabetes mellitus and associated risk factors in a national survey in the US population: SHIELD (Study to Help Improve Early evaluation and management of risk factors Leading to Diabetes). BMC public health. 2007;7:277. PubMed PMID: 17915014. </w:t>
      </w:r>
    </w:p>
    <w:p w:rsidR="00EE2B4F" w:rsidRPr="00B17ABA" w:rsidRDefault="00EE2B4F" w:rsidP="00D93242">
      <w:pPr>
        <w:spacing w:line="276" w:lineRule="auto"/>
        <w:ind w:firstLine="0"/>
        <w:rPr>
          <w:noProof/>
        </w:rPr>
      </w:pPr>
      <w:r w:rsidRPr="00B17ABA">
        <w:rPr>
          <w:noProof/>
        </w:rPr>
        <w:t>261.</w:t>
      </w:r>
      <w:r w:rsidRPr="00B17ABA">
        <w:rPr>
          <w:noProof/>
        </w:rPr>
        <w:tab/>
        <w:t xml:space="preserve">Gress TW, Nieto FJ, Shahar E, Wofford MR, Brancati FL, S ARC. Hypertension and antihypertensive therapy as risk factors for type 2 diabetes mellitus. New Engl J Med. 2000 Mar 30;342(13):905-12. </w:t>
      </w:r>
    </w:p>
    <w:p w:rsidR="00EE2B4F" w:rsidRPr="00B17ABA" w:rsidRDefault="00EE2B4F" w:rsidP="00D93242">
      <w:pPr>
        <w:spacing w:line="276" w:lineRule="auto"/>
        <w:ind w:firstLine="0"/>
        <w:rPr>
          <w:noProof/>
        </w:rPr>
      </w:pPr>
      <w:r w:rsidRPr="00B17ABA">
        <w:rPr>
          <w:noProof/>
        </w:rPr>
        <w:t>262.</w:t>
      </w:r>
      <w:r w:rsidRPr="00B17ABA">
        <w:rPr>
          <w:noProof/>
        </w:rPr>
        <w:tab/>
        <w:t xml:space="preserve">Izzo R, de Simone G, Chinali M, Iaccarino G, Trimarco V, Rozza F, et al. Insufficient control of blood pressure and incident diabetes. Diabetes care. 2009 May;32(5):845-50. </w:t>
      </w:r>
    </w:p>
    <w:p w:rsidR="00EE2B4F" w:rsidRPr="00B17ABA" w:rsidRDefault="00EE2B4F" w:rsidP="00D93242">
      <w:pPr>
        <w:spacing w:line="276" w:lineRule="auto"/>
        <w:ind w:firstLine="0"/>
        <w:rPr>
          <w:noProof/>
        </w:rPr>
      </w:pPr>
      <w:r w:rsidRPr="00B17ABA">
        <w:rPr>
          <w:noProof/>
        </w:rPr>
        <w:t>263.</w:t>
      </w:r>
      <w:r w:rsidRPr="00B17ABA">
        <w:rPr>
          <w:noProof/>
        </w:rPr>
        <w:tab/>
        <w:t xml:space="preserve">Alderman MH, Cohen H, Madhavan S. Diabetes and cardiovascular events in hypertensive patients. Hypertension. 1999 May;33(5):1130-4. </w:t>
      </w:r>
    </w:p>
    <w:p w:rsidR="00EE2B4F" w:rsidRPr="00B17ABA" w:rsidRDefault="00EE2B4F" w:rsidP="00D93242">
      <w:pPr>
        <w:spacing w:line="276" w:lineRule="auto"/>
        <w:ind w:firstLine="0"/>
        <w:rPr>
          <w:noProof/>
        </w:rPr>
      </w:pPr>
      <w:r w:rsidRPr="00B17ABA">
        <w:rPr>
          <w:noProof/>
        </w:rPr>
        <w:t>264.</w:t>
      </w:r>
      <w:r w:rsidRPr="00B17ABA">
        <w:rPr>
          <w:noProof/>
        </w:rPr>
        <w:tab/>
        <w:t xml:space="preserve">Gurwitz JH, Bohn RL, Glynn RJ, Monane M, Mogun H, Avorn J. Antihypertensive drug therapy and the initiation of treatment for diabetes mellitus. Ann Intern Med. 1993 Feb 15;118(4):273-8. </w:t>
      </w:r>
    </w:p>
    <w:p w:rsidR="00EE2B4F" w:rsidRPr="00B17ABA" w:rsidRDefault="00EE2B4F" w:rsidP="00D93242">
      <w:pPr>
        <w:spacing w:line="276" w:lineRule="auto"/>
        <w:ind w:firstLine="0"/>
        <w:rPr>
          <w:noProof/>
        </w:rPr>
      </w:pPr>
      <w:r w:rsidRPr="00B17ABA">
        <w:rPr>
          <w:noProof/>
        </w:rPr>
        <w:t>265.</w:t>
      </w:r>
      <w:r w:rsidRPr="00B17ABA">
        <w:rPr>
          <w:noProof/>
        </w:rPr>
        <w:tab/>
        <w:t xml:space="preserve">Samuelsson O, Hedner T, Berglund G, Persson B, Andersson OK, Wilhelmsen L. Diabetes mellitus in treated hypertension: incidence, predictive factors and the impact of non-selective beta-blockers and thiazide diuretics during 15 years treatment of middle-aged hypertensive men in the Primary Prevention Trial Goteborg, Sweden. J Hum Hypertens. 1994 Apr;8(4):257-63. </w:t>
      </w:r>
    </w:p>
    <w:p w:rsidR="00EE2B4F" w:rsidRPr="00B17ABA" w:rsidRDefault="00EE2B4F" w:rsidP="00D93242">
      <w:pPr>
        <w:spacing w:line="276" w:lineRule="auto"/>
        <w:ind w:firstLine="0"/>
        <w:rPr>
          <w:noProof/>
        </w:rPr>
      </w:pPr>
      <w:r w:rsidRPr="00B17ABA">
        <w:rPr>
          <w:noProof/>
        </w:rPr>
        <w:t>266.</w:t>
      </w:r>
      <w:r w:rsidRPr="00B17ABA">
        <w:rPr>
          <w:noProof/>
        </w:rPr>
        <w:tab/>
        <w:t xml:space="preserve">Mykkanen L, Kuusisto J, Pyorala K, Laakso M, Haffner SM. Increased risk of non-insulin-dependent diabetes mellitus in elderly hypertensive subjects. J Hypertens. 1994 Dec;12(12):1425-32. </w:t>
      </w:r>
    </w:p>
    <w:p w:rsidR="00EE2B4F" w:rsidRPr="00B17ABA" w:rsidRDefault="00EE2B4F" w:rsidP="00D93242">
      <w:pPr>
        <w:spacing w:line="276" w:lineRule="auto"/>
        <w:ind w:firstLine="0"/>
        <w:rPr>
          <w:noProof/>
        </w:rPr>
      </w:pPr>
      <w:r w:rsidRPr="00B17ABA">
        <w:rPr>
          <w:noProof/>
        </w:rPr>
        <w:t>267.</w:t>
      </w:r>
      <w:r w:rsidRPr="00B17ABA">
        <w:rPr>
          <w:noProof/>
        </w:rPr>
        <w:tab/>
        <w:t xml:space="preserve">Shapiro AP, Benedek TG, Small JL. Effect of thiazides on carbohydrate metabolism in patients with hypertension. New Engl J Med. 1961;265(21):1028-&amp;. </w:t>
      </w:r>
    </w:p>
    <w:p w:rsidR="00EE2B4F" w:rsidRPr="00B17ABA" w:rsidRDefault="00EE2B4F" w:rsidP="00D93242">
      <w:pPr>
        <w:spacing w:line="276" w:lineRule="auto"/>
        <w:ind w:firstLine="0"/>
        <w:rPr>
          <w:noProof/>
        </w:rPr>
      </w:pPr>
      <w:r w:rsidRPr="00B17ABA">
        <w:rPr>
          <w:noProof/>
        </w:rPr>
        <w:t>268.</w:t>
      </w:r>
      <w:r w:rsidRPr="00B17ABA">
        <w:rPr>
          <w:noProof/>
        </w:rPr>
        <w:tab/>
        <w:t xml:space="preserve">Breckenridge A, Welborn TA, Dollery CT, Fraser R. Glucose tolerance in hypertensive patients on long-term diuretic therapy. Lancet. 1967 Jan 14;1(7481):61-4. </w:t>
      </w:r>
    </w:p>
    <w:p w:rsidR="00EE2B4F" w:rsidRPr="00B17ABA" w:rsidRDefault="00EE2B4F" w:rsidP="00D93242">
      <w:pPr>
        <w:spacing w:line="276" w:lineRule="auto"/>
        <w:ind w:firstLine="0"/>
        <w:rPr>
          <w:noProof/>
        </w:rPr>
      </w:pPr>
      <w:r w:rsidRPr="00B17ABA">
        <w:rPr>
          <w:noProof/>
        </w:rPr>
        <w:lastRenderedPageBreak/>
        <w:t>269.</w:t>
      </w:r>
      <w:r w:rsidRPr="00B17ABA">
        <w:rPr>
          <w:noProof/>
        </w:rPr>
        <w:tab/>
        <w:t xml:space="preserve">Struthers AD, Murphy MB, Dollery CT. Glucose tolerance during antihypertensive therapy in patients with diabetes mellitus. Hypertension. 1985 Nov-Dec;7(6 Pt 2):II95-101. </w:t>
      </w:r>
    </w:p>
    <w:p w:rsidR="00EE2B4F" w:rsidRPr="00B17ABA" w:rsidRDefault="00EE2B4F" w:rsidP="00D93242">
      <w:pPr>
        <w:spacing w:line="276" w:lineRule="auto"/>
        <w:ind w:firstLine="0"/>
        <w:rPr>
          <w:noProof/>
        </w:rPr>
      </w:pPr>
      <w:r w:rsidRPr="00B17ABA">
        <w:rPr>
          <w:noProof/>
        </w:rPr>
        <w:t>270.</w:t>
      </w:r>
      <w:r w:rsidRPr="00B17ABA">
        <w:rPr>
          <w:noProof/>
        </w:rPr>
        <w:tab/>
        <w:t xml:space="preserve">Bakris GL, Fonseca V, Katholi RE, McGill JB, Messerli FH, Phillips RA, et al. Metabolic effects of carvedilol vs metoprolol in patients with type 2 diabetes mellitus and hypertension: a randomized controlled trial. JAMA : the journal of the American Medical Association. 2004 Nov 10;292(18):2227-36. </w:t>
      </w:r>
    </w:p>
    <w:p w:rsidR="00EE2B4F" w:rsidRPr="00B17ABA" w:rsidRDefault="00EE2B4F" w:rsidP="00D93242">
      <w:pPr>
        <w:spacing w:line="276" w:lineRule="auto"/>
        <w:ind w:firstLine="0"/>
        <w:rPr>
          <w:noProof/>
        </w:rPr>
      </w:pPr>
      <w:r w:rsidRPr="00B17ABA">
        <w:rPr>
          <w:noProof/>
        </w:rPr>
        <w:t>271.</w:t>
      </w:r>
      <w:r w:rsidRPr="00B17ABA">
        <w:rPr>
          <w:noProof/>
        </w:rPr>
        <w:tab/>
        <w:t xml:space="preserve">Iaccarino G, Trimarco V, Lanni F, Cipolletta E, Izzo R, Arcucci O, et al. beta-Blockade and increased dyslipidemia in patients bearing Glu27 variant of beta2 adrenergic receptor gene. The pharmacogenomics journal. 2005;5(5):292-7. </w:t>
      </w:r>
    </w:p>
    <w:p w:rsidR="00EE2B4F" w:rsidRPr="00B17ABA" w:rsidRDefault="00EE2B4F" w:rsidP="00D93242">
      <w:pPr>
        <w:spacing w:line="276" w:lineRule="auto"/>
        <w:ind w:firstLine="0"/>
        <w:rPr>
          <w:noProof/>
        </w:rPr>
      </w:pPr>
      <w:r w:rsidRPr="00B17ABA">
        <w:rPr>
          <w:noProof/>
        </w:rPr>
        <w:t>272.</w:t>
      </w:r>
      <w:r w:rsidRPr="00B17ABA">
        <w:rPr>
          <w:noProof/>
        </w:rPr>
        <w:tab/>
        <w:t xml:space="preserve">Basile JN. Antihypertensive therapy, new-onset diabetes, and cardiovascular disease. Int J Clin Pract. 2009 Apr;63(4):656-66. PubMed PMID: 19220522. </w:t>
      </w:r>
    </w:p>
    <w:p w:rsidR="00EE2B4F" w:rsidRPr="00B17ABA" w:rsidRDefault="00EE2B4F" w:rsidP="00D93242">
      <w:pPr>
        <w:spacing w:line="276" w:lineRule="auto"/>
        <w:ind w:firstLine="0"/>
        <w:rPr>
          <w:noProof/>
        </w:rPr>
      </w:pPr>
      <w:r w:rsidRPr="00B17ABA">
        <w:rPr>
          <w:noProof/>
        </w:rPr>
        <w:t>273.</w:t>
      </w:r>
      <w:r w:rsidRPr="00B17ABA">
        <w:rPr>
          <w:noProof/>
        </w:rPr>
        <w:tab/>
        <w:t xml:space="preserve">Aromaa A, Reunanen A, Pyorala K. Hypertension and mortality in diabetic and non-diabetic Finnish men. Journal of hypertension Supplement : official journal of the International Society of Hypertension. 1984 Dec;2(3):S205-7. </w:t>
      </w:r>
    </w:p>
    <w:p w:rsidR="00EE2B4F" w:rsidRPr="00B17ABA" w:rsidRDefault="00EE2B4F" w:rsidP="00D93242">
      <w:pPr>
        <w:spacing w:line="276" w:lineRule="auto"/>
        <w:ind w:firstLine="0"/>
        <w:rPr>
          <w:noProof/>
        </w:rPr>
      </w:pPr>
      <w:r w:rsidRPr="00B17ABA">
        <w:rPr>
          <w:noProof/>
        </w:rPr>
        <w:t>274.</w:t>
      </w:r>
      <w:r w:rsidRPr="00B17ABA">
        <w:rPr>
          <w:noProof/>
        </w:rPr>
        <w:tab/>
        <w:t xml:space="preserve">Epstein M, Sowers JR. Diabetes mellitus and hypertension. Hypertension. 1992 May;19(5):403-18. </w:t>
      </w:r>
    </w:p>
    <w:p w:rsidR="00EE2B4F" w:rsidRPr="00B17ABA" w:rsidRDefault="00EE2B4F" w:rsidP="00D93242">
      <w:pPr>
        <w:spacing w:line="276" w:lineRule="auto"/>
        <w:ind w:firstLine="0"/>
        <w:rPr>
          <w:noProof/>
        </w:rPr>
      </w:pPr>
      <w:r w:rsidRPr="00B17ABA">
        <w:rPr>
          <w:noProof/>
        </w:rPr>
        <w:t>275.</w:t>
      </w:r>
      <w:r w:rsidRPr="00B17ABA">
        <w:rPr>
          <w:noProof/>
        </w:rPr>
        <w:tab/>
        <w:t xml:space="preserve">Turner RCH, R. R.; Mattews, D. R.; Bassett, P. A.; Coster, R; Stratton, I. M.; Cull, C. A.; Peto R. Hypertension in Diabetes Study (HDS): II. Increased risk of cardiovascular complications in hypertensive type 2 diabetic patients. J Hypertens. 1993 Mar;11(3):319-25. </w:t>
      </w:r>
    </w:p>
    <w:p w:rsidR="00EE2B4F" w:rsidRPr="00B17ABA" w:rsidRDefault="00EE2B4F" w:rsidP="00D93242">
      <w:pPr>
        <w:spacing w:line="276" w:lineRule="auto"/>
        <w:ind w:firstLine="0"/>
        <w:rPr>
          <w:noProof/>
        </w:rPr>
      </w:pPr>
      <w:r w:rsidRPr="00B17ABA">
        <w:rPr>
          <w:noProof/>
        </w:rPr>
        <w:t>276.</w:t>
      </w:r>
      <w:r w:rsidRPr="00B17ABA">
        <w:rPr>
          <w:noProof/>
        </w:rPr>
        <w:tab/>
        <w:t xml:space="preserve">Wisloff T, Selmer RM, Halvorsen S, Fretheim A, Norheim OF, Kristiansen IS. Choice of generic antihypertensive drugs for the primary prevention of cardiovascular disease - A cost-effectiveness analysis. Bmc Cardiovasc Disor. 2012 Apr 4;12. </w:t>
      </w:r>
    </w:p>
    <w:p w:rsidR="00EE2B4F" w:rsidRPr="00B17ABA" w:rsidRDefault="00EE2B4F" w:rsidP="00D93242">
      <w:pPr>
        <w:spacing w:line="276" w:lineRule="auto"/>
        <w:ind w:firstLine="0"/>
        <w:rPr>
          <w:noProof/>
        </w:rPr>
      </w:pPr>
      <w:r w:rsidRPr="00B17ABA">
        <w:rPr>
          <w:noProof/>
        </w:rPr>
        <w:t>277.</w:t>
      </w:r>
      <w:r w:rsidRPr="00B17ABA">
        <w:rPr>
          <w:noProof/>
        </w:rPr>
        <w:tab/>
        <w:t xml:space="preserve">Aellig WH. Adverse reactions to antihypertensive therapy. Cardiovascular drugs and therapy / sponsored by the International Society of Cardiovascular Pharmacotherapy. 1998 May;12(2):189-96. </w:t>
      </w:r>
    </w:p>
    <w:p w:rsidR="00EE2B4F" w:rsidRPr="00B17ABA" w:rsidRDefault="00EE2B4F" w:rsidP="00D93242">
      <w:pPr>
        <w:spacing w:line="276" w:lineRule="auto"/>
        <w:ind w:firstLine="0"/>
        <w:rPr>
          <w:noProof/>
        </w:rPr>
      </w:pPr>
      <w:r w:rsidRPr="00B17ABA">
        <w:rPr>
          <w:noProof/>
        </w:rPr>
        <w:t>278.</w:t>
      </w:r>
      <w:r w:rsidRPr="00B17ABA">
        <w:rPr>
          <w:noProof/>
        </w:rPr>
        <w:tab/>
        <w:t xml:space="preserve">Ross SD, Akhras KS, Zhang S, Rozinsky M, Nalysnyk L. Discontinuation of antihypertensive drugs due to adverse events: a systematic review and meta-analysis. Pharmacotherapy. 2001 Aug;21(8):940-53. </w:t>
      </w:r>
    </w:p>
    <w:p w:rsidR="00EE2B4F" w:rsidRPr="00B17ABA" w:rsidRDefault="00EE2B4F" w:rsidP="00D93242">
      <w:pPr>
        <w:spacing w:line="276" w:lineRule="auto"/>
        <w:ind w:firstLine="0"/>
        <w:rPr>
          <w:noProof/>
        </w:rPr>
      </w:pPr>
      <w:r w:rsidRPr="00B17ABA">
        <w:rPr>
          <w:noProof/>
        </w:rPr>
        <w:t>279.</w:t>
      </w:r>
      <w:r w:rsidRPr="00B17ABA">
        <w:rPr>
          <w:noProof/>
        </w:rPr>
        <w:tab/>
        <w:t xml:space="preserve">Olsen H, Klemetsrud T, Stokke HP, Tretli S, Westheim A. Adverse drug reactions in current antihypertensive therapy: a general practice survey of 2586 patients in Norway. Blood Press. 1999;8(2):94-101. </w:t>
      </w:r>
    </w:p>
    <w:p w:rsidR="00EE2B4F" w:rsidRPr="00B17ABA" w:rsidRDefault="00EE2B4F" w:rsidP="00D93242">
      <w:pPr>
        <w:spacing w:line="276" w:lineRule="auto"/>
        <w:ind w:firstLine="0"/>
        <w:rPr>
          <w:noProof/>
        </w:rPr>
      </w:pPr>
      <w:r w:rsidRPr="00B17ABA">
        <w:rPr>
          <w:noProof/>
        </w:rPr>
        <w:t>280.</w:t>
      </w:r>
      <w:r w:rsidRPr="00B17ABA">
        <w:rPr>
          <w:noProof/>
        </w:rPr>
        <w:tab/>
        <w:t xml:space="preserve">Bardage C, Isacson DG. Self-reported side-effects of antihypertensive drugs: an epidemiological study on prevalence and impact on health-state utility. Blood Press. 2000;9(6):328-34. </w:t>
      </w:r>
    </w:p>
    <w:p w:rsidR="00EE2B4F" w:rsidRPr="00B17ABA" w:rsidRDefault="00EE2B4F" w:rsidP="00D93242">
      <w:pPr>
        <w:spacing w:line="276" w:lineRule="auto"/>
        <w:ind w:firstLine="0"/>
        <w:rPr>
          <w:noProof/>
        </w:rPr>
      </w:pPr>
      <w:r w:rsidRPr="00B17ABA">
        <w:rPr>
          <w:noProof/>
        </w:rPr>
        <w:t>281.</w:t>
      </w:r>
      <w:r w:rsidRPr="00B17ABA">
        <w:rPr>
          <w:noProof/>
        </w:rPr>
        <w:tab/>
        <w:t xml:space="preserve">Goncalves CB, Moreira LB, Gus M, Fuchs FD. Adverse events of blood-pressure-lowering drugs: evidence of high incidence in a clinical setting. European journal of clinical pharmacology. 2007 Oct;63(10):973-8. </w:t>
      </w:r>
    </w:p>
    <w:p w:rsidR="00EE2B4F" w:rsidRPr="00B17ABA" w:rsidRDefault="00EE2B4F" w:rsidP="00D93242">
      <w:pPr>
        <w:spacing w:line="276" w:lineRule="auto"/>
        <w:ind w:firstLine="0"/>
        <w:rPr>
          <w:noProof/>
        </w:rPr>
      </w:pPr>
      <w:r w:rsidRPr="00B17ABA">
        <w:rPr>
          <w:noProof/>
        </w:rPr>
        <w:lastRenderedPageBreak/>
        <w:t>282.</w:t>
      </w:r>
      <w:r w:rsidRPr="00B17ABA">
        <w:rPr>
          <w:noProof/>
        </w:rPr>
        <w:tab/>
        <w:t xml:space="preserve">Law M, Wald N, Morris J. Lowering blood pressure to prevent myocardial infarction and stroke: a new preventive strategy. Health Technol Assess. 2003;7(31):1-94. </w:t>
      </w:r>
    </w:p>
    <w:p w:rsidR="00EE2B4F" w:rsidRPr="00B17ABA" w:rsidRDefault="00EE2B4F" w:rsidP="00D93242">
      <w:pPr>
        <w:spacing w:line="276" w:lineRule="auto"/>
        <w:ind w:firstLine="0"/>
        <w:rPr>
          <w:noProof/>
        </w:rPr>
      </w:pPr>
      <w:r w:rsidRPr="00B17ABA">
        <w:rPr>
          <w:noProof/>
        </w:rPr>
        <w:t>283.</w:t>
      </w:r>
      <w:r w:rsidRPr="00B17ABA">
        <w:rPr>
          <w:noProof/>
        </w:rPr>
        <w:tab/>
        <w:t xml:space="preserve">Burke TA, Sturkenboom MC, Lu SE, Wentworth CE, Lin Y, Rhoads GG. Discontinuation of antihypertensive drugs among newly diagnosed hypertensive patients in UK general practice. J Hypertens. 2006 Jun;24(6):1193-200. </w:t>
      </w:r>
    </w:p>
    <w:p w:rsidR="00EE2B4F" w:rsidRPr="00B17ABA" w:rsidRDefault="00EE2B4F" w:rsidP="00D93242">
      <w:pPr>
        <w:spacing w:line="276" w:lineRule="auto"/>
        <w:ind w:firstLine="0"/>
        <w:rPr>
          <w:noProof/>
        </w:rPr>
      </w:pPr>
      <w:r w:rsidRPr="00B17ABA">
        <w:rPr>
          <w:noProof/>
        </w:rPr>
        <w:t>284.</w:t>
      </w:r>
      <w:r w:rsidRPr="00B17ABA">
        <w:rPr>
          <w:noProof/>
        </w:rPr>
        <w:tab/>
        <w:t xml:space="preserve">Health Survey for England, 2011 [Internet]. Information Centre for Health and Social Care. 2011. Available from: </w:t>
      </w:r>
      <w:hyperlink r:id="rId103" w:history="1">
        <w:r w:rsidRPr="00B17ABA">
          <w:rPr>
            <w:rStyle w:val="Hyperlink"/>
            <w:rFonts w:ascii="Times New Roman" w:hAnsi="Times New Roman" w:cs="Times New Roman"/>
            <w:noProof/>
          </w:rPr>
          <w:t>http://dx.doi.org/10.5255/UKDA-SN-7260-1</w:t>
        </w:r>
      </w:hyperlink>
      <w:r w:rsidRPr="00B17ABA">
        <w:rPr>
          <w:noProof/>
        </w:rPr>
        <w:t>.</w:t>
      </w:r>
    </w:p>
    <w:p w:rsidR="00EE2B4F" w:rsidRPr="00B17ABA" w:rsidRDefault="00EE2B4F" w:rsidP="00D93242">
      <w:pPr>
        <w:spacing w:line="276" w:lineRule="auto"/>
        <w:ind w:firstLine="0"/>
        <w:rPr>
          <w:noProof/>
        </w:rPr>
      </w:pPr>
      <w:r w:rsidRPr="00B17ABA">
        <w:rPr>
          <w:noProof/>
        </w:rPr>
        <w:t>285.</w:t>
      </w:r>
      <w:r w:rsidRPr="00B17ABA">
        <w:rPr>
          <w:noProof/>
        </w:rPr>
        <w:tab/>
        <w:t>Hippisley-Cox J, Coupland C, Vinogradova Y, Robson J, Minhas R, Sheikh A, et al. Predicting cardiovascular risk in England and Wales: prospective derivation and validation of QRISK2. Brit Med</w:t>
      </w:r>
      <w:r w:rsidR="00D93242" w:rsidRPr="00B17ABA">
        <w:rPr>
          <w:noProof/>
        </w:rPr>
        <w:t xml:space="preserve"> J. 2008 Jun 28;336(7659):1475-</w:t>
      </w:r>
      <w:r w:rsidRPr="00B17ABA">
        <w:rPr>
          <w:noProof/>
        </w:rPr>
        <w:t xml:space="preserve">. </w:t>
      </w:r>
    </w:p>
    <w:p w:rsidR="00EE2B4F" w:rsidRPr="00B17ABA" w:rsidRDefault="00EE2B4F" w:rsidP="00D93242">
      <w:pPr>
        <w:spacing w:line="276" w:lineRule="auto"/>
        <w:ind w:firstLine="0"/>
        <w:rPr>
          <w:noProof/>
        </w:rPr>
      </w:pPr>
      <w:r w:rsidRPr="00B17ABA">
        <w:rPr>
          <w:noProof/>
        </w:rPr>
        <w:t>286.</w:t>
      </w:r>
      <w:r w:rsidRPr="00B17ABA">
        <w:rPr>
          <w:noProof/>
        </w:rPr>
        <w:tab/>
        <w:t>Ward S, Jones ML, Pandor A, Holmes M, Ara R, Ryan A, et al. A systematic review and economic evaluation of statins for the prevention of coronary events. Health Technol Asses. 2007 Apr;11(14)</w:t>
      </w:r>
      <w:r w:rsidR="00D93242" w:rsidRPr="00B17ABA">
        <w:rPr>
          <w:noProof/>
        </w:rPr>
        <w:t>.</w:t>
      </w:r>
    </w:p>
    <w:p w:rsidR="00EE2B4F" w:rsidRPr="00B17ABA" w:rsidRDefault="00EE2B4F" w:rsidP="00D93242">
      <w:pPr>
        <w:spacing w:line="276" w:lineRule="auto"/>
        <w:ind w:firstLine="0"/>
        <w:rPr>
          <w:noProof/>
        </w:rPr>
      </w:pPr>
      <w:r w:rsidRPr="00B17ABA">
        <w:rPr>
          <w:noProof/>
        </w:rPr>
        <w:t>287.</w:t>
      </w:r>
      <w:r w:rsidRPr="00B17ABA">
        <w:rPr>
          <w:noProof/>
        </w:rPr>
        <w:tab/>
        <w:t xml:space="preserve">National Life Tables, 2008-2010 [Internet]. 2011. Available from: </w:t>
      </w:r>
      <w:hyperlink r:id="rId104" w:history="1">
        <w:r w:rsidRPr="00B17ABA">
          <w:rPr>
            <w:rStyle w:val="Hyperlink"/>
            <w:rFonts w:ascii="Times New Roman" w:hAnsi="Times New Roman" w:cs="Times New Roman"/>
            <w:noProof/>
          </w:rPr>
          <w:t>http://www.ons.gov.uk/ons/rel/lifetables/interim-life-tables/2008-2010/index.html</w:t>
        </w:r>
      </w:hyperlink>
      <w:r w:rsidRPr="00B17ABA">
        <w:rPr>
          <w:noProof/>
        </w:rPr>
        <w:t>.</w:t>
      </w:r>
    </w:p>
    <w:p w:rsidR="00EE2B4F" w:rsidRPr="00B17ABA" w:rsidRDefault="00EE2B4F" w:rsidP="00D93242">
      <w:pPr>
        <w:spacing w:line="276" w:lineRule="auto"/>
        <w:ind w:firstLine="0"/>
        <w:rPr>
          <w:noProof/>
        </w:rPr>
      </w:pPr>
      <w:r w:rsidRPr="00B17ABA">
        <w:rPr>
          <w:noProof/>
        </w:rPr>
        <w:t>288.</w:t>
      </w:r>
      <w:r w:rsidRPr="00B17ABA">
        <w:rPr>
          <w:noProof/>
        </w:rPr>
        <w:tab/>
        <w:t>Townsend N WK, Bhatnagar P, Smolina K, Nichols M, Leal J, Luengo-Fernandez R, Rayner M. Coronary heart disease statistics 2012 edition. London: British Heart Foundation; 2012.</w:t>
      </w:r>
    </w:p>
    <w:p w:rsidR="00EE2B4F" w:rsidRPr="00B17ABA" w:rsidRDefault="00EE2B4F" w:rsidP="00D93242">
      <w:pPr>
        <w:spacing w:line="276" w:lineRule="auto"/>
        <w:ind w:firstLine="0"/>
        <w:rPr>
          <w:noProof/>
        </w:rPr>
      </w:pPr>
      <w:r w:rsidRPr="00B17ABA">
        <w:rPr>
          <w:noProof/>
        </w:rPr>
        <w:t>289.</w:t>
      </w:r>
      <w:r w:rsidRPr="00B17ABA">
        <w:rPr>
          <w:noProof/>
        </w:rPr>
        <w:tab/>
        <w:t>Drummond M MA. Economic evaluation in health care: merging theory with practice Oxford, U.K.: Oxford University Press; 2001.</w:t>
      </w:r>
    </w:p>
    <w:p w:rsidR="00EE2B4F" w:rsidRPr="00B17ABA" w:rsidRDefault="00EE2B4F" w:rsidP="00D93242">
      <w:pPr>
        <w:spacing w:line="276" w:lineRule="auto"/>
        <w:ind w:firstLine="0"/>
        <w:rPr>
          <w:noProof/>
        </w:rPr>
      </w:pPr>
      <w:r w:rsidRPr="00B17ABA">
        <w:rPr>
          <w:noProof/>
        </w:rPr>
        <w:t>290.</w:t>
      </w:r>
      <w:r w:rsidRPr="00B17ABA">
        <w:rPr>
          <w:noProof/>
        </w:rPr>
        <w:tab/>
        <w:t>Sutcliffe SJ FK, Wood DA, Sutcliffe A, Stock K, Wright M, et al. Incidence of coronary heart disease in a health authority in London: review of a community register. BMJ. 2003;326(20).</w:t>
      </w:r>
    </w:p>
    <w:p w:rsidR="00EE2B4F" w:rsidRPr="00B17ABA" w:rsidRDefault="00EE2B4F" w:rsidP="00D93242">
      <w:pPr>
        <w:spacing w:line="276" w:lineRule="auto"/>
        <w:ind w:firstLine="0"/>
        <w:rPr>
          <w:noProof/>
        </w:rPr>
      </w:pPr>
      <w:r w:rsidRPr="00B17ABA">
        <w:rPr>
          <w:noProof/>
        </w:rPr>
        <w:t>291.</w:t>
      </w:r>
      <w:r w:rsidRPr="00B17ABA">
        <w:rPr>
          <w:noProof/>
        </w:rPr>
        <w:tab/>
        <w:t>Bamford JS, P.; Dennis, M.; Warlow, C.; Jones, L.; McPherson, K. A prospective study of acute cerebrovascular disease in the community: the Oxfordshire Community Stroke Project 1981–86. I. Methodology, demography and incident cases of first-ever stroke. J Neurol Neurosurg Psychiatry. 1988;51:1373–80.</w:t>
      </w:r>
    </w:p>
    <w:p w:rsidR="00EE2B4F" w:rsidRPr="00B17ABA" w:rsidRDefault="00EE2B4F" w:rsidP="00D93242">
      <w:pPr>
        <w:spacing w:line="276" w:lineRule="auto"/>
        <w:ind w:firstLine="0"/>
        <w:rPr>
          <w:noProof/>
        </w:rPr>
      </w:pPr>
      <w:r w:rsidRPr="00B17ABA">
        <w:rPr>
          <w:noProof/>
        </w:rPr>
        <w:t>292.</w:t>
      </w:r>
      <w:r w:rsidRPr="00B17ABA">
        <w:rPr>
          <w:noProof/>
        </w:rPr>
        <w:tab/>
        <w:t>Kalogeropoulos AG, V.; Kritchevsky, S. B.; Psaty, B. M.; Smith,N. L.; Newman, A. B.; Rodondi, N.; Satterfield, S. Epidemiology of incident heart failure in a contemporary elderly population: The Health, Aging, and Body Composition Study. Archives of internal medicine. 2009;169(7):708–15.</w:t>
      </w:r>
    </w:p>
    <w:p w:rsidR="00EE2B4F" w:rsidRPr="00B17ABA" w:rsidRDefault="00EE2B4F" w:rsidP="00D93242">
      <w:pPr>
        <w:spacing w:line="276" w:lineRule="auto"/>
        <w:ind w:firstLine="0"/>
        <w:rPr>
          <w:noProof/>
        </w:rPr>
      </w:pPr>
      <w:r w:rsidRPr="00B17ABA">
        <w:rPr>
          <w:noProof/>
        </w:rPr>
        <w:t>293.</w:t>
      </w:r>
      <w:r w:rsidRPr="00B17ABA">
        <w:rPr>
          <w:noProof/>
        </w:rPr>
        <w:tab/>
        <w:t>Holden SH BA, Peters JR, Jenkins-Jones S, Poole CD, Morgan CL, Currie CJ. The incidence of type 2 diabetes in the United Kingdom from 1991 to 2010. Diabetes Obes Metab. 2013;15(9):844-52.</w:t>
      </w:r>
    </w:p>
    <w:p w:rsidR="00EE2B4F" w:rsidRPr="00B17ABA" w:rsidRDefault="00EE2B4F" w:rsidP="00D93242">
      <w:pPr>
        <w:spacing w:line="276" w:lineRule="auto"/>
        <w:ind w:firstLine="0"/>
        <w:rPr>
          <w:noProof/>
        </w:rPr>
      </w:pPr>
      <w:r w:rsidRPr="00B17ABA">
        <w:rPr>
          <w:noProof/>
        </w:rPr>
        <w:t>294.</w:t>
      </w:r>
      <w:r w:rsidRPr="00B17ABA">
        <w:rPr>
          <w:noProof/>
        </w:rPr>
        <w:tab/>
        <w:t xml:space="preserve">Calhoun DAJ, D.; Textor, S.; Goff, D. C.; Murphy, T. P.; Toto, R. D.; White, A.; Cushman, W. C.; White, W.; Sica, D.; Ferdinand, K.; Giles, T. D.; Falkner, B.; Carey, R. M. Resistant hypertension: diagnosis, evaluation, and treatment. A scientific statement from the </w:t>
      </w:r>
      <w:r w:rsidRPr="00B17ABA">
        <w:rPr>
          <w:noProof/>
        </w:rPr>
        <w:lastRenderedPageBreak/>
        <w:t>American Heart Association Professional Education Committee of the Council for High Blood Pressure Research. Hypertension. 2008;51(6):1403-19.</w:t>
      </w:r>
    </w:p>
    <w:p w:rsidR="00EE2B4F" w:rsidRPr="00B17ABA" w:rsidRDefault="00D93242" w:rsidP="00D93242">
      <w:pPr>
        <w:spacing w:line="276" w:lineRule="auto"/>
        <w:ind w:firstLine="0"/>
        <w:rPr>
          <w:noProof/>
        </w:rPr>
      </w:pPr>
      <w:r w:rsidRPr="00B17ABA">
        <w:rPr>
          <w:noProof/>
        </w:rPr>
        <w:t>295.</w:t>
      </w:r>
      <w:r w:rsidRPr="00B17ABA">
        <w:rPr>
          <w:noProof/>
        </w:rPr>
        <w:tab/>
        <w:t>BNF</w:t>
      </w:r>
      <w:r w:rsidR="00EE2B4F" w:rsidRPr="00B17ABA">
        <w:rPr>
          <w:noProof/>
        </w:rPr>
        <w:t xml:space="preserve">  [cited 2013 18th May]. Available from: </w:t>
      </w:r>
      <w:hyperlink r:id="rId105" w:history="1">
        <w:r w:rsidR="00EE2B4F" w:rsidRPr="00B17ABA">
          <w:rPr>
            <w:rStyle w:val="Hyperlink"/>
            <w:rFonts w:ascii="Times New Roman" w:hAnsi="Times New Roman" w:cs="Times New Roman"/>
            <w:noProof/>
          </w:rPr>
          <w:t>http://www.bnf.org/bnf/index.htm</w:t>
        </w:r>
      </w:hyperlink>
      <w:r w:rsidR="00EE2B4F" w:rsidRPr="00B17ABA">
        <w:rPr>
          <w:noProof/>
        </w:rPr>
        <w:t>.</w:t>
      </w:r>
    </w:p>
    <w:p w:rsidR="00EE2B4F" w:rsidRPr="00B17ABA" w:rsidRDefault="00EE2B4F" w:rsidP="00D93242">
      <w:pPr>
        <w:spacing w:line="276" w:lineRule="auto"/>
        <w:ind w:firstLine="0"/>
        <w:rPr>
          <w:noProof/>
        </w:rPr>
      </w:pPr>
      <w:r w:rsidRPr="00B17ABA">
        <w:rPr>
          <w:noProof/>
        </w:rPr>
        <w:t>296.</w:t>
      </w:r>
      <w:r w:rsidRPr="00B17ABA">
        <w:rPr>
          <w:noProof/>
        </w:rPr>
        <w:tab/>
        <w:t xml:space="preserve">Bucher HC, Guyatt GH, Cook DJ, Holbrook A, McAlister FA. Users' guides to the medical literature: XIX. Applying clinical trial results. A. How to use an article measuring the effect of an intervention on surrogate end points. Evidence-Based Medicine Working Group. JAMA : the journal of the American Medical Association. 1999 Aug 25;282(8):771-8. </w:t>
      </w:r>
    </w:p>
    <w:p w:rsidR="00EE2B4F" w:rsidRPr="00B17ABA" w:rsidRDefault="00EE2B4F" w:rsidP="00D93242">
      <w:pPr>
        <w:spacing w:line="276" w:lineRule="auto"/>
        <w:ind w:firstLine="0"/>
        <w:rPr>
          <w:noProof/>
        </w:rPr>
      </w:pPr>
      <w:r w:rsidRPr="00B17ABA">
        <w:rPr>
          <w:noProof/>
        </w:rPr>
        <w:t>297.</w:t>
      </w:r>
      <w:r w:rsidRPr="00B17ABA">
        <w:rPr>
          <w:noProof/>
        </w:rPr>
        <w:tab/>
        <w:t xml:space="preserve">Taylor RS, Elston J. The use of surrogate outcomes in model-based cost-effectiveness analyses: a survey of UK Health Technology Assessment reports. Health Technol Assess. 2009 Jan;13(8):iii, ix-xi, 1-50. </w:t>
      </w:r>
    </w:p>
    <w:p w:rsidR="00EE2B4F" w:rsidRPr="00B17ABA" w:rsidRDefault="00EE2B4F" w:rsidP="00D93242">
      <w:pPr>
        <w:spacing w:line="276" w:lineRule="auto"/>
        <w:ind w:firstLine="0"/>
        <w:rPr>
          <w:noProof/>
        </w:rPr>
      </w:pPr>
      <w:r w:rsidRPr="00B17ABA">
        <w:rPr>
          <w:noProof/>
        </w:rPr>
        <w:t>298.</w:t>
      </w:r>
      <w:r w:rsidRPr="00B17ABA">
        <w:rPr>
          <w:noProof/>
        </w:rPr>
        <w:tab/>
        <w:t xml:space="preserve">Fleming TR, DeMets DL. Surrogate end points in clinical trials: are we being misled? Ann Intern Med. 1996 Oct 1;125(7):605-13. </w:t>
      </w:r>
    </w:p>
    <w:p w:rsidR="00EE2B4F" w:rsidRPr="00B17ABA" w:rsidRDefault="00EE2B4F" w:rsidP="00D93242">
      <w:pPr>
        <w:spacing w:line="276" w:lineRule="auto"/>
        <w:ind w:firstLine="0"/>
        <w:rPr>
          <w:noProof/>
        </w:rPr>
      </w:pPr>
      <w:r w:rsidRPr="00B17ABA">
        <w:rPr>
          <w:noProof/>
        </w:rPr>
        <w:t>299.</w:t>
      </w:r>
      <w:r w:rsidRPr="00B17ABA">
        <w:rPr>
          <w:noProof/>
        </w:rPr>
        <w:tab/>
        <w:t xml:space="preserve">D'Agostino RB, Jr. Debate: The slippery slope of surrogate outcomes. Current controlled trials in cardiovascular medicine. 2000;1(2):76-8. </w:t>
      </w:r>
    </w:p>
    <w:p w:rsidR="00EE2B4F" w:rsidRPr="00B17ABA" w:rsidRDefault="00EE2B4F" w:rsidP="00D93242">
      <w:pPr>
        <w:spacing w:line="276" w:lineRule="auto"/>
        <w:ind w:firstLine="0"/>
        <w:rPr>
          <w:noProof/>
        </w:rPr>
      </w:pPr>
      <w:r w:rsidRPr="00B17ABA">
        <w:rPr>
          <w:noProof/>
        </w:rPr>
        <w:t>300.</w:t>
      </w:r>
      <w:r w:rsidRPr="00B17ABA">
        <w:rPr>
          <w:noProof/>
        </w:rPr>
        <w:tab/>
        <w:t xml:space="preserve">Ridker PM, Torres J. Reported outcomes in major cardiovascular clinical trials funded by for-profit and not-for-profit organizations: 2000-2005. JAMA : the journal of the American Medical Association. 2006 May 17;295(19):2270-4. </w:t>
      </w:r>
    </w:p>
    <w:p w:rsidR="00EE2B4F" w:rsidRPr="00B17ABA" w:rsidRDefault="00EE2B4F" w:rsidP="00D93242">
      <w:pPr>
        <w:spacing w:line="276" w:lineRule="auto"/>
        <w:ind w:firstLine="0"/>
        <w:rPr>
          <w:noProof/>
        </w:rPr>
      </w:pPr>
      <w:r w:rsidRPr="00B17ABA">
        <w:rPr>
          <w:noProof/>
        </w:rPr>
        <w:t>301.</w:t>
      </w:r>
      <w:r w:rsidRPr="00B17ABA">
        <w:rPr>
          <w:noProof/>
        </w:rPr>
        <w:tab/>
        <w:t>van den Hoogen PCW, Feskens EJM, Nagelkerke NJD, Menotti A, Nissinen A, Kromhout D, et al. The relation between blood pressure and mortality due to coronary heart disease among men in different parts of the world. New Engl J Med. 2000 Jan 6;342(1):1-8. PubMed PMID: ISI:000084575600001. English.</w:t>
      </w:r>
    </w:p>
    <w:p w:rsidR="00EE2B4F" w:rsidRPr="00B17ABA" w:rsidRDefault="00EE2B4F" w:rsidP="00D93242">
      <w:pPr>
        <w:spacing w:line="276" w:lineRule="auto"/>
        <w:ind w:firstLine="0"/>
        <w:rPr>
          <w:noProof/>
        </w:rPr>
      </w:pPr>
      <w:r w:rsidRPr="00B17ABA">
        <w:rPr>
          <w:noProof/>
        </w:rPr>
        <w:t>302.</w:t>
      </w:r>
      <w:r w:rsidRPr="00B17ABA">
        <w:rPr>
          <w:noProof/>
        </w:rPr>
        <w:tab/>
        <w:t>Johannesson M. The cost-effectiveness of the switch towards more expensive antihypertensive drugs. Health Policy. 1994 Mar;28(1):1-13. PubMed PMID: 10136603.</w:t>
      </w:r>
    </w:p>
    <w:p w:rsidR="00EE2B4F" w:rsidRPr="00B17ABA" w:rsidRDefault="00EE2B4F" w:rsidP="00D93242">
      <w:pPr>
        <w:spacing w:line="276" w:lineRule="auto"/>
        <w:ind w:firstLine="0"/>
        <w:rPr>
          <w:noProof/>
        </w:rPr>
      </w:pPr>
      <w:r w:rsidRPr="00B17ABA">
        <w:rPr>
          <w:noProof/>
        </w:rPr>
        <w:t>303.</w:t>
      </w:r>
      <w:r w:rsidRPr="00B17ABA">
        <w:rPr>
          <w:noProof/>
        </w:rPr>
        <w:tab/>
        <w:t>Johannesson M. The cost-effectiveness of hypertension treatment in Sweden: an analysis of the criteria for intervention and the choice of drug treatment. Journal of Human Hypertension. 1996;10(2). CADTH.</w:t>
      </w:r>
    </w:p>
    <w:p w:rsidR="00EE2B4F" w:rsidRPr="00B17ABA" w:rsidRDefault="00EE2B4F" w:rsidP="00D93242">
      <w:pPr>
        <w:spacing w:line="276" w:lineRule="auto"/>
        <w:ind w:firstLine="0"/>
        <w:rPr>
          <w:noProof/>
        </w:rPr>
      </w:pPr>
      <w:r w:rsidRPr="00B17ABA">
        <w:rPr>
          <w:noProof/>
        </w:rPr>
        <w:t>304.</w:t>
      </w:r>
      <w:r w:rsidRPr="00B17ABA">
        <w:rPr>
          <w:noProof/>
        </w:rPr>
        <w:tab/>
        <w:t xml:space="preserve">Anderson KM, Odell PM, Wilson PWF, Kannel WB. Cardiovascular-Disease Risk Profiles. Am Heart J. 1991 Jan;121(1):293-8. </w:t>
      </w:r>
    </w:p>
    <w:p w:rsidR="00EE2B4F" w:rsidRPr="00B17ABA" w:rsidRDefault="00EE2B4F" w:rsidP="00D93242">
      <w:pPr>
        <w:spacing w:line="276" w:lineRule="auto"/>
        <w:ind w:firstLine="0"/>
        <w:rPr>
          <w:noProof/>
        </w:rPr>
      </w:pPr>
      <w:r w:rsidRPr="00B17ABA">
        <w:rPr>
          <w:noProof/>
        </w:rPr>
        <w:t>305.</w:t>
      </w:r>
      <w:r w:rsidRPr="00B17ABA">
        <w:rPr>
          <w:noProof/>
        </w:rPr>
        <w:tab/>
        <w:t>Cooper A NL, Calvert N, O’Flynn N, Turnbull N, Robson J, Camosso-Stefinovic J, Rule C, Browne N, Ritchie G, Stokes T, Mannan R, Brindle P, Gill P, Gujral R, Hogg M, Marshall T, Minhas R, Pavitt L, Reckless J, Rutherford A, Thorogood M, Wood D. Clinical guidelines and evidence review for lipid modification: cardiovascular risk assessment and the primary and secondary prevention of cardiovascular disease. London: National Collaborating Centre for Primary Care and Royal College of General Practitioners.; 2008.</w:t>
      </w:r>
    </w:p>
    <w:p w:rsidR="00EE2B4F" w:rsidRPr="00B17ABA" w:rsidRDefault="00EE2B4F" w:rsidP="00D93242">
      <w:pPr>
        <w:spacing w:line="276" w:lineRule="auto"/>
        <w:ind w:firstLine="0"/>
        <w:rPr>
          <w:noProof/>
        </w:rPr>
      </w:pPr>
      <w:r w:rsidRPr="00B17ABA">
        <w:rPr>
          <w:noProof/>
        </w:rPr>
        <w:t>306.</w:t>
      </w:r>
      <w:r w:rsidRPr="00B17ABA">
        <w:rPr>
          <w:noProof/>
        </w:rPr>
        <w:tab/>
        <w:t xml:space="preserve">Hippisley-Cox J, Coupland C, Vinogradova Y, Robson J, May M, Brindle P. Derivation and validation of QRISK, a new cardiovascular disease risk score for the United Kingdom: prospective open cohort study. Brit Med J. 2007 Jul 21;335(7611):136-41. </w:t>
      </w:r>
    </w:p>
    <w:p w:rsidR="00EE2B4F" w:rsidRPr="00B17ABA" w:rsidRDefault="00EE2B4F" w:rsidP="00D93242">
      <w:pPr>
        <w:spacing w:line="276" w:lineRule="auto"/>
        <w:ind w:firstLine="0"/>
        <w:rPr>
          <w:noProof/>
        </w:rPr>
      </w:pPr>
      <w:r w:rsidRPr="00B17ABA">
        <w:rPr>
          <w:noProof/>
        </w:rPr>
        <w:lastRenderedPageBreak/>
        <w:t>307.</w:t>
      </w:r>
      <w:r w:rsidRPr="00B17ABA">
        <w:rPr>
          <w:noProof/>
        </w:rPr>
        <w:tab/>
        <w:t xml:space="preserve">Opensource of QRISK2 [Internet]. 2007. Available from: </w:t>
      </w:r>
      <w:hyperlink r:id="rId106" w:history="1">
        <w:r w:rsidRPr="00B17ABA">
          <w:rPr>
            <w:rStyle w:val="Hyperlink"/>
            <w:rFonts w:ascii="Times New Roman" w:hAnsi="Times New Roman" w:cs="Times New Roman"/>
            <w:noProof/>
          </w:rPr>
          <w:t>http://svn.clinrisk.co.uk/opensource/qrisk2/</w:t>
        </w:r>
      </w:hyperlink>
      <w:r w:rsidRPr="00B17ABA">
        <w:rPr>
          <w:noProof/>
        </w:rPr>
        <w:t>.</w:t>
      </w:r>
    </w:p>
    <w:p w:rsidR="00EE2B4F" w:rsidRPr="00B17ABA" w:rsidRDefault="00EE2B4F" w:rsidP="00D93242">
      <w:pPr>
        <w:spacing w:line="276" w:lineRule="auto"/>
        <w:ind w:firstLine="0"/>
        <w:rPr>
          <w:noProof/>
        </w:rPr>
      </w:pPr>
      <w:r w:rsidRPr="00B17ABA">
        <w:rPr>
          <w:noProof/>
        </w:rPr>
        <w:t>308.</w:t>
      </w:r>
      <w:r w:rsidRPr="00B17ABA">
        <w:rPr>
          <w:noProof/>
        </w:rPr>
        <w:tab/>
        <w:t xml:space="preserve">D'Agostino RB, Vasan RS, Pencina MJ, Wolf PA, Cobain M, Massaro JM, et al. General cardiovascular risk profile for use in primary care: The Framingham heart study. Circulation. 2008 Jul 22;118(4):E86-E. </w:t>
      </w:r>
    </w:p>
    <w:p w:rsidR="00EE2B4F" w:rsidRPr="00B17ABA" w:rsidRDefault="00EE2B4F" w:rsidP="00D93242">
      <w:pPr>
        <w:spacing w:line="276" w:lineRule="auto"/>
        <w:ind w:firstLine="0"/>
        <w:rPr>
          <w:noProof/>
          <w:lang w:val="es-ES_tradnl"/>
        </w:rPr>
      </w:pPr>
      <w:r w:rsidRPr="00B17ABA">
        <w:rPr>
          <w:noProof/>
        </w:rPr>
        <w:t>309.</w:t>
      </w:r>
      <w:r w:rsidRPr="00B17ABA">
        <w:rPr>
          <w:noProof/>
        </w:rPr>
        <w:tab/>
        <w:t xml:space="preserve">Wills AK, Lawlor DA, Matthews FE, Sayer AA, Bakra E, Ben-Shlomo Y, et al. Life course trajectories of systolic blood pressure using longitudinal data from eight UK cohorts. </w:t>
      </w:r>
      <w:r w:rsidRPr="00B17ABA">
        <w:rPr>
          <w:noProof/>
          <w:lang w:val="es-ES_tradnl"/>
        </w:rPr>
        <w:t xml:space="preserve">PLoS medicine. 2011 Jun;8(6):e1000440. </w:t>
      </w:r>
    </w:p>
    <w:p w:rsidR="00EE2B4F" w:rsidRPr="00B17ABA" w:rsidRDefault="00EE2B4F" w:rsidP="00D93242">
      <w:pPr>
        <w:spacing w:line="276" w:lineRule="auto"/>
        <w:ind w:firstLine="0"/>
        <w:rPr>
          <w:noProof/>
        </w:rPr>
      </w:pPr>
      <w:r w:rsidRPr="00B17ABA">
        <w:rPr>
          <w:noProof/>
          <w:lang w:val="es-ES_tradnl"/>
        </w:rPr>
        <w:t>310.</w:t>
      </w:r>
      <w:r w:rsidRPr="00B17ABA">
        <w:rPr>
          <w:noProof/>
          <w:lang w:val="es-ES_tradnl"/>
        </w:rPr>
        <w:tab/>
        <w:t xml:space="preserve">Insua JT, Sacks HS, Lau TS, Lau J, Reitman D, Pagano D, et al. </w:t>
      </w:r>
      <w:r w:rsidRPr="00B17ABA">
        <w:rPr>
          <w:noProof/>
        </w:rPr>
        <w:t xml:space="preserve">Drug-treatment of hypertension in the elderly - a metaanalysis. Ann Intern Med. 1994 Sep 1;121(5):355-62. </w:t>
      </w:r>
    </w:p>
    <w:p w:rsidR="00EE2B4F" w:rsidRPr="00B17ABA" w:rsidRDefault="00EE2B4F" w:rsidP="00D93242">
      <w:pPr>
        <w:spacing w:line="276" w:lineRule="auto"/>
        <w:ind w:firstLine="0"/>
        <w:rPr>
          <w:noProof/>
        </w:rPr>
      </w:pPr>
      <w:r w:rsidRPr="00B17ABA">
        <w:rPr>
          <w:noProof/>
        </w:rPr>
        <w:t>311.</w:t>
      </w:r>
      <w:r w:rsidRPr="00B17ABA">
        <w:rPr>
          <w:noProof/>
        </w:rPr>
        <w:tab/>
        <w:t xml:space="preserve">Gueyffier F, Froment A, Gouton M. New meta-analysis of treatment trials of hypertension: Improving the estimate of therapeutic benefit. Journal of Human Hypertension. 1996 Jan;10(1):1-8. </w:t>
      </w:r>
    </w:p>
    <w:p w:rsidR="00EE2B4F" w:rsidRPr="00B17ABA" w:rsidRDefault="00EE2B4F" w:rsidP="00D93242">
      <w:pPr>
        <w:spacing w:line="276" w:lineRule="auto"/>
        <w:ind w:firstLine="0"/>
        <w:rPr>
          <w:noProof/>
        </w:rPr>
      </w:pPr>
      <w:r w:rsidRPr="00B17ABA">
        <w:rPr>
          <w:noProof/>
        </w:rPr>
        <w:t>312.</w:t>
      </w:r>
      <w:r w:rsidRPr="00B17ABA">
        <w:rPr>
          <w:noProof/>
        </w:rPr>
        <w:tab/>
        <w:t xml:space="preserve">Wright JM, Lee CH, Chambers GK. Systematic review of antihypertensive therapies: Does the evidence assist in choosing a first-line drug? Can Med Assoc J. 1999 Jul 13;161(1):25-32. </w:t>
      </w:r>
    </w:p>
    <w:p w:rsidR="00EE2B4F" w:rsidRPr="00B17ABA" w:rsidRDefault="00EE2B4F" w:rsidP="00D93242">
      <w:pPr>
        <w:spacing w:line="276" w:lineRule="auto"/>
        <w:ind w:firstLine="0"/>
        <w:rPr>
          <w:noProof/>
        </w:rPr>
      </w:pPr>
      <w:r w:rsidRPr="00B17ABA">
        <w:rPr>
          <w:noProof/>
        </w:rPr>
        <w:t>313.</w:t>
      </w:r>
      <w:r w:rsidRPr="00B17ABA">
        <w:rPr>
          <w:noProof/>
        </w:rPr>
        <w:tab/>
        <w:t xml:space="preserve">Wright JM, Musini VM. First-line drugs for hypertension (Review). Cochrane Db Syst Rev. 2009 (3). </w:t>
      </w:r>
    </w:p>
    <w:p w:rsidR="00EE2B4F" w:rsidRPr="00B17ABA" w:rsidRDefault="00EE2B4F" w:rsidP="00D93242">
      <w:pPr>
        <w:spacing w:line="276" w:lineRule="auto"/>
        <w:ind w:firstLine="0"/>
        <w:rPr>
          <w:noProof/>
        </w:rPr>
      </w:pPr>
      <w:r w:rsidRPr="00B17ABA">
        <w:rPr>
          <w:noProof/>
        </w:rPr>
        <w:t>314.</w:t>
      </w:r>
      <w:r w:rsidRPr="00B17ABA">
        <w:rPr>
          <w:noProof/>
        </w:rPr>
        <w:tab/>
        <w:t xml:space="preserve">Baguet JP, Legallicier B, Auquier P, Robitail S. Updated meta-analytical approach to the efficacy of antihypertensive drugs in reducing blood pressure. Clin Drug Invest. 2007;27(11):735-53. </w:t>
      </w:r>
    </w:p>
    <w:p w:rsidR="00EE2B4F" w:rsidRPr="00B17ABA" w:rsidRDefault="00EE2B4F" w:rsidP="00D93242">
      <w:pPr>
        <w:spacing w:line="276" w:lineRule="auto"/>
        <w:ind w:firstLine="0"/>
        <w:rPr>
          <w:noProof/>
        </w:rPr>
      </w:pPr>
      <w:r w:rsidRPr="00B17ABA">
        <w:rPr>
          <w:noProof/>
        </w:rPr>
        <w:t>315.</w:t>
      </w:r>
      <w:r w:rsidRPr="00B17ABA">
        <w:rPr>
          <w:noProof/>
        </w:rPr>
        <w:tab/>
        <w:t xml:space="preserve">Wald DS, Law M, Morris JK, Bestwick JP, Wald NJ. Combination therapy versus monotherapy in reducing blood pressure: meta-analysis on 11,000 participants from 42 trials. Am J Med. 2009 Mar;122(3):290-300. </w:t>
      </w:r>
    </w:p>
    <w:p w:rsidR="00EE2B4F" w:rsidRPr="00B17ABA" w:rsidRDefault="00EE2B4F" w:rsidP="00D93242">
      <w:pPr>
        <w:spacing w:line="276" w:lineRule="auto"/>
        <w:ind w:firstLine="0"/>
        <w:rPr>
          <w:noProof/>
          <w:lang w:val="sv-SE"/>
        </w:rPr>
      </w:pPr>
      <w:r w:rsidRPr="00B17ABA">
        <w:rPr>
          <w:noProof/>
        </w:rPr>
        <w:t>316.</w:t>
      </w:r>
      <w:r w:rsidRPr="00B17ABA">
        <w:rPr>
          <w:noProof/>
        </w:rPr>
        <w:tab/>
        <w:t xml:space="preserve">Hansson L, Hedner T, Lund-Johansen P, Kjeldsen SE, Lindholm LH, Syvertsen JO, et al. Randomised trial of effects of calcium antagonists compared with diuretics and beta-blockers on cardiovascular morbidity and mortality in hypertension: the Nordic Diltiazem (NORDIL) study. </w:t>
      </w:r>
      <w:r w:rsidRPr="00B17ABA">
        <w:rPr>
          <w:noProof/>
          <w:lang w:val="sv-SE"/>
        </w:rPr>
        <w:t xml:space="preserve">Lancet. 2000 Jul 29;356(9227):359-65. </w:t>
      </w:r>
    </w:p>
    <w:p w:rsidR="00EE2B4F" w:rsidRPr="00B17ABA" w:rsidRDefault="00EE2B4F" w:rsidP="00D93242">
      <w:pPr>
        <w:spacing w:line="276" w:lineRule="auto"/>
        <w:ind w:firstLine="0"/>
        <w:rPr>
          <w:noProof/>
          <w:lang w:val="sv-SE"/>
        </w:rPr>
      </w:pPr>
      <w:r w:rsidRPr="00B17ABA">
        <w:rPr>
          <w:noProof/>
          <w:lang w:val="sv-SE"/>
        </w:rPr>
        <w:t>317.</w:t>
      </w:r>
      <w:r w:rsidRPr="00B17ABA">
        <w:rPr>
          <w:noProof/>
          <w:lang w:val="sv-SE"/>
        </w:rPr>
        <w:tab/>
        <w:t xml:space="preserve">Furberg CD, Wright JT, Davis BR, Cutler JA, Alderman M, Black H, et al. Major outcomes in high-risk hypertensive patients randomized to angiotensin-converting enzyme inhibitor or calcium channel blocker vs diuretic - The Antihypertensive and Lipid-Lowering Treatment to Prevent Heart Attack Trial (ALLHAT). Jama-J Am Med Assoc. 2002 Dec 18;288(23):2981-97. </w:t>
      </w:r>
    </w:p>
    <w:p w:rsidR="00EE2B4F" w:rsidRPr="00B17ABA" w:rsidRDefault="00EE2B4F" w:rsidP="00D93242">
      <w:pPr>
        <w:spacing w:line="276" w:lineRule="auto"/>
        <w:ind w:firstLine="0"/>
        <w:rPr>
          <w:noProof/>
        </w:rPr>
      </w:pPr>
      <w:r w:rsidRPr="00B17ABA">
        <w:rPr>
          <w:noProof/>
          <w:lang w:val="sv-SE"/>
        </w:rPr>
        <w:t>318.</w:t>
      </w:r>
      <w:r w:rsidRPr="00B17ABA">
        <w:rPr>
          <w:noProof/>
          <w:lang w:val="sv-SE"/>
        </w:rPr>
        <w:tab/>
        <w:t xml:space="preserve">Algra A, Vangijn J, Kappelle LJ, Vanlatum JC, Koudstaal PJ. </w:t>
      </w:r>
      <w:r w:rsidRPr="00B17ABA">
        <w:rPr>
          <w:noProof/>
        </w:rPr>
        <w:t>Trial of secondary prevention with Atenolol after transient ischemic attack or nondisabling ischemic stroke. Stroke. 1993 Apr;24(4):543-8.</w:t>
      </w:r>
    </w:p>
    <w:p w:rsidR="00EE2B4F" w:rsidRPr="00B17ABA" w:rsidRDefault="00EE2B4F" w:rsidP="00D93242">
      <w:pPr>
        <w:spacing w:line="276" w:lineRule="auto"/>
        <w:ind w:firstLine="0"/>
        <w:rPr>
          <w:noProof/>
        </w:rPr>
      </w:pPr>
      <w:r w:rsidRPr="00B17ABA">
        <w:rPr>
          <w:noProof/>
        </w:rPr>
        <w:lastRenderedPageBreak/>
        <w:t>319.</w:t>
      </w:r>
      <w:r w:rsidRPr="00B17ABA">
        <w:rPr>
          <w:noProof/>
        </w:rPr>
        <w:tab/>
        <w:t xml:space="preserve">Law MR, Wald NJ, Morris JK, Jordan RE. Value of low dose combination treatment with blood pressure lowering drugs: analysis of 354 randomised trials. Brit Med J. 2003 Jun 28;326(7404):1427-31. </w:t>
      </w:r>
    </w:p>
    <w:p w:rsidR="00EE2B4F" w:rsidRPr="00B17ABA" w:rsidRDefault="00EE2B4F" w:rsidP="00D93242">
      <w:pPr>
        <w:spacing w:line="276" w:lineRule="auto"/>
        <w:ind w:firstLine="0"/>
        <w:rPr>
          <w:noProof/>
          <w:lang w:val="it-IT"/>
        </w:rPr>
      </w:pPr>
      <w:r w:rsidRPr="00B17ABA">
        <w:rPr>
          <w:noProof/>
        </w:rPr>
        <w:t>320.</w:t>
      </w:r>
      <w:r w:rsidRPr="00B17ABA">
        <w:rPr>
          <w:noProof/>
        </w:rPr>
        <w:tab/>
        <w:t xml:space="preserve">Lacourciere Y, Arnott W. Placebo-controlled comparison of the effects of Nebivolol and low-dose Hydrochlorothiazide as monotherapies and in combination on blood-pressure and lipid profile in hypertensive patients. </w:t>
      </w:r>
      <w:r w:rsidRPr="00B17ABA">
        <w:rPr>
          <w:noProof/>
          <w:lang w:val="it-IT"/>
        </w:rPr>
        <w:t>Journal of Human Hypertension. 1994 Apr;8(4):283-8.</w:t>
      </w:r>
    </w:p>
    <w:p w:rsidR="00EE2B4F" w:rsidRPr="00B17ABA" w:rsidRDefault="00EE2B4F" w:rsidP="00D93242">
      <w:pPr>
        <w:spacing w:line="276" w:lineRule="auto"/>
        <w:ind w:firstLine="0"/>
        <w:rPr>
          <w:noProof/>
        </w:rPr>
      </w:pPr>
      <w:r w:rsidRPr="00B17ABA">
        <w:rPr>
          <w:noProof/>
          <w:lang w:val="it-IT"/>
        </w:rPr>
        <w:t>321.</w:t>
      </w:r>
      <w:r w:rsidRPr="00B17ABA">
        <w:rPr>
          <w:noProof/>
          <w:lang w:val="it-IT"/>
        </w:rPr>
        <w:tab/>
        <w:t xml:space="preserve">Salvetti A, Magagna A, Innocenti P, Ponzanelli F, Cagianelli A, Cipriani M, et al. </w:t>
      </w:r>
      <w:r w:rsidRPr="00B17ABA">
        <w:rPr>
          <w:noProof/>
        </w:rPr>
        <w:t xml:space="preserve">The combination of chlorthalidone with nifedipine does not exert an additive antihypertensive effect in essential hypertensives - a crossover multicenter study. J Cardiovasc Pharm. 1991 Feb;17(2):332-5. </w:t>
      </w:r>
    </w:p>
    <w:p w:rsidR="00EE2B4F" w:rsidRPr="00B17ABA" w:rsidRDefault="00EE2B4F" w:rsidP="00D93242">
      <w:pPr>
        <w:spacing w:line="276" w:lineRule="auto"/>
        <w:ind w:firstLine="0"/>
        <w:rPr>
          <w:noProof/>
        </w:rPr>
      </w:pPr>
      <w:r w:rsidRPr="00B17ABA">
        <w:rPr>
          <w:noProof/>
        </w:rPr>
        <w:t>322.</w:t>
      </w:r>
      <w:r w:rsidRPr="00B17ABA">
        <w:rPr>
          <w:noProof/>
        </w:rPr>
        <w:tab/>
        <w:t xml:space="preserve">Frishman WH, Hainer JW, Sugg J, Group M-FS. A factorial study of combination hypertension treatment with metoprolol succinate extended release and felodipine extended release - Results of the metoprolol succinate-felodipine anti hypertension combination trial (M-FACT). Am J Hypertens. 2006 Apr;19(4):388-95. </w:t>
      </w:r>
    </w:p>
    <w:p w:rsidR="00EE2B4F" w:rsidRPr="00B17ABA" w:rsidRDefault="00EE2B4F" w:rsidP="00D93242">
      <w:pPr>
        <w:spacing w:line="276" w:lineRule="auto"/>
        <w:ind w:firstLine="0"/>
        <w:rPr>
          <w:noProof/>
        </w:rPr>
      </w:pPr>
      <w:r w:rsidRPr="00B17ABA">
        <w:rPr>
          <w:noProof/>
        </w:rPr>
        <w:t>323.</w:t>
      </w:r>
      <w:r w:rsidRPr="00B17ABA">
        <w:rPr>
          <w:noProof/>
        </w:rPr>
        <w:tab/>
        <w:t>Elliott WJ, Meyer PM. Incident diabetes in clinical trials of antihypertensive drugs: a network meta-analysis (vol 369, pg 201, 2007). Lancet. 2007 May 5;369(9572):1518-. PubMed PMID: ISI:000246215800024. English.</w:t>
      </w:r>
    </w:p>
    <w:p w:rsidR="00EE2B4F" w:rsidRPr="00B17ABA" w:rsidRDefault="00EE2B4F" w:rsidP="00D93242">
      <w:pPr>
        <w:spacing w:line="276" w:lineRule="auto"/>
        <w:ind w:firstLine="0"/>
        <w:rPr>
          <w:noProof/>
        </w:rPr>
      </w:pPr>
      <w:r w:rsidRPr="00B17ABA">
        <w:rPr>
          <w:noProof/>
        </w:rPr>
        <w:t>324.</w:t>
      </w:r>
      <w:r w:rsidRPr="00B17ABA">
        <w:rPr>
          <w:noProof/>
        </w:rPr>
        <w:tab/>
        <w:t>Sciarretta S, Palano F, Tocci G, Baldini R, Volpe M. Antihypertensive treatment and development of heart failure in hypertension: a Bayesian network meta-analysis of studies in patients with hypertension and high cardiovascular risk. Archives of internal medicine. 2011 Mar 14;171(5):384-94. PubMed PMID: ISI:000288328800003. English.</w:t>
      </w:r>
    </w:p>
    <w:p w:rsidR="00EE2B4F" w:rsidRPr="00B17ABA" w:rsidRDefault="00EE2B4F" w:rsidP="00D93242">
      <w:pPr>
        <w:spacing w:line="276" w:lineRule="auto"/>
        <w:ind w:firstLine="0"/>
        <w:rPr>
          <w:noProof/>
        </w:rPr>
      </w:pPr>
      <w:r w:rsidRPr="00B17ABA">
        <w:rPr>
          <w:noProof/>
        </w:rPr>
        <w:t>325.</w:t>
      </w:r>
      <w:r w:rsidRPr="00B17ABA">
        <w:rPr>
          <w:noProof/>
        </w:rPr>
        <w:tab/>
        <w:t>Murray CJL, Lauer JA, Hutubessy RCW, Niessen L, Tomijima N, Rodgers A, et al. Effectiveness and costs of interventions to lower systolic blood pressure and cholesterol: a global and regional analysis on reduction of cardiovascular-disease risk. Lancet. 2003 Mar 1;361(9359):717-25. PubMed PMID: ISI:000181232000006. English.</w:t>
      </w:r>
    </w:p>
    <w:p w:rsidR="00EE2B4F" w:rsidRPr="00B17ABA" w:rsidRDefault="00EE2B4F" w:rsidP="00D93242">
      <w:pPr>
        <w:spacing w:line="276" w:lineRule="auto"/>
        <w:ind w:firstLine="0"/>
        <w:rPr>
          <w:noProof/>
        </w:rPr>
      </w:pPr>
      <w:r w:rsidRPr="00B17ABA">
        <w:rPr>
          <w:noProof/>
        </w:rPr>
        <w:t>326.</w:t>
      </w:r>
      <w:r w:rsidRPr="00B17ABA">
        <w:rPr>
          <w:noProof/>
        </w:rPr>
        <w:tab/>
        <w:t>Gaziano TA, Opie LH, Weinstein MC. Cardiovascular disease prevention with a multidrug regimen in the developing world: a cost-effectiveness analysis. Lancet. 2006 Aug 19;368(9536):679-86. PubMed PMID: ISI:000239849200035. English.</w:t>
      </w:r>
    </w:p>
    <w:p w:rsidR="00EE2B4F" w:rsidRPr="00B17ABA" w:rsidRDefault="00EE2B4F" w:rsidP="00D93242">
      <w:pPr>
        <w:spacing w:line="276" w:lineRule="auto"/>
        <w:ind w:firstLine="0"/>
        <w:rPr>
          <w:noProof/>
        </w:rPr>
      </w:pPr>
      <w:r w:rsidRPr="00B17ABA">
        <w:rPr>
          <w:noProof/>
        </w:rPr>
        <w:t>327.</w:t>
      </w:r>
      <w:r w:rsidRPr="00B17ABA">
        <w:rPr>
          <w:noProof/>
        </w:rPr>
        <w:tab/>
        <w:t>Frank J. Managing hypertension using combination therapy. Am Fam Physician. 2008 May 1;77(9):1279-86. PubMed PMID: ISI:000255801700012. English.</w:t>
      </w:r>
    </w:p>
    <w:p w:rsidR="00EE2B4F" w:rsidRPr="00B17ABA" w:rsidRDefault="00EE2B4F" w:rsidP="00D93242">
      <w:pPr>
        <w:spacing w:line="276" w:lineRule="auto"/>
        <w:ind w:firstLine="0"/>
        <w:rPr>
          <w:noProof/>
        </w:rPr>
      </w:pPr>
      <w:r w:rsidRPr="00B17ABA">
        <w:rPr>
          <w:noProof/>
        </w:rPr>
        <w:t>328.</w:t>
      </w:r>
      <w:r w:rsidRPr="00B17ABA">
        <w:rPr>
          <w:noProof/>
        </w:rPr>
        <w:tab/>
        <w:t>Blaufarb I, Pfeifer TM, Frishman WH. Beta-blockers: drug interactions of clinical significance. Drug safety : an international journal of medical toxicology and drug experience. 1995 Dec;13(6):359-70. PubMed PMID: 8652080. Epub 1995/12/01. eng.</w:t>
      </w:r>
    </w:p>
    <w:p w:rsidR="00EE2B4F" w:rsidRPr="00B17ABA" w:rsidRDefault="00EE2B4F" w:rsidP="00D93242">
      <w:pPr>
        <w:spacing w:line="276" w:lineRule="auto"/>
        <w:ind w:firstLine="0"/>
        <w:rPr>
          <w:noProof/>
        </w:rPr>
      </w:pPr>
      <w:r w:rsidRPr="00B17ABA">
        <w:rPr>
          <w:noProof/>
        </w:rPr>
        <w:t>329.</w:t>
      </w:r>
      <w:r w:rsidRPr="00B17ABA">
        <w:rPr>
          <w:noProof/>
        </w:rPr>
        <w:tab/>
        <w:t>Mignat C, Unger T. ACE inhibitors. Drug interactions of clinical significance. Drug safety : an international journal of medical toxicology and drug experience. 1995 May;12(5):334-47. PubMed PMID: 7669262. Epub 1995/05/01. eng.</w:t>
      </w:r>
    </w:p>
    <w:p w:rsidR="00EE2B4F" w:rsidRPr="00B17ABA" w:rsidRDefault="00EE2B4F" w:rsidP="00D93242">
      <w:pPr>
        <w:spacing w:line="276" w:lineRule="auto"/>
        <w:ind w:firstLine="0"/>
        <w:rPr>
          <w:noProof/>
        </w:rPr>
      </w:pPr>
      <w:r w:rsidRPr="00B17ABA">
        <w:rPr>
          <w:noProof/>
        </w:rPr>
        <w:lastRenderedPageBreak/>
        <w:t>330.</w:t>
      </w:r>
      <w:r w:rsidRPr="00B17ABA">
        <w:rPr>
          <w:noProof/>
        </w:rPr>
        <w:tab/>
        <w:t>Ara RT, I.; Pandor, A.; Duenas, A.; Williams, R.; Wilkinson, A.; Paisley, S.; Chilcott, J. Ezetimibe for the treatment of hypercholesterolaemia: a systematic review and economic evaluation. Health Technol Asses. 2008;12(21).</w:t>
      </w:r>
    </w:p>
    <w:p w:rsidR="00EE2B4F" w:rsidRPr="00B17ABA" w:rsidRDefault="00EE2B4F" w:rsidP="00D93242">
      <w:pPr>
        <w:spacing w:line="276" w:lineRule="auto"/>
        <w:ind w:firstLine="0"/>
        <w:rPr>
          <w:noProof/>
        </w:rPr>
      </w:pPr>
      <w:r w:rsidRPr="00B17ABA">
        <w:rPr>
          <w:noProof/>
        </w:rPr>
        <w:t>331.</w:t>
      </w:r>
      <w:r w:rsidRPr="00B17ABA">
        <w:rPr>
          <w:noProof/>
        </w:rPr>
        <w:tab/>
        <w:t>Stein JD, Brown GC, Brown MM, Sharma S, Hollands H, Stein HD. The quality of life of patients with hypertension. Journal of clinical hypertension. 2002 May-Jun;4(3):181-8. PubMed PMID: 12045367. Epub 2002/06/05. eng.</w:t>
      </w:r>
    </w:p>
    <w:p w:rsidR="00EE2B4F" w:rsidRPr="00B17ABA" w:rsidRDefault="00EE2B4F" w:rsidP="00D93242">
      <w:pPr>
        <w:spacing w:line="276" w:lineRule="auto"/>
        <w:ind w:firstLine="0"/>
        <w:rPr>
          <w:noProof/>
        </w:rPr>
      </w:pPr>
      <w:r w:rsidRPr="00B17ABA">
        <w:rPr>
          <w:noProof/>
        </w:rPr>
        <w:t>332.</w:t>
      </w:r>
      <w:r w:rsidRPr="00B17ABA">
        <w:rPr>
          <w:noProof/>
        </w:rPr>
        <w:tab/>
        <w:t>Schwander B GB, Zöllner Y, Lindgren P, Diener HC, Lüders S, Schrader J, Villar FA, Greiner W, Jönsson B. Cost-utility analysis of eprosartan compared to enalapril in primary prevention and nitrendipine in secondary prevention in Europe--the HEALTH model. Value Health. 2009;12(6):857-71.</w:t>
      </w:r>
    </w:p>
    <w:p w:rsidR="00EE2B4F" w:rsidRPr="00B17ABA" w:rsidRDefault="00EE2B4F" w:rsidP="00D93242">
      <w:pPr>
        <w:spacing w:line="276" w:lineRule="auto"/>
        <w:ind w:firstLine="0"/>
        <w:rPr>
          <w:noProof/>
        </w:rPr>
      </w:pPr>
      <w:r w:rsidRPr="00B17ABA">
        <w:rPr>
          <w:noProof/>
        </w:rPr>
        <w:t>333.</w:t>
      </w:r>
      <w:r w:rsidRPr="00B17ABA">
        <w:rPr>
          <w:noProof/>
        </w:rPr>
        <w:tab/>
        <w:t>Granstrom O, Levin LA, Henriksson M. Cost-effectiveness of candesartan versus losartan in the primary preventive treatment of hypertension. ClinicoEconomics and outcomes research : CEOR. 2012;4:313-22. PubMed PMID: 23144565. Pubmed Central PMCID: 3493257. Epub 2012/11/13. eng.</w:t>
      </w:r>
    </w:p>
    <w:p w:rsidR="00EE2B4F" w:rsidRPr="00B17ABA" w:rsidRDefault="00EE2B4F" w:rsidP="00D93242">
      <w:pPr>
        <w:spacing w:line="276" w:lineRule="auto"/>
        <w:ind w:firstLine="0"/>
        <w:rPr>
          <w:noProof/>
        </w:rPr>
      </w:pPr>
      <w:r w:rsidRPr="00B17ABA">
        <w:rPr>
          <w:noProof/>
        </w:rPr>
        <w:t>334.</w:t>
      </w:r>
      <w:r w:rsidRPr="00B17ABA">
        <w:rPr>
          <w:noProof/>
        </w:rPr>
        <w:tab/>
        <w:t xml:space="preserve">Athanasakis K, Souliotis K, Tountas Y, Kyriopoulos J, Hatzakis A. A cost-utility analysis of hypertension treatment in Greece: assessing the impact of age, sex and smoking status, on outcomes. J Hypertens. 2012 Jan;30(1):227-34. </w:t>
      </w:r>
    </w:p>
    <w:p w:rsidR="00EE2B4F" w:rsidRPr="00B17ABA" w:rsidRDefault="00EE2B4F" w:rsidP="00D93242">
      <w:pPr>
        <w:spacing w:line="276" w:lineRule="auto"/>
        <w:ind w:firstLine="0"/>
        <w:rPr>
          <w:noProof/>
        </w:rPr>
      </w:pPr>
      <w:r w:rsidRPr="00B17ABA">
        <w:rPr>
          <w:noProof/>
        </w:rPr>
        <w:t>335.</w:t>
      </w:r>
      <w:r w:rsidRPr="00B17ABA">
        <w:rPr>
          <w:noProof/>
        </w:rPr>
        <w:tab/>
        <w:t>PSSRU. Unit costs of health and social care 2011. Kent, UK2011.</w:t>
      </w:r>
    </w:p>
    <w:p w:rsidR="00EE2B4F" w:rsidRPr="00B17ABA" w:rsidRDefault="00EE2B4F" w:rsidP="00D93242">
      <w:pPr>
        <w:spacing w:line="276" w:lineRule="auto"/>
        <w:ind w:firstLine="0"/>
        <w:rPr>
          <w:noProof/>
        </w:rPr>
      </w:pPr>
      <w:r w:rsidRPr="00B17ABA">
        <w:rPr>
          <w:noProof/>
        </w:rPr>
        <w:t>336.</w:t>
      </w:r>
      <w:r w:rsidRPr="00B17ABA">
        <w:rPr>
          <w:noProof/>
        </w:rPr>
        <w:tab/>
        <w:t xml:space="preserve">Financial analysis of HF community services [Internet]. 2013. Available from: </w:t>
      </w:r>
      <w:hyperlink r:id="rId107" w:history="1">
        <w:r w:rsidRPr="00B17ABA">
          <w:rPr>
            <w:rStyle w:val="Hyperlink"/>
            <w:rFonts w:ascii="Times New Roman" w:hAnsi="Times New Roman" w:cs="Times New Roman"/>
            <w:noProof/>
          </w:rPr>
          <w:t>http://www.slcsn.nhs.uk/cardiac-hf.html</w:t>
        </w:r>
      </w:hyperlink>
      <w:r w:rsidRPr="00B17ABA">
        <w:rPr>
          <w:noProof/>
        </w:rPr>
        <w:t>.</w:t>
      </w:r>
    </w:p>
    <w:p w:rsidR="00EE2B4F" w:rsidRPr="00B17ABA" w:rsidRDefault="00EE2B4F" w:rsidP="00D93242">
      <w:pPr>
        <w:spacing w:line="276" w:lineRule="auto"/>
        <w:ind w:firstLine="0"/>
        <w:rPr>
          <w:noProof/>
        </w:rPr>
      </w:pPr>
      <w:r w:rsidRPr="00B17ABA">
        <w:rPr>
          <w:noProof/>
        </w:rPr>
        <w:t>337.</w:t>
      </w:r>
      <w:r w:rsidRPr="00B17ABA">
        <w:rPr>
          <w:noProof/>
        </w:rPr>
        <w:tab/>
        <w:t xml:space="preserve">Currie CJ, Gale EA, Poole CD. Estimation of primary care treatment costs and treatment efficacy for people with Type 1 and Type 2 diabetes in the United Kingdom from 1997 to 2007*. Diabetic medicine : a journal of the British Diabetic Association. 2010 Aug;27(8):938-48. </w:t>
      </w:r>
    </w:p>
    <w:p w:rsidR="00EE2B4F" w:rsidRPr="00B17ABA" w:rsidRDefault="00EE2B4F" w:rsidP="00D93242">
      <w:pPr>
        <w:spacing w:line="276" w:lineRule="auto"/>
        <w:ind w:firstLine="0"/>
        <w:rPr>
          <w:noProof/>
        </w:rPr>
      </w:pPr>
      <w:r w:rsidRPr="00B17ABA">
        <w:rPr>
          <w:noProof/>
        </w:rPr>
        <w:t>338.</w:t>
      </w:r>
      <w:r w:rsidRPr="00B17ABA">
        <w:rPr>
          <w:noProof/>
        </w:rPr>
        <w:tab/>
        <w:t>Mandel J. The Statistical Analysis of Experimental Data: Dover Publications Inc.; 1985.</w:t>
      </w:r>
    </w:p>
    <w:p w:rsidR="00EE2B4F" w:rsidRPr="00B17ABA" w:rsidRDefault="00EE2B4F" w:rsidP="00D93242">
      <w:pPr>
        <w:spacing w:line="276" w:lineRule="auto"/>
        <w:ind w:firstLine="0"/>
        <w:rPr>
          <w:noProof/>
        </w:rPr>
      </w:pPr>
      <w:r w:rsidRPr="00B17ABA">
        <w:rPr>
          <w:noProof/>
        </w:rPr>
        <w:t>339.</w:t>
      </w:r>
      <w:r w:rsidRPr="00B17ABA">
        <w:rPr>
          <w:noProof/>
        </w:rPr>
        <w:tab/>
        <w:t xml:space="preserve">Turnbull F, Neal B, Algert C, Chalmers J, Chapman N, Cutler J, et al. Effects of different blood pressure-lowering regimens on major cardiovascular events in individuals with and without diabetes mellitus - Results of prospectively designed overviews of randomized trials. Archives of internal medicine. 2005 Jun 27;165(12):1410-9. </w:t>
      </w:r>
    </w:p>
    <w:p w:rsidR="00EE2B4F" w:rsidRPr="00B17ABA" w:rsidRDefault="00EE2B4F" w:rsidP="00D93242">
      <w:pPr>
        <w:spacing w:line="276" w:lineRule="auto"/>
        <w:ind w:firstLine="0"/>
        <w:rPr>
          <w:noProof/>
          <w:lang w:val="pt-PT"/>
        </w:rPr>
      </w:pPr>
      <w:r w:rsidRPr="00B17ABA">
        <w:rPr>
          <w:noProof/>
        </w:rPr>
        <w:t>340.</w:t>
      </w:r>
      <w:r w:rsidRPr="00B17ABA">
        <w:rPr>
          <w:noProof/>
        </w:rPr>
        <w:tab/>
        <w:t xml:space="preserve">Wood AJJ. Drug-Interactions in Hypertension. </w:t>
      </w:r>
      <w:r w:rsidRPr="00B17ABA">
        <w:rPr>
          <w:noProof/>
          <w:lang w:val="pt-PT"/>
        </w:rPr>
        <w:t xml:space="preserve">Hypertension. 1988 Mar;11(3):S1-S3. </w:t>
      </w:r>
    </w:p>
    <w:p w:rsidR="00EE2B4F" w:rsidRPr="00B17ABA" w:rsidRDefault="00EE2B4F" w:rsidP="00D93242">
      <w:pPr>
        <w:spacing w:line="276" w:lineRule="auto"/>
        <w:ind w:firstLine="0"/>
        <w:rPr>
          <w:noProof/>
        </w:rPr>
      </w:pPr>
      <w:r w:rsidRPr="00B17ABA">
        <w:rPr>
          <w:noProof/>
          <w:lang w:val="pt-PT"/>
        </w:rPr>
        <w:t>341.</w:t>
      </w:r>
      <w:r w:rsidRPr="00B17ABA">
        <w:rPr>
          <w:noProof/>
          <w:lang w:val="pt-PT"/>
        </w:rPr>
        <w:tab/>
        <w:t xml:space="preserve">Opie LH. </w:t>
      </w:r>
      <w:r w:rsidRPr="00B17ABA">
        <w:rPr>
          <w:noProof/>
        </w:rPr>
        <w:t xml:space="preserve">Adverse cardiovascular drug interactions. Curr Prob Cardiology. 2000 Sep;25(9):628-76. </w:t>
      </w:r>
    </w:p>
    <w:p w:rsidR="00EE2B4F" w:rsidRPr="00B17ABA" w:rsidRDefault="00EE2B4F" w:rsidP="00D93242">
      <w:pPr>
        <w:spacing w:line="276" w:lineRule="auto"/>
        <w:ind w:firstLine="0"/>
        <w:rPr>
          <w:noProof/>
        </w:rPr>
      </w:pPr>
      <w:r w:rsidRPr="00B17ABA">
        <w:rPr>
          <w:noProof/>
        </w:rPr>
        <w:t>342.</w:t>
      </w:r>
      <w:r w:rsidRPr="00B17ABA">
        <w:rPr>
          <w:noProof/>
        </w:rPr>
        <w:tab/>
        <w:t xml:space="preserve">Bittar N. Maintaining long-term control of blood pressure: the role of improved compliance. Clinical cardiology. 1995 Jun;18(6 Suppl 3):III 12-6. </w:t>
      </w:r>
    </w:p>
    <w:p w:rsidR="00EE2B4F" w:rsidRPr="00B17ABA" w:rsidRDefault="00EE2B4F" w:rsidP="00D93242">
      <w:pPr>
        <w:spacing w:line="276" w:lineRule="auto"/>
        <w:ind w:firstLine="0"/>
        <w:rPr>
          <w:noProof/>
        </w:rPr>
      </w:pPr>
      <w:r w:rsidRPr="00B17ABA">
        <w:rPr>
          <w:noProof/>
        </w:rPr>
        <w:t>343.</w:t>
      </w:r>
      <w:r w:rsidRPr="00B17ABA">
        <w:rPr>
          <w:noProof/>
        </w:rPr>
        <w:tab/>
        <w:t xml:space="preserve">Flack JM, Novikov SV, Ferrario CM. Benefits of adherence to anti-hypertensive drug therapy. Eur Heart J. 1996 Mar;17:16-20. </w:t>
      </w:r>
    </w:p>
    <w:p w:rsidR="00EE2B4F" w:rsidRPr="00B17ABA" w:rsidRDefault="00EE2B4F" w:rsidP="00D93242">
      <w:pPr>
        <w:spacing w:line="276" w:lineRule="auto"/>
        <w:ind w:firstLine="0"/>
        <w:rPr>
          <w:noProof/>
        </w:rPr>
      </w:pPr>
      <w:r w:rsidRPr="00B17ABA">
        <w:rPr>
          <w:noProof/>
        </w:rPr>
        <w:lastRenderedPageBreak/>
        <w:t>344.</w:t>
      </w:r>
      <w:r w:rsidRPr="00B17ABA">
        <w:rPr>
          <w:noProof/>
        </w:rPr>
        <w:tab/>
        <w:t xml:space="preserve">Okano GJ, Rascati KL, Wilson JP, Remund DD, Grabenstein JD, Brixner DI. Patterns of antihypertensive use among patients in the US department of defense database initially prescribed an angiotensin-converting enzyme inhibitor or calcium channel blocker. Clin Ther. 1997 Nov-Dec;19(6):1433-45. </w:t>
      </w:r>
    </w:p>
    <w:p w:rsidR="00EE2B4F" w:rsidRPr="00B17ABA" w:rsidRDefault="00EE2B4F" w:rsidP="00D93242">
      <w:pPr>
        <w:spacing w:line="276" w:lineRule="auto"/>
        <w:ind w:firstLine="0"/>
        <w:rPr>
          <w:noProof/>
        </w:rPr>
      </w:pPr>
      <w:r w:rsidRPr="00B17ABA">
        <w:rPr>
          <w:noProof/>
        </w:rPr>
        <w:t>345.</w:t>
      </w:r>
      <w:r w:rsidRPr="00B17ABA">
        <w:rPr>
          <w:noProof/>
        </w:rPr>
        <w:tab/>
        <w:t xml:space="preserve">Christensen DB, Williams B, Goldberg HI, Martin DP, Engelberg R, LoGerfo JP. Assessing compliance to antihypertensive medications using computer-based pharmacy records. Med Care. 1997 Nov;35(11):1164-70. </w:t>
      </w:r>
    </w:p>
    <w:p w:rsidR="00EE2B4F" w:rsidRPr="00B17ABA" w:rsidRDefault="00EE2B4F" w:rsidP="00D93242">
      <w:pPr>
        <w:spacing w:line="276" w:lineRule="auto"/>
        <w:ind w:firstLine="0"/>
        <w:rPr>
          <w:noProof/>
        </w:rPr>
      </w:pPr>
      <w:r w:rsidRPr="00B17ABA">
        <w:rPr>
          <w:noProof/>
        </w:rPr>
        <w:t>346.</w:t>
      </w:r>
      <w:r w:rsidRPr="00B17ABA">
        <w:rPr>
          <w:noProof/>
        </w:rPr>
        <w:tab/>
        <w:t xml:space="preserve">Caro JJ, Speckman JL, Salas M, Raggio G, Jackson JD. Effect of initial drug choice on persistence with antihypertensive therapy: the importance of actual practice data. Can Med Assoc J. 1999 Jan 12;160(1):41-6. </w:t>
      </w:r>
    </w:p>
    <w:p w:rsidR="00EE2B4F" w:rsidRPr="00B17ABA" w:rsidRDefault="00EE2B4F" w:rsidP="00D93242">
      <w:pPr>
        <w:spacing w:line="276" w:lineRule="auto"/>
        <w:ind w:firstLine="0"/>
        <w:rPr>
          <w:noProof/>
        </w:rPr>
      </w:pPr>
      <w:r w:rsidRPr="00B17ABA">
        <w:rPr>
          <w:noProof/>
        </w:rPr>
        <w:t>347.</w:t>
      </w:r>
      <w:r w:rsidRPr="00B17ABA">
        <w:rPr>
          <w:noProof/>
        </w:rPr>
        <w:tab/>
        <w:t>Knight EL, Bohn RL, Wang PS, Glynn RJ, Mogun H, Avorn J. Predictors of uncontrolled hypertension in ambulatory patients. Hypertension. 2001 Oct;38(4):809-14. PubMed PMID: ISI:000171882300010. English.</w:t>
      </w:r>
    </w:p>
    <w:p w:rsidR="00EE2B4F" w:rsidRPr="00B17ABA" w:rsidRDefault="00EE2B4F" w:rsidP="00D93242">
      <w:pPr>
        <w:spacing w:line="276" w:lineRule="auto"/>
        <w:ind w:firstLine="0"/>
        <w:rPr>
          <w:noProof/>
        </w:rPr>
      </w:pPr>
      <w:r w:rsidRPr="00B17ABA">
        <w:rPr>
          <w:noProof/>
        </w:rPr>
        <w:t>348.</w:t>
      </w:r>
      <w:r w:rsidRPr="00B17ABA">
        <w:rPr>
          <w:noProof/>
        </w:rPr>
        <w:tab/>
        <w:t>Thrall G, Lip GYH, Lane D. Compliance with pharmacological therapy in hypertension: can we do better, and how? Journal of Human Hypertension. 2004 Sep;18(9):595-7. PubMed PMID: ISI:000223468600001. English.</w:t>
      </w:r>
    </w:p>
    <w:p w:rsidR="00EE2B4F" w:rsidRPr="00B17ABA" w:rsidRDefault="00EE2B4F" w:rsidP="00D93242">
      <w:pPr>
        <w:spacing w:line="276" w:lineRule="auto"/>
        <w:ind w:firstLine="0"/>
        <w:rPr>
          <w:noProof/>
        </w:rPr>
      </w:pPr>
      <w:r w:rsidRPr="00B17ABA">
        <w:rPr>
          <w:noProof/>
        </w:rPr>
        <w:t>349.</w:t>
      </w:r>
      <w:r w:rsidRPr="00B17ABA">
        <w:rPr>
          <w:noProof/>
        </w:rPr>
        <w:tab/>
        <w:t>Breekveldt-Postma NS, Penning-van Beest FJ, Siiskonen SJ, Koerselman J, Klungel OH, Falvey H, et al. Effect of persistent use of antihypertensives on blood pressure goal attainment. Curr Med Res Opin. 2008 Apr;24(4):1025-31. PubMed PMID: 18302811. Epub 2008/02/28. eng.</w:t>
      </w:r>
    </w:p>
    <w:p w:rsidR="00EE2B4F" w:rsidRPr="00B17ABA" w:rsidRDefault="00EE2B4F" w:rsidP="00D93242">
      <w:pPr>
        <w:spacing w:line="276" w:lineRule="auto"/>
        <w:ind w:firstLine="0"/>
        <w:rPr>
          <w:noProof/>
        </w:rPr>
      </w:pPr>
      <w:r w:rsidRPr="00B17ABA">
        <w:rPr>
          <w:noProof/>
        </w:rPr>
        <w:t>350.</w:t>
      </w:r>
      <w:r w:rsidRPr="00B17ABA">
        <w:rPr>
          <w:noProof/>
        </w:rPr>
        <w:tab/>
        <w:t>McDermott MM, Schmitt B, Wallner E. Impact of medication nonadherence on coronary heart disease outcomes - A critical review. Archives of internal medicine. 1997 Sep 22;157(17):1921-9. PubMed PMID: ISI:A1997XW98400002. English.</w:t>
      </w:r>
    </w:p>
    <w:p w:rsidR="00EE2B4F" w:rsidRPr="00B17ABA" w:rsidRDefault="00EE2B4F" w:rsidP="00D93242">
      <w:pPr>
        <w:spacing w:line="276" w:lineRule="auto"/>
        <w:ind w:firstLine="0"/>
        <w:rPr>
          <w:noProof/>
        </w:rPr>
      </w:pPr>
      <w:r w:rsidRPr="00B17ABA">
        <w:rPr>
          <w:noProof/>
          <w:lang w:val="it-IT"/>
        </w:rPr>
        <w:t>351.</w:t>
      </w:r>
      <w:r w:rsidRPr="00B17ABA">
        <w:rPr>
          <w:noProof/>
          <w:lang w:val="it-IT"/>
        </w:rPr>
        <w:tab/>
        <w:t xml:space="preserve">Corrao G, Parodi A, Nicotra F, Zambon A, Merlino L, Cesana G, et al. </w:t>
      </w:r>
      <w:r w:rsidRPr="00B17ABA">
        <w:rPr>
          <w:noProof/>
        </w:rPr>
        <w:t>Better compliance to antihypertensive medications reduces cardiovascular risk. J Hypertens. 2011 Mar;29(3):610-8. PubMed PMID: ISI:000287236600028. English.</w:t>
      </w:r>
    </w:p>
    <w:p w:rsidR="00EE2B4F" w:rsidRPr="00B17ABA" w:rsidRDefault="00EE2B4F" w:rsidP="00D93242">
      <w:pPr>
        <w:spacing w:line="276" w:lineRule="auto"/>
        <w:ind w:firstLine="0"/>
        <w:rPr>
          <w:noProof/>
        </w:rPr>
      </w:pPr>
      <w:r w:rsidRPr="00B17ABA">
        <w:rPr>
          <w:noProof/>
        </w:rPr>
        <w:t>352.</w:t>
      </w:r>
      <w:r w:rsidRPr="00B17ABA">
        <w:rPr>
          <w:noProof/>
        </w:rPr>
        <w:tab/>
        <w:t>Hughes DA, Bagust A, Haycox A, Walley T. The impact of non-compliance on the cost-effectiveness of pharmaceuticals: A review of the literature. Health economics. 2001 Oct;10(7):601-15. PubMed PMID: ISI:000171791000005. English.</w:t>
      </w:r>
    </w:p>
    <w:p w:rsidR="00EE2B4F" w:rsidRPr="00B17ABA" w:rsidRDefault="00EE2B4F" w:rsidP="00D93242">
      <w:pPr>
        <w:spacing w:line="276" w:lineRule="auto"/>
        <w:ind w:firstLine="0"/>
        <w:rPr>
          <w:noProof/>
        </w:rPr>
      </w:pPr>
      <w:r w:rsidRPr="00B17ABA">
        <w:rPr>
          <w:noProof/>
        </w:rPr>
        <w:t>353.</w:t>
      </w:r>
      <w:r w:rsidRPr="00B17ABA">
        <w:rPr>
          <w:noProof/>
        </w:rPr>
        <w:tab/>
        <w:t>Ebrahim S, Smith GD. Systematic review of randomised controlled trials of multiple risk factor interventions for preventing coronary heart disease. BMJ. 1997 Jun 7;314(7095):1666-74. PubMed PMID: 9193292. Pubmed Central PMCID: 2126863. Epub 1997/06/07. eng.</w:t>
      </w:r>
    </w:p>
    <w:p w:rsidR="00EE2B4F" w:rsidRPr="00B17ABA" w:rsidRDefault="00EE2B4F" w:rsidP="00D93242">
      <w:pPr>
        <w:spacing w:line="276" w:lineRule="auto"/>
        <w:ind w:firstLine="0"/>
        <w:rPr>
          <w:noProof/>
        </w:rPr>
      </w:pPr>
      <w:r w:rsidRPr="00B17ABA">
        <w:rPr>
          <w:noProof/>
        </w:rPr>
        <w:t>354.</w:t>
      </w:r>
      <w:r w:rsidRPr="00B17ABA">
        <w:rPr>
          <w:noProof/>
        </w:rPr>
        <w:tab/>
        <w:t>Ebrahim S, Smith GD. Lowering blood pressure: a systematic review of sustained effects of non-pharmacological interventions. Journal of public health medicine. 1998 Dec;20(4):441-8. PubMed PMID: 9923952. Epub 1999/01/29. eng.</w:t>
      </w:r>
    </w:p>
    <w:p w:rsidR="00EE2B4F" w:rsidRPr="00B17ABA" w:rsidRDefault="00EE2B4F" w:rsidP="00D93242">
      <w:pPr>
        <w:spacing w:line="276" w:lineRule="auto"/>
        <w:ind w:firstLine="0"/>
        <w:rPr>
          <w:noProof/>
        </w:rPr>
      </w:pPr>
      <w:r w:rsidRPr="00B17ABA">
        <w:rPr>
          <w:noProof/>
        </w:rPr>
        <w:t>355.</w:t>
      </w:r>
      <w:r w:rsidRPr="00B17ABA">
        <w:rPr>
          <w:noProof/>
        </w:rPr>
        <w:tab/>
        <w:t xml:space="preserve">Cleroux J, Feldman RD, Petrella RJ. Lifestyle modifications to prevent and control hypertension. 4. Recommendations on physical exercise training. Canadian Hypertension </w:t>
      </w:r>
      <w:r w:rsidRPr="00B17ABA">
        <w:rPr>
          <w:noProof/>
        </w:rPr>
        <w:lastRenderedPageBreak/>
        <w:t xml:space="preserve">Society, Canadian Coalition for High Blood Pressure Prevention and Control, Laboratory Centre for Disease Control at Health Canada, Heart and Stroke Foundation of Canada. </w:t>
      </w:r>
      <w:r w:rsidRPr="00B17ABA">
        <w:rPr>
          <w:noProof/>
          <w:lang w:val="fr-FR"/>
        </w:rPr>
        <w:t xml:space="preserve">CMAJ : Canadian Medical Association journal = journal de l'Association medicale canadienne. </w:t>
      </w:r>
      <w:r w:rsidRPr="00B17ABA">
        <w:rPr>
          <w:noProof/>
        </w:rPr>
        <w:t>1999 May 4;160(9 Suppl):S21-8. PubMed PMID: 10333850. Pubmed Central PMCID: 1230336. Epub 1999/05/20. eng.</w:t>
      </w:r>
    </w:p>
    <w:p w:rsidR="00EE2B4F" w:rsidRPr="00B17ABA" w:rsidRDefault="00EE2B4F" w:rsidP="00D93242">
      <w:pPr>
        <w:spacing w:line="276" w:lineRule="auto"/>
        <w:ind w:firstLine="0"/>
        <w:rPr>
          <w:noProof/>
        </w:rPr>
      </w:pPr>
      <w:r w:rsidRPr="00B17ABA">
        <w:rPr>
          <w:noProof/>
          <w:lang w:val="de-DE"/>
        </w:rPr>
        <w:t>356.</w:t>
      </w:r>
      <w:r w:rsidRPr="00B17ABA">
        <w:rPr>
          <w:noProof/>
          <w:lang w:val="de-DE"/>
        </w:rPr>
        <w:tab/>
        <w:t xml:space="preserve">Mulrow CD, Chiquette E, Angel L, Cornell J, Summerbell C, Anagnostelis B, et al. </w:t>
      </w:r>
      <w:r w:rsidRPr="00B17ABA">
        <w:rPr>
          <w:noProof/>
        </w:rPr>
        <w:t>Dieting to reduce body weight for controlling hypertension in adults. The Cochrane database of systematic reviews. 2000 (2):CD000484. PubMed PMID: 10796721. Epub 2000/05/05. eng.</w:t>
      </w:r>
    </w:p>
    <w:p w:rsidR="00EE2B4F" w:rsidRPr="00B17ABA" w:rsidRDefault="00EE2B4F" w:rsidP="00D93242">
      <w:pPr>
        <w:spacing w:line="276" w:lineRule="auto"/>
        <w:ind w:firstLine="0"/>
        <w:rPr>
          <w:noProof/>
        </w:rPr>
      </w:pPr>
      <w:r w:rsidRPr="00B17ABA">
        <w:rPr>
          <w:noProof/>
        </w:rPr>
        <w:t>357.</w:t>
      </w:r>
      <w:r w:rsidRPr="00B17ABA">
        <w:rPr>
          <w:noProof/>
        </w:rPr>
        <w:tab/>
        <w:t xml:space="preserve">Golomb BA, Dimsdale JE, White HL, Ritchie JB, Criqui MH. Reduction in blood pressure with statins: results from the UCSD Statin Study, a randomized trial. Archives of internal medicine. 2008 Apr 14;168(7):721-7. </w:t>
      </w:r>
    </w:p>
    <w:p w:rsidR="00EE2B4F" w:rsidRPr="00B17ABA" w:rsidRDefault="00EE2B4F" w:rsidP="00D93242">
      <w:pPr>
        <w:spacing w:line="276" w:lineRule="auto"/>
        <w:ind w:firstLine="0"/>
        <w:rPr>
          <w:noProof/>
        </w:rPr>
      </w:pPr>
      <w:r w:rsidRPr="00B17ABA">
        <w:rPr>
          <w:noProof/>
        </w:rPr>
        <w:t>358.</w:t>
      </w:r>
      <w:r w:rsidRPr="00B17ABA">
        <w:rPr>
          <w:noProof/>
        </w:rPr>
        <w:tab/>
        <w:t xml:space="preserve">Kanbay M, Yildirir A, Bozbas H, Ulus T, Bilgi M, Muderrisoglu H, et al. Statin therapy helps to control blood pressure levels in hypertensive dyslipidemic patients. Renal failure. 2005;27(3):297-303. </w:t>
      </w:r>
    </w:p>
    <w:p w:rsidR="00EE2B4F" w:rsidRPr="00B17ABA" w:rsidRDefault="00EE2B4F" w:rsidP="00D93242">
      <w:pPr>
        <w:spacing w:line="276" w:lineRule="auto"/>
        <w:ind w:firstLine="0"/>
        <w:rPr>
          <w:noProof/>
        </w:rPr>
      </w:pPr>
      <w:r w:rsidRPr="00B17ABA">
        <w:rPr>
          <w:noProof/>
        </w:rPr>
        <w:t>359.</w:t>
      </w:r>
      <w:r w:rsidRPr="00B17ABA">
        <w:rPr>
          <w:noProof/>
        </w:rPr>
        <w:tab/>
        <w:t xml:space="preserve">Jardine MJ, Ninomiya T, Perkovic V, Cass A, Turnbull F, Gallagher MP, et al. Aspirin is beneficial in hypertensive patients with chronic kidney disease: a post-hoc subgroup analysis of a randomized controlled trial. J Am Coll Cardiol. 2010 Sep 14;56(12):956-65. </w:t>
      </w:r>
    </w:p>
    <w:p w:rsidR="00EE2B4F" w:rsidRPr="00B17ABA" w:rsidRDefault="00EE2B4F" w:rsidP="00D93242">
      <w:pPr>
        <w:spacing w:line="276" w:lineRule="auto"/>
        <w:ind w:firstLine="0"/>
        <w:rPr>
          <w:noProof/>
        </w:rPr>
      </w:pPr>
      <w:r w:rsidRPr="00B17ABA">
        <w:rPr>
          <w:noProof/>
        </w:rPr>
        <w:t>360.</w:t>
      </w:r>
      <w:r w:rsidRPr="00B17ABA">
        <w:rPr>
          <w:noProof/>
        </w:rPr>
        <w:tab/>
        <w:t xml:space="preserve">Rothwell PM, Price JF, Fowkes FG, Zanchetti A, Roncaglioni MC, Tognoni G, et al. Short-term effects of daily aspirin on cancer incidence, mortality, and non-vascular death: analysis of the time course of risks and benefits in 51 randomised controlled trials. Lancet. 2012 Apr 28;379(9826):1602-12. </w:t>
      </w:r>
    </w:p>
    <w:p w:rsidR="00EE2B4F" w:rsidRPr="00B17ABA" w:rsidRDefault="00EE2B4F" w:rsidP="00D93242">
      <w:pPr>
        <w:spacing w:line="276" w:lineRule="auto"/>
        <w:ind w:firstLine="0"/>
        <w:rPr>
          <w:noProof/>
        </w:rPr>
      </w:pPr>
      <w:r w:rsidRPr="00B17ABA">
        <w:rPr>
          <w:noProof/>
        </w:rPr>
        <w:t>361.</w:t>
      </w:r>
      <w:r w:rsidRPr="00B17ABA">
        <w:rPr>
          <w:noProof/>
        </w:rPr>
        <w:tab/>
        <w:t xml:space="preserve">COMBINATOR: combinations AND permutations [Internet]. 2009. Available from: </w:t>
      </w:r>
      <w:hyperlink r:id="rId108" w:history="1">
        <w:r w:rsidRPr="00B17ABA">
          <w:rPr>
            <w:rStyle w:val="Hyperlink"/>
            <w:rFonts w:ascii="Times New Roman" w:hAnsi="Times New Roman" w:cs="Times New Roman"/>
            <w:noProof/>
          </w:rPr>
          <w:t>http://uk.mathworks.com/matlabcentral/fileexchange/24325-combinator-combinations-and-permutations</w:t>
        </w:r>
      </w:hyperlink>
      <w:r w:rsidRPr="00B17ABA">
        <w:rPr>
          <w:noProof/>
        </w:rPr>
        <w:t>.</w:t>
      </w:r>
    </w:p>
    <w:p w:rsidR="00EE2B4F" w:rsidRPr="00B17ABA" w:rsidRDefault="00EE2B4F" w:rsidP="00D93242">
      <w:pPr>
        <w:spacing w:line="276" w:lineRule="auto"/>
        <w:ind w:firstLine="0"/>
        <w:rPr>
          <w:noProof/>
        </w:rPr>
      </w:pPr>
      <w:r w:rsidRPr="00B17ABA">
        <w:rPr>
          <w:noProof/>
        </w:rPr>
        <w:t>362.</w:t>
      </w:r>
      <w:r w:rsidRPr="00B17ABA">
        <w:rPr>
          <w:noProof/>
        </w:rPr>
        <w:tab/>
        <w:t xml:space="preserve">Van Laarhoven PJM, Aarts EHL, Lenstra JK. Job shop scheduling by simulated annealing. Operations Research. 1992;40(1):113-25. </w:t>
      </w:r>
    </w:p>
    <w:p w:rsidR="00D93242" w:rsidRPr="00B17ABA" w:rsidRDefault="00EE2B4F" w:rsidP="00D93242">
      <w:pPr>
        <w:spacing w:line="276" w:lineRule="auto"/>
        <w:ind w:firstLine="0"/>
        <w:rPr>
          <w:noProof/>
        </w:rPr>
      </w:pPr>
      <w:r w:rsidRPr="00B17ABA">
        <w:rPr>
          <w:noProof/>
        </w:rPr>
        <w:t>363.</w:t>
      </w:r>
      <w:r w:rsidRPr="00B17ABA">
        <w:rPr>
          <w:noProof/>
        </w:rPr>
        <w:tab/>
        <w:t xml:space="preserve">Kuik R, Salomon M. Multi-level lot-sizing problem: Evaluation of a simulated-annealing heuristic. European Journal of Operational Research. 1990;45(1):25-37. </w:t>
      </w:r>
    </w:p>
    <w:p w:rsidR="00EE2B4F" w:rsidRPr="00B17ABA" w:rsidRDefault="00EE2B4F" w:rsidP="00D93242">
      <w:pPr>
        <w:spacing w:line="276" w:lineRule="auto"/>
        <w:ind w:firstLine="0"/>
        <w:rPr>
          <w:noProof/>
        </w:rPr>
      </w:pPr>
      <w:r w:rsidRPr="00B17ABA">
        <w:rPr>
          <w:noProof/>
        </w:rPr>
        <w:t>364.</w:t>
      </w:r>
      <w:r w:rsidRPr="00B17ABA">
        <w:rPr>
          <w:noProof/>
        </w:rPr>
        <w:tab/>
        <w:t xml:space="preserve">General simulated annealing algorithm [Internet]. 2006 [cited Jan 2014.]. Available from: </w:t>
      </w:r>
      <w:hyperlink r:id="rId109" w:history="1">
        <w:r w:rsidRPr="00B17ABA">
          <w:rPr>
            <w:rStyle w:val="Hyperlink"/>
            <w:rFonts w:ascii="Times New Roman" w:hAnsi="Times New Roman" w:cs="Times New Roman"/>
            <w:noProof/>
          </w:rPr>
          <w:t>http://uk.mathworks.com/matlabcentral/fileexchange/authors/23107</w:t>
        </w:r>
      </w:hyperlink>
      <w:r w:rsidRPr="00B17ABA">
        <w:rPr>
          <w:noProof/>
        </w:rPr>
        <w:t>.</w:t>
      </w:r>
    </w:p>
    <w:p w:rsidR="00EE2B4F" w:rsidRPr="00B17ABA" w:rsidRDefault="00EE2B4F" w:rsidP="00D93242">
      <w:pPr>
        <w:spacing w:line="276" w:lineRule="auto"/>
        <w:ind w:firstLine="0"/>
        <w:rPr>
          <w:noProof/>
        </w:rPr>
      </w:pPr>
      <w:r w:rsidRPr="00B17ABA">
        <w:rPr>
          <w:noProof/>
        </w:rPr>
        <w:t>365.</w:t>
      </w:r>
      <w:r w:rsidRPr="00B17ABA">
        <w:rPr>
          <w:noProof/>
        </w:rPr>
        <w:tab/>
        <w:t xml:space="preserve">Koumousis VK, Katsaras CP. A saw-tooth genetic algorithm combining the effects of variable population size and reinitialization to enhance performance. Ieee Transactions on Evolutionary Computation. 2006 Feb;10(1):19-28. </w:t>
      </w:r>
    </w:p>
    <w:p w:rsidR="00EE2B4F" w:rsidRPr="00B17ABA" w:rsidRDefault="00EE2B4F" w:rsidP="00D93242">
      <w:pPr>
        <w:spacing w:line="276" w:lineRule="auto"/>
        <w:ind w:firstLine="0"/>
        <w:rPr>
          <w:noProof/>
        </w:rPr>
      </w:pPr>
      <w:r w:rsidRPr="00B17ABA">
        <w:rPr>
          <w:noProof/>
        </w:rPr>
        <w:t>366.</w:t>
      </w:r>
      <w:r w:rsidRPr="00B17ABA">
        <w:rPr>
          <w:noProof/>
        </w:rPr>
        <w:tab/>
        <w:t xml:space="preserve">Affenzeller M, Wagner S, Winkler S. Self-adaptive population size adjustment for Genetic Algorithms. Lect Notes Comput Sc. 2007;4739:820-8. </w:t>
      </w:r>
    </w:p>
    <w:p w:rsidR="00EE2B4F" w:rsidRPr="00B17ABA" w:rsidRDefault="00EE2B4F" w:rsidP="00D93242">
      <w:pPr>
        <w:spacing w:line="276" w:lineRule="auto"/>
        <w:ind w:firstLine="0"/>
        <w:rPr>
          <w:noProof/>
        </w:rPr>
      </w:pPr>
      <w:r w:rsidRPr="00B17ABA">
        <w:rPr>
          <w:noProof/>
        </w:rPr>
        <w:lastRenderedPageBreak/>
        <w:t>367.</w:t>
      </w:r>
      <w:r w:rsidRPr="00B17ABA">
        <w:rPr>
          <w:noProof/>
        </w:rPr>
        <w:tab/>
        <w:t xml:space="preserve">Genetic algorithms toolbox [Internet]. 1994 [cited Accessed in Jan 2014]. Available from: </w:t>
      </w:r>
      <w:hyperlink r:id="rId110" w:history="1">
        <w:r w:rsidRPr="00B17ABA">
          <w:rPr>
            <w:rStyle w:val="Hyperlink"/>
            <w:rFonts w:ascii="Times New Roman" w:hAnsi="Times New Roman" w:cs="Times New Roman"/>
            <w:noProof/>
          </w:rPr>
          <w:t>http://codem.group.shef.ac.uk/index.php/ga-toolbox</w:t>
        </w:r>
      </w:hyperlink>
      <w:r w:rsidRPr="00B17ABA">
        <w:rPr>
          <w:noProof/>
        </w:rPr>
        <w:t>.</w:t>
      </w:r>
    </w:p>
    <w:p w:rsidR="00EE2B4F" w:rsidRPr="00B17ABA" w:rsidRDefault="00EE2B4F" w:rsidP="00D93242">
      <w:pPr>
        <w:spacing w:line="276" w:lineRule="auto"/>
        <w:ind w:firstLine="0"/>
        <w:rPr>
          <w:noProof/>
        </w:rPr>
      </w:pPr>
      <w:r w:rsidRPr="00B17ABA">
        <w:rPr>
          <w:noProof/>
        </w:rPr>
        <w:t>368.</w:t>
      </w:r>
      <w:r w:rsidRPr="00B17ABA">
        <w:rPr>
          <w:noProof/>
        </w:rPr>
        <w:tab/>
        <w:t xml:space="preserve">Staessen JA, Fagard R, Thijs L, Celis H, Arabidze GG, Birkenhager WH, et al. Randomised double-blind comparison of placebo and active treatment for older patients with isolated systolic hypertension. Lancet. 1997 Sep 13;350(9080):757-64. </w:t>
      </w:r>
    </w:p>
    <w:p w:rsidR="00EE2B4F" w:rsidRPr="00B17ABA" w:rsidRDefault="00EE2B4F" w:rsidP="00D93242">
      <w:pPr>
        <w:spacing w:line="276" w:lineRule="auto"/>
        <w:ind w:firstLine="0"/>
        <w:rPr>
          <w:noProof/>
        </w:rPr>
      </w:pPr>
      <w:r w:rsidRPr="00B17ABA">
        <w:rPr>
          <w:noProof/>
        </w:rPr>
        <w:t>369.</w:t>
      </w:r>
      <w:r w:rsidRPr="00B17ABA">
        <w:rPr>
          <w:noProof/>
        </w:rPr>
        <w:tab/>
        <w:t>Mourad JJ, Waeber B, Zannad F, Laville M, Duru G, Andrejak M, et al. Comparison of different therapeutic strategies in hypertension: a low-dose combination of perindopril/indapamide versus a sequential monotherapy or a stepped-care approach. J Hypertens. 2004 Dec;22(12):2379-86. PubMed PMID: WOS:000225723500021. English.</w:t>
      </w:r>
    </w:p>
    <w:p w:rsidR="00EE2B4F" w:rsidRPr="00B17ABA" w:rsidRDefault="00EE2B4F" w:rsidP="00D93242">
      <w:pPr>
        <w:spacing w:line="276" w:lineRule="auto"/>
        <w:ind w:firstLine="0"/>
        <w:rPr>
          <w:noProof/>
        </w:rPr>
      </w:pPr>
      <w:r w:rsidRPr="00B17ABA">
        <w:rPr>
          <w:noProof/>
        </w:rPr>
        <w:t>370.</w:t>
      </w:r>
      <w:r w:rsidRPr="00B17ABA">
        <w:rPr>
          <w:noProof/>
        </w:rPr>
        <w:tab/>
        <w:t>Hansson L, Lindholm LH, Niskanen L, Lanke J, Hedner T, Niklason A, et al. Effect of angiotensin-converting-enzyme inhibition compared with conventional therapy on cardiovascular morbidity and mortality in hypertension: the Captopril Prevention Project (CAPPP) randomised trial. Lancet. 1999 Feb 20;353(9153):611-6. PubMed PMID: WOS:000078818200009. English.</w:t>
      </w:r>
    </w:p>
    <w:p w:rsidR="00EE2B4F" w:rsidRPr="00B17ABA" w:rsidRDefault="00EE2B4F" w:rsidP="00D93242">
      <w:pPr>
        <w:spacing w:line="276" w:lineRule="auto"/>
        <w:ind w:firstLine="0"/>
        <w:rPr>
          <w:noProof/>
        </w:rPr>
      </w:pPr>
      <w:r w:rsidRPr="00B17ABA">
        <w:rPr>
          <w:noProof/>
        </w:rPr>
        <w:t>371.</w:t>
      </w:r>
      <w:r w:rsidRPr="00B17ABA">
        <w:rPr>
          <w:noProof/>
        </w:rPr>
        <w:tab/>
        <w:t>Dahlof B, Sever PS, Poulter NR, Wedel H, Beevers DG, Caulfield M, et al. Prevention of cardiovascular events with an antihypertensive regimen of amlodipine adding perindopril as required versus atenolol adding bendroflumethiazide as required, in the Anglo-Scandinavian Cardiac Outcomes Trial-Blood Pressure Lowering Arm (ASCOT-BPLA): a multicentre randomised controlled trial. Lancet. 2005 Sep 10-16;366(9489):895-906. PubMed PMID: 16154016. Epub 2005/09/13. eng.</w:t>
      </w:r>
    </w:p>
    <w:p w:rsidR="00EE2B4F" w:rsidRPr="00B17ABA" w:rsidRDefault="00EE2B4F" w:rsidP="00D93242">
      <w:pPr>
        <w:spacing w:line="276" w:lineRule="auto"/>
        <w:ind w:firstLine="0"/>
        <w:rPr>
          <w:noProof/>
        </w:rPr>
      </w:pPr>
      <w:r w:rsidRPr="00B17ABA">
        <w:rPr>
          <w:noProof/>
        </w:rPr>
        <w:t>372.</w:t>
      </w:r>
      <w:r w:rsidRPr="00B17ABA">
        <w:rPr>
          <w:noProof/>
        </w:rPr>
        <w:tab/>
        <w:t>Scarborough P PV, Bhatnagar P, Kaur A, Leal J, Luengo-Fernandez R, Gray A, Rayner M, Allender S. Stroke Statistics 2009. London: British Heart Foundation; 2009.</w:t>
      </w:r>
    </w:p>
    <w:p w:rsidR="00EE2B4F" w:rsidRPr="00B17ABA" w:rsidRDefault="00EE2B4F" w:rsidP="00D93242">
      <w:pPr>
        <w:spacing w:line="276" w:lineRule="auto"/>
        <w:ind w:firstLine="0"/>
        <w:rPr>
          <w:noProof/>
        </w:rPr>
      </w:pPr>
      <w:r w:rsidRPr="00B17ABA">
        <w:rPr>
          <w:noProof/>
        </w:rPr>
        <w:t>373.</w:t>
      </w:r>
      <w:r w:rsidRPr="00B17ABA">
        <w:rPr>
          <w:noProof/>
        </w:rPr>
        <w:tab/>
        <w:t>Psaty BM, Furberg CD, Kuller LH, Cushman M, Savage PJ, Levine D, et al. Association between blood pressure level and the risk of myocardial infarction, stroke, and total mortality: the cardiovascular health study. Archives of internal medicine. 2001 May 14;161(9):1183-92. PubMed PMID: 11343441.</w:t>
      </w:r>
    </w:p>
    <w:p w:rsidR="00EE2B4F" w:rsidRPr="00B17ABA" w:rsidRDefault="00EE2B4F" w:rsidP="00D93242">
      <w:pPr>
        <w:spacing w:line="276" w:lineRule="auto"/>
        <w:ind w:firstLine="0"/>
        <w:rPr>
          <w:noProof/>
        </w:rPr>
      </w:pPr>
      <w:r w:rsidRPr="00B17ABA">
        <w:rPr>
          <w:noProof/>
        </w:rPr>
        <w:t>374.</w:t>
      </w:r>
      <w:r w:rsidRPr="00B17ABA">
        <w:rPr>
          <w:noProof/>
        </w:rPr>
        <w:tab/>
        <w:t>Borghi C, Dormi A, L'Italien G, Lapuerta P, Franklin SS, Collatina S, et al. The relationship between systolic blood pressure and cardiovascular risk--results of the Brisighella Heart Study. Journal of clinical hypertension. 2003 Jan-Feb;5(1):47-52. PubMed PMID: 12556653.</w:t>
      </w:r>
    </w:p>
    <w:p w:rsidR="00EE2B4F" w:rsidRPr="00B17ABA" w:rsidRDefault="00EE2B4F" w:rsidP="00D93242">
      <w:pPr>
        <w:spacing w:line="276" w:lineRule="auto"/>
        <w:ind w:firstLine="0"/>
        <w:rPr>
          <w:noProof/>
        </w:rPr>
      </w:pPr>
      <w:r w:rsidRPr="00B17ABA">
        <w:rPr>
          <w:noProof/>
        </w:rPr>
        <w:t>375.</w:t>
      </w:r>
      <w:r w:rsidRPr="00B17ABA">
        <w:rPr>
          <w:noProof/>
        </w:rPr>
        <w:tab/>
        <w:t>Tukey JW. Comparing individual means in the analysis of variance. Biometrics. 1949;5(2):99-114. PubMed PMID: WOS:A1949UG24900001. English.</w:t>
      </w:r>
    </w:p>
    <w:p w:rsidR="00EE2B4F" w:rsidRPr="00B17ABA" w:rsidRDefault="00EE2B4F" w:rsidP="00D93242">
      <w:pPr>
        <w:spacing w:line="276" w:lineRule="auto"/>
        <w:ind w:firstLine="0"/>
        <w:rPr>
          <w:noProof/>
        </w:rPr>
      </w:pPr>
      <w:r w:rsidRPr="00B17ABA">
        <w:rPr>
          <w:noProof/>
        </w:rPr>
        <w:t>376.</w:t>
      </w:r>
      <w:r w:rsidRPr="00B17ABA">
        <w:rPr>
          <w:noProof/>
        </w:rPr>
        <w:tab/>
        <w:t>Alrefaei MH, Andradottir S. A simulated annealing algorithm with constant temperature for discrete stochastic optimization. Management Science. 1999 May;45(5):748-64. PubMed PMID: WOS:000082216200010. English.</w:t>
      </w:r>
    </w:p>
    <w:p w:rsidR="00EE2B4F" w:rsidRPr="00B17ABA" w:rsidRDefault="00EE2B4F" w:rsidP="00D93242">
      <w:pPr>
        <w:spacing w:line="276" w:lineRule="auto"/>
        <w:ind w:firstLine="0"/>
        <w:rPr>
          <w:noProof/>
        </w:rPr>
      </w:pPr>
      <w:r w:rsidRPr="00B17ABA">
        <w:rPr>
          <w:noProof/>
        </w:rPr>
        <w:t>377.</w:t>
      </w:r>
      <w:r w:rsidRPr="00B17ABA">
        <w:rPr>
          <w:noProof/>
        </w:rPr>
        <w:tab/>
        <w:t>Mehrabad MS, Pahlavani A. A fuzzy multi-objective programming for scheduling of weighted jobs on a single machine. International Journal of Advanced Manufacturing Technology. 2009 Nov;45(1-2):122-39. PubMed PMID: WOS:000270450100014. English.</w:t>
      </w:r>
    </w:p>
    <w:p w:rsidR="00EE2B4F" w:rsidRPr="00B17ABA" w:rsidRDefault="00EE2B4F" w:rsidP="00D93242">
      <w:pPr>
        <w:spacing w:line="276" w:lineRule="auto"/>
        <w:ind w:firstLine="0"/>
        <w:rPr>
          <w:noProof/>
        </w:rPr>
      </w:pPr>
      <w:r w:rsidRPr="00B17ABA">
        <w:rPr>
          <w:noProof/>
        </w:rPr>
        <w:lastRenderedPageBreak/>
        <w:t>378.</w:t>
      </w:r>
      <w:r w:rsidRPr="00B17ABA">
        <w:rPr>
          <w:noProof/>
        </w:rPr>
        <w:tab/>
        <w:t>Daniel JS, Rajendran C. A simulation-based genetic algorithm for inventory optimization in a serial supply chain. International Transactions in Operational Research 2005;12(1):101-27.</w:t>
      </w:r>
    </w:p>
    <w:p w:rsidR="00EE2B4F" w:rsidRPr="00B17ABA" w:rsidRDefault="00EE2B4F" w:rsidP="00D93242">
      <w:pPr>
        <w:spacing w:line="276" w:lineRule="auto"/>
        <w:ind w:firstLine="0"/>
        <w:rPr>
          <w:noProof/>
        </w:rPr>
      </w:pPr>
      <w:r w:rsidRPr="00B17ABA">
        <w:rPr>
          <w:noProof/>
        </w:rPr>
        <w:t>379.</w:t>
      </w:r>
      <w:r w:rsidRPr="00B17ABA">
        <w:rPr>
          <w:noProof/>
        </w:rPr>
        <w:tab/>
        <w:t>Wang KJ, Wang SM, Chen JC. A resource portfolio planning model using sampling-based stochastic programming and genetic algorithm. European Journal of Operational Research. 2008 Jan 1;184(1):327-40. PubMed PMID: WOS:000250294300023. English.</w:t>
      </w:r>
    </w:p>
    <w:p w:rsidR="00EE2B4F" w:rsidRPr="00B17ABA" w:rsidRDefault="00EE2B4F" w:rsidP="00D93242">
      <w:pPr>
        <w:spacing w:line="276" w:lineRule="auto"/>
        <w:ind w:firstLine="0"/>
        <w:rPr>
          <w:noProof/>
        </w:rPr>
      </w:pPr>
      <w:r w:rsidRPr="00B17ABA">
        <w:rPr>
          <w:noProof/>
        </w:rPr>
        <w:t>380.</w:t>
      </w:r>
      <w:r w:rsidRPr="00B17ABA">
        <w:rPr>
          <w:noProof/>
        </w:rPr>
        <w:tab/>
        <w:t>Martikainen JA SE, Paulsson T. Cost-effectiveness of single agent, uptitration and switching statin treatment strategies for lipid lowering in Sweden. Curr Med Res Opin. 2010;26(2):389-96.</w:t>
      </w:r>
    </w:p>
    <w:p w:rsidR="00EE2B4F" w:rsidRPr="00B17ABA" w:rsidRDefault="00EE2B4F" w:rsidP="00D93242">
      <w:pPr>
        <w:spacing w:line="276" w:lineRule="auto"/>
        <w:ind w:firstLine="0"/>
        <w:rPr>
          <w:noProof/>
        </w:rPr>
      </w:pPr>
      <w:r w:rsidRPr="00B17ABA">
        <w:rPr>
          <w:noProof/>
        </w:rPr>
        <w:t>381.</w:t>
      </w:r>
      <w:r w:rsidRPr="00B17ABA">
        <w:rPr>
          <w:noProof/>
        </w:rPr>
        <w:tab/>
        <w:t xml:space="preserve">Heran BS, Wong MMY, Heran IK, Wright JM. Blood pressure lowering efficacy of angiotensin converting enzyme (ACE) inhibitors for primary hypertension. Cochrane Db Syst Rev. 2008 (4). </w:t>
      </w:r>
    </w:p>
    <w:p w:rsidR="00EE2B4F" w:rsidRPr="00B17ABA" w:rsidRDefault="00EE2B4F" w:rsidP="00D93242">
      <w:pPr>
        <w:spacing w:line="276" w:lineRule="auto"/>
        <w:ind w:firstLine="0"/>
        <w:rPr>
          <w:noProof/>
        </w:rPr>
      </w:pPr>
      <w:r w:rsidRPr="00B17ABA">
        <w:rPr>
          <w:noProof/>
        </w:rPr>
        <w:t>382.</w:t>
      </w:r>
      <w:r w:rsidRPr="00B17ABA">
        <w:rPr>
          <w:noProof/>
        </w:rPr>
        <w:tab/>
        <w:t xml:space="preserve">Heran BS, Wong MMY, Heran IK, Wright JM. Blood pressure lowering efficacy of angiotensin receptor blockers for primary hypertension. Cochrane Db Syst Rev. 2008 (4). </w:t>
      </w:r>
    </w:p>
    <w:p w:rsidR="00EE2B4F" w:rsidRPr="00B17ABA" w:rsidRDefault="00EE2B4F" w:rsidP="00D93242">
      <w:pPr>
        <w:spacing w:line="276" w:lineRule="auto"/>
        <w:ind w:firstLine="0"/>
        <w:rPr>
          <w:noProof/>
        </w:rPr>
      </w:pPr>
      <w:r w:rsidRPr="00B17ABA">
        <w:rPr>
          <w:noProof/>
        </w:rPr>
        <w:t>383.</w:t>
      </w:r>
      <w:r w:rsidRPr="00B17ABA">
        <w:rPr>
          <w:noProof/>
        </w:rPr>
        <w:tab/>
        <w:t xml:space="preserve">Parra D, Beckey NP, Korman L. Retrospective evaluation of the conversion of amlodipine to alternative calcium channel blockers. Pharmacotherapy. 2000 Sep;20(9):1072-8. </w:t>
      </w:r>
    </w:p>
    <w:p w:rsidR="00EE2B4F" w:rsidRPr="00B17ABA" w:rsidRDefault="00EE2B4F" w:rsidP="00D93242">
      <w:pPr>
        <w:spacing w:line="276" w:lineRule="auto"/>
        <w:ind w:firstLine="0"/>
        <w:rPr>
          <w:noProof/>
        </w:rPr>
      </w:pPr>
      <w:r w:rsidRPr="00B17ABA">
        <w:rPr>
          <w:noProof/>
        </w:rPr>
        <w:t>384.</w:t>
      </w:r>
      <w:r w:rsidRPr="00B17ABA">
        <w:rPr>
          <w:noProof/>
        </w:rPr>
        <w:tab/>
        <w:t xml:space="preserve">Salvetti A, Ghiadoni L. Thiazide diuretics in the treatment of hypertension: An update. J Am Soc Nephrol. 2006 Apr;17(4):S25-S9. </w:t>
      </w:r>
    </w:p>
    <w:p w:rsidR="00EE2B4F" w:rsidRPr="00B17ABA" w:rsidRDefault="00EE2B4F" w:rsidP="00D93242">
      <w:pPr>
        <w:spacing w:line="276" w:lineRule="auto"/>
        <w:ind w:firstLine="0"/>
        <w:rPr>
          <w:noProof/>
        </w:rPr>
      </w:pPr>
      <w:r w:rsidRPr="00B17ABA">
        <w:rPr>
          <w:noProof/>
        </w:rPr>
        <w:t>385.</w:t>
      </w:r>
      <w:r w:rsidRPr="00B17ABA">
        <w:rPr>
          <w:noProof/>
        </w:rPr>
        <w:tab/>
        <w:t xml:space="preserve">McGill JB. Optimal use of beta-blockers in high-risk hypertension: a guide to dosing equivalence. Vascular health and risk management. 2010;6:363-72. </w:t>
      </w:r>
    </w:p>
    <w:p w:rsidR="00EE2B4F" w:rsidRPr="00B17ABA" w:rsidRDefault="00EE2B4F" w:rsidP="00D93242">
      <w:pPr>
        <w:spacing w:line="276" w:lineRule="auto"/>
        <w:ind w:firstLine="0"/>
        <w:rPr>
          <w:noProof/>
        </w:rPr>
      </w:pPr>
      <w:r w:rsidRPr="00B17ABA">
        <w:rPr>
          <w:noProof/>
        </w:rPr>
        <w:t>386.</w:t>
      </w:r>
      <w:r w:rsidRPr="00B17ABA">
        <w:rPr>
          <w:noProof/>
        </w:rPr>
        <w:tab/>
        <w:t xml:space="preserve">Julius S, Weber MA, Kjeldsen SE, McInnes GT, Zanchetti A, Brunner HR, et al. The valsartan antihypertensive long-term use evaluation (VALUE) trial - Outcomes in patients receiving monotherapy. Hypertension. 2006 Sep;48(3):385-91. </w:t>
      </w:r>
    </w:p>
    <w:p w:rsidR="00EE2B4F" w:rsidRPr="00B17ABA" w:rsidRDefault="00EE2B4F" w:rsidP="00D93242">
      <w:pPr>
        <w:spacing w:line="276" w:lineRule="auto"/>
        <w:ind w:firstLine="0"/>
        <w:rPr>
          <w:noProof/>
        </w:rPr>
      </w:pPr>
      <w:r w:rsidRPr="00B17ABA">
        <w:rPr>
          <w:noProof/>
        </w:rPr>
        <w:t>387.</w:t>
      </w:r>
      <w:r w:rsidRPr="00B17ABA">
        <w:rPr>
          <w:noProof/>
        </w:rPr>
        <w:tab/>
        <w:t xml:space="preserve">Johnston A, Stafylas P, Stergiou GS. Effectiveness, safety and cost of drug substitution in hypertension. British journal of clinical pharmacology. 2010 Sep;70(3):320-34. </w:t>
      </w:r>
    </w:p>
    <w:p w:rsidR="00EE2B4F" w:rsidRPr="00B17ABA" w:rsidRDefault="00EE2B4F" w:rsidP="00D93242">
      <w:pPr>
        <w:spacing w:line="276" w:lineRule="auto"/>
        <w:ind w:firstLine="0"/>
        <w:rPr>
          <w:noProof/>
        </w:rPr>
      </w:pPr>
      <w:r w:rsidRPr="00B17ABA">
        <w:rPr>
          <w:noProof/>
        </w:rPr>
        <w:t>388.</w:t>
      </w:r>
      <w:r w:rsidRPr="00B17ABA">
        <w:rPr>
          <w:noProof/>
        </w:rPr>
        <w:tab/>
        <w:t xml:space="preserve">Rizzo JA, Simons WR. Variations in compliance among hypertensive patients by drug class: implications for health care costs. Clin Ther. 1997 Nov-Dec;19(6):1446-57; discussion 24-5. </w:t>
      </w:r>
    </w:p>
    <w:p w:rsidR="00EE2B4F" w:rsidRPr="00B17ABA" w:rsidRDefault="00EE2B4F" w:rsidP="00D93242">
      <w:pPr>
        <w:spacing w:line="276" w:lineRule="auto"/>
        <w:ind w:firstLine="0"/>
        <w:rPr>
          <w:noProof/>
        </w:rPr>
      </w:pPr>
      <w:r w:rsidRPr="00B17ABA">
        <w:rPr>
          <w:noProof/>
        </w:rPr>
        <w:t>389.</w:t>
      </w:r>
      <w:r w:rsidRPr="00B17ABA">
        <w:rPr>
          <w:noProof/>
        </w:rPr>
        <w:tab/>
        <w:t xml:space="preserve">Caro JJ, Moller J, Getsios D. Discrete event simulation: the preferred technique for health economic evaluations? Value Health. 2010 Dec;13(8):1056-60. </w:t>
      </w:r>
    </w:p>
    <w:p w:rsidR="00EE2B4F" w:rsidRPr="00B17ABA" w:rsidRDefault="00EE2B4F" w:rsidP="00D93242">
      <w:pPr>
        <w:spacing w:line="276" w:lineRule="auto"/>
        <w:ind w:firstLine="0"/>
        <w:rPr>
          <w:noProof/>
        </w:rPr>
      </w:pPr>
      <w:r w:rsidRPr="00B17ABA">
        <w:rPr>
          <w:noProof/>
        </w:rPr>
        <w:t>390.</w:t>
      </w:r>
      <w:r w:rsidRPr="00B17ABA">
        <w:rPr>
          <w:noProof/>
        </w:rPr>
        <w:tab/>
        <w:t xml:space="preserve">Xin Y. Simulated annealing with extended neighborhood. Int J Comput Math. 1991;40(3-4):169-89. </w:t>
      </w:r>
    </w:p>
    <w:p w:rsidR="00EE2B4F" w:rsidRPr="00B17ABA" w:rsidRDefault="00EE2B4F" w:rsidP="00D93242">
      <w:pPr>
        <w:spacing w:line="276" w:lineRule="auto"/>
        <w:ind w:firstLine="0"/>
        <w:rPr>
          <w:noProof/>
        </w:rPr>
      </w:pPr>
      <w:r w:rsidRPr="00B17ABA">
        <w:rPr>
          <w:noProof/>
        </w:rPr>
        <w:t>391.</w:t>
      </w:r>
      <w:r w:rsidRPr="00B17ABA">
        <w:rPr>
          <w:noProof/>
        </w:rPr>
        <w:tab/>
        <w:t xml:space="preserve">Liu JY. The impact of neighbourhood size on the process of simulated annealing: Computational experiments on the flowshop scheduling problem. Computers &amp; Industrial Engineering. 1999 Oct;37(1-2):285-8. </w:t>
      </w:r>
    </w:p>
    <w:p w:rsidR="00EE2B4F" w:rsidRPr="00B17ABA" w:rsidRDefault="00EE2B4F" w:rsidP="00D93242">
      <w:pPr>
        <w:spacing w:line="276" w:lineRule="auto"/>
        <w:ind w:firstLine="0"/>
        <w:rPr>
          <w:noProof/>
        </w:rPr>
      </w:pPr>
      <w:r w:rsidRPr="00B17ABA">
        <w:rPr>
          <w:noProof/>
        </w:rPr>
        <w:lastRenderedPageBreak/>
        <w:t>392.</w:t>
      </w:r>
      <w:r w:rsidRPr="00B17ABA">
        <w:rPr>
          <w:noProof/>
        </w:rPr>
        <w:tab/>
        <w:t>Zhang DF, Liu YK, M'Hallah R, Leung SCH. A simulated annealing with a new neighborhood structure based algorithm for high school timetabling problems. European Journal of Operational Research. 2010 Jun 16;203(3):550-8. PubMed PMID: WOS:000272588300002. English.</w:t>
      </w:r>
    </w:p>
    <w:p w:rsidR="00EE2B4F" w:rsidRPr="00B17ABA" w:rsidRDefault="00EE2B4F" w:rsidP="00D93242">
      <w:pPr>
        <w:spacing w:line="276" w:lineRule="auto"/>
        <w:ind w:firstLine="0"/>
        <w:rPr>
          <w:noProof/>
        </w:rPr>
      </w:pPr>
      <w:r w:rsidRPr="00B17ABA">
        <w:rPr>
          <w:noProof/>
        </w:rPr>
        <w:t>393.</w:t>
      </w:r>
      <w:r w:rsidRPr="00B17ABA">
        <w:rPr>
          <w:noProof/>
        </w:rPr>
        <w:tab/>
        <w:t>Martin OC, Otto SW. Combining simulated annealing with local search heuristics. Annals of Operations Research. 1996;63:57-75. PubMed PMID: WOS:A1996UU57400004. English.</w:t>
      </w:r>
    </w:p>
    <w:p w:rsidR="00EE2B4F" w:rsidRPr="00B17ABA" w:rsidRDefault="00EE2B4F" w:rsidP="00D93242">
      <w:pPr>
        <w:spacing w:line="276" w:lineRule="auto"/>
        <w:ind w:firstLine="0"/>
        <w:rPr>
          <w:noProof/>
        </w:rPr>
      </w:pPr>
      <w:r w:rsidRPr="00B17ABA">
        <w:rPr>
          <w:noProof/>
        </w:rPr>
        <w:t>394.</w:t>
      </w:r>
      <w:r w:rsidRPr="00B17ABA">
        <w:rPr>
          <w:noProof/>
        </w:rPr>
        <w:tab/>
        <w:t>Purushothama GK, Jenkins L. Simulated annealing with local search - A hybrid algorithm for unit commitment. Ieee T Power Syst. 2003 Feb;18(1):273-8. PubMed PMID: WOS:000180981100037. English.</w:t>
      </w:r>
    </w:p>
    <w:p w:rsidR="00EE2B4F" w:rsidRPr="00B17ABA" w:rsidRDefault="00EE2B4F" w:rsidP="00D93242">
      <w:pPr>
        <w:spacing w:line="276" w:lineRule="auto"/>
        <w:ind w:firstLine="0"/>
        <w:rPr>
          <w:noProof/>
        </w:rPr>
      </w:pPr>
      <w:r w:rsidRPr="00B17ABA">
        <w:rPr>
          <w:noProof/>
        </w:rPr>
        <w:t>395.</w:t>
      </w:r>
      <w:r w:rsidRPr="00B17ABA">
        <w:rPr>
          <w:noProof/>
        </w:rPr>
        <w:tab/>
        <w:t>Rosen SL, Harmonosky CM. An improved simulated annealing simulation optimization method for discrete parameter stochastic systems. Comput Oper Res. 2005 Feb;32(2):343-58. PubMed PMID: WOS:000224335700010. English.</w:t>
      </w:r>
    </w:p>
    <w:p w:rsidR="00EE2B4F" w:rsidRPr="00B17ABA" w:rsidRDefault="00EE2B4F" w:rsidP="00D93242">
      <w:pPr>
        <w:spacing w:line="276" w:lineRule="auto"/>
        <w:ind w:firstLine="0"/>
        <w:rPr>
          <w:noProof/>
        </w:rPr>
      </w:pPr>
      <w:r w:rsidRPr="00B17ABA">
        <w:rPr>
          <w:noProof/>
        </w:rPr>
        <w:t>396.</w:t>
      </w:r>
      <w:r w:rsidRPr="00B17ABA">
        <w:rPr>
          <w:noProof/>
        </w:rPr>
        <w:tab/>
        <w:t>Verhoeven MGA, Aarts EHL. Parallel local search. Journal of Heuristics. 1995;1(1):43-65.</w:t>
      </w:r>
    </w:p>
    <w:p w:rsidR="00EE2B4F" w:rsidRPr="00B17ABA" w:rsidRDefault="00EE2B4F" w:rsidP="00D93242">
      <w:pPr>
        <w:spacing w:line="276" w:lineRule="auto"/>
        <w:ind w:firstLine="0"/>
        <w:rPr>
          <w:noProof/>
        </w:rPr>
      </w:pPr>
      <w:r w:rsidRPr="00B17ABA">
        <w:rPr>
          <w:noProof/>
        </w:rPr>
        <w:t>397.</w:t>
      </w:r>
      <w:r w:rsidRPr="00B17ABA">
        <w:rPr>
          <w:noProof/>
        </w:rPr>
        <w:tab/>
        <w:t>Cung VD, Martins SL, Ribeiro CC, Roucairol C. Strategies for the parallel implementation of metaheuristics. Operat Res Comp Sci. 2002;15:263-308. PubMed PMID: WOS:000173561000013. English.</w:t>
      </w:r>
    </w:p>
    <w:p w:rsidR="00EE2B4F" w:rsidRPr="00B17ABA" w:rsidRDefault="00EE2B4F" w:rsidP="00D93242">
      <w:pPr>
        <w:spacing w:line="276" w:lineRule="auto"/>
        <w:ind w:firstLine="0"/>
        <w:rPr>
          <w:noProof/>
        </w:rPr>
      </w:pPr>
      <w:r w:rsidRPr="00B17ABA">
        <w:rPr>
          <w:noProof/>
        </w:rPr>
        <w:t>398.</w:t>
      </w:r>
      <w:r w:rsidRPr="00B17ABA">
        <w:rPr>
          <w:noProof/>
        </w:rPr>
        <w:tab/>
        <w:t>Borovska P, Nakov O, Lazarova M. PARMETAOPT - Parallel Metaheuristics Framework for Combinatorial Optimization Problems. Int Worksh Int Data. 2009:225-30. PubMed PMID: WOS:000280406400043. English.</w:t>
      </w:r>
    </w:p>
    <w:p w:rsidR="00EE2B4F" w:rsidRPr="00B17ABA" w:rsidRDefault="00EE2B4F" w:rsidP="00D93242">
      <w:pPr>
        <w:spacing w:line="276" w:lineRule="auto"/>
        <w:ind w:firstLine="0"/>
        <w:rPr>
          <w:noProof/>
        </w:rPr>
      </w:pPr>
      <w:r w:rsidRPr="00B17ABA">
        <w:rPr>
          <w:noProof/>
        </w:rPr>
        <w:t>399.</w:t>
      </w:r>
      <w:r w:rsidRPr="00B17ABA">
        <w:rPr>
          <w:noProof/>
        </w:rPr>
        <w:tab/>
        <w:t>Ulder NLJ, Aarts EHL, Bandelt HJ, Vanlaarhoven PJM, Pesch E. Genetic local search algorithms for the Traveling Salesman Problem. Lecture Notes in Computer Science. 1991;496:109-16. PubMed PMID: WOS:A1991GA06200018. English.</w:t>
      </w:r>
    </w:p>
    <w:p w:rsidR="00EE2B4F" w:rsidRPr="00B17ABA" w:rsidRDefault="00EE2B4F" w:rsidP="00D93242">
      <w:pPr>
        <w:spacing w:line="276" w:lineRule="auto"/>
        <w:ind w:firstLine="0"/>
        <w:rPr>
          <w:noProof/>
        </w:rPr>
      </w:pPr>
      <w:r w:rsidRPr="00B17ABA">
        <w:rPr>
          <w:noProof/>
        </w:rPr>
        <w:t>400.</w:t>
      </w:r>
      <w:r w:rsidRPr="00B17ABA">
        <w:rPr>
          <w:noProof/>
        </w:rPr>
        <w:tab/>
        <w:t>Ishibuchi H, Murata T. A multi-objective genetic local search algorithm and its application to flowshop scheduling. Ieee T Syst Man Cy C. 1998 Aug;28(3):392-403. PubMed PMID: WOS:000075010400007. English.</w:t>
      </w:r>
    </w:p>
    <w:p w:rsidR="00EE2B4F" w:rsidRPr="00B17ABA" w:rsidRDefault="00EE2B4F" w:rsidP="00D93242">
      <w:pPr>
        <w:spacing w:line="276" w:lineRule="auto"/>
        <w:ind w:firstLine="0"/>
        <w:rPr>
          <w:noProof/>
        </w:rPr>
      </w:pPr>
      <w:r w:rsidRPr="00B17ABA">
        <w:rPr>
          <w:noProof/>
        </w:rPr>
        <w:t>401.</w:t>
      </w:r>
      <w:r w:rsidRPr="00B17ABA">
        <w:rPr>
          <w:noProof/>
        </w:rPr>
        <w:tab/>
        <w:t>Jaszkiewicz A. Genetic local search for multi-objective combinatorial optimization. European Journal of Operational Research. 2002 Feb 16;137(1):50-71. PubMed PMID: WOS:000173467500006. English.</w:t>
      </w:r>
    </w:p>
    <w:p w:rsidR="00EE2B4F" w:rsidRPr="00B17ABA" w:rsidRDefault="00EE2B4F" w:rsidP="00D93242">
      <w:pPr>
        <w:spacing w:line="276" w:lineRule="auto"/>
        <w:ind w:firstLine="0"/>
        <w:rPr>
          <w:noProof/>
        </w:rPr>
      </w:pPr>
      <w:r w:rsidRPr="00B17ABA">
        <w:rPr>
          <w:noProof/>
        </w:rPr>
        <w:t>402.</w:t>
      </w:r>
      <w:r w:rsidRPr="00B17ABA">
        <w:rPr>
          <w:noProof/>
        </w:rPr>
        <w:tab/>
        <w:t>Muhlenbein H. Parallel genetic algorithms, population-genetics and combinatorial optimization. Lect Notes Artif Int. 1991;565:398-406. PubMed PMID: WOS:A1991KV09400023. English.</w:t>
      </w:r>
    </w:p>
    <w:p w:rsidR="00EE2B4F" w:rsidRPr="00B17ABA" w:rsidRDefault="00EE2B4F" w:rsidP="00D93242">
      <w:pPr>
        <w:spacing w:line="276" w:lineRule="auto"/>
        <w:ind w:firstLine="0"/>
        <w:rPr>
          <w:noProof/>
        </w:rPr>
      </w:pPr>
      <w:r w:rsidRPr="00B17ABA">
        <w:rPr>
          <w:noProof/>
        </w:rPr>
        <w:t>403.</w:t>
      </w:r>
      <w:r w:rsidRPr="00B17ABA">
        <w:rPr>
          <w:noProof/>
        </w:rPr>
        <w:tab/>
        <w:t>Chang PC, Chen SH, Liu CH. Sub-population genetic algorithm with mining gene structures for multiobjective flowshop scheduling problems. Expert Systems with Applications. 2007 Oct;33(3):762-71. PubMed PMID: WOS:000245754400023. English.</w:t>
      </w:r>
    </w:p>
    <w:p w:rsidR="00EE2B4F" w:rsidRPr="00B17ABA" w:rsidRDefault="00EE2B4F" w:rsidP="00D93242">
      <w:pPr>
        <w:spacing w:line="276" w:lineRule="auto"/>
        <w:ind w:firstLine="0"/>
        <w:rPr>
          <w:noProof/>
        </w:rPr>
      </w:pPr>
      <w:r w:rsidRPr="00B17ABA">
        <w:rPr>
          <w:noProof/>
        </w:rPr>
        <w:t>404.</w:t>
      </w:r>
      <w:r w:rsidRPr="00B17ABA">
        <w:rPr>
          <w:noProof/>
        </w:rPr>
        <w:tab/>
        <w:t xml:space="preserve">Munawar A, Wahib M, Munetomo M, Akama K. A survey: genetic algorithms and the fast evolving world of parallel computing. Hpcc 2008: 10th Ieee International </w:t>
      </w:r>
      <w:r w:rsidRPr="00B17ABA">
        <w:rPr>
          <w:noProof/>
        </w:rPr>
        <w:lastRenderedPageBreak/>
        <w:t>Conference on High Performance Computing and Communications, Proceedings. 2008:897-902. PubMed PMID: WOS:000260128300128. English.</w:t>
      </w:r>
    </w:p>
    <w:p w:rsidR="00EE2B4F" w:rsidRPr="00B17ABA" w:rsidRDefault="00EE2B4F" w:rsidP="00D93242">
      <w:pPr>
        <w:spacing w:line="276" w:lineRule="auto"/>
        <w:ind w:firstLine="0"/>
        <w:rPr>
          <w:noProof/>
        </w:rPr>
      </w:pPr>
      <w:r w:rsidRPr="00B17ABA">
        <w:rPr>
          <w:noProof/>
        </w:rPr>
        <w:t>405.</w:t>
      </w:r>
      <w:r w:rsidRPr="00B17ABA">
        <w:rPr>
          <w:noProof/>
        </w:rPr>
        <w:tab/>
        <w:t xml:space="preserve">Collins LM, Murphy SA, Nair VN, Strecher VJ. A strategy for optimizing and evaluating behavioral interventions. Annals of behavioral medicine : a publication of the Society of Behavioral Medicine. 2005 Aug;30(1):65-73. </w:t>
      </w:r>
    </w:p>
    <w:p w:rsidR="00EE2B4F" w:rsidRPr="00B17ABA" w:rsidRDefault="00EE2B4F" w:rsidP="00D93242">
      <w:pPr>
        <w:spacing w:line="276" w:lineRule="auto"/>
        <w:ind w:firstLine="0"/>
        <w:rPr>
          <w:noProof/>
        </w:rPr>
      </w:pPr>
      <w:r w:rsidRPr="00B17ABA">
        <w:rPr>
          <w:noProof/>
        </w:rPr>
        <w:t>406.</w:t>
      </w:r>
      <w:r w:rsidRPr="00B17ABA">
        <w:rPr>
          <w:noProof/>
        </w:rPr>
        <w:tab/>
        <w:t xml:space="preserve">Murphy SA. Optimal dynamic treatment regimes. J R Stat Soc B. 2003;65:331-55. </w:t>
      </w:r>
    </w:p>
    <w:p w:rsidR="00EE2B4F" w:rsidRPr="00B17ABA" w:rsidRDefault="00EE2B4F" w:rsidP="00D93242">
      <w:pPr>
        <w:spacing w:line="276" w:lineRule="auto"/>
        <w:ind w:firstLine="0"/>
        <w:rPr>
          <w:noProof/>
        </w:rPr>
      </w:pPr>
      <w:r w:rsidRPr="00B17ABA">
        <w:rPr>
          <w:noProof/>
        </w:rPr>
        <w:t>407.</w:t>
      </w:r>
      <w:r w:rsidRPr="00B17ABA">
        <w:rPr>
          <w:noProof/>
        </w:rPr>
        <w:tab/>
        <w:t xml:space="preserve">Almirall D, Compton SN, Gunlicks-Stoessel M, Duan NH, Murphy SA. Designing a pilot sequential multiple assignment randomized trial for developing an adaptive treatment strategy. Statistics in Medicine. 2012 Jul 30;31(17):1887-902. </w:t>
      </w:r>
    </w:p>
    <w:p w:rsidR="00EE2B4F" w:rsidRPr="00B17ABA" w:rsidRDefault="00EE2B4F" w:rsidP="00D93242">
      <w:pPr>
        <w:spacing w:line="276" w:lineRule="auto"/>
        <w:ind w:firstLine="0"/>
        <w:rPr>
          <w:noProof/>
        </w:rPr>
      </w:pPr>
      <w:r w:rsidRPr="00B17ABA">
        <w:rPr>
          <w:noProof/>
        </w:rPr>
        <w:t>408.</w:t>
      </w:r>
      <w:r w:rsidRPr="00B17ABA">
        <w:rPr>
          <w:noProof/>
        </w:rPr>
        <w:tab/>
        <w:t xml:space="preserve">Gaynes BN, Rush AJ, Trivedi MH, Wisniewski SR, Spencer D, Fava M. The STAR*D study: treating depression in the real world. Cleveland Clinic journal of medicine. 2008 Jan;75(1):57-66. </w:t>
      </w:r>
    </w:p>
    <w:p w:rsidR="00EE2B4F" w:rsidRPr="00B17ABA" w:rsidRDefault="00EE2B4F" w:rsidP="00D93242">
      <w:pPr>
        <w:spacing w:line="276" w:lineRule="auto"/>
        <w:ind w:firstLine="0"/>
        <w:rPr>
          <w:noProof/>
        </w:rPr>
      </w:pPr>
      <w:r w:rsidRPr="00B17ABA">
        <w:rPr>
          <w:noProof/>
        </w:rPr>
        <w:t>409.</w:t>
      </w:r>
      <w:r w:rsidRPr="00B17ABA">
        <w:rPr>
          <w:noProof/>
        </w:rPr>
        <w:tab/>
        <w:t xml:space="preserve">Stroup TS, McEvoy JP, Swartz MS, Byerly MJ, Glick ID, Canive JM, et al. The National Institute of Mental Health Clinical Antipsychotic Trials of Intervention Effectiveness (CATIE) project: schizophrenia trial design and protocol development. Schizophrenia bulletin. 2003;29(1):15-31. </w:t>
      </w:r>
    </w:p>
    <w:p w:rsidR="00EE2B4F" w:rsidRPr="00B17ABA" w:rsidRDefault="00EE2B4F" w:rsidP="00D93242">
      <w:pPr>
        <w:spacing w:line="276" w:lineRule="auto"/>
        <w:ind w:firstLine="0"/>
        <w:rPr>
          <w:noProof/>
        </w:rPr>
      </w:pPr>
      <w:r w:rsidRPr="00B17ABA">
        <w:rPr>
          <w:noProof/>
        </w:rPr>
        <w:t>410.</w:t>
      </w:r>
      <w:r w:rsidRPr="00B17ABA">
        <w:rPr>
          <w:noProof/>
        </w:rPr>
        <w:tab/>
        <w:t xml:space="preserve">Eckermann S, Karnon J, Willan AR. The value of value of information: best informing research design and prioritization using current methods. Pharmacoeconomics. 2010;28(9):699-709. </w:t>
      </w:r>
    </w:p>
    <w:p w:rsidR="00EE2B4F" w:rsidRPr="00B17ABA" w:rsidRDefault="00EE2B4F" w:rsidP="00D93242">
      <w:pPr>
        <w:spacing w:line="276" w:lineRule="auto"/>
        <w:ind w:firstLine="0"/>
        <w:rPr>
          <w:noProof/>
        </w:rPr>
      </w:pPr>
      <w:r w:rsidRPr="00B17ABA">
        <w:rPr>
          <w:noProof/>
        </w:rPr>
        <w:t>411.</w:t>
      </w:r>
      <w:r w:rsidRPr="00B17ABA">
        <w:rPr>
          <w:noProof/>
        </w:rPr>
        <w:tab/>
        <w:t>Claxton K, Ginnelly L, Sculpher M, Philips Z, Palmer S. A pilot study on the use of decision theory and value of information analysis as part of the NHS Health Technology Assessment programme. Health Technol Asses. 2004 Jul;8(31)</w:t>
      </w:r>
      <w:r w:rsidR="00D93242" w:rsidRPr="00B17ABA">
        <w:rPr>
          <w:noProof/>
        </w:rPr>
        <w:t>.</w:t>
      </w:r>
    </w:p>
    <w:p w:rsidR="00EE2B4F" w:rsidRPr="00B17ABA" w:rsidRDefault="00EE2B4F" w:rsidP="00D93242">
      <w:pPr>
        <w:spacing w:line="276" w:lineRule="auto"/>
        <w:ind w:firstLine="0"/>
        <w:rPr>
          <w:noProof/>
        </w:rPr>
      </w:pPr>
      <w:r w:rsidRPr="00B17ABA">
        <w:rPr>
          <w:noProof/>
        </w:rPr>
        <w:t>412.</w:t>
      </w:r>
      <w:r w:rsidRPr="00B17ABA">
        <w:rPr>
          <w:noProof/>
        </w:rPr>
        <w:tab/>
        <w:t xml:space="preserve">Chilcott J, Brennan A, Booth A, Karnon J, Tappenden P. The role of modelling in prioritising and planning clinical trials. Health Technol Assess. 2003;7(23):iii, 1-125. </w:t>
      </w:r>
    </w:p>
    <w:p w:rsidR="00EE2B4F" w:rsidRPr="00B17ABA" w:rsidRDefault="00EE2B4F" w:rsidP="00D93242">
      <w:pPr>
        <w:spacing w:line="276" w:lineRule="auto"/>
        <w:ind w:firstLine="0"/>
        <w:rPr>
          <w:noProof/>
        </w:rPr>
      </w:pPr>
      <w:r w:rsidRPr="00B17ABA">
        <w:rPr>
          <w:noProof/>
        </w:rPr>
        <w:t>413.</w:t>
      </w:r>
      <w:r w:rsidRPr="00B17ABA">
        <w:rPr>
          <w:noProof/>
        </w:rPr>
        <w:tab/>
        <w:t xml:space="preserve">Beard SM, Maciver F, Clouth J, Ruther E. A decision model to compare health care costs of olanzapine and risperidone treatment for schizophrenia in Germany. The European journal of health economics : HEPAC : health economics in prevention and care. 2006 Sep;7(3):165-72. </w:t>
      </w:r>
    </w:p>
    <w:p w:rsidR="00EE2B4F" w:rsidRPr="00B17ABA" w:rsidRDefault="00EE2B4F" w:rsidP="00D93242">
      <w:pPr>
        <w:spacing w:line="276" w:lineRule="auto"/>
        <w:ind w:firstLine="0"/>
        <w:rPr>
          <w:noProof/>
        </w:rPr>
      </w:pPr>
      <w:r w:rsidRPr="00B17ABA">
        <w:rPr>
          <w:noProof/>
        </w:rPr>
        <w:t>414.</w:t>
      </w:r>
      <w:r w:rsidRPr="00B17ABA">
        <w:rPr>
          <w:noProof/>
        </w:rPr>
        <w:tab/>
        <w:t xml:space="preserve">Barton P, Jobanputra P, Wilson J, Bryan S, Burls A. The use of modelling to evaluate new drugs for patients with a chronic condition: the case of antibodies against tumour necrosis factor in rheumatoid arthritis - Introduction. Health </w:t>
      </w:r>
      <w:r w:rsidR="00D93242" w:rsidRPr="00B17ABA">
        <w:rPr>
          <w:noProof/>
        </w:rPr>
        <w:t>Technol Asses. 2004 Mar;8(11).</w:t>
      </w:r>
      <w:r w:rsidRPr="00B17ABA">
        <w:rPr>
          <w:noProof/>
        </w:rPr>
        <w:t xml:space="preserve"> </w:t>
      </w:r>
    </w:p>
    <w:p w:rsidR="00EE2B4F" w:rsidRPr="00B17ABA" w:rsidRDefault="00EE2B4F" w:rsidP="00D93242">
      <w:pPr>
        <w:spacing w:line="276" w:lineRule="auto"/>
        <w:ind w:firstLine="0"/>
        <w:rPr>
          <w:noProof/>
        </w:rPr>
      </w:pPr>
      <w:r w:rsidRPr="00B17ABA">
        <w:rPr>
          <w:noProof/>
        </w:rPr>
        <w:t>415.</w:t>
      </w:r>
      <w:r w:rsidRPr="00B17ABA">
        <w:rPr>
          <w:noProof/>
        </w:rPr>
        <w:tab/>
        <w:t xml:space="preserve">Schadlich PK, Zeidler H, Zink A, Grominca-Ihle E, Schneider M, Straub C, et al. Modelling cost effectiveness and cost utility of sequential DMARD therapy including leflunomide for rheumatoid arthritis in Germany: II. the contribution of leflunomide to efficiency. Pharmacoeconomics. 2005;23(4):395-420. </w:t>
      </w:r>
    </w:p>
    <w:p w:rsidR="00EE2B4F" w:rsidRPr="00B17ABA" w:rsidRDefault="00EE2B4F" w:rsidP="00D93242">
      <w:pPr>
        <w:spacing w:line="276" w:lineRule="auto"/>
        <w:ind w:firstLine="0"/>
        <w:rPr>
          <w:noProof/>
        </w:rPr>
      </w:pPr>
      <w:r w:rsidRPr="00B17ABA">
        <w:rPr>
          <w:noProof/>
        </w:rPr>
        <w:t>416.</w:t>
      </w:r>
      <w:r w:rsidRPr="00B17ABA">
        <w:rPr>
          <w:noProof/>
        </w:rPr>
        <w:tab/>
        <w:t xml:space="preserve">Chen YF, Jobanputra P, Barton P, Jowett S, Bryan S, Clark W, et al. A systematic review of the effectiveness of adalimumab, etanercept and infliximab for the treatment of </w:t>
      </w:r>
      <w:r w:rsidRPr="00B17ABA">
        <w:rPr>
          <w:noProof/>
        </w:rPr>
        <w:lastRenderedPageBreak/>
        <w:t>rheumatoid arthritis in adults and an economic evaluation of their cost-effectiveness. Health Technol Asses. 2006 Nov;10(42):1-+. PubMed PMID: WOS:000241807300001. English.</w:t>
      </w:r>
    </w:p>
    <w:p w:rsidR="00EE2B4F" w:rsidRPr="00B17ABA" w:rsidRDefault="00EE2B4F" w:rsidP="00D93242">
      <w:pPr>
        <w:spacing w:line="276" w:lineRule="auto"/>
        <w:ind w:firstLine="0"/>
        <w:rPr>
          <w:noProof/>
        </w:rPr>
      </w:pPr>
      <w:r w:rsidRPr="00B17ABA">
        <w:rPr>
          <w:noProof/>
        </w:rPr>
        <w:t>417.</w:t>
      </w:r>
      <w:r w:rsidRPr="00B17ABA">
        <w:rPr>
          <w:noProof/>
        </w:rPr>
        <w:tab/>
        <w:t>Brennan A, Bansback N, Nixon R, Madan J, Harrison M, Watson K, et al. Modelling the cost effectiveness of TNF-alpha antagonists in the management of rheumatoid arthritis: results from the British Society for Rheumatology Biologics Registry. Rheumatology. 2007 Aug;46(8):1345-54. PubMed PMID: WOS:000248686800024. English.</w:t>
      </w:r>
    </w:p>
    <w:p w:rsidR="00EE2B4F" w:rsidRPr="00B17ABA" w:rsidRDefault="00EE2B4F" w:rsidP="00D93242">
      <w:pPr>
        <w:spacing w:line="276" w:lineRule="auto"/>
        <w:ind w:firstLine="0"/>
        <w:rPr>
          <w:noProof/>
        </w:rPr>
      </w:pPr>
      <w:r w:rsidRPr="00B17ABA">
        <w:rPr>
          <w:noProof/>
        </w:rPr>
        <w:t>418.</w:t>
      </w:r>
      <w:r w:rsidRPr="00B17ABA">
        <w:rPr>
          <w:noProof/>
        </w:rPr>
        <w:tab/>
        <w:t>Hallinen TA, Soini EJO, Eklund K, Puolakka K. Cost-utility of different treatment strategies after the failure of tumour necrosis factor inhibitor in rheumatoid arthritis in the Finnish setting. Rheumatology. 2010 Apr;49(4):767-77. PubMed PMID: WOS:000275818700021. English.</w:t>
      </w:r>
    </w:p>
    <w:p w:rsidR="00EE2B4F" w:rsidRPr="00B17ABA" w:rsidRDefault="00EE2B4F" w:rsidP="00D93242">
      <w:pPr>
        <w:spacing w:line="276" w:lineRule="auto"/>
        <w:ind w:firstLine="0"/>
        <w:rPr>
          <w:noProof/>
        </w:rPr>
      </w:pPr>
      <w:r w:rsidRPr="00B17ABA">
        <w:rPr>
          <w:noProof/>
        </w:rPr>
        <w:t>419.</w:t>
      </w:r>
      <w:r w:rsidRPr="00B17ABA">
        <w:rPr>
          <w:noProof/>
        </w:rPr>
        <w:tab/>
        <w:t>Diamantopoulos A, Benucci M, Capri S, Berger W, Wintfeld N, Giuliani G, et al. Economic evaluation of tocilizumab combination in the treatment of moderate-to-severe rheumatoid arthritis in Italy. Journal of medical economics. 2012;15(3):576-85. PubMed PMID: 22313326.</w:t>
      </w:r>
    </w:p>
    <w:p w:rsidR="00EE2B4F" w:rsidRPr="00B17ABA" w:rsidRDefault="00EE2B4F" w:rsidP="00D93242">
      <w:pPr>
        <w:spacing w:line="276" w:lineRule="auto"/>
        <w:ind w:firstLine="0"/>
        <w:rPr>
          <w:noProof/>
        </w:rPr>
      </w:pPr>
      <w:r w:rsidRPr="00B17ABA">
        <w:rPr>
          <w:noProof/>
        </w:rPr>
        <w:t>420.</w:t>
      </w:r>
      <w:r w:rsidRPr="00B17ABA">
        <w:rPr>
          <w:noProof/>
        </w:rPr>
        <w:tab/>
        <w:t>Diamantopoulos A, Finckh A, Huizinga T, Sungher DK, Sawyer L, Neto D, et al. Tocilizumab in the treatment of rheumatoid arthritis: a cost-effectiveness analysis in the UK. Pharmacoeconomics. 2014 Aug;32(8):775-87. PubMed PMID: 24854959. Pubmed Central PMCID: 4113684.</w:t>
      </w:r>
    </w:p>
    <w:p w:rsidR="00EE2B4F" w:rsidRPr="00B17ABA" w:rsidRDefault="00EE2B4F" w:rsidP="00D93242">
      <w:pPr>
        <w:spacing w:line="276" w:lineRule="auto"/>
        <w:ind w:firstLine="0"/>
        <w:rPr>
          <w:noProof/>
        </w:rPr>
      </w:pPr>
      <w:r w:rsidRPr="00B17ABA">
        <w:rPr>
          <w:noProof/>
        </w:rPr>
        <w:t>421.</w:t>
      </w:r>
      <w:r w:rsidRPr="00B17ABA">
        <w:rPr>
          <w:noProof/>
        </w:rPr>
        <w:tab/>
        <w:t>Bansback NJ, Ara R, Barkham N, Brennan A, Fraser AD, Conway P, et al. Estimating the cost and health status consequences of treatment with TNF antagonists in patients with psoriatic arthritis. Rheumatology (Oxford). 2006 Aug;45(8):1029-38. PubMed PMID: 16782734.</w:t>
      </w:r>
    </w:p>
    <w:p w:rsidR="00EE2B4F" w:rsidRPr="00B17ABA" w:rsidRDefault="00EE2B4F" w:rsidP="00D93242">
      <w:pPr>
        <w:spacing w:line="276" w:lineRule="auto"/>
        <w:ind w:firstLine="0"/>
        <w:rPr>
          <w:noProof/>
          <w:lang w:val="it-IT"/>
        </w:rPr>
      </w:pPr>
      <w:r w:rsidRPr="00B17ABA">
        <w:rPr>
          <w:noProof/>
        </w:rPr>
        <w:t>422.</w:t>
      </w:r>
      <w:r w:rsidRPr="00B17ABA">
        <w:rPr>
          <w:noProof/>
        </w:rPr>
        <w:tab/>
        <w:t xml:space="preserve">Havrilesky LJ, Pokrzywinski R, Revicki D, Higgins RV, Nycum LR, Kohler MF, et al. Cost-effectiveness of combination versus sequential docetaxel and carboplatin for the treatment of platinum-sensitive, recurrent ovarian cancer. </w:t>
      </w:r>
      <w:r w:rsidRPr="00B17ABA">
        <w:rPr>
          <w:noProof/>
          <w:lang w:val="it-IT"/>
        </w:rPr>
        <w:t>Cancer. 2012 Jan 15;118(2):386-91. PubMed PMID: 21598242.</w:t>
      </w:r>
    </w:p>
    <w:p w:rsidR="00EE2B4F" w:rsidRPr="00B17ABA" w:rsidRDefault="00EE2B4F" w:rsidP="00D93242">
      <w:pPr>
        <w:spacing w:line="276" w:lineRule="auto"/>
        <w:ind w:firstLine="0"/>
        <w:rPr>
          <w:noProof/>
        </w:rPr>
      </w:pPr>
      <w:r w:rsidRPr="00B17ABA">
        <w:rPr>
          <w:noProof/>
          <w:lang w:val="it-IT"/>
        </w:rPr>
        <w:t>423.</w:t>
      </w:r>
      <w:r w:rsidRPr="00B17ABA">
        <w:rPr>
          <w:noProof/>
          <w:lang w:val="it-IT"/>
        </w:rPr>
        <w:tab/>
        <w:t xml:space="preserve">Marchetti M, Liberato NL, Di Sabatino A, Corazza GR. </w:t>
      </w:r>
      <w:r w:rsidRPr="00B17ABA">
        <w:rPr>
          <w:noProof/>
        </w:rPr>
        <w:t>Cost-effectiveness analysis of top-down versus step-up strategies in patients with newly diagnosed active luminal Crohn's disease. The European journal of health economics : HEPAC : health economics in prevention and care. 2013 Dec;14(6):853-61. PubMed PMID: 22975794.</w:t>
      </w:r>
    </w:p>
    <w:p w:rsidR="00EE2B4F" w:rsidRPr="00B17ABA" w:rsidRDefault="00EE2B4F" w:rsidP="00D93242">
      <w:pPr>
        <w:spacing w:line="276" w:lineRule="auto"/>
        <w:ind w:firstLine="0"/>
        <w:rPr>
          <w:noProof/>
        </w:rPr>
      </w:pPr>
      <w:r w:rsidRPr="00B17ABA">
        <w:rPr>
          <w:noProof/>
        </w:rPr>
        <w:t>424.</w:t>
      </w:r>
      <w:r w:rsidRPr="00B17ABA">
        <w:rPr>
          <w:noProof/>
        </w:rPr>
        <w:tab/>
        <w:t>Martikainen JA, Soini E, Paulsson T. Cost-effectiveness of single agent, uptitration and switching statin treatment strategies for lipid lowering in Sweden. Curr Med Res Opin. 2010 Feb;26(2):389-96. PubMed PMID: 20001451.</w:t>
      </w:r>
    </w:p>
    <w:p w:rsidR="00EE2B4F" w:rsidRPr="00B17ABA" w:rsidRDefault="00EE2B4F" w:rsidP="00D93242">
      <w:pPr>
        <w:spacing w:line="276" w:lineRule="auto"/>
        <w:ind w:firstLine="0"/>
        <w:rPr>
          <w:noProof/>
        </w:rPr>
      </w:pPr>
      <w:r w:rsidRPr="00B17ABA">
        <w:rPr>
          <w:noProof/>
        </w:rPr>
        <w:t>425.</w:t>
      </w:r>
      <w:r w:rsidRPr="00B17ABA">
        <w:rPr>
          <w:noProof/>
        </w:rPr>
        <w:tab/>
        <w:t>Manca A, Asseburg C, Bravo Vergel Y, Seymour MT, Meade A, Stephens R, et al. The cost-effectiveness of different chemotherapy strategies for patients with poor prognosis advanced colorectal cancer (MRC FOCUS). Value Health. 2012 Jan;15(1):22-31. PubMed PMID: 22264968.</w:t>
      </w:r>
    </w:p>
    <w:p w:rsidR="00EE2B4F" w:rsidRPr="00B17ABA" w:rsidRDefault="00EE2B4F" w:rsidP="00D93242">
      <w:pPr>
        <w:spacing w:line="276" w:lineRule="auto"/>
        <w:ind w:firstLine="0"/>
        <w:rPr>
          <w:noProof/>
        </w:rPr>
      </w:pPr>
      <w:r w:rsidRPr="00B17ABA">
        <w:rPr>
          <w:noProof/>
        </w:rPr>
        <w:t>426.</w:t>
      </w:r>
      <w:r w:rsidRPr="00B17ABA">
        <w:rPr>
          <w:noProof/>
        </w:rPr>
        <w:tab/>
        <w:t xml:space="preserve">Hertel N, Kotchie RW, Samyshkin Y, Radford M, Humphreys S, Jameson K, et al. Cost-effectiveness of available treatment options for patients suffering from severe COPD in </w:t>
      </w:r>
      <w:r w:rsidRPr="00B17ABA">
        <w:rPr>
          <w:noProof/>
        </w:rPr>
        <w:lastRenderedPageBreak/>
        <w:t xml:space="preserve">the UK: a fully incremental analysis. SO - International Journal of Copd 7:183-99, 2012. 2012. </w:t>
      </w:r>
    </w:p>
    <w:p w:rsidR="00EE2B4F" w:rsidRPr="00B17ABA" w:rsidRDefault="00EE2B4F" w:rsidP="00D93242">
      <w:pPr>
        <w:spacing w:line="276" w:lineRule="auto"/>
        <w:ind w:firstLine="0"/>
        <w:rPr>
          <w:noProof/>
        </w:rPr>
      </w:pPr>
      <w:r w:rsidRPr="00B17ABA">
        <w:rPr>
          <w:noProof/>
        </w:rPr>
        <w:t>427.</w:t>
      </w:r>
      <w:r w:rsidRPr="00B17ABA">
        <w:rPr>
          <w:noProof/>
        </w:rPr>
        <w:tab/>
        <w:t xml:space="preserve">Bachir BG, Dragomir A, Aprikian AG, Tanguay S, Fairey A, Kulkarni GS, et al. Contemporary cost-effectiveness analysis comparing sequential bacillus Calmette-Guerin and electromotive mitomycin versus bacillus Calmette-Guerin alone for patients with high-risk non-muscle-invasive bladder cancer. Cancer. 2014 2014-Aug-15;120(16):2424-31. </w:t>
      </w:r>
    </w:p>
    <w:p w:rsidR="00EE2B4F" w:rsidRPr="00B17ABA" w:rsidRDefault="00EE2B4F" w:rsidP="00D93242">
      <w:pPr>
        <w:spacing w:line="276" w:lineRule="auto"/>
        <w:ind w:firstLine="0"/>
        <w:rPr>
          <w:noProof/>
        </w:rPr>
      </w:pPr>
      <w:r w:rsidRPr="00B17ABA">
        <w:rPr>
          <w:noProof/>
        </w:rPr>
        <w:t>428.</w:t>
      </w:r>
      <w:r w:rsidRPr="00B17ABA">
        <w:rPr>
          <w:noProof/>
        </w:rPr>
        <w:tab/>
        <w:t xml:space="preserve">Tran-Duy A, Boonen A, van de Laar MA, Franke AC, Severens JL, Tran-Duy A, et al. A discrete event modelling framework for simulation of long-term outcomes of sequential treatment strategies for ankylosing spondylitis. SO - Annals of the Rheumatic Diseases 70(12):2111-8, 2011 Dec. 2011. </w:t>
      </w:r>
    </w:p>
    <w:p w:rsidR="00EE2B4F" w:rsidRPr="00B17ABA" w:rsidRDefault="00EE2B4F" w:rsidP="00D93242">
      <w:pPr>
        <w:spacing w:line="276" w:lineRule="auto"/>
        <w:ind w:firstLine="0"/>
        <w:rPr>
          <w:noProof/>
          <w:lang w:val="pt-PT"/>
        </w:rPr>
      </w:pPr>
      <w:r w:rsidRPr="00B17ABA">
        <w:rPr>
          <w:noProof/>
        </w:rPr>
        <w:t>429.</w:t>
      </w:r>
      <w:r w:rsidRPr="00B17ABA">
        <w:rPr>
          <w:noProof/>
        </w:rPr>
        <w:tab/>
        <w:t xml:space="preserve">Chi C, Street W. The optimal diagnostic decision sequence. AMIA Annual Symposium proceedings / AMIA Symposium AMIA Symposium. </w:t>
      </w:r>
      <w:r w:rsidRPr="00B17ABA">
        <w:rPr>
          <w:noProof/>
          <w:lang w:val="pt-PT"/>
        </w:rPr>
        <w:t xml:space="preserve">2008;902. </w:t>
      </w:r>
    </w:p>
    <w:p w:rsidR="00EE2B4F" w:rsidRPr="00B17ABA" w:rsidRDefault="00EE2B4F" w:rsidP="00D93242">
      <w:pPr>
        <w:spacing w:line="276" w:lineRule="auto"/>
        <w:ind w:firstLine="0"/>
        <w:rPr>
          <w:noProof/>
        </w:rPr>
      </w:pPr>
      <w:r w:rsidRPr="00B17ABA">
        <w:rPr>
          <w:noProof/>
          <w:lang w:val="pt-PT"/>
        </w:rPr>
        <w:t>430.</w:t>
      </w:r>
      <w:r w:rsidRPr="00B17ABA">
        <w:rPr>
          <w:noProof/>
          <w:lang w:val="pt-PT"/>
        </w:rPr>
        <w:tab/>
        <w:t xml:space="preserve">Martin-Guerrero JD, Gomez F, Soria-Olivas E, Schmidhuber J, Climente-Marti M, Jimenez-Torres NV. </w:t>
      </w:r>
      <w:r w:rsidRPr="00B17ABA">
        <w:rPr>
          <w:noProof/>
        </w:rPr>
        <w:t>A reinforcement learning approach for individualizing erythropoietin dosages in hemodialysis patients. Expert Systems with Applications. 2009 Aug;36(6):9737-42..</w:t>
      </w:r>
    </w:p>
    <w:p w:rsidR="00EE2B4F" w:rsidRPr="00B17ABA" w:rsidRDefault="00EE2B4F" w:rsidP="00D93242">
      <w:pPr>
        <w:spacing w:line="276" w:lineRule="auto"/>
        <w:ind w:firstLine="0"/>
        <w:rPr>
          <w:noProof/>
        </w:rPr>
      </w:pPr>
      <w:r w:rsidRPr="00B17ABA">
        <w:rPr>
          <w:noProof/>
        </w:rPr>
        <w:t>431.</w:t>
      </w:r>
      <w:r w:rsidRPr="00B17ABA">
        <w:rPr>
          <w:noProof/>
        </w:rPr>
        <w:tab/>
        <w:t>Dias da Costa JF, SC. Olinto, MT. Gigante, DP. Menezes, AM. Macedo, S. Gehrke, S. Cost-effectiveness of hypertension treatment: a population-based study. Sao Paulo Med J. 2002;120(4):100-4.</w:t>
      </w:r>
    </w:p>
    <w:p w:rsidR="00EE2B4F" w:rsidRPr="00B17ABA" w:rsidRDefault="00EE2B4F" w:rsidP="00D93242">
      <w:pPr>
        <w:pStyle w:val="Heading1"/>
        <w:numPr>
          <w:ilvl w:val="0"/>
          <w:numId w:val="0"/>
        </w:numPr>
        <w:ind w:left="360"/>
        <w:rPr>
          <w:rFonts w:ascii="Times New Roman" w:eastAsiaTheme="minorEastAsia" w:hAnsi="Times New Roman" w:cs="Times New Roman"/>
          <w:b w:val="0"/>
          <w:bCs w:val="0"/>
          <w:noProof/>
          <w:sz w:val="22"/>
          <w:szCs w:val="22"/>
        </w:rPr>
      </w:pPr>
    </w:p>
    <w:p w:rsidR="003A2511" w:rsidRPr="00B17ABA" w:rsidRDefault="005D6EB3" w:rsidP="00AA047D">
      <w:pPr>
        <w:pStyle w:val="Heading1"/>
        <w:numPr>
          <w:ilvl w:val="0"/>
          <w:numId w:val="0"/>
        </w:numPr>
      </w:pPr>
      <w:r w:rsidRPr="00B17ABA">
        <w:fldChar w:fldCharType="end"/>
      </w:r>
      <w:r w:rsidR="003A2511" w:rsidRPr="00B17ABA">
        <w:br w:type="page"/>
      </w:r>
    </w:p>
    <w:p w:rsidR="00DE3E5D" w:rsidRPr="00B17ABA" w:rsidRDefault="00DE3E5D" w:rsidP="00AA047D">
      <w:pPr>
        <w:pStyle w:val="Heading1"/>
        <w:numPr>
          <w:ilvl w:val="0"/>
          <w:numId w:val="0"/>
        </w:numPr>
        <w:rPr>
          <w:sz w:val="40"/>
          <w:szCs w:val="40"/>
        </w:rPr>
      </w:pPr>
      <w:bookmarkStart w:id="347" w:name="_Toc426018072"/>
      <w:r w:rsidRPr="00B17ABA">
        <w:rPr>
          <w:sz w:val="40"/>
          <w:szCs w:val="40"/>
        </w:rPr>
        <w:lastRenderedPageBreak/>
        <w:t>Appendix 1. Exploratory literature review on previous studies</w:t>
      </w:r>
      <w:r w:rsidR="003A2511" w:rsidRPr="00B17ABA">
        <w:rPr>
          <w:sz w:val="40"/>
          <w:szCs w:val="40"/>
        </w:rPr>
        <w:t>,</w:t>
      </w:r>
      <w:r w:rsidRPr="00B17ABA">
        <w:rPr>
          <w:sz w:val="40"/>
          <w:szCs w:val="40"/>
        </w:rPr>
        <w:t xml:space="preserve"> which evaluated the cost-effectiveness of sequential treatment policies for long-term medical conditions</w:t>
      </w:r>
      <w:bookmarkEnd w:id="347"/>
      <w:r w:rsidRPr="00B17ABA">
        <w:rPr>
          <w:sz w:val="40"/>
          <w:szCs w:val="40"/>
        </w:rPr>
        <w:t xml:space="preserve"> </w:t>
      </w:r>
    </w:p>
    <w:p w:rsidR="00DE3E5D" w:rsidRPr="009923E9" w:rsidRDefault="00DE3E5D" w:rsidP="009923E9">
      <w:pPr>
        <w:ind w:firstLine="0"/>
        <w:rPr>
          <w:sz w:val="26"/>
        </w:rPr>
      </w:pPr>
      <w:bookmarkStart w:id="348" w:name="_Toc412191698"/>
      <w:bookmarkStart w:id="349" w:name="_Toc412310096"/>
      <w:r w:rsidRPr="009923E9">
        <w:rPr>
          <w:sz w:val="26"/>
          <w:szCs w:val="26"/>
        </w:rPr>
        <w:t>A1.1. Search strategies</w:t>
      </w:r>
      <w:bookmarkEnd w:id="348"/>
      <w:bookmarkEnd w:id="349"/>
    </w:p>
    <w:p w:rsidR="00DE3E5D" w:rsidRPr="00B17ABA" w:rsidRDefault="00DE3E5D" w:rsidP="00B73D7C">
      <w:pPr>
        <w:pStyle w:val="ListParagraph"/>
        <w:numPr>
          <w:ilvl w:val="0"/>
          <w:numId w:val="25"/>
        </w:numPr>
        <w:spacing w:after="0"/>
        <w:ind w:left="426"/>
        <w:rPr>
          <w:rFonts w:cstheme="majorBidi"/>
        </w:rPr>
      </w:pPr>
      <w:r w:rsidRPr="00B17ABA">
        <w:rPr>
          <w:rFonts w:eastAsia="Malgun Gothic" w:cstheme="majorBidi"/>
        </w:rPr>
        <w:t xml:space="preserve">Research question: </w:t>
      </w:r>
    </w:p>
    <w:p w:rsidR="00DE3E5D" w:rsidRPr="00B17ABA" w:rsidRDefault="00DE3E5D" w:rsidP="00B73D7C">
      <w:pPr>
        <w:pStyle w:val="ListParagraph"/>
        <w:numPr>
          <w:ilvl w:val="0"/>
          <w:numId w:val="29"/>
        </w:numPr>
        <w:spacing w:after="0"/>
        <w:ind w:left="851"/>
        <w:rPr>
          <w:rFonts w:eastAsia="Malgun Gothic" w:cstheme="majorBidi"/>
        </w:rPr>
      </w:pPr>
      <w:r w:rsidRPr="00B17ABA">
        <w:rPr>
          <w:rFonts w:eastAsia="Malgun Gothic" w:cstheme="majorBidi"/>
        </w:rPr>
        <w:t>Is there an economic evaluation</w:t>
      </w:r>
      <w:r w:rsidR="003A2511" w:rsidRPr="00B17ABA">
        <w:rPr>
          <w:rFonts w:eastAsia="Malgun Gothic" w:cstheme="majorBidi"/>
        </w:rPr>
        <w:t>,</w:t>
      </w:r>
      <w:r w:rsidRPr="00B17ABA">
        <w:rPr>
          <w:rFonts w:eastAsia="Malgun Gothic" w:cstheme="majorBidi"/>
        </w:rPr>
        <w:t xml:space="preserve"> which tried to address the global optimality of an SDDP?</w:t>
      </w:r>
    </w:p>
    <w:p w:rsidR="00DE3E5D" w:rsidRPr="00B17ABA" w:rsidRDefault="00DE3E5D" w:rsidP="00B73D7C">
      <w:pPr>
        <w:pStyle w:val="ListParagraph"/>
        <w:numPr>
          <w:ilvl w:val="0"/>
          <w:numId w:val="29"/>
        </w:numPr>
        <w:spacing w:after="0"/>
        <w:ind w:left="851"/>
        <w:rPr>
          <w:rFonts w:cstheme="majorBidi"/>
        </w:rPr>
      </w:pPr>
      <w:r w:rsidRPr="00B17ABA">
        <w:rPr>
          <w:rFonts w:eastAsia="Malgun Gothic" w:cstheme="majorBidi"/>
        </w:rPr>
        <w:t>How has drug switching been considered and/or modelled in economic evaluation in healthcare?</w:t>
      </w:r>
    </w:p>
    <w:p w:rsidR="00DE3E5D" w:rsidRPr="00B17ABA" w:rsidRDefault="00DE3E5D" w:rsidP="00B73D7C">
      <w:pPr>
        <w:pStyle w:val="ListParagraph"/>
        <w:spacing w:after="0"/>
        <w:ind w:left="426"/>
        <w:rPr>
          <w:rFonts w:cstheme="majorBidi"/>
        </w:rPr>
      </w:pPr>
    </w:p>
    <w:p w:rsidR="00DE3E5D" w:rsidRPr="00B17ABA" w:rsidRDefault="00DE3E5D" w:rsidP="00B73D7C">
      <w:pPr>
        <w:pStyle w:val="ListParagraph"/>
        <w:numPr>
          <w:ilvl w:val="0"/>
          <w:numId w:val="25"/>
        </w:numPr>
        <w:spacing w:after="0"/>
        <w:ind w:left="426"/>
        <w:rPr>
          <w:rFonts w:cstheme="majorBidi"/>
        </w:rPr>
      </w:pPr>
      <w:r w:rsidRPr="00B17ABA">
        <w:rPr>
          <w:rFonts w:eastAsia="Malgun Gothic" w:cstheme="majorBidi"/>
        </w:rPr>
        <w:t xml:space="preserve">Search date: Initial literature search was conducted on </w:t>
      </w:r>
      <w:r w:rsidRPr="00B17ABA">
        <w:rPr>
          <w:rFonts w:cstheme="majorBidi"/>
        </w:rPr>
        <w:t xml:space="preserve">11/11/2011 and updated on 28/08/2014. </w:t>
      </w:r>
    </w:p>
    <w:p w:rsidR="00DE3E5D" w:rsidRPr="00B17ABA" w:rsidRDefault="00DE3E5D" w:rsidP="00B73D7C">
      <w:pPr>
        <w:pStyle w:val="ListParagraph"/>
        <w:spacing w:after="0"/>
        <w:ind w:left="426"/>
        <w:rPr>
          <w:rFonts w:cstheme="majorBidi"/>
        </w:rPr>
      </w:pPr>
    </w:p>
    <w:p w:rsidR="00DE3E5D" w:rsidRPr="00B17ABA" w:rsidRDefault="00DE3E5D" w:rsidP="00B73D7C">
      <w:pPr>
        <w:pStyle w:val="ListParagraph"/>
        <w:numPr>
          <w:ilvl w:val="0"/>
          <w:numId w:val="25"/>
        </w:numPr>
        <w:spacing w:after="0"/>
        <w:ind w:left="426"/>
        <w:rPr>
          <w:rFonts w:cstheme="majorBidi"/>
        </w:rPr>
      </w:pPr>
      <w:r w:rsidRPr="00B17ABA">
        <w:rPr>
          <w:rFonts w:cstheme="majorBidi"/>
        </w:rPr>
        <w:t>Databases:</w:t>
      </w:r>
    </w:p>
    <w:p w:rsidR="00DE3E5D" w:rsidRPr="00B17ABA" w:rsidRDefault="00DE3E5D" w:rsidP="00B73D7C">
      <w:pPr>
        <w:pStyle w:val="ListParagraph"/>
        <w:numPr>
          <w:ilvl w:val="0"/>
          <w:numId w:val="26"/>
        </w:numPr>
        <w:spacing w:after="0"/>
        <w:ind w:left="851"/>
        <w:rPr>
          <w:rFonts w:cstheme="majorBidi"/>
        </w:rPr>
      </w:pPr>
      <w:r w:rsidRPr="00B17ABA">
        <w:rPr>
          <w:rFonts w:cstheme="majorBidi"/>
        </w:rPr>
        <w:t xml:space="preserve">Web of science (SCI-EXPANDED, SSCI, A&amp;HCI, CPCI-S, CPCI-SSH) </w:t>
      </w:r>
    </w:p>
    <w:p w:rsidR="00DE3E5D" w:rsidRPr="00B17ABA" w:rsidRDefault="00DE3E5D" w:rsidP="00B73D7C">
      <w:pPr>
        <w:pStyle w:val="ListParagraph"/>
        <w:numPr>
          <w:ilvl w:val="0"/>
          <w:numId w:val="26"/>
        </w:numPr>
        <w:spacing w:after="0"/>
        <w:ind w:left="851"/>
        <w:rPr>
          <w:rFonts w:cstheme="majorBidi"/>
        </w:rPr>
      </w:pPr>
      <w:r w:rsidRPr="00B17ABA">
        <w:rPr>
          <w:rFonts w:cstheme="majorBidi"/>
        </w:rPr>
        <w:t xml:space="preserve">Ovid (Ovid MEDLINE(R) In-Process &amp; Other Non-Indexed Citations and Ovid MEDLINE(R) 1946 to Present) </w:t>
      </w:r>
    </w:p>
    <w:p w:rsidR="00DE3E5D" w:rsidRPr="00B17ABA" w:rsidRDefault="00DE3E5D" w:rsidP="00B73D7C">
      <w:pPr>
        <w:spacing w:after="0"/>
        <w:ind w:left="426"/>
        <w:rPr>
          <w:rFonts w:cstheme="majorBidi"/>
        </w:rPr>
      </w:pPr>
    </w:p>
    <w:p w:rsidR="00DE3E5D" w:rsidRPr="00B17ABA" w:rsidRDefault="00DE3E5D" w:rsidP="00B73D7C">
      <w:pPr>
        <w:pStyle w:val="ListParagraph"/>
        <w:numPr>
          <w:ilvl w:val="0"/>
          <w:numId w:val="27"/>
        </w:numPr>
        <w:spacing w:after="0"/>
        <w:ind w:left="426"/>
        <w:rPr>
          <w:rFonts w:cstheme="majorBidi"/>
        </w:rPr>
      </w:pPr>
      <w:r w:rsidRPr="00B17ABA">
        <w:rPr>
          <w:rFonts w:cstheme="majorBidi"/>
        </w:rPr>
        <w:t>Search keywords: All literature published between 1990 and 2014 and written in English were included if they have the following search keywords in title, topic or abstract:</w:t>
      </w:r>
    </w:p>
    <w:p w:rsidR="00DE3E5D" w:rsidRPr="00B17ABA" w:rsidRDefault="00DE3E5D" w:rsidP="00B73D7C">
      <w:pPr>
        <w:spacing w:after="0"/>
        <w:ind w:left="426"/>
        <w:rPr>
          <w:rFonts w:cstheme="majorBidi"/>
        </w:rPr>
      </w:pPr>
    </w:p>
    <w:p w:rsidR="00DE3E5D" w:rsidRPr="00B17ABA" w:rsidRDefault="00DE3E5D" w:rsidP="00B73D7C">
      <w:pPr>
        <w:ind w:left="426" w:firstLine="0"/>
        <w:rPr>
          <w:rFonts w:cstheme="majorBidi"/>
          <w:lang w:eastAsia="ko-KR"/>
        </w:rPr>
      </w:pPr>
      <w:r w:rsidRPr="00B17ABA">
        <w:rPr>
          <w:rFonts w:cstheme="majorBidi"/>
          <w:lang w:eastAsia="ko-KR"/>
        </w:rPr>
        <w:t>1) Drug switching-related keywords</w:t>
      </w:r>
    </w:p>
    <w:p w:rsidR="00DE3E5D" w:rsidRPr="00B17ABA" w:rsidRDefault="00DE3E5D" w:rsidP="00B73D7C">
      <w:pPr>
        <w:pStyle w:val="ListParagraph"/>
        <w:numPr>
          <w:ilvl w:val="0"/>
          <w:numId w:val="23"/>
        </w:numPr>
        <w:spacing w:after="0"/>
        <w:ind w:left="851"/>
        <w:rPr>
          <w:rFonts w:cstheme="majorBidi"/>
        </w:rPr>
      </w:pPr>
      <w:r w:rsidRPr="00B17ABA">
        <w:rPr>
          <w:rFonts w:cstheme="majorBidi"/>
        </w:rPr>
        <w:t>(drug* or pharmac* or treat* or therap* or health* or disease* or medic* or hospit*  or clinic* or care* or intervention* or polic*) near/5</w:t>
      </w:r>
    </w:p>
    <w:p w:rsidR="00DE3E5D" w:rsidRPr="00B17ABA" w:rsidRDefault="00DE3E5D" w:rsidP="00B73D7C">
      <w:pPr>
        <w:pStyle w:val="ListParagraph"/>
        <w:numPr>
          <w:ilvl w:val="0"/>
          <w:numId w:val="23"/>
        </w:numPr>
        <w:spacing w:after="0"/>
        <w:ind w:left="851"/>
        <w:rPr>
          <w:rFonts w:cstheme="majorBidi"/>
        </w:rPr>
      </w:pPr>
      <w:r w:rsidRPr="00B17ABA">
        <w:rPr>
          <w:rFonts w:cstheme="majorBidi"/>
        </w:rPr>
        <w:t>(multi* or pathway* or change* or add* or switch* or sequen* or substitut* or subsequent* or step* or tailor* or replac*)</w:t>
      </w:r>
    </w:p>
    <w:p w:rsidR="00DE3E5D" w:rsidRPr="00B17ABA" w:rsidRDefault="00DE3E5D" w:rsidP="00B73D7C">
      <w:pPr>
        <w:ind w:left="426"/>
        <w:rPr>
          <w:rFonts w:cstheme="majorBidi"/>
        </w:rPr>
      </w:pPr>
    </w:p>
    <w:p w:rsidR="00DE3E5D" w:rsidRPr="00B17ABA" w:rsidRDefault="00DE3E5D" w:rsidP="00B73D7C">
      <w:pPr>
        <w:ind w:left="426" w:firstLine="0"/>
        <w:rPr>
          <w:rFonts w:cstheme="majorBidi"/>
          <w:lang w:eastAsia="ko-KR"/>
        </w:rPr>
      </w:pPr>
      <w:r w:rsidRPr="00B17ABA">
        <w:rPr>
          <w:rFonts w:cstheme="majorBidi"/>
          <w:lang w:eastAsia="ko-KR"/>
        </w:rPr>
        <w:lastRenderedPageBreak/>
        <w:t>2) Economic evaluation-related keywords</w:t>
      </w:r>
    </w:p>
    <w:p w:rsidR="00DE3E5D" w:rsidRPr="00B17ABA" w:rsidRDefault="00DE3E5D" w:rsidP="00B73D7C">
      <w:pPr>
        <w:pStyle w:val="ListParagraph"/>
        <w:numPr>
          <w:ilvl w:val="0"/>
          <w:numId w:val="24"/>
        </w:numPr>
        <w:spacing w:after="0"/>
        <w:ind w:left="851"/>
        <w:rPr>
          <w:rFonts w:cstheme="majorBidi"/>
        </w:rPr>
      </w:pPr>
      <w:r w:rsidRPr="00B17ABA">
        <w:rPr>
          <w:rFonts w:cstheme="majorBidi"/>
        </w:rPr>
        <w:t xml:space="preserve">cost* or econom* or pharmacoeconomic or “cost effectiveness” or CEA* or “cost utility” or CUA* or “cost minimization” or CMA* or (decision and (tree or analys?s)) or Markov or “discrete event simulation” or DES or “computer simulation” </w:t>
      </w:r>
    </w:p>
    <w:p w:rsidR="00DE3E5D" w:rsidRPr="00B17ABA" w:rsidRDefault="00DE3E5D" w:rsidP="00B73D7C">
      <w:pPr>
        <w:pStyle w:val="ListParagraph"/>
        <w:spacing w:after="0"/>
        <w:ind w:left="851"/>
        <w:rPr>
          <w:rFonts w:cstheme="majorBidi"/>
          <w:color w:val="333333"/>
        </w:rPr>
      </w:pPr>
    </w:p>
    <w:p w:rsidR="00DE3E5D" w:rsidRPr="00B17ABA" w:rsidRDefault="00DE3E5D" w:rsidP="00B73D7C">
      <w:pPr>
        <w:ind w:left="426" w:firstLine="0"/>
        <w:rPr>
          <w:rFonts w:cstheme="majorBidi"/>
        </w:rPr>
      </w:pPr>
      <w:r w:rsidRPr="00B17ABA">
        <w:rPr>
          <w:rFonts w:cstheme="majorBidi"/>
        </w:rPr>
        <w:t>Drug switching-related keywords and economic evaluation-related keywords were combined using the “AND” Boolean operator.</w:t>
      </w:r>
    </w:p>
    <w:p w:rsidR="00DE3E5D" w:rsidRPr="00B17ABA" w:rsidRDefault="00DE3E5D" w:rsidP="00B73D7C">
      <w:pPr>
        <w:spacing w:after="0"/>
        <w:ind w:left="426"/>
        <w:rPr>
          <w:rFonts w:cstheme="majorBidi"/>
        </w:rPr>
      </w:pPr>
    </w:p>
    <w:p w:rsidR="00DE3E5D" w:rsidRPr="00B17ABA" w:rsidRDefault="00DE3E5D" w:rsidP="00B73D7C">
      <w:pPr>
        <w:pStyle w:val="ListParagraph"/>
        <w:numPr>
          <w:ilvl w:val="0"/>
          <w:numId w:val="27"/>
        </w:numPr>
        <w:spacing w:after="0"/>
        <w:ind w:left="426"/>
        <w:rPr>
          <w:rFonts w:cstheme="majorBidi"/>
        </w:rPr>
      </w:pPr>
      <w:r w:rsidRPr="00B17ABA">
        <w:rPr>
          <w:rFonts w:cstheme="majorBidi"/>
        </w:rPr>
        <w:t>Inclusion/ exclusion criteria</w:t>
      </w:r>
    </w:p>
    <w:p w:rsidR="00DE3E5D" w:rsidRPr="00B17ABA" w:rsidRDefault="00DE3E5D" w:rsidP="00B73D7C">
      <w:pPr>
        <w:pStyle w:val="ListParagraph"/>
        <w:numPr>
          <w:ilvl w:val="0"/>
          <w:numId w:val="28"/>
        </w:numPr>
        <w:spacing w:after="0"/>
        <w:ind w:left="851"/>
        <w:rPr>
          <w:rFonts w:cstheme="majorBidi"/>
        </w:rPr>
      </w:pPr>
      <w:r w:rsidRPr="00B17ABA">
        <w:rPr>
          <w:rFonts w:cstheme="majorBidi"/>
        </w:rPr>
        <w:t>A study was regarded as a potentially relevant study if it evaluates ‘a cost-effectiveness of sequential treatment strategies for a long-term medical condition using a CEA modelling technique’. Sequential treatment strategy was defined as a pharmacological treatment regimen</w:t>
      </w:r>
      <w:r w:rsidR="003A2511" w:rsidRPr="00B17ABA">
        <w:rPr>
          <w:rFonts w:cstheme="majorBidi"/>
        </w:rPr>
        <w:t>,</w:t>
      </w:r>
      <w:r w:rsidRPr="00B17ABA">
        <w:rPr>
          <w:rFonts w:cstheme="majorBidi"/>
        </w:rPr>
        <w:t xml:space="preserve"> which undergoes a series of changes during the follow-up period. </w:t>
      </w:r>
    </w:p>
    <w:p w:rsidR="00DE3E5D" w:rsidRPr="00B17ABA" w:rsidRDefault="00DE3E5D" w:rsidP="00B73D7C">
      <w:pPr>
        <w:pStyle w:val="ListParagraph"/>
        <w:numPr>
          <w:ilvl w:val="0"/>
          <w:numId w:val="28"/>
        </w:numPr>
        <w:spacing w:after="0"/>
        <w:ind w:left="851"/>
        <w:rPr>
          <w:rFonts w:cstheme="majorBidi"/>
        </w:rPr>
      </w:pPr>
      <w:r w:rsidRPr="00B17ABA">
        <w:rPr>
          <w:rFonts w:cstheme="majorBidi"/>
        </w:rPr>
        <w:t xml:space="preserve">A study was excluded if the sequential policy evaluated includes non-pharmacological interventions, such as cancer screening, healthcare policies and lifestyle modifications; if it is a CEA alongside clinical trials without modelling of sequential treatment regimen; or if it only addresses the efficacy, but not the cost-effectiveness.   </w:t>
      </w:r>
    </w:p>
    <w:p w:rsidR="00DE3E5D" w:rsidRPr="00B17ABA" w:rsidRDefault="00DE3E5D" w:rsidP="00B73D7C">
      <w:pPr>
        <w:pStyle w:val="ListParagraph"/>
        <w:numPr>
          <w:ilvl w:val="0"/>
          <w:numId w:val="28"/>
        </w:numPr>
        <w:spacing w:after="0"/>
        <w:ind w:left="851"/>
        <w:rPr>
          <w:rFonts w:cstheme="majorBidi"/>
        </w:rPr>
      </w:pPr>
      <w:r w:rsidRPr="00B17ABA">
        <w:rPr>
          <w:rFonts w:cstheme="majorBidi"/>
        </w:rPr>
        <w:t>Research areas, which are not associated with long-term medical conditions, such as acute or infectious diseases and microbiology, were excluded.</w:t>
      </w:r>
    </w:p>
    <w:p w:rsidR="00DE3E5D" w:rsidRPr="00B17ABA" w:rsidRDefault="00DE3E5D" w:rsidP="00B73D7C">
      <w:pPr>
        <w:pStyle w:val="ListParagraph"/>
        <w:numPr>
          <w:ilvl w:val="0"/>
          <w:numId w:val="28"/>
        </w:numPr>
        <w:spacing w:after="0"/>
        <w:ind w:left="851"/>
        <w:rPr>
          <w:rFonts w:cstheme="majorBidi"/>
        </w:rPr>
      </w:pPr>
      <w:r w:rsidRPr="00B17ABA">
        <w:rPr>
          <w:rFonts w:cstheme="majorBidi"/>
        </w:rPr>
        <w:t xml:space="preserve">Biography, data set, editorial, meeting, book, case report, letter, news, reference material, bibliography and unspecified document types were excluded. </w:t>
      </w:r>
    </w:p>
    <w:p w:rsidR="00DE3E5D" w:rsidRPr="00B17ABA" w:rsidRDefault="00DE3E5D" w:rsidP="00B73D7C">
      <w:pPr>
        <w:pStyle w:val="ListParagraph"/>
        <w:numPr>
          <w:ilvl w:val="0"/>
          <w:numId w:val="28"/>
        </w:numPr>
        <w:spacing w:after="0"/>
        <w:ind w:left="851"/>
        <w:rPr>
          <w:rFonts w:cstheme="majorBidi"/>
        </w:rPr>
      </w:pPr>
      <w:r w:rsidRPr="00B17ABA">
        <w:rPr>
          <w:rFonts w:cstheme="majorBidi"/>
        </w:rPr>
        <w:t>Research areas such as plant sciences, zoology, forestry, engineering, government law, transportation, energy fuels, water resources, history were further excluded in Web of Science.</w:t>
      </w:r>
    </w:p>
    <w:p w:rsidR="00DE3E5D" w:rsidRPr="00B17ABA" w:rsidRDefault="00DE3E5D" w:rsidP="00DE3E5D">
      <w:pPr>
        <w:rPr>
          <w:rFonts w:cstheme="majorBidi"/>
        </w:rPr>
      </w:pPr>
    </w:p>
    <w:p w:rsidR="00DE3E5D" w:rsidRPr="00B17ABA" w:rsidRDefault="00DE3E5D" w:rsidP="00DE3E5D">
      <w:pPr>
        <w:rPr>
          <w:rFonts w:cstheme="majorBidi"/>
        </w:rPr>
      </w:pPr>
      <w:r w:rsidRPr="00B17ABA">
        <w:rPr>
          <w:rFonts w:cstheme="majorBidi"/>
        </w:rPr>
        <w:br w:type="page"/>
      </w:r>
    </w:p>
    <w:p w:rsidR="00DE3E5D" w:rsidRPr="009923E9" w:rsidRDefault="00DE3E5D" w:rsidP="009923E9">
      <w:pPr>
        <w:ind w:firstLine="0"/>
        <w:rPr>
          <w:sz w:val="26"/>
        </w:rPr>
      </w:pPr>
      <w:bookmarkStart w:id="350" w:name="_Toc412191699"/>
      <w:bookmarkStart w:id="351" w:name="_Toc412310097"/>
      <w:r w:rsidRPr="009923E9">
        <w:rPr>
          <w:sz w:val="26"/>
          <w:szCs w:val="26"/>
        </w:rPr>
        <w:lastRenderedPageBreak/>
        <w:t>A1.2. Search results</w:t>
      </w:r>
      <w:bookmarkEnd w:id="350"/>
      <w:bookmarkEnd w:id="351"/>
    </w:p>
    <w:p w:rsidR="00DE3E5D" w:rsidRPr="00B17ABA" w:rsidRDefault="00DE3E5D" w:rsidP="008A4F36">
      <w:pPr>
        <w:pStyle w:val="Caption"/>
      </w:pPr>
      <w:r w:rsidRPr="00B17ABA">
        <w:t>Table A1.1. Search result of Web of Science</w:t>
      </w:r>
    </w:p>
    <w:tbl>
      <w:tblPr>
        <w:tblStyle w:val="TableGrid"/>
        <w:tblW w:w="0" w:type="auto"/>
        <w:tblLook w:val="04A0" w:firstRow="1" w:lastRow="0" w:firstColumn="1" w:lastColumn="0" w:noHBand="0" w:noVBand="1"/>
      </w:tblPr>
      <w:tblGrid>
        <w:gridCol w:w="960"/>
        <w:gridCol w:w="1440"/>
        <w:gridCol w:w="6036"/>
      </w:tblGrid>
      <w:tr w:rsidR="00DE3E5D" w:rsidRPr="00B17ABA" w:rsidTr="008A4F36">
        <w:trPr>
          <w:trHeight w:val="300"/>
        </w:trPr>
        <w:tc>
          <w:tcPr>
            <w:tcW w:w="960" w:type="dxa"/>
            <w:tcBorders>
              <w:bottom w:val="double" w:sz="4" w:space="0" w:color="auto"/>
            </w:tcBorders>
            <w:noWrap/>
            <w:hideMark/>
          </w:tcPr>
          <w:p w:rsidR="00DE3E5D" w:rsidRPr="00B17ABA" w:rsidRDefault="00DE3E5D" w:rsidP="008A4F36">
            <w:pPr>
              <w:pStyle w:val="TOC1"/>
            </w:pPr>
            <w:r w:rsidRPr="00B17ABA">
              <w:t>Set</w:t>
            </w:r>
          </w:p>
        </w:tc>
        <w:tc>
          <w:tcPr>
            <w:tcW w:w="1440" w:type="dxa"/>
            <w:tcBorders>
              <w:bottom w:val="double" w:sz="4" w:space="0" w:color="auto"/>
            </w:tcBorders>
            <w:noWrap/>
            <w:hideMark/>
          </w:tcPr>
          <w:p w:rsidR="00DE3E5D" w:rsidRPr="00B17ABA" w:rsidRDefault="00DE3E5D" w:rsidP="008A4F36">
            <w:pPr>
              <w:pStyle w:val="TOC1"/>
            </w:pPr>
            <w:r w:rsidRPr="00B17ABA">
              <w:t>Results</w:t>
            </w:r>
          </w:p>
        </w:tc>
        <w:tc>
          <w:tcPr>
            <w:tcW w:w="6842" w:type="dxa"/>
            <w:tcBorders>
              <w:bottom w:val="double" w:sz="4" w:space="0" w:color="auto"/>
            </w:tcBorders>
            <w:hideMark/>
          </w:tcPr>
          <w:p w:rsidR="00DE3E5D" w:rsidRPr="00B17ABA" w:rsidRDefault="00DE3E5D" w:rsidP="008A4F36">
            <w:pPr>
              <w:pStyle w:val="TOC1"/>
            </w:pPr>
            <w:r w:rsidRPr="00B17ABA">
              <w:t>Search history</w:t>
            </w:r>
          </w:p>
        </w:tc>
      </w:tr>
      <w:tr w:rsidR="00DE3E5D" w:rsidRPr="00B17ABA" w:rsidTr="008A4F36">
        <w:trPr>
          <w:trHeight w:val="2400"/>
        </w:trPr>
        <w:tc>
          <w:tcPr>
            <w:tcW w:w="960" w:type="dxa"/>
            <w:tcBorders>
              <w:top w:val="double" w:sz="4" w:space="0" w:color="auto"/>
            </w:tcBorders>
            <w:noWrap/>
            <w:hideMark/>
          </w:tcPr>
          <w:p w:rsidR="00DE3E5D" w:rsidRPr="00B17ABA" w:rsidRDefault="00DE3E5D" w:rsidP="008A4F36">
            <w:pPr>
              <w:pStyle w:val="TOC1"/>
            </w:pPr>
            <w:r w:rsidRPr="00B17ABA">
              <w:t># 1</w:t>
            </w:r>
          </w:p>
        </w:tc>
        <w:tc>
          <w:tcPr>
            <w:tcW w:w="1440" w:type="dxa"/>
            <w:tcBorders>
              <w:top w:val="double" w:sz="4" w:space="0" w:color="auto"/>
            </w:tcBorders>
            <w:noWrap/>
            <w:hideMark/>
          </w:tcPr>
          <w:p w:rsidR="00DE3E5D" w:rsidRPr="00B17ABA" w:rsidRDefault="00DE3E5D" w:rsidP="008A4F36">
            <w:pPr>
              <w:pStyle w:val="TOC1"/>
            </w:pPr>
            <w:r w:rsidRPr="00B17ABA">
              <w:t>7,307,255</w:t>
            </w:r>
          </w:p>
        </w:tc>
        <w:tc>
          <w:tcPr>
            <w:tcW w:w="6842" w:type="dxa"/>
            <w:tcBorders>
              <w:top w:val="double" w:sz="4" w:space="0" w:color="auto"/>
            </w:tcBorders>
            <w:hideMark/>
          </w:tcPr>
          <w:p w:rsidR="00DE3E5D" w:rsidRPr="00B17ABA" w:rsidRDefault="00DE3E5D" w:rsidP="008A4F36">
            <w:pPr>
              <w:pStyle w:val="TOC1"/>
            </w:pPr>
            <w:r w:rsidRPr="00B17ABA">
              <w:t>TITLE: ((cost* or econom* or pharmacoeconomic* or "cost effectiveness" or CEA* or "cost utility" or CUA* or "cost minimization" or CMA* or (decision near/2 (tree or analys?s)) or Markov or "discrete event simulation" or DES or "computer simulation")) OR TOPIC: ((cost* or econom* or pharmacoeconomic* or "cost effectiveness" or CEA* or "cost utility" or CUA* or "cost minimization" or CMA* or (decision near/2 (tree or analys?s)) or Markov or "discrete event simulation" or DES or "computer simulation"))</w:t>
            </w:r>
            <w:r w:rsidRPr="00B17ABA">
              <w:br/>
              <w:t>Timespan=1990-2014</w:t>
            </w:r>
            <w:r w:rsidRPr="00B17ABA">
              <w:br/>
              <w:t>Search language=English  </w:t>
            </w:r>
          </w:p>
        </w:tc>
      </w:tr>
      <w:tr w:rsidR="00DE3E5D" w:rsidRPr="00B17ABA" w:rsidTr="008A4F36">
        <w:trPr>
          <w:trHeight w:val="1914"/>
        </w:trPr>
        <w:tc>
          <w:tcPr>
            <w:tcW w:w="960" w:type="dxa"/>
            <w:noWrap/>
            <w:hideMark/>
          </w:tcPr>
          <w:p w:rsidR="00DE3E5D" w:rsidRPr="00B17ABA" w:rsidRDefault="00DE3E5D" w:rsidP="008A4F36">
            <w:pPr>
              <w:pStyle w:val="TOC1"/>
            </w:pPr>
            <w:r w:rsidRPr="00B17ABA">
              <w:t># 2</w:t>
            </w:r>
          </w:p>
        </w:tc>
        <w:tc>
          <w:tcPr>
            <w:tcW w:w="1440" w:type="dxa"/>
            <w:noWrap/>
            <w:hideMark/>
          </w:tcPr>
          <w:p w:rsidR="00DE3E5D" w:rsidRPr="00B17ABA" w:rsidRDefault="00DE3E5D" w:rsidP="008A4F36">
            <w:pPr>
              <w:pStyle w:val="TOC1"/>
            </w:pPr>
            <w:r w:rsidRPr="00B17ABA">
              <w:t>4,026,031</w:t>
            </w:r>
          </w:p>
        </w:tc>
        <w:tc>
          <w:tcPr>
            <w:tcW w:w="6842" w:type="dxa"/>
            <w:hideMark/>
          </w:tcPr>
          <w:p w:rsidR="00DE3E5D" w:rsidRPr="00B17ABA" w:rsidRDefault="00DE3E5D" w:rsidP="008A4F36">
            <w:pPr>
              <w:pStyle w:val="TOC1"/>
            </w:pPr>
            <w:r w:rsidRPr="00B17ABA">
              <w:t>TITLE: ((drug* or treat* or therap* or disease* or medic* or hospit* or clinic* or care*) near/5 (multi* or pathway* or change* or add* or switch* or sequen* or substitut* or subsequent* or step* or tailor*)) OR TOPIC: ((drug* or treat* or therap* or disease* or medic* or hospit* or clinic* or care*) near/5 (multi* or pathway* or change* or add* or switch* or sequen* or substitut* or subsequent* or step* or tailor*))</w:t>
            </w:r>
            <w:r w:rsidRPr="00B17ABA">
              <w:br/>
              <w:t>Timespan=1990-2014</w:t>
            </w:r>
            <w:r w:rsidRPr="00B17ABA">
              <w:br/>
              <w:t>Search language=English  </w:t>
            </w:r>
          </w:p>
        </w:tc>
      </w:tr>
      <w:tr w:rsidR="00DE3E5D" w:rsidRPr="00B17ABA" w:rsidTr="00DE3E5D">
        <w:trPr>
          <w:trHeight w:val="300"/>
        </w:trPr>
        <w:tc>
          <w:tcPr>
            <w:tcW w:w="960" w:type="dxa"/>
            <w:noWrap/>
            <w:hideMark/>
          </w:tcPr>
          <w:p w:rsidR="00DE3E5D" w:rsidRPr="00B17ABA" w:rsidRDefault="00DE3E5D" w:rsidP="008A4F36">
            <w:pPr>
              <w:pStyle w:val="TOC1"/>
            </w:pPr>
            <w:r w:rsidRPr="00B17ABA">
              <w:t># 3</w:t>
            </w:r>
          </w:p>
        </w:tc>
        <w:tc>
          <w:tcPr>
            <w:tcW w:w="1440" w:type="dxa"/>
            <w:noWrap/>
            <w:hideMark/>
          </w:tcPr>
          <w:p w:rsidR="00DE3E5D" w:rsidRPr="00B17ABA" w:rsidRDefault="00DE3E5D" w:rsidP="008A4F36">
            <w:pPr>
              <w:pStyle w:val="TOC1"/>
            </w:pPr>
            <w:r w:rsidRPr="00B17ABA">
              <w:t>261,002</w:t>
            </w:r>
          </w:p>
        </w:tc>
        <w:tc>
          <w:tcPr>
            <w:tcW w:w="6842" w:type="dxa"/>
            <w:hideMark/>
          </w:tcPr>
          <w:p w:rsidR="00DE3E5D" w:rsidRPr="00B17ABA" w:rsidRDefault="00DE3E5D" w:rsidP="008A4F36">
            <w:pPr>
              <w:pStyle w:val="TOC1"/>
            </w:pPr>
            <w:r w:rsidRPr="00B17ABA">
              <w:t>#2 AND #1</w:t>
            </w:r>
          </w:p>
        </w:tc>
      </w:tr>
      <w:tr w:rsidR="00DE3E5D" w:rsidRPr="00B17ABA" w:rsidTr="00DE3E5D">
        <w:trPr>
          <w:trHeight w:val="277"/>
        </w:trPr>
        <w:tc>
          <w:tcPr>
            <w:tcW w:w="960" w:type="dxa"/>
            <w:noWrap/>
            <w:hideMark/>
          </w:tcPr>
          <w:p w:rsidR="00DE3E5D" w:rsidRPr="00B17ABA" w:rsidRDefault="00DE3E5D" w:rsidP="008A4F36">
            <w:pPr>
              <w:pStyle w:val="TOC1"/>
            </w:pPr>
            <w:r w:rsidRPr="00B17ABA">
              <w:t># 4</w:t>
            </w:r>
          </w:p>
        </w:tc>
        <w:tc>
          <w:tcPr>
            <w:tcW w:w="1440" w:type="dxa"/>
            <w:noWrap/>
            <w:hideMark/>
          </w:tcPr>
          <w:p w:rsidR="00DE3E5D" w:rsidRPr="00B17ABA" w:rsidRDefault="00DE3E5D" w:rsidP="008A4F36">
            <w:pPr>
              <w:pStyle w:val="TOC1"/>
            </w:pPr>
            <w:r w:rsidRPr="00B17ABA">
              <w:t>36,794</w:t>
            </w:r>
          </w:p>
        </w:tc>
        <w:tc>
          <w:tcPr>
            <w:tcW w:w="6842" w:type="dxa"/>
            <w:hideMark/>
          </w:tcPr>
          <w:p w:rsidR="00DE3E5D" w:rsidRPr="00B17ABA" w:rsidRDefault="00DE3E5D" w:rsidP="008A4F36">
            <w:pPr>
              <w:pStyle w:val="TOC1"/>
            </w:pPr>
            <w:r w:rsidRPr="00B17ABA">
              <w:t xml:space="preserve">Refined by: document types and research areas. </w:t>
            </w:r>
          </w:p>
        </w:tc>
      </w:tr>
    </w:tbl>
    <w:p w:rsidR="00DE3E5D" w:rsidRPr="00B17ABA" w:rsidRDefault="00DE3E5D" w:rsidP="00DE3E5D">
      <w:pPr>
        <w:spacing w:line="240" w:lineRule="auto"/>
        <w:rPr>
          <w:rFonts w:cstheme="majorBidi"/>
        </w:rPr>
      </w:pPr>
    </w:p>
    <w:p w:rsidR="00DE3E5D" w:rsidRPr="00B17ABA" w:rsidRDefault="00DE3E5D" w:rsidP="00DE3E5D">
      <w:pPr>
        <w:spacing w:line="240" w:lineRule="auto"/>
        <w:rPr>
          <w:rFonts w:cstheme="majorBidi"/>
        </w:rPr>
      </w:pPr>
    </w:p>
    <w:p w:rsidR="00DE3E5D" w:rsidRPr="00B17ABA" w:rsidRDefault="00DE3E5D" w:rsidP="008A4F36">
      <w:pPr>
        <w:pStyle w:val="Caption"/>
      </w:pPr>
      <w:r w:rsidRPr="00B17ABA">
        <w:t>Table A1.2. Search result of Ovid MEDLINE</w:t>
      </w:r>
    </w:p>
    <w:tbl>
      <w:tblPr>
        <w:tblStyle w:val="TableGrid"/>
        <w:tblW w:w="5000" w:type="pct"/>
        <w:tblLook w:val="04A0" w:firstRow="1" w:lastRow="0" w:firstColumn="1" w:lastColumn="0" w:noHBand="0" w:noVBand="1"/>
      </w:tblPr>
      <w:tblGrid>
        <w:gridCol w:w="876"/>
        <w:gridCol w:w="1292"/>
        <w:gridCol w:w="6268"/>
      </w:tblGrid>
      <w:tr w:rsidR="00DE3E5D" w:rsidRPr="00B17ABA" w:rsidTr="008A4F36">
        <w:trPr>
          <w:trHeight w:val="300"/>
        </w:trPr>
        <w:tc>
          <w:tcPr>
            <w:tcW w:w="519" w:type="pct"/>
            <w:tcBorders>
              <w:bottom w:val="double" w:sz="4" w:space="0" w:color="auto"/>
            </w:tcBorders>
            <w:noWrap/>
            <w:hideMark/>
          </w:tcPr>
          <w:p w:rsidR="00DE3E5D" w:rsidRPr="00B17ABA" w:rsidRDefault="00DE3E5D" w:rsidP="008A4F36">
            <w:pPr>
              <w:pStyle w:val="TOC1"/>
            </w:pPr>
            <w:r w:rsidRPr="00B17ABA">
              <w:t>Set</w:t>
            </w:r>
          </w:p>
        </w:tc>
        <w:tc>
          <w:tcPr>
            <w:tcW w:w="766" w:type="pct"/>
            <w:tcBorders>
              <w:bottom w:val="double" w:sz="4" w:space="0" w:color="auto"/>
            </w:tcBorders>
            <w:hideMark/>
          </w:tcPr>
          <w:p w:rsidR="00DE3E5D" w:rsidRPr="00B17ABA" w:rsidRDefault="00DE3E5D" w:rsidP="008A4F36">
            <w:pPr>
              <w:pStyle w:val="TOC1"/>
            </w:pPr>
            <w:r w:rsidRPr="00B17ABA">
              <w:t xml:space="preserve">Results </w:t>
            </w:r>
          </w:p>
        </w:tc>
        <w:tc>
          <w:tcPr>
            <w:tcW w:w="3715" w:type="pct"/>
            <w:tcBorders>
              <w:bottom w:val="double" w:sz="4" w:space="0" w:color="auto"/>
            </w:tcBorders>
            <w:noWrap/>
            <w:hideMark/>
          </w:tcPr>
          <w:p w:rsidR="00DE3E5D" w:rsidRPr="00B17ABA" w:rsidRDefault="00DE3E5D" w:rsidP="008A4F36">
            <w:pPr>
              <w:pStyle w:val="TOC1"/>
            </w:pPr>
            <w:r w:rsidRPr="00B17ABA">
              <w:t>Search history</w:t>
            </w:r>
          </w:p>
        </w:tc>
      </w:tr>
      <w:tr w:rsidR="00DE3E5D" w:rsidRPr="00B17ABA" w:rsidTr="008A4F36">
        <w:trPr>
          <w:trHeight w:val="852"/>
        </w:trPr>
        <w:tc>
          <w:tcPr>
            <w:tcW w:w="519" w:type="pct"/>
            <w:tcBorders>
              <w:top w:val="double" w:sz="4" w:space="0" w:color="auto"/>
            </w:tcBorders>
            <w:hideMark/>
          </w:tcPr>
          <w:p w:rsidR="00DE3E5D" w:rsidRPr="00B17ABA" w:rsidRDefault="00DE3E5D" w:rsidP="008A4F36">
            <w:pPr>
              <w:pStyle w:val="TOC1"/>
            </w:pPr>
            <w:r w:rsidRPr="00B17ABA">
              <w:t>#1</w:t>
            </w:r>
          </w:p>
        </w:tc>
        <w:tc>
          <w:tcPr>
            <w:tcW w:w="766" w:type="pct"/>
            <w:tcBorders>
              <w:top w:val="double" w:sz="4" w:space="0" w:color="auto"/>
            </w:tcBorders>
            <w:hideMark/>
          </w:tcPr>
          <w:p w:rsidR="00DE3E5D" w:rsidRPr="00B17ABA" w:rsidRDefault="00DE3E5D" w:rsidP="008A4F36">
            <w:pPr>
              <w:pStyle w:val="TOC1"/>
            </w:pPr>
            <w:r w:rsidRPr="00B17ABA">
              <w:t>484,764</w:t>
            </w:r>
          </w:p>
        </w:tc>
        <w:tc>
          <w:tcPr>
            <w:tcW w:w="3715" w:type="pct"/>
            <w:tcBorders>
              <w:top w:val="double" w:sz="4" w:space="0" w:color="auto"/>
            </w:tcBorders>
            <w:hideMark/>
          </w:tcPr>
          <w:p w:rsidR="00DE3E5D" w:rsidRPr="00B17ABA" w:rsidRDefault="00DE3E5D" w:rsidP="008A4F36">
            <w:pPr>
              <w:pStyle w:val="TOC1"/>
            </w:pPr>
            <w:r w:rsidRPr="00B17ABA">
              <w:t>((drug*or treat* or therap* or disease* or medic* or hospit* or clinic* or care*) adj5 (multi* or pathway* or change* or add* or switch* or sequen* or substitut* or subsequent* or step* or tailor*)).ab,kf,ti.</w:t>
            </w:r>
          </w:p>
        </w:tc>
      </w:tr>
      <w:tr w:rsidR="00DE3E5D" w:rsidRPr="00B17ABA" w:rsidTr="00DE3E5D">
        <w:trPr>
          <w:trHeight w:val="991"/>
        </w:trPr>
        <w:tc>
          <w:tcPr>
            <w:tcW w:w="519" w:type="pct"/>
            <w:hideMark/>
          </w:tcPr>
          <w:p w:rsidR="00DE3E5D" w:rsidRPr="00B17ABA" w:rsidRDefault="00DE3E5D" w:rsidP="008A4F36">
            <w:pPr>
              <w:pStyle w:val="TOC1"/>
            </w:pPr>
            <w:r w:rsidRPr="00B17ABA">
              <w:t>#2</w:t>
            </w:r>
          </w:p>
        </w:tc>
        <w:tc>
          <w:tcPr>
            <w:tcW w:w="766" w:type="pct"/>
            <w:hideMark/>
          </w:tcPr>
          <w:p w:rsidR="00DE3E5D" w:rsidRPr="00B17ABA" w:rsidRDefault="00DE3E5D" w:rsidP="008A4F36">
            <w:pPr>
              <w:pStyle w:val="TOC1"/>
            </w:pPr>
            <w:r w:rsidRPr="00B17ABA">
              <w:t>662,216</w:t>
            </w:r>
          </w:p>
        </w:tc>
        <w:tc>
          <w:tcPr>
            <w:tcW w:w="3715" w:type="pct"/>
            <w:hideMark/>
          </w:tcPr>
          <w:p w:rsidR="00DE3E5D" w:rsidRPr="00B17ABA" w:rsidRDefault="00DE3E5D" w:rsidP="008A4F36">
            <w:pPr>
              <w:pStyle w:val="TOC1"/>
            </w:pPr>
            <w:r w:rsidRPr="00B17ABA">
              <w:t>exp Economics, Medical/ or exp "costs and cost analysis"/ or exp "cost-benefit analysis"/ or (econom* or pharmacoeconom* or cost* or CEA* or CUA* or CMA* or QALY* or "quality-adjusted life year*").ab,kf,ti.</w:t>
            </w:r>
          </w:p>
        </w:tc>
      </w:tr>
      <w:tr w:rsidR="00DE3E5D" w:rsidRPr="00B17ABA" w:rsidTr="00DE3E5D">
        <w:trPr>
          <w:trHeight w:val="300"/>
        </w:trPr>
        <w:tc>
          <w:tcPr>
            <w:tcW w:w="519" w:type="pct"/>
            <w:hideMark/>
          </w:tcPr>
          <w:p w:rsidR="00DE3E5D" w:rsidRPr="00B17ABA" w:rsidRDefault="00DE3E5D" w:rsidP="008A4F36">
            <w:pPr>
              <w:pStyle w:val="TOC1"/>
            </w:pPr>
            <w:r w:rsidRPr="00B17ABA">
              <w:t>#3</w:t>
            </w:r>
          </w:p>
        </w:tc>
        <w:tc>
          <w:tcPr>
            <w:tcW w:w="766" w:type="pct"/>
            <w:hideMark/>
          </w:tcPr>
          <w:p w:rsidR="00DE3E5D" w:rsidRPr="00B17ABA" w:rsidRDefault="00DE3E5D" w:rsidP="008A4F36">
            <w:pPr>
              <w:pStyle w:val="TOC1"/>
            </w:pPr>
            <w:r w:rsidRPr="00B17ABA">
              <w:t>38,070</w:t>
            </w:r>
          </w:p>
        </w:tc>
        <w:tc>
          <w:tcPr>
            <w:tcW w:w="3715" w:type="pct"/>
            <w:hideMark/>
          </w:tcPr>
          <w:p w:rsidR="00DE3E5D" w:rsidRPr="00B17ABA" w:rsidRDefault="00DE3E5D" w:rsidP="008A4F36">
            <w:pPr>
              <w:pStyle w:val="TOC1"/>
            </w:pPr>
            <w:r w:rsidRPr="00B17ABA">
              <w:t>1 and 2</w:t>
            </w:r>
          </w:p>
        </w:tc>
      </w:tr>
      <w:tr w:rsidR="00DE3E5D" w:rsidRPr="00B17ABA" w:rsidTr="00DE3E5D">
        <w:trPr>
          <w:trHeight w:val="259"/>
        </w:trPr>
        <w:tc>
          <w:tcPr>
            <w:tcW w:w="519" w:type="pct"/>
            <w:hideMark/>
          </w:tcPr>
          <w:p w:rsidR="00DE3E5D" w:rsidRPr="00B17ABA" w:rsidRDefault="00DE3E5D" w:rsidP="008A4F36">
            <w:pPr>
              <w:pStyle w:val="TOC1"/>
            </w:pPr>
            <w:r w:rsidRPr="00B17ABA">
              <w:t>#4</w:t>
            </w:r>
          </w:p>
        </w:tc>
        <w:tc>
          <w:tcPr>
            <w:tcW w:w="766" w:type="pct"/>
            <w:hideMark/>
          </w:tcPr>
          <w:p w:rsidR="00DE3E5D" w:rsidRPr="00B17ABA" w:rsidRDefault="00DE3E5D" w:rsidP="008A4F36">
            <w:pPr>
              <w:pStyle w:val="TOC1"/>
            </w:pPr>
            <w:r w:rsidRPr="00B17ABA">
              <w:t>27,024</w:t>
            </w:r>
          </w:p>
        </w:tc>
        <w:tc>
          <w:tcPr>
            <w:tcW w:w="3715" w:type="pct"/>
            <w:hideMark/>
          </w:tcPr>
          <w:p w:rsidR="00DE3E5D" w:rsidRPr="00B17ABA" w:rsidRDefault="00DE3E5D" w:rsidP="008A4F36">
            <w:pPr>
              <w:pStyle w:val="TOC1"/>
            </w:pPr>
            <w:r w:rsidRPr="00B17ABA">
              <w:t>limit 3 to (english language and humans and yr="1990 - 2014")</w:t>
            </w:r>
          </w:p>
        </w:tc>
      </w:tr>
    </w:tbl>
    <w:p w:rsidR="00DE3E5D" w:rsidRPr="00B17ABA" w:rsidRDefault="00DE3E5D" w:rsidP="00DE3E5D">
      <w:pPr>
        <w:rPr>
          <w:rFonts w:cstheme="majorBidi"/>
        </w:rPr>
      </w:pPr>
    </w:p>
    <w:p w:rsidR="00DE3E5D" w:rsidRPr="00B17ABA" w:rsidRDefault="00DE3E5D" w:rsidP="00DE3E5D">
      <w:pPr>
        <w:spacing w:line="240" w:lineRule="auto"/>
        <w:rPr>
          <w:rFonts w:cstheme="majorBidi"/>
        </w:rPr>
      </w:pPr>
    </w:p>
    <w:p w:rsidR="00DE3E5D" w:rsidRPr="00B17ABA" w:rsidRDefault="00DE3E5D" w:rsidP="00DE3E5D">
      <w:pPr>
        <w:spacing w:line="240" w:lineRule="auto"/>
        <w:rPr>
          <w:rFonts w:cstheme="majorBidi"/>
        </w:rPr>
      </w:pPr>
    </w:p>
    <w:p w:rsidR="00DE3E5D" w:rsidRPr="00B17ABA" w:rsidRDefault="00DE3E5D" w:rsidP="00DE3E5D">
      <w:pPr>
        <w:jc w:val="center"/>
        <w:rPr>
          <w:rFonts w:cstheme="majorBidi"/>
        </w:rPr>
      </w:pPr>
      <w:r w:rsidRPr="00B17ABA">
        <w:rPr>
          <w:rFonts w:cstheme="majorBidi"/>
          <w:noProof/>
          <w:lang w:eastAsia="ko-KR"/>
        </w:rPr>
        <w:lastRenderedPageBreak/>
        <w:drawing>
          <wp:inline distT="0" distB="0" distL="0" distR="0" wp14:anchorId="3D88EA25" wp14:editId="488B5991">
            <wp:extent cx="4657725" cy="77343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1.tif"/>
                    <pic:cNvPicPr/>
                  </pic:nvPicPr>
                  <pic:blipFill>
                    <a:blip r:embed="rId111">
                      <a:extLst>
                        <a:ext uri="{28A0092B-C50C-407E-A947-70E740481C1C}">
                          <a14:useLocalDpi xmlns:a14="http://schemas.microsoft.com/office/drawing/2010/main" val="0"/>
                        </a:ext>
                      </a:extLst>
                    </a:blip>
                    <a:stretch>
                      <a:fillRect/>
                    </a:stretch>
                  </pic:blipFill>
                  <pic:spPr>
                    <a:xfrm>
                      <a:off x="0" y="0"/>
                      <a:ext cx="4657725" cy="7734300"/>
                    </a:xfrm>
                    <a:prstGeom prst="rect">
                      <a:avLst/>
                    </a:prstGeom>
                  </pic:spPr>
                </pic:pic>
              </a:graphicData>
            </a:graphic>
          </wp:inline>
        </w:drawing>
      </w:r>
    </w:p>
    <w:p w:rsidR="00DE3E5D" w:rsidRPr="00B17ABA" w:rsidRDefault="00DE3E5D" w:rsidP="00DE3E5D">
      <w:pPr>
        <w:jc w:val="center"/>
        <w:rPr>
          <w:rFonts w:cstheme="majorBidi"/>
        </w:rPr>
      </w:pPr>
      <w:r w:rsidRPr="00B17ABA">
        <w:rPr>
          <w:rFonts w:cstheme="majorBidi"/>
        </w:rPr>
        <w:t>Figure A1.1. Flow-chart of study selection</w:t>
      </w:r>
    </w:p>
    <w:p w:rsidR="00DE3E5D" w:rsidRPr="00B17ABA" w:rsidRDefault="00DE3E5D" w:rsidP="00DE3E5D">
      <w:pPr>
        <w:rPr>
          <w:rFonts w:cstheme="majorBidi"/>
        </w:rPr>
      </w:pPr>
    </w:p>
    <w:p w:rsidR="00DE3E5D" w:rsidRPr="00B17ABA" w:rsidRDefault="00DE3E5D" w:rsidP="008A4F36">
      <w:pPr>
        <w:pStyle w:val="Caption"/>
      </w:pPr>
      <w:r w:rsidRPr="00B17ABA">
        <w:lastRenderedPageBreak/>
        <w:t>Table A1.3. The type of studies excluded</w:t>
      </w:r>
    </w:p>
    <w:tbl>
      <w:tblPr>
        <w:tblW w:w="5000" w:type="pct"/>
        <w:tblLayout w:type="fixed"/>
        <w:tblLook w:val="04A0" w:firstRow="1" w:lastRow="0" w:firstColumn="1" w:lastColumn="0" w:noHBand="0" w:noVBand="1"/>
      </w:tblPr>
      <w:tblGrid>
        <w:gridCol w:w="4972"/>
        <w:gridCol w:w="1940"/>
        <w:gridCol w:w="1524"/>
      </w:tblGrid>
      <w:tr w:rsidR="00DE3E5D" w:rsidRPr="00B17ABA" w:rsidTr="008A4F36">
        <w:trPr>
          <w:trHeight w:val="300"/>
        </w:trPr>
        <w:tc>
          <w:tcPr>
            <w:tcW w:w="29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w:t>
            </w:r>
          </w:p>
        </w:tc>
        <w:tc>
          <w:tcPr>
            <w:tcW w:w="1150" w:type="pct"/>
            <w:tcBorders>
              <w:top w:val="single" w:sz="4" w:space="0" w:color="auto"/>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Number of studies excluded</w:t>
            </w:r>
          </w:p>
        </w:tc>
        <w:tc>
          <w:tcPr>
            <w:tcW w:w="903" w:type="pct"/>
            <w:tcBorders>
              <w:top w:val="single" w:sz="4" w:space="0" w:color="auto"/>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Percentage</w:t>
            </w: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000000" w:fill="D9D9D9"/>
            <w:noWrap/>
            <w:vAlign w:val="center"/>
            <w:hideMark/>
          </w:tcPr>
          <w:p w:rsidR="00DE3E5D" w:rsidRPr="00B17ABA" w:rsidRDefault="00DE3E5D" w:rsidP="008A4F36">
            <w:pPr>
              <w:pStyle w:val="TOC1"/>
              <w:rPr>
                <w:lang w:eastAsia="ko-KR"/>
              </w:rPr>
            </w:pPr>
            <w:r w:rsidRPr="00B17ABA">
              <w:rPr>
                <w:lang w:eastAsia="ko-KR"/>
              </w:rPr>
              <w:t>Not CEA study</w:t>
            </w:r>
          </w:p>
        </w:tc>
        <w:tc>
          <w:tcPr>
            <w:tcW w:w="1150" w:type="pct"/>
            <w:tcBorders>
              <w:top w:val="nil"/>
              <w:left w:val="nil"/>
              <w:bottom w:val="single" w:sz="4" w:space="0" w:color="auto"/>
              <w:right w:val="single" w:sz="4" w:space="0" w:color="auto"/>
            </w:tcBorders>
            <w:shd w:val="clear" w:color="000000" w:fill="D9D9D9"/>
            <w:noWrap/>
            <w:vAlign w:val="center"/>
            <w:hideMark/>
          </w:tcPr>
          <w:p w:rsidR="00DE3E5D" w:rsidRPr="00B17ABA" w:rsidRDefault="00DE3E5D" w:rsidP="008A4F36">
            <w:pPr>
              <w:pStyle w:val="TOC1"/>
              <w:jc w:val="center"/>
              <w:rPr>
                <w:lang w:eastAsia="ko-KR"/>
              </w:rPr>
            </w:pPr>
          </w:p>
        </w:tc>
        <w:tc>
          <w:tcPr>
            <w:tcW w:w="903" w:type="pct"/>
            <w:tcBorders>
              <w:top w:val="nil"/>
              <w:left w:val="nil"/>
              <w:bottom w:val="single" w:sz="4" w:space="0" w:color="auto"/>
              <w:right w:val="single" w:sz="4" w:space="0" w:color="auto"/>
            </w:tcBorders>
            <w:shd w:val="clear" w:color="000000" w:fill="D9D9D9"/>
            <w:noWrap/>
            <w:vAlign w:val="center"/>
            <w:hideMark/>
          </w:tcPr>
          <w:p w:rsidR="00DE3E5D" w:rsidRPr="00B17ABA" w:rsidRDefault="00DE3E5D" w:rsidP="008A4F36">
            <w:pPr>
              <w:pStyle w:val="TOC1"/>
              <w:jc w:val="center"/>
              <w:rPr>
                <w:lang w:eastAsia="ko-KR"/>
              </w:rPr>
            </w:pP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Re</w:t>
            </w:r>
            <w:r w:rsidR="00611EA4" w:rsidRPr="00B17ABA">
              <w:rPr>
                <w:lang w:eastAsia="ko-KR"/>
              </w:rPr>
              <w:t>v</w:t>
            </w:r>
            <w:r w:rsidRPr="00B17ABA">
              <w:rPr>
                <w:lang w:eastAsia="ko-KR"/>
              </w:rPr>
              <w:t>iew or comments</w:t>
            </w:r>
          </w:p>
        </w:tc>
        <w:tc>
          <w:tcPr>
            <w:tcW w:w="1150"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23153</w:t>
            </w:r>
          </w:p>
        </w:tc>
        <w:tc>
          <w:tcPr>
            <w:tcW w:w="903"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45.00%</w:t>
            </w: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Other research areas</w:t>
            </w:r>
          </w:p>
        </w:tc>
        <w:tc>
          <w:tcPr>
            <w:tcW w:w="1150"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9261</w:t>
            </w:r>
          </w:p>
        </w:tc>
        <w:tc>
          <w:tcPr>
            <w:tcW w:w="903"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18.00%</w:t>
            </w: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xml:space="preserve">- </w:t>
            </w:r>
            <w:r w:rsidR="00611EA4" w:rsidRPr="00B17ABA">
              <w:rPr>
                <w:lang w:eastAsia="ko-KR"/>
              </w:rPr>
              <w:t>Natural</w:t>
            </w:r>
            <w:r w:rsidRPr="00B17ABA">
              <w:rPr>
                <w:lang w:eastAsia="ko-KR"/>
              </w:rPr>
              <w:t xml:space="preserve"> disease pathway models/Clinical efficacy</w:t>
            </w:r>
          </w:p>
        </w:tc>
        <w:tc>
          <w:tcPr>
            <w:tcW w:w="1150"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43</w:t>
            </w:r>
          </w:p>
        </w:tc>
        <w:tc>
          <w:tcPr>
            <w:tcW w:w="903"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0.08%</w:t>
            </w: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000000" w:fill="D9D9D9"/>
            <w:noWrap/>
            <w:vAlign w:val="center"/>
            <w:hideMark/>
          </w:tcPr>
          <w:p w:rsidR="00DE3E5D" w:rsidRPr="00B17ABA" w:rsidRDefault="00DE3E5D" w:rsidP="008A4F36">
            <w:pPr>
              <w:pStyle w:val="TOC1"/>
              <w:rPr>
                <w:lang w:eastAsia="ko-KR"/>
              </w:rPr>
            </w:pPr>
            <w:r w:rsidRPr="00B17ABA">
              <w:rPr>
                <w:lang w:eastAsia="ko-KR"/>
              </w:rPr>
              <w:t>CEA study</w:t>
            </w:r>
          </w:p>
        </w:tc>
        <w:tc>
          <w:tcPr>
            <w:tcW w:w="1150" w:type="pct"/>
            <w:tcBorders>
              <w:top w:val="nil"/>
              <w:left w:val="nil"/>
              <w:bottom w:val="single" w:sz="4" w:space="0" w:color="auto"/>
              <w:right w:val="single" w:sz="4" w:space="0" w:color="auto"/>
            </w:tcBorders>
            <w:shd w:val="clear" w:color="000000" w:fill="D9D9D9"/>
            <w:noWrap/>
            <w:vAlign w:val="center"/>
            <w:hideMark/>
          </w:tcPr>
          <w:p w:rsidR="00DE3E5D" w:rsidRPr="00B17ABA" w:rsidRDefault="00DE3E5D" w:rsidP="008A4F36">
            <w:pPr>
              <w:pStyle w:val="TOC1"/>
              <w:jc w:val="center"/>
              <w:rPr>
                <w:lang w:eastAsia="ko-KR"/>
              </w:rPr>
            </w:pPr>
          </w:p>
        </w:tc>
        <w:tc>
          <w:tcPr>
            <w:tcW w:w="903" w:type="pct"/>
            <w:tcBorders>
              <w:top w:val="nil"/>
              <w:left w:val="nil"/>
              <w:bottom w:val="single" w:sz="4" w:space="0" w:color="auto"/>
              <w:right w:val="single" w:sz="4" w:space="0" w:color="auto"/>
            </w:tcBorders>
            <w:shd w:val="clear" w:color="000000" w:fill="D9D9D9"/>
            <w:noWrap/>
            <w:vAlign w:val="center"/>
            <w:hideMark/>
          </w:tcPr>
          <w:p w:rsidR="00DE3E5D" w:rsidRPr="00B17ABA" w:rsidRDefault="00DE3E5D" w:rsidP="008A4F36">
            <w:pPr>
              <w:pStyle w:val="TOC1"/>
              <w:jc w:val="center"/>
              <w:rPr>
                <w:lang w:eastAsia="ko-KR"/>
              </w:rPr>
            </w:pP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Non-pharmacological interventions</w:t>
            </w:r>
          </w:p>
        </w:tc>
        <w:tc>
          <w:tcPr>
            <w:tcW w:w="1150"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15281</w:t>
            </w:r>
          </w:p>
        </w:tc>
        <w:tc>
          <w:tcPr>
            <w:tcW w:w="903"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29.70%</w:t>
            </w: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Acute or infectious diseases</w:t>
            </w:r>
          </w:p>
        </w:tc>
        <w:tc>
          <w:tcPr>
            <w:tcW w:w="1150"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3150</w:t>
            </w:r>
          </w:p>
        </w:tc>
        <w:tc>
          <w:tcPr>
            <w:tcW w:w="903"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6.12%</w:t>
            </w: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CEA alongside clinical trials (no CEA model was included)</w:t>
            </w:r>
          </w:p>
        </w:tc>
        <w:tc>
          <w:tcPr>
            <w:tcW w:w="1150"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319</w:t>
            </w:r>
          </w:p>
        </w:tc>
        <w:tc>
          <w:tcPr>
            <w:tcW w:w="903"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0.62%</w:t>
            </w: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CEA of clinical guideline</w:t>
            </w:r>
          </w:p>
        </w:tc>
        <w:tc>
          <w:tcPr>
            <w:tcW w:w="1150"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38</w:t>
            </w:r>
          </w:p>
        </w:tc>
        <w:tc>
          <w:tcPr>
            <w:tcW w:w="903"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0.07%</w:t>
            </w: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CEA of a limited number of pre-defined drug sequences</w:t>
            </w:r>
          </w:p>
        </w:tc>
        <w:tc>
          <w:tcPr>
            <w:tcW w:w="1150"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206</w:t>
            </w:r>
          </w:p>
        </w:tc>
        <w:tc>
          <w:tcPr>
            <w:tcW w:w="903"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0.40%</w:t>
            </w:r>
          </w:p>
        </w:tc>
      </w:tr>
      <w:tr w:rsidR="00DE3E5D" w:rsidRPr="00B17ABA" w:rsidTr="008A4F36">
        <w:trPr>
          <w:trHeight w:val="300"/>
        </w:trPr>
        <w:tc>
          <w:tcPr>
            <w:tcW w:w="2947" w:type="pct"/>
            <w:tcBorders>
              <w:top w:val="nil"/>
              <w:left w:val="single" w:sz="4" w:space="0" w:color="auto"/>
              <w:bottom w:val="single" w:sz="4" w:space="0" w:color="auto"/>
              <w:right w:val="single" w:sz="4" w:space="0" w:color="auto"/>
            </w:tcBorders>
            <w:shd w:val="clear" w:color="auto" w:fill="auto"/>
            <w:noWrap/>
            <w:vAlign w:val="center"/>
            <w:hideMark/>
          </w:tcPr>
          <w:p w:rsidR="00DE3E5D" w:rsidRPr="00B17ABA" w:rsidRDefault="00DE3E5D" w:rsidP="008A4F36">
            <w:pPr>
              <w:pStyle w:val="TOC1"/>
              <w:rPr>
                <w:lang w:eastAsia="ko-KR"/>
              </w:rPr>
            </w:pPr>
            <w:r w:rsidRPr="00B17ABA">
              <w:rPr>
                <w:lang w:eastAsia="ko-KR"/>
              </w:rPr>
              <w:t xml:space="preserve">Total </w:t>
            </w:r>
          </w:p>
        </w:tc>
        <w:tc>
          <w:tcPr>
            <w:tcW w:w="1150"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51450</w:t>
            </w:r>
          </w:p>
        </w:tc>
        <w:tc>
          <w:tcPr>
            <w:tcW w:w="903" w:type="pct"/>
            <w:tcBorders>
              <w:top w:val="nil"/>
              <w:left w:val="nil"/>
              <w:bottom w:val="single" w:sz="4" w:space="0" w:color="auto"/>
              <w:right w:val="single" w:sz="4" w:space="0" w:color="auto"/>
            </w:tcBorders>
            <w:shd w:val="clear" w:color="auto" w:fill="auto"/>
            <w:noWrap/>
            <w:vAlign w:val="center"/>
            <w:hideMark/>
          </w:tcPr>
          <w:p w:rsidR="00DE3E5D" w:rsidRPr="00B17ABA" w:rsidRDefault="00DE3E5D" w:rsidP="008A4F36">
            <w:pPr>
              <w:pStyle w:val="TOC1"/>
              <w:jc w:val="center"/>
              <w:rPr>
                <w:lang w:eastAsia="ko-KR"/>
              </w:rPr>
            </w:pPr>
            <w:r w:rsidRPr="00B17ABA">
              <w:rPr>
                <w:lang w:eastAsia="ko-KR"/>
              </w:rPr>
              <w:t>100.00%</w:t>
            </w:r>
          </w:p>
        </w:tc>
      </w:tr>
    </w:tbl>
    <w:p w:rsidR="00DE3E5D" w:rsidRPr="00B17ABA" w:rsidRDefault="00DE3E5D" w:rsidP="00DE3E5D">
      <w:pPr>
        <w:rPr>
          <w:rFonts w:cstheme="majorBidi"/>
        </w:rPr>
      </w:pPr>
    </w:p>
    <w:p w:rsidR="00A665BD" w:rsidRPr="009923E9" w:rsidRDefault="00A665BD" w:rsidP="00A665BD">
      <w:pPr>
        <w:pStyle w:val="Caption"/>
        <w:rPr>
          <w:sz w:val="26"/>
          <w:szCs w:val="26"/>
        </w:rPr>
      </w:pPr>
      <w:r w:rsidRPr="009923E9">
        <w:rPr>
          <w:sz w:val="26"/>
          <w:szCs w:val="26"/>
        </w:rPr>
        <w:t>A1.3. Summary of the key studies</w:t>
      </w:r>
    </w:p>
    <w:p w:rsidR="00A665BD" w:rsidRPr="00B17ABA" w:rsidRDefault="00A665BD" w:rsidP="00DE3E5D">
      <w:pPr>
        <w:rPr>
          <w:rFonts w:cstheme="majorBidi"/>
        </w:rPr>
        <w:sectPr w:rsidR="00A665BD" w:rsidRPr="00B17ABA" w:rsidSect="00013330">
          <w:footerReference w:type="default" r:id="rId112"/>
          <w:pgSz w:w="11906" w:h="16838"/>
          <w:pgMar w:top="1701" w:right="1418" w:bottom="1701" w:left="2268" w:header="708" w:footer="708" w:gutter="0"/>
          <w:cols w:space="708"/>
          <w:docGrid w:linePitch="360"/>
        </w:sectPr>
      </w:pPr>
    </w:p>
    <w:tbl>
      <w:tblPr>
        <w:tblW w:w="5000" w:type="pct"/>
        <w:tblLayout w:type="fixed"/>
        <w:tblLook w:val="04A0" w:firstRow="1" w:lastRow="0" w:firstColumn="1" w:lastColumn="0" w:noHBand="0" w:noVBand="1"/>
      </w:tblPr>
      <w:tblGrid>
        <w:gridCol w:w="535"/>
        <w:gridCol w:w="866"/>
        <w:gridCol w:w="577"/>
        <w:gridCol w:w="802"/>
        <w:gridCol w:w="805"/>
        <w:gridCol w:w="1059"/>
        <w:gridCol w:w="709"/>
        <w:gridCol w:w="850"/>
        <w:gridCol w:w="1703"/>
        <w:gridCol w:w="1136"/>
        <w:gridCol w:w="2831"/>
        <w:gridCol w:w="1495"/>
      </w:tblGrid>
      <w:tr w:rsidR="00A665BD" w:rsidRPr="00B17ABA" w:rsidTr="00B73D7C">
        <w:trPr>
          <w:cantSplit/>
          <w:trHeight w:val="551"/>
          <w:tblHeader/>
        </w:trPr>
        <w:tc>
          <w:tcPr>
            <w:tcW w:w="200" w:type="pct"/>
            <w:tcBorders>
              <w:top w:val="single" w:sz="4" w:space="0" w:color="auto"/>
              <w:left w:val="single" w:sz="4" w:space="0" w:color="auto"/>
              <w:bottom w:val="doub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lastRenderedPageBreak/>
              <w:t>No</w:t>
            </w:r>
          </w:p>
        </w:tc>
        <w:tc>
          <w:tcPr>
            <w:tcW w:w="324"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uthors</w:t>
            </w:r>
          </w:p>
        </w:tc>
        <w:tc>
          <w:tcPr>
            <w:tcW w:w="216"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Year</w:t>
            </w:r>
          </w:p>
        </w:tc>
        <w:tc>
          <w:tcPr>
            <w:tcW w:w="300"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isease</w:t>
            </w:r>
          </w:p>
        </w:tc>
        <w:tc>
          <w:tcPr>
            <w:tcW w:w="301" w:type="pct"/>
            <w:tcBorders>
              <w:top w:val="single" w:sz="4" w:space="0" w:color="auto"/>
              <w:left w:val="nil"/>
              <w:bottom w:val="doub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Type of study</w:t>
            </w:r>
          </w:p>
        </w:tc>
        <w:tc>
          <w:tcPr>
            <w:tcW w:w="396"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odelling method</w:t>
            </w:r>
          </w:p>
        </w:tc>
        <w:tc>
          <w:tcPr>
            <w:tcW w:w="265"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ime to switch</w:t>
            </w:r>
          </w:p>
        </w:tc>
        <w:tc>
          <w:tcPr>
            <w:tcW w:w="318"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ime horizon</w:t>
            </w:r>
          </w:p>
        </w:tc>
        <w:tc>
          <w:tcPr>
            <w:tcW w:w="637"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Key treatment efficacy used to populate the model</w:t>
            </w:r>
          </w:p>
        </w:tc>
        <w:tc>
          <w:tcPr>
            <w:tcW w:w="425"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witching point</w:t>
            </w:r>
          </w:p>
        </w:tc>
        <w:tc>
          <w:tcPr>
            <w:tcW w:w="1059"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witching policy</w:t>
            </w:r>
          </w:p>
        </w:tc>
        <w:tc>
          <w:tcPr>
            <w:tcW w:w="559" w:type="pct"/>
            <w:tcBorders>
              <w:top w:val="single" w:sz="4" w:space="0" w:color="auto"/>
              <w:left w:val="nil"/>
              <w:bottom w:val="doub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rationale for the selection of the strategies</w:t>
            </w:r>
          </w:p>
        </w:tc>
      </w:tr>
      <w:tr w:rsidR="00A665BD" w:rsidRPr="00B17ABA" w:rsidTr="00B73D7C">
        <w:trPr>
          <w:cantSplit/>
          <w:trHeight w:val="934"/>
        </w:trPr>
        <w:tc>
          <w:tcPr>
            <w:tcW w:w="200" w:type="pct"/>
            <w:tcBorders>
              <w:top w:val="double" w:sz="4" w:space="0" w:color="auto"/>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1</w:t>
            </w:r>
          </w:p>
        </w:tc>
        <w:tc>
          <w:tcPr>
            <w:tcW w:w="324"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McEwan </w:t>
            </w:r>
            <w:r w:rsidRPr="00B17ABA">
              <w:rPr>
                <w:sz w:val="18"/>
                <w:szCs w:val="18"/>
              </w:rPr>
              <w:fldChar w:fldCharType="begin"/>
            </w:r>
            <w:r w:rsidR="00446C78" w:rsidRPr="00B17ABA">
              <w:rPr>
                <w:sz w:val="18"/>
                <w:szCs w:val="18"/>
              </w:rPr>
              <w:instrText xml:space="preserve"> ADDIN EN.CITE &lt;EndNote&gt;&lt;Cite&gt;&lt;Author&gt;McEwan&lt;/Author&gt;&lt;Year&gt;2010&lt;/Year&gt;&lt;RecNum&gt;31&lt;/RecNum&gt;&lt;DisplayText&gt;&lt;style face="superscript"&gt;[33]&lt;/style&gt;&lt;/DisplayText&gt;&lt;record&gt;&lt;rec-number&gt;31&lt;/rec-number&gt;&lt;foreign-keys&gt;&lt;key app="EN" db-id="z2a0dvwpazf220et2vh50z295rxpzfevwft2"&gt;31&lt;/key&gt;&lt;/foreign-keys&gt;&lt;ref-type name="Journal Article"&gt;17&lt;/ref-type&gt;&lt;contributors&gt;&lt;authors&gt;&lt;author&gt;McEwan, P.&lt;/author&gt;&lt;author&gt;Evans, M.&lt;/author&gt;&lt;author&gt;Bergenheim, K.&lt;/author&gt;&lt;/authors&gt;&lt;/contributors&gt;&lt;auth-address&gt;Cardiff Research Consortium, Cardiff, UK. phil.mcewan@capita.co.uk&lt;/auth-address&gt;&lt;titles&gt;&lt;title&gt;A population model evaluating the costs and benefits associated with different oral treatment strategies in people with type 2 diabetes&lt;/title&gt;&lt;secondary-title&gt;Diabetes Obes Metab&lt;/secondary-title&gt;&lt;/titles&gt;&lt;periodical&gt;&lt;full-title&gt;Diabetes Obesity &amp;amp; Metabolism&lt;/full-title&gt;&lt;abbr-1&gt;Diabetes Obes Metab&lt;/abbr-1&gt;&lt;/periodical&gt;&lt;pages&gt;623-30&lt;/pages&gt;&lt;volume&gt;12&lt;/volume&gt;&lt;number&gt;7&lt;/number&gt;&lt;edition&gt;2010/07/02&lt;/edition&gt;&lt;keywords&gt;&lt;keyword&gt;Administration, Oral&lt;/keyword&gt;&lt;keyword&gt;Blood Glucose&lt;/keyword&gt;&lt;keyword&gt;Cost-Benefit Analysis&lt;/keyword&gt;&lt;keyword&gt;Diabetes Mellitus, Type 2/complications/drug therapy/*economics&lt;/keyword&gt;&lt;keyword&gt;Female&lt;/keyword&gt;&lt;keyword&gt;Hemoglobin A, Glycosylated/drug effects&lt;/keyword&gt;&lt;keyword&gt;Humans&lt;/keyword&gt;&lt;keyword&gt;Hypoglycemic Agents/administration &amp;amp; dosage/*economics&lt;/keyword&gt;&lt;keyword&gt;Male&lt;/keyword&gt;&lt;keyword&gt;Middle Aged&lt;/keyword&gt;&lt;keyword&gt;Models, Economic&lt;/keyword&gt;&lt;keyword&gt;Quality of Life&lt;/keyword&gt;&lt;/keywords&gt;&lt;dates&gt;&lt;year&gt;2010&lt;/year&gt;&lt;pub-dates&gt;&lt;date&gt;Jul&lt;/date&gt;&lt;/pub-dates&gt;&lt;/dates&gt;&lt;isbn&gt;1463-1326 (Electronic)&amp;#xD;1462-8902 (Linking)&lt;/isbn&gt;&lt;accession-num&gt;20590737&lt;/accession-num&gt;&lt;urls&gt;&lt;related-urls&gt;&lt;url&gt;http://onlinelibrary.wiley.com/doi/10.1111/j.1463-1326.2010.01198.x/pdf&lt;/url&gt;&lt;/related-urls&gt;&lt;/urls&gt;&lt;electronic-resource-num&gt;DOM1198 [pii]&amp;#xD;10.1111/j.1463-1326.2010.01198.x&lt;/electronic-resource-num&gt;&lt;language&gt;eng&lt;/language&gt;&lt;access-date&gt;Accessed 19 February 2014&lt;/access-date&gt;&lt;/record&gt;&lt;/Cite&gt;&lt;/EndNote&gt;</w:instrText>
            </w:r>
            <w:r w:rsidRPr="00B17ABA">
              <w:rPr>
                <w:sz w:val="18"/>
                <w:szCs w:val="18"/>
              </w:rPr>
              <w:fldChar w:fldCharType="separate"/>
            </w:r>
            <w:r w:rsidR="00446C78" w:rsidRPr="00B17ABA">
              <w:rPr>
                <w:noProof/>
                <w:sz w:val="18"/>
                <w:szCs w:val="18"/>
                <w:vertAlign w:val="superscript"/>
              </w:rPr>
              <w:t>[33]</w:t>
            </w:r>
            <w:r w:rsidRPr="00B17ABA">
              <w:rPr>
                <w:sz w:val="18"/>
                <w:szCs w:val="18"/>
              </w:rPr>
              <w:fldChar w:fldCharType="end"/>
            </w:r>
          </w:p>
        </w:tc>
        <w:tc>
          <w:tcPr>
            <w:tcW w:w="216"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0</w:t>
            </w:r>
          </w:p>
        </w:tc>
        <w:tc>
          <w:tcPr>
            <w:tcW w:w="300"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ype 2 DM</w:t>
            </w:r>
          </w:p>
        </w:tc>
        <w:tc>
          <w:tcPr>
            <w:tcW w:w="301" w:type="pct"/>
            <w:tcBorders>
              <w:top w:val="double" w:sz="4" w:space="0" w:color="auto"/>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ES</w:t>
            </w:r>
          </w:p>
        </w:tc>
        <w:tc>
          <w:tcPr>
            <w:tcW w:w="265"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y</w:t>
            </w:r>
          </w:p>
        </w:tc>
        <w:tc>
          <w:tcPr>
            <w:tcW w:w="318"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nnual incidence and mortality rate.</w:t>
            </w:r>
          </w:p>
        </w:tc>
        <w:tc>
          <w:tcPr>
            <w:tcW w:w="425"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HbA1c threshold.</w:t>
            </w:r>
          </w:p>
        </w:tc>
        <w:tc>
          <w:tcPr>
            <w:tcW w:w="1059"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w:t>
            </w:r>
            <w:r w:rsidRPr="00B17ABA">
              <w:rPr>
                <w:sz w:val="18"/>
                <w:szCs w:val="18"/>
              </w:rPr>
              <w:t xml:space="preserve"> Metformin (MF) -&gt; MF + sulphonylureas (SU) -&gt; MF+SU+D</w:t>
            </w:r>
            <w:r w:rsidRPr="00B17ABA">
              <w:rPr>
                <w:sz w:val="18"/>
                <w:szCs w:val="18"/>
              </w:rPr>
              <w:br/>
            </w:r>
            <w:r w:rsidRPr="00B17ABA">
              <w:rPr>
                <w:rFonts w:ascii="Calibri" w:hAnsi="Calibri"/>
                <w:sz w:val="18"/>
                <w:szCs w:val="18"/>
              </w:rPr>
              <w:t>•</w:t>
            </w:r>
            <w:r w:rsidRPr="00B17ABA">
              <w:rPr>
                <w:sz w:val="18"/>
                <w:szCs w:val="18"/>
              </w:rPr>
              <w:t xml:space="preserve"> MF -&gt; MF+D -&gt; MF + D + SU</w:t>
            </w:r>
            <w:r w:rsidRPr="00B17ABA">
              <w:rPr>
                <w:sz w:val="18"/>
                <w:szCs w:val="18"/>
              </w:rPr>
              <w:br/>
            </w:r>
            <w:r w:rsidRPr="00B17ABA">
              <w:rPr>
                <w:rFonts w:ascii="Calibri" w:hAnsi="Calibri"/>
                <w:sz w:val="18"/>
                <w:szCs w:val="18"/>
              </w:rPr>
              <w:t>•</w:t>
            </w:r>
            <w:r w:rsidRPr="00B17ABA">
              <w:rPr>
                <w:sz w:val="18"/>
                <w:szCs w:val="18"/>
              </w:rPr>
              <w:t xml:space="preserve"> MF -&gt; MF+DPP-4 -&gt; MF + dipeptidyl peptidase (DPP-4) + SU</w:t>
            </w:r>
          </w:p>
        </w:tc>
        <w:tc>
          <w:tcPr>
            <w:tcW w:w="559" w:type="pct"/>
            <w:tcBorders>
              <w:top w:val="double" w:sz="4" w:space="0" w:color="auto"/>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linical guideline.</w:t>
            </w:r>
          </w:p>
        </w:tc>
      </w:tr>
      <w:tr w:rsidR="00A665BD" w:rsidRPr="00B17ABA" w:rsidTr="00B73D7C">
        <w:trPr>
          <w:cantSplit/>
          <w:trHeight w:val="1273"/>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2</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Furiak </w:t>
            </w:r>
            <w:r w:rsidRPr="00B17ABA">
              <w:rPr>
                <w:sz w:val="18"/>
                <w:szCs w:val="18"/>
              </w:rPr>
              <w:fldChar w:fldCharType="begin"/>
            </w:r>
            <w:r w:rsidR="00446C78" w:rsidRPr="00B17ABA">
              <w:rPr>
                <w:sz w:val="18"/>
                <w:szCs w:val="18"/>
              </w:rPr>
              <w:instrText xml:space="preserve"> ADDIN EN.CITE &lt;EndNote&gt;&lt;Cite&gt;&lt;Author&gt;Furiak&lt;/Author&gt;&lt;Year&gt;2009&lt;/Year&gt;&lt;RecNum&gt;367&lt;/RecNum&gt;&lt;DisplayText&gt;&lt;style face="superscript"&gt;[29]&lt;/style&gt;&lt;/DisplayText&gt;&lt;record&gt;&lt;rec-number&gt;367&lt;/rec-number&gt;&lt;foreign-keys&gt;&lt;key app="EN" db-id="z2a0dvwpazf220et2vh50z295rxpzfevwft2"&gt;367&lt;/key&gt;&lt;/foreign-keys&gt;&lt;ref-type name="Journal Article"&gt;17&lt;/ref-type&gt;&lt;contributors&gt;&lt;authors&gt;&lt;author&gt;Furiak, N. M.&lt;/author&gt;&lt;author&gt;Ascher-Svanum, H.&lt;/author&gt;&lt;author&gt;Klein, R. W.&lt;/author&gt;&lt;author&gt;Smolen, L. J.&lt;/author&gt;&lt;author&gt;Lawson, A. H.&lt;/author&gt;&lt;author&gt;Conley, R. R.&lt;/author&gt;&lt;author&gt;Culler, S. D.&lt;/author&gt;&lt;/authors&gt;&lt;/contributors&gt;&lt;auth-address&gt;Eli Lilly and Company, Indianapolis, IN, USA.&lt;/auth-address&gt;&lt;titles&gt;&lt;title&gt;Cost-effectiveness model comparing olanzapine and other oral atypical antipsychotics in the treatment of schizophrenia in the United States&lt;/title&gt;&lt;secondary-title&gt;Cost Eff Resour Alloc&lt;/secondary-title&gt;&lt;/titles&gt;&lt;periodical&gt;&lt;full-title&gt;Cost Eff Resour Alloc&lt;/full-title&gt;&lt;/periodical&gt;&lt;pages&gt;4&lt;/pages&gt;&lt;volume&gt;7&lt;/volume&gt;&lt;edition&gt;2009/04/09&lt;/edition&gt;&lt;dates&gt;&lt;year&gt;2009&lt;/year&gt;&lt;/dates&gt;&lt;isbn&gt;1478-7547 (Electronic)&amp;#xD;1478-7547 (Linking)&lt;/isbn&gt;&lt;accession-num&gt;19351408&lt;/accession-num&gt;&lt;urls&gt;&lt;related-urls&gt;&lt;url&gt;http://www.ncbi.nlm.nih.gov/pmc/articles/PMC2679720/&lt;/url&gt;&lt;/related-urls&gt;&lt;/urls&gt;&lt;custom2&gt;2679720&lt;/custom2&gt;&lt;electronic-resource-num&gt;1478-7547-7-4 [pii]&amp;#xD;10.1186/1478-7547-7-4&lt;/electronic-resource-num&gt;&lt;language&gt;eng&lt;/language&gt;&lt;access-date&gt;Accessed 19 February 2014&lt;/access-date&gt;&lt;/record&gt;&lt;/Cite&gt;&lt;/EndNote&gt;</w:instrText>
            </w:r>
            <w:r w:rsidRPr="00B17ABA">
              <w:rPr>
                <w:sz w:val="18"/>
                <w:szCs w:val="18"/>
              </w:rPr>
              <w:fldChar w:fldCharType="separate"/>
            </w:r>
            <w:r w:rsidR="00446C78" w:rsidRPr="00B17ABA">
              <w:rPr>
                <w:noProof/>
                <w:sz w:val="18"/>
                <w:szCs w:val="18"/>
                <w:vertAlign w:val="superscript"/>
              </w:rPr>
              <w:t>[29]</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9</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Schizophrenia </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icrosimulation</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3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dherence levels, relapse rates, the risk of AEs, medication discontinuation rates and medication switching patterns.</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elapse, AEs (weight gain, extrapyramidal symptoms, DM and hyperlipidemia).</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ny sequences among olanzapine, risperidone, quetiapine,  ziprasidone, aripiprazole, clozapine.</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 set of assumptions regarding the switching patterns that takes into account the reason for the switch.</w:t>
            </w:r>
          </w:p>
        </w:tc>
      </w:tr>
      <w:tr w:rsidR="00A665BD" w:rsidRPr="00B17ABA" w:rsidTr="00B73D7C">
        <w:trPr>
          <w:cantSplit/>
          <w:trHeight w:val="1391"/>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3</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Bobes </w:t>
            </w:r>
            <w:r w:rsidRPr="00B17ABA">
              <w:rPr>
                <w:sz w:val="18"/>
                <w:szCs w:val="18"/>
              </w:rPr>
              <w:fldChar w:fldCharType="begin">
                <w:fldData xml:space="preserve">PEVuZE5vdGU+PENpdGU+PEF1dGhvcj5Cb2JlczwvQXV0aG9yPjxZZWFyPjIwMDQ8L1llYXI+PFJl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</w:fldData>
              </w:fldChar>
            </w:r>
            <w:r w:rsidR="00446C78" w:rsidRPr="00B17ABA">
              <w:rPr>
                <w:sz w:val="18"/>
                <w:szCs w:val="18"/>
              </w:rPr>
              <w:instrText xml:space="preserve"> ADDIN EN.CITE </w:instrText>
            </w:r>
            <w:r w:rsidR="00446C78" w:rsidRPr="00B17ABA">
              <w:rPr>
                <w:sz w:val="18"/>
                <w:szCs w:val="18"/>
              </w:rPr>
              <w:fldChar w:fldCharType="begin">
                <w:fldData xml:space="preserve">PEVuZE5vdGU+PENpdGU+PEF1dGhvcj5Cb2JlczwvQXV0aG9yPjxZZWFyPjIwMDQ8L1llYXI+PFJl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</w:fldData>
              </w:fldChar>
            </w:r>
            <w:r w:rsidR="00446C78" w:rsidRPr="00B17ABA">
              <w:rPr>
                <w:sz w:val="18"/>
                <w:szCs w:val="18"/>
              </w:rPr>
              <w:instrText xml:space="preserve"> ADDIN EN.CITE.DATA </w:instrText>
            </w:r>
            <w:r w:rsidR="00446C78" w:rsidRPr="00B17ABA">
              <w:rPr>
                <w:sz w:val="18"/>
                <w:szCs w:val="18"/>
              </w:rPr>
            </w:r>
            <w:r w:rsidR="00446C78" w:rsidRPr="00B17ABA">
              <w:rPr>
                <w:sz w:val="18"/>
                <w:szCs w:val="18"/>
              </w:rPr>
              <w:fldChar w:fldCharType="end"/>
            </w:r>
            <w:r w:rsidRPr="00B17ABA">
              <w:rPr>
                <w:sz w:val="18"/>
                <w:szCs w:val="18"/>
              </w:rPr>
            </w:r>
            <w:r w:rsidRPr="00B17ABA">
              <w:rPr>
                <w:sz w:val="18"/>
                <w:szCs w:val="18"/>
              </w:rPr>
              <w:fldChar w:fldCharType="separate"/>
            </w:r>
            <w:r w:rsidR="00446C78" w:rsidRPr="00B17ABA">
              <w:rPr>
                <w:noProof/>
                <w:sz w:val="18"/>
                <w:szCs w:val="18"/>
                <w:vertAlign w:val="superscript"/>
              </w:rPr>
              <w:t>[28]</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4</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chizophreni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 xml:space="preserve">CEA </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2m</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incidence of AEs, the probabilities of non-compliance and rehospitalization due to non-compliance, the action taken by the clinician for AE.</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Es.</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Sequences up to four different types of antipsychotics: ziprasidone, olanzapine, risperidone and haloperidol. </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EIRE study.</w:t>
            </w:r>
          </w:p>
        </w:tc>
      </w:tr>
      <w:tr w:rsidR="00A665BD" w:rsidRPr="00B17ABA" w:rsidTr="00B73D7C">
        <w:trPr>
          <w:cantSplit/>
          <w:trHeight w:val="1141"/>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4</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Beard </w:t>
            </w:r>
            <w:r w:rsidRPr="00B17ABA">
              <w:rPr>
                <w:sz w:val="18"/>
                <w:szCs w:val="18"/>
              </w:rPr>
              <w:fldChar w:fldCharType="begin">
                <w:fldData xml:space="preserve">PEVuZE5vdGU+PENpdGU+PEF1dGhvcj5CZWFyZDwvQXV0aG9yPjxZZWFyPjIwMDY8L1llYXI+PFJl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==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CZWFyZDwvQXV0aG9yPjxZZWFyPjIwMDY8L1llYXI+PFJl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==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13]</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6</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chizophreni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ecision Tree + 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3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linical response data using Positive and Negative Syndrome Scale (PANSS) score.</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Poor clinical respon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reatment strategies having either first-line olanzapine or risperidone with switching to the alternative drug as second-line treatment such as clozapine, olanzapine, risperidone, quetiapine, ziprasidone, amisulpride and ariprazole.</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t cited.</w:t>
            </w:r>
          </w:p>
        </w:tc>
      </w:tr>
      <w:tr w:rsidR="00A665BD" w:rsidRPr="00B17ABA" w:rsidTr="00B73D7C">
        <w:trPr>
          <w:cantSplit/>
          <w:trHeight w:val="1266"/>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lastRenderedPageBreak/>
              <w:t>5</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Maetzel </w:t>
            </w:r>
            <w:r w:rsidRPr="00B17ABA">
              <w:rPr>
                <w:sz w:val="18"/>
                <w:szCs w:val="18"/>
              </w:rPr>
              <w:fldChar w:fldCharType="begin">
                <w:fldData xml:space="preserve">PEVuZE5vdGU+PENpdGU+PEF1dGhvcj5NYWV0emVsPC9BdXRob3I+PFllYXI+MjAwMjwvWWVhcj48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</w:fldData>
              </w:fldChar>
            </w:r>
            <w:r w:rsidR="00446C78" w:rsidRPr="00B17ABA">
              <w:rPr>
                <w:sz w:val="18"/>
                <w:szCs w:val="18"/>
              </w:rPr>
              <w:instrText xml:space="preserve"> ADDIN EN.CITE </w:instrText>
            </w:r>
            <w:r w:rsidR="00446C78" w:rsidRPr="00B17ABA">
              <w:rPr>
                <w:sz w:val="18"/>
                <w:szCs w:val="18"/>
              </w:rPr>
              <w:fldChar w:fldCharType="begin">
                <w:fldData xml:space="preserve">PEVuZE5vdGU+PENpdGU+PEF1dGhvcj5NYWV0emVsPC9BdXRob3I+PFllYXI+MjAwMjwvWWVhcj48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</w:fldData>
              </w:fldChar>
            </w:r>
            <w:r w:rsidR="00446C78" w:rsidRPr="00B17ABA">
              <w:rPr>
                <w:sz w:val="18"/>
                <w:szCs w:val="18"/>
              </w:rPr>
              <w:instrText xml:space="preserve"> ADDIN EN.CITE.DATA </w:instrText>
            </w:r>
            <w:r w:rsidR="00446C78" w:rsidRPr="00B17ABA">
              <w:rPr>
                <w:sz w:val="18"/>
                <w:szCs w:val="18"/>
              </w:rPr>
            </w:r>
            <w:r w:rsidR="00446C78" w:rsidRPr="00B17ABA">
              <w:rPr>
                <w:sz w:val="18"/>
                <w:szCs w:val="18"/>
              </w:rPr>
              <w:fldChar w:fldCharType="end"/>
            </w:r>
            <w:r w:rsidRPr="00B17ABA">
              <w:rPr>
                <w:sz w:val="18"/>
                <w:szCs w:val="18"/>
              </w:rPr>
            </w:r>
            <w:r w:rsidRPr="00B17ABA">
              <w:rPr>
                <w:sz w:val="18"/>
                <w:szCs w:val="18"/>
              </w:rPr>
              <w:fldChar w:fldCharType="separate"/>
            </w:r>
            <w:r w:rsidR="00446C78" w:rsidRPr="00B17ABA">
              <w:rPr>
                <w:noProof/>
                <w:sz w:val="18"/>
                <w:szCs w:val="18"/>
                <w:vertAlign w:val="superscript"/>
              </w:rPr>
              <w:t>[11]</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2</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5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Treatment termination rates, treatment withdrawal rates, ACR American College of Rheumatology (ACR20) response criteria. </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ack of efficacy and toxicity.</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w:t>
            </w:r>
            <w:r w:rsidRPr="00B17ABA">
              <w:rPr>
                <w:sz w:val="18"/>
                <w:szCs w:val="18"/>
              </w:rPr>
              <w:t xml:space="preserve"> Methotrxate-based regimes switching  to leflunomide, gold, and then cyclosporine </w:t>
            </w:r>
            <w:r w:rsidRPr="00B17ABA">
              <w:rPr>
                <w:sz w:val="18"/>
                <w:szCs w:val="18"/>
              </w:rPr>
              <w:br/>
            </w:r>
            <w:r w:rsidRPr="00B17ABA">
              <w:rPr>
                <w:rFonts w:ascii="Calibri" w:hAnsi="Calibri"/>
                <w:sz w:val="18"/>
                <w:szCs w:val="18"/>
              </w:rPr>
              <w:t>•</w:t>
            </w:r>
            <w:r w:rsidRPr="00B17ABA">
              <w:rPr>
                <w:sz w:val="18"/>
                <w:szCs w:val="18"/>
              </w:rPr>
              <w:t xml:space="preserve"> Methotrxate-based regimes switching to gold, and then cyclosporine </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sed on the responses of US and Canadian rheumatologists in a mailed survey.</w:t>
            </w:r>
          </w:p>
        </w:tc>
      </w:tr>
      <w:tr w:rsidR="00A665BD" w:rsidRPr="00B17ABA" w:rsidTr="00B73D7C">
        <w:trPr>
          <w:cantSplit/>
          <w:trHeight w:val="1124"/>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6</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Barton </w:t>
            </w:r>
            <w:r w:rsidRPr="00B17ABA">
              <w:rPr>
                <w:sz w:val="18"/>
                <w:szCs w:val="18"/>
              </w:rPr>
              <w:fldChar w:fldCharType="begin">
                <w:fldData xml:space="preserve">PEVuZE5vdGU+PENpdGU+PEF1dGhvcj5CYXJ0b248L0F1dGhvcj48WWVhcj4yMDA0PC9ZZWFyPjxS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CYXJ0b248L0F1dGhvcj48WWVhcj4yMDA0PC9ZZWFyPjxS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14]</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4</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ES (BRAM)</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ime to joint replacement, the reduction in HAQ score, toxicity for methotrexate and ciclosporin only.</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HAQ increase and quitting the DMARD.</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MARD sequences (any desired sequences of DMARD use can be tested).</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urvey of consultant rheumatologists working in the UK.</w:t>
            </w:r>
          </w:p>
        </w:tc>
      </w:tr>
      <w:tr w:rsidR="00A665BD" w:rsidRPr="00B17ABA" w:rsidTr="00B73D7C">
        <w:trPr>
          <w:cantSplit/>
          <w:trHeight w:val="1140"/>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7</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Welsing </w:t>
            </w:r>
            <w:r w:rsidRPr="00B17ABA">
              <w:rPr>
                <w:sz w:val="18"/>
                <w:szCs w:val="18"/>
              </w:rPr>
              <w:fldChar w:fldCharType="begin"/>
            </w:r>
            <w:r w:rsidR="00446C78" w:rsidRPr="00B17ABA">
              <w:rPr>
                <w:sz w:val="18"/>
                <w:szCs w:val="18"/>
              </w:rPr>
              <w:instrText xml:space="preserve"> ADDIN EN.CITE &lt;EndNote&gt;&lt;Cite&gt;&lt;Author&gt;Welsing&lt;/Author&gt;&lt;Year&gt;2004&lt;/Year&gt;&lt;RecNum&gt;11&lt;/RecNum&gt;&lt;DisplayText&gt;&lt;style face="superscript"&gt;[12]&lt;/style&gt;&lt;/DisplayText&gt;&lt;record&gt;&lt;rec-number&gt;11&lt;/rec-number&gt;&lt;foreign-keys&gt;&lt;key app="EN" db-id="z2a0dvwpazf220et2vh50z295rxpzfevwft2"&gt;11&lt;/key&gt;&lt;/foreign-keys&gt;&lt;ref-type name="Journal Article"&gt;17&lt;/ref-type&gt;&lt;contributors&gt;&lt;authors&gt;&lt;author&gt;Welsing, P. M. J.&lt;/author&gt;&lt;author&gt;Severens, J. L.&lt;/author&gt;&lt;author&gt;Hartman, M.&lt;/author&gt;&lt;author&gt;van Riel, Plcm&lt;/author&gt;&lt;author&gt;Laan, Rfjm&lt;/author&gt;&lt;/authors&gt;&lt;/contributors&gt;&lt;titles&gt;&lt;title&gt;Modeling the 5-year cost effectiveness of treatment strategies including tumor necrosis factor-blocking agents and leflunomide for treating rheumatoid arthritis in the Netherlands&lt;/title&gt;&lt;secondary-title&gt;Arthritis &amp;amp; Rheumatism-Arthritis Care &amp;amp; Research&lt;/secondary-title&gt;&lt;/titles&gt;&lt;periodical&gt;&lt;full-title&gt;Arthritis &amp;amp; Rheumatism-Arthritis Care &amp;amp; Research&lt;/full-title&gt;&lt;abbr-1&gt;Arthrit Rheum-Arthr&lt;/abbr-1&gt;&lt;/periodical&gt;&lt;pages&gt;964-973&lt;/pages&gt;&lt;volume&gt;51&lt;/volume&gt;&lt;number&gt;6&lt;/number&gt;&lt;dates&gt;&lt;year&gt;2004&lt;/year&gt;&lt;pub-dates&gt;&lt;date&gt;Dec 15&lt;/date&gt;&lt;/pub-dates&gt;&lt;/dates&gt;&lt;isbn&gt;0004-3591&lt;/isbn&gt;&lt;accession-num&gt;WOS:000225923200015&lt;/accession-num&gt;&lt;urls&gt;&lt;related-urls&gt;&lt;url&gt;&amp;lt;Go to ISI&amp;gt;://WOS:000225923200015&lt;/url&gt;&lt;/related-urls&gt;&lt;/urls&gt;&lt;electronic-resource-num&gt;10.1002/art.20843&lt;/electronic-resource-num&gt;&lt;/record&gt;&lt;/Cite&gt;&lt;/EndNote&gt;</w:instrText>
            </w:r>
            <w:r w:rsidRPr="00B17ABA">
              <w:rPr>
                <w:sz w:val="18"/>
                <w:szCs w:val="18"/>
              </w:rPr>
              <w:fldChar w:fldCharType="separate"/>
            </w:r>
            <w:r w:rsidR="00446C78" w:rsidRPr="00B17ABA">
              <w:rPr>
                <w:noProof/>
                <w:sz w:val="18"/>
                <w:szCs w:val="18"/>
                <w:vertAlign w:val="superscript"/>
              </w:rPr>
              <w:t>[12]</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4</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3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5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Insufficient response and toxicity.</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n response (based on the DAS).</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w:t>
            </w:r>
            <w:r w:rsidRPr="00B17ABA">
              <w:rPr>
                <w:sz w:val="18"/>
                <w:szCs w:val="18"/>
              </w:rPr>
              <w:t xml:space="preserve"> Usual care (sulfasalazine and methotrexate) </w:t>
            </w:r>
            <w:r w:rsidRPr="00B17ABA">
              <w:rPr>
                <w:sz w:val="18"/>
                <w:szCs w:val="18"/>
              </w:rPr>
              <w:br/>
            </w:r>
            <w:r w:rsidRPr="00B17ABA">
              <w:rPr>
                <w:rFonts w:ascii="Calibri" w:hAnsi="Calibri"/>
                <w:sz w:val="18"/>
                <w:szCs w:val="18"/>
              </w:rPr>
              <w:t>•</w:t>
            </w:r>
            <w:r w:rsidRPr="00B17ABA">
              <w:rPr>
                <w:sz w:val="18"/>
                <w:szCs w:val="18"/>
              </w:rPr>
              <w:t xml:space="preserve"> Leflunomide to usual care</w:t>
            </w:r>
            <w:r w:rsidRPr="00B17ABA">
              <w:rPr>
                <w:sz w:val="18"/>
                <w:szCs w:val="18"/>
              </w:rPr>
              <w:br/>
            </w:r>
            <w:r w:rsidRPr="00B17ABA">
              <w:rPr>
                <w:rFonts w:ascii="Calibri" w:hAnsi="Calibri"/>
                <w:sz w:val="18"/>
                <w:szCs w:val="18"/>
              </w:rPr>
              <w:t xml:space="preserve">• </w:t>
            </w:r>
            <w:r w:rsidRPr="00B17ABA">
              <w:rPr>
                <w:sz w:val="18"/>
                <w:szCs w:val="18"/>
              </w:rPr>
              <w:t>TNFb to usual care</w:t>
            </w:r>
            <w:r w:rsidRPr="00B17ABA">
              <w:rPr>
                <w:sz w:val="18"/>
                <w:szCs w:val="18"/>
              </w:rPr>
              <w:br/>
            </w:r>
            <w:r w:rsidRPr="00B17ABA">
              <w:rPr>
                <w:rFonts w:ascii="Calibri" w:hAnsi="Calibri"/>
                <w:sz w:val="18"/>
                <w:szCs w:val="18"/>
              </w:rPr>
              <w:t>•</w:t>
            </w:r>
            <w:r w:rsidRPr="00B17ABA">
              <w:rPr>
                <w:sz w:val="18"/>
                <w:szCs w:val="18"/>
              </w:rPr>
              <w:t xml:space="preserve"> Leflunomide to TNFb to usual care</w:t>
            </w:r>
            <w:r w:rsidRPr="00B17ABA">
              <w:rPr>
                <w:sz w:val="18"/>
                <w:szCs w:val="18"/>
              </w:rPr>
              <w:br/>
            </w:r>
            <w:r w:rsidRPr="00B17ABA">
              <w:rPr>
                <w:rFonts w:ascii="Calibri" w:hAnsi="Calibri"/>
                <w:sz w:val="18"/>
                <w:szCs w:val="18"/>
              </w:rPr>
              <w:t>•</w:t>
            </w:r>
            <w:r w:rsidRPr="00B17ABA">
              <w:rPr>
                <w:sz w:val="18"/>
                <w:szCs w:val="18"/>
              </w:rPr>
              <w:t xml:space="preserve"> TNFb to leflunomide to usual care</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sed on the current practice.</w:t>
            </w:r>
          </w:p>
        </w:tc>
      </w:tr>
      <w:tr w:rsidR="00A665BD" w:rsidRPr="00B17ABA" w:rsidTr="00B73D7C">
        <w:trPr>
          <w:cantSplit/>
          <w:trHeight w:val="1268"/>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8</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Brennan </w:t>
            </w:r>
            <w:r w:rsidRPr="00B17ABA">
              <w:rPr>
                <w:sz w:val="18"/>
                <w:szCs w:val="18"/>
              </w:rPr>
              <w:fldChar w:fldCharType="begin">
                <w:fldData xml:space="preserve">PEVuZE5vdGU+PENpdGU+PEF1dGhvcj5CcmVubmFuPC9BdXRob3I+PFllYXI+MjAwNDwvWWVhcj48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==
</w:fldData>
              </w:fldChar>
            </w:r>
            <w:r w:rsidR="00446C78" w:rsidRPr="00B17ABA">
              <w:rPr>
                <w:sz w:val="18"/>
                <w:szCs w:val="18"/>
              </w:rPr>
              <w:instrText xml:space="preserve"> ADDIN EN.CITE </w:instrText>
            </w:r>
            <w:r w:rsidR="00446C78" w:rsidRPr="00B17ABA">
              <w:rPr>
                <w:sz w:val="18"/>
                <w:szCs w:val="18"/>
              </w:rPr>
              <w:fldChar w:fldCharType="begin">
                <w:fldData xml:space="preserve">PEVuZE5vdGU+PENpdGU+PEF1dGhvcj5CcmVubmFuPC9BdXRob3I+PFllYXI+MjAwNDwvWWVhcj48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==
</w:fldData>
              </w:fldChar>
            </w:r>
            <w:r w:rsidR="00446C78" w:rsidRPr="00B17ABA">
              <w:rPr>
                <w:sz w:val="18"/>
                <w:szCs w:val="18"/>
              </w:rPr>
              <w:instrText xml:space="preserve"> ADDIN EN.CITE.DATA </w:instrText>
            </w:r>
            <w:r w:rsidR="00446C78" w:rsidRPr="00B17ABA">
              <w:rPr>
                <w:sz w:val="18"/>
                <w:szCs w:val="18"/>
              </w:rPr>
            </w:r>
            <w:r w:rsidR="00446C78" w:rsidRPr="00B17ABA">
              <w:rPr>
                <w:sz w:val="18"/>
                <w:szCs w:val="18"/>
              </w:rPr>
              <w:fldChar w:fldCharType="end"/>
            </w:r>
            <w:r w:rsidRPr="00B17ABA">
              <w:rPr>
                <w:sz w:val="18"/>
                <w:szCs w:val="18"/>
              </w:rPr>
            </w:r>
            <w:r w:rsidRPr="00B17ABA">
              <w:rPr>
                <w:sz w:val="18"/>
                <w:szCs w:val="18"/>
              </w:rPr>
              <w:fldChar w:fldCharType="separate"/>
            </w:r>
            <w:r w:rsidR="00446C78" w:rsidRPr="00B17ABA">
              <w:rPr>
                <w:noProof/>
                <w:sz w:val="18"/>
                <w:szCs w:val="18"/>
                <w:vertAlign w:val="superscript"/>
              </w:rPr>
              <w:t>[13]</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4</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Patient-level simulation</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HAQ score improvement and the relationship between the HAQ score and radiological progression.</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n-response (based on ACR), loss of efficacy and AEs.</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w:t>
            </w:r>
            <w:r w:rsidRPr="00B17ABA">
              <w:rPr>
                <w:sz w:val="18"/>
                <w:szCs w:val="18"/>
              </w:rPr>
              <w:t xml:space="preserve"> Etanercept, followed by intramuscular gold and leflunomide</w:t>
            </w:r>
            <w:r w:rsidRPr="00B17ABA">
              <w:rPr>
                <w:sz w:val="18"/>
                <w:szCs w:val="18"/>
              </w:rPr>
              <w:br/>
            </w:r>
            <w:r w:rsidRPr="00B17ABA">
              <w:rPr>
                <w:rFonts w:ascii="Calibri" w:hAnsi="Calibri"/>
                <w:sz w:val="18"/>
                <w:szCs w:val="18"/>
              </w:rPr>
              <w:t>•</w:t>
            </w:r>
            <w:r w:rsidRPr="00B17ABA">
              <w:rPr>
                <w:sz w:val="18"/>
                <w:szCs w:val="18"/>
              </w:rPr>
              <w:t xml:space="preserve"> Intramuscular gold, followed by leflunomide and cyclosporin+methotrexate</w:t>
            </w:r>
            <w:r w:rsidRPr="00B17ABA">
              <w:rPr>
                <w:sz w:val="18"/>
                <w:szCs w:val="18"/>
              </w:rPr>
              <w:br/>
            </w:r>
            <w:r w:rsidRPr="00B17ABA">
              <w:rPr>
                <w:sz w:val="18"/>
                <w:szCs w:val="18"/>
              </w:rPr>
              <w:br/>
              <w:t>* If failure occurs on all DMARDs in the sequence, best care was be provided.</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Discussion with clinical experts. </w:t>
            </w:r>
          </w:p>
        </w:tc>
      </w:tr>
      <w:tr w:rsidR="00A665BD" w:rsidRPr="00B17ABA" w:rsidTr="00B73D7C">
        <w:trPr>
          <w:cantSplit/>
          <w:trHeight w:val="662"/>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lastRenderedPageBreak/>
              <w:t>9</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Schadlich </w:t>
            </w:r>
            <w:r w:rsidRPr="00B17ABA">
              <w:rPr>
                <w:sz w:val="18"/>
                <w:szCs w:val="18"/>
              </w:rPr>
              <w:fldChar w:fldCharType="begin">
                <w:fldData xml:space="preserve">PEVuZE5vdGU+PENpdGU+PEF1dGhvcj5TY2hhZGxpY2g8L0F1dGhvcj48WWVhcj4yMDA1PC9ZZWFy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TY2hhZGxpY2g8L0F1dGhvcj48WWVhcj4yMDA1PC9ZZWFy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15]</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5</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p w:rsidR="00A665BD" w:rsidRPr="00B17ABA" w:rsidRDefault="00A665BD" w:rsidP="00A665BD">
            <w:pPr>
              <w:pStyle w:val="TOC1"/>
              <w:rPr>
                <w:sz w:val="18"/>
                <w:szCs w:val="18"/>
              </w:rPr>
            </w:pPr>
            <w:r w:rsidRPr="00B17ABA">
              <w:rPr>
                <w:sz w:val="18"/>
                <w:szCs w:val="18"/>
              </w:rPr>
              <w:t>/CE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international computerised model</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3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CR criteria.</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oss of effectiveness or adverse drug reaction.</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MARD sequences including leflunomide were compared with those excluding leflunomide.</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conceptual framework of the international computerised model .</w:t>
            </w:r>
          </w:p>
        </w:tc>
      </w:tr>
      <w:tr w:rsidR="00A665BD" w:rsidRPr="00B17ABA" w:rsidTr="00B73D7C">
        <w:trPr>
          <w:cantSplit/>
          <w:trHeight w:val="766"/>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10</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Chen </w:t>
            </w:r>
            <w:r w:rsidRPr="00B17ABA">
              <w:rPr>
                <w:sz w:val="18"/>
                <w:szCs w:val="18"/>
              </w:rPr>
              <w:fldChar w:fldCharType="begin">
                <w:fldData xml:space="preserve">PEVuZE5vdGU+PENpdGU+PEF1dGhvcj5DaGVuPC9BdXRob3I+PFllYXI+MjAwNjwvWWVhcj48UmVj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DaGVuPC9BdXRob3I+PFllYXI+MjAwNjwvWWVhcj48UmVj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16]</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6</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lang w:val="fr-FR"/>
              </w:rPr>
            </w:pPr>
            <w:r w:rsidRPr="00B17ABA">
              <w:rPr>
                <w:sz w:val="18"/>
                <w:szCs w:val="18"/>
                <w:lang w:val="fr-FR"/>
              </w:rPr>
              <w:t>DES</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ime on treatments, HAQ changes on treatment and toxicity.</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oxicity or loss of effectiveness.</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ombining inhibit tumour necrosis factor-alpha (TNF-alpha) agents, such as adalimumab, etanercept and infliximab, in a sequence of DMARDs.</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ICE guideline.</w:t>
            </w:r>
          </w:p>
        </w:tc>
      </w:tr>
      <w:tr w:rsidR="00A665BD" w:rsidRPr="00B17ABA" w:rsidTr="00B73D7C">
        <w:trPr>
          <w:cantSplit/>
          <w:trHeight w:val="1138"/>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11</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Brennan </w:t>
            </w:r>
            <w:r w:rsidRPr="00B17ABA">
              <w:rPr>
                <w:sz w:val="18"/>
                <w:szCs w:val="18"/>
              </w:rPr>
              <w:fldChar w:fldCharType="begin">
                <w:fldData xml:space="preserve">PEVuZE5vdGU+PENpdGU+PEF1dGhvcj5CcmVubmFuPC9BdXRob3I+PFllYXI+MjAwNzwvWWVhcj48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CcmVubmFuPC9BdXRob3I+PFllYXI+MjAwNzwvWWVhcj48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17]</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7</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Patient-level simulation</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EULAR response.</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Es or lack of response (assessed using the EULAR).</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NF- antagonist therapies (infliximab, etanercept and adalimumab) as a group versus traditional disease-modifying anti-rheumatic drugs (hydroxychloroquine, methotrexate, intramuscular gold, sulphasalazine and leflunomide).</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British Society</w:t>
            </w:r>
            <w:r w:rsidRPr="00B17ABA">
              <w:rPr>
                <w:sz w:val="18"/>
                <w:szCs w:val="18"/>
              </w:rPr>
              <w:br/>
              <w:t>for Rheumatology Biologics Registry.</w:t>
            </w:r>
          </w:p>
        </w:tc>
      </w:tr>
      <w:tr w:rsidR="00A665BD" w:rsidRPr="00B17ABA" w:rsidTr="00B73D7C">
        <w:trPr>
          <w:cantSplit/>
          <w:trHeight w:val="686"/>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12</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Saraux </w:t>
            </w:r>
            <w:r w:rsidRPr="00B17ABA">
              <w:rPr>
                <w:sz w:val="18"/>
                <w:szCs w:val="18"/>
              </w:rPr>
              <w:fldChar w:fldCharType="begin"/>
            </w:r>
            <w:r w:rsidR="00446C78" w:rsidRPr="00B17ABA">
              <w:rPr>
                <w:sz w:val="18"/>
                <w:szCs w:val="18"/>
              </w:rPr>
              <w:instrText xml:space="preserve"> ADDIN EN.CITE &lt;EndNote&gt;&lt;Cite&gt;&lt;Author&gt;Saraux&lt;/Author&gt;&lt;Year&gt;2010&lt;/Year&gt;&lt;RecNum&gt;16&lt;/RecNum&gt;&lt;DisplayText&gt;&lt;style face="superscript"&gt;[17]&lt;/style&gt;&lt;/DisplayText&gt;&lt;record&gt;&lt;rec-number&gt;16&lt;/rec-number&gt;&lt;foreign-keys&gt;&lt;key app="EN" db-id="z2a0dvwpazf220et2vh50z295rxpzfevwft2"&gt;16&lt;/key&gt;&lt;/foreign-keys&gt;&lt;ref-type name="Journal Article"&gt;17&lt;/ref-type&gt;&lt;contributors&gt;&lt;authors&gt;&lt;author&gt;Saraux, Alain&lt;/author&gt;&lt;author&gt;Gossec, Laure&lt;/author&gt;&lt;author&gt;Goupille, Philippe&lt;/author&gt;&lt;author&gt;Bregman, Bruno&lt;/author&gt;&lt;author&gt;Boccard, Eric&lt;/author&gt;&lt;author&gt;Dupont, Danielle&lt;/author&gt;&lt;author&gt;Beresniak, Ariel&lt;/author&gt;&lt;/authors&gt;&lt;/contributors&gt;&lt;titles&gt;&lt;title&gt;Cost-effectiveness modelling of biological treatment sequences in moderate to severe rheumatoid arthritis in France&lt;/title&gt;&lt;secondary-title&gt;Rheumatology&lt;/secondary-title&gt;&lt;/titles&gt;&lt;periodical&gt;&lt;full-title&gt;Rheumatology&lt;/full-title&gt;&lt;/periodical&gt;&lt;pages&gt;733-740&lt;/pages&gt;&lt;volume&gt;49&lt;/volume&gt;&lt;number&gt;4&lt;/number&gt;&lt;dates&gt;&lt;year&gt;2010&lt;/year&gt;&lt;pub-dates&gt;&lt;date&gt;Apr&lt;/date&gt;&lt;/pub-dates&gt;&lt;/dates&gt;&lt;isbn&gt;1462-0324; 1462-0332&lt;/isbn&gt;&lt;accession-num&gt;WOS:000275818700016&lt;/accession-num&gt;&lt;urls&gt;&lt;related-urls&gt;&lt;url&gt;&amp;lt;Go to ISI&amp;gt;://WOS:000275818700016&lt;/url&gt;&lt;/related-urls&gt;&lt;/urls&gt;&lt;electronic-resource-num&gt;10.1093/rheumatology/kep434&lt;/electronic-resource-num&gt;&lt;/record&gt;&lt;/Cite&gt;&lt;/EndNote&gt;</w:instrText>
            </w:r>
            <w:r w:rsidRPr="00B17ABA">
              <w:rPr>
                <w:sz w:val="18"/>
                <w:szCs w:val="18"/>
              </w:rPr>
              <w:fldChar w:fldCharType="separate"/>
            </w:r>
            <w:r w:rsidR="00446C78" w:rsidRPr="00B17ABA">
              <w:rPr>
                <w:noProof/>
                <w:sz w:val="18"/>
                <w:szCs w:val="18"/>
                <w:vertAlign w:val="superscript"/>
              </w:rPr>
              <w:t>[17]</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0</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E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ecision Tree</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Disease </w:t>
            </w:r>
            <w:r w:rsidRPr="00B17ABA">
              <w:rPr>
                <w:sz w:val="18"/>
                <w:szCs w:val="18"/>
              </w:rPr>
              <w:br/>
              <w:t xml:space="preserve">Activity Score (DAS28). </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Insufficient respon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E</w:t>
            </w:r>
            <w:r w:rsidRPr="00B17ABA">
              <w:rPr>
                <w:sz w:val="18"/>
                <w:szCs w:val="18"/>
              </w:rPr>
              <w:t>tanercept -&gt; abatacept -&gt; adalimumab</w:t>
            </w:r>
            <w:r w:rsidRPr="00B17ABA">
              <w:rPr>
                <w:sz w:val="18"/>
                <w:szCs w:val="18"/>
              </w:rPr>
              <w:br/>
            </w:r>
            <w:r w:rsidRPr="00B17ABA">
              <w:rPr>
                <w:rFonts w:ascii="Calibri" w:hAnsi="Calibri"/>
                <w:sz w:val="18"/>
                <w:szCs w:val="18"/>
              </w:rPr>
              <w:t>•</w:t>
            </w:r>
            <w:r w:rsidRPr="00B17ABA">
              <w:rPr>
                <w:sz w:val="18"/>
                <w:szCs w:val="18"/>
              </w:rPr>
              <w:t xml:space="preserve"> Etanercept -&gt; rituximab -&gt; adalimumab</w:t>
            </w:r>
            <w:r w:rsidRPr="00B17ABA">
              <w:rPr>
                <w:sz w:val="18"/>
                <w:szCs w:val="18"/>
              </w:rPr>
              <w:br/>
            </w:r>
            <w:r w:rsidRPr="00B17ABA">
              <w:rPr>
                <w:rFonts w:ascii="Calibri" w:hAnsi="Calibri"/>
                <w:sz w:val="18"/>
                <w:szCs w:val="18"/>
              </w:rPr>
              <w:t>•</w:t>
            </w:r>
            <w:r w:rsidRPr="00B17ABA">
              <w:rPr>
                <w:sz w:val="18"/>
                <w:szCs w:val="18"/>
              </w:rPr>
              <w:t xml:space="preserve"> Etanercept -&gt; adalimumab -&gt; abatacept</w:t>
            </w:r>
            <w:r w:rsidRPr="00B17ABA">
              <w:rPr>
                <w:sz w:val="18"/>
                <w:szCs w:val="18"/>
              </w:rPr>
              <w:br/>
            </w:r>
            <w:r w:rsidRPr="00B17ABA">
              <w:rPr>
                <w:rFonts w:ascii="Calibri" w:hAnsi="Calibri"/>
                <w:sz w:val="18"/>
                <w:szCs w:val="18"/>
              </w:rPr>
              <w:t>•</w:t>
            </w:r>
            <w:r w:rsidRPr="00B17ABA">
              <w:rPr>
                <w:sz w:val="18"/>
                <w:szCs w:val="18"/>
              </w:rPr>
              <w:t xml:space="preserve"> Etanercept -&gt; adalimumab -&gt; infliximab</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sed on the current practice.</w:t>
            </w:r>
          </w:p>
        </w:tc>
      </w:tr>
      <w:tr w:rsidR="00A665BD" w:rsidRPr="00B17ABA" w:rsidTr="00B73D7C">
        <w:trPr>
          <w:cantSplit/>
          <w:trHeight w:val="135"/>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lastRenderedPageBreak/>
              <w:t>13</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Merkesdal </w:t>
            </w:r>
            <w:r w:rsidRPr="00B17ABA">
              <w:rPr>
                <w:sz w:val="18"/>
                <w:szCs w:val="18"/>
              </w:rPr>
              <w:fldChar w:fldCharType="begin"/>
            </w:r>
            <w:r w:rsidR="00446C78" w:rsidRPr="00B17ABA">
              <w:rPr>
                <w:sz w:val="18"/>
                <w:szCs w:val="18"/>
              </w:rPr>
              <w:instrText xml:space="preserve"> ADDIN EN.CITE &lt;EndNote&gt;&lt;Cite&gt;&lt;Author&gt;Merkesdal&lt;/Author&gt;&lt;Year&gt;2010&lt;/Year&gt;&lt;RecNum&gt;20&lt;/RecNum&gt;&lt;DisplayText&gt;&lt;style face="superscript"&gt;[18]&lt;/style&gt;&lt;/DisplayText&gt;&lt;record&gt;&lt;rec-number&gt;20&lt;/rec-number&gt;&lt;foreign-keys&gt;&lt;key app="EN" db-id="z2a0dvwpazf220et2vh50z295rxpzfevwft2"&gt;20&lt;/key&gt;&lt;/foreign-keys&gt;&lt;ref-type name="Journal Article"&gt;17&lt;/ref-type&gt;&lt;contributors&gt;&lt;authors&gt;&lt;author&gt;Merkesdal, Sonja&lt;/author&gt;&lt;author&gt;Kirchhoff, Timm&lt;/author&gt;&lt;author&gt;Wolka, Diane&lt;/author&gt;&lt;author&gt;Ladinek, Gunter&lt;/author&gt;&lt;author&gt;Kielhorn, Adrian&lt;/author&gt;&lt;author&gt;Rubbert-Roth, Andrea&lt;/author&gt;&lt;/authors&gt;&lt;/contributors&gt;&lt;titles&gt;&lt;title&gt;Cost-effectiveness analysis of rituximab treatment in patients in Germany with rheumatoid arthritis after etanercept-failure&lt;/title&gt;&lt;secondary-title&gt;European Journal of Health Economics&lt;/secondary-title&gt;&lt;/titles&gt;&lt;periodical&gt;&lt;full-title&gt;European Journal of Health Economics&lt;/full-title&gt;&lt;/periodical&gt;&lt;pages&gt;95-104&lt;/pages&gt;&lt;volume&gt;11&lt;/volume&gt;&lt;number&gt;1&lt;/number&gt;&lt;dates&gt;&lt;year&gt;2010&lt;/year&gt;&lt;pub-dates&gt;&lt;date&gt;Feb&lt;/date&gt;&lt;/pub-dates&gt;&lt;/dates&gt;&lt;isbn&gt;1618-7598&lt;/isbn&gt;&lt;accession-num&gt;WOS:000275170000010&lt;/accession-num&gt;&lt;urls&gt;&lt;related-urls&gt;&lt;url&gt;&amp;lt;Go to ISI&amp;gt;://WOS:000275170000010&lt;/url&gt;&lt;/related-urls&gt;&lt;/urls&gt;&lt;electronic-resource-num&gt;10.1007/s10198-009-0205-y&lt;/electronic-resource-num&gt;&lt;/record&gt;&lt;/Cite&gt;&lt;/EndNote&gt;</w:instrText>
            </w:r>
            <w:r w:rsidRPr="00B17ABA">
              <w:rPr>
                <w:sz w:val="18"/>
                <w:szCs w:val="18"/>
              </w:rPr>
              <w:fldChar w:fldCharType="separate"/>
            </w:r>
            <w:r w:rsidR="00446C78" w:rsidRPr="00B17ABA">
              <w:rPr>
                <w:noProof/>
                <w:sz w:val="18"/>
                <w:szCs w:val="18"/>
                <w:vertAlign w:val="superscript"/>
              </w:rPr>
              <w:t>[18]</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0</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CR response.</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 respon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S</w:t>
            </w:r>
            <w:r w:rsidRPr="00B17ABA">
              <w:rPr>
                <w:sz w:val="18"/>
                <w:szCs w:val="18"/>
              </w:rPr>
              <w:t>tandard treatment arm: adalimumab + methotrexate, inﬂiximab + methotrexate, gold preparations, cyclosporin A, supportive therapy (including only monotherapy with methotrexate).</w:t>
            </w:r>
            <w:r w:rsidRPr="00B17ABA">
              <w:rPr>
                <w:sz w:val="18"/>
                <w:szCs w:val="18"/>
              </w:rPr>
              <w:br/>
            </w:r>
            <w:r w:rsidRPr="00B17ABA">
              <w:rPr>
                <w:rFonts w:ascii="Calibri" w:hAnsi="Calibri"/>
                <w:sz w:val="18"/>
                <w:szCs w:val="18"/>
              </w:rPr>
              <w:t>• R</w:t>
            </w:r>
            <w:r w:rsidRPr="00B17ABA">
              <w:rPr>
                <w:sz w:val="18"/>
                <w:szCs w:val="18"/>
              </w:rPr>
              <w:t>ituximab arm: rituximab+ methotrexate, adalimumab+methotrexate, inﬂiximab+ methotrexate, gold preparations, cyclosporin A, supportive therapy (permitting methotrexate monotherapy only).</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Expert opinion.</w:t>
            </w:r>
          </w:p>
        </w:tc>
      </w:tr>
      <w:tr w:rsidR="00A665BD" w:rsidRPr="00B17ABA" w:rsidTr="00B73D7C">
        <w:trPr>
          <w:cantSplit/>
          <w:trHeight w:val="1129"/>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14</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Hallinen </w:t>
            </w:r>
            <w:r w:rsidRPr="00B17ABA">
              <w:rPr>
                <w:sz w:val="18"/>
                <w:szCs w:val="18"/>
              </w:rPr>
              <w:fldChar w:fldCharType="begin">
                <w:fldData xml:space="preserve">PEVuZE5vdGU+PENpdGU+PEF1dGhvcj5IYWxsaW5lbjwvQXV0aG9yPjxZZWFyPjIwMTA8L1llYXI+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IYWxsaW5lbjwvQXV0aG9yPjxZZWFyPjIwMTA8L1llYXI+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18]</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0</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CR response.</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 respon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Initially patients received either best supportive care (BSC) or one of the following treatments, each combined with methotrexate, before BSC: adalimumab, abatacept, etanercept, infliximab, or rituximab. </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sed on the current practice.</w:t>
            </w:r>
          </w:p>
        </w:tc>
      </w:tr>
      <w:tr w:rsidR="00A665BD" w:rsidRPr="00B17ABA" w:rsidTr="00B73D7C">
        <w:trPr>
          <w:cantSplit/>
          <w:trHeight w:val="1833"/>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15</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Wu </w:t>
            </w:r>
            <w:r w:rsidRPr="00B17ABA">
              <w:rPr>
                <w:sz w:val="18"/>
                <w:szCs w:val="18"/>
              </w:rPr>
              <w:fldChar w:fldCharType="begin"/>
            </w:r>
            <w:r w:rsidR="00446C78" w:rsidRPr="00B17ABA">
              <w:rPr>
                <w:sz w:val="18"/>
                <w:szCs w:val="18"/>
              </w:rPr>
              <w:instrText xml:space="preserve"> ADDIN EN.CITE &lt;EndNote&gt;&lt;Cite&gt;&lt;Author&gt;Wu&lt;/Author&gt;&lt;Year&gt;2012&lt;/Year&gt;&lt;RecNum&gt;17&lt;/RecNum&gt;&lt;DisplayText&gt;&lt;style face="superscript"&gt;[20]&lt;/style&gt;&lt;/DisplayText&gt;&lt;record&gt;&lt;rec-number&gt;17&lt;/rec-number&gt;&lt;foreign-keys&gt;&lt;key app="EN" db-id="z2a0dvwpazf220et2vh50z295rxpzfevwft2"&gt;17&lt;/key&gt;&lt;/foreign-keys&gt;&lt;ref-type name="Journal Article"&gt;17&lt;/ref-type&gt;&lt;contributors&gt;&lt;authors&gt;&lt;author&gt;Wu, B.&lt;/author&gt;&lt;author&gt;Wilson, A.&lt;/author&gt;&lt;author&gt;Wang, F.&lt;/author&gt;&lt;author&gt;Wang, S.&lt;/author&gt;&lt;author&gt;Wallace, D. J.&lt;/author&gt;&lt;author&gt;Weisman, M. H.&lt;/author&gt;&lt;author&gt;Lu, L.&lt;/author&gt;&lt;/authors&gt;&lt;/contributors&gt;&lt;titles&gt;&lt;title&gt;Cost effectiveness of different treatment strategies in the treatment of patients with moderate to severe rheumatoid arthritis in China&lt;/title&gt;&lt;secondary-title&gt;Plos One&lt;/secondary-title&gt;&lt;/titles&gt;&lt;periodical&gt;&lt;full-title&gt;Plos One&lt;/full-title&gt;&lt;/periodical&gt;&lt;volume&gt;7&lt;/volume&gt;&lt;number&gt;10&lt;/number&gt;&lt;dates&gt;&lt;year&gt;2012&lt;/year&gt;&lt;pub-dates&gt;&lt;date&gt;Oct 9&lt;/date&gt;&lt;/pub-dates&gt;&lt;/dates&gt;&lt;isbn&gt;1932-6203&lt;/isbn&gt;&lt;accession-num&gt;WOS:000309889400082&lt;/accession-num&gt;&lt;urls&gt;&lt;related-urls&gt;&lt;url&gt;&amp;lt;Go to ISI&amp;gt;://WOS:000309889400082&lt;/url&gt;&lt;/related-urls&gt;&lt;/urls&gt;&lt;custom7&gt;e47373&lt;/custom7&gt;&lt;electronic-resource-num&gt;10.1371/journal.pone.0047373&lt;/electronic-resource-num&gt;&lt;/record&gt;&lt;/Cite&gt;&lt;/EndNote&gt;</w:instrText>
            </w:r>
            <w:r w:rsidRPr="00B17ABA">
              <w:rPr>
                <w:sz w:val="18"/>
                <w:szCs w:val="18"/>
              </w:rPr>
              <w:fldChar w:fldCharType="separate"/>
            </w:r>
            <w:r w:rsidR="00446C78" w:rsidRPr="00B17ABA">
              <w:rPr>
                <w:noProof/>
                <w:sz w:val="18"/>
                <w:szCs w:val="18"/>
                <w:vertAlign w:val="superscript"/>
              </w:rPr>
              <w:t>[20]</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2</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CR response.</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Poor remission </w:t>
            </w:r>
            <w:r w:rsidRPr="00B17ABA">
              <w:rPr>
                <w:sz w:val="18"/>
                <w:szCs w:val="18"/>
              </w:rPr>
              <w:br/>
              <w:t>or AEs.</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DMARDs only</w:t>
            </w:r>
            <w:r w:rsidRPr="00B17ABA">
              <w:rPr>
                <w:sz w:val="18"/>
                <w:szCs w:val="18"/>
              </w:rPr>
              <w:br/>
            </w:r>
            <w:r w:rsidRPr="00B17ABA">
              <w:rPr>
                <w:rFonts w:ascii="Calibri" w:hAnsi="Calibri"/>
                <w:sz w:val="18"/>
                <w:szCs w:val="18"/>
              </w:rPr>
              <w:t xml:space="preserve">• </w:t>
            </w:r>
            <w:r w:rsidRPr="00B17ABA">
              <w:rPr>
                <w:sz w:val="18"/>
                <w:szCs w:val="18"/>
              </w:rPr>
              <w:t xml:space="preserve">Etanercept followed by DMARD </w:t>
            </w:r>
            <w:r w:rsidRPr="00B17ABA">
              <w:rPr>
                <w:sz w:val="18"/>
                <w:szCs w:val="18"/>
              </w:rPr>
              <w:br/>
            </w:r>
            <w:r w:rsidRPr="00B17ABA">
              <w:rPr>
                <w:rFonts w:ascii="Calibri" w:hAnsi="Calibri"/>
                <w:sz w:val="18"/>
                <w:szCs w:val="18"/>
              </w:rPr>
              <w:t xml:space="preserve">• </w:t>
            </w:r>
            <w:r w:rsidRPr="00B17ABA">
              <w:rPr>
                <w:sz w:val="18"/>
                <w:szCs w:val="18"/>
              </w:rPr>
              <w:t xml:space="preserve">Infliximab followed by DMARD </w:t>
            </w:r>
            <w:r w:rsidRPr="00B17ABA">
              <w:rPr>
                <w:sz w:val="18"/>
                <w:szCs w:val="18"/>
              </w:rPr>
              <w:br/>
            </w:r>
            <w:r w:rsidRPr="00B17ABA">
              <w:rPr>
                <w:rFonts w:ascii="Calibri" w:hAnsi="Calibri"/>
                <w:sz w:val="18"/>
                <w:szCs w:val="18"/>
              </w:rPr>
              <w:t xml:space="preserve">• </w:t>
            </w:r>
            <w:r w:rsidRPr="00B17ABA">
              <w:rPr>
                <w:sz w:val="18"/>
                <w:szCs w:val="18"/>
              </w:rPr>
              <w:t xml:space="preserve">Adalimumab followed by DMARD </w:t>
            </w:r>
            <w:r w:rsidRPr="00B17ABA">
              <w:rPr>
                <w:sz w:val="18"/>
                <w:szCs w:val="18"/>
              </w:rPr>
              <w:br/>
            </w:r>
            <w:r w:rsidRPr="00B17ABA">
              <w:rPr>
                <w:rFonts w:ascii="Calibri" w:hAnsi="Calibri"/>
                <w:sz w:val="18"/>
                <w:szCs w:val="18"/>
              </w:rPr>
              <w:t xml:space="preserve">• </w:t>
            </w:r>
            <w:r w:rsidRPr="00B17ABA">
              <w:rPr>
                <w:sz w:val="18"/>
                <w:szCs w:val="18"/>
              </w:rPr>
              <w:t>Etanercept therapy followed by rituximab and DMARD</w:t>
            </w:r>
            <w:r w:rsidRPr="00B17ABA">
              <w:rPr>
                <w:sz w:val="18"/>
                <w:szCs w:val="18"/>
              </w:rPr>
              <w:br/>
            </w:r>
            <w:r w:rsidRPr="00B17ABA">
              <w:rPr>
                <w:rFonts w:ascii="Calibri" w:hAnsi="Calibri"/>
                <w:sz w:val="18"/>
                <w:szCs w:val="18"/>
              </w:rPr>
              <w:t xml:space="preserve">• </w:t>
            </w:r>
            <w:r w:rsidRPr="00B17ABA">
              <w:rPr>
                <w:sz w:val="18"/>
                <w:szCs w:val="18"/>
              </w:rPr>
              <w:t xml:space="preserve">Infliximab therapy followed by rituximab and DMARD </w:t>
            </w:r>
            <w:r w:rsidRPr="00B17ABA">
              <w:rPr>
                <w:sz w:val="18"/>
                <w:szCs w:val="18"/>
              </w:rPr>
              <w:br/>
            </w:r>
            <w:r w:rsidRPr="00B17ABA">
              <w:rPr>
                <w:rFonts w:ascii="Calibri" w:hAnsi="Calibri"/>
                <w:sz w:val="18"/>
                <w:szCs w:val="18"/>
              </w:rPr>
              <w:t xml:space="preserve">• </w:t>
            </w:r>
            <w:r w:rsidRPr="00B17ABA">
              <w:rPr>
                <w:sz w:val="18"/>
                <w:szCs w:val="18"/>
              </w:rPr>
              <w:t xml:space="preserve">Adalimumab therapy followed by rituximab and DMARD </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ccording to the opinion of</w:t>
            </w:r>
            <w:r w:rsidRPr="00B17ABA">
              <w:rPr>
                <w:sz w:val="18"/>
                <w:szCs w:val="18"/>
              </w:rPr>
              <w:br/>
              <w:t>Chinese rheumatologists.</w:t>
            </w:r>
          </w:p>
        </w:tc>
      </w:tr>
      <w:tr w:rsidR="00A665BD" w:rsidRPr="00B17ABA" w:rsidTr="00B73D7C">
        <w:trPr>
          <w:cantSplit/>
          <w:trHeight w:val="1465"/>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lastRenderedPageBreak/>
              <w:t>16</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Puolakka </w:t>
            </w:r>
            <w:r w:rsidRPr="00B17ABA">
              <w:rPr>
                <w:sz w:val="18"/>
                <w:szCs w:val="18"/>
              </w:rPr>
              <w:fldChar w:fldCharType="begin"/>
            </w:r>
            <w:r w:rsidR="00446C78" w:rsidRPr="00B17ABA">
              <w:rPr>
                <w:sz w:val="18"/>
                <w:szCs w:val="18"/>
              </w:rPr>
              <w:instrText xml:space="preserve"> ADDIN EN.CITE &lt;EndNote&gt;&lt;Cite&gt;&lt;Author&gt;Puolakka&lt;/Author&gt;&lt;Year&gt;2012&lt;/Year&gt;&lt;RecNum&gt;18&lt;/RecNum&gt;&lt;DisplayText&gt;&lt;style face="superscript"&gt;[19]&lt;/style&gt;&lt;/DisplayText&gt;&lt;record&gt;&lt;rec-number&gt;18&lt;/rec-number&gt;&lt;foreign-keys&gt;&lt;key app="EN" db-id="z2a0dvwpazf220et2vh50z295rxpzfevwft2"&gt;18&lt;/key&gt;&lt;/foreign-keys&gt;&lt;ref-type name="Journal Article"&gt;17&lt;/ref-type&gt;&lt;contributors&gt;&lt;authors&gt;&lt;author&gt;Puolakka, K.&lt;/author&gt;&lt;author&gt;Blafield, H.&lt;/author&gt;&lt;author&gt;Kauppi, M.&lt;/author&gt;&lt;author&gt;Luosujarvi, R.&lt;/author&gt;&lt;author&gt;Peltomaa, R.&lt;/author&gt;&lt;author&gt;Leikola-Pelho, T.&lt;/author&gt;&lt;author&gt;Sennfalt, K.&lt;/author&gt;&lt;author&gt;Beresniak, A.&lt;/author&gt;&lt;/authors&gt;&lt;/contributors&gt;&lt;titles&gt;&lt;title&gt;Cost-effectiveness modelling of sequential biologic strategies for the treatment of moderate to severe rheumatoid arthritis in Finland&lt;/title&gt;&lt;secondary-title&gt;The open rheumatology journal&lt;/secondary-title&gt;&lt;/titles&gt;&lt;periodical&gt;&lt;full-title&gt;The open rheumatology journal&lt;/full-title&gt;&lt;/periodical&gt;&lt;pages&gt;38-43&lt;/pages&gt;&lt;volume&gt;6&lt;/volume&gt;&lt;dates&gt;&lt;year&gt;2012&lt;/year&gt;&lt;pub-dates&gt;&lt;date&gt;2012&lt;/date&gt;&lt;/pub-dates&gt;&lt;/dates&gt;&lt;isbn&gt;1874-3129&lt;/isbn&gt;&lt;accession-num&gt;MEDLINE:22582103&lt;/accession-num&gt;&lt;urls&gt;&lt;related-urls&gt;&lt;url&gt;&amp;lt;Go to ISI&amp;gt;://MEDLINE:22582103&lt;/url&gt;&lt;/related-urls&gt;&lt;/urls&gt;&lt;electronic-resource-num&gt;10.2174/1874312901206010038&lt;/electronic-resource-num&gt;&lt;/record&gt;&lt;/Cite&gt;&lt;/EndNote&gt;</w:instrText>
            </w:r>
            <w:r w:rsidRPr="00B17ABA">
              <w:rPr>
                <w:sz w:val="18"/>
                <w:szCs w:val="18"/>
              </w:rPr>
              <w:fldChar w:fldCharType="separate"/>
            </w:r>
            <w:r w:rsidR="00446C78" w:rsidRPr="00B17ABA">
              <w:rPr>
                <w:noProof/>
                <w:sz w:val="18"/>
                <w:szCs w:val="18"/>
                <w:vertAlign w:val="superscript"/>
              </w:rPr>
              <w:t>[19]</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2</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E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ecision Tree</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DAS28. </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Insufficient respon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ix sequential biologic strategies composed of three biologic agents and included a first anti-TNF agent, etanercept, adalimumab or infliximab, followed by either abatacept or rituximab as a second therapeutic option in case of an insufficient response, followed by another anti-TNF agent in case of further insufficient response.</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linical experts opinion.</w:t>
            </w:r>
          </w:p>
        </w:tc>
      </w:tr>
      <w:tr w:rsidR="00A665BD" w:rsidRPr="00B17ABA" w:rsidTr="00B73D7C">
        <w:trPr>
          <w:cantSplit/>
          <w:trHeight w:val="690"/>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17</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Diamantopoulos </w:t>
            </w:r>
            <w:r w:rsidRPr="00B17ABA">
              <w:rPr>
                <w:sz w:val="18"/>
                <w:szCs w:val="18"/>
              </w:rPr>
              <w:fldChar w:fldCharType="begin">
                <w:fldData xml:space="preserve">PEVuZE5vdGU+PENpdGU+PEF1dGhvcj5EaWFtYW50b3BvdWxvczwvQXV0aG9yPjxZZWFyPjIwMTI8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EaWFtYW50b3BvdWxvczwvQXV0aG9yPjxZZWFyPjIwMTI8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19]</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2</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Individual patient simulation</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CR response rate.</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 respon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 xml:space="preserve">Using adalimumab ahead of etanercept </w:t>
            </w:r>
            <w:r w:rsidRPr="00B17ABA">
              <w:rPr>
                <w:sz w:val="18"/>
                <w:szCs w:val="18"/>
              </w:rPr>
              <w:br/>
            </w:r>
            <w:r w:rsidRPr="00B17ABA">
              <w:rPr>
                <w:rFonts w:ascii="Calibri" w:hAnsi="Calibri"/>
                <w:sz w:val="18"/>
                <w:szCs w:val="18"/>
              </w:rPr>
              <w:t>•</w:t>
            </w:r>
            <w:r w:rsidRPr="00B17ABA">
              <w:rPr>
                <w:sz w:val="18"/>
                <w:szCs w:val="18"/>
              </w:rPr>
              <w:t xml:space="preserve"> Using infliximab ahead of etanercept </w:t>
            </w:r>
          </w:p>
          <w:p w:rsidR="00A665BD" w:rsidRPr="00B17ABA" w:rsidRDefault="00A665BD" w:rsidP="00A665BD">
            <w:pPr>
              <w:pStyle w:val="TOC1"/>
              <w:rPr>
                <w:sz w:val="18"/>
                <w:szCs w:val="18"/>
              </w:rPr>
            </w:pPr>
            <w:r w:rsidRPr="00B17ABA">
              <w:rPr>
                <w:rFonts w:ascii="Calibri" w:hAnsi="Calibri"/>
                <w:sz w:val="18"/>
                <w:szCs w:val="18"/>
              </w:rPr>
              <w:t>•</w:t>
            </w:r>
            <w:r w:rsidRPr="00B17ABA">
              <w:rPr>
                <w:sz w:val="18"/>
                <w:szCs w:val="18"/>
              </w:rPr>
              <w:t xml:space="preserve"> Using tocilizumab + methotrexate, followed by adalimumab and etanercept </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most commonly used treatments used in Italy.</w:t>
            </w:r>
          </w:p>
        </w:tc>
      </w:tr>
      <w:tr w:rsidR="00A665BD" w:rsidRPr="00B17ABA" w:rsidTr="00B73D7C">
        <w:trPr>
          <w:cantSplit/>
          <w:trHeight w:val="1083"/>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18</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Diamantopoulos </w:t>
            </w:r>
            <w:r w:rsidRPr="00B17ABA">
              <w:rPr>
                <w:sz w:val="18"/>
                <w:szCs w:val="18"/>
              </w:rPr>
              <w:fldChar w:fldCharType="begin"/>
            </w:r>
            <w:r w:rsidR="00EE2B4F" w:rsidRPr="00B17ABA">
              <w:rPr>
                <w:sz w:val="18"/>
                <w:szCs w:val="18"/>
              </w:rPr>
              <w:instrText xml:space="preserve"> ADDIN EN.CITE &lt;EndNote&gt;&lt;Cite&gt;&lt;Author&gt;Diamantopoulos&lt;/Author&gt;&lt;Year&gt;2014&lt;/Year&gt;&lt;RecNum&gt;669&lt;/RecNum&gt;&lt;DisplayText&gt;&lt;style face="superscript"&gt;[420]&lt;/style&gt;&lt;/DisplayText&gt;&lt;record&gt;&lt;rec-number&gt;669&lt;/rec-number&gt;&lt;foreign-keys&gt;&lt;key app="EN" db-id="z2a0dvwpazf220et2vh50z295rxpzfevwft2"&gt;669&lt;/key&gt;&lt;/foreign-keys&gt;&lt;ref-type name="Journal Article"&gt;17&lt;/ref-type&gt;&lt;contributors&gt;&lt;authors&gt;&lt;author&gt;Diamantopoulos, A.&lt;/author&gt;&lt;author&gt;Finckh, A.&lt;/author&gt;&lt;author&gt;Huizinga, T.&lt;/author&gt;&lt;author&gt;Sungher, D. K.&lt;/author&gt;&lt;author&gt;Sawyer, L.&lt;/author&gt;&lt;author&gt;Neto, D.&lt;/author&gt;&lt;author&gt;Dejonckheere, F.&lt;/author&gt;&lt;/authors&gt;&lt;/contributors&gt;&lt;auth-address&gt;Symmetron Limited, Kinetic Centre, Theobald Street, Elstree, London, WD6 4PJ, UK, alexd@symmetron.net.&lt;/auth-address&gt;&lt;titles&gt;&lt;title&gt;Tocilizumab in the treatment of rheumatoid arthritis: a cost-effectiveness analysis in the UK&lt;/title&gt;&lt;secondary-title&gt;Pharmacoeconomics&lt;/secondary-title&gt;&lt;alt-title&gt;PharmacoEconomics&lt;/alt-title&gt;&lt;/titles&gt;&lt;periodical&gt;&lt;full-title&gt;Pharmacoeconomics&lt;/full-title&gt;&lt;/periodical&gt;&lt;alt-periodical&gt;&lt;full-title&gt;Pharmacoeconomics&lt;/full-title&gt;&lt;/alt-periodical&gt;&lt;pages&gt;775-87&lt;/pages&gt;&lt;volume&gt;32&lt;/volume&gt;&lt;number&gt;8&lt;/number&gt;&lt;dates&gt;&lt;year&gt;2014&lt;/year&gt;&lt;pub-dates&gt;&lt;date&gt;Aug&lt;/date&gt;&lt;/pub-dates&gt;&lt;/dates&gt;&lt;isbn&gt;1179-2027 (Electronic)&amp;#xD;1170-7690 (Linking)&lt;/isbn&gt;&lt;accession-num&gt;24854959&lt;/accession-num&gt;&lt;urls&gt;&lt;related-urls&gt;&lt;url&gt;http://www.ncbi.nlm.nih.gov/pubmed/24854959&lt;/url&gt;&lt;/related-urls&gt;&lt;/urls&gt;&lt;custom2&gt;4113684&lt;/custom2&gt;&lt;electronic-resource-num&gt;10.1007/s40273-014-0165-7&lt;/electronic-resource-num&gt;&lt;/record&gt;&lt;/Cite&gt;&lt;/EndNote&gt;</w:instrText>
            </w:r>
            <w:r w:rsidRPr="00B17ABA">
              <w:rPr>
                <w:sz w:val="18"/>
                <w:szCs w:val="18"/>
              </w:rPr>
              <w:fldChar w:fldCharType="separate"/>
            </w:r>
            <w:r w:rsidR="00EE2B4F" w:rsidRPr="00B17ABA">
              <w:rPr>
                <w:noProof/>
                <w:sz w:val="18"/>
                <w:szCs w:val="18"/>
                <w:vertAlign w:val="superscript"/>
              </w:rPr>
              <w:t>[420]</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4</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RA</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Individual patient simulation</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HAQ score and Visual Analogue Scale (VAS) pain score.</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 respon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The standard of care (SoC) strategy: a sequence of bDMARDs (Certolizumab pegol, Etanercept, Adalimumab, Palliative care).</w:t>
            </w:r>
          </w:p>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Adding tocilizumab to SoC at ﬁrst line and second line.</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sed on the current practice.</w:t>
            </w:r>
          </w:p>
        </w:tc>
      </w:tr>
      <w:tr w:rsidR="00A665BD" w:rsidRPr="00B17ABA" w:rsidTr="00B73D7C">
        <w:trPr>
          <w:cantSplit/>
          <w:trHeight w:val="1964"/>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lastRenderedPageBreak/>
              <w:t>19</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Bansback </w:t>
            </w:r>
            <w:r w:rsidRPr="00B17ABA">
              <w:rPr>
                <w:sz w:val="18"/>
                <w:szCs w:val="18"/>
              </w:rPr>
              <w:fldChar w:fldCharType="begin">
                <w:fldData xml:space="preserve">PEVuZE5vdGU+PENpdGU+PEF1dGhvcj5CYW5zYmFjazwvQXV0aG9yPjxZZWFyPjIwMDY8L1llYXI+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CYW5zYmFjazwvQXV0aG9yPjxZZWFyPjIwMDY8L1llYXI+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21]</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6</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Psoriatic arthritis </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Patient-level simulation</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3m/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0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Health</w:t>
            </w:r>
            <w:r w:rsidRPr="00B17ABA">
              <w:rPr>
                <w:sz w:val="18"/>
                <w:szCs w:val="18"/>
              </w:rPr>
              <w:br/>
              <w:t>Assessment Questionnaire Disability Index (HAQ-DI) and data on patients that continued onto open label extension of the clinical trial.</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ack of clinical response, presence of progressive severe and deforming arthritis, withdrawal after initial clinical response due to AEs, or lack of continued efficacy.</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Start with etanercept, followed by ciclosporin/leflunomide and then best standard care if patients do not respond.</w:t>
            </w:r>
            <w:r w:rsidRPr="00B17ABA">
              <w:rPr>
                <w:sz w:val="18"/>
                <w:szCs w:val="18"/>
              </w:rPr>
              <w:br/>
            </w:r>
            <w:r w:rsidRPr="00B17ABA">
              <w:rPr>
                <w:rFonts w:ascii="Calibri" w:hAnsi="Calibri"/>
                <w:sz w:val="18"/>
                <w:szCs w:val="18"/>
              </w:rPr>
              <w:t xml:space="preserve">• </w:t>
            </w:r>
            <w:r w:rsidRPr="00B17ABA">
              <w:rPr>
                <w:sz w:val="18"/>
                <w:szCs w:val="18"/>
              </w:rPr>
              <w:t xml:space="preserve">Start with ciclosporin/leflunomide, followed by best standard care if patients do not respond. </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urrent practice guidelines in the study setting.</w:t>
            </w:r>
          </w:p>
        </w:tc>
      </w:tr>
      <w:tr w:rsidR="00A665BD" w:rsidRPr="00B17ABA" w:rsidTr="00B73D7C">
        <w:trPr>
          <w:cantSplit/>
          <w:trHeight w:val="557"/>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20</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Havrilesky </w:t>
            </w:r>
            <w:r w:rsidRPr="00B17ABA">
              <w:rPr>
                <w:sz w:val="18"/>
                <w:szCs w:val="18"/>
              </w:rPr>
              <w:fldChar w:fldCharType="begin">
                <w:fldData xml:space="preserve">PEVuZE5vdGU+PENpdGU+PEF1dGhvcj5IYXZyaWxlc2t5PC9BdXRob3I+PFllYXI+MjAxMjwvWWVh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IYXZyaWxlc2t5PC9BdXRob3I+PFllYXI+MjAxMjwvWWVh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22]</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2</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Ovarian cancer</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t stated.</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Progression-free survival and the rates of AEs.</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eurotoxicity and disease progression/recurrenc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equential use of docetaxel and carboplatin versus combination docetaxel and carboplatin.</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sed on clinical trial.</w:t>
            </w:r>
          </w:p>
        </w:tc>
      </w:tr>
      <w:tr w:rsidR="00A665BD" w:rsidRPr="00B17ABA" w:rsidTr="00B73D7C">
        <w:trPr>
          <w:cantSplit/>
          <w:trHeight w:val="1550"/>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21</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Marchetti </w:t>
            </w:r>
            <w:r w:rsidRPr="00B17ABA">
              <w:rPr>
                <w:sz w:val="18"/>
                <w:szCs w:val="18"/>
              </w:rPr>
              <w:fldChar w:fldCharType="begin">
                <w:fldData xml:space="preserve">PEVuZE5vdGU+PENpdGU+PEF1dGhvcj5NYXJjaGV0dGk8L0F1dGhvcj48WWVhcj4yMDEzPC9ZZWFy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NYXJjaGV0dGk8L0F1dGhvcj48WWVhcj4yMDEzPC9ZZWFy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23]</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3</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uminal Crohn's disease</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 model</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5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rate of patients requiring additional drug, the relapse-free survival curve and the probability of undergoing surgery.</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ymptom exacerbation and relap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 xml:space="preserve">Top-down (TD) strategy: starting with combined immunosuppressive therapy, followed by additional inﬂiximab infusions, and then corticosteroids, if necessary. </w:t>
            </w:r>
            <w:r w:rsidRPr="00B17ABA">
              <w:rPr>
                <w:sz w:val="18"/>
                <w:szCs w:val="18"/>
              </w:rPr>
              <w:br/>
            </w:r>
            <w:r w:rsidRPr="00B17ABA">
              <w:rPr>
                <w:rFonts w:ascii="Calibri" w:hAnsi="Calibri"/>
                <w:sz w:val="18"/>
                <w:szCs w:val="18"/>
              </w:rPr>
              <w:t xml:space="preserve">• </w:t>
            </w:r>
            <w:r w:rsidRPr="00B17ABA">
              <w:rPr>
                <w:sz w:val="18"/>
                <w:szCs w:val="18"/>
              </w:rPr>
              <w:t>The traditional step-up (SU) strategy: starting with corticosteroids, followed by corticosteroids plus azathioprine, and then inﬂiximab, if necessary.</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Guideline and literature.</w:t>
            </w:r>
          </w:p>
        </w:tc>
      </w:tr>
      <w:tr w:rsidR="00A665BD" w:rsidRPr="00B17ABA" w:rsidTr="00B73D7C">
        <w:trPr>
          <w:cantSplit/>
          <w:trHeight w:val="1840"/>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lastRenderedPageBreak/>
              <w:t>22</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Martikainen </w:t>
            </w:r>
            <w:r w:rsidRPr="00B17ABA">
              <w:rPr>
                <w:sz w:val="18"/>
                <w:szCs w:val="18"/>
              </w:rPr>
              <w:fldChar w:fldCharType="begin">
                <w:fldData xml:space="preserve">PEVuZE5vdGU+PENpdGU+PEF1dGhvcj5NYXJ0aWthaW5lbjwvQXV0aG9yPjxZZWFyPjIwMTA8L1ll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NYXJ0aWthaW5lbjwvQXV0aG9yPjxZZWFyPjIwMTA8L1ll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24]</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0</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High risk patients with elevated LDL</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E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ecision Tree</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3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52w</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DL goal attainment.</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LDL goal achievement.</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Rosuvastatin (R) 10mg</w:t>
            </w:r>
            <w:r w:rsidRPr="00B17ABA">
              <w:rPr>
                <w:sz w:val="18"/>
                <w:szCs w:val="18"/>
              </w:rPr>
              <w:br/>
            </w:r>
            <w:r w:rsidRPr="00B17ABA">
              <w:rPr>
                <w:rFonts w:ascii="Calibri" w:hAnsi="Calibri"/>
                <w:sz w:val="18"/>
                <w:szCs w:val="18"/>
              </w:rPr>
              <w:t xml:space="preserve">• </w:t>
            </w:r>
            <w:r w:rsidRPr="00B17ABA">
              <w:rPr>
                <w:sz w:val="18"/>
                <w:szCs w:val="18"/>
              </w:rPr>
              <w:t>R10mg -&gt; R20mg -&gt; R40mg</w:t>
            </w:r>
            <w:r w:rsidRPr="00B17ABA">
              <w:rPr>
                <w:sz w:val="18"/>
                <w:szCs w:val="18"/>
              </w:rPr>
              <w:br/>
            </w:r>
            <w:r w:rsidRPr="00B17ABA">
              <w:rPr>
                <w:rFonts w:ascii="Calibri" w:hAnsi="Calibri"/>
                <w:sz w:val="18"/>
                <w:szCs w:val="18"/>
              </w:rPr>
              <w:t xml:space="preserve">• </w:t>
            </w:r>
            <w:r w:rsidRPr="00B17ABA">
              <w:rPr>
                <w:sz w:val="18"/>
                <w:szCs w:val="18"/>
              </w:rPr>
              <w:t>Simvastatin (S) 10mg -&gt; S20mg -&gt; S40mg</w:t>
            </w:r>
            <w:r w:rsidRPr="00B17ABA">
              <w:rPr>
                <w:sz w:val="18"/>
                <w:szCs w:val="18"/>
              </w:rPr>
              <w:br/>
            </w:r>
            <w:r w:rsidRPr="00B17ABA">
              <w:rPr>
                <w:rFonts w:ascii="Calibri" w:hAnsi="Calibri"/>
                <w:sz w:val="18"/>
                <w:szCs w:val="18"/>
              </w:rPr>
              <w:t xml:space="preserve">• </w:t>
            </w:r>
            <w:r w:rsidRPr="00B17ABA">
              <w:rPr>
                <w:sz w:val="18"/>
                <w:szCs w:val="18"/>
              </w:rPr>
              <w:t>Atorvastatin (A) 10mg -&gt; A20mg -&gt; A40mg -&gt; A80mg</w:t>
            </w:r>
            <w:r w:rsidRPr="00B17ABA">
              <w:rPr>
                <w:sz w:val="18"/>
                <w:szCs w:val="18"/>
              </w:rPr>
              <w:br/>
            </w:r>
            <w:r w:rsidRPr="00B17ABA">
              <w:rPr>
                <w:rFonts w:ascii="Calibri" w:hAnsi="Calibri"/>
                <w:sz w:val="18"/>
                <w:szCs w:val="18"/>
              </w:rPr>
              <w:t xml:space="preserve">• </w:t>
            </w:r>
            <w:r w:rsidRPr="00B17ABA">
              <w:rPr>
                <w:sz w:val="18"/>
                <w:szCs w:val="18"/>
              </w:rPr>
              <w:t>S20mg -&gt; R10mg -&gt; R20mg -&gt; R40mg</w:t>
            </w:r>
            <w:r w:rsidRPr="00B17ABA">
              <w:rPr>
                <w:sz w:val="18"/>
                <w:szCs w:val="18"/>
              </w:rPr>
              <w:br/>
            </w:r>
            <w:r w:rsidRPr="00B17ABA">
              <w:rPr>
                <w:rFonts w:ascii="Calibri" w:hAnsi="Calibri"/>
                <w:sz w:val="18"/>
                <w:szCs w:val="18"/>
              </w:rPr>
              <w:t xml:space="preserve">• </w:t>
            </w:r>
            <w:r w:rsidRPr="00B17ABA">
              <w:rPr>
                <w:sz w:val="18"/>
                <w:szCs w:val="18"/>
              </w:rPr>
              <w:t>S20mg -&gt; A20mg -&gt; A40mg -&gt; A80mg</w:t>
            </w:r>
            <w:r w:rsidRPr="00B17ABA">
              <w:rPr>
                <w:sz w:val="18"/>
                <w:szCs w:val="18"/>
              </w:rPr>
              <w:br/>
            </w:r>
            <w:r w:rsidRPr="00B17ABA">
              <w:rPr>
                <w:rFonts w:ascii="Calibri" w:hAnsi="Calibri"/>
                <w:sz w:val="18"/>
                <w:szCs w:val="18"/>
              </w:rPr>
              <w:t xml:space="preserve">• </w:t>
            </w:r>
            <w:r w:rsidRPr="00B17ABA">
              <w:rPr>
                <w:sz w:val="18"/>
                <w:szCs w:val="18"/>
              </w:rPr>
              <w:t>S20mg -&gt; S40mg -&gt; R10mg -&gt; R20mg</w:t>
            </w:r>
            <w:r w:rsidRPr="00B17ABA">
              <w:rPr>
                <w:sz w:val="18"/>
                <w:szCs w:val="18"/>
              </w:rPr>
              <w:br/>
            </w:r>
            <w:r w:rsidRPr="00B17ABA">
              <w:rPr>
                <w:rFonts w:ascii="Calibri" w:hAnsi="Calibri"/>
                <w:sz w:val="18"/>
                <w:szCs w:val="18"/>
              </w:rPr>
              <w:t xml:space="preserve">• </w:t>
            </w:r>
            <w:r w:rsidRPr="00B17ABA">
              <w:rPr>
                <w:sz w:val="18"/>
                <w:szCs w:val="18"/>
              </w:rPr>
              <w:t>S20mg -&gt; S40mg -&gt; A20mg -&gt; A40mg</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t stated.</w:t>
            </w:r>
          </w:p>
        </w:tc>
      </w:tr>
      <w:tr w:rsidR="00A665BD" w:rsidRPr="00B17ABA" w:rsidTr="00B73D7C">
        <w:trPr>
          <w:cantSplit/>
          <w:trHeight w:val="852"/>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23</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Brennan </w:t>
            </w:r>
            <w:r w:rsidRPr="00B17ABA">
              <w:rPr>
                <w:sz w:val="18"/>
                <w:szCs w:val="18"/>
              </w:rPr>
              <w:fldChar w:fldCharType="begin">
                <w:fldData xml:space="preserve">PEVuZE5vdGU+PENpdGU+PEF1dGhvcj5CcmVubmFuPC9BdXRob3I+PFllYXI+MjAwNzwvWWVhcj48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CcmVubmFuPC9BdXRob3I+PFllYXI+MjAwNzwvWWVhcj48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72]</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7</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End-stage renal disease (ESRD)</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8w</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erum phosphorus and CaxP product levels.</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 respon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Continued calcium carbonate (CC)</w:t>
            </w:r>
            <w:r w:rsidRPr="00B17ABA">
              <w:rPr>
                <w:sz w:val="18"/>
                <w:szCs w:val="18"/>
              </w:rPr>
              <w:br/>
            </w:r>
            <w:r w:rsidRPr="00B17ABA">
              <w:rPr>
                <w:rFonts w:ascii="Calibri" w:hAnsi="Calibri"/>
                <w:sz w:val="18"/>
                <w:szCs w:val="18"/>
              </w:rPr>
              <w:t>•</w:t>
            </w:r>
            <w:r w:rsidRPr="00B17ABA">
              <w:rPr>
                <w:sz w:val="18"/>
                <w:szCs w:val="18"/>
              </w:rPr>
              <w:t xml:space="preserve"> Lanthanum carbonate (LC) to CC if unsuccessful </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iscussion with clinicians.</w:t>
            </w:r>
          </w:p>
        </w:tc>
      </w:tr>
      <w:tr w:rsidR="00A665BD" w:rsidRPr="00B17ABA" w:rsidTr="00B73D7C">
        <w:trPr>
          <w:cantSplit/>
          <w:trHeight w:val="2462"/>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24</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Manca </w:t>
            </w:r>
            <w:r w:rsidRPr="00B17ABA">
              <w:rPr>
                <w:sz w:val="18"/>
                <w:szCs w:val="18"/>
              </w:rPr>
              <w:fldChar w:fldCharType="begin">
                <w:fldData xml:space="preserve">PEVuZE5vdGU+PENpdGU+PEF1dGhvcj5NYW5jYTwvQXV0aG9yPjxZZWFyPjIwMTI8L1llYXI+PFJl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L3BlcmlvZGljYWw+PHBhZ2VzPjIyLTMxPC9wYWdlcz48dm9sdW1lPjE1PC92b2x1bWU+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NYW5jYTwvQXV0aG9yPjxZZWFyPjIwMTI8L1llYXI+PFJl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L3BlcmlvZGljYWw+PHBhZ2VzPjIyLTMxPC9wYWdlcz48dm9sdW1lPjE1PC92b2x1bWU+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Pr="00B17ABA">
              <w:rPr>
                <w:sz w:val="18"/>
                <w:szCs w:val="18"/>
              </w:rPr>
            </w:r>
            <w:r w:rsidRPr="00B17ABA">
              <w:rPr>
                <w:sz w:val="18"/>
                <w:szCs w:val="18"/>
              </w:rPr>
              <w:fldChar w:fldCharType="separate"/>
            </w:r>
            <w:r w:rsidR="00EE2B4F" w:rsidRPr="00B17ABA">
              <w:rPr>
                <w:noProof/>
                <w:sz w:val="18"/>
                <w:szCs w:val="18"/>
                <w:vertAlign w:val="superscript"/>
              </w:rPr>
              <w:t>[425]</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2</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Colorectal cancer </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p w:rsidR="00A665BD" w:rsidRPr="00B17ABA" w:rsidRDefault="00A665BD" w:rsidP="00A665BD">
            <w:pPr>
              <w:pStyle w:val="TOC1"/>
              <w:rPr>
                <w:sz w:val="18"/>
                <w:szCs w:val="18"/>
              </w:rPr>
            </w:pPr>
            <w:r w:rsidRPr="00B17ABA">
              <w:rPr>
                <w:sz w:val="18"/>
                <w:szCs w:val="18"/>
              </w:rPr>
              <w:t>/CE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ecision Tree</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3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0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he occurrence of the events being modelled  (i.e., start and end treatment dates, death).</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oss of effectiveness or AEs.</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Using ﬂuorouracil (FU), followed by irinotecan</w:t>
            </w:r>
            <w:r w:rsidRPr="00B17ABA">
              <w:rPr>
                <w:sz w:val="18"/>
                <w:szCs w:val="18"/>
              </w:rPr>
              <w:br/>
            </w:r>
            <w:r w:rsidRPr="00B17ABA">
              <w:rPr>
                <w:rFonts w:ascii="Calibri" w:hAnsi="Calibri"/>
                <w:sz w:val="18"/>
                <w:szCs w:val="18"/>
              </w:rPr>
              <w:t xml:space="preserve">• </w:t>
            </w:r>
            <w:r w:rsidRPr="00B17ABA">
              <w:rPr>
                <w:sz w:val="18"/>
                <w:szCs w:val="18"/>
              </w:rPr>
              <w:t>The two weekly de Gramont regimen (dG) or a modiﬁcation of it (MdG), followed by doublet therapy with MdG and irinotecan (IrMdG)</w:t>
            </w:r>
            <w:r w:rsidRPr="00B17ABA">
              <w:rPr>
                <w:sz w:val="18"/>
                <w:szCs w:val="18"/>
              </w:rPr>
              <w:br/>
            </w:r>
            <w:r w:rsidRPr="00B17ABA">
              <w:rPr>
                <w:rFonts w:ascii="Calibri" w:hAnsi="Calibri"/>
                <w:sz w:val="18"/>
                <w:szCs w:val="18"/>
              </w:rPr>
              <w:t xml:space="preserve">• </w:t>
            </w:r>
            <w:r w:rsidRPr="00B17ABA">
              <w:rPr>
                <w:sz w:val="18"/>
                <w:szCs w:val="18"/>
              </w:rPr>
              <w:t>First-line MdG regimen until treatment failure, followed by doublet therapy with MdG and oxaliplatin (OxMdG)</w:t>
            </w:r>
            <w:r w:rsidRPr="00B17ABA">
              <w:rPr>
                <w:sz w:val="18"/>
                <w:szCs w:val="18"/>
              </w:rPr>
              <w:br/>
            </w:r>
            <w:r w:rsidRPr="00B17ABA">
              <w:rPr>
                <w:rFonts w:ascii="Calibri" w:hAnsi="Calibri"/>
                <w:sz w:val="18"/>
                <w:szCs w:val="18"/>
              </w:rPr>
              <w:t xml:space="preserve">• </w:t>
            </w:r>
            <w:r w:rsidRPr="00B17ABA">
              <w:rPr>
                <w:sz w:val="18"/>
                <w:szCs w:val="18"/>
              </w:rPr>
              <w:t xml:space="preserve">First-line doublet therapy with the IrMdG regimen </w:t>
            </w:r>
            <w:r w:rsidRPr="00B17ABA">
              <w:rPr>
                <w:sz w:val="18"/>
                <w:szCs w:val="18"/>
              </w:rPr>
              <w:br/>
            </w:r>
            <w:r w:rsidRPr="00B17ABA">
              <w:rPr>
                <w:rFonts w:ascii="Calibri" w:hAnsi="Calibri"/>
                <w:sz w:val="18"/>
                <w:szCs w:val="18"/>
              </w:rPr>
              <w:t xml:space="preserve">• </w:t>
            </w:r>
            <w:r w:rsidRPr="00B17ABA">
              <w:rPr>
                <w:sz w:val="18"/>
                <w:szCs w:val="18"/>
              </w:rPr>
              <w:t>First-line doublet therapy with the OxMdG regimen.</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onsidered in a recent RCT, the standard care in the UK.</w:t>
            </w:r>
          </w:p>
        </w:tc>
      </w:tr>
      <w:tr w:rsidR="00A665BD" w:rsidRPr="00B17ABA" w:rsidTr="00B73D7C">
        <w:trPr>
          <w:cantSplit/>
          <w:trHeight w:val="1530"/>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lastRenderedPageBreak/>
              <w:t>25</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Miyazaki </w:t>
            </w:r>
            <w:r w:rsidRPr="00B17ABA">
              <w:rPr>
                <w:sz w:val="18"/>
                <w:szCs w:val="18"/>
              </w:rPr>
              <w:fldChar w:fldCharType="begin">
                <w:fldData xml:space="preserve">PEVuZE5vdGU+PENpdGU+PEF1dGhvcj5NaXlhemFraTwvQXV0aG9yPjxZZWFyPjIwMDk8L1llYXI+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</w:fldData>
              </w:fldChar>
            </w:r>
            <w:r w:rsidR="00446C78" w:rsidRPr="00B17ABA">
              <w:rPr>
                <w:sz w:val="18"/>
                <w:szCs w:val="18"/>
              </w:rPr>
              <w:instrText xml:space="preserve"> ADDIN EN.CITE </w:instrText>
            </w:r>
            <w:r w:rsidR="00446C78" w:rsidRPr="00B17ABA">
              <w:rPr>
                <w:sz w:val="18"/>
                <w:szCs w:val="18"/>
              </w:rPr>
              <w:fldChar w:fldCharType="begin">
                <w:fldData xml:space="preserve">PEVuZE5vdGU+PENpdGU+PEF1dGhvcj5NaXlhemFraTwvQXV0aG9yPjxZZWFyPjIwMDk8L1llYXI+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</w:fldData>
              </w:fldChar>
            </w:r>
            <w:r w:rsidR="00446C78" w:rsidRPr="00B17ABA">
              <w:rPr>
                <w:sz w:val="18"/>
                <w:szCs w:val="18"/>
              </w:rPr>
              <w:instrText xml:space="preserve"> ADDIN EN.CITE.DATA </w:instrText>
            </w:r>
            <w:r w:rsidR="00446C78" w:rsidRPr="00B17ABA">
              <w:rPr>
                <w:sz w:val="18"/>
                <w:szCs w:val="18"/>
              </w:rPr>
            </w:r>
            <w:r w:rsidR="00446C78" w:rsidRPr="00B17ABA">
              <w:rPr>
                <w:sz w:val="18"/>
                <w:szCs w:val="18"/>
              </w:rPr>
              <w:fldChar w:fldCharType="end"/>
            </w:r>
            <w:r w:rsidRPr="00B17ABA">
              <w:rPr>
                <w:sz w:val="18"/>
                <w:szCs w:val="18"/>
              </w:rPr>
            </w:r>
            <w:r w:rsidRPr="00B17ABA">
              <w:rPr>
                <w:sz w:val="18"/>
                <w:szCs w:val="18"/>
              </w:rPr>
              <w:fldChar w:fldCharType="separate"/>
            </w:r>
            <w:r w:rsidR="00446C78" w:rsidRPr="00B17ABA">
              <w:rPr>
                <w:noProof/>
                <w:sz w:val="18"/>
                <w:szCs w:val="18"/>
                <w:vertAlign w:val="superscript"/>
              </w:rPr>
              <w:t>[25]</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9</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olorectal cancer</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M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00m</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edian progression-free survival.</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No response. </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w:t>
            </w:r>
            <w:r w:rsidRPr="00B17ABA">
              <w:rPr>
                <w:sz w:val="18"/>
                <w:szCs w:val="18"/>
              </w:rPr>
              <w:t xml:space="preserve"> Folinic acid/5-fluorouracil/irinotecan (FOLFIRI) to folinic acid/5-fluorouracil/oxaliplatin (FOLFOX6)</w:t>
            </w:r>
            <w:r w:rsidRPr="00B17ABA">
              <w:rPr>
                <w:sz w:val="18"/>
                <w:szCs w:val="18"/>
              </w:rPr>
              <w:br/>
            </w:r>
            <w:r w:rsidRPr="00B17ABA">
              <w:rPr>
                <w:rFonts w:ascii="Calibri" w:hAnsi="Calibri"/>
                <w:sz w:val="18"/>
                <w:szCs w:val="18"/>
              </w:rPr>
              <w:t xml:space="preserve">• </w:t>
            </w:r>
            <w:r w:rsidRPr="00B17ABA">
              <w:rPr>
                <w:sz w:val="18"/>
                <w:szCs w:val="18"/>
              </w:rPr>
              <w:t xml:space="preserve">FOLFOX6 to FOLFIRI </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linical guideline.</w:t>
            </w:r>
          </w:p>
        </w:tc>
      </w:tr>
      <w:tr w:rsidR="00A665BD" w:rsidRPr="00B17ABA" w:rsidTr="00B73D7C">
        <w:trPr>
          <w:cantSplit/>
          <w:trHeight w:val="983"/>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26</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Hertel </w:t>
            </w:r>
            <w:r w:rsidRPr="00B17ABA">
              <w:rPr>
                <w:sz w:val="18"/>
                <w:szCs w:val="18"/>
              </w:rPr>
              <w:fldChar w:fldCharType="begin"/>
            </w:r>
            <w:r w:rsidR="00EE2B4F" w:rsidRPr="00B17ABA">
              <w:rPr>
                <w:sz w:val="18"/>
                <w:szCs w:val="18"/>
              </w:rPr>
              <w:instrText xml:space="preserve"> ADDIN EN.CITE &lt;EndNote&gt;&lt;Cite&gt;&lt;Author&gt;Hertel&lt;/Author&gt;&lt;Year&gt;2012&lt;/Year&gt;&lt;RecNum&gt;677&lt;/RecNum&gt;&lt;DisplayText&gt;&lt;style face="superscript"&gt;[426]&lt;/style&gt;&lt;/DisplayText&gt;&lt;record&gt;&lt;rec-number&gt;677&lt;/rec-number&gt;&lt;foreign-keys&gt;&lt;key app="EN" db-id="z2a0dvwpazf220et2vh50z295rxpzfevwft2"&gt;677&lt;/key&gt;&lt;/foreign-keys&gt;&lt;ref-type name="Journal Article"&gt;17&lt;/ref-type&gt;&lt;contributors&gt;&lt;authors&gt;&lt;author&gt;Hertel, N.&lt;/author&gt;&lt;author&gt;Kotchie, R. W.&lt;/author&gt;&lt;author&gt;Samyshkin, Y.&lt;/author&gt;&lt;author&gt;Radford, M.&lt;/author&gt;&lt;author&gt;Humphreys, S.&lt;/author&gt;&lt;author&gt;Jameson, K.&lt;/author&gt;&lt;author&gt;Hertel, Nadine&lt;/author&gt;&lt;author&gt;Kotchie, Robert W.&lt;/author&gt;&lt;author&gt;Samyshkin, Yevgeniy&lt;/author&gt;&lt;author&gt;Radford, Matthew&lt;/author&gt;&lt;author&gt;Humphreys, Samantha&lt;/author&gt;&lt;author&gt;Jameson, Kevin&lt;/author&gt;&lt;/authors&gt;&lt;/contributors&gt;&lt;auth-address&gt;IMS Consulting Group, London, UK.&lt;/auth-address&gt;&lt;titles&gt;&lt;title&gt;Cost-effectiveness of available treatment options for patients suffering from severe COPD in the UK: a fully incremental analysis&lt;/title&gt;&lt;secondary-title&gt;SO - International Journal of Copd. 7:183-99, 2012.&lt;/secondary-title&gt;&lt;/titles&gt;&lt;periodical&gt;&lt;full-title&gt;SO - International Journal of Copd. 7:183-99, 2012.&lt;/full-title&gt;&lt;/periodical&gt;&lt;dates&gt;&lt;year&gt;2012&lt;/year&gt;&lt;/dates&gt;&lt;accession-num&gt;22500119&lt;/accession-num&gt;&lt;urls&gt;&lt;/urls&gt;&lt;/record&gt;&lt;/Cite&gt;&lt;/EndNote&gt;</w:instrText>
            </w:r>
            <w:r w:rsidRPr="00B17ABA">
              <w:rPr>
                <w:sz w:val="18"/>
                <w:szCs w:val="18"/>
              </w:rPr>
              <w:fldChar w:fldCharType="separate"/>
            </w:r>
            <w:r w:rsidR="00EE2B4F" w:rsidRPr="00B17ABA">
              <w:rPr>
                <w:noProof/>
                <w:sz w:val="18"/>
                <w:szCs w:val="18"/>
                <w:vertAlign w:val="superscript"/>
              </w:rPr>
              <w:t>[426]</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2</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hronic obstructive pulmonary disease (COPD)</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y</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30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The relative rate ratios </w:t>
            </w:r>
            <w:r w:rsidRPr="00B17ABA">
              <w:rPr>
                <w:sz w:val="18"/>
                <w:szCs w:val="18"/>
              </w:rPr>
              <w:br/>
              <w:t>(RRRs) of exacerbation.</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Continued to exacerbate or remained breathless.</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Various combinations of a long-acting muscarinic antagonist (LAMA), a long-acting beta agonist (LABA), an inhaled corticosteroid (ICS), and roflumilast.</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sed on clinical guideline.</w:t>
            </w:r>
          </w:p>
        </w:tc>
      </w:tr>
      <w:tr w:rsidR="00A665BD" w:rsidRPr="00B17ABA" w:rsidTr="00B73D7C">
        <w:trPr>
          <w:cantSplit/>
          <w:trHeight w:val="871"/>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27</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Thompson </w:t>
            </w:r>
            <w:r w:rsidRPr="00B17ABA">
              <w:rPr>
                <w:sz w:val="18"/>
                <w:szCs w:val="18"/>
              </w:rPr>
              <w:fldChar w:fldCharType="begin"/>
            </w:r>
            <w:r w:rsidR="00446C78" w:rsidRPr="00B17ABA">
              <w:rPr>
                <w:sz w:val="18"/>
                <w:szCs w:val="18"/>
              </w:rPr>
              <w:instrText xml:space="preserve"> ADDIN EN.CITE &lt;EndNote&gt;&lt;Cite&gt;&lt;Author&gt;Thompson&lt;/Author&gt;&lt;Year&gt;2007&lt;/Year&gt;&lt;RecNum&gt;25&lt;/RecNum&gt;&lt;DisplayText&gt;&lt;style face="superscript"&gt;[22]&lt;/style&gt;&lt;/DisplayText&gt;&lt;record&gt;&lt;rec-number&gt;25&lt;/rec-number&gt;&lt;foreign-keys&gt;&lt;key app="EN" db-id="z2a0dvwpazf220et2vh50z295rxpzfevwft2"&gt;25&lt;/key&gt;&lt;/foreign-keys&gt;&lt;ref-type name="Journal Article"&gt;17&lt;/ref-type&gt;&lt;contributors&gt;&lt;authors&gt;&lt;author&gt;Thompson, David&lt;/author&gt;&lt;author&gt;Taylor, Douglas C. A.&lt;/author&gt;&lt;author&gt;Montoya, Eduardo L.&lt;/author&gt;&lt;author&gt;Winer, Eric P.&lt;/author&gt;&lt;author&gt;Jones, Stephen E.&lt;/author&gt;&lt;author&gt;Weinstein, Milton C.&lt;/author&gt;&lt;/authors&gt;&lt;/contributors&gt;&lt;titles&gt;&lt;title&gt;Cost-effectiveness of switching to exemestane after 2 to 3 years of therapy with tamoxifen in postmenopausal women with early-stage breast cancer&lt;/title&gt;&lt;secondary-title&gt;Value in Health&lt;/secondary-title&gt;&lt;/titles&gt;&lt;periodical&gt;&lt;full-title&gt;Value in Health&lt;/full-title&gt;&lt;/periodical&gt;&lt;pages&gt;367-376&lt;/pages&gt;&lt;volume&gt;10&lt;/volume&gt;&lt;number&gt;5&lt;/number&gt;&lt;dates&gt;&lt;year&gt;2007&lt;/year&gt;&lt;pub-dates&gt;&lt;date&gt;Sep-Oct&lt;/date&gt;&lt;/pub-dates&gt;&lt;/dates&gt;&lt;isbn&gt;1098-3015&lt;/isbn&gt;&lt;accession-num&gt;WOS:000249828900008&lt;/accession-num&gt;&lt;urls&gt;&lt;related-urls&gt;&lt;url&gt;&amp;lt;Go to ISI&amp;gt;://WOS:000249828900008&lt;/url&gt;&lt;/related-urls&gt;&lt;/urls&gt;&lt;electronic-resource-num&gt;10.1111/j.1524-4733.2007.00190.x&lt;/electronic-resource-num&gt;&lt;/record&gt;&lt;/Cite&gt;&lt;/EndNote&gt;</w:instrText>
            </w:r>
            <w:r w:rsidRPr="00B17ABA">
              <w:rPr>
                <w:sz w:val="18"/>
                <w:szCs w:val="18"/>
              </w:rPr>
              <w:fldChar w:fldCharType="separate"/>
            </w:r>
            <w:r w:rsidR="00446C78" w:rsidRPr="00B17ABA">
              <w:rPr>
                <w:noProof/>
                <w:sz w:val="18"/>
                <w:szCs w:val="18"/>
                <w:vertAlign w:val="superscript"/>
              </w:rPr>
              <w:t>[22]</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7</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reast Cancer</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35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ime to events, the HR for exemestane and survival after disease-related events.</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idway</w:t>
            </w:r>
            <w:r w:rsidRPr="00B17ABA">
              <w:rPr>
                <w:sz w:val="18"/>
                <w:szCs w:val="18"/>
              </w:rPr>
              <w:br/>
              <w:t>through the 5-year tamoxifen regimen.</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witching to exemestane versus continuing tamoxifen therapy.</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t stated.</w:t>
            </w:r>
          </w:p>
        </w:tc>
      </w:tr>
      <w:tr w:rsidR="00A665BD" w:rsidRPr="00B17ABA" w:rsidTr="00B73D7C">
        <w:trPr>
          <w:cantSplit/>
          <w:trHeight w:val="1170"/>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28</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Risebrough </w:t>
            </w:r>
            <w:r w:rsidRPr="00B17ABA">
              <w:rPr>
                <w:sz w:val="18"/>
                <w:szCs w:val="18"/>
              </w:rPr>
              <w:fldChar w:fldCharType="begin"/>
            </w:r>
            <w:r w:rsidR="00446C78" w:rsidRPr="00B17ABA">
              <w:rPr>
                <w:sz w:val="18"/>
                <w:szCs w:val="18"/>
              </w:rPr>
              <w:instrText xml:space="preserve"> ADDIN EN.CITE &lt;EndNote&gt;&lt;Cite&gt;&lt;Author&gt;Risebrough&lt;/Author&gt;&lt;Year&gt;2007&lt;/Year&gt;&lt;RecNum&gt;26&lt;/RecNum&gt;&lt;DisplayText&gt;&lt;style face="superscript"&gt;[23]&lt;/style&gt;&lt;/DisplayText&gt;&lt;record&gt;&lt;rec-number&gt;26&lt;/rec-number&gt;&lt;foreign-keys&gt;&lt;key app="EN" db-id="z2a0dvwpazf220et2vh50z295rxpzfevwft2"&gt;26&lt;/key&gt;&lt;/foreign-keys&gt;&lt;ref-type name="Journal Article"&gt;17&lt;/ref-type&gt;&lt;contributors&gt;&lt;authors&gt;&lt;author&gt;Risebrough, Nancy A.&lt;/author&gt;&lt;author&gt;Verma, Shailendra&lt;/author&gt;&lt;author&gt;Trudeau, Maureen&lt;/author&gt;&lt;author&gt;Mittmann, Nicole&lt;/author&gt;&lt;/authors&gt;&lt;/contributors&gt;&lt;titles&gt;&lt;title&gt;Cost-effectiveness of switching to exemestane versus continued tamoxifen as adjuvant therapy for postmenopausal women with primary breast cancer&lt;/title&gt;&lt;secondary-title&gt;Cancer&lt;/secondary-title&gt;&lt;/titles&gt;&lt;periodical&gt;&lt;full-title&gt;Cancer&lt;/full-title&gt;&lt;/periodical&gt;&lt;pages&gt;499-508&lt;/pages&gt;&lt;volume&gt;110&lt;/volume&gt;&lt;number&gt;3&lt;/number&gt;&lt;dates&gt;&lt;year&gt;2007&lt;/year&gt;&lt;pub-dates&gt;&lt;date&gt;Aug 1&lt;/date&gt;&lt;/pub-dates&gt;&lt;/dates&gt;&lt;isbn&gt;0008-543X&lt;/isbn&gt;&lt;accession-num&gt;WOS:000248206700004&lt;/accession-num&gt;&lt;urls&gt;&lt;related-urls&gt;&lt;url&gt;&amp;lt;Go to ISI&amp;gt;://WOS:000248206700004&lt;/url&gt;&lt;/related-urls&gt;&lt;/urls&gt;&lt;electronic-resource-num&gt;10.1002/cncr.22824&lt;/electronic-resource-num&gt;&lt;/record&gt;&lt;/Cite&gt;&lt;/EndNote&gt;</w:instrText>
            </w:r>
            <w:r w:rsidRPr="00B17ABA">
              <w:rPr>
                <w:sz w:val="18"/>
                <w:szCs w:val="18"/>
              </w:rPr>
              <w:fldChar w:fldCharType="separate"/>
            </w:r>
            <w:r w:rsidR="00446C78" w:rsidRPr="00B17ABA">
              <w:rPr>
                <w:noProof/>
                <w:sz w:val="18"/>
                <w:szCs w:val="18"/>
                <w:vertAlign w:val="superscript"/>
              </w:rPr>
              <w:t>[23]</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7</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reast Cancer</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6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7.5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iscontinuation due to AEs, cancer recurrence, intercurrent death</w:t>
            </w:r>
            <w:r w:rsidRPr="00B17ABA">
              <w:rPr>
                <w:sz w:val="18"/>
                <w:szCs w:val="18"/>
              </w:rPr>
              <w:br/>
              <w:t>and death related to breast cancer.</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fter 2.5 years of tamoxifen.</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Switching to exemestane after 2 to 3 years of tamoxifen versus continued tamoxifen.</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Based on an expert panel of 4 Canadian oncologists. </w:t>
            </w:r>
          </w:p>
        </w:tc>
      </w:tr>
      <w:tr w:rsidR="00A665BD" w:rsidRPr="00B17ABA" w:rsidTr="00B73D7C">
        <w:trPr>
          <w:cantSplit/>
          <w:trHeight w:val="1130"/>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29</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Cameron </w:t>
            </w:r>
            <w:r w:rsidRPr="00B17ABA">
              <w:rPr>
                <w:sz w:val="18"/>
                <w:szCs w:val="18"/>
              </w:rPr>
              <w:fldChar w:fldCharType="begin"/>
            </w:r>
            <w:r w:rsidR="00446C78" w:rsidRPr="00B17ABA">
              <w:rPr>
                <w:sz w:val="18"/>
                <w:szCs w:val="18"/>
              </w:rPr>
              <w:instrText xml:space="preserve"> ADDIN EN.CITE &lt;EndNote&gt;&lt;Cite&gt;&lt;Author&gt;Cameron&lt;/Author&gt;&lt;Year&gt;2008&lt;/Year&gt;&lt;RecNum&gt;24&lt;/RecNum&gt;&lt;DisplayText&gt;&lt;style face="superscript"&gt;[24]&lt;/style&gt;&lt;/DisplayText&gt;&lt;record&gt;&lt;rec-number&gt;24&lt;/rec-number&gt;&lt;foreign-keys&gt;&lt;key app="EN" db-id="z2a0dvwpazf220et2vh50z295rxpzfevwft2"&gt;24&lt;/key&gt;&lt;/foreign-keys&gt;&lt;ref-type name="Journal Article"&gt;17&lt;/ref-type&gt;&lt;contributors&gt;&lt;authors&gt;&lt;author&gt;Cameron, D. A.&lt;/author&gt;&lt;author&gt;Camidge, D. R.&lt;/author&gt;&lt;author&gt;Oyee, J.&lt;/author&gt;&lt;author&gt;Hirsch, M.&lt;/author&gt;&lt;author&gt;Cameron, D. A.&lt;/author&gt;&lt;author&gt;Camidge, D. R.&lt;/author&gt;&lt;author&gt;Oyee, J.&lt;/author&gt;&lt;author&gt;Hirsch, M.&lt;/author&gt;&lt;/authors&gt;&lt;/contributors&gt;&lt;auth-address&gt;Department of Oncology, Western General Hospital, Edinburgh, UK.&lt;/auth-address&gt;&lt;titles&gt;&lt;title&gt;Economic evaluation of fulvestrant as an extra step in the treatment sequence for ER-positive advanced breast cancer&lt;/title&gt;&lt;secondary-title&gt;SO - British Journal of Cancer. 99(12):1984-90, 2008 Dec 16.&lt;/secondary-title&gt;&lt;/titles&gt;&lt;periodical&gt;&lt;full-title&gt;SO - British Journal of Cancer. 99(12):1984-90, 2008 Dec 16.&lt;/full-title&gt;&lt;/periodical&gt;&lt;dates&gt;&lt;year&gt;2008&lt;/year&gt;&lt;/dates&gt;&lt;accession-num&gt;19018261&lt;/accession-num&gt;&lt;urls&gt;&lt;/urls&gt;&lt;/record&gt;&lt;/Cite&gt;&lt;/EndNote&gt;</w:instrText>
            </w:r>
            <w:r w:rsidRPr="00B17ABA">
              <w:rPr>
                <w:sz w:val="18"/>
                <w:szCs w:val="18"/>
              </w:rPr>
              <w:fldChar w:fldCharType="separate"/>
            </w:r>
            <w:r w:rsidR="00446C78" w:rsidRPr="00B17ABA">
              <w:rPr>
                <w:noProof/>
                <w:sz w:val="18"/>
                <w:szCs w:val="18"/>
                <w:vertAlign w:val="superscript"/>
              </w:rPr>
              <w:t>[24]</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8</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reast cancer</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8d</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0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Treatment-specific median time to progression (TTP). </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Progressed or relapsed on or after previous antioestrogen</w:t>
            </w:r>
            <w:r w:rsidRPr="00B17ABA">
              <w:rPr>
                <w:sz w:val="18"/>
                <w:szCs w:val="18"/>
              </w:rPr>
              <w:br/>
              <w:t>therapy.</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Non-steroidal aromatase inhibitor (NSAI) -&gt; Exemestane -&gt; docetaxel -&gt; capecitabine -&gt;  best supportive care (BSC)</w:t>
            </w:r>
            <w:r w:rsidRPr="00B17ABA">
              <w:rPr>
                <w:sz w:val="18"/>
                <w:szCs w:val="18"/>
              </w:rPr>
              <w:br/>
            </w:r>
            <w:r w:rsidRPr="00B17ABA">
              <w:rPr>
                <w:rFonts w:ascii="Calibri" w:hAnsi="Calibri"/>
                <w:sz w:val="18"/>
                <w:szCs w:val="18"/>
              </w:rPr>
              <w:t xml:space="preserve">• </w:t>
            </w:r>
            <w:r w:rsidRPr="00B17ABA">
              <w:rPr>
                <w:sz w:val="18"/>
                <w:szCs w:val="18"/>
              </w:rPr>
              <w:t>NSAI -&gt; fluvestrant -&gt; exemestane -&gt; docetaxel -&gt; capecitabine -&gt; BSC</w:t>
            </w:r>
            <w:r w:rsidRPr="00B17ABA">
              <w:rPr>
                <w:sz w:val="18"/>
                <w:szCs w:val="18"/>
              </w:rPr>
              <w:br/>
            </w:r>
            <w:r w:rsidRPr="00B17ABA">
              <w:rPr>
                <w:rFonts w:ascii="Calibri" w:hAnsi="Calibri"/>
                <w:sz w:val="18"/>
                <w:szCs w:val="18"/>
              </w:rPr>
              <w:t xml:space="preserve">• </w:t>
            </w:r>
            <w:r w:rsidRPr="00B17ABA">
              <w:rPr>
                <w:sz w:val="18"/>
                <w:szCs w:val="18"/>
              </w:rPr>
              <w:t>NSAI -&gt; exemestane -&gt; fluvestrant -&gt; docetaxel -&gt; capecitabine -&gt; BSC</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 xml:space="preserve">Based on the interview with seven UK oncologists. </w:t>
            </w:r>
          </w:p>
        </w:tc>
      </w:tr>
      <w:tr w:rsidR="00A665BD" w:rsidRPr="00B17ABA" w:rsidTr="00B73D7C">
        <w:trPr>
          <w:cantSplit/>
          <w:trHeight w:val="963"/>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lastRenderedPageBreak/>
              <w:t>30</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446C78">
            <w:pPr>
              <w:pStyle w:val="TOC1"/>
              <w:rPr>
                <w:sz w:val="18"/>
                <w:szCs w:val="18"/>
              </w:rPr>
            </w:pPr>
            <w:r w:rsidRPr="00B17ABA">
              <w:rPr>
                <w:sz w:val="18"/>
                <w:szCs w:val="18"/>
              </w:rPr>
              <w:t xml:space="preserve">Lux </w:t>
            </w:r>
            <w:r w:rsidRPr="00B17ABA">
              <w:rPr>
                <w:sz w:val="18"/>
                <w:szCs w:val="18"/>
              </w:rPr>
              <w:fldChar w:fldCharType="begin"/>
            </w:r>
            <w:r w:rsidR="00446C78" w:rsidRPr="00B17ABA">
              <w:rPr>
                <w:sz w:val="18"/>
                <w:szCs w:val="18"/>
              </w:rPr>
              <w:instrText xml:space="preserve"> ADDIN EN.CITE &lt;EndNote&gt;&lt;Cite&gt;&lt;Author&gt;Lux&lt;/Author&gt;&lt;Year&gt;2009&lt;/Year&gt;&lt;RecNum&gt;23&lt;/RecNum&gt;&lt;DisplayText&gt;&lt;style face="superscript"&gt;[26]&lt;/style&gt;&lt;/DisplayText&gt;&lt;record&gt;&lt;rec-number&gt;23&lt;/rec-number&gt;&lt;foreign-keys&gt;&lt;key app="EN" db-id="z2a0dvwpazf220et2vh50z295rxpzfevwft2"&gt;23&lt;/key&gt;&lt;/foreign-keys&gt;&lt;ref-type name="Journal Article"&gt;17&lt;/ref-type&gt;&lt;contributors&gt;&lt;authors&gt;&lt;author&gt;Lux, M. P.&lt;/author&gt;&lt;author&gt;Hartmann, M.&lt;/author&gt;&lt;author&gt;Jackisch, C.&lt;/author&gt;&lt;author&gt;Raab, G.&lt;/author&gt;&lt;author&gt;Schneeweiss, A.&lt;/author&gt;&lt;author&gt;Possinger, K.&lt;/author&gt;&lt;author&gt;Oyee, J.&lt;/author&gt;&lt;author&gt;Harbeck, N.&lt;/author&gt;&lt;/authors&gt;&lt;/contributors&gt;&lt;titles&gt;&lt;title&gt;Cost-utility analysis for advanced breast cancer therapy in Germany: results of the fulvestrant sequencing model&lt;/title&gt;&lt;secondary-title&gt;Breast Cancer Research and Treatment&lt;/secondary-title&gt;&lt;/titles&gt;&lt;periodical&gt;&lt;full-title&gt;Breast Cancer Research and Treatment&lt;/full-title&gt;&lt;/periodical&gt;&lt;pages&gt;305-317&lt;/pages&gt;&lt;volume&gt;117&lt;/volume&gt;&lt;number&gt;2&lt;/number&gt;&lt;dates&gt;&lt;year&gt;2009&lt;/year&gt;&lt;pub-dates&gt;&lt;date&gt;Sep&lt;/date&gt;&lt;/pub-dates&gt;&lt;/dates&gt;&lt;isbn&gt;0167-6806&lt;/isbn&gt;&lt;accession-num&gt;WOS:000269005500010&lt;/accession-num&gt;&lt;urls&gt;&lt;related-urls&gt;&lt;url&gt;&amp;lt;Go to ISI&amp;gt;://WOS:000269005500010&lt;/url&gt;&lt;/related-urls&gt;&lt;/urls&gt;&lt;electronic-resource-num&gt;10.1007/s10549-008-0294-9&lt;/electronic-resource-num&gt;&lt;/record&gt;&lt;/Cite&gt;&lt;/EndNote&gt;</w:instrText>
            </w:r>
            <w:r w:rsidRPr="00B17ABA">
              <w:rPr>
                <w:sz w:val="18"/>
                <w:szCs w:val="18"/>
              </w:rPr>
              <w:fldChar w:fldCharType="separate"/>
            </w:r>
            <w:r w:rsidR="00446C78" w:rsidRPr="00B17ABA">
              <w:rPr>
                <w:noProof/>
                <w:sz w:val="18"/>
                <w:szCs w:val="18"/>
                <w:vertAlign w:val="superscript"/>
              </w:rPr>
              <w:t>[26]</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09</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reast cancer</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m</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0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TTP.</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Progressive event.</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w:t>
            </w:r>
            <w:r w:rsidRPr="00B17ABA">
              <w:rPr>
                <w:sz w:val="18"/>
                <w:szCs w:val="18"/>
              </w:rPr>
              <w:t xml:space="preserve"> NSAI to fulvestrant to exemestane to docetaxel to capecitabine BSC</w:t>
            </w:r>
            <w:r w:rsidRPr="00B17ABA">
              <w:rPr>
                <w:sz w:val="18"/>
                <w:szCs w:val="18"/>
              </w:rPr>
              <w:br/>
            </w:r>
            <w:r w:rsidRPr="00B17ABA">
              <w:rPr>
                <w:rFonts w:ascii="Calibri" w:hAnsi="Calibri"/>
                <w:sz w:val="18"/>
                <w:szCs w:val="18"/>
              </w:rPr>
              <w:t>•</w:t>
            </w:r>
            <w:r w:rsidRPr="00B17ABA">
              <w:rPr>
                <w:sz w:val="18"/>
                <w:szCs w:val="18"/>
              </w:rPr>
              <w:t xml:space="preserve"> NSAI to exemestane to docetaxel to capecitabine to BSC</w:t>
            </w:r>
            <w:r w:rsidRPr="00B17ABA">
              <w:rPr>
                <w:sz w:val="18"/>
                <w:szCs w:val="18"/>
              </w:rPr>
              <w:br/>
            </w:r>
            <w:r w:rsidRPr="00B17ABA">
              <w:rPr>
                <w:rFonts w:ascii="Calibri" w:hAnsi="Calibri"/>
                <w:sz w:val="18"/>
                <w:szCs w:val="18"/>
              </w:rPr>
              <w:t>•</w:t>
            </w:r>
            <w:r w:rsidRPr="00B17ABA">
              <w:rPr>
                <w:sz w:val="18"/>
                <w:szCs w:val="18"/>
              </w:rPr>
              <w:t xml:space="preserve"> NSAI to exemestane to fulvestrant to docetaxel to capecitabine to BSC</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sed on the interview with seven UK oncologists.</w:t>
            </w:r>
          </w:p>
        </w:tc>
      </w:tr>
      <w:tr w:rsidR="00A665BD" w:rsidRPr="00B17ABA" w:rsidTr="00B73D7C">
        <w:trPr>
          <w:cantSplit/>
          <w:trHeight w:val="639"/>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31</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Bachir </w:t>
            </w:r>
            <w:r w:rsidRPr="00B17ABA">
              <w:rPr>
                <w:sz w:val="18"/>
                <w:szCs w:val="18"/>
              </w:rPr>
              <w:fldChar w:fldCharType="begin"/>
            </w:r>
            <w:r w:rsidR="00EE2B4F" w:rsidRPr="00B17ABA">
              <w:rPr>
                <w:sz w:val="18"/>
                <w:szCs w:val="18"/>
              </w:rPr>
              <w:instrText xml:space="preserve"> ADDIN EN.CITE &lt;EndNote&gt;&lt;Cite&gt;&lt;Author&gt;Bachir&lt;/Author&gt;&lt;Year&gt;2014&lt;/Year&gt;&lt;RecNum&gt;678&lt;/RecNum&gt;&lt;DisplayText&gt;&lt;style face="superscript"&gt;[427]&lt;/style&gt;&lt;/DisplayText&gt;&lt;record&gt;&lt;rec-number&gt;678&lt;/rec-number&gt;&lt;foreign-keys&gt;&lt;key app="EN" db-id="z2a0dvwpazf220et2vh50z295rxpzfevwft2"&gt;678&lt;/key&gt;&lt;/foreign-keys&gt;&lt;ref-type name="Journal Article"&gt;17&lt;/ref-type&gt;&lt;contributors&gt;&lt;authors&gt;&lt;author&gt;Bachir, Bassel G.&lt;/author&gt;&lt;author&gt;Dragomir, Alice&lt;/author&gt;&lt;author&gt;Aprikian, Armen G.&lt;/author&gt;&lt;author&gt;Tanguay, Simon&lt;/author&gt;&lt;author&gt;Fairey, Adrian&lt;/author&gt;&lt;author&gt;Kulkarni, Girish S.&lt;/author&gt;&lt;author&gt;Breau, Rodney H.&lt;/author&gt;&lt;author&gt;Black, Peter C.&lt;/author&gt;&lt;author&gt;Kassouf, Wassim&lt;/author&gt;&lt;/authors&gt;&lt;/contributors&gt;&lt;titles&gt;&lt;title&gt;Contemporary cost-effectiveness analysis comparing sequential bacillus Calmette-Guerin and electromotive mitomycin versus bacillus Calmette-Guerin alone for patients with high-risk non-muscle-invasive bladder cancer&lt;/title&gt;&lt;secondary-title&gt;Cancer&lt;/secondary-title&gt;&lt;/titles&gt;&lt;periodical&gt;&lt;full-title&gt;Cancer&lt;/full-title&gt;&lt;/periodical&gt;&lt;pages&gt;2424-31&lt;/pages&gt;&lt;volume&gt;120&lt;/volume&gt;&lt;number&gt;16&lt;/number&gt;&lt;dates&gt;&lt;year&gt;2014&lt;/year&gt;&lt;pub-dates&gt;&lt;date&gt;2014-Aug-15&lt;/date&gt;&lt;/pub-dates&gt;&lt;/dates&gt;&lt;isbn&gt;1097-0142&lt;/isbn&gt;&lt;accession-num&gt;MEDLINE:24752448&lt;/accession-num&gt;&lt;urls&gt;&lt;related-urls&gt;&lt;url&gt;&amp;lt;Go to ISI&amp;gt;://MEDLINE:24752448&lt;/url&gt;&lt;/related-urls&gt;&lt;/urls&gt;&lt;electronic-resource-num&gt;10.1002/cncr.28731&lt;/electronic-resource-num&gt;&lt;/record&gt;&lt;/Cite&gt;&lt;/EndNote&gt;</w:instrText>
            </w:r>
            <w:r w:rsidRPr="00B17ABA">
              <w:rPr>
                <w:sz w:val="18"/>
                <w:szCs w:val="18"/>
              </w:rPr>
              <w:fldChar w:fldCharType="separate"/>
            </w:r>
            <w:r w:rsidR="00EE2B4F" w:rsidRPr="00B17ABA">
              <w:rPr>
                <w:noProof/>
                <w:sz w:val="18"/>
                <w:szCs w:val="18"/>
                <w:vertAlign w:val="superscript"/>
              </w:rPr>
              <w:t>[427]</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4</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ladder Cancer</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E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Markov</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1y</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5y/10y</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nnual rates of disease progression and death.</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isease recurrenc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cillus Calmette-Guerin (BCG) and electromotive MMC (EMDA) versus BCG alone.</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ata availability.</w:t>
            </w:r>
          </w:p>
        </w:tc>
      </w:tr>
      <w:tr w:rsidR="00A665BD" w:rsidRPr="00B17ABA" w:rsidTr="00B73D7C">
        <w:trPr>
          <w:cantSplit/>
          <w:trHeight w:val="1408"/>
        </w:trPr>
        <w:tc>
          <w:tcPr>
            <w:tcW w:w="200" w:type="pct"/>
            <w:tcBorders>
              <w:top w:val="nil"/>
              <w:left w:val="single" w:sz="4" w:space="0" w:color="auto"/>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32</w:t>
            </w:r>
          </w:p>
        </w:tc>
        <w:tc>
          <w:tcPr>
            <w:tcW w:w="324" w:type="pct"/>
            <w:tcBorders>
              <w:top w:val="nil"/>
              <w:left w:val="nil"/>
              <w:bottom w:val="single" w:sz="4" w:space="0" w:color="auto"/>
              <w:right w:val="single" w:sz="4" w:space="0" w:color="auto"/>
            </w:tcBorders>
            <w:shd w:val="clear" w:color="auto" w:fill="auto"/>
            <w:hideMark/>
          </w:tcPr>
          <w:p w:rsidR="00A665BD" w:rsidRPr="00B17ABA" w:rsidRDefault="00A665BD" w:rsidP="00EE2B4F">
            <w:pPr>
              <w:pStyle w:val="TOC1"/>
              <w:rPr>
                <w:sz w:val="18"/>
                <w:szCs w:val="18"/>
              </w:rPr>
            </w:pPr>
            <w:r w:rsidRPr="00B17ABA">
              <w:rPr>
                <w:sz w:val="18"/>
                <w:szCs w:val="18"/>
              </w:rPr>
              <w:t xml:space="preserve">Tran-Duy </w:t>
            </w:r>
            <w:r w:rsidRPr="00B17ABA">
              <w:rPr>
                <w:sz w:val="18"/>
                <w:szCs w:val="18"/>
              </w:rPr>
              <w:fldChar w:fldCharType="begin"/>
            </w:r>
            <w:r w:rsidR="00EE2B4F" w:rsidRPr="00B17ABA">
              <w:rPr>
                <w:sz w:val="18"/>
                <w:szCs w:val="18"/>
              </w:rPr>
              <w:instrText xml:space="preserve"> ADDIN EN.CITE &lt;EndNote&gt;&lt;Cite&gt;&lt;Author&gt;Tran-Duy&lt;/Author&gt;&lt;Year&gt;2011&lt;/Year&gt;&lt;RecNum&gt;679&lt;/RecNum&gt;&lt;DisplayText&gt;&lt;style face="superscript"&gt;[428]&lt;/style&gt;&lt;/DisplayText&gt;&lt;record&gt;&lt;rec-number&gt;679&lt;/rec-number&gt;&lt;foreign-keys&gt;&lt;key app="EN" db-id="z2a0dvwpazf220et2vh50z295rxpzfevwft2"&gt;679&lt;/key&gt;&lt;/foreign-keys&gt;&lt;ref-type name="Journal Article"&gt;17&lt;/ref-type&gt;&lt;contributors&gt;&lt;authors&gt;&lt;author&gt;Tran-Duy, A.&lt;/author&gt;&lt;author&gt;Boonen, A.&lt;/author&gt;&lt;author&gt;van de Laar, M. A.&lt;/author&gt;&lt;author&gt;Franke, A. C.&lt;/author&gt;&lt;author&gt;Severens, J. L.&lt;/author&gt;&lt;author&gt;Tran-Duy, An&lt;/author&gt;&lt;author&gt;Boonen, Annelies&lt;/author&gt;&lt;author&gt;van de Laar, Mart A. F. J.&lt;/author&gt;&lt;author&gt;Franke, Angelinus C.&lt;/author&gt;&lt;author&gt;Severens, Johan L.&lt;/author&gt;&lt;/authors&gt;&lt;/contributors&gt;&lt;auth-address&gt;Department of Health Services Research, Maastricht University, The Netherlands. a.tranduy@maastrichtuniversity.nl&lt;/auth-address&gt;&lt;titles&gt;&lt;title&gt;A discrete event modelling framework for simulation of long-term outcomes of sequential treatment strategies for ankylosing spondylitis&lt;/title&gt;&lt;secondary-title&gt;SO - Annals of the Rheumatic Diseases. 70(12):2111-8, 2011 Dec.&lt;/secondary-title&gt;&lt;/titles&gt;&lt;periodical&gt;&lt;full-title&gt;SO - Annals of the Rheumatic Diseases. 70(12):2111-8, 2011 Dec.&lt;/full-title&gt;&lt;/periodical&gt;&lt;dates&gt;&lt;year&gt;2011&lt;/year&gt;&lt;/dates&gt;&lt;accession-num&gt;21857027&lt;/accession-num&gt;&lt;urls&gt;&lt;/urls&gt;&lt;/record&gt;&lt;/Cite&gt;&lt;/EndNote&gt;</w:instrText>
            </w:r>
            <w:r w:rsidRPr="00B17ABA">
              <w:rPr>
                <w:sz w:val="18"/>
                <w:szCs w:val="18"/>
              </w:rPr>
              <w:fldChar w:fldCharType="separate"/>
            </w:r>
            <w:r w:rsidR="00EE2B4F" w:rsidRPr="00B17ABA">
              <w:rPr>
                <w:noProof/>
                <w:sz w:val="18"/>
                <w:szCs w:val="18"/>
                <w:vertAlign w:val="superscript"/>
              </w:rPr>
              <w:t>[428]</w:t>
            </w:r>
            <w:r w:rsidRPr="00B17ABA">
              <w:rPr>
                <w:sz w:val="18"/>
                <w:szCs w:val="18"/>
              </w:rPr>
              <w:fldChar w:fldCharType="end"/>
            </w:r>
          </w:p>
        </w:tc>
        <w:tc>
          <w:tcPr>
            <w:tcW w:w="21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2011</w:t>
            </w:r>
          </w:p>
        </w:tc>
        <w:tc>
          <w:tcPr>
            <w:tcW w:w="300"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Ankylosing spondylitis</w:t>
            </w:r>
          </w:p>
        </w:tc>
        <w:tc>
          <w:tcPr>
            <w:tcW w:w="301" w:type="pct"/>
            <w:tcBorders>
              <w:top w:val="nil"/>
              <w:left w:val="nil"/>
              <w:bottom w:val="single" w:sz="4" w:space="0" w:color="auto"/>
              <w:right w:val="single" w:sz="4" w:space="0" w:color="auto"/>
            </w:tcBorders>
            <w:shd w:val="clear" w:color="auto" w:fill="auto"/>
            <w:noWrap/>
            <w:hideMark/>
          </w:tcPr>
          <w:p w:rsidR="00A665BD" w:rsidRPr="00B17ABA" w:rsidRDefault="00A665BD" w:rsidP="00A665BD">
            <w:pPr>
              <w:pStyle w:val="TOC1"/>
              <w:rPr>
                <w:sz w:val="18"/>
                <w:szCs w:val="18"/>
              </w:rPr>
            </w:pPr>
            <w:r w:rsidRPr="00B17ABA">
              <w:rPr>
                <w:sz w:val="18"/>
                <w:szCs w:val="18"/>
              </w:rPr>
              <w:t>CUA</w:t>
            </w:r>
          </w:p>
        </w:tc>
        <w:tc>
          <w:tcPr>
            <w:tcW w:w="396"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DES</w:t>
            </w:r>
          </w:p>
        </w:tc>
        <w:tc>
          <w:tcPr>
            <w:tcW w:w="26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No cycle.</w:t>
            </w:r>
          </w:p>
        </w:tc>
        <w:tc>
          <w:tcPr>
            <w:tcW w:w="318"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Lifetime</w:t>
            </w:r>
          </w:p>
        </w:tc>
        <w:tc>
          <w:tcPr>
            <w:tcW w:w="637"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th Ankylosing Spondylitis Disease Activity Index (BASDAI) and Bath Ankylosing Spondylitis Functional Index (BASFI).</w:t>
            </w:r>
          </w:p>
        </w:tc>
        <w:tc>
          <w:tcPr>
            <w:tcW w:w="425"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BASDAI change and loss of response.</w:t>
            </w:r>
          </w:p>
        </w:tc>
        <w:tc>
          <w:tcPr>
            <w:tcW w:w="10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rFonts w:ascii="Calibri" w:hAnsi="Calibri"/>
                <w:sz w:val="18"/>
                <w:szCs w:val="18"/>
              </w:rPr>
              <w:t xml:space="preserve">• </w:t>
            </w:r>
            <w:r w:rsidRPr="00B17ABA">
              <w:rPr>
                <w:sz w:val="18"/>
                <w:szCs w:val="18"/>
              </w:rPr>
              <w:t>Five NSAIDs (randomly chosen from 10 possible drugs) available in a random order for each patient, including two cyclo-oxygenase-2 and three cyclo-oxygenase-1 inhibitors.</w:t>
            </w:r>
            <w:r w:rsidRPr="00B17ABA">
              <w:rPr>
                <w:sz w:val="18"/>
                <w:szCs w:val="18"/>
              </w:rPr>
              <w:br/>
            </w:r>
            <w:r w:rsidRPr="00B17ABA">
              <w:rPr>
                <w:rFonts w:ascii="Calibri" w:hAnsi="Calibri"/>
                <w:sz w:val="18"/>
                <w:szCs w:val="18"/>
              </w:rPr>
              <w:t>•</w:t>
            </w:r>
            <w:r w:rsidRPr="00B17ABA">
              <w:rPr>
                <w:sz w:val="18"/>
                <w:szCs w:val="18"/>
              </w:rPr>
              <w:t>The same five NSAIDs as in strategy 1 and two anti-TNF agents available also in a random order for each patient.</w:t>
            </w:r>
          </w:p>
        </w:tc>
        <w:tc>
          <w:tcPr>
            <w:tcW w:w="559" w:type="pct"/>
            <w:tcBorders>
              <w:top w:val="nil"/>
              <w:left w:val="nil"/>
              <w:bottom w:val="single" w:sz="4" w:space="0" w:color="auto"/>
              <w:right w:val="single" w:sz="4" w:space="0" w:color="auto"/>
            </w:tcBorders>
            <w:shd w:val="clear" w:color="auto" w:fill="auto"/>
            <w:hideMark/>
          </w:tcPr>
          <w:p w:rsidR="00A665BD" w:rsidRPr="00B17ABA" w:rsidRDefault="00A665BD" w:rsidP="00A665BD">
            <w:pPr>
              <w:pStyle w:val="TOC1"/>
              <w:rPr>
                <w:sz w:val="18"/>
                <w:szCs w:val="18"/>
              </w:rPr>
            </w:pPr>
            <w:r w:rsidRPr="00B17ABA">
              <w:rPr>
                <w:sz w:val="18"/>
                <w:szCs w:val="18"/>
              </w:rPr>
              <w:t>Expert opinion.</w:t>
            </w:r>
          </w:p>
        </w:tc>
      </w:tr>
    </w:tbl>
    <w:p w:rsidR="00A665BD" w:rsidRPr="00B17ABA" w:rsidRDefault="00A665BD" w:rsidP="00DE3E5D">
      <w:pPr>
        <w:rPr>
          <w:rFonts w:cstheme="majorBidi"/>
        </w:rPr>
        <w:sectPr w:rsidR="00A665BD" w:rsidRPr="00B17ABA" w:rsidSect="00013330">
          <w:pgSz w:w="16838" w:h="11906" w:orient="landscape"/>
          <w:pgMar w:top="1701" w:right="1418" w:bottom="1701" w:left="2268" w:header="708" w:footer="708" w:gutter="0"/>
          <w:cols w:space="708"/>
          <w:docGrid w:linePitch="360"/>
        </w:sectPr>
      </w:pPr>
    </w:p>
    <w:p w:rsidR="00DE3E5D" w:rsidRPr="00B17ABA" w:rsidRDefault="00DE3E5D" w:rsidP="002D644F">
      <w:pPr>
        <w:pStyle w:val="Heading1"/>
        <w:numPr>
          <w:ilvl w:val="0"/>
          <w:numId w:val="0"/>
        </w:numPr>
        <w:rPr>
          <w:sz w:val="30"/>
          <w:szCs w:val="30"/>
          <w:lang w:eastAsia="ko-KR"/>
        </w:rPr>
      </w:pPr>
      <w:bookmarkStart w:id="352" w:name="_Toc426018073"/>
      <w:r w:rsidRPr="00B17ABA">
        <w:rPr>
          <w:sz w:val="40"/>
          <w:szCs w:val="40"/>
          <w:lang w:eastAsia="ko-KR"/>
        </w:rPr>
        <w:lastRenderedPageBreak/>
        <w:t>Appendix 2. The target papers for the systematic review on approximate optimisation methods</w:t>
      </w:r>
      <w:bookmarkEnd w:id="352"/>
    </w:p>
    <w:p w:rsidR="001C2AF5" w:rsidRPr="00B17ABA" w:rsidRDefault="001C2AF5" w:rsidP="001C2AF5">
      <w:pPr>
        <w:sectPr w:rsidR="001C2AF5" w:rsidRPr="00B17ABA" w:rsidSect="009923E9">
          <w:pgSz w:w="11906" w:h="16838"/>
          <w:pgMar w:top="1701" w:right="1418" w:bottom="1701" w:left="2268" w:header="708"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1"/>
        <w:gridCol w:w="1081"/>
        <w:gridCol w:w="1079"/>
        <w:gridCol w:w="5668"/>
        <w:gridCol w:w="1275"/>
        <w:gridCol w:w="1701"/>
        <w:gridCol w:w="1701"/>
        <w:gridCol w:w="786"/>
      </w:tblGrid>
      <w:tr w:rsidR="001C2AF5" w:rsidRPr="00B17ABA" w:rsidTr="009923E9">
        <w:trPr>
          <w:trHeight w:val="558"/>
          <w:tblHeader/>
        </w:trPr>
        <w:tc>
          <w:tcPr>
            <w:tcW w:w="132" w:type="pct"/>
            <w:tcBorders>
              <w:bottom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lastRenderedPageBreak/>
              <w:t> </w:t>
            </w:r>
          </w:p>
        </w:tc>
        <w:tc>
          <w:tcPr>
            <w:tcW w:w="396" w:type="pct"/>
            <w:tcBorders>
              <w:bottom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Author</w:t>
            </w:r>
          </w:p>
        </w:tc>
        <w:tc>
          <w:tcPr>
            <w:tcW w:w="395" w:type="pct"/>
            <w:tcBorders>
              <w:bottom w:val="double" w:sz="4" w:space="0" w:color="auto"/>
            </w:tcBorders>
          </w:tcPr>
          <w:p w:rsidR="001C2AF5" w:rsidRPr="00B17ABA" w:rsidRDefault="001C2AF5" w:rsidP="00AC52A1">
            <w:pPr>
              <w:pStyle w:val="TOC1"/>
              <w:spacing w:after="0"/>
              <w:rPr>
                <w:lang w:eastAsia="zh-TW"/>
              </w:rPr>
            </w:pPr>
            <w:r w:rsidRPr="00B17ABA">
              <w:rPr>
                <w:lang w:eastAsia="zh-TW"/>
              </w:rPr>
              <w:t xml:space="preserve">Year </w:t>
            </w:r>
          </w:p>
        </w:tc>
        <w:tc>
          <w:tcPr>
            <w:tcW w:w="2076" w:type="pct"/>
            <w:tcBorders>
              <w:bottom w:val="double" w:sz="4" w:space="0" w:color="auto"/>
            </w:tcBorders>
            <w:shd w:val="clear" w:color="auto" w:fill="auto"/>
            <w:hideMark/>
          </w:tcPr>
          <w:p w:rsidR="001C2AF5" w:rsidRPr="00B17ABA" w:rsidRDefault="00086AF5" w:rsidP="00AC52A1">
            <w:pPr>
              <w:pStyle w:val="TOC1"/>
              <w:spacing w:after="0"/>
              <w:rPr>
                <w:lang w:eastAsia="zh-TW"/>
              </w:rPr>
            </w:pPr>
            <w:r w:rsidRPr="00B17ABA">
              <w:rPr>
                <w:lang w:eastAsia="zh-TW"/>
              </w:rPr>
              <w:t>Optimisation</w:t>
            </w:r>
            <w:r w:rsidR="001C2AF5" w:rsidRPr="00B17ABA">
              <w:rPr>
                <w:lang w:eastAsia="zh-TW"/>
              </w:rPr>
              <w:t xml:space="preserve"> problem </w:t>
            </w:r>
          </w:p>
        </w:tc>
        <w:tc>
          <w:tcPr>
            <w:tcW w:w="467" w:type="pct"/>
            <w:tcBorders>
              <w:bottom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Optimisation</w:t>
            </w:r>
          </w:p>
        </w:tc>
        <w:tc>
          <w:tcPr>
            <w:tcW w:w="623" w:type="pct"/>
            <w:tcBorders>
              <w:bottom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Method</w:t>
            </w:r>
          </w:p>
        </w:tc>
        <w:tc>
          <w:tcPr>
            <w:tcW w:w="623" w:type="pct"/>
            <w:tcBorders>
              <w:bottom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Disease</w:t>
            </w:r>
          </w:p>
        </w:tc>
        <w:tc>
          <w:tcPr>
            <w:tcW w:w="288" w:type="pct"/>
            <w:tcBorders>
              <w:bottom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 xml:space="preserve">CEA model </w:t>
            </w:r>
          </w:p>
        </w:tc>
      </w:tr>
      <w:tr w:rsidR="001C2AF5" w:rsidRPr="00B17ABA" w:rsidTr="009923E9">
        <w:trPr>
          <w:trHeight w:val="460"/>
        </w:trPr>
        <w:tc>
          <w:tcPr>
            <w:tcW w:w="132" w:type="pct"/>
            <w:tcBorders>
              <w:top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1</w:t>
            </w:r>
          </w:p>
        </w:tc>
        <w:tc>
          <w:tcPr>
            <w:tcW w:w="396" w:type="pct"/>
            <w:tcBorders>
              <w:top w:val="double" w:sz="4" w:space="0" w:color="auto"/>
            </w:tcBorders>
            <w:shd w:val="clear" w:color="auto" w:fill="auto"/>
            <w:hideMark/>
          </w:tcPr>
          <w:p w:rsidR="001C2AF5" w:rsidRPr="00B17ABA" w:rsidRDefault="001C2AF5" w:rsidP="00EE2B4F">
            <w:pPr>
              <w:pStyle w:val="TOC1"/>
              <w:spacing w:after="0"/>
              <w:rPr>
                <w:lang w:eastAsia="zh-TW"/>
              </w:rPr>
            </w:pPr>
            <w:r w:rsidRPr="00B17ABA">
              <w:rPr>
                <w:lang w:eastAsia="zh-TW"/>
              </w:rPr>
              <w:t xml:space="preserve">Rauner </w:t>
            </w:r>
            <w:r w:rsidRPr="00B17ABA">
              <w:rPr>
                <w:lang w:eastAsia="zh-TW"/>
              </w:rPr>
              <w:fldChar w:fldCharType="begin"/>
            </w:r>
            <w:r w:rsidR="00EE2B4F" w:rsidRPr="00B17ABA">
              <w:rPr>
                <w:lang w:eastAsia="zh-TW"/>
              </w:rPr>
              <w:instrText xml:space="preserve"> ADDIN EN.CITE &lt;EndNote&gt;&lt;Cite&gt;&lt;Author&gt;Rauner&lt;/Author&gt;&lt;Year&gt;2010&lt;/Year&gt;&lt;RecNum&gt;89&lt;/RecNum&gt;&lt;DisplayText&gt;&lt;style face="superscript"&gt;[192]&lt;/style&gt;&lt;/DisplayText&gt;&lt;record&gt;&lt;rec-number&gt;89&lt;/rec-number&gt;&lt;foreign-keys&gt;&lt;key app="EN" db-id="z2a0dvwpazf220et2vh50z295rxpzfevwft2"&gt;89&lt;/key&gt;&lt;/foreign-keys&gt;&lt;ref-type name="Journal Article"&gt;17&lt;/ref-type&gt;&lt;contributors&gt;&lt;authors&gt;&lt;author&gt;Rauner, M. S.&lt;/author&gt;&lt;author&gt;Gutjahr, W. J.&lt;/author&gt;&lt;author&gt;Heidenberger, K.&lt;/author&gt;&lt;author&gt;Wagner, J.&lt;/author&gt;&lt;author&gt;Pasia, J.&lt;/author&gt;&lt;/authors&gt;&lt;/contributors&gt;&lt;auth-address&gt;Department of Innovation and Technology Management, School of Business and Economics, University of Vienna, Vienna, Austria&amp;#xD;Department of Statistics and Decision Support Systems, School of Business and Economics, University of Vienna, Vienna, Austria&amp;#xD;Department of Accounting, School of Business and Economics, University of Vienna, Vienna, Austria&amp;#xD;Department of Production and Operations Management, School of Business and Economics, University of Vienna, Vienna, Austria&lt;/auth-address&gt;&lt;titles&gt;&lt;title&gt;Dynamic policy modeling for chronic diseases: Metaheuristic-based identification of pareto-optimal&lt;/title&gt;&lt;secondary-title&gt;Operations Research&lt;/secondary-title&gt;&lt;/titles&gt;&lt;periodical&gt;&lt;full-title&gt;Operations Research&lt;/full-title&gt;&lt;/periodical&gt;&lt;pages&gt;1269-1286&lt;/pages&gt;&lt;volume&gt;58&lt;/volume&gt;&lt;number&gt;5&lt;/number&gt;&lt;dates&gt;&lt;year&gt;2010&lt;/year&gt;&lt;/dates&gt;&lt;accession-num&gt;0&lt;/accession-num&gt;&lt;call-num&gt;Dynamic policy modeling for chronic diseases&lt;/call-num&gt;&lt;label&gt;AC&lt;/label&gt;&lt;reviewed-item&gt;H:CDM&lt;/reviewed-item&gt;&lt;urls&gt;&lt;related-urls&gt;&lt;url&gt;http://www.scopus.com/inward/record.url?eid=2-s2.0-77958479024&amp;amp;partnerID=40&amp;amp;md5=322f4bb472100eec8d34f4956c700278&lt;/url&gt;&lt;/related-urls&gt;&lt;/urls&gt;&lt;/record&gt;&lt;/Cite&gt;&lt;/EndNote&gt;</w:instrText>
            </w:r>
            <w:r w:rsidRPr="00B17ABA">
              <w:rPr>
                <w:lang w:eastAsia="zh-TW"/>
              </w:rPr>
              <w:fldChar w:fldCharType="separate"/>
            </w:r>
            <w:r w:rsidR="00EE2B4F" w:rsidRPr="00B17ABA">
              <w:rPr>
                <w:noProof/>
                <w:vertAlign w:val="superscript"/>
                <w:lang w:eastAsia="zh-TW"/>
              </w:rPr>
              <w:t>[192]</w:t>
            </w:r>
            <w:r w:rsidRPr="00B17ABA">
              <w:rPr>
                <w:lang w:eastAsia="zh-TW"/>
              </w:rPr>
              <w:fldChar w:fldCharType="end"/>
            </w:r>
            <w:r w:rsidRPr="00B17ABA">
              <w:rPr>
                <w:lang w:eastAsia="zh-TW"/>
              </w:rPr>
              <w:t xml:space="preserve"> </w:t>
            </w:r>
          </w:p>
        </w:tc>
        <w:tc>
          <w:tcPr>
            <w:tcW w:w="395" w:type="pct"/>
            <w:tcBorders>
              <w:top w:val="double" w:sz="4" w:space="0" w:color="auto"/>
            </w:tcBorders>
          </w:tcPr>
          <w:p w:rsidR="001C2AF5" w:rsidRPr="00B17ABA" w:rsidRDefault="001C2AF5" w:rsidP="00AC52A1">
            <w:pPr>
              <w:pStyle w:val="TOC1"/>
              <w:spacing w:after="0"/>
              <w:rPr>
                <w:lang w:eastAsia="zh-TW"/>
              </w:rPr>
            </w:pPr>
            <w:r w:rsidRPr="00B17ABA">
              <w:rPr>
                <w:lang w:eastAsia="zh-TW"/>
              </w:rPr>
              <w:t>2010</w:t>
            </w:r>
          </w:p>
        </w:tc>
        <w:tc>
          <w:tcPr>
            <w:tcW w:w="2076" w:type="pct"/>
            <w:tcBorders>
              <w:top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To identify mitigation strategies that minimize the total costs.</w:t>
            </w:r>
          </w:p>
        </w:tc>
        <w:tc>
          <w:tcPr>
            <w:tcW w:w="467" w:type="pct"/>
            <w:tcBorders>
              <w:top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o</w:t>
            </w:r>
          </w:p>
        </w:tc>
        <w:tc>
          <w:tcPr>
            <w:tcW w:w="623" w:type="pct"/>
            <w:tcBorders>
              <w:top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 xml:space="preserve">The Pareto ant colony </w:t>
            </w:r>
            <w:r w:rsidR="00086AF5" w:rsidRPr="00B17ABA">
              <w:rPr>
                <w:lang w:eastAsia="zh-TW"/>
              </w:rPr>
              <w:t>optimisation</w:t>
            </w:r>
          </w:p>
        </w:tc>
        <w:tc>
          <w:tcPr>
            <w:tcW w:w="623" w:type="pct"/>
            <w:tcBorders>
              <w:top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Breast cancer</w:t>
            </w:r>
          </w:p>
        </w:tc>
        <w:tc>
          <w:tcPr>
            <w:tcW w:w="288" w:type="pct"/>
            <w:tcBorders>
              <w:top w:val="doub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o</w:t>
            </w:r>
          </w:p>
        </w:tc>
      </w:tr>
      <w:tr w:rsidR="001C2AF5" w:rsidRPr="00B17ABA" w:rsidTr="009923E9">
        <w:trPr>
          <w:trHeight w:val="585"/>
        </w:trPr>
        <w:tc>
          <w:tcPr>
            <w:tcW w:w="132" w:type="pct"/>
            <w:shd w:val="clear" w:color="auto" w:fill="auto"/>
            <w:hideMark/>
          </w:tcPr>
          <w:p w:rsidR="001C2AF5" w:rsidRPr="00B17ABA" w:rsidRDefault="001C2AF5" w:rsidP="00AC52A1">
            <w:pPr>
              <w:pStyle w:val="TOC1"/>
              <w:spacing w:after="0"/>
              <w:rPr>
                <w:lang w:eastAsia="zh-TW"/>
              </w:rPr>
            </w:pPr>
            <w:r w:rsidRPr="00B17ABA">
              <w:rPr>
                <w:lang w:eastAsia="zh-TW"/>
              </w:rPr>
              <w:t>2</w:t>
            </w:r>
          </w:p>
        </w:tc>
        <w:tc>
          <w:tcPr>
            <w:tcW w:w="396" w:type="pct"/>
            <w:shd w:val="clear" w:color="auto" w:fill="auto"/>
            <w:hideMark/>
          </w:tcPr>
          <w:p w:rsidR="001C2AF5" w:rsidRPr="00B17ABA" w:rsidRDefault="001C2AF5" w:rsidP="00EE2B4F">
            <w:pPr>
              <w:pStyle w:val="TOC1"/>
              <w:spacing w:after="0"/>
              <w:rPr>
                <w:lang w:eastAsia="zh-TW"/>
              </w:rPr>
            </w:pPr>
            <w:r w:rsidRPr="00B17ABA">
              <w:rPr>
                <w:lang w:eastAsia="zh-TW"/>
              </w:rPr>
              <w:t xml:space="preserve">Zhao </w:t>
            </w:r>
            <w:r w:rsidRPr="00B17ABA">
              <w:rPr>
                <w:lang w:eastAsia="zh-TW"/>
              </w:rPr>
              <w:fldChar w:fldCharType="begin"/>
            </w:r>
            <w:r w:rsidR="00EE2B4F" w:rsidRPr="00B17ABA">
              <w:rPr>
                <w:lang w:eastAsia="zh-TW"/>
              </w:rPr>
              <w:instrText xml:space="preserve"> ADDIN EN.CITE &lt;EndNote&gt;&lt;Cite&gt;&lt;Author&gt;Zhao&lt;/Author&gt;&lt;Year&gt;2011&lt;/Year&gt;&lt;RecNum&gt;87&lt;/RecNum&gt;&lt;DisplayText&gt;&lt;style face="superscript"&gt;[190]&lt;/style&gt;&lt;/DisplayText&gt;&lt;record&gt;&lt;rec-number&gt;87&lt;/rec-number&gt;&lt;foreign-keys&gt;&lt;key app="EN" db-id="z2a0dvwpazf220et2vh50z295rxpzfevwft2"&gt;87&lt;/key&gt;&lt;/foreign-keys&gt;&lt;ref-type name="Journal Article"&gt;17&lt;/ref-type&gt;&lt;contributors&gt;&lt;authors&gt;&lt;author&gt;Zhao, Y.&lt;/author&gt;&lt;author&gt;Zeng, D.&lt;/author&gt;&lt;author&gt;Socinski, M. A.&lt;/author&gt;&lt;author&gt;Kosorok, M. R.&lt;/author&gt;&lt;/authors&gt;&lt;/contributors&gt;&lt;auth-address&gt;Global Biostatistics and Epidemiology, Amgen Inc., One Amgen Center Drive, Thousand Oaks, CA 91320, United States&amp;#xD;Department of Biostatistics, University of North Carolina at Chapel Hill, 3101 McGavran-Greenberg, CB 7420, Chapel Hill, NC 27599, United States&amp;#xD;Department of Medicine, University of North Carolina at Chapel Hill, Physicians Office Building, 170 Manning Drive, Chapel Hill, NC 27599, United States&lt;/auth-address&gt;&lt;titles&gt;&lt;title&gt;Reinforcement learning strategies for clinical trials in nonsmall cell lung cancer&lt;/title&gt;&lt;secondary-title&gt;Biometrics&lt;/secondary-title&gt;&lt;/titles&gt;&lt;periodical&gt;&lt;full-title&gt;Biometrics&lt;/full-title&gt;&lt;/periodical&gt;&lt;pages&gt;1422-1433&lt;/pages&gt;&lt;volume&gt;67&lt;/volume&gt;&lt;number&gt;4&lt;/number&gt;&lt;keywords&gt;&lt;keyword&gt;Adaptive design&lt;/keyword&gt;&lt;keyword&gt;Dynamic treatment regime&lt;/keyword&gt;&lt;keyword&gt;Individualized therapy&lt;/keyword&gt;&lt;keyword&gt;Multistage decision problems&lt;/keyword&gt;&lt;keyword&gt;Nonsmall cell lung cancer&lt;/keyword&gt;&lt;keyword&gt;Personalized medicine&lt;/keyword&gt;&lt;keyword&gt;Q-learning&lt;/keyword&gt;&lt;keyword&gt;Reinforcement learning&lt;/keyword&gt;&lt;keyword&gt;Support vector regression&lt;/keyword&gt;&lt;/keywords&gt;&lt;dates&gt;&lt;year&gt;2011&lt;/year&gt;&lt;/dates&gt;&lt;accession-num&gt;SM, RL, RSM&lt;/accession-num&gt;&lt;call-num&gt;Individualized treatment regimens from a specially designed clinical trial&lt;/call-num&gt;&lt;label&gt;HAA&lt;/label&gt;&lt;reviewed-item&gt;H:DT, L&lt;/reviewed-item&gt;&lt;urls&gt;&lt;related-urls&gt;&lt;url&gt;http://www.scopus.com/inward/record.url?eid=2-s2.0-83655181241&amp;amp;partnerID=40&amp;amp;md5=4df9cf8ead21e85e923e593e0bb5041c&lt;/url&gt;&lt;/related-urls&gt;&lt;/urls&gt;&lt;/record&gt;&lt;/Cite&gt;&lt;/EndNote&gt;</w:instrText>
            </w:r>
            <w:r w:rsidRPr="00B17ABA">
              <w:rPr>
                <w:lang w:eastAsia="zh-TW"/>
              </w:rPr>
              <w:fldChar w:fldCharType="separate"/>
            </w:r>
            <w:r w:rsidR="00EE2B4F" w:rsidRPr="00B17ABA">
              <w:rPr>
                <w:noProof/>
                <w:vertAlign w:val="superscript"/>
                <w:lang w:eastAsia="zh-TW"/>
              </w:rPr>
              <w:t>[190]</w:t>
            </w:r>
            <w:r w:rsidRPr="00B17ABA">
              <w:rPr>
                <w:lang w:eastAsia="zh-TW"/>
              </w:rPr>
              <w:fldChar w:fldCharType="end"/>
            </w:r>
          </w:p>
        </w:tc>
        <w:tc>
          <w:tcPr>
            <w:tcW w:w="395" w:type="pct"/>
          </w:tcPr>
          <w:p w:rsidR="001C2AF5" w:rsidRPr="00B17ABA" w:rsidRDefault="001C2AF5" w:rsidP="00AC52A1">
            <w:pPr>
              <w:pStyle w:val="TOC1"/>
              <w:spacing w:after="0"/>
              <w:rPr>
                <w:lang w:eastAsia="zh-TW"/>
              </w:rPr>
            </w:pPr>
            <w:r w:rsidRPr="00B17ABA">
              <w:rPr>
                <w:lang w:eastAsia="zh-TW"/>
              </w:rPr>
              <w:t>2011</w:t>
            </w:r>
          </w:p>
        </w:tc>
        <w:tc>
          <w:tcPr>
            <w:tcW w:w="2076" w:type="pct"/>
            <w:shd w:val="clear" w:color="auto" w:fill="auto"/>
            <w:hideMark/>
          </w:tcPr>
          <w:p w:rsidR="001C2AF5" w:rsidRPr="00B17ABA" w:rsidRDefault="001C2AF5" w:rsidP="00AC52A1">
            <w:pPr>
              <w:pStyle w:val="TOC1"/>
              <w:spacing w:after="0"/>
              <w:rPr>
                <w:lang w:eastAsia="zh-TW"/>
              </w:rPr>
            </w:pPr>
            <w:r w:rsidRPr="00B17ABA">
              <w:rPr>
                <w:lang w:eastAsia="zh-TW"/>
              </w:rPr>
              <w:t>To discover optimal individualized treatment regimens in clinical trial that maximize the overall survival time</w:t>
            </w:r>
          </w:p>
        </w:tc>
        <w:tc>
          <w:tcPr>
            <w:tcW w:w="467" w:type="pct"/>
            <w:shd w:val="clear" w:color="auto" w:fill="auto"/>
            <w:hideMark/>
          </w:tcPr>
          <w:p w:rsidR="001C2AF5" w:rsidRPr="00B17ABA" w:rsidRDefault="001C2AF5" w:rsidP="00AC52A1">
            <w:pPr>
              <w:pStyle w:val="TOC1"/>
              <w:spacing w:after="0"/>
              <w:rPr>
                <w:lang w:eastAsia="zh-TW"/>
              </w:rPr>
            </w:pPr>
            <w:r w:rsidRPr="00B17ABA">
              <w:rPr>
                <w:lang w:eastAsia="zh-TW"/>
              </w:rPr>
              <w:t>o</w:t>
            </w:r>
          </w:p>
        </w:tc>
        <w:tc>
          <w:tcPr>
            <w:tcW w:w="623" w:type="pct"/>
            <w:shd w:val="clear" w:color="auto" w:fill="auto"/>
            <w:hideMark/>
          </w:tcPr>
          <w:p w:rsidR="001C2AF5" w:rsidRPr="00B17ABA" w:rsidRDefault="001C2AF5" w:rsidP="00AC52A1">
            <w:pPr>
              <w:pStyle w:val="TOC1"/>
              <w:spacing w:after="0"/>
              <w:rPr>
                <w:lang w:eastAsia="zh-TW"/>
              </w:rPr>
            </w:pPr>
            <w:r w:rsidRPr="00B17ABA">
              <w:rPr>
                <w:lang w:eastAsia="zh-TW"/>
              </w:rPr>
              <w:t>Adaptive reinforcement learning approach (Q-learning)</w:t>
            </w:r>
          </w:p>
        </w:tc>
        <w:tc>
          <w:tcPr>
            <w:tcW w:w="623" w:type="pct"/>
            <w:shd w:val="clear" w:color="auto" w:fill="auto"/>
            <w:hideMark/>
          </w:tcPr>
          <w:p w:rsidR="001C2AF5" w:rsidRPr="00B17ABA" w:rsidRDefault="001C2AF5" w:rsidP="00AC52A1">
            <w:pPr>
              <w:pStyle w:val="TOC1"/>
              <w:spacing w:after="0"/>
              <w:rPr>
                <w:lang w:eastAsia="zh-TW"/>
              </w:rPr>
            </w:pPr>
            <w:r w:rsidRPr="00B17ABA">
              <w:rPr>
                <w:lang w:eastAsia="zh-TW"/>
              </w:rPr>
              <w:t>Lung Cancer</w:t>
            </w:r>
          </w:p>
        </w:tc>
        <w:tc>
          <w:tcPr>
            <w:tcW w:w="288" w:type="pct"/>
            <w:shd w:val="clear" w:color="auto" w:fill="auto"/>
            <w:hideMark/>
          </w:tcPr>
          <w:p w:rsidR="001C2AF5" w:rsidRPr="00B17ABA" w:rsidRDefault="001C2AF5" w:rsidP="00AC52A1">
            <w:pPr>
              <w:pStyle w:val="TOC1"/>
              <w:spacing w:after="0"/>
              <w:rPr>
                <w:lang w:eastAsia="zh-TW"/>
              </w:rPr>
            </w:pPr>
            <w:r w:rsidRPr="00B17ABA">
              <w:rPr>
                <w:lang w:eastAsia="zh-TW"/>
              </w:rPr>
              <w:t>x</w:t>
            </w:r>
          </w:p>
        </w:tc>
      </w:tr>
      <w:tr w:rsidR="001C2AF5" w:rsidRPr="00B17ABA" w:rsidTr="009923E9">
        <w:trPr>
          <w:trHeight w:val="540"/>
        </w:trPr>
        <w:tc>
          <w:tcPr>
            <w:tcW w:w="132"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3</w:t>
            </w:r>
          </w:p>
        </w:tc>
        <w:tc>
          <w:tcPr>
            <w:tcW w:w="396"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 xml:space="preserve">van Gerven </w:t>
            </w:r>
            <w:r w:rsidRPr="00B17ABA">
              <w:rPr>
                <w:lang w:eastAsia="zh-TW"/>
              </w:rPr>
              <w:fldChar w:fldCharType="begin">
                <w:fldData xml:space="preserve">PEVuZE5vdGU+PENpdGU+PEF1dGhvcj52YW4gR2VydmVuPC9BdXRob3I+PFllYXI+MjAwNzwvWWVh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</w:fldData>
              </w:fldChar>
            </w:r>
            <w:r w:rsidRPr="00B17ABA">
              <w:rPr>
                <w:lang w:eastAsia="zh-TW"/>
              </w:rPr>
              <w:instrText xml:space="preserve"> ADDIN EN.CITE </w:instrText>
            </w:r>
            <w:r w:rsidRPr="00B17ABA">
              <w:rPr>
                <w:lang w:eastAsia="zh-TW"/>
              </w:rPr>
              <w:fldChar w:fldCharType="begin">
                <w:fldData xml:space="preserve">PEVuZE5vdGU+PENpdGU+PEF1dGhvcj52YW4gR2VydmVuPC9BdXRob3I+PFllYXI+MjAwNzwvWWVh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</w:fldData>
              </w:fldChar>
            </w:r>
            <w:r w:rsidRPr="00B17ABA">
              <w:rPr>
                <w:lang w:eastAsia="zh-TW"/>
              </w:rPr>
              <w:instrText xml:space="preserve"> ADDIN EN.CITE.DATA </w:instrText>
            </w:r>
            <w:r w:rsidRPr="00B17ABA">
              <w:rPr>
                <w:lang w:eastAsia="zh-TW"/>
              </w:rPr>
            </w:r>
            <w:r w:rsidRPr="00B17ABA">
              <w:rPr>
                <w:lang w:eastAsia="zh-TW"/>
              </w:rPr>
              <w:fldChar w:fldCharType="end"/>
            </w:r>
            <w:r w:rsidRPr="00B17ABA">
              <w:rPr>
                <w:lang w:eastAsia="zh-TW"/>
              </w:rPr>
            </w:r>
            <w:r w:rsidRPr="00B17ABA">
              <w:rPr>
                <w:lang w:eastAsia="zh-TW"/>
              </w:rPr>
              <w:fldChar w:fldCharType="separate"/>
            </w:r>
            <w:r w:rsidRPr="00B17ABA">
              <w:rPr>
                <w:noProof/>
                <w:vertAlign w:val="superscript"/>
                <w:lang w:eastAsia="zh-TW"/>
              </w:rPr>
              <w:t>[60]</w:t>
            </w:r>
            <w:r w:rsidRPr="00B17ABA">
              <w:rPr>
                <w:lang w:eastAsia="zh-TW"/>
              </w:rPr>
              <w:fldChar w:fldCharType="end"/>
            </w:r>
          </w:p>
        </w:tc>
        <w:tc>
          <w:tcPr>
            <w:tcW w:w="395" w:type="pct"/>
            <w:tcBorders>
              <w:bottom w:val="single" w:sz="4" w:space="0" w:color="auto"/>
            </w:tcBorders>
          </w:tcPr>
          <w:p w:rsidR="001C2AF5" w:rsidRPr="00B17ABA" w:rsidRDefault="001C2AF5" w:rsidP="00AC52A1">
            <w:pPr>
              <w:pStyle w:val="TOC1"/>
              <w:spacing w:after="0"/>
              <w:rPr>
                <w:lang w:eastAsia="zh-TW"/>
              </w:rPr>
            </w:pPr>
            <w:r w:rsidRPr="00B17ABA">
              <w:rPr>
                <w:lang w:eastAsia="zh-TW"/>
              </w:rPr>
              <w:t>2007</w:t>
            </w:r>
          </w:p>
        </w:tc>
        <w:tc>
          <w:tcPr>
            <w:tcW w:w="2076"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To approximate the optimal treatment strategy</w:t>
            </w:r>
            <w:r w:rsidR="003A2511" w:rsidRPr="00B17ABA">
              <w:rPr>
                <w:lang w:eastAsia="zh-TW"/>
              </w:rPr>
              <w:t>,</w:t>
            </w:r>
            <w:r w:rsidRPr="00B17ABA">
              <w:rPr>
                <w:lang w:eastAsia="zh-TW"/>
              </w:rPr>
              <w:t xml:space="preserve"> which maximizes the global utility defined as a discounted additive combination of the quality of life and the cost.</w:t>
            </w:r>
          </w:p>
        </w:tc>
        <w:tc>
          <w:tcPr>
            <w:tcW w:w="467"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o</w:t>
            </w:r>
          </w:p>
        </w:tc>
        <w:tc>
          <w:tcPr>
            <w:tcW w:w="623"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Single policy updating, single rule updating and simulated annealing algorithms</w:t>
            </w:r>
          </w:p>
        </w:tc>
        <w:tc>
          <w:tcPr>
            <w:tcW w:w="623"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Oncology</w:t>
            </w:r>
          </w:p>
        </w:tc>
        <w:tc>
          <w:tcPr>
            <w:tcW w:w="288"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o</w:t>
            </w:r>
          </w:p>
        </w:tc>
      </w:tr>
      <w:tr w:rsidR="001C2AF5" w:rsidRPr="00B17ABA" w:rsidTr="009923E9">
        <w:trPr>
          <w:trHeight w:val="585"/>
        </w:trPr>
        <w:tc>
          <w:tcPr>
            <w:tcW w:w="132" w:type="pct"/>
            <w:shd w:val="clear" w:color="000000" w:fill="auto"/>
            <w:hideMark/>
          </w:tcPr>
          <w:p w:rsidR="001C2AF5" w:rsidRPr="00B17ABA" w:rsidRDefault="001C2AF5" w:rsidP="00AC52A1">
            <w:pPr>
              <w:pStyle w:val="TOC1"/>
              <w:spacing w:after="0"/>
              <w:rPr>
                <w:lang w:eastAsia="zh-TW"/>
              </w:rPr>
            </w:pPr>
            <w:r w:rsidRPr="00B17ABA">
              <w:rPr>
                <w:lang w:eastAsia="zh-TW"/>
              </w:rPr>
              <w:t>4</w:t>
            </w:r>
          </w:p>
        </w:tc>
        <w:tc>
          <w:tcPr>
            <w:tcW w:w="396" w:type="pct"/>
            <w:shd w:val="clear" w:color="000000" w:fill="auto"/>
            <w:hideMark/>
          </w:tcPr>
          <w:p w:rsidR="001C2AF5" w:rsidRPr="00B17ABA" w:rsidRDefault="001C2AF5" w:rsidP="00EE2B4F">
            <w:pPr>
              <w:pStyle w:val="TOC1"/>
              <w:spacing w:after="0"/>
              <w:rPr>
                <w:lang w:eastAsia="zh-TW"/>
              </w:rPr>
            </w:pPr>
            <w:r w:rsidRPr="00B17ABA">
              <w:rPr>
                <w:lang w:eastAsia="zh-TW"/>
              </w:rPr>
              <w:t xml:space="preserve">Vahedi </w:t>
            </w:r>
            <w:r w:rsidRPr="00B17ABA">
              <w:rPr>
                <w:lang w:eastAsia="zh-TW"/>
              </w:rPr>
              <w:fldChar w:fldCharType="begin">
                <w:fldData xml:space="preserve">PEVuZE5vdGU+PENpdGU+PEF1dGhvcj5WYWhlZGk8L0F1dGhvcj48WWVhcj4yMDA5PC9ZZWFyPjxS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EE2B4F" w:rsidRPr="00B17ABA">
              <w:rPr>
                <w:lang w:eastAsia="zh-TW"/>
              </w:rPr>
              <w:instrText xml:space="preserve"> ADDIN EN.CITE </w:instrText>
            </w:r>
            <w:r w:rsidR="00EE2B4F" w:rsidRPr="00B17ABA">
              <w:rPr>
                <w:lang w:eastAsia="zh-TW"/>
              </w:rPr>
              <w:fldChar w:fldCharType="begin">
                <w:fldData xml:space="preserve">PEVuZE5vdGU+PENpdGU+PEF1dGhvcj5WYWhlZGk8L0F1dGhvcj48WWVhcj4yMDA5PC9ZZWFyPjxS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EE2B4F" w:rsidRPr="00B17ABA">
              <w:rPr>
                <w:lang w:eastAsia="zh-TW"/>
              </w:rPr>
              <w:instrText xml:space="preserve"> ADDIN EN.CITE.DATA </w:instrText>
            </w:r>
            <w:r w:rsidR="00EE2B4F" w:rsidRPr="00B17ABA">
              <w:rPr>
                <w:lang w:eastAsia="zh-TW"/>
              </w:rPr>
            </w:r>
            <w:r w:rsidR="00EE2B4F" w:rsidRPr="00B17ABA">
              <w:rPr>
                <w:lang w:eastAsia="zh-TW"/>
              </w:rPr>
              <w:fldChar w:fldCharType="end"/>
            </w:r>
            <w:r w:rsidRPr="00B17ABA">
              <w:rPr>
                <w:lang w:eastAsia="zh-TW"/>
              </w:rPr>
            </w:r>
            <w:r w:rsidRPr="00B17ABA">
              <w:rPr>
                <w:lang w:eastAsia="zh-TW"/>
              </w:rPr>
              <w:fldChar w:fldCharType="separate"/>
            </w:r>
            <w:r w:rsidR="00EE2B4F" w:rsidRPr="00B17ABA">
              <w:rPr>
                <w:noProof/>
                <w:vertAlign w:val="superscript"/>
                <w:lang w:eastAsia="zh-TW"/>
              </w:rPr>
              <w:t>[187]</w:t>
            </w:r>
            <w:r w:rsidRPr="00B17ABA">
              <w:rPr>
                <w:lang w:eastAsia="zh-TW"/>
              </w:rPr>
              <w:fldChar w:fldCharType="end"/>
            </w:r>
            <w:r w:rsidRPr="00B17ABA">
              <w:rPr>
                <w:lang w:eastAsia="zh-TW"/>
              </w:rPr>
              <w:t xml:space="preserve"> </w:t>
            </w:r>
          </w:p>
        </w:tc>
        <w:tc>
          <w:tcPr>
            <w:tcW w:w="395" w:type="pct"/>
            <w:shd w:val="clear" w:color="000000" w:fill="auto"/>
          </w:tcPr>
          <w:p w:rsidR="001C2AF5" w:rsidRPr="00B17ABA" w:rsidRDefault="001C2AF5" w:rsidP="00AC52A1">
            <w:pPr>
              <w:pStyle w:val="TOC1"/>
              <w:spacing w:after="0"/>
              <w:rPr>
                <w:lang w:eastAsia="zh-TW"/>
              </w:rPr>
            </w:pPr>
            <w:r w:rsidRPr="00B17ABA">
              <w:rPr>
                <w:lang w:eastAsia="zh-TW"/>
              </w:rPr>
              <w:t>2009</w:t>
            </w:r>
          </w:p>
        </w:tc>
        <w:tc>
          <w:tcPr>
            <w:tcW w:w="2076" w:type="pct"/>
            <w:shd w:val="clear" w:color="000000" w:fill="auto"/>
            <w:hideMark/>
          </w:tcPr>
          <w:p w:rsidR="001C2AF5" w:rsidRPr="00B17ABA" w:rsidRDefault="001C2AF5" w:rsidP="00AC52A1">
            <w:pPr>
              <w:pStyle w:val="TOC1"/>
              <w:spacing w:after="0"/>
              <w:rPr>
                <w:lang w:eastAsia="zh-TW"/>
              </w:rPr>
            </w:pPr>
            <w:r w:rsidRPr="00B17ABA">
              <w:rPr>
                <w:lang w:eastAsia="zh-TW"/>
              </w:rPr>
              <w:t>To find a control strategy that minimizes the expected total discounted cost in the long run.</w:t>
            </w:r>
          </w:p>
        </w:tc>
        <w:tc>
          <w:tcPr>
            <w:tcW w:w="467" w:type="pct"/>
            <w:shd w:val="clear" w:color="000000" w:fill="auto"/>
            <w:hideMark/>
          </w:tcPr>
          <w:p w:rsidR="001C2AF5" w:rsidRPr="00B17ABA" w:rsidRDefault="001C2AF5" w:rsidP="00AC52A1">
            <w:pPr>
              <w:pStyle w:val="TOC1"/>
              <w:spacing w:after="0"/>
              <w:rPr>
                <w:lang w:eastAsia="zh-TW"/>
              </w:rPr>
            </w:pPr>
            <w:r w:rsidRPr="00B17ABA">
              <w:rPr>
                <w:lang w:eastAsia="zh-TW"/>
              </w:rPr>
              <w:t>o</w:t>
            </w:r>
          </w:p>
        </w:tc>
        <w:tc>
          <w:tcPr>
            <w:tcW w:w="623" w:type="pct"/>
            <w:shd w:val="clear" w:color="000000" w:fill="auto"/>
            <w:hideMark/>
          </w:tcPr>
          <w:p w:rsidR="001C2AF5" w:rsidRPr="00B17ABA" w:rsidRDefault="001C2AF5" w:rsidP="00AC52A1">
            <w:pPr>
              <w:pStyle w:val="TOC1"/>
              <w:spacing w:after="0"/>
              <w:rPr>
                <w:lang w:eastAsia="zh-TW"/>
              </w:rPr>
            </w:pPr>
            <w:r w:rsidRPr="00B17ABA">
              <w:rPr>
                <w:lang w:eastAsia="zh-TW"/>
              </w:rPr>
              <w:t>Probabilistic Boolean networks (PBNs)</w:t>
            </w:r>
          </w:p>
        </w:tc>
        <w:tc>
          <w:tcPr>
            <w:tcW w:w="623" w:type="pct"/>
            <w:shd w:val="clear" w:color="000000" w:fill="auto"/>
            <w:hideMark/>
          </w:tcPr>
          <w:p w:rsidR="001C2AF5" w:rsidRPr="00B17ABA" w:rsidRDefault="001C2AF5" w:rsidP="00AC52A1">
            <w:pPr>
              <w:pStyle w:val="TOC1"/>
              <w:spacing w:after="0"/>
              <w:rPr>
                <w:lang w:eastAsia="zh-TW"/>
              </w:rPr>
            </w:pPr>
            <w:r w:rsidRPr="00B17ABA">
              <w:rPr>
                <w:lang w:eastAsia="zh-TW"/>
              </w:rPr>
              <w:t>Cancer</w:t>
            </w:r>
          </w:p>
        </w:tc>
        <w:tc>
          <w:tcPr>
            <w:tcW w:w="288" w:type="pct"/>
            <w:shd w:val="clear" w:color="000000" w:fill="auto"/>
            <w:hideMark/>
          </w:tcPr>
          <w:p w:rsidR="001C2AF5" w:rsidRPr="00B17ABA" w:rsidRDefault="001C2AF5" w:rsidP="00AC52A1">
            <w:pPr>
              <w:pStyle w:val="TOC1"/>
              <w:spacing w:after="0"/>
              <w:rPr>
                <w:lang w:eastAsia="zh-TW"/>
              </w:rPr>
            </w:pPr>
            <w:r w:rsidRPr="00B17ABA">
              <w:rPr>
                <w:lang w:eastAsia="zh-TW"/>
              </w:rPr>
              <w:t>x</w:t>
            </w:r>
          </w:p>
        </w:tc>
      </w:tr>
      <w:tr w:rsidR="001C2AF5" w:rsidRPr="00B17ABA" w:rsidTr="009923E9">
        <w:trPr>
          <w:trHeight w:val="513"/>
        </w:trPr>
        <w:tc>
          <w:tcPr>
            <w:tcW w:w="132" w:type="pct"/>
            <w:shd w:val="clear" w:color="auto" w:fill="auto"/>
            <w:hideMark/>
          </w:tcPr>
          <w:p w:rsidR="001C2AF5" w:rsidRPr="00B17ABA" w:rsidRDefault="001C2AF5" w:rsidP="00AC52A1">
            <w:pPr>
              <w:pStyle w:val="TOC1"/>
              <w:spacing w:after="0"/>
              <w:rPr>
                <w:lang w:eastAsia="zh-TW"/>
              </w:rPr>
            </w:pPr>
            <w:r w:rsidRPr="00B17ABA">
              <w:rPr>
                <w:lang w:eastAsia="zh-TW"/>
              </w:rPr>
              <w:t>5</w:t>
            </w:r>
          </w:p>
        </w:tc>
        <w:tc>
          <w:tcPr>
            <w:tcW w:w="396" w:type="pct"/>
            <w:shd w:val="clear" w:color="auto" w:fill="auto"/>
            <w:hideMark/>
          </w:tcPr>
          <w:p w:rsidR="001C2AF5" w:rsidRPr="00B17ABA" w:rsidRDefault="001C2AF5" w:rsidP="00EE2B4F">
            <w:pPr>
              <w:pStyle w:val="TOC1"/>
              <w:spacing w:after="0"/>
              <w:rPr>
                <w:lang w:eastAsia="zh-TW"/>
              </w:rPr>
            </w:pPr>
            <w:r w:rsidRPr="00B17ABA">
              <w:rPr>
                <w:lang w:eastAsia="zh-TW"/>
              </w:rPr>
              <w:t xml:space="preserve">Tse </w:t>
            </w:r>
            <w:r w:rsidRPr="00B17ABA">
              <w:rPr>
                <w:lang w:eastAsia="zh-TW"/>
              </w:rPr>
              <w:fldChar w:fldCharType="begin"/>
            </w:r>
            <w:r w:rsidR="00EE2B4F" w:rsidRPr="00B17ABA">
              <w:rPr>
                <w:lang w:eastAsia="zh-TW"/>
              </w:rPr>
              <w:instrText xml:space="preserve"> ADDIN EN.CITE &lt;EndNote&gt;&lt;Cite&gt;&lt;Author&gt;Tse&lt;/Author&gt;&lt;Year&gt;2007&lt;/Year&gt;&lt;RecNum&gt;86&lt;/RecNum&gt;&lt;DisplayText&gt;&lt;style face="superscript"&gt;[188]&lt;/style&gt;&lt;/DisplayText&gt;&lt;record&gt;&lt;rec-number&gt;86&lt;/rec-number&gt;&lt;foreign-keys&gt;&lt;key app="EN" db-id="z2a0dvwpazf220et2vh50z295rxpzfevwft2"&gt;86&lt;/key&gt;&lt;/foreign-keys&gt;&lt;ref-type name="Journal Article"&gt;17&lt;/ref-type&gt;&lt;contributors&gt;&lt;authors&gt;&lt;author&gt;Tse, S. M.&lt;/author&gt;&lt;author&gt;Liang, Y.&lt;/author&gt;&lt;author&gt;Leung, K. S.&lt;/author&gt;&lt;author&gt;Lee, K. H.&lt;/author&gt;&lt;author&gt;Mok, T. S. K.&lt;/author&gt;&lt;/authors&gt;&lt;/contributors&gt;&lt;auth-address&gt;Department of Computer Science and Engineering, Chinese University of Hong Kong, Shatin, Hong Kong&amp;#xD;Department of Computer Science, National Key Laboratory, Shantou University, Shantou 515063, China&lt;/auth-address&gt;&lt;titles&gt;&lt;title&gt;A memetic algorithm for multiple-drug cancer chemotherapy schedule optimization&lt;/title&gt;&lt;secondary-title&gt;IEEE Transactions on Systems, Man, and Cybernetics, Part B: Cybernetics&lt;/secondary-title&gt;&lt;/titles&gt;&lt;periodical&gt;&lt;full-title&gt;IEEE Transactions on Systems, Man, and Cybernetics, Part B: Cybernetics&lt;/full-title&gt;&lt;/periodical&gt;&lt;pages&gt;84-91&lt;/pages&gt;&lt;volume&gt;37&lt;/volume&gt;&lt;number&gt;1&lt;/number&gt;&lt;keywords&gt;&lt;keyword&gt;Drug scheduling (cancer) model&lt;/keyword&gt;&lt;keyword&gt;Evolutionary algorithms (EAs)&lt;/keyword&gt;&lt;keyword&gt;Hybrid genetic algorithm-local search (GA-LS)&lt;/keyword&gt;&lt;keyword&gt;Iterative dynamic programming (IDP)&lt;/keyword&gt;&lt;keyword&gt;Memetic algorithms (MAs)&lt;/keyword&gt;&lt;keyword&gt;Optimal control&lt;/keyword&gt;&lt;/keywords&gt;&lt;dates&gt;&lt;year&gt;2007&lt;/year&gt;&lt;/dates&gt;&lt;accession-num&gt;DP&lt;/accession-num&gt;&lt;call-num&gt;multiple-drug cancer chemotherapy schedule optimization; an optimal control problem&lt;/call-num&gt;&lt;label&gt;HAA, MA, GA&lt;/label&gt;&lt;reviewed-item&gt;H:CT&lt;/reviewed-item&gt;&lt;urls&gt;&lt;related-urls&gt;&lt;url&gt;http://www.scopus.com/inward/record.url?eid=2-s2.0-33847676312&amp;amp;partnerID=40&amp;amp;md5=971bc478855200906cf330433e301239&lt;/url&gt;&lt;/related-urls&gt;&lt;/urls&gt;&lt;/record&gt;&lt;/Cite&gt;&lt;/EndNote&gt;</w:instrText>
            </w:r>
            <w:r w:rsidRPr="00B17ABA">
              <w:rPr>
                <w:lang w:eastAsia="zh-TW"/>
              </w:rPr>
              <w:fldChar w:fldCharType="separate"/>
            </w:r>
            <w:r w:rsidR="00EE2B4F" w:rsidRPr="00B17ABA">
              <w:rPr>
                <w:noProof/>
                <w:vertAlign w:val="superscript"/>
                <w:lang w:eastAsia="zh-TW"/>
              </w:rPr>
              <w:t>[188]</w:t>
            </w:r>
            <w:r w:rsidRPr="00B17ABA">
              <w:rPr>
                <w:lang w:eastAsia="zh-TW"/>
              </w:rPr>
              <w:fldChar w:fldCharType="end"/>
            </w:r>
          </w:p>
        </w:tc>
        <w:tc>
          <w:tcPr>
            <w:tcW w:w="395" w:type="pct"/>
          </w:tcPr>
          <w:p w:rsidR="001C2AF5" w:rsidRPr="00B17ABA" w:rsidRDefault="001C2AF5" w:rsidP="00AC52A1">
            <w:pPr>
              <w:pStyle w:val="TOC1"/>
              <w:spacing w:after="0"/>
              <w:rPr>
                <w:lang w:eastAsia="zh-TW"/>
              </w:rPr>
            </w:pPr>
            <w:r w:rsidRPr="00B17ABA">
              <w:rPr>
                <w:lang w:eastAsia="zh-TW"/>
              </w:rPr>
              <w:t>2007</w:t>
            </w:r>
          </w:p>
        </w:tc>
        <w:tc>
          <w:tcPr>
            <w:tcW w:w="2076" w:type="pct"/>
            <w:shd w:val="clear" w:color="auto" w:fill="auto"/>
            <w:hideMark/>
          </w:tcPr>
          <w:p w:rsidR="001C2AF5" w:rsidRPr="00B17ABA" w:rsidRDefault="001C2AF5" w:rsidP="00AC52A1">
            <w:pPr>
              <w:pStyle w:val="TOC1"/>
              <w:spacing w:after="0"/>
              <w:rPr>
                <w:rFonts w:eastAsia="Malgun Gothic"/>
                <w:lang w:eastAsia="ko-KR"/>
              </w:rPr>
            </w:pPr>
            <w:r w:rsidRPr="00B17ABA">
              <w:rPr>
                <w:lang w:eastAsia="zh-TW"/>
              </w:rPr>
              <w:t xml:space="preserve">To </w:t>
            </w:r>
            <w:r w:rsidR="000A2983" w:rsidRPr="00B17ABA">
              <w:rPr>
                <w:lang w:eastAsia="zh-TW"/>
              </w:rPr>
              <w:t>optimise</w:t>
            </w:r>
            <w:r w:rsidRPr="00B17ABA">
              <w:rPr>
                <w:lang w:eastAsia="zh-TW"/>
              </w:rPr>
              <w:t xml:space="preserve"> the multidrug cancer chemotherapy schedule</w:t>
            </w:r>
            <w:r w:rsidR="003A2511" w:rsidRPr="00B17ABA">
              <w:rPr>
                <w:lang w:eastAsia="zh-TW"/>
              </w:rPr>
              <w:t>,</w:t>
            </w:r>
            <w:r w:rsidRPr="00B17ABA">
              <w:rPr>
                <w:lang w:eastAsia="zh-TW"/>
              </w:rPr>
              <w:t xml:space="preserve"> which minimizes the tumour size under a set of constraints.</w:t>
            </w:r>
          </w:p>
        </w:tc>
        <w:tc>
          <w:tcPr>
            <w:tcW w:w="467" w:type="pct"/>
            <w:shd w:val="clear" w:color="auto" w:fill="auto"/>
            <w:hideMark/>
          </w:tcPr>
          <w:p w:rsidR="001C2AF5" w:rsidRPr="00B17ABA" w:rsidRDefault="001C2AF5" w:rsidP="00AC52A1">
            <w:pPr>
              <w:pStyle w:val="TOC1"/>
              <w:spacing w:after="0"/>
              <w:rPr>
                <w:lang w:eastAsia="zh-TW"/>
              </w:rPr>
            </w:pPr>
            <w:r w:rsidRPr="00B17ABA">
              <w:rPr>
                <w:lang w:eastAsia="zh-TW"/>
              </w:rPr>
              <w:t>o</w:t>
            </w:r>
          </w:p>
        </w:tc>
        <w:tc>
          <w:tcPr>
            <w:tcW w:w="623" w:type="pct"/>
            <w:shd w:val="clear" w:color="auto" w:fill="auto"/>
            <w:hideMark/>
          </w:tcPr>
          <w:p w:rsidR="001C2AF5" w:rsidRPr="00B17ABA" w:rsidRDefault="001C2AF5" w:rsidP="00AC52A1">
            <w:pPr>
              <w:pStyle w:val="TOC1"/>
              <w:spacing w:after="0"/>
              <w:rPr>
                <w:lang w:eastAsia="zh-TW"/>
              </w:rPr>
            </w:pPr>
            <w:r w:rsidRPr="00B17ABA">
              <w:rPr>
                <w:lang w:eastAsia="zh-TW"/>
              </w:rPr>
              <w:t xml:space="preserve">Memetic algorithm </w:t>
            </w:r>
          </w:p>
        </w:tc>
        <w:tc>
          <w:tcPr>
            <w:tcW w:w="623" w:type="pct"/>
            <w:shd w:val="clear" w:color="auto" w:fill="auto"/>
            <w:hideMark/>
          </w:tcPr>
          <w:p w:rsidR="001C2AF5" w:rsidRPr="00B17ABA" w:rsidRDefault="001C2AF5" w:rsidP="00AC52A1">
            <w:pPr>
              <w:pStyle w:val="TOC1"/>
              <w:spacing w:after="0"/>
              <w:rPr>
                <w:lang w:eastAsia="zh-TW"/>
              </w:rPr>
            </w:pPr>
            <w:r w:rsidRPr="00B17ABA">
              <w:rPr>
                <w:lang w:eastAsia="zh-TW"/>
              </w:rPr>
              <w:t>Cancer</w:t>
            </w:r>
          </w:p>
        </w:tc>
        <w:tc>
          <w:tcPr>
            <w:tcW w:w="288" w:type="pct"/>
            <w:shd w:val="clear" w:color="auto" w:fill="auto"/>
            <w:hideMark/>
          </w:tcPr>
          <w:p w:rsidR="001C2AF5" w:rsidRPr="00B17ABA" w:rsidRDefault="001C2AF5" w:rsidP="00AC52A1">
            <w:pPr>
              <w:pStyle w:val="TOC1"/>
              <w:spacing w:after="0"/>
              <w:rPr>
                <w:lang w:eastAsia="zh-TW"/>
              </w:rPr>
            </w:pPr>
            <w:r w:rsidRPr="00B17ABA">
              <w:rPr>
                <w:lang w:eastAsia="zh-TW"/>
              </w:rPr>
              <w:t>x</w:t>
            </w:r>
          </w:p>
        </w:tc>
      </w:tr>
      <w:tr w:rsidR="001C2AF5" w:rsidRPr="00B17ABA" w:rsidTr="009923E9">
        <w:trPr>
          <w:trHeight w:val="421"/>
        </w:trPr>
        <w:tc>
          <w:tcPr>
            <w:tcW w:w="132"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6</w:t>
            </w:r>
          </w:p>
        </w:tc>
        <w:tc>
          <w:tcPr>
            <w:tcW w:w="396" w:type="pct"/>
            <w:tcBorders>
              <w:bottom w:val="single" w:sz="4" w:space="0" w:color="auto"/>
            </w:tcBorders>
            <w:shd w:val="clear" w:color="auto" w:fill="auto"/>
            <w:hideMark/>
          </w:tcPr>
          <w:p w:rsidR="001C2AF5" w:rsidRPr="00B17ABA" w:rsidRDefault="001C2AF5" w:rsidP="00EE2B4F">
            <w:pPr>
              <w:pStyle w:val="TOC1"/>
              <w:spacing w:after="0"/>
              <w:rPr>
                <w:lang w:eastAsia="zh-TW"/>
              </w:rPr>
            </w:pPr>
            <w:r w:rsidRPr="00B17ABA">
              <w:rPr>
                <w:lang w:eastAsia="zh-TW"/>
              </w:rPr>
              <w:t xml:space="preserve">Chi </w:t>
            </w:r>
            <w:r w:rsidRPr="00B17ABA">
              <w:rPr>
                <w:lang w:eastAsia="zh-TW"/>
              </w:rPr>
              <w:fldChar w:fldCharType="begin">
                <w:fldData xml:space="preserve">PEVuZE5vdGU+PENpdGU+PEF1dGhvcj5DaGk8L0F1dGhvcj48WWVhcj4yMDA4PC9ZZWFyPjxSZWNO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L0VuZE5vdGU+AG==
</w:fldData>
              </w:fldChar>
            </w:r>
            <w:r w:rsidR="00EE2B4F" w:rsidRPr="00B17ABA">
              <w:rPr>
                <w:lang w:eastAsia="zh-TW"/>
              </w:rPr>
              <w:instrText xml:space="preserve"> ADDIN EN.CITE </w:instrText>
            </w:r>
            <w:r w:rsidR="00EE2B4F" w:rsidRPr="00B17ABA">
              <w:rPr>
                <w:lang w:eastAsia="zh-TW"/>
              </w:rPr>
              <w:fldChar w:fldCharType="begin">
                <w:fldData xml:space="preserve">PEVuZE5vdGU+PENpdGU+PEF1dGhvcj5DaGk8L0F1dGhvcj48WWVhcj4yMDA4PC9ZZWFyPjxSZWNO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L0VuZE5vdGU+AG==
</w:fldData>
              </w:fldChar>
            </w:r>
            <w:r w:rsidR="00EE2B4F" w:rsidRPr="00B17ABA">
              <w:rPr>
                <w:lang w:eastAsia="zh-TW"/>
              </w:rPr>
              <w:instrText xml:space="preserve"> ADDIN EN.CITE.DATA </w:instrText>
            </w:r>
            <w:r w:rsidR="00EE2B4F" w:rsidRPr="00B17ABA">
              <w:rPr>
                <w:lang w:eastAsia="zh-TW"/>
              </w:rPr>
            </w:r>
            <w:r w:rsidR="00EE2B4F" w:rsidRPr="00B17ABA">
              <w:rPr>
                <w:lang w:eastAsia="zh-TW"/>
              </w:rPr>
              <w:fldChar w:fldCharType="end"/>
            </w:r>
            <w:r w:rsidRPr="00B17ABA">
              <w:rPr>
                <w:lang w:eastAsia="zh-TW"/>
              </w:rPr>
            </w:r>
            <w:r w:rsidRPr="00B17ABA">
              <w:rPr>
                <w:lang w:eastAsia="zh-TW"/>
              </w:rPr>
              <w:fldChar w:fldCharType="separate"/>
            </w:r>
            <w:r w:rsidR="00EE2B4F" w:rsidRPr="00B17ABA">
              <w:rPr>
                <w:noProof/>
                <w:vertAlign w:val="superscript"/>
                <w:lang w:eastAsia="zh-TW"/>
              </w:rPr>
              <w:t>[429]</w:t>
            </w:r>
            <w:r w:rsidRPr="00B17ABA">
              <w:rPr>
                <w:lang w:eastAsia="zh-TW"/>
              </w:rPr>
              <w:fldChar w:fldCharType="end"/>
            </w:r>
          </w:p>
        </w:tc>
        <w:tc>
          <w:tcPr>
            <w:tcW w:w="395" w:type="pct"/>
            <w:tcBorders>
              <w:bottom w:val="single" w:sz="4" w:space="0" w:color="auto"/>
            </w:tcBorders>
          </w:tcPr>
          <w:p w:rsidR="001C2AF5" w:rsidRPr="00B17ABA" w:rsidRDefault="001C2AF5" w:rsidP="00AC52A1">
            <w:pPr>
              <w:pStyle w:val="TOC1"/>
              <w:spacing w:after="0"/>
              <w:rPr>
                <w:lang w:eastAsia="zh-TW"/>
              </w:rPr>
            </w:pPr>
            <w:r w:rsidRPr="00B17ABA">
              <w:rPr>
                <w:lang w:eastAsia="zh-TW"/>
              </w:rPr>
              <w:t>2008</w:t>
            </w:r>
          </w:p>
        </w:tc>
        <w:tc>
          <w:tcPr>
            <w:tcW w:w="2076"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To describe a data mining model for constructing an optimal diagnostic sequence that assists cost-effective sequential decisions.</w:t>
            </w:r>
          </w:p>
        </w:tc>
        <w:tc>
          <w:tcPr>
            <w:tcW w:w="467"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o</w:t>
            </w:r>
          </w:p>
        </w:tc>
        <w:tc>
          <w:tcPr>
            <w:tcW w:w="623"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 xml:space="preserve">Hill climbing and genetic algorithms </w:t>
            </w:r>
          </w:p>
        </w:tc>
        <w:tc>
          <w:tcPr>
            <w:tcW w:w="623"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w:t>
            </w:r>
          </w:p>
        </w:tc>
        <w:tc>
          <w:tcPr>
            <w:tcW w:w="288" w:type="pct"/>
            <w:tcBorders>
              <w:bottom w:val="single" w:sz="4" w:space="0" w:color="auto"/>
            </w:tcBorders>
            <w:shd w:val="clear" w:color="auto" w:fill="auto"/>
            <w:hideMark/>
          </w:tcPr>
          <w:p w:rsidR="001C2AF5" w:rsidRPr="00B17ABA" w:rsidRDefault="001C2AF5" w:rsidP="00AC52A1">
            <w:pPr>
              <w:pStyle w:val="TOC1"/>
              <w:spacing w:after="0"/>
              <w:rPr>
                <w:lang w:eastAsia="zh-TW"/>
              </w:rPr>
            </w:pPr>
            <w:r w:rsidRPr="00B17ABA">
              <w:rPr>
                <w:lang w:eastAsia="zh-TW"/>
              </w:rPr>
              <w:t> </w:t>
            </w:r>
          </w:p>
        </w:tc>
      </w:tr>
      <w:tr w:rsidR="001C2AF5" w:rsidRPr="00B17ABA" w:rsidTr="009923E9">
        <w:trPr>
          <w:trHeight w:val="486"/>
        </w:trPr>
        <w:tc>
          <w:tcPr>
            <w:tcW w:w="132" w:type="pct"/>
            <w:shd w:val="clear" w:color="000000" w:fill="auto"/>
            <w:hideMark/>
          </w:tcPr>
          <w:p w:rsidR="001C2AF5" w:rsidRPr="00B17ABA" w:rsidRDefault="001C2AF5" w:rsidP="00AC52A1">
            <w:pPr>
              <w:pStyle w:val="TOC1"/>
              <w:spacing w:after="0"/>
              <w:rPr>
                <w:lang w:eastAsia="zh-TW"/>
              </w:rPr>
            </w:pPr>
            <w:r w:rsidRPr="00B17ABA">
              <w:rPr>
                <w:lang w:eastAsia="zh-TW"/>
              </w:rPr>
              <w:t>7</w:t>
            </w:r>
          </w:p>
        </w:tc>
        <w:tc>
          <w:tcPr>
            <w:tcW w:w="396" w:type="pct"/>
            <w:shd w:val="clear" w:color="000000" w:fill="auto"/>
            <w:hideMark/>
          </w:tcPr>
          <w:p w:rsidR="001C2AF5" w:rsidRPr="00B17ABA" w:rsidRDefault="001C2AF5" w:rsidP="00EE2B4F">
            <w:pPr>
              <w:pStyle w:val="TOC1"/>
              <w:spacing w:after="0"/>
              <w:rPr>
                <w:lang w:eastAsia="zh-TW"/>
              </w:rPr>
            </w:pPr>
            <w:r w:rsidRPr="00B17ABA">
              <w:rPr>
                <w:lang w:eastAsia="zh-TW"/>
              </w:rPr>
              <w:t xml:space="preserve">Martín-Guerrero </w:t>
            </w:r>
            <w:r w:rsidRPr="00B17ABA">
              <w:rPr>
                <w:lang w:eastAsia="zh-TW"/>
              </w:rPr>
              <w:fldChar w:fldCharType="begin"/>
            </w:r>
            <w:r w:rsidR="00EE2B4F" w:rsidRPr="00B17ABA">
              <w:rPr>
                <w:lang w:eastAsia="zh-TW"/>
              </w:rPr>
              <w:instrText xml:space="preserve"> ADDIN EN.CITE &lt;EndNote&gt;&lt;Cite&gt;&lt;Author&gt;Martin-Guerrero&lt;/Author&gt;&lt;Year&gt;2009&lt;/Year&gt;&lt;RecNum&gt;681&lt;/RecNum&gt;&lt;DisplayText&gt;&lt;style face="superscript"&gt;[430]&lt;/style&gt;&lt;/DisplayText&gt;&lt;record&gt;&lt;rec-number&gt;681&lt;/rec-number&gt;&lt;foreign-keys&gt;&lt;key app="EN" db-id="z2a0dvwpazf220et2vh50z295rxpzfevwft2"&gt;681&lt;/key&gt;&lt;/foreign-keys&gt;&lt;ref-type name="Journal Article"&gt;17&lt;/ref-type&gt;&lt;contributors&gt;&lt;authors&gt;&lt;author&gt;Martin-Guerrero, J. D.&lt;/author&gt;&lt;author&gt;Gomez, F.&lt;/author&gt;&lt;author&gt;Soria-Olivas, E.&lt;/author&gt;&lt;author&gt;Schmidhuber, J.&lt;/author&gt;&lt;author&gt;Climente-Marti, M.&lt;/author&gt;&lt;author&gt;Jimenez-Torres, N. V.&lt;/author&gt;&lt;/authors&gt;&lt;/contributors&gt;&lt;titles&gt;&lt;title&gt;A reinforcement learning approach for individualizing erythropoietin dosages in hemodialysis patients&lt;/title&gt;&lt;secondary-title&gt;Expert Systems with Applications&lt;/secondary-title&gt;&lt;/titles&gt;&lt;periodical&gt;&lt;full-title&gt;Expert Systems with Applications&lt;/full-title&gt;&lt;/periodical&gt;&lt;pages&gt;9737-9742&lt;/pages&gt;&lt;volume&gt;36&lt;/volume&gt;&lt;number&gt;6&lt;/number&gt;&lt;dates&gt;&lt;year&gt;2009&lt;/year&gt;&lt;pub-dates&gt;&lt;date&gt;Aug&lt;/date&gt;&lt;/pub-dates&gt;&lt;/dates&gt;&lt;isbn&gt;0957-4174&lt;/isbn&gt;&lt;accession-num&gt;WOS:000266086600016&lt;/accession-num&gt;&lt;urls&gt;&lt;related-urls&gt;&lt;url&gt;&amp;lt;Go to ISI&amp;gt;://WOS:000266086600016&lt;/url&gt;&lt;/related-urls&gt;&lt;/urls&gt;&lt;electronic-resource-num&gt;10.1016/j.eswa.2009.02.041&lt;/electronic-resource-num&gt;&lt;/record&gt;&lt;/Cite&gt;&lt;/EndNote&gt;</w:instrText>
            </w:r>
            <w:r w:rsidRPr="00B17ABA">
              <w:rPr>
                <w:lang w:eastAsia="zh-TW"/>
              </w:rPr>
              <w:fldChar w:fldCharType="separate"/>
            </w:r>
            <w:r w:rsidR="00EE2B4F" w:rsidRPr="00B17ABA">
              <w:rPr>
                <w:noProof/>
                <w:vertAlign w:val="superscript"/>
                <w:lang w:eastAsia="zh-TW"/>
              </w:rPr>
              <w:t>[430]</w:t>
            </w:r>
            <w:r w:rsidRPr="00B17ABA">
              <w:rPr>
                <w:lang w:eastAsia="zh-TW"/>
              </w:rPr>
              <w:fldChar w:fldCharType="end"/>
            </w:r>
          </w:p>
        </w:tc>
        <w:tc>
          <w:tcPr>
            <w:tcW w:w="395" w:type="pct"/>
            <w:shd w:val="clear" w:color="000000" w:fill="auto"/>
          </w:tcPr>
          <w:p w:rsidR="001C2AF5" w:rsidRPr="00B17ABA" w:rsidRDefault="001C2AF5" w:rsidP="00AC52A1">
            <w:pPr>
              <w:pStyle w:val="TOC1"/>
              <w:spacing w:after="0"/>
              <w:rPr>
                <w:lang w:eastAsia="zh-TW"/>
              </w:rPr>
            </w:pPr>
            <w:r w:rsidRPr="00B17ABA">
              <w:rPr>
                <w:lang w:eastAsia="zh-TW"/>
              </w:rPr>
              <w:t>2009</w:t>
            </w:r>
          </w:p>
        </w:tc>
        <w:tc>
          <w:tcPr>
            <w:tcW w:w="2076" w:type="pct"/>
            <w:shd w:val="clear" w:color="000000" w:fill="auto"/>
            <w:hideMark/>
          </w:tcPr>
          <w:p w:rsidR="001C2AF5" w:rsidRPr="00B17ABA" w:rsidRDefault="001C2AF5" w:rsidP="00AC52A1">
            <w:pPr>
              <w:pStyle w:val="TOC1"/>
              <w:spacing w:after="0"/>
              <w:rPr>
                <w:lang w:eastAsia="zh-TW"/>
              </w:rPr>
            </w:pPr>
            <w:r w:rsidRPr="00B17ABA">
              <w:rPr>
                <w:lang w:eastAsia="zh-TW"/>
              </w:rPr>
              <w:t xml:space="preserve">To individualize Erythropoietin dosages to </w:t>
            </w:r>
            <w:r w:rsidR="000A2983" w:rsidRPr="00B17ABA">
              <w:rPr>
                <w:lang w:eastAsia="zh-TW"/>
              </w:rPr>
              <w:t>optimise</w:t>
            </w:r>
            <w:r w:rsidRPr="00B17ABA">
              <w:rPr>
                <w:lang w:eastAsia="zh-TW"/>
              </w:rPr>
              <w:t xml:space="preserve"> Hb levels in the long-term.</w:t>
            </w:r>
          </w:p>
        </w:tc>
        <w:tc>
          <w:tcPr>
            <w:tcW w:w="467" w:type="pct"/>
            <w:shd w:val="clear" w:color="000000" w:fill="auto"/>
            <w:hideMark/>
          </w:tcPr>
          <w:p w:rsidR="001C2AF5" w:rsidRPr="00B17ABA" w:rsidRDefault="001C2AF5" w:rsidP="00AC52A1">
            <w:pPr>
              <w:pStyle w:val="TOC1"/>
              <w:spacing w:after="0"/>
              <w:rPr>
                <w:lang w:eastAsia="zh-TW"/>
              </w:rPr>
            </w:pPr>
            <w:r w:rsidRPr="00B17ABA">
              <w:rPr>
                <w:lang w:eastAsia="zh-TW"/>
              </w:rPr>
              <w:t xml:space="preserve">o </w:t>
            </w:r>
          </w:p>
        </w:tc>
        <w:tc>
          <w:tcPr>
            <w:tcW w:w="623" w:type="pct"/>
            <w:shd w:val="clear" w:color="000000" w:fill="auto"/>
            <w:hideMark/>
          </w:tcPr>
          <w:p w:rsidR="001C2AF5" w:rsidRPr="00B17ABA" w:rsidRDefault="001C2AF5" w:rsidP="00AC52A1">
            <w:pPr>
              <w:pStyle w:val="TOC1"/>
              <w:spacing w:after="0"/>
              <w:rPr>
                <w:lang w:eastAsia="zh-TW"/>
              </w:rPr>
            </w:pPr>
            <w:r w:rsidRPr="00B17ABA">
              <w:rPr>
                <w:lang w:eastAsia="zh-TW"/>
              </w:rPr>
              <w:t xml:space="preserve">Reinforcement learning </w:t>
            </w:r>
          </w:p>
        </w:tc>
        <w:tc>
          <w:tcPr>
            <w:tcW w:w="623" w:type="pct"/>
            <w:shd w:val="clear" w:color="000000" w:fill="auto"/>
            <w:hideMark/>
          </w:tcPr>
          <w:p w:rsidR="001C2AF5" w:rsidRPr="00B17ABA" w:rsidRDefault="001C2AF5" w:rsidP="00AC52A1">
            <w:pPr>
              <w:pStyle w:val="TOC1"/>
              <w:spacing w:after="0"/>
              <w:rPr>
                <w:lang w:eastAsia="zh-TW"/>
              </w:rPr>
            </w:pPr>
            <w:r w:rsidRPr="00B17ABA">
              <w:rPr>
                <w:lang w:eastAsia="zh-TW"/>
              </w:rPr>
              <w:t xml:space="preserve">Hemodialysis </w:t>
            </w:r>
          </w:p>
        </w:tc>
        <w:tc>
          <w:tcPr>
            <w:tcW w:w="288" w:type="pct"/>
            <w:shd w:val="clear" w:color="000000" w:fill="auto"/>
            <w:hideMark/>
          </w:tcPr>
          <w:p w:rsidR="001C2AF5" w:rsidRPr="00B17ABA" w:rsidRDefault="001C2AF5" w:rsidP="00AC52A1">
            <w:pPr>
              <w:pStyle w:val="TOC1"/>
              <w:spacing w:after="0"/>
              <w:rPr>
                <w:lang w:eastAsia="zh-TW"/>
              </w:rPr>
            </w:pPr>
            <w:r w:rsidRPr="00B17ABA">
              <w:rPr>
                <w:lang w:eastAsia="zh-TW"/>
              </w:rPr>
              <w:t>x</w:t>
            </w:r>
          </w:p>
        </w:tc>
      </w:tr>
      <w:tr w:rsidR="001C2AF5" w:rsidRPr="00B17ABA" w:rsidTr="009923E9">
        <w:trPr>
          <w:trHeight w:val="573"/>
        </w:trPr>
        <w:tc>
          <w:tcPr>
            <w:tcW w:w="132" w:type="pct"/>
            <w:shd w:val="clear" w:color="000000" w:fill="auto"/>
            <w:hideMark/>
          </w:tcPr>
          <w:p w:rsidR="001C2AF5" w:rsidRPr="00B17ABA" w:rsidRDefault="001C2AF5" w:rsidP="00AC52A1">
            <w:pPr>
              <w:pStyle w:val="TOC1"/>
              <w:spacing w:after="0"/>
              <w:rPr>
                <w:lang w:eastAsia="zh-TW"/>
              </w:rPr>
            </w:pPr>
            <w:r w:rsidRPr="00B17ABA">
              <w:rPr>
                <w:lang w:eastAsia="zh-TW"/>
              </w:rPr>
              <w:t>8</w:t>
            </w:r>
          </w:p>
        </w:tc>
        <w:tc>
          <w:tcPr>
            <w:tcW w:w="396" w:type="pct"/>
            <w:shd w:val="clear" w:color="000000" w:fill="auto"/>
            <w:hideMark/>
          </w:tcPr>
          <w:p w:rsidR="001C2AF5" w:rsidRPr="00B17ABA" w:rsidRDefault="001C2AF5" w:rsidP="00EE2B4F">
            <w:pPr>
              <w:pStyle w:val="TOC1"/>
              <w:spacing w:after="0"/>
              <w:rPr>
                <w:lang w:eastAsia="zh-TW"/>
              </w:rPr>
            </w:pPr>
            <w:r w:rsidRPr="00B17ABA">
              <w:rPr>
                <w:lang w:eastAsia="zh-TW"/>
              </w:rPr>
              <w:t xml:space="preserve">Lee </w:t>
            </w:r>
            <w:r w:rsidRPr="00B17ABA">
              <w:rPr>
                <w:lang w:eastAsia="zh-TW"/>
              </w:rPr>
              <w:fldChar w:fldCharType="begin"/>
            </w:r>
            <w:r w:rsidR="00EE2B4F" w:rsidRPr="00B17ABA">
              <w:rPr>
                <w:lang w:eastAsia="zh-TW"/>
              </w:rPr>
              <w:instrText xml:space="preserve"> ADDIN EN.CITE &lt;EndNote&gt;&lt;Cite&gt;&lt;Author&gt;Lee&lt;/Author&gt;&lt;Year&gt;2008&lt;/Year&gt;&lt;RecNum&gt;108&lt;/RecNum&gt;&lt;DisplayText&gt;&lt;style face="superscript"&gt;[129]&lt;/style&gt;&lt;/DisplayText&gt;&lt;record&gt;&lt;rec-number&gt;108&lt;/rec-number&gt;&lt;foreign-keys&gt;&lt;key app="EN" db-id="z2a0dvwpazf220et2vh50z295rxpzfevwft2"&gt;108&lt;/key&gt;&lt;/foreign-keys&gt;&lt;ref-type name="Journal Article"&gt;17&lt;/ref-type&gt;&lt;contributors&gt;&lt;authors&gt;&lt;author&gt;Lee, C. P.&lt;/author&gt;&lt;author&gt;Chertow, G. M.&lt;/author&gt;&lt;author&gt;Zenios, S. A.&lt;/author&gt;&lt;/authors&gt;&lt;/contributors&gt;&lt;auth-address&gt;Wharton School, University of Pennsylvania, Philadelphia, PA 19104&amp;#xD;Division of Nephrology, Stanford University, School of Medicine, Stanford, CA 94305&amp;#xD;Graduate School of Business, Stanford University, Stanford, CA 94305&lt;/auth-address&gt;&lt;titles&gt;&lt;title&gt;Optimal initiation and management of dialysis therapy&lt;/title&gt;&lt;secondary-title&gt;Operations Research&lt;/secondary-title&gt;&lt;/titles&gt;&lt;periodical&gt;&lt;full-title&gt;Operations Research&lt;/full-title&gt;&lt;/periodical&gt;&lt;pages&gt;1428-1449&lt;/pages&gt;&lt;volume&gt;56&lt;/volume&gt;&lt;number&gt;6&lt;/number&gt;&lt;keywords&gt;&lt;keyword&gt;Dynamic programming: semi-Markov&lt;/keyword&gt;&lt;keyword&gt;Health care: treatment&lt;/keyword&gt;&lt;/keywords&gt;&lt;dates&gt;&lt;year&gt;2008&lt;/year&gt;&lt;/dates&gt;&lt;accession-num&gt;SM, DP&lt;/accession-num&gt;&lt;call-num&gt;Optimal initiation and management of dialysis therapy&lt;/call-num&gt;&lt;label&gt;ADP&lt;/label&gt;&lt;reviewed-item&gt;H:DT, M&lt;/reviewed-item&gt;&lt;urls&gt;&lt;related-urls&gt;&lt;url&gt;http://www.scopus.com/inward/record.url?eid=2-s2.0-61449105845&amp;amp;partnerID=40&amp;amp;md5=1318826eaef18d93e2fe2fa93b61c9d0&lt;/url&gt;&lt;/related-urls&gt;&lt;/urls&gt;&lt;/record&gt;&lt;/Cite&gt;&lt;/EndNote&gt;</w:instrText>
            </w:r>
            <w:r w:rsidRPr="00B17ABA">
              <w:rPr>
                <w:lang w:eastAsia="zh-TW"/>
              </w:rPr>
              <w:fldChar w:fldCharType="separate"/>
            </w:r>
            <w:r w:rsidR="00EE2B4F" w:rsidRPr="00B17ABA">
              <w:rPr>
                <w:noProof/>
                <w:vertAlign w:val="superscript"/>
                <w:lang w:eastAsia="zh-TW"/>
              </w:rPr>
              <w:t>[129]</w:t>
            </w:r>
            <w:r w:rsidRPr="00B17ABA">
              <w:rPr>
                <w:lang w:eastAsia="zh-TW"/>
              </w:rPr>
              <w:fldChar w:fldCharType="end"/>
            </w:r>
          </w:p>
        </w:tc>
        <w:tc>
          <w:tcPr>
            <w:tcW w:w="395" w:type="pct"/>
            <w:shd w:val="clear" w:color="000000" w:fill="auto"/>
          </w:tcPr>
          <w:p w:rsidR="001C2AF5" w:rsidRPr="00B17ABA" w:rsidRDefault="001C2AF5" w:rsidP="00AC52A1">
            <w:pPr>
              <w:pStyle w:val="TOC1"/>
              <w:spacing w:after="0"/>
              <w:rPr>
                <w:lang w:eastAsia="zh-TW"/>
              </w:rPr>
            </w:pPr>
            <w:r w:rsidRPr="00B17ABA">
              <w:rPr>
                <w:lang w:eastAsia="zh-TW"/>
              </w:rPr>
              <w:t>2008</w:t>
            </w:r>
          </w:p>
        </w:tc>
        <w:tc>
          <w:tcPr>
            <w:tcW w:w="2076" w:type="pct"/>
            <w:shd w:val="clear" w:color="000000" w:fill="auto"/>
            <w:hideMark/>
          </w:tcPr>
          <w:p w:rsidR="001C2AF5" w:rsidRPr="00B17ABA" w:rsidRDefault="001C2AF5" w:rsidP="00AC52A1">
            <w:pPr>
              <w:pStyle w:val="TOC1"/>
              <w:spacing w:after="0"/>
              <w:rPr>
                <w:lang w:eastAsia="zh-TW"/>
              </w:rPr>
            </w:pPr>
            <w:r w:rsidRPr="00B17ABA">
              <w:rPr>
                <w:lang w:eastAsia="zh-TW"/>
              </w:rPr>
              <w:t>To derive approximately optimal strategies (dialysis dose per week and hours) that maximize patient welfare.</w:t>
            </w:r>
          </w:p>
        </w:tc>
        <w:tc>
          <w:tcPr>
            <w:tcW w:w="467" w:type="pct"/>
            <w:shd w:val="clear" w:color="000000" w:fill="auto"/>
            <w:hideMark/>
          </w:tcPr>
          <w:p w:rsidR="001C2AF5" w:rsidRPr="00B17ABA" w:rsidRDefault="001C2AF5" w:rsidP="00AC52A1">
            <w:pPr>
              <w:pStyle w:val="TOC1"/>
              <w:spacing w:after="0"/>
              <w:rPr>
                <w:lang w:eastAsia="zh-TW"/>
              </w:rPr>
            </w:pPr>
            <w:r w:rsidRPr="00B17ABA">
              <w:rPr>
                <w:lang w:eastAsia="zh-TW"/>
              </w:rPr>
              <w:t xml:space="preserve">o </w:t>
            </w:r>
          </w:p>
        </w:tc>
        <w:tc>
          <w:tcPr>
            <w:tcW w:w="623" w:type="pct"/>
            <w:shd w:val="clear" w:color="000000" w:fill="auto"/>
            <w:hideMark/>
          </w:tcPr>
          <w:p w:rsidR="001C2AF5" w:rsidRPr="00B17ABA" w:rsidRDefault="001C2AF5" w:rsidP="00AC52A1">
            <w:pPr>
              <w:pStyle w:val="TOC1"/>
              <w:spacing w:after="0"/>
              <w:rPr>
                <w:lang w:eastAsia="zh-TW"/>
              </w:rPr>
            </w:pPr>
            <w:r w:rsidRPr="00B17ABA">
              <w:rPr>
                <w:rFonts w:eastAsia="Malgun Gothic"/>
                <w:lang w:eastAsia="ko-KR"/>
              </w:rPr>
              <w:t>R</w:t>
            </w:r>
            <w:r w:rsidRPr="00B17ABA">
              <w:rPr>
                <w:lang w:eastAsia="zh-TW"/>
              </w:rPr>
              <w:t xml:space="preserve">einforcement learning </w:t>
            </w:r>
          </w:p>
        </w:tc>
        <w:tc>
          <w:tcPr>
            <w:tcW w:w="623" w:type="pct"/>
            <w:shd w:val="clear" w:color="000000" w:fill="auto"/>
            <w:hideMark/>
          </w:tcPr>
          <w:p w:rsidR="001C2AF5" w:rsidRPr="00B17ABA" w:rsidRDefault="001C2AF5" w:rsidP="00AC52A1">
            <w:pPr>
              <w:pStyle w:val="TOC1"/>
              <w:spacing w:after="0"/>
              <w:rPr>
                <w:lang w:eastAsia="zh-TW"/>
              </w:rPr>
            </w:pPr>
            <w:r w:rsidRPr="00B17ABA">
              <w:rPr>
                <w:lang w:eastAsia="zh-TW"/>
              </w:rPr>
              <w:t>Dialysis (chronic kidney failure)</w:t>
            </w:r>
          </w:p>
        </w:tc>
        <w:tc>
          <w:tcPr>
            <w:tcW w:w="288" w:type="pct"/>
            <w:shd w:val="clear" w:color="000000" w:fill="auto"/>
            <w:hideMark/>
          </w:tcPr>
          <w:p w:rsidR="001C2AF5" w:rsidRPr="00B17ABA" w:rsidRDefault="001C2AF5" w:rsidP="00AC52A1">
            <w:pPr>
              <w:pStyle w:val="TOC1"/>
              <w:spacing w:after="0"/>
              <w:rPr>
                <w:lang w:eastAsia="zh-TW"/>
              </w:rPr>
            </w:pPr>
            <w:r w:rsidRPr="00B17ABA">
              <w:rPr>
                <w:lang w:eastAsia="zh-TW"/>
              </w:rPr>
              <w:t>o</w:t>
            </w:r>
          </w:p>
        </w:tc>
      </w:tr>
      <w:tr w:rsidR="001C2AF5" w:rsidRPr="00B17ABA" w:rsidTr="009923E9">
        <w:trPr>
          <w:trHeight w:val="555"/>
        </w:trPr>
        <w:tc>
          <w:tcPr>
            <w:tcW w:w="132" w:type="pct"/>
            <w:shd w:val="clear" w:color="auto" w:fill="auto"/>
            <w:hideMark/>
          </w:tcPr>
          <w:p w:rsidR="001C2AF5" w:rsidRPr="00B17ABA" w:rsidRDefault="001C2AF5" w:rsidP="00AC52A1">
            <w:pPr>
              <w:pStyle w:val="TOC1"/>
              <w:spacing w:after="0"/>
              <w:rPr>
                <w:lang w:eastAsia="zh-TW"/>
              </w:rPr>
            </w:pPr>
            <w:r w:rsidRPr="00B17ABA">
              <w:rPr>
                <w:lang w:eastAsia="zh-TW"/>
              </w:rPr>
              <w:t>9</w:t>
            </w:r>
          </w:p>
        </w:tc>
        <w:tc>
          <w:tcPr>
            <w:tcW w:w="396" w:type="pct"/>
            <w:shd w:val="clear" w:color="auto" w:fill="auto"/>
            <w:hideMark/>
          </w:tcPr>
          <w:p w:rsidR="001C2AF5" w:rsidRPr="00B17ABA" w:rsidRDefault="001C2AF5" w:rsidP="00EE2B4F">
            <w:pPr>
              <w:pStyle w:val="TOC1"/>
              <w:spacing w:after="0"/>
              <w:rPr>
                <w:lang w:eastAsia="zh-TW"/>
              </w:rPr>
            </w:pPr>
            <w:r w:rsidRPr="00B17ABA">
              <w:rPr>
                <w:lang w:eastAsia="zh-TW"/>
              </w:rPr>
              <w:t xml:space="preserve">He  </w:t>
            </w:r>
            <w:r w:rsidRPr="00B17ABA">
              <w:rPr>
                <w:lang w:eastAsia="zh-TW"/>
              </w:rPr>
              <w:fldChar w:fldCharType="begin"/>
            </w:r>
            <w:r w:rsidR="00EE2B4F" w:rsidRPr="00B17ABA">
              <w:rPr>
                <w:lang w:eastAsia="zh-TW"/>
              </w:rPr>
              <w:instrText xml:space="preserve"> ADDIN EN.CITE &lt;EndNote&gt;&lt;Cite&gt;&lt;Author&gt;He&lt;/Author&gt;&lt;Year&gt;2010&lt;/Year&gt;&lt;RecNum&gt;85&lt;/RecNum&gt;&lt;DisplayText&gt;&lt;style face="superscript"&gt;[132]&lt;/style&gt;&lt;/DisplayText&gt;&lt;record&gt;&lt;rec-number&gt;85&lt;/rec-number&gt;&lt;foreign-keys&gt;&lt;key app="EN" db-id="z2a0dvwpazf220et2vh50z295rxpzfevwft2"&gt;85&lt;/key&gt;&lt;/foreign-keys&gt;&lt;ref-type name="Journal Article"&gt;17&lt;/ref-type&gt;&lt;contributors&gt;&lt;authors&gt;&lt;author&gt;He, M. A.&lt;/author&gt;&lt;author&gt;Zhao, L.&lt;/author&gt;&lt;author&gt;Powell, W. B.&lt;/author&gt;&lt;/authors&gt;&lt;/contributors&gt;&lt;titles&gt;&lt;title&gt;Optimal control of dosage decisions in controlled ovarian hyperstimulation&lt;/title&gt;&lt;secondary-title&gt;Annals of Operations Research&lt;/secondary-title&gt;&lt;/titles&gt;&lt;periodical&gt;&lt;full-title&gt;Annals of Operations Research&lt;/full-title&gt;&lt;/periodical&gt;&lt;pages&gt;223-245&lt;/pages&gt;&lt;volume&gt;178&lt;/volume&gt;&lt;number&gt;1&lt;/number&gt;&lt;dates&gt;&lt;year&gt;2010&lt;/year&gt;&lt;pub-dates&gt;&lt;date&gt;Jul&lt;/date&gt;&lt;/pub-dates&gt;&lt;/dates&gt;&lt;isbn&gt;0254-5330&lt;/isbn&gt;&lt;accession-num&gt;SM, DP&lt;/accession-num&gt;&lt;label&gt;0&lt;/label&gt;&lt;reviewed-item&gt;H:DT, M&lt;/reviewed-item&gt;&lt;urls&gt;&lt;related-urls&gt;&lt;url&gt;&amp;lt;Go to ISI&amp;gt;://WOS:000279024400014&lt;/url&gt;&lt;/related-urls&gt;&lt;/urls&gt;&lt;electronic-resource-num&gt;10.1007/s10479-009-0563-y&lt;/electronic-resource-num&gt;&lt;/record&gt;&lt;/Cite&gt;&lt;/EndNote&gt;</w:instrText>
            </w:r>
            <w:r w:rsidRPr="00B17ABA">
              <w:rPr>
                <w:lang w:eastAsia="zh-TW"/>
              </w:rPr>
              <w:fldChar w:fldCharType="separate"/>
            </w:r>
            <w:r w:rsidR="00EE2B4F" w:rsidRPr="00B17ABA">
              <w:rPr>
                <w:noProof/>
                <w:vertAlign w:val="superscript"/>
                <w:lang w:eastAsia="zh-TW"/>
              </w:rPr>
              <w:t>[132]</w:t>
            </w:r>
            <w:r w:rsidRPr="00B17ABA">
              <w:rPr>
                <w:lang w:eastAsia="zh-TW"/>
              </w:rPr>
              <w:fldChar w:fldCharType="end"/>
            </w:r>
          </w:p>
        </w:tc>
        <w:tc>
          <w:tcPr>
            <w:tcW w:w="395" w:type="pct"/>
          </w:tcPr>
          <w:p w:rsidR="001C2AF5" w:rsidRPr="00B17ABA" w:rsidRDefault="001C2AF5" w:rsidP="00AC52A1">
            <w:pPr>
              <w:pStyle w:val="TOC1"/>
              <w:spacing w:after="0"/>
              <w:rPr>
                <w:lang w:eastAsia="zh-TW"/>
              </w:rPr>
            </w:pPr>
            <w:r w:rsidRPr="00B17ABA">
              <w:rPr>
                <w:lang w:eastAsia="zh-TW"/>
              </w:rPr>
              <w:t>2010</w:t>
            </w:r>
          </w:p>
        </w:tc>
        <w:tc>
          <w:tcPr>
            <w:tcW w:w="2076" w:type="pct"/>
            <w:shd w:val="clear" w:color="auto" w:fill="auto"/>
            <w:hideMark/>
          </w:tcPr>
          <w:p w:rsidR="001C2AF5" w:rsidRPr="00B17ABA" w:rsidRDefault="001C2AF5" w:rsidP="00AC52A1">
            <w:pPr>
              <w:pStyle w:val="TOC1"/>
              <w:spacing w:after="0"/>
              <w:rPr>
                <w:lang w:eastAsia="zh-TW"/>
              </w:rPr>
            </w:pPr>
            <w:r w:rsidRPr="00B17ABA">
              <w:rPr>
                <w:lang w:eastAsia="zh-TW"/>
              </w:rPr>
              <w:t>To identify the optimal dosage policy</w:t>
            </w:r>
            <w:r w:rsidR="003A2511" w:rsidRPr="00B17ABA">
              <w:rPr>
                <w:lang w:eastAsia="zh-TW"/>
              </w:rPr>
              <w:t>,</w:t>
            </w:r>
            <w:r w:rsidRPr="00B17ABA">
              <w:rPr>
                <w:lang w:eastAsia="zh-TW"/>
              </w:rPr>
              <w:t xml:space="preserve"> which minimizes the total costs.</w:t>
            </w:r>
          </w:p>
        </w:tc>
        <w:tc>
          <w:tcPr>
            <w:tcW w:w="467" w:type="pct"/>
            <w:shd w:val="clear" w:color="auto" w:fill="auto"/>
            <w:hideMark/>
          </w:tcPr>
          <w:p w:rsidR="001C2AF5" w:rsidRPr="00B17ABA" w:rsidRDefault="001C2AF5" w:rsidP="00AC52A1">
            <w:pPr>
              <w:pStyle w:val="TOC1"/>
              <w:spacing w:after="0"/>
              <w:rPr>
                <w:lang w:eastAsia="zh-TW"/>
              </w:rPr>
            </w:pPr>
            <w:r w:rsidRPr="00B17ABA">
              <w:rPr>
                <w:lang w:eastAsia="zh-TW"/>
              </w:rPr>
              <w:t xml:space="preserve">o </w:t>
            </w:r>
          </w:p>
        </w:tc>
        <w:tc>
          <w:tcPr>
            <w:tcW w:w="623" w:type="pct"/>
            <w:shd w:val="clear" w:color="auto" w:fill="auto"/>
            <w:hideMark/>
          </w:tcPr>
          <w:p w:rsidR="001C2AF5" w:rsidRPr="00B17ABA" w:rsidRDefault="001C2AF5" w:rsidP="00AC52A1">
            <w:pPr>
              <w:pStyle w:val="TOC1"/>
              <w:spacing w:after="0"/>
              <w:rPr>
                <w:lang w:eastAsia="zh-TW"/>
              </w:rPr>
            </w:pPr>
            <w:r w:rsidRPr="00B17ABA">
              <w:rPr>
                <w:rFonts w:eastAsia="Malgun Gothic"/>
                <w:lang w:eastAsia="ko-KR"/>
              </w:rPr>
              <w:t>Dynamic programming</w:t>
            </w:r>
          </w:p>
        </w:tc>
        <w:tc>
          <w:tcPr>
            <w:tcW w:w="623" w:type="pct"/>
            <w:shd w:val="clear" w:color="auto" w:fill="auto"/>
            <w:hideMark/>
          </w:tcPr>
          <w:p w:rsidR="001C2AF5" w:rsidRPr="00B17ABA" w:rsidRDefault="001C2AF5" w:rsidP="00AC52A1">
            <w:pPr>
              <w:pStyle w:val="TOC1"/>
              <w:spacing w:after="0"/>
              <w:rPr>
                <w:lang w:eastAsia="zh-TW"/>
              </w:rPr>
            </w:pPr>
            <w:r w:rsidRPr="00B17ABA">
              <w:rPr>
                <w:rFonts w:eastAsia="Malgun Gothic"/>
                <w:lang w:eastAsia="ko-KR"/>
              </w:rPr>
              <w:t>C</w:t>
            </w:r>
            <w:r w:rsidRPr="00B17ABA">
              <w:rPr>
                <w:lang w:eastAsia="zh-TW"/>
              </w:rPr>
              <w:t>ontrolled ovarian hyperstimulation</w:t>
            </w:r>
          </w:p>
        </w:tc>
        <w:tc>
          <w:tcPr>
            <w:tcW w:w="288" w:type="pct"/>
            <w:shd w:val="clear" w:color="auto" w:fill="auto"/>
            <w:hideMark/>
          </w:tcPr>
          <w:p w:rsidR="001C2AF5" w:rsidRPr="00B17ABA" w:rsidRDefault="001C2AF5" w:rsidP="00AC52A1">
            <w:pPr>
              <w:pStyle w:val="TOC1"/>
              <w:spacing w:after="0"/>
              <w:rPr>
                <w:lang w:eastAsia="zh-TW"/>
              </w:rPr>
            </w:pPr>
            <w:r w:rsidRPr="00B17ABA">
              <w:rPr>
                <w:lang w:eastAsia="zh-TW"/>
              </w:rPr>
              <w:t>o</w:t>
            </w:r>
          </w:p>
        </w:tc>
      </w:tr>
    </w:tbl>
    <w:p w:rsidR="001C2AF5" w:rsidRPr="00B17ABA" w:rsidRDefault="001C2AF5" w:rsidP="009923E9"/>
    <w:p w:rsidR="00DE3E5D" w:rsidRPr="00B17ABA" w:rsidRDefault="00DE3E5D" w:rsidP="00DE3E5D">
      <w:pPr>
        <w:sectPr w:rsidR="00DE3E5D" w:rsidRPr="00B17ABA" w:rsidSect="009923E9">
          <w:pgSz w:w="16838" w:h="11906" w:orient="landscape"/>
          <w:pgMar w:top="2268" w:right="1701" w:bottom="1418" w:left="1701" w:header="708" w:footer="708" w:gutter="0"/>
          <w:cols w:space="708"/>
          <w:docGrid w:linePitch="360"/>
        </w:sectPr>
      </w:pPr>
    </w:p>
    <w:p w:rsidR="00DE3E5D" w:rsidRPr="00B17ABA" w:rsidRDefault="00DE3E5D" w:rsidP="009923E9">
      <w:pPr>
        <w:pStyle w:val="Heading1"/>
        <w:numPr>
          <w:ilvl w:val="0"/>
          <w:numId w:val="0"/>
        </w:numPr>
        <w:spacing w:after="0"/>
        <w:rPr>
          <w:lang w:eastAsia="ko-KR"/>
        </w:rPr>
      </w:pPr>
      <w:bookmarkStart w:id="353" w:name="_Toc426018074"/>
      <w:r w:rsidRPr="00B17ABA">
        <w:lastRenderedPageBreak/>
        <w:t xml:space="preserve">Appendix 3. Full search strategies of </w:t>
      </w:r>
      <w:r w:rsidRPr="00B17ABA">
        <w:rPr>
          <w:lang w:eastAsia="ko-KR"/>
        </w:rPr>
        <w:t>the systematic review on approximate optimisation methods</w:t>
      </w:r>
      <w:bookmarkEnd w:id="353"/>
    </w:p>
    <w:p w:rsidR="00DC2EDD" w:rsidRPr="00B17ABA" w:rsidRDefault="00DC2EDD" w:rsidP="00DC2EDD">
      <w:pPr>
        <w:rPr>
          <w:lang w:eastAsia="ko-KR"/>
        </w:rPr>
      </w:pPr>
    </w:p>
    <w:p w:rsidR="00DE3E5D" w:rsidRPr="00B17ABA" w:rsidRDefault="00DC2EDD" w:rsidP="00DC2EDD">
      <w:pPr>
        <w:pStyle w:val="Caption"/>
      </w:pPr>
      <w:bookmarkStart w:id="354" w:name="_Toc325371330"/>
      <w:r w:rsidRPr="00B17ABA">
        <w:t xml:space="preserve">A3.1 </w:t>
      </w:r>
      <w:r w:rsidR="00DE3E5D" w:rsidRPr="00B17ABA">
        <w:t>Web of Science</w:t>
      </w:r>
      <w:bookmarkEnd w:id="354"/>
    </w:p>
    <w:tbl>
      <w:tblPr>
        <w:tblW w:w="5000" w:type="pct"/>
        <w:tblLook w:val="04A0" w:firstRow="1" w:lastRow="0" w:firstColumn="1" w:lastColumn="0" w:noHBand="0" w:noVBand="1"/>
      </w:tblPr>
      <w:tblGrid>
        <w:gridCol w:w="1242"/>
        <w:gridCol w:w="6111"/>
        <w:gridCol w:w="1083"/>
      </w:tblGrid>
      <w:tr w:rsidR="00DE3E5D" w:rsidRPr="00B17ABA" w:rsidTr="00DC2EDD">
        <w:trPr>
          <w:trHeight w:val="255"/>
        </w:trPr>
        <w:tc>
          <w:tcPr>
            <w:tcW w:w="736" w:type="pct"/>
            <w:tcBorders>
              <w:top w:val="single" w:sz="4" w:space="0" w:color="auto"/>
              <w:left w:val="single" w:sz="4" w:space="0" w:color="auto"/>
              <w:bottom w:val="doub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Set</w:t>
            </w:r>
          </w:p>
        </w:tc>
        <w:tc>
          <w:tcPr>
            <w:tcW w:w="3622" w:type="pct"/>
            <w:tcBorders>
              <w:top w:val="single" w:sz="4" w:space="0" w:color="auto"/>
              <w:left w:val="nil"/>
              <w:bottom w:val="doub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 xml:space="preserve">Search history </w:t>
            </w:r>
          </w:p>
        </w:tc>
        <w:tc>
          <w:tcPr>
            <w:tcW w:w="642" w:type="pct"/>
            <w:tcBorders>
              <w:top w:val="single" w:sz="4" w:space="0" w:color="auto"/>
              <w:left w:val="nil"/>
              <w:bottom w:val="doub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Results</w:t>
            </w:r>
          </w:p>
        </w:tc>
      </w:tr>
      <w:tr w:rsidR="00DE3E5D" w:rsidRPr="00B17ABA" w:rsidTr="00DC2EDD">
        <w:trPr>
          <w:trHeight w:val="985"/>
        </w:trPr>
        <w:tc>
          <w:tcPr>
            <w:tcW w:w="736" w:type="pct"/>
            <w:tcBorders>
              <w:top w:val="double" w:sz="4" w:space="0" w:color="auto"/>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w:t>
            </w:r>
          </w:p>
        </w:tc>
        <w:tc>
          <w:tcPr>
            <w:tcW w:w="3622" w:type="pct"/>
            <w:tcBorders>
              <w:top w:val="double" w:sz="4" w:space="0" w:color="auto"/>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 xml:space="preserve">((TI=("NP hard” or “nondeterministic polynomial-time hard” or sequen* or dynamic or "time-dependent" or Marov* or multistage* or multi-stage*) OR TS=("NP hard” or “nondeterministic polynomial-time hard” or sequen* or dynamic or "time-dependent" or Marov* or multistage* or multi-stage*))) </w:t>
            </w:r>
          </w:p>
        </w:tc>
        <w:tc>
          <w:tcPr>
            <w:tcW w:w="642" w:type="pct"/>
            <w:tcBorders>
              <w:top w:val="double" w:sz="4" w:space="0" w:color="auto"/>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2,040,041</w:t>
            </w:r>
          </w:p>
        </w:tc>
      </w:tr>
      <w:tr w:rsidR="00DE3E5D" w:rsidRPr="00B17ABA" w:rsidTr="00DC2EDD">
        <w:trPr>
          <w:trHeight w:val="1411"/>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TI=(("NP hard” or “nondeterministic polynomial-time hard” or sequen* or dynamic or "time-dependent" or Marov* or multistage* or multi-stage*) near/5 (decision* or problem* or pathway* or polic* or strateg*)) OR TS=(("NP hard” or “nondeterministic polynomial-time hard” or sequen* or dynamic or "time-dependent" or Marov* or multistage* or multi-stage*) near/5 (decision* or problem* or pathway* or polic* or strateg*)))</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53,400</w:t>
            </w:r>
          </w:p>
        </w:tc>
      </w:tr>
      <w:tr w:rsidR="00DE3E5D" w:rsidRPr="00B17ABA" w:rsidTr="00DC2EDD">
        <w:trPr>
          <w:trHeight w:val="2056"/>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 xml:space="preserve">(TI=(("NP hard” or “nondeterministic polynomial-time hard” or sequen* or dynamic or "time-dependent" or Marov* or multistage* or multi-stage* or multidrug* or multi-drug* or individualiz*) near/5 (decision* or problem* or pathway* or polic* or strateg* or treatment* or regimen* or therap*)) OR TS=(("NP hard” or “nondeterministic polynomial-time hard” or sequen* or dynamic or "time-dependent" or Marov* or multistage* or multi-stage* or multidrug* or multi-drug* or individualiz*) near/5 (decision* or problem* or pathway* or polic* or strateg* or treatment* or regimen* or therap*))) </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77,965</w:t>
            </w:r>
          </w:p>
        </w:tc>
      </w:tr>
      <w:tr w:rsidR="00DE3E5D" w:rsidRPr="00B17ABA" w:rsidTr="00DC2EDD">
        <w:trPr>
          <w:trHeight w:val="1020"/>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B</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 xml:space="preserve">(TI=(heuristic* or metaheuristic* or algorithm* or (approximat* near/5 (approach* or method* or function* or search*))) OR TS=(heuristic* or metaheuristic* or algorithm* or (approximat* near/5 (approach* or method* or function* or search*)))) </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585,439</w:t>
            </w:r>
          </w:p>
        </w:tc>
      </w:tr>
      <w:tr w:rsidR="00DE3E5D" w:rsidRPr="00B17ABA" w:rsidTr="00DC2EDD">
        <w:trPr>
          <w:trHeight w:val="123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B'</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 xml:space="preserve">(TI=((heuristic* or metaheuristic* or approximat* or iterative or cyclic or adaptive or backward) near/5 (algorithm* or approach* or method* or function* or search*)) OR TS=((heuristic* or metaheuristic* or approximat* or iterative or cyclic or adaptive or backward) near/5 (algorithm* or approach* or method* or function* or search*))) </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172,268</w:t>
            </w:r>
          </w:p>
        </w:tc>
      </w:tr>
      <w:tr w:rsidR="00DE3E5D" w:rsidRPr="00B17ABA" w:rsidTr="00DC2EDD">
        <w:trPr>
          <w:trHeight w:val="27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C</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 xml:space="preserve">(TI=(optim* or minim* or maxim*) OR TS=(optim* or minim* or maxim*)) </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2,064,178</w:t>
            </w:r>
          </w:p>
        </w:tc>
      </w:tr>
      <w:tr w:rsidR="00DE3E5D" w:rsidRPr="00B17ABA" w:rsidTr="00DC2EDD">
        <w:trPr>
          <w:trHeight w:val="25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B</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1 AND #4</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125,449</w:t>
            </w:r>
          </w:p>
        </w:tc>
      </w:tr>
      <w:tr w:rsidR="00DE3E5D" w:rsidRPr="00B17ABA" w:rsidTr="00DC2EDD">
        <w:trPr>
          <w:trHeight w:val="25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B'</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2 AND #5</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6,011</w:t>
            </w:r>
          </w:p>
        </w:tc>
      </w:tr>
      <w:tr w:rsidR="00DE3E5D" w:rsidRPr="00B17ABA" w:rsidTr="00DC2EDD">
        <w:trPr>
          <w:trHeight w:val="25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B'</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3 AND #5</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6,170</w:t>
            </w:r>
          </w:p>
        </w:tc>
      </w:tr>
      <w:tr w:rsidR="00DE3E5D" w:rsidRPr="00B17ABA" w:rsidTr="00DC2EDD">
        <w:trPr>
          <w:trHeight w:val="25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B∩C</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1 AND #4 AND #6</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51,068</w:t>
            </w:r>
          </w:p>
        </w:tc>
      </w:tr>
      <w:tr w:rsidR="00DE3E5D" w:rsidRPr="00B17ABA" w:rsidTr="00DC2EDD">
        <w:trPr>
          <w:trHeight w:val="25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B'∩C</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2 AND #5 AND #6</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4,339</w:t>
            </w:r>
          </w:p>
        </w:tc>
      </w:tr>
      <w:tr w:rsidR="00DE3E5D" w:rsidRPr="00B17ABA" w:rsidTr="00DC2EDD">
        <w:trPr>
          <w:trHeight w:val="255"/>
        </w:trPr>
        <w:tc>
          <w:tcPr>
            <w:tcW w:w="736" w:type="pct"/>
            <w:tcBorders>
              <w:top w:val="nil"/>
              <w:left w:val="single" w:sz="4" w:space="0" w:color="auto"/>
              <w:bottom w:val="single" w:sz="4" w:space="0" w:color="auto"/>
              <w:right w:val="single" w:sz="4" w:space="0" w:color="auto"/>
            </w:tcBorders>
            <w:shd w:val="clear" w:color="auto" w:fill="BFBFBF" w:themeFill="background1" w:themeFillShade="BF"/>
            <w:noWrap/>
            <w:hideMark/>
          </w:tcPr>
          <w:p w:rsidR="00DE3E5D" w:rsidRPr="00B17ABA" w:rsidRDefault="00DE3E5D" w:rsidP="00A665BD">
            <w:pPr>
              <w:pStyle w:val="TOC1"/>
              <w:spacing w:after="0"/>
              <w:rPr>
                <w:b/>
                <w:bCs/>
                <w:lang w:eastAsia="zh-TW"/>
              </w:rPr>
            </w:pPr>
            <w:r w:rsidRPr="00B17ABA">
              <w:rPr>
                <w:b/>
                <w:bCs/>
                <w:lang w:eastAsia="zh-TW"/>
              </w:rPr>
              <w:t>A''∩B'∩C</w:t>
            </w:r>
          </w:p>
        </w:tc>
        <w:tc>
          <w:tcPr>
            <w:tcW w:w="3622" w:type="pct"/>
            <w:tcBorders>
              <w:top w:val="nil"/>
              <w:left w:val="nil"/>
              <w:bottom w:val="single" w:sz="4" w:space="0" w:color="auto"/>
              <w:right w:val="single" w:sz="4" w:space="0" w:color="auto"/>
            </w:tcBorders>
            <w:shd w:val="clear" w:color="auto" w:fill="BFBFBF" w:themeFill="background1" w:themeFillShade="BF"/>
            <w:hideMark/>
          </w:tcPr>
          <w:p w:rsidR="00DE3E5D" w:rsidRPr="00B17ABA" w:rsidRDefault="00DE3E5D" w:rsidP="00A665BD">
            <w:pPr>
              <w:pStyle w:val="TOC1"/>
              <w:spacing w:after="0"/>
              <w:rPr>
                <w:lang w:eastAsia="zh-TW"/>
              </w:rPr>
            </w:pPr>
            <w:r w:rsidRPr="00B17ABA">
              <w:rPr>
                <w:lang w:eastAsia="zh-TW"/>
              </w:rPr>
              <w:t>#3 AND #5 AND #6</w:t>
            </w:r>
          </w:p>
        </w:tc>
        <w:tc>
          <w:tcPr>
            <w:tcW w:w="642" w:type="pct"/>
            <w:tcBorders>
              <w:top w:val="nil"/>
              <w:left w:val="nil"/>
              <w:bottom w:val="single" w:sz="4" w:space="0" w:color="auto"/>
              <w:right w:val="single" w:sz="4" w:space="0" w:color="auto"/>
            </w:tcBorders>
            <w:shd w:val="clear" w:color="auto" w:fill="BFBFBF" w:themeFill="background1" w:themeFillShade="BF"/>
            <w:hideMark/>
          </w:tcPr>
          <w:p w:rsidR="00DE3E5D" w:rsidRPr="00B17ABA" w:rsidRDefault="00DE3E5D" w:rsidP="00A665BD">
            <w:pPr>
              <w:pStyle w:val="TOC1"/>
              <w:spacing w:after="0"/>
              <w:jc w:val="right"/>
              <w:rPr>
                <w:b/>
                <w:bCs/>
                <w:lang w:eastAsia="zh-TW"/>
              </w:rPr>
            </w:pPr>
            <w:r w:rsidRPr="00B17ABA">
              <w:rPr>
                <w:b/>
                <w:bCs/>
                <w:lang w:eastAsia="zh-TW"/>
              </w:rPr>
              <w:t>4,342</w:t>
            </w:r>
          </w:p>
        </w:tc>
      </w:tr>
      <w:tr w:rsidR="00DE3E5D" w:rsidRPr="00B17ABA" w:rsidTr="00DC2EDD">
        <w:trPr>
          <w:trHeight w:val="25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1 AND (#4 OR #6)</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378,184</w:t>
            </w:r>
          </w:p>
        </w:tc>
      </w:tr>
      <w:tr w:rsidR="00DE3E5D" w:rsidRPr="00B17ABA" w:rsidTr="00DC2EDD">
        <w:trPr>
          <w:trHeight w:val="25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2 AND (#5 OR #6)</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21,771</w:t>
            </w:r>
          </w:p>
        </w:tc>
      </w:tr>
      <w:tr w:rsidR="00DE3E5D" w:rsidRPr="00B17ABA" w:rsidTr="00DC2EDD">
        <w:trPr>
          <w:trHeight w:val="255"/>
        </w:trPr>
        <w:tc>
          <w:tcPr>
            <w:tcW w:w="736"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A665BD">
            <w:pPr>
              <w:pStyle w:val="TOC1"/>
              <w:spacing w:after="0"/>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62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rPr>
                <w:lang w:eastAsia="zh-TW"/>
              </w:rPr>
            </w:pPr>
            <w:r w:rsidRPr="00B17ABA">
              <w:rPr>
                <w:lang w:eastAsia="zh-TW"/>
              </w:rPr>
              <w:t>#3 AND (#5 OR #6)</w:t>
            </w:r>
          </w:p>
        </w:tc>
        <w:tc>
          <w:tcPr>
            <w:tcW w:w="642" w:type="pct"/>
            <w:tcBorders>
              <w:top w:val="nil"/>
              <w:left w:val="nil"/>
              <w:bottom w:val="single" w:sz="4" w:space="0" w:color="auto"/>
              <w:right w:val="single" w:sz="4" w:space="0" w:color="auto"/>
            </w:tcBorders>
            <w:shd w:val="clear" w:color="auto" w:fill="auto"/>
            <w:hideMark/>
          </w:tcPr>
          <w:p w:rsidR="00DE3E5D" w:rsidRPr="00B17ABA" w:rsidRDefault="00DE3E5D" w:rsidP="00A665BD">
            <w:pPr>
              <w:pStyle w:val="TOC1"/>
              <w:spacing w:after="0"/>
              <w:jc w:val="right"/>
              <w:rPr>
                <w:lang w:eastAsia="zh-TW"/>
              </w:rPr>
            </w:pPr>
            <w:r w:rsidRPr="00B17ABA">
              <w:rPr>
                <w:lang w:eastAsia="zh-TW"/>
              </w:rPr>
              <w:t>26,339</w:t>
            </w:r>
          </w:p>
        </w:tc>
      </w:tr>
    </w:tbl>
    <w:p w:rsidR="00DE3E5D" w:rsidRPr="00B17ABA" w:rsidRDefault="00DE3E5D" w:rsidP="00344BC1">
      <w:pPr>
        <w:pStyle w:val="TOC2"/>
      </w:pPr>
      <w:r w:rsidRPr="00B17ABA">
        <w:t>1) The row in grey is the final search result used for the systematic review.</w:t>
      </w:r>
    </w:p>
    <w:p w:rsidR="00DE3E5D" w:rsidRPr="00B17ABA" w:rsidRDefault="00DE3E5D" w:rsidP="00DC2EDD">
      <w:pPr>
        <w:pStyle w:val="Caption"/>
        <w:rPr>
          <w:rFonts w:eastAsiaTheme="majorEastAsia" w:cstheme="majorBidi"/>
        </w:rPr>
      </w:pPr>
      <w:bookmarkStart w:id="355" w:name="_Toc325371331"/>
      <w:r w:rsidRPr="00B17ABA">
        <w:lastRenderedPageBreak/>
        <w:t>A</w:t>
      </w:r>
      <w:r w:rsidR="00B73D7C" w:rsidRPr="00B17ABA">
        <w:t>3</w:t>
      </w:r>
      <w:r w:rsidRPr="00B17ABA">
        <w:t>.2. Scopu</w:t>
      </w:r>
      <w:bookmarkEnd w:id="355"/>
      <w:r w:rsidR="00DC2EDD" w:rsidRPr="00B17ABA">
        <w:t>s</w:t>
      </w:r>
    </w:p>
    <w:tbl>
      <w:tblPr>
        <w:tblW w:w="5000" w:type="pct"/>
        <w:tblLook w:val="04A0" w:firstRow="1" w:lastRow="0" w:firstColumn="1" w:lastColumn="0" w:noHBand="0" w:noVBand="1"/>
      </w:tblPr>
      <w:tblGrid>
        <w:gridCol w:w="1150"/>
        <w:gridCol w:w="6270"/>
        <w:gridCol w:w="1016"/>
      </w:tblGrid>
      <w:tr w:rsidR="00DE3E5D" w:rsidRPr="00B17ABA" w:rsidTr="00DE3E5D">
        <w:trPr>
          <w:trHeight w:val="270"/>
        </w:trPr>
        <w:tc>
          <w:tcPr>
            <w:tcW w:w="622" w:type="pct"/>
            <w:tcBorders>
              <w:top w:val="single" w:sz="4" w:space="0" w:color="auto"/>
              <w:left w:val="single" w:sz="4" w:space="0" w:color="auto"/>
              <w:bottom w:val="doub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Set</w:t>
            </w:r>
          </w:p>
        </w:tc>
        <w:tc>
          <w:tcPr>
            <w:tcW w:w="3828" w:type="pct"/>
            <w:tcBorders>
              <w:top w:val="single" w:sz="4" w:space="0" w:color="auto"/>
              <w:left w:val="nil"/>
              <w:bottom w:val="doub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Search history </w:t>
            </w:r>
          </w:p>
        </w:tc>
        <w:tc>
          <w:tcPr>
            <w:tcW w:w="550" w:type="pct"/>
            <w:tcBorders>
              <w:top w:val="single" w:sz="4" w:space="0" w:color="auto"/>
              <w:left w:val="nil"/>
              <w:bottom w:val="doub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Results</w:t>
            </w:r>
          </w:p>
        </w:tc>
      </w:tr>
      <w:tr w:rsidR="00DE3E5D" w:rsidRPr="00B17ABA" w:rsidTr="00DE3E5D">
        <w:trPr>
          <w:trHeight w:val="510"/>
        </w:trPr>
        <w:tc>
          <w:tcPr>
            <w:tcW w:w="622" w:type="pct"/>
            <w:tcBorders>
              <w:top w:val="double" w:sz="4" w:space="0" w:color="auto"/>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w:t>
            </w:r>
          </w:p>
        </w:tc>
        <w:tc>
          <w:tcPr>
            <w:tcW w:w="3828" w:type="pct"/>
            <w:tcBorders>
              <w:top w:val="double" w:sz="4" w:space="0" w:color="auto"/>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TITLE-ABS-KEY("NP hard" OR "nondeterministic polynomial-time hard" OR sequen* OR dynamic OR "time-dependent" OR marov* OR multistage* OR multi-stage*) </w:t>
            </w:r>
          </w:p>
        </w:tc>
        <w:tc>
          <w:tcPr>
            <w:tcW w:w="550" w:type="pct"/>
            <w:tcBorders>
              <w:top w:val="double" w:sz="4" w:space="0" w:color="auto"/>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1,948,450</w:t>
            </w:r>
          </w:p>
        </w:tc>
      </w:tr>
      <w:tr w:rsidR="00DE3E5D" w:rsidRPr="00B17ABA" w:rsidTr="00DE3E5D">
        <w:trPr>
          <w:trHeight w:val="76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TITLE-ABS-KEY(("NP hard" OR "nondeterministic polynomial-time hard" OR sequen* OR dynamic OR "time-dependent" OR marov* OR multistage* OR multi-stage*) W/5 (decision* OR problem* OR pathway* OR polic* OR strateg*)) </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50,124</w:t>
            </w:r>
          </w:p>
        </w:tc>
      </w:tr>
      <w:tr w:rsidR="00DE3E5D" w:rsidRPr="00B17ABA" w:rsidTr="00DE3E5D">
        <w:trPr>
          <w:trHeight w:val="1020"/>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TITLE-ABS-KEY(("NP hard" OR "nondeterministic polynomial-time hard" OR sequen* OR dynamic OR "time-dependent" OR marov* OR multistage* OR multi-stage* OR multidrug* OR multi-drug* OR individualiz*) W/5 (decision* OR problem* OR pathway* OR polic* OR strateg* OR treatment* OR regimen* OR therap*)) </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80,102</w:t>
            </w:r>
          </w:p>
        </w:tc>
      </w:tr>
      <w:tr w:rsidR="00DE3E5D" w:rsidRPr="00B17ABA" w:rsidTr="00DE3E5D">
        <w:trPr>
          <w:trHeight w:val="510"/>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B</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TITLE-ABS-KEY(heuristic* OR metaheuristic* OR algorithm* OR (approximat* W/5 (approach* OR method* OR function* OR search*))) </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684,764</w:t>
            </w:r>
          </w:p>
        </w:tc>
      </w:tr>
      <w:tr w:rsidR="00DE3E5D" w:rsidRPr="00B17ABA" w:rsidTr="00DE3E5D">
        <w:trPr>
          <w:trHeight w:val="76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B'</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TITLE-ABS-KEY((heuristic* OR metaheuristic* OR approximat* OR iterative OR cyclic OR adaptive OR backward) W/5 (algorithm* OR approach* OR method* OR function* OR search*)) </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233,930</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C</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TITLE-ABS-KEY(optim* OR minim* OR maxim*)</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2,222,123</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1 AND #4</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119,961</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2 AND #5</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7,653</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3 AND #5</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7,817</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C</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1 AND #4 AND #6</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47,774</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C</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2 AND #5 AND #6</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5,394</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BFBFBF" w:themeFill="background1" w:themeFillShade="BF"/>
            <w:noWrap/>
            <w:hideMark/>
          </w:tcPr>
          <w:p w:rsidR="00DE3E5D" w:rsidRPr="00B17ABA" w:rsidRDefault="00DE3E5D" w:rsidP="00DC2EDD">
            <w:pPr>
              <w:pStyle w:val="TOC1"/>
              <w:rPr>
                <w:b/>
                <w:bCs/>
                <w:lang w:eastAsia="zh-TW"/>
              </w:rPr>
            </w:pPr>
            <w:r w:rsidRPr="00B17ABA">
              <w:rPr>
                <w:b/>
                <w:bCs/>
                <w:lang w:eastAsia="zh-TW"/>
              </w:rPr>
              <w:t>A''∩B'∩C</w:t>
            </w:r>
          </w:p>
        </w:tc>
        <w:tc>
          <w:tcPr>
            <w:tcW w:w="3828" w:type="pct"/>
            <w:tcBorders>
              <w:top w:val="nil"/>
              <w:left w:val="nil"/>
              <w:bottom w:val="single" w:sz="4" w:space="0" w:color="auto"/>
              <w:right w:val="single" w:sz="4" w:space="0" w:color="auto"/>
            </w:tcBorders>
            <w:shd w:val="clear" w:color="auto" w:fill="BFBFBF" w:themeFill="background1" w:themeFillShade="BF"/>
            <w:hideMark/>
          </w:tcPr>
          <w:p w:rsidR="00DE3E5D" w:rsidRPr="00B17ABA" w:rsidRDefault="00DE3E5D" w:rsidP="00DC2EDD">
            <w:pPr>
              <w:pStyle w:val="TOC1"/>
              <w:rPr>
                <w:b/>
                <w:bCs/>
                <w:lang w:eastAsia="zh-TW"/>
              </w:rPr>
            </w:pPr>
            <w:r w:rsidRPr="00B17ABA">
              <w:rPr>
                <w:b/>
                <w:bCs/>
                <w:lang w:eastAsia="zh-TW"/>
              </w:rPr>
              <w:t>#3 AND #5 AND #6</w:t>
            </w:r>
          </w:p>
        </w:tc>
        <w:tc>
          <w:tcPr>
            <w:tcW w:w="550" w:type="pct"/>
            <w:tcBorders>
              <w:top w:val="nil"/>
              <w:left w:val="nil"/>
              <w:bottom w:val="single" w:sz="4" w:space="0" w:color="auto"/>
              <w:right w:val="single" w:sz="4" w:space="0" w:color="auto"/>
            </w:tcBorders>
            <w:shd w:val="clear" w:color="auto" w:fill="BFBFBF" w:themeFill="background1" w:themeFillShade="BF"/>
            <w:hideMark/>
          </w:tcPr>
          <w:p w:rsidR="00DE3E5D" w:rsidRPr="00B17ABA" w:rsidRDefault="00DE3E5D" w:rsidP="00DC2EDD">
            <w:pPr>
              <w:pStyle w:val="TOC1"/>
              <w:jc w:val="right"/>
              <w:rPr>
                <w:b/>
                <w:bCs/>
                <w:lang w:eastAsia="zh-TW"/>
              </w:rPr>
            </w:pPr>
            <w:r w:rsidRPr="00B17ABA">
              <w:rPr>
                <w:b/>
                <w:bCs/>
                <w:lang w:eastAsia="zh-TW"/>
              </w:rPr>
              <w:t>5,834</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1 AND (#4 OR #6)</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338,674</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2 AND (#5 OR #6)</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23,102</w:t>
            </w:r>
          </w:p>
        </w:tc>
      </w:tr>
      <w:tr w:rsidR="00DE3E5D" w:rsidRPr="00B17ABA" w:rsidTr="00DE3E5D">
        <w:trPr>
          <w:trHeight w:val="255"/>
        </w:trPr>
        <w:tc>
          <w:tcPr>
            <w:tcW w:w="62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82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3 AND (#5 OR #6)</w:t>
            </w:r>
          </w:p>
        </w:tc>
        <w:tc>
          <w:tcPr>
            <w:tcW w:w="550"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28,578</w:t>
            </w:r>
          </w:p>
        </w:tc>
      </w:tr>
    </w:tbl>
    <w:p w:rsidR="00DE3E5D" w:rsidRPr="00B17ABA" w:rsidRDefault="00DE3E5D" w:rsidP="00344BC1">
      <w:pPr>
        <w:pStyle w:val="TOC2"/>
      </w:pPr>
      <w:r w:rsidRPr="00B17ABA">
        <w:t>1) The row in grey is the final search result used for the systematic review.</w:t>
      </w:r>
    </w:p>
    <w:p w:rsidR="00DE3E5D" w:rsidRPr="00B17ABA" w:rsidRDefault="00DE3E5D" w:rsidP="00DE3E5D"/>
    <w:p w:rsidR="00DE3E5D" w:rsidRPr="00B17ABA" w:rsidRDefault="00DE3E5D" w:rsidP="00DE3E5D">
      <w:pPr>
        <w:rPr>
          <w:rFonts w:cstheme="majorBidi"/>
        </w:rPr>
      </w:pPr>
    </w:p>
    <w:p w:rsidR="00DE3E5D" w:rsidRPr="00B17ABA" w:rsidRDefault="00DE3E5D" w:rsidP="00DE3E5D">
      <w:pPr>
        <w:pStyle w:val="Heading2"/>
        <w:rPr>
          <w:rFonts w:asciiTheme="majorBidi" w:hAnsiTheme="majorBidi"/>
        </w:rPr>
      </w:pPr>
      <w:bookmarkStart w:id="356" w:name="_Toc325371332"/>
      <w:r w:rsidRPr="00B17ABA">
        <w:rPr>
          <w:rFonts w:asciiTheme="majorBidi" w:hAnsiTheme="majorBidi"/>
        </w:rPr>
        <w:br w:type="page"/>
      </w:r>
    </w:p>
    <w:p w:rsidR="00DE3E5D" w:rsidRPr="00B17ABA" w:rsidRDefault="00DE3E5D" w:rsidP="00DC2EDD">
      <w:pPr>
        <w:pStyle w:val="Caption"/>
      </w:pPr>
      <w:r w:rsidRPr="00B17ABA">
        <w:lastRenderedPageBreak/>
        <w:t>A</w:t>
      </w:r>
      <w:r w:rsidR="00B73D7C" w:rsidRPr="00B17ABA">
        <w:t>3</w:t>
      </w:r>
      <w:r w:rsidRPr="00B17ABA">
        <w:t>.3. Ovid</w:t>
      </w:r>
      <w:bookmarkEnd w:id="356"/>
    </w:p>
    <w:tbl>
      <w:tblPr>
        <w:tblW w:w="5000" w:type="pct"/>
        <w:tblLook w:val="04A0" w:firstRow="1" w:lastRow="0" w:firstColumn="1" w:lastColumn="0" w:noHBand="0" w:noVBand="1"/>
      </w:tblPr>
      <w:tblGrid>
        <w:gridCol w:w="1154"/>
        <w:gridCol w:w="6094"/>
        <w:gridCol w:w="1188"/>
      </w:tblGrid>
      <w:tr w:rsidR="00DE3E5D" w:rsidRPr="00B17ABA" w:rsidTr="00DE3E5D">
        <w:trPr>
          <w:trHeight w:val="255"/>
        </w:trPr>
        <w:tc>
          <w:tcPr>
            <w:tcW w:w="684" w:type="pct"/>
            <w:tcBorders>
              <w:top w:val="single" w:sz="4" w:space="0" w:color="auto"/>
              <w:left w:val="single" w:sz="4" w:space="0" w:color="auto"/>
              <w:bottom w:val="doub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Set</w:t>
            </w:r>
          </w:p>
        </w:tc>
        <w:tc>
          <w:tcPr>
            <w:tcW w:w="3612" w:type="pct"/>
            <w:tcBorders>
              <w:top w:val="single" w:sz="4" w:space="0" w:color="auto"/>
              <w:left w:val="nil"/>
              <w:bottom w:val="doub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Search history </w:t>
            </w:r>
          </w:p>
        </w:tc>
        <w:tc>
          <w:tcPr>
            <w:tcW w:w="704" w:type="pct"/>
            <w:tcBorders>
              <w:top w:val="single" w:sz="4" w:space="0" w:color="auto"/>
              <w:left w:val="nil"/>
              <w:bottom w:val="doub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Results</w:t>
            </w:r>
          </w:p>
        </w:tc>
      </w:tr>
      <w:tr w:rsidR="00DE3E5D" w:rsidRPr="00B17ABA" w:rsidTr="00DC2EDD">
        <w:trPr>
          <w:trHeight w:val="558"/>
        </w:trPr>
        <w:tc>
          <w:tcPr>
            <w:tcW w:w="684" w:type="pct"/>
            <w:tcBorders>
              <w:top w:val="double" w:sz="4" w:space="0" w:color="auto"/>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w:t>
            </w:r>
          </w:p>
        </w:tc>
        <w:tc>
          <w:tcPr>
            <w:tcW w:w="3612" w:type="pct"/>
            <w:tcBorders>
              <w:top w:val="double" w:sz="4" w:space="0" w:color="auto"/>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 ("NP hard" or "nondeterministic polynomial-time hard" or sequen$ or dynamic or "time-dependent" or Markov$ or multistage$ or multi-stage$).ab,kw,ti. </w:t>
            </w:r>
          </w:p>
        </w:tc>
        <w:tc>
          <w:tcPr>
            <w:tcW w:w="704" w:type="pct"/>
            <w:tcBorders>
              <w:top w:val="double" w:sz="4" w:space="0" w:color="auto"/>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 858,663 </w:t>
            </w:r>
          </w:p>
        </w:tc>
      </w:tr>
      <w:tr w:rsidR="00DE3E5D" w:rsidRPr="00B17ABA" w:rsidTr="00DC2EDD">
        <w:trPr>
          <w:trHeight w:val="707"/>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 (("NP hard" or "nondeterministic polynomial-time hard" or sequen$ or dynamic or "time-dependent" or Markov$ or multistage$ or multi-stage$) adj5 (decision$ or problem$ or pathway$ or polic$ or strateg$)).ab,kw,ti. </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 9,409 </w:t>
            </w:r>
          </w:p>
        </w:tc>
      </w:tr>
      <w:tr w:rsidR="00DE3E5D" w:rsidRPr="00B17ABA" w:rsidTr="00DC2EDD">
        <w:trPr>
          <w:trHeight w:val="127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NP hard" or "nondeterministic polynomial-time hard" or sequen$ or dynamic or "time-dependent" or Markov$ or multistage$ or multi-stage$ or multidrug$ or multi-drug$ or individualiz$) adj5 (decision$ or problem$ or pathway$ or polic$ or strateg$ or treatment$ or regimen$ or therap$)).ab,kw,ti.</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30,134 </w:t>
            </w:r>
          </w:p>
        </w:tc>
      </w:tr>
      <w:tr w:rsidR="00DE3E5D" w:rsidRPr="00B17ABA" w:rsidTr="00DC2EDD">
        <w:trPr>
          <w:trHeight w:val="510"/>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B</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 (heuristic$ or metaheuristic$ or algorithm$ or (approximat$ adj5 (approach$ or method$ or function$ or search$))).ab,kw,ti. </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109,279 </w:t>
            </w:r>
          </w:p>
        </w:tc>
      </w:tr>
      <w:tr w:rsidR="00DE3E5D" w:rsidRPr="00B17ABA" w:rsidTr="00DC2EDD">
        <w:trPr>
          <w:trHeight w:val="76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B'</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 ((heuristic$ or metaheuristic$ or approximat$ or iterative or cyclic or adaptive or backward) adj5 (algorithm$ or approach$ or method$ or function$ or search$)).ab,kw,ti. </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25,113 </w:t>
            </w:r>
          </w:p>
        </w:tc>
      </w:tr>
      <w:tr w:rsidR="00DE3E5D" w:rsidRPr="00B17ABA" w:rsidTr="00DC2EDD">
        <w:trPr>
          <w:trHeight w:val="25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C</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 (optim$ or minim$ or maxim$).ab,kw,ti. </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961,438 </w:t>
            </w:r>
          </w:p>
        </w:tc>
      </w:tr>
      <w:tr w:rsidR="00DE3E5D" w:rsidRPr="00B17ABA" w:rsidTr="00DC2EDD">
        <w:trPr>
          <w:trHeight w:val="25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1 AND #4</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20,703 </w:t>
            </w:r>
          </w:p>
        </w:tc>
      </w:tr>
      <w:tr w:rsidR="00DE3E5D" w:rsidRPr="00B17ABA" w:rsidTr="00DC2EDD">
        <w:trPr>
          <w:trHeight w:val="25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2 AND #5</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248 </w:t>
            </w:r>
          </w:p>
        </w:tc>
      </w:tr>
      <w:tr w:rsidR="00DE3E5D" w:rsidRPr="00B17ABA" w:rsidTr="00DC2EDD">
        <w:trPr>
          <w:trHeight w:val="25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3 AND #5</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 307 </w:t>
            </w:r>
          </w:p>
        </w:tc>
      </w:tr>
      <w:tr w:rsidR="00DE3E5D" w:rsidRPr="00B17ABA" w:rsidTr="00DC2EDD">
        <w:trPr>
          <w:trHeight w:val="25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C</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1 AND #4 AND #6</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6,414 </w:t>
            </w:r>
          </w:p>
        </w:tc>
      </w:tr>
      <w:tr w:rsidR="00DE3E5D" w:rsidRPr="00B17ABA" w:rsidTr="00DC2EDD">
        <w:trPr>
          <w:trHeight w:val="25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C</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2 AND #5 AND #6</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158 </w:t>
            </w:r>
          </w:p>
        </w:tc>
      </w:tr>
      <w:tr w:rsidR="00DE3E5D" w:rsidRPr="00B17ABA" w:rsidTr="00DC2EDD">
        <w:trPr>
          <w:trHeight w:val="255"/>
        </w:trPr>
        <w:tc>
          <w:tcPr>
            <w:tcW w:w="684" w:type="pct"/>
            <w:tcBorders>
              <w:top w:val="nil"/>
              <w:left w:val="single" w:sz="4" w:space="0" w:color="auto"/>
              <w:bottom w:val="single" w:sz="4" w:space="0" w:color="auto"/>
              <w:right w:val="single" w:sz="4" w:space="0" w:color="auto"/>
            </w:tcBorders>
            <w:shd w:val="clear" w:color="auto" w:fill="BFBFBF" w:themeFill="background1" w:themeFillShade="BF"/>
            <w:noWrap/>
            <w:hideMark/>
          </w:tcPr>
          <w:p w:rsidR="00DE3E5D" w:rsidRPr="00B17ABA" w:rsidRDefault="00DE3E5D" w:rsidP="00DC2EDD">
            <w:pPr>
              <w:pStyle w:val="TOC1"/>
              <w:rPr>
                <w:b/>
                <w:bCs/>
                <w:lang w:eastAsia="zh-TW"/>
              </w:rPr>
            </w:pPr>
            <w:r w:rsidRPr="00B17ABA">
              <w:rPr>
                <w:b/>
                <w:bCs/>
                <w:lang w:eastAsia="zh-TW"/>
              </w:rPr>
              <w:t>A''∩B'∩C</w:t>
            </w:r>
          </w:p>
        </w:tc>
        <w:tc>
          <w:tcPr>
            <w:tcW w:w="3612" w:type="pct"/>
            <w:tcBorders>
              <w:top w:val="nil"/>
              <w:left w:val="nil"/>
              <w:bottom w:val="single" w:sz="4" w:space="0" w:color="auto"/>
              <w:right w:val="single" w:sz="4" w:space="0" w:color="auto"/>
            </w:tcBorders>
            <w:shd w:val="clear" w:color="auto" w:fill="BFBFBF" w:themeFill="background1" w:themeFillShade="BF"/>
            <w:hideMark/>
          </w:tcPr>
          <w:p w:rsidR="00DE3E5D" w:rsidRPr="00B17ABA" w:rsidRDefault="00DE3E5D" w:rsidP="00DC2EDD">
            <w:pPr>
              <w:pStyle w:val="TOC1"/>
              <w:rPr>
                <w:b/>
                <w:bCs/>
                <w:lang w:eastAsia="zh-TW"/>
              </w:rPr>
            </w:pPr>
            <w:r w:rsidRPr="00B17ABA">
              <w:rPr>
                <w:b/>
                <w:bCs/>
                <w:lang w:eastAsia="zh-TW"/>
              </w:rPr>
              <w:t>#3 AND #5 AND #6</w:t>
            </w:r>
          </w:p>
        </w:tc>
        <w:tc>
          <w:tcPr>
            <w:tcW w:w="704" w:type="pct"/>
            <w:tcBorders>
              <w:top w:val="nil"/>
              <w:left w:val="nil"/>
              <w:bottom w:val="single" w:sz="4" w:space="0" w:color="auto"/>
              <w:right w:val="single" w:sz="4" w:space="0" w:color="auto"/>
            </w:tcBorders>
            <w:shd w:val="clear" w:color="auto" w:fill="BFBFBF" w:themeFill="background1" w:themeFillShade="BF"/>
            <w:hideMark/>
          </w:tcPr>
          <w:p w:rsidR="00DE3E5D" w:rsidRPr="00B17ABA" w:rsidRDefault="00DE3E5D" w:rsidP="00DC2EDD">
            <w:pPr>
              <w:pStyle w:val="TOC1"/>
              <w:jc w:val="right"/>
              <w:rPr>
                <w:b/>
                <w:bCs/>
                <w:lang w:eastAsia="zh-TW"/>
              </w:rPr>
            </w:pPr>
            <w:r w:rsidRPr="00B17ABA">
              <w:rPr>
                <w:b/>
                <w:bCs/>
                <w:lang w:eastAsia="zh-TW"/>
              </w:rPr>
              <w:t xml:space="preserve"> 182 </w:t>
            </w:r>
          </w:p>
        </w:tc>
      </w:tr>
      <w:tr w:rsidR="00DE3E5D" w:rsidRPr="00B17ABA" w:rsidTr="00DC2EDD">
        <w:trPr>
          <w:trHeight w:val="25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1 AND (#4 OR #6)</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111,976</w:t>
            </w:r>
          </w:p>
        </w:tc>
      </w:tr>
      <w:tr w:rsidR="00DE3E5D" w:rsidRPr="00B17ABA" w:rsidTr="00DC2EDD">
        <w:trPr>
          <w:trHeight w:val="25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2 AND (#5 OR #6)</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1,990</w:t>
            </w:r>
          </w:p>
        </w:tc>
      </w:tr>
      <w:tr w:rsidR="00DE3E5D" w:rsidRPr="00B17ABA" w:rsidTr="00DE3E5D">
        <w:trPr>
          <w:trHeight w:val="255"/>
        </w:trPr>
        <w:tc>
          <w:tcPr>
            <w:tcW w:w="684"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612"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3 AND (#5 OR #6)</w:t>
            </w:r>
          </w:p>
        </w:tc>
        <w:tc>
          <w:tcPr>
            <w:tcW w:w="704"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6,141</w:t>
            </w:r>
          </w:p>
        </w:tc>
      </w:tr>
    </w:tbl>
    <w:p w:rsidR="00DE3E5D" w:rsidRPr="00B17ABA" w:rsidRDefault="00DE3E5D" w:rsidP="00344BC1">
      <w:pPr>
        <w:pStyle w:val="TOC2"/>
      </w:pPr>
      <w:r w:rsidRPr="00B17ABA">
        <w:t>1) The row in grey is the final search result used for the systematic review.</w:t>
      </w:r>
    </w:p>
    <w:p w:rsidR="00DE3E5D" w:rsidRPr="00B17ABA" w:rsidRDefault="00DE3E5D" w:rsidP="00DE3E5D">
      <w:pPr>
        <w:spacing w:after="0"/>
        <w:rPr>
          <w:sz w:val="20"/>
          <w:szCs w:val="20"/>
        </w:rPr>
      </w:pPr>
    </w:p>
    <w:p w:rsidR="00DE3E5D" w:rsidRPr="00B17ABA" w:rsidRDefault="00DE3E5D" w:rsidP="00DE3E5D">
      <w:pPr>
        <w:rPr>
          <w:rFonts w:cstheme="majorBidi"/>
        </w:rPr>
      </w:pPr>
    </w:p>
    <w:p w:rsidR="00DE3E5D" w:rsidRPr="00B17ABA" w:rsidRDefault="00DE3E5D" w:rsidP="00DE3E5D">
      <w:pPr>
        <w:pStyle w:val="Heading2"/>
        <w:rPr>
          <w:rFonts w:asciiTheme="majorBidi" w:hAnsiTheme="majorBidi"/>
        </w:rPr>
      </w:pPr>
      <w:bookmarkStart w:id="357" w:name="_Toc325371333"/>
      <w:r w:rsidRPr="00B17ABA">
        <w:rPr>
          <w:rFonts w:asciiTheme="majorBidi" w:hAnsiTheme="majorBidi"/>
        </w:rPr>
        <w:br w:type="page"/>
      </w:r>
    </w:p>
    <w:p w:rsidR="00DE3E5D" w:rsidRPr="00B17ABA" w:rsidRDefault="00DE3E5D" w:rsidP="00DC2EDD">
      <w:pPr>
        <w:pStyle w:val="Caption"/>
      </w:pPr>
      <w:r w:rsidRPr="00B17ABA">
        <w:lastRenderedPageBreak/>
        <w:t>A</w:t>
      </w:r>
      <w:r w:rsidR="00B73D7C" w:rsidRPr="00B17ABA">
        <w:t>3</w:t>
      </w:r>
      <w:r w:rsidRPr="00B17ABA">
        <w:t>.4. Embase</w:t>
      </w:r>
      <w:bookmarkEnd w:id="357"/>
    </w:p>
    <w:tbl>
      <w:tblPr>
        <w:tblW w:w="5000" w:type="pct"/>
        <w:tblLook w:val="04A0" w:firstRow="1" w:lastRow="0" w:firstColumn="1" w:lastColumn="0" w:noHBand="0" w:noVBand="1"/>
      </w:tblPr>
      <w:tblGrid>
        <w:gridCol w:w="1150"/>
        <w:gridCol w:w="6189"/>
        <w:gridCol w:w="1097"/>
      </w:tblGrid>
      <w:tr w:rsidR="00DE3E5D" w:rsidRPr="00B17ABA" w:rsidTr="00DC2EDD">
        <w:trPr>
          <w:trHeight w:val="255"/>
        </w:trPr>
        <w:tc>
          <w:tcPr>
            <w:tcW w:w="682" w:type="pct"/>
            <w:tcBorders>
              <w:top w:val="single" w:sz="4" w:space="0" w:color="auto"/>
              <w:left w:val="single" w:sz="4" w:space="0" w:color="auto"/>
              <w:bottom w:val="doub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Set</w:t>
            </w:r>
          </w:p>
        </w:tc>
        <w:tc>
          <w:tcPr>
            <w:tcW w:w="3668" w:type="pct"/>
            <w:tcBorders>
              <w:top w:val="single" w:sz="4" w:space="0" w:color="auto"/>
              <w:left w:val="nil"/>
              <w:bottom w:val="doub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Search history </w:t>
            </w:r>
          </w:p>
        </w:tc>
        <w:tc>
          <w:tcPr>
            <w:tcW w:w="651" w:type="pct"/>
            <w:tcBorders>
              <w:top w:val="single" w:sz="4" w:space="0" w:color="auto"/>
              <w:left w:val="nil"/>
              <w:bottom w:val="doub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 Results </w:t>
            </w:r>
          </w:p>
        </w:tc>
      </w:tr>
      <w:tr w:rsidR="00DE3E5D" w:rsidRPr="00B17ABA" w:rsidTr="00DC2EDD">
        <w:trPr>
          <w:trHeight w:val="765"/>
        </w:trPr>
        <w:tc>
          <w:tcPr>
            <w:tcW w:w="682" w:type="pct"/>
            <w:tcBorders>
              <w:top w:val="double" w:sz="4" w:space="0" w:color="auto"/>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w:t>
            </w:r>
          </w:p>
        </w:tc>
        <w:tc>
          <w:tcPr>
            <w:tcW w:w="3668" w:type="pct"/>
            <w:tcBorders>
              <w:top w:val="double" w:sz="4" w:space="0" w:color="auto"/>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NP hard" or "nondeterministic polynomial-time hard" or sequen$ or dynamic or "time-dependent" or Markov$ or multistage$ or multi-stage$).ab,kw,ti.</w:t>
            </w:r>
          </w:p>
        </w:tc>
        <w:tc>
          <w:tcPr>
            <w:tcW w:w="651" w:type="pct"/>
            <w:tcBorders>
              <w:top w:val="double" w:sz="4" w:space="0" w:color="auto"/>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968,771 </w:t>
            </w:r>
          </w:p>
        </w:tc>
      </w:tr>
      <w:tr w:rsidR="00DE3E5D" w:rsidRPr="00B17ABA" w:rsidTr="00DC2EDD">
        <w:trPr>
          <w:trHeight w:val="750"/>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NP hard" or "nondeterministic polynomial-time hard" or sequen$ or dynamic or "time-dependent" or Markov$ or multistage$ or multi-stage$) adj5 (decision$ or problem$ or pathway$ or polic$ or strateg$)).ab,kw,ti.</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10,861 </w:t>
            </w:r>
          </w:p>
        </w:tc>
      </w:tr>
      <w:tr w:rsidR="00DE3E5D" w:rsidRPr="00B17ABA" w:rsidTr="00DC2EDD">
        <w:trPr>
          <w:trHeight w:val="127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NP hard" or "nondeterministic polynomial-time hard" or sequen$ or dynamic or "time-dependent" or Markov$ or multistage$ or multi-stage$ or multidrug$ or multi-drug$ or individualiz$) adj5 (decision$ or problem$ or pathway$ or polic$ or strateg$ or treatment$ or regimen$ or therap$)).ab,kw,ti.</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38,284 </w:t>
            </w:r>
          </w:p>
        </w:tc>
      </w:tr>
      <w:tr w:rsidR="00DE3E5D" w:rsidRPr="00B17ABA" w:rsidTr="00DC2EDD">
        <w:trPr>
          <w:trHeight w:val="510"/>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B</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 (heuristic$ or metaheuristic$ or algorithm$ or (approximat$ adj5 (approach$ or method$ or function$ or search$))).ab,kw,ti. </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118,667 </w:t>
            </w:r>
          </w:p>
        </w:tc>
      </w:tr>
      <w:tr w:rsidR="00DE3E5D" w:rsidRPr="00B17ABA" w:rsidTr="00DC2EDD">
        <w:trPr>
          <w:trHeight w:val="76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B'</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 xml:space="preserve"> ((heuristic$ or metaheuristic$ or approximat$ or iterative or cyclic or adaptive or backward) adj5 (algorithm$ or approach$ or method$ or function$ or search$)).ab,kw,ti. </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25,061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C</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optim$ or minim$ or maxim$).ab,kw,ti.</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1,157,020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1 AND #4</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22,356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2 AND #5</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254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3 AND #5</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341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C</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1 AND #4 AND #6</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6,877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C</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2 AND #5 AND #6</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152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BFBFBF" w:themeFill="background1" w:themeFillShade="BF"/>
            <w:noWrap/>
            <w:hideMark/>
          </w:tcPr>
          <w:p w:rsidR="00DE3E5D" w:rsidRPr="00B17ABA" w:rsidRDefault="00DE3E5D" w:rsidP="00DC2EDD">
            <w:pPr>
              <w:pStyle w:val="TOC1"/>
              <w:rPr>
                <w:b/>
                <w:bCs/>
                <w:lang w:eastAsia="zh-TW"/>
              </w:rPr>
            </w:pPr>
            <w:r w:rsidRPr="00B17ABA">
              <w:rPr>
                <w:b/>
                <w:bCs/>
                <w:lang w:eastAsia="zh-TW"/>
              </w:rPr>
              <w:t>A''∩B'∩C</w:t>
            </w:r>
          </w:p>
        </w:tc>
        <w:tc>
          <w:tcPr>
            <w:tcW w:w="3668" w:type="pct"/>
            <w:tcBorders>
              <w:top w:val="nil"/>
              <w:left w:val="nil"/>
              <w:bottom w:val="single" w:sz="4" w:space="0" w:color="auto"/>
              <w:right w:val="single" w:sz="4" w:space="0" w:color="auto"/>
            </w:tcBorders>
            <w:shd w:val="clear" w:color="auto" w:fill="BFBFBF" w:themeFill="background1" w:themeFillShade="BF"/>
            <w:hideMark/>
          </w:tcPr>
          <w:p w:rsidR="00DE3E5D" w:rsidRPr="00B17ABA" w:rsidRDefault="00DE3E5D" w:rsidP="00DC2EDD">
            <w:pPr>
              <w:pStyle w:val="TOC1"/>
              <w:rPr>
                <w:b/>
                <w:bCs/>
                <w:lang w:eastAsia="zh-TW"/>
              </w:rPr>
            </w:pPr>
            <w:r w:rsidRPr="00B17ABA">
              <w:rPr>
                <w:b/>
                <w:bCs/>
                <w:lang w:eastAsia="zh-TW"/>
              </w:rPr>
              <w:t>#3 AND #5 AND #6</w:t>
            </w:r>
          </w:p>
        </w:tc>
        <w:tc>
          <w:tcPr>
            <w:tcW w:w="651" w:type="pct"/>
            <w:tcBorders>
              <w:top w:val="nil"/>
              <w:left w:val="nil"/>
              <w:bottom w:val="single" w:sz="4" w:space="0" w:color="auto"/>
              <w:right w:val="single" w:sz="4" w:space="0" w:color="auto"/>
            </w:tcBorders>
            <w:shd w:val="clear" w:color="auto" w:fill="BFBFBF" w:themeFill="background1" w:themeFillShade="BF"/>
            <w:hideMark/>
          </w:tcPr>
          <w:p w:rsidR="00DE3E5D" w:rsidRPr="00B17ABA" w:rsidRDefault="00DE3E5D" w:rsidP="00DC2EDD">
            <w:pPr>
              <w:pStyle w:val="TOC1"/>
              <w:jc w:val="right"/>
              <w:rPr>
                <w:b/>
                <w:bCs/>
                <w:lang w:eastAsia="zh-TW"/>
              </w:rPr>
            </w:pPr>
            <w:r w:rsidRPr="00B17ABA">
              <w:rPr>
                <w:b/>
                <w:bCs/>
                <w:lang w:eastAsia="zh-TW"/>
              </w:rPr>
              <w:t xml:space="preserve">159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1 AND (#4 OR #6)</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128,274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2 AND (#5 OR #6)</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2,253 </w:t>
            </w:r>
          </w:p>
        </w:tc>
      </w:tr>
      <w:tr w:rsidR="00DE3E5D" w:rsidRPr="00B17ABA" w:rsidTr="00DC2EDD">
        <w:trPr>
          <w:trHeight w:val="255"/>
        </w:trPr>
        <w:tc>
          <w:tcPr>
            <w:tcW w:w="682" w:type="pct"/>
            <w:tcBorders>
              <w:top w:val="nil"/>
              <w:left w:val="single" w:sz="4" w:space="0" w:color="auto"/>
              <w:bottom w:val="single" w:sz="4" w:space="0" w:color="auto"/>
              <w:right w:val="single" w:sz="4" w:space="0" w:color="auto"/>
            </w:tcBorders>
            <w:shd w:val="clear" w:color="auto" w:fill="auto"/>
            <w:noWrap/>
            <w:hideMark/>
          </w:tcPr>
          <w:p w:rsidR="00DE3E5D" w:rsidRPr="00B17ABA" w:rsidRDefault="00DE3E5D" w:rsidP="00DC2EDD">
            <w:pPr>
              <w:pStyle w:val="TOC1"/>
              <w:rPr>
                <w:lang w:eastAsia="zh-TW"/>
              </w:rPr>
            </w:pPr>
            <w:r w:rsidRPr="00B17ABA">
              <w:rPr>
                <w:lang w:eastAsia="zh-TW"/>
              </w:rPr>
              <w:t>A''∩(B'</w:t>
            </w:r>
            <w:r w:rsidRPr="00B17ABA">
              <w:rPr>
                <w:rFonts w:ascii="Cambria Math" w:hAnsi="Cambria Math" w:cs="Cambria Math"/>
                <w:lang w:eastAsia="zh-TW"/>
              </w:rPr>
              <w:t>∪</w:t>
            </w:r>
            <w:r w:rsidRPr="00B17ABA">
              <w:rPr>
                <w:lang w:eastAsia="zh-TW"/>
              </w:rPr>
              <w:t>C)</w:t>
            </w:r>
          </w:p>
        </w:tc>
        <w:tc>
          <w:tcPr>
            <w:tcW w:w="3668"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rPr>
                <w:lang w:eastAsia="zh-TW"/>
              </w:rPr>
            </w:pPr>
            <w:r w:rsidRPr="00B17ABA">
              <w:rPr>
                <w:lang w:eastAsia="zh-TW"/>
              </w:rPr>
              <w:t>#3 AND (#5 OR #6)</w:t>
            </w:r>
          </w:p>
        </w:tc>
        <w:tc>
          <w:tcPr>
            <w:tcW w:w="651" w:type="pct"/>
            <w:tcBorders>
              <w:top w:val="nil"/>
              <w:left w:val="nil"/>
              <w:bottom w:val="single" w:sz="4" w:space="0" w:color="auto"/>
              <w:right w:val="single" w:sz="4" w:space="0" w:color="auto"/>
            </w:tcBorders>
            <w:shd w:val="clear" w:color="auto" w:fill="auto"/>
            <w:hideMark/>
          </w:tcPr>
          <w:p w:rsidR="00DE3E5D" w:rsidRPr="00B17ABA" w:rsidRDefault="00DE3E5D" w:rsidP="00DC2EDD">
            <w:pPr>
              <w:pStyle w:val="TOC1"/>
              <w:jc w:val="right"/>
              <w:rPr>
                <w:lang w:eastAsia="zh-TW"/>
              </w:rPr>
            </w:pPr>
            <w:r w:rsidRPr="00B17ABA">
              <w:rPr>
                <w:lang w:eastAsia="zh-TW"/>
              </w:rPr>
              <w:t xml:space="preserve">7,885 </w:t>
            </w:r>
          </w:p>
        </w:tc>
      </w:tr>
    </w:tbl>
    <w:p w:rsidR="00DE3E5D" w:rsidRPr="00B17ABA" w:rsidRDefault="00DE3E5D" w:rsidP="00344BC1">
      <w:pPr>
        <w:pStyle w:val="TOC2"/>
      </w:pPr>
      <w:r w:rsidRPr="00B17ABA">
        <w:t>1) The row in grey is the final search result used for the systematic review.</w:t>
      </w:r>
    </w:p>
    <w:p w:rsidR="00DC2EDD" w:rsidRPr="00B17ABA" w:rsidRDefault="00DC2EDD" w:rsidP="00DC2EDD">
      <w:pPr>
        <w:pStyle w:val="Caption"/>
      </w:pPr>
      <w:bookmarkStart w:id="358" w:name="_Toc325371335"/>
    </w:p>
    <w:p w:rsidR="00DC2EDD" w:rsidRPr="00B17ABA" w:rsidRDefault="00DC2EDD" w:rsidP="00DC2EDD">
      <w:pPr>
        <w:pStyle w:val="Caption"/>
      </w:pPr>
    </w:p>
    <w:p w:rsidR="00DE3E5D" w:rsidRPr="00B17ABA" w:rsidRDefault="00DE3E5D" w:rsidP="00DC2EDD">
      <w:pPr>
        <w:pStyle w:val="Caption"/>
        <w:rPr>
          <w:rFonts w:eastAsia="Malgun Gothic"/>
          <w:lang w:eastAsia="ko-KR"/>
        </w:rPr>
      </w:pPr>
      <w:r w:rsidRPr="00B17ABA">
        <w:t>A</w:t>
      </w:r>
      <w:r w:rsidR="00B73D7C" w:rsidRPr="00B17ABA">
        <w:t>3</w:t>
      </w:r>
      <w:r w:rsidRPr="00B17ABA">
        <w:t>.</w:t>
      </w:r>
      <w:r w:rsidR="00B73D7C" w:rsidRPr="00B17ABA">
        <w:t>5</w:t>
      </w:r>
      <w:r w:rsidRPr="00B17ABA">
        <w:t>. Summary of the excluded papers</w:t>
      </w:r>
      <w:bookmarkEnd w:id="358"/>
    </w:p>
    <w:tbl>
      <w:tblPr>
        <w:tblStyle w:val="TableGrid"/>
        <w:tblW w:w="0" w:type="auto"/>
        <w:tblLook w:val="04A0" w:firstRow="1" w:lastRow="0" w:firstColumn="1" w:lastColumn="0" w:noHBand="0" w:noVBand="1"/>
      </w:tblPr>
      <w:tblGrid>
        <w:gridCol w:w="7693"/>
        <w:gridCol w:w="743"/>
      </w:tblGrid>
      <w:tr w:rsidR="00DE3E5D" w:rsidRPr="00B17ABA" w:rsidTr="00DE3E5D">
        <w:trPr>
          <w:trHeight w:val="300"/>
        </w:trPr>
        <w:tc>
          <w:tcPr>
            <w:tcW w:w="8446" w:type="dxa"/>
            <w:tcBorders>
              <w:bottom w:val="double" w:sz="4" w:space="0" w:color="auto"/>
            </w:tcBorders>
            <w:hideMark/>
          </w:tcPr>
          <w:p w:rsidR="00DE3E5D" w:rsidRPr="00B17ABA" w:rsidRDefault="00DE3E5D" w:rsidP="00DC2EDD">
            <w:pPr>
              <w:pStyle w:val="TOC1"/>
            </w:pPr>
            <w:r w:rsidRPr="00B17ABA">
              <w:t>Reason of exclusion</w:t>
            </w:r>
          </w:p>
        </w:tc>
        <w:tc>
          <w:tcPr>
            <w:tcW w:w="796" w:type="dxa"/>
            <w:tcBorders>
              <w:bottom w:val="double" w:sz="4" w:space="0" w:color="auto"/>
            </w:tcBorders>
            <w:noWrap/>
            <w:hideMark/>
          </w:tcPr>
          <w:p w:rsidR="00DE3E5D" w:rsidRPr="00B17ABA" w:rsidRDefault="00DE3E5D" w:rsidP="00DC2EDD">
            <w:pPr>
              <w:pStyle w:val="TOC1"/>
            </w:pPr>
            <w:r w:rsidRPr="00B17ABA">
              <w:t>Count</w:t>
            </w:r>
          </w:p>
        </w:tc>
      </w:tr>
      <w:tr w:rsidR="00DE3E5D" w:rsidRPr="00B17ABA" w:rsidTr="00DE3E5D">
        <w:trPr>
          <w:trHeight w:val="300"/>
        </w:trPr>
        <w:tc>
          <w:tcPr>
            <w:tcW w:w="8446" w:type="dxa"/>
            <w:tcBorders>
              <w:top w:val="double" w:sz="4" w:space="0" w:color="auto"/>
            </w:tcBorders>
            <w:noWrap/>
            <w:hideMark/>
          </w:tcPr>
          <w:p w:rsidR="00DE3E5D" w:rsidRPr="00B17ABA" w:rsidRDefault="00DE3E5D" w:rsidP="00DC2EDD">
            <w:pPr>
              <w:pStyle w:val="TOC1"/>
            </w:pPr>
            <w:r w:rsidRPr="00B17ABA">
              <w:t xml:space="preserve">It does not address a stochastic sequential </w:t>
            </w:r>
            <w:r w:rsidR="00086AF5" w:rsidRPr="00B17ABA">
              <w:t>optimisation</w:t>
            </w:r>
            <w:r w:rsidRPr="00B17ABA">
              <w:t xml:space="preserve"> problem</w:t>
            </w:r>
          </w:p>
        </w:tc>
        <w:tc>
          <w:tcPr>
            <w:tcW w:w="796" w:type="dxa"/>
            <w:tcBorders>
              <w:top w:val="double" w:sz="4" w:space="0" w:color="auto"/>
            </w:tcBorders>
            <w:noWrap/>
            <w:hideMark/>
          </w:tcPr>
          <w:p w:rsidR="00DE3E5D" w:rsidRPr="00B17ABA" w:rsidRDefault="00DE3E5D" w:rsidP="00B73D7C">
            <w:pPr>
              <w:pStyle w:val="TOC1"/>
              <w:jc w:val="right"/>
            </w:pPr>
            <w:r w:rsidRPr="00B17ABA">
              <w:t>6,211</w:t>
            </w:r>
          </w:p>
        </w:tc>
      </w:tr>
      <w:tr w:rsidR="00DE3E5D" w:rsidRPr="00B17ABA" w:rsidTr="00DE3E5D">
        <w:trPr>
          <w:trHeight w:val="300"/>
        </w:trPr>
        <w:tc>
          <w:tcPr>
            <w:tcW w:w="8446" w:type="dxa"/>
            <w:noWrap/>
            <w:hideMark/>
          </w:tcPr>
          <w:p w:rsidR="00DE3E5D" w:rsidRPr="00B17ABA" w:rsidRDefault="00DE3E5D" w:rsidP="00DC2EDD">
            <w:pPr>
              <w:pStyle w:val="TOC1"/>
            </w:pPr>
            <w:r w:rsidRPr="00B17ABA">
              <w:t xml:space="preserve">It does not use heuristic or </w:t>
            </w:r>
            <w:r w:rsidR="00086AF5" w:rsidRPr="00B17ABA">
              <w:t>optimisation</w:t>
            </w:r>
            <w:r w:rsidRPr="00B17ABA">
              <w:t xml:space="preserve"> method</w:t>
            </w:r>
          </w:p>
        </w:tc>
        <w:tc>
          <w:tcPr>
            <w:tcW w:w="796" w:type="dxa"/>
            <w:noWrap/>
            <w:hideMark/>
          </w:tcPr>
          <w:p w:rsidR="00DE3E5D" w:rsidRPr="00B17ABA" w:rsidRDefault="00DE3E5D" w:rsidP="00B73D7C">
            <w:pPr>
              <w:pStyle w:val="TOC1"/>
              <w:jc w:val="right"/>
            </w:pPr>
            <w:r w:rsidRPr="00B17ABA">
              <w:t>1,311</w:t>
            </w:r>
          </w:p>
        </w:tc>
      </w:tr>
      <w:tr w:rsidR="00DE3E5D" w:rsidRPr="00B17ABA" w:rsidTr="00DE3E5D">
        <w:trPr>
          <w:trHeight w:val="300"/>
        </w:trPr>
        <w:tc>
          <w:tcPr>
            <w:tcW w:w="8446" w:type="dxa"/>
            <w:noWrap/>
            <w:hideMark/>
          </w:tcPr>
          <w:p w:rsidR="00DE3E5D" w:rsidRPr="00B17ABA" w:rsidRDefault="00DE3E5D" w:rsidP="00DC2EDD">
            <w:pPr>
              <w:pStyle w:val="TOC1"/>
            </w:pPr>
            <w:r w:rsidRPr="00B17ABA">
              <w:t>It belongs to review, conference, symposium, workshop papers, books, letters, editorials or corrections.</w:t>
            </w:r>
          </w:p>
        </w:tc>
        <w:tc>
          <w:tcPr>
            <w:tcW w:w="796" w:type="dxa"/>
            <w:noWrap/>
            <w:hideMark/>
          </w:tcPr>
          <w:p w:rsidR="00DE3E5D" w:rsidRPr="00B17ABA" w:rsidRDefault="00DE3E5D" w:rsidP="00B73D7C">
            <w:pPr>
              <w:pStyle w:val="TOC1"/>
              <w:jc w:val="right"/>
            </w:pPr>
            <w:r w:rsidRPr="00B17ABA">
              <w:t>3</w:t>
            </w:r>
          </w:p>
        </w:tc>
      </w:tr>
      <w:tr w:rsidR="00DE3E5D" w:rsidRPr="00B17ABA" w:rsidTr="00DE3E5D">
        <w:trPr>
          <w:trHeight w:val="300"/>
        </w:trPr>
        <w:tc>
          <w:tcPr>
            <w:tcW w:w="8446" w:type="dxa"/>
            <w:hideMark/>
          </w:tcPr>
          <w:p w:rsidR="00DE3E5D" w:rsidRPr="00B17ABA" w:rsidRDefault="00DE3E5D" w:rsidP="00DC2EDD">
            <w:pPr>
              <w:pStyle w:val="TOC1"/>
            </w:pPr>
            <w:r w:rsidRPr="00B17ABA">
              <w:t>Total excluded papers</w:t>
            </w:r>
          </w:p>
        </w:tc>
        <w:tc>
          <w:tcPr>
            <w:tcW w:w="796" w:type="dxa"/>
            <w:noWrap/>
            <w:hideMark/>
          </w:tcPr>
          <w:p w:rsidR="00DE3E5D" w:rsidRPr="00B17ABA" w:rsidRDefault="00DE3E5D" w:rsidP="00B73D7C">
            <w:pPr>
              <w:pStyle w:val="TOC1"/>
              <w:jc w:val="right"/>
            </w:pPr>
            <w:r w:rsidRPr="00B17ABA">
              <w:t>6,396</w:t>
            </w:r>
          </w:p>
        </w:tc>
      </w:tr>
    </w:tbl>
    <w:p w:rsidR="00DE3E5D" w:rsidRPr="00B17ABA" w:rsidRDefault="00DE3E5D" w:rsidP="00344BC1">
      <w:pPr>
        <w:pStyle w:val="TOC2"/>
      </w:pPr>
      <w:r w:rsidRPr="00B17ABA">
        <w:t>1) Literature not written in English, published before 1990 and conference, symposium or workshop papers, books, letters, editorials or corrections were excluded using the limit function in the databases.</w:t>
      </w:r>
    </w:p>
    <w:p w:rsidR="00DE3E5D" w:rsidRPr="00B17ABA" w:rsidRDefault="00DE3E5D" w:rsidP="00344BC1">
      <w:pPr>
        <w:pStyle w:val="TOC2"/>
      </w:pPr>
      <w:r w:rsidRPr="00B17ABA">
        <w:t>2) Some studies had two reasons together. Therefore, the number of total excluded papers is not equal to the sum of counts of three reasons.</w:t>
      </w:r>
    </w:p>
    <w:p w:rsidR="00DE3E5D" w:rsidRPr="00B17ABA" w:rsidRDefault="00DE3E5D" w:rsidP="00DE3E5D">
      <w:pPr>
        <w:spacing w:after="0" w:line="240" w:lineRule="auto"/>
        <w:rPr>
          <w:rFonts w:eastAsia="Malgun Gothic" w:cstheme="majorBidi"/>
          <w:sz w:val="20"/>
          <w:szCs w:val="20"/>
          <w:lang w:eastAsia="ko-KR"/>
        </w:rPr>
      </w:pPr>
    </w:p>
    <w:p w:rsidR="00DE3E5D" w:rsidRPr="00B17ABA" w:rsidRDefault="00DE3E5D" w:rsidP="00DE3E5D"/>
    <w:p w:rsidR="00DE3E5D" w:rsidRPr="00B17ABA" w:rsidRDefault="00DE3E5D" w:rsidP="00DE3E5D">
      <w:r w:rsidRPr="00B17ABA">
        <w:br w:type="page"/>
      </w:r>
    </w:p>
    <w:p w:rsidR="00DE3E5D" w:rsidRPr="00B17ABA" w:rsidRDefault="00DE3E5D" w:rsidP="009923E9">
      <w:pPr>
        <w:pStyle w:val="Heading1"/>
        <w:numPr>
          <w:ilvl w:val="0"/>
          <w:numId w:val="0"/>
        </w:numPr>
      </w:pPr>
      <w:bookmarkStart w:id="359" w:name="_Toc426018075"/>
      <w:r w:rsidRPr="00B17ABA">
        <w:lastRenderedPageBreak/>
        <w:t>Appendix 4. The parameters used to populate the hypothetical SDDP model</w:t>
      </w:r>
      <w:bookmarkEnd w:id="3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52"/>
        <w:gridCol w:w="4694"/>
        <w:gridCol w:w="2090"/>
      </w:tblGrid>
      <w:tr w:rsidR="00DE3E5D" w:rsidRPr="00B17ABA" w:rsidTr="00B73D7C">
        <w:trPr>
          <w:trHeight w:val="354"/>
        </w:trPr>
        <w:tc>
          <w:tcPr>
            <w:tcW w:w="979" w:type="pct"/>
            <w:tcBorders>
              <w:bottom w:val="double" w:sz="4" w:space="0" w:color="auto"/>
            </w:tcBorders>
            <w:shd w:val="clear" w:color="auto" w:fill="auto"/>
          </w:tcPr>
          <w:p w:rsidR="00DE3E5D" w:rsidRPr="00B17ABA" w:rsidRDefault="00DE3E5D" w:rsidP="00A665BD">
            <w:pPr>
              <w:pStyle w:val="TOC1"/>
              <w:spacing w:after="0"/>
            </w:pPr>
          </w:p>
        </w:tc>
        <w:tc>
          <w:tcPr>
            <w:tcW w:w="2782" w:type="pct"/>
            <w:tcBorders>
              <w:bottom w:val="double" w:sz="4" w:space="0" w:color="auto"/>
            </w:tcBorders>
            <w:shd w:val="clear" w:color="auto" w:fill="auto"/>
            <w:hideMark/>
          </w:tcPr>
          <w:p w:rsidR="00DE3E5D" w:rsidRPr="00B17ABA" w:rsidRDefault="00DE3E5D" w:rsidP="00B73D7C">
            <w:pPr>
              <w:pStyle w:val="TOC1"/>
              <w:spacing w:after="0"/>
              <w:jc w:val="center"/>
            </w:pPr>
            <w:bookmarkStart w:id="360" w:name="RANGE!B2:C73"/>
            <w:r w:rsidRPr="00B17ABA">
              <w:t>Variable description</w:t>
            </w:r>
            <w:bookmarkEnd w:id="360"/>
          </w:p>
        </w:tc>
        <w:tc>
          <w:tcPr>
            <w:tcW w:w="1239" w:type="pct"/>
            <w:tcBorders>
              <w:bottom w:val="double" w:sz="4" w:space="0" w:color="auto"/>
            </w:tcBorders>
            <w:shd w:val="clear" w:color="auto" w:fill="auto"/>
            <w:hideMark/>
          </w:tcPr>
          <w:p w:rsidR="00DE3E5D" w:rsidRPr="00B17ABA" w:rsidRDefault="00DE3E5D" w:rsidP="00B73D7C">
            <w:pPr>
              <w:pStyle w:val="TOC1"/>
              <w:spacing w:after="0"/>
              <w:jc w:val="center"/>
            </w:pPr>
            <w:r w:rsidRPr="00B17ABA">
              <w:t>Deterministic mean</w:t>
            </w:r>
          </w:p>
        </w:tc>
      </w:tr>
      <w:tr w:rsidR="00DE3E5D" w:rsidRPr="00B17ABA" w:rsidTr="00DC2EDD">
        <w:trPr>
          <w:trHeight w:val="144"/>
        </w:trPr>
        <w:tc>
          <w:tcPr>
            <w:tcW w:w="979" w:type="pct"/>
            <w:vMerge w:val="restart"/>
            <w:tcBorders>
              <w:top w:val="double" w:sz="4" w:space="0" w:color="auto"/>
            </w:tcBorders>
            <w:shd w:val="clear" w:color="auto" w:fill="auto"/>
          </w:tcPr>
          <w:p w:rsidR="00DE3E5D" w:rsidRPr="00B17ABA" w:rsidRDefault="00DE3E5D" w:rsidP="00A665BD">
            <w:pPr>
              <w:pStyle w:val="TOC1"/>
              <w:spacing w:after="0"/>
            </w:pPr>
            <w:r w:rsidRPr="00B17ABA">
              <w:t>Baseline transition probabilities</w:t>
            </w:r>
          </w:p>
        </w:tc>
        <w:tc>
          <w:tcPr>
            <w:tcW w:w="2782" w:type="pct"/>
            <w:tcBorders>
              <w:top w:val="double" w:sz="4" w:space="0" w:color="auto"/>
            </w:tcBorders>
            <w:shd w:val="clear" w:color="auto" w:fill="auto"/>
            <w:noWrap/>
            <w:hideMark/>
          </w:tcPr>
          <w:p w:rsidR="00DE3E5D" w:rsidRPr="00B17ABA" w:rsidRDefault="00DE3E5D" w:rsidP="00A665BD">
            <w:pPr>
              <w:pStyle w:val="TOC1"/>
              <w:spacing w:after="0"/>
            </w:pPr>
            <w:r w:rsidRPr="00B17ABA">
              <w:t>From H</w:t>
            </w:r>
            <w:r w:rsidRPr="00B17ABA">
              <w:rPr>
                <w:vertAlign w:val="subscript"/>
              </w:rPr>
              <w:t>u</w:t>
            </w:r>
            <w:r w:rsidRPr="00B17ABA">
              <w:t xml:space="preserve"> to H</w:t>
            </w:r>
            <w:r w:rsidRPr="00B17ABA">
              <w:rPr>
                <w:vertAlign w:val="subscript"/>
              </w:rPr>
              <w:t>u</w:t>
            </w:r>
          </w:p>
        </w:tc>
        <w:tc>
          <w:tcPr>
            <w:tcW w:w="1239" w:type="pct"/>
            <w:tcBorders>
              <w:top w:val="double" w:sz="4" w:space="0" w:color="auto"/>
            </w:tcBorders>
            <w:shd w:val="clear" w:color="auto" w:fill="auto"/>
            <w:noWrap/>
            <w:hideMark/>
          </w:tcPr>
          <w:p w:rsidR="00DE3E5D" w:rsidRPr="00B17ABA" w:rsidRDefault="00DE3E5D" w:rsidP="00B73D7C">
            <w:pPr>
              <w:pStyle w:val="TOC1"/>
              <w:spacing w:after="0"/>
              <w:jc w:val="right"/>
            </w:pPr>
            <w:r w:rsidRPr="00B17ABA">
              <w:t>0.738</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From H</w:t>
            </w:r>
            <w:r w:rsidRPr="00B17ABA">
              <w:rPr>
                <w:vertAlign w:val="subscript"/>
              </w:rPr>
              <w:t>u</w:t>
            </w:r>
            <w:r w:rsidRPr="00B17ABA">
              <w:t xml:space="preserve"> to H</w:t>
            </w:r>
            <w:r w:rsidRPr="00B17ABA">
              <w:rPr>
                <w:vertAlign w:val="subscript"/>
              </w:rPr>
              <w:t>e</w:t>
            </w:r>
          </w:p>
        </w:tc>
        <w:tc>
          <w:tcPr>
            <w:tcW w:w="1239" w:type="pct"/>
            <w:shd w:val="clear" w:color="auto" w:fill="auto"/>
            <w:noWrap/>
            <w:hideMark/>
          </w:tcPr>
          <w:p w:rsidR="00DE3E5D" w:rsidRPr="00B17ABA" w:rsidRDefault="00DE3E5D" w:rsidP="00B73D7C">
            <w:pPr>
              <w:pStyle w:val="TOC1"/>
              <w:spacing w:after="0"/>
              <w:jc w:val="right"/>
            </w:pPr>
            <w:r w:rsidRPr="00B17ABA">
              <w:t>0.012</w:t>
            </w:r>
          </w:p>
        </w:tc>
      </w:tr>
      <w:tr w:rsidR="00DE3E5D" w:rsidRPr="00B17ABA" w:rsidTr="00DC2EDD">
        <w:trPr>
          <w:trHeight w:val="100"/>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From H</w:t>
            </w:r>
            <w:r w:rsidRPr="00B17ABA">
              <w:rPr>
                <w:vertAlign w:val="subscript"/>
              </w:rPr>
              <w:t>u</w:t>
            </w:r>
            <w:r w:rsidRPr="00B17ABA">
              <w:t xml:space="preserve"> to H</w:t>
            </w:r>
            <w:r w:rsidRPr="00B17ABA">
              <w:rPr>
                <w:vertAlign w:val="subscript"/>
              </w:rPr>
              <w:t>n</w:t>
            </w:r>
          </w:p>
        </w:tc>
        <w:tc>
          <w:tcPr>
            <w:tcW w:w="1239" w:type="pct"/>
            <w:shd w:val="clear" w:color="auto" w:fill="auto"/>
            <w:noWrap/>
            <w:hideMark/>
          </w:tcPr>
          <w:p w:rsidR="00DE3E5D" w:rsidRPr="00B17ABA" w:rsidRDefault="00DE3E5D" w:rsidP="00B73D7C">
            <w:pPr>
              <w:pStyle w:val="TOC1"/>
              <w:spacing w:after="0"/>
              <w:jc w:val="right"/>
            </w:pPr>
            <w:bookmarkStart w:id="361" w:name="RANGE!C7"/>
            <w:r w:rsidRPr="00B17ABA">
              <w:t>0.250</w:t>
            </w:r>
            <w:bookmarkEnd w:id="361"/>
          </w:p>
        </w:tc>
      </w:tr>
      <w:tr w:rsidR="00DE3E5D" w:rsidRPr="00B17ABA" w:rsidTr="00DC2EDD">
        <w:trPr>
          <w:trHeight w:val="146"/>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From H</w:t>
            </w:r>
            <w:r w:rsidRPr="00B17ABA">
              <w:rPr>
                <w:vertAlign w:val="subscript"/>
              </w:rPr>
              <w:t>e</w:t>
            </w:r>
            <w:r w:rsidRPr="00B17ABA">
              <w:t xml:space="preserve"> to H</w:t>
            </w:r>
            <w:r w:rsidRPr="00B17ABA">
              <w:rPr>
                <w:vertAlign w:val="subscript"/>
              </w:rPr>
              <w:t>u</w:t>
            </w:r>
          </w:p>
        </w:tc>
        <w:tc>
          <w:tcPr>
            <w:tcW w:w="1239" w:type="pct"/>
            <w:shd w:val="clear" w:color="auto" w:fill="auto"/>
            <w:noWrap/>
            <w:hideMark/>
          </w:tcPr>
          <w:p w:rsidR="00DE3E5D" w:rsidRPr="00B17ABA" w:rsidRDefault="00DE3E5D" w:rsidP="00B73D7C">
            <w:pPr>
              <w:pStyle w:val="TOC1"/>
              <w:spacing w:after="0"/>
              <w:jc w:val="right"/>
            </w:pPr>
            <w:r w:rsidRPr="00B17ABA">
              <w:t>0.505</w:t>
            </w:r>
          </w:p>
        </w:tc>
      </w:tr>
      <w:tr w:rsidR="00DE3E5D" w:rsidRPr="00B17ABA" w:rsidTr="00DC2EDD">
        <w:trPr>
          <w:trHeight w:val="192"/>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From H</w:t>
            </w:r>
            <w:r w:rsidRPr="00B17ABA">
              <w:rPr>
                <w:vertAlign w:val="subscript"/>
              </w:rPr>
              <w:t>e</w:t>
            </w:r>
            <w:r w:rsidRPr="00B17ABA">
              <w:t xml:space="preserve"> to H</w:t>
            </w:r>
            <w:r w:rsidRPr="00B17ABA">
              <w:rPr>
                <w:vertAlign w:val="subscript"/>
              </w:rPr>
              <w:t>e</w:t>
            </w:r>
          </w:p>
        </w:tc>
        <w:tc>
          <w:tcPr>
            <w:tcW w:w="1239" w:type="pct"/>
            <w:shd w:val="clear" w:color="auto" w:fill="auto"/>
            <w:noWrap/>
            <w:hideMark/>
          </w:tcPr>
          <w:p w:rsidR="00DE3E5D" w:rsidRPr="00B17ABA" w:rsidRDefault="00DE3E5D" w:rsidP="00B73D7C">
            <w:pPr>
              <w:pStyle w:val="TOC1"/>
              <w:spacing w:after="0"/>
              <w:jc w:val="right"/>
            </w:pPr>
            <w:r w:rsidRPr="00B17ABA">
              <w:t>0.319</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From H</w:t>
            </w:r>
            <w:r w:rsidRPr="00B17ABA">
              <w:rPr>
                <w:vertAlign w:val="subscript"/>
              </w:rPr>
              <w:t>e</w:t>
            </w:r>
            <w:r w:rsidRPr="00B17ABA">
              <w:t xml:space="preserve"> to H</w:t>
            </w:r>
            <w:r w:rsidRPr="00B17ABA">
              <w:rPr>
                <w:vertAlign w:val="subscript"/>
              </w:rPr>
              <w:t>n</w:t>
            </w:r>
          </w:p>
        </w:tc>
        <w:tc>
          <w:tcPr>
            <w:tcW w:w="1239" w:type="pct"/>
            <w:shd w:val="clear" w:color="auto" w:fill="auto"/>
            <w:noWrap/>
            <w:hideMark/>
          </w:tcPr>
          <w:p w:rsidR="00DE3E5D" w:rsidRPr="00B17ABA" w:rsidRDefault="00DE3E5D" w:rsidP="00B73D7C">
            <w:pPr>
              <w:pStyle w:val="TOC1"/>
              <w:spacing w:after="0"/>
              <w:jc w:val="right"/>
            </w:pPr>
            <w:bookmarkStart w:id="362" w:name="RANGE!C10"/>
            <w:r w:rsidRPr="00B17ABA">
              <w:t>0.176</w:t>
            </w:r>
            <w:bookmarkEnd w:id="362"/>
          </w:p>
        </w:tc>
      </w:tr>
      <w:tr w:rsidR="00DE3E5D" w:rsidRPr="00B17ABA" w:rsidTr="00DC2EDD">
        <w:trPr>
          <w:trHeight w:val="128"/>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From H</w:t>
            </w:r>
            <w:r w:rsidRPr="00B17ABA">
              <w:rPr>
                <w:vertAlign w:val="subscript"/>
              </w:rPr>
              <w:t>n</w:t>
            </w:r>
            <w:r w:rsidRPr="00B17ABA">
              <w:t xml:space="preserve"> to H</w:t>
            </w:r>
            <w:r w:rsidRPr="00B17ABA">
              <w:rPr>
                <w:vertAlign w:val="subscript"/>
              </w:rPr>
              <w:t>u</w:t>
            </w:r>
          </w:p>
        </w:tc>
        <w:tc>
          <w:tcPr>
            <w:tcW w:w="1239" w:type="pct"/>
            <w:shd w:val="clear" w:color="auto" w:fill="auto"/>
            <w:noWrap/>
            <w:hideMark/>
          </w:tcPr>
          <w:p w:rsidR="00DE3E5D" w:rsidRPr="00B17ABA" w:rsidRDefault="00DE3E5D" w:rsidP="00B73D7C">
            <w:pPr>
              <w:pStyle w:val="TOC1"/>
              <w:spacing w:after="0"/>
              <w:jc w:val="right"/>
            </w:pPr>
            <w:r w:rsidRPr="00B17ABA">
              <w:t>0.121</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From H</w:t>
            </w:r>
            <w:r w:rsidRPr="00B17ABA">
              <w:rPr>
                <w:vertAlign w:val="subscript"/>
              </w:rPr>
              <w:t>n</w:t>
            </w:r>
            <w:r w:rsidRPr="00B17ABA">
              <w:t xml:space="preserve"> to H</w:t>
            </w:r>
            <w:r w:rsidRPr="00B17ABA">
              <w:rPr>
                <w:vertAlign w:val="subscript"/>
              </w:rPr>
              <w:t>e</w:t>
            </w:r>
          </w:p>
        </w:tc>
        <w:tc>
          <w:tcPr>
            <w:tcW w:w="1239" w:type="pct"/>
            <w:shd w:val="clear" w:color="auto" w:fill="auto"/>
            <w:noWrap/>
            <w:hideMark/>
          </w:tcPr>
          <w:p w:rsidR="00DE3E5D" w:rsidRPr="00B17ABA" w:rsidRDefault="00DE3E5D" w:rsidP="00B73D7C">
            <w:pPr>
              <w:pStyle w:val="TOC1"/>
              <w:spacing w:after="0"/>
              <w:jc w:val="right"/>
            </w:pPr>
            <w:r w:rsidRPr="00B17ABA">
              <w:t>0.007</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From H</w:t>
            </w:r>
            <w:r w:rsidRPr="00B17ABA">
              <w:rPr>
                <w:vertAlign w:val="subscript"/>
              </w:rPr>
              <w:t>n</w:t>
            </w:r>
            <w:r w:rsidRPr="00B17ABA">
              <w:t xml:space="preserve"> to H</w:t>
            </w:r>
            <w:r w:rsidRPr="00B17ABA">
              <w:rPr>
                <w:vertAlign w:val="subscript"/>
              </w:rPr>
              <w:t>n</w:t>
            </w:r>
          </w:p>
        </w:tc>
        <w:tc>
          <w:tcPr>
            <w:tcW w:w="1239" w:type="pct"/>
            <w:shd w:val="clear" w:color="auto" w:fill="auto"/>
            <w:noWrap/>
            <w:hideMark/>
          </w:tcPr>
          <w:p w:rsidR="00DE3E5D" w:rsidRPr="00B17ABA" w:rsidRDefault="00DE3E5D" w:rsidP="00B73D7C">
            <w:pPr>
              <w:pStyle w:val="TOC1"/>
              <w:spacing w:after="0"/>
              <w:jc w:val="right"/>
            </w:pPr>
            <w:bookmarkStart w:id="363" w:name="RANGE!C13"/>
            <w:r w:rsidRPr="00B17ABA">
              <w:t>0.872</w:t>
            </w:r>
            <w:bookmarkEnd w:id="363"/>
          </w:p>
        </w:tc>
      </w:tr>
      <w:tr w:rsidR="00DE3E5D" w:rsidRPr="00B17ABA" w:rsidTr="00DC2EDD">
        <w:trPr>
          <w:trHeight w:val="110"/>
        </w:trPr>
        <w:tc>
          <w:tcPr>
            <w:tcW w:w="979" w:type="pct"/>
            <w:vMerge w:val="restart"/>
            <w:shd w:val="clear" w:color="auto" w:fill="auto"/>
          </w:tcPr>
          <w:p w:rsidR="00DE3E5D" w:rsidRPr="00B17ABA" w:rsidRDefault="00DE3E5D" w:rsidP="00A665BD">
            <w:pPr>
              <w:pStyle w:val="TOC1"/>
              <w:spacing w:after="0"/>
            </w:pPr>
            <w:r w:rsidRPr="00B17ABA">
              <w:t xml:space="preserve">Relative risks (RR) </w:t>
            </w:r>
          </w:p>
        </w:tc>
        <w:tc>
          <w:tcPr>
            <w:tcW w:w="2782" w:type="pct"/>
            <w:shd w:val="clear" w:color="auto" w:fill="auto"/>
            <w:noWrap/>
            <w:hideMark/>
          </w:tcPr>
          <w:p w:rsidR="00DE3E5D" w:rsidRPr="00B17ABA" w:rsidRDefault="00DE3E5D" w:rsidP="00A665BD">
            <w:pPr>
              <w:pStyle w:val="TOC1"/>
              <w:spacing w:after="0"/>
            </w:pPr>
            <w:r w:rsidRPr="00B17ABA">
              <w:t>To stay in the uncontrolled health state (H</w:t>
            </w:r>
            <w:r w:rsidRPr="00B17ABA">
              <w:rPr>
                <w:vertAlign w:val="subscript"/>
              </w:rPr>
              <w:t>u</w:t>
            </w:r>
            <w:r w:rsidRPr="00B17ABA">
              <w:t>)</w:t>
            </w:r>
          </w:p>
        </w:tc>
        <w:tc>
          <w:tcPr>
            <w:tcW w:w="1239" w:type="pct"/>
            <w:shd w:val="clear" w:color="auto" w:fill="auto"/>
            <w:noWrap/>
            <w:hideMark/>
          </w:tcPr>
          <w:p w:rsidR="00DE3E5D" w:rsidRPr="00B17ABA" w:rsidRDefault="00DE3E5D" w:rsidP="00B73D7C">
            <w:pPr>
              <w:pStyle w:val="TOC1"/>
              <w:spacing w:after="0"/>
              <w:jc w:val="right"/>
            </w:pPr>
          </w:p>
        </w:tc>
      </w:tr>
      <w:tr w:rsidR="00DE3E5D" w:rsidRPr="00B17ABA" w:rsidTr="00DC2EDD">
        <w:trPr>
          <w:trHeight w:val="170"/>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1"/>
              </w:numPr>
              <w:spacing w:after="0"/>
            </w:pPr>
            <w:r w:rsidRPr="00B17ABA">
              <w:t>Drug A</w:t>
            </w:r>
          </w:p>
        </w:tc>
        <w:tc>
          <w:tcPr>
            <w:tcW w:w="1239" w:type="pct"/>
            <w:shd w:val="clear" w:color="auto" w:fill="auto"/>
            <w:noWrap/>
          </w:tcPr>
          <w:p w:rsidR="00DE3E5D" w:rsidRPr="00B17ABA" w:rsidRDefault="00DE3E5D" w:rsidP="00B73D7C">
            <w:pPr>
              <w:pStyle w:val="TOC1"/>
              <w:spacing w:after="0"/>
              <w:jc w:val="right"/>
            </w:pPr>
            <w:r w:rsidRPr="00B17ABA">
              <w:t>0.64</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C86F3D">
            <w:pPr>
              <w:pStyle w:val="TOC1"/>
              <w:numPr>
                <w:ilvl w:val="0"/>
                <w:numId w:val="31"/>
              </w:numPr>
              <w:spacing w:after="0"/>
            </w:pPr>
            <w:r w:rsidRPr="00B17ABA">
              <w:t>Drug B</w:t>
            </w:r>
          </w:p>
        </w:tc>
        <w:tc>
          <w:tcPr>
            <w:tcW w:w="1239" w:type="pct"/>
            <w:shd w:val="clear" w:color="auto" w:fill="auto"/>
            <w:noWrap/>
            <w:hideMark/>
          </w:tcPr>
          <w:p w:rsidR="00DE3E5D" w:rsidRPr="00B17ABA" w:rsidRDefault="00DE3E5D" w:rsidP="00B73D7C">
            <w:pPr>
              <w:pStyle w:val="TOC1"/>
              <w:spacing w:after="0"/>
              <w:jc w:val="right"/>
            </w:pPr>
            <w:r w:rsidRPr="00B17ABA">
              <w:t>0.58</w:t>
            </w:r>
          </w:p>
        </w:tc>
      </w:tr>
      <w:tr w:rsidR="00DE3E5D" w:rsidRPr="00B17ABA" w:rsidTr="00DC2EDD">
        <w:trPr>
          <w:trHeight w:val="106"/>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C86F3D">
            <w:pPr>
              <w:pStyle w:val="TOC1"/>
              <w:numPr>
                <w:ilvl w:val="0"/>
                <w:numId w:val="32"/>
              </w:numPr>
              <w:spacing w:after="0"/>
            </w:pPr>
            <w:r w:rsidRPr="00B17ABA">
              <w:t>Drug C</w:t>
            </w:r>
          </w:p>
        </w:tc>
        <w:tc>
          <w:tcPr>
            <w:tcW w:w="1239" w:type="pct"/>
            <w:shd w:val="clear" w:color="auto" w:fill="auto"/>
            <w:noWrap/>
            <w:hideMark/>
          </w:tcPr>
          <w:p w:rsidR="00DE3E5D" w:rsidRPr="00B17ABA" w:rsidRDefault="00DE3E5D" w:rsidP="00B73D7C">
            <w:pPr>
              <w:pStyle w:val="TOC1"/>
              <w:spacing w:after="0"/>
              <w:jc w:val="right"/>
            </w:pPr>
            <w:r w:rsidRPr="00B17ABA">
              <w:t>0.51</w:t>
            </w:r>
          </w:p>
        </w:tc>
      </w:tr>
      <w:tr w:rsidR="00DE3E5D" w:rsidRPr="00B17ABA" w:rsidTr="00DC2EDD">
        <w:trPr>
          <w:trHeight w:val="151"/>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To develop an AEs (H</w:t>
            </w:r>
            <w:r w:rsidRPr="00B17ABA">
              <w:rPr>
                <w:vertAlign w:val="subscript"/>
              </w:rPr>
              <w:t>e</w:t>
            </w:r>
            <w:r w:rsidRPr="00B17ABA">
              <w:t>)</w:t>
            </w:r>
          </w:p>
        </w:tc>
        <w:tc>
          <w:tcPr>
            <w:tcW w:w="1239" w:type="pct"/>
            <w:shd w:val="clear" w:color="auto" w:fill="auto"/>
            <w:noWrap/>
            <w:hideMark/>
          </w:tcPr>
          <w:p w:rsidR="00DE3E5D" w:rsidRPr="00B17ABA" w:rsidRDefault="00DE3E5D" w:rsidP="00B73D7C">
            <w:pPr>
              <w:pStyle w:val="TOC1"/>
              <w:spacing w:after="0"/>
              <w:jc w:val="right"/>
            </w:pPr>
          </w:p>
        </w:tc>
      </w:tr>
      <w:tr w:rsidR="00DE3E5D" w:rsidRPr="00B17ABA" w:rsidTr="00DC2EDD">
        <w:trPr>
          <w:trHeight w:val="156"/>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A</w:t>
            </w:r>
          </w:p>
        </w:tc>
        <w:tc>
          <w:tcPr>
            <w:tcW w:w="1239" w:type="pct"/>
            <w:shd w:val="clear" w:color="auto" w:fill="auto"/>
            <w:noWrap/>
          </w:tcPr>
          <w:p w:rsidR="00DE3E5D" w:rsidRPr="00B17ABA" w:rsidRDefault="00DE3E5D" w:rsidP="00B73D7C">
            <w:pPr>
              <w:pStyle w:val="TOC1"/>
              <w:spacing w:after="0"/>
              <w:jc w:val="right"/>
            </w:pPr>
            <w:r w:rsidRPr="00B17ABA">
              <w:t>1.00</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C86F3D">
            <w:pPr>
              <w:pStyle w:val="TOC1"/>
              <w:numPr>
                <w:ilvl w:val="0"/>
                <w:numId w:val="32"/>
              </w:numPr>
              <w:spacing w:after="0"/>
            </w:pPr>
            <w:r w:rsidRPr="00B17ABA">
              <w:t>Drug B</w:t>
            </w:r>
          </w:p>
        </w:tc>
        <w:tc>
          <w:tcPr>
            <w:tcW w:w="1239" w:type="pct"/>
            <w:shd w:val="clear" w:color="auto" w:fill="auto"/>
            <w:noWrap/>
            <w:hideMark/>
          </w:tcPr>
          <w:p w:rsidR="00DE3E5D" w:rsidRPr="00B17ABA" w:rsidRDefault="00DE3E5D" w:rsidP="00B73D7C">
            <w:pPr>
              <w:pStyle w:val="TOC1"/>
              <w:spacing w:after="0"/>
              <w:jc w:val="right"/>
            </w:pPr>
            <w:r w:rsidRPr="00B17ABA">
              <w:t>1.07</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C86F3D">
            <w:pPr>
              <w:pStyle w:val="TOC1"/>
              <w:numPr>
                <w:ilvl w:val="0"/>
                <w:numId w:val="32"/>
              </w:numPr>
              <w:spacing w:after="0"/>
            </w:pPr>
            <w:r w:rsidRPr="00B17ABA">
              <w:t>Drug C</w:t>
            </w:r>
          </w:p>
        </w:tc>
        <w:tc>
          <w:tcPr>
            <w:tcW w:w="1239" w:type="pct"/>
            <w:shd w:val="clear" w:color="auto" w:fill="auto"/>
            <w:noWrap/>
            <w:hideMark/>
          </w:tcPr>
          <w:p w:rsidR="00DE3E5D" w:rsidRPr="00B17ABA" w:rsidRDefault="00DE3E5D" w:rsidP="00B73D7C">
            <w:pPr>
              <w:pStyle w:val="TOC1"/>
              <w:spacing w:after="0"/>
              <w:jc w:val="right"/>
            </w:pPr>
            <w:r w:rsidRPr="00B17ABA">
              <w:t>1.43</w:t>
            </w:r>
          </w:p>
        </w:tc>
      </w:tr>
      <w:tr w:rsidR="00DE3E5D" w:rsidRPr="00B17ABA" w:rsidTr="00DC2EDD">
        <w:trPr>
          <w:trHeight w:val="300"/>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A665BD">
            <w:pPr>
              <w:pStyle w:val="TOC1"/>
              <w:spacing w:after="0"/>
            </w:pPr>
            <w:r w:rsidRPr="00B17ABA">
              <w:t>Increase in the baseline risk of H</w:t>
            </w:r>
            <w:r w:rsidRPr="00B17ABA">
              <w:rPr>
                <w:vertAlign w:val="subscript"/>
              </w:rPr>
              <w:t>u</w:t>
            </w:r>
            <w:r w:rsidRPr="00B17ABA">
              <w:t xml:space="preserve"> after two successive treatment failures</w:t>
            </w:r>
          </w:p>
        </w:tc>
        <w:tc>
          <w:tcPr>
            <w:tcW w:w="1239" w:type="pct"/>
            <w:shd w:val="clear" w:color="auto" w:fill="auto"/>
            <w:noWrap/>
          </w:tcPr>
          <w:p w:rsidR="00DE3E5D" w:rsidRPr="00B17ABA" w:rsidRDefault="00DE3E5D" w:rsidP="00B73D7C">
            <w:pPr>
              <w:pStyle w:val="TOC1"/>
              <w:spacing w:after="0"/>
              <w:jc w:val="right"/>
            </w:pPr>
            <w:r w:rsidRPr="00B17ABA">
              <w:t>1.05</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A665BD">
            <w:pPr>
              <w:pStyle w:val="TOC1"/>
              <w:spacing w:after="0"/>
            </w:pPr>
            <w:r w:rsidRPr="00B17ABA">
              <w:t>Increase in the baseline risk of H</w:t>
            </w:r>
            <w:r w:rsidRPr="00B17ABA">
              <w:rPr>
                <w:vertAlign w:val="subscript"/>
              </w:rPr>
              <w:t>u</w:t>
            </w:r>
            <w:r w:rsidRPr="00B17ABA">
              <w:t xml:space="preserve">  after relapse</w:t>
            </w:r>
          </w:p>
        </w:tc>
        <w:tc>
          <w:tcPr>
            <w:tcW w:w="1239" w:type="pct"/>
            <w:shd w:val="clear" w:color="auto" w:fill="auto"/>
            <w:noWrap/>
          </w:tcPr>
          <w:p w:rsidR="00DE3E5D" w:rsidRPr="00B17ABA" w:rsidRDefault="00DE3E5D" w:rsidP="00B73D7C">
            <w:pPr>
              <w:pStyle w:val="TOC1"/>
              <w:spacing w:after="0"/>
              <w:jc w:val="right"/>
            </w:pPr>
            <w:r w:rsidRPr="00B17ABA">
              <w:t>1.10</w:t>
            </w:r>
          </w:p>
        </w:tc>
      </w:tr>
      <w:tr w:rsidR="00DE3E5D" w:rsidRPr="00B17ABA" w:rsidTr="00DC2EDD">
        <w:trPr>
          <w:trHeight w:val="234"/>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A665BD">
            <w:pPr>
              <w:pStyle w:val="TOC1"/>
              <w:spacing w:after="0"/>
            </w:pPr>
            <w:r w:rsidRPr="00B17ABA">
              <w:t>Decrease in the treatment effect after relapse</w:t>
            </w:r>
          </w:p>
        </w:tc>
        <w:tc>
          <w:tcPr>
            <w:tcW w:w="1239" w:type="pct"/>
            <w:shd w:val="clear" w:color="auto" w:fill="auto"/>
            <w:noWrap/>
          </w:tcPr>
          <w:p w:rsidR="00DE3E5D" w:rsidRPr="00B17ABA" w:rsidRDefault="00DE3E5D" w:rsidP="00B73D7C">
            <w:pPr>
              <w:pStyle w:val="TOC1"/>
              <w:spacing w:after="0"/>
              <w:jc w:val="right"/>
            </w:pPr>
          </w:p>
        </w:tc>
      </w:tr>
      <w:tr w:rsidR="00DE3E5D" w:rsidRPr="00B17ABA" w:rsidTr="00DC2EDD">
        <w:trPr>
          <w:trHeight w:val="124"/>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A</w:t>
            </w:r>
          </w:p>
        </w:tc>
        <w:tc>
          <w:tcPr>
            <w:tcW w:w="1239" w:type="pct"/>
            <w:shd w:val="clear" w:color="auto" w:fill="auto"/>
            <w:noWrap/>
          </w:tcPr>
          <w:p w:rsidR="00DE3E5D" w:rsidRPr="00B17ABA" w:rsidRDefault="00DE3E5D" w:rsidP="00B73D7C">
            <w:pPr>
              <w:pStyle w:val="TOC1"/>
              <w:spacing w:after="0"/>
              <w:jc w:val="right"/>
            </w:pPr>
            <w:r w:rsidRPr="00B17ABA">
              <w:t>1.20</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B</w:t>
            </w:r>
          </w:p>
        </w:tc>
        <w:tc>
          <w:tcPr>
            <w:tcW w:w="1239" w:type="pct"/>
            <w:shd w:val="clear" w:color="auto" w:fill="auto"/>
            <w:noWrap/>
          </w:tcPr>
          <w:p w:rsidR="00DE3E5D" w:rsidRPr="00B17ABA" w:rsidRDefault="00DE3E5D" w:rsidP="00B73D7C">
            <w:pPr>
              <w:pStyle w:val="TOC1"/>
              <w:spacing w:after="0"/>
              <w:jc w:val="right"/>
            </w:pPr>
            <w:r w:rsidRPr="00B17ABA">
              <w:t>1.10</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C</w:t>
            </w:r>
          </w:p>
        </w:tc>
        <w:tc>
          <w:tcPr>
            <w:tcW w:w="1239" w:type="pct"/>
            <w:shd w:val="clear" w:color="auto" w:fill="auto"/>
            <w:noWrap/>
          </w:tcPr>
          <w:p w:rsidR="00DE3E5D" w:rsidRPr="00B17ABA" w:rsidRDefault="00DE3E5D" w:rsidP="00B73D7C">
            <w:pPr>
              <w:pStyle w:val="TOC1"/>
              <w:spacing w:after="0"/>
              <w:jc w:val="right"/>
            </w:pPr>
            <w:r w:rsidRPr="00B17ABA">
              <w:t>1.00</w:t>
            </w:r>
          </w:p>
        </w:tc>
      </w:tr>
      <w:tr w:rsidR="00DE3E5D" w:rsidRPr="00B17ABA" w:rsidTr="00DC2EDD">
        <w:trPr>
          <w:trHeight w:val="91"/>
        </w:trPr>
        <w:tc>
          <w:tcPr>
            <w:tcW w:w="979" w:type="pct"/>
            <w:vMerge w:val="restart"/>
            <w:shd w:val="clear" w:color="auto" w:fill="auto"/>
          </w:tcPr>
          <w:p w:rsidR="00DE3E5D" w:rsidRPr="00B17ABA" w:rsidRDefault="00DE3E5D" w:rsidP="00A665BD">
            <w:pPr>
              <w:pStyle w:val="TOC1"/>
              <w:spacing w:after="0"/>
            </w:pPr>
            <w:r w:rsidRPr="00B17ABA">
              <w:t>Costs</w:t>
            </w:r>
          </w:p>
        </w:tc>
        <w:tc>
          <w:tcPr>
            <w:tcW w:w="2782" w:type="pct"/>
            <w:shd w:val="clear" w:color="auto" w:fill="auto"/>
            <w:noWrap/>
          </w:tcPr>
          <w:p w:rsidR="00DE3E5D" w:rsidRPr="00B17ABA" w:rsidRDefault="00DE3E5D" w:rsidP="00A665BD">
            <w:pPr>
              <w:pStyle w:val="TOC1"/>
              <w:spacing w:after="0"/>
            </w:pPr>
            <w:r w:rsidRPr="00B17ABA">
              <w:t>H</w:t>
            </w:r>
            <w:r w:rsidRPr="00B17ABA">
              <w:rPr>
                <w:vertAlign w:val="subscript"/>
              </w:rPr>
              <w:t>u</w:t>
            </w:r>
          </w:p>
        </w:tc>
        <w:tc>
          <w:tcPr>
            <w:tcW w:w="1239" w:type="pct"/>
            <w:shd w:val="clear" w:color="auto" w:fill="auto"/>
            <w:noWrap/>
          </w:tcPr>
          <w:p w:rsidR="00DE3E5D" w:rsidRPr="00B17ABA" w:rsidRDefault="00DE3E5D" w:rsidP="00B73D7C">
            <w:pPr>
              <w:pStyle w:val="TOC1"/>
              <w:spacing w:after="0"/>
              <w:jc w:val="right"/>
            </w:pPr>
          </w:p>
        </w:tc>
      </w:tr>
      <w:tr w:rsidR="00DE3E5D" w:rsidRPr="00B17ABA" w:rsidTr="00DC2EDD">
        <w:trPr>
          <w:trHeight w:val="138"/>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A</w:t>
            </w:r>
          </w:p>
        </w:tc>
        <w:tc>
          <w:tcPr>
            <w:tcW w:w="1239" w:type="pct"/>
            <w:shd w:val="clear" w:color="auto" w:fill="auto"/>
            <w:noWrap/>
          </w:tcPr>
          <w:p w:rsidR="00DE3E5D" w:rsidRPr="00B17ABA" w:rsidRDefault="00DE3E5D" w:rsidP="00B73D7C">
            <w:pPr>
              <w:pStyle w:val="TOC1"/>
              <w:spacing w:after="0"/>
              <w:jc w:val="right"/>
            </w:pPr>
            <w:r w:rsidRPr="00B17ABA">
              <w:t>200</w:t>
            </w:r>
          </w:p>
        </w:tc>
      </w:tr>
      <w:tr w:rsidR="00DE3E5D" w:rsidRPr="00B17ABA" w:rsidTr="00DC2EDD">
        <w:trPr>
          <w:trHeight w:val="169"/>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B</w:t>
            </w:r>
          </w:p>
        </w:tc>
        <w:tc>
          <w:tcPr>
            <w:tcW w:w="1239" w:type="pct"/>
            <w:shd w:val="clear" w:color="auto" w:fill="auto"/>
            <w:noWrap/>
          </w:tcPr>
          <w:p w:rsidR="00DE3E5D" w:rsidRPr="00B17ABA" w:rsidRDefault="00DE3E5D" w:rsidP="00B73D7C">
            <w:pPr>
              <w:pStyle w:val="TOC1"/>
              <w:spacing w:after="0"/>
              <w:jc w:val="right"/>
            </w:pPr>
            <w:r w:rsidRPr="00B17ABA">
              <w:t>300</w:t>
            </w:r>
          </w:p>
        </w:tc>
      </w:tr>
      <w:tr w:rsidR="00DE3E5D" w:rsidRPr="00B17ABA" w:rsidTr="00DC2EDD">
        <w:trPr>
          <w:trHeight w:val="216"/>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C</w:t>
            </w:r>
          </w:p>
        </w:tc>
        <w:tc>
          <w:tcPr>
            <w:tcW w:w="1239" w:type="pct"/>
            <w:shd w:val="clear" w:color="auto" w:fill="auto"/>
            <w:noWrap/>
          </w:tcPr>
          <w:p w:rsidR="00DE3E5D" w:rsidRPr="00B17ABA" w:rsidRDefault="00DE3E5D" w:rsidP="00B73D7C">
            <w:pPr>
              <w:pStyle w:val="TOC1"/>
              <w:spacing w:after="0"/>
              <w:jc w:val="right"/>
            </w:pPr>
            <w:r w:rsidRPr="00B17ABA">
              <w:t>400</w:t>
            </w:r>
          </w:p>
        </w:tc>
      </w:tr>
      <w:tr w:rsidR="00DE3E5D" w:rsidRPr="00B17ABA" w:rsidTr="00DC2EDD">
        <w:trPr>
          <w:trHeight w:val="120"/>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A665BD">
            <w:pPr>
              <w:pStyle w:val="TOC1"/>
              <w:spacing w:after="0"/>
            </w:pPr>
            <w:r w:rsidRPr="00B17ABA">
              <w:t>H</w:t>
            </w:r>
            <w:r w:rsidRPr="00B17ABA">
              <w:rPr>
                <w:vertAlign w:val="subscript"/>
              </w:rPr>
              <w:t>e</w:t>
            </w:r>
          </w:p>
        </w:tc>
        <w:tc>
          <w:tcPr>
            <w:tcW w:w="1239" w:type="pct"/>
            <w:shd w:val="clear" w:color="auto" w:fill="auto"/>
            <w:noWrap/>
          </w:tcPr>
          <w:p w:rsidR="00DE3E5D" w:rsidRPr="00B17ABA" w:rsidRDefault="00DE3E5D" w:rsidP="00B73D7C">
            <w:pPr>
              <w:pStyle w:val="TOC1"/>
              <w:spacing w:after="0"/>
              <w:jc w:val="right"/>
            </w:pPr>
          </w:p>
        </w:tc>
      </w:tr>
      <w:tr w:rsidR="00DE3E5D" w:rsidRPr="00B17ABA" w:rsidTr="00DC2EDD">
        <w:trPr>
          <w:trHeight w:val="151"/>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A</w:t>
            </w:r>
          </w:p>
        </w:tc>
        <w:tc>
          <w:tcPr>
            <w:tcW w:w="1239" w:type="pct"/>
            <w:shd w:val="clear" w:color="auto" w:fill="auto"/>
            <w:noWrap/>
          </w:tcPr>
          <w:p w:rsidR="00DE3E5D" w:rsidRPr="00B17ABA" w:rsidRDefault="00DE3E5D" w:rsidP="00B73D7C">
            <w:pPr>
              <w:pStyle w:val="TOC1"/>
              <w:spacing w:after="0"/>
              <w:jc w:val="right"/>
            </w:pPr>
            <w:r w:rsidRPr="00B17ABA">
              <w:t>250</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B</w:t>
            </w:r>
          </w:p>
        </w:tc>
        <w:tc>
          <w:tcPr>
            <w:tcW w:w="1239" w:type="pct"/>
            <w:shd w:val="clear" w:color="auto" w:fill="auto"/>
            <w:noWrap/>
          </w:tcPr>
          <w:p w:rsidR="00DE3E5D" w:rsidRPr="00B17ABA" w:rsidRDefault="00DE3E5D" w:rsidP="00B73D7C">
            <w:pPr>
              <w:pStyle w:val="TOC1"/>
              <w:spacing w:after="0"/>
              <w:jc w:val="right"/>
            </w:pPr>
            <w:r w:rsidRPr="00B17ABA">
              <w:t>350</w:t>
            </w:r>
          </w:p>
        </w:tc>
      </w:tr>
      <w:tr w:rsidR="00DE3E5D" w:rsidRPr="00B17ABA" w:rsidTr="00DC2EDD">
        <w:trPr>
          <w:trHeight w:val="116"/>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C</w:t>
            </w:r>
          </w:p>
        </w:tc>
        <w:tc>
          <w:tcPr>
            <w:tcW w:w="1239" w:type="pct"/>
            <w:shd w:val="clear" w:color="auto" w:fill="auto"/>
            <w:noWrap/>
          </w:tcPr>
          <w:p w:rsidR="00DE3E5D" w:rsidRPr="00B17ABA" w:rsidRDefault="00DE3E5D" w:rsidP="00B73D7C">
            <w:pPr>
              <w:pStyle w:val="TOC1"/>
              <w:spacing w:after="0"/>
              <w:jc w:val="right"/>
            </w:pPr>
            <w:r w:rsidRPr="00B17ABA">
              <w:t>450</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A665BD">
            <w:pPr>
              <w:pStyle w:val="TOC1"/>
              <w:spacing w:after="0"/>
            </w:pPr>
            <w:r w:rsidRPr="00B17ABA">
              <w:t>H</w:t>
            </w:r>
            <w:r w:rsidRPr="00B17ABA">
              <w:rPr>
                <w:vertAlign w:val="subscript"/>
              </w:rPr>
              <w:t>n</w:t>
            </w:r>
          </w:p>
        </w:tc>
        <w:tc>
          <w:tcPr>
            <w:tcW w:w="1239" w:type="pct"/>
            <w:shd w:val="clear" w:color="auto" w:fill="auto"/>
            <w:noWrap/>
          </w:tcPr>
          <w:p w:rsidR="00DE3E5D" w:rsidRPr="00B17ABA" w:rsidRDefault="00DE3E5D" w:rsidP="00B73D7C">
            <w:pPr>
              <w:pStyle w:val="TOC1"/>
              <w:spacing w:after="0"/>
              <w:jc w:val="right"/>
            </w:pP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A</w:t>
            </w:r>
          </w:p>
        </w:tc>
        <w:tc>
          <w:tcPr>
            <w:tcW w:w="1239" w:type="pct"/>
            <w:shd w:val="clear" w:color="auto" w:fill="auto"/>
            <w:noWrap/>
          </w:tcPr>
          <w:p w:rsidR="00DE3E5D" w:rsidRPr="00B17ABA" w:rsidRDefault="00DE3E5D" w:rsidP="00B73D7C">
            <w:pPr>
              <w:pStyle w:val="TOC1"/>
              <w:spacing w:after="0"/>
              <w:jc w:val="right"/>
            </w:pPr>
            <w:r w:rsidRPr="00B17ABA">
              <w:t>100</w:t>
            </w:r>
          </w:p>
        </w:tc>
      </w:tr>
      <w:tr w:rsidR="00DE3E5D" w:rsidRPr="00B17ABA" w:rsidTr="00DC2EDD">
        <w:trPr>
          <w:trHeight w:val="77"/>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B</w:t>
            </w:r>
          </w:p>
        </w:tc>
        <w:tc>
          <w:tcPr>
            <w:tcW w:w="1239" w:type="pct"/>
            <w:shd w:val="clear" w:color="auto" w:fill="auto"/>
            <w:noWrap/>
          </w:tcPr>
          <w:p w:rsidR="00DE3E5D" w:rsidRPr="00B17ABA" w:rsidRDefault="00DE3E5D" w:rsidP="00B73D7C">
            <w:pPr>
              <w:pStyle w:val="TOC1"/>
              <w:spacing w:after="0"/>
              <w:jc w:val="right"/>
            </w:pPr>
            <w:r w:rsidRPr="00B17ABA">
              <w:t>200</w:t>
            </w:r>
          </w:p>
        </w:tc>
      </w:tr>
      <w:tr w:rsidR="00DE3E5D" w:rsidRPr="00B17ABA" w:rsidTr="00DC2EDD">
        <w:trPr>
          <w:trHeight w:val="215"/>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tcPr>
          <w:p w:rsidR="00DE3E5D" w:rsidRPr="00B17ABA" w:rsidRDefault="00DE3E5D" w:rsidP="00C86F3D">
            <w:pPr>
              <w:pStyle w:val="TOC1"/>
              <w:numPr>
                <w:ilvl w:val="0"/>
                <w:numId w:val="32"/>
              </w:numPr>
              <w:spacing w:after="0"/>
            </w:pPr>
            <w:r w:rsidRPr="00B17ABA">
              <w:t>Drug C</w:t>
            </w:r>
          </w:p>
        </w:tc>
        <w:tc>
          <w:tcPr>
            <w:tcW w:w="1239" w:type="pct"/>
            <w:shd w:val="clear" w:color="auto" w:fill="auto"/>
            <w:noWrap/>
          </w:tcPr>
          <w:p w:rsidR="00DE3E5D" w:rsidRPr="00B17ABA" w:rsidRDefault="00DE3E5D" w:rsidP="00B73D7C">
            <w:pPr>
              <w:pStyle w:val="TOC1"/>
              <w:spacing w:after="0"/>
              <w:jc w:val="right"/>
            </w:pPr>
            <w:r w:rsidRPr="00B17ABA">
              <w:t>300</w:t>
            </w:r>
          </w:p>
        </w:tc>
      </w:tr>
      <w:tr w:rsidR="00DE3E5D" w:rsidRPr="00B17ABA" w:rsidTr="00DC2EDD">
        <w:trPr>
          <w:trHeight w:val="77"/>
        </w:trPr>
        <w:tc>
          <w:tcPr>
            <w:tcW w:w="979" w:type="pct"/>
            <w:vMerge w:val="restart"/>
            <w:shd w:val="clear" w:color="auto" w:fill="auto"/>
          </w:tcPr>
          <w:p w:rsidR="00DE3E5D" w:rsidRPr="00B17ABA" w:rsidRDefault="00DE3E5D" w:rsidP="00A665BD">
            <w:pPr>
              <w:pStyle w:val="TOC1"/>
              <w:spacing w:after="0"/>
            </w:pPr>
            <w:r w:rsidRPr="00B17ABA">
              <w:t>HRQoLs</w:t>
            </w:r>
          </w:p>
        </w:tc>
        <w:tc>
          <w:tcPr>
            <w:tcW w:w="2782" w:type="pct"/>
            <w:shd w:val="clear" w:color="auto" w:fill="auto"/>
            <w:noWrap/>
            <w:hideMark/>
          </w:tcPr>
          <w:p w:rsidR="00DE3E5D" w:rsidRPr="00B17ABA" w:rsidRDefault="00DE3E5D" w:rsidP="00A665BD">
            <w:pPr>
              <w:pStyle w:val="TOC1"/>
              <w:spacing w:after="0"/>
            </w:pPr>
            <w:r w:rsidRPr="00B17ABA">
              <w:t>H</w:t>
            </w:r>
            <w:r w:rsidRPr="00B17ABA">
              <w:rPr>
                <w:vertAlign w:val="subscript"/>
              </w:rPr>
              <w:t>u</w:t>
            </w:r>
          </w:p>
        </w:tc>
        <w:tc>
          <w:tcPr>
            <w:tcW w:w="1239" w:type="pct"/>
            <w:shd w:val="clear" w:color="auto" w:fill="auto"/>
            <w:noWrap/>
            <w:hideMark/>
          </w:tcPr>
          <w:p w:rsidR="00DE3E5D" w:rsidRPr="00B17ABA" w:rsidRDefault="00DE3E5D" w:rsidP="00B73D7C">
            <w:pPr>
              <w:pStyle w:val="TOC1"/>
              <w:spacing w:after="0"/>
              <w:jc w:val="right"/>
            </w:pPr>
            <w:bookmarkStart w:id="364" w:name="RANGE!C69"/>
            <w:r w:rsidRPr="00B17ABA">
              <w:t>0.86</w:t>
            </w:r>
            <w:bookmarkEnd w:id="364"/>
          </w:p>
        </w:tc>
      </w:tr>
      <w:tr w:rsidR="00DE3E5D" w:rsidRPr="00B17ABA" w:rsidTr="00DC2EDD">
        <w:trPr>
          <w:trHeight w:val="94"/>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H</w:t>
            </w:r>
            <w:r w:rsidRPr="00B17ABA">
              <w:rPr>
                <w:vertAlign w:val="subscript"/>
              </w:rPr>
              <w:t>e</w:t>
            </w:r>
          </w:p>
        </w:tc>
        <w:tc>
          <w:tcPr>
            <w:tcW w:w="1239" w:type="pct"/>
            <w:shd w:val="clear" w:color="auto" w:fill="auto"/>
            <w:noWrap/>
            <w:hideMark/>
          </w:tcPr>
          <w:p w:rsidR="00DE3E5D" w:rsidRPr="00B17ABA" w:rsidRDefault="00DE3E5D" w:rsidP="00B73D7C">
            <w:pPr>
              <w:pStyle w:val="TOC1"/>
              <w:spacing w:after="0"/>
              <w:jc w:val="right"/>
            </w:pPr>
            <w:bookmarkStart w:id="365" w:name="RANGE!C70"/>
            <w:r w:rsidRPr="00B17ABA">
              <w:t>0.79</w:t>
            </w:r>
            <w:bookmarkEnd w:id="365"/>
          </w:p>
        </w:tc>
      </w:tr>
      <w:tr w:rsidR="00DE3E5D" w:rsidRPr="00B17ABA" w:rsidTr="00DC2EDD">
        <w:trPr>
          <w:trHeight w:val="126"/>
        </w:trPr>
        <w:tc>
          <w:tcPr>
            <w:tcW w:w="979" w:type="pct"/>
            <w:vMerge/>
            <w:shd w:val="clear" w:color="auto" w:fill="auto"/>
          </w:tcPr>
          <w:p w:rsidR="00DE3E5D" w:rsidRPr="00B17ABA" w:rsidRDefault="00DE3E5D" w:rsidP="00A665BD">
            <w:pPr>
              <w:pStyle w:val="TOC1"/>
              <w:spacing w:after="0"/>
            </w:pPr>
          </w:p>
        </w:tc>
        <w:tc>
          <w:tcPr>
            <w:tcW w:w="2782" w:type="pct"/>
            <w:shd w:val="clear" w:color="auto" w:fill="auto"/>
            <w:noWrap/>
            <w:hideMark/>
          </w:tcPr>
          <w:p w:rsidR="00DE3E5D" w:rsidRPr="00B17ABA" w:rsidRDefault="00DE3E5D" w:rsidP="00A665BD">
            <w:pPr>
              <w:pStyle w:val="TOC1"/>
              <w:spacing w:after="0"/>
            </w:pPr>
            <w:r w:rsidRPr="00B17ABA">
              <w:t>H</w:t>
            </w:r>
            <w:r w:rsidRPr="00B17ABA">
              <w:rPr>
                <w:vertAlign w:val="subscript"/>
              </w:rPr>
              <w:t>n</w:t>
            </w:r>
          </w:p>
        </w:tc>
        <w:tc>
          <w:tcPr>
            <w:tcW w:w="1239" w:type="pct"/>
            <w:shd w:val="clear" w:color="auto" w:fill="auto"/>
            <w:noWrap/>
            <w:hideMark/>
          </w:tcPr>
          <w:p w:rsidR="00DE3E5D" w:rsidRPr="00B17ABA" w:rsidRDefault="00DE3E5D" w:rsidP="00B73D7C">
            <w:pPr>
              <w:pStyle w:val="TOC1"/>
              <w:spacing w:after="0"/>
              <w:jc w:val="right"/>
            </w:pPr>
            <w:bookmarkStart w:id="366" w:name="RANGE!C71"/>
            <w:r w:rsidRPr="00B17ABA">
              <w:t>1.00</w:t>
            </w:r>
            <w:bookmarkEnd w:id="366"/>
          </w:p>
        </w:tc>
      </w:tr>
      <w:tr w:rsidR="00DE3E5D" w:rsidRPr="00B17ABA" w:rsidTr="00DC2EDD">
        <w:trPr>
          <w:trHeight w:val="77"/>
        </w:trPr>
        <w:tc>
          <w:tcPr>
            <w:tcW w:w="3761" w:type="pct"/>
            <w:gridSpan w:val="2"/>
            <w:shd w:val="clear" w:color="auto" w:fill="auto"/>
          </w:tcPr>
          <w:p w:rsidR="00DE3E5D" w:rsidRPr="00B17ABA" w:rsidRDefault="00DE3E5D" w:rsidP="00A665BD">
            <w:pPr>
              <w:pStyle w:val="TOC1"/>
              <w:spacing w:after="0"/>
            </w:pPr>
            <w:r w:rsidRPr="00B17ABA">
              <w:t>Lamda</w:t>
            </w:r>
          </w:p>
        </w:tc>
        <w:tc>
          <w:tcPr>
            <w:tcW w:w="1239" w:type="pct"/>
            <w:shd w:val="clear" w:color="auto" w:fill="auto"/>
            <w:noWrap/>
          </w:tcPr>
          <w:p w:rsidR="00DE3E5D" w:rsidRPr="00B17ABA" w:rsidRDefault="00DE3E5D" w:rsidP="00B73D7C">
            <w:pPr>
              <w:pStyle w:val="TOC1"/>
              <w:spacing w:after="0"/>
              <w:jc w:val="right"/>
            </w:pPr>
            <w:bookmarkStart w:id="367" w:name="RANGE!C80"/>
            <w:r w:rsidRPr="00B17ABA">
              <w:t>£30,000</w:t>
            </w:r>
            <w:bookmarkEnd w:id="367"/>
          </w:p>
        </w:tc>
      </w:tr>
    </w:tbl>
    <w:p w:rsidR="00DE3E5D" w:rsidRPr="00B17ABA" w:rsidRDefault="00DE3E5D" w:rsidP="00DE3E5D">
      <w:pPr>
        <w:sectPr w:rsidR="00DE3E5D" w:rsidRPr="00B17ABA" w:rsidSect="00013330">
          <w:pgSz w:w="11906" w:h="16838"/>
          <w:pgMar w:top="1701" w:right="1418" w:bottom="1701" w:left="2268" w:header="708" w:footer="708" w:gutter="0"/>
          <w:cols w:space="708"/>
          <w:docGrid w:linePitch="360"/>
        </w:sectPr>
      </w:pPr>
    </w:p>
    <w:p w:rsidR="00DE3E5D" w:rsidRPr="00B17ABA" w:rsidRDefault="00DE3E5D" w:rsidP="002D644F">
      <w:pPr>
        <w:pStyle w:val="Heading1"/>
        <w:numPr>
          <w:ilvl w:val="0"/>
          <w:numId w:val="0"/>
        </w:numPr>
        <w:spacing w:after="0"/>
        <w:rPr>
          <w:sz w:val="40"/>
          <w:szCs w:val="40"/>
        </w:rPr>
      </w:pPr>
      <w:bookmarkStart w:id="368" w:name="_Toc426018076"/>
      <w:r w:rsidRPr="00B17ABA">
        <w:rPr>
          <w:sz w:val="40"/>
          <w:szCs w:val="40"/>
        </w:rPr>
        <w:lastRenderedPageBreak/>
        <w:t>Appendix 5. Summary of the included studies in the literature review on previous economic evaluations in primary hypertension</w:t>
      </w:r>
      <w:bookmarkEnd w:id="368"/>
    </w:p>
    <w:p w:rsidR="00A665BD" w:rsidRPr="00B17ABA" w:rsidRDefault="00A665BD" w:rsidP="00DC2EDD">
      <w:pPr>
        <w:sectPr w:rsidR="00A665BD" w:rsidRPr="00B17ABA" w:rsidSect="00013330">
          <w:pgSz w:w="11906" w:h="16838"/>
          <w:pgMar w:top="2268" w:right="1701" w:bottom="1418" w:left="1701" w:header="708" w:footer="708" w:gutter="0"/>
          <w:cols w:space="708"/>
          <w:docGrid w:linePitch="360"/>
        </w:sectPr>
      </w:pPr>
    </w:p>
    <w:tbl>
      <w:tblPr>
        <w:tblStyle w:val="TableGrid"/>
        <w:tblW w:w="5000" w:type="pct"/>
        <w:tblLayout w:type="fixed"/>
        <w:tblLook w:val="04A0" w:firstRow="1" w:lastRow="0" w:firstColumn="1" w:lastColumn="0" w:noHBand="0" w:noVBand="1"/>
      </w:tblPr>
      <w:tblGrid>
        <w:gridCol w:w="427"/>
        <w:gridCol w:w="956"/>
        <w:gridCol w:w="698"/>
        <w:gridCol w:w="631"/>
        <w:gridCol w:w="1361"/>
        <w:gridCol w:w="1278"/>
        <w:gridCol w:w="995"/>
        <w:gridCol w:w="711"/>
        <w:gridCol w:w="1102"/>
        <w:gridCol w:w="1230"/>
        <w:gridCol w:w="1361"/>
        <w:gridCol w:w="1123"/>
        <w:gridCol w:w="1495"/>
      </w:tblGrid>
      <w:tr w:rsidR="00DC2EDD" w:rsidRPr="00B17ABA" w:rsidTr="00DC2EDD">
        <w:trPr>
          <w:cantSplit/>
          <w:trHeight w:val="603"/>
          <w:tblHeader/>
        </w:trPr>
        <w:tc>
          <w:tcPr>
            <w:tcW w:w="160" w:type="pct"/>
            <w:tcBorders>
              <w:bottom w:val="double" w:sz="4" w:space="0" w:color="auto"/>
            </w:tcBorders>
            <w:hideMark/>
          </w:tcPr>
          <w:p w:rsidR="00DE3E5D" w:rsidRPr="00B17ABA" w:rsidRDefault="00DE3E5D" w:rsidP="00DC2EDD">
            <w:pPr>
              <w:pStyle w:val="TOC1"/>
              <w:rPr>
                <w:sz w:val="18"/>
                <w:szCs w:val="18"/>
              </w:rPr>
            </w:pPr>
            <w:r w:rsidRPr="00B17ABA">
              <w:rPr>
                <w:sz w:val="18"/>
                <w:szCs w:val="18"/>
              </w:rPr>
              <w:lastRenderedPageBreak/>
              <w:t>No</w:t>
            </w:r>
          </w:p>
        </w:tc>
        <w:tc>
          <w:tcPr>
            <w:tcW w:w="358"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Author</w:t>
            </w:r>
          </w:p>
        </w:tc>
        <w:tc>
          <w:tcPr>
            <w:tcW w:w="261"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 xml:space="preserve">Year </w:t>
            </w:r>
          </w:p>
        </w:tc>
        <w:tc>
          <w:tcPr>
            <w:tcW w:w="236"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Type of CEA</w:t>
            </w:r>
          </w:p>
        </w:tc>
        <w:tc>
          <w:tcPr>
            <w:tcW w:w="509"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Baseline Population</w:t>
            </w:r>
          </w:p>
        </w:tc>
        <w:tc>
          <w:tcPr>
            <w:tcW w:w="478"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Comparators</w:t>
            </w:r>
          </w:p>
        </w:tc>
        <w:tc>
          <w:tcPr>
            <w:tcW w:w="372"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 xml:space="preserve">Follow-up </w:t>
            </w:r>
          </w:p>
        </w:tc>
        <w:tc>
          <w:tcPr>
            <w:tcW w:w="266"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Cycle</w:t>
            </w:r>
          </w:p>
        </w:tc>
        <w:tc>
          <w:tcPr>
            <w:tcW w:w="412"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Type of CEA model</w:t>
            </w:r>
          </w:p>
        </w:tc>
        <w:tc>
          <w:tcPr>
            <w:tcW w:w="460"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Elements of model</w:t>
            </w:r>
          </w:p>
        </w:tc>
        <w:tc>
          <w:tcPr>
            <w:tcW w:w="509"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Adverse effect</w:t>
            </w:r>
          </w:p>
        </w:tc>
        <w:tc>
          <w:tcPr>
            <w:tcW w:w="420"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 xml:space="preserve">Compliance </w:t>
            </w:r>
          </w:p>
        </w:tc>
        <w:tc>
          <w:tcPr>
            <w:tcW w:w="559" w:type="pct"/>
            <w:tcBorders>
              <w:bottom w:val="double" w:sz="4" w:space="0" w:color="auto"/>
            </w:tcBorders>
            <w:hideMark/>
          </w:tcPr>
          <w:p w:rsidR="00DE3E5D" w:rsidRPr="00B17ABA" w:rsidRDefault="00DE3E5D" w:rsidP="00DC2EDD">
            <w:pPr>
              <w:pStyle w:val="TOC1"/>
              <w:rPr>
                <w:sz w:val="18"/>
                <w:szCs w:val="18"/>
              </w:rPr>
            </w:pPr>
            <w:r w:rsidRPr="00B17ABA">
              <w:rPr>
                <w:sz w:val="18"/>
                <w:szCs w:val="18"/>
              </w:rPr>
              <w:t>Consideration about drug switching</w:t>
            </w:r>
          </w:p>
        </w:tc>
      </w:tr>
      <w:tr w:rsidR="00DC2EDD" w:rsidRPr="00B17ABA" w:rsidTr="00DC2EDD">
        <w:trPr>
          <w:cantSplit/>
          <w:trHeight w:val="880"/>
        </w:trPr>
        <w:tc>
          <w:tcPr>
            <w:tcW w:w="160" w:type="pct"/>
            <w:tcBorders>
              <w:top w:val="double" w:sz="4" w:space="0" w:color="auto"/>
            </w:tcBorders>
            <w:hideMark/>
          </w:tcPr>
          <w:p w:rsidR="00DE3E5D" w:rsidRPr="00B17ABA" w:rsidRDefault="00DE3E5D" w:rsidP="00DC2EDD">
            <w:pPr>
              <w:pStyle w:val="TOC1"/>
              <w:rPr>
                <w:sz w:val="18"/>
                <w:szCs w:val="18"/>
              </w:rPr>
            </w:pPr>
            <w:r w:rsidRPr="00B17ABA">
              <w:rPr>
                <w:sz w:val="18"/>
                <w:szCs w:val="18"/>
              </w:rPr>
              <w:t>1</w:t>
            </w:r>
          </w:p>
        </w:tc>
        <w:tc>
          <w:tcPr>
            <w:tcW w:w="358" w:type="pct"/>
            <w:tcBorders>
              <w:top w:val="double" w:sz="4" w:space="0" w:color="auto"/>
            </w:tcBorders>
            <w:hideMark/>
          </w:tcPr>
          <w:p w:rsidR="00DE3E5D" w:rsidRPr="00B17ABA" w:rsidRDefault="00DE3E5D" w:rsidP="00EE2B4F">
            <w:pPr>
              <w:pStyle w:val="TOC1"/>
              <w:rPr>
                <w:sz w:val="18"/>
                <w:szCs w:val="18"/>
              </w:rPr>
            </w:pPr>
            <w:r w:rsidRPr="00B17ABA">
              <w:rPr>
                <w:sz w:val="18"/>
                <w:szCs w:val="18"/>
              </w:rPr>
              <w:t>Edelson</w:t>
            </w:r>
            <w:r w:rsidR="00DC2EDD"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Edelson&lt;/Author&gt;&lt;Year&gt;1990&lt;/Year&gt;&lt;RecNum&gt;378&lt;/RecNum&gt;&lt;DisplayText&gt;&lt;style face="superscript"&gt;[258]&lt;/style&gt;&lt;/DisplayText&gt;&lt;record&gt;&lt;rec-number&gt;378&lt;/rec-number&gt;&lt;foreign-keys&gt;&lt;key app="EN" db-id="z2a0dvwpazf220et2vh50z295rxpzfevwft2"&gt;378&lt;/key&gt;&lt;/foreign-keys&gt;&lt;ref-type name="Journal Article"&gt;17&lt;/ref-type&gt;&lt;contributors&gt;&lt;authors&gt;&lt;author&gt;Edelson, J. T.&lt;/author&gt;&lt;author&gt;Weinstein, M. C.&lt;/author&gt;&lt;author&gt;Tosteson, A. N.&lt;/author&gt;&lt;author&gt;Williams, L.&lt;/author&gt;&lt;author&gt;Lee, T. H.&lt;/author&gt;&lt;author&gt;Goldman, L.&lt;/author&gt;&lt;/authors&gt;&lt;/contributors&gt;&lt;auth-address&gt;Consolidated Department of Medicine, Brigham and Women&amp;apos;s Hospital, Boston, MA 02115.&lt;/auth-address&gt;&lt;titles&gt;&lt;title&gt;Long-term cost-effectiveness of various initial monotherapies for mild to moderate hypertension&lt;/title&gt;&lt;secondary-title&gt;Jama&lt;/secondary-title&gt;&lt;/titles&gt;&lt;periodical&gt;&lt;full-title&gt;JAMA&lt;/full-title&gt;&lt;abbr-1&gt;JAMA : the journal of the American Medical Association&lt;/abbr-1&gt;&lt;/periodical&gt;&lt;pages&gt;407-13&lt;/pages&gt;&lt;volume&gt;263&lt;/volume&gt;&lt;number&gt;3&lt;/number&gt;&lt;dates&gt;&lt;year&gt;1990&lt;/year&gt;&lt;/dates&gt;&lt;urls&gt;&lt;related-urls&gt;&lt;url&gt;http://ovidsp.ovid.com/ovidweb.cgi?T=JS&amp;amp;CSC=Y&amp;amp;NEWS=N&amp;amp;PAGE=fulltext&amp;amp;D=med3&amp;amp;AN=2136759&lt;/url&gt;&lt;url&gt;http://resolver.shef.ac.uk/?http://librarylinks.shef.ac.uk:3210/sfxlcl3?sid=OVID:medline&amp;amp;id=pmid:2136759&amp;amp;id=doi:&amp;amp;issn=0098-7484&amp;amp;isbn=&amp;amp;volume=263&amp;amp;issue=3&amp;amp;spage=407&amp;amp;pages=407-13&amp;amp;date=1990&amp;amp;title=JAMA&amp;amp;atitle=Long-term+cost-effectiveness+of+various+initial+monotherapies+for+mild+to+moderate+hypertension.&amp;amp;aulast=Edelson&amp;amp;pid=%3Cauthor%3EEdelson+JT%3BWeinstein+MC%3BTosteson+AN%3BWilliams+L%3BLee+TH%3BGoldman+L%3C%2Fauthor%3E%3CAN%3E2136759%3C%2FAN%3E%3CDT%3EJournal+Article%3C%2FDT%3E&lt;/url&gt;&lt;/related-urls&gt;&lt;/urls&gt;&lt;remote-database-name&gt;MEDLINE&lt;/remote-database-name&gt;&lt;remote-database-provider&gt;Ovid Technologies&lt;/remote-database-provider&gt;&lt;language&gt;RHH&lt;/language&gt;&lt;/record&gt;&lt;/Cite&gt;&lt;/EndNote&gt;</w:instrText>
            </w:r>
            <w:r w:rsidR="002D644F" w:rsidRPr="00B17ABA">
              <w:rPr>
                <w:sz w:val="18"/>
                <w:szCs w:val="18"/>
              </w:rPr>
              <w:fldChar w:fldCharType="separate"/>
            </w:r>
            <w:r w:rsidR="00EE2B4F" w:rsidRPr="00B17ABA">
              <w:rPr>
                <w:noProof/>
                <w:sz w:val="18"/>
                <w:szCs w:val="18"/>
                <w:vertAlign w:val="superscript"/>
              </w:rPr>
              <w:t>[258]</w:t>
            </w:r>
            <w:r w:rsidR="002D644F" w:rsidRPr="00B17ABA">
              <w:rPr>
                <w:sz w:val="18"/>
                <w:szCs w:val="18"/>
              </w:rPr>
              <w:fldChar w:fldCharType="end"/>
            </w:r>
          </w:p>
        </w:tc>
        <w:tc>
          <w:tcPr>
            <w:tcW w:w="261" w:type="pct"/>
            <w:tcBorders>
              <w:top w:val="double" w:sz="4" w:space="0" w:color="auto"/>
            </w:tcBorders>
            <w:hideMark/>
          </w:tcPr>
          <w:p w:rsidR="00DE3E5D" w:rsidRPr="00B17ABA" w:rsidRDefault="00DE3E5D" w:rsidP="00DC2EDD">
            <w:pPr>
              <w:pStyle w:val="TOC1"/>
              <w:rPr>
                <w:sz w:val="18"/>
                <w:szCs w:val="18"/>
              </w:rPr>
            </w:pPr>
            <w:r w:rsidRPr="00B17ABA">
              <w:rPr>
                <w:sz w:val="18"/>
                <w:szCs w:val="18"/>
              </w:rPr>
              <w:t>1990</w:t>
            </w:r>
          </w:p>
        </w:tc>
        <w:tc>
          <w:tcPr>
            <w:tcW w:w="236" w:type="pct"/>
            <w:tcBorders>
              <w:top w:val="double" w:sz="4" w:space="0" w:color="auto"/>
            </w:tcBorders>
            <w:hideMark/>
          </w:tcPr>
          <w:p w:rsidR="00DE3E5D" w:rsidRPr="00B17ABA" w:rsidRDefault="00DE3E5D" w:rsidP="00DC2EDD">
            <w:pPr>
              <w:pStyle w:val="TOC1"/>
              <w:rPr>
                <w:sz w:val="18"/>
                <w:szCs w:val="18"/>
              </w:rPr>
            </w:pPr>
            <w:r w:rsidRPr="00B17ABA">
              <w:rPr>
                <w:sz w:val="18"/>
                <w:szCs w:val="18"/>
              </w:rPr>
              <w:t>CEA</w:t>
            </w:r>
          </w:p>
        </w:tc>
        <w:tc>
          <w:tcPr>
            <w:tcW w:w="509" w:type="pct"/>
            <w:tcBorders>
              <w:top w:val="double" w:sz="4" w:space="0" w:color="auto"/>
            </w:tcBorders>
            <w:hideMark/>
          </w:tcPr>
          <w:p w:rsidR="00DE3E5D" w:rsidRPr="00B17ABA" w:rsidRDefault="00DE3E5D" w:rsidP="00DC2EDD">
            <w:pPr>
              <w:pStyle w:val="TOC1"/>
              <w:rPr>
                <w:sz w:val="18"/>
                <w:szCs w:val="18"/>
              </w:rPr>
            </w:pPr>
            <w:r w:rsidRPr="00B17ABA">
              <w:rPr>
                <w:sz w:val="18"/>
                <w:szCs w:val="18"/>
              </w:rPr>
              <w:t>Hypertensive patients without CHA.</w:t>
            </w:r>
          </w:p>
        </w:tc>
        <w:tc>
          <w:tcPr>
            <w:tcW w:w="478" w:type="pct"/>
            <w:tcBorders>
              <w:top w:val="double" w:sz="4" w:space="0" w:color="auto"/>
            </w:tcBorders>
            <w:hideMark/>
          </w:tcPr>
          <w:p w:rsidR="00DE3E5D" w:rsidRPr="00B17ABA" w:rsidRDefault="00DE3E5D" w:rsidP="00DC2EDD">
            <w:pPr>
              <w:pStyle w:val="TOC1"/>
              <w:rPr>
                <w:sz w:val="18"/>
                <w:szCs w:val="18"/>
              </w:rPr>
            </w:pPr>
            <w:r w:rsidRPr="00B17ABA">
              <w:rPr>
                <w:sz w:val="18"/>
                <w:szCs w:val="18"/>
              </w:rPr>
              <w:t>D, BB, ACEI, AB and CCB.</w:t>
            </w:r>
          </w:p>
        </w:tc>
        <w:tc>
          <w:tcPr>
            <w:tcW w:w="372" w:type="pct"/>
            <w:tcBorders>
              <w:top w:val="double" w:sz="4" w:space="0" w:color="auto"/>
            </w:tcBorders>
            <w:hideMark/>
          </w:tcPr>
          <w:p w:rsidR="00DE3E5D" w:rsidRPr="00B17ABA" w:rsidRDefault="00DE3E5D" w:rsidP="00DC2EDD">
            <w:pPr>
              <w:pStyle w:val="TOC1"/>
              <w:rPr>
                <w:sz w:val="18"/>
                <w:szCs w:val="18"/>
              </w:rPr>
            </w:pPr>
            <w:r w:rsidRPr="00B17ABA">
              <w:rPr>
                <w:sz w:val="18"/>
                <w:szCs w:val="18"/>
              </w:rPr>
              <w:t>20y.</w:t>
            </w:r>
          </w:p>
        </w:tc>
        <w:tc>
          <w:tcPr>
            <w:tcW w:w="266" w:type="pct"/>
            <w:tcBorders>
              <w:top w:val="double" w:sz="4" w:space="0" w:color="auto"/>
            </w:tcBorders>
            <w:hideMark/>
          </w:tcPr>
          <w:p w:rsidR="00DE3E5D" w:rsidRPr="00B17ABA" w:rsidRDefault="00DE3E5D" w:rsidP="00DC2EDD">
            <w:pPr>
              <w:pStyle w:val="TOC1"/>
              <w:rPr>
                <w:sz w:val="18"/>
                <w:szCs w:val="18"/>
              </w:rPr>
            </w:pPr>
            <w:r w:rsidRPr="00B17ABA">
              <w:rPr>
                <w:sz w:val="18"/>
                <w:szCs w:val="18"/>
              </w:rPr>
              <w:t>1y.</w:t>
            </w:r>
          </w:p>
        </w:tc>
        <w:tc>
          <w:tcPr>
            <w:tcW w:w="412" w:type="pct"/>
            <w:tcBorders>
              <w:top w:val="double" w:sz="4" w:space="0" w:color="auto"/>
            </w:tcBorders>
            <w:hideMark/>
          </w:tcPr>
          <w:p w:rsidR="00DE3E5D" w:rsidRPr="00B17ABA" w:rsidRDefault="00DE3E5D" w:rsidP="00DC2EDD">
            <w:pPr>
              <w:pStyle w:val="TOC1"/>
              <w:rPr>
                <w:sz w:val="18"/>
                <w:szCs w:val="18"/>
              </w:rPr>
            </w:pPr>
            <w:r w:rsidRPr="00B17ABA">
              <w:rPr>
                <w:sz w:val="18"/>
                <w:szCs w:val="18"/>
              </w:rPr>
              <w:t xml:space="preserve">The Coronary Heart Disease Policy Model. </w:t>
            </w:r>
          </w:p>
        </w:tc>
        <w:tc>
          <w:tcPr>
            <w:tcW w:w="460" w:type="pct"/>
            <w:tcBorders>
              <w:top w:val="double" w:sz="4" w:space="0" w:color="auto"/>
            </w:tcBorders>
            <w:hideMark/>
          </w:tcPr>
          <w:p w:rsidR="00DE3E5D" w:rsidRPr="00B17ABA" w:rsidRDefault="00DE3E5D" w:rsidP="00DC2EDD">
            <w:pPr>
              <w:pStyle w:val="TOC1"/>
              <w:rPr>
                <w:sz w:val="18"/>
                <w:szCs w:val="18"/>
              </w:rPr>
            </w:pPr>
            <w:r w:rsidRPr="00B17ABA">
              <w:rPr>
                <w:sz w:val="18"/>
                <w:szCs w:val="18"/>
              </w:rPr>
              <w:t>Alive with/without CHD</w:t>
            </w:r>
          </w:p>
        </w:tc>
        <w:tc>
          <w:tcPr>
            <w:tcW w:w="509" w:type="pct"/>
            <w:tcBorders>
              <w:top w:val="double" w:sz="4" w:space="0" w:color="auto"/>
            </w:tcBorders>
            <w:hideMark/>
          </w:tcPr>
          <w:p w:rsidR="00DE3E5D" w:rsidRPr="00B17ABA" w:rsidRDefault="00DE3E5D" w:rsidP="00DC2EDD">
            <w:pPr>
              <w:pStyle w:val="TOC1"/>
              <w:rPr>
                <w:sz w:val="18"/>
                <w:szCs w:val="18"/>
              </w:rPr>
            </w:pPr>
            <w:r w:rsidRPr="00B17ABA">
              <w:rPr>
                <w:sz w:val="18"/>
                <w:szCs w:val="18"/>
              </w:rPr>
              <w:t>Considered in sensitivity analysis as a reduction in quality of life.</w:t>
            </w:r>
          </w:p>
        </w:tc>
        <w:tc>
          <w:tcPr>
            <w:tcW w:w="420" w:type="pct"/>
            <w:tcBorders>
              <w:top w:val="double" w:sz="4" w:space="0" w:color="auto"/>
            </w:tcBorders>
            <w:hideMark/>
          </w:tcPr>
          <w:p w:rsidR="00DE3E5D" w:rsidRPr="00B17ABA" w:rsidRDefault="00DE3E5D" w:rsidP="00DC2EDD">
            <w:pPr>
              <w:pStyle w:val="TOC1"/>
              <w:rPr>
                <w:sz w:val="18"/>
                <w:szCs w:val="18"/>
              </w:rPr>
            </w:pPr>
            <w:r w:rsidRPr="00B17ABA">
              <w:rPr>
                <w:sz w:val="18"/>
                <w:szCs w:val="18"/>
              </w:rPr>
              <w:t>Not considered.</w:t>
            </w:r>
          </w:p>
        </w:tc>
        <w:tc>
          <w:tcPr>
            <w:tcW w:w="559" w:type="pct"/>
            <w:tcBorders>
              <w:top w:val="double" w:sz="4" w:space="0" w:color="auto"/>
            </w:tcBorders>
            <w:hideMark/>
          </w:tcPr>
          <w:p w:rsidR="00DE3E5D" w:rsidRPr="00B17ABA" w:rsidRDefault="00DE3E5D" w:rsidP="00DC2EDD">
            <w:pPr>
              <w:pStyle w:val="TOC1"/>
              <w:rPr>
                <w:sz w:val="18"/>
                <w:szCs w:val="18"/>
              </w:rPr>
            </w:pPr>
            <w:r w:rsidRPr="00B17ABA">
              <w:rPr>
                <w:sz w:val="18"/>
                <w:szCs w:val="18"/>
              </w:rPr>
              <w:t>Not considered.</w:t>
            </w:r>
          </w:p>
        </w:tc>
      </w:tr>
      <w:tr w:rsidR="00DC2EDD" w:rsidRPr="00B17ABA" w:rsidTr="00DC2EDD">
        <w:trPr>
          <w:cantSplit/>
          <w:trHeight w:val="983"/>
        </w:trPr>
        <w:tc>
          <w:tcPr>
            <w:tcW w:w="160" w:type="pct"/>
            <w:hideMark/>
          </w:tcPr>
          <w:p w:rsidR="00DE3E5D" w:rsidRPr="00B17ABA" w:rsidRDefault="00DE3E5D" w:rsidP="00DC2EDD">
            <w:pPr>
              <w:pStyle w:val="TOC1"/>
              <w:rPr>
                <w:sz w:val="18"/>
                <w:szCs w:val="18"/>
              </w:rPr>
            </w:pPr>
            <w:r w:rsidRPr="00B17ABA">
              <w:rPr>
                <w:sz w:val="18"/>
                <w:szCs w:val="18"/>
              </w:rPr>
              <w:t>2</w:t>
            </w:r>
          </w:p>
        </w:tc>
        <w:tc>
          <w:tcPr>
            <w:tcW w:w="358" w:type="pct"/>
            <w:hideMark/>
          </w:tcPr>
          <w:p w:rsidR="00DE3E5D" w:rsidRPr="00B17ABA" w:rsidRDefault="00DE3E5D" w:rsidP="00EE2B4F">
            <w:pPr>
              <w:pStyle w:val="TOC1"/>
              <w:rPr>
                <w:sz w:val="18"/>
                <w:szCs w:val="18"/>
              </w:rPr>
            </w:pPr>
            <w:r w:rsidRPr="00B17ABA">
              <w:rPr>
                <w:sz w:val="18"/>
                <w:szCs w:val="18"/>
              </w:rPr>
              <w:t>Kawachi</w:t>
            </w:r>
            <w:r w:rsidR="00DC2EDD"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Kawachi&lt;/Author&gt;&lt;Year&gt;1991&lt;/Year&gt;&lt;RecNum&gt;370&lt;/RecNum&gt;&lt;DisplayText&gt;&lt;style face="superscript"&gt;[249]&lt;/style&gt;&lt;/DisplayText&gt;&lt;record&gt;&lt;rec-number&gt;370&lt;/rec-number&gt;&lt;foreign-keys&gt;&lt;key app="EN" db-id="z2a0dvwpazf220et2vh50z295rxpzfevwft2"&gt;370&lt;/key&gt;&lt;/foreign-keys&gt;&lt;ref-type name="Journal Article"&gt;17&lt;/ref-type&gt;&lt;contributors&gt;&lt;authors&gt;&lt;author&gt;Kawachi, I.&lt;/author&gt;&lt;author&gt;Malcolm, L. A.&lt;/author&gt;&lt;/authors&gt;&lt;/contributors&gt;&lt;auth-address&gt;Department of Community Health, Wellington School of Medicine, New Zealand.&lt;/auth-address&gt;&lt;titles&gt;&lt;title&gt;The cost-effectiveness of treating mild-to-moderate hypertension: a reappraisal&lt;/title&gt;&lt;secondary-title&gt;J Hypertens&lt;/secondary-title&gt;&lt;/titles&gt;&lt;periodical&gt;&lt;full-title&gt;Journal of Hypertension&lt;/full-title&gt;&lt;abbr-1&gt;J Hypertens&lt;/abbr-1&gt;&lt;/periodical&gt;&lt;pages&gt;199-208&lt;/pages&gt;&lt;volume&gt;9&lt;/volume&gt;&lt;number&gt;3&lt;/number&gt;&lt;edition&gt;1991/03/01&lt;/edition&gt;&lt;keywords&gt;&lt;keyword&gt;Antihypertensive Agents/*therapeutic use&lt;/keyword&gt;&lt;keyword&gt;Cost-Benefit Analysis&lt;/keyword&gt;&lt;keyword&gt;Decision Support Techniques&lt;/keyword&gt;&lt;keyword&gt;Female&lt;/keyword&gt;&lt;keyword&gt;Health Resources/economics&lt;/keyword&gt;&lt;keyword&gt;Humans&lt;/keyword&gt;&lt;keyword&gt;Hypertension/drug therapy/*economics/epidemiology&lt;/keyword&gt;&lt;keyword&gt;Life Expectancy&lt;/keyword&gt;&lt;keyword&gt;Male&lt;/keyword&gt;&lt;keyword&gt;Models, Statistical&lt;/keyword&gt;&lt;keyword&gt;Morbidity&lt;/keyword&gt;&lt;keyword&gt;New Zealand/epidemiology&lt;/keyword&gt;&lt;keyword&gt;*Quality of Life&lt;/keyword&gt;&lt;keyword&gt;*Value of Life&lt;/keyword&gt;&lt;/keywords&gt;&lt;dates&gt;&lt;year&gt;1991&lt;/year&gt;&lt;pub-dates&gt;&lt;date&gt;Mar&lt;/date&gt;&lt;/pub-dates&gt;&lt;/dates&gt;&lt;isbn&gt;0263-6352 (Print)&amp;#xD;0263-6352 (Linking)&lt;/isbn&gt;&lt;accession-num&gt;1851782&lt;/accession-num&gt;&lt;urls&gt;&lt;related-urls&gt;&lt;url&gt;http://www.ncbi.nlm.nih.gov/entrez/query.fcgi?cmd=Retrieve&amp;amp;db=PubMed&amp;amp;dopt=Citation&amp;amp;list_uids=1851782&lt;/url&gt;&lt;/related-urls&gt;&lt;/urls&gt;&lt;language&gt;o&lt;/language&gt;&lt;/record&gt;&lt;/Cite&gt;&lt;/EndNote&gt;</w:instrText>
            </w:r>
            <w:r w:rsidR="002D644F" w:rsidRPr="00B17ABA">
              <w:rPr>
                <w:sz w:val="18"/>
                <w:szCs w:val="18"/>
              </w:rPr>
              <w:fldChar w:fldCharType="separate"/>
            </w:r>
            <w:r w:rsidR="00EE2B4F" w:rsidRPr="00B17ABA">
              <w:rPr>
                <w:noProof/>
                <w:sz w:val="18"/>
                <w:szCs w:val="18"/>
                <w:vertAlign w:val="superscript"/>
              </w:rPr>
              <w:t>[249]</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1991</w:t>
            </w:r>
          </w:p>
        </w:tc>
        <w:tc>
          <w:tcPr>
            <w:tcW w:w="236" w:type="pct"/>
            <w:hideMark/>
          </w:tcPr>
          <w:p w:rsidR="00DE3E5D" w:rsidRPr="00B17ABA" w:rsidRDefault="00DE3E5D" w:rsidP="00DC2EDD">
            <w:pPr>
              <w:pStyle w:val="TOC1"/>
              <w:rPr>
                <w:sz w:val="18"/>
                <w:szCs w:val="18"/>
              </w:rPr>
            </w:pPr>
            <w:r w:rsidRPr="00B17ABA">
              <w:rPr>
                <w:sz w:val="18"/>
                <w:szCs w:val="18"/>
              </w:rPr>
              <w:t>CUA</w:t>
            </w:r>
          </w:p>
        </w:tc>
        <w:tc>
          <w:tcPr>
            <w:tcW w:w="509" w:type="pct"/>
            <w:hideMark/>
          </w:tcPr>
          <w:p w:rsidR="00DE3E5D" w:rsidRPr="00B17ABA" w:rsidRDefault="00DE3E5D" w:rsidP="00DC2EDD">
            <w:pPr>
              <w:pStyle w:val="TOC1"/>
              <w:rPr>
                <w:sz w:val="18"/>
                <w:szCs w:val="18"/>
              </w:rPr>
            </w:pPr>
            <w:r w:rsidRPr="00B17ABA">
              <w:rPr>
                <w:sz w:val="18"/>
                <w:szCs w:val="18"/>
              </w:rPr>
              <w:t>Mild-to-moderate hypertension.</w:t>
            </w:r>
          </w:p>
        </w:tc>
        <w:tc>
          <w:tcPr>
            <w:tcW w:w="478" w:type="pct"/>
            <w:hideMark/>
          </w:tcPr>
          <w:p w:rsidR="00DE3E5D" w:rsidRPr="00B17ABA" w:rsidRDefault="00DE3E5D" w:rsidP="00DC2EDD">
            <w:pPr>
              <w:pStyle w:val="TOC1"/>
              <w:rPr>
                <w:sz w:val="18"/>
                <w:szCs w:val="18"/>
              </w:rPr>
            </w:pPr>
            <w:r w:rsidRPr="00B17ABA">
              <w:rPr>
                <w:sz w:val="18"/>
                <w:szCs w:val="18"/>
              </w:rPr>
              <w:t>D, BB and ACEI.</w:t>
            </w:r>
          </w:p>
        </w:tc>
        <w:tc>
          <w:tcPr>
            <w:tcW w:w="372" w:type="pct"/>
            <w:hideMark/>
          </w:tcPr>
          <w:p w:rsidR="00DE3E5D" w:rsidRPr="00B17ABA" w:rsidRDefault="00DE3E5D" w:rsidP="00DC2EDD">
            <w:pPr>
              <w:pStyle w:val="TOC1"/>
              <w:rPr>
                <w:sz w:val="18"/>
                <w:szCs w:val="18"/>
              </w:rPr>
            </w:pPr>
            <w:r w:rsidRPr="00B17ABA">
              <w:rPr>
                <w:sz w:val="18"/>
                <w:szCs w:val="18"/>
              </w:rPr>
              <w:t>Lifetime.</w:t>
            </w:r>
          </w:p>
        </w:tc>
        <w:tc>
          <w:tcPr>
            <w:tcW w:w="266" w:type="pct"/>
            <w:hideMark/>
          </w:tcPr>
          <w:p w:rsidR="00DE3E5D" w:rsidRPr="00B17ABA" w:rsidRDefault="00DE3E5D" w:rsidP="00DC2EDD">
            <w:pPr>
              <w:pStyle w:val="TOC1"/>
              <w:rPr>
                <w:sz w:val="18"/>
                <w:szCs w:val="18"/>
              </w:rPr>
            </w:pPr>
            <w:r w:rsidRPr="00B17ABA">
              <w:rPr>
                <w:sz w:val="18"/>
                <w:szCs w:val="18"/>
              </w:rPr>
              <w:t>1y.</w:t>
            </w:r>
          </w:p>
        </w:tc>
        <w:tc>
          <w:tcPr>
            <w:tcW w:w="412" w:type="pct"/>
            <w:hideMark/>
          </w:tcPr>
          <w:p w:rsidR="00DE3E5D" w:rsidRPr="00B17ABA" w:rsidRDefault="00DE3E5D" w:rsidP="00DC2EDD">
            <w:pPr>
              <w:pStyle w:val="TOC1"/>
              <w:rPr>
                <w:sz w:val="18"/>
                <w:szCs w:val="18"/>
              </w:rPr>
            </w:pPr>
            <w:r w:rsidRPr="00B17ABA">
              <w:rPr>
                <w:sz w:val="18"/>
                <w:szCs w:val="18"/>
              </w:rPr>
              <w:t>Based on the assumption of equal efficacy.</w:t>
            </w:r>
          </w:p>
        </w:tc>
        <w:tc>
          <w:tcPr>
            <w:tcW w:w="460" w:type="pct"/>
            <w:hideMark/>
          </w:tcPr>
          <w:p w:rsidR="00DE3E5D" w:rsidRPr="00B17ABA" w:rsidRDefault="00DE3E5D" w:rsidP="00DC2EDD">
            <w:pPr>
              <w:pStyle w:val="TOC1"/>
              <w:rPr>
                <w:sz w:val="18"/>
                <w:szCs w:val="18"/>
              </w:rPr>
            </w:pPr>
            <w:r w:rsidRPr="00B17ABA">
              <w:rPr>
                <w:sz w:val="18"/>
                <w:szCs w:val="18"/>
              </w:rPr>
              <w:t>Only considered mortality.</w:t>
            </w:r>
          </w:p>
        </w:tc>
        <w:tc>
          <w:tcPr>
            <w:tcW w:w="509" w:type="pct"/>
            <w:hideMark/>
          </w:tcPr>
          <w:p w:rsidR="00DE3E5D" w:rsidRPr="00B17ABA" w:rsidRDefault="00DE3E5D" w:rsidP="00DC2EDD">
            <w:pPr>
              <w:pStyle w:val="TOC1"/>
              <w:rPr>
                <w:sz w:val="18"/>
                <w:szCs w:val="18"/>
              </w:rPr>
            </w:pPr>
            <w:r w:rsidRPr="00B17ABA">
              <w:rPr>
                <w:sz w:val="18"/>
                <w:szCs w:val="18"/>
              </w:rPr>
              <w:t>Considered as a utility of side effects and the costs of treating side effects of medication.</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The annual cost of medication takes account of the quantity, mix and dosage of drugs.</w:t>
            </w:r>
          </w:p>
        </w:tc>
      </w:tr>
      <w:tr w:rsidR="00DC2EDD" w:rsidRPr="00B17ABA" w:rsidTr="00DC2EDD">
        <w:trPr>
          <w:cantSplit/>
          <w:trHeight w:val="1125"/>
        </w:trPr>
        <w:tc>
          <w:tcPr>
            <w:tcW w:w="160" w:type="pct"/>
            <w:hideMark/>
          </w:tcPr>
          <w:p w:rsidR="00DE3E5D" w:rsidRPr="00B17ABA" w:rsidRDefault="00DE3E5D" w:rsidP="00DC2EDD">
            <w:pPr>
              <w:pStyle w:val="TOC1"/>
              <w:rPr>
                <w:sz w:val="18"/>
                <w:szCs w:val="18"/>
              </w:rPr>
            </w:pPr>
            <w:r w:rsidRPr="00B17ABA">
              <w:rPr>
                <w:sz w:val="18"/>
                <w:szCs w:val="18"/>
              </w:rPr>
              <w:t>3</w:t>
            </w:r>
          </w:p>
        </w:tc>
        <w:tc>
          <w:tcPr>
            <w:tcW w:w="358" w:type="pct"/>
            <w:hideMark/>
          </w:tcPr>
          <w:p w:rsidR="00DE3E5D" w:rsidRPr="00B17ABA" w:rsidRDefault="00DE3E5D" w:rsidP="00EE2B4F">
            <w:pPr>
              <w:pStyle w:val="TOC1"/>
              <w:rPr>
                <w:sz w:val="18"/>
                <w:szCs w:val="18"/>
              </w:rPr>
            </w:pPr>
            <w:r w:rsidRPr="00B17ABA">
              <w:rPr>
                <w:sz w:val="18"/>
                <w:szCs w:val="18"/>
              </w:rPr>
              <w:t>Johannesson</w:t>
            </w:r>
            <w:r w:rsidR="00DC2EDD"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Johannesson&lt;/Author&gt;&lt;Year&gt;1994&lt;/Year&gt;&lt;RecNum&gt;484&lt;/RecNum&gt;&lt;DisplayText&gt;&lt;style face="superscript"&gt;[302]&lt;/style&gt;&lt;/DisplayText&gt;&lt;record&gt;&lt;rec-number&gt;484&lt;/rec-number&gt;&lt;foreign-keys&gt;&lt;key app="EN" db-id="z2a0dvwpazf220et2vh50z295rxpzfevwft2"&gt;484&lt;/key&gt;&lt;/foreign-keys&gt;&lt;ref-type name="Journal Article"&gt;17&lt;/ref-type&gt;&lt;contributors&gt;&lt;authors&gt;&lt;author&gt;Johannesson, M.&lt;/author&gt;&lt;/authors&gt;&lt;/contributors&gt;&lt;auth-address&gt;Centre for Health Economics, Stockholm School of Economics, Sweden.&lt;/auth-address&gt;&lt;titles&gt;&lt;title&gt;The cost-effectiveness of the switch towards more expensive antihypertensive drugs&lt;/title&gt;&lt;secondary-title&gt;Health Policy&lt;/secondary-title&gt;&lt;/titles&gt;&lt;periodical&gt;&lt;full-title&gt;Health Policy&lt;/full-title&gt;&lt;/periodical&gt;&lt;pages&gt;1-13&lt;/pages&gt;&lt;volume&gt;28&lt;/volume&gt;&lt;number&gt;1&lt;/number&gt;&lt;dates&gt;&lt;year&gt;1994&lt;/year&gt;&lt;pub-dates&gt;&lt;date&gt;Mar&lt;/date&gt;&lt;/pub-dates&gt;&lt;/dates&gt;&lt;accession-num&gt;10136603&lt;/accession-num&gt;&lt;urls&gt;&lt;related-urls&gt;&lt;url&gt;http://ovidsp.ovid.com/ovidweb.cgi?T=JS&amp;amp;CSC=Y&amp;amp;NEWS=N&amp;amp;PAGE=fulltext&amp;amp;D=med3&amp;amp;AN=10136603&lt;/url&gt;&lt;url&gt;http://resolver.shef.ac.uk/?http://librarylinks.shef.ac.uk:3210/sfxlcl3?sid=OVID:medline&amp;amp;id=pmid:10136603&amp;amp;id=doi:&amp;amp;issn=0168-8510&amp;amp;isbn=&amp;amp;volume=28&amp;amp;issue=1&amp;amp;spage=1&amp;amp;pages=1-13&amp;amp;date=1994&amp;amp;title=Health+Policy&amp;amp;atitle=The+cost-effectiveness+of+the+switch+towards+more+expensive+antihypertensive+drugs.&amp;amp;aulast=Johannesson&amp;amp;pid=%3Cauthor%3EJohannesson+M%3C%2Fauthor%3E%3CAN%3E10136603%3C%2FAN%3E%3CDT%3EComparative+Study%3C%2FDT%3E&lt;/url&gt;&lt;/related-urls&gt;&lt;/urls&gt;&lt;/record&gt;&lt;/Cite&gt;&lt;/EndNote&gt;</w:instrText>
            </w:r>
            <w:r w:rsidR="002D644F" w:rsidRPr="00B17ABA">
              <w:rPr>
                <w:sz w:val="18"/>
                <w:szCs w:val="18"/>
              </w:rPr>
              <w:fldChar w:fldCharType="separate"/>
            </w:r>
            <w:r w:rsidR="00EE2B4F" w:rsidRPr="00B17ABA">
              <w:rPr>
                <w:noProof/>
                <w:sz w:val="18"/>
                <w:szCs w:val="18"/>
                <w:vertAlign w:val="superscript"/>
              </w:rPr>
              <w:t>[302]</w:t>
            </w:r>
            <w:r w:rsidR="002D644F" w:rsidRPr="00B17ABA">
              <w:rPr>
                <w:sz w:val="18"/>
                <w:szCs w:val="18"/>
              </w:rPr>
              <w:fldChar w:fldCharType="end"/>
            </w:r>
          </w:p>
        </w:tc>
        <w:tc>
          <w:tcPr>
            <w:tcW w:w="261" w:type="pct"/>
            <w:hideMark/>
          </w:tcPr>
          <w:p w:rsidR="00DE3E5D" w:rsidRPr="00B17ABA" w:rsidRDefault="00DC2EDD" w:rsidP="00DC2EDD">
            <w:pPr>
              <w:pStyle w:val="TOC1"/>
              <w:rPr>
                <w:sz w:val="18"/>
                <w:szCs w:val="18"/>
              </w:rPr>
            </w:pPr>
            <w:r w:rsidRPr="00B17ABA">
              <w:rPr>
                <w:sz w:val="18"/>
                <w:szCs w:val="18"/>
              </w:rPr>
              <w:t>1994</w:t>
            </w:r>
          </w:p>
        </w:tc>
        <w:tc>
          <w:tcPr>
            <w:tcW w:w="236" w:type="pct"/>
            <w:hideMark/>
          </w:tcPr>
          <w:p w:rsidR="00DE3E5D" w:rsidRPr="00B17ABA" w:rsidRDefault="00DE3E5D" w:rsidP="00DC2EDD">
            <w:pPr>
              <w:pStyle w:val="TOC1"/>
              <w:rPr>
                <w:sz w:val="18"/>
                <w:szCs w:val="18"/>
              </w:rPr>
            </w:pPr>
            <w:r w:rsidRPr="00B17ABA">
              <w:rPr>
                <w:sz w:val="18"/>
                <w:szCs w:val="18"/>
              </w:rPr>
              <w:t xml:space="preserve">CEA </w:t>
            </w:r>
          </w:p>
        </w:tc>
        <w:tc>
          <w:tcPr>
            <w:tcW w:w="509" w:type="pct"/>
            <w:hideMark/>
          </w:tcPr>
          <w:p w:rsidR="00DE3E5D" w:rsidRPr="00B17ABA" w:rsidRDefault="00DE3E5D" w:rsidP="00DC2EDD">
            <w:pPr>
              <w:pStyle w:val="TOC1"/>
              <w:rPr>
                <w:sz w:val="18"/>
                <w:szCs w:val="18"/>
              </w:rPr>
            </w:pPr>
            <w:r w:rsidRPr="00B17ABA">
              <w:rPr>
                <w:sz w:val="18"/>
                <w:szCs w:val="18"/>
              </w:rPr>
              <w:t>Middle-aged men with mild to moderate uncomplicated hypertension (in MAPHY).</w:t>
            </w:r>
          </w:p>
        </w:tc>
        <w:tc>
          <w:tcPr>
            <w:tcW w:w="478" w:type="pct"/>
            <w:hideMark/>
          </w:tcPr>
          <w:p w:rsidR="00DE3E5D" w:rsidRPr="00B17ABA" w:rsidRDefault="00DE3E5D" w:rsidP="00DC2EDD">
            <w:pPr>
              <w:pStyle w:val="TOC1"/>
              <w:rPr>
                <w:sz w:val="18"/>
                <w:szCs w:val="18"/>
              </w:rPr>
            </w:pPr>
            <w:r w:rsidRPr="00B17ABA">
              <w:rPr>
                <w:sz w:val="18"/>
                <w:szCs w:val="18"/>
              </w:rPr>
              <w:t>D and BB.</w:t>
            </w:r>
          </w:p>
        </w:tc>
        <w:tc>
          <w:tcPr>
            <w:tcW w:w="372" w:type="pct"/>
            <w:hideMark/>
          </w:tcPr>
          <w:p w:rsidR="00DE3E5D" w:rsidRPr="00B17ABA" w:rsidRDefault="00DE3E5D" w:rsidP="00DC2EDD">
            <w:pPr>
              <w:pStyle w:val="TOC1"/>
              <w:rPr>
                <w:sz w:val="18"/>
                <w:szCs w:val="18"/>
              </w:rPr>
            </w:pPr>
            <w:r w:rsidRPr="00B17ABA">
              <w:rPr>
                <w:sz w:val="18"/>
                <w:szCs w:val="18"/>
              </w:rPr>
              <w:t>5y.</w:t>
            </w:r>
          </w:p>
        </w:tc>
        <w:tc>
          <w:tcPr>
            <w:tcW w:w="266" w:type="pct"/>
            <w:hideMark/>
          </w:tcPr>
          <w:p w:rsidR="00DE3E5D" w:rsidRPr="00B17ABA" w:rsidRDefault="00DE3E5D" w:rsidP="00DC2EDD">
            <w:pPr>
              <w:pStyle w:val="TOC1"/>
              <w:rPr>
                <w:sz w:val="18"/>
                <w:szCs w:val="18"/>
              </w:rPr>
            </w:pPr>
            <w:r w:rsidRPr="00B17ABA">
              <w:rPr>
                <w:sz w:val="18"/>
                <w:szCs w:val="18"/>
              </w:rPr>
              <w:t>1y.</w:t>
            </w:r>
          </w:p>
        </w:tc>
        <w:tc>
          <w:tcPr>
            <w:tcW w:w="412" w:type="pct"/>
            <w:hideMark/>
          </w:tcPr>
          <w:p w:rsidR="00DE3E5D" w:rsidRPr="00B17ABA" w:rsidRDefault="00DE3E5D" w:rsidP="00DC2EDD">
            <w:pPr>
              <w:pStyle w:val="TOC1"/>
              <w:rPr>
                <w:sz w:val="18"/>
                <w:szCs w:val="18"/>
              </w:rPr>
            </w:pPr>
            <w:r w:rsidRPr="00B17ABA">
              <w:rPr>
                <w:sz w:val="18"/>
                <w:szCs w:val="18"/>
              </w:rPr>
              <w:t>Computer simulation model using Framingham equations.</w:t>
            </w:r>
          </w:p>
        </w:tc>
        <w:tc>
          <w:tcPr>
            <w:tcW w:w="460" w:type="pct"/>
            <w:hideMark/>
          </w:tcPr>
          <w:p w:rsidR="00DE3E5D" w:rsidRPr="00B17ABA" w:rsidRDefault="00DE3E5D" w:rsidP="00DC2EDD">
            <w:pPr>
              <w:pStyle w:val="TOC1"/>
              <w:rPr>
                <w:sz w:val="18"/>
                <w:szCs w:val="18"/>
              </w:rPr>
            </w:pPr>
            <w:r w:rsidRPr="00B17ABA">
              <w:rPr>
                <w:sz w:val="18"/>
                <w:szCs w:val="18"/>
              </w:rPr>
              <w:t>Not mentioned.</w:t>
            </w:r>
          </w:p>
        </w:tc>
        <w:tc>
          <w:tcPr>
            <w:tcW w:w="509" w:type="pct"/>
            <w:hideMark/>
          </w:tcPr>
          <w:p w:rsidR="00DE3E5D" w:rsidRPr="00B17ABA" w:rsidRDefault="00DE3E5D" w:rsidP="00DC2EDD">
            <w:pPr>
              <w:pStyle w:val="TOC1"/>
              <w:rPr>
                <w:sz w:val="18"/>
                <w:szCs w:val="18"/>
              </w:rPr>
            </w:pPr>
            <w:r w:rsidRPr="00B17ABA">
              <w:rPr>
                <w:sz w:val="18"/>
                <w:szCs w:val="18"/>
              </w:rPr>
              <w:t>Not considered.</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Not considered. The cost of additional antihypertensive drugs added after randomisation was assumed to be the same in both groups.</w:t>
            </w:r>
          </w:p>
        </w:tc>
      </w:tr>
      <w:tr w:rsidR="00DC2EDD" w:rsidRPr="00B17ABA" w:rsidTr="00DC2EDD">
        <w:trPr>
          <w:cantSplit/>
          <w:trHeight w:val="1124"/>
        </w:trPr>
        <w:tc>
          <w:tcPr>
            <w:tcW w:w="160" w:type="pct"/>
            <w:hideMark/>
          </w:tcPr>
          <w:p w:rsidR="00DE3E5D" w:rsidRPr="00B17ABA" w:rsidRDefault="00DE3E5D" w:rsidP="00DC2EDD">
            <w:pPr>
              <w:pStyle w:val="TOC1"/>
              <w:rPr>
                <w:sz w:val="18"/>
                <w:szCs w:val="18"/>
              </w:rPr>
            </w:pPr>
            <w:r w:rsidRPr="00B17ABA">
              <w:rPr>
                <w:sz w:val="18"/>
                <w:szCs w:val="18"/>
              </w:rPr>
              <w:t>4</w:t>
            </w:r>
          </w:p>
        </w:tc>
        <w:tc>
          <w:tcPr>
            <w:tcW w:w="358" w:type="pct"/>
            <w:hideMark/>
          </w:tcPr>
          <w:p w:rsidR="00DE3E5D" w:rsidRPr="00B17ABA" w:rsidRDefault="00DE3E5D" w:rsidP="00EE2B4F">
            <w:pPr>
              <w:pStyle w:val="TOC1"/>
              <w:rPr>
                <w:sz w:val="18"/>
                <w:szCs w:val="18"/>
              </w:rPr>
            </w:pPr>
            <w:r w:rsidRPr="00B17ABA">
              <w:rPr>
                <w:sz w:val="18"/>
                <w:szCs w:val="18"/>
              </w:rPr>
              <w:t>Hilleman</w:t>
            </w:r>
            <w:r w:rsidR="00DC2EDD"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Hilleman&lt;/Author&gt;&lt;Year&gt;1994&lt;/Year&gt;&lt;RecNum&gt;376&lt;/RecNum&gt;&lt;DisplayText&gt;&lt;style face="superscript"&gt;[250]&lt;/style&gt;&lt;/DisplayText&gt;&lt;record&gt;&lt;rec-number&gt;376&lt;/rec-number&gt;&lt;foreign-keys&gt;&lt;key app="EN" db-id="z2a0dvwpazf220et2vh50z295rxpzfevwft2"&gt;376&lt;/key&gt;&lt;/foreign-keys&gt;&lt;ref-type name="Journal Article"&gt;17&lt;/ref-type&gt;&lt;contributors&gt;&lt;authors&gt;&lt;author&gt;Hilleman, D. E.&lt;/author&gt;&lt;author&gt;Mohiuddin, S. M.&lt;/author&gt;&lt;author&gt;Lucas, B. D., Jr.&lt;/author&gt;&lt;author&gt;Stading, J. A.&lt;/author&gt;&lt;author&gt;Stoysich, A. M.&lt;/author&gt;&lt;author&gt;Ryschon, K.&lt;/author&gt;&lt;/authors&gt;&lt;/contributors&gt;&lt;auth-address&gt;Creighton University Cardiac Center, Creighton University, Omaha, Nebraska.&lt;/auth-address&gt;&lt;titles&gt;&lt;title&gt;Cost-minimization analysis of initial antihypertensive therapy in patients with mild-to-moderate essential diastolic hypertension&lt;/title&gt;&lt;secondary-title&gt;Clinical Therapeutics&lt;/secondary-title&gt;&lt;/titles&gt;&lt;periodical&gt;&lt;full-title&gt;Clinical Therapeutics&lt;/full-title&gt;&lt;abbr-1&gt;Clin Ther&lt;/abbr-1&gt;&lt;/periodical&gt;&lt;pages&gt;88-102&lt;/pages&gt;&lt;volume&gt;16&lt;/volume&gt;&lt;number&gt;1&lt;/number&gt;&lt;dates&gt;&lt;year&gt;1994&lt;/year&gt;&lt;/dates&gt;&lt;urls&gt;&lt;related-urls&gt;&lt;url&gt;http://ovidsp.ovid.com/ovidweb.cgi?T=JS&amp;amp;CSC=Y&amp;amp;NEWS=N&amp;amp;PAGE=fulltext&amp;amp;D=med3&amp;amp;AN=7911403&lt;/url&gt;&lt;url&gt;http://resolver.shef.ac.uk/?http://librarylinks.shef.ac.uk:3210/sfxlcl3?sid=OVID:medline&amp;amp;id=pmid:7911403&amp;amp;id=doi:&amp;amp;issn=0149-2918&amp;amp;isbn=&amp;amp;volume=16&amp;amp;issue=1&amp;amp;spage=88&amp;amp;pages=88-102%3B+discussion+87&amp;amp;date=1994&amp;amp;title=Clinical+Therapeutics&amp;amp;atitle=Cost-minimization+analysis+of+initial+antihypertensive+therapy+in+patients+with+mild-to-moderate+essential+diastolic+hypertension.&amp;amp;aulast=Hilleman&amp;amp;pid=%3Cauthor%3EHilleman+DE%3BMohiuddin+SM%3BLucas+BD+Jr%3BStading+JA%3BStoysich+AM%3BRyschon+K%3C%2Fauthor%3E%3CAN%3E7911403%3C%2FAN%3E%3CDT%3EJournal+Article%3C%2FDT%3E&lt;/url&gt;&lt;/related-urls&gt;&lt;/urls&gt;&lt;remote-database-name&gt;MEDLINE&lt;/remote-database-name&gt;&lt;remote-database-provider&gt;Ovid Technologies&lt;/remote-database-provider&gt;&lt;/record&gt;&lt;/Cite&gt;&lt;/EndNote&gt;</w:instrText>
            </w:r>
            <w:r w:rsidR="002D644F" w:rsidRPr="00B17ABA">
              <w:rPr>
                <w:sz w:val="18"/>
                <w:szCs w:val="18"/>
              </w:rPr>
              <w:fldChar w:fldCharType="separate"/>
            </w:r>
            <w:r w:rsidR="00EE2B4F" w:rsidRPr="00B17ABA">
              <w:rPr>
                <w:noProof/>
                <w:sz w:val="18"/>
                <w:szCs w:val="18"/>
                <w:vertAlign w:val="superscript"/>
              </w:rPr>
              <w:t>[250]</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1994</w:t>
            </w:r>
          </w:p>
        </w:tc>
        <w:tc>
          <w:tcPr>
            <w:tcW w:w="236" w:type="pct"/>
            <w:hideMark/>
          </w:tcPr>
          <w:p w:rsidR="00DE3E5D" w:rsidRPr="00B17ABA" w:rsidRDefault="00DE3E5D" w:rsidP="00DC2EDD">
            <w:pPr>
              <w:pStyle w:val="TOC1"/>
              <w:rPr>
                <w:sz w:val="18"/>
                <w:szCs w:val="18"/>
              </w:rPr>
            </w:pPr>
            <w:r w:rsidRPr="00B17ABA">
              <w:rPr>
                <w:sz w:val="18"/>
                <w:szCs w:val="18"/>
              </w:rPr>
              <w:t xml:space="preserve">CMA </w:t>
            </w:r>
          </w:p>
        </w:tc>
        <w:tc>
          <w:tcPr>
            <w:tcW w:w="509" w:type="pct"/>
            <w:hideMark/>
          </w:tcPr>
          <w:p w:rsidR="00DE3E5D" w:rsidRPr="00B17ABA" w:rsidRDefault="00DE3E5D" w:rsidP="00DC2EDD">
            <w:pPr>
              <w:pStyle w:val="TOC1"/>
              <w:rPr>
                <w:sz w:val="18"/>
                <w:szCs w:val="18"/>
              </w:rPr>
            </w:pPr>
            <w:r w:rsidRPr="00B17ABA">
              <w:rPr>
                <w:sz w:val="18"/>
                <w:szCs w:val="18"/>
              </w:rPr>
              <w:t>Newly diagnosed mild-to-moderate hypertension.</w:t>
            </w:r>
          </w:p>
        </w:tc>
        <w:tc>
          <w:tcPr>
            <w:tcW w:w="478" w:type="pct"/>
            <w:hideMark/>
          </w:tcPr>
          <w:p w:rsidR="00DE3E5D" w:rsidRPr="00B17ABA" w:rsidRDefault="00DE3E5D" w:rsidP="00DC2EDD">
            <w:pPr>
              <w:pStyle w:val="TOC1"/>
              <w:rPr>
                <w:sz w:val="18"/>
                <w:szCs w:val="18"/>
              </w:rPr>
            </w:pPr>
            <w:r w:rsidRPr="00B17ABA">
              <w:rPr>
                <w:sz w:val="18"/>
                <w:szCs w:val="18"/>
              </w:rPr>
              <w:t>D, BB, AB, A2, ACEI and CCB.</w:t>
            </w:r>
          </w:p>
        </w:tc>
        <w:tc>
          <w:tcPr>
            <w:tcW w:w="372" w:type="pct"/>
            <w:hideMark/>
          </w:tcPr>
          <w:p w:rsidR="00DE3E5D" w:rsidRPr="00B17ABA" w:rsidRDefault="00DE3E5D" w:rsidP="00DC2EDD">
            <w:pPr>
              <w:pStyle w:val="TOC1"/>
              <w:rPr>
                <w:sz w:val="18"/>
                <w:szCs w:val="18"/>
              </w:rPr>
            </w:pPr>
            <w:r w:rsidRPr="00B17ABA">
              <w:rPr>
                <w:sz w:val="18"/>
                <w:szCs w:val="18"/>
              </w:rPr>
              <w:t>1y.</w:t>
            </w:r>
          </w:p>
        </w:tc>
        <w:tc>
          <w:tcPr>
            <w:tcW w:w="266" w:type="pct"/>
            <w:hideMark/>
          </w:tcPr>
          <w:p w:rsidR="00DE3E5D" w:rsidRPr="00B17ABA" w:rsidRDefault="00DE3E5D" w:rsidP="00DC2EDD">
            <w:pPr>
              <w:pStyle w:val="TOC1"/>
              <w:rPr>
                <w:sz w:val="18"/>
                <w:szCs w:val="18"/>
              </w:rPr>
            </w:pPr>
            <w:r w:rsidRPr="00B17ABA">
              <w:rPr>
                <w:sz w:val="18"/>
                <w:szCs w:val="18"/>
              </w:rPr>
              <w:t>No cycle.</w:t>
            </w:r>
          </w:p>
        </w:tc>
        <w:tc>
          <w:tcPr>
            <w:tcW w:w="412" w:type="pct"/>
            <w:hideMark/>
          </w:tcPr>
          <w:p w:rsidR="00DE3E5D" w:rsidRPr="00B17ABA" w:rsidRDefault="00DE3E5D" w:rsidP="00DC2EDD">
            <w:pPr>
              <w:pStyle w:val="TOC1"/>
              <w:rPr>
                <w:sz w:val="18"/>
                <w:szCs w:val="18"/>
              </w:rPr>
            </w:pPr>
            <w:r w:rsidRPr="00B17ABA">
              <w:rPr>
                <w:sz w:val="18"/>
                <w:szCs w:val="18"/>
              </w:rPr>
              <w:t>Based on the assumption of equal efficacy.</w:t>
            </w:r>
          </w:p>
        </w:tc>
        <w:tc>
          <w:tcPr>
            <w:tcW w:w="460" w:type="pct"/>
            <w:hideMark/>
          </w:tcPr>
          <w:p w:rsidR="00DE3E5D" w:rsidRPr="00B17ABA" w:rsidRDefault="00DE3E5D" w:rsidP="00DC2EDD">
            <w:pPr>
              <w:pStyle w:val="TOC1"/>
              <w:rPr>
                <w:sz w:val="18"/>
                <w:szCs w:val="18"/>
              </w:rPr>
            </w:pPr>
            <w:r w:rsidRPr="00B17ABA">
              <w:rPr>
                <w:sz w:val="18"/>
                <w:szCs w:val="18"/>
              </w:rPr>
              <w:t>Not included.</w:t>
            </w:r>
          </w:p>
        </w:tc>
        <w:tc>
          <w:tcPr>
            <w:tcW w:w="509" w:type="pct"/>
            <w:hideMark/>
          </w:tcPr>
          <w:p w:rsidR="00DE3E5D" w:rsidRPr="00B17ABA" w:rsidRDefault="00DE3E5D" w:rsidP="00DC2EDD">
            <w:pPr>
              <w:pStyle w:val="TOC1"/>
              <w:rPr>
                <w:sz w:val="18"/>
                <w:szCs w:val="18"/>
              </w:rPr>
            </w:pPr>
            <w:r w:rsidRPr="00B17ABA">
              <w:rPr>
                <w:sz w:val="18"/>
                <w:szCs w:val="18"/>
              </w:rPr>
              <w:t>Considered as a cost associated with treating side effects.</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Not considered. If one antihypertensive agent was substituted for another over the course of treatment, the patient was excluded from the analysis.</w:t>
            </w:r>
          </w:p>
        </w:tc>
      </w:tr>
      <w:tr w:rsidR="00DC2EDD" w:rsidRPr="00B17ABA" w:rsidTr="00DC2EDD">
        <w:trPr>
          <w:cantSplit/>
          <w:trHeight w:val="983"/>
        </w:trPr>
        <w:tc>
          <w:tcPr>
            <w:tcW w:w="160" w:type="pct"/>
            <w:hideMark/>
          </w:tcPr>
          <w:p w:rsidR="00DE3E5D" w:rsidRPr="00B17ABA" w:rsidRDefault="00DE3E5D" w:rsidP="00DC2EDD">
            <w:pPr>
              <w:pStyle w:val="TOC1"/>
              <w:rPr>
                <w:sz w:val="18"/>
                <w:szCs w:val="18"/>
              </w:rPr>
            </w:pPr>
            <w:r w:rsidRPr="00B17ABA">
              <w:rPr>
                <w:sz w:val="18"/>
                <w:szCs w:val="18"/>
              </w:rPr>
              <w:lastRenderedPageBreak/>
              <w:t>5</w:t>
            </w:r>
          </w:p>
        </w:tc>
        <w:tc>
          <w:tcPr>
            <w:tcW w:w="358" w:type="pct"/>
            <w:hideMark/>
          </w:tcPr>
          <w:p w:rsidR="00DE3E5D" w:rsidRPr="00B17ABA" w:rsidRDefault="00DE3E5D" w:rsidP="00EE2B4F">
            <w:pPr>
              <w:pStyle w:val="TOC1"/>
              <w:rPr>
                <w:sz w:val="18"/>
                <w:szCs w:val="18"/>
              </w:rPr>
            </w:pPr>
            <w:r w:rsidRPr="00B17ABA">
              <w:rPr>
                <w:sz w:val="18"/>
                <w:szCs w:val="18"/>
              </w:rPr>
              <w:t>Johannesson</w:t>
            </w:r>
            <w:r w:rsidR="00DC2EDD"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Johannesson&lt;/Author&gt;&lt;Year&gt;1996&lt;/Year&gt;&lt;RecNum&gt;485&lt;/RecNum&gt;&lt;DisplayText&gt;&lt;style face="superscript"&gt;[303]&lt;/style&gt;&lt;/DisplayText&gt;&lt;record&gt;&lt;rec-number&gt;485&lt;/rec-number&gt;&lt;foreign-keys&gt;&lt;key app="EN" db-id="z2a0dvwpazf220et2vh50z295rxpzfevwft2"&gt;485&lt;/key&gt;&lt;/foreign-keys&gt;&lt;ref-type name="Journal Article"&gt;17&lt;/ref-type&gt;&lt;contributors&gt;&lt;authors&gt;&lt;author&gt;Johannesson, M.&lt;/author&gt;&lt;/authors&gt;&lt;/contributors&gt;&lt;auth-address&gt;Centre for Health Economics, Stockholm School of Economics, Sweden.&lt;/auth-address&gt;&lt;titles&gt;&lt;title&gt;The cost-effectiveness of hypertension treatment in Sweden: an analysis of the criteria for intervention and the choice of drug treatment&lt;/title&gt;&lt;secondary-title&gt;Journal of Human Hypertension&lt;/secondary-title&gt;&lt;/titles&gt;&lt;periodical&gt;&lt;full-title&gt;Journal of Human Hypertension&lt;/full-title&gt;&lt;/periodical&gt;&lt;volume&gt;10&lt;/volume&gt;&lt;number&gt;2&lt;/number&gt;&lt;dates&gt;&lt;year&gt;1996&lt;/year&gt;&lt;/dates&gt;&lt;urls&gt;&lt;related-urls&gt;&lt;url&gt;http://ovidsp.ovid.com/ovidweb.cgi?T=JS&amp;amp;CSC=Y&amp;amp;NEWS=N&amp;amp;PAGE=fulltext&amp;amp;D=med4&amp;amp;AN=8868040&lt;/url&gt;&lt;url&gt;http://resolver.shef.ac.uk/?http://librarylinks.shef.ac.uk:3210/sfxlcl3?sid=OVID:medline&amp;amp;id=pmid:8868040&amp;amp;id=doi:&amp;amp;issn=0950-9240&amp;amp;isbn=&amp;amp;volume=10&amp;amp;issue=2&amp;amp;spage=S23&amp;amp;pages=S23-6&amp;amp;date=1996&amp;amp;title=Journal+of+Human+Hypertension&amp;amp;atitle=The+cost-effectiveness+of+hypertension+treatment+in+Sweden%3A+an+analysis+of+the+criteria+for+intervention+and+the+choice+of+drug+treatment.&amp;amp;aulast=Johannesson&amp;amp;pid=%3Cauthor%3EJohannesson+M%3C%2Fauthor%3E%3CAN%3E8868040%3C%2FAN%3E%3CDT%3EJournal+Article%3C%2FDT%3E&lt;/url&gt;&lt;/related-urls&gt;&lt;/urls&gt;&lt;remote-database-name&gt;MEDLINE&lt;/remote-database-name&gt;&lt;remote-database-provider&gt;Ovid Technologies&lt;/remote-database-provider&gt;&lt;language&gt;CADTH&lt;/language&gt;&lt;/record&gt;&lt;/Cite&gt;&lt;/EndNote&gt;</w:instrText>
            </w:r>
            <w:r w:rsidR="002D644F" w:rsidRPr="00B17ABA">
              <w:rPr>
                <w:sz w:val="18"/>
                <w:szCs w:val="18"/>
              </w:rPr>
              <w:fldChar w:fldCharType="separate"/>
            </w:r>
            <w:r w:rsidR="00EE2B4F" w:rsidRPr="00B17ABA">
              <w:rPr>
                <w:noProof/>
                <w:sz w:val="18"/>
                <w:szCs w:val="18"/>
                <w:vertAlign w:val="superscript"/>
              </w:rPr>
              <w:t>[303]</w:t>
            </w:r>
            <w:r w:rsidR="002D644F" w:rsidRPr="00B17ABA">
              <w:rPr>
                <w:sz w:val="18"/>
                <w:szCs w:val="18"/>
              </w:rPr>
              <w:fldChar w:fldCharType="end"/>
            </w:r>
          </w:p>
        </w:tc>
        <w:tc>
          <w:tcPr>
            <w:tcW w:w="261" w:type="pct"/>
            <w:hideMark/>
          </w:tcPr>
          <w:p w:rsidR="00DE3E5D" w:rsidRPr="00B17ABA" w:rsidRDefault="00DC2EDD" w:rsidP="00DC2EDD">
            <w:pPr>
              <w:pStyle w:val="TOC1"/>
              <w:rPr>
                <w:sz w:val="18"/>
                <w:szCs w:val="18"/>
              </w:rPr>
            </w:pPr>
            <w:r w:rsidRPr="00B17ABA">
              <w:rPr>
                <w:sz w:val="18"/>
                <w:szCs w:val="18"/>
              </w:rPr>
              <w:t>1996</w:t>
            </w:r>
          </w:p>
        </w:tc>
        <w:tc>
          <w:tcPr>
            <w:tcW w:w="236" w:type="pct"/>
            <w:hideMark/>
          </w:tcPr>
          <w:p w:rsidR="00DE3E5D" w:rsidRPr="00B17ABA" w:rsidRDefault="00DE3E5D" w:rsidP="00DC2EDD">
            <w:pPr>
              <w:pStyle w:val="TOC1"/>
              <w:rPr>
                <w:sz w:val="18"/>
                <w:szCs w:val="18"/>
              </w:rPr>
            </w:pPr>
            <w:r w:rsidRPr="00B17ABA">
              <w:rPr>
                <w:sz w:val="18"/>
                <w:szCs w:val="18"/>
              </w:rPr>
              <w:t>CEA</w:t>
            </w:r>
          </w:p>
        </w:tc>
        <w:tc>
          <w:tcPr>
            <w:tcW w:w="509" w:type="pct"/>
            <w:hideMark/>
          </w:tcPr>
          <w:p w:rsidR="00DE3E5D" w:rsidRPr="00B17ABA" w:rsidRDefault="00DE3E5D" w:rsidP="00DC2EDD">
            <w:pPr>
              <w:pStyle w:val="TOC1"/>
              <w:rPr>
                <w:sz w:val="18"/>
                <w:szCs w:val="18"/>
              </w:rPr>
            </w:pPr>
            <w:r w:rsidRPr="00B17ABA">
              <w:rPr>
                <w:sz w:val="18"/>
                <w:szCs w:val="18"/>
              </w:rPr>
              <w:t>Hypertensive patients.</w:t>
            </w:r>
          </w:p>
        </w:tc>
        <w:tc>
          <w:tcPr>
            <w:tcW w:w="478" w:type="pct"/>
            <w:hideMark/>
          </w:tcPr>
          <w:p w:rsidR="00DE3E5D" w:rsidRPr="00B17ABA" w:rsidRDefault="00DE3E5D" w:rsidP="00DC2EDD">
            <w:pPr>
              <w:pStyle w:val="TOC1"/>
              <w:rPr>
                <w:sz w:val="18"/>
                <w:szCs w:val="18"/>
              </w:rPr>
            </w:pPr>
            <w:r w:rsidRPr="00B17ABA">
              <w:rPr>
                <w:sz w:val="18"/>
                <w:szCs w:val="18"/>
              </w:rPr>
              <w:t>D/BB and ACEI/CCB.</w:t>
            </w:r>
          </w:p>
        </w:tc>
        <w:tc>
          <w:tcPr>
            <w:tcW w:w="372" w:type="pct"/>
            <w:hideMark/>
          </w:tcPr>
          <w:p w:rsidR="00DE3E5D" w:rsidRPr="00B17ABA" w:rsidRDefault="00DE3E5D" w:rsidP="00DC2EDD">
            <w:pPr>
              <w:pStyle w:val="TOC1"/>
              <w:rPr>
                <w:sz w:val="18"/>
                <w:szCs w:val="18"/>
              </w:rPr>
            </w:pPr>
            <w:r w:rsidRPr="00B17ABA">
              <w:rPr>
                <w:sz w:val="18"/>
                <w:szCs w:val="18"/>
              </w:rPr>
              <w:t>1y.</w:t>
            </w:r>
          </w:p>
        </w:tc>
        <w:tc>
          <w:tcPr>
            <w:tcW w:w="266" w:type="pct"/>
            <w:hideMark/>
          </w:tcPr>
          <w:p w:rsidR="00DE3E5D" w:rsidRPr="00B17ABA" w:rsidRDefault="00DE3E5D" w:rsidP="00DC2EDD">
            <w:pPr>
              <w:pStyle w:val="TOC1"/>
              <w:rPr>
                <w:sz w:val="18"/>
                <w:szCs w:val="18"/>
              </w:rPr>
            </w:pPr>
            <w:r w:rsidRPr="00B17ABA">
              <w:rPr>
                <w:sz w:val="18"/>
                <w:szCs w:val="18"/>
              </w:rPr>
              <w:t>No cycle.</w:t>
            </w:r>
          </w:p>
        </w:tc>
        <w:tc>
          <w:tcPr>
            <w:tcW w:w="412" w:type="pct"/>
            <w:hideMark/>
          </w:tcPr>
          <w:p w:rsidR="00DE3E5D" w:rsidRPr="00B17ABA" w:rsidRDefault="00DE3E5D" w:rsidP="00DC2EDD">
            <w:pPr>
              <w:pStyle w:val="TOC1"/>
              <w:rPr>
                <w:sz w:val="18"/>
                <w:szCs w:val="18"/>
              </w:rPr>
            </w:pPr>
            <w:r w:rsidRPr="00B17ABA">
              <w:rPr>
                <w:sz w:val="18"/>
                <w:szCs w:val="18"/>
              </w:rPr>
              <w:t>Computer simulation model using Framingham equations.</w:t>
            </w:r>
          </w:p>
        </w:tc>
        <w:tc>
          <w:tcPr>
            <w:tcW w:w="460" w:type="pct"/>
            <w:hideMark/>
          </w:tcPr>
          <w:p w:rsidR="00DE3E5D" w:rsidRPr="00B17ABA" w:rsidRDefault="00DE3E5D" w:rsidP="00DC2EDD">
            <w:pPr>
              <w:pStyle w:val="TOC1"/>
              <w:rPr>
                <w:sz w:val="18"/>
                <w:szCs w:val="18"/>
              </w:rPr>
            </w:pPr>
            <w:r w:rsidRPr="00B17ABA">
              <w:rPr>
                <w:sz w:val="18"/>
                <w:szCs w:val="18"/>
              </w:rPr>
              <w:t>Not mentioned.</w:t>
            </w:r>
          </w:p>
        </w:tc>
        <w:tc>
          <w:tcPr>
            <w:tcW w:w="509" w:type="pct"/>
            <w:hideMark/>
          </w:tcPr>
          <w:p w:rsidR="00DE3E5D" w:rsidRPr="00B17ABA" w:rsidRDefault="00DE3E5D" w:rsidP="00DC2EDD">
            <w:pPr>
              <w:pStyle w:val="TOC1"/>
              <w:rPr>
                <w:sz w:val="18"/>
                <w:szCs w:val="18"/>
              </w:rPr>
            </w:pPr>
            <w:r w:rsidRPr="00B17ABA">
              <w:rPr>
                <w:sz w:val="18"/>
                <w:szCs w:val="18"/>
              </w:rPr>
              <w:t>Not considered.</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Not considered.</w:t>
            </w:r>
          </w:p>
        </w:tc>
      </w:tr>
      <w:tr w:rsidR="00DC2EDD" w:rsidRPr="00B17ABA" w:rsidTr="00DC2EDD">
        <w:trPr>
          <w:cantSplit/>
          <w:trHeight w:val="874"/>
        </w:trPr>
        <w:tc>
          <w:tcPr>
            <w:tcW w:w="160" w:type="pct"/>
            <w:hideMark/>
          </w:tcPr>
          <w:p w:rsidR="00DE3E5D" w:rsidRPr="00B17ABA" w:rsidRDefault="00DE3E5D" w:rsidP="00DC2EDD">
            <w:pPr>
              <w:pStyle w:val="TOC1"/>
              <w:rPr>
                <w:sz w:val="18"/>
                <w:szCs w:val="18"/>
              </w:rPr>
            </w:pPr>
            <w:r w:rsidRPr="00B17ABA">
              <w:rPr>
                <w:sz w:val="18"/>
                <w:szCs w:val="18"/>
              </w:rPr>
              <w:t>6</w:t>
            </w:r>
          </w:p>
        </w:tc>
        <w:tc>
          <w:tcPr>
            <w:tcW w:w="358" w:type="pct"/>
            <w:hideMark/>
          </w:tcPr>
          <w:p w:rsidR="00DE3E5D" w:rsidRPr="00B17ABA" w:rsidRDefault="00DE3E5D" w:rsidP="00EE2B4F">
            <w:pPr>
              <w:pStyle w:val="TOC1"/>
              <w:rPr>
                <w:sz w:val="18"/>
                <w:szCs w:val="18"/>
              </w:rPr>
            </w:pPr>
            <w:r w:rsidRPr="00B17ABA">
              <w:rPr>
                <w:sz w:val="18"/>
                <w:szCs w:val="18"/>
              </w:rPr>
              <w:t>Pearce</w:t>
            </w:r>
            <w:r w:rsidR="00DC2EDD"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Pearce&lt;/Author&gt;&lt;Year&gt;1998&lt;/Year&gt;&lt;RecNum&gt;371&lt;/RecNum&gt;&lt;DisplayText&gt;&lt;style face="superscript"&gt;[251]&lt;/style&gt;&lt;/DisplayText&gt;&lt;record&gt;&lt;rec-number&gt;371&lt;/rec-number&gt;&lt;foreign-keys&gt;&lt;key app="EN" db-id="z2a0dvwpazf220et2vh50z295rxpzfevwft2"&gt;371&lt;/key&gt;&lt;/foreign-keys&gt;&lt;ref-type name="Journal Article"&gt;17&lt;/ref-type&gt;&lt;contributors&gt;&lt;authors&gt;&lt;author&gt;Pearce, K. A.&lt;/author&gt;&lt;author&gt;Furberg, C. D.&lt;/author&gt;&lt;author&gt;Psaty, B. M.&lt;/author&gt;&lt;author&gt;Kirk, J.&lt;/author&gt;&lt;/authors&gt;&lt;/contributors&gt;&lt;auth-address&gt;Department of Family and Community Medicine, Bowman Gray School of Medicine, Winston-Salem, North Carolina 27012, USA.&lt;/auth-address&gt;&lt;titles&gt;&lt;title&gt;Cost-minimization and the number needed to treat in uncomplicated hypertension&lt;/title&gt;&lt;secondary-title&gt;American Journal of Hypertension&lt;/secondary-title&gt;&lt;/titles&gt;&lt;periodical&gt;&lt;full-title&gt;American Journal of Hypertension&lt;/full-title&gt;&lt;abbr-1&gt;Am J Hypertens&lt;/abbr-1&gt;&lt;/periodical&gt;&lt;pages&gt;618-29&lt;/pages&gt;&lt;volume&gt;11&lt;/volume&gt;&lt;number&gt;5&lt;/number&gt;&lt;dates&gt;&lt;year&gt;1998&lt;/year&gt;&lt;/dates&gt;&lt;urls&gt;&lt;related-urls&gt;&lt;url&gt;http://ovidsp.ovid.com/ovidweb.cgi?T=JS&amp;amp;CSC=Y&amp;amp;NEWS=N&amp;amp;PAGE=fulltext&amp;amp;D=med4&amp;amp;AN=9633802&lt;/url&gt;&lt;url&gt;http://resolver.shef.ac.uk/?http://librarylinks.shef.ac.uk:3210/sfxlcl3?sid=OVID:medline&amp;amp;id=pmid:9633802&amp;amp;id=doi:&amp;amp;issn=0895-7061&amp;amp;isbn=&amp;amp;volume=11&amp;amp;issue=5&amp;amp;spage=618&amp;amp;pages=618-29&amp;amp;date=1998&amp;amp;title=American+Journal+of+Hypertension&amp;amp;atitle=Cost-minimization+and+the+number+needed+to+treat+in+uncomplicated+hypertension.&amp;amp;aulast=Pearce&amp;amp;pid=%3Cauthor%3EPearce+KA%3BFurberg+CD%3BPsaty+BM%3BKirk+J%3C%2Fauthor%3E%3CAN%3E9633802%3C%2FAN%3E%3CDT%3EJournal+Article%3C%2FDT%3E&lt;/url&gt;&lt;/related-urls&gt;&lt;/urls&gt;&lt;remote-database-name&gt;MEDLINE&lt;/remote-database-name&gt;&lt;remote-database-provider&gt;Ovid Technologies&lt;/remote-database-provider&gt;&lt;language&gt;o&lt;/language&gt;&lt;/record&gt;&lt;/Cite&gt;&lt;/EndNote&gt;</w:instrText>
            </w:r>
            <w:r w:rsidR="002D644F" w:rsidRPr="00B17ABA">
              <w:rPr>
                <w:sz w:val="18"/>
                <w:szCs w:val="18"/>
              </w:rPr>
              <w:fldChar w:fldCharType="separate"/>
            </w:r>
            <w:r w:rsidR="00EE2B4F" w:rsidRPr="00B17ABA">
              <w:rPr>
                <w:noProof/>
                <w:sz w:val="18"/>
                <w:szCs w:val="18"/>
                <w:vertAlign w:val="superscript"/>
              </w:rPr>
              <w:t>[251]</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1998</w:t>
            </w:r>
          </w:p>
        </w:tc>
        <w:tc>
          <w:tcPr>
            <w:tcW w:w="236" w:type="pct"/>
            <w:hideMark/>
          </w:tcPr>
          <w:p w:rsidR="00DE3E5D" w:rsidRPr="00B17ABA" w:rsidRDefault="00DE3E5D" w:rsidP="00DC2EDD">
            <w:pPr>
              <w:pStyle w:val="TOC1"/>
              <w:rPr>
                <w:sz w:val="18"/>
                <w:szCs w:val="18"/>
              </w:rPr>
            </w:pPr>
            <w:r w:rsidRPr="00B17ABA">
              <w:rPr>
                <w:sz w:val="18"/>
                <w:szCs w:val="18"/>
              </w:rPr>
              <w:t>CMA</w:t>
            </w:r>
          </w:p>
        </w:tc>
        <w:tc>
          <w:tcPr>
            <w:tcW w:w="509" w:type="pct"/>
            <w:hideMark/>
          </w:tcPr>
          <w:p w:rsidR="00DE3E5D" w:rsidRPr="00B17ABA" w:rsidRDefault="00DE3E5D" w:rsidP="00DC2EDD">
            <w:pPr>
              <w:pStyle w:val="TOC1"/>
              <w:rPr>
                <w:sz w:val="18"/>
                <w:szCs w:val="18"/>
              </w:rPr>
            </w:pPr>
            <w:r w:rsidRPr="00B17ABA">
              <w:rPr>
                <w:sz w:val="18"/>
                <w:szCs w:val="18"/>
              </w:rPr>
              <w:t>Uncomplicated Hypertension.</w:t>
            </w:r>
          </w:p>
        </w:tc>
        <w:tc>
          <w:tcPr>
            <w:tcW w:w="478" w:type="pct"/>
            <w:hideMark/>
          </w:tcPr>
          <w:p w:rsidR="00DE3E5D" w:rsidRPr="00B17ABA" w:rsidRDefault="00DE3E5D" w:rsidP="00DC2EDD">
            <w:pPr>
              <w:pStyle w:val="TOC1"/>
              <w:rPr>
                <w:sz w:val="18"/>
                <w:szCs w:val="18"/>
              </w:rPr>
            </w:pPr>
            <w:r w:rsidRPr="00B17ABA">
              <w:rPr>
                <w:sz w:val="18"/>
                <w:szCs w:val="18"/>
              </w:rPr>
              <w:t>D, BB, ACEI, AB and CCB.</w:t>
            </w:r>
          </w:p>
        </w:tc>
        <w:tc>
          <w:tcPr>
            <w:tcW w:w="372" w:type="pct"/>
            <w:hideMark/>
          </w:tcPr>
          <w:p w:rsidR="00DE3E5D" w:rsidRPr="00B17ABA" w:rsidRDefault="00DE3E5D" w:rsidP="00DC2EDD">
            <w:pPr>
              <w:pStyle w:val="TOC1"/>
              <w:rPr>
                <w:sz w:val="18"/>
                <w:szCs w:val="18"/>
              </w:rPr>
            </w:pPr>
            <w:r w:rsidRPr="00B17ABA">
              <w:rPr>
                <w:sz w:val="18"/>
                <w:szCs w:val="18"/>
              </w:rPr>
              <w:t>5y.</w:t>
            </w:r>
          </w:p>
        </w:tc>
        <w:tc>
          <w:tcPr>
            <w:tcW w:w="266" w:type="pct"/>
            <w:hideMark/>
          </w:tcPr>
          <w:p w:rsidR="00DE3E5D" w:rsidRPr="00B17ABA" w:rsidRDefault="00DE3E5D" w:rsidP="00DC2EDD">
            <w:pPr>
              <w:pStyle w:val="TOC1"/>
              <w:rPr>
                <w:sz w:val="18"/>
                <w:szCs w:val="18"/>
              </w:rPr>
            </w:pPr>
            <w:r w:rsidRPr="00B17ABA">
              <w:rPr>
                <w:sz w:val="18"/>
                <w:szCs w:val="18"/>
              </w:rPr>
              <w:t>No cycle.</w:t>
            </w:r>
          </w:p>
        </w:tc>
        <w:tc>
          <w:tcPr>
            <w:tcW w:w="412" w:type="pct"/>
            <w:hideMark/>
          </w:tcPr>
          <w:p w:rsidR="00DE3E5D" w:rsidRPr="00B17ABA" w:rsidRDefault="00DE3E5D" w:rsidP="00DC2EDD">
            <w:pPr>
              <w:pStyle w:val="TOC1"/>
              <w:rPr>
                <w:sz w:val="18"/>
                <w:szCs w:val="18"/>
              </w:rPr>
            </w:pPr>
            <w:r w:rsidRPr="00B17ABA">
              <w:rPr>
                <w:sz w:val="18"/>
                <w:szCs w:val="18"/>
              </w:rPr>
              <w:t>Based on the assumption of equal efficacy.</w:t>
            </w:r>
          </w:p>
        </w:tc>
        <w:tc>
          <w:tcPr>
            <w:tcW w:w="460" w:type="pct"/>
            <w:hideMark/>
          </w:tcPr>
          <w:p w:rsidR="00DE3E5D" w:rsidRPr="00B17ABA" w:rsidRDefault="00DE3E5D" w:rsidP="00DC2EDD">
            <w:pPr>
              <w:pStyle w:val="TOC1"/>
              <w:rPr>
                <w:sz w:val="18"/>
                <w:szCs w:val="18"/>
              </w:rPr>
            </w:pPr>
            <w:r w:rsidRPr="00B17ABA">
              <w:rPr>
                <w:sz w:val="18"/>
                <w:szCs w:val="18"/>
              </w:rPr>
              <w:t>Not included.</w:t>
            </w:r>
          </w:p>
        </w:tc>
        <w:tc>
          <w:tcPr>
            <w:tcW w:w="509" w:type="pct"/>
            <w:hideMark/>
          </w:tcPr>
          <w:p w:rsidR="00DE3E5D" w:rsidRPr="00B17ABA" w:rsidRDefault="00DE3E5D" w:rsidP="00DC2EDD">
            <w:pPr>
              <w:pStyle w:val="TOC1"/>
              <w:rPr>
                <w:sz w:val="18"/>
                <w:szCs w:val="18"/>
              </w:rPr>
            </w:pPr>
            <w:r w:rsidRPr="00B17ABA">
              <w:rPr>
                <w:sz w:val="18"/>
                <w:szCs w:val="18"/>
              </w:rPr>
              <w:t>Considered as a cost associated with potassium supplementation in sensitivity analysis.</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Not considered.</w:t>
            </w:r>
          </w:p>
        </w:tc>
      </w:tr>
      <w:tr w:rsidR="00DC2EDD" w:rsidRPr="00B17ABA" w:rsidTr="00DC2EDD">
        <w:trPr>
          <w:cantSplit/>
          <w:trHeight w:val="2265"/>
        </w:trPr>
        <w:tc>
          <w:tcPr>
            <w:tcW w:w="160" w:type="pct"/>
            <w:hideMark/>
          </w:tcPr>
          <w:p w:rsidR="00DE3E5D" w:rsidRPr="00B17ABA" w:rsidRDefault="00DE3E5D" w:rsidP="00DC2EDD">
            <w:pPr>
              <w:pStyle w:val="TOC1"/>
              <w:rPr>
                <w:sz w:val="18"/>
                <w:szCs w:val="18"/>
              </w:rPr>
            </w:pPr>
            <w:r w:rsidRPr="00B17ABA">
              <w:rPr>
                <w:sz w:val="18"/>
                <w:szCs w:val="18"/>
              </w:rPr>
              <w:lastRenderedPageBreak/>
              <w:t>7</w:t>
            </w:r>
          </w:p>
        </w:tc>
        <w:tc>
          <w:tcPr>
            <w:tcW w:w="358" w:type="pct"/>
            <w:hideMark/>
          </w:tcPr>
          <w:p w:rsidR="00DE3E5D" w:rsidRPr="00B17ABA" w:rsidRDefault="00DE3E5D" w:rsidP="00EE2B4F">
            <w:pPr>
              <w:pStyle w:val="TOC1"/>
              <w:rPr>
                <w:sz w:val="18"/>
                <w:szCs w:val="18"/>
              </w:rPr>
            </w:pPr>
            <w:r w:rsidRPr="00B17ABA">
              <w:rPr>
                <w:sz w:val="18"/>
                <w:szCs w:val="18"/>
              </w:rPr>
              <w:t>Richter</w:t>
            </w:r>
            <w:r w:rsidR="00DC2EDD"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Richter&lt;/Author&gt;&lt;Year&gt;2001&lt;/Year&gt;&lt;RecNum&gt;379&lt;/RecNum&gt;&lt;DisplayText&gt;&lt;style face="superscript"&gt;[257]&lt;/style&gt;&lt;/DisplayText&gt;&lt;record&gt;&lt;rec-number&gt;379&lt;/rec-number&gt;&lt;foreign-keys&gt;&lt;key app="EN" db-id="z2a0dvwpazf220et2vh50z295rxpzfevwft2"&gt;379&lt;/key&gt;&lt;/foreign-keys&gt;&lt;ref-type name="Journal Article"&gt;17&lt;/ref-type&gt;&lt;contributors&gt;&lt;authors&gt;&lt;author&gt;Richter, A.&lt;/author&gt;&lt;author&gt;Gondek, K.&lt;/author&gt;&lt;author&gt;Ostrowski, C.&lt;/author&gt;&lt;author&gt;Dombeck, M.&lt;/author&gt;&lt;author&gt;Lamb, S.&lt;/author&gt;&lt;/authors&gt;&lt;/contributors&gt;&lt;auth-address&gt;Research Triangle Institute, 3040 Cornwallis Road, P.O. Box 12194, Research Triangle Park, North Carolina 27709, USA. anke@rti.org&lt;/auth-address&gt;&lt;titles&gt;&lt;title&gt;Mild-to-moderate uncomplicated hypertension: further analysis of a cost-effectiveness study of five drugs&lt;/title&gt;&lt;secondary-title&gt;Managed Care Interface&lt;/secondary-title&gt;&lt;/titles&gt;&lt;periodical&gt;&lt;full-title&gt;Managed Care Interface&lt;/full-title&gt;&lt;/periodical&gt;&lt;pages&gt;61-9&lt;/pages&gt;&lt;volume&gt;14&lt;/volume&gt;&lt;number&gt;7&lt;/number&gt;&lt;dates&gt;&lt;year&gt;2001&lt;/year&gt;&lt;/dates&gt;&lt;urls&gt;&lt;related-urls&gt;&lt;url&gt;http://ovidsp.ovid.com/ovidweb.cgi?T=JS&amp;amp;CSC=Y&amp;amp;NEWS=N&amp;amp;PAGE=fulltext&amp;amp;D=med4&amp;amp;AN=11481819&lt;/url&gt;&lt;url&gt;http://resolver.shef.ac.uk/?http://librarylinks.shef.ac.uk:3210/sfxlcl3?sid=OVID:medline&amp;amp;id=pmid:11481819&amp;amp;id=doi:&amp;amp;issn=1096-5645&amp;amp;isbn=&amp;amp;volume=14&amp;amp;issue=7&amp;amp;spage=61&amp;amp;pages=61-9&amp;amp;date=2001&amp;amp;title=Managed+Care+Interface&amp;amp;atitle=Mild-to-moderate+uncomplicated+hypertension%3A+further+analysis+of+a+cost-effectiveness+study+of+five+drugs.&amp;amp;aulast=Richter&amp;amp;pid=%3Cauthor%3ERichter+A%3BGondek+K%3BOstrowski+C%3BDombeck+M%3BLamb+S%3C%2Fauthor%3E%3CAN%3E11481819%3C%2FAN%3E%3CDT%3EComparative+Study%3C%2FDT%3E&lt;/url&gt;&lt;/related-urls&gt;&lt;/urls&gt;&lt;remote-database-name&gt;MEDLINE&lt;/remote-database-name&gt;&lt;remote-database-provider&gt;Ovid Technologies&lt;/remote-database-provider&gt;&lt;/record&gt;&lt;/Cite&gt;&lt;/EndNote&gt;</w:instrText>
            </w:r>
            <w:r w:rsidR="002D644F" w:rsidRPr="00B17ABA">
              <w:rPr>
                <w:sz w:val="18"/>
                <w:szCs w:val="18"/>
              </w:rPr>
              <w:fldChar w:fldCharType="separate"/>
            </w:r>
            <w:r w:rsidR="00EE2B4F" w:rsidRPr="00B17ABA">
              <w:rPr>
                <w:noProof/>
                <w:sz w:val="18"/>
                <w:szCs w:val="18"/>
                <w:vertAlign w:val="superscript"/>
              </w:rPr>
              <w:t>[257]</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2001</w:t>
            </w:r>
          </w:p>
        </w:tc>
        <w:tc>
          <w:tcPr>
            <w:tcW w:w="236" w:type="pct"/>
            <w:hideMark/>
          </w:tcPr>
          <w:p w:rsidR="00DE3E5D" w:rsidRPr="00B17ABA" w:rsidRDefault="00DE3E5D" w:rsidP="00DC2EDD">
            <w:pPr>
              <w:pStyle w:val="TOC1"/>
              <w:rPr>
                <w:sz w:val="18"/>
                <w:szCs w:val="18"/>
              </w:rPr>
            </w:pPr>
            <w:r w:rsidRPr="00B17ABA">
              <w:rPr>
                <w:sz w:val="18"/>
                <w:szCs w:val="18"/>
              </w:rPr>
              <w:t>CEA</w:t>
            </w:r>
          </w:p>
          <w:p w:rsidR="00DE3E5D" w:rsidRPr="00B17ABA" w:rsidRDefault="00DE3E5D" w:rsidP="00DC2EDD">
            <w:pPr>
              <w:pStyle w:val="TOC1"/>
              <w:rPr>
                <w:sz w:val="18"/>
                <w:szCs w:val="18"/>
              </w:rPr>
            </w:pPr>
            <w:r w:rsidRPr="00B17ABA">
              <w:rPr>
                <w:sz w:val="18"/>
                <w:szCs w:val="18"/>
              </w:rPr>
              <w:t>/CUA</w:t>
            </w:r>
          </w:p>
        </w:tc>
        <w:tc>
          <w:tcPr>
            <w:tcW w:w="509" w:type="pct"/>
            <w:hideMark/>
          </w:tcPr>
          <w:p w:rsidR="00DE3E5D" w:rsidRPr="00B17ABA" w:rsidRDefault="00DE3E5D" w:rsidP="00DC2EDD">
            <w:pPr>
              <w:pStyle w:val="TOC1"/>
              <w:rPr>
                <w:sz w:val="18"/>
                <w:szCs w:val="18"/>
              </w:rPr>
            </w:pPr>
            <w:r w:rsidRPr="00B17ABA">
              <w:rPr>
                <w:sz w:val="18"/>
                <w:szCs w:val="18"/>
              </w:rPr>
              <w:t>Mild-to-moderate uncomplicated hypertension.</w:t>
            </w:r>
          </w:p>
        </w:tc>
        <w:tc>
          <w:tcPr>
            <w:tcW w:w="478" w:type="pct"/>
            <w:hideMark/>
          </w:tcPr>
          <w:p w:rsidR="00DE3E5D" w:rsidRPr="00B17ABA" w:rsidRDefault="00DE3E5D" w:rsidP="00DC2EDD">
            <w:pPr>
              <w:pStyle w:val="TOC1"/>
              <w:rPr>
                <w:sz w:val="18"/>
                <w:szCs w:val="18"/>
              </w:rPr>
            </w:pPr>
            <w:r w:rsidRPr="00B17ABA">
              <w:rPr>
                <w:sz w:val="18"/>
                <w:szCs w:val="18"/>
              </w:rPr>
              <w:t>D, CCB, ACEI, BB and ARB.</w:t>
            </w:r>
          </w:p>
        </w:tc>
        <w:tc>
          <w:tcPr>
            <w:tcW w:w="372" w:type="pct"/>
            <w:hideMark/>
          </w:tcPr>
          <w:p w:rsidR="00DE3E5D" w:rsidRPr="00B17ABA" w:rsidRDefault="00DE3E5D" w:rsidP="00DC2EDD">
            <w:pPr>
              <w:pStyle w:val="TOC1"/>
              <w:rPr>
                <w:sz w:val="18"/>
                <w:szCs w:val="18"/>
              </w:rPr>
            </w:pPr>
            <w:r w:rsidRPr="00B17ABA">
              <w:rPr>
                <w:sz w:val="18"/>
                <w:szCs w:val="18"/>
              </w:rPr>
              <w:t>15m.</w:t>
            </w:r>
          </w:p>
        </w:tc>
        <w:tc>
          <w:tcPr>
            <w:tcW w:w="266" w:type="pct"/>
            <w:hideMark/>
          </w:tcPr>
          <w:p w:rsidR="00DE3E5D" w:rsidRPr="00B17ABA" w:rsidRDefault="00DE3E5D" w:rsidP="00DC2EDD">
            <w:pPr>
              <w:pStyle w:val="TOC1"/>
              <w:rPr>
                <w:sz w:val="18"/>
                <w:szCs w:val="18"/>
              </w:rPr>
            </w:pPr>
            <w:r w:rsidRPr="00B17ABA">
              <w:rPr>
                <w:sz w:val="18"/>
                <w:szCs w:val="18"/>
              </w:rPr>
              <w:t>1m.</w:t>
            </w:r>
          </w:p>
        </w:tc>
        <w:tc>
          <w:tcPr>
            <w:tcW w:w="412" w:type="pct"/>
            <w:hideMark/>
          </w:tcPr>
          <w:p w:rsidR="00DE3E5D" w:rsidRPr="00B17ABA" w:rsidRDefault="00DE3E5D" w:rsidP="00DC2EDD">
            <w:pPr>
              <w:pStyle w:val="TOC1"/>
              <w:rPr>
                <w:sz w:val="18"/>
                <w:szCs w:val="18"/>
              </w:rPr>
            </w:pPr>
            <w:r w:rsidRPr="00B17ABA">
              <w:rPr>
                <w:sz w:val="18"/>
                <w:szCs w:val="18"/>
              </w:rPr>
              <w:t>Decision tree model.</w:t>
            </w:r>
          </w:p>
        </w:tc>
        <w:tc>
          <w:tcPr>
            <w:tcW w:w="460" w:type="pct"/>
            <w:hideMark/>
          </w:tcPr>
          <w:p w:rsidR="00DE3E5D" w:rsidRPr="00B17ABA" w:rsidRDefault="00DE3E5D" w:rsidP="00DC2EDD">
            <w:pPr>
              <w:pStyle w:val="TOC1"/>
              <w:rPr>
                <w:sz w:val="18"/>
                <w:szCs w:val="18"/>
              </w:rPr>
            </w:pPr>
            <w:r w:rsidRPr="00B17ABA">
              <w:rPr>
                <w:sz w:val="18"/>
                <w:szCs w:val="18"/>
              </w:rPr>
              <w:t>Decision tree for choosing a particular sequence of drugs.</w:t>
            </w:r>
          </w:p>
        </w:tc>
        <w:tc>
          <w:tcPr>
            <w:tcW w:w="509" w:type="pct"/>
            <w:hideMark/>
          </w:tcPr>
          <w:p w:rsidR="00DE3E5D" w:rsidRPr="00B17ABA" w:rsidRDefault="00DE3E5D" w:rsidP="00DC2EDD">
            <w:pPr>
              <w:pStyle w:val="TOC1"/>
              <w:rPr>
                <w:sz w:val="18"/>
                <w:szCs w:val="18"/>
              </w:rPr>
            </w:pPr>
            <w:r w:rsidRPr="00B17ABA">
              <w:rPr>
                <w:sz w:val="18"/>
                <w:szCs w:val="18"/>
              </w:rPr>
              <w:t>The model incorporated the instances and severity of each AE, not the number of individuals reporting an AE.</w:t>
            </w:r>
            <w:r w:rsidRPr="00B17ABA">
              <w:rPr>
                <w:sz w:val="18"/>
                <w:szCs w:val="18"/>
              </w:rPr>
              <w:br/>
              <w:t xml:space="preserve">Adverse-event costs were calculated based on treatment algorithms. </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 xml:space="preserve">Every three months, patients may increase the dosage of their drug or switch to another drug because the patient has experienced intolerable adverse events or because the drug has failed to control hypertension. </w:t>
            </w:r>
            <w:r w:rsidRPr="00B17ABA">
              <w:rPr>
                <w:sz w:val="18"/>
                <w:szCs w:val="18"/>
              </w:rPr>
              <w:br/>
              <w:t>The model is based on sequential prescribing of monotherapy, because combination therapy was not used consistently in the clinical trials.</w:t>
            </w:r>
          </w:p>
        </w:tc>
      </w:tr>
      <w:tr w:rsidR="00DC2EDD" w:rsidRPr="00B17ABA" w:rsidTr="00DC2EDD">
        <w:trPr>
          <w:cantSplit/>
          <w:trHeight w:val="1483"/>
        </w:trPr>
        <w:tc>
          <w:tcPr>
            <w:tcW w:w="160" w:type="pct"/>
            <w:hideMark/>
          </w:tcPr>
          <w:p w:rsidR="00DE3E5D" w:rsidRPr="00B17ABA" w:rsidRDefault="00DE3E5D" w:rsidP="00DC2EDD">
            <w:pPr>
              <w:pStyle w:val="TOC1"/>
              <w:rPr>
                <w:sz w:val="18"/>
                <w:szCs w:val="18"/>
              </w:rPr>
            </w:pPr>
            <w:r w:rsidRPr="00B17ABA">
              <w:rPr>
                <w:sz w:val="18"/>
                <w:szCs w:val="18"/>
              </w:rPr>
              <w:t>8</w:t>
            </w:r>
          </w:p>
        </w:tc>
        <w:tc>
          <w:tcPr>
            <w:tcW w:w="358" w:type="pct"/>
            <w:hideMark/>
          </w:tcPr>
          <w:p w:rsidR="00DE3E5D" w:rsidRPr="00B17ABA" w:rsidRDefault="00DE3E5D" w:rsidP="00EE2B4F">
            <w:pPr>
              <w:pStyle w:val="TOC1"/>
              <w:rPr>
                <w:sz w:val="18"/>
                <w:szCs w:val="18"/>
              </w:rPr>
            </w:pPr>
            <w:r w:rsidRPr="00B17ABA">
              <w:rPr>
                <w:sz w:val="18"/>
                <w:szCs w:val="18"/>
              </w:rPr>
              <w:t>Dias</w:t>
            </w:r>
            <w:r w:rsidR="002D644F"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Dias da Costa&lt;/Author&gt;&lt;Year&gt;2002&lt;/Year&gt;&lt;RecNum&gt;682&lt;/RecNum&gt;&lt;DisplayText&gt;&lt;style face="superscript"&gt;[431]&lt;/style&gt;&lt;/DisplayText&gt;&lt;record&gt;&lt;rec-number&gt;682&lt;/rec-number&gt;&lt;foreign-keys&gt;&lt;key app="EN" db-id="z2a0dvwpazf220et2vh50z295rxpzfevwft2"&gt;682&lt;/key&gt;&lt;/foreign-keys&gt;&lt;ref-type name="Journal Article"&gt;17&lt;/ref-type&gt;&lt;contributors&gt;&lt;authors&gt;&lt;author&gt;Dias da Costa, JS. Fuchs, SC. Olinto, MT. Gigante, DP. Menezes, AM. Macedo, S. Gehrke, S.&lt;/author&gt;&lt;/authors&gt;&lt;/contributors&gt;&lt;titles&gt;&lt;title&gt;Cost-effectiveness of hypertension treatment: a population-based study&lt;/title&gt;&lt;secondary-title&gt;Sao Paulo Med J&lt;/secondary-title&gt;&lt;/titles&gt;&lt;periodical&gt;&lt;full-title&gt;Sao Paulo Med J&lt;/full-title&gt;&lt;/periodical&gt;&lt;pages&gt;100-4.&lt;/pages&gt;&lt;volume&gt;120&lt;/volume&gt;&lt;number&gt;4&lt;/number&gt;&lt;dates&gt;&lt;year&gt;2002&lt;/year&gt;&lt;/dates&gt;&lt;urls&gt;&lt;/urls&gt;&lt;/record&gt;&lt;/Cite&gt;&lt;/EndNote&gt;</w:instrText>
            </w:r>
            <w:r w:rsidR="002D644F" w:rsidRPr="00B17ABA">
              <w:rPr>
                <w:sz w:val="18"/>
                <w:szCs w:val="18"/>
              </w:rPr>
              <w:fldChar w:fldCharType="separate"/>
            </w:r>
            <w:r w:rsidR="00EE2B4F" w:rsidRPr="00B17ABA">
              <w:rPr>
                <w:noProof/>
                <w:sz w:val="18"/>
                <w:szCs w:val="18"/>
                <w:vertAlign w:val="superscript"/>
              </w:rPr>
              <w:t>[431]</w:t>
            </w:r>
            <w:r w:rsidR="002D644F" w:rsidRPr="00B17ABA">
              <w:rPr>
                <w:sz w:val="18"/>
                <w:szCs w:val="18"/>
              </w:rPr>
              <w:fldChar w:fldCharType="end"/>
            </w:r>
            <w:r w:rsidRPr="00B17ABA">
              <w:rPr>
                <w:sz w:val="18"/>
                <w:szCs w:val="18"/>
              </w:rPr>
              <w:t xml:space="preserve"> da Costa JS</w:t>
            </w:r>
          </w:p>
        </w:tc>
        <w:tc>
          <w:tcPr>
            <w:tcW w:w="261" w:type="pct"/>
            <w:hideMark/>
          </w:tcPr>
          <w:p w:rsidR="00DE3E5D" w:rsidRPr="00B17ABA" w:rsidRDefault="00DE3E5D" w:rsidP="00DC2EDD">
            <w:pPr>
              <w:pStyle w:val="TOC1"/>
              <w:rPr>
                <w:sz w:val="18"/>
                <w:szCs w:val="18"/>
              </w:rPr>
            </w:pPr>
            <w:r w:rsidRPr="00B17ABA">
              <w:rPr>
                <w:sz w:val="18"/>
                <w:szCs w:val="18"/>
              </w:rPr>
              <w:t>2002</w:t>
            </w:r>
          </w:p>
        </w:tc>
        <w:tc>
          <w:tcPr>
            <w:tcW w:w="236" w:type="pct"/>
            <w:hideMark/>
          </w:tcPr>
          <w:p w:rsidR="00DE3E5D" w:rsidRPr="00B17ABA" w:rsidRDefault="00DE3E5D" w:rsidP="00DC2EDD">
            <w:pPr>
              <w:pStyle w:val="TOC1"/>
              <w:rPr>
                <w:sz w:val="18"/>
                <w:szCs w:val="18"/>
              </w:rPr>
            </w:pPr>
            <w:r w:rsidRPr="00B17ABA">
              <w:rPr>
                <w:sz w:val="18"/>
                <w:szCs w:val="18"/>
              </w:rPr>
              <w:t>CEA</w:t>
            </w:r>
          </w:p>
        </w:tc>
        <w:tc>
          <w:tcPr>
            <w:tcW w:w="509" w:type="pct"/>
            <w:hideMark/>
          </w:tcPr>
          <w:p w:rsidR="00DE3E5D" w:rsidRPr="00B17ABA" w:rsidRDefault="00DE3E5D" w:rsidP="00DC2EDD">
            <w:pPr>
              <w:pStyle w:val="TOC1"/>
              <w:rPr>
                <w:sz w:val="18"/>
                <w:szCs w:val="18"/>
              </w:rPr>
            </w:pPr>
            <w:r w:rsidRPr="00B17ABA">
              <w:rPr>
                <w:sz w:val="18"/>
                <w:szCs w:val="18"/>
              </w:rPr>
              <w:t>Individuals aged 20-69 years spending expenditure on antihypertensive drugs among sampled.</w:t>
            </w:r>
          </w:p>
        </w:tc>
        <w:tc>
          <w:tcPr>
            <w:tcW w:w="478" w:type="pct"/>
            <w:hideMark/>
          </w:tcPr>
          <w:p w:rsidR="00DE3E5D" w:rsidRPr="00B17ABA" w:rsidRDefault="00DE3E5D" w:rsidP="00DC2EDD">
            <w:pPr>
              <w:pStyle w:val="TOC1"/>
              <w:rPr>
                <w:sz w:val="18"/>
                <w:szCs w:val="18"/>
              </w:rPr>
            </w:pPr>
            <w:r w:rsidRPr="00B17ABA">
              <w:rPr>
                <w:sz w:val="18"/>
                <w:szCs w:val="18"/>
              </w:rPr>
              <w:t>D, BB, CCB. ACEI, D+BB, D+CCB, D+ACEI, BB+CCB, BB+ACEI and other combinations.</w:t>
            </w:r>
          </w:p>
        </w:tc>
        <w:tc>
          <w:tcPr>
            <w:tcW w:w="372" w:type="pct"/>
            <w:hideMark/>
          </w:tcPr>
          <w:p w:rsidR="00DE3E5D" w:rsidRPr="00B17ABA" w:rsidRDefault="00DE3E5D" w:rsidP="00DC2EDD">
            <w:pPr>
              <w:pStyle w:val="TOC1"/>
              <w:rPr>
                <w:sz w:val="18"/>
                <w:szCs w:val="18"/>
              </w:rPr>
            </w:pPr>
            <w:r w:rsidRPr="00B17ABA">
              <w:rPr>
                <w:sz w:val="18"/>
                <w:szCs w:val="18"/>
              </w:rPr>
              <w:t>1y.</w:t>
            </w:r>
          </w:p>
        </w:tc>
        <w:tc>
          <w:tcPr>
            <w:tcW w:w="266" w:type="pct"/>
            <w:hideMark/>
          </w:tcPr>
          <w:p w:rsidR="00DE3E5D" w:rsidRPr="00B17ABA" w:rsidRDefault="00DE3E5D" w:rsidP="00DC2EDD">
            <w:pPr>
              <w:pStyle w:val="TOC1"/>
              <w:rPr>
                <w:sz w:val="18"/>
                <w:szCs w:val="18"/>
              </w:rPr>
            </w:pPr>
            <w:r w:rsidRPr="00B17ABA">
              <w:rPr>
                <w:sz w:val="18"/>
                <w:szCs w:val="18"/>
              </w:rPr>
              <w:t>No cycle.</w:t>
            </w:r>
          </w:p>
        </w:tc>
        <w:tc>
          <w:tcPr>
            <w:tcW w:w="412" w:type="pct"/>
            <w:hideMark/>
          </w:tcPr>
          <w:p w:rsidR="00DE3E5D" w:rsidRPr="00B17ABA" w:rsidRDefault="00DE3E5D" w:rsidP="00DC2EDD">
            <w:pPr>
              <w:pStyle w:val="TOC1"/>
              <w:rPr>
                <w:sz w:val="18"/>
                <w:szCs w:val="18"/>
              </w:rPr>
            </w:pPr>
            <w:r w:rsidRPr="00B17ABA">
              <w:rPr>
                <w:sz w:val="18"/>
                <w:szCs w:val="18"/>
              </w:rPr>
              <w:t>Cross-sectional population-based survey.</w:t>
            </w:r>
          </w:p>
        </w:tc>
        <w:tc>
          <w:tcPr>
            <w:tcW w:w="460" w:type="pct"/>
            <w:hideMark/>
          </w:tcPr>
          <w:p w:rsidR="00DE3E5D" w:rsidRPr="00B17ABA" w:rsidRDefault="00DE3E5D" w:rsidP="00DC2EDD">
            <w:pPr>
              <w:pStyle w:val="TOC1"/>
              <w:rPr>
                <w:sz w:val="18"/>
                <w:szCs w:val="18"/>
              </w:rPr>
            </w:pPr>
            <w:r w:rsidRPr="00B17ABA">
              <w:rPr>
                <w:sz w:val="18"/>
                <w:szCs w:val="18"/>
              </w:rPr>
              <w:t>Not considered.</w:t>
            </w:r>
          </w:p>
        </w:tc>
        <w:tc>
          <w:tcPr>
            <w:tcW w:w="509" w:type="pct"/>
            <w:hideMark/>
          </w:tcPr>
          <w:p w:rsidR="00DE3E5D" w:rsidRPr="00B17ABA" w:rsidRDefault="00DE3E5D" w:rsidP="00DC2EDD">
            <w:pPr>
              <w:pStyle w:val="TOC1"/>
              <w:rPr>
                <w:sz w:val="18"/>
                <w:szCs w:val="18"/>
              </w:rPr>
            </w:pPr>
            <w:r w:rsidRPr="00B17ABA">
              <w:rPr>
                <w:sz w:val="18"/>
                <w:szCs w:val="18"/>
              </w:rPr>
              <w:t>Not considered.</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Not considered</w:t>
            </w:r>
          </w:p>
        </w:tc>
      </w:tr>
      <w:tr w:rsidR="00DC2EDD" w:rsidRPr="00B17ABA" w:rsidTr="00DC2EDD">
        <w:trPr>
          <w:cantSplit/>
          <w:trHeight w:val="1844"/>
        </w:trPr>
        <w:tc>
          <w:tcPr>
            <w:tcW w:w="160" w:type="pct"/>
            <w:hideMark/>
          </w:tcPr>
          <w:p w:rsidR="00DE3E5D" w:rsidRPr="00B17ABA" w:rsidRDefault="00DE3E5D" w:rsidP="00DC2EDD">
            <w:pPr>
              <w:pStyle w:val="TOC1"/>
              <w:rPr>
                <w:sz w:val="18"/>
                <w:szCs w:val="18"/>
              </w:rPr>
            </w:pPr>
            <w:r w:rsidRPr="00B17ABA">
              <w:rPr>
                <w:sz w:val="18"/>
                <w:szCs w:val="18"/>
              </w:rPr>
              <w:lastRenderedPageBreak/>
              <w:t>9</w:t>
            </w:r>
          </w:p>
        </w:tc>
        <w:tc>
          <w:tcPr>
            <w:tcW w:w="358" w:type="pct"/>
            <w:hideMark/>
          </w:tcPr>
          <w:p w:rsidR="00DE3E5D" w:rsidRPr="00B17ABA" w:rsidRDefault="00DE3E5D" w:rsidP="00446C78">
            <w:pPr>
              <w:pStyle w:val="TOC1"/>
              <w:rPr>
                <w:sz w:val="18"/>
                <w:szCs w:val="18"/>
              </w:rPr>
            </w:pPr>
            <w:r w:rsidRPr="00B17ABA">
              <w:rPr>
                <w:sz w:val="18"/>
                <w:szCs w:val="18"/>
              </w:rPr>
              <w:t>Nordmann</w:t>
            </w:r>
            <w:r w:rsidR="002D644F" w:rsidRPr="00B17ABA">
              <w:rPr>
                <w:sz w:val="18"/>
                <w:szCs w:val="18"/>
              </w:rPr>
              <w:t xml:space="preserve"> </w:t>
            </w:r>
            <w:r w:rsidR="002D644F" w:rsidRPr="00B17ABA">
              <w:rPr>
                <w:sz w:val="18"/>
                <w:szCs w:val="18"/>
              </w:rPr>
              <w:fldChar w:fldCharType="begin"/>
            </w:r>
            <w:r w:rsidR="00446C78" w:rsidRPr="00B17ABA">
              <w:rPr>
                <w:sz w:val="18"/>
                <w:szCs w:val="18"/>
              </w:rPr>
              <w:instrText xml:space="preserve"> ADDIN EN.CITE &lt;EndNote&gt;&lt;Cite&gt;&lt;Author&gt;Nordmann&lt;/Author&gt;&lt;Year&gt;2003&lt;/Year&gt;&lt;RecNum&gt;9&lt;/RecNum&gt;&lt;DisplayText&gt;&lt;style face="superscript"&gt;[42]&lt;/style&gt;&lt;/DisplayText&gt;&lt;record&gt;&lt;rec-number&gt;9&lt;/rec-number&gt;&lt;foreign-keys&gt;&lt;key app="EN" db-id="z2a0dvwpazf220et2vh50z295rxpzfevwft2"&gt;9&lt;/key&gt;&lt;/foreign-keys&gt;&lt;ref-type name="Journal Article"&gt;17&lt;/ref-type&gt;&lt;contributors&gt;&lt;authors&gt;&lt;author&gt;Nordmann, A. J.&lt;/author&gt;&lt;author&gt;Krahn, M.&lt;/author&gt;&lt;author&gt;Logan, A. G.&lt;/author&gt;&lt;author&gt;Naglie, G.&lt;/author&gt;&lt;author&gt;Detsky, A. S.&lt;/author&gt;&lt;/authors&gt;&lt;/contributors&gt;&lt;auth-address&gt;The Programme in Clinical Epidemiology and Health Care Research, University of Toronto, Toronto, Ontario, Canada. nordmanna@uhbs.ch&lt;/auth-address&gt;&lt;titles&gt;&lt;title&gt;The cost effectiveness of ACE inhibitors as first-line antihypertensive therapy&lt;/title&gt;&lt;secondary-title&gt;Pharmacoeconomics&lt;/secondary-title&gt;&lt;/titles&gt;&lt;periodical&gt;&lt;full-title&gt;Pharmacoeconomics&lt;/full-title&gt;&lt;/periodical&gt;&lt;pages&gt;573-85&lt;/pages&gt;&lt;volume&gt;21&lt;/volume&gt;&lt;number&gt;8&lt;/number&gt;&lt;dates&gt;&lt;year&gt;2003&lt;/year&gt;&lt;pub-dates&gt;&lt;date&gt;June&lt;/date&gt;&lt;/pub-dates&gt;&lt;/dates&gt;&lt;urls&gt;&lt;related-urls&gt;&lt;url&gt;http://link.springer.com/article/10.2165/00019053-200321080-00004&lt;/url&gt;&lt;/related-urls&gt;&lt;/urls&gt;&lt;remote-database-name&gt;MEDLINE&lt;/remote-database-name&gt;&lt;remote-database-provider&gt;Ovid Technologies&lt;/remote-database-provider&gt;&lt;language&gt;o&lt;/language&gt;&lt;access-date&gt;Accessed 19 February 2014&lt;/access-date&gt;&lt;/record&gt;&lt;/Cite&gt;&lt;/EndNote&gt;</w:instrText>
            </w:r>
            <w:r w:rsidR="002D644F" w:rsidRPr="00B17ABA">
              <w:rPr>
                <w:sz w:val="18"/>
                <w:szCs w:val="18"/>
              </w:rPr>
              <w:fldChar w:fldCharType="separate"/>
            </w:r>
            <w:r w:rsidR="00446C78" w:rsidRPr="00B17ABA">
              <w:rPr>
                <w:noProof/>
                <w:sz w:val="18"/>
                <w:szCs w:val="18"/>
                <w:vertAlign w:val="superscript"/>
              </w:rPr>
              <w:t>[42]</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2003</w:t>
            </w:r>
          </w:p>
        </w:tc>
        <w:tc>
          <w:tcPr>
            <w:tcW w:w="236" w:type="pct"/>
            <w:hideMark/>
          </w:tcPr>
          <w:p w:rsidR="00DE3E5D" w:rsidRPr="00B17ABA" w:rsidRDefault="00DE3E5D" w:rsidP="00DC2EDD">
            <w:pPr>
              <w:pStyle w:val="TOC1"/>
              <w:rPr>
                <w:sz w:val="18"/>
                <w:szCs w:val="18"/>
              </w:rPr>
            </w:pPr>
            <w:r w:rsidRPr="00B17ABA">
              <w:rPr>
                <w:sz w:val="18"/>
                <w:szCs w:val="18"/>
              </w:rPr>
              <w:t>CUA</w:t>
            </w:r>
          </w:p>
        </w:tc>
        <w:tc>
          <w:tcPr>
            <w:tcW w:w="509" w:type="pct"/>
            <w:hideMark/>
          </w:tcPr>
          <w:p w:rsidR="00DE3E5D" w:rsidRPr="00B17ABA" w:rsidRDefault="00DE3E5D" w:rsidP="00DC2EDD">
            <w:pPr>
              <w:pStyle w:val="TOC1"/>
              <w:rPr>
                <w:sz w:val="18"/>
                <w:szCs w:val="18"/>
              </w:rPr>
            </w:pPr>
            <w:r w:rsidRPr="00B17ABA">
              <w:rPr>
                <w:sz w:val="18"/>
                <w:szCs w:val="18"/>
              </w:rPr>
              <w:t>Men aged 40 years without CVD and diabetes requiring antihypertensive drug therapy.</w:t>
            </w:r>
          </w:p>
        </w:tc>
        <w:tc>
          <w:tcPr>
            <w:tcW w:w="478" w:type="pct"/>
            <w:hideMark/>
          </w:tcPr>
          <w:p w:rsidR="00DE3E5D" w:rsidRPr="00B17ABA" w:rsidRDefault="00DE3E5D" w:rsidP="00DC2EDD">
            <w:pPr>
              <w:pStyle w:val="TOC1"/>
              <w:rPr>
                <w:sz w:val="18"/>
                <w:szCs w:val="18"/>
              </w:rPr>
            </w:pPr>
            <w:r w:rsidRPr="00B17ABA">
              <w:rPr>
                <w:sz w:val="18"/>
                <w:szCs w:val="18"/>
              </w:rPr>
              <w:t>D/BB, ACEI and ACEI based on the presence or absence of LVH on ECG or echocardiography.</w:t>
            </w:r>
          </w:p>
        </w:tc>
        <w:tc>
          <w:tcPr>
            <w:tcW w:w="372" w:type="pct"/>
            <w:hideMark/>
          </w:tcPr>
          <w:p w:rsidR="00DE3E5D" w:rsidRPr="00B17ABA" w:rsidRDefault="00DE3E5D" w:rsidP="00DC2EDD">
            <w:pPr>
              <w:pStyle w:val="TOC1"/>
              <w:rPr>
                <w:sz w:val="18"/>
                <w:szCs w:val="18"/>
              </w:rPr>
            </w:pPr>
            <w:r w:rsidRPr="00B17ABA">
              <w:rPr>
                <w:sz w:val="18"/>
                <w:szCs w:val="18"/>
              </w:rPr>
              <w:t>Lifetime.</w:t>
            </w:r>
          </w:p>
        </w:tc>
        <w:tc>
          <w:tcPr>
            <w:tcW w:w="266" w:type="pct"/>
            <w:hideMark/>
          </w:tcPr>
          <w:p w:rsidR="00DE3E5D" w:rsidRPr="00B17ABA" w:rsidRDefault="00DE3E5D" w:rsidP="00DC2EDD">
            <w:pPr>
              <w:pStyle w:val="TOC1"/>
              <w:rPr>
                <w:sz w:val="18"/>
                <w:szCs w:val="18"/>
              </w:rPr>
            </w:pPr>
            <w:r w:rsidRPr="00B17ABA">
              <w:rPr>
                <w:sz w:val="18"/>
                <w:szCs w:val="18"/>
              </w:rPr>
              <w:t>1y.</w:t>
            </w:r>
          </w:p>
        </w:tc>
        <w:tc>
          <w:tcPr>
            <w:tcW w:w="412" w:type="pct"/>
            <w:hideMark/>
          </w:tcPr>
          <w:p w:rsidR="00DE3E5D" w:rsidRPr="00B17ABA" w:rsidRDefault="00DE3E5D" w:rsidP="00DC2EDD">
            <w:pPr>
              <w:pStyle w:val="TOC1"/>
              <w:rPr>
                <w:sz w:val="18"/>
                <w:szCs w:val="18"/>
              </w:rPr>
            </w:pPr>
            <w:r w:rsidRPr="00B17ABA">
              <w:rPr>
                <w:sz w:val="18"/>
                <w:szCs w:val="18"/>
              </w:rPr>
              <w:t>Markov model.</w:t>
            </w:r>
          </w:p>
        </w:tc>
        <w:tc>
          <w:tcPr>
            <w:tcW w:w="460" w:type="pct"/>
            <w:hideMark/>
          </w:tcPr>
          <w:p w:rsidR="00DE3E5D" w:rsidRPr="00B17ABA" w:rsidRDefault="00DE3E5D" w:rsidP="00DC2EDD">
            <w:pPr>
              <w:pStyle w:val="TOC1"/>
              <w:rPr>
                <w:sz w:val="18"/>
                <w:szCs w:val="18"/>
              </w:rPr>
            </w:pPr>
            <w:r w:rsidRPr="00B17ABA">
              <w:rPr>
                <w:sz w:val="18"/>
                <w:szCs w:val="18"/>
              </w:rPr>
              <w:t>Patients with and without LVH, asymptomatic, CAD, stroke, congestive HF or any combination of these complications.</w:t>
            </w:r>
          </w:p>
        </w:tc>
        <w:tc>
          <w:tcPr>
            <w:tcW w:w="509" w:type="pct"/>
            <w:hideMark/>
          </w:tcPr>
          <w:p w:rsidR="00DE3E5D" w:rsidRPr="00B17ABA" w:rsidRDefault="00DE3E5D" w:rsidP="00DC2EDD">
            <w:pPr>
              <w:pStyle w:val="TOC1"/>
              <w:rPr>
                <w:sz w:val="18"/>
                <w:szCs w:val="18"/>
              </w:rPr>
            </w:pPr>
            <w:r w:rsidRPr="00B17ABA">
              <w:rPr>
                <w:sz w:val="18"/>
                <w:szCs w:val="18"/>
              </w:rPr>
              <w:t>Patients who have intolerable adverse effects were assumed to switching the drug.</w:t>
            </w:r>
          </w:p>
        </w:tc>
        <w:tc>
          <w:tcPr>
            <w:tcW w:w="420" w:type="pct"/>
            <w:hideMark/>
          </w:tcPr>
          <w:p w:rsidR="00DE3E5D" w:rsidRPr="00B17ABA" w:rsidRDefault="00DE3E5D" w:rsidP="00DC2EDD">
            <w:pPr>
              <w:pStyle w:val="TOC1"/>
              <w:rPr>
                <w:sz w:val="18"/>
                <w:szCs w:val="18"/>
              </w:rPr>
            </w:pPr>
            <w:r w:rsidRPr="00B17ABA">
              <w:rPr>
                <w:sz w:val="18"/>
                <w:szCs w:val="18"/>
              </w:rPr>
              <w:t>Assumed no difference in adherence to therapy between the two treatment options, but higher adherence rate with ACE inhibitors up to 30% was assumed in the sensitivity analysis.</w:t>
            </w:r>
          </w:p>
        </w:tc>
        <w:tc>
          <w:tcPr>
            <w:tcW w:w="559" w:type="pct"/>
            <w:hideMark/>
          </w:tcPr>
          <w:p w:rsidR="00DE3E5D" w:rsidRPr="00B17ABA" w:rsidRDefault="00DE3E5D" w:rsidP="00DC2EDD">
            <w:pPr>
              <w:pStyle w:val="TOC1"/>
              <w:rPr>
                <w:sz w:val="18"/>
                <w:szCs w:val="18"/>
              </w:rPr>
            </w:pPr>
            <w:r w:rsidRPr="00B17ABA">
              <w:rPr>
                <w:sz w:val="18"/>
                <w:szCs w:val="18"/>
              </w:rPr>
              <w:t>Only one opportunity to switch from conventional to ACE inhibitor therapy or vice versa, in response to intolerable adverse effects, lack of efficacy or congestive heart failure.</w:t>
            </w:r>
          </w:p>
        </w:tc>
      </w:tr>
      <w:tr w:rsidR="00DC2EDD" w:rsidRPr="00B17ABA" w:rsidTr="00DC2EDD">
        <w:trPr>
          <w:cantSplit/>
          <w:trHeight w:val="1419"/>
        </w:trPr>
        <w:tc>
          <w:tcPr>
            <w:tcW w:w="160" w:type="pct"/>
            <w:hideMark/>
          </w:tcPr>
          <w:p w:rsidR="00DE3E5D" w:rsidRPr="00B17ABA" w:rsidRDefault="00DE3E5D" w:rsidP="00DC2EDD">
            <w:pPr>
              <w:pStyle w:val="TOC1"/>
              <w:rPr>
                <w:sz w:val="18"/>
                <w:szCs w:val="18"/>
              </w:rPr>
            </w:pPr>
            <w:r w:rsidRPr="00B17ABA">
              <w:rPr>
                <w:sz w:val="18"/>
                <w:szCs w:val="18"/>
              </w:rPr>
              <w:t>10</w:t>
            </w:r>
          </w:p>
        </w:tc>
        <w:tc>
          <w:tcPr>
            <w:tcW w:w="358" w:type="pct"/>
            <w:hideMark/>
          </w:tcPr>
          <w:p w:rsidR="00DE3E5D" w:rsidRPr="00B17ABA" w:rsidRDefault="00DE3E5D" w:rsidP="00EE2B4F">
            <w:pPr>
              <w:pStyle w:val="TOC1"/>
              <w:rPr>
                <w:sz w:val="18"/>
                <w:szCs w:val="18"/>
              </w:rPr>
            </w:pPr>
            <w:r w:rsidRPr="00B17ABA">
              <w:rPr>
                <w:sz w:val="18"/>
                <w:szCs w:val="18"/>
              </w:rPr>
              <w:t>Fretheim</w:t>
            </w:r>
            <w:r w:rsidR="002D644F"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Fretheim&lt;/Author&gt;&lt;Year&gt;2003&lt;/Year&gt;&lt;RecNum&gt;374&lt;/RecNum&gt;&lt;DisplayText&gt;&lt;style face="superscript"&gt;[252]&lt;/style&gt;&lt;/DisplayText&gt;&lt;record&gt;&lt;rec-number&gt;374&lt;/rec-number&gt;&lt;foreign-keys&gt;&lt;key app="EN" db-id="z2a0dvwpazf220et2vh50z295rxpzfevwft2"&gt;374&lt;/key&gt;&lt;/foreign-keys&gt;&lt;ref-type name="Journal Article"&gt;17&lt;/ref-type&gt;&lt;contributors&gt;&lt;authors&gt;&lt;author&gt;Fretheim, A.&lt;/author&gt;&lt;author&gt;Aaserud, M.&lt;/author&gt;&lt;author&gt;Oxman, A. D.&lt;/author&gt;&lt;/authors&gt;&lt;/contributors&gt;&lt;auth-address&gt;Department of Health Services Research, Norwegian Directorate for Health and Social Affairs, N-0031 Oslo, Norway. atle.fretheim@shdir.no&lt;/auth-address&gt;&lt;titles&gt;&lt;title&gt;The potential savings of using thiazides as the first choice antihypertensive drug: cost-minimisation analysis&lt;/title&gt;&lt;secondary-title&gt;BMC Health Services Research&lt;/secondary-title&gt;&lt;/titles&gt;&lt;periodical&gt;&lt;full-title&gt;BMC Health Services Research&lt;/full-title&gt;&lt;/periodical&gt;&lt;pages&gt;8&lt;/pages&gt;&lt;volume&gt;3&lt;/volume&gt;&lt;number&gt;1&lt;/number&gt;&lt;dates&gt;&lt;year&gt;2003&lt;/year&gt;&lt;/dates&gt;&lt;urls&gt;&lt;related-urls&gt;&lt;url&gt;http://ovidsp.ovid.com/ovidweb.cgi?T=JS&amp;amp;CSC=Y&amp;amp;NEWS=N&amp;amp;PAGE=fulltext&amp;amp;D=med4&amp;amp;AN=12959644&lt;/url&gt;&lt;url&gt;http://resolver.shef.ac.uk/?http://librarylinks.shef.ac.uk:3210/sfxlcl3?sid=OVID:medline&amp;amp;id=pmid:12959644&amp;amp;id=doi:&amp;amp;issn=1472-6963&amp;amp;isbn=&amp;amp;volume=3&amp;amp;issue=1&amp;amp;spage=18&amp;amp;pages=18&amp;amp;date=2003&amp;amp;title=BMC+Health+Services+Research&amp;amp;atitle=The+potential+savings+of+using+thiazides+as+the+first+choice+antihypertensive+drug%3A+cost-minimisation+analysis.&amp;amp;aulast=Fretheim&amp;amp;pid=%3Cauthor%3EFretheim+A%3BAaserud+M%3BOxman+AD%3C%2Fauthor%3E%3CAN%3E12959644%3C%2FAN%3E%3CDT%3EComparative+Study%3C%2FDT%3E&lt;/url&gt;&lt;/related-urls&gt;&lt;/urls&gt;&lt;remote-database-name&gt;MEDLINE&lt;/remote-database-name&gt;&lt;remote-database-provider&gt;Ovid Technologies&lt;/remote-database-provider&gt;&lt;language&gt;o&lt;/language&gt;&lt;/record&gt;&lt;/Cite&gt;&lt;/EndNote&gt;</w:instrText>
            </w:r>
            <w:r w:rsidR="002D644F" w:rsidRPr="00B17ABA">
              <w:rPr>
                <w:sz w:val="18"/>
                <w:szCs w:val="18"/>
              </w:rPr>
              <w:fldChar w:fldCharType="separate"/>
            </w:r>
            <w:r w:rsidR="00EE2B4F" w:rsidRPr="00B17ABA">
              <w:rPr>
                <w:noProof/>
                <w:sz w:val="18"/>
                <w:szCs w:val="18"/>
                <w:vertAlign w:val="superscript"/>
              </w:rPr>
              <w:t>[252]</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2003</w:t>
            </w:r>
          </w:p>
        </w:tc>
        <w:tc>
          <w:tcPr>
            <w:tcW w:w="236" w:type="pct"/>
            <w:hideMark/>
          </w:tcPr>
          <w:p w:rsidR="00DE3E5D" w:rsidRPr="00B17ABA" w:rsidRDefault="00DE3E5D" w:rsidP="00DC2EDD">
            <w:pPr>
              <w:pStyle w:val="TOC1"/>
              <w:rPr>
                <w:sz w:val="18"/>
                <w:szCs w:val="18"/>
              </w:rPr>
            </w:pPr>
            <w:r w:rsidRPr="00B17ABA">
              <w:rPr>
                <w:sz w:val="18"/>
                <w:szCs w:val="18"/>
              </w:rPr>
              <w:t>CMA</w:t>
            </w:r>
          </w:p>
        </w:tc>
        <w:tc>
          <w:tcPr>
            <w:tcW w:w="509" w:type="pct"/>
            <w:hideMark/>
          </w:tcPr>
          <w:p w:rsidR="00DE3E5D" w:rsidRPr="00B17ABA" w:rsidRDefault="00DE3E5D" w:rsidP="00DC2EDD">
            <w:pPr>
              <w:pStyle w:val="TOC1"/>
              <w:rPr>
                <w:sz w:val="18"/>
                <w:szCs w:val="18"/>
              </w:rPr>
            </w:pPr>
            <w:r w:rsidRPr="00B17ABA">
              <w:rPr>
                <w:sz w:val="18"/>
                <w:szCs w:val="18"/>
              </w:rPr>
              <w:t>Population currently on medication for hypertension and not complicated by cardiovascular diseases.</w:t>
            </w:r>
          </w:p>
        </w:tc>
        <w:tc>
          <w:tcPr>
            <w:tcW w:w="478" w:type="pct"/>
            <w:hideMark/>
          </w:tcPr>
          <w:p w:rsidR="00DE3E5D" w:rsidRPr="00B17ABA" w:rsidRDefault="00DE3E5D" w:rsidP="00DC2EDD">
            <w:pPr>
              <w:pStyle w:val="TOC1"/>
              <w:rPr>
                <w:sz w:val="18"/>
                <w:szCs w:val="18"/>
              </w:rPr>
            </w:pPr>
            <w:r w:rsidRPr="00B17ABA">
              <w:rPr>
                <w:sz w:val="18"/>
                <w:szCs w:val="18"/>
              </w:rPr>
              <w:t>D and non-diuretic group (including AB, BB, CCB, ACEI and ARB).</w:t>
            </w:r>
          </w:p>
        </w:tc>
        <w:tc>
          <w:tcPr>
            <w:tcW w:w="372" w:type="pct"/>
            <w:hideMark/>
          </w:tcPr>
          <w:p w:rsidR="00DE3E5D" w:rsidRPr="00B17ABA" w:rsidRDefault="00DE3E5D" w:rsidP="00DC2EDD">
            <w:pPr>
              <w:pStyle w:val="TOC1"/>
              <w:rPr>
                <w:sz w:val="18"/>
                <w:szCs w:val="18"/>
              </w:rPr>
            </w:pPr>
            <w:r w:rsidRPr="00B17ABA">
              <w:rPr>
                <w:sz w:val="18"/>
                <w:szCs w:val="18"/>
              </w:rPr>
              <w:t>1y.</w:t>
            </w:r>
          </w:p>
        </w:tc>
        <w:tc>
          <w:tcPr>
            <w:tcW w:w="266" w:type="pct"/>
            <w:hideMark/>
          </w:tcPr>
          <w:p w:rsidR="00DE3E5D" w:rsidRPr="00B17ABA" w:rsidRDefault="00DE3E5D" w:rsidP="00DC2EDD">
            <w:pPr>
              <w:pStyle w:val="TOC1"/>
              <w:rPr>
                <w:sz w:val="18"/>
                <w:szCs w:val="18"/>
              </w:rPr>
            </w:pPr>
            <w:r w:rsidRPr="00B17ABA">
              <w:rPr>
                <w:sz w:val="18"/>
                <w:szCs w:val="18"/>
              </w:rPr>
              <w:t>No cycle.</w:t>
            </w:r>
          </w:p>
        </w:tc>
        <w:tc>
          <w:tcPr>
            <w:tcW w:w="412" w:type="pct"/>
            <w:hideMark/>
          </w:tcPr>
          <w:p w:rsidR="00DE3E5D" w:rsidRPr="00B17ABA" w:rsidRDefault="00DE3E5D" w:rsidP="00DC2EDD">
            <w:pPr>
              <w:pStyle w:val="TOC1"/>
              <w:rPr>
                <w:sz w:val="18"/>
                <w:szCs w:val="18"/>
              </w:rPr>
            </w:pPr>
            <w:r w:rsidRPr="00B17ABA">
              <w:rPr>
                <w:sz w:val="18"/>
                <w:szCs w:val="18"/>
              </w:rPr>
              <w:t>Based on the assumption of equal efficacy.</w:t>
            </w:r>
          </w:p>
        </w:tc>
        <w:tc>
          <w:tcPr>
            <w:tcW w:w="460" w:type="pct"/>
            <w:hideMark/>
          </w:tcPr>
          <w:p w:rsidR="00DE3E5D" w:rsidRPr="00B17ABA" w:rsidRDefault="00DE3E5D" w:rsidP="00DC2EDD">
            <w:pPr>
              <w:pStyle w:val="TOC1"/>
              <w:rPr>
                <w:sz w:val="18"/>
                <w:szCs w:val="18"/>
              </w:rPr>
            </w:pPr>
            <w:r w:rsidRPr="00B17ABA">
              <w:rPr>
                <w:sz w:val="18"/>
                <w:szCs w:val="18"/>
              </w:rPr>
              <w:t>Not considered.</w:t>
            </w:r>
          </w:p>
        </w:tc>
        <w:tc>
          <w:tcPr>
            <w:tcW w:w="509" w:type="pct"/>
            <w:hideMark/>
          </w:tcPr>
          <w:p w:rsidR="00DE3E5D" w:rsidRPr="00B17ABA" w:rsidRDefault="00DE3E5D" w:rsidP="00DC2EDD">
            <w:pPr>
              <w:pStyle w:val="TOC1"/>
              <w:rPr>
                <w:sz w:val="18"/>
                <w:szCs w:val="18"/>
              </w:rPr>
            </w:pPr>
            <w:r w:rsidRPr="00B17ABA">
              <w:rPr>
                <w:sz w:val="18"/>
                <w:szCs w:val="18"/>
              </w:rPr>
              <w:t>Not considered.</w:t>
            </w:r>
          </w:p>
        </w:tc>
        <w:tc>
          <w:tcPr>
            <w:tcW w:w="420" w:type="pct"/>
            <w:hideMark/>
          </w:tcPr>
          <w:p w:rsidR="00DE3E5D" w:rsidRPr="00B17ABA" w:rsidRDefault="00DE3E5D" w:rsidP="00DC2EDD">
            <w:pPr>
              <w:pStyle w:val="TOC1"/>
              <w:rPr>
                <w:sz w:val="18"/>
                <w:szCs w:val="18"/>
              </w:rPr>
            </w:pPr>
            <w:r w:rsidRPr="00B17ABA">
              <w:rPr>
                <w:sz w:val="18"/>
                <w:szCs w:val="18"/>
              </w:rPr>
              <w:t>Considered in the people using thiazides.</w:t>
            </w:r>
          </w:p>
        </w:tc>
        <w:tc>
          <w:tcPr>
            <w:tcW w:w="559" w:type="pct"/>
            <w:hideMark/>
          </w:tcPr>
          <w:p w:rsidR="00DE3E5D" w:rsidRPr="00B17ABA" w:rsidRDefault="00DE3E5D" w:rsidP="00DC2EDD">
            <w:pPr>
              <w:pStyle w:val="TOC1"/>
              <w:rPr>
                <w:sz w:val="18"/>
                <w:szCs w:val="18"/>
              </w:rPr>
            </w:pPr>
            <w:r w:rsidRPr="00B17ABA">
              <w:rPr>
                <w:sz w:val="18"/>
                <w:szCs w:val="18"/>
              </w:rPr>
              <w:t>Not considered.</w:t>
            </w:r>
          </w:p>
        </w:tc>
      </w:tr>
      <w:tr w:rsidR="00DC2EDD" w:rsidRPr="00B17ABA" w:rsidTr="00DC2EDD">
        <w:trPr>
          <w:cantSplit/>
          <w:trHeight w:val="693"/>
        </w:trPr>
        <w:tc>
          <w:tcPr>
            <w:tcW w:w="160" w:type="pct"/>
            <w:hideMark/>
          </w:tcPr>
          <w:p w:rsidR="00DE3E5D" w:rsidRPr="00B17ABA" w:rsidRDefault="00DE3E5D" w:rsidP="00DC2EDD">
            <w:pPr>
              <w:pStyle w:val="TOC1"/>
              <w:rPr>
                <w:sz w:val="18"/>
                <w:szCs w:val="18"/>
              </w:rPr>
            </w:pPr>
            <w:r w:rsidRPr="00B17ABA">
              <w:rPr>
                <w:sz w:val="18"/>
                <w:szCs w:val="18"/>
              </w:rPr>
              <w:t>11</w:t>
            </w:r>
          </w:p>
        </w:tc>
        <w:tc>
          <w:tcPr>
            <w:tcW w:w="358" w:type="pct"/>
            <w:hideMark/>
          </w:tcPr>
          <w:p w:rsidR="00DE3E5D" w:rsidRPr="00B17ABA" w:rsidRDefault="00DE3E5D" w:rsidP="00EE2B4F">
            <w:pPr>
              <w:pStyle w:val="TOC1"/>
              <w:rPr>
                <w:sz w:val="18"/>
                <w:szCs w:val="18"/>
              </w:rPr>
            </w:pPr>
            <w:r w:rsidRPr="00B17ABA">
              <w:rPr>
                <w:sz w:val="18"/>
                <w:szCs w:val="18"/>
              </w:rPr>
              <w:t>Chen</w:t>
            </w:r>
            <w:r w:rsidR="002D644F"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Chen&lt;/Author&gt;&lt;Year&gt;2005&lt;/Year&gt;&lt;RecNum&gt;372&lt;/RecNum&gt;&lt;DisplayText&gt;&lt;style face="superscript"&gt;[253]&lt;/style&gt;&lt;/DisplayText&gt;&lt;record&gt;&lt;rec-number&gt;372&lt;/rec-number&gt;&lt;foreign-keys&gt;&lt;key app="EN" db-id="z2a0dvwpazf220et2vh50z295rxpzfevwft2"&gt;372&lt;/key&gt;&lt;/foreign-keys&gt;&lt;ref-type name="Journal Article"&gt;17&lt;/ref-type&gt;&lt;contributors&gt;&lt;authors&gt;&lt;author&gt;Chen, G. J.; Ferrucci, L.; Moran, W. P.; Pahor, M.&lt;/author&gt;&lt;/authors&gt;&lt;/contributors&gt;&lt;titles&gt;&lt;title&gt;A cost-minimization analysis of diuretic-based antihypertensive therapy reducing cardiovascular events in older adults with isolated systolic hypertension&lt;/title&gt;&lt;secondary-title&gt;Cost Eff Resour Alloc&lt;/secondary-title&gt;&lt;/titles&gt;&lt;periodical&gt;&lt;full-title&gt;Cost Eff Resour Alloc&lt;/full-title&gt;&lt;/periodical&gt;&lt;pages&gt;2&lt;/pages&gt;&lt;volume&gt;3&lt;/volume&gt;&lt;number&gt;1&lt;/number&gt;&lt;dates&gt;&lt;year&gt;2005&lt;/year&gt;&lt;/dates&gt;&lt;urls&gt;&lt;/urls&gt;&lt;language&gt;o&lt;/language&gt;&lt;/record&gt;&lt;/Cite&gt;&lt;/EndNote&gt;</w:instrText>
            </w:r>
            <w:r w:rsidR="002D644F" w:rsidRPr="00B17ABA">
              <w:rPr>
                <w:sz w:val="18"/>
                <w:szCs w:val="18"/>
              </w:rPr>
              <w:fldChar w:fldCharType="separate"/>
            </w:r>
            <w:r w:rsidR="00EE2B4F" w:rsidRPr="00B17ABA">
              <w:rPr>
                <w:noProof/>
                <w:sz w:val="18"/>
                <w:szCs w:val="18"/>
                <w:vertAlign w:val="superscript"/>
              </w:rPr>
              <w:t>[253]</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2005</w:t>
            </w:r>
          </w:p>
        </w:tc>
        <w:tc>
          <w:tcPr>
            <w:tcW w:w="236" w:type="pct"/>
            <w:hideMark/>
          </w:tcPr>
          <w:p w:rsidR="00DE3E5D" w:rsidRPr="00B17ABA" w:rsidRDefault="00DE3E5D" w:rsidP="00DC2EDD">
            <w:pPr>
              <w:pStyle w:val="TOC1"/>
              <w:rPr>
                <w:sz w:val="18"/>
                <w:szCs w:val="18"/>
              </w:rPr>
            </w:pPr>
            <w:r w:rsidRPr="00B17ABA">
              <w:rPr>
                <w:sz w:val="18"/>
                <w:szCs w:val="18"/>
              </w:rPr>
              <w:t>CMA</w:t>
            </w:r>
          </w:p>
        </w:tc>
        <w:tc>
          <w:tcPr>
            <w:tcW w:w="509" w:type="pct"/>
            <w:hideMark/>
          </w:tcPr>
          <w:p w:rsidR="00DE3E5D" w:rsidRPr="00B17ABA" w:rsidRDefault="00DE3E5D" w:rsidP="00DC2EDD">
            <w:pPr>
              <w:pStyle w:val="TOC1"/>
              <w:rPr>
                <w:sz w:val="18"/>
                <w:szCs w:val="18"/>
              </w:rPr>
            </w:pPr>
            <w:r w:rsidRPr="00B17ABA">
              <w:rPr>
                <w:sz w:val="18"/>
                <w:szCs w:val="18"/>
              </w:rPr>
              <w:t>Isolated systolic hypertension included in the SHEP trial.</w:t>
            </w:r>
          </w:p>
        </w:tc>
        <w:tc>
          <w:tcPr>
            <w:tcW w:w="478" w:type="pct"/>
            <w:hideMark/>
          </w:tcPr>
          <w:p w:rsidR="00DE3E5D" w:rsidRPr="00B17ABA" w:rsidRDefault="00DE3E5D" w:rsidP="00DC2EDD">
            <w:pPr>
              <w:pStyle w:val="TOC1"/>
              <w:rPr>
                <w:sz w:val="18"/>
                <w:szCs w:val="18"/>
              </w:rPr>
            </w:pPr>
            <w:r w:rsidRPr="00B17ABA">
              <w:rPr>
                <w:sz w:val="18"/>
                <w:szCs w:val="18"/>
              </w:rPr>
              <w:t>D, BB, ACEI, AB and CCB.</w:t>
            </w:r>
          </w:p>
        </w:tc>
        <w:tc>
          <w:tcPr>
            <w:tcW w:w="372" w:type="pct"/>
            <w:hideMark/>
          </w:tcPr>
          <w:p w:rsidR="00DE3E5D" w:rsidRPr="00B17ABA" w:rsidRDefault="00DE3E5D" w:rsidP="00DC2EDD">
            <w:pPr>
              <w:pStyle w:val="TOC1"/>
              <w:rPr>
                <w:sz w:val="18"/>
                <w:szCs w:val="18"/>
              </w:rPr>
            </w:pPr>
            <w:r w:rsidRPr="00B17ABA">
              <w:rPr>
                <w:sz w:val="18"/>
                <w:szCs w:val="18"/>
              </w:rPr>
              <w:t>5y.</w:t>
            </w:r>
          </w:p>
        </w:tc>
        <w:tc>
          <w:tcPr>
            <w:tcW w:w="266" w:type="pct"/>
            <w:hideMark/>
          </w:tcPr>
          <w:p w:rsidR="00DE3E5D" w:rsidRPr="00B17ABA" w:rsidRDefault="00DE3E5D" w:rsidP="00DC2EDD">
            <w:pPr>
              <w:pStyle w:val="TOC1"/>
              <w:rPr>
                <w:sz w:val="18"/>
                <w:szCs w:val="18"/>
              </w:rPr>
            </w:pPr>
            <w:r w:rsidRPr="00B17ABA">
              <w:rPr>
                <w:sz w:val="18"/>
                <w:szCs w:val="18"/>
              </w:rPr>
              <w:t>No cycle.</w:t>
            </w:r>
          </w:p>
        </w:tc>
        <w:tc>
          <w:tcPr>
            <w:tcW w:w="412" w:type="pct"/>
            <w:hideMark/>
          </w:tcPr>
          <w:p w:rsidR="00DE3E5D" w:rsidRPr="00B17ABA" w:rsidRDefault="00DE3E5D" w:rsidP="00DC2EDD">
            <w:pPr>
              <w:pStyle w:val="TOC1"/>
              <w:rPr>
                <w:sz w:val="18"/>
                <w:szCs w:val="18"/>
              </w:rPr>
            </w:pPr>
            <w:r w:rsidRPr="00B17ABA">
              <w:rPr>
                <w:sz w:val="18"/>
                <w:szCs w:val="18"/>
              </w:rPr>
              <w:t>Based on the assumption of equal efficacy.</w:t>
            </w:r>
          </w:p>
        </w:tc>
        <w:tc>
          <w:tcPr>
            <w:tcW w:w="460" w:type="pct"/>
            <w:hideMark/>
          </w:tcPr>
          <w:p w:rsidR="00DE3E5D" w:rsidRPr="00B17ABA" w:rsidRDefault="00DE3E5D" w:rsidP="00DC2EDD">
            <w:pPr>
              <w:pStyle w:val="TOC1"/>
              <w:rPr>
                <w:sz w:val="18"/>
                <w:szCs w:val="18"/>
              </w:rPr>
            </w:pPr>
            <w:r w:rsidRPr="00B17ABA">
              <w:rPr>
                <w:sz w:val="18"/>
                <w:szCs w:val="18"/>
              </w:rPr>
              <w:t>Not considered.</w:t>
            </w:r>
          </w:p>
        </w:tc>
        <w:tc>
          <w:tcPr>
            <w:tcW w:w="509" w:type="pct"/>
            <w:hideMark/>
          </w:tcPr>
          <w:p w:rsidR="00DE3E5D" w:rsidRPr="00B17ABA" w:rsidRDefault="00DE3E5D" w:rsidP="00DC2EDD">
            <w:pPr>
              <w:pStyle w:val="TOC1"/>
              <w:rPr>
                <w:sz w:val="18"/>
                <w:szCs w:val="18"/>
              </w:rPr>
            </w:pPr>
            <w:r w:rsidRPr="00B17ABA">
              <w:rPr>
                <w:sz w:val="18"/>
                <w:szCs w:val="18"/>
              </w:rPr>
              <w:t>CVD was defined as adverse effect.</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Diuretic-based stepped care in SHEP.</w:t>
            </w:r>
          </w:p>
        </w:tc>
      </w:tr>
      <w:tr w:rsidR="00DC2EDD" w:rsidRPr="00B17ABA" w:rsidTr="00DC2EDD">
        <w:trPr>
          <w:cantSplit/>
          <w:trHeight w:val="1220"/>
        </w:trPr>
        <w:tc>
          <w:tcPr>
            <w:tcW w:w="160" w:type="pct"/>
            <w:hideMark/>
          </w:tcPr>
          <w:p w:rsidR="00DE3E5D" w:rsidRPr="00B17ABA" w:rsidRDefault="00DE3E5D" w:rsidP="00DC2EDD">
            <w:pPr>
              <w:pStyle w:val="TOC1"/>
              <w:rPr>
                <w:sz w:val="18"/>
                <w:szCs w:val="18"/>
              </w:rPr>
            </w:pPr>
            <w:r w:rsidRPr="00B17ABA">
              <w:rPr>
                <w:sz w:val="18"/>
                <w:szCs w:val="18"/>
              </w:rPr>
              <w:lastRenderedPageBreak/>
              <w:t>12</w:t>
            </w:r>
          </w:p>
        </w:tc>
        <w:tc>
          <w:tcPr>
            <w:tcW w:w="358" w:type="pct"/>
            <w:hideMark/>
          </w:tcPr>
          <w:p w:rsidR="00DE3E5D" w:rsidRPr="00B17ABA" w:rsidRDefault="00DE3E5D" w:rsidP="00EE2B4F">
            <w:pPr>
              <w:pStyle w:val="TOC1"/>
              <w:rPr>
                <w:sz w:val="18"/>
                <w:szCs w:val="18"/>
              </w:rPr>
            </w:pPr>
            <w:r w:rsidRPr="00B17ABA">
              <w:rPr>
                <w:sz w:val="18"/>
                <w:szCs w:val="18"/>
              </w:rPr>
              <w:t>Stafilas</w:t>
            </w:r>
            <w:r w:rsidR="002D644F" w:rsidRPr="00B17ABA">
              <w:rPr>
                <w:sz w:val="18"/>
                <w:szCs w:val="18"/>
              </w:rPr>
              <w:t xml:space="preserve"> </w:t>
            </w:r>
            <w:r w:rsidR="002D644F" w:rsidRPr="00B17ABA">
              <w:rPr>
                <w:sz w:val="18"/>
                <w:szCs w:val="18"/>
              </w:rPr>
              <w:fldChar w:fldCharType="begin">
                <w:fldData xml:space="preserve">PEVuZE5vdGU+PENpdGU+PEF1dGhvcj5TdGFmaWxhczwvQXV0aG9yPjxZZWFyPjIwMDU8L1llYXI+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TdGFmaWxhczwvQXV0aG9yPjxZZWFyPjIwMDU8L1llYXI+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002D644F" w:rsidRPr="00B17ABA">
              <w:rPr>
                <w:sz w:val="18"/>
                <w:szCs w:val="18"/>
              </w:rPr>
            </w:r>
            <w:r w:rsidR="002D644F" w:rsidRPr="00B17ABA">
              <w:rPr>
                <w:sz w:val="18"/>
                <w:szCs w:val="18"/>
              </w:rPr>
              <w:fldChar w:fldCharType="separate"/>
            </w:r>
            <w:r w:rsidR="00EE2B4F" w:rsidRPr="00B17ABA">
              <w:rPr>
                <w:noProof/>
                <w:sz w:val="18"/>
                <w:szCs w:val="18"/>
                <w:vertAlign w:val="superscript"/>
              </w:rPr>
              <w:t>[254]</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2005</w:t>
            </w:r>
          </w:p>
        </w:tc>
        <w:tc>
          <w:tcPr>
            <w:tcW w:w="236" w:type="pct"/>
            <w:hideMark/>
          </w:tcPr>
          <w:p w:rsidR="00DE3E5D" w:rsidRPr="00B17ABA" w:rsidRDefault="00DE3E5D" w:rsidP="00DC2EDD">
            <w:pPr>
              <w:pStyle w:val="TOC1"/>
              <w:rPr>
                <w:sz w:val="18"/>
                <w:szCs w:val="18"/>
              </w:rPr>
            </w:pPr>
            <w:r w:rsidRPr="00B17ABA">
              <w:rPr>
                <w:sz w:val="18"/>
                <w:szCs w:val="18"/>
              </w:rPr>
              <w:t>CEA</w:t>
            </w:r>
          </w:p>
        </w:tc>
        <w:tc>
          <w:tcPr>
            <w:tcW w:w="509" w:type="pct"/>
            <w:hideMark/>
          </w:tcPr>
          <w:p w:rsidR="00DE3E5D" w:rsidRPr="00B17ABA" w:rsidRDefault="00DE3E5D" w:rsidP="00DC2EDD">
            <w:pPr>
              <w:pStyle w:val="TOC1"/>
              <w:rPr>
                <w:sz w:val="18"/>
                <w:szCs w:val="18"/>
              </w:rPr>
            </w:pPr>
            <w:r w:rsidRPr="00B17ABA">
              <w:rPr>
                <w:sz w:val="18"/>
                <w:szCs w:val="18"/>
              </w:rPr>
              <w:t>Mild-to-moderate hypertension.</w:t>
            </w:r>
          </w:p>
        </w:tc>
        <w:tc>
          <w:tcPr>
            <w:tcW w:w="478" w:type="pct"/>
            <w:hideMark/>
          </w:tcPr>
          <w:p w:rsidR="00DE3E5D" w:rsidRPr="00B17ABA" w:rsidRDefault="00DE3E5D" w:rsidP="00DC2EDD">
            <w:pPr>
              <w:pStyle w:val="TOC1"/>
              <w:rPr>
                <w:sz w:val="18"/>
                <w:szCs w:val="18"/>
              </w:rPr>
            </w:pPr>
            <w:r w:rsidRPr="00B17ABA">
              <w:rPr>
                <w:sz w:val="18"/>
                <w:szCs w:val="18"/>
              </w:rPr>
              <w:t>D, BB, CCB, ACEI and ARB.</w:t>
            </w:r>
          </w:p>
        </w:tc>
        <w:tc>
          <w:tcPr>
            <w:tcW w:w="372" w:type="pct"/>
            <w:hideMark/>
          </w:tcPr>
          <w:p w:rsidR="00DE3E5D" w:rsidRPr="00B17ABA" w:rsidRDefault="00DE3E5D" w:rsidP="00DC2EDD">
            <w:pPr>
              <w:pStyle w:val="TOC1"/>
              <w:rPr>
                <w:sz w:val="18"/>
                <w:szCs w:val="18"/>
              </w:rPr>
            </w:pPr>
            <w:r w:rsidRPr="00B17ABA">
              <w:rPr>
                <w:sz w:val="18"/>
                <w:szCs w:val="18"/>
              </w:rPr>
              <w:t>5y.</w:t>
            </w:r>
          </w:p>
        </w:tc>
        <w:tc>
          <w:tcPr>
            <w:tcW w:w="266" w:type="pct"/>
            <w:hideMark/>
          </w:tcPr>
          <w:p w:rsidR="00DE3E5D" w:rsidRPr="00B17ABA" w:rsidRDefault="00DE3E5D" w:rsidP="00DC2EDD">
            <w:pPr>
              <w:pStyle w:val="TOC1"/>
              <w:rPr>
                <w:sz w:val="18"/>
                <w:szCs w:val="18"/>
              </w:rPr>
            </w:pPr>
            <w:r w:rsidRPr="00B17ABA">
              <w:rPr>
                <w:sz w:val="18"/>
                <w:szCs w:val="18"/>
              </w:rPr>
              <w:t>1m</w:t>
            </w:r>
          </w:p>
          <w:p w:rsidR="00DE3E5D" w:rsidRPr="00B17ABA" w:rsidRDefault="00DE3E5D" w:rsidP="00DC2EDD">
            <w:pPr>
              <w:pStyle w:val="TOC1"/>
              <w:rPr>
                <w:sz w:val="18"/>
                <w:szCs w:val="18"/>
              </w:rPr>
            </w:pPr>
            <w:r w:rsidRPr="00B17ABA">
              <w:rPr>
                <w:sz w:val="18"/>
                <w:szCs w:val="18"/>
              </w:rPr>
              <w:t>/4m.</w:t>
            </w:r>
          </w:p>
        </w:tc>
        <w:tc>
          <w:tcPr>
            <w:tcW w:w="412" w:type="pct"/>
            <w:hideMark/>
          </w:tcPr>
          <w:p w:rsidR="00DE3E5D" w:rsidRPr="00B17ABA" w:rsidRDefault="00DE3E5D" w:rsidP="00DC2EDD">
            <w:pPr>
              <w:pStyle w:val="TOC1"/>
              <w:rPr>
                <w:sz w:val="18"/>
                <w:szCs w:val="18"/>
              </w:rPr>
            </w:pPr>
            <w:r w:rsidRPr="00B17ABA">
              <w:rPr>
                <w:sz w:val="18"/>
                <w:szCs w:val="18"/>
              </w:rPr>
              <w:t>Decision tree model.</w:t>
            </w:r>
          </w:p>
        </w:tc>
        <w:tc>
          <w:tcPr>
            <w:tcW w:w="460" w:type="pct"/>
            <w:hideMark/>
          </w:tcPr>
          <w:p w:rsidR="00DE3E5D" w:rsidRPr="00B17ABA" w:rsidRDefault="00DE3E5D" w:rsidP="00DC2EDD">
            <w:pPr>
              <w:pStyle w:val="TOC1"/>
              <w:rPr>
                <w:sz w:val="18"/>
                <w:szCs w:val="18"/>
              </w:rPr>
            </w:pPr>
            <w:r w:rsidRPr="00B17ABA">
              <w:rPr>
                <w:sz w:val="18"/>
                <w:szCs w:val="18"/>
              </w:rPr>
              <w:t>Not mentioned.</w:t>
            </w:r>
          </w:p>
        </w:tc>
        <w:tc>
          <w:tcPr>
            <w:tcW w:w="509" w:type="pct"/>
            <w:hideMark/>
          </w:tcPr>
          <w:p w:rsidR="00DE3E5D" w:rsidRPr="00B17ABA" w:rsidRDefault="00DE3E5D" w:rsidP="00DC2EDD">
            <w:pPr>
              <w:pStyle w:val="TOC1"/>
              <w:rPr>
                <w:sz w:val="18"/>
                <w:szCs w:val="18"/>
              </w:rPr>
            </w:pPr>
            <w:r w:rsidRPr="00B17ABA">
              <w:rPr>
                <w:sz w:val="18"/>
                <w:szCs w:val="18"/>
              </w:rPr>
              <w:t>Assumed the need of extra laboratory monitoring for chlorthalidone and propranolol.</w:t>
            </w:r>
          </w:p>
        </w:tc>
        <w:tc>
          <w:tcPr>
            <w:tcW w:w="420" w:type="pct"/>
            <w:hideMark/>
          </w:tcPr>
          <w:p w:rsidR="00DE3E5D" w:rsidRPr="00B17ABA" w:rsidRDefault="00DE3E5D" w:rsidP="00DC2EDD">
            <w:pPr>
              <w:pStyle w:val="TOC1"/>
              <w:rPr>
                <w:sz w:val="18"/>
                <w:szCs w:val="18"/>
              </w:rPr>
            </w:pPr>
            <w:r w:rsidRPr="00B17ABA">
              <w:rPr>
                <w:sz w:val="18"/>
                <w:szCs w:val="18"/>
              </w:rPr>
              <w:t>Applied different compliance with chlorthalidone, propranolol, amlodipine, enalapril and losartan.</w:t>
            </w:r>
          </w:p>
        </w:tc>
        <w:tc>
          <w:tcPr>
            <w:tcW w:w="559" w:type="pct"/>
            <w:hideMark/>
          </w:tcPr>
          <w:p w:rsidR="00DE3E5D" w:rsidRPr="00B17ABA" w:rsidRDefault="00DE3E5D" w:rsidP="00DC2EDD">
            <w:pPr>
              <w:pStyle w:val="TOC1"/>
              <w:rPr>
                <w:sz w:val="18"/>
                <w:szCs w:val="18"/>
              </w:rPr>
            </w:pPr>
            <w:r w:rsidRPr="00B17ABA">
              <w:rPr>
                <w:sz w:val="18"/>
                <w:szCs w:val="18"/>
              </w:rPr>
              <w:t>One opportunity to switch from one therapeutic class to another, in response to intolerable adverse events or lack of efficacy.</w:t>
            </w:r>
          </w:p>
        </w:tc>
      </w:tr>
      <w:tr w:rsidR="00DC2EDD" w:rsidRPr="00B17ABA" w:rsidTr="00DC2EDD">
        <w:trPr>
          <w:cantSplit/>
          <w:trHeight w:val="700"/>
        </w:trPr>
        <w:tc>
          <w:tcPr>
            <w:tcW w:w="160" w:type="pct"/>
            <w:hideMark/>
          </w:tcPr>
          <w:p w:rsidR="00DE3E5D" w:rsidRPr="00B17ABA" w:rsidRDefault="00DE3E5D" w:rsidP="00DC2EDD">
            <w:pPr>
              <w:pStyle w:val="TOC1"/>
              <w:rPr>
                <w:sz w:val="18"/>
                <w:szCs w:val="18"/>
              </w:rPr>
            </w:pPr>
            <w:r w:rsidRPr="00B17ABA">
              <w:rPr>
                <w:sz w:val="18"/>
                <w:szCs w:val="18"/>
              </w:rPr>
              <w:t>13</w:t>
            </w:r>
          </w:p>
        </w:tc>
        <w:tc>
          <w:tcPr>
            <w:tcW w:w="358" w:type="pct"/>
            <w:hideMark/>
          </w:tcPr>
          <w:p w:rsidR="00DE3E5D" w:rsidRPr="00B17ABA" w:rsidRDefault="00DE3E5D" w:rsidP="00EE2B4F">
            <w:pPr>
              <w:pStyle w:val="TOC1"/>
              <w:rPr>
                <w:sz w:val="18"/>
                <w:szCs w:val="18"/>
              </w:rPr>
            </w:pPr>
            <w:r w:rsidRPr="00B17ABA">
              <w:rPr>
                <w:sz w:val="18"/>
                <w:szCs w:val="18"/>
              </w:rPr>
              <w:t>Linjer</w:t>
            </w:r>
            <w:r w:rsidR="002D644F" w:rsidRPr="00B17ABA">
              <w:rPr>
                <w:sz w:val="18"/>
                <w:szCs w:val="18"/>
              </w:rPr>
              <w:t xml:space="preserve"> </w:t>
            </w:r>
            <w:r w:rsidR="002D644F" w:rsidRPr="00B17ABA">
              <w:rPr>
                <w:sz w:val="18"/>
                <w:szCs w:val="18"/>
              </w:rPr>
              <w:fldChar w:fldCharType="begin">
                <w:fldData xml:space="preserve">PEVuZE5vdGU+PENpdGU+PEF1dGhvcj5MaW5qZXI8L0F1dGhvcj48WWVhcj4yMDA1PC9ZZWFyPjxS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C9FbmROb3RlPn==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MaW5qZXI8L0F1dGhvcj48WWVhcj4yMDA1PC9ZZWFyPjxS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C9FbmROb3RlPn==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002D644F" w:rsidRPr="00B17ABA">
              <w:rPr>
                <w:sz w:val="18"/>
                <w:szCs w:val="18"/>
              </w:rPr>
            </w:r>
            <w:r w:rsidR="002D644F" w:rsidRPr="00B17ABA">
              <w:rPr>
                <w:sz w:val="18"/>
                <w:szCs w:val="18"/>
              </w:rPr>
              <w:fldChar w:fldCharType="separate"/>
            </w:r>
            <w:r w:rsidR="00EE2B4F" w:rsidRPr="00B17ABA">
              <w:rPr>
                <w:noProof/>
                <w:sz w:val="18"/>
                <w:szCs w:val="18"/>
                <w:vertAlign w:val="superscript"/>
              </w:rPr>
              <w:t>[255]</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2005</w:t>
            </w:r>
          </w:p>
        </w:tc>
        <w:tc>
          <w:tcPr>
            <w:tcW w:w="236" w:type="pct"/>
            <w:hideMark/>
          </w:tcPr>
          <w:p w:rsidR="00DE3E5D" w:rsidRPr="00B17ABA" w:rsidRDefault="00DE3E5D" w:rsidP="00DC2EDD">
            <w:pPr>
              <w:pStyle w:val="TOC1"/>
              <w:rPr>
                <w:sz w:val="18"/>
                <w:szCs w:val="18"/>
              </w:rPr>
            </w:pPr>
            <w:r w:rsidRPr="00B17ABA">
              <w:rPr>
                <w:sz w:val="18"/>
                <w:szCs w:val="18"/>
              </w:rPr>
              <w:t xml:space="preserve">CA </w:t>
            </w:r>
          </w:p>
        </w:tc>
        <w:tc>
          <w:tcPr>
            <w:tcW w:w="509" w:type="pct"/>
            <w:hideMark/>
          </w:tcPr>
          <w:p w:rsidR="00DE3E5D" w:rsidRPr="00B17ABA" w:rsidRDefault="00DE3E5D" w:rsidP="00DC2EDD">
            <w:pPr>
              <w:pStyle w:val="TOC1"/>
              <w:rPr>
                <w:sz w:val="18"/>
                <w:szCs w:val="18"/>
              </w:rPr>
            </w:pPr>
            <w:r w:rsidRPr="00B17ABA">
              <w:rPr>
                <w:sz w:val="18"/>
                <w:szCs w:val="18"/>
              </w:rPr>
              <w:t>Elderly (70-84 years) patients participated in STOP-2 trial.</w:t>
            </w:r>
          </w:p>
        </w:tc>
        <w:tc>
          <w:tcPr>
            <w:tcW w:w="478" w:type="pct"/>
            <w:hideMark/>
          </w:tcPr>
          <w:p w:rsidR="00DE3E5D" w:rsidRPr="00B17ABA" w:rsidRDefault="00DE3E5D" w:rsidP="00DC2EDD">
            <w:pPr>
              <w:pStyle w:val="TOC1"/>
              <w:rPr>
                <w:sz w:val="18"/>
                <w:szCs w:val="18"/>
              </w:rPr>
            </w:pPr>
            <w:r w:rsidRPr="00B17ABA">
              <w:rPr>
                <w:sz w:val="18"/>
                <w:szCs w:val="18"/>
              </w:rPr>
              <w:t>D/ BB, CCB and ACEI.</w:t>
            </w:r>
          </w:p>
        </w:tc>
        <w:tc>
          <w:tcPr>
            <w:tcW w:w="372" w:type="pct"/>
            <w:hideMark/>
          </w:tcPr>
          <w:p w:rsidR="00DE3E5D" w:rsidRPr="00B17ABA" w:rsidRDefault="00DE3E5D" w:rsidP="00DC2EDD">
            <w:pPr>
              <w:pStyle w:val="TOC1"/>
              <w:rPr>
                <w:sz w:val="18"/>
                <w:szCs w:val="18"/>
              </w:rPr>
            </w:pPr>
            <w:r w:rsidRPr="00B17ABA">
              <w:rPr>
                <w:sz w:val="18"/>
                <w:szCs w:val="18"/>
              </w:rPr>
              <w:t>5y.</w:t>
            </w:r>
          </w:p>
        </w:tc>
        <w:tc>
          <w:tcPr>
            <w:tcW w:w="266" w:type="pct"/>
            <w:hideMark/>
          </w:tcPr>
          <w:p w:rsidR="00DE3E5D" w:rsidRPr="00B17ABA" w:rsidRDefault="00DE3E5D" w:rsidP="00DC2EDD">
            <w:pPr>
              <w:pStyle w:val="TOC1"/>
              <w:rPr>
                <w:sz w:val="18"/>
                <w:szCs w:val="18"/>
              </w:rPr>
            </w:pPr>
            <w:r w:rsidRPr="00B17ABA">
              <w:rPr>
                <w:sz w:val="18"/>
                <w:szCs w:val="18"/>
              </w:rPr>
              <w:t>No cycle.</w:t>
            </w:r>
          </w:p>
        </w:tc>
        <w:tc>
          <w:tcPr>
            <w:tcW w:w="412" w:type="pct"/>
            <w:hideMark/>
          </w:tcPr>
          <w:p w:rsidR="00DE3E5D" w:rsidRPr="00B17ABA" w:rsidRDefault="00DE3E5D" w:rsidP="00DC2EDD">
            <w:pPr>
              <w:pStyle w:val="TOC1"/>
              <w:rPr>
                <w:sz w:val="18"/>
                <w:szCs w:val="18"/>
              </w:rPr>
            </w:pPr>
            <w:r w:rsidRPr="00B17ABA">
              <w:rPr>
                <w:sz w:val="18"/>
                <w:szCs w:val="18"/>
              </w:rPr>
              <w:t>Based on the assumption of equal efficacy.</w:t>
            </w:r>
          </w:p>
        </w:tc>
        <w:tc>
          <w:tcPr>
            <w:tcW w:w="460" w:type="pct"/>
            <w:hideMark/>
          </w:tcPr>
          <w:p w:rsidR="00DE3E5D" w:rsidRPr="00B17ABA" w:rsidRDefault="00DE3E5D" w:rsidP="00DC2EDD">
            <w:pPr>
              <w:pStyle w:val="TOC1"/>
              <w:rPr>
                <w:sz w:val="18"/>
                <w:szCs w:val="18"/>
              </w:rPr>
            </w:pPr>
            <w:r w:rsidRPr="00B17ABA">
              <w:rPr>
                <w:sz w:val="18"/>
                <w:szCs w:val="18"/>
              </w:rPr>
              <w:t>Not considered.</w:t>
            </w:r>
          </w:p>
        </w:tc>
        <w:tc>
          <w:tcPr>
            <w:tcW w:w="509" w:type="pct"/>
            <w:hideMark/>
          </w:tcPr>
          <w:p w:rsidR="00DE3E5D" w:rsidRPr="00B17ABA" w:rsidRDefault="00DE3E5D" w:rsidP="00DC2EDD">
            <w:pPr>
              <w:pStyle w:val="TOC1"/>
              <w:rPr>
                <w:sz w:val="18"/>
                <w:szCs w:val="18"/>
              </w:rPr>
            </w:pPr>
            <w:r w:rsidRPr="00B17ABA">
              <w:rPr>
                <w:sz w:val="18"/>
                <w:szCs w:val="18"/>
              </w:rPr>
              <w:t>Not considered.</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Based on STOP-2 protocol.</w:t>
            </w:r>
          </w:p>
        </w:tc>
      </w:tr>
      <w:tr w:rsidR="00DC2EDD" w:rsidRPr="00B17ABA" w:rsidTr="00DC2EDD">
        <w:trPr>
          <w:cantSplit/>
          <w:trHeight w:val="1421"/>
        </w:trPr>
        <w:tc>
          <w:tcPr>
            <w:tcW w:w="160" w:type="pct"/>
            <w:hideMark/>
          </w:tcPr>
          <w:p w:rsidR="00DE3E5D" w:rsidRPr="00B17ABA" w:rsidRDefault="00DE3E5D" w:rsidP="00DC2EDD">
            <w:pPr>
              <w:pStyle w:val="TOC1"/>
              <w:rPr>
                <w:sz w:val="18"/>
                <w:szCs w:val="18"/>
              </w:rPr>
            </w:pPr>
            <w:r w:rsidRPr="00B17ABA">
              <w:rPr>
                <w:sz w:val="18"/>
                <w:szCs w:val="18"/>
              </w:rPr>
              <w:t>14</w:t>
            </w:r>
          </w:p>
        </w:tc>
        <w:tc>
          <w:tcPr>
            <w:tcW w:w="358" w:type="pct"/>
            <w:hideMark/>
          </w:tcPr>
          <w:p w:rsidR="00DE3E5D" w:rsidRPr="00B17ABA" w:rsidRDefault="00DE3E5D" w:rsidP="00EE2B4F">
            <w:pPr>
              <w:pStyle w:val="TOC1"/>
              <w:rPr>
                <w:sz w:val="18"/>
                <w:szCs w:val="18"/>
              </w:rPr>
            </w:pPr>
            <w:r w:rsidRPr="00B17ABA">
              <w:rPr>
                <w:sz w:val="18"/>
                <w:szCs w:val="18"/>
              </w:rPr>
              <w:t>NICE</w:t>
            </w:r>
            <w:r w:rsidR="002D644F" w:rsidRPr="00B17ABA">
              <w:rPr>
                <w:sz w:val="18"/>
                <w:szCs w:val="18"/>
              </w:rPr>
              <w:t xml:space="preserve"> </w:t>
            </w:r>
            <w:r w:rsidR="002D644F" w:rsidRPr="00B17ABA">
              <w:rPr>
                <w:sz w:val="18"/>
                <w:szCs w:val="18"/>
              </w:rPr>
              <w:fldChar w:fldCharType="begin"/>
            </w:r>
            <w:r w:rsidR="00EE2B4F" w:rsidRPr="00B17ABA">
              <w:rPr>
                <w:sz w:val="18"/>
                <w:szCs w:val="18"/>
              </w:rPr>
              <w:instrText xml:space="preserve"> ADDIN EN.CITE &lt;EndNote&gt;&lt;Cite&gt;&lt;Author&gt;National Institute for Health and Clinical Excellence (NICE)&lt;/Author&gt;&lt;Year&gt;2006&lt;/Year&gt;&lt;RecNum&gt;307&lt;/RecNum&gt;&lt;DisplayText&gt;&lt;style face="superscript"&gt;[223]&lt;/style&gt;&lt;/DisplayText&gt;&lt;record&gt;&lt;rec-number&gt;307&lt;/rec-number&gt;&lt;foreign-keys&gt;&lt;key app="EN" db-id="z2a0dvwpazf220et2vh50z295rxpzfevwft2"&gt;307&lt;/key&gt;&lt;/foreign-keys&gt;&lt;ref-type name="Journal Article"&gt;17&lt;/ref-type&gt;&lt;contributors&gt;&lt;authors&gt;&lt;author&gt;National Institute for Health and Clinical Excellence (NICE),&lt;/author&gt;&lt;/authors&gt;&lt;/contributors&gt;&lt;titles&gt;&lt;title&gt;Hypertension: management in adults in primary care: pharmacological update. London&lt;/title&gt;&lt;secondary-title&gt;Royal College of Physicians&lt;/secondary-title&gt;&lt;/titles&gt;&lt;periodical&gt;&lt;full-title&gt;Royal College of Physicians&lt;/full-title&gt;&lt;/periodical&gt;&lt;dates&gt;&lt;year&gt;2006&lt;/year&gt;&lt;/dates&gt;&lt;urls&gt;&lt;/urls&gt;&lt;language&gt;o&lt;/language&gt;&lt;/record&gt;&lt;/Cite&gt;&lt;/EndNote&gt;</w:instrText>
            </w:r>
            <w:r w:rsidR="002D644F" w:rsidRPr="00B17ABA">
              <w:rPr>
                <w:sz w:val="18"/>
                <w:szCs w:val="18"/>
              </w:rPr>
              <w:fldChar w:fldCharType="separate"/>
            </w:r>
            <w:r w:rsidR="00EE2B4F" w:rsidRPr="00B17ABA">
              <w:rPr>
                <w:noProof/>
                <w:sz w:val="18"/>
                <w:szCs w:val="18"/>
                <w:vertAlign w:val="superscript"/>
              </w:rPr>
              <w:t>[223]</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2006</w:t>
            </w:r>
          </w:p>
        </w:tc>
        <w:tc>
          <w:tcPr>
            <w:tcW w:w="236" w:type="pct"/>
            <w:hideMark/>
          </w:tcPr>
          <w:p w:rsidR="00DE3E5D" w:rsidRPr="00B17ABA" w:rsidRDefault="00DE3E5D" w:rsidP="00DC2EDD">
            <w:pPr>
              <w:pStyle w:val="TOC1"/>
              <w:rPr>
                <w:sz w:val="18"/>
                <w:szCs w:val="18"/>
              </w:rPr>
            </w:pPr>
            <w:r w:rsidRPr="00B17ABA">
              <w:rPr>
                <w:sz w:val="18"/>
                <w:szCs w:val="18"/>
              </w:rPr>
              <w:t>CUA</w:t>
            </w:r>
          </w:p>
        </w:tc>
        <w:tc>
          <w:tcPr>
            <w:tcW w:w="509" w:type="pct"/>
            <w:hideMark/>
          </w:tcPr>
          <w:p w:rsidR="00DE3E5D" w:rsidRPr="00B17ABA" w:rsidRDefault="00DE3E5D" w:rsidP="00DC2EDD">
            <w:pPr>
              <w:pStyle w:val="TOC1"/>
              <w:rPr>
                <w:sz w:val="18"/>
                <w:szCs w:val="18"/>
              </w:rPr>
            </w:pPr>
            <w:r w:rsidRPr="00B17ABA">
              <w:rPr>
                <w:sz w:val="18"/>
                <w:szCs w:val="18"/>
              </w:rPr>
              <w:t>Essential hypertension without pre-existing CVD, HP or diabetes.</w:t>
            </w:r>
          </w:p>
        </w:tc>
        <w:tc>
          <w:tcPr>
            <w:tcW w:w="478" w:type="pct"/>
            <w:hideMark/>
          </w:tcPr>
          <w:p w:rsidR="00DE3E5D" w:rsidRPr="00B17ABA" w:rsidRDefault="00DE3E5D" w:rsidP="00DC2EDD">
            <w:pPr>
              <w:pStyle w:val="TOC1"/>
              <w:rPr>
                <w:sz w:val="18"/>
                <w:szCs w:val="18"/>
              </w:rPr>
            </w:pPr>
            <w:r w:rsidRPr="00B17ABA">
              <w:rPr>
                <w:sz w:val="18"/>
                <w:szCs w:val="18"/>
              </w:rPr>
              <w:t xml:space="preserve">No intervention, D, CCB, BB and ACEI/ARB. </w:t>
            </w:r>
          </w:p>
        </w:tc>
        <w:tc>
          <w:tcPr>
            <w:tcW w:w="372" w:type="pct"/>
            <w:hideMark/>
          </w:tcPr>
          <w:p w:rsidR="00DE3E5D" w:rsidRPr="00B17ABA" w:rsidRDefault="00DE3E5D" w:rsidP="00DC2EDD">
            <w:pPr>
              <w:pStyle w:val="TOC1"/>
              <w:rPr>
                <w:sz w:val="18"/>
                <w:szCs w:val="18"/>
              </w:rPr>
            </w:pPr>
            <w:r w:rsidRPr="00B17ABA">
              <w:rPr>
                <w:sz w:val="18"/>
                <w:szCs w:val="18"/>
              </w:rPr>
              <w:t>Lifetime.</w:t>
            </w:r>
          </w:p>
        </w:tc>
        <w:tc>
          <w:tcPr>
            <w:tcW w:w="266" w:type="pct"/>
            <w:hideMark/>
          </w:tcPr>
          <w:p w:rsidR="00DE3E5D" w:rsidRPr="00B17ABA" w:rsidRDefault="00DE3E5D" w:rsidP="00DC2EDD">
            <w:pPr>
              <w:pStyle w:val="TOC1"/>
              <w:rPr>
                <w:sz w:val="18"/>
                <w:szCs w:val="18"/>
              </w:rPr>
            </w:pPr>
            <w:r w:rsidRPr="00B17ABA">
              <w:rPr>
                <w:sz w:val="18"/>
                <w:szCs w:val="18"/>
              </w:rPr>
              <w:t>6m.</w:t>
            </w:r>
          </w:p>
        </w:tc>
        <w:tc>
          <w:tcPr>
            <w:tcW w:w="412" w:type="pct"/>
            <w:hideMark/>
          </w:tcPr>
          <w:p w:rsidR="00DE3E5D" w:rsidRPr="00B17ABA" w:rsidRDefault="00DE3E5D" w:rsidP="00DC2EDD">
            <w:pPr>
              <w:pStyle w:val="TOC1"/>
              <w:rPr>
                <w:sz w:val="18"/>
                <w:szCs w:val="18"/>
              </w:rPr>
            </w:pPr>
            <w:r w:rsidRPr="00B17ABA">
              <w:rPr>
                <w:sz w:val="18"/>
                <w:szCs w:val="18"/>
              </w:rPr>
              <w:t>Markov model.</w:t>
            </w:r>
          </w:p>
        </w:tc>
        <w:tc>
          <w:tcPr>
            <w:tcW w:w="460" w:type="pct"/>
            <w:hideMark/>
          </w:tcPr>
          <w:p w:rsidR="00DE3E5D" w:rsidRPr="00B17ABA" w:rsidRDefault="00DE3E5D" w:rsidP="00DC2EDD">
            <w:pPr>
              <w:pStyle w:val="TOC1"/>
              <w:rPr>
                <w:sz w:val="18"/>
                <w:szCs w:val="18"/>
              </w:rPr>
            </w:pPr>
            <w:r w:rsidRPr="00B17ABA">
              <w:rPr>
                <w:sz w:val="18"/>
                <w:szCs w:val="18"/>
              </w:rPr>
              <w:t>Well (Event free), UA, MI, Stroke, HF, DM and death.</w:t>
            </w:r>
          </w:p>
        </w:tc>
        <w:tc>
          <w:tcPr>
            <w:tcW w:w="509" w:type="pct"/>
            <w:hideMark/>
          </w:tcPr>
          <w:p w:rsidR="00DE3E5D" w:rsidRPr="00B17ABA" w:rsidRDefault="00DE3E5D" w:rsidP="00DC2EDD">
            <w:pPr>
              <w:pStyle w:val="TOC1"/>
              <w:rPr>
                <w:sz w:val="18"/>
                <w:szCs w:val="18"/>
              </w:rPr>
            </w:pPr>
            <w:r w:rsidRPr="00B17ABA">
              <w:rPr>
                <w:sz w:val="18"/>
                <w:szCs w:val="18"/>
              </w:rPr>
              <w:t>The only side effects modelled were onset of HF and diabetes.</w:t>
            </w:r>
            <w:r w:rsidRPr="00B17ABA">
              <w:rPr>
                <w:sz w:val="18"/>
                <w:szCs w:val="18"/>
              </w:rPr>
              <w:br/>
              <w:t>Other side effects were was examined in sensitivity analysis by the loss of quality of life due to the side effects.</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Not considered.</w:t>
            </w:r>
          </w:p>
        </w:tc>
      </w:tr>
      <w:tr w:rsidR="00DC2EDD" w:rsidRPr="00B17ABA" w:rsidTr="00DC2EDD">
        <w:trPr>
          <w:cantSplit/>
          <w:trHeight w:val="70"/>
        </w:trPr>
        <w:tc>
          <w:tcPr>
            <w:tcW w:w="160" w:type="pct"/>
            <w:hideMark/>
          </w:tcPr>
          <w:p w:rsidR="00DE3E5D" w:rsidRPr="00B17ABA" w:rsidRDefault="00DE3E5D" w:rsidP="00DC2EDD">
            <w:pPr>
              <w:pStyle w:val="TOC1"/>
              <w:rPr>
                <w:sz w:val="18"/>
                <w:szCs w:val="18"/>
              </w:rPr>
            </w:pPr>
            <w:r w:rsidRPr="00B17ABA">
              <w:rPr>
                <w:sz w:val="18"/>
                <w:szCs w:val="18"/>
              </w:rPr>
              <w:t>15</w:t>
            </w:r>
          </w:p>
        </w:tc>
        <w:tc>
          <w:tcPr>
            <w:tcW w:w="358" w:type="pct"/>
            <w:hideMark/>
          </w:tcPr>
          <w:p w:rsidR="00DE3E5D" w:rsidRPr="00B17ABA" w:rsidRDefault="00DE3E5D" w:rsidP="00EE2B4F">
            <w:pPr>
              <w:pStyle w:val="TOC1"/>
              <w:rPr>
                <w:sz w:val="18"/>
                <w:szCs w:val="18"/>
              </w:rPr>
            </w:pPr>
            <w:r w:rsidRPr="00B17ABA">
              <w:rPr>
                <w:sz w:val="18"/>
                <w:szCs w:val="18"/>
              </w:rPr>
              <w:t xml:space="preserve">Tran </w:t>
            </w:r>
            <w:r w:rsidR="002D644F" w:rsidRPr="00B17ABA">
              <w:rPr>
                <w:sz w:val="18"/>
                <w:szCs w:val="18"/>
              </w:rPr>
              <w:fldChar w:fldCharType="begin"/>
            </w:r>
            <w:r w:rsidR="00EE2B4F" w:rsidRPr="00B17ABA">
              <w:rPr>
                <w:sz w:val="18"/>
                <w:szCs w:val="18"/>
              </w:rPr>
              <w:instrText xml:space="preserve"> ADDIN EN.CITE &lt;EndNote&gt;&lt;Cite&gt;&lt;Author&gt;Tran K&lt;/Author&gt;&lt;Year&gt;2007&lt;/Year&gt;&lt;RecNum&gt;340&lt;/RecNum&gt;&lt;DisplayText&gt;&lt;style face="superscript"&gt;[246]&lt;/style&gt;&lt;/DisplayText&gt;&lt;record&gt;&lt;rec-number&gt;340&lt;/rec-number&gt;&lt;foreign-keys&gt;&lt;key app="EN" db-id="z2a0dvwpazf220et2vh50z295rxpzfevwft2"&gt;340&lt;/key&gt;&lt;/foreign-keys&gt;&lt;ref-type name="Journal Article"&gt;17&lt;/ref-type&gt;&lt;contributors&gt;&lt;authors&gt;&lt;author&gt;Tran K, Ho C, Noorani HZ, Cimon K, Hodgson A, Coyle D, Coyle K, Myers MG, Wright NLJM. &lt;/author&gt;&lt;/authors&gt;&lt;/contributors&gt;&lt;titles&gt;&lt;title&gt;Thiazide diuretics as first-line treatment for hypertension: meta-analysis and economic evaluation&lt;/title&gt;&lt;secondary-title&gt;Canadian Agency for Drugs and Technologies in Health (CADTH)&lt;/secondary-title&gt;&lt;/titles&gt;&lt;periodical&gt;&lt;full-title&gt;Canadian Agency for Drugs and Technologies in Health (CADTH)&lt;/full-title&gt;&lt;/periodical&gt;&lt;dates&gt;&lt;year&gt;2007&lt;/year&gt;&lt;/dates&gt;&lt;urls&gt;&lt;/urls&gt;&lt;language&gt;o&lt;/language&gt;&lt;/record&gt;&lt;/Cite&gt;&lt;/EndNote&gt;</w:instrText>
            </w:r>
            <w:r w:rsidR="002D644F" w:rsidRPr="00B17ABA">
              <w:rPr>
                <w:sz w:val="18"/>
                <w:szCs w:val="18"/>
              </w:rPr>
              <w:fldChar w:fldCharType="separate"/>
            </w:r>
            <w:r w:rsidR="00EE2B4F" w:rsidRPr="00B17ABA">
              <w:rPr>
                <w:noProof/>
                <w:sz w:val="18"/>
                <w:szCs w:val="18"/>
                <w:vertAlign w:val="superscript"/>
              </w:rPr>
              <w:t>[246]</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2007</w:t>
            </w:r>
          </w:p>
        </w:tc>
        <w:tc>
          <w:tcPr>
            <w:tcW w:w="236" w:type="pct"/>
            <w:hideMark/>
          </w:tcPr>
          <w:p w:rsidR="00DE3E5D" w:rsidRPr="00B17ABA" w:rsidRDefault="00DE3E5D" w:rsidP="00DC2EDD">
            <w:pPr>
              <w:pStyle w:val="TOC1"/>
              <w:rPr>
                <w:sz w:val="18"/>
                <w:szCs w:val="18"/>
              </w:rPr>
            </w:pPr>
            <w:r w:rsidRPr="00B17ABA">
              <w:rPr>
                <w:sz w:val="18"/>
                <w:szCs w:val="18"/>
              </w:rPr>
              <w:t>CUA</w:t>
            </w:r>
          </w:p>
        </w:tc>
        <w:tc>
          <w:tcPr>
            <w:tcW w:w="509" w:type="pct"/>
            <w:hideMark/>
          </w:tcPr>
          <w:p w:rsidR="00DE3E5D" w:rsidRPr="00B17ABA" w:rsidRDefault="00DE3E5D" w:rsidP="00DC2EDD">
            <w:pPr>
              <w:pStyle w:val="TOC1"/>
              <w:rPr>
                <w:sz w:val="18"/>
                <w:szCs w:val="18"/>
              </w:rPr>
            </w:pPr>
            <w:r w:rsidRPr="00B17ABA">
              <w:rPr>
                <w:sz w:val="18"/>
                <w:szCs w:val="18"/>
              </w:rPr>
              <w:t>Newly diagnosed hypertensive patient, with no significant risk factors.</w:t>
            </w:r>
          </w:p>
        </w:tc>
        <w:tc>
          <w:tcPr>
            <w:tcW w:w="478" w:type="pct"/>
            <w:hideMark/>
          </w:tcPr>
          <w:p w:rsidR="00DE3E5D" w:rsidRPr="00B17ABA" w:rsidRDefault="00DE3E5D" w:rsidP="00DC2EDD">
            <w:pPr>
              <w:pStyle w:val="TOC1"/>
              <w:rPr>
                <w:sz w:val="18"/>
                <w:szCs w:val="18"/>
              </w:rPr>
            </w:pPr>
            <w:r w:rsidRPr="00B17ABA">
              <w:rPr>
                <w:sz w:val="18"/>
                <w:szCs w:val="18"/>
              </w:rPr>
              <w:t>No treatment, Diuretics, CCB, BB, and ACEI or ARB.</w:t>
            </w:r>
          </w:p>
        </w:tc>
        <w:tc>
          <w:tcPr>
            <w:tcW w:w="372" w:type="pct"/>
            <w:hideMark/>
          </w:tcPr>
          <w:p w:rsidR="00DE3E5D" w:rsidRPr="00B17ABA" w:rsidRDefault="00DE3E5D" w:rsidP="00DC2EDD">
            <w:pPr>
              <w:pStyle w:val="TOC1"/>
              <w:rPr>
                <w:sz w:val="18"/>
                <w:szCs w:val="18"/>
              </w:rPr>
            </w:pPr>
            <w:r w:rsidRPr="00B17ABA">
              <w:rPr>
                <w:sz w:val="18"/>
                <w:szCs w:val="18"/>
              </w:rPr>
              <w:t>10y.</w:t>
            </w:r>
          </w:p>
        </w:tc>
        <w:tc>
          <w:tcPr>
            <w:tcW w:w="266" w:type="pct"/>
            <w:hideMark/>
          </w:tcPr>
          <w:p w:rsidR="00DE3E5D" w:rsidRPr="00B17ABA" w:rsidRDefault="00DE3E5D" w:rsidP="00DC2EDD">
            <w:pPr>
              <w:pStyle w:val="TOC1"/>
              <w:rPr>
                <w:sz w:val="18"/>
                <w:szCs w:val="18"/>
              </w:rPr>
            </w:pPr>
            <w:r w:rsidRPr="00B17ABA">
              <w:rPr>
                <w:sz w:val="18"/>
                <w:szCs w:val="18"/>
              </w:rPr>
              <w:t>1y.</w:t>
            </w:r>
          </w:p>
        </w:tc>
        <w:tc>
          <w:tcPr>
            <w:tcW w:w="412" w:type="pct"/>
            <w:hideMark/>
          </w:tcPr>
          <w:p w:rsidR="00DE3E5D" w:rsidRPr="00B17ABA" w:rsidRDefault="00DE3E5D" w:rsidP="00DC2EDD">
            <w:pPr>
              <w:pStyle w:val="TOC1"/>
              <w:rPr>
                <w:sz w:val="18"/>
                <w:szCs w:val="18"/>
              </w:rPr>
            </w:pPr>
            <w:r w:rsidRPr="00B17ABA">
              <w:rPr>
                <w:sz w:val="18"/>
                <w:szCs w:val="18"/>
              </w:rPr>
              <w:t>Markov model.</w:t>
            </w:r>
          </w:p>
        </w:tc>
        <w:tc>
          <w:tcPr>
            <w:tcW w:w="460" w:type="pct"/>
            <w:hideMark/>
          </w:tcPr>
          <w:p w:rsidR="00DE3E5D" w:rsidRPr="00B17ABA" w:rsidRDefault="00DE3E5D" w:rsidP="00DC2EDD">
            <w:pPr>
              <w:pStyle w:val="TOC1"/>
              <w:rPr>
                <w:sz w:val="18"/>
                <w:szCs w:val="18"/>
              </w:rPr>
            </w:pPr>
            <w:r w:rsidRPr="00B17ABA">
              <w:rPr>
                <w:sz w:val="18"/>
                <w:szCs w:val="18"/>
              </w:rPr>
              <w:t>Well, UA, MI, Stroke and CVD death.</w:t>
            </w:r>
          </w:p>
        </w:tc>
        <w:tc>
          <w:tcPr>
            <w:tcW w:w="509" w:type="pct"/>
            <w:hideMark/>
          </w:tcPr>
          <w:p w:rsidR="00DE3E5D" w:rsidRPr="00B17ABA" w:rsidRDefault="00DE3E5D" w:rsidP="00DC2EDD">
            <w:pPr>
              <w:pStyle w:val="TOC1"/>
              <w:rPr>
                <w:sz w:val="18"/>
                <w:szCs w:val="18"/>
              </w:rPr>
            </w:pPr>
            <w:r w:rsidRPr="00B17ABA">
              <w:rPr>
                <w:sz w:val="18"/>
                <w:szCs w:val="18"/>
              </w:rPr>
              <w:t>Not considered.</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Not considered.</w:t>
            </w:r>
          </w:p>
        </w:tc>
      </w:tr>
      <w:tr w:rsidR="00DC2EDD" w:rsidRPr="00B17ABA" w:rsidTr="00DC2EDD">
        <w:trPr>
          <w:cantSplit/>
          <w:trHeight w:val="1135"/>
        </w:trPr>
        <w:tc>
          <w:tcPr>
            <w:tcW w:w="160" w:type="pct"/>
            <w:hideMark/>
          </w:tcPr>
          <w:p w:rsidR="00DE3E5D" w:rsidRPr="00B17ABA" w:rsidRDefault="00DE3E5D" w:rsidP="00DC2EDD">
            <w:pPr>
              <w:pStyle w:val="TOC1"/>
              <w:rPr>
                <w:sz w:val="18"/>
                <w:szCs w:val="18"/>
              </w:rPr>
            </w:pPr>
            <w:r w:rsidRPr="00B17ABA">
              <w:rPr>
                <w:sz w:val="18"/>
                <w:szCs w:val="18"/>
              </w:rPr>
              <w:lastRenderedPageBreak/>
              <w:t>16</w:t>
            </w:r>
          </w:p>
        </w:tc>
        <w:tc>
          <w:tcPr>
            <w:tcW w:w="358" w:type="pct"/>
            <w:hideMark/>
          </w:tcPr>
          <w:p w:rsidR="00DE3E5D" w:rsidRPr="00B17ABA" w:rsidRDefault="00DE3E5D" w:rsidP="00EE2B4F">
            <w:pPr>
              <w:pStyle w:val="TOC1"/>
              <w:rPr>
                <w:sz w:val="18"/>
                <w:szCs w:val="18"/>
              </w:rPr>
            </w:pPr>
            <w:r w:rsidRPr="00B17ABA">
              <w:rPr>
                <w:sz w:val="18"/>
                <w:szCs w:val="18"/>
              </w:rPr>
              <w:t>Heidenreich</w:t>
            </w:r>
            <w:r w:rsidR="002D644F" w:rsidRPr="00B17ABA">
              <w:rPr>
                <w:sz w:val="18"/>
                <w:szCs w:val="18"/>
              </w:rPr>
              <w:t xml:space="preserve"> </w:t>
            </w:r>
            <w:r w:rsidR="002D644F" w:rsidRPr="00B17ABA">
              <w:rPr>
                <w:sz w:val="18"/>
                <w:szCs w:val="18"/>
              </w:rPr>
              <w:fldChar w:fldCharType="begin">
                <w:fldData xml:space="preserve">PEVuZE5vdGU+PENpdGU+PEF1dGhvcj5IZWlkZW5yZWljaDwvQXV0aG9yPjxZZWFyPjIwMDg8L1ll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</w:fldData>
              </w:fldChar>
            </w:r>
            <w:r w:rsidR="00EE2B4F" w:rsidRPr="00B17ABA">
              <w:rPr>
                <w:sz w:val="18"/>
                <w:szCs w:val="18"/>
              </w:rPr>
              <w:instrText xml:space="preserve"> ADDIN EN.CITE </w:instrText>
            </w:r>
            <w:r w:rsidR="00EE2B4F" w:rsidRPr="00B17ABA">
              <w:rPr>
                <w:sz w:val="18"/>
                <w:szCs w:val="18"/>
              </w:rPr>
              <w:fldChar w:fldCharType="begin">
                <w:fldData xml:space="preserve">PEVuZE5vdGU+PENpdGU+PEF1dGhvcj5IZWlkZW5yZWljaDwvQXV0aG9yPjxZZWFyPjIwMDg8L1ll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</w:fldData>
              </w:fldChar>
            </w:r>
            <w:r w:rsidR="00EE2B4F" w:rsidRPr="00B17ABA">
              <w:rPr>
                <w:sz w:val="18"/>
                <w:szCs w:val="18"/>
              </w:rPr>
              <w:instrText xml:space="preserve"> ADDIN EN.CITE.DATA </w:instrText>
            </w:r>
            <w:r w:rsidR="00EE2B4F" w:rsidRPr="00B17ABA">
              <w:rPr>
                <w:sz w:val="18"/>
                <w:szCs w:val="18"/>
              </w:rPr>
            </w:r>
            <w:r w:rsidR="00EE2B4F" w:rsidRPr="00B17ABA">
              <w:rPr>
                <w:sz w:val="18"/>
                <w:szCs w:val="18"/>
              </w:rPr>
              <w:fldChar w:fldCharType="end"/>
            </w:r>
            <w:r w:rsidR="002D644F" w:rsidRPr="00B17ABA">
              <w:rPr>
                <w:sz w:val="18"/>
                <w:szCs w:val="18"/>
              </w:rPr>
            </w:r>
            <w:r w:rsidR="002D644F" w:rsidRPr="00B17ABA">
              <w:rPr>
                <w:sz w:val="18"/>
                <w:szCs w:val="18"/>
              </w:rPr>
              <w:fldChar w:fldCharType="separate"/>
            </w:r>
            <w:r w:rsidR="00EE2B4F" w:rsidRPr="00B17ABA">
              <w:rPr>
                <w:noProof/>
                <w:sz w:val="18"/>
                <w:szCs w:val="18"/>
                <w:vertAlign w:val="superscript"/>
              </w:rPr>
              <w:t>[256]</w:t>
            </w:r>
            <w:r w:rsidR="002D644F" w:rsidRPr="00B17ABA">
              <w:rPr>
                <w:sz w:val="18"/>
                <w:szCs w:val="18"/>
              </w:rPr>
              <w:fldChar w:fldCharType="end"/>
            </w:r>
          </w:p>
        </w:tc>
        <w:tc>
          <w:tcPr>
            <w:tcW w:w="261" w:type="pct"/>
            <w:hideMark/>
          </w:tcPr>
          <w:p w:rsidR="00DE3E5D" w:rsidRPr="00B17ABA" w:rsidRDefault="00DE3E5D" w:rsidP="00DC2EDD">
            <w:pPr>
              <w:pStyle w:val="TOC1"/>
              <w:rPr>
                <w:sz w:val="18"/>
                <w:szCs w:val="18"/>
              </w:rPr>
            </w:pPr>
            <w:r w:rsidRPr="00B17ABA">
              <w:rPr>
                <w:sz w:val="18"/>
                <w:szCs w:val="18"/>
              </w:rPr>
              <w:t>2008</w:t>
            </w:r>
          </w:p>
        </w:tc>
        <w:tc>
          <w:tcPr>
            <w:tcW w:w="236" w:type="pct"/>
            <w:hideMark/>
          </w:tcPr>
          <w:p w:rsidR="00DE3E5D" w:rsidRPr="00B17ABA" w:rsidRDefault="00DE3E5D" w:rsidP="00DC2EDD">
            <w:pPr>
              <w:pStyle w:val="TOC1"/>
              <w:rPr>
                <w:sz w:val="18"/>
                <w:szCs w:val="18"/>
              </w:rPr>
            </w:pPr>
            <w:r w:rsidRPr="00B17ABA">
              <w:rPr>
                <w:sz w:val="18"/>
                <w:szCs w:val="18"/>
              </w:rPr>
              <w:t>CMA</w:t>
            </w:r>
          </w:p>
        </w:tc>
        <w:tc>
          <w:tcPr>
            <w:tcW w:w="509" w:type="pct"/>
            <w:hideMark/>
          </w:tcPr>
          <w:p w:rsidR="00DE3E5D" w:rsidRPr="00B17ABA" w:rsidRDefault="00DE3E5D" w:rsidP="00DC2EDD">
            <w:pPr>
              <w:pStyle w:val="TOC1"/>
              <w:rPr>
                <w:sz w:val="18"/>
                <w:szCs w:val="18"/>
              </w:rPr>
            </w:pPr>
            <w:r w:rsidRPr="00B17ABA">
              <w:rPr>
                <w:sz w:val="18"/>
                <w:szCs w:val="18"/>
              </w:rPr>
              <w:t xml:space="preserve">Hypertensive patients (in ALLHAT). </w:t>
            </w:r>
          </w:p>
        </w:tc>
        <w:tc>
          <w:tcPr>
            <w:tcW w:w="478" w:type="pct"/>
            <w:hideMark/>
          </w:tcPr>
          <w:p w:rsidR="00DE3E5D" w:rsidRPr="00B17ABA" w:rsidRDefault="00DE3E5D" w:rsidP="00DC2EDD">
            <w:pPr>
              <w:pStyle w:val="TOC1"/>
              <w:rPr>
                <w:sz w:val="18"/>
                <w:szCs w:val="18"/>
              </w:rPr>
            </w:pPr>
            <w:r w:rsidRPr="00B17ABA">
              <w:rPr>
                <w:sz w:val="18"/>
                <w:szCs w:val="18"/>
              </w:rPr>
              <w:t>ACEI, CCB and Diuretics.</w:t>
            </w:r>
          </w:p>
        </w:tc>
        <w:tc>
          <w:tcPr>
            <w:tcW w:w="372" w:type="pct"/>
            <w:hideMark/>
          </w:tcPr>
          <w:p w:rsidR="00DE3E5D" w:rsidRPr="00B17ABA" w:rsidRDefault="00DE3E5D" w:rsidP="00DC2EDD">
            <w:pPr>
              <w:pStyle w:val="TOC1"/>
              <w:rPr>
                <w:sz w:val="18"/>
                <w:szCs w:val="18"/>
              </w:rPr>
            </w:pPr>
            <w:r w:rsidRPr="00B17ABA">
              <w:rPr>
                <w:sz w:val="18"/>
                <w:szCs w:val="18"/>
              </w:rPr>
              <w:t>Lifetime.</w:t>
            </w:r>
          </w:p>
        </w:tc>
        <w:tc>
          <w:tcPr>
            <w:tcW w:w="266" w:type="pct"/>
            <w:hideMark/>
          </w:tcPr>
          <w:p w:rsidR="00DE3E5D" w:rsidRPr="00B17ABA" w:rsidRDefault="00DE3E5D" w:rsidP="00DC2EDD">
            <w:pPr>
              <w:pStyle w:val="TOC1"/>
              <w:rPr>
                <w:sz w:val="18"/>
                <w:szCs w:val="18"/>
              </w:rPr>
            </w:pPr>
            <w:r w:rsidRPr="00B17ABA">
              <w:rPr>
                <w:sz w:val="18"/>
                <w:szCs w:val="18"/>
              </w:rPr>
              <w:t>No cycle.</w:t>
            </w:r>
          </w:p>
        </w:tc>
        <w:tc>
          <w:tcPr>
            <w:tcW w:w="412" w:type="pct"/>
            <w:hideMark/>
          </w:tcPr>
          <w:p w:rsidR="00DE3E5D" w:rsidRPr="00B17ABA" w:rsidRDefault="00DE3E5D" w:rsidP="00DC2EDD">
            <w:pPr>
              <w:pStyle w:val="TOC1"/>
              <w:rPr>
                <w:sz w:val="18"/>
                <w:szCs w:val="18"/>
              </w:rPr>
            </w:pPr>
            <w:r w:rsidRPr="00B17ABA">
              <w:rPr>
                <w:sz w:val="18"/>
                <w:szCs w:val="18"/>
              </w:rPr>
              <w:t>The assumption of non- significant differences in survival observed in ALLHAT.</w:t>
            </w:r>
          </w:p>
        </w:tc>
        <w:tc>
          <w:tcPr>
            <w:tcW w:w="460" w:type="pct"/>
            <w:hideMark/>
          </w:tcPr>
          <w:p w:rsidR="00DE3E5D" w:rsidRPr="00B17ABA" w:rsidRDefault="00DE3E5D" w:rsidP="00DC2EDD">
            <w:pPr>
              <w:pStyle w:val="TOC1"/>
              <w:rPr>
                <w:sz w:val="18"/>
                <w:szCs w:val="18"/>
              </w:rPr>
            </w:pPr>
            <w:r w:rsidRPr="00B17ABA">
              <w:rPr>
                <w:sz w:val="18"/>
                <w:szCs w:val="18"/>
              </w:rPr>
              <w:t> Not considered.</w:t>
            </w:r>
          </w:p>
        </w:tc>
        <w:tc>
          <w:tcPr>
            <w:tcW w:w="509" w:type="pct"/>
            <w:hideMark/>
          </w:tcPr>
          <w:p w:rsidR="00DE3E5D" w:rsidRPr="00B17ABA" w:rsidRDefault="00DE3E5D" w:rsidP="00DC2EDD">
            <w:pPr>
              <w:pStyle w:val="TOC1"/>
              <w:rPr>
                <w:sz w:val="18"/>
                <w:szCs w:val="18"/>
              </w:rPr>
            </w:pPr>
            <w:r w:rsidRPr="00B17ABA">
              <w:rPr>
                <w:sz w:val="18"/>
                <w:szCs w:val="18"/>
              </w:rPr>
              <w:t>Not considered.</w:t>
            </w:r>
          </w:p>
        </w:tc>
        <w:tc>
          <w:tcPr>
            <w:tcW w:w="420" w:type="pct"/>
            <w:hideMark/>
          </w:tcPr>
          <w:p w:rsidR="00DE3E5D" w:rsidRPr="00B17ABA" w:rsidRDefault="00DE3E5D" w:rsidP="00DC2EDD">
            <w:pPr>
              <w:pStyle w:val="TOC1"/>
              <w:rPr>
                <w:sz w:val="18"/>
                <w:szCs w:val="18"/>
              </w:rPr>
            </w:pPr>
            <w:r w:rsidRPr="00B17ABA">
              <w:rPr>
                <w:sz w:val="18"/>
                <w:szCs w:val="18"/>
              </w:rPr>
              <w:t>Not considered.</w:t>
            </w:r>
          </w:p>
        </w:tc>
        <w:tc>
          <w:tcPr>
            <w:tcW w:w="559" w:type="pct"/>
            <w:hideMark/>
          </w:tcPr>
          <w:p w:rsidR="00DE3E5D" w:rsidRPr="00B17ABA" w:rsidRDefault="00DE3E5D" w:rsidP="00DC2EDD">
            <w:pPr>
              <w:pStyle w:val="TOC1"/>
              <w:rPr>
                <w:sz w:val="18"/>
                <w:szCs w:val="18"/>
              </w:rPr>
            </w:pPr>
            <w:r w:rsidRPr="00B17ABA">
              <w:rPr>
                <w:sz w:val="18"/>
                <w:szCs w:val="18"/>
              </w:rPr>
              <w:t>Based on ALLHAT protocol.</w:t>
            </w:r>
          </w:p>
        </w:tc>
      </w:tr>
    </w:tbl>
    <w:p w:rsidR="00DE3E5D" w:rsidRPr="00B17ABA" w:rsidRDefault="00DE3E5D" w:rsidP="00DE3E5D"/>
    <w:p w:rsidR="005D6EB3" w:rsidRPr="00B17ABA" w:rsidRDefault="005D6EB3" w:rsidP="00DE3E5D">
      <w:pPr>
        <w:sectPr w:rsidR="005D6EB3" w:rsidRPr="00B17ABA" w:rsidSect="00013330">
          <w:pgSz w:w="16838" w:h="11906" w:orient="landscape"/>
          <w:pgMar w:top="1701" w:right="1418" w:bottom="1701" w:left="2268" w:header="708" w:footer="708" w:gutter="0"/>
          <w:cols w:space="708"/>
          <w:docGrid w:linePitch="360"/>
        </w:sectPr>
      </w:pPr>
    </w:p>
    <w:p w:rsidR="005D6EB3" w:rsidRPr="00B17ABA" w:rsidRDefault="005D6EB3" w:rsidP="009923E9">
      <w:pPr>
        <w:pStyle w:val="Heading1"/>
        <w:numPr>
          <w:ilvl w:val="0"/>
          <w:numId w:val="0"/>
        </w:numPr>
      </w:pPr>
      <w:bookmarkStart w:id="369" w:name="_Toc426018077"/>
      <w:r w:rsidRPr="00B17ABA">
        <w:lastRenderedPageBreak/>
        <w:t>Appendix 6. Pooled standard deviation of SBP lowering effect</w:t>
      </w:r>
      <w:bookmarkEnd w:id="369"/>
    </w:p>
    <w:p w:rsidR="00D11F6E" w:rsidRPr="00B17ABA" w:rsidRDefault="001C2AF5" w:rsidP="009923E9">
      <w:pPr>
        <w:ind w:firstLine="0"/>
        <w:rPr>
          <w:sz w:val="26"/>
          <w:szCs w:val="26"/>
        </w:rPr>
      </w:pPr>
      <w:r w:rsidRPr="00B17ABA">
        <w:rPr>
          <w:sz w:val="26"/>
          <w:szCs w:val="26"/>
        </w:rPr>
        <w:t>A6.</w:t>
      </w:r>
      <w:r w:rsidR="005D6EB3" w:rsidRPr="00B17ABA">
        <w:rPr>
          <w:sz w:val="26"/>
          <w:szCs w:val="26"/>
        </w:rPr>
        <w:t>1.</w:t>
      </w:r>
      <w:r w:rsidR="00D11F6E" w:rsidRPr="00B17ABA">
        <w:rPr>
          <w:sz w:val="26"/>
          <w:szCs w:val="26"/>
        </w:rPr>
        <w:t xml:space="preserve"> The studies included in Wald et al’s systematic review</w:t>
      </w:r>
      <w:r w:rsidR="005D6EB3" w:rsidRPr="00B17ABA">
        <w:rPr>
          <w:sz w:val="26"/>
          <w:szCs w:val="26"/>
        </w:rPr>
        <w:t xml:space="preserve"> </w:t>
      </w:r>
    </w:p>
    <w:p w:rsidR="00D11F6E" w:rsidRPr="00B17ABA" w:rsidRDefault="00D11F6E" w:rsidP="00D11F6E">
      <w:pPr>
        <w:ind w:firstLine="0"/>
      </w:pPr>
    </w:p>
    <w:p w:rsidR="005D6EB3" w:rsidRPr="00B17ABA" w:rsidRDefault="00B73D7C" w:rsidP="00B73D7C">
      <w:pPr>
        <w:spacing w:after="0"/>
        <w:ind w:firstLine="0"/>
      </w:pPr>
      <w:r w:rsidRPr="00B17ABA">
        <w:t xml:space="preserve">Table </w:t>
      </w:r>
      <w:r w:rsidR="001C2AF5" w:rsidRPr="00B17ABA">
        <w:t>A6.</w:t>
      </w:r>
      <w:r w:rsidR="00D11F6E" w:rsidRPr="00B17ABA">
        <w:t xml:space="preserve">1. </w:t>
      </w:r>
      <w:r w:rsidR="005D6EB3" w:rsidRPr="00B17ABA">
        <w:t>Diuretics in three month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3"/>
        <w:gridCol w:w="708"/>
        <w:gridCol w:w="849"/>
        <w:gridCol w:w="677"/>
        <w:gridCol w:w="741"/>
        <w:gridCol w:w="708"/>
        <w:gridCol w:w="855"/>
        <w:gridCol w:w="708"/>
        <w:gridCol w:w="734"/>
        <w:gridCol w:w="787"/>
      </w:tblGrid>
      <w:tr w:rsidR="00D11F6E" w:rsidRPr="00B17ABA" w:rsidTr="00D11F6E">
        <w:trPr>
          <w:trHeight w:val="300"/>
        </w:trPr>
        <w:tc>
          <w:tcPr>
            <w:tcW w:w="1120" w:type="pct"/>
            <w:vMerge w:val="restart"/>
            <w:shd w:val="clear" w:color="auto" w:fill="auto"/>
            <w:noWrap/>
            <w:vAlign w:val="bottom"/>
            <w:hideMark/>
          </w:tcPr>
          <w:p w:rsidR="005D6EB3" w:rsidRPr="00B17ABA" w:rsidRDefault="005D6EB3" w:rsidP="00D11F6E">
            <w:pPr>
              <w:spacing w:after="0" w:line="276" w:lineRule="auto"/>
              <w:rPr>
                <w:rFonts w:eastAsia="Times New Roman" w:cstheme="majorBidi"/>
                <w:sz w:val="20"/>
                <w:szCs w:val="20"/>
              </w:rPr>
            </w:pPr>
            <w:r w:rsidRPr="00B17ABA">
              <w:rPr>
                <w:rFonts w:eastAsia="Times New Roman" w:cstheme="majorBidi"/>
                <w:sz w:val="20"/>
                <w:szCs w:val="20"/>
              </w:rPr>
              <w:t> </w:t>
            </w:r>
          </w:p>
        </w:tc>
        <w:tc>
          <w:tcPr>
            <w:tcW w:w="1281" w:type="pct"/>
            <w:gridSpan w:val="3"/>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Placebo</w:t>
            </w:r>
          </w:p>
        </w:tc>
        <w:tc>
          <w:tcPr>
            <w:tcW w:w="1321" w:type="pct"/>
            <w:gridSpan w:val="3"/>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Diuretics</w:t>
            </w:r>
          </w:p>
        </w:tc>
        <w:tc>
          <w:tcPr>
            <w:tcW w:w="406" w:type="pct"/>
            <w:vMerge w:val="restart"/>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Total N</w:t>
            </w:r>
          </w:p>
        </w:tc>
        <w:tc>
          <w:tcPr>
            <w:tcW w:w="872" w:type="pct"/>
            <w:gridSpan w:val="2"/>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Difference</w:t>
            </w:r>
          </w:p>
        </w:tc>
      </w:tr>
      <w:tr w:rsidR="00D11F6E" w:rsidRPr="00B17ABA" w:rsidTr="00D11F6E">
        <w:trPr>
          <w:trHeight w:val="300"/>
        </w:trPr>
        <w:tc>
          <w:tcPr>
            <w:tcW w:w="1120" w:type="pct"/>
            <w:vMerge/>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rPr>
                <w:rFonts w:eastAsia="Times New Roman" w:cstheme="majorBidi"/>
                <w:sz w:val="20"/>
                <w:szCs w:val="20"/>
              </w:rPr>
            </w:pPr>
          </w:p>
        </w:tc>
        <w:tc>
          <w:tcPr>
            <w:tcW w:w="406" w:type="pct"/>
            <w:tcBorders>
              <w:bottom w:val="double" w:sz="4" w:space="0" w:color="auto"/>
            </w:tcBorders>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87" w:type="pct"/>
            <w:tcBorders>
              <w:bottom w:val="double" w:sz="4" w:space="0" w:color="auto"/>
            </w:tcBorders>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SBP</w:t>
            </w:r>
          </w:p>
        </w:tc>
        <w:tc>
          <w:tcPr>
            <w:tcW w:w="388" w:type="pct"/>
            <w:tcBorders>
              <w:bottom w:val="double" w:sz="4" w:space="0" w:color="auto"/>
            </w:tcBorders>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25" w:type="pct"/>
            <w:tcBorders>
              <w:bottom w:val="double" w:sz="4" w:space="0" w:color="auto"/>
            </w:tcBorders>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06" w:type="pct"/>
            <w:tcBorders>
              <w:bottom w:val="double" w:sz="4" w:space="0" w:color="auto"/>
            </w:tcBorders>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SBP</w:t>
            </w:r>
          </w:p>
        </w:tc>
        <w:tc>
          <w:tcPr>
            <w:tcW w:w="490" w:type="pct"/>
            <w:tcBorders>
              <w:bottom w:val="double" w:sz="4" w:space="0" w:color="auto"/>
            </w:tcBorders>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06" w:type="pct"/>
            <w:vMerge/>
            <w:tcBorders>
              <w:bottom w:val="double" w:sz="4" w:space="0" w:color="auto"/>
            </w:tcBorders>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p>
        </w:tc>
        <w:tc>
          <w:tcPr>
            <w:tcW w:w="421" w:type="pct"/>
            <w:tcBorders>
              <w:bottom w:val="double" w:sz="4" w:space="0" w:color="auto"/>
            </w:tcBorders>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51" w:type="pct"/>
            <w:tcBorders>
              <w:bottom w:val="double" w:sz="4" w:space="0" w:color="auto"/>
            </w:tcBorders>
            <w:shd w:val="clear" w:color="auto" w:fill="auto"/>
            <w:noWrap/>
            <w:vAlign w:val="bottom"/>
            <w:hideMark/>
          </w:tcPr>
          <w:p w:rsidR="005D6EB3" w:rsidRPr="00B17ABA" w:rsidRDefault="005D6EB3" w:rsidP="009923E9">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r>
      <w:tr w:rsidR="00D11F6E" w:rsidRPr="00B17ABA" w:rsidTr="00D11F6E">
        <w:trPr>
          <w:trHeight w:val="261"/>
        </w:trPr>
        <w:tc>
          <w:tcPr>
            <w:tcW w:w="1120" w:type="pct"/>
            <w:tcBorders>
              <w:top w:val="double" w:sz="4" w:space="0" w:color="auto"/>
            </w:tcBorders>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Bateman et al (1979)</w:t>
            </w:r>
          </w:p>
        </w:tc>
        <w:tc>
          <w:tcPr>
            <w:tcW w:w="406"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w:t>
            </w:r>
          </w:p>
        </w:tc>
        <w:tc>
          <w:tcPr>
            <w:tcW w:w="487"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5.4</w:t>
            </w:r>
          </w:p>
        </w:tc>
        <w:tc>
          <w:tcPr>
            <w:tcW w:w="388"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9</w:t>
            </w:r>
          </w:p>
        </w:tc>
        <w:tc>
          <w:tcPr>
            <w:tcW w:w="425"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w:t>
            </w:r>
          </w:p>
        </w:tc>
        <w:tc>
          <w:tcPr>
            <w:tcW w:w="406"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9.5</w:t>
            </w:r>
          </w:p>
        </w:tc>
        <w:tc>
          <w:tcPr>
            <w:tcW w:w="490"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7.0</w:t>
            </w:r>
          </w:p>
        </w:tc>
        <w:tc>
          <w:tcPr>
            <w:tcW w:w="406"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0</w:t>
            </w:r>
          </w:p>
        </w:tc>
        <w:tc>
          <w:tcPr>
            <w:tcW w:w="421"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9</w:t>
            </w:r>
          </w:p>
        </w:tc>
        <w:tc>
          <w:tcPr>
            <w:tcW w:w="451"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2.0</w:t>
            </w:r>
          </w:p>
        </w:tc>
      </w:tr>
      <w:tr w:rsidR="00D11F6E" w:rsidRPr="00B17ABA" w:rsidTr="00D11F6E">
        <w:trPr>
          <w:trHeight w:val="345"/>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Chalmers et al (1976a)</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87"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7.0</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3</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17.0</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3</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0.0</w:t>
            </w:r>
          </w:p>
        </w:tc>
        <w:tc>
          <w:tcPr>
            <w:tcW w:w="451" w:type="pct"/>
            <w:shd w:val="clear" w:color="auto" w:fill="auto"/>
            <w:noWrap/>
            <w:vAlign w:val="bottom"/>
            <w:hideMark/>
          </w:tcPr>
          <w:p w:rsidR="005D6EB3" w:rsidRPr="00B17ABA" w:rsidRDefault="005D6EB3" w:rsidP="009923E9">
            <w:pPr>
              <w:spacing w:after="0" w:line="276" w:lineRule="auto"/>
              <w:ind w:firstLine="0"/>
              <w:jc w:val="right"/>
              <w:rPr>
                <w:rFonts w:eastAsia="Times New Roman" w:cstheme="majorBidi"/>
                <w:sz w:val="20"/>
                <w:szCs w:val="20"/>
              </w:rPr>
            </w:pPr>
            <w:r w:rsidRPr="00B17ABA">
              <w:rPr>
                <w:rFonts w:eastAsia="Times New Roman" w:cstheme="majorBidi"/>
                <w:sz w:val="20"/>
                <w:szCs w:val="20"/>
              </w:rPr>
              <w:t>20.3</w:t>
            </w:r>
          </w:p>
        </w:tc>
      </w:tr>
      <w:tr w:rsidR="00D11F6E" w:rsidRPr="00B17ABA" w:rsidTr="00D11F6E">
        <w:trPr>
          <w:trHeight w:val="221"/>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Chalmers et al (1976b)</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0</w:t>
            </w:r>
          </w:p>
        </w:tc>
        <w:tc>
          <w:tcPr>
            <w:tcW w:w="487"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8.6</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0.7</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0</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4.8</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9</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0</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8</w:t>
            </w:r>
          </w:p>
        </w:tc>
        <w:tc>
          <w:tcPr>
            <w:tcW w:w="451" w:type="pct"/>
            <w:shd w:val="clear" w:color="auto" w:fill="auto"/>
            <w:noWrap/>
            <w:vAlign w:val="bottom"/>
            <w:hideMark/>
          </w:tcPr>
          <w:p w:rsidR="005D6EB3" w:rsidRPr="00B17ABA" w:rsidRDefault="005D6EB3" w:rsidP="009923E9">
            <w:pPr>
              <w:spacing w:after="0" w:line="276" w:lineRule="auto"/>
              <w:ind w:firstLine="0"/>
              <w:jc w:val="right"/>
              <w:rPr>
                <w:rFonts w:eastAsia="Times New Roman" w:cstheme="majorBidi"/>
                <w:sz w:val="20"/>
                <w:szCs w:val="20"/>
              </w:rPr>
            </w:pPr>
            <w:r w:rsidRPr="00B17ABA">
              <w:rPr>
                <w:rFonts w:eastAsia="Times New Roman" w:cstheme="majorBidi"/>
                <w:sz w:val="20"/>
                <w:szCs w:val="20"/>
              </w:rPr>
              <w:t>26.7</w:t>
            </w:r>
          </w:p>
        </w:tc>
      </w:tr>
      <w:tr w:rsidR="00D11F6E" w:rsidRPr="00B17ABA" w:rsidTr="00D11F6E">
        <w:trPr>
          <w:trHeight w:val="469"/>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Chalmers et al (1982)</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87"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4.0</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2</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2.0</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2</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0</w:t>
            </w:r>
          </w:p>
        </w:tc>
        <w:tc>
          <w:tcPr>
            <w:tcW w:w="451" w:type="pct"/>
            <w:shd w:val="clear" w:color="auto" w:fill="auto"/>
            <w:noWrap/>
            <w:vAlign w:val="bottom"/>
            <w:hideMark/>
          </w:tcPr>
          <w:p w:rsidR="005D6EB3" w:rsidRPr="00B17ABA" w:rsidRDefault="005D6EB3" w:rsidP="009923E9">
            <w:pPr>
              <w:spacing w:after="0" w:line="276" w:lineRule="auto"/>
              <w:ind w:firstLine="0"/>
              <w:jc w:val="right"/>
              <w:rPr>
                <w:rFonts w:eastAsia="Times New Roman" w:cstheme="majorBidi"/>
                <w:sz w:val="20"/>
                <w:szCs w:val="20"/>
              </w:rPr>
            </w:pPr>
            <w:r w:rsidRPr="00B17ABA">
              <w:rPr>
                <w:rFonts w:eastAsia="Times New Roman" w:cstheme="majorBidi"/>
                <w:sz w:val="20"/>
                <w:szCs w:val="20"/>
              </w:rPr>
              <w:t>13.0</w:t>
            </w:r>
          </w:p>
        </w:tc>
      </w:tr>
      <w:tr w:rsidR="00D11F6E" w:rsidRPr="00B17ABA" w:rsidTr="00D11F6E">
        <w:trPr>
          <w:trHeight w:val="263"/>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lang w:val="fr-FR"/>
              </w:rPr>
              <w:t>Chrysant et al (</w:t>
            </w:r>
            <w:r w:rsidRPr="00B17ABA">
              <w:rPr>
                <w:rFonts w:eastAsia="Times New Roman" w:cstheme="majorBidi"/>
                <w:sz w:val="20"/>
                <w:szCs w:val="20"/>
              </w:rPr>
              <w:t>1992)</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43</w:t>
            </w:r>
          </w:p>
        </w:tc>
        <w:tc>
          <w:tcPr>
            <w:tcW w:w="487"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3.0</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1</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41</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2.0</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8</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4</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0</w:t>
            </w:r>
          </w:p>
        </w:tc>
        <w:tc>
          <w:tcPr>
            <w:tcW w:w="451" w:type="pct"/>
            <w:shd w:val="clear" w:color="auto" w:fill="auto"/>
            <w:noWrap/>
            <w:vAlign w:val="bottom"/>
            <w:hideMark/>
          </w:tcPr>
          <w:p w:rsidR="005D6EB3" w:rsidRPr="00B17ABA" w:rsidRDefault="005D6EB3" w:rsidP="009923E9">
            <w:pPr>
              <w:spacing w:after="0" w:line="276" w:lineRule="auto"/>
              <w:ind w:firstLine="0"/>
              <w:jc w:val="right"/>
              <w:rPr>
                <w:rFonts w:eastAsia="Times New Roman" w:cstheme="majorBidi"/>
                <w:sz w:val="20"/>
                <w:szCs w:val="20"/>
              </w:rPr>
            </w:pPr>
            <w:r w:rsidRPr="00B17ABA">
              <w:rPr>
                <w:rFonts w:eastAsia="Times New Roman" w:cstheme="majorBidi"/>
                <w:sz w:val="20"/>
                <w:szCs w:val="20"/>
              </w:rPr>
              <w:t>18.3</w:t>
            </w:r>
          </w:p>
        </w:tc>
      </w:tr>
      <w:tr w:rsidR="00D11F6E" w:rsidRPr="00B17ABA" w:rsidTr="00D11F6E">
        <w:trPr>
          <w:trHeight w:val="139"/>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Durel et al (1992)</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w:t>
            </w:r>
          </w:p>
        </w:tc>
        <w:tc>
          <w:tcPr>
            <w:tcW w:w="487"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6.7</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3.2</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1.3</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0</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0</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4</w:t>
            </w:r>
          </w:p>
        </w:tc>
        <w:tc>
          <w:tcPr>
            <w:tcW w:w="451" w:type="pct"/>
            <w:shd w:val="clear" w:color="auto" w:fill="auto"/>
            <w:noWrap/>
            <w:vAlign w:val="bottom"/>
            <w:hideMark/>
          </w:tcPr>
          <w:p w:rsidR="005D6EB3" w:rsidRPr="00B17ABA" w:rsidRDefault="005D6EB3" w:rsidP="009923E9">
            <w:pPr>
              <w:spacing w:after="0" w:line="276" w:lineRule="auto"/>
              <w:ind w:firstLine="0"/>
              <w:jc w:val="right"/>
              <w:rPr>
                <w:rFonts w:eastAsia="Times New Roman" w:cstheme="majorBidi"/>
                <w:sz w:val="20"/>
                <w:szCs w:val="20"/>
              </w:rPr>
            </w:pPr>
            <w:r w:rsidRPr="00B17ABA">
              <w:rPr>
                <w:rFonts w:eastAsia="Times New Roman" w:cstheme="majorBidi"/>
                <w:sz w:val="20"/>
                <w:szCs w:val="20"/>
              </w:rPr>
              <w:t>27.6</w:t>
            </w:r>
          </w:p>
        </w:tc>
      </w:tr>
      <w:tr w:rsidR="00D11F6E" w:rsidRPr="00B17ABA" w:rsidTr="00D11F6E">
        <w:trPr>
          <w:trHeight w:val="185"/>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Erwteman et al (1984)</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0</w:t>
            </w:r>
          </w:p>
        </w:tc>
        <w:tc>
          <w:tcPr>
            <w:tcW w:w="487"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2.9</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4</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0</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7.0</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6</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00</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9</w:t>
            </w:r>
          </w:p>
        </w:tc>
        <w:tc>
          <w:tcPr>
            <w:tcW w:w="451" w:type="pct"/>
            <w:shd w:val="clear" w:color="auto" w:fill="auto"/>
            <w:noWrap/>
            <w:vAlign w:val="bottom"/>
            <w:hideMark/>
          </w:tcPr>
          <w:p w:rsidR="005D6EB3" w:rsidRPr="00B17ABA" w:rsidRDefault="005D6EB3" w:rsidP="009923E9">
            <w:pPr>
              <w:spacing w:after="0" w:line="276" w:lineRule="auto"/>
              <w:ind w:firstLine="0"/>
              <w:jc w:val="right"/>
              <w:rPr>
                <w:rFonts w:eastAsia="Times New Roman" w:cstheme="majorBidi"/>
                <w:sz w:val="20"/>
                <w:szCs w:val="20"/>
              </w:rPr>
            </w:pPr>
            <w:r w:rsidRPr="00B17ABA">
              <w:rPr>
                <w:rFonts w:eastAsia="Times New Roman" w:cstheme="majorBidi"/>
                <w:sz w:val="20"/>
                <w:szCs w:val="20"/>
              </w:rPr>
              <w:t>21.3</w:t>
            </w:r>
          </w:p>
        </w:tc>
      </w:tr>
      <w:tr w:rsidR="00D11F6E" w:rsidRPr="00B17ABA" w:rsidTr="00D11F6E">
        <w:trPr>
          <w:trHeight w:val="301"/>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Frishman et al (1995)</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75</w:t>
            </w:r>
          </w:p>
        </w:tc>
        <w:tc>
          <w:tcPr>
            <w:tcW w:w="487" w:type="pct"/>
            <w:shd w:val="clear" w:color="auto" w:fill="auto"/>
            <w:noWrap/>
            <w:vAlign w:val="bottom"/>
            <w:hideMark/>
          </w:tcPr>
          <w:p w:rsidR="005D6EB3" w:rsidRPr="00B17ABA" w:rsidRDefault="005D6EB3" w:rsidP="009923E9">
            <w:pPr>
              <w:spacing w:after="0" w:line="276" w:lineRule="auto"/>
              <w:ind w:firstLine="0"/>
              <w:jc w:val="right"/>
              <w:rPr>
                <w:rFonts w:eastAsia="Times New Roman" w:cstheme="majorBidi"/>
                <w:sz w:val="20"/>
                <w:szCs w:val="20"/>
              </w:rPr>
            </w:pPr>
            <w:r w:rsidRPr="00B17ABA">
              <w:rPr>
                <w:rFonts w:eastAsia="Times New Roman" w:cstheme="majorBidi"/>
                <w:sz w:val="20"/>
                <w:szCs w:val="20"/>
              </w:rPr>
              <w:t>-3.9</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6.9</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3</w:t>
            </w:r>
          </w:p>
        </w:tc>
        <w:tc>
          <w:tcPr>
            <w:tcW w:w="406" w:type="pct"/>
            <w:shd w:val="clear" w:color="auto" w:fill="auto"/>
            <w:noWrap/>
            <w:vAlign w:val="bottom"/>
            <w:hideMark/>
          </w:tcPr>
          <w:p w:rsidR="005D6EB3" w:rsidRPr="00B17ABA" w:rsidRDefault="005D6EB3" w:rsidP="009923E9">
            <w:pPr>
              <w:spacing w:after="0" w:line="276" w:lineRule="auto"/>
              <w:ind w:firstLine="0"/>
              <w:jc w:val="right"/>
              <w:rPr>
                <w:rFonts w:eastAsia="Times New Roman" w:cstheme="majorBidi"/>
                <w:sz w:val="20"/>
                <w:szCs w:val="20"/>
              </w:rPr>
            </w:pPr>
            <w:r w:rsidRPr="00B17ABA">
              <w:rPr>
                <w:rFonts w:eastAsia="Times New Roman" w:cstheme="majorBidi"/>
                <w:sz w:val="20"/>
                <w:szCs w:val="20"/>
              </w:rPr>
              <w:t>-8.5</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8</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08</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4.6</w:t>
            </w:r>
          </w:p>
        </w:tc>
        <w:tc>
          <w:tcPr>
            <w:tcW w:w="45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0</w:t>
            </w:r>
          </w:p>
        </w:tc>
      </w:tr>
      <w:tr w:rsidR="00D11F6E" w:rsidRPr="00B17ABA" w:rsidTr="00D11F6E">
        <w:trPr>
          <w:trHeight w:val="111"/>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Brown et al (1990)</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w:t>
            </w:r>
          </w:p>
        </w:tc>
        <w:tc>
          <w:tcPr>
            <w:tcW w:w="487"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8</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1.7</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0</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1.3</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9</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9</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7.5</w:t>
            </w:r>
          </w:p>
        </w:tc>
        <w:tc>
          <w:tcPr>
            <w:tcW w:w="451" w:type="pct"/>
            <w:shd w:val="clear" w:color="auto" w:fill="auto"/>
            <w:noWrap/>
            <w:vAlign w:val="bottom"/>
            <w:hideMark/>
          </w:tcPr>
          <w:p w:rsidR="005D6EB3" w:rsidRPr="00B17ABA" w:rsidRDefault="005D6EB3" w:rsidP="009923E9">
            <w:pPr>
              <w:spacing w:after="0" w:line="276" w:lineRule="auto"/>
              <w:ind w:firstLine="0"/>
              <w:jc w:val="right"/>
              <w:rPr>
                <w:rFonts w:eastAsia="Times New Roman" w:cstheme="majorBidi"/>
                <w:sz w:val="20"/>
                <w:szCs w:val="20"/>
              </w:rPr>
            </w:pPr>
            <w:r w:rsidRPr="00B17ABA">
              <w:rPr>
                <w:rFonts w:eastAsia="Times New Roman" w:cstheme="majorBidi"/>
                <w:sz w:val="20"/>
                <w:szCs w:val="20"/>
              </w:rPr>
              <w:t>14.7</w:t>
            </w:r>
          </w:p>
        </w:tc>
      </w:tr>
      <w:tr w:rsidR="00D11F6E" w:rsidRPr="00B17ABA" w:rsidTr="00D11F6E">
        <w:trPr>
          <w:trHeight w:val="157"/>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Chalmers et al (1986)</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1</w:t>
            </w:r>
          </w:p>
        </w:tc>
        <w:tc>
          <w:tcPr>
            <w:tcW w:w="487"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19.0</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7</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1</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13.0</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7</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42</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6.0</w:t>
            </w:r>
          </w:p>
        </w:tc>
        <w:tc>
          <w:tcPr>
            <w:tcW w:w="45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9.4</w:t>
            </w:r>
          </w:p>
        </w:tc>
      </w:tr>
      <w:tr w:rsidR="00D11F6E" w:rsidRPr="00B17ABA" w:rsidTr="00D11F6E">
        <w:trPr>
          <w:trHeight w:val="420"/>
        </w:trPr>
        <w:tc>
          <w:tcPr>
            <w:tcW w:w="1120"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lang w:val="es-ES_tradnl"/>
              </w:rPr>
              <w:t>Fernández et al (</w:t>
            </w:r>
            <w:r w:rsidRPr="00B17ABA">
              <w:rPr>
                <w:rFonts w:eastAsia="Times New Roman" w:cstheme="majorBidi"/>
                <w:sz w:val="20"/>
                <w:szCs w:val="20"/>
              </w:rPr>
              <w:t>1994)</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7</w:t>
            </w:r>
          </w:p>
        </w:tc>
        <w:tc>
          <w:tcPr>
            <w:tcW w:w="487"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7</w:t>
            </w:r>
          </w:p>
        </w:tc>
        <w:tc>
          <w:tcPr>
            <w:tcW w:w="388"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6</w:t>
            </w:r>
          </w:p>
        </w:tc>
        <w:tc>
          <w:tcPr>
            <w:tcW w:w="42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7</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5</w:t>
            </w:r>
          </w:p>
        </w:tc>
        <w:tc>
          <w:tcPr>
            <w:tcW w:w="490"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8</w:t>
            </w:r>
          </w:p>
        </w:tc>
        <w:tc>
          <w:tcPr>
            <w:tcW w:w="40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4</w:t>
            </w:r>
          </w:p>
        </w:tc>
        <w:tc>
          <w:tcPr>
            <w:tcW w:w="42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8</w:t>
            </w:r>
          </w:p>
        </w:tc>
        <w:tc>
          <w:tcPr>
            <w:tcW w:w="451"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8.7</w:t>
            </w:r>
          </w:p>
        </w:tc>
      </w:tr>
      <w:tr w:rsidR="00D11F6E" w:rsidRPr="00B17ABA" w:rsidTr="00D11F6E">
        <w:trPr>
          <w:trHeight w:val="300"/>
        </w:trPr>
        <w:tc>
          <w:tcPr>
            <w:tcW w:w="4549" w:type="pct"/>
            <w:gridSpan w:val="9"/>
            <w:shd w:val="clear" w:color="auto" w:fill="auto"/>
            <w:vAlign w:val="bottom"/>
            <w:hideMark/>
          </w:tcPr>
          <w:p w:rsidR="005D6EB3" w:rsidRPr="009923E9" w:rsidRDefault="005D6EB3" w:rsidP="009923E9">
            <w:pPr>
              <w:spacing w:after="0" w:line="276" w:lineRule="auto"/>
              <w:ind w:firstLine="0"/>
              <w:jc w:val="right"/>
              <w:rPr>
                <w:rFonts w:eastAsia="Times New Roman" w:cstheme="majorBidi"/>
                <w:b/>
                <w:bCs/>
                <w:sz w:val="20"/>
                <w:szCs w:val="20"/>
              </w:rPr>
            </w:pPr>
            <w:r w:rsidRPr="009923E9">
              <w:rPr>
                <w:rFonts w:eastAsia="Times New Roman" w:cstheme="majorBidi"/>
                <w:b/>
                <w:bCs/>
                <w:sz w:val="20"/>
                <w:szCs w:val="20"/>
              </w:rPr>
              <w:t>Weighted sum</w:t>
            </w:r>
          </w:p>
        </w:tc>
        <w:tc>
          <w:tcPr>
            <w:tcW w:w="451" w:type="pct"/>
            <w:shd w:val="clear" w:color="auto" w:fill="auto"/>
            <w:noWrap/>
            <w:vAlign w:val="bottom"/>
            <w:hideMark/>
          </w:tcPr>
          <w:p w:rsidR="005D6EB3" w:rsidRPr="009923E9" w:rsidRDefault="005D6EB3" w:rsidP="00D11F6E">
            <w:pPr>
              <w:spacing w:after="0" w:line="276" w:lineRule="auto"/>
              <w:ind w:firstLine="0"/>
              <w:jc w:val="right"/>
              <w:rPr>
                <w:rFonts w:eastAsia="Times New Roman" w:cstheme="majorBidi"/>
                <w:b/>
                <w:bCs/>
                <w:sz w:val="20"/>
                <w:szCs w:val="20"/>
              </w:rPr>
            </w:pPr>
            <w:r w:rsidRPr="009923E9">
              <w:rPr>
                <w:rFonts w:eastAsia="Times New Roman" w:cstheme="majorBidi"/>
                <w:b/>
                <w:bCs/>
                <w:sz w:val="20"/>
                <w:szCs w:val="20"/>
              </w:rPr>
              <w:t>15.8</w:t>
            </w:r>
          </w:p>
        </w:tc>
      </w:tr>
    </w:tbl>
    <w:p w:rsidR="005D6EB3" w:rsidRPr="00B17ABA" w:rsidRDefault="005D6EB3" w:rsidP="00DE3E5D"/>
    <w:p w:rsidR="005D6EB3" w:rsidRPr="00B17ABA" w:rsidRDefault="005D6EB3" w:rsidP="00DE3E5D">
      <w:r w:rsidRPr="00B17ABA">
        <w:br w:type="page"/>
      </w:r>
    </w:p>
    <w:p w:rsidR="005D6EB3" w:rsidRPr="00B17ABA" w:rsidRDefault="00B73D7C" w:rsidP="00B73D7C">
      <w:pPr>
        <w:spacing w:after="0"/>
        <w:ind w:firstLine="0"/>
      </w:pPr>
      <w:r w:rsidRPr="00B17ABA">
        <w:lastRenderedPageBreak/>
        <w:t xml:space="preserve">Table </w:t>
      </w:r>
      <w:r w:rsidR="001C2AF5" w:rsidRPr="00B17ABA">
        <w:t>A6.</w:t>
      </w:r>
      <w:r w:rsidRPr="00B17ABA">
        <w:t>2</w:t>
      </w:r>
      <w:r w:rsidR="005D6EB3" w:rsidRPr="00B17ABA">
        <w:t xml:space="preserve">. </w:t>
      </w:r>
      <w:r w:rsidR="00DE2597" w:rsidRPr="00B17ABA">
        <w:t>Beta-</w:t>
      </w:r>
      <w:r w:rsidR="005D6EB3" w:rsidRPr="00B17ABA">
        <w:t>blockers in three month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2"/>
        <w:gridCol w:w="753"/>
        <w:gridCol w:w="759"/>
        <w:gridCol w:w="760"/>
        <w:gridCol w:w="759"/>
        <w:gridCol w:w="757"/>
        <w:gridCol w:w="759"/>
        <w:gridCol w:w="757"/>
        <w:gridCol w:w="759"/>
        <w:gridCol w:w="755"/>
      </w:tblGrid>
      <w:tr w:rsidR="005D6EB3" w:rsidRPr="00B17ABA" w:rsidTr="005D6EB3">
        <w:trPr>
          <w:trHeight w:val="300"/>
        </w:trPr>
        <w:tc>
          <w:tcPr>
            <w:tcW w:w="1091" w:type="pct"/>
            <w:vMerge w:val="restart"/>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p>
        </w:tc>
        <w:tc>
          <w:tcPr>
            <w:tcW w:w="1303" w:type="pct"/>
            <w:gridSpan w:val="3"/>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Placebo</w:t>
            </w:r>
          </w:p>
        </w:tc>
        <w:tc>
          <w:tcPr>
            <w:tcW w:w="1304" w:type="pct"/>
            <w:gridSpan w:val="3"/>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BBs</w:t>
            </w:r>
          </w:p>
        </w:tc>
        <w:tc>
          <w:tcPr>
            <w:tcW w:w="434" w:type="pct"/>
            <w:vMerge w:val="restart"/>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p>
          <w:p w:rsidR="005D6EB3"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Total N</w:t>
            </w:r>
          </w:p>
        </w:tc>
        <w:tc>
          <w:tcPr>
            <w:tcW w:w="868" w:type="pct"/>
            <w:gridSpan w:val="2"/>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Difference</w:t>
            </w:r>
          </w:p>
        </w:tc>
      </w:tr>
      <w:tr w:rsidR="005D6EB3" w:rsidRPr="00B17ABA" w:rsidTr="00784AB4">
        <w:trPr>
          <w:trHeight w:val="300"/>
        </w:trPr>
        <w:tc>
          <w:tcPr>
            <w:tcW w:w="1091" w:type="pct"/>
            <w:vMerge/>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p>
        </w:tc>
        <w:tc>
          <w:tcPr>
            <w:tcW w:w="432" w:type="pct"/>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5" w:type="pct"/>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BP</w:t>
            </w:r>
          </w:p>
        </w:tc>
        <w:tc>
          <w:tcPr>
            <w:tcW w:w="436" w:type="pct"/>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5" w:type="pct"/>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4" w:type="pct"/>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BP</w:t>
            </w:r>
          </w:p>
        </w:tc>
        <w:tc>
          <w:tcPr>
            <w:tcW w:w="435" w:type="pct"/>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4" w:type="pct"/>
            <w:vMerge/>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p>
        </w:tc>
        <w:tc>
          <w:tcPr>
            <w:tcW w:w="435" w:type="pct"/>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3" w:type="pct"/>
            <w:tcBorders>
              <w:bottom w:val="double" w:sz="4" w:space="0" w:color="auto"/>
            </w:tcBorders>
            <w:shd w:val="clear" w:color="auto" w:fill="auto"/>
            <w:noWrap/>
            <w:vAlign w:val="bottom"/>
            <w:hideMark/>
          </w:tcPr>
          <w:p w:rsidR="005D6EB3" w:rsidRPr="00B17ABA" w:rsidRDefault="005D6EB3"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r>
      <w:tr w:rsidR="005D6EB3" w:rsidRPr="00B17ABA" w:rsidTr="00784AB4">
        <w:trPr>
          <w:trHeight w:val="272"/>
        </w:trPr>
        <w:tc>
          <w:tcPr>
            <w:tcW w:w="1091" w:type="pct"/>
            <w:tcBorders>
              <w:top w:val="double" w:sz="4" w:space="0" w:color="auto"/>
            </w:tcBorders>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Bateman et al (1979)</w:t>
            </w:r>
          </w:p>
        </w:tc>
        <w:tc>
          <w:tcPr>
            <w:tcW w:w="432"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w:t>
            </w:r>
          </w:p>
        </w:tc>
        <w:tc>
          <w:tcPr>
            <w:tcW w:w="435"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5.4</w:t>
            </w:r>
          </w:p>
        </w:tc>
        <w:tc>
          <w:tcPr>
            <w:tcW w:w="436"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9</w:t>
            </w:r>
          </w:p>
        </w:tc>
        <w:tc>
          <w:tcPr>
            <w:tcW w:w="435"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w:t>
            </w:r>
          </w:p>
        </w:tc>
        <w:tc>
          <w:tcPr>
            <w:tcW w:w="434"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4.6</w:t>
            </w:r>
          </w:p>
        </w:tc>
        <w:tc>
          <w:tcPr>
            <w:tcW w:w="435"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6</w:t>
            </w:r>
          </w:p>
        </w:tc>
        <w:tc>
          <w:tcPr>
            <w:tcW w:w="434"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0</w:t>
            </w:r>
          </w:p>
        </w:tc>
        <w:tc>
          <w:tcPr>
            <w:tcW w:w="435"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0.8</w:t>
            </w:r>
          </w:p>
        </w:tc>
        <w:tc>
          <w:tcPr>
            <w:tcW w:w="433" w:type="pct"/>
            <w:tcBorders>
              <w:top w:val="double" w:sz="4" w:space="0" w:color="auto"/>
            </w:tcBorders>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9.4</w:t>
            </w:r>
          </w:p>
        </w:tc>
      </w:tr>
      <w:tr w:rsidR="005D6EB3" w:rsidRPr="00B17ABA" w:rsidTr="005D6EB3">
        <w:trPr>
          <w:trHeight w:val="261"/>
        </w:trPr>
        <w:tc>
          <w:tcPr>
            <w:tcW w:w="1091"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Chalmers et al (1976a)</w:t>
            </w:r>
          </w:p>
        </w:tc>
        <w:tc>
          <w:tcPr>
            <w:tcW w:w="432"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7.0</w:t>
            </w:r>
          </w:p>
        </w:tc>
        <w:tc>
          <w:tcPr>
            <w:tcW w:w="43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3</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16.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3</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1.0</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0.3</w:t>
            </w:r>
          </w:p>
        </w:tc>
      </w:tr>
      <w:tr w:rsidR="005D6EB3" w:rsidRPr="00B17ABA" w:rsidTr="005D6EB3">
        <w:trPr>
          <w:trHeight w:val="367"/>
        </w:trPr>
        <w:tc>
          <w:tcPr>
            <w:tcW w:w="1091"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Chalmers et al (1976b)</w:t>
            </w:r>
          </w:p>
        </w:tc>
        <w:tc>
          <w:tcPr>
            <w:tcW w:w="432"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8.6</w:t>
            </w:r>
          </w:p>
        </w:tc>
        <w:tc>
          <w:tcPr>
            <w:tcW w:w="43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0.7</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0</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2.4</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9</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2</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6.7</w:t>
            </w:r>
          </w:p>
        </w:tc>
      </w:tr>
      <w:tr w:rsidR="005D6EB3" w:rsidRPr="00B17ABA" w:rsidTr="005D6EB3">
        <w:trPr>
          <w:trHeight w:val="458"/>
        </w:trPr>
        <w:tc>
          <w:tcPr>
            <w:tcW w:w="1091"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Chalmers et al (1982)</w:t>
            </w:r>
          </w:p>
        </w:tc>
        <w:tc>
          <w:tcPr>
            <w:tcW w:w="432"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4.0</w:t>
            </w:r>
          </w:p>
        </w:tc>
        <w:tc>
          <w:tcPr>
            <w:tcW w:w="43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2</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7.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2</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7.0</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0</w:t>
            </w:r>
          </w:p>
        </w:tc>
      </w:tr>
      <w:tr w:rsidR="005D6EB3" w:rsidRPr="00B17ABA" w:rsidTr="005D6EB3">
        <w:trPr>
          <w:trHeight w:val="409"/>
        </w:trPr>
        <w:tc>
          <w:tcPr>
            <w:tcW w:w="1091"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lang w:val="fr-FR"/>
              </w:rPr>
              <w:t>Chrysant et al (</w:t>
            </w:r>
            <w:r w:rsidRPr="00B17ABA">
              <w:rPr>
                <w:rFonts w:eastAsia="Times New Roman" w:cstheme="majorBidi"/>
                <w:sz w:val="20"/>
                <w:szCs w:val="20"/>
              </w:rPr>
              <w:t>1992)</w:t>
            </w:r>
          </w:p>
        </w:tc>
        <w:tc>
          <w:tcPr>
            <w:tcW w:w="432"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43</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3.0</w:t>
            </w:r>
          </w:p>
        </w:tc>
        <w:tc>
          <w:tcPr>
            <w:tcW w:w="43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1</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6</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2.5</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8.5</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9</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0.5</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2.7</w:t>
            </w:r>
          </w:p>
        </w:tc>
      </w:tr>
      <w:tr w:rsidR="005D6EB3" w:rsidRPr="00B17ABA" w:rsidTr="005D6EB3">
        <w:trPr>
          <w:trHeight w:val="231"/>
        </w:trPr>
        <w:tc>
          <w:tcPr>
            <w:tcW w:w="1091"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Durel et al (1992)</w:t>
            </w:r>
          </w:p>
        </w:tc>
        <w:tc>
          <w:tcPr>
            <w:tcW w:w="432"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6.7</w:t>
            </w:r>
          </w:p>
        </w:tc>
        <w:tc>
          <w:tcPr>
            <w:tcW w:w="43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3.2</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6.6</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8.3</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0.2</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6.6</w:t>
            </w:r>
          </w:p>
        </w:tc>
      </w:tr>
      <w:tr w:rsidR="005D6EB3" w:rsidRPr="00B17ABA" w:rsidTr="005D6EB3">
        <w:trPr>
          <w:trHeight w:val="276"/>
        </w:trPr>
        <w:tc>
          <w:tcPr>
            <w:tcW w:w="1091"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Erwteman et al (1984)</w:t>
            </w:r>
          </w:p>
        </w:tc>
        <w:tc>
          <w:tcPr>
            <w:tcW w:w="432"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2.9</w:t>
            </w:r>
          </w:p>
        </w:tc>
        <w:tc>
          <w:tcPr>
            <w:tcW w:w="43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4</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0</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4.6</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9</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0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3</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2.8</w:t>
            </w:r>
          </w:p>
        </w:tc>
      </w:tr>
      <w:tr w:rsidR="005D6EB3" w:rsidRPr="00B17ABA" w:rsidTr="005D6EB3">
        <w:trPr>
          <w:trHeight w:val="396"/>
        </w:trPr>
        <w:tc>
          <w:tcPr>
            <w:tcW w:w="1091"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lang w:val="nl-NL"/>
              </w:rPr>
              <w:t>Frishman et al (</w:t>
            </w:r>
            <w:r w:rsidRPr="00B17ABA">
              <w:rPr>
                <w:rFonts w:eastAsia="Times New Roman" w:cstheme="majorBidi"/>
                <w:sz w:val="20"/>
                <w:szCs w:val="20"/>
              </w:rPr>
              <w:t>1995)</w:t>
            </w:r>
          </w:p>
        </w:tc>
        <w:tc>
          <w:tcPr>
            <w:tcW w:w="432"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75</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9</w:t>
            </w:r>
          </w:p>
        </w:tc>
        <w:tc>
          <w:tcPr>
            <w:tcW w:w="43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6.9</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1</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0.5</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6.1</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26</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6.6</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3</w:t>
            </w:r>
          </w:p>
        </w:tc>
      </w:tr>
      <w:tr w:rsidR="005D6EB3" w:rsidRPr="00B17ABA" w:rsidTr="005D6EB3">
        <w:trPr>
          <w:trHeight w:val="219"/>
        </w:trPr>
        <w:tc>
          <w:tcPr>
            <w:tcW w:w="1091"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rPr>
              <w:t>Wing et al (1988)</w:t>
            </w:r>
          </w:p>
        </w:tc>
        <w:tc>
          <w:tcPr>
            <w:tcW w:w="432"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71.0</w:t>
            </w:r>
          </w:p>
        </w:tc>
        <w:tc>
          <w:tcPr>
            <w:tcW w:w="43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4.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0</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7.0</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1.3</w:t>
            </w:r>
          </w:p>
        </w:tc>
      </w:tr>
      <w:tr w:rsidR="005D6EB3" w:rsidRPr="00B17ABA" w:rsidTr="005D6EB3">
        <w:trPr>
          <w:trHeight w:val="252"/>
        </w:trPr>
        <w:tc>
          <w:tcPr>
            <w:tcW w:w="1091" w:type="pct"/>
            <w:shd w:val="clear" w:color="auto" w:fill="auto"/>
            <w:vAlign w:val="bottom"/>
            <w:hideMark/>
          </w:tcPr>
          <w:p w:rsidR="005D6EB3" w:rsidRPr="00B17ABA" w:rsidRDefault="005D6EB3" w:rsidP="00D11F6E">
            <w:pPr>
              <w:spacing w:after="0" w:line="276" w:lineRule="auto"/>
              <w:ind w:firstLine="0"/>
              <w:rPr>
                <w:rFonts w:eastAsia="Times New Roman" w:cstheme="majorBidi"/>
                <w:sz w:val="20"/>
                <w:szCs w:val="20"/>
              </w:rPr>
            </w:pPr>
            <w:r w:rsidRPr="00B17ABA">
              <w:rPr>
                <w:rFonts w:eastAsia="Times New Roman" w:cstheme="majorBidi"/>
                <w:sz w:val="20"/>
                <w:szCs w:val="20"/>
                <w:lang w:val="fr-FR"/>
              </w:rPr>
              <w:t>Lyons et al (</w:t>
            </w:r>
            <w:r w:rsidRPr="00B17ABA">
              <w:rPr>
                <w:rFonts w:eastAsia="Times New Roman" w:cstheme="majorBidi"/>
                <w:sz w:val="20"/>
                <w:szCs w:val="20"/>
              </w:rPr>
              <w:t>1994)</w:t>
            </w:r>
          </w:p>
        </w:tc>
        <w:tc>
          <w:tcPr>
            <w:tcW w:w="432"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9.0</w:t>
            </w:r>
          </w:p>
        </w:tc>
        <w:tc>
          <w:tcPr>
            <w:tcW w:w="436"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4</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6.0</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9.7</w:t>
            </w:r>
          </w:p>
        </w:tc>
        <w:tc>
          <w:tcPr>
            <w:tcW w:w="434"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4</w:t>
            </w:r>
          </w:p>
        </w:tc>
        <w:tc>
          <w:tcPr>
            <w:tcW w:w="435"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0</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1.8</w:t>
            </w:r>
          </w:p>
        </w:tc>
      </w:tr>
      <w:tr w:rsidR="005D6EB3" w:rsidRPr="00B17ABA" w:rsidTr="005D6EB3">
        <w:trPr>
          <w:trHeight w:val="300"/>
        </w:trPr>
        <w:tc>
          <w:tcPr>
            <w:tcW w:w="4567" w:type="pct"/>
            <w:gridSpan w:val="9"/>
            <w:shd w:val="clear" w:color="auto" w:fill="auto"/>
            <w:vAlign w:val="bottom"/>
          </w:tcPr>
          <w:p w:rsidR="005D6EB3" w:rsidRPr="00B17ABA" w:rsidRDefault="005D6EB3" w:rsidP="00D11F6E">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Weighted sum</w:t>
            </w:r>
          </w:p>
        </w:tc>
        <w:tc>
          <w:tcPr>
            <w:tcW w:w="433" w:type="pct"/>
            <w:shd w:val="clear" w:color="auto" w:fill="auto"/>
            <w:noWrap/>
            <w:vAlign w:val="bottom"/>
            <w:hideMark/>
          </w:tcPr>
          <w:p w:rsidR="005D6EB3" w:rsidRPr="00B17ABA" w:rsidRDefault="005D6EB3" w:rsidP="00D11F6E">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16.7</w:t>
            </w:r>
          </w:p>
        </w:tc>
      </w:tr>
    </w:tbl>
    <w:p w:rsidR="00784AB4" w:rsidRPr="00B17ABA" w:rsidRDefault="00784AB4" w:rsidP="00DE3E5D"/>
    <w:p w:rsidR="00784AB4" w:rsidRPr="00B17ABA" w:rsidRDefault="00B73D7C" w:rsidP="00B73D7C">
      <w:pPr>
        <w:spacing w:after="0"/>
        <w:ind w:firstLine="0"/>
      </w:pPr>
      <w:r w:rsidRPr="00B17ABA">
        <w:t xml:space="preserve">Table </w:t>
      </w:r>
      <w:r w:rsidR="001C2AF5" w:rsidRPr="00B17ABA">
        <w:t>A6.</w:t>
      </w:r>
      <w:r w:rsidR="00784AB4" w:rsidRPr="00B17ABA">
        <w:t>3. Calcium channel blockers in three months</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933"/>
        <w:gridCol w:w="754"/>
        <w:gridCol w:w="754"/>
        <w:gridCol w:w="760"/>
        <w:gridCol w:w="753"/>
        <w:gridCol w:w="753"/>
        <w:gridCol w:w="755"/>
        <w:gridCol w:w="753"/>
        <w:gridCol w:w="753"/>
        <w:gridCol w:w="752"/>
      </w:tblGrid>
      <w:tr w:rsidR="00784AB4" w:rsidRPr="00B17ABA" w:rsidTr="00784AB4">
        <w:trPr>
          <w:trHeight w:val="300"/>
        </w:trPr>
        <w:tc>
          <w:tcPr>
            <w:tcW w:w="1108" w:type="pct"/>
            <w:vMerge w:val="restart"/>
            <w:tcBorders>
              <w:top w:val="single" w:sz="4" w:space="0" w:color="auto"/>
              <w:bottom w:val="single" w:sz="6" w:space="0" w:color="auto"/>
            </w:tcBorders>
            <w:shd w:val="clear" w:color="auto" w:fill="auto"/>
            <w:noWrap/>
            <w:vAlign w:val="bottom"/>
            <w:hideMark/>
          </w:tcPr>
          <w:p w:rsidR="00784AB4" w:rsidRPr="00B17ABA" w:rsidRDefault="00784AB4" w:rsidP="00D11F6E">
            <w:pPr>
              <w:spacing w:after="0" w:line="276" w:lineRule="auto"/>
              <w:rPr>
                <w:rFonts w:eastAsia="Times New Roman" w:cstheme="majorBidi"/>
                <w:sz w:val="20"/>
                <w:szCs w:val="20"/>
              </w:rPr>
            </w:pPr>
            <w:r w:rsidRPr="00B17ABA">
              <w:rPr>
                <w:rFonts w:eastAsia="Times New Roman" w:cstheme="majorBidi"/>
                <w:sz w:val="20"/>
                <w:szCs w:val="20"/>
              </w:rPr>
              <w:t> </w:t>
            </w:r>
          </w:p>
        </w:tc>
        <w:tc>
          <w:tcPr>
            <w:tcW w:w="1300" w:type="pct"/>
            <w:gridSpan w:val="3"/>
            <w:tcBorders>
              <w:top w:val="single" w:sz="4" w:space="0" w:color="auto"/>
              <w:bottom w:val="single" w:sz="6"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Placebo</w:t>
            </w:r>
          </w:p>
        </w:tc>
        <w:tc>
          <w:tcPr>
            <w:tcW w:w="1296" w:type="pct"/>
            <w:gridSpan w:val="3"/>
            <w:tcBorders>
              <w:top w:val="single" w:sz="4" w:space="0" w:color="auto"/>
              <w:bottom w:val="single" w:sz="6"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CCBs</w:t>
            </w:r>
          </w:p>
        </w:tc>
        <w:tc>
          <w:tcPr>
            <w:tcW w:w="432" w:type="pct"/>
            <w:vMerge w:val="restart"/>
            <w:tcBorders>
              <w:top w:val="single" w:sz="4" w:space="0" w:color="auto"/>
              <w:bottom w:val="single" w:sz="6"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Total N</w:t>
            </w:r>
          </w:p>
        </w:tc>
        <w:tc>
          <w:tcPr>
            <w:tcW w:w="863" w:type="pct"/>
            <w:gridSpan w:val="2"/>
            <w:tcBorders>
              <w:top w:val="single" w:sz="4" w:space="0" w:color="auto"/>
              <w:bottom w:val="single" w:sz="6"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Difference</w:t>
            </w:r>
          </w:p>
        </w:tc>
      </w:tr>
      <w:tr w:rsidR="00784AB4" w:rsidRPr="00B17ABA" w:rsidTr="00784AB4">
        <w:trPr>
          <w:trHeight w:val="300"/>
        </w:trPr>
        <w:tc>
          <w:tcPr>
            <w:tcW w:w="1108" w:type="pct"/>
            <w:vMerge/>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rPr>
                <w:rFonts w:eastAsia="Times New Roman" w:cstheme="majorBidi"/>
                <w:sz w:val="20"/>
                <w:szCs w:val="20"/>
              </w:rPr>
            </w:pPr>
          </w:p>
        </w:tc>
        <w:tc>
          <w:tcPr>
            <w:tcW w:w="432" w:type="pct"/>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2" w:type="pct"/>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BP</w:t>
            </w:r>
          </w:p>
        </w:tc>
        <w:tc>
          <w:tcPr>
            <w:tcW w:w="436" w:type="pct"/>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2" w:type="pct"/>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2" w:type="pct"/>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BP</w:t>
            </w:r>
          </w:p>
        </w:tc>
        <w:tc>
          <w:tcPr>
            <w:tcW w:w="433" w:type="pct"/>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2" w:type="pct"/>
            <w:vMerge/>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p>
        </w:tc>
        <w:tc>
          <w:tcPr>
            <w:tcW w:w="432" w:type="pct"/>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1" w:type="pct"/>
            <w:tcBorders>
              <w:top w:val="single" w:sz="6" w:space="0" w:color="auto"/>
              <w:bottom w:val="double" w:sz="4" w:space="0" w:color="auto"/>
            </w:tcBorders>
            <w:shd w:val="clear" w:color="auto" w:fill="auto"/>
            <w:noWrap/>
            <w:vAlign w:val="bottom"/>
            <w:hideMark/>
          </w:tcPr>
          <w:p w:rsidR="00784AB4" w:rsidRPr="00B17ABA" w:rsidRDefault="00784AB4" w:rsidP="00D11F6E">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r>
      <w:tr w:rsidR="00784AB4" w:rsidRPr="00B17ABA" w:rsidTr="00784AB4">
        <w:trPr>
          <w:trHeight w:val="288"/>
        </w:trPr>
        <w:tc>
          <w:tcPr>
            <w:tcW w:w="1108" w:type="pct"/>
            <w:tcBorders>
              <w:top w:val="double" w:sz="4" w:space="0" w:color="auto"/>
            </w:tcBorders>
            <w:shd w:val="clear" w:color="auto" w:fill="auto"/>
            <w:vAlign w:val="bottom"/>
            <w:hideMark/>
          </w:tcPr>
          <w:p w:rsidR="00784AB4" w:rsidRPr="00B17ABA" w:rsidRDefault="00784AB4" w:rsidP="00D11F6E">
            <w:pPr>
              <w:spacing w:after="0" w:line="276" w:lineRule="auto"/>
              <w:ind w:firstLine="0"/>
              <w:rPr>
                <w:rFonts w:eastAsia="Times New Roman" w:cstheme="majorBidi"/>
                <w:sz w:val="20"/>
                <w:szCs w:val="20"/>
              </w:rPr>
            </w:pPr>
            <w:r w:rsidRPr="00B17ABA">
              <w:rPr>
                <w:rFonts w:eastAsia="Times New Roman" w:cstheme="majorBidi"/>
                <w:sz w:val="20"/>
                <w:szCs w:val="20"/>
                <w:lang w:val="fr-FR"/>
              </w:rPr>
              <w:t>Lyons et al (</w:t>
            </w:r>
            <w:r w:rsidRPr="00B17ABA">
              <w:rPr>
                <w:rFonts w:eastAsia="Times New Roman" w:cstheme="majorBidi"/>
                <w:sz w:val="20"/>
                <w:szCs w:val="20"/>
              </w:rPr>
              <w:t>1994)</w:t>
            </w:r>
          </w:p>
        </w:tc>
        <w:tc>
          <w:tcPr>
            <w:tcW w:w="432" w:type="pct"/>
            <w:tcBorders>
              <w:top w:val="double" w:sz="4" w:space="0" w:color="auto"/>
            </w:tcBorders>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w:t>
            </w:r>
          </w:p>
        </w:tc>
        <w:tc>
          <w:tcPr>
            <w:tcW w:w="432" w:type="pct"/>
            <w:tcBorders>
              <w:top w:val="double" w:sz="4" w:space="0" w:color="auto"/>
            </w:tcBorders>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9.0</w:t>
            </w:r>
          </w:p>
        </w:tc>
        <w:tc>
          <w:tcPr>
            <w:tcW w:w="436" w:type="pct"/>
            <w:tcBorders>
              <w:top w:val="double" w:sz="4" w:space="0" w:color="auto"/>
            </w:tcBorders>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4</w:t>
            </w:r>
          </w:p>
        </w:tc>
        <w:tc>
          <w:tcPr>
            <w:tcW w:w="432" w:type="pct"/>
            <w:tcBorders>
              <w:top w:val="double" w:sz="4" w:space="0" w:color="auto"/>
            </w:tcBorders>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w:t>
            </w:r>
          </w:p>
        </w:tc>
        <w:tc>
          <w:tcPr>
            <w:tcW w:w="432" w:type="pct"/>
            <w:tcBorders>
              <w:top w:val="double" w:sz="4" w:space="0" w:color="auto"/>
            </w:tcBorders>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0.0</w:t>
            </w:r>
          </w:p>
        </w:tc>
        <w:tc>
          <w:tcPr>
            <w:tcW w:w="433" w:type="pct"/>
            <w:tcBorders>
              <w:top w:val="double" w:sz="4" w:space="0" w:color="auto"/>
            </w:tcBorders>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8.0</w:t>
            </w:r>
          </w:p>
        </w:tc>
        <w:tc>
          <w:tcPr>
            <w:tcW w:w="432" w:type="pct"/>
            <w:tcBorders>
              <w:top w:val="double" w:sz="4" w:space="0" w:color="auto"/>
            </w:tcBorders>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w:t>
            </w:r>
          </w:p>
        </w:tc>
        <w:tc>
          <w:tcPr>
            <w:tcW w:w="432" w:type="pct"/>
            <w:tcBorders>
              <w:top w:val="double" w:sz="4" w:space="0" w:color="auto"/>
            </w:tcBorders>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9.0</w:t>
            </w:r>
          </w:p>
        </w:tc>
        <w:tc>
          <w:tcPr>
            <w:tcW w:w="431" w:type="pct"/>
            <w:tcBorders>
              <w:top w:val="double" w:sz="4" w:space="0" w:color="auto"/>
            </w:tcBorders>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0.3</w:t>
            </w:r>
          </w:p>
        </w:tc>
      </w:tr>
      <w:tr w:rsidR="00784AB4" w:rsidRPr="00B17ABA" w:rsidTr="00784AB4">
        <w:trPr>
          <w:trHeight w:val="278"/>
        </w:trPr>
        <w:tc>
          <w:tcPr>
            <w:tcW w:w="1108" w:type="pct"/>
            <w:shd w:val="clear" w:color="auto" w:fill="auto"/>
            <w:vAlign w:val="bottom"/>
            <w:hideMark/>
          </w:tcPr>
          <w:p w:rsidR="00784AB4" w:rsidRPr="00B17ABA" w:rsidRDefault="00784AB4" w:rsidP="00D11F6E">
            <w:pPr>
              <w:spacing w:after="0" w:line="276" w:lineRule="auto"/>
              <w:ind w:firstLine="0"/>
              <w:rPr>
                <w:rFonts w:eastAsia="Times New Roman" w:cstheme="majorBidi"/>
                <w:sz w:val="20"/>
                <w:szCs w:val="20"/>
              </w:rPr>
            </w:pPr>
            <w:r w:rsidRPr="00B17ABA">
              <w:rPr>
                <w:rFonts w:eastAsia="Times New Roman" w:cstheme="majorBidi"/>
                <w:sz w:val="20"/>
                <w:szCs w:val="20"/>
                <w:lang w:val="fr-FR"/>
              </w:rPr>
              <w:t>Maclean et al (</w:t>
            </w:r>
            <w:r w:rsidRPr="00B17ABA">
              <w:rPr>
                <w:rFonts w:eastAsia="Times New Roman" w:cstheme="majorBidi"/>
                <w:sz w:val="20"/>
                <w:szCs w:val="20"/>
              </w:rPr>
              <w:t>1990)</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3.0</w:t>
            </w:r>
          </w:p>
        </w:tc>
        <w:tc>
          <w:tcPr>
            <w:tcW w:w="436"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0.9</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3.0</w:t>
            </w:r>
          </w:p>
        </w:tc>
        <w:tc>
          <w:tcPr>
            <w:tcW w:w="433"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0.9</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6</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0.0</w:t>
            </w:r>
          </w:p>
        </w:tc>
        <w:tc>
          <w:tcPr>
            <w:tcW w:w="431"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43.8</w:t>
            </w:r>
          </w:p>
        </w:tc>
      </w:tr>
      <w:tr w:rsidR="00784AB4" w:rsidRPr="00B17ABA" w:rsidTr="00784AB4">
        <w:trPr>
          <w:trHeight w:val="254"/>
        </w:trPr>
        <w:tc>
          <w:tcPr>
            <w:tcW w:w="1108" w:type="pct"/>
            <w:shd w:val="clear" w:color="auto" w:fill="auto"/>
            <w:vAlign w:val="bottom"/>
            <w:hideMark/>
          </w:tcPr>
          <w:p w:rsidR="00784AB4" w:rsidRPr="00B17ABA" w:rsidRDefault="00784AB4" w:rsidP="00D11F6E">
            <w:pPr>
              <w:spacing w:after="0" w:line="276" w:lineRule="auto"/>
              <w:ind w:firstLine="0"/>
              <w:rPr>
                <w:rFonts w:eastAsia="Times New Roman" w:cstheme="majorBidi"/>
                <w:sz w:val="20"/>
                <w:szCs w:val="20"/>
              </w:rPr>
            </w:pPr>
            <w:r w:rsidRPr="00B17ABA">
              <w:rPr>
                <w:rFonts w:eastAsia="Times New Roman" w:cstheme="majorBidi"/>
                <w:sz w:val="20"/>
                <w:szCs w:val="20"/>
              </w:rPr>
              <w:t>Chan et al (1997)</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7</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w:t>
            </w:r>
            <w:r w:rsidR="00D11F6E" w:rsidRPr="00B17ABA">
              <w:rPr>
                <w:rFonts w:eastAsia="Times New Roman" w:cstheme="majorBidi"/>
                <w:sz w:val="20"/>
                <w:szCs w:val="20"/>
              </w:rPr>
              <w:t>1</w:t>
            </w:r>
          </w:p>
        </w:tc>
        <w:tc>
          <w:tcPr>
            <w:tcW w:w="436"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2</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1</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3.</w:t>
            </w:r>
            <w:r w:rsidR="00D11F6E" w:rsidRPr="00B17ABA">
              <w:rPr>
                <w:rFonts w:eastAsia="Times New Roman" w:cstheme="majorBidi"/>
                <w:sz w:val="20"/>
                <w:szCs w:val="20"/>
              </w:rPr>
              <w:t>1</w:t>
            </w:r>
          </w:p>
        </w:tc>
        <w:tc>
          <w:tcPr>
            <w:tcW w:w="433"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9</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6</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0</w:t>
            </w:r>
          </w:p>
        </w:tc>
        <w:tc>
          <w:tcPr>
            <w:tcW w:w="431"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6</w:t>
            </w:r>
          </w:p>
        </w:tc>
      </w:tr>
      <w:tr w:rsidR="00784AB4" w:rsidRPr="00B17ABA" w:rsidTr="00784AB4">
        <w:trPr>
          <w:trHeight w:val="286"/>
        </w:trPr>
        <w:tc>
          <w:tcPr>
            <w:tcW w:w="1108" w:type="pct"/>
            <w:shd w:val="clear" w:color="auto" w:fill="auto"/>
            <w:vAlign w:val="bottom"/>
            <w:hideMark/>
          </w:tcPr>
          <w:p w:rsidR="00784AB4" w:rsidRPr="00B17ABA" w:rsidRDefault="00784AB4" w:rsidP="00D11F6E">
            <w:pPr>
              <w:spacing w:after="0" w:line="276" w:lineRule="auto"/>
              <w:ind w:firstLine="0"/>
              <w:rPr>
                <w:rFonts w:eastAsia="Times New Roman" w:cstheme="majorBidi"/>
                <w:sz w:val="20"/>
                <w:szCs w:val="20"/>
              </w:rPr>
            </w:pPr>
            <w:r w:rsidRPr="00B17ABA">
              <w:rPr>
                <w:rFonts w:eastAsia="Times New Roman" w:cstheme="majorBidi"/>
                <w:sz w:val="20"/>
                <w:szCs w:val="20"/>
              </w:rPr>
              <w:t>Messerli et al (1998)</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2</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0.0</w:t>
            </w:r>
          </w:p>
        </w:tc>
        <w:tc>
          <w:tcPr>
            <w:tcW w:w="436"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57</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w:t>
            </w:r>
            <w:r w:rsidR="00D11F6E" w:rsidRPr="00B17ABA">
              <w:rPr>
                <w:rFonts w:eastAsia="Times New Roman" w:cstheme="majorBidi"/>
                <w:sz w:val="20"/>
                <w:szCs w:val="20"/>
              </w:rPr>
              <w:t>.0</w:t>
            </w:r>
          </w:p>
        </w:tc>
        <w:tc>
          <w:tcPr>
            <w:tcW w:w="433"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9</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631</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0</w:t>
            </w:r>
          </w:p>
        </w:tc>
        <w:tc>
          <w:tcPr>
            <w:tcW w:w="431"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3.8</w:t>
            </w:r>
          </w:p>
        </w:tc>
      </w:tr>
      <w:tr w:rsidR="00784AB4" w:rsidRPr="00B17ABA" w:rsidTr="00784AB4">
        <w:trPr>
          <w:trHeight w:val="248"/>
        </w:trPr>
        <w:tc>
          <w:tcPr>
            <w:tcW w:w="1108" w:type="pct"/>
            <w:shd w:val="clear" w:color="auto" w:fill="auto"/>
            <w:vAlign w:val="bottom"/>
            <w:hideMark/>
          </w:tcPr>
          <w:p w:rsidR="00784AB4" w:rsidRPr="00B17ABA" w:rsidRDefault="00784AB4" w:rsidP="00D11F6E">
            <w:pPr>
              <w:spacing w:after="0" w:line="276" w:lineRule="auto"/>
              <w:ind w:firstLine="0"/>
              <w:rPr>
                <w:rFonts w:eastAsia="Times New Roman" w:cstheme="majorBidi"/>
                <w:sz w:val="20"/>
                <w:szCs w:val="20"/>
              </w:rPr>
            </w:pPr>
            <w:r w:rsidRPr="00B17ABA">
              <w:rPr>
                <w:rFonts w:eastAsia="Times New Roman" w:cstheme="majorBidi"/>
                <w:sz w:val="20"/>
                <w:szCs w:val="20"/>
              </w:rPr>
              <w:t>Scholze et al (1998)</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0</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8.1</w:t>
            </w:r>
          </w:p>
        </w:tc>
        <w:tc>
          <w:tcPr>
            <w:tcW w:w="436"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2.4</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9</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1.5</w:t>
            </w:r>
          </w:p>
        </w:tc>
        <w:tc>
          <w:tcPr>
            <w:tcW w:w="433"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7.4</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424</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4</w:t>
            </w:r>
          </w:p>
        </w:tc>
        <w:tc>
          <w:tcPr>
            <w:tcW w:w="431"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1.4</w:t>
            </w:r>
          </w:p>
        </w:tc>
      </w:tr>
      <w:tr w:rsidR="00784AB4" w:rsidRPr="00B17ABA" w:rsidTr="00784AB4">
        <w:trPr>
          <w:trHeight w:val="280"/>
        </w:trPr>
        <w:tc>
          <w:tcPr>
            <w:tcW w:w="1108" w:type="pct"/>
            <w:shd w:val="clear" w:color="auto" w:fill="auto"/>
            <w:vAlign w:val="bottom"/>
            <w:hideMark/>
          </w:tcPr>
          <w:p w:rsidR="00784AB4" w:rsidRPr="00B17ABA" w:rsidRDefault="00784AB4" w:rsidP="00D11F6E">
            <w:pPr>
              <w:spacing w:after="0" w:line="276" w:lineRule="auto"/>
              <w:ind w:firstLine="0"/>
              <w:rPr>
                <w:rFonts w:eastAsia="Times New Roman" w:cstheme="majorBidi"/>
                <w:sz w:val="20"/>
                <w:szCs w:val="20"/>
              </w:rPr>
            </w:pPr>
            <w:r w:rsidRPr="00B17ABA">
              <w:rPr>
                <w:rFonts w:eastAsia="Times New Roman" w:cstheme="majorBidi"/>
                <w:sz w:val="20"/>
                <w:szCs w:val="20"/>
              </w:rPr>
              <w:t>Veratran Study Group (1997)</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1</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8.5</w:t>
            </w:r>
          </w:p>
        </w:tc>
        <w:tc>
          <w:tcPr>
            <w:tcW w:w="436"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56</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145.5</w:t>
            </w:r>
          </w:p>
        </w:tc>
        <w:tc>
          <w:tcPr>
            <w:tcW w:w="433"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0.4</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72</w:t>
            </w:r>
          </w:p>
        </w:tc>
        <w:tc>
          <w:tcPr>
            <w:tcW w:w="432"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3.0</w:t>
            </w:r>
          </w:p>
        </w:tc>
        <w:tc>
          <w:tcPr>
            <w:tcW w:w="431"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sz w:val="20"/>
                <w:szCs w:val="20"/>
              </w:rPr>
            </w:pPr>
            <w:r w:rsidRPr="00B17ABA">
              <w:rPr>
                <w:rFonts w:eastAsia="Times New Roman" w:cstheme="majorBidi"/>
                <w:sz w:val="20"/>
                <w:szCs w:val="20"/>
              </w:rPr>
              <w:t>26.0</w:t>
            </w:r>
          </w:p>
        </w:tc>
      </w:tr>
      <w:tr w:rsidR="00784AB4" w:rsidRPr="00B17ABA" w:rsidTr="00784AB4">
        <w:trPr>
          <w:trHeight w:val="300"/>
        </w:trPr>
        <w:tc>
          <w:tcPr>
            <w:tcW w:w="4569" w:type="pct"/>
            <w:gridSpan w:val="9"/>
            <w:shd w:val="clear" w:color="auto" w:fill="auto"/>
            <w:vAlign w:val="bottom"/>
            <w:hideMark/>
          </w:tcPr>
          <w:p w:rsidR="00784AB4" w:rsidRPr="00B17ABA" w:rsidRDefault="00784AB4" w:rsidP="00D11F6E">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Weighted sum</w:t>
            </w:r>
          </w:p>
        </w:tc>
        <w:tc>
          <w:tcPr>
            <w:tcW w:w="431" w:type="pct"/>
            <w:shd w:val="clear" w:color="auto" w:fill="auto"/>
            <w:noWrap/>
            <w:vAlign w:val="bottom"/>
            <w:hideMark/>
          </w:tcPr>
          <w:p w:rsidR="00784AB4" w:rsidRPr="00B17ABA" w:rsidRDefault="00784AB4" w:rsidP="00D11F6E">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22.6</w:t>
            </w:r>
          </w:p>
        </w:tc>
      </w:tr>
    </w:tbl>
    <w:p w:rsidR="003F28F3" w:rsidRPr="00B17ABA" w:rsidRDefault="003F28F3" w:rsidP="00DE3E5D">
      <w:r w:rsidRPr="00B17ABA">
        <w:br w:type="page"/>
      </w:r>
    </w:p>
    <w:p w:rsidR="00784AB4" w:rsidRPr="00B17ABA" w:rsidRDefault="00B73D7C" w:rsidP="00B73D7C">
      <w:pPr>
        <w:spacing w:after="0"/>
        <w:ind w:firstLine="0"/>
      </w:pPr>
      <w:r w:rsidRPr="00B17ABA">
        <w:lastRenderedPageBreak/>
        <w:t xml:space="preserve">Table </w:t>
      </w:r>
      <w:r w:rsidR="001C2AF5" w:rsidRPr="00B17ABA">
        <w:t>A6.</w:t>
      </w:r>
      <w:r w:rsidR="00784AB4" w:rsidRPr="00B17ABA">
        <w:t>4. Angiotensin-converting-enzyme inhibitors in three month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51"/>
        <w:gridCol w:w="752"/>
        <w:gridCol w:w="753"/>
        <w:gridCol w:w="752"/>
        <w:gridCol w:w="752"/>
        <w:gridCol w:w="753"/>
        <w:gridCol w:w="752"/>
        <w:gridCol w:w="752"/>
        <w:gridCol w:w="752"/>
      </w:tblGrid>
      <w:tr w:rsidR="00D11F6E" w:rsidRPr="00B17ABA" w:rsidTr="00784AB4">
        <w:trPr>
          <w:trHeight w:val="300"/>
        </w:trPr>
        <w:tc>
          <w:tcPr>
            <w:tcW w:w="1119" w:type="pct"/>
            <w:vMerge w:val="restart"/>
            <w:shd w:val="clear" w:color="auto" w:fill="auto"/>
            <w:noWrap/>
            <w:vAlign w:val="bottom"/>
            <w:hideMark/>
          </w:tcPr>
          <w:p w:rsidR="00784AB4" w:rsidRPr="00B17ABA" w:rsidRDefault="00784AB4" w:rsidP="002F62B8">
            <w:pPr>
              <w:spacing w:after="0" w:line="240" w:lineRule="auto"/>
              <w:jc w:val="center"/>
              <w:rPr>
                <w:rFonts w:eastAsia="Times New Roman" w:cstheme="majorBidi"/>
                <w:sz w:val="20"/>
                <w:szCs w:val="20"/>
              </w:rPr>
            </w:pPr>
          </w:p>
        </w:tc>
        <w:tc>
          <w:tcPr>
            <w:tcW w:w="1294" w:type="pct"/>
            <w:gridSpan w:val="3"/>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Placebo</w:t>
            </w:r>
          </w:p>
        </w:tc>
        <w:tc>
          <w:tcPr>
            <w:tcW w:w="1294" w:type="pct"/>
            <w:gridSpan w:val="3"/>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ACEIs</w:t>
            </w:r>
          </w:p>
        </w:tc>
        <w:tc>
          <w:tcPr>
            <w:tcW w:w="431" w:type="pct"/>
            <w:vMerge w:val="restart"/>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Total N</w:t>
            </w:r>
          </w:p>
        </w:tc>
        <w:tc>
          <w:tcPr>
            <w:tcW w:w="862" w:type="pct"/>
            <w:gridSpan w:val="2"/>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Difference</w:t>
            </w:r>
          </w:p>
        </w:tc>
      </w:tr>
      <w:tr w:rsidR="00D11F6E" w:rsidRPr="00B17ABA" w:rsidTr="00D11F6E">
        <w:trPr>
          <w:trHeight w:val="300"/>
        </w:trPr>
        <w:tc>
          <w:tcPr>
            <w:tcW w:w="1119" w:type="pct"/>
            <w:vMerge/>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p>
        </w:tc>
        <w:tc>
          <w:tcPr>
            <w:tcW w:w="431" w:type="pct"/>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N</w:t>
            </w:r>
          </w:p>
        </w:tc>
        <w:tc>
          <w:tcPr>
            <w:tcW w:w="431" w:type="pct"/>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SBP</w:t>
            </w:r>
          </w:p>
        </w:tc>
        <w:tc>
          <w:tcPr>
            <w:tcW w:w="432" w:type="pct"/>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SD</w:t>
            </w:r>
          </w:p>
        </w:tc>
        <w:tc>
          <w:tcPr>
            <w:tcW w:w="431" w:type="pct"/>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N</w:t>
            </w:r>
          </w:p>
        </w:tc>
        <w:tc>
          <w:tcPr>
            <w:tcW w:w="431" w:type="pct"/>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SBP</w:t>
            </w:r>
          </w:p>
        </w:tc>
        <w:tc>
          <w:tcPr>
            <w:tcW w:w="432" w:type="pct"/>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SD</w:t>
            </w:r>
          </w:p>
        </w:tc>
        <w:tc>
          <w:tcPr>
            <w:tcW w:w="431" w:type="pct"/>
            <w:vMerge/>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p>
        </w:tc>
        <w:tc>
          <w:tcPr>
            <w:tcW w:w="431" w:type="pct"/>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1" w:type="pct"/>
            <w:tcBorders>
              <w:bottom w:val="double" w:sz="4" w:space="0" w:color="auto"/>
            </w:tcBorders>
            <w:shd w:val="clear" w:color="auto" w:fill="auto"/>
            <w:noWrap/>
            <w:vAlign w:val="bottom"/>
            <w:hideMark/>
          </w:tcPr>
          <w:p w:rsidR="00784AB4" w:rsidRPr="00B17ABA" w:rsidRDefault="00784AB4" w:rsidP="002F62B8">
            <w:pPr>
              <w:spacing w:after="0" w:line="240" w:lineRule="auto"/>
              <w:ind w:firstLine="0"/>
              <w:jc w:val="center"/>
              <w:rPr>
                <w:rFonts w:eastAsia="Times New Roman" w:cstheme="majorBidi"/>
                <w:sz w:val="20"/>
                <w:szCs w:val="20"/>
              </w:rPr>
            </w:pPr>
            <w:r w:rsidRPr="00B17ABA">
              <w:rPr>
                <w:rFonts w:eastAsia="Times New Roman" w:cstheme="majorBidi"/>
                <w:sz w:val="20"/>
                <w:szCs w:val="20"/>
              </w:rPr>
              <w:t>SD</w:t>
            </w:r>
          </w:p>
        </w:tc>
      </w:tr>
      <w:tr w:rsidR="00D11F6E" w:rsidRPr="00B17ABA" w:rsidTr="00D11F6E">
        <w:trPr>
          <w:trHeight w:val="268"/>
        </w:trPr>
        <w:tc>
          <w:tcPr>
            <w:tcW w:w="1119" w:type="pct"/>
            <w:tcBorders>
              <w:top w:val="double" w:sz="4" w:space="0" w:color="auto"/>
            </w:tcBorders>
            <w:shd w:val="clear" w:color="auto" w:fill="auto"/>
            <w:vAlign w:val="bottom"/>
            <w:hideMark/>
          </w:tcPr>
          <w:p w:rsidR="00784AB4" w:rsidRPr="00B17ABA" w:rsidRDefault="00784AB4" w:rsidP="00784AB4">
            <w:pPr>
              <w:spacing w:after="0" w:line="240" w:lineRule="auto"/>
              <w:ind w:firstLine="0"/>
              <w:rPr>
                <w:rFonts w:eastAsia="Times New Roman" w:cstheme="majorBidi"/>
                <w:sz w:val="20"/>
                <w:szCs w:val="20"/>
              </w:rPr>
            </w:pPr>
            <w:r w:rsidRPr="00B17ABA">
              <w:rPr>
                <w:rFonts w:eastAsia="Times New Roman" w:cstheme="majorBidi"/>
                <w:sz w:val="20"/>
                <w:szCs w:val="20"/>
              </w:rPr>
              <w:t>Brown et al (1990)</w:t>
            </w:r>
          </w:p>
        </w:tc>
        <w:tc>
          <w:tcPr>
            <w:tcW w:w="431" w:type="pct"/>
            <w:tcBorders>
              <w:top w:val="double" w:sz="4" w:space="0" w:color="auto"/>
            </w:tcBorders>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9</w:t>
            </w:r>
          </w:p>
        </w:tc>
        <w:tc>
          <w:tcPr>
            <w:tcW w:w="431" w:type="pct"/>
            <w:tcBorders>
              <w:top w:val="double" w:sz="4" w:space="0" w:color="auto"/>
            </w:tcBorders>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3.8</w:t>
            </w:r>
          </w:p>
        </w:tc>
        <w:tc>
          <w:tcPr>
            <w:tcW w:w="432" w:type="pct"/>
            <w:tcBorders>
              <w:top w:val="double" w:sz="4" w:space="0" w:color="auto"/>
            </w:tcBorders>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1.7</w:t>
            </w:r>
          </w:p>
        </w:tc>
        <w:tc>
          <w:tcPr>
            <w:tcW w:w="431" w:type="pct"/>
            <w:tcBorders>
              <w:top w:val="double" w:sz="4" w:space="0" w:color="auto"/>
            </w:tcBorders>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0</w:t>
            </w:r>
          </w:p>
        </w:tc>
        <w:tc>
          <w:tcPr>
            <w:tcW w:w="431" w:type="pct"/>
            <w:tcBorders>
              <w:top w:val="double" w:sz="4" w:space="0" w:color="auto"/>
            </w:tcBorders>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1</w:t>
            </w:r>
          </w:p>
        </w:tc>
        <w:tc>
          <w:tcPr>
            <w:tcW w:w="432" w:type="pct"/>
            <w:tcBorders>
              <w:top w:val="double" w:sz="4" w:space="0" w:color="auto"/>
            </w:tcBorders>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5.2</w:t>
            </w:r>
          </w:p>
        </w:tc>
        <w:tc>
          <w:tcPr>
            <w:tcW w:w="431" w:type="pct"/>
            <w:tcBorders>
              <w:top w:val="double" w:sz="4" w:space="0" w:color="auto"/>
            </w:tcBorders>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40</w:t>
            </w:r>
          </w:p>
        </w:tc>
        <w:tc>
          <w:tcPr>
            <w:tcW w:w="431" w:type="pct"/>
            <w:tcBorders>
              <w:top w:val="double" w:sz="4" w:space="0" w:color="auto"/>
            </w:tcBorders>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7.2</w:t>
            </w:r>
          </w:p>
        </w:tc>
        <w:tc>
          <w:tcPr>
            <w:tcW w:w="431" w:type="pct"/>
            <w:tcBorders>
              <w:top w:val="double" w:sz="4" w:space="0" w:color="auto"/>
            </w:tcBorders>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9.2</w:t>
            </w:r>
          </w:p>
        </w:tc>
      </w:tr>
      <w:tr w:rsidR="00D11F6E" w:rsidRPr="00B17ABA" w:rsidTr="002F62B8">
        <w:trPr>
          <w:trHeight w:val="268"/>
        </w:trPr>
        <w:tc>
          <w:tcPr>
            <w:tcW w:w="1119" w:type="pct"/>
            <w:shd w:val="clear" w:color="auto" w:fill="auto"/>
            <w:vAlign w:val="bottom"/>
            <w:hideMark/>
          </w:tcPr>
          <w:p w:rsidR="00784AB4" w:rsidRPr="00B17ABA" w:rsidRDefault="00784AB4" w:rsidP="00784AB4">
            <w:pPr>
              <w:spacing w:after="0" w:line="240" w:lineRule="auto"/>
              <w:ind w:firstLine="0"/>
              <w:rPr>
                <w:rFonts w:eastAsia="Times New Roman" w:cstheme="majorBidi"/>
                <w:sz w:val="20"/>
                <w:szCs w:val="20"/>
              </w:rPr>
            </w:pPr>
            <w:r w:rsidRPr="00B17ABA">
              <w:rPr>
                <w:rFonts w:eastAsia="Times New Roman" w:cstheme="majorBidi"/>
                <w:sz w:val="20"/>
                <w:szCs w:val="20"/>
              </w:rPr>
              <w:t>Chalmers et al (1986)</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21</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19.0</w:t>
            </w:r>
          </w:p>
        </w:tc>
        <w:tc>
          <w:tcPr>
            <w:tcW w:w="432"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3.7</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21</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08.0</w:t>
            </w:r>
          </w:p>
        </w:tc>
        <w:tc>
          <w:tcPr>
            <w:tcW w:w="432"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3.7</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21</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1.0</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9.4</w:t>
            </w:r>
          </w:p>
        </w:tc>
      </w:tr>
      <w:tr w:rsidR="00D11F6E" w:rsidRPr="00B17ABA" w:rsidTr="002F62B8">
        <w:trPr>
          <w:trHeight w:val="126"/>
        </w:trPr>
        <w:tc>
          <w:tcPr>
            <w:tcW w:w="1119" w:type="pct"/>
            <w:shd w:val="clear" w:color="auto" w:fill="auto"/>
            <w:vAlign w:val="bottom"/>
            <w:hideMark/>
          </w:tcPr>
          <w:p w:rsidR="00784AB4" w:rsidRPr="00B17ABA" w:rsidRDefault="00784AB4" w:rsidP="00784AB4">
            <w:pPr>
              <w:spacing w:after="0" w:line="240" w:lineRule="auto"/>
              <w:ind w:firstLine="0"/>
              <w:rPr>
                <w:rFonts w:eastAsia="Times New Roman" w:cstheme="majorBidi"/>
                <w:sz w:val="20"/>
                <w:szCs w:val="20"/>
              </w:rPr>
            </w:pPr>
            <w:r w:rsidRPr="00B17ABA">
              <w:rPr>
                <w:rFonts w:eastAsia="Times New Roman" w:cstheme="majorBidi"/>
                <w:sz w:val="20"/>
                <w:szCs w:val="20"/>
                <w:lang w:val="es-ES_tradnl"/>
              </w:rPr>
              <w:t>Fernández et al (</w:t>
            </w:r>
            <w:r w:rsidRPr="00B17ABA">
              <w:rPr>
                <w:rFonts w:eastAsia="Times New Roman" w:cstheme="majorBidi"/>
                <w:sz w:val="20"/>
                <w:szCs w:val="20"/>
              </w:rPr>
              <w:t>1994)</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7</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2.7</w:t>
            </w:r>
          </w:p>
        </w:tc>
        <w:tc>
          <w:tcPr>
            <w:tcW w:w="432"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3.6</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8</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2.9</w:t>
            </w:r>
          </w:p>
        </w:tc>
        <w:tc>
          <w:tcPr>
            <w:tcW w:w="432"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4.0</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67</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0.2</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9.5</w:t>
            </w:r>
          </w:p>
        </w:tc>
      </w:tr>
      <w:tr w:rsidR="00D11F6E" w:rsidRPr="00B17ABA" w:rsidTr="002F62B8">
        <w:trPr>
          <w:trHeight w:val="268"/>
        </w:trPr>
        <w:tc>
          <w:tcPr>
            <w:tcW w:w="1119" w:type="pct"/>
            <w:shd w:val="clear" w:color="auto" w:fill="auto"/>
            <w:vAlign w:val="bottom"/>
            <w:hideMark/>
          </w:tcPr>
          <w:p w:rsidR="00784AB4" w:rsidRPr="00B17ABA" w:rsidRDefault="00784AB4" w:rsidP="00784AB4">
            <w:pPr>
              <w:spacing w:after="0" w:line="240" w:lineRule="auto"/>
              <w:ind w:firstLine="0"/>
              <w:rPr>
                <w:rFonts w:eastAsia="Times New Roman" w:cstheme="majorBidi"/>
                <w:sz w:val="20"/>
                <w:szCs w:val="20"/>
              </w:rPr>
            </w:pPr>
            <w:r w:rsidRPr="00B17ABA">
              <w:rPr>
                <w:rFonts w:eastAsia="Times New Roman" w:cstheme="majorBidi"/>
                <w:sz w:val="20"/>
                <w:szCs w:val="20"/>
              </w:rPr>
              <w:t>Wing et al (1988)</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6</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71.0</w:t>
            </w:r>
          </w:p>
        </w:tc>
        <w:tc>
          <w:tcPr>
            <w:tcW w:w="432"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8.0</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6</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47.0</w:t>
            </w:r>
          </w:p>
        </w:tc>
        <w:tc>
          <w:tcPr>
            <w:tcW w:w="432"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8.0</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6</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24.0</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1.3</w:t>
            </w:r>
          </w:p>
        </w:tc>
      </w:tr>
      <w:tr w:rsidR="00D11F6E" w:rsidRPr="00B17ABA" w:rsidTr="002F62B8">
        <w:trPr>
          <w:trHeight w:val="285"/>
        </w:trPr>
        <w:tc>
          <w:tcPr>
            <w:tcW w:w="1119" w:type="pct"/>
            <w:shd w:val="clear" w:color="auto" w:fill="auto"/>
            <w:vAlign w:val="bottom"/>
            <w:hideMark/>
          </w:tcPr>
          <w:p w:rsidR="00784AB4" w:rsidRPr="00B17ABA" w:rsidRDefault="00784AB4" w:rsidP="00784AB4">
            <w:pPr>
              <w:spacing w:after="0" w:line="240" w:lineRule="auto"/>
              <w:ind w:firstLine="0"/>
              <w:rPr>
                <w:rFonts w:eastAsia="Times New Roman" w:cstheme="majorBidi"/>
                <w:sz w:val="20"/>
                <w:szCs w:val="20"/>
              </w:rPr>
            </w:pPr>
            <w:r w:rsidRPr="00B17ABA">
              <w:rPr>
                <w:rFonts w:eastAsia="Times New Roman" w:cstheme="majorBidi"/>
                <w:sz w:val="20"/>
                <w:szCs w:val="20"/>
              </w:rPr>
              <w:t>Chan et al (1997)</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27</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08</w:t>
            </w:r>
          </w:p>
        </w:tc>
        <w:tc>
          <w:tcPr>
            <w:tcW w:w="432"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2.2</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26</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3.30</w:t>
            </w:r>
          </w:p>
        </w:tc>
        <w:tc>
          <w:tcPr>
            <w:tcW w:w="432"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4.0</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56</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2.2</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4.6</w:t>
            </w:r>
          </w:p>
        </w:tc>
      </w:tr>
      <w:tr w:rsidR="00D11F6E" w:rsidRPr="00B17ABA" w:rsidTr="002F62B8">
        <w:trPr>
          <w:trHeight w:val="120"/>
        </w:trPr>
        <w:tc>
          <w:tcPr>
            <w:tcW w:w="1119" w:type="pct"/>
            <w:shd w:val="clear" w:color="auto" w:fill="auto"/>
            <w:vAlign w:val="bottom"/>
            <w:hideMark/>
          </w:tcPr>
          <w:p w:rsidR="00784AB4" w:rsidRPr="00B17ABA" w:rsidRDefault="00784AB4" w:rsidP="00784AB4">
            <w:pPr>
              <w:spacing w:after="0" w:line="240" w:lineRule="auto"/>
              <w:ind w:firstLine="0"/>
              <w:rPr>
                <w:rFonts w:eastAsia="Times New Roman" w:cstheme="majorBidi"/>
                <w:sz w:val="20"/>
                <w:szCs w:val="20"/>
              </w:rPr>
            </w:pPr>
            <w:r w:rsidRPr="00B17ABA">
              <w:rPr>
                <w:rFonts w:eastAsia="Times New Roman" w:cstheme="majorBidi"/>
                <w:sz w:val="20"/>
                <w:szCs w:val="20"/>
              </w:rPr>
              <w:t>Messerli et al (1998)</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52</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0.0</w:t>
            </w:r>
          </w:p>
        </w:tc>
        <w:tc>
          <w:tcPr>
            <w:tcW w:w="432"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59</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9</w:t>
            </w:r>
          </w:p>
        </w:tc>
        <w:tc>
          <w:tcPr>
            <w:tcW w:w="432"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2.0</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631</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9.0</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25.2</w:t>
            </w:r>
          </w:p>
        </w:tc>
      </w:tr>
      <w:tr w:rsidR="00D11F6E" w:rsidRPr="00B17ABA" w:rsidTr="002F62B8">
        <w:trPr>
          <w:trHeight w:val="166"/>
        </w:trPr>
        <w:tc>
          <w:tcPr>
            <w:tcW w:w="1119" w:type="pct"/>
            <w:shd w:val="clear" w:color="auto" w:fill="auto"/>
            <w:vAlign w:val="bottom"/>
            <w:hideMark/>
          </w:tcPr>
          <w:p w:rsidR="00784AB4" w:rsidRPr="00B17ABA" w:rsidRDefault="00784AB4" w:rsidP="00784AB4">
            <w:pPr>
              <w:spacing w:after="0" w:line="240" w:lineRule="auto"/>
              <w:ind w:firstLine="0"/>
              <w:rPr>
                <w:rFonts w:eastAsia="Times New Roman" w:cstheme="majorBidi"/>
                <w:sz w:val="20"/>
                <w:szCs w:val="20"/>
              </w:rPr>
            </w:pPr>
            <w:r w:rsidRPr="00B17ABA">
              <w:rPr>
                <w:rFonts w:eastAsia="Times New Roman" w:cstheme="majorBidi"/>
                <w:sz w:val="20"/>
                <w:szCs w:val="20"/>
              </w:rPr>
              <w:t>Scholze et al (1998)</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30</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8.1</w:t>
            </w:r>
          </w:p>
        </w:tc>
        <w:tc>
          <w:tcPr>
            <w:tcW w:w="432"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2.4</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85</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4.1</w:t>
            </w:r>
          </w:p>
        </w:tc>
        <w:tc>
          <w:tcPr>
            <w:tcW w:w="432"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21.4</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424</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6.0</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24.8</w:t>
            </w:r>
          </w:p>
        </w:tc>
      </w:tr>
      <w:tr w:rsidR="00D11F6E" w:rsidRPr="00B17ABA" w:rsidTr="002F62B8">
        <w:trPr>
          <w:trHeight w:val="354"/>
        </w:trPr>
        <w:tc>
          <w:tcPr>
            <w:tcW w:w="1119" w:type="pct"/>
            <w:shd w:val="clear" w:color="auto" w:fill="auto"/>
            <w:vAlign w:val="bottom"/>
            <w:hideMark/>
          </w:tcPr>
          <w:p w:rsidR="00784AB4" w:rsidRPr="00B17ABA" w:rsidRDefault="00784AB4" w:rsidP="00784AB4">
            <w:pPr>
              <w:spacing w:after="0" w:line="240" w:lineRule="auto"/>
              <w:ind w:firstLine="0"/>
              <w:rPr>
                <w:rFonts w:eastAsia="Times New Roman" w:cstheme="majorBidi"/>
                <w:sz w:val="20"/>
                <w:szCs w:val="20"/>
              </w:rPr>
            </w:pPr>
            <w:r w:rsidRPr="00B17ABA">
              <w:rPr>
                <w:rFonts w:eastAsia="Times New Roman" w:cstheme="majorBidi"/>
                <w:sz w:val="20"/>
                <w:szCs w:val="20"/>
              </w:rPr>
              <w:t>Veratran Study Group (1997)</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51</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sz w:val="20"/>
                <w:szCs w:val="20"/>
              </w:rPr>
            </w:pPr>
            <w:r w:rsidRPr="00B17ABA">
              <w:rPr>
                <w:rFonts w:eastAsia="Times New Roman" w:cstheme="majorBidi"/>
                <w:sz w:val="20"/>
                <w:szCs w:val="20"/>
              </w:rPr>
              <w:t>148.5</w:t>
            </w:r>
          </w:p>
        </w:tc>
        <w:tc>
          <w:tcPr>
            <w:tcW w:w="432"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50</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38.1</w:t>
            </w:r>
          </w:p>
        </w:tc>
        <w:tc>
          <w:tcPr>
            <w:tcW w:w="432"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2.3</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272</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10.4</w:t>
            </w:r>
          </w:p>
        </w:tc>
        <w:tc>
          <w:tcPr>
            <w:tcW w:w="431" w:type="pct"/>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sz w:val="20"/>
                <w:szCs w:val="20"/>
              </w:rPr>
            </w:pPr>
            <w:r w:rsidRPr="00B17ABA">
              <w:rPr>
                <w:rFonts w:eastAsia="Times New Roman" w:cstheme="majorBidi"/>
                <w:sz w:val="20"/>
                <w:szCs w:val="20"/>
              </w:rPr>
              <w:t>20.3</w:t>
            </w:r>
          </w:p>
        </w:tc>
      </w:tr>
      <w:tr w:rsidR="00784AB4" w:rsidRPr="00B17ABA" w:rsidTr="00784AB4">
        <w:trPr>
          <w:trHeight w:val="300"/>
        </w:trPr>
        <w:tc>
          <w:tcPr>
            <w:tcW w:w="4569" w:type="pct"/>
            <w:gridSpan w:val="9"/>
            <w:shd w:val="clear" w:color="auto" w:fill="auto"/>
            <w:noWrap/>
            <w:vAlign w:val="bottom"/>
            <w:hideMark/>
          </w:tcPr>
          <w:p w:rsidR="00784AB4" w:rsidRPr="00B17ABA" w:rsidRDefault="00784AB4" w:rsidP="002F62B8">
            <w:pPr>
              <w:spacing w:after="0" w:line="240" w:lineRule="auto"/>
              <w:ind w:firstLine="0"/>
              <w:jc w:val="right"/>
              <w:rPr>
                <w:rFonts w:eastAsia="Times New Roman" w:cstheme="majorBidi"/>
                <w:b/>
                <w:bCs/>
                <w:sz w:val="20"/>
                <w:szCs w:val="20"/>
              </w:rPr>
            </w:pPr>
            <w:r w:rsidRPr="00B17ABA">
              <w:rPr>
                <w:rFonts w:eastAsia="Times New Roman" w:cstheme="majorBidi"/>
                <w:b/>
                <w:bCs/>
                <w:sz w:val="20"/>
                <w:szCs w:val="20"/>
              </w:rPr>
              <w:t>Weighted sum</w:t>
            </w:r>
          </w:p>
        </w:tc>
        <w:tc>
          <w:tcPr>
            <w:tcW w:w="431" w:type="pct"/>
            <w:shd w:val="clear" w:color="auto" w:fill="auto"/>
            <w:noWrap/>
            <w:vAlign w:val="bottom"/>
            <w:hideMark/>
          </w:tcPr>
          <w:p w:rsidR="00784AB4" w:rsidRPr="00B17ABA" w:rsidRDefault="00784AB4" w:rsidP="00784AB4">
            <w:pPr>
              <w:spacing w:after="0" w:line="240" w:lineRule="auto"/>
              <w:ind w:firstLine="0"/>
              <w:jc w:val="right"/>
              <w:rPr>
                <w:rFonts w:eastAsia="Times New Roman" w:cstheme="majorBidi"/>
                <w:b/>
                <w:bCs/>
                <w:sz w:val="20"/>
                <w:szCs w:val="20"/>
              </w:rPr>
            </w:pPr>
            <w:r w:rsidRPr="00B17ABA">
              <w:rPr>
                <w:rFonts w:eastAsia="Times New Roman" w:cstheme="majorBidi"/>
                <w:b/>
                <w:bCs/>
                <w:sz w:val="20"/>
                <w:szCs w:val="20"/>
              </w:rPr>
              <w:t>21.8</w:t>
            </w:r>
          </w:p>
        </w:tc>
      </w:tr>
    </w:tbl>
    <w:p w:rsidR="00784AB4" w:rsidRPr="00B17ABA" w:rsidRDefault="00784AB4" w:rsidP="00DE3E5D"/>
    <w:p w:rsidR="003F28F3" w:rsidRPr="00B17ABA" w:rsidRDefault="003F28F3" w:rsidP="00DE3E5D"/>
    <w:p w:rsidR="00D11F6E" w:rsidRPr="00B17ABA" w:rsidRDefault="001C2AF5" w:rsidP="009923E9">
      <w:pPr>
        <w:ind w:firstLine="0"/>
        <w:rPr>
          <w:sz w:val="26"/>
          <w:szCs w:val="26"/>
        </w:rPr>
      </w:pPr>
      <w:r w:rsidRPr="00B17ABA">
        <w:rPr>
          <w:sz w:val="26"/>
          <w:szCs w:val="26"/>
        </w:rPr>
        <w:t>A6.</w:t>
      </w:r>
      <w:r w:rsidR="00D11F6E" w:rsidRPr="00B17ABA">
        <w:rPr>
          <w:sz w:val="26"/>
          <w:szCs w:val="26"/>
        </w:rPr>
        <w:t xml:space="preserve">2. The studies included in Wright et al’s systematic review </w:t>
      </w:r>
    </w:p>
    <w:p w:rsidR="002F62B8" w:rsidRPr="00B17ABA" w:rsidRDefault="002F62B8" w:rsidP="00DE3E5D"/>
    <w:p w:rsidR="002F62B8" w:rsidRPr="00B17ABA" w:rsidRDefault="00B73D7C" w:rsidP="00B73D7C">
      <w:pPr>
        <w:spacing w:after="0"/>
        <w:ind w:firstLine="0"/>
      </w:pPr>
      <w:r w:rsidRPr="00B17ABA">
        <w:t xml:space="preserve">Table </w:t>
      </w:r>
      <w:r w:rsidR="001C2AF5" w:rsidRPr="00B17ABA">
        <w:t>A6.</w:t>
      </w:r>
      <w:r w:rsidRPr="00B17ABA">
        <w:t>5</w:t>
      </w:r>
      <w:r w:rsidR="003F28F3" w:rsidRPr="00B17ABA">
        <w:t>. Diuretics in one year</w:t>
      </w:r>
    </w:p>
    <w:tbl>
      <w:tblP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4"/>
        <w:gridCol w:w="754"/>
        <w:gridCol w:w="754"/>
        <w:gridCol w:w="754"/>
        <w:gridCol w:w="754"/>
        <w:gridCol w:w="754"/>
        <w:gridCol w:w="752"/>
        <w:gridCol w:w="752"/>
        <w:gridCol w:w="752"/>
        <w:gridCol w:w="745"/>
      </w:tblGrid>
      <w:tr w:rsidR="003F28F3" w:rsidRPr="00B17ABA" w:rsidTr="002F62B8">
        <w:trPr>
          <w:trHeight w:val="300"/>
        </w:trPr>
        <w:tc>
          <w:tcPr>
            <w:tcW w:w="1120" w:type="pct"/>
            <w:vMerge w:val="restart"/>
            <w:shd w:val="clear" w:color="auto" w:fill="auto"/>
            <w:noWrap/>
            <w:vAlign w:val="bottom"/>
            <w:hideMark/>
          </w:tcPr>
          <w:p w:rsidR="003F28F3" w:rsidRPr="00B17ABA" w:rsidRDefault="003F28F3" w:rsidP="003F28F3">
            <w:pPr>
              <w:spacing w:after="0" w:line="276" w:lineRule="auto"/>
              <w:rPr>
                <w:rFonts w:eastAsia="Times New Roman" w:cstheme="majorBidi"/>
                <w:b/>
                <w:bCs/>
                <w:sz w:val="20"/>
                <w:szCs w:val="20"/>
              </w:rPr>
            </w:pPr>
            <w:r w:rsidRPr="00B17ABA">
              <w:rPr>
                <w:rFonts w:eastAsia="Times New Roman" w:cstheme="majorBidi"/>
                <w:sz w:val="20"/>
                <w:szCs w:val="20"/>
              </w:rPr>
              <w:t> </w:t>
            </w:r>
          </w:p>
        </w:tc>
        <w:tc>
          <w:tcPr>
            <w:tcW w:w="1296" w:type="pct"/>
            <w:gridSpan w:val="3"/>
            <w:shd w:val="clear" w:color="auto" w:fill="auto"/>
            <w:noWrap/>
            <w:vAlign w:val="bottom"/>
            <w:hideMark/>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Placebo</w:t>
            </w:r>
          </w:p>
        </w:tc>
        <w:tc>
          <w:tcPr>
            <w:tcW w:w="1295" w:type="pct"/>
            <w:gridSpan w:val="3"/>
            <w:vAlign w:val="bottom"/>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Active</w:t>
            </w:r>
          </w:p>
        </w:tc>
        <w:tc>
          <w:tcPr>
            <w:tcW w:w="431" w:type="pct"/>
            <w:vMerge w:val="restart"/>
            <w:shd w:val="clear" w:color="auto" w:fill="auto"/>
            <w:noWrap/>
            <w:vAlign w:val="bottom"/>
            <w:hideMark/>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Total N</w:t>
            </w:r>
          </w:p>
        </w:tc>
        <w:tc>
          <w:tcPr>
            <w:tcW w:w="858" w:type="pct"/>
            <w:gridSpan w:val="2"/>
            <w:shd w:val="clear" w:color="auto" w:fill="auto"/>
            <w:noWrap/>
            <w:vAlign w:val="bottom"/>
            <w:hideMark/>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Difference</w:t>
            </w:r>
          </w:p>
        </w:tc>
      </w:tr>
      <w:tr w:rsidR="003F28F3" w:rsidRPr="00B17ABA" w:rsidTr="003F28F3">
        <w:trPr>
          <w:trHeight w:val="300"/>
        </w:trPr>
        <w:tc>
          <w:tcPr>
            <w:tcW w:w="1120" w:type="pct"/>
            <w:vMerge/>
            <w:tcBorders>
              <w:bottom w:val="double" w:sz="4" w:space="0" w:color="auto"/>
            </w:tcBorders>
            <w:shd w:val="clear" w:color="auto" w:fill="auto"/>
            <w:noWrap/>
            <w:vAlign w:val="bottom"/>
            <w:hideMark/>
          </w:tcPr>
          <w:p w:rsidR="003F28F3" w:rsidRPr="00B17ABA" w:rsidRDefault="003F28F3" w:rsidP="003F28F3">
            <w:pPr>
              <w:spacing w:after="0" w:line="276" w:lineRule="auto"/>
              <w:ind w:firstLine="0"/>
              <w:rPr>
                <w:rFonts w:eastAsia="Times New Roman" w:cstheme="majorBidi"/>
                <w:sz w:val="20"/>
                <w:szCs w:val="20"/>
              </w:rPr>
            </w:pPr>
          </w:p>
        </w:tc>
        <w:tc>
          <w:tcPr>
            <w:tcW w:w="432" w:type="pct"/>
            <w:tcBorders>
              <w:bottom w:val="double" w:sz="4" w:space="0" w:color="auto"/>
            </w:tcBorders>
            <w:shd w:val="clear" w:color="auto" w:fill="auto"/>
            <w:noWrap/>
            <w:vAlign w:val="bottom"/>
            <w:hideMark/>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2" w:type="pct"/>
            <w:tcBorders>
              <w:bottom w:val="double" w:sz="4" w:space="0" w:color="auto"/>
            </w:tcBorders>
            <w:shd w:val="clear" w:color="auto" w:fill="auto"/>
            <w:noWrap/>
            <w:vAlign w:val="bottom"/>
            <w:hideMark/>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2" w:type="pct"/>
            <w:tcBorders>
              <w:bottom w:val="double" w:sz="4" w:space="0" w:color="auto"/>
            </w:tcBorders>
            <w:shd w:val="clear" w:color="auto" w:fill="auto"/>
            <w:noWrap/>
            <w:vAlign w:val="bottom"/>
            <w:hideMark/>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2" w:type="pct"/>
            <w:tcBorders>
              <w:bottom w:val="double" w:sz="4" w:space="0" w:color="auto"/>
            </w:tcBorders>
            <w:vAlign w:val="bottom"/>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2" w:type="pct"/>
            <w:tcBorders>
              <w:bottom w:val="double" w:sz="4" w:space="0" w:color="auto"/>
            </w:tcBorders>
            <w:vAlign w:val="bottom"/>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BP</w:t>
            </w:r>
          </w:p>
        </w:tc>
        <w:tc>
          <w:tcPr>
            <w:tcW w:w="431" w:type="pct"/>
            <w:tcBorders>
              <w:bottom w:val="double" w:sz="4" w:space="0" w:color="auto"/>
            </w:tcBorders>
            <w:vAlign w:val="bottom"/>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1" w:type="pct"/>
            <w:vMerge/>
            <w:tcBorders>
              <w:bottom w:val="double" w:sz="4" w:space="0" w:color="auto"/>
            </w:tcBorders>
            <w:shd w:val="clear" w:color="auto" w:fill="auto"/>
            <w:noWrap/>
            <w:vAlign w:val="bottom"/>
            <w:hideMark/>
          </w:tcPr>
          <w:p w:rsidR="003F28F3" w:rsidRPr="00B17ABA" w:rsidRDefault="003F28F3" w:rsidP="003F28F3">
            <w:pPr>
              <w:spacing w:after="0" w:line="276" w:lineRule="auto"/>
              <w:ind w:firstLine="0"/>
              <w:jc w:val="center"/>
              <w:rPr>
                <w:rFonts w:eastAsia="Times New Roman" w:cstheme="majorBidi"/>
                <w:sz w:val="20"/>
                <w:szCs w:val="20"/>
              </w:rPr>
            </w:pPr>
          </w:p>
        </w:tc>
        <w:tc>
          <w:tcPr>
            <w:tcW w:w="431" w:type="pct"/>
            <w:tcBorders>
              <w:bottom w:val="double" w:sz="4" w:space="0" w:color="auto"/>
            </w:tcBorders>
            <w:shd w:val="clear" w:color="auto" w:fill="auto"/>
            <w:noWrap/>
            <w:vAlign w:val="bottom"/>
            <w:hideMark/>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27" w:type="pct"/>
            <w:tcBorders>
              <w:bottom w:val="double" w:sz="4" w:space="0" w:color="auto"/>
            </w:tcBorders>
            <w:shd w:val="clear" w:color="auto" w:fill="auto"/>
            <w:noWrap/>
            <w:vAlign w:val="bottom"/>
            <w:hideMark/>
          </w:tcPr>
          <w:p w:rsidR="003F28F3" w:rsidRPr="00B17ABA" w:rsidRDefault="003F28F3"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r>
      <w:tr w:rsidR="003F28F3" w:rsidRPr="00B17ABA" w:rsidTr="003F28F3">
        <w:trPr>
          <w:trHeight w:val="312"/>
        </w:trPr>
        <w:tc>
          <w:tcPr>
            <w:tcW w:w="1120"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EWPHBPE (1985)</w:t>
            </w:r>
          </w:p>
        </w:tc>
        <w:tc>
          <w:tcPr>
            <w:tcW w:w="432"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87</w:t>
            </w:r>
          </w:p>
        </w:tc>
        <w:tc>
          <w:tcPr>
            <w:tcW w:w="432"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0</w:t>
            </w:r>
          </w:p>
        </w:tc>
        <w:tc>
          <w:tcPr>
            <w:tcW w:w="432"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3.0</w:t>
            </w:r>
          </w:p>
        </w:tc>
        <w:tc>
          <w:tcPr>
            <w:tcW w:w="432" w:type="pct"/>
            <w:tcBorders>
              <w:top w:val="double" w:sz="4" w:space="0" w:color="auto"/>
            </w:tcBorders>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00</w:t>
            </w:r>
          </w:p>
        </w:tc>
        <w:tc>
          <w:tcPr>
            <w:tcW w:w="432" w:type="pct"/>
            <w:tcBorders>
              <w:top w:val="double" w:sz="4" w:space="0" w:color="auto"/>
            </w:tcBorders>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6</w:t>
            </w:r>
          </w:p>
        </w:tc>
        <w:tc>
          <w:tcPr>
            <w:tcW w:w="431" w:type="pct"/>
            <w:tcBorders>
              <w:top w:val="double" w:sz="4" w:space="0" w:color="auto"/>
            </w:tcBorders>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0</w:t>
            </w:r>
          </w:p>
        </w:tc>
        <w:tc>
          <w:tcPr>
            <w:tcW w:w="431"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587</w:t>
            </w:r>
          </w:p>
        </w:tc>
        <w:tc>
          <w:tcPr>
            <w:tcW w:w="431"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27"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8.6</w:t>
            </w:r>
          </w:p>
        </w:tc>
      </w:tr>
      <w:tr w:rsidR="002F62B8" w:rsidRPr="00B17ABA" w:rsidTr="002F62B8">
        <w:trPr>
          <w:trHeight w:val="289"/>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HYVET (2008)</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468</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3.9</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8.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540</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5.7</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5</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008</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1.8</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5.1</w:t>
            </w:r>
          </w:p>
        </w:tc>
      </w:tr>
      <w:tr w:rsidR="002F62B8" w:rsidRPr="00B17ABA" w:rsidTr="002F62B8">
        <w:trPr>
          <w:trHeight w:val="266"/>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HYVET pilot (2003)</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94</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7</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1.0</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86</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9.5</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3.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78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2.5</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0</w:t>
            </w:r>
          </w:p>
        </w:tc>
      </w:tr>
      <w:tr w:rsidR="002F62B8" w:rsidRPr="00B17ABA" w:rsidTr="002F62B8">
        <w:trPr>
          <w:trHeight w:val="300"/>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Kuramoto et al (1981)</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0</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9</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64</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0.0</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2F62B8" w:rsidRPr="00B17ABA" w:rsidTr="002F62B8">
        <w:trPr>
          <w:trHeight w:val="233"/>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MRC-O (1992)</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213</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7.0</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081</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51.0</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294</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2F62B8" w:rsidRPr="00B17ABA" w:rsidTr="002F62B8">
        <w:trPr>
          <w:trHeight w:val="279"/>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PATS (1995)</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824</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49.6</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9.2</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841</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44.5</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8.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5665</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5.1</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6.3</w:t>
            </w:r>
          </w:p>
        </w:tc>
      </w:tr>
      <w:tr w:rsidR="002F62B8" w:rsidRPr="00B17ABA" w:rsidTr="002F62B8">
        <w:trPr>
          <w:trHeight w:val="70"/>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SHEP (1991)</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371</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3.6</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3</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365</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8</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5.7</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736</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4.4</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3.4</w:t>
            </w:r>
          </w:p>
        </w:tc>
      </w:tr>
      <w:tr w:rsidR="002F62B8" w:rsidRPr="00B17ABA" w:rsidTr="002F62B8">
        <w:trPr>
          <w:trHeight w:val="173"/>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SHEP-P (1989)</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08</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43</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2</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55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2F62B8" w:rsidRPr="00B17ABA" w:rsidTr="002F62B8">
        <w:trPr>
          <w:trHeight w:val="220"/>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HSCSG (1974)</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1</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0.0</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7</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5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7.0</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2F62B8" w:rsidRPr="00B17ABA" w:rsidTr="002F62B8">
        <w:trPr>
          <w:trHeight w:val="265"/>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MRC-TMH (1985)</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8654</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3</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297</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5.2</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295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2.2</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2F62B8" w:rsidRPr="00B17ABA" w:rsidTr="002F62B8">
        <w:trPr>
          <w:trHeight w:val="255"/>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OSLO (1986)</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79</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47.0</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06</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30.0</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785</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0</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2F62B8" w:rsidRPr="00B17ABA" w:rsidTr="002F62B8">
        <w:trPr>
          <w:trHeight w:val="287"/>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USPHSHCSG (1977)</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8</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5</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7</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5</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5</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9.4</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53</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8.0</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5.6</w:t>
            </w:r>
          </w:p>
        </w:tc>
      </w:tr>
      <w:tr w:rsidR="002F62B8" w:rsidRPr="00B17ABA" w:rsidTr="002F62B8">
        <w:trPr>
          <w:trHeight w:val="237"/>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VA-II (1970)</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94</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2</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86</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7.2</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8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1.4</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2F62B8" w:rsidRPr="00B17ABA" w:rsidTr="002F62B8">
        <w:trPr>
          <w:trHeight w:val="141"/>
        </w:trPr>
        <w:tc>
          <w:tcPr>
            <w:tcW w:w="1120"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Wolff et al (1966)</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2</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5.0</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5</w:t>
            </w:r>
          </w:p>
        </w:tc>
        <w:tc>
          <w:tcPr>
            <w:tcW w:w="432"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1.2</w:t>
            </w:r>
          </w:p>
        </w:tc>
        <w:tc>
          <w:tcPr>
            <w:tcW w:w="431" w:type="pct"/>
            <w:vAlign w:val="bottom"/>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87</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6.2</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2F62B8" w:rsidRPr="00B17ABA" w:rsidTr="002F62B8">
        <w:trPr>
          <w:trHeight w:val="300"/>
        </w:trPr>
        <w:tc>
          <w:tcPr>
            <w:tcW w:w="4573" w:type="pct"/>
            <w:gridSpan w:val="9"/>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Weighted sum</w:t>
            </w:r>
          </w:p>
        </w:tc>
        <w:tc>
          <w:tcPr>
            <w:tcW w:w="427"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24.4</w:t>
            </w:r>
          </w:p>
        </w:tc>
      </w:tr>
    </w:tbl>
    <w:p w:rsidR="002F62B8" w:rsidRPr="00B17ABA" w:rsidRDefault="002F62B8" w:rsidP="00DE3E5D"/>
    <w:p w:rsidR="00B73D7C" w:rsidRPr="00B17ABA" w:rsidRDefault="00B73D7C" w:rsidP="003F28F3">
      <w:pPr>
        <w:ind w:firstLine="0"/>
      </w:pPr>
      <w:r w:rsidRPr="00B17ABA">
        <w:br w:type="page"/>
      </w:r>
    </w:p>
    <w:p w:rsidR="002F62B8" w:rsidRPr="00B17ABA" w:rsidRDefault="00B73D7C" w:rsidP="00B73D7C">
      <w:pPr>
        <w:spacing w:after="0"/>
        <w:ind w:firstLine="0"/>
      </w:pPr>
      <w:r w:rsidRPr="00B17ABA">
        <w:lastRenderedPageBreak/>
        <w:t xml:space="preserve">Table </w:t>
      </w:r>
      <w:r w:rsidR="001C2AF5" w:rsidRPr="00B17ABA">
        <w:t>A6.</w:t>
      </w:r>
      <w:r w:rsidRPr="00B17ABA">
        <w:t>6</w:t>
      </w:r>
      <w:r w:rsidR="003F28F3" w:rsidRPr="00B17ABA">
        <w:t xml:space="preserve">. </w:t>
      </w:r>
      <w:r w:rsidR="00DE2597" w:rsidRPr="00B17ABA">
        <w:t>Beta-</w:t>
      </w:r>
      <w:r w:rsidR="002F62B8" w:rsidRPr="00B17ABA">
        <w:t>blocker in one yea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51"/>
        <w:gridCol w:w="752"/>
        <w:gridCol w:w="753"/>
        <w:gridCol w:w="752"/>
        <w:gridCol w:w="752"/>
        <w:gridCol w:w="753"/>
        <w:gridCol w:w="752"/>
        <w:gridCol w:w="752"/>
        <w:gridCol w:w="752"/>
      </w:tblGrid>
      <w:tr w:rsidR="003F28F3" w:rsidRPr="00B17ABA" w:rsidTr="003F28F3">
        <w:trPr>
          <w:trHeight w:val="300"/>
        </w:trPr>
        <w:tc>
          <w:tcPr>
            <w:tcW w:w="1119" w:type="pct"/>
            <w:vMerge w:val="restart"/>
            <w:shd w:val="clear" w:color="auto" w:fill="auto"/>
            <w:noWrap/>
            <w:vAlign w:val="bottom"/>
            <w:hideMark/>
          </w:tcPr>
          <w:p w:rsidR="002F62B8" w:rsidRPr="00B17ABA" w:rsidRDefault="002F62B8" w:rsidP="003F28F3">
            <w:pPr>
              <w:spacing w:after="0" w:line="276" w:lineRule="auto"/>
              <w:ind w:firstLine="0"/>
              <w:rPr>
                <w:rFonts w:eastAsia="Times New Roman" w:cstheme="majorBidi"/>
                <w:b/>
                <w:bCs/>
                <w:sz w:val="20"/>
                <w:szCs w:val="20"/>
              </w:rPr>
            </w:pPr>
          </w:p>
        </w:tc>
        <w:tc>
          <w:tcPr>
            <w:tcW w:w="1294" w:type="pct"/>
            <w:gridSpan w:val="3"/>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Placebo</w:t>
            </w:r>
          </w:p>
        </w:tc>
        <w:tc>
          <w:tcPr>
            <w:tcW w:w="1294" w:type="pct"/>
            <w:gridSpan w:val="3"/>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Active</w:t>
            </w:r>
          </w:p>
        </w:tc>
        <w:tc>
          <w:tcPr>
            <w:tcW w:w="431" w:type="pct"/>
            <w:vMerge w:val="restart"/>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Total N</w:t>
            </w:r>
          </w:p>
        </w:tc>
        <w:tc>
          <w:tcPr>
            <w:tcW w:w="862" w:type="pct"/>
            <w:gridSpan w:val="2"/>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Difference</w:t>
            </w:r>
          </w:p>
        </w:tc>
      </w:tr>
      <w:tr w:rsidR="003F28F3" w:rsidRPr="00B17ABA" w:rsidTr="003F28F3">
        <w:trPr>
          <w:trHeight w:val="300"/>
        </w:trPr>
        <w:tc>
          <w:tcPr>
            <w:tcW w:w="1119" w:type="pct"/>
            <w:vMerge/>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p>
        </w:tc>
        <w:tc>
          <w:tcPr>
            <w:tcW w:w="431"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1"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2"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1"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1"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2"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1" w:type="pct"/>
            <w:vMerge/>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p>
        </w:tc>
        <w:tc>
          <w:tcPr>
            <w:tcW w:w="431"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1"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r>
      <w:tr w:rsidR="003F28F3" w:rsidRPr="00B17ABA" w:rsidTr="003F28F3">
        <w:trPr>
          <w:trHeight w:val="177"/>
        </w:trPr>
        <w:tc>
          <w:tcPr>
            <w:tcW w:w="1119"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Dutch TIA (1993)</w:t>
            </w:r>
          </w:p>
        </w:tc>
        <w:tc>
          <w:tcPr>
            <w:tcW w:w="431"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741</w:t>
            </w:r>
          </w:p>
        </w:tc>
        <w:tc>
          <w:tcPr>
            <w:tcW w:w="431"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2</w:t>
            </w:r>
          </w:p>
        </w:tc>
        <w:tc>
          <w:tcPr>
            <w:tcW w:w="432"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31"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732</w:t>
            </w:r>
          </w:p>
        </w:tc>
        <w:tc>
          <w:tcPr>
            <w:tcW w:w="431"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8</w:t>
            </w:r>
          </w:p>
        </w:tc>
        <w:tc>
          <w:tcPr>
            <w:tcW w:w="432"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31"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473</w:t>
            </w:r>
          </w:p>
        </w:tc>
        <w:tc>
          <w:tcPr>
            <w:tcW w:w="431"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5.8</w:t>
            </w:r>
          </w:p>
        </w:tc>
        <w:tc>
          <w:tcPr>
            <w:tcW w:w="431"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2.6</w:t>
            </w:r>
          </w:p>
        </w:tc>
      </w:tr>
      <w:tr w:rsidR="003F28F3" w:rsidRPr="00B17ABA" w:rsidTr="003F28F3">
        <w:trPr>
          <w:trHeight w:val="223"/>
        </w:trPr>
        <w:tc>
          <w:tcPr>
            <w:tcW w:w="1119"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MRC-O (1992)</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213</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7.0</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102</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56.0</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315</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1.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3F28F3" w:rsidRPr="00B17ABA" w:rsidTr="003F28F3">
        <w:trPr>
          <w:trHeight w:val="270"/>
        </w:trPr>
        <w:tc>
          <w:tcPr>
            <w:tcW w:w="1119"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MRC-TMH (1985)</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8654</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3</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9</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403</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3</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1</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3057</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0.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4.1</w:t>
            </w:r>
          </w:p>
        </w:tc>
      </w:tr>
      <w:tr w:rsidR="003F28F3" w:rsidRPr="00B17ABA" w:rsidTr="003F28F3">
        <w:trPr>
          <w:trHeight w:val="145"/>
        </w:trPr>
        <w:tc>
          <w:tcPr>
            <w:tcW w:w="1119"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TEST (1995)</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48</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0.0</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72</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72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2.6</w:t>
            </w:r>
          </w:p>
        </w:tc>
      </w:tr>
      <w:tr w:rsidR="003F28F3" w:rsidRPr="00B17ABA" w:rsidTr="003F28F3">
        <w:trPr>
          <w:trHeight w:val="70"/>
        </w:trPr>
        <w:tc>
          <w:tcPr>
            <w:tcW w:w="1119"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UKPDS39 (1998)</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56</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6</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12</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w:t>
            </w:r>
          </w:p>
        </w:tc>
        <w:tc>
          <w:tcPr>
            <w:tcW w:w="432"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4.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68</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0.0</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1.3</w:t>
            </w:r>
          </w:p>
        </w:tc>
      </w:tr>
      <w:tr w:rsidR="003F28F3" w:rsidRPr="00B17ABA" w:rsidTr="003F28F3">
        <w:trPr>
          <w:trHeight w:val="300"/>
        </w:trPr>
        <w:tc>
          <w:tcPr>
            <w:tcW w:w="4569" w:type="pct"/>
            <w:gridSpan w:val="9"/>
            <w:shd w:val="clear" w:color="auto" w:fill="auto"/>
            <w:noWrap/>
            <w:vAlign w:val="bottom"/>
          </w:tcPr>
          <w:p w:rsidR="002F62B8" w:rsidRPr="00B17ABA" w:rsidRDefault="002F62B8" w:rsidP="003F28F3">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Weighted sum</w:t>
            </w:r>
          </w:p>
        </w:tc>
        <w:tc>
          <w:tcPr>
            <w:tcW w:w="431"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23.8</w:t>
            </w:r>
          </w:p>
        </w:tc>
      </w:tr>
    </w:tbl>
    <w:p w:rsidR="002F62B8" w:rsidRPr="00B17ABA" w:rsidRDefault="002F62B8" w:rsidP="00DE3E5D"/>
    <w:p w:rsidR="002F62B8" w:rsidRPr="00B17ABA" w:rsidRDefault="00B73D7C" w:rsidP="00B73D7C">
      <w:pPr>
        <w:spacing w:after="0"/>
        <w:ind w:firstLine="0"/>
      </w:pPr>
      <w:r w:rsidRPr="00B17ABA">
        <w:t xml:space="preserve">Table </w:t>
      </w:r>
      <w:r w:rsidR="001C2AF5" w:rsidRPr="00B17ABA">
        <w:t>A6.</w:t>
      </w:r>
      <w:r w:rsidRPr="00B17ABA">
        <w:t>7</w:t>
      </w:r>
      <w:r w:rsidR="003F28F3" w:rsidRPr="00B17ABA">
        <w:t xml:space="preserve">. </w:t>
      </w:r>
      <w:r w:rsidR="002F62B8" w:rsidRPr="00B17ABA">
        <w:t>C</w:t>
      </w:r>
      <w:r w:rsidR="003F28F3" w:rsidRPr="00B17ABA">
        <w:t>alcium channel blockers</w:t>
      </w:r>
      <w:r w:rsidR="002F62B8" w:rsidRPr="00B17ABA">
        <w:t xml:space="preserve"> in one yea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55"/>
        <w:gridCol w:w="762"/>
        <w:gridCol w:w="764"/>
        <w:gridCol w:w="764"/>
        <w:gridCol w:w="764"/>
        <w:gridCol w:w="762"/>
        <w:gridCol w:w="764"/>
        <w:gridCol w:w="764"/>
        <w:gridCol w:w="764"/>
        <w:gridCol w:w="757"/>
      </w:tblGrid>
      <w:tr w:rsidR="002F62B8" w:rsidRPr="00B17ABA" w:rsidTr="002F62B8">
        <w:trPr>
          <w:trHeight w:val="300"/>
        </w:trPr>
        <w:tc>
          <w:tcPr>
            <w:tcW w:w="1064" w:type="pct"/>
            <w:vMerge w:val="restart"/>
            <w:shd w:val="clear" w:color="auto" w:fill="auto"/>
            <w:noWrap/>
            <w:vAlign w:val="bottom"/>
            <w:hideMark/>
          </w:tcPr>
          <w:p w:rsidR="002F62B8" w:rsidRPr="00B17ABA" w:rsidRDefault="002F62B8" w:rsidP="003F28F3">
            <w:pPr>
              <w:spacing w:after="0" w:line="276" w:lineRule="auto"/>
              <w:ind w:firstLine="0"/>
              <w:rPr>
                <w:rFonts w:eastAsia="Times New Roman" w:cstheme="majorBidi"/>
                <w:b/>
                <w:bCs/>
                <w:sz w:val="20"/>
                <w:szCs w:val="20"/>
              </w:rPr>
            </w:pPr>
          </w:p>
        </w:tc>
        <w:tc>
          <w:tcPr>
            <w:tcW w:w="1313" w:type="pct"/>
            <w:gridSpan w:val="3"/>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Placebo</w:t>
            </w:r>
          </w:p>
        </w:tc>
        <w:tc>
          <w:tcPr>
            <w:tcW w:w="1313" w:type="pct"/>
            <w:gridSpan w:val="3"/>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Active</w:t>
            </w:r>
          </w:p>
        </w:tc>
        <w:tc>
          <w:tcPr>
            <w:tcW w:w="438" w:type="pct"/>
            <w:vMerge w:val="restart"/>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Total N</w:t>
            </w:r>
          </w:p>
        </w:tc>
        <w:tc>
          <w:tcPr>
            <w:tcW w:w="872" w:type="pct"/>
            <w:gridSpan w:val="2"/>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Difference</w:t>
            </w:r>
          </w:p>
        </w:tc>
      </w:tr>
      <w:tr w:rsidR="003F28F3" w:rsidRPr="00B17ABA" w:rsidTr="003F28F3">
        <w:trPr>
          <w:trHeight w:val="300"/>
        </w:trPr>
        <w:tc>
          <w:tcPr>
            <w:tcW w:w="1064" w:type="pct"/>
            <w:vMerge/>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p>
        </w:tc>
        <w:tc>
          <w:tcPr>
            <w:tcW w:w="437"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8"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8"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8"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37"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8"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38" w:type="pct"/>
            <w:vMerge/>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p>
        </w:tc>
        <w:tc>
          <w:tcPr>
            <w:tcW w:w="438"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4"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r>
      <w:tr w:rsidR="003F28F3" w:rsidRPr="00B17ABA" w:rsidTr="003F28F3">
        <w:trPr>
          <w:trHeight w:val="220"/>
        </w:trPr>
        <w:tc>
          <w:tcPr>
            <w:tcW w:w="1064"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SYST-EUR (1997)</w:t>
            </w:r>
          </w:p>
        </w:tc>
        <w:tc>
          <w:tcPr>
            <w:tcW w:w="437"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297</w:t>
            </w:r>
          </w:p>
        </w:tc>
        <w:tc>
          <w:tcPr>
            <w:tcW w:w="438"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1.9</w:t>
            </w:r>
          </w:p>
        </w:tc>
        <w:tc>
          <w:tcPr>
            <w:tcW w:w="438"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38"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398</w:t>
            </w:r>
          </w:p>
        </w:tc>
        <w:tc>
          <w:tcPr>
            <w:tcW w:w="437"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0.8</w:t>
            </w:r>
          </w:p>
        </w:tc>
        <w:tc>
          <w:tcPr>
            <w:tcW w:w="438"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0</w:t>
            </w:r>
          </w:p>
        </w:tc>
        <w:tc>
          <w:tcPr>
            <w:tcW w:w="438"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4695</w:t>
            </w:r>
          </w:p>
        </w:tc>
        <w:tc>
          <w:tcPr>
            <w:tcW w:w="438"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8.9</w:t>
            </w:r>
          </w:p>
        </w:tc>
        <w:tc>
          <w:tcPr>
            <w:tcW w:w="434"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23.3</w:t>
            </w:r>
          </w:p>
        </w:tc>
      </w:tr>
    </w:tbl>
    <w:p w:rsidR="002F62B8" w:rsidRPr="00B17ABA" w:rsidRDefault="002F62B8" w:rsidP="00DE3E5D">
      <w:pPr>
        <w:rPr>
          <w:rFonts w:eastAsia="Times New Roman" w:cstheme="majorBidi"/>
          <w:b/>
          <w:bCs/>
          <w:color w:val="000000"/>
          <w:sz w:val="20"/>
          <w:szCs w:val="20"/>
        </w:rPr>
      </w:pPr>
    </w:p>
    <w:p w:rsidR="002F62B8" w:rsidRPr="00B17ABA" w:rsidRDefault="00B73D7C" w:rsidP="00B73D7C">
      <w:pPr>
        <w:spacing w:after="0"/>
        <w:ind w:firstLine="0"/>
      </w:pPr>
      <w:r w:rsidRPr="00B17ABA">
        <w:t xml:space="preserve">Table </w:t>
      </w:r>
      <w:r w:rsidR="001C2AF5" w:rsidRPr="00B17ABA">
        <w:t>A6.</w:t>
      </w:r>
      <w:r w:rsidRPr="00B17ABA">
        <w:t>8</w:t>
      </w:r>
      <w:r w:rsidR="003F28F3" w:rsidRPr="00B17ABA">
        <w:t>. Angiotensin-converting-enzyme inhibitors in three month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1"/>
        <w:gridCol w:w="768"/>
        <w:gridCol w:w="767"/>
        <w:gridCol w:w="773"/>
        <w:gridCol w:w="767"/>
        <w:gridCol w:w="767"/>
        <w:gridCol w:w="767"/>
        <w:gridCol w:w="767"/>
        <w:gridCol w:w="767"/>
        <w:gridCol w:w="766"/>
      </w:tblGrid>
      <w:tr w:rsidR="002F62B8" w:rsidRPr="00B17ABA" w:rsidTr="002F62B8">
        <w:trPr>
          <w:trHeight w:val="300"/>
        </w:trPr>
        <w:tc>
          <w:tcPr>
            <w:tcW w:w="1038" w:type="pct"/>
            <w:vMerge w:val="restart"/>
            <w:shd w:val="clear" w:color="auto" w:fill="auto"/>
            <w:noWrap/>
            <w:vAlign w:val="bottom"/>
            <w:hideMark/>
          </w:tcPr>
          <w:p w:rsidR="002F62B8" w:rsidRPr="00B17ABA" w:rsidRDefault="002F62B8" w:rsidP="003F28F3">
            <w:pPr>
              <w:spacing w:after="0" w:line="276" w:lineRule="auto"/>
              <w:ind w:firstLine="0"/>
              <w:rPr>
                <w:rFonts w:eastAsia="Times New Roman" w:cstheme="majorBidi"/>
                <w:b/>
                <w:bCs/>
                <w:sz w:val="20"/>
                <w:szCs w:val="20"/>
              </w:rPr>
            </w:pPr>
          </w:p>
        </w:tc>
        <w:tc>
          <w:tcPr>
            <w:tcW w:w="1323" w:type="pct"/>
            <w:gridSpan w:val="3"/>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Placebo</w:t>
            </w:r>
          </w:p>
        </w:tc>
        <w:tc>
          <w:tcPr>
            <w:tcW w:w="1319" w:type="pct"/>
            <w:gridSpan w:val="3"/>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Active</w:t>
            </w:r>
          </w:p>
        </w:tc>
        <w:tc>
          <w:tcPr>
            <w:tcW w:w="440" w:type="pct"/>
            <w:vMerge w:val="restart"/>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Total N</w:t>
            </w:r>
          </w:p>
        </w:tc>
        <w:tc>
          <w:tcPr>
            <w:tcW w:w="879" w:type="pct"/>
            <w:gridSpan w:val="2"/>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Difference</w:t>
            </w:r>
          </w:p>
        </w:tc>
      </w:tr>
      <w:tr w:rsidR="003F28F3" w:rsidRPr="00B17ABA" w:rsidTr="003F28F3">
        <w:trPr>
          <w:trHeight w:val="300"/>
        </w:trPr>
        <w:tc>
          <w:tcPr>
            <w:tcW w:w="1038" w:type="pct"/>
            <w:vMerge/>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p>
        </w:tc>
        <w:tc>
          <w:tcPr>
            <w:tcW w:w="440"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40"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43"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40"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N</w:t>
            </w:r>
          </w:p>
        </w:tc>
        <w:tc>
          <w:tcPr>
            <w:tcW w:w="440"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40"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c>
          <w:tcPr>
            <w:tcW w:w="440" w:type="pct"/>
            <w:vMerge/>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p>
        </w:tc>
        <w:tc>
          <w:tcPr>
            <w:tcW w:w="440"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Mean</w:t>
            </w:r>
          </w:p>
        </w:tc>
        <w:tc>
          <w:tcPr>
            <w:tcW w:w="439" w:type="pct"/>
            <w:tcBorders>
              <w:bottom w:val="double" w:sz="4" w:space="0" w:color="auto"/>
            </w:tcBorders>
            <w:shd w:val="clear" w:color="auto" w:fill="auto"/>
            <w:noWrap/>
            <w:vAlign w:val="bottom"/>
            <w:hideMark/>
          </w:tcPr>
          <w:p w:rsidR="002F62B8" w:rsidRPr="00B17ABA" w:rsidRDefault="002F62B8" w:rsidP="003F28F3">
            <w:pPr>
              <w:spacing w:after="0" w:line="276" w:lineRule="auto"/>
              <w:ind w:firstLine="0"/>
              <w:jc w:val="center"/>
              <w:rPr>
                <w:rFonts w:eastAsia="Times New Roman" w:cstheme="majorBidi"/>
                <w:sz w:val="20"/>
                <w:szCs w:val="20"/>
              </w:rPr>
            </w:pPr>
            <w:r w:rsidRPr="00B17ABA">
              <w:rPr>
                <w:rFonts w:eastAsia="Times New Roman" w:cstheme="majorBidi"/>
                <w:sz w:val="20"/>
                <w:szCs w:val="20"/>
              </w:rPr>
              <w:t>SD</w:t>
            </w:r>
          </w:p>
        </w:tc>
      </w:tr>
      <w:tr w:rsidR="003F28F3" w:rsidRPr="00B17ABA" w:rsidTr="003F28F3">
        <w:trPr>
          <w:trHeight w:val="197"/>
        </w:trPr>
        <w:tc>
          <w:tcPr>
            <w:tcW w:w="1038"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HYVET (2008)</w:t>
            </w:r>
          </w:p>
        </w:tc>
        <w:tc>
          <w:tcPr>
            <w:tcW w:w="440"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94</w:t>
            </w:r>
          </w:p>
        </w:tc>
        <w:tc>
          <w:tcPr>
            <w:tcW w:w="440"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7</w:t>
            </w:r>
          </w:p>
        </w:tc>
        <w:tc>
          <w:tcPr>
            <w:tcW w:w="443"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1.0</w:t>
            </w:r>
          </w:p>
        </w:tc>
        <w:tc>
          <w:tcPr>
            <w:tcW w:w="440"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97</w:t>
            </w:r>
          </w:p>
        </w:tc>
        <w:tc>
          <w:tcPr>
            <w:tcW w:w="440"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30.9</w:t>
            </w:r>
          </w:p>
        </w:tc>
        <w:tc>
          <w:tcPr>
            <w:tcW w:w="440"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3.0</w:t>
            </w:r>
          </w:p>
        </w:tc>
        <w:tc>
          <w:tcPr>
            <w:tcW w:w="440"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791</w:t>
            </w:r>
          </w:p>
        </w:tc>
        <w:tc>
          <w:tcPr>
            <w:tcW w:w="440"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3.9</w:t>
            </w:r>
          </w:p>
        </w:tc>
        <w:tc>
          <w:tcPr>
            <w:tcW w:w="439" w:type="pct"/>
            <w:tcBorders>
              <w:top w:val="double" w:sz="4" w:space="0" w:color="auto"/>
            </w:tcBorders>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7.0</w:t>
            </w:r>
          </w:p>
        </w:tc>
      </w:tr>
      <w:tr w:rsidR="002F62B8" w:rsidRPr="00B17ABA" w:rsidTr="002F62B8">
        <w:trPr>
          <w:trHeight w:val="259"/>
        </w:trPr>
        <w:tc>
          <w:tcPr>
            <w:tcW w:w="1038" w:type="pct"/>
            <w:shd w:val="clear" w:color="auto" w:fill="auto"/>
            <w:noWrap/>
            <w:vAlign w:val="bottom"/>
            <w:hideMark/>
          </w:tcPr>
          <w:p w:rsidR="002F62B8" w:rsidRPr="00B17ABA" w:rsidRDefault="002F62B8" w:rsidP="003F28F3">
            <w:pPr>
              <w:spacing w:after="0" w:line="276" w:lineRule="auto"/>
              <w:ind w:firstLine="0"/>
              <w:rPr>
                <w:rFonts w:eastAsia="Times New Roman" w:cstheme="majorBidi"/>
                <w:sz w:val="20"/>
                <w:szCs w:val="20"/>
              </w:rPr>
            </w:pPr>
            <w:r w:rsidRPr="00B17ABA">
              <w:rPr>
                <w:rFonts w:eastAsia="Times New Roman" w:cstheme="majorBidi"/>
                <w:sz w:val="20"/>
                <w:szCs w:val="20"/>
              </w:rPr>
              <w:t>UKPDS39 (1998)</w:t>
            </w:r>
          </w:p>
        </w:tc>
        <w:tc>
          <w:tcPr>
            <w:tcW w:w="440"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56</w:t>
            </w:r>
          </w:p>
        </w:tc>
        <w:tc>
          <w:tcPr>
            <w:tcW w:w="440"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6</w:t>
            </w:r>
          </w:p>
        </w:tc>
        <w:tc>
          <w:tcPr>
            <w:tcW w:w="443"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6.0</w:t>
            </w:r>
          </w:p>
        </w:tc>
        <w:tc>
          <w:tcPr>
            <w:tcW w:w="440"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24</w:t>
            </w:r>
          </w:p>
        </w:tc>
        <w:tc>
          <w:tcPr>
            <w:tcW w:w="440"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5</w:t>
            </w:r>
          </w:p>
        </w:tc>
        <w:tc>
          <w:tcPr>
            <w:tcW w:w="440"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14.0</w:t>
            </w:r>
          </w:p>
        </w:tc>
        <w:tc>
          <w:tcPr>
            <w:tcW w:w="440"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80</w:t>
            </w:r>
          </w:p>
        </w:tc>
        <w:tc>
          <w:tcPr>
            <w:tcW w:w="440"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9.0</w:t>
            </w:r>
          </w:p>
        </w:tc>
        <w:tc>
          <w:tcPr>
            <w:tcW w:w="439"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sz w:val="20"/>
                <w:szCs w:val="20"/>
              </w:rPr>
            </w:pPr>
            <w:r w:rsidRPr="00B17ABA">
              <w:rPr>
                <w:rFonts w:eastAsia="Times New Roman" w:cstheme="majorBidi"/>
                <w:sz w:val="20"/>
                <w:szCs w:val="20"/>
              </w:rPr>
              <w:t>21.3</w:t>
            </w:r>
          </w:p>
        </w:tc>
      </w:tr>
      <w:tr w:rsidR="002F62B8" w:rsidRPr="00B17ABA" w:rsidTr="002F62B8">
        <w:trPr>
          <w:trHeight w:val="300"/>
        </w:trPr>
        <w:tc>
          <w:tcPr>
            <w:tcW w:w="4561" w:type="pct"/>
            <w:gridSpan w:val="9"/>
            <w:shd w:val="clear" w:color="auto" w:fill="auto"/>
            <w:noWrap/>
            <w:vAlign w:val="bottom"/>
          </w:tcPr>
          <w:p w:rsidR="002F62B8" w:rsidRPr="00B17ABA" w:rsidRDefault="002F62B8" w:rsidP="003F28F3">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Weighted sum</w:t>
            </w:r>
          </w:p>
        </w:tc>
        <w:tc>
          <w:tcPr>
            <w:tcW w:w="439" w:type="pct"/>
            <w:shd w:val="clear" w:color="auto" w:fill="auto"/>
            <w:noWrap/>
            <w:vAlign w:val="bottom"/>
            <w:hideMark/>
          </w:tcPr>
          <w:p w:rsidR="002F62B8" w:rsidRPr="00B17ABA" w:rsidRDefault="002F62B8" w:rsidP="003F28F3">
            <w:pPr>
              <w:spacing w:after="0" w:line="276" w:lineRule="auto"/>
              <w:ind w:firstLine="0"/>
              <w:jc w:val="right"/>
              <w:rPr>
                <w:rFonts w:eastAsia="Times New Roman" w:cstheme="majorBidi"/>
                <w:b/>
                <w:bCs/>
                <w:sz w:val="20"/>
                <w:szCs w:val="20"/>
              </w:rPr>
            </w:pPr>
            <w:r w:rsidRPr="00B17ABA">
              <w:rPr>
                <w:rFonts w:eastAsia="Times New Roman" w:cstheme="majorBidi"/>
                <w:b/>
                <w:bCs/>
                <w:sz w:val="20"/>
                <w:szCs w:val="20"/>
              </w:rPr>
              <w:t>18.0</w:t>
            </w:r>
          </w:p>
        </w:tc>
      </w:tr>
    </w:tbl>
    <w:p w:rsidR="002F62B8" w:rsidRPr="00B17ABA" w:rsidRDefault="002F62B8" w:rsidP="00DE3E5D"/>
    <w:p w:rsidR="001C2AF5" w:rsidRPr="00B17ABA" w:rsidRDefault="001C2AF5" w:rsidP="00766E72">
      <w:pPr>
        <w:ind w:firstLine="0"/>
      </w:pPr>
    </w:p>
    <w:p w:rsidR="00F31950" w:rsidRPr="00B17ABA" w:rsidRDefault="00F31950">
      <w:pPr>
        <w:ind w:firstLine="0"/>
        <w:rPr>
          <w:sz w:val="26"/>
          <w:szCs w:val="26"/>
        </w:rPr>
      </w:pPr>
      <w:r w:rsidRPr="00B17ABA">
        <w:rPr>
          <w:sz w:val="26"/>
          <w:szCs w:val="26"/>
        </w:rPr>
        <w:br w:type="page"/>
      </w:r>
    </w:p>
    <w:p w:rsidR="00766E72" w:rsidRPr="00B17ABA" w:rsidRDefault="00766E72" w:rsidP="009923E9">
      <w:pPr>
        <w:ind w:firstLine="0"/>
        <w:rPr>
          <w:sz w:val="26"/>
          <w:szCs w:val="26"/>
        </w:rPr>
      </w:pPr>
      <w:r w:rsidRPr="00B17ABA">
        <w:rPr>
          <w:sz w:val="26"/>
          <w:szCs w:val="26"/>
        </w:rPr>
        <w:lastRenderedPageBreak/>
        <w:t>A6.3. References</w:t>
      </w:r>
    </w:p>
    <w:p w:rsidR="00766E72" w:rsidRPr="00B17ABA" w:rsidRDefault="00766E72" w:rsidP="00766E72">
      <w:pPr>
        <w:ind w:firstLine="0"/>
        <w:rPr>
          <w:sz w:val="26"/>
          <w:szCs w:val="26"/>
        </w:rPr>
      </w:pPr>
    </w:p>
    <w:p w:rsidR="00766E72" w:rsidRPr="00B17ABA" w:rsidRDefault="00766E72" w:rsidP="00F31950">
      <w:pPr>
        <w:spacing w:line="276" w:lineRule="auto"/>
        <w:ind w:left="426" w:hanging="426"/>
      </w:pPr>
      <w:r w:rsidRPr="00B17ABA">
        <w:t>Amery A, Birkenhager W, Brixko P, Bulpitt C, Clement D, et al.</w:t>
      </w:r>
      <w:r w:rsidR="00F31950" w:rsidRPr="00B17ABA">
        <w:t xml:space="preserve"> </w:t>
      </w:r>
      <w:r w:rsidRPr="00B17ABA">
        <w:t>Mortality and morbidity results from the European Working Party on high blood pressure in the elderly trial</w:t>
      </w:r>
      <w:r w:rsidR="00F31950" w:rsidRPr="00B17ABA">
        <w:t xml:space="preserve"> (</w:t>
      </w:r>
      <w:r w:rsidR="00F31950" w:rsidRPr="00B17ABA">
        <w:rPr>
          <w:rFonts w:eastAsia="Times New Roman" w:cstheme="majorBidi"/>
        </w:rPr>
        <w:t>EWPHBPE)</w:t>
      </w:r>
      <w:r w:rsidRPr="00B17ABA">
        <w:t xml:space="preserve">. </w:t>
      </w:r>
      <w:r w:rsidR="00F31950" w:rsidRPr="00B17ABA">
        <w:t>lancet 1985;I:1349–1354.</w:t>
      </w:r>
    </w:p>
    <w:p w:rsidR="00766E72" w:rsidRPr="00B17ABA" w:rsidRDefault="00766E72" w:rsidP="00F31950">
      <w:pPr>
        <w:spacing w:line="276" w:lineRule="auto"/>
        <w:ind w:left="426" w:hanging="426"/>
      </w:pPr>
      <w:r w:rsidRPr="00B17ABA">
        <w:t>Bateman DN, Dean CR, Mucklow JC, et al. Atenolol and chlorthalidone in combination for hypertension. Br J Clin Pharmacol. 1979;7:357-363.</w:t>
      </w:r>
    </w:p>
    <w:p w:rsidR="00766E72" w:rsidRPr="00B17ABA" w:rsidRDefault="00766E72" w:rsidP="00F31950">
      <w:pPr>
        <w:spacing w:line="276" w:lineRule="auto"/>
        <w:ind w:left="426" w:hanging="426"/>
      </w:pPr>
      <w:r w:rsidRPr="00B17ABA">
        <w:t>Beckett NS, Peters R, Fletcher AE, Staessen JA, Liu L, Dumitrascu D, Stoyanovsky V, Antikainen RL, Nikitin Y, Anderson C, Belhani A, Forette F, Rajkumar C, Thijs L, Banya W, Bulpitt CJ: HYVET Study Group. Treatment of hypertension in patients 80 years of a</w:t>
      </w:r>
      <w:r w:rsidR="00F31950" w:rsidRPr="00B17ABA">
        <w:t>ge or older</w:t>
      </w:r>
      <w:r w:rsidRPr="00B17ABA">
        <w:t>. N Engl J Med 2008;358(18):1887–1898.</w:t>
      </w:r>
    </w:p>
    <w:p w:rsidR="00766E72" w:rsidRPr="00B17ABA" w:rsidRDefault="00766E72" w:rsidP="00F31950">
      <w:pPr>
        <w:spacing w:line="276" w:lineRule="auto"/>
        <w:ind w:left="426" w:hanging="426"/>
      </w:pPr>
      <w:r w:rsidRPr="00B17ABA">
        <w:t>Brown CL, Backhouse CI, Grippat JC, Santoni JP. The effect of perindopril and hydrochlorothiazide alone and in combination on blood pressure and on the renin-angiotensin system in hypertensive subjects. Eur J Clin Pharmacol. 1990;39:327-332.</w:t>
      </w:r>
    </w:p>
    <w:p w:rsidR="00766E72" w:rsidRPr="00B17ABA" w:rsidRDefault="00766E72" w:rsidP="00F31950">
      <w:pPr>
        <w:spacing w:line="276" w:lineRule="auto"/>
        <w:ind w:left="426" w:hanging="426"/>
      </w:pPr>
      <w:r w:rsidRPr="00B17ABA">
        <w:t>Bulpitt CJ, Beckett NS, Cooke J, Dumitrascu DL, Gil-Extremera B, Nachev C, Nunes M, Peters R, Staessen JA, Thijs L. Results of the pilot study for the Hypertension in the Very Elderly Trial</w:t>
      </w:r>
      <w:r w:rsidR="00F31950" w:rsidRPr="00B17ABA">
        <w:t xml:space="preserve"> (</w:t>
      </w:r>
      <w:r w:rsidR="00F31950" w:rsidRPr="00B17ABA">
        <w:rPr>
          <w:rFonts w:eastAsia="Times New Roman" w:cstheme="majorBidi"/>
        </w:rPr>
        <w:t>HYVET pilot)</w:t>
      </w:r>
      <w:r w:rsidRPr="00B17ABA">
        <w:t>. J Hypertens 2003;21:2409–2417.</w:t>
      </w:r>
    </w:p>
    <w:p w:rsidR="00766E72" w:rsidRPr="00B17ABA" w:rsidRDefault="00766E72" w:rsidP="00F31950">
      <w:pPr>
        <w:spacing w:line="276" w:lineRule="auto"/>
        <w:ind w:left="426" w:hanging="426"/>
      </w:pPr>
      <w:r w:rsidRPr="00B17ABA">
        <w:t>Chalmers JP, Korner PI, Tiller DJ, et al. Double-blind factorial trial of prindolol and hydrochlorothiazide in hypertension. Med J Aust. 1976</w:t>
      </w:r>
      <w:r w:rsidR="00F31950" w:rsidRPr="00B17ABA">
        <w:t>a</w:t>
      </w:r>
      <w:r w:rsidRPr="00B17ABA">
        <w:t>;1:650-653.</w:t>
      </w:r>
    </w:p>
    <w:p w:rsidR="00766E72" w:rsidRPr="00B17ABA" w:rsidRDefault="00766E72" w:rsidP="00F31950">
      <w:pPr>
        <w:spacing w:line="276" w:lineRule="auto"/>
        <w:ind w:left="426" w:hanging="426"/>
        <w:rPr>
          <w:lang w:val="nl-NL"/>
        </w:rPr>
      </w:pPr>
      <w:r w:rsidRPr="00B17ABA">
        <w:t xml:space="preserve">Chalmers J, Horvath J, Tiller D, Bune A. Effects of timolol and hydrochlorothiazide on blood-pressure and plasma renin activity. </w:t>
      </w:r>
      <w:r w:rsidRPr="00B17ABA">
        <w:rPr>
          <w:lang w:val="nl-NL"/>
        </w:rPr>
        <w:t>Lancet. 1976</w:t>
      </w:r>
      <w:r w:rsidR="00F31950" w:rsidRPr="00B17ABA">
        <w:rPr>
          <w:lang w:val="nl-NL"/>
        </w:rPr>
        <w:t>b</w:t>
      </w:r>
      <w:r w:rsidRPr="00B17ABA">
        <w:rPr>
          <w:lang w:val="nl-NL"/>
        </w:rPr>
        <w:t>;2:328-331.</w:t>
      </w:r>
    </w:p>
    <w:p w:rsidR="00766E72" w:rsidRPr="00B17ABA" w:rsidRDefault="00766E72" w:rsidP="00F31950">
      <w:pPr>
        <w:spacing w:line="276" w:lineRule="auto"/>
        <w:ind w:left="426" w:hanging="426"/>
      </w:pPr>
      <w:r w:rsidRPr="00B17ABA">
        <w:rPr>
          <w:lang w:val="nl-NL"/>
        </w:rPr>
        <w:t xml:space="preserve">Chalmers JP, Wing LMH, Grygiel JJ, et al. </w:t>
      </w:r>
      <w:r w:rsidRPr="00B17ABA">
        <w:t>Effects of once daily indapamide and pindolol on blood pressure, plasma aldosterone concentration and plasma renin activity in a general practice setting. Eur J Clin Pharmacol. 1982;22:191-196.</w:t>
      </w:r>
    </w:p>
    <w:p w:rsidR="00766E72" w:rsidRPr="00B17ABA" w:rsidRDefault="00766E72" w:rsidP="00F31950">
      <w:pPr>
        <w:spacing w:line="276" w:lineRule="auto"/>
        <w:ind w:left="426" w:hanging="426"/>
        <w:rPr>
          <w:lang w:val="sv-SE"/>
        </w:rPr>
      </w:pPr>
      <w:r w:rsidRPr="00B17ABA">
        <w:t xml:space="preserve">Chalmers JP, Morris MJ, Wing LMH, et al. Effects of enalapril and hydrochlorothiazide on blood pressure, renin-angiotensin system, and atrial natriuretic factor in essential hypertension: a double blind factorial cross-over study. </w:t>
      </w:r>
      <w:r w:rsidRPr="00B17ABA">
        <w:rPr>
          <w:lang w:val="sv-SE"/>
        </w:rPr>
        <w:t>Aust NZ J Med. 1986;16:475-480.</w:t>
      </w:r>
    </w:p>
    <w:p w:rsidR="00766E72" w:rsidRPr="00B17ABA" w:rsidRDefault="00766E72" w:rsidP="00F31950">
      <w:pPr>
        <w:spacing w:line="276" w:lineRule="auto"/>
        <w:ind w:left="426" w:hanging="426"/>
      </w:pPr>
      <w:r w:rsidRPr="00B17ABA">
        <w:rPr>
          <w:lang w:val="sv-SE"/>
        </w:rPr>
        <w:t xml:space="preserve">Chan P, Lin C, Tomlinson B, et al. </w:t>
      </w:r>
      <w:r w:rsidRPr="00B17ABA">
        <w:t>Additive effects of diltiazem and lisinopril in treatment of elderly patients with mild-to-moderate hypertension. Am J Hypertens. 1997;10:743-749</w:t>
      </w:r>
    </w:p>
    <w:p w:rsidR="00766E72" w:rsidRPr="00B17ABA" w:rsidRDefault="00766E72" w:rsidP="00F31950">
      <w:pPr>
        <w:spacing w:line="276" w:lineRule="auto"/>
        <w:ind w:left="426" w:hanging="426"/>
      </w:pPr>
      <w:r w:rsidRPr="00B17ABA">
        <w:t>Chrysant SG, Chappel C, Farnham J, et al. Antihypertensive and metabolic effects of single and combined atenolol regimens. J Clin Pharmacol. 1992;32:61-65.</w:t>
      </w:r>
    </w:p>
    <w:p w:rsidR="00F31950" w:rsidRPr="00B17ABA" w:rsidRDefault="00F31950" w:rsidP="00F31950">
      <w:pPr>
        <w:spacing w:line="276" w:lineRule="auto"/>
        <w:ind w:left="426" w:hanging="426"/>
      </w:pPr>
      <w:r w:rsidRPr="00B17ABA">
        <w:t>Durel LA, Hayashi PJ, Weidler DJ, Schneiderman N. Effectiveness of antihypertensive medications in office and ambulatory settings: a placebo-controlled comparison of atenolol, metoprolol, chlorthalidone, verapamil, and an atenolol-chlorthalidone combination. J Clin Pharmacol. 1992;32:564-570.</w:t>
      </w:r>
    </w:p>
    <w:p w:rsidR="00F31950" w:rsidRPr="00B17ABA" w:rsidRDefault="00F31950" w:rsidP="00F31950">
      <w:pPr>
        <w:spacing w:line="276" w:lineRule="auto"/>
        <w:ind w:left="426" w:hanging="426"/>
      </w:pPr>
      <w:r w:rsidRPr="00B17ABA">
        <w:lastRenderedPageBreak/>
        <w:t>Dutch TIA trial study group. Trial of secondary prevention with atenolol after transient ischemic attack or non-disabling ischemic stroke. Stroke 1993;24:543–548.</w:t>
      </w:r>
    </w:p>
    <w:p w:rsidR="00766E72" w:rsidRPr="00B17ABA" w:rsidRDefault="00766E72" w:rsidP="00F31950">
      <w:pPr>
        <w:spacing w:line="276" w:lineRule="auto"/>
        <w:ind w:left="426" w:hanging="426"/>
      </w:pPr>
      <w:r w:rsidRPr="00B17ABA">
        <w:t>Eriksson S, Olofsson BO, Wesley PO, for the TEST study group. Atenolol for secondary prevention after stroke. Cerebrovasc Dis1995;5:21–25.</w:t>
      </w:r>
    </w:p>
    <w:p w:rsidR="00766E72" w:rsidRPr="00B17ABA" w:rsidRDefault="00766E72" w:rsidP="00F31950">
      <w:pPr>
        <w:spacing w:line="276" w:lineRule="auto"/>
        <w:ind w:left="426" w:hanging="426"/>
      </w:pPr>
      <w:r w:rsidRPr="00B17ABA">
        <w:t>Erwteman TM, Nagelkerke N, Lubsen J, et al. b Blockade, diuretics, and salt restriction for the management of mild hypertension: a randomised double blind trial. BMJ. 1984;289:406-409.</w:t>
      </w:r>
    </w:p>
    <w:p w:rsidR="00766E72" w:rsidRPr="00B17ABA" w:rsidRDefault="00766E72" w:rsidP="00F31950">
      <w:pPr>
        <w:spacing w:line="276" w:lineRule="auto"/>
        <w:ind w:left="426" w:hanging="426"/>
        <w:rPr>
          <w:lang w:val="es-ES_tradnl"/>
        </w:rPr>
      </w:pPr>
      <w:r w:rsidRPr="00B17ABA">
        <w:t xml:space="preserve">Frishman WH, Burris JF, Mroczek WJ, et al. First-line therapy option with low-dose bisoprolol fumarate and low-dose hydrochlorothiazide in patients with stage I and stage II systemic hypertension. </w:t>
      </w:r>
      <w:r w:rsidRPr="00B17ABA">
        <w:rPr>
          <w:lang w:val="es-ES_tradnl"/>
        </w:rPr>
        <w:t>J Clin Pharmacol. 1995;35:182-188.</w:t>
      </w:r>
    </w:p>
    <w:p w:rsidR="00766E72" w:rsidRPr="00B17ABA" w:rsidRDefault="00766E72" w:rsidP="00F31950">
      <w:pPr>
        <w:spacing w:line="276" w:lineRule="auto"/>
        <w:ind w:left="426" w:hanging="426"/>
      </w:pPr>
      <w:r w:rsidRPr="00B17ABA">
        <w:rPr>
          <w:lang w:val="es-ES_tradnl"/>
        </w:rPr>
        <w:t xml:space="preserve">Fernández M, Madero R, González D, et al. </w:t>
      </w:r>
      <w:r w:rsidRPr="00B17ABA">
        <w:t>Combined versus single effect of fosinopril and hydrochlorothiazide in hypertensive patients. Hypertension. 1994;23(Suppl I):I-207-210.</w:t>
      </w:r>
    </w:p>
    <w:p w:rsidR="00766E72" w:rsidRPr="00B17ABA" w:rsidRDefault="00766E72" w:rsidP="00F31950">
      <w:pPr>
        <w:spacing w:line="276" w:lineRule="auto"/>
        <w:ind w:left="426" w:hanging="426"/>
      </w:pPr>
      <w:r w:rsidRPr="00B17ABA">
        <w:t>Hypertension-Stroke Cooperative Study Group</w:t>
      </w:r>
      <w:r w:rsidR="00F31950" w:rsidRPr="00B17ABA">
        <w:t xml:space="preserve"> (HSCSG)</w:t>
      </w:r>
      <w:r w:rsidRPr="00B17ABA">
        <w:t>. Effect of antihypertensive treatment on stroke recurrence. JAMA 1974;229:409–418.</w:t>
      </w:r>
    </w:p>
    <w:p w:rsidR="00766E72" w:rsidRPr="00B17ABA" w:rsidRDefault="00766E72" w:rsidP="00F31950">
      <w:pPr>
        <w:spacing w:line="276" w:lineRule="auto"/>
        <w:ind w:left="426" w:hanging="426"/>
        <w:rPr>
          <w:lang w:val="nl-NL"/>
        </w:rPr>
      </w:pPr>
      <w:r w:rsidRPr="00B17ABA">
        <w:t xml:space="preserve">Kuramoto K, et al.Prospective study on the treatment of mild hypertension in the aged. </w:t>
      </w:r>
      <w:r w:rsidRPr="00B17ABA">
        <w:rPr>
          <w:lang w:val="nl-NL"/>
        </w:rPr>
        <w:t xml:space="preserve">Jpn heart J 1981;22:75–85. </w:t>
      </w:r>
    </w:p>
    <w:p w:rsidR="00766E72" w:rsidRPr="00B17ABA" w:rsidRDefault="00766E72" w:rsidP="00F31950">
      <w:pPr>
        <w:spacing w:line="276" w:lineRule="auto"/>
        <w:ind w:left="426" w:hanging="426"/>
        <w:rPr>
          <w:lang w:val="nl-NL"/>
        </w:rPr>
      </w:pPr>
      <w:r w:rsidRPr="00B17ABA">
        <w:rPr>
          <w:lang w:val="nl-NL"/>
        </w:rPr>
        <w:t>Leren P, et al. Oslo hypertension study. Drugs 1986;31(Suppl 1): 41–45.</w:t>
      </w:r>
    </w:p>
    <w:p w:rsidR="00766E72" w:rsidRPr="00B17ABA" w:rsidRDefault="00766E72" w:rsidP="00F31950">
      <w:pPr>
        <w:spacing w:line="276" w:lineRule="auto"/>
        <w:ind w:left="426" w:hanging="426"/>
        <w:rPr>
          <w:lang w:val="fr-FR"/>
        </w:rPr>
      </w:pPr>
      <w:r w:rsidRPr="00B17ABA">
        <w:rPr>
          <w:lang w:val="nl-NL"/>
        </w:rPr>
        <w:t xml:space="preserve">Lyons D, Fowler G, Webster J, et al. </w:t>
      </w:r>
      <w:r w:rsidRPr="00B17ABA">
        <w:t xml:space="preserve">An assessment of lacidipine and atenolol in mild to moderate hypertension. </w:t>
      </w:r>
      <w:r w:rsidRPr="00B17ABA">
        <w:rPr>
          <w:lang w:val="fr-FR"/>
        </w:rPr>
        <w:t>Br J Clin Pharmacol. 1994;37:45-51.</w:t>
      </w:r>
    </w:p>
    <w:p w:rsidR="00766E72" w:rsidRPr="00B17ABA" w:rsidRDefault="00766E72" w:rsidP="00F31950">
      <w:pPr>
        <w:spacing w:line="276" w:lineRule="auto"/>
        <w:ind w:left="426" w:hanging="426"/>
      </w:pPr>
      <w:r w:rsidRPr="00B17ABA">
        <w:rPr>
          <w:lang w:val="fr-FR"/>
        </w:rPr>
        <w:t xml:space="preserve">Maclean D, Mitchell ET, Lewis R, et al. </w:t>
      </w:r>
      <w:r w:rsidRPr="00B17ABA">
        <w:t>Comparison of once daily atenolol, nitrendipine and their combination in mild to moderate essential hypertension. Br J Clin Pharmacol. 1990;29:455-463.</w:t>
      </w:r>
    </w:p>
    <w:p w:rsidR="00766E72" w:rsidRPr="00B17ABA" w:rsidRDefault="00766E72" w:rsidP="00F31950">
      <w:pPr>
        <w:spacing w:line="276" w:lineRule="auto"/>
        <w:ind w:left="426" w:hanging="426"/>
      </w:pPr>
      <w:r w:rsidRPr="00B17ABA">
        <w:t>Messerli F, Frishman WH, Elliott WJ. Effects of verapamil and trandolapril in the treatment of hypertension. Am J Hypertens. 1998;11:322-327.</w:t>
      </w:r>
    </w:p>
    <w:p w:rsidR="00766E72" w:rsidRPr="00B17ABA" w:rsidRDefault="00766E72" w:rsidP="00F31950">
      <w:pPr>
        <w:spacing w:line="276" w:lineRule="auto"/>
        <w:ind w:left="426" w:hanging="426"/>
      </w:pPr>
      <w:r w:rsidRPr="00B17ABA">
        <w:t>Medical Research Council Working Party. MRC trial of treatment of mild hypertension: principal results. Br Med J 1985;291(6488):97–104.</w:t>
      </w:r>
    </w:p>
    <w:p w:rsidR="00766E72" w:rsidRPr="00B17ABA" w:rsidRDefault="00766E72" w:rsidP="00F31950">
      <w:pPr>
        <w:spacing w:line="276" w:lineRule="auto"/>
        <w:ind w:left="426" w:hanging="426"/>
      </w:pPr>
      <w:r w:rsidRPr="00B17ABA">
        <w:t>MRC Working Party. Medical Research Council trial of treatment of hypertension in older adults: principal results. Br Med J 1992;304:405–412.</w:t>
      </w:r>
    </w:p>
    <w:p w:rsidR="00766E72" w:rsidRPr="00B17ABA" w:rsidRDefault="00766E72" w:rsidP="00F31950">
      <w:pPr>
        <w:spacing w:line="276" w:lineRule="auto"/>
        <w:ind w:left="426" w:hanging="426"/>
      </w:pPr>
      <w:r w:rsidRPr="00B17ABA">
        <w:t>PATS collaborating group. Post-stroke antihypertensive treatment study. A preliminary result. Chinese Medical Journal 1995;108(9):710–7.</w:t>
      </w:r>
    </w:p>
    <w:p w:rsidR="00766E72" w:rsidRPr="00B17ABA" w:rsidRDefault="00766E72" w:rsidP="00F31950">
      <w:pPr>
        <w:spacing w:line="276" w:lineRule="auto"/>
        <w:ind w:left="426" w:hanging="426"/>
      </w:pPr>
      <w:r w:rsidRPr="00B17ABA">
        <w:t>Perry HM, et al.Morbidity and mortality in the Systolic Hypertension in the Elderly Program (SHEP) Pilot study. Stroke 1989;20:4–13.</w:t>
      </w:r>
    </w:p>
    <w:p w:rsidR="00766E72" w:rsidRPr="00B17ABA" w:rsidRDefault="00766E72" w:rsidP="00F31950">
      <w:pPr>
        <w:spacing w:line="276" w:lineRule="auto"/>
        <w:ind w:left="426" w:hanging="426"/>
      </w:pPr>
      <w:r w:rsidRPr="00B17ABA">
        <w:t>Scholze J, Zilles P, Compagnone D. Verapamil SR and trandolapril combination therapy in hypertension—a clinical trial of factorial design. Br J Clin Pharmacol. 1998;45:491-495.</w:t>
      </w:r>
    </w:p>
    <w:p w:rsidR="00766E72" w:rsidRPr="00B17ABA" w:rsidRDefault="00766E72" w:rsidP="00F31950">
      <w:pPr>
        <w:spacing w:line="276" w:lineRule="auto"/>
        <w:ind w:left="426" w:hanging="426"/>
      </w:pPr>
      <w:r w:rsidRPr="00B17ABA">
        <w:lastRenderedPageBreak/>
        <w:t>SHEP cooperative research group. Prevention of stroke by antihypertensive drug treatment in older persons with isolated systolic hypertension. Final results of the systolic hypertension in the elderly program. JAMA 1991;265:3255–3264.</w:t>
      </w:r>
    </w:p>
    <w:p w:rsidR="00766E72" w:rsidRPr="00B17ABA" w:rsidRDefault="00766E72" w:rsidP="00F31950">
      <w:pPr>
        <w:spacing w:line="276" w:lineRule="auto"/>
        <w:ind w:left="426" w:hanging="426"/>
        <w:rPr>
          <w:lang w:eastAsia="ko-KR"/>
        </w:rPr>
      </w:pPr>
      <w:r w:rsidRPr="00B17ABA">
        <w:rPr>
          <w:lang w:eastAsia="ko-KR"/>
        </w:rPr>
        <w:t>Staessen JA. Fagard R. Thijs L. Celis H. Arabidze GG, et al.</w:t>
      </w:r>
      <w:r w:rsidR="00F31950" w:rsidRPr="00B17ABA">
        <w:rPr>
          <w:lang w:eastAsia="ko-KR"/>
        </w:rPr>
        <w:t xml:space="preserve"> </w:t>
      </w:r>
      <w:r w:rsidRPr="00B17ABA">
        <w:rPr>
          <w:lang w:eastAsia="ko-KR"/>
        </w:rPr>
        <w:t>Randomised double-blind comparison of placebo and active treatment for older patients with isolated systolic hypertension</w:t>
      </w:r>
      <w:r w:rsidR="00F31950" w:rsidRPr="00B17ABA">
        <w:rPr>
          <w:lang w:eastAsia="ko-KR"/>
        </w:rPr>
        <w:t xml:space="preserve"> (</w:t>
      </w:r>
      <w:r w:rsidR="00F31950" w:rsidRPr="00B17ABA">
        <w:rPr>
          <w:rFonts w:eastAsia="Times New Roman" w:cstheme="majorBidi"/>
        </w:rPr>
        <w:t>SYST-EUR)</w:t>
      </w:r>
      <w:r w:rsidRPr="00B17ABA">
        <w:rPr>
          <w:lang w:eastAsia="ko-KR"/>
        </w:rPr>
        <w:t>. Lancet 1997;350:757–764.</w:t>
      </w:r>
    </w:p>
    <w:p w:rsidR="00766E72" w:rsidRPr="00B17ABA" w:rsidRDefault="00766E72" w:rsidP="00F31950">
      <w:pPr>
        <w:spacing w:line="276" w:lineRule="auto"/>
        <w:ind w:left="426" w:hanging="426"/>
      </w:pPr>
      <w:r w:rsidRPr="00B17ABA">
        <w:t>UK Prospective Diabetes Study Group. Efficacy of atenolol and captopril in reducing risk of macrovascular and microvascular complications in type 2 diabetes: UKPDS 39. Brit Med J 1998;317:713–720.</w:t>
      </w:r>
    </w:p>
    <w:p w:rsidR="00766E72" w:rsidRPr="00B17ABA" w:rsidRDefault="00766E72" w:rsidP="00F31950">
      <w:pPr>
        <w:spacing w:line="276" w:lineRule="auto"/>
        <w:ind w:left="426" w:hanging="426"/>
      </w:pPr>
      <w:r w:rsidRPr="00B17ABA">
        <w:t>US. public health service hospital cooperative study group (USPHSHCSG). Treatment of mild hypertension. Results of a tenyear intervention trial. Circ Res 1977;40(Suppl 1):98–105.</w:t>
      </w:r>
    </w:p>
    <w:p w:rsidR="00766E72" w:rsidRPr="00B17ABA" w:rsidRDefault="00766E72" w:rsidP="00F31950">
      <w:pPr>
        <w:spacing w:line="276" w:lineRule="auto"/>
        <w:ind w:left="426" w:hanging="426"/>
      </w:pPr>
      <w:r w:rsidRPr="00B17ABA">
        <w:t>Veterans Administration Cooperative Study Group on Antihypertensive Agents. Effects of treatment on morbidity in hypertension II</w:t>
      </w:r>
      <w:r w:rsidR="00F31950" w:rsidRPr="00B17ABA">
        <w:t xml:space="preserve"> (VA-II)</w:t>
      </w:r>
      <w:r w:rsidRPr="00B17ABA">
        <w:t>. Results in patients with diastolic blood pressure averaging 90 through 114 mm Hg. JAMA 1970;213:1143–1152.</w:t>
      </w:r>
    </w:p>
    <w:p w:rsidR="00766E72" w:rsidRPr="00B17ABA" w:rsidRDefault="00766E72" w:rsidP="00F31950">
      <w:pPr>
        <w:spacing w:line="276" w:lineRule="auto"/>
        <w:ind w:left="426" w:hanging="426"/>
      </w:pPr>
      <w:r w:rsidRPr="00B17ABA">
        <w:t>Veratran Study Group. Effects of verapamil SR, trandolapril, and their fixed combination on 24-h blood pressure. Am J Hypertens. 1997;10:492-499.</w:t>
      </w:r>
    </w:p>
    <w:p w:rsidR="00766E72" w:rsidRPr="00B17ABA" w:rsidRDefault="00766E72" w:rsidP="00F31950">
      <w:pPr>
        <w:spacing w:line="276" w:lineRule="auto"/>
        <w:ind w:left="426" w:hanging="426"/>
      </w:pPr>
      <w:r w:rsidRPr="00B17ABA">
        <w:t>Wing LMH, Chalmers JP, West MJ, et al. Enalapril and atenolol in essential hypertension: attenuation of hypertensive effects in combination. Clin Exp Hypertens. 1988;10:119-133.</w:t>
      </w:r>
    </w:p>
    <w:p w:rsidR="00766E72" w:rsidRPr="00B17ABA" w:rsidRDefault="00766E72" w:rsidP="00F31950">
      <w:pPr>
        <w:spacing w:line="276" w:lineRule="auto"/>
        <w:ind w:left="426" w:hanging="426"/>
      </w:pPr>
      <w:r w:rsidRPr="00B17ABA">
        <w:t>Wolff FW, Lindeman RD. Effects of treatment in hypertension. Results of a controlled study. J Chron Dis1966;19:227–240.</w:t>
      </w:r>
    </w:p>
    <w:p w:rsidR="00766E72" w:rsidRPr="00B17ABA" w:rsidRDefault="00766E72" w:rsidP="00766E72">
      <w:pPr>
        <w:ind w:firstLine="0"/>
      </w:pPr>
    </w:p>
    <w:p w:rsidR="00766E72" w:rsidRPr="00B17ABA" w:rsidRDefault="00766E72" w:rsidP="00766E72">
      <w:pPr>
        <w:ind w:firstLine="0"/>
      </w:pPr>
    </w:p>
    <w:p w:rsidR="00766E72" w:rsidRPr="00B17ABA" w:rsidRDefault="00766E72" w:rsidP="00766E72">
      <w:pPr>
        <w:ind w:firstLine="0"/>
      </w:pPr>
    </w:p>
    <w:p w:rsidR="00766E72" w:rsidRPr="00B17ABA" w:rsidRDefault="00766E72" w:rsidP="00766E72">
      <w:pPr>
        <w:ind w:firstLine="0"/>
      </w:pPr>
    </w:p>
    <w:p w:rsidR="00766E72" w:rsidRPr="00B17ABA" w:rsidRDefault="00766E72" w:rsidP="00766E72">
      <w:pPr>
        <w:ind w:firstLine="0"/>
        <w:sectPr w:rsidR="00766E72" w:rsidRPr="00B17ABA" w:rsidSect="009923E9">
          <w:pgSz w:w="11906" w:h="16838"/>
          <w:pgMar w:top="1418" w:right="1701" w:bottom="2268" w:left="1701" w:header="708" w:footer="708" w:gutter="0"/>
          <w:cols w:space="708"/>
          <w:docGrid w:linePitch="360"/>
        </w:sectPr>
      </w:pPr>
    </w:p>
    <w:p w:rsidR="003337CE" w:rsidRPr="00B17ABA" w:rsidRDefault="003337CE" w:rsidP="003337CE">
      <w:pPr>
        <w:pStyle w:val="Heading1"/>
        <w:numPr>
          <w:ilvl w:val="0"/>
          <w:numId w:val="0"/>
        </w:numPr>
        <w:rPr>
          <w:sz w:val="40"/>
          <w:szCs w:val="40"/>
          <w:lang w:eastAsia="ko-KR"/>
        </w:rPr>
      </w:pPr>
      <w:bookmarkStart w:id="370" w:name="_Toc426018078"/>
      <w:r w:rsidRPr="00B17ABA">
        <w:rPr>
          <w:sz w:val="40"/>
          <w:szCs w:val="40"/>
        </w:rPr>
        <w:lastRenderedPageBreak/>
        <w:t>Appendix 7. The list of 4</w:t>
      </w:r>
      <w:r w:rsidR="006A7463" w:rsidRPr="00B17ABA">
        <w:rPr>
          <w:sz w:val="40"/>
          <w:szCs w:val="40"/>
        </w:rPr>
        <w:t>,</w:t>
      </w:r>
      <w:r w:rsidRPr="00B17ABA">
        <w:rPr>
          <w:sz w:val="40"/>
          <w:szCs w:val="40"/>
        </w:rPr>
        <w:t>128 treatment sequences tested in the hypertension SDDP model</w:t>
      </w:r>
      <w:bookmarkEnd w:id="370"/>
    </w:p>
    <w:tbl>
      <w:tblPr>
        <w:tblW w:w="5000" w:type="pct"/>
        <w:tblLook w:val="04A0" w:firstRow="1" w:lastRow="0" w:firstColumn="1" w:lastColumn="0" w:noHBand="0" w:noVBand="1"/>
      </w:tblPr>
      <w:tblGrid>
        <w:gridCol w:w="610"/>
        <w:gridCol w:w="972"/>
        <w:gridCol w:w="1406"/>
        <w:gridCol w:w="1725"/>
        <w:gridCol w:w="1725"/>
      </w:tblGrid>
      <w:tr w:rsidR="003337CE" w:rsidRPr="00B17ABA" w:rsidTr="004E7973">
        <w:trPr>
          <w:trHeight w:val="225"/>
          <w:tblHeader/>
        </w:trPr>
        <w:tc>
          <w:tcPr>
            <w:tcW w:w="473" w:type="pct"/>
            <w:tcBorders>
              <w:top w:val="single" w:sz="4" w:space="0" w:color="auto"/>
              <w:left w:val="single" w:sz="4" w:space="0" w:color="auto"/>
              <w:bottom w:val="doub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No.</w:t>
            </w:r>
          </w:p>
        </w:tc>
        <w:tc>
          <w:tcPr>
            <w:tcW w:w="755" w:type="pct"/>
            <w:tcBorders>
              <w:top w:val="single" w:sz="4" w:space="0" w:color="auto"/>
              <w:left w:val="nil"/>
              <w:bottom w:val="doub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st drug</w:t>
            </w:r>
          </w:p>
        </w:tc>
        <w:tc>
          <w:tcPr>
            <w:tcW w:w="1092" w:type="pct"/>
            <w:tcBorders>
              <w:top w:val="single" w:sz="4" w:space="0" w:color="auto"/>
              <w:left w:val="nil"/>
              <w:bottom w:val="doub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nd drug</w:t>
            </w:r>
          </w:p>
        </w:tc>
        <w:tc>
          <w:tcPr>
            <w:tcW w:w="1340" w:type="pct"/>
            <w:tcBorders>
              <w:top w:val="single" w:sz="4" w:space="0" w:color="auto"/>
              <w:left w:val="nil"/>
              <w:bottom w:val="doub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rd drug</w:t>
            </w:r>
          </w:p>
        </w:tc>
        <w:tc>
          <w:tcPr>
            <w:tcW w:w="1340" w:type="pct"/>
            <w:tcBorders>
              <w:top w:val="single" w:sz="4" w:space="0" w:color="auto"/>
              <w:left w:val="nil"/>
              <w:bottom w:val="doub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th drug</w:t>
            </w:r>
          </w:p>
        </w:tc>
      </w:tr>
      <w:tr w:rsidR="003337CE" w:rsidRPr="00B17ABA" w:rsidTr="004E7973">
        <w:trPr>
          <w:trHeight w:val="225"/>
        </w:trPr>
        <w:tc>
          <w:tcPr>
            <w:tcW w:w="473" w:type="pct"/>
            <w:tcBorders>
              <w:top w:val="double" w:sz="4" w:space="0" w:color="auto"/>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w:t>
            </w:r>
          </w:p>
        </w:tc>
        <w:tc>
          <w:tcPr>
            <w:tcW w:w="755" w:type="pct"/>
            <w:tcBorders>
              <w:top w:val="double" w:sz="4" w:space="0" w:color="auto"/>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double" w:sz="4" w:space="0" w:color="auto"/>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double" w:sz="4" w:space="0" w:color="auto"/>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double" w:sz="4" w:space="0" w:color="auto"/>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w:t>
            </w:r>
            <w:bookmarkStart w:id="371" w:name="_GoBack"/>
            <w:bookmarkEnd w:id="371"/>
            <w:r w:rsidRPr="00B17ABA">
              <w:rPr>
                <w:sz w:val="16"/>
                <w:szCs w:val="16"/>
                <w:lang w:eastAsia="ko-KR"/>
              </w:rPr>
              <w:t>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4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4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4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5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5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5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5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6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6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6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6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7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7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7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7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8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8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8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8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9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9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9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0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0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0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0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1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1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1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1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2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2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2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2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3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3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3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3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4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4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4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4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5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5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5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5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6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6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6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7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7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7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7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8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8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8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8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9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9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19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19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0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0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0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0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1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1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1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1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2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2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2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2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3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3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3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4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4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4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4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5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5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5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5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6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6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6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6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7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7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7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7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8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8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8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8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9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9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29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29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0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0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0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1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1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1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1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2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2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2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2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3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3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3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3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4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4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4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4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5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5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5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5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6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6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6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6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7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7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7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8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8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8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8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9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9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39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39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40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2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3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404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4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5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s/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6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7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8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8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8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408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8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8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8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8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8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8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09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0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lastRenderedPageBreak/>
              <w:t>411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19</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0</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1</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2</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3</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4</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5</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6</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CC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7</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BB+ACEI/ARB</w:t>
            </w:r>
          </w:p>
        </w:tc>
      </w:tr>
      <w:tr w:rsidR="003337CE" w:rsidRPr="00B17ABA" w:rsidTr="004E7973">
        <w:trPr>
          <w:trHeight w:val="225"/>
        </w:trPr>
        <w:tc>
          <w:tcPr>
            <w:tcW w:w="473" w:type="pct"/>
            <w:tcBorders>
              <w:top w:val="nil"/>
              <w:left w:val="single" w:sz="4" w:space="0" w:color="auto"/>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4128</w:t>
            </w:r>
          </w:p>
        </w:tc>
        <w:tc>
          <w:tcPr>
            <w:tcW w:w="755"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ACEI/ARB</w:t>
            </w:r>
          </w:p>
        </w:tc>
        <w:tc>
          <w:tcPr>
            <w:tcW w:w="1092"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BB+CCB+ACEI/ARB</w:t>
            </w:r>
          </w:p>
        </w:tc>
        <w:tc>
          <w:tcPr>
            <w:tcW w:w="1340" w:type="pct"/>
            <w:tcBorders>
              <w:top w:val="nil"/>
              <w:left w:val="nil"/>
              <w:bottom w:val="single" w:sz="4" w:space="0" w:color="auto"/>
              <w:right w:val="single" w:sz="4" w:space="0" w:color="auto"/>
            </w:tcBorders>
            <w:shd w:val="clear" w:color="auto" w:fill="auto"/>
            <w:noWrap/>
            <w:vAlign w:val="bottom"/>
            <w:hideMark/>
          </w:tcPr>
          <w:p w:rsidR="003337CE" w:rsidRPr="00B17ABA" w:rsidRDefault="003337CE" w:rsidP="004E7973">
            <w:pPr>
              <w:pStyle w:val="TOC1"/>
              <w:rPr>
                <w:sz w:val="16"/>
                <w:szCs w:val="16"/>
                <w:lang w:eastAsia="ko-KR"/>
              </w:rPr>
            </w:pPr>
            <w:r w:rsidRPr="00B17ABA">
              <w:rPr>
                <w:sz w:val="16"/>
                <w:szCs w:val="16"/>
                <w:lang w:eastAsia="ko-KR"/>
              </w:rPr>
              <w:t>D+CCB+ACEI/ARB</w:t>
            </w:r>
          </w:p>
        </w:tc>
      </w:tr>
    </w:tbl>
    <w:p w:rsidR="003337CE" w:rsidRPr="00B17ABA" w:rsidRDefault="003337CE" w:rsidP="003337CE">
      <w:pPr>
        <w:rPr>
          <w:rFonts w:cstheme="majorBidi"/>
        </w:rPr>
      </w:pPr>
    </w:p>
    <w:p w:rsidR="003337CE" w:rsidRPr="00B17ABA" w:rsidRDefault="003337CE" w:rsidP="003337CE">
      <w:pPr>
        <w:rPr>
          <w:rFonts w:cstheme="majorBidi"/>
        </w:rPr>
      </w:pPr>
    </w:p>
    <w:p w:rsidR="003337CE" w:rsidRPr="00B17ABA" w:rsidRDefault="003337CE" w:rsidP="003337CE">
      <w:pPr>
        <w:jc w:val="both"/>
      </w:pPr>
    </w:p>
    <w:p w:rsidR="004E7973" w:rsidRPr="00B17ABA" w:rsidRDefault="004E7973" w:rsidP="00F570A1">
      <w:pPr>
        <w:pStyle w:val="Heading1"/>
        <w:numPr>
          <w:ilvl w:val="0"/>
          <w:numId w:val="0"/>
        </w:numPr>
        <w:sectPr w:rsidR="004E7973" w:rsidRPr="00B17ABA" w:rsidSect="002D644F">
          <w:pgSz w:w="16838" w:h="11906" w:orient="landscape"/>
          <w:pgMar w:top="1701" w:right="1418" w:bottom="1701" w:left="2268" w:header="708" w:footer="708" w:gutter="0"/>
          <w:cols w:num="2" w:space="708"/>
          <w:docGrid w:linePitch="360"/>
        </w:sectPr>
      </w:pPr>
    </w:p>
    <w:p w:rsidR="00287303" w:rsidRPr="00B17ABA" w:rsidRDefault="004E7973" w:rsidP="009923E9">
      <w:pPr>
        <w:pStyle w:val="Heading1"/>
        <w:numPr>
          <w:ilvl w:val="0"/>
          <w:numId w:val="0"/>
        </w:numPr>
        <w:spacing w:after="400"/>
      </w:pPr>
      <w:bookmarkStart w:id="372" w:name="_Toc426018079"/>
      <w:r w:rsidRPr="00B17ABA">
        <w:lastRenderedPageBreak/>
        <w:t>Appendix 8. S</w:t>
      </w:r>
      <w:r w:rsidR="00D93242" w:rsidRPr="00B17ABA">
        <w:t>imulated annealing</w:t>
      </w:r>
      <w:r w:rsidRPr="00B17ABA">
        <w:t xml:space="preserve"> results depending on the size of the neighbourhood</w:t>
      </w:r>
      <w:bookmarkEnd w:id="372"/>
    </w:p>
    <w:p w:rsidR="006F2585" w:rsidRPr="00B17ABA" w:rsidRDefault="006F2585" w:rsidP="009923E9"/>
    <w:p w:rsidR="006F2585" w:rsidRPr="00B17ABA" w:rsidRDefault="006F2585" w:rsidP="009923E9">
      <w:pPr>
        <w:spacing w:after="0"/>
        <w:ind w:firstLine="0"/>
      </w:pPr>
      <w:r w:rsidRPr="00B17ABA">
        <w:t xml:space="preserve">Table A8.1. Computational results from SA depending on the definition of the neighbourhoo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7"/>
        <w:gridCol w:w="1453"/>
        <w:gridCol w:w="909"/>
        <w:gridCol w:w="651"/>
        <w:gridCol w:w="968"/>
        <w:gridCol w:w="1018"/>
        <w:gridCol w:w="1277"/>
        <w:gridCol w:w="957"/>
      </w:tblGrid>
      <w:tr w:rsidR="006F2585" w:rsidRPr="00B17ABA" w:rsidTr="009923E9">
        <w:trPr>
          <w:trHeight w:val="300"/>
        </w:trPr>
        <w:tc>
          <w:tcPr>
            <w:tcW w:w="853" w:type="pct"/>
            <w:tcBorders>
              <w:bottom w:val="double" w:sz="4" w:space="0" w:color="auto"/>
            </w:tcBorders>
            <w:shd w:val="clear" w:color="auto" w:fill="auto"/>
            <w:noWrap/>
            <w:vAlign w:val="bottom"/>
            <w:hideMark/>
          </w:tcPr>
          <w:p w:rsidR="006F2585" w:rsidRPr="009923E9" w:rsidRDefault="006F2585" w:rsidP="00E36CA0">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Definition of the neighbourhood</w:t>
            </w:r>
          </w:p>
        </w:tc>
        <w:tc>
          <w:tcPr>
            <w:tcW w:w="833" w:type="pct"/>
            <w:tcBorders>
              <w:bottom w:val="double" w:sz="4" w:space="0" w:color="auto"/>
            </w:tcBorders>
            <w:shd w:val="clear" w:color="auto" w:fill="auto"/>
            <w:noWrap/>
            <w:vAlign w:val="bottom"/>
            <w:hideMark/>
          </w:tcPr>
          <w:p w:rsidR="006F2585" w:rsidRPr="009923E9" w:rsidRDefault="006F2585" w:rsidP="00E36CA0">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Size of the neighbourhood</w:t>
            </w:r>
          </w:p>
        </w:tc>
        <w:tc>
          <w:tcPr>
            <w:tcW w:w="521" w:type="pct"/>
            <w:tcBorders>
              <w:bottom w:val="double" w:sz="4" w:space="0" w:color="auto"/>
            </w:tcBorders>
            <w:shd w:val="clear" w:color="auto" w:fill="auto"/>
            <w:noWrap/>
            <w:vAlign w:val="bottom"/>
            <w:hideMark/>
          </w:tcPr>
          <w:p w:rsidR="006F2585" w:rsidRPr="009923E9" w:rsidRDefault="006F2585" w:rsidP="00E36CA0">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Total iteration number</w:t>
            </w:r>
          </w:p>
        </w:tc>
        <w:tc>
          <w:tcPr>
            <w:tcW w:w="373" w:type="pct"/>
            <w:tcBorders>
              <w:bottom w:val="double" w:sz="4" w:space="0" w:color="auto"/>
            </w:tcBorders>
            <w:shd w:val="clear" w:color="auto" w:fill="auto"/>
            <w:noWrap/>
            <w:vAlign w:val="bottom"/>
            <w:hideMark/>
          </w:tcPr>
          <w:p w:rsidR="006F2585" w:rsidRPr="009923E9" w:rsidRDefault="006F2585" w:rsidP="00E36CA0">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Time (h)</w:t>
            </w:r>
          </w:p>
        </w:tc>
        <w:tc>
          <w:tcPr>
            <w:tcW w:w="555" w:type="pct"/>
            <w:tcBorders>
              <w:bottom w:val="double" w:sz="4" w:space="0" w:color="auto"/>
            </w:tcBorders>
            <w:shd w:val="clear" w:color="auto" w:fill="auto"/>
            <w:noWrap/>
            <w:vAlign w:val="bottom"/>
            <w:hideMark/>
          </w:tcPr>
          <w:p w:rsidR="006F2585" w:rsidRPr="009923E9" w:rsidRDefault="006F2585" w:rsidP="00E36CA0">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Time per iteration (s)</w:t>
            </w:r>
          </w:p>
        </w:tc>
        <w:tc>
          <w:tcPr>
            <w:tcW w:w="584" w:type="pct"/>
            <w:tcBorders>
              <w:bottom w:val="double" w:sz="4" w:space="0" w:color="auto"/>
            </w:tcBorders>
            <w:shd w:val="clear" w:color="auto" w:fill="auto"/>
            <w:noWrap/>
            <w:vAlign w:val="bottom"/>
            <w:hideMark/>
          </w:tcPr>
          <w:p w:rsidR="006F2585" w:rsidRPr="009923E9" w:rsidRDefault="006F2585" w:rsidP="00E36CA0">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Optimal policy number</w:t>
            </w:r>
          </w:p>
        </w:tc>
        <w:tc>
          <w:tcPr>
            <w:tcW w:w="732" w:type="pct"/>
            <w:tcBorders>
              <w:bottom w:val="double" w:sz="4" w:space="0" w:color="auto"/>
            </w:tcBorders>
            <w:shd w:val="clear" w:color="auto" w:fill="auto"/>
            <w:noWrap/>
            <w:vAlign w:val="bottom"/>
            <w:hideMark/>
          </w:tcPr>
          <w:p w:rsidR="006F2585" w:rsidRPr="009923E9" w:rsidRDefault="006F2585" w:rsidP="00E36CA0">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Total net benefit of the solution</w:t>
            </w:r>
          </w:p>
        </w:tc>
        <w:tc>
          <w:tcPr>
            <w:tcW w:w="549" w:type="pct"/>
            <w:tcBorders>
              <w:bottom w:val="double" w:sz="4" w:space="0" w:color="auto"/>
            </w:tcBorders>
            <w:shd w:val="clear" w:color="auto" w:fill="auto"/>
            <w:noWrap/>
            <w:vAlign w:val="bottom"/>
            <w:hideMark/>
          </w:tcPr>
          <w:p w:rsidR="006F2585" w:rsidRPr="009923E9" w:rsidRDefault="006F2585" w:rsidP="00E36CA0">
            <w:pPr>
              <w:spacing w:after="0" w:line="240" w:lineRule="auto"/>
              <w:ind w:firstLine="0"/>
              <w:jc w:val="center"/>
              <w:rPr>
                <w:rFonts w:eastAsia="Times New Roman" w:cstheme="majorBidi"/>
                <w:color w:val="000000"/>
                <w:sz w:val="20"/>
                <w:szCs w:val="20"/>
              </w:rPr>
            </w:pPr>
            <w:r w:rsidRPr="009923E9">
              <w:rPr>
                <w:rFonts w:eastAsia="Times New Roman" w:cstheme="majorBidi"/>
                <w:color w:val="000000"/>
                <w:sz w:val="20"/>
                <w:szCs w:val="20"/>
              </w:rPr>
              <w:t>Search rate</w:t>
            </w:r>
          </w:p>
        </w:tc>
      </w:tr>
      <w:tr w:rsidR="006F2585" w:rsidRPr="00B17ABA" w:rsidTr="009923E9">
        <w:trPr>
          <w:trHeight w:val="300"/>
        </w:trPr>
        <w:tc>
          <w:tcPr>
            <w:tcW w:w="853" w:type="pct"/>
            <w:tcBorders>
              <w:top w:val="double" w:sz="4" w:space="0" w:color="auto"/>
            </w:tcBorders>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5</w:t>
            </w:r>
          </w:p>
        </w:tc>
        <w:tc>
          <w:tcPr>
            <w:tcW w:w="833" w:type="pct"/>
            <w:tcBorders>
              <w:top w:val="double" w:sz="4" w:space="0" w:color="auto"/>
            </w:tcBorders>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0</w:t>
            </w:r>
          </w:p>
        </w:tc>
        <w:tc>
          <w:tcPr>
            <w:tcW w:w="521" w:type="pct"/>
            <w:tcBorders>
              <w:top w:val="double" w:sz="4" w:space="0" w:color="auto"/>
            </w:tcBorders>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w:t>
            </w:r>
            <w:r w:rsidR="00E36CA0" w:rsidRPr="00B17ABA">
              <w:rPr>
                <w:rFonts w:eastAsia="Times New Roman" w:cstheme="majorBidi"/>
                <w:color w:val="000000"/>
                <w:sz w:val="20"/>
                <w:szCs w:val="20"/>
              </w:rPr>
              <w:t>,</w:t>
            </w:r>
            <w:r w:rsidRPr="009923E9">
              <w:rPr>
                <w:rFonts w:eastAsia="Times New Roman" w:cstheme="majorBidi"/>
                <w:color w:val="000000"/>
                <w:sz w:val="20"/>
                <w:szCs w:val="20"/>
              </w:rPr>
              <w:t>400</w:t>
            </w:r>
          </w:p>
        </w:tc>
        <w:tc>
          <w:tcPr>
            <w:tcW w:w="373" w:type="pct"/>
            <w:tcBorders>
              <w:top w:val="double" w:sz="4" w:space="0" w:color="auto"/>
            </w:tcBorders>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59</w:t>
            </w:r>
          </w:p>
        </w:tc>
        <w:tc>
          <w:tcPr>
            <w:tcW w:w="555" w:type="pct"/>
            <w:tcBorders>
              <w:top w:val="double" w:sz="4" w:space="0" w:color="auto"/>
            </w:tcBorders>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9.88</w:t>
            </w:r>
          </w:p>
        </w:tc>
        <w:tc>
          <w:tcPr>
            <w:tcW w:w="584" w:type="pct"/>
            <w:tcBorders>
              <w:top w:val="double" w:sz="4" w:space="0" w:color="auto"/>
            </w:tcBorders>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25*</w:t>
            </w:r>
            <w:r w:rsidR="00E36CA0" w:rsidRPr="00B17ABA">
              <w:rPr>
                <w:rFonts w:eastAsia="Times New Roman" w:cstheme="majorBidi"/>
                <w:color w:val="000000"/>
                <w:sz w:val="20"/>
                <w:szCs w:val="20"/>
              </w:rPr>
              <w:t xml:space="preserve"> </w:t>
            </w:r>
          </w:p>
        </w:tc>
        <w:tc>
          <w:tcPr>
            <w:tcW w:w="732" w:type="pct"/>
            <w:tcBorders>
              <w:top w:val="double" w:sz="4" w:space="0" w:color="auto"/>
            </w:tcBorders>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30,150</w:t>
            </w:r>
          </w:p>
        </w:tc>
        <w:tc>
          <w:tcPr>
            <w:tcW w:w="549" w:type="pct"/>
            <w:tcBorders>
              <w:top w:val="double" w:sz="4" w:space="0" w:color="auto"/>
            </w:tcBorders>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9.58</w:t>
            </w:r>
          </w:p>
        </w:tc>
      </w:tr>
      <w:tr w:rsidR="006F2585" w:rsidRPr="00B17ABA" w:rsidTr="009923E9">
        <w:trPr>
          <w:trHeight w:val="300"/>
        </w:trPr>
        <w:tc>
          <w:tcPr>
            <w:tcW w:w="853"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50</w:t>
            </w:r>
          </w:p>
        </w:tc>
        <w:tc>
          <w:tcPr>
            <w:tcW w:w="833"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w:t>
            </w:r>
          </w:p>
        </w:tc>
        <w:tc>
          <w:tcPr>
            <w:tcW w:w="521"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w:t>
            </w:r>
            <w:r w:rsidR="00E36CA0" w:rsidRPr="00B17ABA">
              <w:rPr>
                <w:rFonts w:eastAsia="Times New Roman" w:cstheme="majorBidi"/>
                <w:color w:val="000000"/>
                <w:sz w:val="20"/>
                <w:szCs w:val="20"/>
              </w:rPr>
              <w:t>,</w:t>
            </w:r>
            <w:r w:rsidRPr="009923E9">
              <w:rPr>
                <w:rFonts w:eastAsia="Times New Roman" w:cstheme="majorBidi"/>
                <w:color w:val="000000"/>
                <w:sz w:val="20"/>
                <w:szCs w:val="20"/>
              </w:rPr>
              <w:t>600</w:t>
            </w:r>
          </w:p>
        </w:tc>
        <w:tc>
          <w:tcPr>
            <w:tcW w:w="373"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4.45</w:t>
            </w:r>
          </w:p>
        </w:tc>
        <w:tc>
          <w:tcPr>
            <w:tcW w:w="555"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2</w:t>
            </w:r>
          </w:p>
        </w:tc>
        <w:tc>
          <w:tcPr>
            <w:tcW w:w="584"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721*</w:t>
            </w:r>
          </w:p>
        </w:tc>
        <w:tc>
          <w:tcPr>
            <w:tcW w:w="732"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30,090</w:t>
            </w:r>
          </w:p>
        </w:tc>
        <w:tc>
          <w:tcPr>
            <w:tcW w:w="549"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4.99</w:t>
            </w:r>
          </w:p>
        </w:tc>
      </w:tr>
      <w:tr w:rsidR="006F2585" w:rsidRPr="00B17ABA" w:rsidTr="009923E9">
        <w:trPr>
          <w:trHeight w:val="300"/>
        </w:trPr>
        <w:tc>
          <w:tcPr>
            <w:tcW w:w="853"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0</w:t>
            </w:r>
          </w:p>
        </w:tc>
        <w:tc>
          <w:tcPr>
            <w:tcW w:w="833"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00</w:t>
            </w:r>
          </w:p>
        </w:tc>
        <w:tc>
          <w:tcPr>
            <w:tcW w:w="521"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2</w:t>
            </w:r>
            <w:r w:rsidR="00E36CA0" w:rsidRPr="00B17ABA">
              <w:rPr>
                <w:rFonts w:eastAsia="Times New Roman" w:cstheme="majorBidi"/>
                <w:color w:val="000000"/>
                <w:sz w:val="20"/>
                <w:szCs w:val="20"/>
              </w:rPr>
              <w:t>,</w:t>
            </w:r>
            <w:r w:rsidRPr="009923E9">
              <w:rPr>
                <w:rFonts w:eastAsia="Times New Roman" w:cstheme="majorBidi"/>
                <w:color w:val="000000"/>
                <w:sz w:val="20"/>
                <w:szCs w:val="20"/>
              </w:rPr>
              <w:t>350</w:t>
            </w:r>
          </w:p>
        </w:tc>
        <w:tc>
          <w:tcPr>
            <w:tcW w:w="373"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6.62</w:t>
            </w:r>
          </w:p>
        </w:tc>
        <w:tc>
          <w:tcPr>
            <w:tcW w:w="555"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10.14</w:t>
            </w:r>
          </w:p>
        </w:tc>
        <w:tc>
          <w:tcPr>
            <w:tcW w:w="584"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721*</w:t>
            </w:r>
          </w:p>
        </w:tc>
        <w:tc>
          <w:tcPr>
            <w:tcW w:w="732"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30,100</w:t>
            </w:r>
          </w:p>
        </w:tc>
        <w:tc>
          <w:tcPr>
            <w:tcW w:w="549" w:type="pct"/>
            <w:shd w:val="clear" w:color="auto" w:fill="auto"/>
            <w:noWrap/>
            <w:vAlign w:val="bottom"/>
            <w:hideMark/>
          </w:tcPr>
          <w:p w:rsidR="006F2585" w:rsidRPr="009923E9" w:rsidRDefault="006F2585" w:rsidP="00E36CA0">
            <w:pPr>
              <w:spacing w:after="0" w:line="240" w:lineRule="auto"/>
              <w:ind w:firstLine="0"/>
              <w:jc w:val="right"/>
              <w:rPr>
                <w:rFonts w:eastAsia="Times New Roman" w:cstheme="majorBidi"/>
                <w:color w:val="000000"/>
                <w:sz w:val="20"/>
                <w:szCs w:val="20"/>
              </w:rPr>
            </w:pPr>
            <w:r w:rsidRPr="009923E9">
              <w:rPr>
                <w:rFonts w:eastAsia="Times New Roman" w:cstheme="majorBidi"/>
                <w:color w:val="000000"/>
                <w:sz w:val="20"/>
                <w:szCs w:val="20"/>
              </w:rPr>
              <w:t>30.12</w:t>
            </w:r>
          </w:p>
        </w:tc>
      </w:tr>
    </w:tbl>
    <w:p w:rsidR="004E7973" w:rsidRPr="00B17ABA" w:rsidRDefault="00CD7E5E" w:rsidP="009923E9">
      <w:pPr>
        <w:pStyle w:val="TOC2"/>
      </w:pPr>
      <w:r w:rsidRPr="00B17ABA">
        <w:t>1) It was assumed that the initial temperature is 1 and the cooling rate is 0.7.</w:t>
      </w:r>
    </w:p>
    <w:p w:rsidR="00CD7E5E" w:rsidRPr="00B17ABA" w:rsidRDefault="00CD7E5E" w:rsidP="00344BC1">
      <w:pPr>
        <w:pStyle w:val="TOC2"/>
      </w:pPr>
      <w:r w:rsidRPr="00B17ABA">
        <w:t xml:space="preserve">2) The solution numbers with * are included in the top eight policies identified from the enumeration in </w:t>
      </w:r>
      <w:r w:rsidRPr="00B17ABA">
        <w:fldChar w:fldCharType="begin"/>
      </w:r>
      <w:r w:rsidRPr="00B17ABA">
        <w:instrText xml:space="preserve"> REF _Ref425155098 \h </w:instrText>
      </w:r>
      <w:r w:rsidR="00B17ABA">
        <w:instrText xml:space="preserve"> \* MERGEFORMAT </w:instrText>
      </w:r>
      <w:r w:rsidRPr="00B17ABA">
        <w:fldChar w:fldCharType="separate"/>
      </w:r>
      <w:r w:rsidR="006F6429" w:rsidRPr="00B17ABA">
        <w:t xml:space="preserve">Table </w:t>
      </w:r>
      <w:r w:rsidR="006F6429" w:rsidRPr="00B17ABA">
        <w:rPr>
          <w:noProof/>
          <w:cs/>
        </w:rPr>
        <w:t>‎</w:t>
      </w:r>
      <w:r w:rsidR="006F6429" w:rsidRPr="00B17ABA">
        <w:rPr>
          <w:noProof/>
        </w:rPr>
        <w:t>7</w:t>
      </w:r>
      <w:r w:rsidR="006F6429" w:rsidRPr="00B17ABA">
        <w:t>.</w:t>
      </w:r>
      <w:r w:rsidR="006F6429" w:rsidRPr="00B17ABA">
        <w:rPr>
          <w:noProof/>
        </w:rPr>
        <w:t>6</w:t>
      </w:r>
      <w:r w:rsidRPr="00B17ABA">
        <w:fldChar w:fldCharType="end"/>
      </w:r>
      <w:r w:rsidRPr="00B17ABA">
        <w:t>.</w:t>
      </w:r>
    </w:p>
    <w:p w:rsidR="00CD7E5E" w:rsidRPr="00B17ABA" w:rsidRDefault="00CD7E5E" w:rsidP="009923E9"/>
    <w:p w:rsidR="006F2585" w:rsidRPr="00B17ABA" w:rsidRDefault="006F2585" w:rsidP="009923E9">
      <w:pPr>
        <w:spacing w:after="0"/>
      </w:pPr>
      <w:r w:rsidRPr="00B17ABA">
        <w:rPr>
          <w:noProof/>
          <w:lang w:eastAsia="ko-KR"/>
        </w:rPr>
        <w:drawing>
          <wp:inline distT="0" distB="0" distL="0" distR="0" wp14:anchorId="2D94631C" wp14:editId="30AB0124">
            <wp:extent cx="4572000" cy="426720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6F2585" w:rsidRPr="004E7973" w:rsidRDefault="006F2585" w:rsidP="009923E9">
      <w:pPr>
        <w:jc w:val="center"/>
      </w:pPr>
      <w:r w:rsidRPr="00B17ABA">
        <w:t>Figure A8.1. Convergence depending on the definition of the neighbourhood</w:t>
      </w:r>
    </w:p>
    <w:sectPr w:rsidR="006F2585" w:rsidRPr="004E7973" w:rsidSect="009923E9">
      <w:pgSz w:w="11906" w:h="16838"/>
      <w:pgMar w:top="1418" w:right="1701" w:bottom="226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4E30" w:rsidRDefault="00C64E30" w:rsidP="008C283C">
      <w:pPr>
        <w:spacing w:line="240" w:lineRule="auto"/>
      </w:pPr>
      <w:r>
        <w:separator/>
      </w:r>
    </w:p>
  </w:endnote>
  <w:endnote w:type="continuationSeparator" w:id="0">
    <w:p w:rsidR="00C64E30" w:rsidRDefault="00C64E30" w:rsidP="008C28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Frutiger 45 Light">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slonTwoTwentyFour-Book">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UOS Blake">
    <w:altName w:val="Malgun Gothic"/>
    <w:charset w:val="00"/>
    <w:family w:val="swiss"/>
    <w:pitch w:val="variable"/>
    <w:sig w:usb0="8000002F" w:usb1="4000004A" w:usb2="00000000" w:usb3="00000000" w:csb0="00000011" w:csb1="00000000"/>
  </w:font>
  <w:font w:name="PMingLiU">
    <w:altName w:val="新細明體"/>
    <w:panose1 w:val="02020500000000000000"/>
    <w:charset w:val="88"/>
    <w:family w:val="roman"/>
    <w:pitch w:val="variable"/>
    <w:sig w:usb0="A00002FF" w:usb1="28CFFCFA" w:usb2="00000016" w:usb3="00000000" w:csb0="00100001" w:csb1="00000000"/>
  </w:font>
  <w:font w:name="TimesNewRomanPSMT">
    <w:panose1 w:val="00000000000000000000"/>
    <w:charset w:val="00"/>
    <w:family w:val="roman"/>
    <w:notTrueType/>
    <w:pitch w:val="default"/>
    <w:sig w:usb0="00000003" w:usb1="00000000" w:usb2="00000000" w:usb3="00000000" w:csb0="00000001" w:csb1="00000000"/>
  </w:font>
  <w:font w:name="휴먼명조">
    <w:altName w:val="Arial Unicode MS"/>
    <w:panose1 w:val="00000000000000000000"/>
    <w:charset w:val="81"/>
    <w:family w:val="roman"/>
    <w:notTrueType/>
    <w:pitch w:val="default"/>
    <w:sig w:usb0="00000000" w:usb1="09060000" w:usb2="00000010" w:usb3="00000000" w:csb0="00080000" w:csb1="00000000"/>
  </w:font>
  <w:font w:name="Sabon-Roman">
    <w:altName w:val="Times New Roman"/>
    <w:panose1 w:val="00000000000000000000"/>
    <w:charset w:val="00"/>
    <w:family w:val="auto"/>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AGaramond">
    <w:altName w:val="AGaramond"/>
    <w:panose1 w:val="00000000000000000000"/>
    <w:charset w:val="00"/>
    <w:family w:val="roman"/>
    <w:notTrueType/>
    <w:pitch w:val="default"/>
    <w:sig w:usb0="00000003" w:usb1="00000000" w:usb2="00000000" w:usb3="00000000" w:csb0="00000001" w:csb1="00000000"/>
  </w:font>
  <w:font w:name="NewBaskervilleITCbyBT-Roman">
    <w:altName w:val="MS Mincho"/>
    <w:panose1 w:val="00000000000000000000"/>
    <w:charset w:val="80"/>
    <w:family w:val="roman"/>
    <w:notTrueType/>
    <w:pitch w:val="default"/>
    <w:sig w:usb0="00000001" w:usb1="08070000" w:usb2="00000010" w:usb3="00000000" w:csb0="00020000" w:csb1="00000000"/>
  </w:font>
  <w:font w:name="Colonna MT">
    <w:panose1 w:val="04020805060202030203"/>
    <w:charset w:val="00"/>
    <w:family w:val="decorative"/>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111A" w:rsidRDefault="007F111A" w:rsidP="008F37F0">
    <w:pPr>
      <w:pStyle w:val="Footer"/>
      <w:jc w:val="center"/>
    </w:pPr>
  </w:p>
  <w:p w:rsidR="007F111A" w:rsidRDefault="007F111A" w:rsidP="00ED61A3">
    <w:pPr>
      <w:pStyle w:val="Footer"/>
      <w:ind w:right="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0226606"/>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253</w:t>
        </w:r>
        <w:r>
          <w:rPr>
            <w:noProof/>
          </w:rPr>
          <w:fldChar w:fldCharType="end"/>
        </w:r>
      </w:p>
    </w:sdtContent>
  </w:sdt>
  <w:p w:rsidR="007F111A" w:rsidRDefault="007F111A">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4953517"/>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326</w:t>
        </w:r>
        <w:r>
          <w:rPr>
            <w:noProof/>
          </w:rPr>
          <w:fldChar w:fldCharType="end"/>
        </w:r>
      </w:p>
    </w:sdtContent>
  </w:sdt>
  <w:p w:rsidR="007F111A" w:rsidRDefault="007F11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3985934"/>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xv</w:t>
        </w:r>
        <w:r>
          <w:rPr>
            <w:noProof/>
          </w:rPr>
          <w:fldChar w:fldCharType="end"/>
        </w:r>
      </w:p>
    </w:sdtContent>
  </w:sdt>
  <w:p w:rsidR="007F111A" w:rsidRDefault="007F111A" w:rsidP="00ED61A3">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5443212"/>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3</w:t>
        </w:r>
        <w:r>
          <w:rPr>
            <w:noProof/>
          </w:rPr>
          <w:fldChar w:fldCharType="end"/>
        </w:r>
      </w:p>
    </w:sdtContent>
  </w:sdt>
  <w:p w:rsidR="007F111A" w:rsidRDefault="007F111A" w:rsidP="00ED61A3">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9887534"/>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72</w:t>
        </w:r>
        <w:r>
          <w:rPr>
            <w:noProof/>
          </w:rPr>
          <w:fldChar w:fldCharType="end"/>
        </w:r>
      </w:p>
    </w:sdtContent>
  </w:sdt>
  <w:p w:rsidR="007F111A" w:rsidRDefault="007F111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2010935"/>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74</w:t>
        </w:r>
        <w:r>
          <w:rPr>
            <w:noProof/>
          </w:rPr>
          <w:fldChar w:fldCharType="end"/>
        </w:r>
      </w:p>
    </w:sdtContent>
  </w:sdt>
  <w:p w:rsidR="007F111A" w:rsidRDefault="007F111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720133"/>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96</w:t>
        </w:r>
        <w:r>
          <w:rPr>
            <w:noProof/>
          </w:rPr>
          <w:fldChar w:fldCharType="end"/>
        </w:r>
      </w:p>
    </w:sdtContent>
  </w:sdt>
  <w:p w:rsidR="007F111A" w:rsidRDefault="007F111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5380936"/>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163</w:t>
        </w:r>
        <w:r>
          <w:rPr>
            <w:noProof/>
          </w:rPr>
          <w:fldChar w:fldCharType="end"/>
        </w:r>
      </w:p>
    </w:sdtContent>
  </w:sdt>
  <w:p w:rsidR="007F111A" w:rsidRDefault="007F111A">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8480442"/>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166</w:t>
        </w:r>
        <w:r>
          <w:rPr>
            <w:noProof/>
          </w:rPr>
          <w:fldChar w:fldCharType="end"/>
        </w:r>
      </w:p>
    </w:sdtContent>
  </w:sdt>
  <w:p w:rsidR="007F111A" w:rsidRDefault="007F111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501652"/>
      <w:docPartObj>
        <w:docPartGallery w:val="Page Numbers (Bottom of Page)"/>
        <w:docPartUnique/>
      </w:docPartObj>
    </w:sdtPr>
    <w:sdtEndPr>
      <w:rPr>
        <w:noProof/>
      </w:rPr>
    </w:sdtEndPr>
    <w:sdtContent>
      <w:p w:rsidR="007F111A" w:rsidRDefault="007F111A">
        <w:pPr>
          <w:pStyle w:val="Footer"/>
          <w:jc w:val="center"/>
        </w:pPr>
        <w:r>
          <w:fldChar w:fldCharType="begin"/>
        </w:r>
        <w:r>
          <w:instrText xml:space="preserve"> PAGE   \* MERGEFORMAT </w:instrText>
        </w:r>
        <w:r>
          <w:fldChar w:fldCharType="separate"/>
        </w:r>
        <w:r w:rsidR="00AE7805">
          <w:rPr>
            <w:noProof/>
          </w:rPr>
          <w:t>191</w:t>
        </w:r>
        <w:r>
          <w:rPr>
            <w:noProof/>
          </w:rPr>
          <w:fldChar w:fldCharType="end"/>
        </w:r>
      </w:p>
    </w:sdtContent>
  </w:sdt>
  <w:p w:rsidR="007F111A" w:rsidRDefault="007F11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4E30" w:rsidRDefault="00C64E30" w:rsidP="008C283C">
      <w:pPr>
        <w:spacing w:line="240" w:lineRule="auto"/>
      </w:pPr>
      <w:r>
        <w:separator/>
      </w:r>
    </w:p>
  </w:footnote>
  <w:footnote w:type="continuationSeparator" w:id="0">
    <w:p w:rsidR="00C64E30" w:rsidRDefault="00C64E30" w:rsidP="008C283C">
      <w:pPr>
        <w:spacing w:line="240" w:lineRule="auto"/>
      </w:pPr>
      <w:r>
        <w:continuationSeparator/>
      </w:r>
    </w:p>
  </w:footnote>
  <w:footnote w:id="1">
    <w:p w:rsidR="007F111A" w:rsidRDefault="007F111A" w:rsidP="00823438">
      <w:pPr>
        <w:pStyle w:val="FootnoteText"/>
        <w:ind w:firstLine="0"/>
      </w:pPr>
      <w:r>
        <w:rPr>
          <w:rStyle w:val="FootnoteReference"/>
        </w:rPr>
        <w:footnoteRef/>
      </w:r>
      <w:r>
        <w:t xml:space="preserve"> </w:t>
      </w:r>
      <w:r w:rsidRPr="006B37FC">
        <w:t>Most of the description in this section is based on Current Medical Diagnosis and Treatment</w:t>
      </w:r>
      <w:r w:rsidR="00823438" w:rsidRPr="00823438">
        <w:rPr>
          <w:vertAlign w:val="superscript"/>
        </w:rPr>
        <w:t>[228]</w:t>
      </w:r>
      <w:r w:rsidR="00823438">
        <w:t xml:space="preserve"> </w:t>
      </w:r>
      <w:r w:rsidRPr="006B37FC">
        <w:t>and Applied Therapeutics: The Clinical Use of Drugs</w:t>
      </w:r>
      <w:r w:rsidR="00823438" w:rsidRPr="00823438">
        <w:rPr>
          <w:vertAlign w:val="superscript"/>
        </w:rPr>
        <w:t>[229]</w:t>
      </w:r>
      <w:r w:rsidRPr="006B37FC">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111A" w:rsidRDefault="007F11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F0C11"/>
    <w:multiLevelType w:val="hybridMultilevel"/>
    <w:tmpl w:val="1EACF534"/>
    <w:lvl w:ilvl="0" w:tplc="7A84B6F0">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A4BAC"/>
    <w:multiLevelType w:val="hybridMultilevel"/>
    <w:tmpl w:val="C0B8D6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6285648"/>
    <w:multiLevelType w:val="hybridMultilevel"/>
    <w:tmpl w:val="47DAEC7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0948B6"/>
    <w:multiLevelType w:val="hybridMultilevel"/>
    <w:tmpl w:val="F07A1A2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AD131A7"/>
    <w:multiLevelType w:val="hybridMultilevel"/>
    <w:tmpl w:val="110C6296"/>
    <w:lvl w:ilvl="0" w:tplc="2722A9BE">
      <w:start w:val="3"/>
      <w:numFmt w:val="bullet"/>
      <w:lvlText w:val="-"/>
      <w:lvlJc w:val="left"/>
      <w:pPr>
        <w:ind w:left="1440" w:hanging="360"/>
      </w:pPr>
      <w:rPr>
        <w:rFonts w:ascii="Cambria" w:eastAsiaTheme="minorEastAsia" w:hAnsi="Cambria"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0B5910A5"/>
    <w:multiLevelType w:val="hybridMultilevel"/>
    <w:tmpl w:val="5ADAD580"/>
    <w:lvl w:ilvl="0" w:tplc="2722A9BE">
      <w:start w:val="3"/>
      <w:numFmt w:val="bullet"/>
      <w:lvlText w:val="-"/>
      <w:lvlJc w:val="left"/>
      <w:pPr>
        <w:ind w:left="1080" w:hanging="360"/>
      </w:pPr>
      <w:rPr>
        <w:rFonts w:ascii="Cambria" w:eastAsiaTheme="minorEastAsia" w:hAnsi="Cambri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0C4155AA"/>
    <w:multiLevelType w:val="hybridMultilevel"/>
    <w:tmpl w:val="5476A606"/>
    <w:lvl w:ilvl="0" w:tplc="7A84B6F0">
      <w:start w:val="1"/>
      <w:numFmt w:val="bullet"/>
      <w:lvlText w:val="•"/>
      <w:lvlJc w:val="left"/>
      <w:pPr>
        <w:ind w:left="1713" w:hanging="360"/>
      </w:pPr>
      <w:rPr>
        <w:rFonts w:ascii="Arial" w:hAnsi="Aria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7">
    <w:nsid w:val="0CBF3188"/>
    <w:multiLevelType w:val="hybridMultilevel"/>
    <w:tmpl w:val="D63EB8F6"/>
    <w:lvl w:ilvl="0" w:tplc="A5D43096">
      <w:numFmt w:val="bullet"/>
      <w:lvlText w:val="-"/>
      <w:lvlJc w:val="left"/>
      <w:pPr>
        <w:ind w:left="1800" w:hanging="360"/>
      </w:pPr>
      <w:rPr>
        <w:rFonts w:ascii="Calibri" w:eastAsia="Malgun Gothic" w:hAnsi="Calibri"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nsid w:val="0D4F442E"/>
    <w:multiLevelType w:val="hybridMultilevel"/>
    <w:tmpl w:val="A8508BC6"/>
    <w:lvl w:ilvl="0" w:tplc="08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nsid w:val="0EBA1CD8"/>
    <w:multiLevelType w:val="hybridMultilevel"/>
    <w:tmpl w:val="A840488C"/>
    <w:lvl w:ilvl="0" w:tplc="08090001">
      <w:start w:val="1"/>
      <w:numFmt w:val="bullet"/>
      <w:lvlText w:val=""/>
      <w:lvlJc w:val="left"/>
      <w:pPr>
        <w:ind w:left="1080" w:hanging="360"/>
      </w:pPr>
      <w:rPr>
        <w:rFonts w:ascii="Symbol" w:hAnsi="Symbol" w:hint="default"/>
      </w:rPr>
    </w:lvl>
    <w:lvl w:ilvl="1" w:tplc="44A4CDD6">
      <w:numFmt w:val="bullet"/>
      <w:lvlText w:val="-"/>
      <w:lvlJc w:val="left"/>
      <w:pPr>
        <w:ind w:left="1800" w:hanging="360"/>
      </w:pPr>
      <w:rPr>
        <w:rFonts w:ascii="Calibri" w:eastAsiaTheme="minorEastAsia" w:hAnsi="Calibri" w:cstheme="minorBidi"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117201A3"/>
    <w:multiLevelType w:val="hybridMultilevel"/>
    <w:tmpl w:val="CDBE8DB0"/>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1B174DE"/>
    <w:multiLevelType w:val="hybridMultilevel"/>
    <w:tmpl w:val="88A82C46"/>
    <w:lvl w:ilvl="0" w:tplc="2722A9BE">
      <w:start w:val="3"/>
      <w:numFmt w:val="bullet"/>
      <w:lvlText w:val="-"/>
      <w:lvlJc w:val="left"/>
      <w:pPr>
        <w:ind w:left="1800" w:hanging="360"/>
      </w:pPr>
      <w:rPr>
        <w:rFonts w:ascii="Cambria" w:eastAsiaTheme="minorEastAsia" w:hAnsi="Cambria"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nsid w:val="16353151"/>
    <w:multiLevelType w:val="hybridMultilevel"/>
    <w:tmpl w:val="5E846FD4"/>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nsid w:val="1701488C"/>
    <w:multiLevelType w:val="hybridMultilevel"/>
    <w:tmpl w:val="CE7E70E6"/>
    <w:lvl w:ilvl="0" w:tplc="E3501FCA">
      <w:start w:val="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005AFE"/>
    <w:multiLevelType w:val="hybridMultilevel"/>
    <w:tmpl w:val="990A7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EB3046"/>
    <w:multiLevelType w:val="hybridMultilevel"/>
    <w:tmpl w:val="C5387CEA"/>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A0E3A0A"/>
    <w:multiLevelType w:val="hybridMultilevel"/>
    <w:tmpl w:val="8D9292AC"/>
    <w:lvl w:ilvl="0" w:tplc="DC3C8728">
      <w:start w:val="1"/>
      <w:numFmt w:val="bullet"/>
      <w:lvlText w:val="о"/>
      <w:lvlJc w:val="left"/>
      <w:pPr>
        <w:ind w:left="800" w:hanging="400"/>
      </w:pPr>
      <w:rPr>
        <w:rFonts w:ascii="Calibri" w:eastAsia="Malgun Gothic" w:hAnsi="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7">
    <w:nsid w:val="1CA35F1D"/>
    <w:multiLevelType w:val="hybridMultilevel"/>
    <w:tmpl w:val="6228F7F2"/>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nsid w:val="1D770299"/>
    <w:multiLevelType w:val="hybridMultilevel"/>
    <w:tmpl w:val="91282C2A"/>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9">
    <w:nsid w:val="1D84005A"/>
    <w:multiLevelType w:val="hybridMultilevel"/>
    <w:tmpl w:val="684CB7D4"/>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nsid w:val="1E1661C5"/>
    <w:multiLevelType w:val="hybridMultilevel"/>
    <w:tmpl w:val="25E88E72"/>
    <w:lvl w:ilvl="0" w:tplc="44A4CDD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3ED6254"/>
    <w:multiLevelType w:val="hybridMultilevel"/>
    <w:tmpl w:val="A0B6F2DA"/>
    <w:lvl w:ilvl="0" w:tplc="7A84B6F0">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40A4BF2"/>
    <w:multiLevelType w:val="hybridMultilevel"/>
    <w:tmpl w:val="AF3E7CE8"/>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3">
    <w:nsid w:val="265E3040"/>
    <w:multiLevelType w:val="hybridMultilevel"/>
    <w:tmpl w:val="764CA1A6"/>
    <w:lvl w:ilvl="0" w:tplc="5CC45434">
      <w:start w:val="1"/>
      <w:numFmt w:val="bullet"/>
      <w:lvlText w:val=""/>
      <w:lvlJc w:val="left"/>
      <w:pPr>
        <w:ind w:left="760" w:hanging="36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4">
    <w:nsid w:val="29457F2D"/>
    <w:multiLevelType w:val="hybridMultilevel"/>
    <w:tmpl w:val="90CE9D6C"/>
    <w:lvl w:ilvl="0" w:tplc="7A84B6F0">
      <w:start w:val="1"/>
      <w:numFmt w:val="bullet"/>
      <w:lvlText w:val="•"/>
      <w:lvlJc w:val="left"/>
      <w:pPr>
        <w:ind w:left="1571" w:hanging="360"/>
      </w:pPr>
      <w:rPr>
        <w:rFonts w:ascii="Arial" w:hAnsi="Aria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5">
    <w:nsid w:val="2B075395"/>
    <w:multiLevelType w:val="hybridMultilevel"/>
    <w:tmpl w:val="80B07B32"/>
    <w:lvl w:ilvl="0" w:tplc="B8ECC388">
      <w:start w:val="1"/>
      <w:numFmt w:val="decimal"/>
      <w:lvlText w:val="%1)"/>
      <w:lvlJc w:val="left"/>
      <w:pPr>
        <w:ind w:left="1240" w:hanging="400"/>
      </w:pPr>
      <w:rPr>
        <w:rFonts w:hint="eastAsia"/>
      </w:rPr>
    </w:lvl>
    <w:lvl w:ilvl="1" w:tplc="04090019" w:tentative="1">
      <w:start w:val="1"/>
      <w:numFmt w:val="upperLetter"/>
      <w:lvlText w:val="%2."/>
      <w:lvlJc w:val="left"/>
      <w:pPr>
        <w:ind w:left="1640" w:hanging="400"/>
      </w:pPr>
    </w:lvl>
    <w:lvl w:ilvl="2" w:tplc="0409001B" w:tentative="1">
      <w:start w:val="1"/>
      <w:numFmt w:val="lowerRoman"/>
      <w:lvlText w:val="%3."/>
      <w:lvlJc w:val="right"/>
      <w:pPr>
        <w:ind w:left="2040" w:hanging="400"/>
      </w:pPr>
    </w:lvl>
    <w:lvl w:ilvl="3" w:tplc="0409000F" w:tentative="1">
      <w:start w:val="1"/>
      <w:numFmt w:val="decimal"/>
      <w:lvlText w:val="%4."/>
      <w:lvlJc w:val="left"/>
      <w:pPr>
        <w:ind w:left="2440" w:hanging="400"/>
      </w:pPr>
    </w:lvl>
    <w:lvl w:ilvl="4" w:tplc="04090019" w:tentative="1">
      <w:start w:val="1"/>
      <w:numFmt w:val="upperLetter"/>
      <w:lvlText w:val="%5."/>
      <w:lvlJc w:val="left"/>
      <w:pPr>
        <w:ind w:left="2840" w:hanging="400"/>
      </w:pPr>
    </w:lvl>
    <w:lvl w:ilvl="5" w:tplc="0409001B" w:tentative="1">
      <w:start w:val="1"/>
      <w:numFmt w:val="lowerRoman"/>
      <w:lvlText w:val="%6."/>
      <w:lvlJc w:val="right"/>
      <w:pPr>
        <w:ind w:left="3240" w:hanging="400"/>
      </w:pPr>
    </w:lvl>
    <w:lvl w:ilvl="6" w:tplc="0409000F" w:tentative="1">
      <w:start w:val="1"/>
      <w:numFmt w:val="decimal"/>
      <w:lvlText w:val="%7."/>
      <w:lvlJc w:val="left"/>
      <w:pPr>
        <w:ind w:left="3640" w:hanging="400"/>
      </w:pPr>
    </w:lvl>
    <w:lvl w:ilvl="7" w:tplc="04090019" w:tentative="1">
      <w:start w:val="1"/>
      <w:numFmt w:val="upperLetter"/>
      <w:lvlText w:val="%8."/>
      <w:lvlJc w:val="left"/>
      <w:pPr>
        <w:ind w:left="4040" w:hanging="400"/>
      </w:pPr>
    </w:lvl>
    <w:lvl w:ilvl="8" w:tplc="0409001B" w:tentative="1">
      <w:start w:val="1"/>
      <w:numFmt w:val="lowerRoman"/>
      <w:lvlText w:val="%9."/>
      <w:lvlJc w:val="right"/>
      <w:pPr>
        <w:ind w:left="4440" w:hanging="400"/>
      </w:pPr>
    </w:lvl>
  </w:abstractNum>
  <w:abstractNum w:abstractNumId="26">
    <w:nsid w:val="2C0A421D"/>
    <w:multiLevelType w:val="hybridMultilevel"/>
    <w:tmpl w:val="04661ED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7">
    <w:nsid w:val="2DE20527"/>
    <w:multiLevelType w:val="hybridMultilevel"/>
    <w:tmpl w:val="A82653FC"/>
    <w:lvl w:ilvl="0" w:tplc="7A84B6F0">
      <w:start w:val="1"/>
      <w:numFmt w:val="bullet"/>
      <w:lvlText w:val="•"/>
      <w:lvlJc w:val="left"/>
      <w:pPr>
        <w:tabs>
          <w:tab w:val="num" w:pos="720"/>
        </w:tabs>
        <w:ind w:left="720" w:hanging="360"/>
      </w:pPr>
      <w:rPr>
        <w:rFonts w:ascii="Arial" w:hAnsi="Arial" w:hint="default"/>
      </w:rPr>
    </w:lvl>
    <w:lvl w:ilvl="1" w:tplc="C2245314" w:tentative="1">
      <w:start w:val="1"/>
      <w:numFmt w:val="bullet"/>
      <w:lvlText w:val="•"/>
      <w:lvlJc w:val="left"/>
      <w:pPr>
        <w:tabs>
          <w:tab w:val="num" w:pos="1440"/>
        </w:tabs>
        <w:ind w:left="1440" w:hanging="360"/>
      </w:pPr>
      <w:rPr>
        <w:rFonts w:ascii="Arial" w:hAnsi="Arial" w:hint="default"/>
      </w:rPr>
    </w:lvl>
    <w:lvl w:ilvl="2" w:tplc="981876B2" w:tentative="1">
      <w:start w:val="1"/>
      <w:numFmt w:val="bullet"/>
      <w:lvlText w:val="•"/>
      <w:lvlJc w:val="left"/>
      <w:pPr>
        <w:tabs>
          <w:tab w:val="num" w:pos="2160"/>
        </w:tabs>
        <w:ind w:left="2160" w:hanging="360"/>
      </w:pPr>
      <w:rPr>
        <w:rFonts w:ascii="Arial" w:hAnsi="Arial" w:hint="default"/>
      </w:rPr>
    </w:lvl>
    <w:lvl w:ilvl="3" w:tplc="F94C6230" w:tentative="1">
      <w:start w:val="1"/>
      <w:numFmt w:val="bullet"/>
      <w:lvlText w:val="•"/>
      <w:lvlJc w:val="left"/>
      <w:pPr>
        <w:tabs>
          <w:tab w:val="num" w:pos="2880"/>
        </w:tabs>
        <w:ind w:left="2880" w:hanging="360"/>
      </w:pPr>
      <w:rPr>
        <w:rFonts w:ascii="Arial" w:hAnsi="Arial" w:hint="default"/>
      </w:rPr>
    </w:lvl>
    <w:lvl w:ilvl="4" w:tplc="52B0C20C" w:tentative="1">
      <w:start w:val="1"/>
      <w:numFmt w:val="bullet"/>
      <w:lvlText w:val="•"/>
      <w:lvlJc w:val="left"/>
      <w:pPr>
        <w:tabs>
          <w:tab w:val="num" w:pos="3600"/>
        </w:tabs>
        <w:ind w:left="3600" w:hanging="360"/>
      </w:pPr>
      <w:rPr>
        <w:rFonts w:ascii="Arial" w:hAnsi="Arial" w:hint="default"/>
      </w:rPr>
    </w:lvl>
    <w:lvl w:ilvl="5" w:tplc="024EE2D8" w:tentative="1">
      <w:start w:val="1"/>
      <w:numFmt w:val="bullet"/>
      <w:lvlText w:val="•"/>
      <w:lvlJc w:val="left"/>
      <w:pPr>
        <w:tabs>
          <w:tab w:val="num" w:pos="4320"/>
        </w:tabs>
        <w:ind w:left="4320" w:hanging="360"/>
      </w:pPr>
      <w:rPr>
        <w:rFonts w:ascii="Arial" w:hAnsi="Arial" w:hint="default"/>
      </w:rPr>
    </w:lvl>
    <w:lvl w:ilvl="6" w:tplc="177439B0" w:tentative="1">
      <w:start w:val="1"/>
      <w:numFmt w:val="bullet"/>
      <w:lvlText w:val="•"/>
      <w:lvlJc w:val="left"/>
      <w:pPr>
        <w:tabs>
          <w:tab w:val="num" w:pos="5040"/>
        </w:tabs>
        <w:ind w:left="5040" w:hanging="360"/>
      </w:pPr>
      <w:rPr>
        <w:rFonts w:ascii="Arial" w:hAnsi="Arial" w:hint="default"/>
      </w:rPr>
    </w:lvl>
    <w:lvl w:ilvl="7" w:tplc="64CC67AA" w:tentative="1">
      <w:start w:val="1"/>
      <w:numFmt w:val="bullet"/>
      <w:lvlText w:val="•"/>
      <w:lvlJc w:val="left"/>
      <w:pPr>
        <w:tabs>
          <w:tab w:val="num" w:pos="5760"/>
        </w:tabs>
        <w:ind w:left="5760" w:hanging="360"/>
      </w:pPr>
      <w:rPr>
        <w:rFonts w:ascii="Arial" w:hAnsi="Arial" w:hint="default"/>
      </w:rPr>
    </w:lvl>
    <w:lvl w:ilvl="8" w:tplc="75AE0FE4" w:tentative="1">
      <w:start w:val="1"/>
      <w:numFmt w:val="bullet"/>
      <w:lvlText w:val="•"/>
      <w:lvlJc w:val="left"/>
      <w:pPr>
        <w:tabs>
          <w:tab w:val="num" w:pos="6480"/>
        </w:tabs>
        <w:ind w:left="6480" w:hanging="360"/>
      </w:pPr>
      <w:rPr>
        <w:rFonts w:ascii="Arial" w:hAnsi="Arial" w:hint="default"/>
      </w:rPr>
    </w:lvl>
  </w:abstractNum>
  <w:abstractNum w:abstractNumId="28">
    <w:nsid w:val="2DEF63E7"/>
    <w:multiLevelType w:val="hybridMultilevel"/>
    <w:tmpl w:val="14A687BE"/>
    <w:lvl w:ilvl="0" w:tplc="7A84B6F0">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30DA5AAF"/>
    <w:multiLevelType w:val="hybridMultilevel"/>
    <w:tmpl w:val="19760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311403EA"/>
    <w:multiLevelType w:val="hybridMultilevel"/>
    <w:tmpl w:val="91529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1181EE6"/>
    <w:multiLevelType w:val="hybridMultilevel"/>
    <w:tmpl w:val="19588CF4"/>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2">
    <w:nsid w:val="327B5D4C"/>
    <w:multiLevelType w:val="hybridMultilevel"/>
    <w:tmpl w:val="6FF0BFCE"/>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4C06646"/>
    <w:multiLevelType w:val="hybridMultilevel"/>
    <w:tmpl w:val="A7C01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38FB39A2"/>
    <w:multiLevelType w:val="hybridMultilevel"/>
    <w:tmpl w:val="044299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94D7645"/>
    <w:multiLevelType w:val="hybridMultilevel"/>
    <w:tmpl w:val="FC2CE024"/>
    <w:lvl w:ilvl="0" w:tplc="DC3C8728">
      <w:start w:val="1"/>
      <w:numFmt w:val="bullet"/>
      <w:lvlText w:val="о"/>
      <w:lvlJc w:val="left"/>
      <w:pPr>
        <w:ind w:left="1200" w:hanging="400"/>
      </w:pPr>
      <w:rPr>
        <w:rFonts w:ascii="Calibri" w:eastAsia="Malgun Gothic" w:hAnsi="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6">
    <w:nsid w:val="3A5C0F19"/>
    <w:multiLevelType w:val="hybridMultilevel"/>
    <w:tmpl w:val="A998D2F8"/>
    <w:lvl w:ilvl="0" w:tplc="7A84B6F0">
      <w:start w:val="1"/>
      <w:numFmt w:val="bullet"/>
      <w:lvlText w:val="•"/>
      <w:lvlJc w:val="left"/>
      <w:pPr>
        <w:ind w:left="1287" w:hanging="360"/>
      </w:pPr>
      <w:rPr>
        <w:rFonts w:ascii="Arial" w:hAnsi="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7">
    <w:nsid w:val="3A935084"/>
    <w:multiLevelType w:val="hybridMultilevel"/>
    <w:tmpl w:val="364EAB44"/>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8">
    <w:nsid w:val="3D7570AF"/>
    <w:multiLevelType w:val="hybridMultilevel"/>
    <w:tmpl w:val="862CC4BA"/>
    <w:lvl w:ilvl="0" w:tplc="2722A9BE">
      <w:start w:val="3"/>
      <w:numFmt w:val="bullet"/>
      <w:lvlText w:val="-"/>
      <w:lvlJc w:val="left"/>
      <w:pPr>
        <w:ind w:left="1440" w:hanging="360"/>
      </w:pPr>
      <w:rPr>
        <w:rFonts w:ascii="Cambria" w:eastAsiaTheme="minorEastAsia" w:hAnsi="Cambria"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9">
    <w:nsid w:val="3F56753E"/>
    <w:multiLevelType w:val="hybridMultilevel"/>
    <w:tmpl w:val="2CB6BF90"/>
    <w:lvl w:ilvl="0" w:tplc="7A84B6F0">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3F9A31A5"/>
    <w:multiLevelType w:val="hybridMultilevel"/>
    <w:tmpl w:val="77F46F6C"/>
    <w:lvl w:ilvl="0" w:tplc="CFDCDE38">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42AD2414"/>
    <w:multiLevelType w:val="hybridMultilevel"/>
    <w:tmpl w:val="AE403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43833EE6"/>
    <w:multiLevelType w:val="hybridMultilevel"/>
    <w:tmpl w:val="E564BD5C"/>
    <w:lvl w:ilvl="0" w:tplc="DC3C8728">
      <w:start w:val="1"/>
      <w:numFmt w:val="bullet"/>
      <w:lvlText w:val="о"/>
      <w:lvlJc w:val="left"/>
      <w:pPr>
        <w:ind w:left="1020" w:hanging="360"/>
      </w:pPr>
      <w:rPr>
        <w:rFonts w:ascii="Calibri" w:eastAsia="Malgun Gothic" w:hAnsi="Calibri" w:hint="default"/>
      </w:rPr>
    </w:lvl>
    <w:lvl w:ilvl="1" w:tplc="08090003" w:tentative="1">
      <w:start w:val="1"/>
      <w:numFmt w:val="bullet"/>
      <w:lvlText w:val="o"/>
      <w:lvlJc w:val="left"/>
      <w:pPr>
        <w:ind w:left="1740" w:hanging="360"/>
      </w:pPr>
      <w:rPr>
        <w:rFonts w:ascii="Courier New" w:hAnsi="Courier New" w:cs="Courier New" w:hint="default"/>
      </w:rPr>
    </w:lvl>
    <w:lvl w:ilvl="2" w:tplc="08090005" w:tentative="1">
      <w:start w:val="1"/>
      <w:numFmt w:val="bullet"/>
      <w:lvlText w:val=""/>
      <w:lvlJc w:val="left"/>
      <w:pPr>
        <w:ind w:left="2460" w:hanging="360"/>
      </w:pPr>
      <w:rPr>
        <w:rFonts w:ascii="Wingdings" w:hAnsi="Wingdings" w:hint="default"/>
      </w:rPr>
    </w:lvl>
    <w:lvl w:ilvl="3" w:tplc="08090001" w:tentative="1">
      <w:start w:val="1"/>
      <w:numFmt w:val="bullet"/>
      <w:lvlText w:val=""/>
      <w:lvlJc w:val="left"/>
      <w:pPr>
        <w:ind w:left="3180" w:hanging="360"/>
      </w:pPr>
      <w:rPr>
        <w:rFonts w:ascii="Symbol" w:hAnsi="Symbol" w:hint="default"/>
      </w:rPr>
    </w:lvl>
    <w:lvl w:ilvl="4" w:tplc="08090003" w:tentative="1">
      <w:start w:val="1"/>
      <w:numFmt w:val="bullet"/>
      <w:lvlText w:val="o"/>
      <w:lvlJc w:val="left"/>
      <w:pPr>
        <w:ind w:left="3900" w:hanging="360"/>
      </w:pPr>
      <w:rPr>
        <w:rFonts w:ascii="Courier New" w:hAnsi="Courier New" w:cs="Courier New" w:hint="default"/>
      </w:rPr>
    </w:lvl>
    <w:lvl w:ilvl="5" w:tplc="08090005" w:tentative="1">
      <w:start w:val="1"/>
      <w:numFmt w:val="bullet"/>
      <w:lvlText w:val=""/>
      <w:lvlJc w:val="left"/>
      <w:pPr>
        <w:ind w:left="4620" w:hanging="360"/>
      </w:pPr>
      <w:rPr>
        <w:rFonts w:ascii="Wingdings" w:hAnsi="Wingdings" w:hint="default"/>
      </w:rPr>
    </w:lvl>
    <w:lvl w:ilvl="6" w:tplc="08090001" w:tentative="1">
      <w:start w:val="1"/>
      <w:numFmt w:val="bullet"/>
      <w:lvlText w:val=""/>
      <w:lvlJc w:val="left"/>
      <w:pPr>
        <w:ind w:left="5340" w:hanging="360"/>
      </w:pPr>
      <w:rPr>
        <w:rFonts w:ascii="Symbol" w:hAnsi="Symbol" w:hint="default"/>
      </w:rPr>
    </w:lvl>
    <w:lvl w:ilvl="7" w:tplc="08090003" w:tentative="1">
      <w:start w:val="1"/>
      <w:numFmt w:val="bullet"/>
      <w:lvlText w:val="o"/>
      <w:lvlJc w:val="left"/>
      <w:pPr>
        <w:ind w:left="6060" w:hanging="360"/>
      </w:pPr>
      <w:rPr>
        <w:rFonts w:ascii="Courier New" w:hAnsi="Courier New" w:cs="Courier New" w:hint="default"/>
      </w:rPr>
    </w:lvl>
    <w:lvl w:ilvl="8" w:tplc="08090005" w:tentative="1">
      <w:start w:val="1"/>
      <w:numFmt w:val="bullet"/>
      <w:lvlText w:val=""/>
      <w:lvlJc w:val="left"/>
      <w:pPr>
        <w:ind w:left="6780" w:hanging="360"/>
      </w:pPr>
      <w:rPr>
        <w:rFonts w:ascii="Wingdings" w:hAnsi="Wingdings" w:hint="default"/>
      </w:rPr>
    </w:lvl>
  </w:abstractNum>
  <w:abstractNum w:abstractNumId="43">
    <w:nsid w:val="44CD415C"/>
    <w:multiLevelType w:val="hybridMultilevel"/>
    <w:tmpl w:val="46103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45545B37"/>
    <w:multiLevelType w:val="hybridMultilevel"/>
    <w:tmpl w:val="1478C5B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463640DE"/>
    <w:multiLevelType w:val="hybridMultilevel"/>
    <w:tmpl w:val="B252A854"/>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46D21E9B"/>
    <w:multiLevelType w:val="hybridMultilevel"/>
    <w:tmpl w:val="C57CC090"/>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7">
    <w:nsid w:val="4759523E"/>
    <w:multiLevelType w:val="hybridMultilevel"/>
    <w:tmpl w:val="A7CA8AE6"/>
    <w:lvl w:ilvl="0" w:tplc="5CC45434">
      <w:start w:val="1"/>
      <w:numFmt w:val="bullet"/>
      <w:lvlText w:val=""/>
      <w:lvlJc w:val="left"/>
      <w:pPr>
        <w:ind w:left="1120" w:hanging="360"/>
      </w:pPr>
      <w:rPr>
        <w:rFonts w:ascii="Symbol" w:hAnsi="Symbol" w:hint="default"/>
      </w:rPr>
    </w:lvl>
    <w:lvl w:ilvl="1" w:tplc="08090003" w:tentative="1">
      <w:start w:val="1"/>
      <w:numFmt w:val="bullet"/>
      <w:lvlText w:val="o"/>
      <w:lvlJc w:val="left"/>
      <w:pPr>
        <w:ind w:left="1840" w:hanging="360"/>
      </w:pPr>
      <w:rPr>
        <w:rFonts w:ascii="Courier New" w:hAnsi="Courier New" w:cs="Courier New" w:hint="default"/>
      </w:rPr>
    </w:lvl>
    <w:lvl w:ilvl="2" w:tplc="08090005" w:tentative="1">
      <w:start w:val="1"/>
      <w:numFmt w:val="bullet"/>
      <w:lvlText w:val=""/>
      <w:lvlJc w:val="left"/>
      <w:pPr>
        <w:ind w:left="2560" w:hanging="360"/>
      </w:pPr>
      <w:rPr>
        <w:rFonts w:ascii="Wingdings" w:hAnsi="Wingdings" w:hint="default"/>
      </w:rPr>
    </w:lvl>
    <w:lvl w:ilvl="3" w:tplc="08090001" w:tentative="1">
      <w:start w:val="1"/>
      <w:numFmt w:val="bullet"/>
      <w:lvlText w:val=""/>
      <w:lvlJc w:val="left"/>
      <w:pPr>
        <w:ind w:left="3280" w:hanging="360"/>
      </w:pPr>
      <w:rPr>
        <w:rFonts w:ascii="Symbol" w:hAnsi="Symbol" w:hint="default"/>
      </w:rPr>
    </w:lvl>
    <w:lvl w:ilvl="4" w:tplc="08090003" w:tentative="1">
      <w:start w:val="1"/>
      <w:numFmt w:val="bullet"/>
      <w:lvlText w:val="o"/>
      <w:lvlJc w:val="left"/>
      <w:pPr>
        <w:ind w:left="4000" w:hanging="360"/>
      </w:pPr>
      <w:rPr>
        <w:rFonts w:ascii="Courier New" w:hAnsi="Courier New" w:cs="Courier New" w:hint="default"/>
      </w:rPr>
    </w:lvl>
    <w:lvl w:ilvl="5" w:tplc="08090005" w:tentative="1">
      <w:start w:val="1"/>
      <w:numFmt w:val="bullet"/>
      <w:lvlText w:val=""/>
      <w:lvlJc w:val="left"/>
      <w:pPr>
        <w:ind w:left="4720" w:hanging="360"/>
      </w:pPr>
      <w:rPr>
        <w:rFonts w:ascii="Wingdings" w:hAnsi="Wingdings" w:hint="default"/>
      </w:rPr>
    </w:lvl>
    <w:lvl w:ilvl="6" w:tplc="08090001" w:tentative="1">
      <w:start w:val="1"/>
      <w:numFmt w:val="bullet"/>
      <w:lvlText w:val=""/>
      <w:lvlJc w:val="left"/>
      <w:pPr>
        <w:ind w:left="5440" w:hanging="360"/>
      </w:pPr>
      <w:rPr>
        <w:rFonts w:ascii="Symbol" w:hAnsi="Symbol" w:hint="default"/>
      </w:rPr>
    </w:lvl>
    <w:lvl w:ilvl="7" w:tplc="08090003" w:tentative="1">
      <w:start w:val="1"/>
      <w:numFmt w:val="bullet"/>
      <w:lvlText w:val="o"/>
      <w:lvlJc w:val="left"/>
      <w:pPr>
        <w:ind w:left="6160" w:hanging="360"/>
      </w:pPr>
      <w:rPr>
        <w:rFonts w:ascii="Courier New" w:hAnsi="Courier New" w:cs="Courier New" w:hint="default"/>
      </w:rPr>
    </w:lvl>
    <w:lvl w:ilvl="8" w:tplc="08090005" w:tentative="1">
      <w:start w:val="1"/>
      <w:numFmt w:val="bullet"/>
      <w:lvlText w:val=""/>
      <w:lvlJc w:val="left"/>
      <w:pPr>
        <w:ind w:left="6880" w:hanging="360"/>
      </w:pPr>
      <w:rPr>
        <w:rFonts w:ascii="Wingdings" w:hAnsi="Wingdings" w:hint="default"/>
      </w:rPr>
    </w:lvl>
  </w:abstractNum>
  <w:abstractNum w:abstractNumId="48">
    <w:nsid w:val="483021F3"/>
    <w:multiLevelType w:val="hybridMultilevel"/>
    <w:tmpl w:val="7558367C"/>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9">
    <w:nsid w:val="49A8094C"/>
    <w:multiLevelType w:val="hybridMultilevel"/>
    <w:tmpl w:val="2E0AB096"/>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0">
    <w:nsid w:val="4A94557E"/>
    <w:multiLevelType w:val="hybridMultilevel"/>
    <w:tmpl w:val="3738DF06"/>
    <w:lvl w:ilvl="0" w:tplc="2722A9BE">
      <w:start w:val="3"/>
      <w:numFmt w:val="bullet"/>
      <w:lvlText w:val="-"/>
      <w:lvlJc w:val="left"/>
      <w:pPr>
        <w:ind w:left="1080" w:hanging="360"/>
      </w:pPr>
      <w:rPr>
        <w:rFonts w:ascii="Cambria" w:eastAsiaTheme="minorEastAsia" w:hAnsi="Cambri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1">
    <w:nsid w:val="4A973586"/>
    <w:multiLevelType w:val="hybridMultilevel"/>
    <w:tmpl w:val="4546113C"/>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2">
    <w:nsid w:val="4AAC6005"/>
    <w:multiLevelType w:val="hybridMultilevel"/>
    <w:tmpl w:val="F3861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4C9B298A"/>
    <w:multiLevelType w:val="hybridMultilevel"/>
    <w:tmpl w:val="8646BA2C"/>
    <w:lvl w:ilvl="0" w:tplc="7A84B6F0">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4CA344AC"/>
    <w:multiLevelType w:val="hybridMultilevel"/>
    <w:tmpl w:val="63E832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nsid w:val="4E0E2EB0"/>
    <w:multiLevelType w:val="hybridMultilevel"/>
    <w:tmpl w:val="C9461A6A"/>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521E000D"/>
    <w:multiLevelType w:val="hybridMultilevel"/>
    <w:tmpl w:val="42866570"/>
    <w:lvl w:ilvl="0" w:tplc="03EA5F74">
      <w:start w:val="1"/>
      <w:numFmt w:val="bullet"/>
      <w:lvlText w:val=""/>
      <w:lvlJc w:val="left"/>
      <w:pPr>
        <w:ind w:left="1004" w:hanging="360"/>
      </w:pPr>
      <w:rPr>
        <w:rFonts w:ascii="Symbol" w:hAnsi="Symbol" w:hint="default"/>
        <w:lang w:val="en-US"/>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7">
    <w:nsid w:val="523C11E1"/>
    <w:multiLevelType w:val="hybridMultilevel"/>
    <w:tmpl w:val="2AD48D38"/>
    <w:lvl w:ilvl="0" w:tplc="03EA5F74">
      <w:start w:val="1"/>
      <w:numFmt w:val="bullet"/>
      <w:lvlText w:val=""/>
      <w:lvlJc w:val="left"/>
      <w:pPr>
        <w:ind w:left="1440" w:hanging="360"/>
      </w:pPr>
      <w:rPr>
        <w:rFonts w:ascii="Symbol" w:hAnsi="Symbol" w:hint="default"/>
        <w:lang w:val="en-US"/>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8">
    <w:nsid w:val="524B60E7"/>
    <w:multiLevelType w:val="hybridMultilevel"/>
    <w:tmpl w:val="7CFA1A92"/>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9">
    <w:nsid w:val="552E1310"/>
    <w:multiLevelType w:val="hybridMultilevel"/>
    <w:tmpl w:val="E6BC5650"/>
    <w:lvl w:ilvl="0" w:tplc="7A84B6F0">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56D02343"/>
    <w:multiLevelType w:val="hybridMultilevel"/>
    <w:tmpl w:val="983A53F8"/>
    <w:lvl w:ilvl="0" w:tplc="CFDCDE38">
      <w:start w:val="1"/>
      <w:numFmt w:val="bullet"/>
      <w:lvlText w:val="-"/>
      <w:lvlJc w:val="left"/>
      <w:pPr>
        <w:ind w:left="760" w:hanging="360"/>
      </w:pPr>
      <w:rPr>
        <w:rFonts w:ascii="Calibri" w:eastAsiaTheme="minorEastAsia"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1">
    <w:nsid w:val="577E3965"/>
    <w:multiLevelType w:val="hybridMultilevel"/>
    <w:tmpl w:val="1E6A2ED2"/>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578E17E5"/>
    <w:multiLevelType w:val="hybridMultilevel"/>
    <w:tmpl w:val="A7E0DDF4"/>
    <w:lvl w:ilvl="0" w:tplc="B8ECC388">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3">
    <w:nsid w:val="580614F0"/>
    <w:multiLevelType w:val="hybridMultilevel"/>
    <w:tmpl w:val="FDE257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599D15B3"/>
    <w:multiLevelType w:val="hybridMultilevel"/>
    <w:tmpl w:val="3398A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59A0249C"/>
    <w:multiLevelType w:val="hybridMultilevel"/>
    <w:tmpl w:val="5A76B372"/>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6">
    <w:nsid w:val="59B52EB6"/>
    <w:multiLevelType w:val="hybridMultilevel"/>
    <w:tmpl w:val="4CA49DC4"/>
    <w:lvl w:ilvl="0" w:tplc="7A84B6F0">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nsid w:val="5ADF6939"/>
    <w:multiLevelType w:val="hybridMultilevel"/>
    <w:tmpl w:val="0A466F40"/>
    <w:lvl w:ilvl="0" w:tplc="B8ECC388">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8">
    <w:nsid w:val="5CF60A0E"/>
    <w:multiLevelType w:val="hybridMultilevel"/>
    <w:tmpl w:val="B678962A"/>
    <w:lvl w:ilvl="0" w:tplc="5CC45434">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9">
    <w:nsid w:val="5DA432DA"/>
    <w:multiLevelType w:val="hybridMultilevel"/>
    <w:tmpl w:val="3A227FA0"/>
    <w:lvl w:ilvl="0" w:tplc="80969030">
      <w:start w:val="1"/>
      <w:numFmt w:val="bullet"/>
      <w:lvlText w:val="•"/>
      <w:lvlJc w:val="left"/>
      <w:pPr>
        <w:tabs>
          <w:tab w:val="num" w:pos="240"/>
        </w:tabs>
        <w:ind w:left="240" w:hanging="360"/>
      </w:pPr>
      <w:rPr>
        <w:rFonts w:ascii="Arial" w:hAnsi="Arial" w:hint="default"/>
      </w:rPr>
    </w:lvl>
    <w:lvl w:ilvl="1" w:tplc="F77CD470" w:tentative="1">
      <w:start w:val="1"/>
      <w:numFmt w:val="bullet"/>
      <w:lvlText w:val="•"/>
      <w:lvlJc w:val="left"/>
      <w:pPr>
        <w:tabs>
          <w:tab w:val="num" w:pos="960"/>
        </w:tabs>
        <w:ind w:left="960" w:hanging="360"/>
      </w:pPr>
      <w:rPr>
        <w:rFonts w:ascii="Arial" w:hAnsi="Arial" w:hint="default"/>
      </w:rPr>
    </w:lvl>
    <w:lvl w:ilvl="2" w:tplc="8F2C17D6" w:tentative="1">
      <w:start w:val="1"/>
      <w:numFmt w:val="bullet"/>
      <w:lvlText w:val="•"/>
      <w:lvlJc w:val="left"/>
      <w:pPr>
        <w:tabs>
          <w:tab w:val="num" w:pos="1680"/>
        </w:tabs>
        <w:ind w:left="1680" w:hanging="360"/>
      </w:pPr>
      <w:rPr>
        <w:rFonts w:ascii="Arial" w:hAnsi="Arial" w:hint="default"/>
      </w:rPr>
    </w:lvl>
    <w:lvl w:ilvl="3" w:tplc="B622D428" w:tentative="1">
      <w:start w:val="1"/>
      <w:numFmt w:val="bullet"/>
      <w:lvlText w:val="•"/>
      <w:lvlJc w:val="left"/>
      <w:pPr>
        <w:tabs>
          <w:tab w:val="num" w:pos="2400"/>
        </w:tabs>
        <w:ind w:left="2400" w:hanging="360"/>
      </w:pPr>
      <w:rPr>
        <w:rFonts w:ascii="Arial" w:hAnsi="Arial" w:hint="default"/>
      </w:rPr>
    </w:lvl>
    <w:lvl w:ilvl="4" w:tplc="AF5868BA" w:tentative="1">
      <w:start w:val="1"/>
      <w:numFmt w:val="bullet"/>
      <w:lvlText w:val="•"/>
      <w:lvlJc w:val="left"/>
      <w:pPr>
        <w:tabs>
          <w:tab w:val="num" w:pos="3120"/>
        </w:tabs>
        <w:ind w:left="3120" w:hanging="360"/>
      </w:pPr>
      <w:rPr>
        <w:rFonts w:ascii="Arial" w:hAnsi="Arial" w:hint="default"/>
      </w:rPr>
    </w:lvl>
    <w:lvl w:ilvl="5" w:tplc="323A5708" w:tentative="1">
      <w:start w:val="1"/>
      <w:numFmt w:val="bullet"/>
      <w:lvlText w:val="•"/>
      <w:lvlJc w:val="left"/>
      <w:pPr>
        <w:tabs>
          <w:tab w:val="num" w:pos="3840"/>
        </w:tabs>
        <w:ind w:left="3840" w:hanging="360"/>
      </w:pPr>
      <w:rPr>
        <w:rFonts w:ascii="Arial" w:hAnsi="Arial" w:hint="default"/>
      </w:rPr>
    </w:lvl>
    <w:lvl w:ilvl="6" w:tplc="44C00A7A" w:tentative="1">
      <w:start w:val="1"/>
      <w:numFmt w:val="bullet"/>
      <w:lvlText w:val="•"/>
      <w:lvlJc w:val="left"/>
      <w:pPr>
        <w:tabs>
          <w:tab w:val="num" w:pos="4560"/>
        </w:tabs>
        <w:ind w:left="4560" w:hanging="360"/>
      </w:pPr>
      <w:rPr>
        <w:rFonts w:ascii="Arial" w:hAnsi="Arial" w:hint="default"/>
      </w:rPr>
    </w:lvl>
    <w:lvl w:ilvl="7" w:tplc="33AEE42C" w:tentative="1">
      <w:start w:val="1"/>
      <w:numFmt w:val="bullet"/>
      <w:lvlText w:val="•"/>
      <w:lvlJc w:val="left"/>
      <w:pPr>
        <w:tabs>
          <w:tab w:val="num" w:pos="5280"/>
        </w:tabs>
        <w:ind w:left="5280" w:hanging="360"/>
      </w:pPr>
      <w:rPr>
        <w:rFonts w:ascii="Arial" w:hAnsi="Arial" w:hint="default"/>
      </w:rPr>
    </w:lvl>
    <w:lvl w:ilvl="8" w:tplc="08B426C8" w:tentative="1">
      <w:start w:val="1"/>
      <w:numFmt w:val="bullet"/>
      <w:lvlText w:val="•"/>
      <w:lvlJc w:val="left"/>
      <w:pPr>
        <w:tabs>
          <w:tab w:val="num" w:pos="6000"/>
        </w:tabs>
        <w:ind w:left="6000" w:hanging="360"/>
      </w:pPr>
      <w:rPr>
        <w:rFonts w:ascii="Arial" w:hAnsi="Arial" w:hint="default"/>
      </w:rPr>
    </w:lvl>
  </w:abstractNum>
  <w:abstractNum w:abstractNumId="70">
    <w:nsid w:val="5E33068E"/>
    <w:multiLevelType w:val="hybridMultilevel"/>
    <w:tmpl w:val="5562E0A4"/>
    <w:lvl w:ilvl="0" w:tplc="7A84B6F0">
      <w:start w:val="1"/>
      <w:numFmt w:val="bullet"/>
      <w:lvlText w:val="•"/>
      <w:lvlJc w:val="left"/>
      <w:pPr>
        <w:ind w:left="1571"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nsid w:val="5E4079C5"/>
    <w:multiLevelType w:val="hybridMultilevel"/>
    <w:tmpl w:val="96AE1D12"/>
    <w:lvl w:ilvl="0" w:tplc="08090001">
      <w:start w:val="1"/>
      <w:numFmt w:val="bullet"/>
      <w:lvlText w:val=""/>
      <w:lvlJc w:val="left"/>
      <w:pPr>
        <w:ind w:left="1996" w:hanging="360"/>
      </w:pPr>
      <w:rPr>
        <w:rFonts w:ascii="Symbol" w:hAnsi="Symbol" w:hint="default"/>
      </w:rPr>
    </w:lvl>
    <w:lvl w:ilvl="1" w:tplc="08090003" w:tentative="1">
      <w:start w:val="1"/>
      <w:numFmt w:val="bullet"/>
      <w:lvlText w:val="o"/>
      <w:lvlJc w:val="left"/>
      <w:pPr>
        <w:ind w:left="2716" w:hanging="360"/>
      </w:pPr>
      <w:rPr>
        <w:rFonts w:ascii="Courier New" w:hAnsi="Courier New" w:cs="Courier New" w:hint="default"/>
      </w:rPr>
    </w:lvl>
    <w:lvl w:ilvl="2" w:tplc="08090005" w:tentative="1">
      <w:start w:val="1"/>
      <w:numFmt w:val="bullet"/>
      <w:lvlText w:val=""/>
      <w:lvlJc w:val="left"/>
      <w:pPr>
        <w:ind w:left="3436" w:hanging="360"/>
      </w:pPr>
      <w:rPr>
        <w:rFonts w:ascii="Wingdings" w:hAnsi="Wingdings" w:hint="default"/>
      </w:rPr>
    </w:lvl>
    <w:lvl w:ilvl="3" w:tplc="08090001" w:tentative="1">
      <w:start w:val="1"/>
      <w:numFmt w:val="bullet"/>
      <w:lvlText w:val=""/>
      <w:lvlJc w:val="left"/>
      <w:pPr>
        <w:ind w:left="4156" w:hanging="360"/>
      </w:pPr>
      <w:rPr>
        <w:rFonts w:ascii="Symbol" w:hAnsi="Symbol" w:hint="default"/>
      </w:rPr>
    </w:lvl>
    <w:lvl w:ilvl="4" w:tplc="08090003" w:tentative="1">
      <w:start w:val="1"/>
      <w:numFmt w:val="bullet"/>
      <w:lvlText w:val="o"/>
      <w:lvlJc w:val="left"/>
      <w:pPr>
        <w:ind w:left="4876" w:hanging="360"/>
      </w:pPr>
      <w:rPr>
        <w:rFonts w:ascii="Courier New" w:hAnsi="Courier New" w:cs="Courier New" w:hint="default"/>
      </w:rPr>
    </w:lvl>
    <w:lvl w:ilvl="5" w:tplc="08090005" w:tentative="1">
      <w:start w:val="1"/>
      <w:numFmt w:val="bullet"/>
      <w:lvlText w:val=""/>
      <w:lvlJc w:val="left"/>
      <w:pPr>
        <w:ind w:left="5596" w:hanging="360"/>
      </w:pPr>
      <w:rPr>
        <w:rFonts w:ascii="Wingdings" w:hAnsi="Wingdings" w:hint="default"/>
      </w:rPr>
    </w:lvl>
    <w:lvl w:ilvl="6" w:tplc="08090001" w:tentative="1">
      <w:start w:val="1"/>
      <w:numFmt w:val="bullet"/>
      <w:lvlText w:val=""/>
      <w:lvlJc w:val="left"/>
      <w:pPr>
        <w:ind w:left="6316" w:hanging="360"/>
      </w:pPr>
      <w:rPr>
        <w:rFonts w:ascii="Symbol" w:hAnsi="Symbol" w:hint="default"/>
      </w:rPr>
    </w:lvl>
    <w:lvl w:ilvl="7" w:tplc="08090003" w:tentative="1">
      <w:start w:val="1"/>
      <w:numFmt w:val="bullet"/>
      <w:lvlText w:val="o"/>
      <w:lvlJc w:val="left"/>
      <w:pPr>
        <w:ind w:left="7036" w:hanging="360"/>
      </w:pPr>
      <w:rPr>
        <w:rFonts w:ascii="Courier New" w:hAnsi="Courier New" w:cs="Courier New" w:hint="default"/>
      </w:rPr>
    </w:lvl>
    <w:lvl w:ilvl="8" w:tplc="08090005" w:tentative="1">
      <w:start w:val="1"/>
      <w:numFmt w:val="bullet"/>
      <w:lvlText w:val=""/>
      <w:lvlJc w:val="left"/>
      <w:pPr>
        <w:ind w:left="7756" w:hanging="360"/>
      </w:pPr>
      <w:rPr>
        <w:rFonts w:ascii="Wingdings" w:hAnsi="Wingdings" w:hint="default"/>
      </w:rPr>
    </w:lvl>
  </w:abstractNum>
  <w:abstractNum w:abstractNumId="72">
    <w:nsid w:val="5E907B9C"/>
    <w:multiLevelType w:val="hybridMultilevel"/>
    <w:tmpl w:val="AEC40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FFF75DD"/>
    <w:multiLevelType w:val="hybridMultilevel"/>
    <w:tmpl w:val="F2CABE0A"/>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nsid w:val="61635723"/>
    <w:multiLevelType w:val="hybridMultilevel"/>
    <w:tmpl w:val="2736AC50"/>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nsid w:val="61CD32DD"/>
    <w:multiLevelType w:val="hybridMultilevel"/>
    <w:tmpl w:val="02D4F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nsid w:val="6AF86C22"/>
    <w:multiLevelType w:val="hybridMultilevel"/>
    <w:tmpl w:val="321818AA"/>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nsid w:val="6B3172A2"/>
    <w:multiLevelType w:val="hybridMultilevel"/>
    <w:tmpl w:val="F170E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nsid w:val="6C64172A"/>
    <w:multiLevelType w:val="hybridMultilevel"/>
    <w:tmpl w:val="D008831C"/>
    <w:lvl w:ilvl="0" w:tplc="44A4CDD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CCA5083"/>
    <w:multiLevelType w:val="hybridMultilevel"/>
    <w:tmpl w:val="DF601DBC"/>
    <w:lvl w:ilvl="0" w:tplc="7A84B6F0">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nsid w:val="6FF67779"/>
    <w:multiLevelType w:val="hybridMultilevel"/>
    <w:tmpl w:val="538805EC"/>
    <w:lvl w:ilvl="0" w:tplc="7A84B6F0">
      <w:start w:val="1"/>
      <w:numFmt w:val="bullet"/>
      <w:lvlText w:val="•"/>
      <w:lvlJc w:val="left"/>
      <w:pPr>
        <w:ind w:left="1996" w:hanging="360"/>
      </w:pPr>
      <w:rPr>
        <w:rFonts w:ascii="Arial" w:hAnsi="Arial" w:hint="default"/>
      </w:rPr>
    </w:lvl>
    <w:lvl w:ilvl="1" w:tplc="08090003" w:tentative="1">
      <w:start w:val="1"/>
      <w:numFmt w:val="bullet"/>
      <w:lvlText w:val="o"/>
      <w:lvlJc w:val="left"/>
      <w:pPr>
        <w:ind w:left="2716" w:hanging="360"/>
      </w:pPr>
      <w:rPr>
        <w:rFonts w:ascii="Courier New" w:hAnsi="Courier New" w:cs="Courier New" w:hint="default"/>
      </w:rPr>
    </w:lvl>
    <w:lvl w:ilvl="2" w:tplc="08090005" w:tentative="1">
      <w:start w:val="1"/>
      <w:numFmt w:val="bullet"/>
      <w:lvlText w:val=""/>
      <w:lvlJc w:val="left"/>
      <w:pPr>
        <w:ind w:left="3436" w:hanging="360"/>
      </w:pPr>
      <w:rPr>
        <w:rFonts w:ascii="Wingdings" w:hAnsi="Wingdings" w:hint="default"/>
      </w:rPr>
    </w:lvl>
    <w:lvl w:ilvl="3" w:tplc="08090001" w:tentative="1">
      <w:start w:val="1"/>
      <w:numFmt w:val="bullet"/>
      <w:lvlText w:val=""/>
      <w:lvlJc w:val="left"/>
      <w:pPr>
        <w:ind w:left="4156" w:hanging="360"/>
      </w:pPr>
      <w:rPr>
        <w:rFonts w:ascii="Symbol" w:hAnsi="Symbol" w:hint="default"/>
      </w:rPr>
    </w:lvl>
    <w:lvl w:ilvl="4" w:tplc="08090003" w:tentative="1">
      <w:start w:val="1"/>
      <w:numFmt w:val="bullet"/>
      <w:lvlText w:val="o"/>
      <w:lvlJc w:val="left"/>
      <w:pPr>
        <w:ind w:left="4876" w:hanging="360"/>
      </w:pPr>
      <w:rPr>
        <w:rFonts w:ascii="Courier New" w:hAnsi="Courier New" w:cs="Courier New" w:hint="default"/>
      </w:rPr>
    </w:lvl>
    <w:lvl w:ilvl="5" w:tplc="08090005" w:tentative="1">
      <w:start w:val="1"/>
      <w:numFmt w:val="bullet"/>
      <w:lvlText w:val=""/>
      <w:lvlJc w:val="left"/>
      <w:pPr>
        <w:ind w:left="5596" w:hanging="360"/>
      </w:pPr>
      <w:rPr>
        <w:rFonts w:ascii="Wingdings" w:hAnsi="Wingdings" w:hint="default"/>
      </w:rPr>
    </w:lvl>
    <w:lvl w:ilvl="6" w:tplc="08090001" w:tentative="1">
      <w:start w:val="1"/>
      <w:numFmt w:val="bullet"/>
      <w:lvlText w:val=""/>
      <w:lvlJc w:val="left"/>
      <w:pPr>
        <w:ind w:left="6316" w:hanging="360"/>
      </w:pPr>
      <w:rPr>
        <w:rFonts w:ascii="Symbol" w:hAnsi="Symbol" w:hint="default"/>
      </w:rPr>
    </w:lvl>
    <w:lvl w:ilvl="7" w:tplc="08090003" w:tentative="1">
      <w:start w:val="1"/>
      <w:numFmt w:val="bullet"/>
      <w:lvlText w:val="o"/>
      <w:lvlJc w:val="left"/>
      <w:pPr>
        <w:ind w:left="7036" w:hanging="360"/>
      </w:pPr>
      <w:rPr>
        <w:rFonts w:ascii="Courier New" w:hAnsi="Courier New" w:cs="Courier New" w:hint="default"/>
      </w:rPr>
    </w:lvl>
    <w:lvl w:ilvl="8" w:tplc="08090005" w:tentative="1">
      <w:start w:val="1"/>
      <w:numFmt w:val="bullet"/>
      <w:lvlText w:val=""/>
      <w:lvlJc w:val="left"/>
      <w:pPr>
        <w:ind w:left="7756" w:hanging="360"/>
      </w:pPr>
      <w:rPr>
        <w:rFonts w:ascii="Wingdings" w:hAnsi="Wingdings" w:hint="default"/>
      </w:rPr>
    </w:lvl>
  </w:abstractNum>
  <w:abstractNum w:abstractNumId="81">
    <w:nsid w:val="709564EC"/>
    <w:multiLevelType w:val="hybridMultilevel"/>
    <w:tmpl w:val="F62CA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nsid w:val="724A4270"/>
    <w:multiLevelType w:val="hybridMultilevel"/>
    <w:tmpl w:val="0A441D54"/>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nsid w:val="75104471"/>
    <w:multiLevelType w:val="hybridMultilevel"/>
    <w:tmpl w:val="BE22C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nsid w:val="7774735E"/>
    <w:multiLevelType w:val="multilevel"/>
    <w:tmpl w:val="409ACDB8"/>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5">
    <w:nsid w:val="77780583"/>
    <w:multiLevelType w:val="hybridMultilevel"/>
    <w:tmpl w:val="27868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nsid w:val="78D67839"/>
    <w:multiLevelType w:val="hybridMultilevel"/>
    <w:tmpl w:val="F5C63BE8"/>
    <w:lvl w:ilvl="0" w:tplc="5CC4543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nsid w:val="7DDC29A8"/>
    <w:multiLevelType w:val="hybridMultilevel"/>
    <w:tmpl w:val="6E3C9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9"/>
  </w:num>
  <w:num w:numId="3">
    <w:abstractNumId w:val="54"/>
  </w:num>
  <w:num w:numId="4">
    <w:abstractNumId w:val="57"/>
  </w:num>
  <w:num w:numId="5">
    <w:abstractNumId w:val="87"/>
  </w:num>
  <w:num w:numId="6">
    <w:abstractNumId w:val="84"/>
  </w:num>
  <w:num w:numId="7">
    <w:abstractNumId w:val="3"/>
  </w:num>
  <w:num w:numId="8">
    <w:abstractNumId w:val="81"/>
  </w:num>
  <w:num w:numId="9">
    <w:abstractNumId w:val="43"/>
  </w:num>
  <w:num w:numId="10">
    <w:abstractNumId w:val="72"/>
  </w:num>
  <w:num w:numId="11">
    <w:abstractNumId w:val="26"/>
  </w:num>
  <w:num w:numId="12">
    <w:abstractNumId w:val="13"/>
  </w:num>
  <w:num w:numId="13">
    <w:abstractNumId w:val="56"/>
  </w:num>
  <w:num w:numId="14">
    <w:abstractNumId w:val="27"/>
  </w:num>
  <w:num w:numId="15">
    <w:abstractNumId w:val="69"/>
  </w:num>
  <w:num w:numId="16">
    <w:abstractNumId w:val="83"/>
  </w:num>
  <w:num w:numId="17">
    <w:abstractNumId w:val="63"/>
  </w:num>
  <w:num w:numId="18">
    <w:abstractNumId w:val="34"/>
  </w:num>
  <w:num w:numId="19">
    <w:abstractNumId w:val="24"/>
  </w:num>
  <w:num w:numId="20">
    <w:abstractNumId w:val="6"/>
  </w:num>
  <w:num w:numId="21">
    <w:abstractNumId w:val="41"/>
  </w:num>
  <w:num w:numId="22">
    <w:abstractNumId w:val="1"/>
  </w:num>
  <w:num w:numId="23">
    <w:abstractNumId w:val="4"/>
  </w:num>
  <w:num w:numId="24">
    <w:abstractNumId w:val="11"/>
  </w:num>
  <w:num w:numId="25">
    <w:abstractNumId w:val="85"/>
  </w:num>
  <w:num w:numId="26">
    <w:abstractNumId w:val="50"/>
  </w:num>
  <w:num w:numId="27">
    <w:abstractNumId w:val="30"/>
  </w:num>
  <w:num w:numId="28">
    <w:abstractNumId w:val="5"/>
  </w:num>
  <w:num w:numId="29">
    <w:abstractNumId w:val="38"/>
  </w:num>
  <w:num w:numId="30">
    <w:abstractNumId w:val="70"/>
  </w:num>
  <w:num w:numId="31">
    <w:abstractNumId w:val="33"/>
  </w:num>
  <w:num w:numId="32">
    <w:abstractNumId w:val="14"/>
  </w:num>
  <w:num w:numId="33">
    <w:abstractNumId w:val="36"/>
  </w:num>
  <w:num w:numId="34">
    <w:abstractNumId w:val="39"/>
  </w:num>
  <w:num w:numId="35">
    <w:abstractNumId w:val="21"/>
  </w:num>
  <w:num w:numId="36">
    <w:abstractNumId w:val="28"/>
  </w:num>
  <w:num w:numId="37">
    <w:abstractNumId w:val="79"/>
  </w:num>
  <w:num w:numId="38">
    <w:abstractNumId w:val="53"/>
  </w:num>
  <w:num w:numId="39">
    <w:abstractNumId w:val="59"/>
  </w:num>
  <w:num w:numId="40">
    <w:abstractNumId w:val="0"/>
  </w:num>
  <w:num w:numId="41">
    <w:abstractNumId w:val="66"/>
  </w:num>
  <w:num w:numId="42">
    <w:abstractNumId w:val="55"/>
  </w:num>
  <w:num w:numId="43">
    <w:abstractNumId w:val="37"/>
  </w:num>
  <w:num w:numId="44">
    <w:abstractNumId w:val="40"/>
  </w:num>
  <w:num w:numId="45">
    <w:abstractNumId w:val="22"/>
  </w:num>
  <w:num w:numId="46">
    <w:abstractNumId w:val="65"/>
  </w:num>
  <w:num w:numId="47">
    <w:abstractNumId w:val="18"/>
  </w:num>
  <w:num w:numId="48">
    <w:abstractNumId w:val="60"/>
  </w:num>
  <w:num w:numId="49">
    <w:abstractNumId w:val="23"/>
  </w:num>
  <w:num w:numId="50">
    <w:abstractNumId w:val="68"/>
  </w:num>
  <w:num w:numId="51">
    <w:abstractNumId w:val="49"/>
  </w:num>
  <w:num w:numId="52">
    <w:abstractNumId w:val="46"/>
  </w:num>
  <w:num w:numId="53">
    <w:abstractNumId w:val="48"/>
  </w:num>
  <w:num w:numId="54">
    <w:abstractNumId w:val="76"/>
  </w:num>
  <w:num w:numId="55">
    <w:abstractNumId w:val="61"/>
  </w:num>
  <w:num w:numId="56">
    <w:abstractNumId w:val="12"/>
  </w:num>
  <w:num w:numId="57">
    <w:abstractNumId w:val="67"/>
  </w:num>
  <w:num w:numId="58">
    <w:abstractNumId w:val="19"/>
  </w:num>
  <w:num w:numId="59">
    <w:abstractNumId w:val="62"/>
  </w:num>
  <w:num w:numId="60">
    <w:abstractNumId w:val="35"/>
  </w:num>
  <w:num w:numId="61">
    <w:abstractNumId w:val="16"/>
  </w:num>
  <w:num w:numId="62">
    <w:abstractNumId w:val="58"/>
  </w:num>
  <w:num w:numId="63">
    <w:abstractNumId w:val="82"/>
  </w:num>
  <w:num w:numId="64">
    <w:abstractNumId w:val="73"/>
  </w:num>
  <w:num w:numId="65">
    <w:abstractNumId w:val="45"/>
  </w:num>
  <w:num w:numId="66">
    <w:abstractNumId w:val="2"/>
  </w:num>
  <w:num w:numId="67">
    <w:abstractNumId w:val="86"/>
  </w:num>
  <w:num w:numId="68">
    <w:abstractNumId w:val="44"/>
  </w:num>
  <w:num w:numId="69">
    <w:abstractNumId w:val="74"/>
  </w:num>
  <w:num w:numId="70">
    <w:abstractNumId w:val="32"/>
  </w:num>
  <w:num w:numId="71">
    <w:abstractNumId w:val="15"/>
  </w:num>
  <w:num w:numId="72">
    <w:abstractNumId w:val="77"/>
  </w:num>
  <w:num w:numId="73">
    <w:abstractNumId w:val="78"/>
  </w:num>
  <w:num w:numId="74">
    <w:abstractNumId w:val="20"/>
  </w:num>
  <w:num w:numId="75">
    <w:abstractNumId w:val="42"/>
  </w:num>
  <w:num w:numId="76">
    <w:abstractNumId w:val="7"/>
  </w:num>
  <w:num w:numId="77">
    <w:abstractNumId w:val="8"/>
  </w:num>
  <w:num w:numId="78">
    <w:abstractNumId w:val="71"/>
  </w:num>
  <w:num w:numId="79">
    <w:abstractNumId w:val="80"/>
  </w:num>
  <w:num w:numId="80">
    <w:abstractNumId w:val="52"/>
  </w:num>
  <w:num w:numId="81">
    <w:abstractNumId w:val="75"/>
  </w:num>
  <w:num w:numId="82">
    <w:abstractNumId w:val="17"/>
  </w:num>
  <w:num w:numId="83">
    <w:abstractNumId w:val="51"/>
  </w:num>
  <w:num w:numId="84">
    <w:abstractNumId w:val="31"/>
  </w:num>
  <w:num w:numId="85">
    <w:abstractNumId w:val="29"/>
  </w:num>
  <w:num w:numId="86">
    <w:abstractNumId w:val="47"/>
  </w:num>
  <w:num w:numId="87">
    <w:abstractNumId w:val="10"/>
  </w:num>
  <w:num w:numId="88">
    <w:abstractNumId w:val="64"/>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Vancouver2&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z2a0dvwpazf220et2vh50z295rxpzfevwft2&quot;&gt;Thesis reference2014120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3&lt;/item&gt;&lt;item&gt;95&lt;/item&gt;&lt;item&gt;96&lt;/item&gt;&lt;item&gt;97&lt;/item&gt;&lt;item&gt;98&lt;/item&gt;&lt;item&gt;99&lt;/item&gt;&lt;item&gt;100&lt;/item&gt;&lt;item&gt;101&lt;/item&gt;&lt;item&gt;102&lt;/item&gt;&lt;item&gt;103&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54&lt;/item&gt;&lt;item&gt;157&lt;/item&gt;&lt;item&gt;174&lt;/item&gt;&lt;item&gt;175&lt;/item&gt;&lt;item&gt;176&lt;/item&gt;&lt;item&gt;177&lt;/item&gt;&lt;item&gt;178&lt;/item&gt;&lt;item&gt;189&lt;/item&gt;&lt;item&gt;190&lt;/item&gt;&lt;item&gt;191&lt;/item&gt;&lt;item&gt;192&lt;/item&gt;&lt;item&gt;193&lt;/item&gt;&lt;item&gt;194&lt;/item&gt;&lt;item&gt;195&lt;/item&gt;&lt;item&gt;196&lt;/item&gt;&lt;item&gt;197&lt;/item&gt;&lt;item&gt;199&lt;/item&gt;&lt;item&gt;200&lt;/item&gt;&lt;item&gt;202&lt;/item&gt;&lt;item&gt;203&lt;/item&gt;&lt;item&gt;204&lt;/item&gt;&lt;item&gt;205&lt;/item&gt;&lt;item&gt;206&lt;/item&gt;&lt;item&gt;207&lt;/item&gt;&lt;item&gt;208&lt;/item&gt;&lt;item&gt;209&lt;/item&gt;&lt;item&gt;210&lt;/item&gt;&lt;item&gt;211&lt;/item&gt;&lt;item&gt;221&lt;/item&gt;&lt;item&gt;222&lt;/item&gt;&lt;item&gt;223&lt;/item&gt;&lt;item&gt;224&lt;/item&gt;&lt;item&gt;231&lt;/item&gt;&lt;item&gt;232&lt;/item&gt;&lt;item&gt;233&lt;/item&gt;&lt;item&gt;234&lt;/item&gt;&lt;item&gt;236&lt;/item&gt;&lt;item&gt;237&lt;/item&gt;&lt;item&gt;238&lt;/item&gt;&lt;item&gt;239&lt;/item&gt;&lt;item&gt;245&lt;/item&gt;&lt;item&gt;248&lt;/item&gt;&lt;item&gt;249&lt;/item&gt;&lt;item&gt;250&lt;/item&gt;&lt;item&gt;251&lt;/item&gt;&lt;item&gt;252&lt;/item&gt;&lt;item&gt;253&lt;/item&gt;&lt;item&gt;256&lt;/item&gt;&lt;item&gt;258&lt;/item&gt;&lt;item&gt;260&lt;/item&gt;&lt;item&gt;261&lt;/item&gt;&lt;item&gt;262&lt;/item&gt;&lt;item&gt;263&lt;/item&gt;&lt;item&gt;282&lt;/item&gt;&lt;item&gt;284&lt;/item&gt;&lt;item&gt;286&lt;/item&gt;&lt;item&gt;291&lt;/item&gt;&lt;item&gt;292&lt;/item&gt;&lt;item&gt;296&lt;/item&gt;&lt;item&gt;297&lt;/item&gt;&lt;item&gt;298&lt;/item&gt;&lt;item&gt;301&lt;/item&gt;&lt;item&gt;302&lt;/item&gt;&lt;item&gt;303&lt;/item&gt;&lt;item&gt;306&lt;/item&gt;&lt;item&gt;307&lt;/item&gt;&lt;item&gt;308&lt;/item&gt;&lt;item&gt;311&lt;/item&gt;&lt;item&gt;312&lt;/item&gt;&lt;item&gt;313&lt;/item&gt;&lt;item&gt;314&lt;/item&gt;&lt;item&gt;315&lt;/item&gt;&lt;item&gt;316&lt;/item&gt;&lt;item&gt;317&lt;/item&gt;&lt;item&gt;318&lt;/item&gt;&lt;item&gt;323&lt;/item&gt;&lt;item&gt;326&lt;/item&gt;&lt;item&gt;327&lt;/item&gt;&lt;item&gt;328&lt;/item&gt;&lt;item&gt;329&lt;/item&gt;&lt;item&gt;330&lt;/item&gt;&lt;item&gt;331&lt;/item&gt;&lt;item&gt;333&lt;/item&gt;&lt;item&gt;334&lt;/item&gt;&lt;item&gt;335&lt;/item&gt;&lt;item&gt;336&lt;/item&gt;&lt;item&gt;337&lt;/item&gt;&lt;item&gt;338&lt;/item&gt;&lt;item&gt;339&lt;/item&gt;&lt;item&gt;340&lt;/item&gt;&lt;item&gt;342&lt;/item&gt;&lt;item&gt;343&lt;/item&gt;&lt;item&gt;344&lt;/item&gt;&lt;item&gt;345&lt;/item&gt;&lt;item&gt;346&lt;/item&gt;&lt;item&gt;347&lt;/item&gt;&lt;item&gt;348&lt;/item&gt;&lt;item&gt;349&lt;/item&gt;&lt;item&gt;351&lt;/item&gt;&lt;item&gt;354&lt;/item&gt;&lt;item&gt;355&lt;/item&gt;&lt;item&gt;362&lt;/item&gt;&lt;item&gt;363&lt;/item&gt;&lt;item&gt;364&lt;/item&gt;&lt;item&gt;365&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6&lt;/item&gt;&lt;item&gt;387&lt;/item&gt;&lt;item&gt;388&lt;/item&gt;&lt;item&gt;389&lt;/item&gt;&lt;item&gt;390&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4&lt;/item&gt;&lt;item&gt;485&lt;/item&gt;&lt;item&gt;486&lt;/item&gt;&lt;item&gt;487&lt;/item&gt;&lt;item&gt;488&lt;/item&gt;&lt;item&gt;489&lt;/item&gt;&lt;item&gt;491&lt;/item&gt;&lt;item&gt;492&lt;/item&gt;&lt;item&gt;493&lt;/item&gt;&lt;item&gt;495&lt;/item&gt;&lt;item&gt;496&lt;/item&gt;&lt;item&gt;497&lt;/item&gt;&lt;item&gt;499&lt;/item&gt;&lt;item&gt;500&lt;/item&gt;&lt;item&gt;501&lt;/item&gt;&lt;item&gt;502&lt;/item&gt;&lt;item&gt;503&lt;/item&gt;&lt;item&gt;505&lt;/item&gt;&lt;item&gt;506&lt;/item&gt;&lt;item&gt;507&lt;/item&gt;&lt;item&gt;508&lt;/item&gt;&lt;item&gt;509&lt;/item&gt;&lt;item&gt;510&lt;/item&gt;&lt;item&gt;511&lt;/item&gt;&lt;item&gt;512&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8&lt;/item&gt;&lt;item&gt;549&lt;/item&gt;&lt;item&gt;551&lt;/item&gt;&lt;item&gt;552&lt;/item&gt;&lt;item&gt;553&lt;/item&gt;&lt;item&gt;554&lt;/item&gt;&lt;item&gt;555&lt;/item&gt;&lt;item&gt;556&lt;/item&gt;&lt;item&gt;557&lt;/item&gt;&lt;item&gt;558&lt;/item&gt;&lt;item&gt;560&lt;/item&gt;&lt;item&gt;561&lt;/item&gt;&lt;item&gt;563&lt;/item&gt;&lt;item&gt;564&lt;/item&gt;&lt;item&gt;565&lt;/item&gt;&lt;item&gt;633&lt;/item&gt;&lt;item&gt;634&lt;/item&gt;&lt;item&gt;635&lt;/item&gt;&lt;item&gt;636&lt;/item&gt;&lt;item&gt;638&lt;/item&gt;&lt;item&gt;639&lt;/item&gt;&lt;item&gt;641&lt;/item&gt;&lt;item&gt;642&lt;/item&gt;&lt;item&gt;644&lt;/item&gt;&lt;item&gt;645&lt;/item&gt;&lt;item&gt;646&lt;/item&gt;&lt;item&gt;647&lt;/item&gt;&lt;item&gt;648&lt;/item&gt;&lt;item&gt;652&lt;/item&gt;&lt;item&gt;654&lt;/item&gt;&lt;item&gt;659&lt;/item&gt;&lt;item&gt;660&lt;/item&gt;&lt;item&gt;663&lt;/item&gt;&lt;item&gt;666&lt;/item&gt;&lt;item&gt;668&lt;/item&gt;&lt;item&gt;669&lt;/item&gt;&lt;item&gt;670&lt;/item&gt;&lt;item&gt;671&lt;/item&gt;&lt;item&gt;672&lt;/item&gt;&lt;item&gt;673&lt;/item&gt;&lt;item&gt;676&lt;/item&gt;&lt;item&gt;677&lt;/item&gt;&lt;item&gt;678&lt;/item&gt;&lt;item&gt;679&lt;/item&gt;&lt;item&gt;680&lt;/item&gt;&lt;item&gt;681&lt;/item&gt;&lt;item&gt;682&lt;/item&gt;&lt;item&gt;689&lt;/item&gt;&lt;item&gt;690&lt;/item&gt;&lt;item&gt;691&lt;/item&gt;&lt;item&gt;692&lt;/item&gt;&lt;item&gt;693&lt;/item&gt;&lt;item&gt;695&lt;/item&gt;&lt;item&gt;696&lt;/item&gt;&lt;item&gt;828&lt;/item&gt;&lt;item&gt;842&lt;/item&gt;&lt;item&gt;866&lt;/item&gt;&lt;item&gt;885&lt;/item&gt;&lt;item&gt;886&lt;/item&gt;&lt;item&gt;908&lt;/item&gt;&lt;item&gt;939&lt;/item&gt;&lt;item&gt;942&lt;/item&gt;&lt;item&gt;943&lt;/item&gt;&lt;item&gt;945&lt;/item&gt;&lt;item&gt;946&lt;/item&gt;&lt;item&gt;947&lt;/item&gt;&lt;item&gt;956&lt;/item&gt;&lt;item&gt;963&lt;/item&gt;&lt;item&gt;986&lt;/item&gt;&lt;item&gt;987&lt;/item&gt;&lt;/record-ids&gt;&lt;/item&gt;&lt;/Libraries&gt;"/>
  </w:docVars>
  <w:rsids>
    <w:rsidRoot w:val="002A4EA9"/>
    <w:rsid w:val="00000437"/>
    <w:rsid w:val="0000192F"/>
    <w:rsid w:val="00001C21"/>
    <w:rsid w:val="0000335A"/>
    <w:rsid w:val="00003FA4"/>
    <w:rsid w:val="00004430"/>
    <w:rsid w:val="00005673"/>
    <w:rsid w:val="00005842"/>
    <w:rsid w:val="0000592B"/>
    <w:rsid w:val="00005D63"/>
    <w:rsid w:val="00006EC5"/>
    <w:rsid w:val="00006F9D"/>
    <w:rsid w:val="00006FA9"/>
    <w:rsid w:val="00007BF0"/>
    <w:rsid w:val="00007D6D"/>
    <w:rsid w:val="000102A1"/>
    <w:rsid w:val="0001044F"/>
    <w:rsid w:val="000112D5"/>
    <w:rsid w:val="00012A89"/>
    <w:rsid w:val="0001300D"/>
    <w:rsid w:val="000131D0"/>
    <w:rsid w:val="00013330"/>
    <w:rsid w:val="00013597"/>
    <w:rsid w:val="00013CD3"/>
    <w:rsid w:val="00014590"/>
    <w:rsid w:val="00014B48"/>
    <w:rsid w:val="000158F6"/>
    <w:rsid w:val="00017568"/>
    <w:rsid w:val="0002010E"/>
    <w:rsid w:val="00021C4B"/>
    <w:rsid w:val="0002237F"/>
    <w:rsid w:val="00022A3B"/>
    <w:rsid w:val="000231FB"/>
    <w:rsid w:val="00023878"/>
    <w:rsid w:val="00024697"/>
    <w:rsid w:val="000258EE"/>
    <w:rsid w:val="00030BEE"/>
    <w:rsid w:val="000327A0"/>
    <w:rsid w:val="00032A2F"/>
    <w:rsid w:val="000332CB"/>
    <w:rsid w:val="000335CE"/>
    <w:rsid w:val="00033F7E"/>
    <w:rsid w:val="0003429D"/>
    <w:rsid w:val="00034407"/>
    <w:rsid w:val="00034AC8"/>
    <w:rsid w:val="00034F9F"/>
    <w:rsid w:val="000357F6"/>
    <w:rsid w:val="00036453"/>
    <w:rsid w:val="0003707D"/>
    <w:rsid w:val="0003713F"/>
    <w:rsid w:val="00037758"/>
    <w:rsid w:val="000403D2"/>
    <w:rsid w:val="00040C28"/>
    <w:rsid w:val="00040C3E"/>
    <w:rsid w:val="0004112D"/>
    <w:rsid w:val="0004125A"/>
    <w:rsid w:val="00041B0F"/>
    <w:rsid w:val="00044D7F"/>
    <w:rsid w:val="000455B1"/>
    <w:rsid w:val="00045FF8"/>
    <w:rsid w:val="00047F6C"/>
    <w:rsid w:val="00050EF8"/>
    <w:rsid w:val="0005328F"/>
    <w:rsid w:val="00053E59"/>
    <w:rsid w:val="00054902"/>
    <w:rsid w:val="00056489"/>
    <w:rsid w:val="00056F6C"/>
    <w:rsid w:val="00057BB5"/>
    <w:rsid w:val="00057E6F"/>
    <w:rsid w:val="00060952"/>
    <w:rsid w:val="0006097B"/>
    <w:rsid w:val="0006100F"/>
    <w:rsid w:val="00061A88"/>
    <w:rsid w:val="00061E9E"/>
    <w:rsid w:val="0006235C"/>
    <w:rsid w:val="000629E5"/>
    <w:rsid w:val="000635CE"/>
    <w:rsid w:val="00064823"/>
    <w:rsid w:val="00066CC7"/>
    <w:rsid w:val="000671A2"/>
    <w:rsid w:val="000707FA"/>
    <w:rsid w:val="0007247D"/>
    <w:rsid w:val="00072860"/>
    <w:rsid w:val="00072A66"/>
    <w:rsid w:val="00072E13"/>
    <w:rsid w:val="000777CF"/>
    <w:rsid w:val="00080BDE"/>
    <w:rsid w:val="00080D60"/>
    <w:rsid w:val="0008129F"/>
    <w:rsid w:val="000813D1"/>
    <w:rsid w:val="0008484F"/>
    <w:rsid w:val="0008666C"/>
    <w:rsid w:val="0008676D"/>
    <w:rsid w:val="00086AF5"/>
    <w:rsid w:val="00086B8C"/>
    <w:rsid w:val="00086C95"/>
    <w:rsid w:val="00090BC0"/>
    <w:rsid w:val="00091A33"/>
    <w:rsid w:val="00092192"/>
    <w:rsid w:val="00093692"/>
    <w:rsid w:val="00094C57"/>
    <w:rsid w:val="00094DE5"/>
    <w:rsid w:val="00095E58"/>
    <w:rsid w:val="000963EB"/>
    <w:rsid w:val="0009655D"/>
    <w:rsid w:val="000A0676"/>
    <w:rsid w:val="000A0CBC"/>
    <w:rsid w:val="000A0D27"/>
    <w:rsid w:val="000A2983"/>
    <w:rsid w:val="000A2CBF"/>
    <w:rsid w:val="000A3C2D"/>
    <w:rsid w:val="000A44F5"/>
    <w:rsid w:val="000A4653"/>
    <w:rsid w:val="000A6525"/>
    <w:rsid w:val="000A757F"/>
    <w:rsid w:val="000B0A92"/>
    <w:rsid w:val="000B0AA1"/>
    <w:rsid w:val="000B176C"/>
    <w:rsid w:val="000B4E8D"/>
    <w:rsid w:val="000B75CC"/>
    <w:rsid w:val="000B7F08"/>
    <w:rsid w:val="000C0346"/>
    <w:rsid w:val="000C0715"/>
    <w:rsid w:val="000C0AA9"/>
    <w:rsid w:val="000C11F0"/>
    <w:rsid w:val="000C1207"/>
    <w:rsid w:val="000C299E"/>
    <w:rsid w:val="000C4144"/>
    <w:rsid w:val="000C4949"/>
    <w:rsid w:val="000C58BB"/>
    <w:rsid w:val="000C6633"/>
    <w:rsid w:val="000D047A"/>
    <w:rsid w:val="000D0CD8"/>
    <w:rsid w:val="000D4671"/>
    <w:rsid w:val="000D65F5"/>
    <w:rsid w:val="000D674E"/>
    <w:rsid w:val="000D6C93"/>
    <w:rsid w:val="000D6CA2"/>
    <w:rsid w:val="000D709F"/>
    <w:rsid w:val="000D75D8"/>
    <w:rsid w:val="000D78D4"/>
    <w:rsid w:val="000D78FC"/>
    <w:rsid w:val="000D7976"/>
    <w:rsid w:val="000E0538"/>
    <w:rsid w:val="000E1262"/>
    <w:rsid w:val="000E32A9"/>
    <w:rsid w:val="000E3B16"/>
    <w:rsid w:val="000E4817"/>
    <w:rsid w:val="000E686C"/>
    <w:rsid w:val="000F033B"/>
    <w:rsid w:val="000F060A"/>
    <w:rsid w:val="000F1883"/>
    <w:rsid w:val="000F27F2"/>
    <w:rsid w:val="000F28EC"/>
    <w:rsid w:val="000F290E"/>
    <w:rsid w:val="000F2B5A"/>
    <w:rsid w:val="000F3491"/>
    <w:rsid w:val="000F41DA"/>
    <w:rsid w:val="000F4581"/>
    <w:rsid w:val="000F4FEB"/>
    <w:rsid w:val="000F7365"/>
    <w:rsid w:val="001000F8"/>
    <w:rsid w:val="001006DB"/>
    <w:rsid w:val="00100C0D"/>
    <w:rsid w:val="00100D92"/>
    <w:rsid w:val="00100FA9"/>
    <w:rsid w:val="001017D3"/>
    <w:rsid w:val="00104479"/>
    <w:rsid w:val="001046C5"/>
    <w:rsid w:val="00105FC7"/>
    <w:rsid w:val="001065B9"/>
    <w:rsid w:val="00106D3C"/>
    <w:rsid w:val="00110299"/>
    <w:rsid w:val="001107A5"/>
    <w:rsid w:val="001108A9"/>
    <w:rsid w:val="00110A93"/>
    <w:rsid w:val="00111966"/>
    <w:rsid w:val="00111D78"/>
    <w:rsid w:val="001121EC"/>
    <w:rsid w:val="001130EE"/>
    <w:rsid w:val="001138D7"/>
    <w:rsid w:val="0011394F"/>
    <w:rsid w:val="00113B9E"/>
    <w:rsid w:val="00113DF2"/>
    <w:rsid w:val="00113E90"/>
    <w:rsid w:val="001141BD"/>
    <w:rsid w:val="00114906"/>
    <w:rsid w:val="00115BD8"/>
    <w:rsid w:val="00115E2C"/>
    <w:rsid w:val="0011617D"/>
    <w:rsid w:val="00116A7E"/>
    <w:rsid w:val="00116C21"/>
    <w:rsid w:val="0012117C"/>
    <w:rsid w:val="00121483"/>
    <w:rsid w:val="00123505"/>
    <w:rsid w:val="0012443B"/>
    <w:rsid w:val="00124FC2"/>
    <w:rsid w:val="00125C5E"/>
    <w:rsid w:val="00131186"/>
    <w:rsid w:val="00133625"/>
    <w:rsid w:val="001338E1"/>
    <w:rsid w:val="001347E6"/>
    <w:rsid w:val="00134B5E"/>
    <w:rsid w:val="00134F42"/>
    <w:rsid w:val="00135B16"/>
    <w:rsid w:val="00135E17"/>
    <w:rsid w:val="0014101D"/>
    <w:rsid w:val="0014116F"/>
    <w:rsid w:val="00141C7B"/>
    <w:rsid w:val="00141E65"/>
    <w:rsid w:val="00142119"/>
    <w:rsid w:val="00142DC3"/>
    <w:rsid w:val="00144638"/>
    <w:rsid w:val="00144DDE"/>
    <w:rsid w:val="00145938"/>
    <w:rsid w:val="001479DA"/>
    <w:rsid w:val="00147F2A"/>
    <w:rsid w:val="00150243"/>
    <w:rsid w:val="00150759"/>
    <w:rsid w:val="00150C43"/>
    <w:rsid w:val="001521C8"/>
    <w:rsid w:val="001522F3"/>
    <w:rsid w:val="001523EB"/>
    <w:rsid w:val="001544C8"/>
    <w:rsid w:val="0015453D"/>
    <w:rsid w:val="001566E1"/>
    <w:rsid w:val="00156D65"/>
    <w:rsid w:val="001572EA"/>
    <w:rsid w:val="00160CEF"/>
    <w:rsid w:val="00161E01"/>
    <w:rsid w:val="0016284C"/>
    <w:rsid w:val="00162981"/>
    <w:rsid w:val="00164E51"/>
    <w:rsid w:val="00165168"/>
    <w:rsid w:val="0016636C"/>
    <w:rsid w:val="001674F5"/>
    <w:rsid w:val="00167711"/>
    <w:rsid w:val="0017114B"/>
    <w:rsid w:val="001715CC"/>
    <w:rsid w:val="00171B01"/>
    <w:rsid w:val="00172AC9"/>
    <w:rsid w:val="00174F90"/>
    <w:rsid w:val="00175F52"/>
    <w:rsid w:val="00176FE2"/>
    <w:rsid w:val="00177E07"/>
    <w:rsid w:val="00180B10"/>
    <w:rsid w:val="00181A8E"/>
    <w:rsid w:val="001833F4"/>
    <w:rsid w:val="00184DA3"/>
    <w:rsid w:val="0018534E"/>
    <w:rsid w:val="001860FD"/>
    <w:rsid w:val="001876C8"/>
    <w:rsid w:val="00190DDD"/>
    <w:rsid w:val="00192F74"/>
    <w:rsid w:val="001934E1"/>
    <w:rsid w:val="001939AB"/>
    <w:rsid w:val="00193A6E"/>
    <w:rsid w:val="0019483B"/>
    <w:rsid w:val="00196176"/>
    <w:rsid w:val="001965E4"/>
    <w:rsid w:val="00197F49"/>
    <w:rsid w:val="001A092E"/>
    <w:rsid w:val="001A1AFB"/>
    <w:rsid w:val="001A1C17"/>
    <w:rsid w:val="001A2558"/>
    <w:rsid w:val="001A2B81"/>
    <w:rsid w:val="001A2E8A"/>
    <w:rsid w:val="001A3298"/>
    <w:rsid w:val="001A3C9F"/>
    <w:rsid w:val="001A428C"/>
    <w:rsid w:val="001A5444"/>
    <w:rsid w:val="001A5A1C"/>
    <w:rsid w:val="001A7153"/>
    <w:rsid w:val="001A72F4"/>
    <w:rsid w:val="001A79A7"/>
    <w:rsid w:val="001A7EB1"/>
    <w:rsid w:val="001A7ED2"/>
    <w:rsid w:val="001A7FE2"/>
    <w:rsid w:val="001B2404"/>
    <w:rsid w:val="001B26EA"/>
    <w:rsid w:val="001B282B"/>
    <w:rsid w:val="001B37E2"/>
    <w:rsid w:val="001B3A32"/>
    <w:rsid w:val="001B3FBD"/>
    <w:rsid w:val="001B4123"/>
    <w:rsid w:val="001C00F0"/>
    <w:rsid w:val="001C0F06"/>
    <w:rsid w:val="001C0F66"/>
    <w:rsid w:val="001C2AF5"/>
    <w:rsid w:val="001C2FBE"/>
    <w:rsid w:val="001C3A40"/>
    <w:rsid w:val="001C3C1F"/>
    <w:rsid w:val="001C3C66"/>
    <w:rsid w:val="001C51A8"/>
    <w:rsid w:val="001C5E2E"/>
    <w:rsid w:val="001C6712"/>
    <w:rsid w:val="001D0B33"/>
    <w:rsid w:val="001D23F1"/>
    <w:rsid w:val="001D26A4"/>
    <w:rsid w:val="001D32C9"/>
    <w:rsid w:val="001D38E6"/>
    <w:rsid w:val="001D40DE"/>
    <w:rsid w:val="001D4126"/>
    <w:rsid w:val="001D5034"/>
    <w:rsid w:val="001D5E92"/>
    <w:rsid w:val="001D6639"/>
    <w:rsid w:val="001D77B0"/>
    <w:rsid w:val="001E052F"/>
    <w:rsid w:val="001E0777"/>
    <w:rsid w:val="001E1220"/>
    <w:rsid w:val="001E18D7"/>
    <w:rsid w:val="001E3A53"/>
    <w:rsid w:val="001E4637"/>
    <w:rsid w:val="001E75AD"/>
    <w:rsid w:val="001F1EF4"/>
    <w:rsid w:val="001F25AD"/>
    <w:rsid w:val="001F2886"/>
    <w:rsid w:val="001F3421"/>
    <w:rsid w:val="001F3AB6"/>
    <w:rsid w:val="001F515C"/>
    <w:rsid w:val="001F62AD"/>
    <w:rsid w:val="001F663A"/>
    <w:rsid w:val="001F670E"/>
    <w:rsid w:val="00200E05"/>
    <w:rsid w:val="002020F1"/>
    <w:rsid w:val="0020397E"/>
    <w:rsid w:val="002041F6"/>
    <w:rsid w:val="00204242"/>
    <w:rsid w:val="00204E7B"/>
    <w:rsid w:val="002057AF"/>
    <w:rsid w:val="00205C02"/>
    <w:rsid w:val="00206392"/>
    <w:rsid w:val="00207E9F"/>
    <w:rsid w:val="00207EE0"/>
    <w:rsid w:val="00210471"/>
    <w:rsid w:val="00210D67"/>
    <w:rsid w:val="002121EF"/>
    <w:rsid w:val="002129BF"/>
    <w:rsid w:val="0021312A"/>
    <w:rsid w:val="002131CC"/>
    <w:rsid w:val="002143BC"/>
    <w:rsid w:val="002144A4"/>
    <w:rsid w:val="002151EC"/>
    <w:rsid w:val="00217D1B"/>
    <w:rsid w:val="0022143A"/>
    <w:rsid w:val="0022288C"/>
    <w:rsid w:val="002236EE"/>
    <w:rsid w:val="00223C01"/>
    <w:rsid w:val="00224B5E"/>
    <w:rsid w:val="00224F61"/>
    <w:rsid w:val="00225AEB"/>
    <w:rsid w:val="0022668B"/>
    <w:rsid w:val="00226A7D"/>
    <w:rsid w:val="002302A3"/>
    <w:rsid w:val="0023248C"/>
    <w:rsid w:val="00232EE3"/>
    <w:rsid w:val="00234A4C"/>
    <w:rsid w:val="00234E8D"/>
    <w:rsid w:val="00235018"/>
    <w:rsid w:val="002350E2"/>
    <w:rsid w:val="00235297"/>
    <w:rsid w:val="00235A99"/>
    <w:rsid w:val="00237126"/>
    <w:rsid w:val="00242D5C"/>
    <w:rsid w:val="00242FFA"/>
    <w:rsid w:val="00244668"/>
    <w:rsid w:val="00244950"/>
    <w:rsid w:val="0024750D"/>
    <w:rsid w:val="00247992"/>
    <w:rsid w:val="00250A3B"/>
    <w:rsid w:val="00250B4D"/>
    <w:rsid w:val="00250C26"/>
    <w:rsid w:val="00250CD4"/>
    <w:rsid w:val="002510C6"/>
    <w:rsid w:val="00251493"/>
    <w:rsid w:val="00251C22"/>
    <w:rsid w:val="00252098"/>
    <w:rsid w:val="00252C47"/>
    <w:rsid w:val="00254309"/>
    <w:rsid w:val="00254B1C"/>
    <w:rsid w:val="00254F67"/>
    <w:rsid w:val="00255A8B"/>
    <w:rsid w:val="0025601D"/>
    <w:rsid w:val="002566AE"/>
    <w:rsid w:val="00257B45"/>
    <w:rsid w:val="00257BBB"/>
    <w:rsid w:val="002619CD"/>
    <w:rsid w:val="00261AC8"/>
    <w:rsid w:val="00261D38"/>
    <w:rsid w:val="00262D69"/>
    <w:rsid w:val="00262F49"/>
    <w:rsid w:val="00262FAE"/>
    <w:rsid w:val="00263CED"/>
    <w:rsid w:val="00264CDE"/>
    <w:rsid w:val="002654EB"/>
    <w:rsid w:val="002657AA"/>
    <w:rsid w:val="002658FD"/>
    <w:rsid w:val="002675FA"/>
    <w:rsid w:val="00267D83"/>
    <w:rsid w:val="0027146E"/>
    <w:rsid w:val="002725C8"/>
    <w:rsid w:val="002738FC"/>
    <w:rsid w:val="00273CFD"/>
    <w:rsid w:val="0027496F"/>
    <w:rsid w:val="00277173"/>
    <w:rsid w:val="002801B9"/>
    <w:rsid w:val="00280282"/>
    <w:rsid w:val="002804C0"/>
    <w:rsid w:val="00280CE1"/>
    <w:rsid w:val="0028128F"/>
    <w:rsid w:val="002812FC"/>
    <w:rsid w:val="00281744"/>
    <w:rsid w:val="00282060"/>
    <w:rsid w:val="0028345F"/>
    <w:rsid w:val="00287303"/>
    <w:rsid w:val="002876B5"/>
    <w:rsid w:val="002903B0"/>
    <w:rsid w:val="00290429"/>
    <w:rsid w:val="0029168B"/>
    <w:rsid w:val="002933CF"/>
    <w:rsid w:val="0029376C"/>
    <w:rsid w:val="002938BB"/>
    <w:rsid w:val="00293C12"/>
    <w:rsid w:val="00293EAF"/>
    <w:rsid w:val="00295DC8"/>
    <w:rsid w:val="002A138D"/>
    <w:rsid w:val="002A39BA"/>
    <w:rsid w:val="002A412E"/>
    <w:rsid w:val="002A43F3"/>
    <w:rsid w:val="002A4DAA"/>
    <w:rsid w:val="002A4EA9"/>
    <w:rsid w:val="002A5887"/>
    <w:rsid w:val="002A5ED2"/>
    <w:rsid w:val="002A66E1"/>
    <w:rsid w:val="002A77B7"/>
    <w:rsid w:val="002A7C99"/>
    <w:rsid w:val="002B0306"/>
    <w:rsid w:val="002B074D"/>
    <w:rsid w:val="002B0B18"/>
    <w:rsid w:val="002B1E49"/>
    <w:rsid w:val="002B2067"/>
    <w:rsid w:val="002B2DF7"/>
    <w:rsid w:val="002B338E"/>
    <w:rsid w:val="002B550D"/>
    <w:rsid w:val="002B69BD"/>
    <w:rsid w:val="002B7E1A"/>
    <w:rsid w:val="002C1580"/>
    <w:rsid w:val="002C1E4C"/>
    <w:rsid w:val="002C2350"/>
    <w:rsid w:val="002C36C3"/>
    <w:rsid w:val="002C4231"/>
    <w:rsid w:val="002C4AFD"/>
    <w:rsid w:val="002C7B71"/>
    <w:rsid w:val="002D1646"/>
    <w:rsid w:val="002D2957"/>
    <w:rsid w:val="002D512C"/>
    <w:rsid w:val="002D644F"/>
    <w:rsid w:val="002D6781"/>
    <w:rsid w:val="002E0522"/>
    <w:rsid w:val="002E0D18"/>
    <w:rsid w:val="002E144D"/>
    <w:rsid w:val="002E1726"/>
    <w:rsid w:val="002E19A0"/>
    <w:rsid w:val="002E32AE"/>
    <w:rsid w:val="002E43A9"/>
    <w:rsid w:val="002E4A63"/>
    <w:rsid w:val="002E5A97"/>
    <w:rsid w:val="002E5DEC"/>
    <w:rsid w:val="002F08BF"/>
    <w:rsid w:val="002F21DA"/>
    <w:rsid w:val="002F2381"/>
    <w:rsid w:val="002F316F"/>
    <w:rsid w:val="002F3DB1"/>
    <w:rsid w:val="002F43F6"/>
    <w:rsid w:val="002F62B8"/>
    <w:rsid w:val="002F7B49"/>
    <w:rsid w:val="003004CE"/>
    <w:rsid w:val="00301AE8"/>
    <w:rsid w:val="00302011"/>
    <w:rsid w:val="00305146"/>
    <w:rsid w:val="00306076"/>
    <w:rsid w:val="00306C2E"/>
    <w:rsid w:val="00307417"/>
    <w:rsid w:val="0031033D"/>
    <w:rsid w:val="00312211"/>
    <w:rsid w:val="00312332"/>
    <w:rsid w:val="003137D6"/>
    <w:rsid w:val="00313AF7"/>
    <w:rsid w:val="0031418A"/>
    <w:rsid w:val="003141D0"/>
    <w:rsid w:val="00314C96"/>
    <w:rsid w:val="00316F56"/>
    <w:rsid w:val="003173BB"/>
    <w:rsid w:val="0031794A"/>
    <w:rsid w:val="00320128"/>
    <w:rsid w:val="0032122C"/>
    <w:rsid w:val="0032307D"/>
    <w:rsid w:val="00324187"/>
    <w:rsid w:val="0032564D"/>
    <w:rsid w:val="003257D3"/>
    <w:rsid w:val="00326BD7"/>
    <w:rsid w:val="0032758F"/>
    <w:rsid w:val="00327A00"/>
    <w:rsid w:val="00330C94"/>
    <w:rsid w:val="003325A0"/>
    <w:rsid w:val="00332B46"/>
    <w:rsid w:val="00332E2A"/>
    <w:rsid w:val="003337CE"/>
    <w:rsid w:val="00336B6E"/>
    <w:rsid w:val="003376D7"/>
    <w:rsid w:val="00337862"/>
    <w:rsid w:val="00340692"/>
    <w:rsid w:val="00340B95"/>
    <w:rsid w:val="0034161F"/>
    <w:rsid w:val="00343B92"/>
    <w:rsid w:val="00343F08"/>
    <w:rsid w:val="00344BC1"/>
    <w:rsid w:val="00345D70"/>
    <w:rsid w:val="003468EA"/>
    <w:rsid w:val="00346B49"/>
    <w:rsid w:val="00347103"/>
    <w:rsid w:val="0034754C"/>
    <w:rsid w:val="00350508"/>
    <w:rsid w:val="00350F49"/>
    <w:rsid w:val="00352D3F"/>
    <w:rsid w:val="00353686"/>
    <w:rsid w:val="003543A1"/>
    <w:rsid w:val="00354752"/>
    <w:rsid w:val="00354F3D"/>
    <w:rsid w:val="003566E7"/>
    <w:rsid w:val="0035764D"/>
    <w:rsid w:val="00357925"/>
    <w:rsid w:val="00361F8E"/>
    <w:rsid w:val="0036260E"/>
    <w:rsid w:val="00362A7A"/>
    <w:rsid w:val="00365B14"/>
    <w:rsid w:val="0036615F"/>
    <w:rsid w:val="00366768"/>
    <w:rsid w:val="0036707F"/>
    <w:rsid w:val="00367208"/>
    <w:rsid w:val="00367A54"/>
    <w:rsid w:val="003709FB"/>
    <w:rsid w:val="00372183"/>
    <w:rsid w:val="00372728"/>
    <w:rsid w:val="003730F3"/>
    <w:rsid w:val="00373C34"/>
    <w:rsid w:val="00374A1C"/>
    <w:rsid w:val="0037520E"/>
    <w:rsid w:val="003756C7"/>
    <w:rsid w:val="003762E8"/>
    <w:rsid w:val="0037675F"/>
    <w:rsid w:val="00377CB7"/>
    <w:rsid w:val="0038095C"/>
    <w:rsid w:val="00381324"/>
    <w:rsid w:val="00381D92"/>
    <w:rsid w:val="00383107"/>
    <w:rsid w:val="00383B28"/>
    <w:rsid w:val="0038447A"/>
    <w:rsid w:val="00384BA9"/>
    <w:rsid w:val="00386699"/>
    <w:rsid w:val="00386BDA"/>
    <w:rsid w:val="0039195E"/>
    <w:rsid w:val="00391A03"/>
    <w:rsid w:val="00391CDC"/>
    <w:rsid w:val="00392810"/>
    <w:rsid w:val="00393137"/>
    <w:rsid w:val="00393427"/>
    <w:rsid w:val="00394B09"/>
    <w:rsid w:val="00395906"/>
    <w:rsid w:val="00395E9F"/>
    <w:rsid w:val="00396B34"/>
    <w:rsid w:val="00397546"/>
    <w:rsid w:val="003A09A7"/>
    <w:rsid w:val="003A0B3A"/>
    <w:rsid w:val="003A166A"/>
    <w:rsid w:val="003A2511"/>
    <w:rsid w:val="003A2B09"/>
    <w:rsid w:val="003A2B71"/>
    <w:rsid w:val="003A45F7"/>
    <w:rsid w:val="003A4AAB"/>
    <w:rsid w:val="003A62EE"/>
    <w:rsid w:val="003A6E18"/>
    <w:rsid w:val="003A7E33"/>
    <w:rsid w:val="003B0FD2"/>
    <w:rsid w:val="003B1A20"/>
    <w:rsid w:val="003B1C1D"/>
    <w:rsid w:val="003B253E"/>
    <w:rsid w:val="003B2B06"/>
    <w:rsid w:val="003B5726"/>
    <w:rsid w:val="003B5A4E"/>
    <w:rsid w:val="003B7F6A"/>
    <w:rsid w:val="003C08A7"/>
    <w:rsid w:val="003C21A1"/>
    <w:rsid w:val="003C2C20"/>
    <w:rsid w:val="003C2F2A"/>
    <w:rsid w:val="003C33E5"/>
    <w:rsid w:val="003C446B"/>
    <w:rsid w:val="003C6365"/>
    <w:rsid w:val="003C66B5"/>
    <w:rsid w:val="003C736B"/>
    <w:rsid w:val="003C79D3"/>
    <w:rsid w:val="003D0CE3"/>
    <w:rsid w:val="003D2D2C"/>
    <w:rsid w:val="003D3BC3"/>
    <w:rsid w:val="003D4886"/>
    <w:rsid w:val="003D498F"/>
    <w:rsid w:val="003D52F5"/>
    <w:rsid w:val="003D6282"/>
    <w:rsid w:val="003D63C9"/>
    <w:rsid w:val="003E1751"/>
    <w:rsid w:val="003E291B"/>
    <w:rsid w:val="003E34BF"/>
    <w:rsid w:val="003E3550"/>
    <w:rsid w:val="003E3744"/>
    <w:rsid w:val="003E3CDD"/>
    <w:rsid w:val="003E40C7"/>
    <w:rsid w:val="003E412A"/>
    <w:rsid w:val="003E4B90"/>
    <w:rsid w:val="003E4D3F"/>
    <w:rsid w:val="003E6B81"/>
    <w:rsid w:val="003F216C"/>
    <w:rsid w:val="003F28F3"/>
    <w:rsid w:val="003F55F1"/>
    <w:rsid w:val="003F5D85"/>
    <w:rsid w:val="003F5F9E"/>
    <w:rsid w:val="003F6ABD"/>
    <w:rsid w:val="003F6BF2"/>
    <w:rsid w:val="00400239"/>
    <w:rsid w:val="00400644"/>
    <w:rsid w:val="00401B72"/>
    <w:rsid w:val="00401F23"/>
    <w:rsid w:val="00402253"/>
    <w:rsid w:val="00402380"/>
    <w:rsid w:val="00402C3F"/>
    <w:rsid w:val="0040386D"/>
    <w:rsid w:val="00404A53"/>
    <w:rsid w:val="004057F5"/>
    <w:rsid w:val="00405C7B"/>
    <w:rsid w:val="00405C9E"/>
    <w:rsid w:val="00406062"/>
    <w:rsid w:val="00406192"/>
    <w:rsid w:val="00406713"/>
    <w:rsid w:val="004071AA"/>
    <w:rsid w:val="00407813"/>
    <w:rsid w:val="00412082"/>
    <w:rsid w:val="0041225E"/>
    <w:rsid w:val="00412897"/>
    <w:rsid w:val="0041299F"/>
    <w:rsid w:val="004134F9"/>
    <w:rsid w:val="0041384C"/>
    <w:rsid w:val="00413C2E"/>
    <w:rsid w:val="00413DE1"/>
    <w:rsid w:val="00414D16"/>
    <w:rsid w:val="00415204"/>
    <w:rsid w:val="004167E5"/>
    <w:rsid w:val="00416C31"/>
    <w:rsid w:val="00420B8F"/>
    <w:rsid w:val="004210B5"/>
    <w:rsid w:val="004217FD"/>
    <w:rsid w:val="004225AC"/>
    <w:rsid w:val="00423C81"/>
    <w:rsid w:val="0042406C"/>
    <w:rsid w:val="0042490A"/>
    <w:rsid w:val="00425BFE"/>
    <w:rsid w:val="00426701"/>
    <w:rsid w:val="00427213"/>
    <w:rsid w:val="00427BF4"/>
    <w:rsid w:val="0043010B"/>
    <w:rsid w:val="0043088C"/>
    <w:rsid w:val="0043137F"/>
    <w:rsid w:val="00431D05"/>
    <w:rsid w:val="00431FF1"/>
    <w:rsid w:val="00433283"/>
    <w:rsid w:val="00433602"/>
    <w:rsid w:val="004338ED"/>
    <w:rsid w:val="00433ACE"/>
    <w:rsid w:val="00435580"/>
    <w:rsid w:val="004358F4"/>
    <w:rsid w:val="004447DE"/>
    <w:rsid w:val="0044588D"/>
    <w:rsid w:val="00445A2A"/>
    <w:rsid w:val="00445AEF"/>
    <w:rsid w:val="004463B1"/>
    <w:rsid w:val="00446A03"/>
    <w:rsid w:val="00446C78"/>
    <w:rsid w:val="00450501"/>
    <w:rsid w:val="0045157B"/>
    <w:rsid w:val="004531AC"/>
    <w:rsid w:val="0045383A"/>
    <w:rsid w:val="00455C0C"/>
    <w:rsid w:val="00456B65"/>
    <w:rsid w:val="0045758D"/>
    <w:rsid w:val="004607A6"/>
    <w:rsid w:val="0046093E"/>
    <w:rsid w:val="00460EAB"/>
    <w:rsid w:val="00460EBD"/>
    <w:rsid w:val="00463AB6"/>
    <w:rsid w:val="00463D1E"/>
    <w:rsid w:val="004641AF"/>
    <w:rsid w:val="00464F19"/>
    <w:rsid w:val="00466E80"/>
    <w:rsid w:val="00467D23"/>
    <w:rsid w:val="004724C7"/>
    <w:rsid w:val="004732F0"/>
    <w:rsid w:val="00473642"/>
    <w:rsid w:val="00475272"/>
    <w:rsid w:val="00475836"/>
    <w:rsid w:val="004768ED"/>
    <w:rsid w:val="00477B30"/>
    <w:rsid w:val="00480FD4"/>
    <w:rsid w:val="00482084"/>
    <w:rsid w:val="0048212A"/>
    <w:rsid w:val="00482927"/>
    <w:rsid w:val="004839A0"/>
    <w:rsid w:val="00485016"/>
    <w:rsid w:val="00485763"/>
    <w:rsid w:val="004873D0"/>
    <w:rsid w:val="0048744C"/>
    <w:rsid w:val="00487E0E"/>
    <w:rsid w:val="004902DE"/>
    <w:rsid w:val="00490F4D"/>
    <w:rsid w:val="004910A5"/>
    <w:rsid w:val="00491460"/>
    <w:rsid w:val="00491E0A"/>
    <w:rsid w:val="00494B9D"/>
    <w:rsid w:val="00494EF3"/>
    <w:rsid w:val="00495274"/>
    <w:rsid w:val="004963B6"/>
    <w:rsid w:val="00497880"/>
    <w:rsid w:val="00497EDC"/>
    <w:rsid w:val="004A0B28"/>
    <w:rsid w:val="004A3680"/>
    <w:rsid w:val="004A4773"/>
    <w:rsid w:val="004A51AC"/>
    <w:rsid w:val="004A51C2"/>
    <w:rsid w:val="004A5E84"/>
    <w:rsid w:val="004A5EF4"/>
    <w:rsid w:val="004A60F7"/>
    <w:rsid w:val="004A6DD9"/>
    <w:rsid w:val="004A7100"/>
    <w:rsid w:val="004A732A"/>
    <w:rsid w:val="004A7D19"/>
    <w:rsid w:val="004A7EBD"/>
    <w:rsid w:val="004B055A"/>
    <w:rsid w:val="004B0AF6"/>
    <w:rsid w:val="004B16FB"/>
    <w:rsid w:val="004B1AE7"/>
    <w:rsid w:val="004B1C31"/>
    <w:rsid w:val="004B27BA"/>
    <w:rsid w:val="004B296E"/>
    <w:rsid w:val="004B2BB9"/>
    <w:rsid w:val="004B2BED"/>
    <w:rsid w:val="004B2D99"/>
    <w:rsid w:val="004B3B16"/>
    <w:rsid w:val="004B3C5A"/>
    <w:rsid w:val="004B524F"/>
    <w:rsid w:val="004B558E"/>
    <w:rsid w:val="004B6A85"/>
    <w:rsid w:val="004B6D7C"/>
    <w:rsid w:val="004B7173"/>
    <w:rsid w:val="004B7A3E"/>
    <w:rsid w:val="004C01BE"/>
    <w:rsid w:val="004C0C92"/>
    <w:rsid w:val="004C1412"/>
    <w:rsid w:val="004C1768"/>
    <w:rsid w:val="004C25F8"/>
    <w:rsid w:val="004C3AA0"/>
    <w:rsid w:val="004C3BFC"/>
    <w:rsid w:val="004C4965"/>
    <w:rsid w:val="004C4C36"/>
    <w:rsid w:val="004C5228"/>
    <w:rsid w:val="004C5FA7"/>
    <w:rsid w:val="004C60C1"/>
    <w:rsid w:val="004C69BD"/>
    <w:rsid w:val="004C713E"/>
    <w:rsid w:val="004D08B5"/>
    <w:rsid w:val="004D14B7"/>
    <w:rsid w:val="004D1567"/>
    <w:rsid w:val="004D1C22"/>
    <w:rsid w:val="004D223E"/>
    <w:rsid w:val="004D224D"/>
    <w:rsid w:val="004D2700"/>
    <w:rsid w:val="004D2ABF"/>
    <w:rsid w:val="004D356D"/>
    <w:rsid w:val="004D3A54"/>
    <w:rsid w:val="004D41BB"/>
    <w:rsid w:val="004D4562"/>
    <w:rsid w:val="004D5629"/>
    <w:rsid w:val="004D5C3F"/>
    <w:rsid w:val="004D643A"/>
    <w:rsid w:val="004D6F56"/>
    <w:rsid w:val="004D773D"/>
    <w:rsid w:val="004D7AE6"/>
    <w:rsid w:val="004E0119"/>
    <w:rsid w:val="004E0CA5"/>
    <w:rsid w:val="004E16A3"/>
    <w:rsid w:val="004E2341"/>
    <w:rsid w:val="004E30DE"/>
    <w:rsid w:val="004E3A4A"/>
    <w:rsid w:val="004E5BE6"/>
    <w:rsid w:val="004E733D"/>
    <w:rsid w:val="004E7973"/>
    <w:rsid w:val="004E7ECE"/>
    <w:rsid w:val="004F024C"/>
    <w:rsid w:val="004F0278"/>
    <w:rsid w:val="004F066A"/>
    <w:rsid w:val="004F0A49"/>
    <w:rsid w:val="004F2492"/>
    <w:rsid w:val="004F3449"/>
    <w:rsid w:val="004F3796"/>
    <w:rsid w:val="004F484D"/>
    <w:rsid w:val="004F4A09"/>
    <w:rsid w:val="004F546D"/>
    <w:rsid w:val="004F6811"/>
    <w:rsid w:val="004F6BC9"/>
    <w:rsid w:val="004F76AB"/>
    <w:rsid w:val="004F7ECF"/>
    <w:rsid w:val="0050314D"/>
    <w:rsid w:val="00503A25"/>
    <w:rsid w:val="005041F3"/>
    <w:rsid w:val="005066B4"/>
    <w:rsid w:val="00506BB9"/>
    <w:rsid w:val="00507571"/>
    <w:rsid w:val="00507F1D"/>
    <w:rsid w:val="00511202"/>
    <w:rsid w:val="005116BD"/>
    <w:rsid w:val="00513F46"/>
    <w:rsid w:val="00514342"/>
    <w:rsid w:val="00516EFB"/>
    <w:rsid w:val="00517446"/>
    <w:rsid w:val="00517904"/>
    <w:rsid w:val="00517F9E"/>
    <w:rsid w:val="00520AE3"/>
    <w:rsid w:val="0052285D"/>
    <w:rsid w:val="0052470D"/>
    <w:rsid w:val="00524784"/>
    <w:rsid w:val="00526A7C"/>
    <w:rsid w:val="00526EA2"/>
    <w:rsid w:val="005310A4"/>
    <w:rsid w:val="0053113E"/>
    <w:rsid w:val="00531190"/>
    <w:rsid w:val="0053162E"/>
    <w:rsid w:val="00531BE0"/>
    <w:rsid w:val="00532998"/>
    <w:rsid w:val="0053303C"/>
    <w:rsid w:val="00533AFE"/>
    <w:rsid w:val="005340D5"/>
    <w:rsid w:val="005351CA"/>
    <w:rsid w:val="0053533C"/>
    <w:rsid w:val="005362DC"/>
    <w:rsid w:val="0053770D"/>
    <w:rsid w:val="00540E8E"/>
    <w:rsid w:val="005417ED"/>
    <w:rsid w:val="00542C46"/>
    <w:rsid w:val="00545E07"/>
    <w:rsid w:val="00546068"/>
    <w:rsid w:val="00546D37"/>
    <w:rsid w:val="00547374"/>
    <w:rsid w:val="00547C02"/>
    <w:rsid w:val="00547F92"/>
    <w:rsid w:val="00550017"/>
    <w:rsid w:val="00550A72"/>
    <w:rsid w:val="00551C7C"/>
    <w:rsid w:val="005544DA"/>
    <w:rsid w:val="00554502"/>
    <w:rsid w:val="005555E7"/>
    <w:rsid w:val="00555660"/>
    <w:rsid w:val="00555B06"/>
    <w:rsid w:val="0055672A"/>
    <w:rsid w:val="005601F4"/>
    <w:rsid w:val="00560238"/>
    <w:rsid w:val="00560A9F"/>
    <w:rsid w:val="00562EB2"/>
    <w:rsid w:val="005645E3"/>
    <w:rsid w:val="005651EF"/>
    <w:rsid w:val="00570F79"/>
    <w:rsid w:val="00572AE8"/>
    <w:rsid w:val="00572CE1"/>
    <w:rsid w:val="00575DF6"/>
    <w:rsid w:val="00576DBD"/>
    <w:rsid w:val="00577206"/>
    <w:rsid w:val="0058014A"/>
    <w:rsid w:val="00580739"/>
    <w:rsid w:val="00581654"/>
    <w:rsid w:val="0058209C"/>
    <w:rsid w:val="00582892"/>
    <w:rsid w:val="00583604"/>
    <w:rsid w:val="0058422F"/>
    <w:rsid w:val="00585A93"/>
    <w:rsid w:val="00585C75"/>
    <w:rsid w:val="00590CE4"/>
    <w:rsid w:val="005916EB"/>
    <w:rsid w:val="005923FE"/>
    <w:rsid w:val="00592C1C"/>
    <w:rsid w:val="0059351D"/>
    <w:rsid w:val="00594C8C"/>
    <w:rsid w:val="0059503C"/>
    <w:rsid w:val="005959BB"/>
    <w:rsid w:val="005A0CF2"/>
    <w:rsid w:val="005A0E05"/>
    <w:rsid w:val="005A0E1A"/>
    <w:rsid w:val="005A1F35"/>
    <w:rsid w:val="005A20C2"/>
    <w:rsid w:val="005A2A15"/>
    <w:rsid w:val="005A2F21"/>
    <w:rsid w:val="005A3042"/>
    <w:rsid w:val="005A41DF"/>
    <w:rsid w:val="005A4AFD"/>
    <w:rsid w:val="005A4C3A"/>
    <w:rsid w:val="005A53D4"/>
    <w:rsid w:val="005A66C4"/>
    <w:rsid w:val="005A6E7B"/>
    <w:rsid w:val="005A7A4D"/>
    <w:rsid w:val="005B082F"/>
    <w:rsid w:val="005B0B63"/>
    <w:rsid w:val="005B2870"/>
    <w:rsid w:val="005B3163"/>
    <w:rsid w:val="005B5BC0"/>
    <w:rsid w:val="005B69FB"/>
    <w:rsid w:val="005B7ECF"/>
    <w:rsid w:val="005C1744"/>
    <w:rsid w:val="005C2121"/>
    <w:rsid w:val="005C30B9"/>
    <w:rsid w:val="005C3F32"/>
    <w:rsid w:val="005C40B2"/>
    <w:rsid w:val="005C5673"/>
    <w:rsid w:val="005C6622"/>
    <w:rsid w:val="005C6835"/>
    <w:rsid w:val="005C69DD"/>
    <w:rsid w:val="005C7500"/>
    <w:rsid w:val="005C7810"/>
    <w:rsid w:val="005D0F09"/>
    <w:rsid w:val="005D0FA7"/>
    <w:rsid w:val="005D12CA"/>
    <w:rsid w:val="005D1AD2"/>
    <w:rsid w:val="005D2588"/>
    <w:rsid w:val="005D3A5A"/>
    <w:rsid w:val="005D6EB3"/>
    <w:rsid w:val="005D7120"/>
    <w:rsid w:val="005D7497"/>
    <w:rsid w:val="005D75DC"/>
    <w:rsid w:val="005D791F"/>
    <w:rsid w:val="005E26A1"/>
    <w:rsid w:val="005E2962"/>
    <w:rsid w:val="005E29B7"/>
    <w:rsid w:val="005E3309"/>
    <w:rsid w:val="005E4121"/>
    <w:rsid w:val="005E5BB5"/>
    <w:rsid w:val="005F0437"/>
    <w:rsid w:val="005F07D6"/>
    <w:rsid w:val="005F0F41"/>
    <w:rsid w:val="005F1605"/>
    <w:rsid w:val="005F20B1"/>
    <w:rsid w:val="005F492D"/>
    <w:rsid w:val="005F6BC4"/>
    <w:rsid w:val="005F784F"/>
    <w:rsid w:val="00600042"/>
    <w:rsid w:val="006003E1"/>
    <w:rsid w:val="006006A1"/>
    <w:rsid w:val="00601A89"/>
    <w:rsid w:val="0060210F"/>
    <w:rsid w:val="00602D07"/>
    <w:rsid w:val="006032E6"/>
    <w:rsid w:val="00603728"/>
    <w:rsid w:val="00604057"/>
    <w:rsid w:val="0060490A"/>
    <w:rsid w:val="006050D9"/>
    <w:rsid w:val="00606F70"/>
    <w:rsid w:val="0060739D"/>
    <w:rsid w:val="00607E2B"/>
    <w:rsid w:val="00610BE1"/>
    <w:rsid w:val="00611EA4"/>
    <w:rsid w:val="00612732"/>
    <w:rsid w:val="006141B0"/>
    <w:rsid w:val="00614410"/>
    <w:rsid w:val="00614CD1"/>
    <w:rsid w:val="006156AF"/>
    <w:rsid w:val="00615C96"/>
    <w:rsid w:val="00615FE7"/>
    <w:rsid w:val="00616049"/>
    <w:rsid w:val="006160ED"/>
    <w:rsid w:val="006169EC"/>
    <w:rsid w:val="00616B8F"/>
    <w:rsid w:val="00616C98"/>
    <w:rsid w:val="006172CB"/>
    <w:rsid w:val="00617F9C"/>
    <w:rsid w:val="00620215"/>
    <w:rsid w:val="006203EC"/>
    <w:rsid w:val="00620560"/>
    <w:rsid w:val="006234C3"/>
    <w:rsid w:val="00623D4F"/>
    <w:rsid w:val="006242F2"/>
    <w:rsid w:val="0062523E"/>
    <w:rsid w:val="00625708"/>
    <w:rsid w:val="006312E5"/>
    <w:rsid w:val="006321CA"/>
    <w:rsid w:val="00633054"/>
    <w:rsid w:val="00633A04"/>
    <w:rsid w:val="00634268"/>
    <w:rsid w:val="006344F2"/>
    <w:rsid w:val="006359DB"/>
    <w:rsid w:val="00635F03"/>
    <w:rsid w:val="006362FD"/>
    <w:rsid w:val="00636F3A"/>
    <w:rsid w:val="00637688"/>
    <w:rsid w:val="00637F1B"/>
    <w:rsid w:val="00642045"/>
    <w:rsid w:val="0064218D"/>
    <w:rsid w:val="00642527"/>
    <w:rsid w:val="00642B24"/>
    <w:rsid w:val="00643DDA"/>
    <w:rsid w:val="00643F82"/>
    <w:rsid w:val="00644C06"/>
    <w:rsid w:val="00644E65"/>
    <w:rsid w:val="00645D2B"/>
    <w:rsid w:val="00646054"/>
    <w:rsid w:val="00646C48"/>
    <w:rsid w:val="00650874"/>
    <w:rsid w:val="00651153"/>
    <w:rsid w:val="00651959"/>
    <w:rsid w:val="00652C4D"/>
    <w:rsid w:val="00652CCE"/>
    <w:rsid w:val="00654887"/>
    <w:rsid w:val="00654D95"/>
    <w:rsid w:val="00656721"/>
    <w:rsid w:val="00657519"/>
    <w:rsid w:val="006577D9"/>
    <w:rsid w:val="006578D9"/>
    <w:rsid w:val="00657FF0"/>
    <w:rsid w:val="00661159"/>
    <w:rsid w:val="006627F3"/>
    <w:rsid w:val="00662A60"/>
    <w:rsid w:val="006637E7"/>
    <w:rsid w:val="00664239"/>
    <w:rsid w:val="0066464F"/>
    <w:rsid w:val="006654F4"/>
    <w:rsid w:val="00665A63"/>
    <w:rsid w:val="00667E54"/>
    <w:rsid w:val="00667EE3"/>
    <w:rsid w:val="00670655"/>
    <w:rsid w:val="00671158"/>
    <w:rsid w:val="006718D8"/>
    <w:rsid w:val="00671C44"/>
    <w:rsid w:val="006726B9"/>
    <w:rsid w:val="00673EB7"/>
    <w:rsid w:val="0067481F"/>
    <w:rsid w:val="00674B5E"/>
    <w:rsid w:val="006753ED"/>
    <w:rsid w:val="00675E28"/>
    <w:rsid w:val="006760C0"/>
    <w:rsid w:val="0067666E"/>
    <w:rsid w:val="0067750B"/>
    <w:rsid w:val="00677EA4"/>
    <w:rsid w:val="006800D5"/>
    <w:rsid w:val="00680A66"/>
    <w:rsid w:val="00680B43"/>
    <w:rsid w:val="006811B1"/>
    <w:rsid w:val="00681AE9"/>
    <w:rsid w:val="00682560"/>
    <w:rsid w:val="00682B79"/>
    <w:rsid w:val="00682D33"/>
    <w:rsid w:val="00683462"/>
    <w:rsid w:val="00683E16"/>
    <w:rsid w:val="00684028"/>
    <w:rsid w:val="00684D3F"/>
    <w:rsid w:val="00685B88"/>
    <w:rsid w:val="00685F9D"/>
    <w:rsid w:val="00686251"/>
    <w:rsid w:val="00686794"/>
    <w:rsid w:val="006867E1"/>
    <w:rsid w:val="00686EFF"/>
    <w:rsid w:val="00690C8E"/>
    <w:rsid w:val="00692AEE"/>
    <w:rsid w:val="00692CE7"/>
    <w:rsid w:val="006935A8"/>
    <w:rsid w:val="00693F60"/>
    <w:rsid w:val="0069565C"/>
    <w:rsid w:val="0069570A"/>
    <w:rsid w:val="006A1892"/>
    <w:rsid w:val="006A1CB8"/>
    <w:rsid w:val="006A209F"/>
    <w:rsid w:val="006A2971"/>
    <w:rsid w:val="006A2DED"/>
    <w:rsid w:val="006A3454"/>
    <w:rsid w:val="006A3D0E"/>
    <w:rsid w:val="006A4236"/>
    <w:rsid w:val="006A44EE"/>
    <w:rsid w:val="006A4ADA"/>
    <w:rsid w:val="006A5793"/>
    <w:rsid w:val="006A57B7"/>
    <w:rsid w:val="006A5DEF"/>
    <w:rsid w:val="006A7463"/>
    <w:rsid w:val="006A75AD"/>
    <w:rsid w:val="006A7E29"/>
    <w:rsid w:val="006B10E6"/>
    <w:rsid w:val="006B1592"/>
    <w:rsid w:val="006B335C"/>
    <w:rsid w:val="006B37FC"/>
    <w:rsid w:val="006B4ABC"/>
    <w:rsid w:val="006B6CCE"/>
    <w:rsid w:val="006B6E8D"/>
    <w:rsid w:val="006B6F53"/>
    <w:rsid w:val="006C1DAA"/>
    <w:rsid w:val="006C36DC"/>
    <w:rsid w:val="006C3A5D"/>
    <w:rsid w:val="006C5020"/>
    <w:rsid w:val="006C5E54"/>
    <w:rsid w:val="006C6B26"/>
    <w:rsid w:val="006D11C1"/>
    <w:rsid w:val="006D1F1A"/>
    <w:rsid w:val="006D26EE"/>
    <w:rsid w:val="006D2F01"/>
    <w:rsid w:val="006D4AD3"/>
    <w:rsid w:val="006D5F35"/>
    <w:rsid w:val="006D6D4A"/>
    <w:rsid w:val="006E1AA2"/>
    <w:rsid w:val="006E1F97"/>
    <w:rsid w:val="006E4884"/>
    <w:rsid w:val="006E4CDB"/>
    <w:rsid w:val="006E58A4"/>
    <w:rsid w:val="006E774E"/>
    <w:rsid w:val="006E7F40"/>
    <w:rsid w:val="006F04F8"/>
    <w:rsid w:val="006F0CEB"/>
    <w:rsid w:val="006F0EEB"/>
    <w:rsid w:val="006F1549"/>
    <w:rsid w:val="006F2585"/>
    <w:rsid w:val="006F3886"/>
    <w:rsid w:val="006F429E"/>
    <w:rsid w:val="006F4333"/>
    <w:rsid w:val="006F5006"/>
    <w:rsid w:val="006F5581"/>
    <w:rsid w:val="006F61B5"/>
    <w:rsid w:val="006F6429"/>
    <w:rsid w:val="006F6C5B"/>
    <w:rsid w:val="006F754C"/>
    <w:rsid w:val="00700414"/>
    <w:rsid w:val="00700CE2"/>
    <w:rsid w:val="00701AFE"/>
    <w:rsid w:val="0070440B"/>
    <w:rsid w:val="007061BC"/>
    <w:rsid w:val="00706A7E"/>
    <w:rsid w:val="00707224"/>
    <w:rsid w:val="00712CAB"/>
    <w:rsid w:val="00712D88"/>
    <w:rsid w:val="00713199"/>
    <w:rsid w:val="00713205"/>
    <w:rsid w:val="0071390F"/>
    <w:rsid w:val="00713C3F"/>
    <w:rsid w:val="00715237"/>
    <w:rsid w:val="0071711E"/>
    <w:rsid w:val="00721CAB"/>
    <w:rsid w:val="00721E56"/>
    <w:rsid w:val="00722C18"/>
    <w:rsid w:val="007236C5"/>
    <w:rsid w:val="007255F6"/>
    <w:rsid w:val="0072599F"/>
    <w:rsid w:val="00726DAF"/>
    <w:rsid w:val="00727FF6"/>
    <w:rsid w:val="00730155"/>
    <w:rsid w:val="007311B4"/>
    <w:rsid w:val="007316DC"/>
    <w:rsid w:val="00731B43"/>
    <w:rsid w:val="007321C1"/>
    <w:rsid w:val="00732584"/>
    <w:rsid w:val="007338ED"/>
    <w:rsid w:val="00733BF6"/>
    <w:rsid w:val="00733C5C"/>
    <w:rsid w:val="007340FD"/>
    <w:rsid w:val="00735934"/>
    <w:rsid w:val="007374FF"/>
    <w:rsid w:val="00741530"/>
    <w:rsid w:val="00741B44"/>
    <w:rsid w:val="00741FF8"/>
    <w:rsid w:val="00742911"/>
    <w:rsid w:val="007435F0"/>
    <w:rsid w:val="00744437"/>
    <w:rsid w:val="0074614A"/>
    <w:rsid w:val="00746299"/>
    <w:rsid w:val="007473FB"/>
    <w:rsid w:val="007474A9"/>
    <w:rsid w:val="00750EFA"/>
    <w:rsid w:val="00752735"/>
    <w:rsid w:val="00753B34"/>
    <w:rsid w:val="00753DED"/>
    <w:rsid w:val="00754100"/>
    <w:rsid w:val="007541A5"/>
    <w:rsid w:val="0075588F"/>
    <w:rsid w:val="007559C5"/>
    <w:rsid w:val="007567DB"/>
    <w:rsid w:val="007568D9"/>
    <w:rsid w:val="0075717E"/>
    <w:rsid w:val="00760465"/>
    <w:rsid w:val="00760614"/>
    <w:rsid w:val="00760708"/>
    <w:rsid w:val="00763B15"/>
    <w:rsid w:val="00764585"/>
    <w:rsid w:val="007654ED"/>
    <w:rsid w:val="00765DB1"/>
    <w:rsid w:val="00766E72"/>
    <w:rsid w:val="00767FA9"/>
    <w:rsid w:val="0077179D"/>
    <w:rsid w:val="00771F73"/>
    <w:rsid w:val="00774ADC"/>
    <w:rsid w:val="0077796E"/>
    <w:rsid w:val="00781DF8"/>
    <w:rsid w:val="00781E0F"/>
    <w:rsid w:val="00781F84"/>
    <w:rsid w:val="007827FA"/>
    <w:rsid w:val="00783461"/>
    <w:rsid w:val="00784AB4"/>
    <w:rsid w:val="00785CE0"/>
    <w:rsid w:val="00786091"/>
    <w:rsid w:val="007872B8"/>
    <w:rsid w:val="0078770B"/>
    <w:rsid w:val="00787901"/>
    <w:rsid w:val="00787964"/>
    <w:rsid w:val="00791B37"/>
    <w:rsid w:val="00792176"/>
    <w:rsid w:val="00794F2C"/>
    <w:rsid w:val="00795BA2"/>
    <w:rsid w:val="00795EB3"/>
    <w:rsid w:val="00796A00"/>
    <w:rsid w:val="007970A8"/>
    <w:rsid w:val="007A137F"/>
    <w:rsid w:val="007A231A"/>
    <w:rsid w:val="007A2523"/>
    <w:rsid w:val="007A4375"/>
    <w:rsid w:val="007A4C84"/>
    <w:rsid w:val="007A585B"/>
    <w:rsid w:val="007A59E0"/>
    <w:rsid w:val="007A6419"/>
    <w:rsid w:val="007A6953"/>
    <w:rsid w:val="007B027B"/>
    <w:rsid w:val="007B1206"/>
    <w:rsid w:val="007B1663"/>
    <w:rsid w:val="007B1C43"/>
    <w:rsid w:val="007B3EE8"/>
    <w:rsid w:val="007B5ECE"/>
    <w:rsid w:val="007B5FA3"/>
    <w:rsid w:val="007B6555"/>
    <w:rsid w:val="007B72ED"/>
    <w:rsid w:val="007B7BCE"/>
    <w:rsid w:val="007C324B"/>
    <w:rsid w:val="007C372D"/>
    <w:rsid w:val="007C37B1"/>
    <w:rsid w:val="007C38F6"/>
    <w:rsid w:val="007C4C1C"/>
    <w:rsid w:val="007C5FCB"/>
    <w:rsid w:val="007C622A"/>
    <w:rsid w:val="007C6F11"/>
    <w:rsid w:val="007C7683"/>
    <w:rsid w:val="007C7A41"/>
    <w:rsid w:val="007C7D4F"/>
    <w:rsid w:val="007D042B"/>
    <w:rsid w:val="007D048C"/>
    <w:rsid w:val="007D08B9"/>
    <w:rsid w:val="007D10B7"/>
    <w:rsid w:val="007D170F"/>
    <w:rsid w:val="007D3C0B"/>
    <w:rsid w:val="007D3C3E"/>
    <w:rsid w:val="007D3E31"/>
    <w:rsid w:val="007D4AB3"/>
    <w:rsid w:val="007D4E5C"/>
    <w:rsid w:val="007D65A7"/>
    <w:rsid w:val="007D6CFE"/>
    <w:rsid w:val="007D78E1"/>
    <w:rsid w:val="007E11F5"/>
    <w:rsid w:val="007E2D80"/>
    <w:rsid w:val="007E363D"/>
    <w:rsid w:val="007E3C5E"/>
    <w:rsid w:val="007E4E86"/>
    <w:rsid w:val="007E5BC3"/>
    <w:rsid w:val="007E66BD"/>
    <w:rsid w:val="007E6835"/>
    <w:rsid w:val="007E6971"/>
    <w:rsid w:val="007E6BDA"/>
    <w:rsid w:val="007E70EA"/>
    <w:rsid w:val="007E72CF"/>
    <w:rsid w:val="007E76C6"/>
    <w:rsid w:val="007E7D85"/>
    <w:rsid w:val="007F0F6C"/>
    <w:rsid w:val="007F111A"/>
    <w:rsid w:val="007F2D2B"/>
    <w:rsid w:val="007F3875"/>
    <w:rsid w:val="007F484F"/>
    <w:rsid w:val="007F497B"/>
    <w:rsid w:val="007F62A9"/>
    <w:rsid w:val="007F7CC1"/>
    <w:rsid w:val="008006CD"/>
    <w:rsid w:val="008009CE"/>
    <w:rsid w:val="00800E78"/>
    <w:rsid w:val="00801DC0"/>
    <w:rsid w:val="008030A0"/>
    <w:rsid w:val="00803BA0"/>
    <w:rsid w:val="008040BE"/>
    <w:rsid w:val="00804FA6"/>
    <w:rsid w:val="00805C07"/>
    <w:rsid w:val="008069BE"/>
    <w:rsid w:val="00807024"/>
    <w:rsid w:val="0080705C"/>
    <w:rsid w:val="00807978"/>
    <w:rsid w:val="0081002E"/>
    <w:rsid w:val="00810ACA"/>
    <w:rsid w:val="00811C81"/>
    <w:rsid w:val="0081297C"/>
    <w:rsid w:val="00812D09"/>
    <w:rsid w:val="008143FC"/>
    <w:rsid w:val="008149B4"/>
    <w:rsid w:val="008153F4"/>
    <w:rsid w:val="0081589F"/>
    <w:rsid w:val="008161B7"/>
    <w:rsid w:val="00816A00"/>
    <w:rsid w:val="00820D2E"/>
    <w:rsid w:val="008210B5"/>
    <w:rsid w:val="00823438"/>
    <w:rsid w:val="008242C9"/>
    <w:rsid w:val="008253D2"/>
    <w:rsid w:val="00825ADE"/>
    <w:rsid w:val="00825B9D"/>
    <w:rsid w:val="00825BAD"/>
    <w:rsid w:val="00827CC7"/>
    <w:rsid w:val="00830371"/>
    <w:rsid w:val="00831C11"/>
    <w:rsid w:val="00833971"/>
    <w:rsid w:val="00834BA9"/>
    <w:rsid w:val="0083543A"/>
    <w:rsid w:val="00836441"/>
    <w:rsid w:val="00836715"/>
    <w:rsid w:val="008369CD"/>
    <w:rsid w:val="00836ECE"/>
    <w:rsid w:val="00837CB1"/>
    <w:rsid w:val="00840B3A"/>
    <w:rsid w:val="00841290"/>
    <w:rsid w:val="00842BC8"/>
    <w:rsid w:val="008454A1"/>
    <w:rsid w:val="00846342"/>
    <w:rsid w:val="00847241"/>
    <w:rsid w:val="00850BA0"/>
    <w:rsid w:val="008515F5"/>
    <w:rsid w:val="008525FE"/>
    <w:rsid w:val="0085325F"/>
    <w:rsid w:val="0085368C"/>
    <w:rsid w:val="008543E6"/>
    <w:rsid w:val="00855DE8"/>
    <w:rsid w:val="008566D3"/>
    <w:rsid w:val="0085725A"/>
    <w:rsid w:val="0086098E"/>
    <w:rsid w:val="0086285D"/>
    <w:rsid w:val="00863321"/>
    <w:rsid w:val="008635A6"/>
    <w:rsid w:val="00863880"/>
    <w:rsid w:val="00863CA5"/>
    <w:rsid w:val="00863CF1"/>
    <w:rsid w:val="008641E5"/>
    <w:rsid w:val="008661AD"/>
    <w:rsid w:val="00866B20"/>
    <w:rsid w:val="008672AB"/>
    <w:rsid w:val="00870778"/>
    <w:rsid w:val="008708C3"/>
    <w:rsid w:val="008708FC"/>
    <w:rsid w:val="008711F0"/>
    <w:rsid w:val="008726CC"/>
    <w:rsid w:val="008765D7"/>
    <w:rsid w:val="008777B4"/>
    <w:rsid w:val="00877F11"/>
    <w:rsid w:val="008824EE"/>
    <w:rsid w:val="00882B67"/>
    <w:rsid w:val="00882EC5"/>
    <w:rsid w:val="0088412C"/>
    <w:rsid w:val="008848A5"/>
    <w:rsid w:val="008926BE"/>
    <w:rsid w:val="008934F3"/>
    <w:rsid w:val="00896321"/>
    <w:rsid w:val="00897565"/>
    <w:rsid w:val="008A1459"/>
    <w:rsid w:val="008A1FA4"/>
    <w:rsid w:val="008A2771"/>
    <w:rsid w:val="008A2A1F"/>
    <w:rsid w:val="008A35B8"/>
    <w:rsid w:val="008A3D68"/>
    <w:rsid w:val="008A4F36"/>
    <w:rsid w:val="008A541C"/>
    <w:rsid w:val="008A57AC"/>
    <w:rsid w:val="008A667E"/>
    <w:rsid w:val="008A66DE"/>
    <w:rsid w:val="008A7503"/>
    <w:rsid w:val="008A75AB"/>
    <w:rsid w:val="008A7B9F"/>
    <w:rsid w:val="008B02BB"/>
    <w:rsid w:val="008B1045"/>
    <w:rsid w:val="008B18D3"/>
    <w:rsid w:val="008B1E95"/>
    <w:rsid w:val="008B36FB"/>
    <w:rsid w:val="008B3934"/>
    <w:rsid w:val="008B3C12"/>
    <w:rsid w:val="008B3FAF"/>
    <w:rsid w:val="008B4719"/>
    <w:rsid w:val="008B4F63"/>
    <w:rsid w:val="008B5F10"/>
    <w:rsid w:val="008C031D"/>
    <w:rsid w:val="008C05D5"/>
    <w:rsid w:val="008C0CEA"/>
    <w:rsid w:val="008C13A8"/>
    <w:rsid w:val="008C1592"/>
    <w:rsid w:val="008C262A"/>
    <w:rsid w:val="008C283C"/>
    <w:rsid w:val="008C2D45"/>
    <w:rsid w:val="008C3BDB"/>
    <w:rsid w:val="008C4218"/>
    <w:rsid w:val="008C4EB6"/>
    <w:rsid w:val="008C5104"/>
    <w:rsid w:val="008C7218"/>
    <w:rsid w:val="008D1D41"/>
    <w:rsid w:val="008D247F"/>
    <w:rsid w:val="008D2C18"/>
    <w:rsid w:val="008D32F8"/>
    <w:rsid w:val="008D409D"/>
    <w:rsid w:val="008D4344"/>
    <w:rsid w:val="008D53C6"/>
    <w:rsid w:val="008D7025"/>
    <w:rsid w:val="008E1236"/>
    <w:rsid w:val="008E24B4"/>
    <w:rsid w:val="008E3D29"/>
    <w:rsid w:val="008E3D56"/>
    <w:rsid w:val="008E46F3"/>
    <w:rsid w:val="008E4B60"/>
    <w:rsid w:val="008F0481"/>
    <w:rsid w:val="008F0CCC"/>
    <w:rsid w:val="008F2389"/>
    <w:rsid w:val="008F2C4C"/>
    <w:rsid w:val="008F30FE"/>
    <w:rsid w:val="008F37F0"/>
    <w:rsid w:val="008F40BE"/>
    <w:rsid w:val="008F47E9"/>
    <w:rsid w:val="008F4AD9"/>
    <w:rsid w:val="008F50B4"/>
    <w:rsid w:val="008F5FCE"/>
    <w:rsid w:val="008F6776"/>
    <w:rsid w:val="008F6DBC"/>
    <w:rsid w:val="008F77EA"/>
    <w:rsid w:val="00901946"/>
    <w:rsid w:val="00902957"/>
    <w:rsid w:val="00902BB2"/>
    <w:rsid w:val="009033C2"/>
    <w:rsid w:val="009033F8"/>
    <w:rsid w:val="00903F59"/>
    <w:rsid w:val="00904296"/>
    <w:rsid w:val="0090656A"/>
    <w:rsid w:val="00910A05"/>
    <w:rsid w:val="00910DF0"/>
    <w:rsid w:val="00910E32"/>
    <w:rsid w:val="00911EFB"/>
    <w:rsid w:val="00912A51"/>
    <w:rsid w:val="00913360"/>
    <w:rsid w:val="009139DC"/>
    <w:rsid w:val="0091491E"/>
    <w:rsid w:val="00915724"/>
    <w:rsid w:val="00915895"/>
    <w:rsid w:val="00915A53"/>
    <w:rsid w:val="00915AD9"/>
    <w:rsid w:val="00917CB3"/>
    <w:rsid w:val="009203E4"/>
    <w:rsid w:val="00920AD0"/>
    <w:rsid w:val="009214A7"/>
    <w:rsid w:val="00921F1D"/>
    <w:rsid w:val="00924198"/>
    <w:rsid w:val="00926C2C"/>
    <w:rsid w:val="00927A67"/>
    <w:rsid w:val="00933FE6"/>
    <w:rsid w:val="00934B88"/>
    <w:rsid w:val="00934BF0"/>
    <w:rsid w:val="00935615"/>
    <w:rsid w:val="009357D5"/>
    <w:rsid w:val="009373FC"/>
    <w:rsid w:val="00941334"/>
    <w:rsid w:val="009465B2"/>
    <w:rsid w:val="00947127"/>
    <w:rsid w:val="00947AEE"/>
    <w:rsid w:val="00947DD6"/>
    <w:rsid w:val="009506DF"/>
    <w:rsid w:val="009517F7"/>
    <w:rsid w:val="00953DC8"/>
    <w:rsid w:val="0095443F"/>
    <w:rsid w:val="009548C6"/>
    <w:rsid w:val="0095494A"/>
    <w:rsid w:val="00956CA6"/>
    <w:rsid w:val="009601FA"/>
    <w:rsid w:val="009602DB"/>
    <w:rsid w:val="00961683"/>
    <w:rsid w:val="009625A2"/>
    <w:rsid w:val="009635D3"/>
    <w:rsid w:val="009645DE"/>
    <w:rsid w:val="0096464A"/>
    <w:rsid w:val="00964BC8"/>
    <w:rsid w:val="00965348"/>
    <w:rsid w:val="00967F33"/>
    <w:rsid w:val="00972B61"/>
    <w:rsid w:val="0097304D"/>
    <w:rsid w:val="009742BE"/>
    <w:rsid w:val="009749AF"/>
    <w:rsid w:val="00975323"/>
    <w:rsid w:val="009768C1"/>
    <w:rsid w:val="00977D2F"/>
    <w:rsid w:val="00981A4B"/>
    <w:rsid w:val="009825AF"/>
    <w:rsid w:val="00983EAD"/>
    <w:rsid w:val="00985D42"/>
    <w:rsid w:val="0098622D"/>
    <w:rsid w:val="0098704F"/>
    <w:rsid w:val="009870EA"/>
    <w:rsid w:val="00987A09"/>
    <w:rsid w:val="009906C7"/>
    <w:rsid w:val="009923E9"/>
    <w:rsid w:val="00994800"/>
    <w:rsid w:val="00995CB5"/>
    <w:rsid w:val="00996E7E"/>
    <w:rsid w:val="00997007"/>
    <w:rsid w:val="009A0FEC"/>
    <w:rsid w:val="009A1966"/>
    <w:rsid w:val="009A1BE7"/>
    <w:rsid w:val="009A2BC1"/>
    <w:rsid w:val="009A2C7D"/>
    <w:rsid w:val="009A304F"/>
    <w:rsid w:val="009A3E65"/>
    <w:rsid w:val="009A46B8"/>
    <w:rsid w:val="009A4877"/>
    <w:rsid w:val="009A5472"/>
    <w:rsid w:val="009A5832"/>
    <w:rsid w:val="009A5ADC"/>
    <w:rsid w:val="009A5BA2"/>
    <w:rsid w:val="009A78E4"/>
    <w:rsid w:val="009B00F9"/>
    <w:rsid w:val="009B05F7"/>
    <w:rsid w:val="009B20B3"/>
    <w:rsid w:val="009B62FC"/>
    <w:rsid w:val="009B7917"/>
    <w:rsid w:val="009B7927"/>
    <w:rsid w:val="009B7CDB"/>
    <w:rsid w:val="009C0760"/>
    <w:rsid w:val="009C1833"/>
    <w:rsid w:val="009C29E5"/>
    <w:rsid w:val="009C4184"/>
    <w:rsid w:val="009C4E65"/>
    <w:rsid w:val="009C62D1"/>
    <w:rsid w:val="009D1EB7"/>
    <w:rsid w:val="009D2C26"/>
    <w:rsid w:val="009D3594"/>
    <w:rsid w:val="009D3ED4"/>
    <w:rsid w:val="009D500B"/>
    <w:rsid w:val="009D5840"/>
    <w:rsid w:val="009D5FD9"/>
    <w:rsid w:val="009D5FF8"/>
    <w:rsid w:val="009D6739"/>
    <w:rsid w:val="009D6BAC"/>
    <w:rsid w:val="009D759E"/>
    <w:rsid w:val="009E04B8"/>
    <w:rsid w:val="009E0D7D"/>
    <w:rsid w:val="009E1AE4"/>
    <w:rsid w:val="009E2765"/>
    <w:rsid w:val="009E3A0D"/>
    <w:rsid w:val="009E3BE2"/>
    <w:rsid w:val="009E456C"/>
    <w:rsid w:val="009E610A"/>
    <w:rsid w:val="009E680E"/>
    <w:rsid w:val="009E6EDE"/>
    <w:rsid w:val="009E7347"/>
    <w:rsid w:val="009F0B23"/>
    <w:rsid w:val="009F2ED9"/>
    <w:rsid w:val="009F32C0"/>
    <w:rsid w:val="009F355A"/>
    <w:rsid w:val="009F3D55"/>
    <w:rsid w:val="009F4557"/>
    <w:rsid w:val="009F4A92"/>
    <w:rsid w:val="009F4CFC"/>
    <w:rsid w:val="009F4FC6"/>
    <w:rsid w:val="009F5529"/>
    <w:rsid w:val="009F6C60"/>
    <w:rsid w:val="009F7423"/>
    <w:rsid w:val="00A021CD"/>
    <w:rsid w:val="00A027C0"/>
    <w:rsid w:val="00A02CA8"/>
    <w:rsid w:val="00A02D38"/>
    <w:rsid w:val="00A04D89"/>
    <w:rsid w:val="00A05A6F"/>
    <w:rsid w:val="00A05ACF"/>
    <w:rsid w:val="00A05EA5"/>
    <w:rsid w:val="00A0751C"/>
    <w:rsid w:val="00A07B86"/>
    <w:rsid w:val="00A102E9"/>
    <w:rsid w:val="00A12115"/>
    <w:rsid w:val="00A123D4"/>
    <w:rsid w:val="00A153E9"/>
    <w:rsid w:val="00A155AD"/>
    <w:rsid w:val="00A20498"/>
    <w:rsid w:val="00A21D1C"/>
    <w:rsid w:val="00A234BD"/>
    <w:rsid w:val="00A23B7B"/>
    <w:rsid w:val="00A24347"/>
    <w:rsid w:val="00A2660C"/>
    <w:rsid w:val="00A27ADF"/>
    <w:rsid w:val="00A3143F"/>
    <w:rsid w:val="00A31AD5"/>
    <w:rsid w:val="00A32A07"/>
    <w:rsid w:val="00A32E94"/>
    <w:rsid w:val="00A33288"/>
    <w:rsid w:val="00A33498"/>
    <w:rsid w:val="00A34AD9"/>
    <w:rsid w:val="00A35176"/>
    <w:rsid w:val="00A35B99"/>
    <w:rsid w:val="00A35D53"/>
    <w:rsid w:val="00A36B79"/>
    <w:rsid w:val="00A36DAA"/>
    <w:rsid w:val="00A4085A"/>
    <w:rsid w:val="00A4190F"/>
    <w:rsid w:val="00A41FC3"/>
    <w:rsid w:val="00A43D7F"/>
    <w:rsid w:val="00A45145"/>
    <w:rsid w:val="00A46BE1"/>
    <w:rsid w:val="00A47663"/>
    <w:rsid w:val="00A47DA0"/>
    <w:rsid w:val="00A50D7C"/>
    <w:rsid w:val="00A52FCD"/>
    <w:rsid w:val="00A52FDC"/>
    <w:rsid w:val="00A5569C"/>
    <w:rsid w:val="00A55981"/>
    <w:rsid w:val="00A57054"/>
    <w:rsid w:val="00A577C7"/>
    <w:rsid w:val="00A579FB"/>
    <w:rsid w:val="00A6003E"/>
    <w:rsid w:val="00A60691"/>
    <w:rsid w:val="00A6096B"/>
    <w:rsid w:val="00A61DD9"/>
    <w:rsid w:val="00A62C87"/>
    <w:rsid w:val="00A630DF"/>
    <w:rsid w:val="00A63580"/>
    <w:rsid w:val="00A65539"/>
    <w:rsid w:val="00A6585F"/>
    <w:rsid w:val="00A665BD"/>
    <w:rsid w:val="00A66623"/>
    <w:rsid w:val="00A66AF2"/>
    <w:rsid w:val="00A6711D"/>
    <w:rsid w:val="00A67F67"/>
    <w:rsid w:val="00A7061F"/>
    <w:rsid w:val="00A70823"/>
    <w:rsid w:val="00A70C80"/>
    <w:rsid w:val="00A71A96"/>
    <w:rsid w:val="00A71FAF"/>
    <w:rsid w:val="00A722E1"/>
    <w:rsid w:val="00A730D7"/>
    <w:rsid w:val="00A74AA9"/>
    <w:rsid w:val="00A74BFC"/>
    <w:rsid w:val="00A75992"/>
    <w:rsid w:val="00A81CDE"/>
    <w:rsid w:val="00A81D10"/>
    <w:rsid w:val="00A82D01"/>
    <w:rsid w:val="00A84A1C"/>
    <w:rsid w:val="00A85AAA"/>
    <w:rsid w:val="00A878F3"/>
    <w:rsid w:val="00A87B89"/>
    <w:rsid w:val="00A90728"/>
    <w:rsid w:val="00A91237"/>
    <w:rsid w:val="00A92E5E"/>
    <w:rsid w:val="00A92FF4"/>
    <w:rsid w:val="00A93E82"/>
    <w:rsid w:val="00A940E8"/>
    <w:rsid w:val="00A96279"/>
    <w:rsid w:val="00A97BAB"/>
    <w:rsid w:val="00AA047D"/>
    <w:rsid w:val="00AA06CC"/>
    <w:rsid w:val="00AA231D"/>
    <w:rsid w:val="00AA2405"/>
    <w:rsid w:val="00AA2D24"/>
    <w:rsid w:val="00AA309C"/>
    <w:rsid w:val="00AA34D1"/>
    <w:rsid w:val="00AA553E"/>
    <w:rsid w:val="00AA61F1"/>
    <w:rsid w:val="00AB140B"/>
    <w:rsid w:val="00AB1EA8"/>
    <w:rsid w:val="00AB3554"/>
    <w:rsid w:val="00AB499A"/>
    <w:rsid w:val="00AB4C91"/>
    <w:rsid w:val="00AB4CB7"/>
    <w:rsid w:val="00AB6040"/>
    <w:rsid w:val="00AB7E53"/>
    <w:rsid w:val="00AC02F1"/>
    <w:rsid w:val="00AC109D"/>
    <w:rsid w:val="00AC15C1"/>
    <w:rsid w:val="00AC40EC"/>
    <w:rsid w:val="00AC41BB"/>
    <w:rsid w:val="00AC4F66"/>
    <w:rsid w:val="00AC512A"/>
    <w:rsid w:val="00AC52A1"/>
    <w:rsid w:val="00AC53A1"/>
    <w:rsid w:val="00AC6722"/>
    <w:rsid w:val="00AC6E6A"/>
    <w:rsid w:val="00AD09D2"/>
    <w:rsid w:val="00AD24F5"/>
    <w:rsid w:val="00AD34D4"/>
    <w:rsid w:val="00AD4A1D"/>
    <w:rsid w:val="00AD660F"/>
    <w:rsid w:val="00AE01EA"/>
    <w:rsid w:val="00AE203A"/>
    <w:rsid w:val="00AE22D3"/>
    <w:rsid w:val="00AE3099"/>
    <w:rsid w:val="00AE3159"/>
    <w:rsid w:val="00AE3E25"/>
    <w:rsid w:val="00AE44D0"/>
    <w:rsid w:val="00AE4756"/>
    <w:rsid w:val="00AE6658"/>
    <w:rsid w:val="00AE6E45"/>
    <w:rsid w:val="00AE7805"/>
    <w:rsid w:val="00AE7B94"/>
    <w:rsid w:val="00AF0FE3"/>
    <w:rsid w:val="00AF1C15"/>
    <w:rsid w:val="00AF1E86"/>
    <w:rsid w:val="00AF4F4F"/>
    <w:rsid w:val="00AF53F1"/>
    <w:rsid w:val="00AF6F44"/>
    <w:rsid w:val="00AF703F"/>
    <w:rsid w:val="00AF71CE"/>
    <w:rsid w:val="00AF7E87"/>
    <w:rsid w:val="00B000A2"/>
    <w:rsid w:val="00B00B45"/>
    <w:rsid w:val="00B013BF"/>
    <w:rsid w:val="00B020A4"/>
    <w:rsid w:val="00B02EAF"/>
    <w:rsid w:val="00B03478"/>
    <w:rsid w:val="00B0422A"/>
    <w:rsid w:val="00B056DE"/>
    <w:rsid w:val="00B05895"/>
    <w:rsid w:val="00B066BD"/>
    <w:rsid w:val="00B06F3F"/>
    <w:rsid w:val="00B11245"/>
    <w:rsid w:val="00B11E74"/>
    <w:rsid w:val="00B122A2"/>
    <w:rsid w:val="00B12460"/>
    <w:rsid w:val="00B131A4"/>
    <w:rsid w:val="00B13233"/>
    <w:rsid w:val="00B14B4A"/>
    <w:rsid w:val="00B14B70"/>
    <w:rsid w:val="00B15A8A"/>
    <w:rsid w:val="00B17020"/>
    <w:rsid w:val="00B1733B"/>
    <w:rsid w:val="00B175EF"/>
    <w:rsid w:val="00B176B7"/>
    <w:rsid w:val="00B17ABA"/>
    <w:rsid w:val="00B2213C"/>
    <w:rsid w:val="00B22254"/>
    <w:rsid w:val="00B22B60"/>
    <w:rsid w:val="00B23582"/>
    <w:rsid w:val="00B23984"/>
    <w:rsid w:val="00B25FBE"/>
    <w:rsid w:val="00B27226"/>
    <w:rsid w:val="00B30BCF"/>
    <w:rsid w:val="00B30D11"/>
    <w:rsid w:val="00B31141"/>
    <w:rsid w:val="00B31AF6"/>
    <w:rsid w:val="00B34057"/>
    <w:rsid w:val="00B354CE"/>
    <w:rsid w:val="00B376EC"/>
    <w:rsid w:val="00B405E8"/>
    <w:rsid w:val="00B40BB4"/>
    <w:rsid w:val="00B415B1"/>
    <w:rsid w:val="00B41B9A"/>
    <w:rsid w:val="00B434A9"/>
    <w:rsid w:val="00B43B7F"/>
    <w:rsid w:val="00B4427B"/>
    <w:rsid w:val="00B44385"/>
    <w:rsid w:val="00B44D2D"/>
    <w:rsid w:val="00B45066"/>
    <w:rsid w:val="00B4600B"/>
    <w:rsid w:val="00B464B3"/>
    <w:rsid w:val="00B473E2"/>
    <w:rsid w:val="00B4795F"/>
    <w:rsid w:val="00B47E22"/>
    <w:rsid w:val="00B47E9E"/>
    <w:rsid w:val="00B50FA8"/>
    <w:rsid w:val="00B51538"/>
    <w:rsid w:val="00B5526F"/>
    <w:rsid w:val="00B55441"/>
    <w:rsid w:val="00B56131"/>
    <w:rsid w:val="00B56E1B"/>
    <w:rsid w:val="00B60198"/>
    <w:rsid w:val="00B60D95"/>
    <w:rsid w:val="00B6273A"/>
    <w:rsid w:val="00B62C2D"/>
    <w:rsid w:val="00B63622"/>
    <w:rsid w:val="00B6406D"/>
    <w:rsid w:val="00B643E6"/>
    <w:rsid w:val="00B64C54"/>
    <w:rsid w:val="00B64FA0"/>
    <w:rsid w:val="00B65A76"/>
    <w:rsid w:val="00B65E4C"/>
    <w:rsid w:val="00B6607A"/>
    <w:rsid w:val="00B6658A"/>
    <w:rsid w:val="00B67C5E"/>
    <w:rsid w:val="00B7083B"/>
    <w:rsid w:val="00B709E4"/>
    <w:rsid w:val="00B727B9"/>
    <w:rsid w:val="00B72B80"/>
    <w:rsid w:val="00B72DDC"/>
    <w:rsid w:val="00B72FCF"/>
    <w:rsid w:val="00B73D7C"/>
    <w:rsid w:val="00B74149"/>
    <w:rsid w:val="00B74A47"/>
    <w:rsid w:val="00B76C04"/>
    <w:rsid w:val="00B7703F"/>
    <w:rsid w:val="00B81C63"/>
    <w:rsid w:val="00B82544"/>
    <w:rsid w:val="00B82D3A"/>
    <w:rsid w:val="00B836FB"/>
    <w:rsid w:val="00B8478F"/>
    <w:rsid w:val="00B855E2"/>
    <w:rsid w:val="00B8666A"/>
    <w:rsid w:val="00B87624"/>
    <w:rsid w:val="00B90CB8"/>
    <w:rsid w:val="00B916CB"/>
    <w:rsid w:val="00B917FA"/>
    <w:rsid w:val="00B91ED6"/>
    <w:rsid w:val="00B94510"/>
    <w:rsid w:val="00B94ABB"/>
    <w:rsid w:val="00B95A2F"/>
    <w:rsid w:val="00B95C8C"/>
    <w:rsid w:val="00BA0EB3"/>
    <w:rsid w:val="00BA2E07"/>
    <w:rsid w:val="00BA38C9"/>
    <w:rsid w:val="00BA3D1A"/>
    <w:rsid w:val="00BA3F85"/>
    <w:rsid w:val="00BA53FB"/>
    <w:rsid w:val="00BA5F25"/>
    <w:rsid w:val="00BA6141"/>
    <w:rsid w:val="00BA6985"/>
    <w:rsid w:val="00BA7918"/>
    <w:rsid w:val="00BA7920"/>
    <w:rsid w:val="00BB0071"/>
    <w:rsid w:val="00BB0CF9"/>
    <w:rsid w:val="00BB2629"/>
    <w:rsid w:val="00BB3898"/>
    <w:rsid w:val="00BB393D"/>
    <w:rsid w:val="00BB546A"/>
    <w:rsid w:val="00BB57C8"/>
    <w:rsid w:val="00BC0174"/>
    <w:rsid w:val="00BC02A2"/>
    <w:rsid w:val="00BC0D03"/>
    <w:rsid w:val="00BC11C5"/>
    <w:rsid w:val="00BC1D54"/>
    <w:rsid w:val="00BC1DCE"/>
    <w:rsid w:val="00BC240A"/>
    <w:rsid w:val="00BC2928"/>
    <w:rsid w:val="00BC41C6"/>
    <w:rsid w:val="00BC48B7"/>
    <w:rsid w:val="00BC4CAE"/>
    <w:rsid w:val="00BC502F"/>
    <w:rsid w:val="00BC6CCC"/>
    <w:rsid w:val="00BC6F43"/>
    <w:rsid w:val="00BD09B3"/>
    <w:rsid w:val="00BD0D94"/>
    <w:rsid w:val="00BD3B3A"/>
    <w:rsid w:val="00BD447E"/>
    <w:rsid w:val="00BD49C1"/>
    <w:rsid w:val="00BD5B97"/>
    <w:rsid w:val="00BD5E3B"/>
    <w:rsid w:val="00BD6342"/>
    <w:rsid w:val="00BD6D57"/>
    <w:rsid w:val="00BD7159"/>
    <w:rsid w:val="00BD7721"/>
    <w:rsid w:val="00BD77BC"/>
    <w:rsid w:val="00BD7CF2"/>
    <w:rsid w:val="00BE2A55"/>
    <w:rsid w:val="00BE535C"/>
    <w:rsid w:val="00BE5480"/>
    <w:rsid w:val="00BE5ADD"/>
    <w:rsid w:val="00BE5CF1"/>
    <w:rsid w:val="00BE64EC"/>
    <w:rsid w:val="00BE7152"/>
    <w:rsid w:val="00BE7884"/>
    <w:rsid w:val="00BE7ADA"/>
    <w:rsid w:val="00BE7E36"/>
    <w:rsid w:val="00BE7F80"/>
    <w:rsid w:val="00BF19D2"/>
    <w:rsid w:val="00BF22CE"/>
    <w:rsid w:val="00BF44FC"/>
    <w:rsid w:val="00BF56C8"/>
    <w:rsid w:val="00BF6C36"/>
    <w:rsid w:val="00C01392"/>
    <w:rsid w:val="00C017D0"/>
    <w:rsid w:val="00C02107"/>
    <w:rsid w:val="00C0268C"/>
    <w:rsid w:val="00C033CA"/>
    <w:rsid w:val="00C034F5"/>
    <w:rsid w:val="00C0419B"/>
    <w:rsid w:val="00C041EB"/>
    <w:rsid w:val="00C05E5C"/>
    <w:rsid w:val="00C0656D"/>
    <w:rsid w:val="00C072FF"/>
    <w:rsid w:val="00C07A3E"/>
    <w:rsid w:val="00C11ED5"/>
    <w:rsid w:val="00C11F16"/>
    <w:rsid w:val="00C131D5"/>
    <w:rsid w:val="00C13BDF"/>
    <w:rsid w:val="00C13E24"/>
    <w:rsid w:val="00C16AD5"/>
    <w:rsid w:val="00C176D3"/>
    <w:rsid w:val="00C20784"/>
    <w:rsid w:val="00C21653"/>
    <w:rsid w:val="00C22981"/>
    <w:rsid w:val="00C2355E"/>
    <w:rsid w:val="00C244D4"/>
    <w:rsid w:val="00C260B6"/>
    <w:rsid w:val="00C266AF"/>
    <w:rsid w:val="00C2703F"/>
    <w:rsid w:val="00C30674"/>
    <w:rsid w:val="00C30907"/>
    <w:rsid w:val="00C311CE"/>
    <w:rsid w:val="00C31305"/>
    <w:rsid w:val="00C31545"/>
    <w:rsid w:val="00C31BE6"/>
    <w:rsid w:val="00C36854"/>
    <w:rsid w:val="00C37541"/>
    <w:rsid w:val="00C37911"/>
    <w:rsid w:val="00C3795F"/>
    <w:rsid w:val="00C37D71"/>
    <w:rsid w:val="00C37D91"/>
    <w:rsid w:val="00C37F90"/>
    <w:rsid w:val="00C43625"/>
    <w:rsid w:val="00C4463B"/>
    <w:rsid w:val="00C45D70"/>
    <w:rsid w:val="00C45DA0"/>
    <w:rsid w:val="00C472D6"/>
    <w:rsid w:val="00C4760D"/>
    <w:rsid w:val="00C504C2"/>
    <w:rsid w:val="00C51CB5"/>
    <w:rsid w:val="00C51D84"/>
    <w:rsid w:val="00C5360D"/>
    <w:rsid w:val="00C54788"/>
    <w:rsid w:val="00C54F4D"/>
    <w:rsid w:val="00C553A7"/>
    <w:rsid w:val="00C55B83"/>
    <w:rsid w:val="00C55FAF"/>
    <w:rsid w:val="00C56B71"/>
    <w:rsid w:val="00C57998"/>
    <w:rsid w:val="00C57DBB"/>
    <w:rsid w:val="00C60AF9"/>
    <w:rsid w:val="00C6183B"/>
    <w:rsid w:val="00C61A92"/>
    <w:rsid w:val="00C620F4"/>
    <w:rsid w:val="00C6228D"/>
    <w:rsid w:val="00C6307A"/>
    <w:rsid w:val="00C63416"/>
    <w:rsid w:val="00C63471"/>
    <w:rsid w:val="00C63815"/>
    <w:rsid w:val="00C63D51"/>
    <w:rsid w:val="00C64E30"/>
    <w:rsid w:val="00C66187"/>
    <w:rsid w:val="00C666DE"/>
    <w:rsid w:val="00C66CF1"/>
    <w:rsid w:val="00C67A7C"/>
    <w:rsid w:val="00C7049D"/>
    <w:rsid w:val="00C7074F"/>
    <w:rsid w:val="00C71253"/>
    <w:rsid w:val="00C717B5"/>
    <w:rsid w:val="00C71EFB"/>
    <w:rsid w:val="00C725F8"/>
    <w:rsid w:val="00C730C4"/>
    <w:rsid w:val="00C734CF"/>
    <w:rsid w:val="00C7717A"/>
    <w:rsid w:val="00C8100E"/>
    <w:rsid w:val="00C82AE1"/>
    <w:rsid w:val="00C82EBE"/>
    <w:rsid w:val="00C833D1"/>
    <w:rsid w:val="00C85001"/>
    <w:rsid w:val="00C85A6E"/>
    <w:rsid w:val="00C86F3D"/>
    <w:rsid w:val="00C9119E"/>
    <w:rsid w:val="00C915DB"/>
    <w:rsid w:val="00C91EDA"/>
    <w:rsid w:val="00C94C4A"/>
    <w:rsid w:val="00C9599A"/>
    <w:rsid w:val="00C95A87"/>
    <w:rsid w:val="00C9703A"/>
    <w:rsid w:val="00C97260"/>
    <w:rsid w:val="00C97E04"/>
    <w:rsid w:val="00CA2086"/>
    <w:rsid w:val="00CA2254"/>
    <w:rsid w:val="00CA24EF"/>
    <w:rsid w:val="00CA44BF"/>
    <w:rsid w:val="00CA4A1C"/>
    <w:rsid w:val="00CA4E47"/>
    <w:rsid w:val="00CA52BF"/>
    <w:rsid w:val="00CA59FE"/>
    <w:rsid w:val="00CA5A72"/>
    <w:rsid w:val="00CA6F48"/>
    <w:rsid w:val="00CA7149"/>
    <w:rsid w:val="00CA7CC7"/>
    <w:rsid w:val="00CA7E07"/>
    <w:rsid w:val="00CB011D"/>
    <w:rsid w:val="00CB0E32"/>
    <w:rsid w:val="00CB1A79"/>
    <w:rsid w:val="00CB1B6E"/>
    <w:rsid w:val="00CB31B9"/>
    <w:rsid w:val="00CB368E"/>
    <w:rsid w:val="00CB5279"/>
    <w:rsid w:val="00CB6400"/>
    <w:rsid w:val="00CC0C2E"/>
    <w:rsid w:val="00CC1423"/>
    <w:rsid w:val="00CC2754"/>
    <w:rsid w:val="00CC2CA2"/>
    <w:rsid w:val="00CC40F6"/>
    <w:rsid w:val="00CC4753"/>
    <w:rsid w:val="00CC5E27"/>
    <w:rsid w:val="00CC7616"/>
    <w:rsid w:val="00CD0896"/>
    <w:rsid w:val="00CD0C51"/>
    <w:rsid w:val="00CD0CDA"/>
    <w:rsid w:val="00CD11E1"/>
    <w:rsid w:val="00CD33D6"/>
    <w:rsid w:val="00CD5B05"/>
    <w:rsid w:val="00CD5DB7"/>
    <w:rsid w:val="00CD601D"/>
    <w:rsid w:val="00CD6A07"/>
    <w:rsid w:val="00CD6F85"/>
    <w:rsid w:val="00CD7E5E"/>
    <w:rsid w:val="00CE060F"/>
    <w:rsid w:val="00CE07FD"/>
    <w:rsid w:val="00CE236C"/>
    <w:rsid w:val="00CE2712"/>
    <w:rsid w:val="00CE3440"/>
    <w:rsid w:val="00CE3B50"/>
    <w:rsid w:val="00CE436A"/>
    <w:rsid w:val="00CE5421"/>
    <w:rsid w:val="00CE6BFC"/>
    <w:rsid w:val="00CE6F17"/>
    <w:rsid w:val="00CE7565"/>
    <w:rsid w:val="00CE7983"/>
    <w:rsid w:val="00CF0200"/>
    <w:rsid w:val="00CF0375"/>
    <w:rsid w:val="00CF1FC0"/>
    <w:rsid w:val="00CF269E"/>
    <w:rsid w:val="00CF31F8"/>
    <w:rsid w:val="00CF4840"/>
    <w:rsid w:val="00CF5A70"/>
    <w:rsid w:val="00CF5CC8"/>
    <w:rsid w:val="00CF71C9"/>
    <w:rsid w:val="00CF7CA3"/>
    <w:rsid w:val="00D004FA"/>
    <w:rsid w:val="00D01B06"/>
    <w:rsid w:val="00D028F5"/>
    <w:rsid w:val="00D02B65"/>
    <w:rsid w:val="00D030AF"/>
    <w:rsid w:val="00D04B1A"/>
    <w:rsid w:val="00D052BC"/>
    <w:rsid w:val="00D05CDD"/>
    <w:rsid w:val="00D068A2"/>
    <w:rsid w:val="00D0706D"/>
    <w:rsid w:val="00D07D58"/>
    <w:rsid w:val="00D1047C"/>
    <w:rsid w:val="00D11F6E"/>
    <w:rsid w:val="00D12C75"/>
    <w:rsid w:val="00D1320A"/>
    <w:rsid w:val="00D135FB"/>
    <w:rsid w:val="00D143AF"/>
    <w:rsid w:val="00D14542"/>
    <w:rsid w:val="00D14810"/>
    <w:rsid w:val="00D14883"/>
    <w:rsid w:val="00D153C5"/>
    <w:rsid w:val="00D16A4E"/>
    <w:rsid w:val="00D20AC6"/>
    <w:rsid w:val="00D21A3A"/>
    <w:rsid w:val="00D226A8"/>
    <w:rsid w:val="00D248A3"/>
    <w:rsid w:val="00D251CB"/>
    <w:rsid w:val="00D27C8F"/>
    <w:rsid w:val="00D306F8"/>
    <w:rsid w:val="00D30723"/>
    <w:rsid w:val="00D32738"/>
    <w:rsid w:val="00D332DF"/>
    <w:rsid w:val="00D336EF"/>
    <w:rsid w:val="00D33B13"/>
    <w:rsid w:val="00D355EC"/>
    <w:rsid w:val="00D35C8B"/>
    <w:rsid w:val="00D3708C"/>
    <w:rsid w:val="00D41713"/>
    <w:rsid w:val="00D42983"/>
    <w:rsid w:val="00D44686"/>
    <w:rsid w:val="00D45109"/>
    <w:rsid w:val="00D45EFB"/>
    <w:rsid w:val="00D539B3"/>
    <w:rsid w:val="00D54B41"/>
    <w:rsid w:val="00D55383"/>
    <w:rsid w:val="00D565CA"/>
    <w:rsid w:val="00D568A7"/>
    <w:rsid w:val="00D56C00"/>
    <w:rsid w:val="00D57702"/>
    <w:rsid w:val="00D578D5"/>
    <w:rsid w:val="00D57C9B"/>
    <w:rsid w:val="00D57DA1"/>
    <w:rsid w:val="00D61E54"/>
    <w:rsid w:val="00D629FD"/>
    <w:rsid w:val="00D62C27"/>
    <w:rsid w:val="00D62F5A"/>
    <w:rsid w:val="00D6370E"/>
    <w:rsid w:val="00D63A03"/>
    <w:rsid w:val="00D65E2A"/>
    <w:rsid w:val="00D672AA"/>
    <w:rsid w:val="00D67A7A"/>
    <w:rsid w:val="00D67EAF"/>
    <w:rsid w:val="00D7090D"/>
    <w:rsid w:val="00D71C03"/>
    <w:rsid w:val="00D71D62"/>
    <w:rsid w:val="00D72A31"/>
    <w:rsid w:val="00D734D8"/>
    <w:rsid w:val="00D73C9E"/>
    <w:rsid w:val="00D74259"/>
    <w:rsid w:val="00D74FFF"/>
    <w:rsid w:val="00D756E2"/>
    <w:rsid w:val="00D758D6"/>
    <w:rsid w:val="00D76384"/>
    <w:rsid w:val="00D7792C"/>
    <w:rsid w:val="00D77AEC"/>
    <w:rsid w:val="00D801AA"/>
    <w:rsid w:val="00D81D05"/>
    <w:rsid w:val="00D8227C"/>
    <w:rsid w:val="00D82413"/>
    <w:rsid w:val="00D824DA"/>
    <w:rsid w:val="00D82D67"/>
    <w:rsid w:val="00D83358"/>
    <w:rsid w:val="00D839C4"/>
    <w:rsid w:val="00D83EDA"/>
    <w:rsid w:val="00D84783"/>
    <w:rsid w:val="00D849DF"/>
    <w:rsid w:val="00D8590F"/>
    <w:rsid w:val="00D85989"/>
    <w:rsid w:val="00D86BC0"/>
    <w:rsid w:val="00D87D30"/>
    <w:rsid w:val="00D92A4D"/>
    <w:rsid w:val="00D93242"/>
    <w:rsid w:val="00D93C3F"/>
    <w:rsid w:val="00D94B5A"/>
    <w:rsid w:val="00D94C29"/>
    <w:rsid w:val="00D94C7A"/>
    <w:rsid w:val="00D95F52"/>
    <w:rsid w:val="00D96268"/>
    <w:rsid w:val="00D96450"/>
    <w:rsid w:val="00D96648"/>
    <w:rsid w:val="00D967D0"/>
    <w:rsid w:val="00D96F3C"/>
    <w:rsid w:val="00D9705C"/>
    <w:rsid w:val="00DA1396"/>
    <w:rsid w:val="00DA21FF"/>
    <w:rsid w:val="00DA2A6A"/>
    <w:rsid w:val="00DA2B26"/>
    <w:rsid w:val="00DA2D51"/>
    <w:rsid w:val="00DA315C"/>
    <w:rsid w:val="00DA3189"/>
    <w:rsid w:val="00DA5978"/>
    <w:rsid w:val="00DA60EE"/>
    <w:rsid w:val="00DB0338"/>
    <w:rsid w:val="00DB0549"/>
    <w:rsid w:val="00DB0EF3"/>
    <w:rsid w:val="00DB1CFE"/>
    <w:rsid w:val="00DB2225"/>
    <w:rsid w:val="00DB2FD7"/>
    <w:rsid w:val="00DB3751"/>
    <w:rsid w:val="00DB6175"/>
    <w:rsid w:val="00DB674A"/>
    <w:rsid w:val="00DC0040"/>
    <w:rsid w:val="00DC0E6F"/>
    <w:rsid w:val="00DC144C"/>
    <w:rsid w:val="00DC1D54"/>
    <w:rsid w:val="00DC209A"/>
    <w:rsid w:val="00DC2759"/>
    <w:rsid w:val="00DC2EDD"/>
    <w:rsid w:val="00DC4133"/>
    <w:rsid w:val="00DC57E5"/>
    <w:rsid w:val="00DC6995"/>
    <w:rsid w:val="00DD0D46"/>
    <w:rsid w:val="00DD13D9"/>
    <w:rsid w:val="00DD2143"/>
    <w:rsid w:val="00DD2777"/>
    <w:rsid w:val="00DD49DA"/>
    <w:rsid w:val="00DD4D57"/>
    <w:rsid w:val="00DD4DDB"/>
    <w:rsid w:val="00DD5B1F"/>
    <w:rsid w:val="00DD6048"/>
    <w:rsid w:val="00DD7233"/>
    <w:rsid w:val="00DE08E1"/>
    <w:rsid w:val="00DE143B"/>
    <w:rsid w:val="00DE22B5"/>
    <w:rsid w:val="00DE2597"/>
    <w:rsid w:val="00DE382F"/>
    <w:rsid w:val="00DE388C"/>
    <w:rsid w:val="00DE3E5D"/>
    <w:rsid w:val="00DE4551"/>
    <w:rsid w:val="00DE48FB"/>
    <w:rsid w:val="00DE4F3B"/>
    <w:rsid w:val="00DE5D7A"/>
    <w:rsid w:val="00DE6561"/>
    <w:rsid w:val="00DE72D0"/>
    <w:rsid w:val="00DE7AD6"/>
    <w:rsid w:val="00DE7BFE"/>
    <w:rsid w:val="00DF0B6A"/>
    <w:rsid w:val="00DF0EFE"/>
    <w:rsid w:val="00DF198D"/>
    <w:rsid w:val="00DF5C0B"/>
    <w:rsid w:val="00DF6BB6"/>
    <w:rsid w:val="00DF7413"/>
    <w:rsid w:val="00DF78FF"/>
    <w:rsid w:val="00DF7922"/>
    <w:rsid w:val="00E01F13"/>
    <w:rsid w:val="00E0303A"/>
    <w:rsid w:val="00E03ECE"/>
    <w:rsid w:val="00E05957"/>
    <w:rsid w:val="00E05DA4"/>
    <w:rsid w:val="00E07E4E"/>
    <w:rsid w:val="00E107E4"/>
    <w:rsid w:val="00E111DD"/>
    <w:rsid w:val="00E11B46"/>
    <w:rsid w:val="00E11BB8"/>
    <w:rsid w:val="00E11EB3"/>
    <w:rsid w:val="00E15861"/>
    <w:rsid w:val="00E15EC4"/>
    <w:rsid w:val="00E1708A"/>
    <w:rsid w:val="00E17499"/>
    <w:rsid w:val="00E178A6"/>
    <w:rsid w:val="00E204AC"/>
    <w:rsid w:val="00E20C64"/>
    <w:rsid w:val="00E219C7"/>
    <w:rsid w:val="00E2400D"/>
    <w:rsid w:val="00E25804"/>
    <w:rsid w:val="00E25D06"/>
    <w:rsid w:val="00E270E7"/>
    <w:rsid w:val="00E277DD"/>
    <w:rsid w:val="00E27820"/>
    <w:rsid w:val="00E279E7"/>
    <w:rsid w:val="00E27C57"/>
    <w:rsid w:val="00E30DC8"/>
    <w:rsid w:val="00E30FAC"/>
    <w:rsid w:val="00E32220"/>
    <w:rsid w:val="00E3229D"/>
    <w:rsid w:val="00E3248C"/>
    <w:rsid w:val="00E342C6"/>
    <w:rsid w:val="00E34D1A"/>
    <w:rsid w:val="00E35593"/>
    <w:rsid w:val="00E3559B"/>
    <w:rsid w:val="00E358F3"/>
    <w:rsid w:val="00E36810"/>
    <w:rsid w:val="00E368E6"/>
    <w:rsid w:val="00E36CA0"/>
    <w:rsid w:val="00E36FCB"/>
    <w:rsid w:val="00E3724C"/>
    <w:rsid w:val="00E377EE"/>
    <w:rsid w:val="00E37FE7"/>
    <w:rsid w:val="00E37FEC"/>
    <w:rsid w:val="00E424CE"/>
    <w:rsid w:val="00E424D6"/>
    <w:rsid w:val="00E436C1"/>
    <w:rsid w:val="00E4407E"/>
    <w:rsid w:val="00E44CDD"/>
    <w:rsid w:val="00E45272"/>
    <w:rsid w:val="00E46123"/>
    <w:rsid w:val="00E509C8"/>
    <w:rsid w:val="00E51A83"/>
    <w:rsid w:val="00E51DF5"/>
    <w:rsid w:val="00E51F21"/>
    <w:rsid w:val="00E53269"/>
    <w:rsid w:val="00E537E6"/>
    <w:rsid w:val="00E53A51"/>
    <w:rsid w:val="00E541C9"/>
    <w:rsid w:val="00E54281"/>
    <w:rsid w:val="00E548A9"/>
    <w:rsid w:val="00E54DB3"/>
    <w:rsid w:val="00E604E6"/>
    <w:rsid w:val="00E607A6"/>
    <w:rsid w:val="00E60D46"/>
    <w:rsid w:val="00E6137C"/>
    <w:rsid w:val="00E62732"/>
    <w:rsid w:val="00E62872"/>
    <w:rsid w:val="00E62DE7"/>
    <w:rsid w:val="00E63426"/>
    <w:rsid w:val="00E63B5D"/>
    <w:rsid w:val="00E66F23"/>
    <w:rsid w:val="00E67B39"/>
    <w:rsid w:val="00E67D04"/>
    <w:rsid w:val="00E703D2"/>
    <w:rsid w:val="00E714E8"/>
    <w:rsid w:val="00E721FD"/>
    <w:rsid w:val="00E72F29"/>
    <w:rsid w:val="00E737A4"/>
    <w:rsid w:val="00E7428C"/>
    <w:rsid w:val="00E8016C"/>
    <w:rsid w:val="00E809FE"/>
    <w:rsid w:val="00E80D68"/>
    <w:rsid w:val="00E81068"/>
    <w:rsid w:val="00E81801"/>
    <w:rsid w:val="00E83308"/>
    <w:rsid w:val="00E838B2"/>
    <w:rsid w:val="00E86950"/>
    <w:rsid w:val="00E87496"/>
    <w:rsid w:val="00E91746"/>
    <w:rsid w:val="00E929E4"/>
    <w:rsid w:val="00E93041"/>
    <w:rsid w:val="00E93AD4"/>
    <w:rsid w:val="00E93CE7"/>
    <w:rsid w:val="00E961B7"/>
    <w:rsid w:val="00E96B5C"/>
    <w:rsid w:val="00EA14C4"/>
    <w:rsid w:val="00EA4C6C"/>
    <w:rsid w:val="00EA66E9"/>
    <w:rsid w:val="00EA755A"/>
    <w:rsid w:val="00EB0736"/>
    <w:rsid w:val="00EB09CC"/>
    <w:rsid w:val="00EB09DA"/>
    <w:rsid w:val="00EB1149"/>
    <w:rsid w:val="00EB1B07"/>
    <w:rsid w:val="00EB1F78"/>
    <w:rsid w:val="00EB2338"/>
    <w:rsid w:val="00EB43B0"/>
    <w:rsid w:val="00EB616C"/>
    <w:rsid w:val="00EC0A3A"/>
    <w:rsid w:val="00EC1C77"/>
    <w:rsid w:val="00EC22A7"/>
    <w:rsid w:val="00EC22F4"/>
    <w:rsid w:val="00EC463B"/>
    <w:rsid w:val="00EC519D"/>
    <w:rsid w:val="00EC550B"/>
    <w:rsid w:val="00EC61CD"/>
    <w:rsid w:val="00EC7C71"/>
    <w:rsid w:val="00ED003A"/>
    <w:rsid w:val="00ED1448"/>
    <w:rsid w:val="00ED4321"/>
    <w:rsid w:val="00ED4A17"/>
    <w:rsid w:val="00ED5DCC"/>
    <w:rsid w:val="00ED61A3"/>
    <w:rsid w:val="00ED7C74"/>
    <w:rsid w:val="00EE0173"/>
    <w:rsid w:val="00EE0F91"/>
    <w:rsid w:val="00EE2B4F"/>
    <w:rsid w:val="00EE2E17"/>
    <w:rsid w:val="00EE389F"/>
    <w:rsid w:val="00EE40B6"/>
    <w:rsid w:val="00EE5B4E"/>
    <w:rsid w:val="00EE5D88"/>
    <w:rsid w:val="00EE6479"/>
    <w:rsid w:val="00EE6A40"/>
    <w:rsid w:val="00EF0028"/>
    <w:rsid w:val="00EF0C8B"/>
    <w:rsid w:val="00EF1300"/>
    <w:rsid w:val="00EF1BB5"/>
    <w:rsid w:val="00EF290B"/>
    <w:rsid w:val="00EF2A0E"/>
    <w:rsid w:val="00EF3C1C"/>
    <w:rsid w:val="00EF56C3"/>
    <w:rsid w:val="00EF6479"/>
    <w:rsid w:val="00EF7355"/>
    <w:rsid w:val="00EF7694"/>
    <w:rsid w:val="00EF78CF"/>
    <w:rsid w:val="00EF7C40"/>
    <w:rsid w:val="00EF7F4E"/>
    <w:rsid w:val="00F00E9D"/>
    <w:rsid w:val="00F01347"/>
    <w:rsid w:val="00F019FB"/>
    <w:rsid w:val="00F01DED"/>
    <w:rsid w:val="00F01E7E"/>
    <w:rsid w:val="00F02889"/>
    <w:rsid w:val="00F03EC9"/>
    <w:rsid w:val="00F048BE"/>
    <w:rsid w:val="00F05285"/>
    <w:rsid w:val="00F05B4A"/>
    <w:rsid w:val="00F06361"/>
    <w:rsid w:val="00F06755"/>
    <w:rsid w:val="00F102A4"/>
    <w:rsid w:val="00F1042B"/>
    <w:rsid w:val="00F11044"/>
    <w:rsid w:val="00F111A3"/>
    <w:rsid w:val="00F11891"/>
    <w:rsid w:val="00F122EE"/>
    <w:rsid w:val="00F128F2"/>
    <w:rsid w:val="00F12902"/>
    <w:rsid w:val="00F131F5"/>
    <w:rsid w:val="00F13A93"/>
    <w:rsid w:val="00F13C6A"/>
    <w:rsid w:val="00F149FC"/>
    <w:rsid w:val="00F14AE3"/>
    <w:rsid w:val="00F15696"/>
    <w:rsid w:val="00F17C4E"/>
    <w:rsid w:val="00F20F54"/>
    <w:rsid w:val="00F20F6B"/>
    <w:rsid w:val="00F21714"/>
    <w:rsid w:val="00F21BC2"/>
    <w:rsid w:val="00F22271"/>
    <w:rsid w:val="00F232BB"/>
    <w:rsid w:val="00F23EDF"/>
    <w:rsid w:val="00F248B9"/>
    <w:rsid w:val="00F262E6"/>
    <w:rsid w:val="00F263A5"/>
    <w:rsid w:val="00F26529"/>
    <w:rsid w:val="00F27442"/>
    <w:rsid w:val="00F2769E"/>
    <w:rsid w:val="00F3179C"/>
    <w:rsid w:val="00F31950"/>
    <w:rsid w:val="00F31CEF"/>
    <w:rsid w:val="00F3271B"/>
    <w:rsid w:val="00F32B40"/>
    <w:rsid w:val="00F336CD"/>
    <w:rsid w:val="00F33ED9"/>
    <w:rsid w:val="00F406C0"/>
    <w:rsid w:val="00F430B8"/>
    <w:rsid w:val="00F443A7"/>
    <w:rsid w:val="00F44EFA"/>
    <w:rsid w:val="00F46318"/>
    <w:rsid w:val="00F46F50"/>
    <w:rsid w:val="00F51608"/>
    <w:rsid w:val="00F51AA5"/>
    <w:rsid w:val="00F5230B"/>
    <w:rsid w:val="00F529A0"/>
    <w:rsid w:val="00F53F06"/>
    <w:rsid w:val="00F540DA"/>
    <w:rsid w:val="00F54A7B"/>
    <w:rsid w:val="00F54ECB"/>
    <w:rsid w:val="00F5581E"/>
    <w:rsid w:val="00F570A1"/>
    <w:rsid w:val="00F572DC"/>
    <w:rsid w:val="00F600D3"/>
    <w:rsid w:val="00F608AE"/>
    <w:rsid w:val="00F6201C"/>
    <w:rsid w:val="00F622C0"/>
    <w:rsid w:val="00F62B2C"/>
    <w:rsid w:val="00F635BF"/>
    <w:rsid w:val="00F63C62"/>
    <w:rsid w:val="00F63F3A"/>
    <w:rsid w:val="00F64806"/>
    <w:rsid w:val="00F64882"/>
    <w:rsid w:val="00F64BCB"/>
    <w:rsid w:val="00F64F25"/>
    <w:rsid w:val="00F652B6"/>
    <w:rsid w:val="00F652DE"/>
    <w:rsid w:val="00F65A58"/>
    <w:rsid w:val="00F65FFF"/>
    <w:rsid w:val="00F67751"/>
    <w:rsid w:val="00F702AF"/>
    <w:rsid w:val="00F70876"/>
    <w:rsid w:val="00F71766"/>
    <w:rsid w:val="00F72AE2"/>
    <w:rsid w:val="00F72D14"/>
    <w:rsid w:val="00F734D5"/>
    <w:rsid w:val="00F74496"/>
    <w:rsid w:val="00F75984"/>
    <w:rsid w:val="00F75DF9"/>
    <w:rsid w:val="00F76ADC"/>
    <w:rsid w:val="00F81180"/>
    <w:rsid w:val="00F81C23"/>
    <w:rsid w:val="00F8381D"/>
    <w:rsid w:val="00F8402C"/>
    <w:rsid w:val="00F841F7"/>
    <w:rsid w:val="00F869E3"/>
    <w:rsid w:val="00F86EE8"/>
    <w:rsid w:val="00F8725C"/>
    <w:rsid w:val="00F87437"/>
    <w:rsid w:val="00F91EFD"/>
    <w:rsid w:val="00F921F6"/>
    <w:rsid w:val="00F94334"/>
    <w:rsid w:val="00F9489F"/>
    <w:rsid w:val="00F94C04"/>
    <w:rsid w:val="00F95F3E"/>
    <w:rsid w:val="00FA0827"/>
    <w:rsid w:val="00FA1FAD"/>
    <w:rsid w:val="00FA23BD"/>
    <w:rsid w:val="00FA2D9D"/>
    <w:rsid w:val="00FA2F4B"/>
    <w:rsid w:val="00FA52EA"/>
    <w:rsid w:val="00FA5882"/>
    <w:rsid w:val="00FA58EF"/>
    <w:rsid w:val="00FA5E2F"/>
    <w:rsid w:val="00FA61A4"/>
    <w:rsid w:val="00FA6223"/>
    <w:rsid w:val="00FA685E"/>
    <w:rsid w:val="00FA738B"/>
    <w:rsid w:val="00FB0E04"/>
    <w:rsid w:val="00FB1788"/>
    <w:rsid w:val="00FB2ECF"/>
    <w:rsid w:val="00FB4C5F"/>
    <w:rsid w:val="00FB5D7F"/>
    <w:rsid w:val="00FB5EA5"/>
    <w:rsid w:val="00FB64B2"/>
    <w:rsid w:val="00FB64D0"/>
    <w:rsid w:val="00FC1143"/>
    <w:rsid w:val="00FC2318"/>
    <w:rsid w:val="00FC34C3"/>
    <w:rsid w:val="00FC388D"/>
    <w:rsid w:val="00FC3CD9"/>
    <w:rsid w:val="00FC4260"/>
    <w:rsid w:val="00FC5DED"/>
    <w:rsid w:val="00FC6452"/>
    <w:rsid w:val="00FC7405"/>
    <w:rsid w:val="00FD16A1"/>
    <w:rsid w:val="00FD1EAD"/>
    <w:rsid w:val="00FD2928"/>
    <w:rsid w:val="00FD2B30"/>
    <w:rsid w:val="00FD2FAD"/>
    <w:rsid w:val="00FD35EC"/>
    <w:rsid w:val="00FD392F"/>
    <w:rsid w:val="00FD519B"/>
    <w:rsid w:val="00FD620E"/>
    <w:rsid w:val="00FD6B93"/>
    <w:rsid w:val="00FD72EA"/>
    <w:rsid w:val="00FE07F9"/>
    <w:rsid w:val="00FE08FA"/>
    <w:rsid w:val="00FE0A7A"/>
    <w:rsid w:val="00FE17A2"/>
    <w:rsid w:val="00FE1FA1"/>
    <w:rsid w:val="00FE261A"/>
    <w:rsid w:val="00FE34EC"/>
    <w:rsid w:val="00FE4801"/>
    <w:rsid w:val="00FE5A4A"/>
    <w:rsid w:val="00FE5B8B"/>
    <w:rsid w:val="00FE5BD3"/>
    <w:rsid w:val="00FE5F50"/>
    <w:rsid w:val="00FE5F6F"/>
    <w:rsid w:val="00FE60C9"/>
    <w:rsid w:val="00FE64E8"/>
    <w:rsid w:val="00FE6F72"/>
    <w:rsid w:val="00FE7CA9"/>
    <w:rsid w:val="00FF18F9"/>
    <w:rsid w:val="00FF227F"/>
    <w:rsid w:val="00FF24B4"/>
    <w:rsid w:val="00FF358B"/>
    <w:rsid w:val="00FF3F3C"/>
    <w:rsid w:val="00FF41B4"/>
    <w:rsid w:val="00FF637E"/>
    <w:rsid w:val="00FF6689"/>
    <w:rsid w:val="00FF7624"/>
  </w:rsids>
  <m:mathPr>
    <m:mathFont m:val="Cambria Math"/>
    <m:brkBin m:val="before"/>
    <m:brkBinSub m:val="--"/>
    <m:smallFrac/>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7152"/>
    <w:pPr>
      <w:spacing w:line="360" w:lineRule="auto"/>
      <w:ind w:firstLine="567"/>
    </w:pPr>
    <w:rPr>
      <w:rFonts w:asciiTheme="majorBidi" w:hAnsiTheme="majorBidi"/>
    </w:rPr>
  </w:style>
  <w:style w:type="paragraph" w:styleId="Heading1">
    <w:name w:val="heading 1"/>
    <w:basedOn w:val="Normal"/>
    <w:next w:val="Normal"/>
    <w:link w:val="Heading1Char"/>
    <w:uiPriority w:val="9"/>
    <w:qFormat/>
    <w:rsid w:val="00E62DE7"/>
    <w:pPr>
      <w:keepNext/>
      <w:keepLines/>
      <w:numPr>
        <w:numId w:val="6"/>
      </w:numPr>
      <w:spacing w:before="400" w:after="1300" w:line="240" w:lineRule="auto"/>
      <w:mirrorIndents/>
      <w:textboxTightWrap w:val="allLines"/>
      <w:outlineLvl w:val="0"/>
    </w:pPr>
    <w:rPr>
      <w:rFonts w:asciiTheme="majorHAnsi" w:eastAsiaTheme="majorEastAsia" w:hAnsiTheme="majorHAnsi" w:cstheme="majorBidi"/>
      <w:b/>
      <w:bCs/>
      <w:sz w:val="44"/>
      <w:szCs w:val="28"/>
    </w:rPr>
  </w:style>
  <w:style w:type="paragraph" w:styleId="Heading2">
    <w:name w:val="heading 2"/>
    <w:basedOn w:val="Normal"/>
    <w:next w:val="Normal"/>
    <w:link w:val="Heading2Char"/>
    <w:uiPriority w:val="9"/>
    <w:unhideWhenUsed/>
    <w:qFormat/>
    <w:rsid w:val="004338ED"/>
    <w:pPr>
      <w:keepNext/>
      <w:keepLines/>
      <w:numPr>
        <w:ilvl w:val="1"/>
        <w:numId w:val="6"/>
      </w:numPr>
      <w:spacing w:before="1000" w:after="600"/>
      <w:ind w:left="578" w:hanging="578"/>
      <w:outlineLvl w:val="1"/>
    </w:pPr>
    <w:rPr>
      <w:rFonts w:asciiTheme="majorHAnsi" w:eastAsiaTheme="majorEastAsia" w:hAnsiTheme="majorHAnsi" w:cstheme="majorBidi"/>
      <w:bCs/>
      <w:sz w:val="30"/>
      <w:szCs w:val="26"/>
    </w:rPr>
  </w:style>
  <w:style w:type="paragraph" w:styleId="Heading3">
    <w:name w:val="heading 3"/>
    <w:basedOn w:val="Normal"/>
    <w:next w:val="Normal"/>
    <w:link w:val="Heading3Char"/>
    <w:uiPriority w:val="9"/>
    <w:unhideWhenUsed/>
    <w:qFormat/>
    <w:rsid w:val="00F1042B"/>
    <w:pPr>
      <w:numPr>
        <w:ilvl w:val="2"/>
        <w:numId w:val="6"/>
      </w:numPr>
      <w:spacing w:before="600" w:after="600" w:line="240" w:lineRule="auto"/>
      <w:jc w:val="both"/>
      <w:outlineLvl w:val="2"/>
    </w:pPr>
    <w:rPr>
      <w:rFonts w:asciiTheme="majorHAnsi" w:hAnsiTheme="majorHAnsi"/>
      <w:sz w:val="26"/>
    </w:rPr>
  </w:style>
  <w:style w:type="paragraph" w:styleId="Heading4">
    <w:name w:val="heading 4"/>
    <w:basedOn w:val="Normal"/>
    <w:next w:val="Normal"/>
    <w:link w:val="Heading4Char"/>
    <w:uiPriority w:val="9"/>
    <w:unhideWhenUsed/>
    <w:qFormat/>
    <w:rsid w:val="001F2886"/>
    <w:pPr>
      <w:keepNext/>
      <w:keepLines/>
      <w:spacing w:before="200"/>
      <w:ind w:left="567" w:firstLine="0"/>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semiHidden/>
    <w:unhideWhenUsed/>
    <w:qFormat/>
    <w:rsid w:val="004D2ABF"/>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D2ABF"/>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D2ABF"/>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D2ABF"/>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D2ABF"/>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2DE7"/>
    <w:rPr>
      <w:rFonts w:asciiTheme="majorHAnsi" w:eastAsiaTheme="majorEastAsia" w:hAnsiTheme="majorHAnsi" w:cstheme="majorBidi"/>
      <w:b/>
      <w:bCs/>
      <w:sz w:val="44"/>
      <w:szCs w:val="28"/>
    </w:rPr>
  </w:style>
  <w:style w:type="character" w:customStyle="1" w:styleId="Heading2Char">
    <w:name w:val="Heading 2 Char"/>
    <w:basedOn w:val="DefaultParagraphFont"/>
    <w:link w:val="Heading2"/>
    <w:uiPriority w:val="9"/>
    <w:rsid w:val="004338ED"/>
    <w:rPr>
      <w:rFonts w:asciiTheme="majorHAnsi" w:eastAsiaTheme="majorEastAsia" w:hAnsiTheme="majorHAnsi" w:cstheme="majorBidi"/>
      <w:bCs/>
      <w:sz w:val="30"/>
      <w:szCs w:val="26"/>
    </w:rPr>
  </w:style>
  <w:style w:type="character" w:customStyle="1" w:styleId="Heading3Char">
    <w:name w:val="Heading 3 Char"/>
    <w:basedOn w:val="DefaultParagraphFont"/>
    <w:link w:val="Heading3"/>
    <w:uiPriority w:val="9"/>
    <w:rsid w:val="00F1042B"/>
    <w:rPr>
      <w:rFonts w:asciiTheme="majorHAnsi" w:hAnsiTheme="majorHAnsi"/>
      <w:sz w:val="26"/>
    </w:rPr>
  </w:style>
  <w:style w:type="character" w:customStyle="1" w:styleId="Heading4Char">
    <w:name w:val="Heading 4 Char"/>
    <w:basedOn w:val="DefaultParagraphFont"/>
    <w:link w:val="Heading4"/>
    <w:uiPriority w:val="9"/>
    <w:rsid w:val="001F2886"/>
    <w:rPr>
      <w:rFonts w:asciiTheme="majorHAnsi" w:eastAsiaTheme="majorEastAsia" w:hAnsiTheme="majorHAnsi" w:cstheme="majorBidi"/>
      <w:bCs/>
      <w:i/>
      <w:iCs/>
    </w:rPr>
  </w:style>
  <w:style w:type="character" w:customStyle="1" w:styleId="Heading5Char">
    <w:name w:val="Heading 5 Char"/>
    <w:basedOn w:val="DefaultParagraphFont"/>
    <w:link w:val="Heading5"/>
    <w:uiPriority w:val="9"/>
    <w:semiHidden/>
    <w:rsid w:val="004D2AB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D2AB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D2A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D2AB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D2AB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8C283C"/>
    <w:pPr>
      <w:ind w:left="720"/>
      <w:contextualSpacing/>
      <w:jc w:val="both"/>
    </w:pPr>
  </w:style>
  <w:style w:type="paragraph" w:styleId="FootnoteText">
    <w:name w:val="footnote text"/>
    <w:basedOn w:val="Normal"/>
    <w:link w:val="FootnoteTextChar"/>
    <w:uiPriority w:val="99"/>
    <w:unhideWhenUsed/>
    <w:rsid w:val="008C283C"/>
    <w:pPr>
      <w:spacing w:line="240" w:lineRule="auto"/>
      <w:jc w:val="both"/>
    </w:pPr>
    <w:rPr>
      <w:sz w:val="20"/>
      <w:szCs w:val="20"/>
    </w:rPr>
  </w:style>
  <w:style w:type="character" w:customStyle="1" w:styleId="FootnoteTextChar">
    <w:name w:val="Footnote Text Char"/>
    <w:basedOn w:val="DefaultParagraphFont"/>
    <w:link w:val="FootnoteText"/>
    <w:uiPriority w:val="99"/>
    <w:rsid w:val="008C283C"/>
    <w:rPr>
      <w:sz w:val="20"/>
      <w:szCs w:val="20"/>
    </w:rPr>
  </w:style>
  <w:style w:type="character" w:styleId="FootnoteReference">
    <w:name w:val="footnote reference"/>
    <w:basedOn w:val="DefaultParagraphFont"/>
    <w:uiPriority w:val="99"/>
    <w:semiHidden/>
    <w:unhideWhenUsed/>
    <w:rsid w:val="008C283C"/>
    <w:rPr>
      <w:vertAlign w:val="superscript"/>
    </w:rPr>
  </w:style>
  <w:style w:type="paragraph" w:styleId="BalloonText">
    <w:name w:val="Balloon Text"/>
    <w:basedOn w:val="Normal"/>
    <w:link w:val="BalloonTextChar"/>
    <w:uiPriority w:val="99"/>
    <w:semiHidden/>
    <w:unhideWhenUsed/>
    <w:rsid w:val="008C283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83C"/>
    <w:rPr>
      <w:rFonts w:ascii="Tahoma" w:hAnsi="Tahoma" w:cs="Tahoma"/>
      <w:sz w:val="16"/>
      <w:szCs w:val="16"/>
    </w:rPr>
  </w:style>
  <w:style w:type="paragraph" w:styleId="Header">
    <w:name w:val="header"/>
    <w:basedOn w:val="Normal"/>
    <w:link w:val="HeaderChar"/>
    <w:uiPriority w:val="99"/>
    <w:unhideWhenUsed/>
    <w:rsid w:val="00DE48FB"/>
    <w:pPr>
      <w:tabs>
        <w:tab w:val="center" w:pos="4513"/>
        <w:tab w:val="right" w:pos="9026"/>
      </w:tabs>
      <w:spacing w:line="240" w:lineRule="auto"/>
    </w:pPr>
  </w:style>
  <w:style w:type="character" w:customStyle="1" w:styleId="HeaderChar">
    <w:name w:val="Header Char"/>
    <w:basedOn w:val="DefaultParagraphFont"/>
    <w:link w:val="Header"/>
    <w:uiPriority w:val="99"/>
    <w:rsid w:val="00DE48FB"/>
  </w:style>
  <w:style w:type="paragraph" w:styleId="Footer">
    <w:name w:val="footer"/>
    <w:basedOn w:val="Normal"/>
    <w:link w:val="FooterChar"/>
    <w:uiPriority w:val="99"/>
    <w:unhideWhenUsed/>
    <w:rsid w:val="00DE48FB"/>
    <w:pPr>
      <w:tabs>
        <w:tab w:val="center" w:pos="4513"/>
        <w:tab w:val="right" w:pos="9026"/>
      </w:tabs>
      <w:spacing w:line="240" w:lineRule="auto"/>
    </w:pPr>
  </w:style>
  <w:style w:type="character" w:customStyle="1" w:styleId="FooterChar">
    <w:name w:val="Footer Char"/>
    <w:basedOn w:val="DefaultParagraphFont"/>
    <w:link w:val="Footer"/>
    <w:uiPriority w:val="99"/>
    <w:rsid w:val="00DE48FB"/>
  </w:style>
  <w:style w:type="character" w:styleId="CommentReference">
    <w:name w:val="annotation reference"/>
    <w:basedOn w:val="DefaultParagraphFont"/>
    <w:uiPriority w:val="99"/>
    <w:semiHidden/>
    <w:unhideWhenUsed/>
    <w:rsid w:val="006203EC"/>
    <w:rPr>
      <w:sz w:val="16"/>
      <w:szCs w:val="16"/>
    </w:rPr>
  </w:style>
  <w:style w:type="paragraph" w:styleId="CommentText">
    <w:name w:val="annotation text"/>
    <w:basedOn w:val="Normal"/>
    <w:link w:val="CommentTextChar"/>
    <w:uiPriority w:val="99"/>
    <w:unhideWhenUsed/>
    <w:rsid w:val="006203EC"/>
    <w:pPr>
      <w:spacing w:line="240" w:lineRule="auto"/>
    </w:pPr>
    <w:rPr>
      <w:sz w:val="20"/>
      <w:szCs w:val="20"/>
    </w:rPr>
  </w:style>
  <w:style w:type="character" w:customStyle="1" w:styleId="CommentTextChar">
    <w:name w:val="Comment Text Char"/>
    <w:basedOn w:val="DefaultParagraphFont"/>
    <w:link w:val="CommentText"/>
    <w:uiPriority w:val="99"/>
    <w:rsid w:val="006203E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6203EC"/>
    <w:rPr>
      <w:b/>
      <w:bCs/>
    </w:rPr>
  </w:style>
  <w:style w:type="character" w:customStyle="1" w:styleId="CommentSubjectChar">
    <w:name w:val="Comment Subject Char"/>
    <w:basedOn w:val="CommentTextChar"/>
    <w:link w:val="CommentSubject"/>
    <w:uiPriority w:val="99"/>
    <w:semiHidden/>
    <w:rsid w:val="006203EC"/>
    <w:rPr>
      <w:rFonts w:asciiTheme="majorBidi" w:hAnsiTheme="majorBidi"/>
      <w:b/>
      <w:bCs/>
      <w:sz w:val="20"/>
      <w:szCs w:val="20"/>
    </w:rPr>
  </w:style>
  <w:style w:type="table" w:styleId="TableGrid">
    <w:name w:val="Table Grid"/>
    <w:basedOn w:val="TableNormal"/>
    <w:uiPriority w:val="59"/>
    <w:rsid w:val="009A5B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A5BA2"/>
    <w:rPr>
      <w:color w:val="0000FF" w:themeColor="hyperlink"/>
      <w:u w:val="single"/>
    </w:rPr>
  </w:style>
  <w:style w:type="paragraph" w:styleId="Caption">
    <w:name w:val="caption"/>
    <w:basedOn w:val="Normal"/>
    <w:next w:val="Normal"/>
    <w:uiPriority w:val="35"/>
    <w:unhideWhenUsed/>
    <w:qFormat/>
    <w:rsid w:val="008242C9"/>
    <w:pPr>
      <w:adjustRightInd w:val="0"/>
      <w:spacing w:before="20" w:after="20"/>
      <w:ind w:firstLine="0"/>
    </w:pPr>
    <w:rPr>
      <w:rFonts w:ascii="Times New Roman" w:hAnsi="Times New Roman"/>
      <w:bCs/>
      <w:szCs w:val="18"/>
    </w:rPr>
  </w:style>
  <w:style w:type="paragraph" w:styleId="NoSpacing">
    <w:name w:val="No Spacing"/>
    <w:link w:val="NoSpacingChar"/>
    <w:uiPriority w:val="1"/>
    <w:qFormat/>
    <w:rsid w:val="009A5BA2"/>
    <w:pPr>
      <w:spacing w:after="0" w:line="240" w:lineRule="auto"/>
      <w:ind w:left="873"/>
    </w:pPr>
  </w:style>
  <w:style w:type="character" w:customStyle="1" w:styleId="NoSpacingChar">
    <w:name w:val="No Spacing Char"/>
    <w:basedOn w:val="DefaultParagraphFont"/>
    <w:link w:val="NoSpacing"/>
    <w:uiPriority w:val="1"/>
    <w:rsid w:val="00F15696"/>
  </w:style>
  <w:style w:type="character" w:customStyle="1" w:styleId="st">
    <w:name w:val="st"/>
    <w:basedOn w:val="DefaultParagraphFont"/>
    <w:rsid w:val="00DB2225"/>
  </w:style>
  <w:style w:type="character" w:styleId="PlaceholderText">
    <w:name w:val="Placeholder Text"/>
    <w:basedOn w:val="DefaultParagraphFont"/>
    <w:uiPriority w:val="99"/>
    <w:semiHidden/>
    <w:rsid w:val="00224F61"/>
    <w:rPr>
      <w:color w:val="808080"/>
    </w:rPr>
  </w:style>
  <w:style w:type="character" w:customStyle="1" w:styleId="fn">
    <w:name w:val="fn"/>
    <w:basedOn w:val="DefaultParagraphFont"/>
    <w:rsid w:val="00224F61"/>
  </w:style>
  <w:style w:type="character" w:customStyle="1" w:styleId="apple-converted-space">
    <w:name w:val="apple-converted-space"/>
    <w:basedOn w:val="DefaultParagraphFont"/>
    <w:rsid w:val="00224F61"/>
  </w:style>
  <w:style w:type="character" w:customStyle="1" w:styleId="Subtitle1">
    <w:name w:val="Subtitle1"/>
    <w:basedOn w:val="DefaultParagraphFont"/>
    <w:rsid w:val="00224F61"/>
  </w:style>
  <w:style w:type="paragraph" w:styleId="NormalWeb">
    <w:name w:val="Normal (Web)"/>
    <w:basedOn w:val="Normal"/>
    <w:uiPriority w:val="99"/>
    <w:semiHidden/>
    <w:unhideWhenUsed/>
    <w:rsid w:val="00224F61"/>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EndnoteTextChar">
    <w:name w:val="Endnote Text Char"/>
    <w:basedOn w:val="DefaultParagraphFont"/>
    <w:link w:val="EndnoteText"/>
    <w:uiPriority w:val="99"/>
    <w:semiHidden/>
    <w:rsid w:val="00F15696"/>
    <w:rPr>
      <w:sz w:val="20"/>
      <w:szCs w:val="20"/>
    </w:rPr>
  </w:style>
  <w:style w:type="paragraph" w:styleId="EndnoteText">
    <w:name w:val="endnote text"/>
    <w:basedOn w:val="Normal"/>
    <w:link w:val="EndnoteTextChar"/>
    <w:uiPriority w:val="99"/>
    <w:semiHidden/>
    <w:unhideWhenUsed/>
    <w:rsid w:val="00F15696"/>
    <w:pPr>
      <w:spacing w:line="240" w:lineRule="auto"/>
      <w:jc w:val="both"/>
    </w:pPr>
    <w:rPr>
      <w:rFonts w:asciiTheme="minorHAnsi" w:hAnsiTheme="minorHAnsi"/>
      <w:sz w:val="20"/>
      <w:szCs w:val="20"/>
    </w:rPr>
  </w:style>
  <w:style w:type="character" w:customStyle="1" w:styleId="DateChar">
    <w:name w:val="Date Char"/>
    <w:basedOn w:val="DefaultParagraphFont"/>
    <w:link w:val="Date"/>
    <w:uiPriority w:val="99"/>
    <w:semiHidden/>
    <w:rsid w:val="00F15696"/>
  </w:style>
  <w:style w:type="paragraph" w:styleId="Date">
    <w:name w:val="Date"/>
    <w:basedOn w:val="Normal"/>
    <w:next w:val="Normal"/>
    <w:link w:val="DateChar"/>
    <w:uiPriority w:val="99"/>
    <w:semiHidden/>
    <w:unhideWhenUsed/>
    <w:rsid w:val="00F15696"/>
    <w:pPr>
      <w:spacing w:line="276" w:lineRule="auto"/>
      <w:jc w:val="both"/>
    </w:pPr>
    <w:rPr>
      <w:rFonts w:asciiTheme="minorHAnsi" w:hAnsiTheme="minorHAnsi"/>
    </w:rPr>
  </w:style>
  <w:style w:type="paragraph" w:styleId="TOC1">
    <w:name w:val="toc 1"/>
    <w:aliases w:val="Table"/>
    <w:basedOn w:val="Normal"/>
    <w:next w:val="Normal"/>
    <w:uiPriority w:val="39"/>
    <w:unhideWhenUsed/>
    <w:qFormat/>
    <w:rsid w:val="00E62DE7"/>
    <w:pPr>
      <w:keepNext/>
      <w:spacing w:before="20" w:after="20" w:line="240" w:lineRule="auto"/>
      <w:ind w:firstLine="0"/>
    </w:pPr>
    <w:rPr>
      <w:rFonts w:cs="Times New Roman"/>
      <w:sz w:val="20"/>
      <w:szCs w:val="24"/>
    </w:rPr>
  </w:style>
  <w:style w:type="paragraph" w:styleId="TOC2">
    <w:name w:val="toc 2"/>
    <w:aliases w:val="Footnotes"/>
    <w:basedOn w:val="Normal"/>
    <w:next w:val="Normal"/>
    <w:autoRedefine/>
    <w:uiPriority w:val="39"/>
    <w:unhideWhenUsed/>
    <w:qFormat/>
    <w:rsid w:val="00344BC1"/>
    <w:pPr>
      <w:adjustRightInd w:val="0"/>
      <w:spacing w:after="0" w:line="240" w:lineRule="auto"/>
      <w:ind w:firstLine="0"/>
    </w:pPr>
    <w:rPr>
      <w:rFonts w:cs="Times New Roman"/>
      <w:sz w:val="20"/>
      <w:szCs w:val="24"/>
    </w:rPr>
  </w:style>
  <w:style w:type="paragraph" w:styleId="TOC3">
    <w:name w:val="toc 3"/>
    <w:basedOn w:val="Normal"/>
    <w:next w:val="Normal"/>
    <w:autoRedefine/>
    <w:uiPriority w:val="39"/>
    <w:unhideWhenUsed/>
    <w:qFormat/>
    <w:rsid w:val="001A2558"/>
    <w:pPr>
      <w:spacing w:after="0"/>
      <w:ind w:left="440"/>
    </w:pPr>
    <w:rPr>
      <w:rFonts w:asciiTheme="minorHAnsi" w:hAnsiTheme="minorHAnsi" w:cs="Times New Roman"/>
      <w:i/>
      <w:iCs/>
      <w:sz w:val="20"/>
      <w:szCs w:val="24"/>
    </w:rPr>
  </w:style>
  <w:style w:type="character" w:customStyle="1" w:styleId="st1">
    <w:name w:val="st1"/>
    <w:basedOn w:val="DefaultParagraphFont"/>
    <w:rsid w:val="00F15696"/>
  </w:style>
  <w:style w:type="paragraph" w:styleId="TOCHeading">
    <w:name w:val="TOC Heading"/>
    <w:basedOn w:val="Heading1"/>
    <w:next w:val="Normal"/>
    <w:uiPriority w:val="39"/>
    <w:unhideWhenUsed/>
    <w:qFormat/>
    <w:rsid w:val="00350F49"/>
    <w:pPr>
      <w:numPr>
        <w:numId w:val="0"/>
      </w:numPr>
      <w:spacing w:before="480" w:after="0" w:line="276" w:lineRule="auto"/>
      <w:outlineLvl w:val="9"/>
    </w:pPr>
    <w:rPr>
      <w:color w:val="365F91" w:themeColor="accent1" w:themeShade="BF"/>
      <w:sz w:val="28"/>
      <w:lang w:val="en-US" w:eastAsia="ja-JP"/>
    </w:rPr>
  </w:style>
  <w:style w:type="character" w:styleId="EndnoteReference">
    <w:name w:val="endnote reference"/>
    <w:basedOn w:val="DefaultParagraphFont"/>
    <w:uiPriority w:val="99"/>
    <w:semiHidden/>
    <w:unhideWhenUsed/>
    <w:rsid w:val="00CD0C51"/>
    <w:rPr>
      <w:vertAlign w:val="superscript"/>
    </w:rPr>
  </w:style>
  <w:style w:type="paragraph" w:customStyle="1" w:styleId="Default">
    <w:name w:val="Default"/>
    <w:rsid w:val="00CD0C51"/>
    <w:pPr>
      <w:autoSpaceDE w:val="0"/>
      <w:autoSpaceDN w:val="0"/>
      <w:adjustRightInd w:val="0"/>
      <w:spacing w:after="0" w:line="240" w:lineRule="auto"/>
    </w:pPr>
    <w:rPr>
      <w:rFonts w:ascii="Calibri" w:hAnsi="Calibri" w:cs="Calibri"/>
      <w:color w:val="000000"/>
      <w:sz w:val="24"/>
      <w:szCs w:val="24"/>
    </w:rPr>
  </w:style>
  <w:style w:type="character" w:customStyle="1" w:styleId="EndnoteTextChar1">
    <w:name w:val="Endnote Text Char1"/>
    <w:basedOn w:val="DefaultParagraphFont"/>
    <w:uiPriority w:val="99"/>
    <w:semiHidden/>
    <w:rsid w:val="00CD0C51"/>
    <w:rPr>
      <w:rFonts w:asciiTheme="majorBidi" w:hAnsiTheme="majorBidi"/>
      <w:sz w:val="20"/>
      <w:szCs w:val="20"/>
    </w:rPr>
  </w:style>
  <w:style w:type="character" w:customStyle="1" w:styleId="DateChar1">
    <w:name w:val="Date Char1"/>
    <w:basedOn w:val="DefaultParagraphFont"/>
    <w:uiPriority w:val="99"/>
    <w:semiHidden/>
    <w:rsid w:val="00CD0C51"/>
    <w:rPr>
      <w:rFonts w:asciiTheme="majorBidi" w:hAnsiTheme="majorBidi"/>
    </w:rPr>
  </w:style>
  <w:style w:type="paragraph" w:customStyle="1" w:styleId="fulltext-text">
    <w:name w:val="fulltext-text"/>
    <w:basedOn w:val="Normal"/>
    <w:rsid w:val="00CD0C51"/>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006F9D"/>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D030AF"/>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030AF"/>
    <w:rPr>
      <w:rFonts w:ascii="Times New Roman" w:hAnsi="Times New Roman" w:cs="Times New Roman"/>
      <w:noProof/>
    </w:rPr>
  </w:style>
  <w:style w:type="paragraph" w:customStyle="1" w:styleId="EndNoteBibliography">
    <w:name w:val="EndNote Bibliography"/>
    <w:basedOn w:val="Normal"/>
    <w:link w:val="EndNoteBibliographyChar"/>
    <w:rsid w:val="00D030A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D030AF"/>
    <w:rPr>
      <w:rFonts w:ascii="Times New Roman" w:hAnsi="Times New Roman" w:cs="Times New Roman"/>
      <w:noProof/>
    </w:rPr>
  </w:style>
  <w:style w:type="character" w:styleId="FollowedHyperlink">
    <w:name w:val="FollowedHyperlink"/>
    <w:basedOn w:val="DefaultParagraphFont"/>
    <w:uiPriority w:val="99"/>
    <w:semiHidden/>
    <w:unhideWhenUsed/>
    <w:rsid w:val="004B0AF6"/>
    <w:rPr>
      <w:color w:val="800080" w:themeColor="followedHyperlink"/>
      <w:u w:val="single"/>
    </w:rPr>
  </w:style>
  <w:style w:type="character" w:styleId="PageNumber">
    <w:name w:val="page number"/>
    <w:basedOn w:val="DefaultParagraphFont"/>
    <w:rsid w:val="00ED61A3"/>
  </w:style>
  <w:style w:type="paragraph" w:styleId="TOC4">
    <w:name w:val="toc 4"/>
    <w:basedOn w:val="Normal"/>
    <w:next w:val="Normal"/>
    <w:autoRedefine/>
    <w:uiPriority w:val="39"/>
    <w:unhideWhenUsed/>
    <w:rsid w:val="00BE5CF1"/>
    <w:pPr>
      <w:spacing w:after="0"/>
      <w:ind w:left="660"/>
    </w:pPr>
    <w:rPr>
      <w:rFonts w:asciiTheme="minorHAnsi" w:hAnsiTheme="minorHAnsi" w:cs="Times New Roman"/>
      <w:sz w:val="18"/>
      <w:szCs w:val="21"/>
    </w:rPr>
  </w:style>
  <w:style w:type="paragraph" w:styleId="TOC5">
    <w:name w:val="toc 5"/>
    <w:basedOn w:val="Normal"/>
    <w:next w:val="Normal"/>
    <w:autoRedefine/>
    <w:uiPriority w:val="39"/>
    <w:unhideWhenUsed/>
    <w:rsid w:val="00BE5CF1"/>
    <w:pPr>
      <w:spacing w:after="0"/>
      <w:ind w:left="880"/>
    </w:pPr>
    <w:rPr>
      <w:rFonts w:asciiTheme="minorHAnsi" w:hAnsiTheme="minorHAnsi" w:cs="Times New Roman"/>
      <w:sz w:val="18"/>
      <w:szCs w:val="21"/>
    </w:rPr>
  </w:style>
  <w:style w:type="paragraph" w:styleId="TOC6">
    <w:name w:val="toc 6"/>
    <w:basedOn w:val="Normal"/>
    <w:next w:val="Normal"/>
    <w:autoRedefine/>
    <w:uiPriority w:val="39"/>
    <w:unhideWhenUsed/>
    <w:rsid w:val="00BE5CF1"/>
    <w:pPr>
      <w:spacing w:after="0"/>
      <w:ind w:left="1100"/>
    </w:pPr>
    <w:rPr>
      <w:rFonts w:asciiTheme="minorHAnsi" w:hAnsiTheme="minorHAnsi" w:cs="Times New Roman"/>
      <w:sz w:val="18"/>
      <w:szCs w:val="21"/>
    </w:rPr>
  </w:style>
  <w:style w:type="paragraph" w:styleId="TOC7">
    <w:name w:val="toc 7"/>
    <w:basedOn w:val="Normal"/>
    <w:next w:val="Normal"/>
    <w:autoRedefine/>
    <w:uiPriority w:val="39"/>
    <w:unhideWhenUsed/>
    <w:rsid w:val="00BE5CF1"/>
    <w:pPr>
      <w:spacing w:after="0"/>
      <w:ind w:left="1320"/>
    </w:pPr>
    <w:rPr>
      <w:rFonts w:asciiTheme="minorHAnsi" w:hAnsiTheme="minorHAnsi" w:cs="Times New Roman"/>
      <w:sz w:val="18"/>
      <w:szCs w:val="21"/>
    </w:rPr>
  </w:style>
  <w:style w:type="paragraph" w:styleId="TOC8">
    <w:name w:val="toc 8"/>
    <w:basedOn w:val="Normal"/>
    <w:next w:val="Normal"/>
    <w:autoRedefine/>
    <w:uiPriority w:val="39"/>
    <w:unhideWhenUsed/>
    <w:rsid w:val="00BE5CF1"/>
    <w:pPr>
      <w:spacing w:after="0"/>
      <w:ind w:left="1540"/>
    </w:pPr>
    <w:rPr>
      <w:rFonts w:asciiTheme="minorHAnsi" w:hAnsiTheme="minorHAnsi" w:cs="Times New Roman"/>
      <w:sz w:val="18"/>
      <w:szCs w:val="21"/>
    </w:rPr>
  </w:style>
  <w:style w:type="paragraph" w:styleId="TOC9">
    <w:name w:val="toc 9"/>
    <w:basedOn w:val="Normal"/>
    <w:next w:val="Normal"/>
    <w:autoRedefine/>
    <w:uiPriority w:val="39"/>
    <w:unhideWhenUsed/>
    <w:rsid w:val="00BE5CF1"/>
    <w:pPr>
      <w:spacing w:after="0"/>
      <w:ind w:left="1760"/>
    </w:pPr>
    <w:rPr>
      <w:rFonts w:asciiTheme="minorHAnsi" w:hAnsiTheme="minorHAnsi" w:cs="Times New Roman"/>
      <w:sz w:val="18"/>
      <w:szCs w:val="21"/>
    </w:rPr>
  </w:style>
  <w:style w:type="paragraph" w:styleId="TableofFigures">
    <w:name w:val="table of figures"/>
    <w:basedOn w:val="Normal"/>
    <w:next w:val="Normal"/>
    <w:uiPriority w:val="99"/>
    <w:unhideWhenUsed/>
    <w:rsid w:val="009F4FC6"/>
    <w:pPr>
      <w:spacing w:after="0"/>
    </w:pPr>
  </w:style>
  <w:style w:type="paragraph" w:customStyle="1" w:styleId="xl63">
    <w:name w:val="xl63"/>
    <w:basedOn w:val="Normal"/>
    <w:rsid w:val="00DE3E5D"/>
    <w:pPr>
      <w:spacing w:before="100" w:beforeAutospacing="1" w:after="100" w:afterAutospacing="1" w:line="240" w:lineRule="auto"/>
      <w:ind w:firstLine="0"/>
    </w:pPr>
    <w:rPr>
      <w:rFonts w:ascii="Times New Roman" w:eastAsia="Times New Roman" w:hAnsi="Times New Roman" w:cs="Times New Roman"/>
      <w:sz w:val="16"/>
      <w:szCs w:val="16"/>
      <w:lang w:eastAsia="ko-KR"/>
    </w:rPr>
  </w:style>
  <w:style w:type="paragraph" w:customStyle="1" w:styleId="xl64">
    <w:name w:val="xl64"/>
    <w:basedOn w:val="Normal"/>
    <w:rsid w:val="00DE3E5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pPr>
    <w:rPr>
      <w:rFonts w:ascii="Times New Roman" w:eastAsia="Times New Roman" w:hAnsi="Times New Roman" w:cs="Times New Roman"/>
      <w:sz w:val="16"/>
      <w:szCs w:val="16"/>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7152"/>
    <w:pPr>
      <w:spacing w:line="360" w:lineRule="auto"/>
      <w:ind w:firstLine="567"/>
    </w:pPr>
    <w:rPr>
      <w:rFonts w:asciiTheme="majorBidi" w:hAnsiTheme="majorBidi"/>
    </w:rPr>
  </w:style>
  <w:style w:type="paragraph" w:styleId="Heading1">
    <w:name w:val="heading 1"/>
    <w:basedOn w:val="Normal"/>
    <w:next w:val="Normal"/>
    <w:link w:val="Heading1Char"/>
    <w:uiPriority w:val="9"/>
    <w:qFormat/>
    <w:rsid w:val="00E62DE7"/>
    <w:pPr>
      <w:keepNext/>
      <w:keepLines/>
      <w:numPr>
        <w:numId w:val="6"/>
      </w:numPr>
      <w:spacing w:before="400" w:after="1300" w:line="240" w:lineRule="auto"/>
      <w:mirrorIndents/>
      <w:textboxTightWrap w:val="allLines"/>
      <w:outlineLvl w:val="0"/>
    </w:pPr>
    <w:rPr>
      <w:rFonts w:asciiTheme="majorHAnsi" w:eastAsiaTheme="majorEastAsia" w:hAnsiTheme="majorHAnsi" w:cstheme="majorBidi"/>
      <w:b/>
      <w:bCs/>
      <w:sz w:val="44"/>
      <w:szCs w:val="28"/>
    </w:rPr>
  </w:style>
  <w:style w:type="paragraph" w:styleId="Heading2">
    <w:name w:val="heading 2"/>
    <w:basedOn w:val="Normal"/>
    <w:next w:val="Normal"/>
    <w:link w:val="Heading2Char"/>
    <w:uiPriority w:val="9"/>
    <w:unhideWhenUsed/>
    <w:qFormat/>
    <w:rsid w:val="004338ED"/>
    <w:pPr>
      <w:keepNext/>
      <w:keepLines/>
      <w:numPr>
        <w:ilvl w:val="1"/>
        <w:numId w:val="6"/>
      </w:numPr>
      <w:spacing w:before="1000" w:after="600"/>
      <w:ind w:left="578" w:hanging="578"/>
      <w:outlineLvl w:val="1"/>
    </w:pPr>
    <w:rPr>
      <w:rFonts w:asciiTheme="majorHAnsi" w:eastAsiaTheme="majorEastAsia" w:hAnsiTheme="majorHAnsi" w:cstheme="majorBidi"/>
      <w:bCs/>
      <w:sz w:val="30"/>
      <w:szCs w:val="26"/>
    </w:rPr>
  </w:style>
  <w:style w:type="paragraph" w:styleId="Heading3">
    <w:name w:val="heading 3"/>
    <w:basedOn w:val="Normal"/>
    <w:next w:val="Normal"/>
    <w:link w:val="Heading3Char"/>
    <w:uiPriority w:val="9"/>
    <w:unhideWhenUsed/>
    <w:qFormat/>
    <w:rsid w:val="00F1042B"/>
    <w:pPr>
      <w:numPr>
        <w:ilvl w:val="2"/>
        <w:numId w:val="6"/>
      </w:numPr>
      <w:spacing w:before="600" w:after="600" w:line="240" w:lineRule="auto"/>
      <w:jc w:val="both"/>
      <w:outlineLvl w:val="2"/>
    </w:pPr>
    <w:rPr>
      <w:rFonts w:asciiTheme="majorHAnsi" w:hAnsiTheme="majorHAnsi"/>
      <w:sz w:val="26"/>
    </w:rPr>
  </w:style>
  <w:style w:type="paragraph" w:styleId="Heading4">
    <w:name w:val="heading 4"/>
    <w:basedOn w:val="Normal"/>
    <w:next w:val="Normal"/>
    <w:link w:val="Heading4Char"/>
    <w:uiPriority w:val="9"/>
    <w:unhideWhenUsed/>
    <w:qFormat/>
    <w:rsid w:val="001F2886"/>
    <w:pPr>
      <w:keepNext/>
      <w:keepLines/>
      <w:spacing w:before="200"/>
      <w:ind w:left="567" w:firstLine="0"/>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semiHidden/>
    <w:unhideWhenUsed/>
    <w:qFormat/>
    <w:rsid w:val="004D2ABF"/>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D2ABF"/>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D2ABF"/>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D2ABF"/>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D2ABF"/>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2DE7"/>
    <w:rPr>
      <w:rFonts w:asciiTheme="majorHAnsi" w:eastAsiaTheme="majorEastAsia" w:hAnsiTheme="majorHAnsi" w:cstheme="majorBidi"/>
      <w:b/>
      <w:bCs/>
      <w:sz w:val="44"/>
      <w:szCs w:val="28"/>
    </w:rPr>
  </w:style>
  <w:style w:type="character" w:customStyle="1" w:styleId="Heading2Char">
    <w:name w:val="Heading 2 Char"/>
    <w:basedOn w:val="DefaultParagraphFont"/>
    <w:link w:val="Heading2"/>
    <w:uiPriority w:val="9"/>
    <w:rsid w:val="004338ED"/>
    <w:rPr>
      <w:rFonts w:asciiTheme="majorHAnsi" w:eastAsiaTheme="majorEastAsia" w:hAnsiTheme="majorHAnsi" w:cstheme="majorBidi"/>
      <w:bCs/>
      <w:sz w:val="30"/>
      <w:szCs w:val="26"/>
    </w:rPr>
  </w:style>
  <w:style w:type="character" w:customStyle="1" w:styleId="Heading3Char">
    <w:name w:val="Heading 3 Char"/>
    <w:basedOn w:val="DefaultParagraphFont"/>
    <w:link w:val="Heading3"/>
    <w:uiPriority w:val="9"/>
    <w:rsid w:val="00F1042B"/>
    <w:rPr>
      <w:rFonts w:asciiTheme="majorHAnsi" w:hAnsiTheme="majorHAnsi"/>
      <w:sz w:val="26"/>
    </w:rPr>
  </w:style>
  <w:style w:type="character" w:customStyle="1" w:styleId="Heading4Char">
    <w:name w:val="Heading 4 Char"/>
    <w:basedOn w:val="DefaultParagraphFont"/>
    <w:link w:val="Heading4"/>
    <w:uiPriority w:val="9"/>
    <w:rsid w:val="001F2886"/>
    <w:rPr>
      <w:rFonts w:asciiTheme="majorHAnsi" w:eastAsiaTheme="majorEastAsia" w:hAnsiTheme="majorHAnsi" w:cstheme="majorBidi"/>
      <w:bCs/>
      <w:i/>
      <w:iCs/>
    </w:rPr>
  </w:style>
  <w:style w:type="character" w:customStyle="1" w:styleId="Heading5Char">
    <w:name w:val="Heading 5 Char"/>
    <w:basedOn w:val="DefaultParagraphFont"/>
    <w:link w:val="Heading5"/>
    <w:uiPriority w:val="9"/>
    <w:semiHidden/>
    <w:rsid w:val="004D2AB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D2AB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D2A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D2AB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D2AB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8C283C"/>
    <w:pPr>
      <w:ind w:left="720"/>
      <w:contextualSpacing/>
      <w:jc w:val="both"/>
    </w:pPr>
  </w:style>
  <w:style w:type="paragraph" w:styleId="FootnoteText">
    <w:name w:val="footnote text"/>
    <w:basedOn w:val="Normal"/>
    <w:link w:val="FootnoteTextChar"/>
    <w:uiPriority w:val="99"/>
    <w:unhideWhenUsed/>
    <w:rsid w:val="008C283C"/>
    <w:pPr>
      <w:spacing w:line="240" w:lineRule="auto"/>
      <w:jc w:val="both"/>
    </w:pPr>
    <w:rPr>
      <w:sz w:val="20"/>
      <w:szCs w:val="20"/>
    </w:rPr>
  </w:style>
  <w:style w:type="character" w:customStyle="1" w:styleId="FootnoteTextChar">
    <w:name w:val="Footnote Text Char"/>
    <w:basedOn w:val="DefaultParagraphFont"/>
    <w:link w:val="FootnoteText"/>
    <w:uiPriority w:val="99"/>
    <w:rsid w:val="008C283C"/>
    <w:rPr>
      <w:sz w:val="20"/>
      <w:szCs w:val="20"/>
    </w:rPr>
  </w:style>
  <w:style w:type="character" w:styleId="FootnoteReference">
    <w:name w:val="footnote reference"/>
    <w:basedOn w:val="DefaultParagraphFont"/>
    <w:uiPriority w:val="99"/>
    <w:semiHidden/>
    <w:unhideWhenUsed/>
    <w:rsid w:val="008C283C"/>
    <w:rPr>
      <w:vertAlign w:val="superscript"/>
    </w:rPr>
  </w:style>
  <w:style w:type="paragraph" w:styleId="BalloonText">
    <w:name w:val="Balloon Text"/>
    <w:basedOn w:val="Normal"/>
    <w:link w:val="BalloonTextChar"/>
    <w:uiPriority w:val="99"/>
    <w:semiHidden/>
    <w:unhideWhenUsed/>
    <w:rsid w:val="008C283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83C"/>
    <w:rPr>
      <w:rFonts w:ascii="Tahoma" w:hAnsi="Tahoma" w:cs="Tahoma"/>
      <w:sz w:val="16"/>
      <w:szCs w:val="16"/>
    </w:rPr>
  </w:style>
  <w:style w:type="paragraph" w:styleId="Header">
    <w:name w:val="header"/>
    <w:basedOn w:val="Normal"/>
    <w:link w:val="HeaderChar"/>
    <w:uiPriority w:val="99"/>
    <w:unhideWhenUsed/>
    <w:rsid w:val="00DE48FB"/>
    <w:pPr>
      <w:tabs>
        <w:tab w:val="center" w:pos="4513"/>
        <w:tab w:val="right" w:pos="9026"/>
      </w:tabs>
      <w:spacing w:line="240" w:lineRule="auto"/>
    </w:pPr>
  </w:style>
  <w:style w:type="character" w:customStyle="1" w:styleId="HeaderChar">
    <w:name w:val="Header Char"/>
    <w:basedOn w:val="DefaultParagraphFont"/>
    <w:link w:val="Header"/>
    <w:uiPriority w:val="99"/>
    <w:rsid w:val="00DE48FB"/>
  </w:style>
  <w:style w:type="paragraph" w:styleId="Footer">
    <w:name w:val="footer"/>
    <w:basedOn w:val="Normal"/>
    <w:link w:val="FooterChar"/>
    <w:uiPriority w:val="99"/>
    <w:unhideWhenUsed/>
    <w:rsid w:val="00DE48FB"/>
    <w:pPr>
      <w:tabs>
        <w:tab w:val="center" w:pos="4513"/>
        <w:tab w:val="right" w:pos="9026"/>
      </w:tabs>
      <w:spacing w:line="240" w:lineRule="auto"/>
    </w:pPr>
  </w:style>
  <w:style w:type="character" w:customStyle="1" w:styleId="FooterChar">
    <w:name w:val="Footer Char"/>
    <w:basedOn w:val="DefaultParagraphFont"/>
    <w:link w:val="Footer"/>
    <w:uiPriority w:val="99"/>
    <w:rsid w:val="00DE48FB"/>
  </w:style>
  <w:style w:type="character" w:styleId="CommentReference">
    <w:name w:val="annotation reference"/>
    <w:basedOn w:val="DefaultParagraphFont"/>
    <w:uiPriority w:val="99"/>
    <w:semiHidden/>
    <w:unhideWhenUsed/>
    <w:rsid w:val="006203EC"/>
    <w:rPr>
      <w:sz w:val="16"/>
      <w:szCs w:val="16"/>
    </w:rPr>
  </w:style>
  <w:style w:type="paragraph" w:styleId="CommentText">
    <w:name w:val="annotation text"/>
    <w:basedOn w:val="Normal"/>
    <w:link w:val="CommentTextChar"/>
    <w:uiPriority w:val="99"/>
    <w:unhideWhenUsed/>
    <w:rsid w:val="006203EC"/>
    <w:pPr>
      <w:spacing w:line="240" w:lineRule="auto"/>
    </w:pPr>
    <w:rPr>
      <w:sz w:val="20"/>
      <w:szCs w:val="20"/>
    </w:rPr>
  </w:style>
  <w:style w:type="character" w:customStyle="1" w:styleId="CommentTextChar">
    <w:name w:val="Comment Text Char"/>
    <w:basedOn w:val="DefaultParagraphFont"/>
    <w:link w:val="CommentText"/>
    <w:uiPriority w:val="99"/>
    <w:rsid w:val="006203E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6203EC"/>
    <w:rPr>
      <w:b/>
      <w:bCs/>
    </w:rPr>
  </w:style>
  <w:style w:type="character" w:customStyle="1" w:styleId="CommentSubjectChar">
    <w:name w:val="Comment Subject Char"/>
    <w:basedOn w:val="CommentTextChar"/>
    <w:link w:val="CommentSubject"/>
    <w:uiPriority w:val="99"/>
    <w:semiHidden/>
    <w:rsid w:val="006203EC"/>
    <w:rPr>
      <w:rFonts w:asciiTheme="majorBidi" w:hAnsiTheme="majorBidi"/>
      <w:b/>
      <w:bCs/>
      <w:sz w:val="20"/>
      <w:szCs w:val="20"/>
    </w:rPr>
  </w:style>
  <w:style w:type="table" w:styleId="TableGrid">
    <w:name w:val="Table Grid"/>
    <w:basedOn w:val="TableNormal"/>
    <w:uiPriority w:val="59"/>
    <w:rsid w:val="009A5B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A5BA2"/>
    <w:rPr>
      <w:color w:val="0000FF" w:themeColor="hyperlink"/>
      <w:u w:val="single"/>
    </w:rPr>
  </w:style>
  <w:style w:type="paragraph" w:styleId="Caption">
    <w:name w:val="caption"/>
    <w:basedOn w:val="Normal"/>
    <w:next w:val="Normal"/>
    <w:uiPriority w:val="35"/>
    <w:unhideWhenUsed/>
    <w:qFormat/>
    <w:rsid w:val="008242C9"/>
    <w:pPr>
      <w:adjustRightInd w:val="0"/>
      <w:spacing w:before="20" w:after="20"/>
      <w:ind w:firstLine="0"/>
    </w:pPr>
    <w:rPr>
      <w:rFonts w:ascii="Times New Roman" w:hAnsi="Times New Roman"/>
      <w:bCs/>
      <w:szCs w:val="18"/>
    </w:rPr>
  </w:style>
  <w:style w:type="paragraph" w:styleId="NoSpacing">
    <w:name w:val="No Spacing"/>
    <w:link w:val="NoSpacingChar"/>
    <w:uiPriority w:val="1"/>
    <w:qFormat/>
    <w:rsid w:val="009A5BA2"/>
    <w:pPr>
      <w:spacing w:after="0" w:line="240" w:lineRule="auto"/>
      <w:ind w:left="873"/>
    </w:pPr>
  </w:style>
  <w:style w:type="character" w:customStyle="1" w:styleId="NoSpacingChar">
    <w:name w:val="No Spacing Char"/>
    <w:basedOn w:val="DefaultParagraphFont"/>
    <w:link w:val="NoSpacing"/>
    <w:uiPriority w:val="1"/>
    <w:rsid w:val="00F15696"/>
  </w:style>
  <w:style w:type="character" w:customStyle="1" w:styleId="st">
    <w:name w:val="st"/>
    <w:basedOn w:val="DefaultParagraphFont"/>
    <w:rsid w:val="00DB2225"/>
  </w:style>
  <w:style w:type="character" w:styleId="PlaceholderText">
    <w:name w:val="Placeholder Text"/>
    <w:basedOn w:val="DefaultParagraphFont"/>
    <w:uiPriority w:val="99"/>
    <w:semiHidden/>
    <w:rsid w:val="00224F61"/>
    <w:rPr>
      <w:color w:val="808080"/>
    </w:rPr>
  </w:style>
  <w:style w:type="character" w:customStyle="1" w:styleId="fn">
    <w:name w:val="fn"/>
    <w:basedOn w:val="DefaultParagraphFont"/>
    <w:rsid w:val="00224F61"/>
  </w:style>
  <w:style w:type="character" w:customStyle="1" w:styleId="apple-converted-space">
    <w:name w:val="apple-converted-space"/>
    <w:basedOn w:val="DefaultParagraphFont"/>
    <w:rsid w:val="00224F61"/>
  </w:style>
  <w:style w:type="character" w:customStyle="1" w:styleId="Subtitle1">
    <w:name w:val="Subtitle1"/>
    <w:basedOn w:val="DefaultParagraphFont"/>
    <w:rsid w:val="00224F61"/>
  </w:style>
  <w:style w:type="paragraph" w:styleId="NormalWeb">
    <w:name w:val="Normal (Web)"/>
    <w:basedOn w:val="Normal"/>
    <w:uiPriority w:val="99"/>
    <w:semiHidden/>
    <w:unhideWhenUsed/>
    <w:rsid w:val="00224F61"/>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EndnoteTextChar">
    <w:name w:val="Endnote Text Char"/>
    <w:basedOn w:val="DefaultParagraphFont"/>
    <w:link w:val="EndnoteText"/>
    <w:uiPriority w:val="99"/>
    <w:semiHidden/>
    <w:rsid w:val="00F15696"/>
    <w:rPr>
      <w:sz w:val="20"/>
      <w:szCs w:val="20"/>
    </w:rPr>
  </w:style>
  <w:style w:type="paragraph" w:styleId="EndnoteText">
    <w:name w:val="endnote text"/>
    <w:basedOn w:val="Normal"/>
    <w:link w:val="EndnoteTextChar"/>
    <w:uiPriority w:val="99"/>
    <w:semiHidden/>
    <w:unhideWhenUsed/>
    <w:rsid w:val="00F15696"/>
    <w:pPr>
      <w:spacing w:line="240" w:lineRule="auto"/>
      <w:jc w:val="both"/>
    </w:pPr>
    <w:rPr>
      <w:rFonts w:asciiTheme="minorHAnsi" w:hAnsiTheme="minorHAnsi"/>
      <w:sz w:val="20"/>
      <w:szCs w:val="20"/>
    </w:rPr>
  </w:style>
  <w:style w:type="character" w:customStyle="1" w:styleId="DateChar">
    <w:name w:val="Date Char"/>
    <w:basedOn w:val="DefaultParagraphFont"/>
    <w:link w:val="Date"/>
    <w:uiPriority w:val="99"/>
    <w:semiHidden/>
    <w:rsid w:val="00F15696"/>
  </w:style>
  <w:style w:type="paragraph" w:styleId="Date">
    <w:name w:val="Date"/>
    <w:basedOn w:val="Normal"/>
    <w:next w:val="Normal"/>
    <w:link w:val="DateChar"/>
    <w:uiPriority w:val="99"/>
    <w:semiHidden/>
    <w:unhideWhenUsed/>
    <w:rsid w:val="00F15696"/>
    <w:pPr>
      <w:spacing w:line="276" w:lineRule="auto"/>
      <w:jc w:val="both"/>
    </w:pPr>
    <w:rPr>
      <w:rFonts w:asciiTheme="minorHAnsi" w:hAnsiTheme="minorHAnsi"/>
    </w:rPr>
  </w:style>
  <w:style w:type="paragraph" w:styleId="TOC1">
    <w:name w:val="toc 1"/>
    <w:aliases w:val="Table"/>
    <w:basedOn w:val="Normal"/>
    <w:next w:val="Normal"/>
    <w:uiPriority w:val="39"/>
    <w:unhideWhenUsed/>
    <w:qFormat/>
    <w:rsid w:val="00E62DE7"/>
    <w:pPr>
      <w:keepNext/>
      <w:spacing w:before="20" w:after="20" w:line="240" w:lineRule="auto"/>
      <w:ind w:firstLine="0"/>
    </w:pPr>
    <w:rPr>
      <w:rFonts w:cs="Times New Roman"/>
      <w:sz w:val="20"/>
      <w:szCs w:val="24"/>
    </w:rPr>
  </w:style>
  <w:style w:type="paragraph" w:styleId="TOC2">
    <w:name w:val="toc 2"/>
    <w:aliases w:val="Footnotes"/>
    <w:basedOn w:val="Normal"/>
    <w:next w:val="Normal"/>
    <w:autoRedefine/>
    <w:uiPriority w:val="39"/>
    <w:unhideWhenUsed/>
    <w:qFormat/>
    <w:rsid w:val="00344BC1"/>
    <w:pPr>
      <w:adjustRightInd w:val="0"/>
      <w:spacing w:after="0" w:line="240" w:lineRule="auto"/>
      <w:ind w:firstLine="0"/>
    </w:pPr>
    <w:rPr>
      <w:rFonts w:cs="Times New Roman"/>
      <w:sz w:val="20"/>
      <w:szCs w:val="24"/>
    </w:rPr>
  </w:style>
  <w:style w:type="paragraph" w:styleId="TOC3">
    <w:name w:val="toc 3"/>
    <w:basedOn w:val="Normal"/>
    <w:next w:val="Normal"/>
    <w:autoRedefine/>
    <w:uiPriority w:val="39"/>
    <w:unhideWhenUsed/>
    <w:qFormat/>
    <w:rsid w:val="001A2558"/>
    <w:pPr>
      <w:spacing w:after="0"/>
      <w:ind w:left="440"/>
    </w:pPr>
    <w:rPr>
      <w:rFonts w:asciiTheme="minorHAnsi" w:hAnsiTheme="minorHAnsi" w:cs="Times New Roman"/>
      <w:i/>
      <w:iCs/>
      <w:sz w:val="20"/>
      <w:szCs w:val="24"/>
    </w:rPr>
  </w:style>
  <w:style w:type="character" w:customStyle="1" w:styleId="st1">
    <w:name w:val="st1"/>
    <w:basedOn w:val="DefaultParagraphFont"/>
    <w:rsid w:val="00F15696"/>
  </w:style>
  <w:style w:type="paragraph" w:styleId="TOCHeading">
    <w:name w:val="TOC Heading"/>
    <w:basedOn w:val="Heading1"/>
    <w:next w:val="Normal"/>
    <w:uiPriority w:val="39"/>
    <w:unhideWhenUsed/>
    <w:qFormat/>
    <w:rsid w:val="00350F49"/>
    <w:pPr>
      <w:numPr>
        <w:numId w:val="0"/>
      </w:numPr>
      <w:spacing w:before="480" w:after="0" w:line="276" w:lineRule="auto"/>
      <w:outlineLvl w:val="9"/>
    </w:pPr>
    <w:rPr>
      <w:color w:val="365F91" w:themeColor="accent1" w:themeShade="BF"/>
      <w:sz w:val="28"/>
      <w:lang w:val="en-US" w:eastAsia="ja-JP"/>
    </w:rPr>
  </w:style>
  <w:style w:type="character" w:styleId="EndnoteReference">
    <w:name w:val="endnote reference"/>
    <w:basedOn w:val="DefaultParagraphFont"/>
    <w:uiPriority w:val="99"/>
    <w:semiHidden/>
    <w:unhideWhenUsed/>
    <w:rsid w:val="00CD0C51"/>
    <w:rPr>
      <w:vertAlign w:val="superscript"/>
    </w:rPr>
  </w:style>
  <w:style w:type="paragraph" w:customStyle="1" w:styleId="Default">
    <w:name w:val="Default"/>
    <w:rsid w:val="00CD0C51"/>
    <w:pPr>
      <w:autoSpaceDE w:val="0"/>
      <w:autoSpaceDN w:val="0"/>
      <w:adjustRightInd w:val="0"/>
      <w:spacing w:after="0" w:line="240" w:lineRule="auto"/>
    </w:pPr>
    <w:rPr>
      <w:rFonts w:ascii="Calibri" w:hAnsi="Calibri" w:cs="Calibri"/>
      <w:color w:val="000000"/>
      <w:sz w:val="24"/>
      <w:szCs w:val="24"/>
    </w:rPr>
  </w:style>
  <w:style w:type="character" w:customStyle="1" w:styleId="EndnoteTextChar1">
    <w:name w:val="Endnote Text Char1"/>
    <w:basedOn w:val="DefaultParagraphFont"/>
    <w:uiPriority w:val="99"/>
    <w:semiHidden/>
    <w:rsid w:val="00CD0C51"/>
    <w:rPr>
      <w:rFonts w:asciiTheme="majorBidi" w:hAnsiTheme="majorBidi"/>
      <w:sz w:val="20"/>
      <w:szCs w:val="20"/>
    </w:rPr>
  </w:style>
  <w:style w:type="character" w:customStyle="1" w:styleId="DateChar1">
    <w:name w:val="Date Char1"/>
    <w:basedOn w:val="DefaultParagraphFont"/>
    <w:uiPriority w:val="99"/>
    <w:semiHidden/>
    <w:rsid w:val="00CD0C51"/>
    <w:rPr>
      <w:rFonts w:asciiTheme="majorBidi" w:hAnsiTheme="majorBidi"/>
    </w:rPr>
  </w:style>
  <w:style w:type="paragraph" w:customStyle="1" w:styleId="fulltext-text">
    <w:name w:val="fulltext-text"/>
    <w:basedOn w:val="Normal"/>
    <w:rsid w:val="00CD0C51"/>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006F9D"/>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D030AF"/>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030AF"/>
    <w:rPr>
      <w:rFonts w:ascii="Times New Roman" w:hAnsi="Times New Roman" w:cs="Times New Roman"/>
      <w:noProof/>
    </w:rPr>
  </w:style>
  <w:style w:type="paragraph" w:customStyle="1" w:styleId="EndNoteBibliography">
    <w:name w:val="EndNote Bibliography"/>
    <w:basedOn w:val="Normal"/>
    <w:link w:val="EndNoteBibliographyChar"/>
    <w:rsid w:val="00D030A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D030AF"/>
    <w:rPr>
      <w:rFonts w:ascii="Times New Roman" w:hAnsi="Times New Roman" w:cs="Times New Roman"/>
      <w:noProof/>
    </w:rPr>
  </w:style>
  <w:style w:type="character" w:styleId="FollowedHyperlink">
    <w:name w:val="FollowedHyperlink"/>
    <w:basedOn w:val="DefaultParagraphFont"/>
    <w:uiPriority w:val="99"/>
    <w:semiHidden/>
    <w:unhideWhenUsed/>
    <w:rsid w:val="004B0AF6"/>
    <w:rPr>
      <w:color w:val="800080" w:themeColor="followedHyperlink"/>
      <w:u w:val="single"/>
    </w:rPr>
  </w:style>
  <w:style w:type="character" w:styleId="PageNumber">
    <w:name w:val="page number"/>
    <w:basedOn w:val="DefaultParagraphFont"/>
    <w:rsid w:val="00ED61A3"/>
  </w:style>
  <w:style w:type="paragraph" w:styleId="TOC4">
    <w:name w:val="toc 4"/>
    <w:basedOn w:val="Normal"/>
    <w:next w:val="Normal"/>
    <w:autoRedefine/>
    <w:uiPriority w:val="39"/>
    <w:unhideWhenUsed/>
    <w:rsid w:val="00BE5CF1"/>
    <w:pPr>
      <w:spacing w:after="0"/>
      <w:ind w:left="660"/>
    </w:pPr>
    <w:rPr>
      <w:rFonts w:asciiTheme="minorHAnsi" w:hAnsiTheme="minorHAnsi" w:cs="Times New Roman"/>
      <w:sz w:val="18"/>
      <w:szCs w:val="21"/>
    </w:rPr>
  </w:style>
  <w:style w:type="paragraph" w:styleId="TOC5">
    <w:name w:val="toc 5"/>
    <w:basedOn w:val="Normal"/>
    <w:next w:val="Normal"/>
    <w:autoRedefine/>
    <w:uiPriority w:val="39"/>
    <w:unhideWhenUsed/>
    <w:rsid w:val="00BE5CF1"/>
    <w:pPr>
      <w:spacing w:after="0"/>
      <w:ind w:left="880"/>
    </w:pPr>
    <w:rPr>
      <w:rFonts w:asciiTheme="minorHAnsi" w:hAnsiTheme="minorHAnsi" w:cs="Times New Roman"/>
      <w:sz w:val="18"/>
      <w:szCs w:val="21"/>
    </w:rPr>
  </w:style>
  <w:style w:type="paragraph" w:styleId="TOC6">
    <w:name w:val="toc 6"/>
    <w:basedOn w:val="Normal"/>
    <w:next w:val="Normal"/>
    <w:autoRedefine/>
    <w:uiPriority w:val="39"/>
    <w:unhideWhenUsed/>
    <w:rsid w:val="00BE5CF1"/>
    <w:pPr>
      <w:spacing w:after="0"/>
      <w:ind w:left="1100"/>
    </w:pPr>
    <w:rPr>
      <w:rFonts w:asciiTheme="minorHAnsi" w:hAnsiTheme="minorHAnsi" w:cs="Times New Roman"/>
      <w:sz w:val="18"/>
      <w:szCs w:val="21"/>
    </w:rPr>
  </w:style>
  <w:style w:type="paragraph" w:styleId="TOC7">
    <w:name w:val="toc 7"/>
    <w:basedOn w:val="Normal"/>
    <w:next w:val="Normal"/>
    <w:autoRedefine/>
    <w:uiPriority w:val="39"/>
    <w:unhideWhenUsed/>
    <w:rsid w:val="00BE5CF1"/>
    <w:pPr>
      <w:spacing w:after="0"/>
      <w:ind w:left="1320"/>
    </w:pPr>
    <w:rPr>
      <w:rFonts w:asciiTheme="minorHAnsi" w:hAnsiTheme="minorHAnsi" w:cs="Times New Roman"/>
      <w:sz w:val="18"/>
      <w:szCs w:val="21"/>
    </w:rPr>
  </w:style>
  <w:style w:type="paragraph" w:styleId="TOC8">
    <w:name w:val="toc 8"/>
    <w:basedOn w:val="Normal"/>
    <w:next w:val="Normal"/>
    <w:autoRedefine/>
    <w:uiPriority w:val="39"/>
    <w:unhideWhenUsed/>
    <w:rsid w:val="00BE5CF1"/>
    <w:pPr>
      <w:spacing w:after="0"/>
      <w:ind w:left="1540"/>
    </w:pPr>
    <w:rPr>
      <w:rFonts w:asciiTheme="minorHAnsi" w:hAnsiTheme="minorHAnsi" w:cs="Times New Roman"/>
      <w:sz w:val="18"/>
      <w:szCs w:val="21"/>
    </w:rPr>
  </w:style>
  <w:style w:type="paragraph" w:styleId="TOC9">
    <w:name w:val="toc 9"/>
    <w:basedOn w:val="Normal"/>
    <w:next w:val="Normal"/>
    <w:autoRedefine/>
    <w:uiPriority w:val="39"/>
    <w:unhideWhenUsed/>
    <w:rsid w:val="00BE5CF1"/>
    <w:pPr>
      <w:spacing w:after="0"/>
      <w:ind w:left="1760"/>
    </w:pPr>
    <w:rPr>
      <w:rFonts w:asciiTheme="minorHAnsi" w:hAnsiTheme="minorHAnsi" w:cs="Times New Roman"/>
      <w:sz w:val="18"/>
      <w:szCs w:val="21"/>
    </w:rPr>
  </w:style>
  <w:style w:type="paragraph" w:styleId="TableofFigures">
    <w:name w:val="table of figures"/>
    <w:basedOn w:val="Normal"/>
    <w:next w:val="Normal"/>
    <w:uiPriority w:val="99"/>
    <w:unhideWhenUsed/>
    <w:rsid w:val="009F4FC6"/>
    <w:pPr>
      <w:spacing w:after="0"/>
    </w:pPr>
  </w:style>
  <w:style w:type="paragraph" w:customStyle="1" w:styleId="xl63">
    <w:name w:val="xl63"/>
    <w:basedOn w:val="Normal"/>
    <w:rsid w:val="00DE3E5D"/>
    <w:pPr>
      <w:spacing w:before="100" w:beforeAutospacing="1" w:after="100" w:afterAutospacing="1" w:line="240" w:lineRule="auto"/>
      <w:ind w:firstLine="0"/>
    </w:pPr>
    <w:rPr>
      <w:rFonts w:ascii="Times New Roman" w:eastAsia="Times New Roman" w:hAnsi="Times New Roman" w:cs="Times New Roman"/>
      <w:sz w:val="16"/>
      <w:szCs w:val="16"/>
      <w:lang w:eastAsia="ko-KR"/>
    </w:rPr>
  </w:style>
  <w:style w:type="paragraph" w:customStyle="1" w:styleId="xl64">
    <w:name w:val="xl64"/>
    <w:basedOn w:val="Normal"/>
    <w:rsid w:val="00DE3E5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pPr>
    <w:rPr>
      <w:rFonts w:ascii="Times New Roman" w:eastAsia="Times New Roman" w:hAnsi="Times New Roman" w:cs="Times New Roman"/>
      <w:sz w:val="16"/>
      <w:szCs w:val="16"/>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16632">
      <w:bodyDiv w:val="1"/>
      <w:marLeft w:val="0"/>
      <w:marRight w:val="0"/>
      <w:marTop w:val="0"/>
      <w:marBottom w:val="0"/>
      <w:divBdr>
        <w:top w:val="none" w:sz="0" w:space="0" w:color="auto"/>
        <w:left w:val="none" w:sz="0" w:space="0" w:color="auto"/>
        <w:bottom w:val="none" w:sz="0" w:space="0" w:color="auto"/>
        <w:right w:val="none" w:sz="0" w:space="0" w:color="auto"/>
      </w:divBdr>
    </w:div>
    <w:div w:id="44524559">
      <w:bodyDiv w:val="1"/>
      <w:marLeft w:val="0"/>
      <w:marRight w:val="0"/>
      <w:marTop w:val="0"/>
      <w:marBottom w:val="0"/>
      <w:divBdr>
        <w:top w:val="none" w:sz="0" w:space="0" w:color="auto"/>
        <w:left w:val="none" w:sz="0" w:space="0" w:color="auto"/>
        <w:bottom w:val="none" w:sz="0" w:space="0" w:color="auto"/>
        <w:right w:val="none" w:sz="0" w:space="0" w:color="auto"/>
      </w:divBdr>
    </w:div>
    <w:div w:id="49113529">
      <w:bodyDiv w:val="1"/>
      <w:marLeft w:val="0"/>
      <w:marRight w:val="0"/>
      <w:marTop w:val="0"/>
      <w:marBottom w:val="0"/>
      <w:divBdr>
        <w:top w:val="none" w:sz="0" w:space="0" w:color="auto"/>
        <w:left w:val="none" w:sz="0" w:space="0" w:color="auto"/>
        <w:bottom w:val="none" w:sz="0" w:space="0" w:color="auto"/>
        <w:right w:val="none" w:sz="0" w:space="0" w:color="auto"/>
      </w:divBdr>
    </w:div>
    <w:div w:id="60296130">
      <w:bodyDiv w:val="1"/>
      <w:marLeft w:val="0"/>
      <w:marRight w:val="0"/>
      <w:marTop w:val="0"/>
      <w:marBottom w:val="0"/>
      <w:divBdr>
        <w:top w:val="none" w:sz="0" w:space="0" w:color="auto"/>
        <w:left w:val="none" w:sz="0" w:space="0" w:color="auto"/>
        <w:bottom w:val="none" w:sz="0" w:space="0" w:color="auto"/>
        <w:right w:val="none" w:sz="0" w:space="0" w:color="auto"/>
      </w:divBdr>
    </w:div>
    <w:div w:id="76950719">
      <w:bodyDiv w:val="1"/>
      <w:marLeft w:val="0"/>
      <w:marRight w:val="0"/>
      <w:marTop w:val="0"/>
      <w:marBottom w:val="0"/>
      <w:divBdr>
        <w:top w:val="none" w:sz="0" w:space="0" w:color="auto"/>
        <w:left w:val="none" w:sz="0" w:space="0" w:color="auto"/>
        <w:bottom w:val="none" w:sz="0" w:space="0" w:color="auto"/>
        <w:right w:val="none" w:sz="0" w:space="0" w:color="auto"/>
      </w:divBdr>
    </w:div>
    <w:div w:id="101346017">
      <w:bodyDiv w:val="1"/>
      <w:marLeft w:val="0"/>
      <w:marRight w:val="0"/>
      <w:marTop w:val="0"/>
      <w:marBottom w:val="0"/>
      <w:divBdr>
        <w:top w:val="none" w:sz="0" w:space="0" w:color="auto"/>
        <w:left w:val="none" w:sz="0" w:space="0" w:color="auto"/>
        <w:bottom w:val="none" w:sz="0" w:space="0" w:color="auto"/>
        <w:right w:val="none" w:sz="0" w:space="0" w:color="auto"/>
      </w:divBdr>
    </w:div>
    <w:div w:id="104813453">
      <w:bodyDiv w:val="1"/>
      <w:marLeft w:val="0"/>
      <w:marRight w:val="0"/>
      <w:marTop w:val="0"/>
      <w:marBottom w:val="0"/>
      <w:divBdr>
        <w:top w:val="none" w:sz="0" w:space="0" w:color="auto"/>
        <w:left w:val="none" w:sz="0" w:space="0" w:color="auto"/>
        <w:bottom w:val="none" w:sz="0" w:space="0" w:color="auto"/>
        <w:right w:val="none" w:sz="0" w:space="0" w:color="auto"/>
      </w:divBdr>
    </w:div>
    <w:div w:id="116072829">
      <w:bodyDiv w:val="1"/>
      <w:marLeft w:val="0"/>
      <w:marRight w:val="0"/>
      <w:marTop w:val="0"/>
      <w:marBottom w:val="0"/>
      <w:divBdr>
        <w:top w:val="none" w:sz="0" w:space="0" w:color="auto"/>
        <w:left w:val="none" w:sz="0" w:space="0" w:color="auto"/>
        <w:bottom w:val="none" w:sz="0" w:space="0" w:color="auto"/>
        <w:right w:val="none" w:sz="0" w:space="0" w:color="auto"/>
      </w:divBdr>
    </w:div>
    <w:div w:id="118694105">
      <w:bodyDiv w:val="1"/>
      <w:marLeft w:val="0"/>
      <w:marRight w:val="0"/>
      <w:marTop w:val="0"/>
      <w:marBottom w:val="0"/>
      <w:divBdr>
        <w:top w:val="none" w:sz="0" w:space="0" w:color="auto"/>
        <w:left w:val="none" w:sz="0" w:space="0" w:color="auto"/>
        <w:bottom w:val="none" w:sz="0" w:space="0" w:color="auto"/>
        <w:right w:val="none" w:sz="0" w:space="0" w:color="auto"/>
      </w:divBdr>
    </w:div>
    <w:div w:id="130638083">
      <w:bodyDiv w:val="1"/>
      <w:marLeft w:val="0"/>
      <w:marRight w:val="0"/>
      <w:marTop w:val="0"/>
      <w:marBottom w:val="0"/>
      <w:divBdr>
        <w:top w:val="none" w:sz="0" w:space="0" w:color="auto"/>
        <w:left w:val="none" w:sz="0" w:space="0" w:color="auto"/>
        <w:bottom w:val="none" w:sz="0" w:space="0" w:color="auto"/>
        <w:right w:val="none" w:sz="0" w:space="0" w:color="auto"/>
      </w:divBdr>
    </w:div>
    <w:div w:id="141704182">
      <w:bodyDiv w:val="1"/>
      <w:marLeft w:val="0"/>
      <w:marRight w:val="0"/>
      <w:marTop w:val="0"/>
      <w:marBottom w:val="0"/>
      <w:divBdr>
        <w:top w:val="none" w:sz="0" w:space="0" w:color="auto"/>
        <w:left w:val="none" w:sz="0" w:space="0" w:color="auto"/>
        <w:bottom w:val="none" w:sz="0" w:space="0" w:color="auto"/>
        <w:right w:val="none" w:sz="0" w:space="0" w:color="auto"/>
      </w:divBdr>
    </w:div>
    <w:div w:id="142043572">
      <w:bodyDiv w:val="1"/>
      <w:marLeft w:val="0"/>
      <w:marRight w:val="0"/>
      <w:marTop w:val="0"/>
      <w:marBottom w:val="0"/>
      <w:divBdr>
        <w:top w:val="none" w:sz="0" w:space="0" w:color="auto"/>
        <w:left w:val="none" w:sz="0" w:space="0" w:color="auto"/>
        <w:bottom w:val="none" w:sz="0" w:space="0" w:color="auto"/>
        <w:right w:val="none" w:sz="0" w:space="0" w:color="auto"/>
      </w:divBdr>
    </w:div>
    <w:div w:id="157577457">
      <w:bodyDiv w:val="1"/>
      <w:marLeft w:val="0"/>
      <w:marRight w:val="0"/>
      <w:marTop w:val="0"/>
      <w:marBottom w:val="0"/>
      <w:divBdr>
        <w:top w:val="none" w:sz="0" w:space="0" w:color="auto"/>
        <w:left w:val="none" w:sz="0" w:space="0" w:color="auto"/>
        <w:bottom w:val="none" w:sz="0" w:space="0" w:color="auto"/>
        <w:right w:val="none" w:sz="0" w:space="0" w:color="auto"/>
      </w:divBdr>
    </w:div>
    <w:div w:id="175190719">
      <w:bodyDiv w:val="1"/>
      <w:marLeft w:val="0"/>
      <w:marRight w:val="0"/>
      <w:marTop w:val="0"/>
      <w:marBottom w:val="0"/>
      <w:divBdr>
        <w:top w:val="none" w:sz="0" w:space="0" w:color="auto"/>
        <w:left w:val="none" w:sz="0" w:space="0" w:color="auto"/>
        <w:bottom w:val="none" w:sz="0" w:space="0" w:color="auto"/>
        <w:right w:val="none" w:sz="0" w:space="0" w:color="auto"/>
      </w:divBdr>
    </w:div>
    <w:div w:id="236283313">
      <w:bodyDiv w:val="1"/>
      <w:marLeft w:val="0"/>
      <w:marRight w:val="0"/>
      <w:marTop w:val="0"/>
      <w:marBottom w:val="0"/>
      <w:divBdr>
        <w:top w:val="none" w:sz="0" w:space="0" w:color="auto"/>
        <w:left w:val="none" w:sz="0" w:space="0" w:color="auto"/>
        <w:bottom w:val="none" w:sz="0" w:space="0" w:color="auto"/>
        <w:right w:val="none" w:sz="0" w:space="0" w:color="auto"/>
      </w:divBdr>
    </w:div>
    <w:div w:id="269552951">
      <w:bodyDiv w:val="1"/>
      <w:marLeft w:val="0"/>
      <w:marRight w:val="0"/>
      <w:marTop w:val="0"/>
      <w:marBottom w:val="0"/>
      <w:divBdr>
        <w:top w:val="none" w:sz="0" w:space="0" w:color="auto"/>
        <w:left w:val="none" w:sz="0" w:space="0" w:color="auto"/>
        <w:bottom w:val="none" w:sz="0" w:space="0" w:color="auto"/>
        <w:right w:val="none" w:sz="0" w:space="0" w:color="auto"/>
      </w:divBdr>
    </w:div>
    <w:div w:id="270164186">
      <w:bodyDiv w:val="1"/>
      <w:marLeft w:val="0"/>
      <w:marRight w:val="0"/>
      <w:marTop w:val="0"/>
      <w:marBottom w:val="0"/>
      <w:divBdr>
        <w:top w:val="none" w:sz="0" w:space="0" w:color="auto"/>
        <w:left w:val="none" w:sz="0" w:space="0" w:color="auto"/>
        <w:bottom w:val="none" w:sz="0" w:space="0" w:color="auto"/>
        <w:right w:val="none" w:sz="0" w:space="0" w:color="auto"/>
      </w:divBdr>
    </w:div>
    <w:div w:id="293366609">
      <w:bodyDiv w:val="1"/>
      <w:marLeft w:val="0"/>
      <w:marRight w:val="0"/>
      <w:marTop w:val="0"/>
      <w:marBottom w:val="0"/>
      <w:divBdr>
        <w:top w:val="none" w:sz="0" w:space="0" w:color="auto"/>
        <w:left w:val="none" w:sz="0" w:space="0" w:color="auto"/>
        <w:bottom w:val="none" w:sz="0" w:space="0" w:color="auto"/>
        <w:right w:val="none" w:sz="0" w:space="0" w:color="auto"/>
      </w:divBdr>
    </w:div>
    <w:div w:id="313947823">
      <w:bodyDiv w:val="1"/>
      <w:marLeft w:val="0"/>
      <w:marRight w:val="0"/>
      <w:marTop w:val="0"/>
      <w:marBottom w:val="0"/>
      <w:divBdr>
        <w:top w:val="none" w:sz="0" w:space="0" w:color="auto"/>
        <w:left w:val="none" w:sz="0" w:space="0" w:color="auto"/>
        <w:bottom w:val="none" w:sz="0" w:space="0" w:color="auto"/>
        <w:right w:val="none" w:sz="0" w:space="0" w:color="auto"/>
      </w:divBdr>
    </w:div>
    <w:div w:id="334773712">
      <w:bodyDiv w:val="1"/>
      <w:marLeft w:val="0"/>
      <w:marRight w:val="0"/>
      <w:marTop w:val="0"/>
      <w:marBottom w:val="0"/>
      <w:divBdr>
        <w:top w:val="none" w:sz="0" w:space="0" w:color="auto"/>
        <w:left w:val="none" w:sz="0" w:space="0" w:color="auto"/>
        <w:bottom w:val="none" w:sz="0" w:space="0" w:color="auto"/>
        <w:right w:val="none" w:sz="0" w:space="0" w:color="auto"/>
      </w:divBdr>
    </w:div>
    <w:div w:id="350424537">
      <w:bodyDiv w:val="1"/>
      <w:marLeft w:val="0"/>
      <w:marRight w:val="0"/>
      <w:marTop w:val="0"/>
      <w:marBottom w:val="0"/>
      <w:divBdr>
        <w:top w:val="none" w:sz="0" w:space="0" w:color="auto"/>
        <w:left w:val="none" w:sz="0" w:space="0" w:color="auto"/>
        <w:bottom w:val="none" w:sz="0" w:space="0" w:color="auto"/>
        <w:right w:val="none" w:sz="0" w:space="0" w:color="auto"/>
      </w:divBdr>
    </w:div>
    <w:div w:id="355353354">
      <w:bodyDiv w:val="1"/>
      <w:marLeft w:val="0"/>
      <w:marRight w:val="0"/>
      <w:marTop w:val="0"/>
      <w:marBottom w:val="0"/>
      <w:divBdr>
        <w:top w:val="none" w:sz="0" w:space="0" w:color="auto"/>
        <w:left w:val="none" w:sz="0" w:space="0" w:color="auto"/>
        <w:bottom w:val="none" w:sz="0" w:space="0" w:color="auto"/>
        <w:right w:val="none" w:sz="0" w:space="0" w:color="auto"/>
      </w:divBdr>
    </w:div>
    <w:div w:id="379673922">
      <w:bodyDiv w:val="1"/>
      <w:marLeft w:val="0"/>
      <w:marRight w:val="0"/>
      <w:marTop w:val="0"/>
      <w:marBottom w:val="0"/>
      <w:divBdr>
        <w:top w:val="none" w:sz="0" w:space="0" w:color="auto"/>
        <w:left w:val="none" w:sz="0" w:space="0" w:color="auto"/>
        <w:bottom w:val="none" w:sz="0" w:space="0" w:color="auto"/>
        <w:right w:val="none" w:sz="0" w:space="0" w:color="auto"/>
      </w:divBdr>
    </w:div>
    <w:div w:id="386270705">
      <w:bodyDiv w:val="1"/>
      <w:marLeft w:val="0"/>
      <w:marRight w:val="0"/>
      <w:marTop w:val="0"/>
      <w:marBottom w:val="0"/>
      <w:divBdr>
        <w:top w:val="none" w:sz="0" w:space="0" w:color="auto"/>
        <w:left w:val="none" w:sz="0" w:space="0" w:color="auto"/>
        <w:bottom w:val="none" w:sz="0" w:space="0" w:color="auto"/>
        <w:right w:val="none" w:sz="0" w:space="0" w:color="auto"/>
      </w:divBdr>
    </w:div>
    <w:div w:id="390613802">
      <w:bodyDiv w:val="1"/>
      <w:marLeft w:val="0"/>
      <w:marRight w:val="0"/>
      <w:marTop w:val="0"/>
      <w:marBottom w:val="0"/>
      <w:divBdr>
        <w:top w:val="none" w:sz="0" w:space="0" w:color="auto"/>
        <w:left w:val="none" w:sz="0" w:space="0" w:color="auto"/>
        <w:bottom w:val="none" w:sz="0" w:space="0" w:color="auto"/>
        <w:right w:val="none" w:sz="0" w:space="0" w:color="auto"/>
      </w:divBdr>
    </w:div>
    <w:div w:id="410396343">
      <w:bodyDiv w:val="1"/>
      <w:marLeft w:val="0"/>
      <w:marRight w:val="0"/>
      <w:marTop w:val="0"/>
      <w:marBottom w:val="0"/>
      <w:divBdr>
        <w:top w:val="none" w:sz="0" w:space="0" w:color="auto"/>
        <w:left w:val="none" w:sz="0" w:space="0" w:color="auto"/>
        <w:bottom w:val="none" w:sz="0" w:space="0" w:color="auto"/>
        <w:right w:val="none" w:sz="0" w:space="0" w:color="auto"/>
      </w:divBdr>
    </w:div>
    <w:div w:id="414205223">
      <w:bodyDiv w:val="1"/>
      <w:marLeft w:val="0"/>
      <w:marRight w:val="0"/>
      <w:marTop w:val="0"/>
      <w:marBottom w:val="0"/>
      <w:divBdr>
        <w:top w:val="none" w:sz="0" w:space="0" w:color="auto"/>
        <w:left w:val="none" w:sz="0" w:space="0" w:color="auto"/>
        <w:bottom w:val="none" w:sz="0" w:space="0" w:color="auto"/>
        <w:right w:val="none" w:sz="0" w:space="0" w:color="auto"/>
      </w:divBdr>
    </w:div>
    <w:div w:id="418982863">
      <w:bodyDiv w:val="1"/>
      <w:marLeft w:val="0"/>
      <w:marRight w:val="0"/>
      <w:marTop w:val="0"/>
      <w:marBottom w:val="0"/>
      <w:divBdr>
        <w:top w:val="none" w:sz="0" w:space="0" w:color="auto"/>
        <w:left w:val="none" w:sz="0" w:space="0" w:color="auto"/>
        <w:bottom w:val="none" w:sz="0" w:space="0" w:color="auto"/>
        <w:right w:val="none" w:sz="0" w:space="0" w:color="auto"/>
      </w:divBdr>
    </w:div>
    <w:div w:id="474420744">
      <w:bodyDiv w:val="1"/>
      <w:marLeft w:val="0"/>
      <w:marRight w:val="0"/>
      <w:marTop w:val="0"/>
      <w:marBottom w:val="0"/>
      <w:divBdr>
        <w:top w:val="none" w:sz="0" w:space="0" w:color="auto"/>
        <w:left w:val="none" w:sz="0" w:space="0" w:color="auto"/>
        <w:bottom w:val="none" w:sz="0" w:space="0" w:color="auto"/>
        <w:right w:val="none" w:sz="0" w:space="0" w:color="auto"/>
      </w:divBdr>
    </w:div>
    <w:div w:id="495533900">
      <w:bodyDiv w:val="1"/>
      <w:marLeft w:val="0"/>
      <w:marRight w:val="0"/>
      <w:marTop w:val="0"/>
      <w:marBottom w:val="0"/>
      <w:divBdr>
        <w:top w:val="none" w:sz="0" w:space="0" w:color="auto"/>
        <w:left w:val="none" w:sz="0" w:space="0" w:color="auto"/>
        <w:bottom w:val="none" w:sz="0" w:space="0" w:color="auto"/>
        <w:right w:val="none" w:sz="0" w:space="0" w:color="auto"/>
      </w:divBdr>
    </w:div>
    <w:div w:id="505053003">
      <w:bodyDiv w:val="1"/>
      <w:marLeft w:val="0"/>
      <w:marRight w:val="0"/>
      <w:marTop w:val="0"/>
      <w:marBottom w:val="0"/>
      <w:divBdr>
        <w:top w:val="none" w:sz="0" w:space="0" w:color="auto"/>
        <w:left w:val="none" w:sz="0" w:space="0" w:color="auto"/>
        <w:bottom w:val="none" w:sz="0" w:space="0" w:color="auto"/>
        <w:right w:val="none" w:sz="0" w:space="0" w:color="auto"/>
      </w:divBdr>
    </w:div>
    <w:div w:id="509415306">
      <w:bodyDiv w:val="1"/>
      <w:marLeft w:val="0"/>
      <w:marRight w:val="0"/>
      <w:marTop w:val="0"/>
      <w:marBottom w:val="0"/>
      <w:divBdr>
        <w:top w:val="none" w:sz="0" w:space="0" w:color="auto"/>
        <w:left w:val="none" w:sz="0" w:space="0" w:color="auto"/>
        <w:bottom w:val="none" w:sz="0" w:space="0" w:color="auto"/>
        <w:right w:val="none" w:sz="0" w:space="0" w:color="auto"/>
      </w:divBdr>
    </w:div>
    <w:div w:id="557207017">
      <w:bodyDiv w:val="1"/>
      <w:marLeft w:val="0"/>
      <w:marRight w:val="0"/>
      <w:marTop w:val="0"/>
      <w:marBottom w:val="0"/>
      <w:divBdr>
        <w:top w:val="none" w:sz="0" w:space="0" w:color="auto"/>
        <w:left w:val="none" w:sz="0" w:space="0" w:color="auto"/>
        <w:bottom w:val="none" w:sz="0" w:space="0" w:color="auto"/>
        <w:right w:val="none" w:sz="0" w:space="0" w:color="auto"/>
      </w:divBdr>
    </w:div>
    <w:div w:id="586039019">
      <w:bodyDiv w:val="1"/>
      <w:marLeft w:val="0"/>
      <w:marRight w:val="0"/>
      <w:marTop w:val="0"/>
      <w:marBottom w:val="0"/>
      <w:divBdr>
        <w:top w:val="none" w:sz="0" w:space="0" w:color="auto"/>
        <w:left w:val="none" w:sz="0" w:space="0" w:color="auto"/>
        <w:bottom w:val="none" w:sz="0" w:space="0" w:color="auto"/>
        <w:right w:val="none" w:sz="0" w:space="0" w:color="auto"/>
      </w:divBdr>
    </w:div>
    <w:div w:id="593174785">
      <w:bodyDiv w:val="1"/>
      <w:marLeft w:val="0"/>
      <w:marRight w:val="0"/>
      <w:marTop w:val="0"/>
      <w:marBottom w:val="0"/>
      <w:divBdr>
        <w:top w:val="none" w:sz="0" w:space="0" w:color="auto"/>
        <w:left w:val="none" w:sz="0" w:space="0" w:color="auto"/>
        <w:bottom w:val="none" w:sz="0" w:space="0" w:color="auto"/>
        <w:right w:val="none" w:sz="0" w:space="0" w:color="auto"/>
      </w:divBdr>
    </w:div>
    <w:div w:id="599946061">
      <w:bodyDiv w:val="1"/>
      <w:marLeft w:val="0"/>
      <w:marRight w:val="0"/>
      <w:marTop w:val="0"/>
      <w:marBottom w:val="0"/>
      <w:divBdr>
        <w:top w:val="none" w:sz="0" w:space="0" w:color="auto"/>
        <w:left w:val="none" w:sz="0" w:space="0" w:color="auto"/>
        <w:bottom w:val="none" w:sz="0" w:space="0" w:color="auto"/>
        <w:right w:val="none" w:sz="0" w:space="0" w:color="auto"/>
      </w:divBdr>
    </w:div>
    <w:div w:id="623199842">
      <w:bodyDiv w:val="1"/>
      <w:marLeft w:val="0"/>
      <w:marRight w:val="0"/>
      <w:marTop w:val="0"/>
      <w:marBottom w:val="0"/>
      <w:divBdr>
        <w:top w:val="none" w:sz="0" w:space="0" w:color="auto"/>
        <w:left w:val="none" w:sz="0" w:space="0" w:color="auto"/>
        <w:bottom w:val="none" w:sz="0" w:space="0" w:color="auto"/>
        <w:right w:val="none" w:sz="0" w:space="0" w:color="auto"/>
      </w:divBdr>
    </w:div>
    <w:div w:id="627315714">
      <w:bodyDiv w:val="1"/>
      <w:marLeft w:val="0"/>
      <w:marRight w:val="0"/>
      <w:marTop w:val="0"/>
      <w:marBottom w:val="0"/>
      <w:divBdr>
        <w:top w:val="none" w:sz="0" w:space="0" w:color="auto"/>
        <w:left w:val="none" w:sz="0" w:space="0" w:color="auto"/>
        <w:bottom w:val="none" w:sz="0" w:space="0" w:color="auto"/>
        <w:right w:val="none" w:sz="0" w:space="0" w:color="auto"/>
      </w:divBdr>
    </w:div>
    <w:div w:id="645931840">
      <w:bodyDiv w:val="1"/>
      <w:marLeft w:val="0"/>
      <w:marRight w:val="0"/>
      <w:marTop w:val="0"/>
      <w:marBottom w:val="0"/>
      <w:divBdr>
        <w:top w:val="none" w:sz="0" w:space="0" w:color="auto"/>
        <w:left w:val="none" w:sz="0" w:space="0" w:color="auto"/>
        <w:bottom w:val="none" w:sz="0" w:space="0" w:color="auto"/>
        <w:right w:val="none" w:sz="0" w:space="0" w:color="auto"/>
      </w:divBdr>
    </w:div>
    <w:div w:id="650213554">
      <w:bodyDiv w:val="1"/>
      <w:marLeft w:val="0"/>
      <w:marRight w:val="0"/>
      <w:marTop w:val="0"/>
      <w:marBottom w:val="0"/>
      <w:divBdr>
        <w:top w:val="none" w:sz="0" w:space="0" w:color="auto"/>
        <w:left w:val="none" w:sz="0" w:space="0" w:color="auto"/>
        <w:bottom w:val="none" w:sz="0" w:space="0" w:color="auto"/>
        <w:right w:val="none" w:sz="0" w:space="0" w:color="auto"/>
      </w:divBdr>
    </w:div>
    <w:div w:id="656150132">
      <w:bodyDiv w:val="1"/>
      <w:marLeft w:val="0"/>
      <w:marRight w:val="0"/>
      <w:marTop w:val="0"/>
      <w:marBottom w:val="0"/>
      <w:divBdr>
        <w:top w:val="none" w:sz="0" w:space="0" w:color="auto"/>
        <w:left w:val="none" w:sz="0" w:space="0" w:color="auto"/>
        <w:bottom w:val="none" w:sz="0" w:space="0" w:color="auto"/>
        <w:right w:val="none" w:sz="0" w:space="0" w:color="auto"/>
      </w:divBdr>
    </w:div>
    <w:div w:id="656961823">
      <w:bodyDiv w:val="1"/>
      <w:marLeft w:val="0"/>
      <w:marRight w:val="0"/>
      <w:marTop w:val="0"/>
      <w:marBottom w:val="0"/>
      <w:divBdr>
        <w:top w:val="none" w:sz="0" w:space="0" w:color="auto"/>
        <w:left w:val="none" w:sz="0" w:space="0" w:color="auto"/>
        <w:bottom w:val="none" w:sz="0" w:space="0" w:color="auto"/>
        <w:right w:val="none" w:sz="0" w:space="0" w:color="auto"/>
      </w:divBdr>
    </w:div>
    <w:div w:id="688264151">
      <w:bodyDiv w:val="1"/>
      <w:marLeft w:val="0"/>
      <w:marRight w:val="0"/>
      <w:marTop w:val="0"/>
      <w:marBottom w:val="0"/>
      <w:divBdr>
        <w:top w:val="none" w:sz="0" w:space="0" w:color="auto"/>
        <w:left w:val="none" w:sz="0" w:space="0" w:color="auto"/>
        <w:bottom w:val="none" w:sz="0" w:space="0" w:color="auto"/>
        <w:right w:val="none" w:sz="0" w:space="0" w:color="auto"/>
      </w:divBdr>
    </w:div>
    <w:div w:id="688990325">
      <w:bodyDiv w:val="1"/>
      <w:marLeft w:val="0"/>
      <w:marRight w:val="0"/>
      <w:marTop w:val="0"/>
      <w:marBottom w:val="0"/>
      <w:divBdr>
        <w:top w:val="none" w:sz="0" w:space="0" w:color="auto"/>
        <w:left w:val="none" w:sz="0" w:space="0" w:color="auto"/>
        <w:bottom w:val="none" w:sz="0" w:space="0" w:color="auto"/>
        <w:right w:val="none" w:sz="0" w:space="0" w:color="auto"/>
      </w:divBdr>
    </w:div>
    <w:div w:id="693847521">
      <w:bodyDiv w:val="1"/>
      <w:marLeft w:val="0"/>
      <w:marRight w:val="0"/>
      <w:marTop w:val="0"/>
      <w:marBottom w:val="0"/>
      <w:divBdr>
        <w:top w:val="none" w:sz="0" w:space="0" w:color="auto"/>
        <w:left w:val="none" w:sz="0" w:space="0" w:color="auto"/>
        <w:bottom w:val="none" w:sz="0" w:space="0" w:color="auto"/>
        <w:right w:val="none" w:sz="0" w:space="0" w:color="auto"/>
      </w:divBdr>
    </w:div>
    <w:div w:id="702285422">
      <w:bodyDiv w:val="1"/>
      <w:marLeft w:val="0"/>
      <w:marRight w:val="0"/>
      <w:marTop w:val="0"/>
      <w:marBottom w:val="0"/>
      <w:divBdr>
        <w:top w:val="none" w:sz="0" w:space="0" w:color="auto"/>
        <w:left w:val="none" w:sz="0" w:space="0" w:color="auto"/>
        <w:bottom w:val="none" w:sz="0" w:space="0" w:color="auto"/>
        <w:right w:val="none" w:sz="0" w:space="0" w:color="auto"/>
      </w:divBdr>
    </w:div>
    <w:div w:id="764686444">
      <w:bodyDiv w:val="1"/>
      <w:marLeft w:val="0"/>
      <w:marRight w:val="0"/>
      <w:marTop w:val="0"/>
      <w:marBottom w:val="0"/>
      <w:divBdr>
        <w:top w:val="none" w:sz="0" w:space="0" w:color="auto"/>
        <w:left w:val="none" w:sz="0" w:space="0" w:color="auto"/>
        <w:bottom w:val="none" w:sz="0" w:space="0" w:color="auto"/>
        <w:right w:val="none" w:sz="0" w:space="0" w:color="auto"/>
      </w:divBdr>
    </w:div>
    <w:div w:id="781731538">
      <w:bodyDiv w:val="1"/>
      <w:marLeft w:val="0"/>
      <w:marRight w:val="0"/>
      <w:marTop w:val="0"/>
      <w:marBottom w:val="0"/>
      <w:divBdr>
        <w:top w:val="none" w:sz="0" w:space="0" w:color="auto"/>
        <w:left w:val="none" w:sz="0" w:space="0" w:color="auto"/>
        <w:bottom w:val="none" w:sz="0" w:space="0" w:color="auto"/>
        <w:right w:val="none" w:sz="0" w:space="0" w:color="auto"/>
      </w:divBdr>
    </w:div>
    <w:div w:id="791020741">
      <w:bodyDiv w:val="1"/>
      <w:marLeft w:val="0"/>
      <w:marRight w:val="0"/>
      <w:marTop w:val="0"/>
      <w:marBottom w:val="0"/>
      <w:divBdr>
        <w:top w:val="none" w:sz="0" w:space="0" w:color="auto"/>
        <w:left w:val="none" w:sz="0" w:space="0" w:color="auto"/>
        <w:bottom w:val="none" w:sz="0" w:space="0" w:color="auto"/>
        <w:right w:val="none" w:sz="0" w:space="0" w:color="auto"/>
      </w:divBdr>
    </w:div>
    <w:div w:id="811487514">
      <w:bodyDiv w:val="1"/>
      <w:marLeft w:val="0"/>
      <w:marRight w:val="0"/>
      <w:marTop w:val="0"/>
      <w:marBottom w:val="0"/>
      <w:divBdr>
        <w:top w:val="none" w:sz="0" w:space="0" w:color="auto"/>
        <w:left w:val="none" w:sz="0" w:space="0" w:color="auto"/>
        <w:bottom w:val="none" w:sz="0" w:space="0" w:color="auto"/>
        <w:right w:val="none" w:sz="0" w:space="0" w:color="auto"/>
      </w:divBdr>
    </w:div>
    <w:div w:id="824973361">
      <w:bodyDiv w:val="1"/>
      <w:marLeft w:val="0"/>
      <w:marRight w:val="0"/>
      <w:marTop w:val="0"/>
      <w:marBottom w:val="0"/>
      <w:divBdr>
        <w:top w:val="none" w:sz="0" w:space="0" w:color="auto"/>
        <w:left w:val="none" w:sz="0" w:space="0" w:color="auto"/>
        <w:bottom w:val="none" w:sz="0" w:space="0" w:color="auto"/>
        <w:right w:val="none" w:sz="0" w:space="0" w:color="auto"/>
      </w:divBdr>
    </w:div>
    <w:div w:id="830682387">
      <w:bodyDiv w:val="1"/>
      <w:marLeft w:val="0"/>
      <w:marRight w:val="0"/>
      <w:marTop w:val="0"/>
      <w:marBottom w:val="0"/>
      <w:divBdr>
        <w:top w:val="none" w:sz="0" w:space="0" w:color="auto"/>
        <w:left w:val="none" w:sz="0" w:space="0" w:color="auto"/>
        <w:bottom w:val="none" w:sz="0" w:space="0" w:color="auto"/>
        <w:right w:val="none" w:sz="0" w:space="0" w:color="auto"/>
      </w:divBdr>
    </w:div>
    <w:div w:id="838275422">
      <w:bodyDiv w:val="1"/>
      <w:marLeft w:val="0"/>
      <w:marRight w:val="0"/>
      <w:marTop w:val="0"/>
      <w:marBottom w:val="0"/>
      <w:divBdr>
        <w:top w:val="none" w:sz="0" w:space="0" w:color="auto"/>
        <w:left w:val="none" w:sz="0" w:space="0" w:color="auto"/>
        <w:bottom w:val="none" w:sz="0" w:space="0" w:color="auto"/>
        <w:right w:val="none" w:sz="0" w:space="0" w:color="auto"/>
      </w:divBdr>
    </w:div>
    <w:div w:id="839541987">
      <w:bodyDiv w:val="1"/>
      <w:marLeft w:val="0"/>
      <w:marRight w:val="0"/>
      <w:marTop w:val="0"/>
      <w:marBottom w:val="0"/>
      <w:divBdr>
        <w:top w:val="none" w:sz="0" w:space="0" w:color="auto"/>
        <w:left w:val="none" w:sz="0" w:space="0" w:color="auto"/>
        <w:bottom w:val="none" w:sz="0" w:space="0" w:color="auto"/>
        <w:right w:val="none" w:sz="0" w:space="0" w:color="auto"/>
      </w:divBdr>
    </w:div>
    <w:div w:id="861014615">
      <w:bodyDiv w:val="1"/>
      <w:marLeft w:val="0"/>
      <w:marRight w:val="0"/>
      <w:marTop w:val="0"/>
      <w:marBottom w:val="0"/>
      <w:divBdr>
        <w:top w:val="none" w:sz="0" w:space="0" w:color="auto"/>
        <w:left w:val="none" w:sz="0" w:space="0" w:color="auto"/>
        <w:bottom w:val="none" w:sz="0" w:space="0" w:color="auto"/>
        <w:right w:val="none" w:sz="0" w:space="0" w:color="auto"/>
      </w:divBdr>
    </w:div>
    <w:div w:id="932400230">
      <w:bodyDiv w:val="1"/>
      <w:marLeft w:val="0"/>
      <w:marRight w:val="0"/>
      <w:marTop w:val="0"/>
      <w:marBottom w:val="0"/>
      <w:divBdr>
        <w:top w:val="none" w:sz="0" w:space="0" w:color="auto"/>
        <w:left w:val="none" w:sz="0" w:space="0" w:color="auto"/>
        <w:bottom w:val="none" w:sz="0" w:space="0" w:color="auto"/>
        <w:right w:val="none" w:sz="0" w:space="0" w:color="auto"/>
      </w:divBdr>
    </w:div>
    <w:div w:id="935557510">
      <w:bodyDiv w:val="1"/>
      <w:marLeft w:val="0"/>
      <w:marRight w:val="0"/>
      <w:marTop w:val="0"/>
      <w:marBottom w:val="0"/>
      <w:divBdr>
        <w:top w:val="none" w:sz="0" w:space="0" w:color="auto"/>
        <w:left w:val="none" w:sz="0" w:space="0" w:color="auto"/>
        <w:bottom w:val="none" w:sz="0" w:space="0" w:color="auto"/>
        <w:right w:val="none" w:sz="0" w:space="0" w:color="auto"/>
      </w:divBdr>
    </w:div>
    <w:div w:id="940380005">
      <w:bodyDiv w:val="1"/>
      <w:marLeft w:val="0"/>
      <w:marRight w:val="0"/>
      <w:marTop w:val="0"/>
      <w:marBottom w:val="0"/>
      <w:divBdr>
        <w:top w:val="none" w:sz="0" w:space="0" w:color="auto"/>
        <w:left w:val="none" w:sz="0" w:space="0" w:color="auto"/>
        <w:bottom w:val="none" w:sz="0" w:space="0" w:color="auto"/>
        <w:right w:val="none" w:sz="0" w:space="0" w:color="auto"/>
      </w:divBdr>
    </w:div>
    <w:div w:id="979460934">
      <w:bodyDiv w:val="1"/>
      <w:marLeft w:val="0"/>
      <w:marRight w:val="0"/>
      <w:marTop w:val="0"/>
      <w:marBottom w:val="0"/>
      <w:divBdr>
        <w:top w:val="none" w:sz="0" w:space="0" w:color="auto"/>
        <w:left w:val="none" w:sz="0" w:space="0" w:color="auto"/>
        <w:bottom w:val="none" w:sz="0" w:space="0" w:color="auto"/>
        <w:right w:val="none" w:sz="0" w:space="0" w:color="auto"/>
      </w:divBdr>
    </w:div>
    <w:div w:id="984553515">
      <w:bodyDiv w:val="1"/>
      <w:marLeft w:val="0"/>
      <w:marRight w:val="0"/>
      <w:marTop w:val="0"/>
      <w:marBottom w:val="0"/>
      <w:divBdr>
        <w:top w:val="none" w:sz="0" w:space="0" w:color="auto"/>
        <w:left w:val="none" w:sz="0" w:space="0" w:color="auto"/>
        <w:bottom w:val="none" w:sz="0" w:space="0" w:color="auto"/>
        <w:right w:val="none" w:sz="0" w:space="0" w:color="auto"/>
      </w:divBdr>
    </w:div>
    <w:div w:id="985861035">
      <w:bodyDiv w:val="1"/>
      <w:marLeft w:val="0"/>
      <w:marRight w:val="0"/>
      <w:marTop w:val="0"/>
      <w:marBottom w:val="0"/>
      <w:divBdr>
        <w:top w:val="none" w:sz="0" w:space="0" w:color="auto"/>
        <w:left w:val="none" w:sz="0" w:space="0" w:color="auto"/>
        <w:bottom w:val="none" w:sz="0" w:space="0" w:color="auto"/>
        <w:right w:val="none" w:sz="0" w:space="0" w:color="auto"/>
      </w:divBdr>
    </w:div>
    <w:div w:id="1012146705">
      <w:bodyDiv w:val="1"/>
      <w:marLeft w:val="0"/>
      <w:marRight w:val="0"/>
      <w:marTop w:val="0"/>
      <w:marBottom w:val="0"/>
      <w:divBdr>
        <w:top w:val="none" w:sz="0" w:space="0" w:color="auto"/>
        <w:left w:val="none" w:sz="0" w:space="0" w:color="auto"/>
        <w:bottom w:val="none" w:sz="0" w:space="0" w:color="auto"/>
        <w:right w:val="none" w:sz="0" w:space="0" w:color="auto"/>
      </w:divBdr>
    </w:div>
    <w:div w:id="1026171520">
      <w:bodyDiv w:val="1"/>
      <w:marLeft w:val="0"/>
      <w:marRight w:val="0"/>
      <w:marTop w:val="0"/>
      <w:marBottom w:val="0"/>
      <w:divBdr>
        <w:top w:val="none" w:sz="0" w:space="0" w:color="auto"/>
        <w:left w:val="none" w:sz="0" w:space="0" w:color="auto"/>
        <w:bottom w:val="none" w:sz="0" w:space="0" w:color="auto"/>
        <w:right w:val="none" w:sz="0" w:space="0" w:color="auto"/>
      </w:divBdr>
    </w:div>
    <w:div w:id="1027486909">
      <w:bodyDiv w:val="1"/>
      <w:marLeft w:val="0"/>
      <w:marRight w:val="0"/>
      <w:marTop w:val="0"/>
      <w:marBottom w:val="0"/>
      <w:divBdr>
        <w:top w:val="none" w:sz="0" w:space="0" w:color="auto"/>
        <w:left w:val="none" w:sz="0" w:space="0" w:color="auto"/>
        <w:bottom w:val="none" w:sz="0" w:space="0" w:color="auto"/>
        <w:right w:val="none" w:sz="0" w:space="0" w:color="auto"/>
      </w:divBdr>
      <w:divsChild>
        <w:div w:id="959649895">
          <w:marLeft w:val="1541"/>
          <w:marRight w:val="0"/>
          <w:marTop w:val="0"/>
          <w:marBottom w:val="0"/>
          <w:divBdr>
            <w:top w:val="none" w:sz="0" w:space="0" w:color="auto"/>
            <w:left w:val="none" w:sz="0" w:space="0" w:color="auto"/>
            <w:bottom w:val="none" w:sz="0" w:space="0" w:color="auto"/>
            <w:right w:val="none" w:sz="0" w:space="0" w:color="auto"/>
          </w:divBdr>
        </w:div>
        <w:div w:id="1317806230">
          <w:marLeft w:val="1541"/>
          <w:marRight w:val="0"/>
          <w:marTop w:val="0"/>
          <w:marBottom w:val="0"/>
          <w:divBdr>
            <w:top w:val="none" w:sz="0" w:space="0" w:color="auto"/>
            <w:left w:val="none" w:sz="0" w:space="0" w:color="auto"/>
            <w:bottom w:val="none" w:sz="0" w:space="0" w:color="auto"/>
            <w:right w:val="none" w:sz="0" w:space="0" w:color="auto"/>
          </w:divBdr>
        </w:div>
        <w:div w:id="1728918594">
          <w:marLeft w:val="1541"/>
          <w:marRight w:val="0"/>
          <w:marTop w:val="0"/>
          <w:marBottom w:val="0"/>
          <w:divBdr>
            <w:top w:val="none" w:sz="0" w:space="0" w:color="auto"/>
            <w:left w:val="none" w:sz="0" w:space="0" w:color="auto"/>
            <w:bottom w:val="none" w:sz="0" w:space="0" w:color="auto"/>
            <w:right w:val="none" w:sz="0" w:space="0" w:color="auto"/>
          </w:divBdr>
        </w:div>
        <w:div w:id="1978684462">
          <w:marLeft w:val="1541"/>
          <w:marRight w:val="0"/>
          <w:marTop w:val="0"/>
          <w:marBottom w:val="0"/>
          <w:divBdr>
            <w:top w:val="none" w:sz="0" w:space="0" w:color="auto"/>
            <w:left w:val="none" w:sz="0" w:space="0" w:color="auto"/>
            <w:bottom w:val="none" w:sz="0" w:space="0" w:color="auto"/>
            <w:right w:val="none" w:sz="0" w:space="0" w:color="auto"/>
          </w:divBdr>
        </w:div>
        <w:div w:id="2042973048">
          <w:marLeft w:val="1541"/>
          <w:marRight w:val="0"/>
          <w:marTop w:val="0"/>
          <w:marBottom w:val="0"/>
          <w:divBdr>
            <w:top w:val="none" w:sz="0" w:space="0" w:color="auto"/>
            <w:left w:val="none" w:sz="0" w:space="0" w:color="auto"/>
            <w:bottom w:val="none" w:sz="0" w:space="0" w:color="auto"/>
            <w:right w:val="none" w:sz="0" w:space="0" w:color="auto"/>
          </w:divBdr>
        </w:div>
      </w:divsChild>
    </w:div>
    <w:div w:id="1029570802">
      <w:bodyDiv w:val="1"/>
      <w:marLeft w:val="0"/>
      <w:marRight w:val="0"/>
      <w:marTop w:val="0"/>
      <w:marBottom w:val="0"/>
      <w:divBdr>
        <w:top w:val="none" w:sz="0" w:space="0" w:color="auto"/>
        <w:left w:val="none" w:sz="0" w:space="0" w:color="auto"/>
        <w:bottom w:val="none" w:sz="0" w:space="0" w:color="auto"/>
        <w:right w:val="none" w:sz="0" w:space="0" w:color="auto"/>
      </w:divBdr>
    </w:div>
    <w:div w:id="1050689228">
      <w:bodyDiv w:val="1"/>
      <w:marLeft w:val="0"/>
      <w:marRight w:val="0"/>
      <w:marTop w:val="0"/>
      <w:marBottom w:val="0"/>
      <w:divBdr>
        <w:top w:val="none" w:sz="0" w:space="0" w:color="auto"/>
        <w:left w:val="none" w:sz="0" w:space="0" w:color="auto"/>
        <w:bottom w:val="none" w:sz="0" w:space="0" w:color="auto"/>
        <w:right w:val="none" w:sz="0" w:space="0" w:color="auto"/>
      </w:divBdr>
    </w:div>
    <w:div w:id="1078937748">
      <w:bodyDiv w:val="1"/>
      <w:marLeft w:val="0"/>
      <w:marRight w:val="0"/>
      <w:marTop w:val="0"/>
      <w:marBottom w:val="0"/>
      <w:divBdr>
        <w:top w:val="none" w:sz="0" w:space="0" w:color="auto"/>
        <w:left w:val="none" w:sz="0" w:space="0" w:color="auto"/>
        <w:bottom w:val="none" w:sz="0" w:space="0" w:color="auto"/>
        <w:right w:val="none" w:sz="0" w:space="0" w:color="auto"/>
      </w:divBdr>
    </w:div>
    <w:div w:id="1080524613">
      <w:bodyDiv w:val="1"/>
      <w:marLeft w:val="0"/>
      <w:marRight w:val="0"/>
      <w:marTop w:val="0"/>
      <w:marBottom w:val="0"/>
      <w:divBdr>
        <w:top w:val="none" w:sz="0" w:space="0" w:color="auto"/>
        <w:left w:val="none" w:sz="0" w:space="0" w:color="auto"/>
        <w:bottom w:val="none" w:sz="0" w:space="0" w:color="auto"/>
        <w:right w:val="none" w:sz="0" w:space="0" w:color="auto"/>
      </w:divBdr>
    </w:div>
    <w:div w:id="1083145592">
      <w:bodyDiv w:val="1"/>
      <w:marLeft w:val="0"/>
      <w:marRight w:val="0"/>
      <w:marTop w:val="0"/>
      <w:marBottom w:val="0"/>
      <w:divBdr>
        <w:top w:val="none" w:sz="0" w:space="0" w:color="auto"/>
        <w:left w:val="none" w:sz="0" w:space="0" w:color="auto"/>
        <w:bottom w:val="none" w:sz="0" w:space="0" w:color="auto"/>
        <w:right w:val="none" w:sz="0" w:space="0" w:color="auto"/>
      </w:divBdr>
    </w:div>
    <w:div w:id="1083993753">
      <w:bodyDiv w:val="1"/>
      <w:marLeft w:val="0"/>
      <w:marRight w:val="0"/>
      <w:marTop w:val="0"/>
      <w:marBottom w:val="0"/>
      <w:divBdr>
        <w:top w:val="none" w:sz="0" w:space="0" w:color="auto"/>
        <w:left w:val="none" w:sz="0" w:space="0" w:color="auto"/>
        <w:bottom w:val="none" w:sz="0" w:space="0" w:color="auto"/>
        <w:right w:val="none" w:sz="0" w:space="0" w:color="auto"/>
      </w:divBdr>
    </w:div>
    <w:div w:id="1089547461">
      <w:bodyDiv w:val="1"/>
      <w:marLeft w:val="0"/>
      <w:marRight w:val="0"/>
      <w:marTop w:val="0"/>
      <w:marBottom w:val="0"/>
      <w:divBdr>
        <w:top w:val="none" w:sz="0" w:space="0" w:color="auto"/>
        <w:left w:val="none" w:sz="0" w:space="0" w:color="auto"/>
        <w:bottom w:val="none" w:sz="0" w:space="0" w:color="auto"/>
        <w:right w:val="none" w:sz="0" w:space="0" w:color="auto"/>
      </w:divBdr>
    </w:div>
    <w:div w:id="1099566958">
      <w:bodyDiv w:val="1"/>
      <w:marLeft w:val="0"/>
      <w:marRight w:val="0"/>
      <w:marTop w:val="0"/>
      <w:marBottom w:val="0"/>
      <w:divBdr>
        <w:top w:val="none" w:sz="0" w:space="0" w:color="auto"/>
        <w:left w:val="none" w:sz="0" w:space="0" w:color="auto"/>
        <w:bottom w:val="none" w:sz="0" w:space="0" w:color="auto"/>
        <w:right w:val="none" w:sz="0" w:space="0" w:color="auto"/>
      </w:divBdr>
    </w:div>
    <w:div w:id="1117867062">
      <w:bodyDiv w:val="1"/>
      <w:marLeft w:val="0"/>
      <w:marRight w:val="0"/>
      <w:marTop w:val="0"/>
      <w:marBottom w:val="0"/>
      <w:divBdr>
        <w:top w:val="none" w:sz="0" w:space="0" w:color="auto"/>
        <w:left w:val="none" w:sz="0" w:space="0" w:color="auto"/>
        <w:bottom w:val="none" w:sz="0" w:space="0" w:color="auto"/>
        <w:right w:val="none" w:sz="0" w:space="0" w:color="auto"/>
      </w:divBdr>
    </w:div>
    <w:div w:id="1124033878">
      <w:bodyDiv w:val="1"/>
      <w:marLeft w:val="0"/>
      <w:marRight w:val="0"/>
      <w:marTop w:val="0"/>
      <w:marBottom w:val="0"/>
      <w:divBdr>
        <w:top w:val="none" w:sz="0" w:space="0" w:color="auto"/>
        <w:left w:val="none" w:sz="0" w:space="0" w:color="auto"/>
        <w:bottom w:val="none" w:sz="0" w:space="0" w:color="auto"/>
        <w:right w:val="none" w:sz="0" w:space="0" w:color="auto"/>
      </w:divBdr>
    </w:div>
    <w:div w:id="1129470600">
      <w:bodyDiv w:val="1"/>
      <w:marLeft w:val="0"/>
      <w:marRight w:val="0"/>
      <w:marTop w:val="0"/>
      <w:marBottom w:val="0"/>
      <w:divBdr>
        <w:top w:val="none" w:sz="0" w:space="0" w:color="auto"/>
        <w:left w:val="none" w:sz="0" w:space="0" w:color="auto"/>
        <w:bottom w:val="none" w:sz="0" w:space="0" w:color="auto"/>
        <w:right w:val="none" w:sz="0" w:space="0" w:color="auto"/>
      </w:divBdr>
    </w:div>
    <w:div w:id="1148133780">
      <w:bodyDiv w:val="1"/>
      <w:marLeft w:val="0"/>
      <w:marRight w:val="0"/>
      <w:marTop w:val="0"/>
      <w:marBottom w:val="0"/>
      <w:divBdr>
        <w:top w:val="none" w:sz="0" w:space="0" w:color="auto"/>
        <w:left w:val="none" w:sz="0" w:space="0" w:color="auto"/>
        <w:bottom w:val="none" w:sz="0" w:space="0" w:color="auto"/>
        <w:right w:val="none" w:sz="0" w:space="0" w:color="auto"/>
      </w:divBdr>
    </w:div>
    <w:div w:id="1183278213">
      <w:bodyDiv w:val="1"/>
      <w:marLeft w:val="0"/>
      <w:marRight w:val="0"/>
      <w:marTop w:val="0"/>
      <w:marBottom w:val="0"/>
      <w:divBdr>
        <w:top w:val="none" w:sz="0" w:space="0" w:color="auto"/>
        <w:left w:val="none" w:sz="0" w:space="0" w:color="auto"/>
        <w:bottom w:val="none" w:sz="0" w:space="0" w:color="auto"/>
        <w:right w:val="none" w:sz="0" w:space="0" w:color="auto"/>
      </w:divBdr>
    </w:div>
    <w:div w:id="1199120819">
      <w:bodyDiv w:val="1"/>
      <w:marLeft w:val="0"/>
      <w:marRight w:val="0"/>
      <w:marTop w:val="0"/>
      <w:marBottom w:val="0"/>
      <w:divBdr>
        <w:top w:val="none" w:sz="0" w:space="0" w:color="auto"/>
        <w:left w:val="none" w:sz="0" w:space="0" w:color="auto"/>
        <w:bottom w:val="none" w:sz="0" w:space="0" w:color="auto"/>
        <w:right w:val="none" w:sz="0" w:space="0" w:color="auto"/>
      </w:divBdr>
    </w:div>
    <w:div w:id="1199732890">
      <w:bodyDiv w:val="1"/>
      <w:marLeft w:val="0"/>
      <w:marRight w:val="0"/>
      <w:marTop w:val="0"/>
      <w:marBottom w:val="0"/>
      <w:divBdr>
        <w:top w:val="none" w:sz="0" w:space="0" w:color="auto"/>
        <w:left w:val="none" w:sz="0" w:space="0" w:color="auto"/>
        <w:bottom w:val="none" w:sz="0" w:space="0" w:color="auto"/>
        <w:right w:val="none" w:sz="0" w:space="0" w:color="auto"/>
      </w:divBdr>
    </w:div>
    <w:div w:id="1214851349">
      <w:bodyDiv w:val="1"/>
      <w:marLeft w:val="0"/>
      <w:marRight w:val="0"/>
      <w:marTop w:val="0"/>
      <w:marBottom w:val="0"/>
      <w:divBdr>
        <w:top w:val="none" w:sz="0" w:space="0" w:color="auto"/>
        <w:left w:val="none" w:sz="0" w:space="0" w:color="auto"/>
        <w:bottom w:val="none" w:sz="0" w:space="0" w:color="auto"/>
        <w:right w:val="none" w:sz="0" w:space="0" w:color="auto"/>
      </w:divBdr>
    </w:div>
    <w:div w:id="1247693496">
      <w:bodyDiv w:val="1"/>
      <w:marLeft w:val="0"/>
      <w:marRight w:val="0"/>
      <w:marTop w:val="0"/>
      <w:marBottom w:val="0"/>
      <w:divBdr>
        <w:top w:val="none" w:sz="0" w:space="0" w:color="auto"/>
        <w:left w:val="none" w:sz="0" w:space="0" w:color="auto"/>
        <w:bottom w:val="none" w:sz="0" w:space="0" w:color="auto"/>
        <w:right w:val="none" w:sz="0" w:space="0" w:color="auto"/>
      </w:divBdr>
    </w:div>
    <w:div w:id="1284849645">
      <w:bodyDiv w:val="1"/>
      <w:marLeft w:val="0"/>
      <w:marRight w:val="0"/>
      <w:marTop w:val="0"/>
      <w:marBottom w:val="0"/>
      <w:divBdr>
        <w:top w:val="none" w:sz="0" w:space="0" w:color="auto"/>
        <w:left w:val="none" w:sz="0" w:space="0" w:color="auto"/>
        <w:bottom w:val="none" w:sz="0" w:space="0" w:color="auto"/>
        <w:right w:val="none" w:sz="0" w:space="0" w:color="auto"/>
      </w:divBdr>
    </w:div>
    <w:div w:id="1286038077">
      <w:bodyDiv w:val="1"/>
      <w:marLeft w:val="0"/>
      <w:marRight w:val="0"/>
      <w:marTop w:val="0"/>
      <w:marBottom w:val="0"/>
      <w:divBdr>
        <w:top w:val="none" w:sz="0" w:space="0" w:color="auto"/>
        <w:left w:val="none" w:sz="0" w:space="0" w:color="auto"/>
        <w:bottom w:val="none" w:sz="0" w:space="0" w:color="auto"/>
        <w:right w:val="none" w:sz="0" w:space="0" w:color="auto"/>
      </w:divBdr>
    </w:div>
    <w:div w:id="1294484937">
      <w:bodyDiv w:val="1"/>
      <w:marLeft w:val="0"/>
      <w:marRight w:val="0"/>
      <w:marTop w:val="0"/>
      <w:marBottom w:val="0"/>
      <w:divBdr>
        <w:top w:val="none" w:sz="0" w:space="0" w:color="auto"/>
        <w:left w:val="none" w:sz="0" w:space="0" w:color="auto"/>
        <w:bottom w:val="none" w:sz="0" w:space="0" w:color="auto"/>
        <w:right w:val="none" w:sz="0" w:space="0" w:color="auto"/>
      </w:divBdr>
    </w:div>
    <w:div w:id="1326930193">
      <w:bodyDiv w:val="1"/>
      <w:marLeft w:val="0"/>
      <w:marRight w:val="0"/>
      <w:marTop w:val="0"/>
      <w:marBottom w:val="0"/>
      <w:divBdr>
        <w:top w:val="none" w:sz="0" w:space="0" w:color="auto"/>
        <w:left w:val="none" w:sz="0" w:space="0" w:color="auto"/>
        <w:bottom w:val="none" w:sz="0" w:space="0" w:color="auto"/>
        <w:right w:val="none" w:sz="0" w:space="0" w:color="auto"/>
      </w:divBdr>
    </w:div>
    <w:div w:id="1336305810">
      <w:bodyDiv w:val="1"/>
      <w:marLeft w:val="0"/>
      <w:marRight w:val="0"/>
      <w:marTop w:val="0"/>
      <w:marBottom w:val="0"/>
      <w:divBdr>
        <w:top w:val="none" w:sz="0" w:space="0" w:color="auto"/>
        <w:left w:val="none" w:sz="0" w:space="0" w:color="auto"/>
        <w:bottom w:val="none" w:sz="0" w:space="0" w:color="auto"/>
        <w:right w:val="none" w:sz="0" w:space="0" w:color="auto"/>
      </w:divBdr>
    </w:div>
    <w:div w:id="1342969512">
      <w:bodyDiv w:val="1"/>
      <w:marLeft w:val="0"/>
      <w:marRight w:val="0"/>
      <w:marTop w:val="0"/>
      <w:marBottom w:val="0"/>
      <w:divBdr>
        <w:top w:val="none" w:sz="0" w:space="0" w:color="auto"/>
        <w:left w:val="none" w:sz="0" w:space="0" w:color="auto"/>
        <w:bottom w:val="none" w:sz="0" w:space="0" w:color="auto"/>
        <w:right w:val="none" w:sz="0" w:space="0" w:color="auto"/>
      </w:divBdr>
    </w:div>
    <w:div w:id="1361978104">
      <w:bodyDiv w:val="1"/>
      <w:marLeft w:val="0"/>
      <w:marRight w:val="0"/>
      <w:marTop w:val="0"/>
      <w:marBottom w:val="0"/>
      <w:divBdr>
        <w:top w:val="none" w:sz="0" w:space="0" w:color="auto"/>
        <w:left w:val="none" w:sz="0" w:space="0" w:color="auto"/>
        <w:bottom w:val="none" w:sz="0" w:space="0" w:color="auto"/>
        <w:right w:val="none" w:sz="0" w:space="0" w:color="auto"/>
      </w:divBdr>
    </w:div>
    <w:div w:id="1425027267">
      <w:bodyDiv w:val="1"/>
      <w:marLeft w:val="0"/>
      <w:marRight w:val="0"/>
      <w:marTop w:val="0"/>
      <w:marBottom w:val="0"/>
      <w:divBdr>
        <w:top w:val="none" w:sz="0" w:space="0" w:color="auto"/>
        <w:left w:val="none" w:sz="0" w:space="0" w:color="auto"/>
        <w:bottom w:val="none" w:sz="0" w:space="0" w:color="auto"/>
        <w:right w:val="none" w:sz="0" w:space="0" w:color="auto"/>
      </w:divBdr>
    </w:div>
    <w:div w:id="1441338964">
      <w:bodyDiv w:val="1"/>
      <w:marLeft w:val="0"/>
      <w:marRight w:val="0"/>
      <w:marTop w:val="0"/>
      <w:marBottom w:val="0"/>
      <w:divBdr>
        <w:top w:val="none" w:sz="0" w:space="0" w:color="auto"/>
        <w:left w:val="none" w:sz="0" w:space="0" w:color="auto"/>
        <w:bottom w:val="none" w:sz="0" w:space="0" w:color="auto"/>
        <w:right w:val="none" w:sz="0" w:space="0" w:color="auto"/>
      </w:divBdr>
    </w:div>
    <w:div w:id="1456362516">
      <w:bodyDiv w:val="1"/>
      <w:marLeft w:val="0"/>
      <w:marRight w:val="0"/>
      <w:marTop w:val="0"/>
      <w:marBottom w:val="0"/>
      <w:divBdr>
        <w:top w:val="none" w:sz="0" w:space="0" w:color="auto"/>
        <w:left w:val="none" w:sz="0" w:space="0" w:color="auto"/>
        <w:bottom w:val="none" w:sz="0" w:space="0" w:color="auto"/>
        <w:right w:val="none" w:sz="0" w:space="0" w:color="auto"/>
      </w:divBdr>
    </w:div>
    <w:div w:id="1471631322">
      <w:bodyDiv w:val="1"/>
      <w:marLeft w:val="0"/>
      <w:marRight w:val="0"/>
      <w:marTop w:val="0"/>
      <w:marBottom w:val="0"/>
      <w:divBdr>
        <w:top w:val="none" w:sz="0" w:space="0" w:color="auto"/>
        <w:left w:val="none" w:sz="0" w:space="0" w:color="auto"/>
        <w:bottom w:val="none" w:sz="0" w:space="0" w:color="auto"/>
        <w:right w:val="none" w:sz="0" w:space="0" w:color="auto"/>
      </w:divBdr>
    </w:div>
    <w:div w:id="1483499699">
      <w:bodyDiv w:val="1"/>
      <w:marLeft w:val="0"/>
      <w:marRight w:val="0"/>
      <w:marTop w:val="0"/>
      <w:marBottom w:val="0"/>
      <w:divBdr>
        <w:top w:val="none" w:sz="0" w:space="0" w:color="auto"/>
        <w:left w:val="none" w:sz="0" w:space="0" w:color="auto"/>
        <w:bottom w:val="none" w:sz="0" w:space="0" w:color="auto"/>
        <w:right w:val="none" w:sz="0" w:space="0" w:color="auto"/>
      </w:divBdr>
    </w:div>
    <w:div w:id="1494106853">
      <w:bodyDiv w:val="1"/>
      <w:marLeft w:val="0"/>
      <w:marRight w:val="0"/>
      <w:marTop w:val="0"/>
      <w:marBottom w:val="0"/>
      <w:divBdr>
        <w:top w:val="none" w:sz="0" w:space="0" w:color="auto"/>
        <w:left w:val="none" w:sz="0" w:space="0" w:color="auto"/>
        <w:bottom w:val="none" w:sz="0" w:space="0" w:color="auto"/>
        <w:right w:val="none" w:sz="0" w:space="0" w:color="auto"/>
      </w:divBdr>
    </w:div>
    <w:div w:id="1505051664">
      <w:bodyDiv w:val="1"/>
      <w:marLeft w:val="0"/>
      <w:marRight w:val="0"/>
      <w:marTop w:val="0"/>
      <w:marBottom w:val="0"/>
      <w:divBdr>
        <w:top w:val="none" w:sz="0" w:space="0" w:color="auto"/>
        <w:left w:val="none" w:sz="0" w:space="0" w:color="auto"/>
        <w:bottom w:val="none" w:sz="0" w:space="0" w:color="auto"/>
        <w:right w:val="none" w:sz="0" w:space="0" w:color="auto"/>
      </w:divBdr>
    </w:div>
    <w:div w:id="1516113457">
      <w:bodyDiv w:val="1"/>
      <w:marLeft w:val="0"/>
      <w:marRight w:val="0"/>
      <w:marTop w:val="0"/>
      <w:marBottom w:val="0"/>
      <w:divBdr>
        <w:top w:val="none" w:sz="0" w:space="0" w:color="auto"/>
        <w:left w:val="none" w:sz="0" w:space="0" w:color="auto"/>
        <w:bottom w:val="none" w:sz="0" w:space="0" w:color="auto"/>
        <w:right w:val="none" w:sz="0" w:space="0" w:color="auto"/>
      </w:divBdr>
    </w:div>
    <w:div w:id="1516724388">
      <w:bodyDiv w:val="1"/>
      <w:marLeft w:val="0"/>
      <w:marRight w:val="0"/>
      <w:marTop w:val="0"/>
      <w:marBottom w:val="0"/>
      <w:divBdr>
        <w:top w:val="none" w:sz="0" w:space="0" w:color="auto"/>
        <w:left w:val="none" w:sz="0" w:space="0" w:color="auto"/>
        <w:bottom w:val="none" w:sz="0" w:space="0" w:color="auto"/>
        <w:right w:val="none" w:sz="0" w:space="0" w:color="auto"/>
      </w:divBdr>
    </w:div>
    <w:div w:id="1520776500">
      <w:bodyDiv w:val="1"/>
      <w:marLeft w:val="0"/>
      <w:marRight w:val="0"/>
      <w:marTop w:val="0"/>
      <w:marBottom w:val="0"/>
      <w:divBdr>
        <w:top w:val="none" w:sz="0" w:space="0" w:color="auto"/>
        <w:left w:val="none" w:sz="0" w:space="0" w:color="auto"/>
        <w:bottom w:val="none" w:sz="0" w:space="0" w:color="auto"/>
        <w:right w:val="none" w:sz="0" w:space="0" w:color="auto"/>
      </w:divBdr>
    </w:div>
    <w:div w:id="1546138992">
      <w:bodyDiv w:val="1"/>
      <w:marLeft w:val="0"/>
      <w:marRight w:val="0"/>
      <w:marTop w:val="0"/>
      <w:marBottom w:val="0"/>
      <w:divBdr>
        <w:top w:val="none" w:sz="0" w:space="0" w:color="auto"/>
        <w:left w:val="none" w:sz="0" w:space="0" w:color="auto"/>
        <w:bottom w:val="none" w:sz="0" w:space="0" w:color="auto"/>
        <w:right w:val="none" w:sz="0" w:space="0" w:color="auto"/>
      </w:divBdr>
    </w:div>
    <w:div w:id="1553807992">
      <w:bodyDiv w:val="1"/>
      <w:marLeft w:val="0"/>
      <w:marRight w:val="0"/>
      <w:marTop w:val="0"/>
      <w:marBottom w:val="0"/>
      <w:divBdr>
        <w:top w:val="none" w:sz="0" w:space="0" w:color="auto"/>
        <w:left w:val="none" w:sz="0" w:space="0" w:color="auto"/>
        <w:bottom w:val="none" w:sz="0" w:space="0" w:color="auto"/>
        <w:right w:val="none" w:sz="0" w:space="0" w:color="auto"/>
      </w:divBdr>
    </w:div>
    <w:div w:id="1564675071">
      <w:bodyDiv w:val="1"/>
      <w:marLeft w:val="0"/>
      <w:marRight w:val="0"/>
      <w:marTop w:val="0"/>
      <w:marBottom w:val="0"/>
      <w:divBdr>
        <w:top w:val="none" w:sz="0" w:space="0" w:color="auto"/>
        <w:left w:val="none" w:sz="0" w:space="0" w:color="auto"/>
        <w:bottom w:val="none" w:sz="0" w:space="0" w:color="auto"/>
        <w:right w:val="none" w:sz="0" w:space="0" w:color="auto"/>
      </w:divBdr>
    </w:div>
    <w:div w:id="1571885537">
      <w:bodyDiv w:val="1"/>
      <w:marLeft w:val="0"/>
      <w:marRight w:val="0"/>
      <w:marTop w:val="0"/>
      <w:marBottom w:val="0"/>
      <w:divBdr>
        <w:top w:val="none" w:sz="0" w:space="0" w:color="auto"/>
        <w:left w:val="none" w:sz="0" w:space="0" w:color="auto"/>
        <w:bottom w:val="none" w:sz="0" w:space="0" w:color="auto"/>
        <w:right w:val="none" w:sz="0" w:space="0" w:color="auto"/>
      </w:divBdr>
    </w:div>
    <w:div w:id="1600258642">
      <w:bodyDiv w:val="1"/>
      <w:marLeft w:val="0"/>
      <w:marRight w:val="0"/>
      <w:marTop w:val="0"/>
      <w:marBottom w:val="0"/>
      <w:divBdr>
        <w:top w:val="none" w:sz="0" w:space="0" w:color="auto"/>
        <w:left w:val="none" w:sz="0" w:space="0" w:color="auto"/>
        <w:bottom w:val="none" w:sz="0" w:space="0" w:color="auto"/>
        <w:right w:val="none" w:sz="0" w:space="0" w:color="auto"/>
      </w:divBdr>
    </w:div>
    <w:div w:id="1612081119">
      <w:bodyDiv w:val="1"/>
      <w:marLeft w:val="0"/>
      <w:marRight w:val="0"/>
      <w:marTop w:val="0"/>
      <w:marBottom w:val="0"/>
      <w:divBdr>
        <w:top w:val="none" w:sz="0" w:space="0" w:color="auto"/>
        <w:left w:val="none" w:sz="0" w:space="0" w:color="auto"/>
        <w:bottom w:val="none" w:sz="0" w:space="0" w:color="auto"/>
        <w:right w:val="none" w:sz="0" w:space="0" w:color="auto"/>
      </w:divBdr>
    </w:div>
    <w:div w:id="1647971348">
      <w:bodyDiv w:val="1"/>
      <w:marLeft w:val="0"/>
      <w:marRight w:val="0"/>
      <w:marTop w:val="0"/>
      <w:marBottom w:val="0"/>
      <w:divBdr>
        <w:top w:val="none" w:sz="0" w:space="0" w:color="auto"/>
        <w:left w:val="none" w:sz="0" w:space="0" w:color="auto"/>
        <w:bottom w:val="none" w:sz="0" w:space="0" w:color="auto"/>
        <w:right w:val="none" w:sz="0" w:space="0" w:color="auto"/>
      </w:divBdr>
    </w:div>
    <w:div w:id="1671711944">
      <w:bodyDiv w:val="1"/>
      <w:marLeft w:val="0"/>
      <w:marRight w:val="0"/>
      <w:marTop w:val="0"/>
      <w:marBottom w:val="0"/>
      <w:divBdr>
        <w:top w:val="none" w:sz="0" w:space="0" w:color="auto"/>
        <w:left w:val="none" w:sz="0" w:space="0" w:color="auto"/>
        <w:bottom w:val="none" w:sz="0" w:space="0" w:color="auto"/>
        <w:right w:val="none" w:sz="0" w:space="0" w:color="auto"/>
      </w:divBdr>
    </w:div>
    <w:div w:id="1687318917">
      <w:bodyDiv w:val="1"/>
      <w:marLeft w:val="0"/>
      <w:marRight w:val="0"/>
      <w:marTop w:val="0"/>
      <w:marBottom w:val="0"/>
      <w:divBdr>
        <w:top w:val="none" w:sz="0" w:space="0" w:color="auto"/>
        <w:left w:val="none" w:sz="0" w:space="0" w:color="auto"/>
        <w:bottom w:val="none" w:sz="0" w:space="0" w:color="auto"/>
        <w:right w:val="none" w:sz="0" w:space="0" w:color="auto"/>
      </w:divBdr>
    </w:div>
    <w:div w:id="1694913078">
      <w:bodyDiv w:val="1"/>
      <w:marLeft w:val="0"/>
      <w:marRight w:val="0"/>
      <w:marTop w:val="0"/>
      <w:marBottom w:val="0"/>
      <w:divBdr>
        <w:top w:val="none" w:sz="0" w:space="0" w:color="auto"/>
        <w:left w:val="none" w:sz="0" w:space="0" w:color="auto"/>
        <w:bottom w:val="none" w:sz="0" w:space="0" w:color="auto"/>
        <w:right w:val="none" w:sz="0" w:space="0" w:color="auto"/>
      </w:divBdr>
    </w:div>
    <w:div w:id="1708330080">
      <w:bodyDiv w:val="1"/>
      <w:marLeft w:val="0"/>
      <w:marRight w:val="0"/>
      <w:marTop w:val="0"/>
      <w:marBottom w:val="0"/>
      <w:divBdr>
        <w:top w:val="none" w:sz="0" w:space="0" w:color="auto"/>
        <w:left w:val="none" w:sz="0" w:space="0" w:color="auto"/>
        <w:bottom w:val="none" w:sz="0" w:space="0" w:color="auto"/>
        <w:right w:val="none" w:sz="0" w:space="0" w:color="auto"/>
      </w:divBdr>
    </w:div>
    <w:div w:id="1738936118">
      <w:bodyDiv w:val="1"/>
      <w:marLeft w:val="0"/>
      <w:marRight w:val="0"/>
      <w:marTop w:val="0"/>
      <w:marBottom w:val="0"/>
      <w:divBdr>
        <w:top w:val="none" w:sz="0" w:space="0" w:color="auto"/>
        <w:left w:val="none" w:sz="0" w:space="0" w:color="auto"/>
        <w:bottom w:val="none" w:sz="0" w:space="0" w:color="auto"/>
        <w:right w:val="none" w:sz="0" w:space="0" w:color="auto"/>
      </w:divBdr>
    </w:div>
    <w:div w:id="1753356086">
      <w:bodyDiv w:val="1"/>
      <w:marLeft w:val="0"/>
      <w:marRight w:val="0"/>
      <w:marTop w:val="0"/>
      <w:marBottom w:val="0"/>
      <w:divBdr>
        <w:top w:val="none" w:sz="0" w:space="0" w:color="auto"/>
        <w:left w:val="none" w:sz="0" w:space="0" w:color="auto"/>
        <w:bottom w:val="none" w:sz="0" w:space="0" w:color="auto"/>
        <w:right w:val="none" w:sz="0" w:space="0" w:color="auto"/>
      </w:divBdr>
    </w:div>
    <w:div w:id="1778061259">
      <w:bodyDiv w:val="1"/>
      <w:marLeft w:val="0"/>
      <w:marRight w:val="0"/>
      <w:marTop w:val="0"/>
      <w:marBottom w:val="0"/>
      <w:divBdr>
        <w:top w:val="none" w:sz="0" w:space="0" w:color="auto"/>
        <w:left w:val="none" w:sz="0" w:space="0" w:color="auto"/>
        <w:bottom w:val="none" w:sz="0" w:space="0" w:color="auto"/>
        <w:right w:val="none" w:sz="0" w:space="0" w:color="auto"/>
      </w:divBdr>
    </w:div>
    <w:div w:id="1781026942">
      <w:bodyDiv w:val="1"/>
      <w:marLeft w:val="0"/>
      <w:marRight w:val="0"/>
      <w:marTop w:val="0"/>
      <w:marBottom w:val="0"/>
      <w:divBdr>
        <w:top w:val="none" w:sz="0" w:space="0" w:color="auto"/>
        <w:left w:val="none" w:sz="0" w:space="0" w:color="auto"/>
        <w:bottom w:val="none" w:sz="0" w:space="0" w:color="auto"/>
        <w:right w:val="none" w:sz="0" w:space="0" w:color="auto"/>
      </w:divBdr>
    </w:div>
    <w:div w:id="1785424520">
      <w:bodyDiv w:val="1"/>
      <w:marLeft w:val="0"/>
      <w:marRight w:val="0"/>
      <w:marTop w:val="0"/>
      <w:marBottom w:val="0"/>
      <w:divBdr>
        <w:top w:val="none" w:sz="0" w:space="0" w:color="auto"/>
        <w:left w:val="none" w:sz="0" w:space="0" w:color="auto"/>
        <w:bottom w:val="none" w:sz="0" w:space="0" w:color="auto"/>
        <w:right w:val="none" w:sz="0" w:space="0" w:color="auto"/>
      </w:divBdr>
    </w:div>
    <w:div w:id="1785806794">
      <w:bodyDiv w:val="1"/>
      <w:marLeft w:val="0"/>
      <w:marRight w:val="0"/>
      <w:marTop w:val="0"/>
      <w:marBottom w:val="0"/>
      <w:divBdr>
        <w:top w:val="none" w:sz="0" w:space="0" w:color="auto"/>
        <w:left w:val="none" w:sz="0" w:space="0" w:color="auto"/>
        <w:bottom w:val="none" w:sz="0" w:space="0" w:color="auto"/>
        <w:right w:val="none" w:sz="0" w:space="0" w:color="auto"/>
      </w:divBdr>
    </w:div>
    <w:div w:id="1811484537">
      <w:bodyDiv w:val="1"/>
      <w:marLeft w:val="0"/>
      <w:marRight w:val="0"/>
      <w:marTop w:val="0"/>
      <w:marBottom w:val="0"/>
      <w:divBdr>
        <w:top w:val="none" w:sz="0" w:space="0" w:color="auto"/>
        <w:left w:val="none" w:sz="0" w:space="0" w:color="auto"/>
        <w:bottom w:val="none" w:sz="0" w:space="0" w:color="auto"/>
        <w:right w:val="none" w:sz="0" w:space="0" w:color="auto"/>
      </w:divBdr>
    </w:div>
    <w:div w:id="1823959100">
      <w:bodyDiv w:val="1"/>
      <w:marLeft w:val="0"/>
      <w:marRight w:val="0"/>
      <w:marTop w:val="0"/>
      <w:marBottom w:val="0"/>
      <w:divBdr>
        <w:top w:val="none" w:sz="0" w:space="0" w:color="auto"/>
        <w:left w:val="none" w:sz="0" w:space="0" w:color="auto"/>
        <w:bottom w:val="none" w:sz="0" w:space="0" w:color="auto"/>
        <w:right w:val="none" w:sz="0" w:space="0" w:color="auto"/>
      </w:divBdr>
    </w:div>
    <w:div w:id="1841114524">
      <w:bodyDiv w:val="1"/>
      <w:marLeft w:val="0"/>
      <w:marRight w:val="0"/>
      <w:marTop w:val="0"/>
      <w:marBottom w:val="0"/>
      <w:divBdr>
        <w:top w:val="none" w:sz="0" w:space="0" w:color="auto"/>
        <w:left w:val="none" w:sz="0" w:space="0" w:color="auto"/>
        <w:bottom w:val="none" w:sz="0" w:space="0" w:color="auto"/>
        <w:right w:val="none" w:sz="0" w:space="0" w:color="auto"/>
      </w:divBdr>
    </w:div>
    <w:div w:id="1870751320">
      <w:bodyDiv w:val="1"/>
      <w:marLeft w:val="0"/>
      <w:marRight w:val="0"/>
      <w:marTop w:val="0"/>
      <w:marBottom w:val="0"/>
      <w:divBdr>
        <w:top w:val="none" w:sz="0" w:space="0" w:color="auto"/>
        <w:left w:val="none" w:sz="0" w:space="0" w:color="auto"/>
        <w:bottom w:val="none" w:sz="0" w:space="0" w:color="auto"/>
        <w:right w:val="none" w:sz="0" w:space="0" w:color="auto"/>
      </w:divBdr>
    </w:div>
    <w:div w:id="1872767802">
      <w:bodyDiv w:val="1"/>
      <w:marLeft w:val="0"/>
      <w:marRight w:val="0"/>
      <w:marTop w:val="0"/>
      <w:marBottom w:val="0"/>
      <w:divBdr>
        <w:top w:val="none" w:sz="0" w:space="0" w:color="auto"/>
        <w:left w:val="none" w:sz="0" w:space="0" w:color="auto"/>
        <w:bottom w:val="none" w:sz="0" w:space="0" w:color="auto"/>
        <w:right w:val="none" w:sz="0" w:space="0" w:color="auto"/>
      </w:divBdr>
    </w:div>
    <w:div w:id="1883444968">
      <w:bodyDiv w:val="1"/>
      <w:marLeft w:val="0"/>
      <w:marRight w:val="0"/>
      <w:marTop w:val="0"/>
      <w:marBottom w:val="0"/>
      <w:divBdr>
        <w:top w:val="none" w:sz="0" w:space="0" w:color="auto"/>
        <w:left w:val="none" w:sz="0" w:space="0" w:color="auto"/>
        <w:bottom w:val="none" w:sz="0" w:space="0" w:color="auto"/>
        <w:right w:val="none" w:sz="0" w:space="0" w:color="auto"/>
      </w:divBdr>
    </w:div>
    <w:div w:id="1911574585">
      <w:bodyDiv w:val="1"/>
      <w:marLeft w:val="0"/>
      <w:marRight w:val="0"/>
      <w:marTop w:val="0"/>
      <w:marBottom w:val="0"/>
      <w:divBdr>
        <w:top w:val="none" w:sz="0" w:space="0" w:color="auto"/>
        <w:left w:val="none" w:sz="0" w:space="0" w:color="auto"/>
        <w:bottom w:val="none" w:sz="0" w:space="0" w:color="auto"/>
        <w:right w:val="none" w:sz="0" w:space="0" w:color="auto"/>
      </w:divBdr>
    </w:div>
    <w:div w:id="1915816902">
      <w:bodyDiv w:val="1"/>
      <w:marLeft w:val="0"/>
      <w:marRight w:val="0"/>
      <w:marTop w:val="0"/>
      <w:marBottom w:val="0"/>
      <w:divBdr>
        <w:top w:val="none" w:sz="0" w:space="0" w:color="auto"/>
        <w:left w:val="none" w:sz="0" w:space="0" w:color="auto"/>
        <w:bottom w:val="none" w:sz="0" w:space="0" w:color="auto"/>
        <w:right w:val="none" w:sz="0" w:space="0" w:color="auto"/>
      </w:divBdr>
    </w:div>
    <w:div w:id="1926181066">
      <w:bodyDiv w:val="1"/>
      <w:marLeft w:val="0"/>
      <w:marRight w:val="0"/>
      <w:marTop w:val="0"/>
      <w:marBottom w:val="0"/>
      <w:divBdr>
        <w:top w:val="none" w:sz="0" w:space="0" w:color="auto"/>
        <w:left w:val="none" w:sz="0" w:space="0" w:color="auto"/>
        <w:bottom w:val="none" w:sz="0" w:space="0" w:color="auto"/>
        <w:right w:val="none" w:sz="0" w:space="0" w:color="auto"/>
      </w:divBdr>
    </w:div>
    <w:div w:id="1946881547">
      <w:bodyDiv w:val="1"/>
      <w:marLeft w:val="0"/>
      <w:marRight w:val="0"/>
      <w:marTop w:val="0"/>
      <w:marBottom w:val="0"/>
      <w:divBdr>
        <w:top w:val="none" w:sz="0" w:space="0" w:color="auto"/>
        <w:left w:val="none" w:sz="0" w:space="0" w:color="auto"/>
        <w:bottom w:val="none" w:sz="0" w:space="0" w:color="auto"/>
        <w:right w:val="none" w:sz="0" w:space="0" w:color="auto"/>
      </w:divBdr>
    </w:div>
    <w:div w:id="1951235207">
      <w:bodyDiv w:val="1"/>
      <w:marLeft w:val="0"/>
      <w:marRight w:val="0"/>
      <w:marTop w:val="0"/>
      <w:marBottom w:val="0"/>
      <w:divBdr>
        <w:top w:val="none" w:sz="0" w:space="0" w:color="auto"/>
        <w:left w:val="none" w:sz="0" w:space="0" w:color="auto"/>
        <w:bottom w:val="none" w:sz="0" w:space="0" w:color="auto"/>
        <w:right w:val="none" w:sz="0" w:space="0" w:color="auto"/>
      </w:divBdr>
    </w:div>
    <w:div w:id="1954049193">
      <w:bodyDiv w:val="1"/>
      <w:marLeft w:val="0"/>
      <w:marRight w:val="0"/>
      <w:marTop w:val="0"/>
      <w:marBottom w:val="0"/>
      <w:divBdr>
        <w:top w:val="none" w:sz="0" w:space="0" w:color="auto"/>
        <w:left w:val="none" w:sz="0" w:space="0" w:color="auto"/>
        <w:bottom w:val="none" w:sz="0" w:space="0" w:color="auto"/>
        <w:right w:val="none" w:sz="0" w:space="0" w:color="auto"/>
      </w:divBdr>
    </w:div>
    <w:div w:id="1973095173">
      <w:bodyDiv w:val="1"/>
      <w:marLeft w:val="0"/>
      <w:marRight w:val="0"/>
      <w:marTop w:val="0"/>
      <w:marBottom w:val="0"/>
      <w:divBdr>
        <w:top w:val="none" w:sz="0" w:space="0" w:color="auto"/>
        <w:left w:val="none" w:sz="0" w:space="0" w:color="auto"/>
        <w:bottom w:val="none" w:sz="0" w:space="0" w:color="auto"/>
        <w:right w:val="none" w:sz="0" w:space="0" w:color="auto"/>
      </w:divBdr>
    </w:div>
    <w:div w:id="1974290996">
      <w:bodyDiv w:val="1"/>
      <w:marLeft w:val="0"/>
      <w:marRight w:val="0"/>
      <w:marTop w:val="0"/>
      <w:marBottom w:val="0"/>
      <w:divBdr>
        <w:top w:val="none" w:sz="0" w:space="0" w:color="auto"/>
        <w:left w:val="none" w:sz="0" w:space="0" w:color="auto"/>
        <w:bottom w:val="none" w:sz="0" w:space="0" w:color="auto"/>
        <w:right w:val="none" w:sz="0" w:space="0" w:color="auto"/>
      </w:divBdr>
    </w:div>
    <w:div w:id="1983150616">
      <w:bodyDiv w:val="1"/>
      <w:marLeft w:val="0"/>
      <w:marRight w:val="0"/>
      <w:marTop w:val="0"/>
      <w:marBottom w:val="0"/>
      <w:divBdr>
        <w:top w:val="none" w:sz="0" w:space="0" w:color="auto"/>
        <w:left w:val="none" w:sz="0" w:space="0" w:color="auto"/>
        <w:bottom w:val="none" w:sz="0" w:space="0" w:color="auto"/>
        <w:right w:val="none" w:sz="0" w:space="0" w:color="auto"/>
      </w:divBdr>
    </w:div>
    <w:div w:id="1985767943">
      <w:bodyDiv w:val="1"/>
      <w:marLeft w:val="0"/>
      <w:marRight w:val="0"/>
      <w:marTop w:val="0"/>
      <w:marBottom w:val="0"/>
      <w:divBdr>
        <w:top w:val="none" w:sz="0" w:space="0" w:color="auto"/>
        <w:left w:val="none" w:sz="0" w:space="0" w:color="auto"/>
        <w:bottom w:val="none" w:sz="0" w:space="0" w:color="auto"/>
        <w:right w:val="none" w:sz="0" w:space="0" w:color="auto"/>
      </w:divBdr>
      <w:divsChild>
        <w:div w:id="144862141">
          <w:marLeft w:val="2131"/>
          <w:marRight w:val="0"/>
          <w:marTop w:val="0"/>
          <w:marBottom w:val="0"/>
          <w:divBdr>
            <w:top w:val="none" w:sz="0" w:space="0" w:color="auto"/>
            <w:left w:val="none" w:sz="0" w:space="0" w:color="auto"/>
            <w:bottom w:val="none" w:sz="0" w:space="0" w:color="auto"/>
            <w:right w:val="none" w:sz="0" w:space="0" w:color="auto"/>
          </w:divBdr>
        </w:div>
        <w:div w:id="866941450">
          <w:marLeft w:val="2131"/>
          <w:marRight w:val="0"/>
          <w:marTop w:val="0"/>
          <w:marBottom w:val="0"/>
          <w:divBdr>
            <w:top w:val="none" w:sz="0" w:space="0" w:color="auto"/>
            <w:left w:val="none" w:sz="0" w:space="0" w:color="auto"/>
            <w:bottom w:val="none" w:sz="0" w:space="0" w:color="auto"/>
            <w:right w:val="none" w:sz="0" w:space="0" w:color="auto"/>
          </w:divBdr>
        </w:div>
        <w:div w:id="1764884656">
          <w:marLeft w:val="2131"/>
          <w:marRight w:val="0"/>
          <w:marTop w:val="0"/>
          <w:marBottom w:val="0"/>
          <w:divBdr>
            <w:top w:val="none" w:sz="0" w:space="0" w:color="auto"/>
            <w:left w:val="none" w:sz="0" w:space="0" w:color="auto"/>
            <w:bottom w:val="none" w:sz="0" w:space="0" w:color="auto"/>
            <w:right w:val="none" w:sz="0" w:space="0" w:color="auto"/>
          </w:divBdr>
        </w:div>
        <w:div w:id="1941258167">
          <w:marLeft w:val="2131"/>
          <w:marRight w:val="0"/>
          <w:marTop w:val="0"/>
          <w:marBottom w:val="0"/>
          <w:divBdr>
            <w:top w:val="none" w:sz="0" w:space="0" w:color="auto"/>
            <w:left w:val="none" w:sz="0" w:space="0" w:color="auto"/>
            <w:bottom w:val="none" w:sz="0" w:space="0" w:color="auto"/>
            <w:right w:val="none" w:sz="0" w:space="0" w:color="auto"/>
          </w:divBdr>
        </w:div>
      </w:divsChild>
    </w:div>
    <w:div w:id="1990286234">
      <w:bodyDiv w:val="1"/>
      <w:marLeft w:val="0"/>
      <w:marRight w:val="0"/>
      <w:marTop w:val="0"/>
      <w:marBottom w:val="0"/>
      <w:divBdr>
        <w:top w:val="none" w:sz="0" w:space="0" w:color="auto"/>
        <w:left w:val="none" w:sz="0" w:space="0" w:color="auto"/>
        <w:bottom w:val="none" w:sz="0" w:space="0" w:color="auto"/>
        <w:right w:val="none" w:sz="0" w:space="0" w:color="auto"/>
      </w:divBdr>
    </w:div>
    <w:div w:id="2022050282">
      <w:bodyDiv w:val="1"/>
      <w:marLeft w:val="0"/>
      <w:marRight w:val="0"/>
      <w:marTop w:val="0"/>
      <w:marBottom w:val="0"/>
      <w:divBdr>
        <w:top w:val="none" w:sz="0" w:space="0" w:color="auto"/>
        <w:left w:val="none" w:sz="0" w:space="0" w:color="auto"/>
        <w:bottom w:val="none" w:sz="0" w:space="0" w:color="auto"/>
        <w:right w:val="none" w:sz="0" w:space="0" w:color="auto"/>
      </w:divBdr>
    </w:div>
    <w:div w:id="2054767123">
      <w:bodyDiv w:val="1"/>
      <w:marLeft w:val="0"/>
      <w:marRight w:val="0"/>
      <w:marTop w:val="0"/>
      <w:marBottom w:val="0"/>
      <w:divBdr>
        <w:top w:val="none" w:sz="0" w:space="0" w:color="auto"/>
        <w:left w:val="none" w:sz="0" w:space="0" w:color="auto"/>
        <w:bottom w:val="none" w:sz="0" w:space="0" w:color="auto"/>
        <w:right w:val="none" w:sz="0" w:space="0" w:color="auto"/>
      </w:divBdr>
    </w:div>
    <w:div w:id="2056658946">
      <w:bodyDiv w:val="1"/>
      <w:marLeft w:val="0"/>
      <w:marRight w:val="0"/>
      <w:marTop w:val="0"/>
      <w:marBottom w:val="0"/>
      <w:divBdr>
        <w:top w:val="none" w:sz="0" w:space="0" w:color="auto"/>
        <w:left w:val="none" w:sz="0" w:space="0" w:color="auto"/>
        <w:bottom w:val="none" w:sz="0" w:space="0" w:color="auto"/>
        <w:right w:val="none" w:sz="0" w:space="0" w:color="auto"/>
      </w:divBdr>
    </w:div>
    <w:div w:id="2062437680">
      <w:bodyDiv w:val="1"/>
      <w:marLeft w:val="0"/>
      <w:marRight w:val="0"/>
      <w:marTop w:val="0"/>
      <w:marBottom w:val="0"/>
      <w:divBdr>
        <w:top w:val="none" w:sz="0" w:space="0" w:color="auto"/>
        <w:left w:val="none" w:sz="0" w:space="0" w:color="auto"/>
        <w:bottom w:val="none" w:sz="0" w:space="0" w:color="auto"/>
        <w:right w:val="none" w:sz="0" w:space="0" w:color="auto"/>
      </w:divBdr>
    </w:div>
    <w:div w:id="2083941893">
      <w:bodyDiv w:val="1"/>
      <w:marLeft w:val="0"/>
      <w:marRight w:val="0"/>
      <w:marTop w:val="0"/>
      <w:marBottom w:val="0"/>
      <w:divBdr>
        <w:top w:val="none" w:sz="0" w:space="0" w:color="auto"/>
        <w:left w:val="none" w:sz="0" w:space="0" w:color="auto"/>
        <w:bottom w:val="none" w:sz="0" w:space="0" w:color="auto"/>
        <w:right w:val="none" w:sz="0" w:space="0" w:color="auto"/>
      </w:divBdr>
      <w:divsChild>
        <w:div w:id="398553707">
          <w:marLeft w:val="2678"/>
          <w:marRight w:val="0"/>
          <w:marTop w:val="0"/>
          <w:marBottom w:val="0"/>
          <w:divBdr>
            <w:top w:val="none" w:sz="0" w:space="0" w:color="auto"/>
            <w:left w:val="none" w:sz="0" w:space="0" w:color="auto"/>
            <w:bottom w:val="none" w:sz="0" w:space="0" w:color="auto"/>
            <w:right w:val="none" w:sz="0" w:space="0" w:color="auto"/>
          </w:divBdr>
        </w:div>
        <w:div w:id="922641700">
          <w:marLeft w:val="2678"/>
          <w:marRight w:val="0"/>
          <w:marTop w:val="0"/>
          <w:marBottom w:val="0"/>
          <w:divBdr>
            <w:top w:val="none" w:sz="0" w:space="0" w:color="auto"/>
            <w:left w:val="none" w:sz="0" w:space="0" w:color="auto"/>
            <w:bottom w:val="none" w:sz="0" w:space="0" w:color="auto"/>
            <w:right w:val="none" w:sz="0" w:space="0" w:color="auto"/>
          </w:divBdr>
        </w:div>
        <w:div w:id="1154293095">
          <w:marLeft w:val="2678"/>
          <w:marRight w:val="0"/>
          <w:marTop w:val="0"/>
          <w:marBottom w:val="0"/>
          <w:divBdr>
            <w:top w:val="none" w:sz="0" w:space="0" w:color="auto"/>
            <w:left w:val="none" w:sz="0" w:space="0" w:color="auto"/>
            <w:bottom w:val="none" w:sz="0" w:space="0" w:color="auto"/>
            <w:right w:val="none" w:sz="0" w:space="0" w:color="auto"/>
          </w:divBdr>
        </w:div>
      </w:divsChild>
    </w:div>
    <w:div w:id="2093116742">
      <w:bodyDiv w:val="1"/>
      <w:marLeft w:val="0"/>
      <w:marRight w:val="0"/>
      <w:marTop w:val="0"/>
      <w:marBottom w:val="0"/>
      <w:divBdr>
        <w:top w:val="none" w:sz="0" w:space="0" w:color="auto"/>
        <w:left w:val="none" w:sz="0" w:space="0" w:color="auto"/>
        <w:bottom w:val="none" w:sz="0" w:space="0" w:color="auto"/>
        <w:right w:val="none" w:sz="0" w:space="0" w:color="auto"/>
      </w:divBdr>
    </w:div>
    <w:div w:id="2105105662">
      <w:bodyDiv w:val="1"/>
      <w:marLeft w:val="0"/>
      <w:marRight w:val="0"/>
      <w:marTop w:val="0"/>
      <w:marBottom w:val="0"/>
      <w:divBdr>
        <w:top w:val="none" w:sz="0" w:space="0" w:color="auto"/>
        <w:left w:val="none" w:sz="0" w:space="0" w:color="auto"/>
        <w:bottom w:val="none" w:sz="0" w:space="0" w:color="auto"/>
        <w:right w:val="none" w:sz="0" w:space="0" w:color="auto"/>
      </w:divBdr>
    </w:div>
    <w:div w:id="2107920866">
      <w:bodyDiv w:val="1"/>
      <w:marLeft w:val="0"/>
      <w:marRight w:val="0"/>
      <w:marTop w:val="0"/>
      <w:marBottom w:val="0"/>
      <w:divBdr>
        <w:top w:val="none" w:sz="0" w:space="0" w:color="auto"/>
        <w:left w:val="none" w:sz="0" w:space="0" w:color="auto"/>
        <w:bottom w:val="none" w:sz="0" w:space="0" w:color="auto"/>
        <w:right w:val="none" w:sz="0" w:space="0" w:color="auto"/>
      </w:divBdr>
    </w:div>
    <w:div w:id="2119592722">
      <w:bodyDiv w:val="1"/>
      <w:marLeft w:val="0"/>
      <w:marRight w:val="0"/>
      <w:marTop w:val="0"/>
      <w:marBottom w:val="0"/>
      <w:divBdr>
        <w:top w:val="none" w:sz="0" w:space="0" w:color="auto"/>
        <w:left w:val="none" w:sz="0" w:space="0" w:color="auto"/>
        <w:bottom w:val="none" w:sz="0" w:space="0" w:color="auto"/>
        <w:right w:val="none" w:sz="0" w:space="0" w:color="auto"/>
      </w:divBdr>
    </w:div>
    <w:div w:id="2125150764">
      <w:bodyDiv w:val="1"/>
      <w:marLeft w:val="0"/>
      <w:marRight w:val="0"/>
      <w:marTop w:val="0"/>
      <w:marBottom w:val="0"/>
      <w:divBdr>
        <w:top w:val="none" w:sz="0" w:space="0" w:color="auto"/>
        <w:left w:val="none" w:sz="0" w:space="0" w:color="auto"/>
        <w:bottom w:val="none" w:sz="0" w:space="0" w:color="auto"/>
        <w:right w:val="none" w:sz="0" w:space="0" w:color="auto"/>
      </w:divBdr>
    </w:div>
    <w:div w:id="2133279456">
      <w:bodyDiv w:val="1"/>
      <w:marLeft w:val="0"/>
      <w:marRight w:val="0"/>
      <w:marTop w:val="0"/>
      <w:marBottom w:val="0"/>
      <w:divBdr>
        <w:top w:val="none" w:sz="0" w:space="0" w:color="auto"/>
        <w:left w:val="none" w:sz="0" w:space="0" w:color="auto"/>
        <w:bottom w:val="none" w:sz="0" w:space="0" w:color="auto"/>
        <w:right w:val="none" w:sz="0" w:space="0" w:color="auto"/>
      </w:divBdr>
    </w:div>
    <w:div w:id="2143763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4.xml"/><Relationship Id="rId21" Type="http://schemas.openxmlformats.org/officeDocument/2006/relationships/image" Target="media/image7.tif"/><Relationship Id="rId42" Type="http://schemas.openxmlformats.org/officeDocument/2006/relationships/chart" Target="charts/chart7.xml"/><Relationship Id="rId47" Type="http://schemas.openxmlformats.org/officeDocument/2006/relationships/chart" Target="charts/chart12.xml"/><Relationship Id="rId63" Type="http://schemas.openxmlformats.org/officeDocument/2006/relationships/chart" Target="charts/chart23.xml"/><Relationship Id="rId68" Type="http://schemas.openxmlformats.org/officeDocument/2006/relationships/chart" Target="charts/chart27.xml"/><Relationship Id="rId84" Type="http://schemas.openxmlformats.org/officeDocument/2006/relationships/chart" Target="charts/chart43.xml"/><Relationship Id="rId89" Type="http://schemas.openxmlformats.org/officeDocument/2006/relationships/chart" Target="charts/chart48.xml"/><Relationship Id="rId112" Type="http://schemas.openxmlformats.org/officeDocument/2006/relationships/footer" Target="footer11.xml"/><Relationship Id="rId16" Type="http://schemas.openxmlformats.org/officeDocument/2006/relationships/image" Target="media/image3.tif"/><Relationship Id="rId107" Type="http://schemas.openxmlformats.org/officeDocument/2006/relationships/hyperlink" Target="http://www.slcsn.nhs.uk/cardiac-hf.html" TargetMode="External"/><Relationship Id="rId11" Type="http://schemas.openxmlformats.org/officeDocument/2006/relationships/header" Target="header1.xml"/><Relationship Id="rId24" Type="http://schemas.openxmlformats.org/officeDocument/2006/relationships/chart" Target="charts/chart2.xml"/><Relationship Id="rId32" Type="http://schemas.openxmlformats.org/officeDocument/2006/relationships/image" Target="media/image12.tif"/><Relationship Id="rId37" Type="http://schemas.openxmlformats.org/officeDocument/2006/relationships/image" Target="media/image15.emf"/><Relationship Id="rId40" Type="http://schemas.openxmlformats.org/officeDocument/2006/relationships/footer" Target="footer8.xml"/><Relationship Id="rId45" Type="http://schemas.openxmlformats.org/officeDocument/2006/relationships/chart" Target="charts/chart10.xml"/><Relationship Id="rId53" Type="http://schemas.openxmlformats.org/officeDocument/2006/relationships/chart" Target="charts/chart18.xml"/><Relationship Id="rId58" Type="http://schemas.openxmlformats.org/officeDocument/2006/relationships/image" Target="media/image21.tif"/><Relationship Id="rId66" Type="http://schemas.openxmlformats.org/officeDocument/2006/relationships/chart" Target="charts/chart25.xml"/><Relationship Id="rId74" Type="http://schemas.openxmlformats.org/officeDocument/2006/relationships/chart" Target="charts/chart33.xml"/><Relationship Id="rId79" Type="http://schemas.openxmlformats.org/officeDocument/2006/relationships/chart" Target="charts/chart38.xml"/><Relationship Id="rId87" Type="http://schemas.openxmlformats.org/officeDocument/2006/relationships/chart" Target="charts/chart46.xml"/><Relationship Id="rId102" Type="http://schemas.openxmlformats.org/officeDocument/2006/relationships/chart" Target="charts/chart61.xml"/><Relationship Id="rId110" Type="http://schemas.openxmlformats.org/officeDocument/2006/relationships/hyperlink" Target="http://codem.group.shef.ac.uk/index.php/ga-toolbox" TargetMode="External"/><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chart" Target="charts/chart21.xml"/><Relationship Id="rId82" Type="http://schemas.openxmlformats.org/officeDocument/2006/relationships/chart" Target="charts/chart41.xml"/><Relationship Id="rId90" Type="http://schemas.openxmlformats.org/officeDocument/2006/relationships/chart" Target="charts/chart49.xml"/><Relationship Id="rId95" Type="http://schemas.openxmlformats.org/officeDocument/2006/relationships/chart" Target="charts/chart54.xml"/><Relationship Id="rId19" Type="http://schemas.openxmlformats.org/officeDocument/2006/relationships/footer" Target="footer4.xml"/><Relationship Id="rId14" Type="http://schemas.openxmlformats.org/officeDocument/2006/relationships/image" Target="media/image2.tif"/><Relationship Id="rId22" Type="http://schemas.openxmlformats.org/officeDocument/2006/relationships/image" Target="media/image8.tif"/><Relationship Id="rId27" Type="http://schemas.openxmlformats.org/officeDocument/2006/relationships/chart" Target="charts/chart5.xml"/><Relationship Id="rId30" Type="http://schemas.openxmlformats.org/officeDocument/2006/relationships/image" Target="media/image11.tif"/><Relationship Id="rId35" Type="http://schemas.openxmlformats.org/officeDocument/2006/relationships/image" Target="media/image13.tif"/><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image" Target="media/image19.tif"/><Relationship Id="rId64" Type="http://schemas.openxmlformats.org/officeDocument/2006/relationships/chart" Target="charts/chart24.xml"/><Relationship Id="rId69" Type="http://schemas.openxmlformats.org/officeDocument/2006/relationships/chart" Target="charts/chart28.xml"/><Relationship Id="rId77" Type="http://schemas.openxmlformats.org/officeDocument/2006/relationships/chart" Target="charts/chart36.xml"/><Relationship Id="rId100" Type="http://schemas.openxmlformats.org/officeDocument/2006/relationships/chart" Target="charts/chart59.xml"/><Relationship Id="rId105" Type="http://schemas.openxmlformats.org/officeDocument/2006/relationships/hyperlink" Target="http://www.bnf.org/bnf/index.htm" TargetMode="External"/><Relationship Id="rId113" Type="http://schemas.openxmlformats.org/officeDocument/2006/relationships/chart" Target="charts/chart62.xml"/><Relationship Id="rId8" Type="http://schemas.openxmlformats.org/officeDocument/2006/relationships/endnotes" Target="endnotes.xml"/><Relationship Id="rId51" Type="http://schemas.openxmlformats.org/officeDocument/2006/relationships/chart" Target="charts/chart16.xml"/><Relationship Id="rId72" Type="http://schemas.openxmlformats.org/officeDocument/2006/relationships/chart" Target="charts/chart31.xml"/><Relationship Id="rId80" Type="http://schemas.openxmlformats.org/officeDocument/2006/relationships/chart" Target="charts/chart39.xml"/><Relationship Id="rId85" Type="http://schemas.openxmlformats.org/officeDocument/2006/relationships/chart" Target="charts/chart44.xml"/><Relationship Id="rId93" Type="http://schemas.openxmlformats.org/officeDocument/2006/relationships/chart" Target="charts/chart52.xml"/><Relationship Id="rId98" Type="http://schemas.openxmlformats.org/officeDocument/2006/relationships/chart" Target="charts/chart5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tif"/><Relationship Id="rId25" Type="http://schemas.openxmlformats.org/officeDocument/2006/relationships/chart" Target="charts/chart3.xml"/><Relationship Id="rId33" Type="http://schemas.openxmlformats.org/officeDocument/2006/relationships/chart" Target="charts/chart6.xml"/><Relationship Id="rId38" Type="http://schemas.openxmlformats.org/officeDocument/2006/relationships/image" Target="media/image16.emf"/><Relationship Id="rId46" Type="http://schemas.openxmlformats.org/officeDocument/2006/relationships/chart" Target="charts/chart11.xml"/><Relationship Id="rId59" Type="http://schemas.openxmlformats.org/officeDocument/2006/relationships/image" Target="media/image22.tif"/><Relationship Id="rId67" Type="http://schemas.openxmlformats.org/officeDocument/2006/relationships/chart" Target="charts/chart26.xml"/><Relationship Id="rId103" Type="http://schemas.openxmlformats.org/officeDocument/2006/relationships/hyperlink" Target="http://dx.doi.org/10.5255/UKDA-SN-7260-1" TargetMode="External"/><Relationship Id="rId108" Type="http://schemas.openxmlformats.org/officeDocument/2006/relationships/hyperlink" Target="http://uk.mathworks.com/matlabcentral/fileexchange/24325-combinator-combinations-and-permutations" TargetMode="External"/><Relationship Id="rId20" Type="http://schemas.openxmlformats.org/officeDocument/2006/relationships/image" Target="media/image6.tif"/><Relationship Id="rId41" Type="http://schemas.openxmlformats.org/officeDocument/2006/relationships/footer" Target="footer9.xml"/><Relationship Id="rId54" Type="http://schemas.openxmlformats.org/officeDocument/2006/relationships/chart" Target="charts/chart19.xml"/><Relationship Id="rId62" Type="http://schemas.openxmlformats.org/officeDocument/2006/relationships/chart" Target="charts/chart22.xml"/><Relationship Id="rId70" Type="http://schemas.openxmlformats.org/officeDocument/2006/relationships/chart" Target="charts/chart29.xml"/><Relationship Id="rId75" Type="http://schemas.openxmlformats.org/officeDocument/2006/relationships/chart" Target="charts/chart34.xml"/><Relationship Id="rId83" Type="http://schemas.openxmlformats.org/officeDocument/2006/relationships/chart" Target="charts/chart42.xml"/><Relationship Id="rId88" Type="http://schemas.openxmlformats.org/officeDocument/2006/relationships/chart" Target="charts/chart47.xml"/><Relationship Id="rId91" Type="http://schemas.openxmlformats.org/officeDocument/2006/relationships/chart" Target="charts/chart50.xml"/><Relationship Id="rId96" Type="http://schemas.openxmlformats.org/officeDocument/2006/relationships/chart" Target="charts/chart55.xml"/><Relationship Id="rId111" Type="http://schemas.openxmlformats.org/officeDocument/2006/relationships/image" Target="media/image23.ti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tif"/><Relationship Id="rId28" Type="http://schemas.openxmlformats.org/officeDocument/2006/relationships/image" Target="media/image10.tif"/><Relationship Id="rId36" Type="http://schemas.openxmlformats.org/officeDocument/2006/relationships/image" Target="media/image14.tif"/><Relationship Id="rId49" Type="http://schemas.openxmlformats.org/officeDocument/2006/relationships/chart" Target="charts/chart14.xml"/><Relationship Id="rId57" Type="http://schemas.openxmlformats.org/officeDocument/2006/relationships/image" Target="media/image20.tif"/><Relationship Id="rId106" Type="http://schemas.openxmlformats.org/officeDocument/2006/relationships/hyperlink" Target="http://svn.clinrisk.co.uk/opensource/qrisk2/" TargetMode="External"/><Relationship Id="rId114"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footer" Target="footer6.xml"/><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chart" Target="charts/chart20.xml"/><Relationship Id="rId65" Type="http://schemas.openxmlformats.org/officeDocument/2006/relationships/footer" Target="footer10.xml"/><Relationship Id="rId73" Type="http://schemas.openxmlformats.org/officeDocument/2006/relationships/chart" Target="charts/chart32.xml"/><Relationship Id="rId78" Type="http://schemas.openxmlformats.org/officeDocument/2006/relationships/chart" Target="charts/chart37.xml"/><Relationship Id="rId81" Type="http://schemas.openxmlformats.org/officeDocument/2006/relationships/chart" Target="charts/chart40.xml"/><Relationship Id="rId86" Type="http://schemas.openxmlformats.org/officeDocument/2006/relationships/chart" Target="charts/chart45.xml"/><Relationship Id="rId94" Type="http://schemas.openxmlformats.org/officeDocument/2006/relationships/chart" Target="charts/chart53.xml"/><Relationship Id="rId99" Type="http://schemas.openxmlformats.org/officeDocument/2006/relationships/chart" Target="charts/chart58.xml"/><Relationship Id="rId101" Type="http://schemas.openxmlformats.org/officeDocument/2006/relationships/chart" Target="charts/chart60.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chart" Target="charts/chart1.xml"/><Relationship Id="rId18" Type="http://schemas.openxmlformats.org/officeDocument/2006/relationships/image" Target="media/image5.tif"/><Relationship Id="rId39" Type="http://schemas.openxmlformats.org/officeDocument/2006/relationships/image" Target="media/image17.tif"/><Relationship Id="rId109" Type="http://schemas.openxmlformats.org/officeDocument/2006/relationships/hyperlink" Target="http://uk.mathworks.com/matlabcentral/fileexchange/authors/23107" TargetMode="External"/><Relationship Id="rId34" Type="http://schemas.openxmlformats.org/officeDocument/2006/relationships/footer" Target="footer7.xml"/><Relationship Id="rId50" Type="http://schemas.openxmlformats.org/officeDocument/2006/relationships/chart" Target="charts/chart15.xml"/><Relationship Id="rId55" Type="http://schemas.openxmlformats.org/officeDocument/2006/relationships/image" Target="media/image18.tif"/><Relationship Id="rId76" Type="http://schemas.openxmlformats.org/officeDocument/2006/relationships/chart" Target="charts/chart35.xml"/><Relationship Id="rId97" Type="http://schemas.openxmlformats.org/officeDocument/2006/relationships/chart" Target="charts/chart56.xml"/><Relationship Id="rId104" Type="http://schemas.openxmlformats.org/officeDocument/2006/relationships/hyperlink" Target="http://www.ons.gov.uk/ons/rel/lifetables/interim-life-tables/2008-2010/index.html" TargetMode="External"/><Relationship Id="rId7" Type="http://schemas.openxmlformats.org/officeDocument/2006/relationships/footnotes" Target="footnotes.xml"/><Relationship Id="rId71" Type="http://schemas.openxmlformats.org/officeDocument/2006/relationships/chart" Target="charts/chart30.xml"/><Relationship Id="rId92" Type="http://schemas.openxmlformats.org/officeDocument/2006/relationships/chart" Target="charts/chart51.xml"/><Relationship Id="rId2" Type="http://schemas.openxmlformats.org/officeDocument/2006/relationships/numbering" Target="numbering.xml"/><Relationship Id="rId29"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E:\Eunju\2011-%20(PhD)\Thesis%20writing\Tables\Tables%2020140816.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E:\Eunju\2011-%20(PhD)\Hypertension%20modelling\Matlab\FinalResult\Final%20enueration%20results%2020141022.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Enumeration\Pdrug\pdrug.csv"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Enumeration\Pdrug\pdrug.csv"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Enumeration\Pdrug\pdrug.csv"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Enumeration\Pdrug\pdrug.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Eunju\2011-%20(PhD)\Thesis%20writing\Tables\Tables%2020140816.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E:\Eunju\2011-%20(PhD)\Thesis%20writing\Data%2020141127.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enueration%20results%2020141128.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Eunju\2011-%20(PhD)\Thesis%20writing\Tables\Tables%2020140816.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Eunju\2011-%20(PhD)\Thesis%20writing\Tables%2020140816.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SA%20results%2020141203.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Eunju\2011-%20(PhD)\Thesis%20writing\Tables%2020140816.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41128\Final%20GA%20results%2020141203.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50716%20RL\RL%20result%20summary%2020150721.xlsx"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50716%20RL\RL%20result%20summary%2020150721.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50716%20RL\RL%20result%20summary%2020150721.xlsx"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file:///E:\Eunju\2011-%20(PhD)\Hypertension%20modelling\Matlab\OptimisationResult\20150716%20RL\RL%20result%20summary%2020150721.xlsx"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file:///E:\Eunju\2011-%20(PhD)\Thesis%20writing\Tables\Tables%2020140816.xlsx"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file:///E:\Eunju\2011-%20(PhD)\Thesis%20writing\Tables\Tables%2020140816.xlsx"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file:///E:\Eunju\2011-%20(PhD)\Thesis%20writing\Tables\Tables%2020140816.xlsx"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file:///E:\Eunju\2011-%20(PhD)\Thesis%20writing\Tables\Tables%2020140816.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Eunju\2011-%20(PhD)\Thesis%20writing\Data%2020141127.xlsx" TargetMode="External"/></Relationships>
</file>

<file path=word/charts/_rels/chart60.xml.rels><?xml version="1.0" encoding="UTF-8" standalone="yes"?>
<Relationships xmlns="http://schemas.openxmlformats.org/package/2006/relationships"><Relationship Id="rId1" Type="http://schemas.openxmlformats.org/officeDocument/2006/relationships/oleObject" Target="file:///E:\Eunju\2011-%20(PhD)\Thesis%20writing\Tables\Tables%2020140816.xlsx" TargetMode="External"/></Relationships>
</file>

<file path=word/charts/_rels/chart61.xml.rels><?xml version="1.0" encoding="UTF-8" standalone="yes"?>
<Relationships xmlns="http://schemas.openxmlformats.org/package/2006/relationships"><Relationship Id="rId1" Type="http://schemas.openxmlformats.org/officeDocument/2006/relationships/oleObject" Target="file:///E:\Eunju\2011-%20(PhD)\Thesis%20writing\Tables\Tables%2020140816.xlsx" TargetMode="External"/></Relationships>
</file>

<file path=word/charts/_rels/chart6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Eunju\2011-%20(PhD)\Hypertension%20modelling\Matlab\FinalResult\Final%20enueration%20results%2020141022.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Eunju\2011-%20(PhD)\Hypertension%20modelling\Matlab\FinalResult\Final%20enueration%20results%202014102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Eunju\2011-%20(PhD)\Hypertension%20modelling\Matlab\FinalResult\Final%20enueration%20results%202014102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867455096919"/>
          <c:y val="5.0925925925925923E-2"/>
          <c:w val="0.85064540845437797"/>
          <c:h val="0.79081802274715662"/>
        </c:manualLayout>
      </c:layout>
      <c:lineChart>
        <c:grouping val="standard"/>
        <c:varyColors val="0"/>
        <c:ser>
          <c:idx val="0"/>
          <c:order val="0"/>
          <c:tx>
            <c:strRef>
              <c:f>'1-1'!$B$3</c:f>
              <c:strCache>
                <c:ptCount val="1"/>
                <c:pt idx="0">
                  <c:v>Ds</c:v>
                </c:pt>
              </c:strCache>
            </c:strRef>
          </c:tx>
          <c:spPr>
            <a:ln w="12700">
              <a:solidFill>
                <a:schemeClr val="tx1"/>
              </a:solidFill>
            </a:ln>
          </c:spPr>
          <c:marker>
            <c:symbol val="none"/>
          </c:marker>
          <c:cat>
            <c:numRef>
              <c:f>'1-1'!$A$4:$A$11</c:f>
              <c:numCache>
                <c:formatCode>General</c:formatCode>
                <c:ptCount val="8"/>
                <c:pt idx="0">
                  <c:v>6</c:v>
                </c:pt>
                <c:pt idx="1">
                  <c:v>12</c:v>
                </c:pt>
                <c:pt idx="2">
                  <c:v>18</c:v>
                </c:pt>
                <c:pt idx="3">
                  <c:v>24</c:v>
                </c:pt>
                <c:pt idx="4">
                  <c:v>30</c:v>
                </c:pt>
                <c:pt idx="5">
                  <c:v>36</c:v>
                </c:pt>
                <c:pt idx="6">
                  <c:v>42</c:v>
                </c:pt>
                <c:pt idx="7">
                  <c:v>48</c:v>
                </c:pt>
              </c:numCache>
            </c:numRef>
          </c:cat>
          <c:val>
            <c:numRef>
              <c:f>'1-1'!$B$4:$B$11</c:f>
              <c:numCache>
                <c:formatCode>General</c:formatCode>
                <c:ptCount val="8"/>
                <c:pt idx="0">
                  <c:v>77</c:v>
                </c:pt>
                <c:pt idx="1">
                  <c:v>69</c:v>
                </c:pt>
                <c:pt idx="2">
                  <c:v>65</c:v>
                </c:pt>
                <c:pt idx="3">
                  <c:v>61</c:v>
                </c:pt>
                <c:pt idx="4">
                  <c:v>59.5</c:v>
                </c:pt>
                <c:pt idx="5">
                  <c:v>59</c:v>
                </c:pt>
                <c:pt idx="6">
                  <c:v>58.7</c:v>
                </c:pt>
                <c:pt idx="7">
                  <c:v>58.5</c:v>
                </c:pt>
              </c:numCache>
            </c:numRef>
          </c:val>
          <c:smooth val="0"/>
        </c:ser>
        <c:ser>
          <c:idx val="1"/>
          <c:order val="1"/>
          <c:tx>
            <c:strRef>
              <c:f>'1-1'!$C$3</c:f>
              <c:strCache>
                <c:ptCount val="1"/>
                <c:pt idx="0">
                  <c:v>BBs</c:v>
                </c:pt>
              </c:strCache>
            </c:strRef>
          </c:tx>
          <c:spPr>
            <a:ln w="12700">
              <a:solidFill>
                <a:schemeClr val="tx1"/>
              </a:solidFill>
            </a:ln>
          </c:spPr>
          <c:marker>
            <c:symbol val="square"/>
            <c:size val="3"/>
            <c:spPr>
              <a:solidFill>
                <a:schemeClr val="tx1"/>
              </a:solidFill>
              <a:ln>
                <a:solidFill>
                  <a:schemeClr val="tx1"/>
                </a:solidFill>
              </a:ln>
            </c:spPr>
          </c:marker>
          <c:cat>
            <c:numRef>
              <c:f>'1-1'!$A$4:$A$11</c:f>
              <c:numCache>
                <c:formatCode>General</c:formatCode>
                <c:ptCount val="8"/>
                <c:pt idx="0">
                  <c:v>6</c:v>
                </c:pt>
                <c:pt idx="1">
                  <c:v>12</c:v>
                </c:pt>
                <c:pt idx="2">
                  <c:v>18</c:v>
                </c:pt>
                <c:pt idx="3">
                  <c:v>24</c:v>
                </c:pt>
                <c:pt idx="4">
                  <c:v>30</c:v>
                </c:pt>
                <c:pt idx="5">
                  <c:v>36</c:v>
                </c:pt>
                <c:pt idx="6">
                  <c:v>42</c:v>
                </c:pt>
                <c:pt idx="7">
                  <c:v>48</c:v>
                </c:pt>
              </c:numCache>
            </c:numRef>
          </c:cat>
          <c:val>
            <c:numRef>
              <c:f>'1-1'!$C$4:$C$11</c:f>
              <c:numCache>
                <c:formatCode>General</c:formatCode>
                <c:ptCount val="8"/>
                <c:pt idx="0">
                  <c:v>76</c:v>
                </c:pt>
                <c:pt idx="1">
                  <c:v>65</c:v>
                </c:pt>
                <c:pt idx="2">
                  <c:v>59</c:v>
                </c:pt>
                <c:pt idx="3">
                  <c:v>55</c:v>
                </c:pt>
                <c:pt idx="4">
                  <c:v>53</c:v>
                </c:pt>
                <c:pt idx="5">
                  <c:v>51</c:v>
                </c:pt>
                <c:pt idx="6">
                  <c:v>50</c:v>
                </c:pt>
                <c:pt idx="7">
                  <c:v>49</c:v>
                </c:pt>
              </c:numCache>
            </c:numRef>
          </c:val>
          <c:smooth val="0"/>
        </c:ser>
        <c:ser>
          <c:idx val="2"/>
          <c:order val="2"/>
          <c:tx>
            <c:strRef>
              <c:f>'1-1'!$D$3</c:f>
              <c:strCache>
                <c:ptCount val="1"/>
                <c:pt idx="0">
                  <c:v>CCBs</c:v>
                </c:pt>
              </c:strCache>
            </c:strRef>
          </c:tx>
          <c:spPr>
            <a:ln w="12700">
              <a:solidFill>
                <a:schemeClr val="tx1"/>
              </a:solidFill>
            </a:ln>
          </c:spPr>
          <c:marker>
            <c:symbol val="circle"/>
            <c:size val="3"/>
            <c:spPr>
              <a:solidFill>
                <a:schemeClr val="tx1"/>
              </a:solidFill>
              <a:ln>
                <a:solidFill>
                  <a:schemeClr val="tx1"/>
                </a:solidFill>
              </a:ln>
            </c:spPr>
          </c:marker>
          <c:cat>
            <c:numRef>
              <c:f>'1-1'!$A$4:$A$11</c:f>
              <c:numCache>
                <c:formatCode>General</c:formatCode>
                <c:ptCount val="8"/>
                <c:pt idx="0">
                  <c:v>6</c:v>
                </c:pt>
                <c:pt idx="1">
                  <c:v>12</c:v>
                </c:pt>
                <c:pt idx="2">
                  <c:v>18</c:v>
                </c:pt>
                <c:pt idx="3">
                  <c:v>24</c:v>
                </c:pt>
                <c:pt idx="4">
                  <c:v>30</c:v>
                </c:pt>
                <c:pt idx="5">
                  <c:v>36</c:v>
                </c:pt>
                <c:pt idx="6">
                  <c:v>42</c:v>
                </c:pt>
                <c:pt idx="7">
                  <c:v>48</c:v>
                </c:pt>
              </c:numCache>
            </c:numRef>
          </c:cat>
          <c:val>
            <c:numRef>
              <c:f>'1-1'!$D$4:$D$11</c:f>
              <c:numCache>
                <c:formatCode>General</c:formatCode>
                <c:ptCount val="8"/>
                <c:pt idx="0">
                  <c:v>80</c:v>
                </c:pt>
                <c:pt idx="1">
                  <c:v>72</c:v>
                </c:pt>
                <c:pt idx="2">
                  <c:v>69</c:v>
                </c:pt>
                <c:pt idx="3">
                  <c:v>68</c:v>
                </c:pt>
                <c:pt idx="4">
                  <c:v>65</c:v>
                </c:pt>
                <c:pt idx="5">
                  <c:v>63</c:v>
                </c:pt>
                <c:pt idx="6">
                  <c:v>60</c:v>
                </c:pt>
                <c:pt idx="7">
                  <c:v>59</c:v>
                </c:pt>
              </c:numCache>
            </c:numRef>
          </c:val>
          <c:smooth val="0"/>
        </c:ser>
        <c:ser>
          <c:idx val="3"/>
          <c:order val="3"/>
          <c:tx>
            <c:strRef>
              <c:f>'1-1'!$E$3</c:f>
              <c:strCache>
                <c:ptCount val="1"/>
                <c:pt idx="0">
                  <c:v>ACEIs/ARBs</c:v>
                </c:pt>
              </c:strCache>
            </c:strRef>
          </c:tx>
          <c:spPr>
            <a:ln w="12700">
              <a:solidFill>
                <a:schemeClr val="tx1"/>
              </a:solidFill>
            </a:ln>
          </c:spPr>
          <c:marker>
            <c:symbol val="x"/>
            <c:size val="3"/>
            <c:spPr>
              <a:noFill/>
              <a:ln>
                <a:solidFill>
                  <a:schemeClr val="tx1"/>
                </a:solidFill>
              </a:ln>
            </c:spPr>
          </c:marker>
          <c:cat>
            <c:numRef>
              <c:f>'1-1'!$A$4:$A$11</c:f>
              <c:numCache>
                <c:formatCode>General</c:formatCode>
                <c:ptCount val="8"/>
                <c:pt idx="0">
                  <c:v>6</c:v>
                </c:pt>
                <c:pt idx="1">
                  <c:v>12</c:v>
                </c:pt>
                <c:pt idx="2">
                  <c:v>18</c:v>
                </c:pt>
                <c:pt idx="3">
                  <c:v>24</c:v>
                </c:pt>
                <c:pt idx="4">
                  <c:v>30</c:v>
                </c:pt>
                <c:pt idx="5">
                  <c:v>36</c:v>
                </c:pt>
                <c:pt idx="6">
                  <c:v>42</c:v>
                </c:pt>
                <c:pt idx="7">
                  <c:v>48</c:v>
                </c:pt>
              </c:numCache>
            </c:numRef>
          </c:cat>
          <c:val>
            <c:numRef>
              <c:f>'1-1'!$E$4:$E$11</c:f>
              <c:numCache>
                <c:formatCode>General</c:formatCode>
                <c:ptCount val="8"/>
                <c:pt idx="0">
                  <c:v>85</c:v>
                </c:pt>
                <c:pt idx="1">
                  <c:v>75</c:v>
                </c:pt>
                <c:pt idx="2">
                  <c:v>70</c:v>
                </c:pt>
                <c:pt idx="3">
                  <c:v>69.5</c:v>
                </c:pt>
                <c:pt idx="4">
                  <c:v>69.5</c:v>
                </c:pt>
                <c:pt idx="5">
                  <c:v>69</c:v>
                </c:pt>
                <c:pt idx="6">
                  <c:v>69</c:v>
                </c:pt>
                <c:pt idx="7">
                  <c:v>68.5</c:v>
                </c:pt>
              </c:numCache>
            </c:numRef>
          </c:val>
          <c:smooth val="0"/>
        </c:ser>
        <c:ser>
          <c:idx val="4"/>
          <c:order val="4"/>
          <c:tx>
            <c:strRef>
              <c:f>'1-1'!$F$3</c:f>
              <c:strCache>
                <c:ptCount val="1"/>
                <c:pt idx="0">
                  <c:v>Others</c:v>
                </c:pt>
              </c:strCache>
            </c:strRef>
          </c:tx>
          <c:spPr>
            <a:ln w="12700">
              <a:solidFill>
                <a:schemeClr val="tx1"/>
              </a:solidFill>
            </a:ln>
          </c:spPr>
          <c:marker>
            <c:symbol val="star"/>
            <c:size val="3"/>
            <c:spPr>
              <a:noFill/>
              <a:ln>
                <a:solidFill>
                  <a:schemeClr val="tx1"/>
                </a:solidFill>
              </a:ln>
            </c:spPr>
          </c:marker>
          <c:cat>
            <c:numRef>
              <c:f>'1-1'!$A$4:$A$11</c:f>
              <c:numCache>
                <c:formatCode>General</c:formatCode>
                <c:ptCount val="8"/>
                <c:pt idx="0">
                  <c:v>6</c:v>
                </c:pt>
                <c:pt idx="1">
                  <c:v>12</c:v>
                </c:pt>
                <c:pt idx="2">
                  <c:v>18</c:v>
                </c:pt>
                <c:pt idx="3">
                  <c:v>24</c:v>
                </c:pt>
                <c:pt idx="4">
                  <c:v>30</c:v>
                </c:pt>
                <c:pt idx="5">
                  <c:v>36</c:v>
                </c:pt>
                <c:pt idx="6">
                  <c:v>42</c:v>
                </c:pt>
                <c:pt idx="7">
                  <c:v>48</c:v>
                </c:pt>
              </c:numCache>
            </c:numRef>
          </c:cat>
          <c:val>
            <c:numRef>
              <c:f>'1-1'!$F$4:$F$11</c:f>
              <c:numCache>
                <c:formatCode>General</c:formatCode>
                <c:ptCount val="8"/>
                <c:pt idx="0">
                  <c:v>69</c:v>
                </c:pt>
                <c:pt idx="1">
                  <c:v>59</c:v>
                </c:pt>
                <c:pt idx="2">
                  <c:v>50</c:v>
                </c:pt>
                <c:pt idx="3">
                  <c:v>49.7</c:v>
                </c:pt>
                <c:pt idx="4">
                  <c:v>49.3</c:v>
                </c:pt>
                <c:pt idx="5">
                  <c:v>49.1</c:v>
                </c:pt>
                <c:pt idx="6">
                  <c:v>49</c:v>
                </c:pt>
                <c:pt idx="7">
                  <c:v>48</c:v>
                </c:pt>
              </c:numCache>
            </c:numRef>
          </c:val>
          <c:smooth val="0"/>
        </c:ser>
        <c:dLbls>
          <c:showLegendKey val="0"/>
          <c:showVal val="0"/>
          <c:showCatName val="0"/>
          <c:showSerName val="0"/>
          <c:showPercent val="0"/>
          <c:showBubbleSize val="0"/>
        </c:dLbls>
        <c:marker val="1"/>
        <c:smooth val="0"/>
        <c:axId val="353305344"/>
        <c:axId val="353307648"/>
      </c:lineChart>
      <c:catAx>
        <c:axId val="353305344"/>
        <c:scaling>
          <c:orientation val="minMax"/>
        </c:scaling>
        <c:delete val="0"/>
        <c:axPos val="b"/>
        <c:title>
          <c:tx>
            <c:rich>
              <a:bodyPr/>
              <a:lstStyle/>
              <a:p>
                <a:pPr>
                  <a:defRPr/>
                </a:pPr>
                <a:r>
                  <a:rPr lang="en-GB"/>
                  <a:t>Months</a:t>
                </a:r>
              </a:p>
            </c:rich>
          </c:tx>
          <c:layout>
            <c:manualLayout>
              <c:xMode val="edge"/>
              <c:yMode val="edge"/>
              <c:x val="0.51489208314251522"/>
              <c:y val="0.93525444736074659"/>
            </c:manualLayout>
          </c:layout>
          <c:overlay val="0"/>
        </c:title>
        <c:numFmt formatCode="General" sourceLinked="1"/>
        <c:majorTickMark val="out"/>
        <c:minorTickMark val="none"/>
        <c:tickLblPos val="nextTo"/>
        <c:crossAx val="353307648"/>
        <c:crosses val="autoZero"/>
        <c:auto val="1"/>
        <c:lblAlgn val="ctr"/>
        <c:lblOffset val="100"/>
        <c:noMultiLvlLbl val="0"/>
      </c:catAx>
      <c:valAx>
        <c:axId val="353307648"/>
        <c:scaling>
          <c:orientation val="minMax"/>
          <c:min val="30"/>
        </c:scaling>
        <c:delete val="0"/>
        <c:axPos val="l"/>
        <c:majorGridlines/>
        <c:title>
          <c:tx>
            <c:rich>
              <a:bodyPr rot="-5400000" vert="horz"/>
              <a:lstStyle/>
              <a:p>
                <a:pPr>
                  <a:defRPr/>
                </a:pPr>
                <a:r>
                  <a:rPr lang="en-GB"/>
                  <a:t>% of patients continuing</a:t>
                </a:r>
              </a:p>
            </c:rich>
          </c:tx>
          <c:layout>
            <c:manualLayout>
              <c:xMode val="edge"/>
              <c:yMode val="edge"/>
              <c:x val="1.6559338826021109E-2"/>
              <c:y val="0.22740923009623798"/>
            </c:manualLayout>
          </c:layout>
          <c:overlay val="0"/>
        </c:title>
        <c:numFmt formatCode="General" sourceLinked="1"/>
        <c:majorTickMark val="out"/>
        <c:minorTickMark val="none"/>
        <c:tickLblPos val="nextTo"/>
        <c:crossAx val="353305344"/>
        <c:crosses val="autoZero"/>
        <c:crossBetween val="between"/>
      </c:valAx>
      <c:spPr>
        <a:ln>
          <a:solidFill>
            <a:schemeClr val="bg1">
              <a:lumMod val="75000"/>
            </a:schemeClr>
          </a:solidFill>
        </a:ln>
      </c:spPr>
    </c:plotArea>
    <c:legend>
      <c:legendPos val="r"/>
      <c:layout>
        <c:manualLayout>
          <c:xMode val="edge"/>
          <c:yMode val="edge"/>
          <c:x val="0.32640398211093186"/>
          <c:y val="7.5632473024205282E-2"/>
          <c:w val="0.62336283011527871"/>
          <c:h val="0.10336468358121899"/>
        </c:manualLayout>
      </c:layout>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198250218722662E-2"/>
          <c:y val="4.7464940668824167E-2"/>
          <c:w val="0.56960084299563662"/>
          <c:h val="0.75457058158992263"/>
        </c:manualLayout>
      </c:layout>
      <c:lineChart>
        <c:grouping val="standard"/>
        <c:varyColors val="0"/>
        <c:ser>
          <c:idx val="0"/>
          <c:order val="0"/>
          <c:tx>
            <c:strRef>
              <c:f>Valid2!$AF$2</c:f>
              <c:strCache>
                <c:ptCount val="1"/>
                <c:pt idx="0">
                  <c:v>No treatment </c:v>
                </c:pt>
              </c:strCache>
            </c:strRef>
          </c:tx>
          <c:spPr>
            <a:ln w="6350">
              <a:solidFill>
                <a:schemeClr val="tx1"/>
              </a:solidFill>
            </a:ln>
          </c:spPr>
          <c:marker>
            <c:symbol val="none"/>
          </c:marker>
          <c:cat>
            <c:numRef>
              <c:f>Valid2!$AE$3:$AE$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F$3:$AF$43</c:f>
              <c:numCache>
                <c:formatCode>General</c:formatCode>
                <c:ptCount val="41"/>
                <c:pt idx="0">
                  <c:v>0</c:v>
                </c:pt>
                <c:pt idx="1">
                  <c:v>1.1275894698028005E-2</c:v>
                </c:pt>
                <c:pt idx="2">
                  <c:v>2.920375767083561E-2</c:v>
                </c:pt>
                <c:pt idx="3">
                  <c:v>4.4715464147854121E-2</c:v>
                </c:pt>
                <c:pt idx="4">
                  <c:v>5.7979871536630812E-2</c:v>
                </c:pt>
                <c:pt idx="5">
                  <c:v>6.9185637672898231E-2</c:v>
                </c:pt>
                <c:pt idx="6">
                  <c:v>7.8445491741248333E-2</c:v>
                </c:pt>
                <c:pt idx="7">
                  <c:v>8.5922690086941284E-2</c:v>
                </c:pt>
                <c:pt idx="8">
                  <c:v>9.1661617600530459E-2</c:v>
                </c:pt>
                <c:pt idx="9">
                  <c:v>9.5864419287839175E-2</c:v>
                </c:pt>
                <c:pt idx="10">
                  <c:v>9.8712532797944827E-2</c:v>
                </c:pt>
                <c:pt idx="11">
                  <c:v>0.10019224432649006</c:v>
                </c:pt>
                <c:pt idx="12">
                  <c:v>0.100409323853331</c:v>
                </c:pt>
                <c:pt idx="13">
                  <c:v>9.9473531090260303E-2</c:v>
                </c:pt>
                <c:pt idx="14">
                  <c:v>9.7570865499681164E-2</c:v>
                </c:pt>
                <c:pt idx="15">
                  <c:v>9.4619546914538694E-2</c:v>
                </c:pt>
                <c:pt idx="16">
                  <c:v>9.074116211690364E-2</c:v>
                </c:pt>
                <c:pt idx="17">
                  <c:v>8.6118043021525384E-2</c:v>
                </c:pt>
                <c:pt idx="18">
                  <c:v>8.0805875698581359E-2</c:v>
                </c:pt>
                <c:pt idx="19">
                  <c:v>7.4888325763844604E-2</c:v>
                </c:pt>
                <c:pt idx="20">
                  <c:v>6.8437145490673396E-2</c:v>
                </c:pt>
                <c:pt idx="21">
                  <c:v>6.1652454859234235E-2</c:v>
                </c:pt>
                <c:pt idx="22">
                  <c:v>5.4811232392435627E-2</c:v>
                </c:pt>
                <c:pt idx="23">
                  <c:v>4.80532312727543E-2</c:v>
                </c:pt>
                <c:pt idx="24">
                  <c:v>4.1245054261645778E-2</c:v>
                </c:pt>
                <c:pt idx="25">
                  <c:v>3.4718435351470497E-2</c:v>
                </c:pt>
                <c:pt idx="26">
                  <c:v>2.8649540798104708E-2</c:v>
                </c:pt>
                <c:pt idx="27">
                  <c:v>2.3220751413847798E-2</c:v>
                </c:pt>
                <c:pt idx="28">
                  <c:v>1.8472669826458302E-2</c:v>
                </c:pt>
                <c:pt idx="29">
                  <c:v>1.4648023581023798E-2</c:v>
                </c:pt>
                <c:pt idx="30">
                  <c:v>1.1431341629512705E-2</c:v>
                </c:pt>
                <c:pt idx="31">
                  <c:v>8.8201737593789093E-3</c:v>
                </c:pt>
                <c:pt idx="32">
                  <c:v>6.5440550702649501E-3</c:v>
                </c:pt>
                <c:pt idx="33">
                  <c:v>4.6940252068278076E-3</c:v>
                </c:pt>
                <c:pt idx="34">
                  <c:v>3.2616936184975418E-3</c:v>
                </c:pt>
                <c:pt idx="35">
                  <c:v>2.2043279178621919E-3</c:v>
                </c:pt>
                <c:pt idx="36">
                  <c:v>1.45719892260989E-3</c:v>
                </c:pt>
                <c:pt idx="37">
                  <c:v>9.4998926870668563E-4</c:v>
                </c:pt>
                <c:pt idx="38">
                  <c:v>6.118765690006873E-4</c:v>
                </c:pt>
                <c:pt idx="39">
                  <c:v>3.9504587448281609E-4</c:v>
                </c:pt>
                <c:pt idx="40">
                  <c:v>2.4282355740091099E-4</c:v>
                </c:pt>
              </c:numCache>
            </c:numRef>
          </c:val>
          <c:smooth val="0"/>
        </c:ser>
        <c:ser>
          <c:idx val="1"/>
          <c:order val="1"/>
          <c:tx>
            <c:strRef>
              <c:f>Valid2!$AG$2</c:f>
              <c:strCache>
                <c:ptCount val="1"/>
                <c:pt idx="0">
                  <c:v>Single drugs</c:v>
                </c:pt>
              </c:strCache>
            </c:strRef>
          </c:tx>
          <c:spPr>
            <a:ln w="6350">
              <a:solidFill>
                <a:schemeClr val="tx1"/>
              </a:solidFill>
              <a:prstDash val="dash"/>
            </a:ln>
          </c:spPr>
          <c:marker>
            <c:symbol val="none"/>
          </c:marker>
          <c:cat>
            <c:numRef>
              <c:f>Valid2!$AE$3:$AE$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G$3:$AG$43</c:f>
              <c:numCache>
                <c:formatCode>General</c:formatCode>
                <c:ptCount val="41"/>
                <c:pt idx="0">
                  <c:v>0</c:v>
                </c:pt>
                <c:pt idx="1">
                  <c:v>2.1567643055280101E-2</c:v>
                </c:pt>
                <c:pt idx="2">
                  <c:v>3.4303563474097999E-2</c:v>
                </c:pt>
                <c:pt idx="3">
                  <c:v>4.5683209592625097E-2</c:v>
                </c:pt>
                <c:pt idx="4">
                  <c:v>5.575940986923042E-2</c:v>
                </c:pt>
                <c:pt idx="5">
                  <c:v>6.4607053137541823E-2</c:v>
                </c:pt>
                <c:pt idx="6">
                  <c:v>7.2239973419521999E-2</c:v>
                </c:pt>
                <c:pt idx="7">
                  <c:v>7.8722881465055294E-2</c:v>
                </c:pt>
                <c:pt idx="8">
                  <c:v>8.402575001011478E-2</c:v>
                </c:pt>
                <c:pt idx="9">
                  <c:v>8.8254280800997523E-2</c:v>
                </c:pt>
                <c:pt idx="10">
                  <c:v>9.1501843197434485E-2</c:v>
                </c:pt>
                <c:pt idx="11">
                  <c:v>9.3703642703457171E-2</c:v>
                </c:pt>
                <c:pt idx="12">
                  <c:v>9.4896852968615872E-2</c:v>
                </c:pt>
                <c:pt idx="13">
                  <c:v>9.5125667889088938E-2</c:v>
                </c:pt>
                <c:pt idx="14">
                  <c:v>9.4504502877401475E-2</c:v>
                </c:pt>
                <c:pt idx="15">
                  <c:v>9.2919963523875132E-2</c:v>
                </c:pt>
                <c:pt idx="16">
                  <c:v>9.043475104725078E-2</c:v>
                </c:pt>
                <c:pt idx="17">
                  <c:v>8.7171315448782594E-2</c:v>
                </c:pt>
                <c:pt idx="18">
                  <c:v>8.3144482632810338E-2</c:v>
                </c:pt>
                <c:pt idx="19">
                  <c:v>7.8396716113278753E-2</c:v>
                </c:pt>
                <c:pt idx="20">
                  <c:v>7.2962299451003354E-2</c:v>
                </c:pt>
                <c:pt idx="21">
                  <c:v>6.7002016063256814E-2</c:v>
                </c:pt>
                <c:pt idx="22">
                  <c:v>6.0764949160180402E-2</c:v>
                </c:pt>
                <c:pt idx="23">
                  <c:v>5.4382656059256837E-2</c:v>
                </c:pt>
                <c:pt idx="24">
                  <c:v>4.7716579010642739E-2</c:v>
                </c:pt>
                <c:pt idx="25">
                  <c:v>4.1101291313124899E-2</c:v>
                </c:pt>
                <c:pt idx="26">
                  <c:v>3.4735558819654601E-2</c:v>
                </c:pt>
                <c:pt idx="27">
                  <c:v>2.8843581494062E-2</c:v>
                </c:pt>
                <c:pt idx="28">
                  <c:v>2.3511814024837492E-2</c:v>
                </c:pt>
                <c:pt idx="29">
                  <c:v>1.9067013019477306E-2</c:v>
                </c:pt>
                <c:pt idx="30">
                  <c:v>1.52089739196095E-2</c:v>
                </c:pt>
                <c:pt idx="31">
                  <c:v>1.19776275362002E-2</c:v>
                </c:pt>
                <c:pt idx="32">
                  <c:v>9.0838266734217035E-3</c:v>
                </c:pt>
                <c:pt idx="33">
                  <c:v>6.6596759827593239E-3</c:v>
                </c:pt>
                <c:pt idx="34">
                  <c:v>4.7237015658911519E-3</c:v>
                </c:pt>
                <c:pt idx="35">
                  <c:v>3.2500530648323818E-3</c:v>
                </c:pt>
                <c:pt idx="36">
                  <c:v>2.1786049065758402E-3</c:v>
                </c:pt>
                <c:pt idx="37">
                  <c:v>1.4330287870895294E-3</c:v>
                </c:pt>
                <c:pt idx="38">
                  <c:v>9.2710558048835097E-4</c:v>
                </c:pt>
                <c:pt idx="39">
                  <c:v>5.9839546539597517E-4</c:v>
                </c:pt>
                <c:pt idx="40">
                  <c:v>3.6855231871016218E-4</c:v>
                </c:pt>
              </c:numCache>
            </c:numRef>
          </c:val>
          <c:smooth val="0"/>
        </c:ser>
        <c:ser>
          <c:idx val="2"/>
          <c:order val="2"/>
          <c:tx>
            <c:strRef>
              <c:f>Valid2!$AH$2</c:f>
              <c:strCache>
                <c:ptCount val="1"/>
                <c:pt idx="0">
                  <c:v>Two-drug combinations</c:v>
                </c:pt>
              </c:strCache>
            </c:strRef>
          </c:tx>
          <c:spPr>
            <a:ln w="6350">
              <a:solidFill>
                <a:schemeClr val="tx1"/>
              </a:solidFill>
              <a:prstDash val="sysDot"/>
            </a:ln>
          </c:spPr>
          <c:marker>
            <c:symbol val="none"/>
          </c:marker>
          <c:cat>
            <c:numRef>
              <c:f>Valid2!$AE$3:$AE$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H$3:$AH$43</c:f>
              <c:numCache>
                <c:formatCode>General</c:formatCode>
                <c:ptCount val="41"/>
                <c:pt idx="0">
                  <c:v>0</c:v>
                </c:pt>
                <c:pt idx="1">
                  <c:v>1.40963811356387E-2</c:v>
                </c:pt>
                <c:pt idx="2">
                  <c:v>2.3970721353619492E-2</c:v>
                </c:pt>
                <c:pt idx="3">
                  <c:v>3.305361418199481E-2</c:v>
                </c:pt>
                <c:pt idx="4">
                  <c:v>4.1353119258995714E-2</c:v>
                </c:pt>
                <c:pt idx="5">
                  <c:v>4.8893303524690304E-2</c:v>
                </c:pt>
                <c:pt idx="6">
                  <c:v>5.565832356908898E-2</c:v>
                </c:pt>
                <c:pt idx="7">
                  <c:v>6.1667133245736819E-2</c:v>
                </c:pt>
                <c:pt idx="8">
                  <c:v>6.6872852868922805E-2</c:v>
                </c:pt>
                <c:pt idx="9">
                  <c:v>7.1324356737713798E-2</c:v>
                </c:pt>
                <c:pt idx="10">
                  <c:v>7.5065018368043621E-2</c:v>
                </c:pt>
                <c:pt idx="11">
                  <c:v>7.8023187231111193E-2</c:v>
                </c:pt>
                <c:pt idx="12">
                  <c:v>8.0200409582755025E-2</c:v>
                </c:pt>
                <c:pt idx="13">
                  <c:v>8.1604087396321801E-2</c:v>
                </c:pt>
                <c:pt idx="14">
                  <c:v>8.2297151947548081E-2</c:v>
                </c:pt>
                <c:pt idx="15">
                  <c:v>8.2166269855137003E-2</c:v>
                </c:pt>
                <c:pt idx="16">
                  <c:v>8.1232608960103703E-2</c:v>
                </c:pt>
                <c:pt idx="17">
                  <c:v>7.9567433749650321E-2</c:v>
                </c:pt>
                <c:pt idx="18">
                  <c:v>7.7157242349528102E-2</c:v>
                </c:pt>
                <c:pt idx="19">
                  <c:v>7.4010499437774227E-2</c:v>
                </c:pt>
                <c:pt idx="20">
                  <c:v>7.0128516695541099E-2</c:v>
                </c:pt>
                <c:pt idx="21">
                  <c:v>6.5622036732478808E-2</c:v>
                </c:pt>
                <c:pt idx="22">
                  <c:v>6.0687499402925116E-2</c:v>
                </c:pt>
                <c:pt idx="23">
                  <c:v>5.5429086821506726E-2</c:v>
                </c:pt>
                <c:pt idx="24">
                  <c:v>4.9707851827160122E-2</c:v>
                </c:pt>
                <c:pt idx="25">
                  <c:v>4.3817257428251717E-2</c:v>
                </c:pt>
                <c:pt idx="26">
                  <c:v>3.79443235522866E-2</c:v>
                </c:pt>
                <c:pt idx="27">
                  <c:v>3.2317434359652397E-2</c:v>
                </c:pt>
                <c:pt idx="28">
                  <c:v>2.7046686734175106E-2</c:v>
                </c:pt>
                <c:pt idx="29">
                  <c:v>2.2503116772567118E-2</c:v>
                </c:pt>
                <c:pt idx="30">
                  <c:v>1.8425894970815405E-2</c:v>
                </c:pt>
                <c:pt idx="31">
                  <c:v>1.4895159592551001E-2</c:v>
                </c:pt>
                <c:pt idx="32">
                  <c:v>1.16269424180305E-2</c:v>
                </c:pt>
                <c:pt idx="33">
                  <c:v>8.7893443060520805E-3</c:v>
                </c:pt>
                <c:pt idx="34">
                  <c:v>6.4359787098214223E-3</c:v>
                </c:pt>
                <c:pt idx="35">
                  <c:v>4.5728590812840423E-3</c:v>
                </c:pt>
                <c:pt idx="36">
                  <c:v>3.163054023222821E-3</c:v>
                </c:pt>
                <c:pt idx="37">
                  <c:v>2.142587112529981E-3</c:v>
                </c:pt>
                <c:pt idx="38">
                  <c:v>1.4242137405843004E-3</c:v>
                </c:pt>
                <c:pt idx="39">
                  <c:v>9.4110242634202546E-4</c:v>
                </c:pt>
                <c:pt idx="40">
                  <c:v>5.9495966664555803E-4</c:v>
                </c:pt>
              </c:numCache>
            </c:numRef>
          </c:val>
          <c:smooth val="0"/>
        </c:ser>
        <c:ser>
          <c:idx val="3"/>
          <c:order val="3"/>
          <c:tx>
            <c:strRef>
              <c:f>Valid2!$AI$2</c:f>
              <c:strCache>
                <c:ptCount val="1"/>
                <c:pt idx="0">
                  <c:v>Three-drug combinations</c:v>
                </c:pt>
              </c:strCache>
            </c:strRef>
          </c:tx>
          <c:spPr>
            <a:ln w="6350">
              <a:solidFill>
                <a:schemeClr val="tx1"/>
              </a:solidFill>
            </a:ln>
          </c:spPr>
          <c:marker>
            <c:symbol val="circle"/>
            <c:size val="2"/>
            <c:spPr>
              <a:solidFill>
                <a:schemeClr val="tx1"/>
              </a:solidFill>
              <a:ln>
                <a:solidFill>
                  <a:schemeClr val="tx1"/>
                </a:solidFill>
              </a:ln>
            </c:spPr>
          </c:marker>
          <c:cat>
            <c:numRef>
              <c:f>Valid2!$AE$3:$AE$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I$3:$AI$43</c:f>
              <c:numCache>
                <c:formatCode>General</c:formatCode>
                <c:ptCount val="41"/>
                <c:pt idx="0">
                  <c:v>0</c:v>
                </c:pt>
                <c:pt idx="1">
                  <c:v>1.5422224229835408E-2</c:v>
                </c:pt>
                <c:pt idx="2">
                  <c:v>2.2632252817274916E-2</c:v>
                </c:pt>
                <c:pt idx="3">
                  <c:v>2.9388745441286099E-2</c:v>
                </c:pt>
                <c:pt idx="4">
                  <c:v>3.5685401156791204E-2</c:v>
                </c:pt>
                <c:pt idx="5">
                  <c:v>4.1528029819102801E-2</c:v>
                </c:pt>
                <c:pt idx="6">
                  <c:v>4.6890945227493999E-2</c:v>
                </c:pt>
                <c:pt idx="7">
                  <c:v>5.1775862837789483E-2</c:v>
                </c:pt>
                <c:pt idx="8">
                  <c:v>5.6133992540445724E-2</c:v>
                </c:pt>
                <c:pt idx="9">
                  <c:v>5.9989215867317813E-2</c:v>
                </c:pt>
                <c:pt idx="10">
                  <c:v>6.3361085904272293E-2</c:v>
                </c:pt>
                <c:pt idx="11">
                  <c:v>6.6181396422102107E-2</c:v>
                </c:pt>
                <c:pt idx="12">
                  <c:v>6.8436848685882096E-2</c:v>
                </c:pt>
                <c:pt idx="13">
                  <c:v>7.011813105759393E-2</c:v>
                </c:pt>
                <c:pt idx="14">
                  <c:v>7.1258772455042502E-2</c:v>
                </c:pt>
                <c:pt idx="15">
                  <c:v>7.1754758649898706E-2</c:v>
                </c:pt>
                <c:pt idx="16">
                  <c:v>7.1604737023586523E-2</c:v>
                </c:pt>
                <c:pt idx="17">
                  <c:v>7.0846924673727704E-2</c:v>
                </c:pt>
                <c:pt idx="18">
                  <c:v>6.9452198306327623E-2</c:v>
                </c:pt>
                <c:pt idx="19">
                  <c:v>6.740752360019471E-2</c:v>
                </c:pt>
                <c:pt idx="20">
                  <c:v>6.4692520052176655E-2</c:v>
                </c:pt>
                <c:pt idx="21">
                  <c:v>6.1376222009200419E-2</c:v>
                </c:pt>
                <c:pt idx="22">
                  <c:v>5.7602960236476625E-2</c:v>
                </c:pt>
                <c:pt idx="23">
                  <c:v>5.3445075988598496E-2</c:v>
                </c:pt>
                <c:pt idx="24">
                  <c:v>4.8765466518846425E-2</c:v>
                </c:pt>
                <c:pt idx="25">
                  <c:v>4.3800119413250578E-2</c:v>
                </c:pt>
                <c:pt idx="26">
                  <c:v>3.8703903005493402E-2</c:v>
                </c:pt>
                <c:pt idx="27">
                  <c:v>3.3680528101480485E-2</c:v>
                </c:pt>
                <c:pt idx="28">
                  <c:v>2.883804446268971E-2</c:v>
                </c:pt>
                <c:pt idx="29">
                  <c:v>2.4545755218698999E-2</c:v>
                </c:pt>
                <c:pt idx="30">
                  <c:v>2.0582741596210402E-2</c:v>
                </c:pt>
                <c:pt idx="31">
                  <c:v>1.70501498789392E-2</c:v>
                </c:pt>
                <c:pt idx="32">
                  <c:v>1.3680582581085404E-2</c:v>
                </c:pt>
                <c:pt idx="33">
                  <c:v>1.06576060333156E-2</c:v>
                </c:pt>
                <c:pt idx="34">
                  <c:v>8.0607056626771107E-3</c:v>
                </c:pt>
                <c:pt idx="35">
                  <c:v>5.9262074618672018E-3</c:v>
                </c:pt>
                <c:pt idx="36">
                  <c:v>4.2461434722476333E-3</c:v>
                </c:pt>
                <c:pt idx="37">
                  <c:v>2.9796686536676599E-3</c:v>
                </c:pt>
                <c:pt idx="38">
                  <c:v>2.0513598480799517E-3</c:v>
                </c:pt>
                <c:pt idx="39">
                  <c:v>1.4014732964145599E-3</c:v>
                </c:pt>
                <c:pt idx="40">
                  <c:v>9.1924506218021666E-4</c:v>
                </c:pt>
              </c:numCache>
            </c:numRef>
          </c:val>
          <c:smooth val="0"/>
        </c:ser>
        <c:dLbls>
          <c:showLegendKey val="0"/>
          <c:showVal val="0"/>
          <c:showCatName val="0"/>
          <c:showSerName val="0"/>
          <c:showPercent val="0"/>
          <c:showBubbleSize val="0"/>
        </c:dLbls>
        <c:marker val="1"/>
        <c:smooth val="0"/>
        <c:axId val="354078720"/>
        <c:axId val="354081792"/>
      </c:lineChart>
      <c:catAx>
        <c:axId val="354078720"/>
        <c:scaling>
          <c:orientation val="minMax"/>
        </c:scaling>
        <c:delete val="0"/>
        <c:axPos val="b"/>
        <c:title>
          <c:tx>
            <c:rich>
              <a:bodyPr/>
              <a:lstStyle/>
              <a:p>
                <a:pPr>
                  <a:defRPr/>
                </a:pPr>
                <a:r>
                  <a:rPr lang="en-GB"/>
                  <a:t>Age</a:t>
                </a:r>
              </a:p>
            </c:rich>
          </c:tx>
          <c:overlay val="0"/>
        </c:title>
        <c:numFmt formatCode="General" sourceLinked="1"/>
        <c:majorTickMark val="out"/>
        <c:minorTickMark val="none"/>
        <c:tickLblPos val="nextTo"/>
        <c:txPr>
          <a:bodyPr/>
          <a:lstStyle/>
          <a:p>
            <a:pPr>
              <a:defRPr sz="800"/>
            </a:pPr>
            <a:endParaRPr lang="en-US"/>
          </a:p>
        </c:txPr>
        <c:crossAx val="354081792"/>
        <c:crosses val="autoZero"/>
        <c:auto val="1"/>
        <c:lblAlgn val="ctr"/>
        <c:lblOffset val="100"/>
        <c:noMultiLvlLbl val="0"/>
      </c:catAx>
      <c:valAx>
        <c:axId val="354081792"/>
        <c:scaling>
          <c:orientation val="minMax"/>
        </c:scaling>
        <c:delete val="0"/>
        <c:axPos val="l"/>
        <c:majorGridlines/>
        <c:title>
          <c:tx>
            <c:rich>
              <a:bodyPr rot="-5400000" vert="horz"/>
              <a:lstStyle/>
              <a:p>
                <a:pPr>
                  <a:defRPr/>
                </a:pPr>
                <a:r>
                  <a:rPr lang="en-GB"/>
                  <a:t>Percentage</a:t>
                </a:r>
              </a:p>
            </c:rich>
          </c:tx>
          <c:layout>
            <c:manualLayout>
              <c:xMode val="edge"/>
              <c:yMode val="edge"/>
              <c:x val="1.8887480202098488E-3"/>
              <c:y val="0.32264690355631886"/>
            </c:manualLayout>
          </c:layout>
          <c:overlay val="0"/>
        </c:title>
        <c:numFmt formatCode="0%" sourceLinked="0"/>
        <c:majorTickMark val="out"/>
        <c:minorTickMark val="none"/>
        <c:tickLblPos val="nextTo"/>
        <c:crossAx val="354078720"/>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087114110736158E-2"/>
          <c:y val="4.1524144180385393E-2"/>
          <c:w val="0.89474065741782283"/>
          <c:h val="0.83079689985218652"/>
        </c:manualLayout>
      </c:layout>
      <c:lineChart>
        <c:grouping val="standard"/>
        <c:varyColors val="0"/>
        <c:ser>
          <c:idx val="0"/>
          <c:order val="0"/>
          <c:spPr>
            <a:ln w="6350">
              <a:solidFill>
                <a:schemeClr val="tx1"/>
              </a:solidFill>
            </a:ln>
          </c:spPr>
          <c:marker>
            <c:symbol val="none"/>
          </c:marker>
          <c:val>
            <c:numRef>
              <c:f>Male!$F$3:$F$4130</c:f>
              <c:numCache>
                <c:formatCode>General</c:formatCode>
                <c:ptCount val="4128"/>
                <c:pt idx="0">
                  <c:v>300970</c:v>
                </c:pt>
                <c:pt idx="1">
                  <c:v>311400</c:v>
                </c:pt>
                <c:pt idx="2">
                  <c:v>315050</c:v>
                </c:pt>
                <c:pt idx="3">
                  <c:v>313430</c:v>
                </c:pt>
                <c:pt idx="4">
                  <c:v>314080</c:v>
                </c:pt>
                <c:pt idx="5">
                  <c:v>312870</c:v>
                </c:pt>
                <c:pt idx="6">
                  <c:v>316270</c:v>
                </c:pt>
                <c:pt idx="7">
                  <c:v>301120</c:v>
                </c:pt>
                <c:pt idx="8">
                  <c:v>311500</c:v>
                </c:pt>
                <c:pt idx="9">
                  <c:v>315340</c:v>
                </c:pt>
                <c:pt idx="10">
                  <c:v>313660</c:v>
                </c:pt>
                <c:pt idx="11">
                  <c:v>314300</c:v>
                </c:pt>
                <c:pt idx="12">
                  <c:v>313050</c:v>
                </c:pt>
                <c:pt idx="13">
                  <c:v>316660</c:v>
                </c:pt>
                <c:pt idx="14">
                  <c:v>311580</c:v>
                </c:pt>
                <c:pt idx="15">
                  <c:v>311370</c:v>
                </c:pt>
                <c:pt idx="16">
                  <c:v>315100</c:v>
                </c:pt>
                <c:pt idx="17">
                  <c:v>314680</c:v>
                </c:pt>
                <c:pt idx="18">
                  <c:v>314870</c:v>
                </c:pt>
                <c:pt idx="19">
                  <c:v>314550</c:v>
                </c:pt>
                <c:pt idx="20">
                  <c:v>315420</c:v>
                </c:pt>
                <c:pt idx="21">
                  <c:v>317200</c:v>
                </c:pt>
                <c:pt idx="22">
                  <c:v>317090</c:v>
                </c:pt>
                <c:pt idx="23">
                  <c:v>318260</c:v>
                </c:pt>
                <c:pt idx="24">
                  <c:v>317530</c:v>
                </c:pt>
                <c:pt idx="25">
                  <c:v>315030</c:v>
                </c:pt>
                <c:pt idx="26">
                  <c:v>314730</c:v>
                </c:pt>
                <c:pt idx="27">
                  <c:v>318330</c:v>
                </c:pt>
                <c:pt idx="28">
                  <c:v>319040</c:v>
                </c:pt>
                <c:pt idx="29">
                  <c:v>319220</c:v>
                </c:pt>
                <c:pt idx="30">
                  <c:v>318870</c:v>
                </c:pt>
                <c:pt idx="31">
                  <c:v>319980</c:v>
                </c:pt>
                <c:pt idx="32">
                  <c:v>322240</c:v>
                </c:pt>
                <c:pt idx="33">
                  <c:v>322200</c:v>
                </c:pt>
                <c:pt idx="34">
                  <c:v>323610</c:v>
                </c:pt>
                <c:pt idx="35">
                  <c:v>322740</c:v>
                </c:pt>
                <c:pt idx="36">
                  <c:v>312300</c:v>
                </c:pt>
                <c:pt idx="37">
                  <c:v>311970</c:v>
                </c:pt>
                <c:pt idx="38">
                  <c:v>317210</c:v>
                </c:pt>
                <c:pt idx="39">
                  <c:v>319040</c:v>
                </c:pt>
                <c:pt idx="40">
                  <c:v>318530</c:v>
                </c:pt>
                <c:pt idx="41">
                  <c:v>317930</c:v>
                </c:pt>
                <c:pt idx="42">
                  <c:v>319650</c:v>
                </c:pt>
                <c:pt idx="43">
                  <c:v>323000</c:v>
                </c:pt>
                <c:pt idx="44">
                  <c:v>322890</c:v>
                </c:pt>
                <c:pt idx="45">
                  <c:v>324900</c:v>
                </c:pt>
                <c:pt idx="46">
                  <c:v>323630</c:v>
                </c:pt>
                <c:pt idx="47">
                  <c:v>314580</c:v>
                </c:pt>
                <c:pt idx="48">
                  <c:v>314430</c:v>
                </c:pt>
                <c:pt idx="49">
                  <c:v>316340</c:v>
                </c:pt>
                <c:pt idx="50">
                  <c:v>316990</c:v>
                </c:pt>
                <c:pt idx="51">
                  <c:v>316730</c:v>
                </c:pt>
                <c:pt idx="52">
                  <c:v>316590</c:v>
                </c:pt>
                <c:pt idx="53">
                  <c:v>317210</c:v>
                </c:pt>
                <c:pt idx="54">
                  <c:v>318390</c:v>
                </c:pt>
                <c:pt idx="55">
                  <c:v>318340</c:v>
                </c:pt>
                <c:pt idx="56">
                  <c:v>319130</c:v>
                </c:pt>
                <c:pt idx="57">
                  <c:v>318650</c:v>
                </c:pt>
                <c:pt idx="58">
                  <c:v>312940</c:v>
                </c:pt>
                <c:pt idx="59">
                  <c:v>312780</c:v>
                </c:pt>
                <c:pt idx="60">
                  <c:v>315900</c:v>
                </c:pt>
                <c:pt idx="61">
                  <c:v>317010</c:v>
                </c:pt>
                <c:pt idx="62">
                  <c:v>316490</c:v>
                </c:pt>
                <c:pt idx="63">
                  <c:v>316690</c:v>
                </c:pt>
                <c:pt idx="64">
                  <c:v>317370</c:v>
                </c:pt>
                <c:pt idx="65">
                  <c:v>319370</c:v>
                </c:pt>
                <c:pt idx="66">
                  <c:v>319350</c:v>
                </c:pt>
                <c:pt idx="67">
                  <c:v>320590</c:v>
                </c:pt>
                <c:pt idx="68">
                  <c:v>319770</c:v>
                </c:pt>
                <c:pt idx="69">
                  <c:v>315800</c:v>
                </c:pt>
                <c:pt idx="70">
                  <c:v>315520</c:v>
                </c:pt>
                <c:pt idx="71">
                  <c:v>319490</c:v>
                </c:pt>
                <c:pt idx="72">
                  <c:v>320940</c:v>
                </c:pt>
                <c:pt idx="73">
                  <c:v>320340</c:v>
                </c:pt>
                <c:pt idx="74">
                  <c:v>320540</c:v>
                </c:pt>
                <c:pt idx="75">
                  <c:v>320060</c:v>
                </c:pt>
                <c:pt idx="76">
                  <c:v>323940</c:v>
                </c:pt>
                <c:pt idx="77">
                  <c:v>323800</c:v>
                </c:pt>
                <c:pt idx="78">
                  <c:v>325430</c:v>
                </c:pt>
                <c:pt idx="79">
                  <c:v>324420</c:v>
                </c:pt>
                <c:pt idx="80">
                  <c:v>299710</c:v>
                </c:pt>
                <c:pt idx="81">
                  <c:v>310210</c:v>
                </c:pt>
                <c:pt idx="82">
                  <c:v>313830</c:v>
                </c:pt>
                <c:pt idx="83">
                  <c:v>312180</c:v>
                </c:pt>
                <c:pt idx="84">
                  <c:v>312810</c:v>
                </c:pt>
                <c:pt idx="85">
                  <c:v>311620</c:v>
                </c:pt>
                <c:pt idx="86">
                  <c:v>315030</c:v>
                </c:pt>
                <c:pt idx="87">
                  <c:v>296760</c:v>
                </c:pt>
                <c:pt idx="88">
                  <c:v>311750</c:v>
                </c:pt>
                <c:pt idx="89">
                  <c:v>315830</c:v>
                </c:pt>
                <c:pt idx="90">
                  <c:v>313960</c:v>
                </c:pt>
                <c:pt idx="91">
                  <c:v>314680</c:v>
                </c:pt>
                <c:pt idx="92">
                  <c:v>313390</c:v>
                </c:pt>
                <c:pt idx="93">
                  <c:v>317110</c:v>
                </c:pt>
                <c:pt idx="94">
                  <c:v>310740</c:v>
                </c:pt>
                <c:pt idx="95">
                  <c:v>311520</c:v>
                </c:pt>
                <c:pt idx="96">
                  <c:v>315430</c:v>
                </c:pt>
                <c:pt idx="97">
                  <c:v>314990</c:v>
                </c:pt>
                <c:pt idx="98">
                  <c:v>315160</c:v>
                </c:pt>
                <c:pt idx="99">
                  <c:v>314820</c:v>
                </c:pt>
                <c:pt idx="100">
                  <c:v>315770</c:v>
                </c:pt>
                <c:pt idx="101">
                  <c:v>317620</c:v>
                </c:pt>
                <c:pt idx="102">
                  <c:v>317580</c:v>
                </c:pt>
                <c:pt idx="103">
                  <c:v>318700</c:v>
                </c:pt>
                <c:pt idx="104">
                  <c:v>317990</c:v>
                </c:pt>
                <c:pt idx="105">
                  <c:v>313870</c:v>
                </c:pt>
                <c:pt idx="106">
                  <c:v>314930</c:v>
                </c:pt>
                <c:pt idx="107">
                  <c:v>318620</c:v>
                </c:pt>
                <c:pt idx="108">
                  <c:v>319300</c:v>
                </c:pt>
                <c:pt idx="109">
                  <c:v>319530</c:v>
                </c:pt>
                <c:pt idx="110">
                  <c:v>319110</c:v>
                </c:pt>
                <c:pt idx="111">
                  <c:v>320280</c:v>
                </c:pt>
                <c:pt idx="112">
                  <c:v>322690</c:v>
                </c:pt>
                <c:pt idx="113">
                  <c:v>322660</c:v>
                </c:pt>
                <c:pt idx="114">
                  <c:v>324120</c:v>
                </c:pt>
                <c:pt idx="115">
                  <c:v>323160</c:v>
                </c:pt>
                <c:pt idx="116">
                  <c:v>310350</c:v>
                </c:pt>
                <c:pt idx="117">
                  <c:v>312020</c:v>
                </c:pt>
                <c:pt idx="118">
                  <c:v>317500</c:v>
                </c:pt>
                <c:pt idx="119">
                  <c:v>319380</c:v>
                </c:pt>
                <c:pt idx="120">
                  <c:v>318880</c:v>
                </c:pt>
                <c:pt idx="121">
                  <c:v>318270</c:v>
                </c:pt>
                <c:pt idx="122">
                  <c:v>320000</c:v>
                </c:pt>
                <c:pt idx="123">
                  <c:v>323490</c:v>
                </c:pt>
                <c:pt idx="124">
                  <c:v>323390</c:v>
                </c:pt>
                <c:pt idx="125">
                  <c:v>325520</c:v>
                </c:pt>
                <c:pt idx="126">
                  <c:v>324160</c:v>
                </c:pt>
                <c:pt idx="127">
                  <c:v>314060</c:v>
                </c:pt>
                <c:pt idx="128">
                  <c:v>314550</c:v>
                </c:pt>
                <c:pt idx="129">
                  <c:v>316680</c:v>
                </c:pt>
                <c:pt idx="130">
                  <c:v>317310</c:v>
                </c:pt>
                <c:pt idx="131">
                  <c:v>317000</c:v>
                </c:pt>
                <c:pt idx="132">
                  <c:v>316920</c:v>
                </c:pt>
                <c:pt idx="133">
                  <c:v>317580</c:v>
                </c:pt>
                <c:pt idx="134">
                  <c:v>318860</c:v>
                </c:pt>
                <c:pt idx="135">
                  <c:v>318730</c:v>
                </c:pt>
                <c:pt idx="136">
                  <c:v>319510</c:v>
                </c:pt>
                <c:pt idx="137">
                  <c:v>319100</c:v>
                </c:pt>
                <c:pt idx="138">
                  <c:v>311890</c:v>
                </c:pt>
                <c:pt idx="139">
                  <c:v>312870</c:v>
                </c:pt>
                <c:pt idx="140">
                  <c:v>316150</c:v>
                </c:pt>
                <c:pt idx="141">
                  <c:v>317360</c:v>
                </c:pt>
                <c:pt idx="142">
                  <c:v>316830</c:v>
                </c:pt>
                <c:pt idx="143">
                  <c:v>316970</c:v>
                </c:pt>
                <c:pt idx="144">
                  <c:v>317660</c:v>
                </c:pt>
                <c:pt idx="145">
                  <c:v>319790</c:v>
                </c:pt>
                <c:pt idx="146">
                  <c:v>319740</c:v>
                </c:pt>
                <c:pt idx="147">
                  <c:v>321040</c:v>
                </c:pt>
                <c:pt idx="148">
                  <c:v>320230</c:v>
                </c:pt>
                <c:pt idx="149">
                  <c:v>314370</c:v>
                </c:pt>
                <c:pt idx="150">
                  <c:v>315590</c:v>
                </c:pt>
                <c:pt idx="151">
                  <c:v>319800</c:v>
                </c:pt>
                <c:pt idx="152">
                  <c:v>321200</c:v>
                </c:pt>
                <c:pt idx="153">
                  <c:v>320560</c:v>
                </c:pt>
                <c:pt idx="154">
                  <c:v>320830</c:v>
                </c:pt>
                <c:pt idx="155">
                  <c:v>320320</c:v>
                </c:pt>
                <c:pt idx="156">
                  <c:v>324350</c:v>
                </c:pt>
                <c:pt idx="157">
                  <c:v>324280</c:v>
                </c:pt>
                <c:pt idx="158">
                  <c:v>325980</c:v>
                </c:pt>
                <c:pt idx="159">
                  <c:v>324860</c:v>
                </c:pt>
                <c:pt idx="160">
                  <c:v>300100</c:v>
                </c:pt>
                <c:pt idx="161">
                  <c:v>310480</c:v>
                </c:pt>
                <c:pt idx="162">
                  <c:v>314310</c:v>
                </c:pt>
                <c:pt idx="163">
                  <c:v>312620</c:v>
                </c:pt>
                <c:pt idx="164">
                  <c:v>313300</c:v>
                </c:pt>
                <c:pt idx="165">
                  <c:v>312020</c:v>
                </c:pt>
                <c:pt idx="166">
                  <c:v>315590</c:v>
                </c:pt>
                <c:pt idx="167">
                  <c:v>296860</c:v>
                </c:pt>
                <c:pt idx="168">
                  <c:v>311830</c:v>
                </c:pt>
                <c:pt idx="169">
                  <c:v>315900</c:v>
                </c:pt>
                <c:pt idx="170">
                  <c:v>314090</c:v>
                </c:pt>
                <c:pt idx="171">
                  <c:v>314760</c:v>
                </c:pt>
                <c:pt idx="172">
                  <c:v>313450</c:v>
                </c:pt>
                <c:pt idx="173">
                  <c:v>317230</c:v>
                </c:pt>
                <c:pt idx="174">
                  <c:v>310570</c:v>
                </c:pt>
                <c:pt idx="175">
                  <c:v>311660</c:v>
                </c:pt>
                <c:pt idx="176">
                  <c:v>315550</c:v>
                </c:pt>
                <c:pt idx="177">
                  <c:v>315120</c:v>
                </c:pt>
                <c:pt idx="178">
                  <c:v>315320</c:v>
                </c:pt>
                <c:pt idx="179">
                  <c:v>314950</c:v>
                </c:pt>
                <c:pt idx="180">
                  <c:v>315930</c:v>
                </c:pt>
                <c:pt idx="181">
                  <c:v>317910</c:v>
                </c:pt>
                <c:pt idx="182">
                  <c:v>317800</c:v>
                </c:pt>
                <c:pt idx="183">
                  <c:v>318990</c:v>
                </c:pt>
                <c:pt idx="184">
                  <c:v>318330</c:v>
                </c:pt>
                <c:pt idx="185">
                  <c:v>313530</c:v>
                </c:pt>
                <c:pt idx="186">
                  <c:v>315030</c:v>
                </c:pt>
                <c:pt idx="187">
                  <c:v>318710</c:v>
                </c:pt>
                <c:pt idx="188">
                  <c:v>319430</c:v>
                </c:pt>
                <c:pt idx="189">
                  <c:v>319700</c:v>
                </c:pt>
                <c:pt idx="190">
                  <c:v>319270</c:v>
                </c:pt>
                <c:pt idx="191">
                  <c:v>320490</c:v>
                </c:pt>
                <c:pt idx="192">
                  <c:v>323000</c:v>
                </c:pt>
                <c:pt idx="193">
                  <c:v>322990</c:v>
                </c:pt>
                <c:pt idx="194">
                  <c:v>324430</c:v>
                </c:pt>
                <c:pt idx="195">
                  <c:v>323540</c:v>
                </c:pt>
                <c:pt idx="196">
                  <c:v>309950</c:v>
                </c:pt>
                <c:pt idx="197">
                  <c:v>312070</c:v>
                </c:pt>
                <c:pt idx="198">
                  <c:v>317470</c:v>
                </c:pt>
                <c:pt idx="199">
                  <c:v>319470</c:v>
                </c:pt>
                <c:pt idx="200">
                  <c:v>318900</c:v>
                </c:pt>
                <c:pt idx="201">
                  <c:v>318230</c:v>
                </c:pt>
                <c:pt idx="202">
                  <c:v>320110</c:v>
                </c:pt>
                <c:pt idx="203">
                  <c:v>323830</c:v>
                </c:pt>
                <c:pt idx="204">
                  <c:v>323710</c:v>
                </c:pt>
                <c:pt idx="205">
                  <c:v>326010</c:v>
                </c:pt>
                <c:pt idx="206">
                  <c:v>324640</c:v>
                </c:pt>
                <c:pt idx="207">
                  <c:v>313970</c:v>
                </c:pt>
                <c:pt idx="208">
                  <c:v>314670</c:v>
                </c:pt>
                <c:pt idx="209">
                  <c:v>316850</c:v>
                </c:pt>
                <c:pt idx="210">
                  <c:v>317440</c:v>
                </c:pt>
                <c:pt idx="211">
                  <c:v>317170</c:v>
                </c:pt>
                <c:pt idx="212">
                  <c:v>316980</c:v>
                </c:pt>
                <c:pt idx="213">
                  <c:v>317770</c:v>
                </c:pt>
                <c:pt idx="214">
                  <c:v>319030</c:v>
                </c:pt>
                <c:pt idx="215">
                  <c:v>319070</c:v>
                </c:pt>
                <c:pt idx="216">
                  <c:v>319880</c:v>
                </c:pt>
                <c:pt idx="217">
                  <c:v>319240</c:v>
                </c:pt>
                <c:pt idx="218">
                  <c:v>311720</c:v>
                </c:pt>
                <c:pt idx="219">
                  <c:v>312920</c:v>
                </c:pt>
                <c:pt idx="220">
                  <c:v>316240</c:v>
                </c:pt>
                <c:pt idx="221">
                  <c:v>317460</c:v>
                </c:pt>
                <c:pt idx="222">
                  <c:v>316970</c:v>
                </c:pt>
                <c:pt idx="223">
                  <c:v>317160</c:v>
                </c:pt>
                <c:pt idx="224">
                  <c:v>317860</c:v>
                </c:pt>
                <c:pt idx="225">
                  <c:v>320130</c:v>
                </c:pt>
                <c:pt idx="226">
                  <c:v>320080</c:v>
                </c:pt>
                <c:pt idx="227">
                  <c:v>321410</c:v>
                </c:pt>
                <c:pt idx="228">
                  <c:v>320590</c:v>
                </c:pt>
                <c:pt idx="229">
                  <c:v>314050</c:v>
                </c:pt>
                <c:pt idx="230">
                  <c:v>315600</c:v>
                </c:pt>
                <c:pt idx="231">
                  <c:v>319750</c:v>
                </c:pt>
                <c:pt idx="232">
                  <c:v>321310</c:v>
                </c:pt>
                <c:pt idx="233">
                  <c:v>320610</c:v>
                </c:pt>
                <c:pt idx="234">
                  <c:v>320990</c:v>
                </c:pt>
                <c:pt idx="235">
                  <c:v>320420</c:v>
                </c:pt>
                <c:pt idx="236">
                  <c:v>324670</c:v>
                </c:pt>
                <c:pt idx="237">
                  <c:v>324600</c:v>
                </c:pt>
                <c:pt idx="238">
                  <c:v>326290</c:v>
                </c:pt>
                <c:pt idx="239">
                  <c:v>325290</c:v>
                </c:pt>
                <c:pt idx="240">
                  <c:v>310120</c:v>
                </c:pt>
                <c:pt idx="241">
                  <c:v>309920</c:v>
                </c:pt>
                <c:pt idx="242">
                  <c:v>313610</c:v>
                </c:pt>
                <c:pt idx="243">
                  <c:v>313180</c:v>
                </c:pt>
                <c:pt idx="244">
                  <c:v>313380</c:v>
                </c:pt>
                <c:pt idx="245">
                  <c:v>313100</c:v>
                </c:pt>
                <c:pt idx="246">
                  <c:v>313920</c:v>
                </c:pt>
                <c:pt idx="247">
                  <c:v>315710</c:v>
                </c:pt>
                <c:pt idx="248">
                  <c:v>315610</c:v>
                </c:pt>
                <c:pt idx="249">
                  <c:v>316700</c:v>
                </c:pt>
                <c:pt idx="250">
                  <c:v>316080</c:v>
                </c:pt>
                <c:pt idx="251">
                  <c:v>310180</c:v>
                </c:pt>
                <c:pt idx="252">
                  <c:v>311000</c:v>
                </c:pt>
                <c:pt idx="253">
                  <c:v>314910</c:v>
                </c:pt>
                <c:pt idx="254">
                  <c:v>314470</c:v>
                </c:pt>
                <c:pt idx="255">
                  <c:v>314670</c:v>
                </c:pt>
                <c:pt idx="256">
                  <c:v>314340</c:v>
                </c:pt>
                <c:pt idx="257">
                  <c:v>315220</c:v>
                </c:pt>
                <c:pt idx="258">
                  <c:v>317140</c:v>
                </c:pt>
                <c:pt idx="259">
                  <c:v>317040</c:v>
                </c:pt>
                <c:pt idx="260">
                  <c:v>318140</c:v>
                </c:pt>
                <c:pt idx="261">
                  <c:v>317460</c:v>
                </c:pt>
                <c:pt idx="262">
                  <c:v>309990</c:v>
                </c:pt>
                <c:pt idx="263">
                  <c:v>311060</c:v>
                </c:pt>
                <c:pt idx="264">
                  <c:v>314980</c:v>
                </c:pt>
                <c:pt idx="265">
                  <c:v>314520</c:v>
                </c:pt>
                <c:pt idx="266">
                  <c:v>314700</c:v>
                </c:pt>
                <c:pt idx="267">
                  <c:v>314360</c:v>
                </c:pt>
                <c:pt idx="268">
                  <c:v>315350</c:v>
                </c:pt>
                <c:pt idx="269">
                  <c:v>317330</c:v>
                </c:pt>
                <c:pt idx="270">
                  <c:v>317260</c:v>
                </c:pt>
                <c:pt idx="271">
                  <c:v>318440</c:v>
                </c:pt>
                <c:pt idx="272">
                  <c:v>317680</c:v>
                </c:pt>
                <c:pt idx="273">
                  <c:v>315940</c:v>
                </c:pt>
                <c:pt idx="274">
                  <c:v>316290</c:v>
                </c:pt>
                <c:pt idx="275">
                  <c:v>316220</c:v>
                </c:pt>
                <c:pt idx="276">
                  <c:v>317390</c:v>
                </c:pt>
                <c:pt idx="277">
                  <c:v>317480</c:v>
                </c:pt>
                <c:pt idx="278">
                  <c:v>317300</c:v>
                </c:pt>
                <c:pt idx="279">
                  <c:v>317620</c:v>
                </c:pt>
                <c:pt idx="280">
                  <c:v>318260</c:v>
                </c:pt>
                <c:pt idx="281">
                  <c:v>318250</c:v>
                </c:pt>
                <c:pt idx="282">
                  <c:v>318620</c:v>
                </c:pt>
                <c:pt idx="283">
                  <c:v>318430</c:v>
                </c:pt>
                <c:pt idx="284">
                  <c:v>314980</c:v>
                </c:pt>
                <c:pt idx="285">
                  <c:v>315520</c:v>
                </c:pt>
                <c:pt idx="286">
                  <c:v>315400</c:v>
                </c:pt>
                <c:pt idx="287">
                  <c:v>317360</c:v>
                </c:pt>
                <c:pt idx="288">
                  <c:v>317230</c:v>
                </c:pt>
                <c:pt idx="289">
                  <c:v>317080</c:v>
                </c:pt>
                <c:pt idx="290">
                  <c:v>317530</c:v>
                </c:pt>
                <c:pt idx="291">
                  <c:v>318430</c:v>
                </c:pt>
                <c:pt idx="292">
                  <c:v>318430</c:v>
                </c:pt>
                <c:pt idx="293">
                  <c:v>319030</c:v>
                </c:pt>
                <c:pt idx="294">
                  <c:v>318620</c:v>
                </c:pt>
                <c:pt idx="295">
                  <c:v>315540</c:v>
                </c:pt>
                <c:pt idx="296">
                  <c:v>315660</c:v>
                </c:pt>
                <c:pt idx="297">
                  <c:v>315660</c:v>
                </c:pt>
                <c:pt idx="298">
                  <c:v>316370</c:v>
                </c:pt>
                <c:pt idx="299">
                  <c:v>316320</c:v>
                </c:pt>
                <c:pt idx="300">
                  <c:v>316220</c:v>
                </c:pt>
                <c:pt idx="301">
                  <c:v>316400</c:v>
                </c:pt>
                <c:pt idx="302">
                  <c:v>316740</c:v>
                </c:pt>
                <c:pt idx="303">
                  <c:v>316730</c:v>
                </c:pt>
                <c:pt idx="304">
                  <c:v>316930</c:v>
                </c:pt>
                <c:pt idx="305">
                  <c:v>316760</c:v>
                </c:pt>
                <c:pt idx="306">
                  <c:v>314910</c:v>
                </c:pt>
                <c:pt idx="307">
                  <c:v>315240</c:v>
                </c:pt>
                <c:pt idx="308">
                  <c:v>315130</c:v>
                </c:pt>
                <c:pt idx="309">
                  <c:v>316300</c:v>
                </c:pt>
                <c:pt idx="310">
                  <c:v>316240</c:v>
                </c:pt>
                <c:pt idx="311">
                  <c:v>316230</c:v>
                </c:pt>
                <c:pt idx="312">
                  <c:v>316440</c:v>
                </c:pt>
                <c:pt idx="313">
                  <c:v>317010</c:v>
                </c:pt>
                <c:pt idx="314">
                  <c:v>316970</c:v>
                </c:pt>
                <c:pt idx="315">
                  <c:v>317310</c:v>
                </c:pt>
                <c:pt idx="316">
                  <c:v>317130</c:v>
                </c:pt>
                <c:pt idx="317">
                  <c:v>316370</c:v>
                </c:pt>
                <c:pt idx="318">
                  <c:v>316790</c:v>
                </c:pt>
                <c:pt idx="319">
                  <c:v>316720</c:v>
                </c:pt>
                <c:pt idx="320">
                  <c:v>318180</c:v>
                </c:pt>
                <c:pt idx="321">
                  <c:v>318040</c:v>
                </c:pt>
                <c:pt idx="322">
                  <c:v>318090</c:v>
                </c:pt>
                <c:pt idx="323">
                  <c:v>317980</c:v>
                </c:pt>
                <c:pt idx="324">
                  <c:v>318950</c:v>
                </c:pt>
                <c:pt idx="325">
                  <c:v>318940</c:v>
                </c:pt>
                <c:pt idx="326">
                  <c:v>319480</c:v>
                </c:pt>
                <c:pt idx="327">
                  <c:v>319090</c:v>
                </c:pt>
                <c:pt idx="328">
                  <c:v>320390</c:v>
                </c:pt>
                <c:pt idx="329">
                  <c:v>320410</c:v>
                </c:pt>
                <c:pt idx="330">
                  <c:v>320410</c:v>
                </c:pt>
                <c:pt idx="331">
                  <c:v>320400</c:v>
                </c:pt>
                <c:pt idx="332">
                  <c:v>320410</c:v>
                </c:pt>
                <c:pt idx="333">
                  <c:v>320430</c:v>
                </c:pt>
                <c:pt idx="334">
                  <c:v>320440</c:v>
                </c:pt>
                <c:pt idx="335">
                  <c:v>320490</c:v>
                </c:pt>
                <c:pt idx="336">
                  <c:v>320440</c:v>
                </c:pt>
                <c:pt idx="337">
                  <c:v>320520</c:v>
                </c:pt>
                <c:pt idx="338">
                  <c:v>320470</c:v>
                </c:pt>
                <c:pt idx="339">
                  <c:v>320350</c:v>
                </c:pt>
                <c:pt idx="340">
                  <c:v>320350</c:v>
                </c:pt>
                <c:pt idx="341">
                  <c:v>320290</c:v>
                </c:pt>
                <c:pt idx="342">
                  <c:v>320340</c:v>
                </c:pt>
                <c:pt idx="343">
                  <c:v>320360</c:v>
                </c:pt>
                <c:pt idx="344">
                  <c:v>320410</c:v>
                </c:pt>
                <c:pt idx="345">
                  <c:v>320410</c:v>
                </c:pt>
                <c:pt idx="346">
                  <c:v>320350</c:v>
                </c:pt>
                <c:pt idx="347">
                  <c:v>320420</c:v>
                </c:pt>
                <c:pt idx="348">
                  <c:v>320380</c:v>
                </c:pt>
                <c:pt idx="349">
                  <c:v>320400</c:v>
                </c:pt>
                <c:pt idx="350">
                  <c:v>322650</c:v>
                </c:pt>
                <c:pt idx="351">
                  <c:v>322620</c:v>
                </c:pt>
                <c:pt idx="352">
                  <c:v>322640</c:v>
                </c:pt>
                <c:pt idx="353">
                  <c:v>322740</c:v>
                </c:pt>
                <c:pt idx="354">
                  <c:v>322710</c:v>
                </c:pt>
                <c:pt idx="355">
                  <c:v>322640</c:v>
                </c:pt>
                <c:pt idx="356">
                  <c:v>322700</c:v>
                </c:pt>
                <c:pt idx="357">
                  <c:v>322700</c:v>
                </c:pt>
                <c:pt idx="358">
                  <c:v>322770</c:v>
                </c:pt>
                <c:pt idx="359">
                  <c:v>322790</c:v>
                </c:pt>
                <c:pt idx="360">
                  <c:v>322770</c:v>
                </c:pt>
                <c:pt idx="361">
                  <c:v>321110</c:v>
                </c:pt>
                <c:pt idx="362">
                  <c:v>321060</c:v>
                </c:pt>
                <c:pt idx="363">
                  <c:v>321120</c:v>
                </c:pt>
                <c:pt idx="364">
                  <c:v>321110</c:v>
                </c:pt>
                <c:pt idx="365">
                  <c:v>321180</c:v>
                </c:pt>
                <c:pt idx="366">
                  <c:v>321210</c:v>
                </c:pt>
                <c:pt idx="367">
                  <c:v>321110</c:v>
                </c:pt>
                <c:pt idx="368">
                  <c:v>321240</c:v>
                </c:pt>
                <c:pt idx="369">
                  <c:v>321190</c:v>
                </c:pt>
                <c:pt idx="370">
                  <c:v>321210</c:v>
                </c:pt>
                <c:pt idx="371">
                  <c:v>321240</c:v>
                </c:pt>
                <c:pt idx="372">
                  <c:v>311820</c:v>
                </c:pt>
                <c:pt idx="373">
                  <c:v>311560</c:v>
                </c:pt>
                <c:pt idx="374">
                  <c:v>315110</c:v>
                </c:pt>
                <c:pt idx="375">
                  <c:v>315810</c:v>
                </c:pt>
                <c:pt idx="376">
                  <c:v>316040</c:v>
                </c:pt>
                <c:pt idx="377">
                  <c:v>315580</c:v>
                </c:pt>
                <c:pt idx="378">
                  <c:v>316730</c:v>
                </c:pt>
                <c:pt idx="379">
                  <c:v>319000</c:v>
                </c:pt>
                <c:pt idx="380">
                  <c:v>318950</c:v>
                </c:pt>
                <c:pt idx="381">
                  <c:v>320300</c:v>
                </c:pt>
                <c:pt idx="382">
                  <c:v>319540</c:v>
                </c:pt>
                <c:pt idx="383">
                  <c:v>311870</c:v>
                </c:pt>
                <c:pt idx="384">
                  <c:v>312950</c:v>
                </c:pt>
                <c:pt idx="385">
                  <c:v>316650</c:v>
                </c:pt>
                <c:pt idx="386">
                  <c:v>317350</c:v>
                </c:pt>
                <c:pt idx="387">
                  <c:v>317540</c:v>
                </c:pt>
                <c:pt idx="388">
                  <c:v>317130</c:v>
                </c:pt>
                <c:pt idx="389">
                  <c:v>318360</c:v>
                </c:pt>
                <c:pt idx="390">
                  <c:v>320660</c:v>
                </c:pt>
                <c:pt idx="391">
                  <c:v>320680</c:v>
                </c:pt>
                <c:pt idx="392">
                  <c:v>322120</c:v>
                </c:pt>
                <c:pt idx="393">
                  <c:v>321220</c:v>
                </c:pt>
                <c:pt idx="394">
                  <c:v>311500</c:v>
                </c:pt>
                <c:pt idx="395">
                  <c:v>312920</c:v>
                </c:pt>
                <c:pt idx="396">
                  <c:v>316620</c:v>
                </c:pt>
                <c:pt idx="397">
                  <c:v>317430</c:v>
                </c:pt>
                <c:pt idx="398">
                  <c:v>317630</c:v>
                </c:pt>
                <c:pt idx="399">
                  <c:v>317170</c:v>
                </c:pt>
                <c:pt idx="400">
                  <c:v>318440</c:v>
                </c:pt>
                <c:pt idx="401">
                  <c:v>320960</c:v>
                </c:pt>
                <c:pt idx="402">
                  <c:v>320880</c:v>
                </c:pt>
                <c:pt idx="403">
                  <c:v>322490</c:v>
                </c:pt>
                <c:pt idx="404">
                  <c:v>321480</c:v>
                </c:pt>
                <c:pt idx="405">
                  <c:v>316890</c:v>
                </c:pt>
                <c:pt idx="406">
                  <c:v>317280</c:v>
                </c:pt>
                <c:pt idx="407">
                  <c:v>317190</c:v>
                </c:pt>
                <c:pt idx="408">
                  <c:v>318420</c:v>
                </c:pt>
                <c:pt idx="409">
                  <c:v>318450</c:v>
                </c:pt>
                <c:pt idx="410">
                  <c:v>318350</c:v>
                </c:pt>
                <c:pt idx="411">
                  <c:v>318650</c:v>
                </c:pt>
                <c:pt idx="412">
                  <c:v>319320</c:v>
                </c:pt>
                <c:pt idx="413">
                  <c:v>319280</c:v>
                </c:pt>
                <c:pt idx="414">
                  <c:v>319620</c:v>
                </c:pt>
                <c:pt idx="415">
                  <c:v>319400</c:v>
                </c:pt>
                <c:pt idx="416">
                  <c:v>317760</c:v>
                </c:pt>
                <c:pt idx="417">
                  <c:v>318490</c:v>
                </c:pt>
                <c:pt idx="418">
                  <c:v>318370</c:v>
                </c:pt>
                <c:pt idx="419">
                  <c:v>320220</c:v>
                </c:pt>
                <c:pt idx="420">
                  <c:v>320690</c:v>
                </c:pt>
                <c:pt idx="421">
                  <c:v>320510</c:v>
                </c:pt>
                <c:pt idx="422">
                  <c:v>321100</c:v>
                </c:pt>
                <c:pt idx="423">
                  <c:v>322280</c:v>
                </c:pt>
                <c:pt idx="424">
                  <c:v>322220</c:v>
                </c:pt>
                <c:pt idx="425">
                  <c:v>322980</c:v>
                </c:pt>
                <c:pt idx="426">
                  <c:v>322490</c:v>
                </c:pt>
                <c:pt idx="427">
                  <c:v>318480</c:v>
                </c:pt>
                <c:pt idx="428">
                  <c:v>318750</c:v>
                </c:pt>
                <c:pt idx="429">
                  <c:v>318730</c:v>
                </c:pt>
                <c:pt idx="430">
                  <c:v>319360</c:v>
                </c:pt>
                <c:pt idx="431">
                  <c:v>319540</c:v>
                </c:pt>
                <c:pt idx="432">
                  <c:v>319510</c:v>
                </c:pt>
                <c:pt idx="433">
                  <c:v>319700</c:v>
                </c:pt>
                <c:pt idx="434">
                  <c:v>320180</c:v>
                </c:pt>
                <c:pt idx="435">
                  <c:v>320090</c:v>
                </c:pt>
                <c:pt idx="436">
                  <c:v>320400</c:v>
                </c:pt>
                <c:pt idx="437">
                  <c:v>320200</c:v>
                </c:pt>
                <c:pt idx="438">
                  <c:v>317740</c:v>
                </c:pt>
                <c:pt idx="439">
                  <c:v>318200</c:v>
                </c:pt>
                <c:pt idx="440">
                  <c:v>318100</c:v>
                </c:pt>
                <c:pt idx="441">
                  <c:v>319200</c:v>
                </c:pt>
                <c:pt idx="442">
                  <c:v>319450</c:v>
                </c:pt>
                <c:pt idx="443">
                  <c:v>319500</c:v>
                </c:pt>
                <c:pt idx="444">
                  <c:v>319760</c:v>
                </c:pt>
                <c:pt idx="445">
                  <c:v>320480</c:v>
                </c:pt>
                <c:pt idx="446">
                  <c:v>320410</c:v>
                </c:pt>
                <c:pt idx="447">
                  <c:v>320950</c:v>
                </c:pt>
                <c:pt idx="448">
                  <c:v>320630</c:v>
                </c:pt>
                <c:pt idx="449">
                  <c:v>319610</c:v>
                </c:pt>
                <c:pt idx="450">
                  <c:v>320040</c:v>
                </c:pt>
                <c:pt idx="451">
                  <c:v>320000</c:v>
                </c:pt>
                <c:pt idx="452">
                  <c:v>321380</c:v>
                </c:pt>
                <c:pt idx="453">
                  <c:v>321660</c:v>
                </c:pt>
                <c:pt idx="454">
                  <c:v>321760</c:v>
                </c:pt>
                <c:pt idx="455">
                  <c:v>321600</c:v>
                </c:pt>
                <c:pt idx="456">
                  <c:v>322960</c:v>
                </c:pt>
                <c:pt idx="457">
                  <c:v>322950</c:v>
                </c:pt>
                <c:pt idx="458">
                  <c:v>323470</c:v>
                </c:pt>
                <c:pt idx="459">
                  <c:v>323140</c:v>
                </c:pt>
                <c:pt idx="460">
                  <c:v>324630</c:v>
                </c:pt>
                <c:pt idx="461">
                  <c:v>324690</c:v>
                </c:pt>
                <c:pt idx="462">
                  <c:v>324650</c:v>
                </c:pt>
                <c:pt idx="463">
                  <c:v>324690</c:v>
                </c:pt>
                <c:pt idx="464">
                  <c:v>324740</c:v>
                </c:pt>
                <c:pt idx="465">
                  <c:v>324670</c:v>
                </c:pt>
                <c:pt idx="466">
                  <c:v>324680</c:v>
                </c:pt>
                <c:pt idx="467">
                  <c:v>324680</c:v>
                </c:pt>
                <c:pt idx="468">
                  <c:v>324710</c:v>
                </c:pt>
                <c:pt idx="469">
                  <c:v>324700</c:v>
                </c:pt>
                <c:pt idx="470">
                  <c:v>324690</c:v>
                </c:pt>
                <c:pt idx="471">
                  <c:v>324580</c:v>
                </c:pt>
                <c:pt idx="472">
                  <c:v>324580</c:v>
                </c:pt>
                <c:pt idx="473">
                  <c:v>324530</c:v>
                </c:pt>
                <c:pt idx="474">
                  <c:v>324600</c:v>
                </c:pt>
                <c:pt idx="475">
                  <c:v>324580</c:v>
                </c:pt>
                <c:pt idx="476">
                  <c:v>324600</c:v>
                </c:pt>
                <c:pt idx="477">
                  <c:v>324630</c:v>
                </c:pt>
                <c:pt idx="478">
                  <c:v>324640</c:v>
                </c:pt>
                <c:pt idx="479">
                  <c:v>324620</c:v>
                </c:pt>
                <c:pt idx="480">
                  <c:v>324700</c:v>
                </c:pt>
                <c:pt idx="481">
                  <c:v>324650</c:v>
                </c:pt>
                <c:pt idx="482">
                  <c:v>327420</c:v>
                </c:pt>
                <c:pt idx="483">
                  <c:v>327380</c:v>
                </c:pt>
                <c:pt idx="484">
                  <c:v>327340</c:v>
                </c:pt>
                <c:pt idx="485">
                  <c:v>327460</c:v>
                </c:pt>
                <c:pt idx="486">
                  <c:v>327510</c:v>
                </c:pt>
                <c:pt idx="487">
                  <c:v>327470</c:v>
                </c:pt>
                <c:pt idx="488">
                  <c:v>327460</c:v>
                </c:pt>
                <c:pt idx="489">
                  <c:v>327540</c:v>
                </c:pt>
                <c:pt idx="490">
                  <c:v>327510</c:v>
                </c:pt>
                <c:pt idx="491">
                  <c:v>327570</c:v>
                </c:pt>
                <c:pt idx="492">
                  <c:v>327590</c:v>
                </c:pt>
                <c:pt idx="493">
                  <c:v>325600</c:v>
                </c:pt>
                <c:pt idx="494">
                  <c:v>325580</c:v>
                </c:pt>
                <c:pt idx="495">
                  <c:v>325600</c:v>
                </c:pt>
                <c:pt idx="496">
                  <c:v>325660</c:v>
                </c:pt>
                <c:pt idx="497">
                  <c:v>325480</c:v>
                </c:pt>
                <c:pt idx="498">
                  <c:v>325640</c:v>
                </c:pt>
                <c:pt idx="499">
                  <c:v>325560</c:v>
                </c:pt>
                <c:pt idx="500">
                  <c:v>325640</c:v>
                </c:pt>
                <c:pt idx="501">
                  <c:v>325580</c:v>
                </c:pt>
                <c:pt idx="502">
                  <c:v>325640</c:v>
                </c:pt>
                <c:pt idx="503">
                  <c:v>325600</c:v>
                </c:pt>
                <c:pt idx="504">
                  <c:v>308440</c:v>
                </c:pt>
                <c:pt idx="505">
                  <c:v>308140</c:v>
                </c:pt>
                <c:pt idx="506">
                  <c:v>313360</c:v>
                </c:pt>
                <c:pt idx="507">
                  <c:v>315190</c:v>
                </c:pt>
                <c:pt idx="508">
                  <c:v>314730</c:v>
                </c:pt>
                <c:pt idx="509">
                  <c:v>314100</c:v>
                </c:pt>
                <c:pt idx="510">
                  <c:v>315800</c:v>
                </c:pt>
                <c:pt idx="511">
                  <c:v>319080</c:v>
                </c:pt>
                <c:pt idx="512">
                  <c:v>319050</c:v>
                </c:pt>
                <c:pt idx="513">
                  <c:v>321180</c:v>
                </c:pt>
                <c:pt idx="514">
                  <c:v>319810</c:v>
                </c:pt>
                <c:pt idx="515">
                  <c:v>308070</c:v>
                </c:pt>
                <c:pt idx="516">
                  <c:v>309810</c:v>
                </c:pt>
                <c:pt idx="517">
                  <c:v>315240</c:v>
                </c:pt>
                <c:pt idx="518">
                  <c:v>317180</c:v>
                </c:pt>
                <c:pt idx="519">
                  <c:v>316660</c:v>
                </c:pt>
                <c:pt idx="520">
                  <c:v>316020</c:v>
                </c:pt>
                <c:pt idx="521">
                  <c:v>317750</c:v>
                </c:pt>
                <c:pt idx="522">
                  <c:v>321250</c:v>
                </c:pt>
                <c:pt idx="523">
                  <c:v>321150</c:v>
                </c:pt>
                <c:pt idx="524">
                  <c:v>323290</c:v>
                </c:pt>
                <c:pt idx="525">
                  <c:v>322040</c:v>
                </c:pt>
                <c:pt idx="526">
                  <c:v>307720</c:v>
                </c:pt>
                <c:pt idx="527">
                  <c:v>309820</c:v>
                </c:pt>
                <c:pt idx="528">
                  <c:v>315260</c:v>
                </c:pt>
                <c:pt idx="529">
                  <c:v>317310</c:v>
                </c:pt>
                <c:pt idx="530">
                  <c:v>316730</c:v>
                </c:pt>
                <c:pt idx="531">
                  <c:v>316070</c:v>
                </c:pt>
                <c:pt idx="532">
                  <c:v>317930</c:v>
                </c:pt>
                <c:pt idx="533">
                  <c:v>321590</c:v>
                </c:pt>
                <c:pt idx="534">
                  <c:v>321550</c:v>
                </c:pt>
                <c:pt idx="535">
                  <c:v>323860</c:v>
                </c:pt>
                <c:pt idx="536">
                  <c:v>322480</c:v>
                </c:pt>
                <c:pt idx="537">
                  <c:v>315450</c:v>
                </c:pt>
                <c:pt idx="538">
                  <c:v>316020</c:v>
                </c:pt>
                <c:pt idx="539">
                  <c:v>315860</c:v>
                </c:pt>
                <c:pt idx="540">
                  <c:v>317810</c:v>
                </c:pt>
                <c:pt idx="541">
                  <c:v>317720</c:v>
                </c:pt>
                <c:pt idx="542">
                  <c:v>317530</c:v>
                </c:pt>
                <c:pt idx="543">
                  <c:v>318020</c:v>
                </c:pt>
                <c:pt idx="544">
                  <c:v>318920</c:v>
                </c:pt>
                <c:pt idx="545">
                  <c:v>318900</c:v>
                </c:pt>
                <c:pt idx="546">
                  <c:v>319500</c:v>
                </c:pt>
                <c:pt idx="547">
                  <c:v>319090</c:v>
                </c:pt>
                <c:pt idx="548">
                  <c:v>318170</c:v>
                </c:pt>
                <c:pt idx="549">
                  <c:v>318850</c:v>
                </c:pt>
                <c:pt idx="550">
                  <c:v>318710</c:v>
                </c:pt>
                <c:pt idx="551">
                  <c:v>320530</c:v>
                </c:pt>
                <c:pt idx="552">
                  <c:v>321060</c:v>
                </c:pt>
                <c:pt idx="553">
                  <c:v>320830</c:v>
                </c:pt>
                <c:pt idx="554">
                  <c:v>321440</c:v>
                </c:pt>
                <c:pt idx="555">
                  <c:v>322610</c:v>
                </c:pt>
                <c:pt idx="556">
                  <c:v>322540</c:v>
                </c:pt>
                <c:pt idx="557">
                  <c:v>323280</c:v>
                </c:pt>
                <c:pt idx="558">
                  <c:v>322820</c:v>
                </c:pt>
                <c:pt idx="559">
                  <c:v>317690</c:v>
                </c:pt>
                <c:pt idx="560">
                  <c:v>318040</c:v>
                </c:pt>
                <c:pt idx="561">
                  <c:v>317960</c:v>
                </c:pt>
                <c:pt idx="562">
                  <c:v>318930</c:v>
                </c:pt>
                <c:pt idx="563">
                  <c:v>319280</c:v>
                </c:pt>
                <c:pt idx="564">
                  <c:v>319080</c:v>
                </c:pt>
                <c:pt idx="565">
                  <c:v>319400</c:v>
                </c:pt>
                <c:pt idx="566">
                  <c:v>319990</c:v>
                </c:pt>
                <c:pt idx="567">
                  <c:v>319920</c:v>
                </c:pt>
                <c:pt idx="568">
                  <c:v>320440</c:v>
                </c:pt>
                <c:pt idx="569">
                  <c:v>320150</c:v>
                </c:pt>
                <c:pt idx="570">
                  <c:v>316540</c:v>
                </c:pt>
                <c:pt idx="571">
                  <c:v>317070</c:v>
                </c:pt>
                <c:pt idx="572">
                  <c:v>316990</c:v>
                </c:pt>
                <c:pt idx="573">
                  <c:v>318690</c:v>
                </c:pt>
                <c:pt idx="574">
                  <c:v>319250</c:v>
                </c:pt>
                <c:pt idx="575">
                  <c:v>319110</c:v>
                </c:pt>
                <c:pt idx="576">
                  <c:v>319470</c:v>
                </c:pt>
                <c:pt idx="577">
                  <c:v>320500</c:v>
                </c:pt>
                <c:pt idx="578">
                  <c:v>320470</c:v>
                </c:pt>
                <c:pt idx="579">
                  <c:v>321160</c:v>
                </c:pt>
                <c:pt idx="580">
                  <c:v>320720</c:v>
                </c:pt>
                <c:pt idx="581">
                  <c:v>318870</c:v>
                </c:pt>
                <c:pt idx="582">
                  <c:v>319590</c:v>
                </c:pt>
                <c:pt idx="583">
                  <c:v>319460</c:v>
                </c:pt>
                <c:pt idx="584">
                  <c:v>321610</c:v>
                </c:pt>
                <c:pt idx="585">
                  <c:v>322260</c:v>
                </c:pt>
                <c:pt idx="586">
                  <c:v>322100</c:v>
                </c:pt>
                <c:pt idx="587">
                  <c:v>321820</c:v>
                </c:pt>
                <c:pt idx="588">
                  <c:v>323890</c:v>
                </c:pt>
                <c:pt idx="589">
                  <c:v>323840</c:v>
                </c:pt>
                <c:pt idx="590">
                  <c:v>324670</c:v>
                </c:pt>
                <c:pt idx="591">
                  <c:v>324140</c:v>
                </c:pt>
                <c:pt idx="592">
                  <c:v>326170</c:v>
                </c:pt>
                <c:pt idx="593">
                  <c:v>326110</c:v>
                </c:pt>
                <c:pt idx="594">
                  <c:v>326120</c:v>
                </c:pt>
                <c:pt idx="595">
                  <c:v>326090</c:v>
                </c:pt>
                <c:pt idx="596">
                  <c:v>326220</c:v>
                </c:pt>
                <c:pt idx="597">
                  <c:v>326190</c:v>
                </c:pt>
                <c:pt idx="598">
                  <c:v>326210</c:v>
                </c:pt>
                <c:pt idx="599">
                  <c:v>326190</c:v>
                </c:pt>
                <c:pt idx="600">
                  <c:v>326150</c:v>
                </c:pt>
                <c:pt idx="601">
                  <c:v>326240</c:v>
                </c:pt>
                <c:pt idx="602">
                  <c:v>326250</c:v>
                </c:pt>
                <c:pt idx="603">
                  <c:v>325990</c:v>
                </c:pt>
                <c:pt idx="604">
                  <c:v>326010</c:v>
                </c:pt>
                <c:pt idx="605">
                  <c:v>325990</c:v>
                </c:pt>
                <c:pt idx="606">
                  <c:v>326070</c:v>
                </c:pt>
                <c:pt idx="607">
                  <c:v>326090</c:v>
                </c:pt>
                <c:pt idx="608">
                  <c:v>326090</c:v>
                </c:pt>
                <c:pt idx="609">
                  <c:v>326030</c:v>
                </c:pt>
                <c:pt idx="610">
                  <c:v>326080</c:v>
                </c:pt>
                <c:pt idx="611">
                  <c:v>326050</c:v>
                </c:pt>
                <c:pt idx="612">
                  <c:v>326100</c:v>
                </c:pt>
                <c:pt idx="613">
                  <c:v>326100</c:v>
                </c:pt>
                <c:pt idx="614">
                  <c:v>329800</c:v>
                </c:pt>
                <c:pt idx="615">
                  <c:v>329860</c:v>
                </c:pt>
                <c:pt idx="616">
                  <c:v>329820</c:v>
                </c:pt>
                <c:pt idx="617">
                  <c:v>329940</c:v>
                </c:pt>
                <c:pt idx="618">
                  <c:v>329950</c:v>
                </c:pt>
                <c:pt idx="619">
                  <c:v>329920</c:v>
                </c:pt>
                <c:pt idx="620">
                  <c:v>330000</c:v>
                </c:pt>
                <c:pt idx="621">
                  <c:v>329990</c:v>
                </c:pt>
                <c:pt idx="622">
                  <c:v>330030</c:v>
                </c:pt>
                <c:pt idx="623">
                  <c:v>330020</c:v>
                </c:pt>
                <c:pt idx="624">
                  <c:v>329990</c:v>
                </c:pt>
                <c:pt idx="625">
                  <c:v>327280</c:v>
                </c:pt>
                <c:pt idx="626">
                  <c:v>327290</c:v>
                </c:pt>
                <c:pt idx="627">
                  <c:v>327350</c:v>
                </c:pt>
                <c:pt idx="628">
                  <c:v>327290</c:v>
                </c:pt>
                <c:pt idx="629">
                  <c:v>327290</c:v>
                </c:pt>
                <c:pt idx="630">
                  <c:v>327430</c:v>
                </c:pt>
                <c:pt idx="631">
                  <c:v>327410</c:v>
                </c:pt>
                <c:pt idx="632">
                  <c:v>327420</c:v>
                </c:pt>
                <c:pt idx="633">
                  <c:v>327340</c:v>
                </c:pt>
                <c:pt idx="634">
                  <c:v>327440</c:v>
                </c:pt>
                <c:pt idx="635">
                  <c:v>327430</c:v>
                </c:pt>
                <c:pt idx="636">
                  <c:v>312800</c:v>
                </c:pt>
                <c:pt idx="637">
                  <c:v>312710</c:v>
                </c:pt>
                <c:pt idx="638">
                  <c:v>314560</c:v>
                </c:pt>
                <c:pt idx="639">
                  <c:v>315320</c:v>
                </c:pt>
                <c:pt idx="640">
                  <c:v>315040</c:v>
                </c:pt>
                <c:pt idx="641">
                  <c:v>314790</c:v>
                </c:pt>
                <c:pt idx="642">
                  <c:v>315510</c:v>
                </c:pt>
                <c:pt idx="643">
                  <c:v>316680</c:v>
                </c:pt>
                <c:pt idx="644">
                  <c:v>316760</c:v>
                </c:pt>
                <c:pt idx="645">
                  <c:v>317500</c:v>
                </c:pt>
                <c:pt idx="646">
                  <c:v>317100</c:v>
                </c:pt>
                <c:pt idx="647">
                  <c:v>313030</c:v>
                </c:pt>
                <c:pt idx="648">
                  <c:v>313640</c:v>
                </c:pt>
                <c:pt idx="649">
                  <c:v>315590</c:v>
                </c:pt>
                <c:pt idx="650">
                  <c:v>316230</c:v>
                </c:pt>
                <c:pt idx="651">
                  <c:v>315940</c:v>
                </c:pt>
                <c:pt idx="652">
                  <c:v>315920</c:v>
                </c:pt>
                <c:pt idx="653">
                  <c:v>316580</c:v>
                </c:pt>
                <c:pt idx="654">
                  <c:v>317790</c:v>
                </c:pt>
                <c:pt idx="655">
                  <c:v>317800</c:v>
                </c:pt>
                <c:pt idx="656">
                  <c:v>318540</c:v>
                </c:pt>
                <c:pt idx="657">
                  <c:v>318050</c:v>
                </c:pt>
                <c:pt idx="658">
                  <c:v>312870</c:v>
                </c:pt>
                <c:pt idx="659">
                  <c:v>313540</c:v>
                </c:pt>
                <c:pt idx="660">
                  <c:v>315690</c:v>
                </c:pt>
                <c:pt idx="661">
                  <c:v>316320</c:v>
                </c:pt>
                <c:pt idx="662">
                  <c:v>316030</c:v>
                </c:pt>
                <c:pt idx="663">
                  <c:v>315900</c:v>
                </c:pt>
                <c:pt idx="664">
                  <c:v>316600</c:v>
                </c:pt>
                <c:pt idx="665">
                  <c:v>317840</c:v>
                </c:pt>
                <c:pt idx="666">
                  <c:v>317880</c:v>
                </c:pt>
                <c:pt idx="667">
                  <c:v>318660</c:v>
                </c:pt>
                <c:pt idx="668">
                  <c:v>318220</c:v>
                </c:pt>
                <c:pt idx="669">
                  <c:v>315860</c:v>
                </c:pt>
                <c:pt idx="670">
                  <c:v>316030</c:v>
                </c:pt>
                <c:pt idx="671">
                  <c:v>316010</c:v>
                </c:pt>
                <c:pt idx="672">
                  <c:v>316680</c:v>
                </c:pt>
                <c:pt idx="673">
                  <c:v>316550</c:v>
                </c:pt>
                <c:pt idx="674">
                  <c:v>316530</c:v>
                </c:pt>
                <c:pt idx="675">
                  <c:v>316700</c:v>
                </c:pt>
                <c:pt idx="676">
                  <c:v>317110</c:v>
                </c:pt>
                <c:pt idx="677">
                  <c:v>317080</c:v>
                </c:pt>
                <c:pt idx="678">
                  <c:v>317320</c:v>
                </c:pt>
                <c:pt idx="679">
                  <c:v>317080</c:v>
                </c:pt>
                <c:pt idx="680">
                  <c:v>317010</c:v>
                </c:pt>
                <c:pt idx="681">
                  <c:v>317270</c:v>
                </c:pt>
                <c:pt idx="682">
                  <c:v>317180</c:v>
                </c:pt>
                <c:pt idx="683">
                  <c:v>317910</c:v>
                </c:pt>
                <c:pt idx="684">
                  <c:v>318090</c:v>
                </c:pt>
                <c:pt idx="685">
                  <c:v>318090</c:v>
                </c:pt>
                <c:pt idx="686">
                  <c:v>318180</c:v>
                </c:pt>
                <c:pt idx="687">
                  <c:v>318670</c:v>
                </c:pt>
                <c:pt idx="688">
                  <c:v>318580</c:v>
                </c:pt>
                <c:pt idx="689">
                  <c:v>318900</c:v>
                </c:pt>
                <c:pt idx="690">
                  <c:v>318740</c:v>
                </c:pt>
                <c:pt idx="691">
                  <c:v>316360</c:v>
                </c:pt>
                <c:pt idx="692">
                  <c:v>316770</c:v>
                </c:pt>
                <c:pt idx="693">
                  <c:v>316640</c:v>
                </c:pt>
                <c:pt idx="694">
                  <c:v>317690</c:v>
                </c:pt>
                <c:pt idx="695">
                  <c:v>318110</c:v>
                </c:pt>
                <c:pt idx="696">
                  <c:v>317800</c:v>
                </c:pt>
                <c:pt idx="697">
                  <c:v>318230</c:v>
                </c:pt>
                <c:pt idx="698">
                  <c:v>318700</c:v>
                </c:pt>
                <c:pt idx="699">
                  <c:v>318800</c:v>
                </c:pt>
                <c:pt idx="700">
                  <c:v>319170</c:v>
                </c:pt>
                <c:pt idx="701">
                  <c:v>318840</c:v>
                </c:pt>
                <c:pt idx="702">
                  <c:v>316210</c:v>
                </c:pt>
                <c:pt idx="703">
                  <c:v>316500</c:v>
                </c:pt>
                <c:pt idx="704">
                  <c:v>316470</c:v>
                </c:pt>
                <c:pt idx="705">
                  <c:v>317120</c:v>
                </c:pt>
                <c:pt idx="706">
                  <c:v>317280</c:v>
                </c:pt>
                <c:pt idx="707">
                  <c:v>317230</c:v>
                </c:pt>
                <c:pt idx="708">
                  <c:v>317460</c:v>
                </c:pt>
                <c:pt idx="709">
                  <c:v>317780</c:v>
                </c:pt>
                <c:pt idx="710">
                  <c:v>317710</c:v>
                </c:pt>
                <c:pt idx="711">
                  <c:v>317950</c:v>
                </c:pt>
                <c:pt idx="712">
                  <c:v>317850</c:v>
                </c:pt>
                <c:pt idx="713">
                  <c:v>317330</c:v>
                </c:pt>
                <c:pt idx="714">
                  <c:v>317640</c:v>
                </c:pt>
                <c:pt idx="715">
                  <c:v>317490</c:v>
                </c:pt>
                <c:pt idx="716">
                  <c:v>318440</c:v>
                </c:pt>
                <c:pt idx="717">
                  <c:v>318620</c:v>
                </c:pt>
                <c:pt idx="718">
                  <c:v>318550</c:v>
                </c:pt>
                <c:pt idx="719">
                  <c:v>318480</c:v>
                </c:pt>
                <c:pt idx="720">
                  <c:v>319070</c:v>
                </c:pt>
                <c:pt idx="721">
                  <c:v>319170</c:v>
                </c:pt>
                <c:pt idx="722">
                  <c:v>319480</c:v>
                </c:pt>
                <c:pt idx="723">
                  <c:v>319340</c:v>
                </c:pt>
                <c:pt idx="724">
                  <c:v>320280</c:v>
                </c:pt>
                <c:pt idx="725">
                  <c:v>320160</c:v>
                </c:pt>
                <c:pt idx="726">
                  <c:v>320310</c:v>
                </c:pt>
                <c:pt idx="727">
                  <c:v>320210</c:v>
                </c:pt>
                <c:pt idx="728">
                  <c:v>320190</c:v>
                </c:pt>
                <c:pt idx="729">
                  <c:v>320110</c:v>
                </c:pt>
                <c:pt idx="730">
                  <c:v>320270</c:v>
                </c:pt>
                <c:pt idx="731">
                  <c:v>320250</c:v>
                </c:pt>
                <c:pt idx="732">
                  <c:v>320160</c:v>
                </c:pt>
                <c:pt idx="733">
                  <c:v>320270</c:v>
                </c:pt>
                <c:pt idx="734">
                  <c:v>320240</c:v>
                </c:pt>
                <c:pt idx="735">
                  <c:v>320140</c:v>
                </c:pt>
                <c:pt idx="736">
                  <c:v>320140</c:v>
                </c:pt>
                <c:pt idx="737">
                  <c:v>320140</c:v>
                </c:pt>
                <c:pt idx="738">
                  <c:v>320120</c:v>
                </c:pt>
                <c:pt idx="739">
                  <c:v>320170</c:v>
                </c:pt>
                <c:pt idx="740">
                  <c:v>320290</c:v>
                </c:pt>
                <c:pt idx="741">
                  <c:v>320130</c:v>
                </c:pt>
                <c:pt idx="742">
                  <c:v>320300</c:v>
                </c:pt>
                <c:pt idx="743">
                  <c:v>320170</c:v>
                </c:pt>
                <c:pt idx="744">
                  <c:v>320200</c:v>
                </c:pt>
                <c:pt idx="745">
                  <c:v>320210</c:v>
                </c:pt>
                <c:pt idx="746">
                  <c:v>321760</c:v>
                </c:pt>
                <c:pt idx="747">
                  <c:v>321820</c:v>
                </c:pt>
                <c:pt idx="748">
                  <c:v>321850</c:v>
                </c:pt>
                <c:pt idx="749">
                  <c:v>321950</c:v>
                </c:pt>
                <c:pt idx="750">
                  <c:v>321930</c:v>
                </c:pt>
                <c:pt idx="751">
                  <c:v>321830</c:v>
                </c:pt>
                <c:pt idx="752">
                  <c:v>321760</c:v>
                </c:pt>
                <c:pt idx="753">
                  <c:v>321860</c:v>
                </c:pt>
                <c:pt idx="754">
                  <c:v>321890</c:v>
                </c:pt>
                <c:pt idx="755">
                  <c:v>321910</c:v>
                </c:pt>
                <c:pt idx="756">
                  <c:v>321850</c:v>
                </c:pt>
                <c:pt idx="757">
                  <c:v>320650</c:v>
                </c:pt>
                <c:pt idx="758">
                  <c:v>320780</c:v>
                </c:pt>
                <c:pt idx="759">
                  <c:v>320720</c:v>
                </c:pt>
                <c:pt idx="760">
                  <c:v>320750</c:v>
                </c:pt>
                <c:pt idx="761">
                  <c:v>320790</c:v>
                </c:pt>
                <c:pt idx="762">
                  <c:v>320830</c:v>
                </c:pt>
                <c:pt idx="763">
                  <c:v>320690</c:v>
                </c:pt>
                <c:pt idx="764">
                  <c:v>320810</c:v>
                </c:pt>
                <c:pt idx="765">
                  <c:v>320760</c:v>
                </c:pt>
                <c:pt idx="766">
                  <c:v>320760</c:v>
                </c:pt>
                <c:pt idx="767">
                  <c:v>320820</c:v>
                </c:pt>
                <c:pt idx="768">
                  <c:v>310910</c:v>
                </c:pt>
                <c:pt idx="769">
                  <c:v>310720</c:v>
                </c:pt>
                <c:pt idx="770">
                  <c:v>313840</c:v>
                </c:pt>
                <c:pt idx="771">
                  <c:v>314940</c:v>
                </c:pt>
                <c:pt idx="772">
                  <c:v>314470</c:v>
                </c:pt>
                <c:pt idx="773">
                  <c:v>314620</c:v>
                </c:pt>
                <c:pt idx="774">
                  <c:v>315370</c:v>
                </c:pt>
                <c:pt idx="775">
                  <c:v>317270</c:v>
                </c:pt>
                <c:pt idx="776">
                  <c:v>317350</c:v>
                </c:pt>
                <c:pt idx="777">
                  <c:v>318560</c:v>
                </c:pt>
                <c:pt idx="778">
                  <c:v>317780</c:v>
                </c:pt>
                <c:pt idx="779">
                  <c:v>310980</c:v>
                </c:pt>
                <c:pt idx="780">
                  <c:v>312000</c:v>
                </c:pt>
                <c:pt idx="781">
                  <c:v>315220</c:v>
                </c:pt>
                <c:pt idx="782">
                  <c:v>316440</c:v>
                </c:pt>
                <c:pt idx="783">
                  <c:v>315880</c:v>
                </c:pt>
                <c:pt idx="784">
                  <c:v>316110</c:v>
                </c:pt>
                <c:pt idx="785">
                  <c:v>316770</c:v>
                </c:pt>
                <c:pt idx="786">
                  <c:v>318920</c:v>
                </c:pt>
                <c:pt idx="787">
                  <c:v>318790</c:v>
                </c:pt>
                <c:pt idx="788">
                  <c:v>320220</c:v>
                </c:pt>
                <c:pt idx="789">
                  <c:v>319280</c:v>
                </c:pt>
                <c:pt idx="790">
                  <c:v>310680</c:v>
                </c:pt>
                <c:pt idx="791">
                  <c:v>311940</c:v>
                </c:pt>
                <c:pt idx="792">
                  <c:v>315260</c:v>
                </c:pt>
                <c:pt idx="793">
                  <c:v>316490</c:v>
                </c:pt>
                <c:pt idx="794">
                  <c:v>315890</c:v>
                </c:pt>
                <c:pt idx="795">
                  <c:v>316160</c:v>
                </c:pt>
                <c:pt idx="796">
                  <c:v>316850</c:v>
                </c:pt>
                <c:pt idx="797">
                  <c:v>319060</c:v>
                </c:pt>
                <c:pt idx="798">
                  <c:v>319070</c:v>
                </c:pt>
                <c:pt idx="799">
                  <c:v>320440</c:v>
                </c:pt>
                <c:pt idx="800">
                  <c:v>319560</c:v>
                </c:pt>
                <c:pt idx="801">
                  <c:v>315450</c:v>
                </c:pt>
                <c:pt idx="802">
                  <c:v>315850</c:v>
                </c:pt>
                <c:pt idx="803">
                  <c:v>315790</c:v>
                </c:pt>
                <c:pt idx="804">
                  <c:v>316930</c:v>
                </c:pt>
                <c:pt idx="805">
                  <c:v>316830</c:v>
                </c:pt>
                <c:pt idx="806">
                  <c:v>316850</c:v>
                </c:pt>
                <c:pt idx="807">
                  <c:v>317120</c:v>
                </c:pt>
                <c:pt idx="808">
                  <c:v>317660</c:v>
                </c:pt>
                <c:pt idx="809">
                  <c:v>317630</c:v>
                </c:pt>
                <c:pt idx="810">
                  <c:v>317990</c:v>
                </c:pt>
                <c:pt idx="811">
                  <c:v>317780</c:v>
                </c:pt>
                <c:pt idx="812">
                  <c:v>317440</c:v>
                </c:pt>
                <c:pt idx="813">
                  <c:v>317890</c:v>
                </c:pt>
                <c:pt idx="814">
                  <c:v>317860</c:v>
                </c:pt>
                <c:pt idx="815">
                  <c:v>318910</c:v>
                </c:pt>
                <c:pt idx="816">
                  <c:v>319130</c:v>
                </c:pt>
                <c:pt idx="817">
                  <c:v>319260</c:v>
                </c:pt>
                <c:pt idx="818">
                  <c:v>319430</c:v>
                </c:pt>
                <c:pt idx="819">
                  <c:v>320180</c:v>
                </c:pt>
                <c:pt idx="820">
                  <c:v>320130</c:v>
                </c:pt>
                <c:pt idx="821">
                  <c:v>320600</c:v>
                </c:pt>
                <c:pt idx="822">
                  <c:v>320310</c:v>
                </c:pt>
                <c:pt idx="823">
                  <c:v>316380</c:v>
                </c:pt>
                <c:pt idx="824">
                  <c:v>316910</c:v>
                </c:pt>
                <c:pt idx="825">
                  <c:v>316850</c:v>
                </c:pt>
                <c:pt idx="826">
                  <c:v>318490</c:v>
                </c:pt>
                <c:pt idx="827">
                  <c:v>319130</c:v>
                </c:pt>
                <c:pt idx="828">
                  <c:v>318950</c:v>
                </c:pt>
                <c:pt idx="829">
                  <c:v>319290</c:v>
                </c:pt>
                <c:pt idx="830">
                  <c:v>320390</c:v>
                </c:pt>
                <c:pt idx="831">
                  <c:v>320330</c:v>
                </c:pt>
                <c:pt idx="832">
                  <c:v>320960</c:v>
                </c:pt>
                <c:pt idx="833">
                  <c:v>320520</c:v>
                </c:pt>
                <c:pt idx="834">
                  <c:v>316960</c:v>
                </c:pt>
                <c:pt idx="835">
                  <c:v>317250</c:v>
                </c:pt>
                <c:pt idx="836">
                  <c:v>317170</c:v>
                </c:pt>
                <c:pt idx="837">
                  <c:v>317770</c:v>
                </c:pt>
                <c:pt idx="838">
                  <c:v>317930</c:v>
                </c:pt>
                <c:pt idx="839">
                  <c:v>317820</c:v>
                </c:pt>
                <c:pt idx="840">
                  <c:v>317980</c:v>
                </c:pt>
                <c:pt idx="841">
                  <c:v>318450</c:v>
                </c:pt>
                <c:pt idx="842">
                  <c:v>318420</c:v>
                </c:pt>
                <c:pt idx="843">
                  <c:v>318690</c:v>
                </c:pt>
                <c:pt idx="844">
                  <c:v>318460</c:v>
                </c:pt>
                <c:pt idx="845">
                  <c:v>317910</c:v>
                </c:pt>
                <c:pt idx="846">
                  <c:v>318430</c:v>
                </c:pt>
                <c:pt idx="847">
                  <c:v>318280</c:v>
                </c:pt>
                <c:pt idx="848">
                  <c:v>319570</c:v>
                </c:pt>
                <c:pt idx="849">
                  <c:v>320000</c:v>
                </c:pt>
                <c:pt idx="850">
                  <c:v>319810</c:v>
                </c:pt>
                <c:pt idx="851">
                  <c:v>319970</c:v>
                </c:pt>
                <c:pt idx="852">
                  <c:v>320930</c:v>
                </c:pt>
                <c:pt idx="853">
                  <c:v>320950</c:v>
                </c:pt>
                <c:pt idx="854">
                  <c:v>321480</c:v>
                </c:pt>
                <c:pt idx="855">
                  <c:v>321150</c:v>
                </c:pt>
                <c:pt idx="856">
                  <c:v>322580</c:v>
                </c:pt>
                <c:pt idx="857">
                  <c:v>322550</c:v>
                </c:pt>
                <c:pt idx="858">
                  <c:v>322600</c:v>
                </c:pt>
                <c:pt idx="859">
                  <c:v>322610</c:v>
                </c:pt>
                <c:pt idx="860">
                  <c:v>322490</c:v>
                </c:pt>
                <c:pt idx="861">
                  <c:v>322610</c:v>
                </c:pt>
                <c:pt idx="862">
                  <c:v>322610</c:v>
                </c:pt>
                <c:pt idx="863">
                  <c:v>322550</c:v>
                </c:pt>
                <c:pt idx="864">
                  <c:v>322630</c:v>
                </c:pt>
                <c:pt idx="865">
                  <c:v>322620</c:v>
                </c:pt>
                <c:pt idx="866">
                  <c:v>322520</c:v>
                </c:pt>
                <c:pt idx="867">
                  <c:v>322490</c:v>
                </c:pt>
                <c:pt idx="868">
                  <c:v>322410</c:v>
                </c:pt>
                <c:pt idx="869">
                  <c:v>322430</c:v>
                </c:pt>
                <c:pt idx="870">
                  <c:v>322500</c:v>
                </c:pt>
                <c:pt idx="871">
                  <c:v>322470</c:v>
                </c:pt>
                <c:pt idx="872">
                  <c:v>322450</c:v>
                </c:pt>
                <c:pt idx="873">
                  <c:v>322480</c:v>
                </c:pt>
                <c:pt idx="874">
                  <c:v>322470</c:v>
                </c:pt>
                <c:pt idx="875">
                  <c:v>322500</c:v>
                </c:pt>
                <c:pt idx="876">
                  <c:v>322490</c:v>
                </c:pt>
                <c:pt idx="877">
                  <c:v>322510</c:v>
                </c:pt>
                <c:pt idx="878">
                  <c:v>325020</c:v>
                </c:pt>
                <c:pt idx="879">
                  <c:v>325010</c:v>
                </c:pt>
                <c:pt idx="880">
                  <c:v>325020</c:v>
                </c:pt>
                <c:pt idx="881">
                  <c:v>325040</c:v>
                </c:pt>
                <c:pt idx="882">
                  <c:v>325070</c:v>
                </c:pt>
                <c:pt idx="883">
                  <c:v>325000</c:v>
                </c:pt>
                <c:pt idx="884">
                  <c:v>325140</c:v>
                </c:pt>
                <c:pt idx="885">
                  <c:v>325150</c:v>
                </c:pt>
                <c:pt idx="886">
                  <c:v>325150</c:v>
                </c:pt>
                <c:pt idx="887">
                  <c:v>325170</c:v>
                </c:pt>
                <c:pt idx="888">
                  <c:v>325140</c:v>
                </c:pt>
                <c:pt idx="889">
                  <c:v>323390</c:v>
                </c:pt>
                <c:pt idx="890">
                  <c:v>323330</c:v>
                </c:pt>
                <c:pt idx="891">
                  <c:v>323410</c:v>
                </c:pt>
                <c:pt idx="892">
                  <c:v>323370</c:v>
                </c:pt>
                <c:pt idx="893">
                  <c:v>323430</c:v>
                </c:pt>
                <c:pt idx="894">
                  <c:v>323330</c:v>
                </c:pt>
                <c:pt idx="895">
                  <c:v>323350</c:v>
                </c:pt>
                <c:pt idx="896">
                  <c:v>323460</c:v>
                </c:pt>
                <c:pt idx="897">
                  <c:v>323410</c:v>
                </c:pt>
                <c:pt idx="898">
                  <c:v>323380</c:v>
                </c:pt>
                <c:pt idx="899">
                  <c:v>323380</c:v>
                </c:pt>
                <c:pt idx="900">
                  <c:v>311830</c:v>
                </c:pt>
                <c:pt idx="901">
                  <c:v>311610</c:v>
                </c:pt>
                <c:pt idx="902">
                  <c:v>315540</c:v>
                </c:pt>
                <c:pt idx="903">
                  <c:v>316950</c:v>
                </c:pt>
                <c:pt idx="904">
                  <c:v>316330</c:v>
                </c:pt>
                <c:pt idx="905">
                  <c:v>316640</c:v>
                </c:pt>
                <c:pt idx="906">
                  <c:v>316140</c:v>
                </c:pt>
                <c:pt idx="907">
                  <c:v>319900</c:v>
                </c:pt>
                <c:pt idx="908">
                  <c:v>319970</c:v>
                </c:pt>
                <c:pt idx="909">
                  <c:v>321490</c:v>
                </c:pt>
                <c:pt idx="910">
                  <c:v>320490</c:v>
                </c:pt>
                <c:pt idx="911">
                  <c:v>311800</c:v>
                </c:pt>
                <c:pt idx="912">
                  <c:v>312980</c:v>
                </c:pt>
                <c:pt idx="913">
                  <c:v>317240</c:v>
                </c:pt>
                <c:pt idx="914">
                  <c:v>318660</c:v>
                </c:pt>
                <c:pt idx="915">
                  <c:v>318020</c:v>
                </c:pt>
                <c:pt idx="916">
                  <c:v>318210</c:v>
                </c:pt>
                <c:pt idx="917">
                  <c:v>317790</c:v>
                </c:pt>
                <c:pt idx="918">
                  <c:v>321760</c:v>
                </c:pt>
                <c:pt idx="919">
                  <c:v>321700</c:v>
                </c:pt>
                <c:pt idx="920">
                  <c:v>323360</c:v>
                </c:pt>
                <c:pt idx="921">
                  <c:v>322380</c:v>
                </c:pt>
                <c:pt idx="922">
                  <c:v>311370</c:v>
                </c:pt>
                <c:pt idx="923">
                  <c:v>313060</c:v>
                </c:pt>
                <c:pt idx="924">
                  <c:v>317190</c:v>
                </c:pt>
                <c:pt idx="925">
                  <c:v>318790</c:v>
                </c:pt>
                <c:pt idx="926">
                  <c:v>318080</c:v>
                </c:pt>
                <c:pt idx="927">
                  <c:v>318300</c:v>
                </c:pt>
                <c:pt idx="928">
                  <c:v>317770</c:v>
                </c:pt>
                <c:pt idx="929">
                  <c:v>322010</c:v>
                </c:pt>
                <c:pt idx="930">
                  <c:v>322000</c:v>
                </c:pt>
                <c:pt idx="931">
                  <c:v>323800</c:v>
                </c:pt>
                <c:pt idx="932">
                  <c:v>322700</c:v>
                </c:pt>
                <c:pt idx="933">
                  <c:v>317480</c:v>
                </c:pt>
                <c:pt idx="934">
                  <c:v>317790</c:v>
                </c:pt>
                <c:pt idx="935">
                  <c:v>317830</c:v>
                </c:pt>
                <c:pt idx="936">
                  <c:v>319330</c:v>
                </c:pt>
                <c:pt idx="937">
                  <c:v>319110</c:v>
                </c:pt>
                <c:pt idx="938">
                  <c:v>319240</c:v>
                </c:pt>
                <c:pt idx="939">
                  <c:v>319110</c:v>
                </c:pt>
                <c:pt idx="940">
                  <c:v>320110</c:v>
                </c:pt>
                <c:pt idx="941">
                  <c:v>320100</c:v>
                </c:pt>
                <c:pt idx="942">
                  <c:v>320510</c:v>
                </c:pt>
                <c:pt idx="943">
                  <c:v>320310</c:v>
                </c:pt>
                <c:pt idx="944">
                  <c:v>319790</c:v>
                </c:pt>
                <c:pt idx="945">
                  <c:v>320250</c:v>
                </c:pt>
                <c:pt idx="946">
                  <c:v>320200</c:v>
                </c:pt>
                <c:pt idx="947">
                  <c:v>321510</c:v>
                </c:pt>
                <c:pt idx="948">
                  <c:v>321850</c:v>
                </c:pt>
                <c:pt idx="949">
                  <c:v>321890</c:v>
                </c:pt>
                <c:pt idx="950">
                  <c:v>321790</c:v>
                </c:pt>
                <c:pt idx="951">
                  <c:v>323170</c:v>
                </c:pt>
                <c:pt idx="952">
                  <c:v>323180</c:v>
                </c:pt>
                <c:pt idx="953">
                  <c:v>323610</c:v>
                </c:pt>
                <c:pt idx="954">
                  <c:v>323310</c:v>
                </c:pt>
                <c:pt idx="955">
                  <c:v>318380</c:v>
                </c:pt>
                <c:pt idx="956">
                  <c:v>319170</c:v>
                </c:pt>
                <c:pt idx="957">
                  <c:v>318980</c:v>
                </c:pt>
                <c:pt idx="958">
                  <c:v>321150</c:v>
                </c:pt>
                <c:pt idx="959">
                  <c:v>321830</c:v>
                </c:pt>
                <c:pt idx="960">
                  <c:v>321670</c:v>
                </c:pt>
                <c:pt idx="961">
                  <c:v>321390</c:v>
                </c:pt>
                <c:pt idx="962">
                  <c:v>323390</c:v>
                </c:pt>
                <c:pt idx="963">
                  <c:v>323370</c:v>
                </c:pt>
                <c:pt idx="964">
                  <c:v>324240</c:v>
                </c:pt>
                <c:pt idx="965">
                  <c:v>323700</c:v>
                </c:pt>
                <c:pt idx="966">
                  <c:v>319190</c:v>
                </c:pt>
                <c:pt idx="967">
                  <c:v>319550</c:v>
                </c:pt>
                <c:pt idx="968">
                  <c:v>319460</c:v>
                </c:pt>
                <c:pt idx="969">
                  <c:v>320140</c:v>
                </c:pt>
                <c:pt idx="970">
                  <c:v>320530</c:v>
                </c:pt>
                <c:pt idx="971">
                  <c:v>320320</c:v>
                </c:pt>
                <c:pt idx="972">
                  <c:v>320330</c:v>
                </c:pt>
                <c:pt idx="973">
                  <c:v>321070</c:v>
                </c:pt>
                <c:pt idx="974">
                  <c:v>320990</c:v>
                </c:pt>
                <c:pt idx="975">
                  <c:v>321360</c:v>
                </c:pt>
                <c:pt idx="976">
                  <c:v>321200</c:v>
                </c:pt>
                <c:pt idx="977">
                  <c:v>318340</c:v>
                </c:pt>
                <c:pt idx="978">
                  <c:v>318810</c:v>
                </c:pt>
                <c:pt idx="979">
                  <c:v>318760</c:v>
                </c:pt>
                <c:pt idx="980">
                  <c:v>320070</c:v>
                </c:pt>
                <c:pt idx="981">
                  <c:v>320460</c:v>
                </c:pt>
                <c:pt idx="982">
                  <c:v>320290</c:v>
                </c:pt>
                <c:pt idx="983">
                  <c:v>320420</c:v>
                </c:pt>
                <c:pt idx="984">
                  <c:v>321400</c:v>
                </c:pt>
                <c:pt idx="985">
                  <c:v>321440</c:v>
                </c:pt>
                <c:pt idx="986">
                  <c:v>321910</c:v>
                </c:pt>
                <c:pt idx="987">
                  <c:v>321570</c:v>
                </c:pt>
                <c:pt idx="988">
                  <c:v>326030</c:v>
                </c:pt>
                <c:pt idx="989">
                  <c:v>326090</c:v>
                </c:pt>
                <c:pt idx="990">
                  <c:v>326030</c:v>
                </c:pt>
                <c:pt idx="991">
                  <c:v>326130</c:v>
                </c:pt>
                <c:pt idx="992">
                  <c:v>326150</c:v>
                </c:pt>
                <c:pt idx="993">
                  <c:v>325990</c:v>
                </c:pt>
                <c:pt idx="994">
                  <c:v>326080</c:v>
                </c:pt>
                <c:pt idx="995">
                  <c:v>325990</c:v>
                </c:pt>
                <c:pt idx="996">
                  <c:v>326080</c:v>
                </c:pt>
                <c:pt idx="997">
                  <c:v>326150</c:v>
                </c:pt>
                <c:pt idx="998">
                  <c:v>326140</c:v>
                </c:pt>
                <c:pt idx="999">
                  <c:v>325950</c:v>
                </c:pt>
                <c:pt idx="1000">
                  <c:v>325930</c:v>
                </c:pt>
                <c:pt idx="1001">
                  <c:v>325860</c:v>
                </c:pt>
                <c:pt idx="1002">
                  <c:v>325980</c:v>
                </c:pt>
                <c:pt idx="1003">
                  <c:v>325950</c:v>
                </c:pt>
                <c:pt idx="1004">
                  <c:v>325930</c:v>
                </c:pt>
                <c:pt idx="1005">
                  <c:v>326020</c:v>
                </c:pt>
                <c:pt idx="1006">
                  <c:v>326000</c:v>
                </c:pt>
                <c:pt idx="1007">
                  <c:v>325980</c:v>
                </c:pt>
                <c:pt idx="1008">
                  <c:v>326110</c:v>
                </c:pt>
                <c:pt idx="1009">
                  <c:v>326010</c:v>
                </c:pt>
                <c:pt idx="1010">
                  <c:v>328990</c:v>
                </c:pt>
                <c:pt idx="1011">
                  <c:v>329100</c:v>
                </c:pt>
                <c:pt idx="1012">
                  <c:v>329090</c:v>
                </c:pt>
                <c:pt idx="1013">
                  <c:v>329120</c:v>
                </c:pt>
                <c:pt idx="1014">
                  <c:v>329160</c:v>
                </c:pt>
                <c:pt idx="1015">
                  <c:v>329090</c:v>
                </c:pt>
                <c:pt idx="1016">
                  <c:v>329160</c:v>
                </c:pt>
                <c:pt idx="1017">
                  <c:v>329120</c:v>
                </c:pt>
                <c:pt idx="1018">
                  <c:v>329190</c:v>
                </c:pt>
                <c:pt idx="1019">
                  <c:v>329180</c:v>
                </c:pt>
                <c:pt idx="1020">
                  <c:v>329230</c:v>
                </c:pt>
                <c:pt idx="1021">
                  <c:v>327060</c:v>
                </c:pt>
                <c:pt idx="1022">
                  <c:v>327000</c:v>
                </c:pt>
                <c:pt idx="1023">
                  <c:v>327020</c:v>
                </c:pt>
                <c:pt idx="1024">
                  <c:v>326980</c:v>
                </c:pt>
                <c:pt idx="1025">
                  <c:v>326910</c:v>
                </c:pt>
                <c:pt idx="1026">
                  <c:v>327050</c:v>
                </c:pt>
                <c:pt idx="1027">
                  <c:v>327110</c:v>
                </c:pt>
                <c:pt idx="1028">
                  <c:v>327030</c:v>
                </c:pt>
                <c:pt idx="1029">
                  <c:v>327010</c:v>
                </c:pt>
                <c:pt idx="1030">
                  <c:v>327110</c:v>
                </c:pt>
                <c:pt idx="1031">
                  <c:v>327100</c:v>
                </c:pt>
                <c:pt idx="1032">
                  <c:v>301060</c:v>
                </c:pt>
                <c:pt idx="1033">
                  <c:v>311480</c:v>
                </c:pt>
                <c:pt idx="1034">
                  <c:v>315090</c:v>
                </c:pt>
                <c:pt idx="1035">
                  <c:v>313520</c:v>
                </c:pt>
                <c:pt idx="1036">
                  <c:v>314140</c:v>
                </c:pt>
                <c:pt idx="1037">
                  <c:v>312890</c:v>
                </c:pt>
                <c:pt idx="1038">
                  <c:v>316270</c:v>
                </c:pt>
                <c:pt idx="1039">
                  <c:v>301180</c:v>
                </c:pt>
                <c:pt idx="1040">
                  <c:v>311560</c:v>
                </c:pt>
                <c:pt idx="1041">
                  <c:v>315380</c:v>
                </c:pt>
                <c:pt idx="1042">
                  <c:v>313680</c:v>
                </c:pt>
                <c:pt idx="1043">
                  <c:v>314300</c:v>
                </c:pt>
                <c:pt idx="1044">
                  <c:v>313070</c:v>
                </c:pt>
                <c:pt idx="1045">
                  <c:v>316680</c:v>
                </c:pt>
                <c:pt idx="1046">
                  <c:v>311630</c:v>
                </c:pt>
                <c:pt idx="1047">
                  <c:v>311430</c:v>
                </c:pt>
                <c:pt idx="1048">
                  <c:v>315170</c:v>
                </c:pt>
                <c:pt idx="1049">
                  <c:v>314750</c:v>
                </c:pt>
                <c:pt idx="1050">
                  <c:v>314900</c:v>
                </c:pt>
                <c:pt idx="1051">
                  <c:v>314580</c:v>
                </c:pt>
                <c:pt idx="1052">
                  <c:v>315470</c:v>
                </c:pt>
                <c:pt idx="1053">
                  <c:v>317250</c:v>
                </c:pt>
                <c:pt idx="1054">
                  <c:v>317210</c:v>
                </c:pt>
                <c:pt idx="1055">
                  <c:v>318250</c:v>
                </c:pt>
                <c:pt idx="1056">
                  <c:v>317610</c:v>
                </c:pt>
                <c:pt idx="1057">
                  <c:v>315050</c:v>
                </c:pt>
                <c:pt idx="1058">
                  <c:v>314900</c:v>
                </c:pt>
                <c:pt idx="1059">
                  <c:v>318390</c:v>
                </c:pt>
                <c:pt idx="1060">
                  <c:v>319090</c:v>
                </c:pt>
                <c:pt idx="1061">
                  <c:v>319290</c:v>
                </c:pt>
                <c:pt idx="1062">
                  <c:v>318910</c:v>
                </c:pt>
                <c:pt idx="1063">
                  <c:v>320020</c:v>
                </c:pt>
                <c:pt idx="1064">
                  <c:v>322270</c:v>
                </c:pt>
                <c:pt idx="1065">
                  <c:v>322250</c:v>
                </c:pt>
                <c:pt idx="1066">
                  <c:v>323630</c:v>
                </c:pt>
                <c:pt idx="1067">
                  <c:v>322740</c:v>
                </c:pt>
                <c:pt idx="1068">
                  <c:v>312370</c:v>
                </c:pt>
                <c:pt idx="1069">
                  <c:v>312040</c:v>
                </c:pt>
                <c:pt idx="1070">
                  <c:v>317280</c:v>
                </c:pt>
                <c:pt idx="1071">
                  <c:v>319060</c:v>
                </c:pt>
                <c:pt idx="1072">
                  <c:v>318610</c:v>
                </c:pt>
                <c:pt idx="1073">
                  <c:v>318020</c:v>
                </c:pt>
                <c:pt idx="1074">
                  <c:v>319670</c:v>
                </c:pt>
                <c:pt idx="1075">
                  <c:v>323100</c:v>
                </c:pt>
                <c:pt idx="1076">
                  <c:v>322940</c:v>
                </c:pt>
                <c:pt idx="1077">
                  <c:v>325010</c:v>
                </c:pt>
                <c:pt idx="1078">
                  <c:v>323780</c:v>
                </c:pt>
                <c:pt idx="1079">
                  <c:v>314520</c:v>
                </c:pt>
                <c:pt idx="1080">
                  <c:v>314420</c:v>
                </c:pt>
                <c:pt idx="1081">
                  <c:v>316430</c:v>
                </c:pt>
                <c:pt idx="1082">
                  <c:v>316990</c:v>
                </c:pt>
                <c:pt idx="1083">
                  <c:v>316700</c:v>
                </c:pt>
                <c:pt idx="1084">
                  <c:v>316610</c:v>
                </c:pt>
                <c:pt idx="1085">
                  <c:v>317250</c:v>
                </c:pt>
                <c:pt idx="1086">
                  <c:v>318430</c:v>
                </c:pt>
                <c:pt idx="1087">
                  <c:v>318470</c:v>
                </c:pt>
                <c:pt idx="1088">
                  <c:v>319210</c:v>
                </c:pt>
                <c:pt idx="1089">
                  <c:v>318730</c:v>
                </c:pt>
                <c:pt idx="1090">
                  <c:v>313030</c:v>
                </c:pt>
                <c:pt idx="1091">
                  <c:v>312820</c:v>
                </c:pt>
                <c:pt idx="1092">
                  <c:v>315910</c:v>
                </c:pt>
                <c:pt idx="1093">
                  <c:v>317000</c:v>
                </c:pt>
                <c:pt idx="1094">
                  <c:v>316580</c:v>
                </c:pt>
                <c:pt idx="1095">
                  <c:v>316750</c:v>
                </c:pt>
                <c:pt idx="1096">
                  <c:v>317360</c:v>
                </c:pt>
                <c:pt idx="1097">
                  <c:v>319440</c:v>
                </c:pt>
                <c:pt idx="1098">
                  <c:v>319380</c:v>
                </c:pt>
                <c:pt idx="1099">
                  <c:v>320620</c:v>
                </c:pt>
                <c:pt idx="1100">
                  <c:v>319860</c:v>
                </c:pt>
                <c:pt idx="1101">
                  <c:v>315810</c:v>
                </c:pt>
                <c:pt idx="1102">
                  <c:v>315620</c:v>
                </c:pt>
                <c:pt idx="1103">
                  <c:v>319550</c:v>
                </c:pt>
                <c:pt idx="1104">
                  <c:v>320950</c:v>
                </c:pt>
                <c:pt idx="1105">
                  <c:v>320280</c:v>
                </c:pt>
                <c:pt idx="1106">
                  <c:v>320580</c:v>
                </c:pt>
                <c:pt idx="1107">
                  <c:v>320120</c:v>
                </c:pt>
                <c:pt idx="1108">
                  <c:v>323910</c:v>
                </c:pt>
                <c:pt idx="1109">
                  <c:v>323880</c:v>
                </c:pt>
                <c:pt idx="1110">
                  <c:v>325430</c:v>
                </c:pt>
                <c:pt idx="1111">
                  <c:v>324470</c:v>
                </c:pt>
                <c:pt idx="1112">
                  <c:v>300400</c:v>
                </c:pt>
                <c:pt idx="1113">
                  <c:v>310890</c:v>
                </c:pt>
                <c:pt idx="1114">
                  <c:v>314480</c:v>
                </c:pt>
                <c:pt idx="1115">
                  <c:v>312890</c:v>
                </c:pt>
                <c:pt idx="1116">
                  <c:v>313550</c:v>
                </c:pt>
                <c:pt idx="1117">
                  <c:v>312280</c:v>
                </c:pt>
                <c:pt idx="1118">
                  <c:v>315700</c:v>
                </c:pt>
                <c:pt idx="1119">
                  <c:v>298960</c:v>
                </c:pt>
                <c:pt idx="1120">
                  <c:v>311530</c:v>
                </c:pt>
                <c:pt idx="1121">
                  <c:v>315160</c:v>
                </c:pt>
                <c:pt idx="1122">
                  <c:v>313540</c:v>
                </c:pt>
                <c:pt idx="1123">
                  <c:v>314170</c:v>
                </c:pt>
                <c:pt idx="1124">
                  <c:v>312940</c:v>
                </c:pt>
                <c:pt idx="1125">
                  <c:v>316370</c:v>
                </c:pt>
                <c:pt idx="1126">
                  <c:v>311040</c:v>
                </c:pt>
                <c:pt idx="1127">
                  <c:v>311500</c:v>
                </c:pt>
                <c:pt idx="1128">
                  <c:v>315050</c:v>
                </c:pt>
                <c:pt idx="1129">
                  <c:v>314660</c:v>
                </c:pt>
                <c:pt idx="1130">
                  <c:v>314870</c:v>
                </c:pt>
                <c:pt idx="1131">
                  <c:v>314520</c:v>
                </c:pt>
                <c:pt idx="1132">
                  <c:v>315390</c:v>
                </c:pt>
                <c:pt idx="1133">
                  <c:v>317020</c:v>
                </c:pt>
                <c:pt idx="1134">
                  <c:v>317060</c:v>
                </c:pt>
                <c:pt idx="1135">
                  <c:v>318050</c:v>
                </c:pt>
                <c:pt idx="1136">
                  <c:v>317420</c:v>
                </c:pt>
                <c:pt idx="1137">
                  <c:v>314310</c:v>
                </c:pt>
                <c:pt idx="1138">
                  <c:v>315000</c:v>
                </c:pt>
                <c:pt idx="1139">
                  <c:v>318330</c:v>
                </c:pt>
                <c:pt idx="1140">
                  <c:v>318990</c:v>
                </c:pt>
                <c:pt idx="1141">
                  <c:v>319160</c:v>
                </c:pt>
                <c:pt idx="1142">
                  <c:v>318800</c:v>
                </c:pt>
                <c:pt idx="1143">
                  <c:v>319920</c:v>
                </c:pt>
                <c:pt idx="1144">
                  <c:v>322070</c:v>
                </c:pt>
                <c:pt idx="1145">
                  <c:v>322010</c:v>
                </c:pt>
                <c:pt idx="1146">
                  <c:v>323340</c:v>
                </c:pt>
                <c:pt idx="1147">
                  <c:v>322480</c:v>
                </c:pt>
                <c:pt idx="1148">
                  <c:v>311330</c:v>
                </c:pt>
                <c:pt idx="1149">
                  <c:v>312280</c:v>
                </c:pt>
                <c:pt idx="1150">
                  <c:v>317260</c:v>
                </c:pt>
                <c:pt idx="1151">
                  <c:v>319010</c:v>
                </c:pt>
                <c:pt idx="1152">
                  <c:v>318530</c:v>
                </c:pt>
                <c:pt idx="1153">
                  <c:v>317950</c:v>
                </c:pt>
                <c:pt idx="1154">
                  <c:v>319590</c:v>
                </c:pt>
                <c:pt idx="1155">
                  <c:v>322770</c:v>
                </c:pt>
                <c:pt idx="1156">
                  <c:v>322630</c:v>
                </c:pt>
                <c:pt idx="1157">
                  <c:v>324620</c:v>
                </c:pt>
                <c:pt idx="1158">
                  <c:v>323420</c:v>
                </c:pt>
                <c:pt idx="1159">
                  <c:v>314160</c:v>
                </c:pt>
                <c:pt idx="1160">
                  <c:v>314490</c:v>
                </c:pt>
                <c:pt idx="1161">
                  <c:v>316320</c:v>
                </c:pt>
                <c:pt idx="1162">
                  <c:v>316930</c:v>
                </c:pt>
                <c:pt idx="1163">
                  <c:v>316630</c:v>
                </c:pt>
                <c:pt idx="1164">
                  <c:v>316590</c:v>
                </c:pt>
                <c:pt idx="1165">
                  <c:v>317150</c:v>
                </c:pt>
                <c:pt idx="1166">
                  <c:v>318290</c:v>
                </c:pt>
                <c:pt idx="1167">
                  <c:v>318300</c:v>
                </c:pt>
                <c:pt idx="1168">
                  <c:v>318950</c:v>
                </c:pt>
                <c:pt idx="1169">
                  <c:v>318590</c:v>
                </c:pt>
                <c:pt idx="1170">
                  <c:v>312290</c:v>
                </c:pt>
                <c:pt idx="1171">
                  <c:v>312860</c:v>
                </c:pt>
                <c:pt idx="1172">
                  <c:v>315860</c:v>
                </c:pt>
                <c:pt idx="1173">
                  <c:v>316940</c:v>
                </c:pt>
                <c:pt idx="1174">
                  <c:v>316490</c:v>
                </c:pt>
                <c:pt idx="1175">
                  <c:v>316660</c:v>
                </c:pt>
                <c:pt idx="1176">
                  <c:v>317240</c:v>
                </c:pt>
                <c:pt idx="1177">
                  <c:v>319230</c:v>
                </c:pt>
                <c:pt idx="1178">
                  <c:v>319160</c:v>
                </c:pt>
                <c:pt idx="1179">
                  <c:v>320410</c:v>
                </c:pt>
                <c:pt idx="1180">
                  <c:v>319640</c:v>
                </c:pt>
                <c:pt idx="1181">
                  <c:v>315030</c:v>
                </c:pt>
                <c:pt idx="1182">
                  <c:v>315660</c:v>
                </c:pt>
                <c:pt idx="1183">
                  <c:v>319480</c:v>
                </c:pt>
                <c:pt idx="1184">
                  <c:v>320830</c:v>
                </c:pt>
                <c:pt idx="1185">
                  <c:v>320280</c:v>
                </c:pt>
                <c:pt idx="1186">
                  <c:v>320560</c:v>
                </c:pt>
                <c:pt idx="1187">
                  <c:v>320080</c:v>
                </c:pt>
                <c:pt idx="1188">
                  <c:v>323700</c:v>
                </c:pt>
                <c:pt idx="1189">
                  <c:v>323580</c:v>
                </c:pt>
                <c:pt idx="1190">
                  <c:v>325100</c:v>
                </c:pt>
                <c:pt idx="1191">
                  <c:v>324250</c:v>
                </c:pt>
                <c:pt idx="1192">
                  <c:v>300740</c:v>
                </c:pt>
                <c:pt idx="1193">
                  <c:v>311070</c:v>
                </c:pt>
                <c:pt idx="1194">
                  <c:v>314950</c:v>
                </c:pt>
                <c:pt idx="1195">
                  <c:v>313190</c:v>
                </c:pt>
                <c:pt idx="1196">
                  <c:v>313850</c:v>
                </c:pt>
                <c:pt idx="1197">
                  <c:v>312630</c:v>
                </c:pt>
                <c:pt idx="1198">
                  <c:v>316160</c:v>
                </c:pt>
                <c:pt idx="1199">
                  <c:v>299020</c:v>
                </c:pt>
                <c:pt idx="1200">
                  <c:v>311560</c:v>
                </c:pt>
                <c:pt idx="1201">
                  <c:v>315160</c:v>
                </c:pt>
                <c:pt idx="1202">
                  <c:v>313580</c:v>
                </c:pt>
                <c:pt idx="1203">
                  <c:v>314180</c:v>
                </c:pt>
                <c:pt idx="1204">
                  <c:v>313020</c:v>
                </c:pt>
                <c:pt idx="1205">
                  <c:v>316440</c:v>
                </c:pt>
                <c:pt idx="1206">
                  <c:v>310980</c:v>
                </c:pt>
                <c:pt idx="1207">
                  <c:v>311650</c:v>
                </c:pt>
                <c:pt idx="1208">
                  <c:v>315220</c:v>
                </c:pt>
                <c:pt idx="1209">
                  <c:v>314790</c:v>
                </c:pt>
                <c:pt idx="1210">
                  <c:v>314940</c:v>
                </c:pt>
                <c:pt idx="1211">
                  <c:v>314620</c:v>
                </c:pt>
                <c:pt idx="1212">
                  <c:v>315530</c:v>
                </c:pt>
                <c:pt idx="1213">
                  <c:v>317320</c:v>
                </c:pt>
                <c:pt idx="1214">
                  <c:v>317330</c:v>
                </c:pt>
                <c:pt idx="1215">
                  <c:v>318390</c:v>
                </c:pt>
                <c:pt idx="1216">
                  <c:v>317690</c:v>
                </c:pt>
                <c:pt idx="1217">
                  <c:v>314150</c:v>
                </c:pt>
                <c:pt idx="1218">
                  <c:v>315020</c:v>
                </c:pt>
                <c:pt idx="1219">
                  <c:v>318470</c:v>
                </c:pt>
                <c:pt idx="1220">
                  <c:v>319150</c:v>
                </c:pt>
                <c:pt idx="1221">
                  <c:v>319330</c:v>
                </c:pt>
                <c:pt idx="1222">
                  <c:v>318980</c:v>
                </c:pt>
                <c:pt idx="1223">
                  <c:v>320060</c:v>
                </c:pt>
                <c:pt idx="1224">
                  <c:v>322340</c:v>
                </c:pt>
                <c:pt idx="1225">
                  <c:v>322330</c:v>
                </c:pt>
                <c:pt idx="1226">
                  <c:v>323670</c:v>
                </c:pt>
                <c:pt idx="1227">
                  <c:v>322770</c:v>
                </c:pt>
                <c:pt idx="1228">
                  <c:v>310950</c:v>
                </c:pt>
                <c:pt idx="1229">
                  <c:v>312320</c:v>
                </c:pt>
                <c:pt idx="1230">
                  <c:v>317300</c:v>
                </c:pt>
                <c:pt idx="1231">
                  <c:v>319170</c:v>
                </c:pt>
                <c:pt idx="1232">
                  <c:v>318650</c:v>
                </c:pt>
                <c:pt idx="1233">
                  <c:v>318080</c:v>
                </c:pt>
                <c:pt idx="1234">
                  <c:v>319710</c:v>
                </c:pt>
                <c:pt idx="1235">
                  <c:v>323170</c:v>
                </c:pt>
                <c:pt idx="1236">
                  <c:v>323060</c:v>
                </c:pt>
                <c:pt idx="1237">
                  <c:v>325120</c:v>
                </c:pt>
                <c:pt idx="1238">
                  <c:v>323840</c:v>
                </c:pt>
                <c:pt idx="1239">
                  <c:v>314120</c:v>
                </c:pt>
                <c:pt idx="1240">
                  <c:v>314620</c:v>
                </c:pt>
                <c:pt idx="1241">
                  <c:v>316400</c:v>
                </c:pt>
                <c:pt idx="1242">
                  <c:v>317100</c:v>
                </c:pt>
                <c:pt idx="1243">
                  <c:v>316860</c:v>
                </c:pt>
                <c:pt idx="1244">
                  <c:v>316710</c:v>
                </c:pt>
                <c:pt idx="1245">
                  <c:v>317270</c:v>
                </c:pt>
                <c:pt idx="1246">
                  <c:v>318570</c:v>
                </c:pt>
                <c:pt idx="1247">
                  <c:v>318540</c:v>
                </c:pt>
                <c:pt idx="1248">
                  <c:v>319240</c:v>
                </c:pt>
                <c:pt idx="1249">
                  <c:v>318710</c:v>
                </c:pt>
                <c:pt idx="1250">
                  <c:v>312120</c:v>
                </c:pt>
                <c:pt idx="1251">
                  <c:v>312930</c:v>
                </c:pt>
                <c:pt idx="1252">
                  <c:v>315970</c:v>
                </c:pt>
                <c:pt idx="1253">
                  <c:v>317130</c:v>
                </c:pt>
                <c:pt idx="1254">
                  <c:v>316600</c:v>
                </c:pt>
                <c:pt idx="1255">
                  <c:v>316770</c:v>
                </c:pt>
                <c:pt idx="1256">
                  <c:v>317470</c:v>
                </c:pt>
                <c:pt idx="1257">
                  <c:v>319500</c:v>
                </c:pt>
                <c:pt idx="1258">
                  <c:v>319480</c:v>
                </c:pt>
                <c:pt idx="1259">
                  <c:v>320690</c:v>
                </c:pt>
                <c:pt idx="1260">
                  <c:v>319870</c:v>
                </c:pt>
                <c:pt idx="1261">
                  <c:v>314850</c:v>
                </c:pt>
                <c:pt idx="1262">
                  <c:v>315800</c:v>
                </c:pt>
                <c:pt idx="1263">
                  <c:v>319610</c:v>
                </c:pt>
                <c:pt idx="1264">
                  <c:v>320950</c:v>
                </c:pt>
                <c:pt idx="1265">
                  <c:v>320400</c:v>
                </c:pt>
                <c:pt idx="1266">
                  <c:v>320620</c:v>
                </c:pt>
                <c:pt idx="1267">
                  <c:v>320150</c:v>
                </c:pt>
                <c:pt idx="1268">
                  <c:v>324020</c:v>
                </c:pt>
                <c:pt idx="1269">
                  <c:v>324010</c:v>
                </c:pt>
                <c:pt idx="1270">
                  <c:v>325550</c:v>
                </c:pt>
                <c:pt idx="1271">
                  <c:v>324550</c:v>
                </c:pt>
                <c:pt idx="1272">
                  <c:v>310610</c:v>
                </c:pt>
                <c:pt idx="1273">
                  <c:v>310380</c:v>
                </c:pt>
                <c:pt idx="1274">
                  <c:v>314080</c:v>
                </c:pt>
                <c:pt idx="1275">
                  <c:v>313670</c:v>
                </c:pt>
                <c:pt idx="1276">
                  <c:v>313850</c:v>
                </c:pt>
                <c:pt idx="1277">
                  <c:v>313550</c:v>
                </c:pt>
                <c:pt idx="1278">
                  <c:v>314460</c:v>
                </c:pt>
                <c:pt idx="1279">
                  <c:v>316150</c:v>
                </c:pt>
                <c:pt idx="1280">
                  <c:v>316150</c:v>
                </c:pt>
                <c:pt idx="1281">
                  <c:v>317270</c:v>
                </c:pt>
                <c:pt idx="1282">
                  <c:v>316530</c:v>
                </c:pt>
                <c:pt idx="1283">
                  <c:v>310610</c:v>
                </c:pt>
                <c:pt idx="1284">
                  <c:v>311060</c:v>
                </c:pt>
                <c:pt idx="1285">
                  <c:v>314610</c:v>
                </c:pt>
                <c:pt idx="1286">
                  <c:v>314240</c:v>
                </c:pt>
                <c:pt idx="1287">
                  <c:v>314370</c:v>
                </c:pt>
                <c:pt idx="1288">
                  <c:v>314070</c:v>
                </c:pt>
                <c:pt idx="1289">
                  <c:v>314890</c:v>
                </c:pt>
                <c:pt idx="1290">
                  <c:v>316580</c:v>
                </c:pt>
                <c:pt idx="1291">
                  <c:v>316540</c:v>
                </c:pt>
                <c:pt idx="1292">
                  <c:v>317600</c:v>
                </c:pt>
                <c:pt idx="1293">
                  <c:v>316900</c:v>
                </c:pt>
                <c:pt idx="1294">
                  <c:v>310350</c:v>
                </c:pt>
                <c:pt idx="1295">
                  <c:v>311070</c:v>
                </c:pt>
                <c:pt idx="1296">
                  <c:v>314700</c:v>
                </c:pt>
                <c:pt idx="1297">
                  <c:v>314240</c:v>
                </c:pt>
                <c:pt idx="1298">
                  <c:v>314410</c:v>
                </c:pt>
                <c:pt idx="1299">
                  <c:v>314110</c:v>
                </c:pt>
                <c:pt idx="1300">
                  <c:v>314970</c:v>
                </c:pt>
                <c:pt idx="1301">
                  <c:v>316790</c:v>
                </c:pt>
                <c:pt idx="1302">
                  <c:v>316740</c:v>
                </c:pt>
                <c:pt idx="1303">
                  <c:v>317810</c:v>
                </c:pt>
                <c:pt idx="1304">
                  <c:v>317120</c:v>
                </c:pt>
                <c:pt idx="1305">
                  <c:v>315770</c:v>
                </c:pt>
                <c:pt idx="1306">
                  <c:v>315990</c:v>
                </c:pt>
                <c:pt idx="1307">
                  <c:v>315940</c:v>
                </c:pt>
                <c:pt idx="1308">
                  <c:v>317030</c:v>
                </c:pt>
                <c:pt idx="1309">
                  <c:v>317080</c:v>
                </c:pt>
                <c:pt idx="1310">
                  <c:v>316970</c:v>
                </c:pt>
                <c:pt idx="1311">
                  <c:v>317250</c:v>
                </c:pt>
                <c:pt idx="1312">
                  <c:v>317830</c:v>
                </c:pt>
                <c:pt idx="1313">
                  <c:v>317820</c:v>
                </c:pt>
                <c:pt idx="1314">
                  <c:v>318190</c:v>
                </c:pt>
                <c:pt idx="1315">
                  <c:v>317920</c:v>
                </c:pt>
                <c:pt idx="1316">
                  <c:v>314960</c:v>
                </c:pt>
                <c:pt idx="1317">
                  <c:v>315330</c:v>
                </c:pt>
                <c:pt idx="1318">
                  <c:v>315200</c:v>
                </c:pt>
                <c:pt idx="1319">
                  <c:v>317000</c:v>
                </c:pt>
                <c:pt idx="1320">
                  <c:v>316880</c:v>
                </c:pt>
                <c:pt idx="1321">
                  <c:v>316740</c:v>
                </c:pt>
                <c:pt idx="1322">
                  <c:v>317130</c:v>
                </c:pt>
                <c:pt idx="1323">
                  <c:v>317960</c:v>
                </c:pt>
                <c:pt idx="1324">
                  <c:v>317970</c:v>
                </c:pt>
                <c:pt idx="1325">
                  <c:v>318540</c:v>
                </c:pt>
                <c:pt idx="1326">
                  <c:v>318150</c:v>
                </c:pt>
                <c:pt idx="1327">
                  <c:v>315290</c:v>
                </c:pt>
                <c:pt idx="1328">
                  <c:v>315370</c:v>
                </c:pt>
                <c:pt idx="1329">
                  <c:v>315390</c:v>
                </c:pt>
                <c:pt idx="1330">
                  <c:v>316050</c:v>
                </c:pt>
                <c:pt idx="1331">
                  <c:v>315950</c:v>
                </c:pt>
                <c:pt idx="1332">
                  <c:v>315920</c:v>
                </c:pt>
                <c:pt idx="1333">
                  <c:v>316020</c:v>
                </c:pt>
                <c:pt idx="1334">
                  <c:v>316390</c:v>
                </c:pt>
                <c:pt idx="1335">
                  <c:v>316350</c:v>
                </c:pt>
                <c:pt idx="1336">
                  <c:v>316540</c:v>
                </c:pt>
                <c:pt idx="1337">
                  <c:v>316470</c:v>
                </c:pt>
                <c:pt idx="1338">
                  <c:v>314770</c:v>
                </c:pt>
                <c:pt idx="1339">
                  <c:v>314990</c:v>
                </c:pt>
                <c:pt idx="1340">
                  <c:v>314930</c:v>
                </c:pt>
                <c:pt idx="1341">
                  <c:v>316000</c:v>
                </c:pt>
                <c:pt idx="1342">
                  <c:v>315900</c:v>
                </c:pt>
                <c:pt idx="1343">
                  <c:v>315960</c:v>
                </c:pt>
                <c:pt idx="1344">
                  <c:v>316090</c:v>
                </c:pt>
                <c:pt idx="1345">
                  <c:v>316630</c:v>
                </c:pt>
                <c:pt idx="1346">
                  <c:v>316590</c:v>
                </c:pt>
                <c:pt idx="1347">
                  <c:v>316870</c:v>
                </c:pt>
                <c:pt idx="1348">
                  <c:v>316730</c:v>
                </c:pt>
                <c:pt idx="1349">
                  <c:v>316270</c:v>
                </c:pt>
                <c:pt idx="1350">
                  <c:v>316510</c:v>
                </c:pt>
                <c:pt idx="1351">
                  <c:v>316420</c:v>
                </c:pt>
                <c:pt idx="1352">
                  <c:v>317820</c:v>
                </c:pt>
                <c:pt idx="1353">
                  <c:v>317620</c:v>
                </c:pt>
                <c:pt idx="1354">
                  <c:v>317700</c:v>
                </c:pt>
                <c:pt idx="1355">
                  <c:v>317580</c:v>
                </c:pt>
                <c:pt idx="1356">
                  <c:v>318550</c:v>
                </c:pt>
                <c:pt idx="1357">
                  <c:v>318520</c:v>
                </c:pt>
                <c:pt idx="1358">
                  <c:v>318900</c:v>
                </c:pt>
                <c:pt idx="1359">
                  <c:v>318690</c:v>
                </c:pt>
                <c:pt idx="1360">
                  <c:v>319940</c:v>
                </c:pt>
                <c:pt idx="1361">
                  <c:v>319890</c:v>
                </c:pt>
                <c:pt idx="1362">
                  <c:v>319890</c:v>
                </c:pt>
                <c:pt idx="1363">
                  <c:v>319900</c:v>
                </c:pt>
                <c:pt idx="1364">
                  <c:v>320000</c:v>
                </c:pt>
                <c:pt idx="1365">
                  <c:v>319930</c:v>
                </c:pt>
                <c:pt idx="1366">
                  <c:v>319880</c:v>
                </c:pt>
                <c:pt idx="1367">
                  <c:v>319920</c:v>
                </c:pt>
                <c:pt idx="1368">
                  <c:v>319890</c:v>
                </c:pt>
                <c:pt idx="1369">
                  <c:v>320010</c:v>
                </c:pt>
                <c:pt idx="1370">
                  <c:v>319890</c:v>
                </c:pt>
                <c:pt idx="1371">
                  <c:v>319890</c:v>
                </c:pt>
                <c:pt idx="1372">
                  <c:v>319740</c:v>
                </c:pt>
                <c:pt idx="1373">
                  <c:v>319790</c:v>
                </c:pt>
                <c:pt idx="1374">
                  <c:v>319870</c:v>
                </c:pt>
                <c:pt idx="1375">
                  <c:v>319830</c:v>
                </c:pt>
                <c:pt idx="1376">
                  <c:v>319880</c:v>
                </c:pt>
                <c:pt idx="1377">
                  <c:v>319840</c:v>
                </c:pt>
                <c:pt idx="1378">
                  <c:v>319910</c:v>
                </c:pt>
                <c:pt idx="1379">
                  <c:v>319910</c:v>
                </c:pt>
                <c:pt idx="1380">
                  <c:v>319860</c:v>
                </c:pt>
                <c:pt idx="1381">
                  <c:v>319840</c:v>
                </c:pt>
                <c:pt idx="1382">
                  <c:v>321960</c:v>
                </c:pt>
                <c:pt idx="1383">
                  <c:v>321950</c:v>
                </c:pt>
                <c:pt idx="1384">
                  <c:v>322030</c:v>
                </c:pt>
                <c:pt idx="1385">
                  <c:v>322080</c:v>
                </c:pt>
                <c:pt idx="1386">
                  <c:v>322100</c:v>
                </c:pt>
                <c:pt idx="1387">
                  <c:v>322050</c:v>
                </c:pt>
                <c:pt idx="1388">
                  <c:v>322050</c:v>
                </c:pt>
                <c:pt idx="1389">
                  <c:v>322010</c:v>
                </c:pt>
                <c:pt idx="1390">
                  <c:v>322170</c:v>
                </c:pt>
                <c:pt idx="1391">
                  <c:v>322090</c:v>
                </c:pt>
                <c:pt idx="1392">
                  <c:v>322120</c:v>
                </c:pt>
                <c:pt idx="1393">
                  <c:v>320550</c:v>
                </c:pt>
                <c:pt idx="1394">
                  <c:v>320640</c:v>
                </c:pt>
                <c:pt idx="1395">
                  <c:v>320590</c:v>
                </c:pt>
                <c:pt idx="1396">
                  <c:v>320720</c:v>
                </c:pt>
                <c:pt idx="1397">
                  <c:v>320540</c:v>
                </c:pt>
                <c:pt idx="1398">
                  <c:v>320640</c:v>
                </c:pt>
                <c:pt idx="1399">
                  <c:v>320690</c:v>
                </c:pt>
                <c:pt idx="1400">
                  <c:v>320550</c:v>
                </c:pt>
                <c:pt idx="1401">
                  <c:v>320560</c:v>
                </c:pt>
                <c:pt idx="1402">
                  <c:v>320600</c:v>
                </c:pt>
                <c:pt idx="1403">
                  <c:v>320680</c:v>
                </c:pt>
                <c:pt idx="1404">
                  <c:v>312560</c:v>
                </c:pt>
                <c:pt idx="1405">
                  <c:v>312340</c:v>
                </c:pt>
                <c:pt idx="1406">
                  <c:v>315880</c:v>
                </c:pt>
                <c:pt idx="1407">
                  <c:v>316530</c:v>
                </c:pt>
                <c:pt idx="1408">
                  <c:v>316820</c:v>
                </c:pt>
                <c:pt idx="1409">
                  <c:v>316310</c:v>
                </c:pt>
                <c:pt idx="1410">
                  <c:v>317500</c:v>
                </c:pt>
                <c:pt idx="1411">
                  <c:v>319800</c:v>
                </c:pt>
                <c:pt idx="1412">
                  <c:v>319760</c:v>
                </c:pt>
                <c:pt idx="1413">
                  <c:v>321140</c:v>
                </c:pt>
                <c:pt idx="1414">
                  <c:v>320280</c:v>
                </c:pt>
                <c:pt idx="1415">
                  <c:v>312500</c:v>
                </c:pt>
                <c:pt idx="1416">
                  <c:v>313180</c:v>
                </c:pt>
                <c:pt idx="1417">
                  <c:v>316530</c:v>
                </c:pt>
                <c:pt idx="1418">
                  <c:v>317140</c:v>
                </c:pt>
                <c:pt idx="1419">
                  <c:v>317380</c:v>
                </c:pt>
                <c:pt idx="1420">
                  <c:v>316990</c:v>
                </c:pt>
                <c:pt idx="1421">
                  <c:v>318070</c:v>
                </c:pt>
                <c:pt idx="1422">
                  <c:v>320260</c:v>
                </c:pt>
                <c:pt idx="1423">
                  <c:v>320200</c:v>
                </c:pt>
                <c:pt idx="1424">
                  <c:v>321550</c:v>
                </c:pt>
                <c:pt idx="1425">
                  <c:v>320650</c:v>
                </c:pt>
                <c:pt idx="1426">
                  <c:v>312240</c:v>
                </c:pt>
                <c:pt idx="1427">
                  <c:v>313150</c:v>
                </c:pt>
                <c:pt idx="1428">
                  <c:v>316540</c:v>
                </c:pt>
                <c:pt idx="1429">
                  <c:v>317230</c:v>
                </c:pt>
                <c:pt idx="1430">
                  <c:v>317420</c:v>
                </c:pt>
                <c:pt idx="1431">
                  <c:v>317060</c:v>
                </c:pt>
                <c:pt idx="1432">
                  <c:v>318200</c:v>
                </c:pt>
                <c:pt idx="1433">
                  <c:v>320490</c:v>
                </c:pt>
                <c:pt idx="1434">
                  <c:v>320420</c:v>
                </c:pt>
                <c:pt idx="1435">
                  <c:v>321840</c:v>
                </c:pt>
                <c:pt idx="1436">
                  <c:v>320960</c:v>
                </c:pt>
                <c:pt idx="1437">
                  <c:v>316980</c:v>
                </c:pt>
                <c:pt idx="1438">
                  <c:v>317200</c:v>
                </c:pt>
                <c:pt idx="1439">
                  <c:v>317170</c:v>
                </c:pt>
                <c:pt idx="1440">
                  <c:v>318170</c:v>
                </c:pt>
                <c:pt idx="1441">
                  <c:v>318250</c:v>
                </c:pt>
                <c:pt idx="1442">
                  <c:v>318170</c:v>
                </c:pt>
                <c:pt idx="1443">
                  <c:v>318420</c:v>
                </c:pt>
                <c:pt idx="1444">
                  <c:v>319010</c:v>
                </c:pt>
                <c:pt idx="1445">
                  <c:v>319030</c:v>
                </c:pt>
                <c:pt idx="1446">
                  <c:v>319410</c:v>
                </c:pt>
                <c:pt idx="1447">
                  <c:v>319120</c:v>
                </c:pt>
                <c:pt idx="1448">
                  <c:v>317990</c:v>
                </c:pt>
                <c:pt idx="1449">
                  <c:v>318450</c:v>
                </c:pt>
                <c:pt idx="1450">
                  <c:v>318320</c:v>
                </c:pt>
                <c:pt idx="1451">
                  <c:v>320010</c:v>
                </c:pt>
                <c:pt idx="1452">
                  <c:v>320410</c:v>
                </c:pt>
                <c:pt idx="1453">
                  <c:v>320240</c:v>
                </c:pt>
                <c:pt idx="1454">
                  <c:v>320770</c:v>
                </c:pt>
                <c:pt idx="1455">
                  <c:v>321880</c:v>
                </c:pt>
                <c:pt idx="1456">
                  <c:v>321830</c:v>
                </c:pt>
                <c:pt idx="1457">
                  <c:v>322500</c:v>
                </c:pt>
                <c:pt idx="1458">
                  <c:v>322110</c:v>
                </c:pt>
                <c:pt idx="1459">
                  <c:v>318470</c:v>
                </c:pt>
                <c:pt idx="1460">
                  <c:v>318600</c:v>
                </c:pt>
                <c:pt idx="1461">
                  <c:v>318510</c:v>
                </c:pt>
                <c:pt idx="1462">
                  <c:v>319150</c:v>
                </c:pt>
                <c:pt idx="1463">
                  <c:v>319310</c:v>
                </c:pt>
                <c:pt idx="1464">
                  <c:v>319270</c:v>
                </c:pt>
                <c:pt idx="1465">
                  <c:v>319510</c:v>
                </c:pt>
                <c:pt idx="1466">
                  <c:v>319840</c:v>
                </c:pt>
                <c:pt idx="1467">
                  <c:v>319860</c:v>
                </c:pt>
                <c:pt idx="1468">
                  <c:v>320100</c:v>
                </c:pt>
                <c:pt idx="1469">
                  <c:v>319910</c:v>
                </c:pt>
                <c:pt idx="1470">
                  <c:v>317820</c:v>
                </c:pt>
                <c:pt idx="1471">
                  <c:v>318020</c:v>
                </c:pt>
                <c:pt idx="1472">
                  <c:v>317970</c:v>
                </c:pt>
                <c:pt idx="1473">
                  <c:v>318980</c:v>
                </c:pt>
                <c:pt idx="1474">
                  <c:v>319260</c:v>
                </c:pt>
                <c:pt idx="1475">
                  <c:v>319290</c:v>
                </c:pt>
                <c:pt idx="1476">
                  <c:v>319460</c:v>
                </c:pt>
                <c:pt idx="1477">
                  <c:v>320150</c:v>
                </c:pt>
                <c:pt idx="1478">
                  <c:v>320140</c:v>
                </c:pt>
                <c:pt idx="1479">
                  <c:v>320530</c:v>
                </c:pt>
                <c:pt idx="1480">
                  <c:v>320270</c:v>
                </c:pt>
                <c:pt idx="1481">
                  <c:v>319550</c:v>
                </c:pt>
                <c:pt idx="1482">
                  <c:v>319910</c:v>
                </c:pt>
                <c:pt idx="1483">
                  <c:v>319880</c:v>
                </c:pt>
                <c:pt idx="1484">
                  <c:v>321100</c:v>
                </c:pt>
                <c:pt idx="1485">
                  <c:v>321370</c:v>
                </c:pt>
                <c:pt idx="1486">
                  <c:v>321430</c:v>
                </c:pt>
                <c:pt idx="1487">
                  <c:v>321270</c:v>
                </c:pt>
                <c:pt idx="1488">
                  <c:v>322560</c:v>
                </c:pt>
                <c:pt idx="1489">
                  <c:v>322510</c:v>
                </c:pt>
                <c:pt idx="1490">
                  <c:v>323010</c:v>
                </c:pt>
                <c:pt idx="1491">
                  <c:v>322720</c:v>
                </c:pt>
                <c:pt idx="1492">
                  <c:v>324130</c:v>
                </c:pt>
                <c:pt idx="1493">
                  <c:v>324290</c:v>
                </c:pt>
                <c:pt idx="1494">
                  <c:v>324180</c:v>
                </c:pt>
                <c:pt idx="1495">
                  <c:v>324280</c:v>
                </c:pt>
                <c:pt idx="1496">
                  <c:v>324200</c:v>
                </c:pt>
                <c:pt idx="1497">
                  <c:v>324230</c:v>
                </c:pt>
                <c:pt idx="1498">
                  <c:v>324280</c:v>
                </c:pt>
                <c:pt idx="1499">
                  <c:v>324230</c:v>
                </c:pt>
                <c:pt idx="1500">
                  <c:v>324170</c:v>
                </c:pt>
                <c:pt idx="1501">
                  <c:v>324290</c:v>
                </c:pt>
                <c:pt idx="1502">
                  <c:v>324280</c:v>
                </c:pt>
                <c:pt idx="1503">
                  <c:v>324020</c:v>
                </c:pt>
                <c:pt idx="1504">
                  <c:v>324080</c:v>
                </c:pt>
                <c:pt idx="1505">
                  <c:v>324080</c:v>
                </c:pt>
                <c:pt idx="1506">
                  <c:v>324150</c:v>
                </c:pt>
                <c:pt idx="1507">
                  <c:v>324140</c:v>
                </c:pt>
                <c:pt idx="1508">
                  <c:v>324150</c:v>
                </c:pt>
                <c:pt idx="1509">
                  <c:v>324120</c:v>
                </c:pt>
                <c:pt idx="1510">
                  <c:v>324100</c:v>
                </c:pt>
                <c:pt idx="1511">
                  <c:v>324200</c:v>
                </c:pt>
                <c:pt idx="1512">
                  <c:v>324200</c:v>
                </c:pt>
                <c:pt idx="1513">
                  <c:v>324190</c:v>
                </c:pt>
                <c:pt idx="1514">
                  <c:v>326780</c:v>
                </c:pt>
                <c:pt idx="1515">
                  <c:v>326790</c:v>
                </c:pt>
                <c:pt idx="1516">
                  <c:v>326780</c:v>
                </c:pt>
                <c:pt idx="1517">
                  <c:v>326890</c:v>
                </c:pt>
                <c:pt idx="1518">
                  <c:v>326960</c:v>
                </c:pt>
                <c:pt idx="1519">
                  <c:v>326940</c:v>
                </c:pt>
                <c:pt idx="1520">
                  <c:v>326910</c:v>
                </c:pt>
                <c:pt idx="1521">
                  <c:v>326870</c:v>
                </c:pt>
                <c:pt idx="1522">
                  <c:v>326940</c:v>
                </c:pt>
                <c:pt idx="1523">
                  <c:v>326870</c:v>
                </c:pt>
                <c:pt idx="1524">
                  <c:v>326910</c:v>
                </c:pt>
                <c:pt idx="1525">
                  <c:v>325000</c:v>
                </c:pt>
                <c:pt idx="1526">
                  <c:v>325030</c:v>
                </c:pt>
                <c:pt idx="1527">
                  <c:v>325040</c:v>
                </c:pt>
                <c:pt idx="1528">
                  <c:v>325090</c:v>
                </c:pt>
                <c:pt idx="1529">
                  <c:v>325080</c:v>
                </c:pt>
                <c:pt idx="1530">
                  <c:v>325130</c:v>
                </c:pt>
                <c:pt idx="1531">
                  <c:v>325100</c:v>
                </c:pt>
                <c:pt idx="1532">
                  <c:v>325100</c:v>
                </c:pt>
                <c:pt idx="1533">
                  <c:v>325140</c:v>
                </c:pt>
                <c:pt idx="1534">
                  <c:v>325090</c:v>
                </c:pt>
                <c:pt idx="1535">
                  <c:v>325150</c:v>
                </c:pt>
                <c:pt idx="1536">
                  <c:v>309470</c:v>
                </c:pt>
                <c:pt idx="1537">
                  <c:v>309140</c:v>
                </c:pt>
                <c:pt idx="1538">
                  <c:v>314390</c:v>
                </c:pt>
                <c:pt idx="1539">
                  <c:v>316180</c:v>
                </c:pt>
                <c:pt idx="1540">
                  <c:v>315740</c:v>
                </c:pt>
                <c:pt idx="1541">
                  <c:v>315130</c:v>
                </c:pt>
                <c:pt idx="1542">
                  <c:v>316790</c:v>
                </c:pt>
                <c:pt idx="1543">
                  <c:v>320180</c:v>
                </c:pt>
                <c:pt idx="1544">
                  <c:v>320070</c:v>
                </c:pt>
                <c:pt idx="1545">
                  <c:v>322130</c:v>
                </c:pt>
                <c:pt idx="1546">
                  <c:v>320830</c:v>
                </c:pt>
                <c:pt idx="1547">
                  <c:v>309260</c:v>
                </c:pt>
                <c:pt idx="1548">
                  <c:v>310160</c:v>
                </c:pt>
                <c:pt idx="1549">
                  <c:v>315170</c:v>
                </c:pt>
                <c:pt idx="1550">
                  <c:v>316910</c:v>
                </c:pt>
                <c:pt idx="1551">
                  <c:v>316380</c:v>
                </c:pt>
                <c:pt idx="1552">
                  <c:v>315860</c:v>
                </c:pt>
                <c:pt idx="1553">
                  <c:v>317410</c:v>
                </c:pt>
                <c:pt idx="1554">
                  <c:v>320590</c:v>
                </c:pt>
                <c:pt idx="1555">
                  <c:v>320590</c:v>
                </c:pt>
                <c:pt idx="1556">
                  <c:v>322560</c:v>
                </c:pt>
                <c:pt idx="1557">
                  <c:v>321300</c:v>
                </c:pt>
                <c:pt idx="1558">
                  <c:v>308920</c:v>
                </c:pt>
                <c:pt idx="1559">
                  <c:v>310200</c:v>
                </c:pt>
                <c:pt idx="1560">
                  <c:v>315200</c:v>
                </c:pt>
                <c:pt idx="1561">
                  <c:v>317040</c:v>
                </c:pt>
                <c:pt idx="1562">
                  <c:v>316500</c:v>
                </c:pt>
                <c:pt idx="1563">
                  <c:v>315930</c:v>
                </c:pt>
                <c:pt idx="1564">
                  <c:v>317630</c:v>
                </c:pt>
                <c:pt idx="1565">
                  <c:v>321050</c:v>
                </c:pt>
                <c:pt idx="1566">
                  <c:v>320930</c:v>
                </c:pt>
                <c:pt idx="1567">
                  <c:v>323030</c:v>
                </c:pt>
                <c:pt idx="1568">
                  <c:v>321800</c:v>
                </c:pt>
                <c:pt idx="1569">
                  <c:v>315590</c:v>
                </c:pt>
                <c:pt idx="1570">
                  <c:v>316010</c:v>
                </c:pt>
                <c:pt idx="1571">
                  <c:v>315900</c:v>
                </c:pt>
                <c:pt idx="1572">
                  <c:v>317590</c:v>
                </c:pt>
                <c:pt idx="1573">
                  <c:v>317530</c:v>
                </c:pt>
                <c:pt idx="1574">
                  <c:v>317360</c:v>
                </c:pt>
                <c:pt idx="1575">
                  <c:v>317770</c:v>
                </c:pt>
                <c:pt idx="1576">
                  <c:v>318650</c:v>
                </c:pt>
                <c:pt idx="1577">
                  <c:v>318600</c:v>
                </c:pt>
                <c:pt idx="1578">
                  <c:v>319110</c:v>
                </c:pt>
                <c:pt idx="1579">
                  <c:v>318840</c:v>
                </c:pt>
                <c:pt idx="1580">
                  <c:v>318310</c:v>
                </c:pt>
                <c:pt idx="1581">
                  <c:v>318730</c:v>
                </c:pt>
                <c:pt idx="1582">
                  <c:v>318600</c:v>
                </c:pt>
                <c:pt idx="1583">
                  <c:v>320310</c:v>
                </c:pt>
                <c:pt idx="1584">
                  <c:v>320710</c:v>
                </c:pt>
                <c:pt idx="1585">
                  <c:v>320590</c:v>
                </c:pt>
                <c:pt idx="1586">
                  <c:v>321110</c:v>
                </c:pt>
                <c:pt idx="1587">
                  <c:v>322140</c:v>
                </c:pt>
                <c:pt idx="1588">
                  <c:v>322130</c:v>
                </c:pt>
                <c:pt idx="1589">
                  <c:v>322820</c:v>
                </c:pt>
                <c:pt idx="1590">
                  <c:v>322420</c:v>
                </c:pt>
                <c:pt idx="1591">
                  <c:v>317660</c:v>
                </c:pt>
                <c:pt idx="1592">
                  <c:v>317900</c:v>
                </c:pt>
                <c:pt idx="1593">
                  <c:v>317730</c:v>
                </c:pt>
                <c:pt idx="1594">
                  <c:v>318730</c:v>
                </c:pt>
                <c:pt idx="1595">
                  <c:v>319050</c:v>
                </c:pt>
                <c:pt idx="1596">
                  <c:v>318820</c:v>
                </c:pt>
                <c:pt idx="1597">
                  <c:v>319130</c:v>
                </c:pt>
                <c:pt idx="1598">
                  <c:v>319700</c:v>
                </c:pt>
                <c:pt idx="1599">
                  <c:v>319650</c:v>
                </c:pt>
                <c:pt idx="1600">
                  <c:v>320070</c:v>
                </c:pt>
                <c:pt idx="1601">
                  <c:v>319880</c:v>
                </c:pt>
                <c:pt idx="1602">
                  <c:v>316730</c:v>
                </c:pt>
                <c:pt idx="1603">
                  <c:v>317120</c:v>
                </c:pt>
                <c:pt idx="1604">
                  <c:v>317050</c:v>
                </c:pt>
                <c:pt idx="1605">
                  <c:v>318480</c:v>
                </c:pt>
                <c:pt idx="1606">
                  <c:v>319000</c:v>
                </c:pt>
                <c:pt idx="1607">
                  <c:v>318860</c:v>
                </c:pt>
                <c:pt idx="1608">
                  <c:v>319200</c:v>
                </c:pt>
                <c:pt idx="1609">
                  <c:v>320110</c:v>
                </c:pt>
                <c:pt idx="1610">
                  <c:v>320110</c:v>
                </c:pt>
                <c:pt idx="1611">
                  <c:v>320760</c:v>
                </c:pt>
                <c:pt idx="1612">
                  <c:v>320340</c:v>
                </c:pt>
                <c:pt idx="1613">
                  <c:v>319000</c:v>
                </c:pt>
                <c:pt idx="1614">
                  <c:v>319540</c:v>
                </c:pt>
                <c:pt idx="1615">
                  <c:v>319420</c:v>
                </c:pt>
                <c:pt idx="1616">
                  <c:v>321310</c:v>
                </c:pt>
                <c:pt idx="1617">
                  <c:v>321960</c:v>
                </c:pt>
                <c:pt idx="1618">
                  <c:v>321780</c:v>
                </c:pt>
                <c:pt idx="1619">
                  <c:v>321540</c:v>
                </c:pt>
                <c:pt idx="1620">
                  <c:v>323410</c:v>
                </c:pt>
                <c:pt idx="1621">
                  <c:v>323390</c:v>
                </c:pt>
                <c:pt idx="1622">
                  <c:v>324100</c:v>
                </c:pt>
                <c:pt idx="1623">
                  <c:v>323670</c:v>
                </c:pt>
                <c:pt idx="1624">
                  <c:v>325540</c:v>
                </c:pt>
                <c:pt idx="1625">
                  <c:v>325630</c:v>
                </c:pt>
                <c:pt idx="1626">
                  <c:v>325630</c:v>
                </c:pt>
                <c:pt idx="1627">
                  <c:v>325650</c:v>
                </c:pt>
                <c:pt idx="1628">
                  <c:v>325580</c:v>
                </c:pt>
                <c:pt idx="1629">
                  <c:v>325630</c:v>
                </c:pt>
                <c:pt idx="1630">
                  <c:v>325610</c:v>
                </c:pt>
                <c:pt idx="1631">
                  <c:v>325640</c:v>
                </c:pt>
                <c:pt idx="1632">
                  <c:v>325680</c:v>
                </c:pt>
                <c:pt idx="1633">
                  <c:v>325680</c:v>
                </c:pt>
                <c:pt idx="1634">
                  <c:v>325690</c:v>
                </c:pt>
                <c:pt idx="1635">
                  <c:v>325450</c:v>
                </c:pt>
                <c:pt idx="1636">
                  <c:v>325500</c:v>
                </c:pt>
                <c:pt idx="1637">
                  <c:v>325470</c:v>
                </c:pt>
                <c:pt idx="1638">
                  <c:v>325500</c:v>
                </c:pt>
                <c:pt idx="1639">
                  <c:v>325530</c:v>
                </c:pt>
                <c:pt idx="1640">
                  <c:v>325520</c:v>
                </c:pt>
                <c:pt idx="1641">
                  <c:v>325520</c:v>
                </c:pt>
                <c:pt idx="1642">
                  <c:v>325550</c:v>
                </c:pt>
                <c:pt idx="1643">
                  <c:v>325560</c:v>
                </c:pt>
                <c:pt idx="1644">
                  <c:v>325560</c:v>
                </c:pt>
                <c:pt idx="1645">
                  <c:v>325570</c:v>
                </c:pt>
                <c:pt idx="1646">
                  <c:v>329150</c:v>
                </c:pt>
                <c:pt idx="1647">
                  <c:v>329080</c:v>
                </c:pt>
                <c:pt idx="1648">
                  <c:v>329080</c:v>
                </c:pt>
                <c:pt idx="1649">
                  <c:v>329190</c:v>
                </c:pt>
                <c:pt idx="1650">
                  <c:v>329220</c:v>
                </c:pt>
                <c:pt idx="1651">
                  <c:v>329240</c:v>
                </c:pt>
                <c:pt idx="1652">
                  <c:v>329170</c:v>
                </c:pt>
                <c:pt idx="1653">
                  <c:v>329220</c:v>
                </c:pt>
                <c:pt idx="1654">
                  <c:v>329350</c:v>
                </c:pt>
                <c:pt idx="1655">
                  <c:v>329300</c:v>
                </c:pt>
                <c:pt idx="1656">
                  <c:v>329360</c:v>
                </c:pt>
                <c:pt idx="1657">
                  <c:v>326680</c:v>
                </c:pt>
                <c:pt idx="1658">
                  <c:v>326770</c:v>
                </c:pt>
                <c:pt idx="1659">
                  <c:v>326700</c:v>
                </c:pt>
                <c:pt idx="1660">
                  <c:v>326790</c:v>
                </c:pt>
                <c:pt idx="1661">
                  <c:v>326750</c:v>
                </c:pt>
                <c:pt idx="1662">
                  <c:v>326820</c:v>
                </c:pt>
                <c:pt idx="1663">
                  <c:v>326810</c:v>
                </c:pt>
                <c:pt idx="1664">
                  <c:v>326720</c:v>
                </c:pt>
                <c:pt idx="1665">
                  <c:v>326790</c:v>
                </c:pt>
                <c:pt idx="1666">
                  <c:v>326830</c:v>
                </c:pt>
                <c:pt idx="1667">
                  <c:v>326860</c:v>
                </c:pt>
                <c:pt idx="1668">
                  <c:v>313180</c:v>
                </c:pt>
                <c:pt idx="1669">
                  <c:v>313100</c:v>
                </c:pt>
                <c:pt idx="1670">
                  <c:v>315090</c:v>
                </c:pt>
                <c:pt idx="1671">
                  <c:v>315580</c:v>
                </c:pt>
                <c:pt idx="1672">
                  <c:v>315390</c:v>
                </c:pt>
                <c:pt idx="1673">
                  <c:v>315240</c:v>
                </c:pt>
                <c:pt idx="1674">
                  <c:v>315860</c:v>
                </c:pt>
                <c:pt idx="1675">
                  <c:v>317090</c:v>
                </c:pt>
                <c:pt idx="1676">
                  <c:v>317040</c:v>
                </c:pt>
                <c:pt idx="1677">
                  <c:v>317810</c:v>
                </c:pt>
                <c:pt idx="1678">
                  <c:v>317350</c:v>
                </c:pt>
                <c:pt idx="1679">
                  <c:v>313110</c:v>
                </c:pt>
                <c:pt idx="1680">
                  <c:v>313490</c:v>
                </c:pt>
                <c:pt idx="1681">
                  <c:v>315300</c:v>
                </c:pt>
                <c:pt idx="1682">
                  <c:v>316090</c:v>
                </c:pt>
                <c:pt idx="1683">
                  <c:v>315740</c:v>
                </c:pt>
                <c:pt idx="1684">
                  <c:v>315650</c:v>
                </c:pt>
                <c:pt idx="1685">
                  <c:v>316250</c:v>
                </c:pt>
                <c:pt idx="1686">
                  <c:v>317370</c:v>
                </c:pt>
                <c:pt idx="1687">
                  <c:v>317380</c:v>
                </c:pt>
                <c:pt idx="1688">
                  <c:v>318090</c:v>
                </c:pt>
                <c:pt idx="1689">
                  <c:v>317770</c:v>
                </c:pt>
                <c:pt idx="1690">
                  <c:v>313160</c:v>
                </c:pt>
                <c:pt idx="1691">
                  <c:v>313570</c:v>
                </c:pt>
                <c:pt idx="1692">
                  <c:v>315330</c:v>
                </c:pt>
                <c:pt idx="1693">
                  <c:v>316030</c:v>
                </c:pt>
                <c:pt idx="1694">
                  <c:v>315750</c:v>
                </c:pt>
                <c:pt idx="1695">
                  <c:v>315720</c:v>
                </c:pt>
                <c:pt idx="1696">
                  <c:v>316350</c:v>
                </c:pt>
                <c:pt idx="1697">
                  <c:v>317450</c:v>
                </c:pt>
                <c:pt idx="1698">
                  <c:v>317370</c:v>
                </c:pt>
                <c:pt idx="1699">
                  <c:v>318440</c:v>
                </c:pt>
                <c:pt idx="1700">
                  <c:v>317760</c:v>
                </c:pt>
                <c:pt idx="1701">
                  <c:v>315770</c:v>
                </c:pt>
                <c:pt idx="1702">
                  <c:v>315790</c:v>
                </c:pt>
                <c:pt idx="1703">
                  <c:v>315800</c:v>
                </c:pt>
                <c:pt idx="1704">
                  <c:v>316500</c:v>
                </c:pt>
                <c:pt idx="1705">
                  <c:v>316330</c:v>
                </c:pt>
                <c:pt idx="1706">
                  <c:v>316280</c:v>
                </c:pt>
                <c:pt idx="1707">
                  <c:v>316540</c:v>
                </c:pt>
                <c:pt idx="1708">
                  <c:v>316920</c:v>
                </c:pt>
                <c:pt idx="1709">
                  <c:v>316800</c:v>
                </c:pt>
                <c:pt idx="1710">
                  <c:v>316930</c:v>
                </c:pt>
                <c:pt idx="1711">
                  <c:v>316880</c:v>
                </c:pt>
                <c:pt idx="1712">
                  <c:v>316980</c:v>
                </c:pt>
                <c:pt idx="1713">
                  <c:v>317050</c:v>
                </c:pt>
                <c:pt idx="1714">
                  <c:v>317030</c:v>
                </c:pt>
                <c:pt idx="1715">
                  <c:v>317630</c:v>
                </c:pt>
                <c:pt idx="1716">
                  <c:v>317740</c:v>
                </c:pt>
                <c:pt idx="1717">
                  <c:v>317730</c:v>
                </c:pt>
                <c:pt idx="1718">
                  <c:v>317920</c:v>
                </c:pt>
                <c:pt idx="1719">
                  <c:v>318320</c:v>
                </c:pt>
                <c:pt idx="1720">
                  <c:v>318380</c:v>
                </c:pt>
                <c:pt idx="1721">
                  <c:v>318560</c:v>
                </c:pt>
                <c:pt idx="1722">
                  <c:v>318380</c:v>
                </c:pt>
                <c:pt idx="1723">
                  <c:v>316430</c:v>
                </c:pt>
                <c:pt idx="1724">
                  <c:v>316570</c:v>
                </c:pt>
                <c:pt idx="1725">
                  <c:v>316530</c:v>
                </c:pt>
                <c:pt idx="1726">
                  <c:v>317430</c:v>
                </c:pt>
                <c:pt idx="1727">
                  <c:v>317800</c:v>
                </c:pt>
                <c:pt idx="1728">
                  <c:v>317570</c:v>
                </c:pt>
                <c:pt idx="1729">
                  <c:v>317830</c:v>
                </c:pt>
                <c:pt idx="1730">
                  <c:v>318390</c:v>
                </c:pt>
                <c:pt idx="1731">
                  <c:v>318380</c:v>
                </c:pt>
                <c:pt idx="1732">
                  <c:v>318730</c:v>
                </c:pt>
                <c:pt idx="1733">
                  <c:v>318540</c:v>
                </c:pt>
                <c:pt idx="1734">
                  <c:v>316190</c:v>
                </c:pt>
                <c:pt idx="1735">
                  <c:v>316360</c:v>
                </c:pt>
                <c:pt idx="1736">
                  <c:v>316320</c:v>
                </c:pt>
                <c:pt idx="1737">
                  <c:v>316780</c:v>
                </c:pt>
                <c:pt idx="1738">
                  <c:v>317050</c:v>
                </c:pt>
                <c:pt idx="1739">
                  <c:v>316870</c:v>
                </c:pt>
                <c:pt idx="1740">
                  <c:v>317100</c:v>
                </c:pt>
                <c:pt idx="1741">
                  <c:v>317440</c:v>
                </c:pt>
                <c:pt idx="1742">
                  <c:v>317440</c:v>
                </c:pt>
                <c:pt idx="1743">
                  <c:v>317700</c:v>
                </c:pt>
                <c:pt idx="1744">
                  <c:v>317500</c:v>
                </c:pt>
                <c:pt idx="1745">
                  <c:v>317320</c:v>
                </c:pt>
                <c:pt idx="1746">
                  <c:v>317380</c:v>
                </c:pt>
                <c:pt idx="1747">
                  <c:v>317310</c:v>
                </c:pt>
                <c:pt idx="1748">
                  <c:v>318060</c:v>
                </c:pt>
                <c:pt idx="1749">
                  <c:v>318390</c:v>
                </c:pt>
                <c:pt idx="1750">
                  <c:v>318250</c:v>
                </c:pt>
                <c:pt idx="1751">
                  <c:v>318050</c:v>
                </c:pt>
                <c:pt idx="1752">
                  <c:v>318890</c:v>
                </c:pt>
                <c:pt idx="1753">
                  <c:v>318930</c:v>
                </c:pt>
                <c:pt idx="1754">
                  <c:v>319140</c:v>
                </c:pt>
                <c:pt idx="1755">
                  <c:v>318950</c:v>
                </c:pt>
                <c:pt idx="1756">
                  <c:v>319810</c:v>
                </c:pt>
                <c:pt idx="1757">
                  <c:v>319750</c:v>
                </c:pt>
                <c:pt idx="1758">
                  <c:v>319760</c:v>
                </c:pt>
                <c:pt idx="1759">
                  <c:v>319810</c:v>
                </c:pt>
                <c:pt idx="1760">
                  <c:v>319940</c:v>
                </c:pt>
                <c:pt idx="1761">
                  <c:v>319870</c:v>
                </c:pt>
                <c:pt idx="1762">
                  <c:v>319770</c:v>
                </c:pt>
                <c:pt idx="1763">
                  <c:v>319910</c:v>
                </c:pt>
                <c:pt idx="1764">
                  <c:v>319950</c:v>
                </c:pt>
                <c:pt idx="1765">
                  <c:v>319880</c:v>
                </c:pt>
                <c:pt idx="1766">
                  <c:v>319810</c:v>
                </c:pt>
                <c:pt idx="1767">
                  <c:v>319770</c:v>
                </c:pt>
                <c:pt idx="1768">
                  <c:v>319880</c:v>
                </c:pt>
                <c:pt idx="1769">
                  <c:v>319830</c:v>
                </c:pt>
                <c:pt idx="1770">
                  <c:v>319850</c:v>
                </c:pt>
                <c:pt idx="1771">
                  <c:v>319810</c:v>
                </c:pt>
                <c:pt idx="1772">
                  <c:v>319830</c:v>
                </c:pt>
                <c:pt idx="1773">
                  <c:v>319740</c:v>
                </c:pt>
                <c:pt idx="1774">
                  <c:v>319830</c:v>
                </c:pt>
                <c:pt idx="1775">
                  <c:v>319830</c:v>
                </c:pt>
                <c:pt idx="1776">
                  <c:v>319780</c:v>
                </c:pt>
                <c:pt idx="1777">
                  <c:v>319850</c:v>
                </c:pt>
                <c:pt idx="1778">
                  <c:v>321280</c:v>
                </c:pt>
                <c:pt idx="1779">
                  <c:v>321360</c:v>
                </c:pt>
                <c:pt idx="1780">
                  <c:v>321410</c:v>
                </c:pt>
                <c:pt idx="1781">
                  <c:v>321370</c:v>
                </c:pt>
                <c:pt idx="1782">
                  <c:v>321350</c:v>
                </c:pt>
                <c:pt idx="1783">
                  <c:v>321320</c:v>
                </c:pt>
                <c:pt idx="1784">
                  <c:v>321470</c:v>
                </c:pt>
                <c:pt idx="1785">
                  <c:v>321410</c:v>
                </c:pt>
                <c:pt idx="1786">
                  <c:v>321440</c:v>
                </c:pt>
                <c:pt idx="1787">
                  <c:v>321410</c:v>
                </c:pt>
                <c:pt idx="1788">
                  <c:v>321520</c:v>
                </c:pt>
                <c:pt idx="1789">
                  <c:v>320240</c:v>
                </c:pt>
                <c:pt idx="1790">
                  <c:v>320320</c:v>
                </c:pt>
                <c:pt idx="1791">
                  <c:v>320220</c:v>
                </c:pt>
                <c:pt idx="1792">
                  <c:v>320340</c:v>
                </c:pt>
                <c:pt idx="1793">
                  <c:v>320380</c:v>
                </c:pt>
                <c:pt idx="1794">
                  <c:v>320360</c:v>
                </c:pt>
                <c:pt idx="1795">
                  <c:v>320330</c:v>
                </c:pt>
                <c:pt idx="1796">
                  <c:v>320300</c:v>
                </c:pt>
                <c:pt idx="1797">
                  <c:v>320190</c:v>
                </c:pt>
                <c:pt idx="1798">
                  <c:v>320360</c:v>
                </c:pt>
                <c:pt idx="1799">
                  <c:v>320280</c:v>
                </c:pt>
                <c:pt idx="1800">
                  <c:v>311520</c:v>
                </c:pt>
                <c:pt idx="1801">
                  <c:v>311370</c:v>
                </c:pt>
                <c:pt idx="1802">
                  <c:v>314460</c:v>
                </c:pt>
                <c:pt idx="1803">
                  <c:v>315540</c:v>
                </c:pt>
                <c:pt idx="1804">
                  <c:v>315040</c:v>
                </c:pt>
                <c:pt idx="1805">
                  <c:v>315290</c:v>
                </c:pt>
                <c:pt idx="1806">
                  <c:v>315960</c:v>
                </c:pt>
                <c:pt idx="1807">
                  <c:v>317920</c:v>
                </c:pt>
                <c:pt idx="1808">
                  <c:v>317900</c:v>
                </c:pt>
                <c:pt idx="1809">
                  <c:v>319080</c:v>
                </c:pt>
                <c:pt idx="1810">
                  <c:v>318310</c:v>
                </c:pt>
                <c:pt idx="1811">
                  <c:v>311450</c:v>
                </c:pt>
                <c:pt idx="1812">
                  <c:v>312040</c:v>
                </c:pt>
                <c:pt idx="1813">
                  <c:v>315030</c:v>
                </c:pt>
                <c:pt idx="1814">
                  <c:v>316120</c:v>
                </c:pt>
                <c:pt idx="1815">
                  <c:v>315660</c:v>
                </c:pt>
                <c:pt idx="1816">
                  <c:v>315780</c:v>
                </c:pt>
                <c:pt idx="1817">
                  <c:v>316410</c:v>
                </c:pt>
                <c:pt idx="1818">
                  <c:v>318400</c:v>
                </c:pt>
                <c:pt idx="1819">
                  <c:v>318330</c:v>
                </c:pt>
                <c:pt idx="1820">
                  <c:v>319500</c:v>
                </c:pt>
                <c:pt idx="1821">
                  <c:v>318790</c:v>
                </c:pt>
                <c:pt idx="1822">
                  <c:v>311230</c:v>
                </c:pt>
                <c:pt idx="1823">
                  <c:v>312060</c:v>
                </c:pt>
                <c:pt idx="1824">
                  <c:v>315040</c:v>
                </c:pt>
                <c:pt idx="1825">
                  <c:v>316110</c:v>
                </c:pt>
                <c:pt idx="1826">
                  <c:v>315710</c:v>
                </c:pt>
                <c:pt idx="1827">
                  <c:v>315860</c:v>
                </c:pt>
                <c:pt idx="1828">
                  <c:v>316490</c:v>
                </c:pt>
                <c:pt idx="1829">
                  <c:v>318570</c:v>
                </c:pt>
                <c:pt idx="1830">
                  <c:v>318490</c:v>
                </c:pt>
                <c:pt idx="1831">
                  <c:v>319760</c:v>
                </c:pt>
                <c:pt idx="1832">
                  <c:v>318990</c:v>
                </c:pt>
                <c:pt idx="1833">
                  <c:v>315500</c:v>
                </c:pt>
                <c:pt idx="1834">
                  <c:v>315660</c:v>
                </c:pt>
                <c:pt idx="1835">
                  <c:v>315630</c:v>
                </c:pt>
                <c:pt idx="1836">
                  <c:v>316710</c:v>
                </c:pt>
                <c:pt idx="1837">
                  <c:v>316560</c:v>
                </c:pt>
                <c:pt idx="1838">
                  <c:v>316650</c:v>
                </c:pt>
                <c:pt idx="1839">
                  <c:v>316730</c:v>
                </c:pt>
                <c:pt idx="1840">
                  <c:v>317270</c:v>
                </c:pt>
                <c:pt idx="1841">
                  <c:v>317320</c:v>
                </c:pt>
                <c:pt idx="1842">
                  <c:v>317610</c:v>
                </c:pt>
                <c:pt idx="1843">
                  <c:v>317450</c:v>
                </c:pt>
                <c:pt idx="1844">
                  <c:v>317400</c:v>
                </c:pt>
                <c:pt idx="1845">
                  <c:v>317600</c:v>
                </c:pt>
                <c:pt idx="1846">
                  <c:v>317620</c:v>
                </c:pt>
                <c:pt idx="1847">
                  <c:v>318540</c:v>
                </c:pt>
                <c:pt idx="1848">
                  <c:v>318720</c:v>
                </c:pt>
                <c:pt idx="1849">
                  <c:v>318780</c:v>
                </c:pt>
                <c:pt idx="1850">
                  <c:v>319000</c:v>
                </c:pt>
                <c:pt idx="1851">
                  <c:v>319710</c:v>
                </c:pt>
                <c:pt idx="1852">
                  <c:v>319680</c:v>
                </c:pt>
                <c:pt idx="1853">
                  <c:v>320080</c:v>
                </c:pt>
                <c:pt idx="1854">
                  <c:v>319850</c:v>
                </c:pt>
                <c:pt idx="1855">
                  <c:v>316430</c:v>
                </c:pt>
                <c:pt idx="1856">
                  <c:v>316860</c:v>
                </c:pt>
                <c:pt idx="1857">
                  <c:v>316690</c:v>
                </c:pt>
                <c:pt idx="1858">
                  <c:v>318190</c:v>
                </c:pt>
                <c:pt idx="1859">
                  <c:v>318690</c:v>
                </c:pt>
                <c:pt idx="1860">
                  <c:v>318630</c:v>
                </c:pt>
                <c:pt idx="1861">
                  <c:v>318920</c:v>
                </c:pt>
                <c:pt idx="1862">
                  <c:v>319910</c:v>
                </c:pt>
                <c:pt idx="1863">
                  <c:v>319890</c:v>
                </c:pt>
                <c:pt idx="1864">
                  <c:v>320480</c:v>
                </c:pt>
                <c:pt idx="1865">
                  <c:v>320040</c:v>
                </c:pt>
                <c:pt idx="1866">
                  <c:v>316770</c:v>
                </c:pt>
                <c:pt idx="1867">
                  <c:v>316940</c:v>
                </c:pt>
                <c:pt idx="1868">
                  <c:v>316890</c:v>
                </c:pt>
                <c:pt idx="1869">
                  <c:v>317460</c:v>
                </c:pt>
                <c:pt idx="1870">
                  <c:v>317620</c:v>
                </c:pt>
                <c:pt idx="1871">
                  <c:v>317570</c:v>
                </c:pt>
                <c:pt idx="1872">
                  <c:v>317690</c:v>
                </c:pt>
                <c:pt idx="1873">
                  <c:v>318040</c:v>
                </c:pt>
                <c:pt idx="1874">
                  <c:v>318060</c:v>
                </c:pt>
                <c:pt idx="1875">
                  <c:v>318250</c:v>
                </c:pt>
                <c:pt idx="1876">
                  <c:v>318110</c:v>
                </c:pt>
                <c:pt idx="1877">
                  <c:v>317870</c:v>
                </c:pt>
                <c:pt idx="1878">
                  <c:v>318120</c:v>
                </c:pt>
                <c:pt idx="1879">
                  <c:v>318110</c:v>
                </c:pt>
                <c:pt idx="1880">
                  <c:v>319270</c:v>
                </c:pt>
                <c:pt idx="1881">
                  <c:v>319650</c:v>
                </c:pt>
                <c:pt idx="1882">
                  <c:v>319470</c:v>
                </c:pt>
                <c:pt idx="1883">
                  <c:v>319510</c:v>
                </c:pt>
                <c:pt idx="1884">
                  <c:v>320550</c:v>
                </c:pt>
                <c:pt idx="1885">
                  <c:v>320520</c:v>
                </c:pt>
                <c:pt idx="1886">
                  <c:v>320840</c:v>
                </c:pt>
                <c:pt idx="1887">
                  <c:v>320640</c:v>
                </c:pt>
                <c:pt idx="1888">
                  <c:v>322030</c:v>
                </c:pt>
                <c:pt idx="1889">
                  <c:v>322050</c:v>
                </c:pt>
                <c:pt idx="1890">
                  <c:v>322060</c:v>
                </c:pt>
                <c:pt idx="1891">
                  <c:v>322040</c:v>
                </c:pt>
                <c:pt idx="1892">
                  <c:v>322030</c:v>
                </c:pt>
                <c:pt idx="1893">
                  <c:v>322080</c:v>
                </c:pt>
                <c:pt idx="1894">
                  <c:v>322100</c:v>
                </c:pt>
                <c:pt idx="1895">
                  <c:v>322030</c:v>
                </c:pt>
                <c:pt idx="1896">
                  <c:v>322020</c:v>
                </c:pt>
                <c:pt idx="1897">
                  <c:v>322110</c:v>
                </c:pt>
                <c:pt idx="1898">
                  <c:v>322070</c:v>
                </c:pt>
                <c:pt idx="1899">
                  <c:v>321940</c:v>
                </c:pt>
                <c:pt idx="1900">
                  <c:v>321900</c:v>
                </c:pt>
                <c:pt idx="1901">
                  <c:v>321900</c:v>
                </c:pt>
                <c:pt idx="1902">
                  <c:v>322040</c:v>
                </c:pt>
                <c:pt idx="1903">
                  <c:v>321990</c:v>
                </c:pt>
                <c:pt idx="1904">
                  <c:v>321930</c:v>
                </c:pt>
                <c:pt idx="1905">
                  <c:v>321990</c:v>
                </c:pt>
                <c:pt idx="1906">
                  <c:v>321960</c:v>
                </c:pt>
                <c:pt idx="1907">
                  <c:v>321950</c:v>
                </c:pt>
                <c:pt idx="1908">
                  <c:v>321980</c:v>
                </c:pt>
                <c:pt idx="1909">
                  <c:v>322010</c:v>
                </c:pt>
                <c:pt idx="1910">
                  <c:v>324370</c:v>
                </c:pt>
                <c:pt idx="1911">
                  <c:v>324300</c:v>
                </c:pt>
                <c:pt idx="1912">
                  <c:v>324350</c:v>
                </c:pt>
                <c:pt idx="1913">
                  <c:v>324440</c:v>
                </c:pt>
                <c:pt idx="1914">
                  <c:v>324530</c:v>
                </c:pt>
                <c:pt idx="1915">
                  <c:v>324390</c:v>
                </c:pt>
                <c:pt idx="1916">
                  <c:v>324530</c:v>
                </c:pt>
                <c:pt idx="1917">
                  <c:v>324440</c:v>
                </c:pt>
                <c:pt idx="1918">
                  <c:v>324460</c:v>
                </c:pt>
                <c:pt idx="1919">
                  <c:v>324610</c:v>
                </c:pt>
                <c:pt idx="1920">
                  <c:v>324440</c:v>
                </c:pt>
                <c:pt idx="1921">
                  <c:v>322770</c:v>
                </c:pt>
                <c:pt idx="1922">
                  <c:v>322770</c:v>
                </c:pt>
                <c:pt idx="1923">
                  <c:v>322790</c:v>
                </c:pt>
                <c:pt idx="1924">
                  <c:v>322800</c:v>
                </c:pt>
                <c:pt idx="1925">
                  <c:v>322840</c:v>
                </c:pt>
                <c:pt idx="1926">
                  <c:v>322820</c:v>
                </c:pt>
                <c:pt idx="1927">
                  <c:v>322910</c:v>
                </c:pt>
                <c:pt idx="1928">
                  <c:v>322850</c:v>
                </c:pt>
                <c:pt idx="1929">
                  <c:v>322810</c:v>
                </c:pt>
                <c:pt idx="1930">
                  <c:v>322800</c:v>
                </c:pt>
                <c:pt idx="1931">
                  <c:v>322760</c:v>
                </c:pt>
                <c:pt idx="1932">
                  <c:v>312680</c:v>
                </c:pt>
                <c:pt idx="1933">
                  <c:v>312460</c:v>
                </c:pt>
                <c:pt idx="1934">
                  <c:v>316440</c:v>
                </c:pt>
                <c:pt idx="1935">
                  <c:v>317810</c:v>
                </c:pt>
                <c:pt idx="1936">
                  <c:v>317170</c:v>
                </c:pt>
                <c:pt idx="1937">
                  <c:v>317440</c:v>
                </c:pt>
                <c:pt idx="1938">
                  <c:v>317020</c:v>
                </c:pt>
                <c:pt idx="1939">
                  <c:v>320860</c:v>
                </c:pt>
                <c:pt idx="1940">
                  <c:v>320770</c:v>
                </c:pt>
                <c:pt idx="1941">
                  <c:v>322300</c:v>
                </c:pt>
                <c:pt idx="1942">
                  <c:v>321350</c:v>
                </c:pt>
                <c:pt idx="1943">
                  <c:v>312640</c:v>
                </c:pt>
                <c:pt idx="1944">
                  <c:v>313350</c:v>
                </c:pt>
                <c:pt idx="1945">
                  <c:v>317080</c:v>
                </c:pt>
                <c:pt idx="1946">
                  <c:v>318490</c:v>
                </c:pt>
                <c:pt idx="1947">
                  <c:v>317890</c:v>
                </c:pt>
                <c:pt idx="1948">
                  <c:v>318100</c:v>
                </c:pt>
                <c:pt idx="1949">
                  <c:v>317660</c:v>
                </c:pt>
                <c:pt idx="1950">
                  <c:v>321350</c:v>
                </c:pt>
                <c:pt idx="1951">
                  <c:v>321220</c:v>
                </c:pt>
                <c:pt idx="1952">
                  <c:v>322720</c:v>
                </c:pt>
                <c:pt idx="1953">
                  <c:v>321780</c:v>
                </c:pt>
                <c:pt idx="1954">
                  <c:v>312280</c:v>
                </c:pt>
                <c:pt idx="1955">
                  <c:v>313310</c:v>
                </c:pt>
                <c:pt idx="1956">
                  <c:v>317150</c:v>
                </c:pt>
                <c:pt idx="1957">
                  <c:v>318510</c:v>
                </c:pt>
                <c:pt idx="1958">
                  <c:v>317890</c:v>
                </c:pt>
                <c:pt idx="1959">
                  <c:v>318210</c:v>
                </c:pt>
                <c:pt idx="1960">
                  <c:v>317680</c:v>
                </c:pt>
                <c:pt idx="1961">
                  <c:v>321550</c:v>
                </c:pt>
                <c:pt idx="1962">
                  <c:v>321570</c:v>
                </c:pt>
                <c:pt idx="1963">
                  <c:v>323130</c:v>
                </c:pt>
                <c:pt idx="1964">
                  <c:v>322150</c:v>
                </c:pt>
                <c:pt idx="1965">
                  <c:v>317570</c:v>
                </c:pt>
                <c:pt idx="1966">
                  <c:v>317800</c:v>
                </c:pt>
                <c:pt idx="1967">
                  <c:v>317820</c:v>
                </c:pt>
                <c:pt idx="1968">
                  <c:v>319160</c:v>
                </c:pt>
                <c:pt idx="1969">
                  <c:v>319020</c:v>
                </c:pt>
                <c:pt idx="1970">
                  <c:v>319020</c:v>
                </c:pt>
                <c:pt idx="1971">
                  <c:v>318950</c:v>
                </c:pt>
                <c:pt idx="1972">
                  <c:v>319910</c:v>
                </c:pt>
                <c:pt idx="1973">
                  <c:v>319870</c:v>
                </c:pt>
                <c:pt idx="1974">
                  <c:v>320290</c:v>
                </c:pt>
                <c:pt idx="1975">
                  <c:v>319960</c:v>
                </c:pt>
                <c:pt idx="1976">
                  <c:v>319850</c:v>
                </c:pt>
                <c:pt idx="1977">
                  <c:v>320090</c:v>
                </c:pt>
                <c:pt idx="1978">
                  <c:v>320060</c:v>
                </c:pt>
                <c:pt idx="1979">
                  <c:v>321390</c:v>
                </c:pt>
                <c:pt idx="1980">
                  <c:v>321570</c:v>
                </c:pt>
                <c:pt idx="1981">
                  <c:v>321680</c:v>
                </c:pt>
                <c:pt idx="1982">
                  <c:v>321530</c:v>
                </c:pt>
                <c:pt idx="1983">
                  <c:v>322800</c:v>
                </c:pt>
                <c:pt idx="1984">
                  <c:v>322850</c:v>
                </c:pt>
                <c:pt idx="1985">
                  <c:v>323270</c:v>
                </c:pt>
                <c:pt idx="1986">
                  <c:v>322930</c:v>
                </c:pt>
                <c:pt idx="1987">
                  <c:v>318690</c:v>
                </c:pt>
                <c:pt idx="1988">
                  <c:v>319120</c:v>
                </c:pt>
                <c:pt idx="1989">
                  <c:v>319010</c:v>
                </c:pt>
                <c:pt idx="1990">
                  <c:v>320930</c:v>
                </c:pt>
                <c:pt idx="1991">
                  <c:v>321590</c:v>
                </c:pt>
                <c:pt idx="1992">
                  <c:v>321490</c:v>
                </c:pt>
                <c:pt idx="1993">
                  <c:v>321190</c:v>
                </c:pt>
                <c:pt idx="1994">
                  <c:v>323020</c:v>
                </c:pt>
                <c:pt idx="1995">
                  <c:v>322950</c:v>
                </c:pt>
                <c:pt idx="1996">
                  <c:v>323710</c:v>
                </c:pt>
                <c:pt idx="1997">
                  <c:v>323260</c:v>
                </c:pt>
                <c:pt idx="1998">
                  <c:v>319220</c:v>
                </c:pt>
                <c:pt idx="1999">
                  <c:v>319350</c:v>
                </c:pt>
                <c:pt idx="2000">
                  <c:v>319370</c:v>
                </c:pt>
                <c:pt idx="2001">
                  <c:v>320030</c:v>
                </c:pt>
                <c:pt idx="2002">
                  <c:v>320320</c:v>
                </c:pt>
                <c:pt idx="2003">
                  <c:v>320160</c:v>
                </c:pt>
                <c:pt idx="2004">
                  <c:v>320160</c:v>
                </c:pt>
                <c:pt idx="2005">
                  <c:v>320770</c:v>
                </c:pt>
                <c:pt idx="2006">
                  <c:v>320820</c:v>
                </c:pt>
                <c:pt idx="2007">
                  <c:v>321010</c:v>
                </c:pt>
                <c:pt idx="2008">
                  <c:v>320840</c:v>
                </c:pt>
                <c:pt idx="2009">
                  <c:v>318470</c:v>
                </c:pt>
                <c:pt idx="2010">
                  <c:v>318790</c:v>
                </c:pt>
                <c:pt idx="2011">
                  <c:v>318720</c:v>
                </c:pt>
                <c:pt idx="2012">
                  <c:v>319870</c:v>
                </c:pt>
                <c:pt idx="2013">
                  <c:v>320240</c:v>
                </c:pt>
                <c:pt idx="2014">
                  <c:v>320080</c:v>
                </c:pt>
                <c:pt idx="2015">
                  <c:v>320120</c:v>
                </c:pt>
                <c:pt idx="2016">
                  <c:v>321180</c:v>
                </c:pt>
                <c:pt idx="2017">
                  <c:v>321100</c:v>
                </c:pt>
                <c:pt idx="2018">
                  <c:v>321590</c:v>
                </c:pt>
                <c:pt idx="2019">
                  <c:v>321250</c:v>
                </c:pt>
                <c:pt idx="2020">
                  <c:v>325630</c:v>
                </c:pt>
                <c:pt idx="2021">
                  <c:v>325680</c:v>
                </c:pt>
                <c:pt idx="2022">
                  <c:v>325580</c:v>
                </c:pt>
                <c:pt idx="2023">
                  <c:v>325650</c:v>
                </c:pt>
                <c:pt idx="2024">
                  <c:v>325690</c:v>
                </c:pt>
                <c:pt idx="2025">
                  <c:v>325640</c:v>
                </c:pt>
                <c:pt idx="2026">
                  <c:v>325680</c:v>
                </c:pt>
                <c:pt idx="2027">
                  <c:v>325570</c:v>
                </c:pt>
                <c:pt idx="2028">
                  <c:v>325620</c:v>
                </c:pt>
                <c:pt idx="2029">
                  <c:v>325650</c:v>
                </c:pt>
                <c:pt idx="2030">
                  <c:v>325650</c:v>
                </c:pt>
                <c:pt idx="2031">
                  <c:v>325480</c:v>
                </c:pt>
                <c:pt idx="2032">
                  <c:v>325500</c:v>
                </c:pt>
                <c:pt idx="2033">
                  <c:v>325460</c:v>
                </c:pt>
                <c:pt idx="2034">
                  <c:v>325560</c:v>
                </c:pt>
                <c:pt idx="2035">
                  <c:v>325530</c:v>
                </c:pt>
                <c:pt idx="2036">
                  <c:v>325540</c:v>
                </c:pt>
                <c:pt idx="2037">
                  <c:v>325560</c:v>
                </c:pt>
                <c:pt idx="2038">
                  <c:v>325450</c:v>
                </c:pt>
                <c:pt idx="2039">
                  <c:v>325570</c:v>
                </c:pt>
                <c:pt idx="2040">
                  <c:v>325590</c:v>
                </c:pt>
                <c:pt idx="2041">
                  <c:v>325580</c:v>
                </c:pt>
                <c:pt idx="2042">
                  <c:v>328460</c:v>
                </c:pt>
                <c:pt idx="2043">
                  <c:v>328410</c:v>
                </c:pt>
                <c:pt idx="2044">
                  <c:v>328460</c:v>
                </c:pt>
                <c:pt idx="2045">
                  <c:v>328520</c:v>
                </c:pt>
                <c:pt idx="2046">
                  <c:v>328540</c:v>
                </c:pt>
                <c:pt idx="2047">
                  <c:v>328510</c:v>
                </c:pt>
                <c:pt idx="2048">
                  <c:v>328570</c:v>
                </c:pt>
                <c:pt idx="2049">
                  <c:v>328520</c:v>
                </c:pt>
                <c:pt idx="2050">
                  <c:v>328630</c:v>
                </c:pt>
                <c:pt idx="2051">
                  <c:v>328690</c:v>
                </c:pt>
                <c:pt idx="2052">
                  <c:v>328640</c:v>
                </c:pt>
                <c:pt idx="2053">
                  <c:v>326550</c:v>
                </c:pt>
                <c:pt idx="2054">
                  <c:v>326460</c:v>
                </c:pt>
                <c:pt idx="2055">
                  <c:v>326530</c:v>
                </c:pt>
                <c:pt idx="2056">
                  <c:v>326460</c:v>
                </c:pt>
                <c:pt idx="2057">
                  <c:v>326680</c:v>
                </c:pt>
                <c:pt idx="2058">
                  <c:v>326580</c:v>
                </c:pt>
                <c:pt idx="2059">
                  <c:v>326510</c:v>
                </c:pt>
                <c:pt idx="2060">
                  <c:v>326540</c:v>
                </c:pt>
                <c:pt idx="2061">
                  <c:v>326560</c:v>
                </c:pt>
                <c:pt idx="2062">
                  <c:v>326590</c:v>
                </c:pt>
                <c:pt idx="2063">
                  <c:v>326620</c:v>
                </c:pt>
                <c:pt idx="2064">
                  <c:v>299680</c:v>
                </c:pt>
                <c:pt idx="2065">
                  <c:v>310110</c:v>
                </c:pt>
                <c:pt idx="2066">
                  <c:v>313760</c:v>
                </c:pt>
                <c:pt idx="2067">
                  <c:v>312160</c:v>
                </c:pt>
                <c:pt idx="2068">
                  <c:v>312800</c:v>
                </c:pt>
                <c:pt idx="2069">
                  <c:v>311580</c:v>
                </c:pt>
                <c:pt idx="2070">
                  <c:v>314920</c:v>
                </c:pt>
                <c:pt idx="2071">
                  <c:v>296740</c:v>
                </c:pt>
                <c:pt idx="2072">
                  <c:v>311710</c:v>
                </c:pt>
                <c:pt idx="2073">
                  <c:v>315750</c:v>
                </c:pt>
                <c:pt idx="2074">
                  <c:v>313910</c:v>
                </c:pt>
                <c:pt idx="2075">
                  <c:v>314680</c:v>
                </c:pt>
                <c:pt idx="2076">
                  <c:v>313290</c:v>
                </c:pt>
                <c:pt idx="2077">
                  <c:v>317060</c:v>
                </c:pt>
                <c:pt idx="2078">
                  <c:v>310660</c:v>
                </c:pt>
                <c:pt idx="2079">
                  <c:v>311470</c:v>
                </c:pt>
                <c:pt idx="2080">
                  <c:v>315390</c:v>
                </c:pt>
                <c:pt idx="2081">
                  <c:v>314920</c:v>
                </c:pt>
                <c:pt idx="2082">
                  <c:v>315100</c:v>
                </c:pt>
                <c:pt idx="2083">
                  <c:v>314750</c:v>
                </c:pt>
                <c:pt idx="2084">
                  <c:v>315700</c:v>
                </c:pt>
                <c:pt idx="2085">
                  <c:v>317570</c:v>
                </c:pt>
                <c:pt idx="2086">
                  <c:v>317530</c:v>
                </c:pt>
                <c:pt idx="2087">
                  <c:v>318650</c:v>
                </c:pt>
                <c:pt idx="2088">
                  <c:v>317950</c:v>
                </c:pt>
                <c:pt idx="2089">
                  <c:v>313760</c:v>
                </c:pt>
                <c:pt idx="2090">
                  <c:v>314860</c:v>
                </c:pt>
                <c:pt idx="2091">
                  <c:v>318560</c:v>
                </c:pt>
                <c:pt idx="2092">
                  <c:v>319320</c:v>
                </c:pt>
                <c:pt idx="2093">
                  <c:v>319480</c:v>
                </c:pt>
                <c:pt idx="2094">
                  <c:v>319090</c:v>
                </c:pt>
                <c:pt idx="2095">
                  <c:v>320190</c:v>
                </c:pt>
                <c:pt idx="2096">
                  <c:v>322650</c:v>
                </c:pt>
                <c:pt idx="2097">
                  <c:v>322560</c:v>
                </c:pt>
                <c:pt idx="2098">
                  <c:v>324060</c:v>
                </c:pt>
                <c:pt idx="2099">
                  <c:v>323160</c:v>
                </c:pt>
                <c:pt idx="2100">
                  <c:v>310230</c:v>
                </c:pt>
                <c:pt idx="2101">
                  <c:v>311930</c:v>
                </c:pt>
                <c:pt idx="2102">
                  <c:v>317430</c:v>
                </c:pt>
                <c:pt idx="2103">
                  <c:v>319320</c:v>
                </c:pt>
                <c:pt idx="2104">
                  <c:v>318770</c:v>
                </c:pt>
                <c:pt idx="2105">
                  <c:v>318180</c:v>
                </c:pt>
                <c:pt idx="2106">
                  <c:v>319890</c:v>
                </c:pt>
                <c:pt idx="2107">
                  <c:v>323430</c:v>
                </c:pt>
                <c:pt idx="2108">
                  <c:v>323300</c:v>
                </c:pt>
                <c:pt idx="2109">
                  <c:v>325460</c:v>
                </c:pt>
                <c:pt idx="2110">
                  <c:v>324180</c:v>
                </c:pt>
                <c:pt idx="2111">
                  <c:v>313880</c:v>
                </c:pt>
                <c:pt idx="2112">
                  <c:v>314540</c:v>
                </c:pt>
                <c:pt idx="2113">
                  <c:v>316640</c:v>
                </c:pt>
                <c:pt idx="2114">
                  <c:v>317260</c:v>
                </c:pt>
                <c:pt idx="2115">
                  <c:v>316900</c:v>
                </c:pt>
                <c:pt idx="2116">
                  <c:v>316850</c:v>
                </c:pt>
                <c:pt idx="2117">
                  <c:v>317460</c:v>
                </c:pt>
                <c:pt idx="2118">
                  <c:v>318730</c:v>
                </c:pt>
                <c:pt idx="2119">
                  <c:v>318740</c:v>
                </c:pt>
                <c:pt idx="2120">
                  <c:v>319600</c:v>
                </c:pt>
                <c:pt idx="2121">
                  <c:v>318980</c:v>
                </c:pt>
                <c:pt idx="2122">
                  <c:v>311780</c:v>
                </c:pt>
                <c:pt idx="2123">
                  <c:v>312830</c:v>
                </c:pt>
                <c:pt idx="2124">
                  <c:v>316100</c:v>
                </c:pt>
                <c:pt idx="2125">
                  <c:v>317280</c:v>
                </c:pt>
                <c:pt idx="2126">
                  <c:v>316690</c:v>
                </c:pt>
                <c:pt idx="2127">
                  <c:v>316940</c:v>
                </c:pt>
                <c:pt idx="2128">
                  <c:v>317630</c:v>
                </c:pt>
                <c:pt idx="2129">
                  <c:v>319750</c:v>
                </c:pt>
                <c:pt idx="2130">
                  <c:v>319670</c:v>
                </c:pt>
                <c:pt idx="2131">
                  <c:v>320970</c:v>
                </c:pt>
                <c:pt idx="2132">
                  <c:v>320110</c:v>
                </c:pt>
                <c:pt idx="2133">
                  <c:v>314300</c:v>
                </c:pt>
                <c:pt idx="2134">
                  <c:v>315440</c:v>
                </c:pt>
                <c:pt idx="2135">
                  <c:v>319700</c:v>
                </c:pt>
                <c:pt idx="2136">
                  <c:v>321140</c:v>
                </c:pt>
                <c:pt idx="2137">
                  <c:v>320510</c:v>
                </c:pt>
                <c:pt idx="2138">
                  <c:v>320730</c:v>
                </c:pt>
                <c:pt idx="2139">
                  <c:v>320270</c:v>
                </c:pt>
                <c:pt idx="2140">
                  <c:v>324280</c:v>
                </c:pt>
                <c:pt idx="2141">
                  <c:v>324250</c:v>
                </c:pt>
                <c:pt idx="2142">
                  <c:v>325820</c:v>
                </c:pt>
                <c:pt idx="2143">
                  <c:v>324860</c:v>
                </c:pt>
                <c:pt idx="2144">
                  <c:v>300210</c:v>
                </c:pt>
                <c:pt idx="2145">
                  <c:v>310610</c:v>
                </c:pt>
                <c:pt idx="2146">
                  <c:v>314320</c:v>
                </c:pt>
                <c:pt idx="2147">
                  <c:v>312690</c:v>
                </c:pt>
                <c:pt idx="2148">
                  <c:v>313240</c:v>
                </c:pt>
                <c:pt idx="2149">
                  <c:v>312120</c:v>
                </c:pt>
                <c:pt idx="2150">
                  <c:v>315480</c:v>
                </c:pt>
                <c:pt idx="2151">
                  <c:v>298800</c:v>
                </c:pt>
                <c:pt idx="2152">
                  <c:v>311280</c:v>
                </c:pt>
                <c:pt idx="2153">
                  <c:v>314990</c:v>
                </c:pt>
                <c:pt idx="2154">
                  <c:v>313300</c:v>
                </c:pt>
                <c:pt idx="2155">
                  <c:v>313950</c:v>
                </c:pt>
                <c:pt idx="2156">
                  <c:v>312780</c:v>
                </c:pt>
                <c:pt idx="2157">
                  <c:v>316150</c:v>
                </c:pt>
                <c:pt idx="2158">
                  <c:v>310890</c:v>
                </c:pt>
                <c:pt idx="2159">
                  <c:v>311380</c:v>
                </c:pt>
                <c:pt idx="2160">
                  <c:v>314860</c:v>
                </c:pt>
                <c:pt idx="2161">
                  <c:v>314450</c:v>
                </c:pt>
                <c:pt idx="2162">
                  <c:v>314590</c:v>
                </c:pt>
                <c:pt idx="2163">
                  <c:v>314320</c:v>
                </c:pt>
                <c:pt idx="2164">
                  <c:v>315190</c:v>
                </c:pt>
                <c:pt idx="2165">
                  <c:v>316870</c:v>
                </c:pt>
                <c:pt idx="2166">
                  <c:v>316780</c:v>
                </c:pt>
                <c:pt idx="2167">
                  <c:v>317830</c:v>
                </c:pt>
                <c:pt idx="2168">
                  <c:v>317190</c:v>
                </c:pt>
                <c:pt idx="2169">
                  <c:v>314100</c:v>
                </c:pt>
                <c:pt idx="2170">
                  <c:v>314790</c:v>
                </c:pt>
                <c:pt idx="2171">
                  <c:v>318130</c:v>
                </c:pt>
                <c:pt idx="2172">
                  <c:v>318830</c:v>
                </c:pt>
                <c:pt idx="2173">
                  <c:v>319000</c:v>
                </c:pt>
                <c:pt idx="2174">
                  <c:v>318640</c:v>
                </c:pt>
                <c:pt idx="2175">
                  <c:v>319720</c:v>
                </c:pt>
                <c:pt idx="2176">
                  <c:v>321880</c:v>
                </c:pt>
                <c:pt idx="2177">
                  <c:v>321820</c:v>
                </c:pt>
                <c:pt idx="2178">
                  <c:v>323130</c:v>
                </c:pt>
                <c:pt idx="2179">
                  <c:v>322300</c:v>
                </c:pt>
                <c:pt idx="2180">
                  <c:v>311130</c:v>
                </c:pt>
                <c:pt idx="2181">
                  <c:v>312060</c:v>
                </c:pt>
                <c:pt idx="2182">
                  <c:v>317070</c:v>
                </c:pt>
                <c:pt idx="2183">
                  <c:v>318800</c:v>
                </c:pt>
                <c:pt idx="2184">
                  <c:v>318350</c:v>
                </c:pt>
                <c:pt idx="2185">
                  <c:v>317730</c:v>
                </c:pt>
                <c:pt idx="2186">
                  <c:v>319350</c:v>
                </c:pt>
                <c:pt idx="2187">
                  <c:v>322530</c:v>
                </c:pt>
                <c:pt idx="2188">
                  <c:v>322450</c:v>
                </c:pt>
                <c:pt idx="2189">
                  <c:v>324430</c:v>
                </c:pt>
                <c:pt idx="2190">
                  <c:v>323190</c:v>
                </c:pt>
                <c:pt idx="2191">
                  <c:v>313980</c:v>
                </c:pt>
                <c:pt idx="2192">
                  <c:v>314240</c:v>
                </c:pt>
                <c:pt idx="2193">
                  <c:v>316130</c:v>
                </c:pt>
                <c:pt idx="2194">
                  <c:v>316670</c:v>
                </c:pt>
                <c:pt idx="2195">
                  <c:v>316470</c:v>
                </c:pt>
                <c:pt idx="2196">
                  <c:v>316430</c:v>
                </c:pt>
                <c:pt idx="2197">
                  <c:v>316990</c:v>
                </c:pt>
                <c:pt idx="2198">
                  <c:v>318100</c:v>
                </c:pt>
                <c:pt idx="2199">
                  <c:v>318100</c:v>
                </c:pt>
                <c:pt idx="2200">
                  <c:v>318770</c:v>
                </c:pt>
                <c:pt idx="2201">
                  <c:v>318400</c:v>
                </c:pt>
                <c:pt idx="2202">
                  <c:v>312120</c:v>
                </c:pt>
                <c:pt idx="2203">
                  <c:v>312630</c:v>
                </c:pt>
                <c:pt idx="2204">
                  <c:v>315710</c:v>
                </c:pt>
                <c:pt idx="2205">
                  <c:v>316760</c:v>
                </c:pt>
                <c:pt idx="2206">
                  <c:v>316300</c:v>
                </c:pt>
                <c:pt idx="2207">
                  <c:v>316450</c:v>
                </c:pt>
                <c:pt idx="2208">
                  <c:v>317050</c:v>
                </c:pt>
                <c:pt idx="2209">
                  <c:v>319020</c:v>
                </c:pt>
                <c:pt idx="2210">
                  <c:v>318910</c:v>
                </c:pt>
                <c:pt idx="2211">
                  <c:v>320150</c:v>
                </c:pt>
                <c:pt idx="2212">
                  <c:v>319370</c:v>
                </c:pt>
                <c:pt idx="2213">
                  <c:v>314840</c:v>
                </c:pt>
                <c:pt idx="2214">
                  <c:v>315530</c:v>
                </c:pt>
                <c:pt idx="2215">
                  <c:v>319380</c:v>
                </c:pt>
                <c:pt idx="2216">
                  <c:v>320700</c:v>
                </c:pt>
                <c:pt idx="2217">
                  <c:v>320020</c:v>
                </c:pt>
                <c:pt idx="2218">
                  <c:v>320270</c:v>
                </c:pt>
                <c:pt idx="2219">
                  <c:v>319850</c:v>
                </c:pt>
                <c:pt idx="2220">
                  <c:v>323510</c:v>
                </c:pt>
                <c:pt idx="2221">
                  <c:v>323470</c:v>
                </c:pt>
                <c:pt idx="2222">
                  <c:v>324960</c:v>
                </c:pt>
                <c:pt idx="2223">
                  <c:v>324000</c:v>
                </c:pt>
                <c:pt idx="2224">
                  <c:v>296350</c:v>
                </c:pt>
                <c:pt idx="2225">
                  <c:v>311210</c:v>
                </c:pt>
                <c:pt idx="2226">
                  <c:v>315330</c:v>
                </c:pt>
                <c:pt idx="2227">
                  <c:v>313480</c:v>
                </c:pt>
                <c:pt idx="2228">
                  <c:v>314200</c:v>
                </c:pt>
                <c:pt idx="2229">
                  <c:v>312900</c:v>
                </c:pt>
                <c:pt idx="2230">
                  <c:v>316580</c:v>
                </c:pt>
                <c:pt idx="2231">
                  <c:v>297690</c:v>
                </c:pt>
                <c:pt idx="2232">
                  <c:v>310140</c:v>
                </c:pt>
                <c:pt idx="2233">
                  <c:v>313890</c:v>
                </c:pt>
                <c:pt idx="2234">
                  <c:v>312190</c:v>
                </c:pt>
                <c:pt idx="2235">
                  <c:v>312900</c:v>
                </c:pt>
                <c:pt idx="2236">
                  <c:v>311650</c:v>
                </c:pt>
                <c:pt idx="2237">
                  <c:v>314990</c:v>
                </c:pt>
                <c:pt idx="2238">
                  <c:v>310880</c:v>
                </c:pt>
                <c:pt idx="2239">
                  <c:v>310560</c:v>
                </c:pt>
                <c:pt idx="2240">
                  <c:v>315380</c:v>
                </c:pt>
                <c:pt idx="2241">
                  <c:v>314980</c:v>
                </c:pt>
                <c:pt idx="2242">
                  <c:v>315120</c:v>
                </c:pt>
                <c:pt idx="2243">
                  <c:v>314790</c:v>
                </c:pt>
                <c:pt idx="2244">
                  <c:v>315740</c:v>
                </c:pt>
                <c:pt idx="2245">
                  <c:v>317610</c:v>
                </c:pt>
                <c:pt idx="2246">
                  <c:v>317560</c:v>
                </c:pt>
                <c:pt idx="2247">
                  <c:v>318750</c:v>
                </c:pt>
                <c:pt idx="2248">
                  <c:v>317950</c:v>
                </c:pt>
                <c:pt idx="2249">
                  <c:v>314230</c:v>
                </c:pt>
                <c:pt idx="2250">
                  <c:v>313640</c:v>
                </c:pt>
                <c:pt idx="2251">
                  <c:v>318510</c:v>
                </c:pt>
                <c:pt idx="2252">
                  <c:v>319290</c:v>
                </c:pt>
                <c:pt idx="2253">
                  <c:v>319520</c:v>
                </c:pt>
                <c:pt idx="2254">
                  <c:v>319090</c:v>
                </c:pt>
                <c:pt idx="2255">
                  <c:v>320290</c:v>
                </c:pt>
                <c:pt idx="2256">
                  <c:v>322610</c:v>
                </c:pt>
                <c:pt idx="2257">
                  <c:v>322630</c:v>
                </c:pt>
                <c:pt idx="2258">
                  <c:v>324090</c:v>
                </c:pt>
                <c:pt idx="2259">
                  <c:v>323190</c:v>
                </c:pt>
                <c:pt idx="2260">
                  <c:v>310870</c:v>
                </c:pt>
                <c:pt idx="2261">
                  <c:v>310180</c:v>
                </c:pt>
                <c:pt idx="2262">
                  <c:v>317360</c:v>
                </c:pt>
                <c:pt idx="2263">
                  <c:v>319320</c:v>
                </c:pt>
                <c:pt idx="2264">
                  <c:v>318760</c:v>
                </c:pt>
                <c:pt idx="2265">
                  <c:v>318180</c:v>
                </c:pt>
                <c:pt idx="2266">
                  <c:v>319930</c:v>
                </c:pt>
                <c:pt idx="2267">
                  <c:v>323480</c:v>
                </c:pt>
                <c:pt idx="2268">
                  <c:v>323340</c:v>
                </c:pt>
                <c:pt idx="2269">
                  <c:v>325540</c:v>
                </c:pt>
                <c:pt idx="2270">
                  <c:v>324250</c:v>
                </c:pt>
                <c:pt idx="2271">
                  <c:v>314150</c:v>
                </c:pt>
                <c:pt idx="2272">
                  <c:v>313980</c:v>
                </c:pt>
                <c:pt idx="2273">
                  <c:v>316580</c:v>
                </c:pt>
                <c:pt idx="2274">
                  <c:v>317290</c:v>
                </c:pt>
                <c:pt idx="2275">
                  <c:v>317090</c:v>
                </c:pt>
                <c:pt idx="2276">
                  <c:v>316850</c:v>
                </c:pt>
                <c:pt idx="2277">
                  <c:v>317500</c:v>
                </c:pt>
                <c:pt idx="2278">
                  <c:v>318890</c:v>
                </c:pt>
                <c:pt idx="2279">
                  <c:v>318760</c:v>
                </c:pt>
                <c:pt idx="2280">
                  <c:v>319590</c:v>
                </c:pt>
                <c:pt idx="2281">
                  <c:v>319060</c:v>
                </c:pt>
                <c:pt idx="2282">
                  <c:v>312220</c:v>
                </c:pt>
                <c:pt idx="2283">
                  <c:v>311720</c:v>
                </c:pt>
                <c:pt idx="2284">
                  <c:v>316130</c:v>
                </c:pt>
                <c:pt idx="2285">
                  <c:v>317360</c:v>
                </c:pt>
                <c:pt idx="2286">
                  <c:v>316740</c:v>
                </c:pt>
                <c:pt idx="2287">
                  <c:v>316950</c:v>
                </c:pt>
                <c:pt idx="2288">
                  <c:v>317640</c:v>
                </c:pt>
                <c:pt idx="2289">
                  <c:v>319840</c:v>
                </c:pt>
                <c:pt idx="2290">
                  <c:v>319790</c:v>
                </c:pt>
                <c:pt idx="2291">
                  <c:v>321080</c:v>
                </c:pt>
                <c:pt idx="2292">
                  <c:v>320280</c:v>
                </c:pt>
                <c:pt idx="2293">
                  <c:v>314710</c:v>
                </c:pt>
                <c:pt idx="2294">
                  <c:v>314270</c:v>
                </c:pt>
                <c:pt idx="2295">
                  <c:v>319760</c:v>
                </c:pt>
                <c:pt idx="2296">
                  <c:v>321140</c:v>
                </c:pt>
                <c:pt idx="2297">
                  <c:v>320540</c:v>
                </c:pt>
                <c:pt idx="2298">
                  <c:v>320800</c:v>
                </c:pt>
                <c:pt idx="2299">
                  <c:v>320360</c:v>
                </c:pt>
                <c:pt idx="2300">
                  <c:v>324350</c:v>
                </c:pt>
                <c:pt idx="2301">
                  <c:v>324280</c:v>
                </c:pt>
                <c:pt idx="2302">
                  <c:v>325960</c:v>
                </c:pt>
                <c:pt idx="2303">
                  <c:v>324870</c:v>
                </c:pt>
                <c:pt idx="2304">
                  <c:v>309550</c:v>
                </c:pt>
                <c:pt idx="2305">
                  <c:v>310360</c:v>
                </c:pt>
                <c:pt idx="2306">
                  <c:v>314300</c:v>
                </c:pt>
                <c:pt idx="2307">
                  <c:v>313790</c:v>
                </c:pt>
                <c:pt idx="2308">
                  <c:v>313990</c:v>
                </c:pt>
                <c:pt idx="2309">
                  <c:v>313670</c:v>
                </c:pt>
                <c:pt idx="2310">
                  <c:v>314570</c:v>
                </c:pt>
                <c:pt idx="2311">
                  <c:v>316470</c:v>
                </c:pt>
                <c:pt idx="2312">
                  <c:v>316370</c:v>
                </c:pt>
                <c:pt idx="2313">
                  <c:v>317580</c:v>
                </c:pt>
                <c:pt idx="2314">
                  <c:v>316810</c:v>
                </c:pt>
                <c:pt idx="2315">
                  <c:v>309520</c:v>
                </c:pt>
                <c:pt idx="2316">
                  <c:v>309930</c:v>
                </c:pt>
                <c:pt idx="2317">
                  <c:v>313510</c:v>
                </c:pt>
                <c:pt idx="2318">
                  <c:v>313070</c:v>
                </c:pt>
                <c:pt idx="2319">
                  <c:v>313230</c:v>
                </c:pt>
                <c:pt idx="2320">
                  <c:v>312900</c:v>
                </c:pt>
                <c:pt idx="2321">
                  <c:v>313760</c:v>
                </c:pt>
                <c:pt idx="2322">
                  <c:v>315480</c:v>
                </c:pt>
                <c:pt idx="2323">
                  <c:v>315440</c:v>
                </c:pt>
                <c:pt idx="2324">
                  <c:v>316440</c:v>
                </c:pt>
                <c:pt idx="2325">
                  <c:v>315820</c:v>
                </c:pt>
                <c:pt idx="2326">
                  <c:v>310300</c:v>
                </c:pt>
                <c:pt idx="2327">
                  <c:v>310040</c:v>
                </c:pt>
                <c:pt idx="2328">
                  <c:v>314830</c:v>
                </c:pt>
                <c:pt idx="2329">
                  <c:v>314420</c:v>
                </c:pt>
                <c:pt idx="2330">
                  <c:v>314540</c:v>
                </c:pt>
                <c:pt idx="2331">
                  <c:v>314290</c:v>
                </c:pt>
                <c:pt idx="2332">
                  <c:v>315170</c:v>
                </c:pt>
                <c:pt idx="2333">
                  <c:v>317080</c:v>
                </c:pt>
                <c:pt idx="2334">
                  <c:v>316960</c:v>
                </c:pt>
                <c:pt idx="2335">
                  <c:v>318110</c:v>
                </c:pt>
                <c:pt idx="2336">
                  <c:v>317380</c:v>
                </c:pt>
                <c:pt idx="2337">
                  <c:v>315900</c:v>
                </c:pt>
                <c:pt idx="2338">
                  <c:v>315830</c:v>
                </c:pt>
                <c:pt idx="2339">
                  <c:v>316090</c:v>
                </c:pt>
                <c:pt idx="2340">
                  <c:v>317200</c:v>
                </c:pt>
                <c:pt idx="2341">
                  <c:v>317270</c:v>
                </c:pt>
                <c:pt idx="2342">
                  <c:v>317140</c:v>
                </c:pt>
                <c:pt idx="2343">
                  <c:v>317440</c:v>
                </c:pt>
                <c:pt idx="2344">
                  <c:v>318020</c:v>
                </c:pt>
                <c:pt idx="2345">
                  <c:v>318040</c:v>
                </c:pt>
                <c:pt idx="2346">
                  <c:v>318450</c:v>
                </c:pt>
                <c:pt idx="2347">
                  <c:v>318160</c:v>
                </c:pt>
                <c:pt idx="2348">
                  <c:v>315110</c:v>
                </c:pt>
                <c:pt idx="2349">
                  <c:v>314930</c:v>
                </c:pt>
                <c:pt idx="2350">
                  <c:v>315360</c:v>
                </c:pt>
                <c:pt idx="2351">
                  <c:v>317210</c:v>
                </c:pt>
                <c:pt idx="2352">
                  <c:v>317040</c:v>
                </c:pt>
                <c:pt idx="2353">
                  <c:v>316880</c:v>
                </c:pt>
                <c:pt idx="2354">
                  <c:v>317360</c:v>
                </c:pt>
                <c:pt idx="2355">
                  <c:v>318190</c:v>
                </c:pt>
                <c:pt idx="2356">
                  <c:v>318160</c:v>
                </c:pt>
                <c:pt idx="2357">
                  <c:v>318680</c:v>
                </c:pt>
                <c:pt idx="2358">
                  <c:v>318390</c:v>
                </c:pt>
                <c:pt idx="2359">
                  <c:v>315410</c:v>
                </c:pt>
                <c:pt idx="2360">
                  <c:v>315360</c:v>
                </c:pt>
                <c:pt idx="2361">
                  <c:v>315550</c:v>
                </c:pt>
                <c:pt idx="2362">
                  <c:v>316210</c:v>
                </c:pt>
                <c:pt idx="2363">
                  <c:v>316030</c:v>
                </c:pt>
                <c:pt idx="2364">
                  <c:v>316090</c:v>
                </c:pt>
                <c:pt idx="2365">
                  <c:v>316210</c:v>
                </c:pt>
                <c:pt idx="2366">
                  <c:v>316540</c:v>
                </c:pt>
                <c:pt idx="2367">
                  <c:v>316530</c:v>
                </c:pt>
                <c:pt idx="2368">
                  <c:v>316770</c:v>
                </c:pt>
                <c:pt idx="2369">
                  <c:v>316580</c:v>
                </c:pt>
                <c:pt idx="2370">
                  <c:v>314840</c:v>
                </c:pt>
                <c:pt idx="2371">
                  <c:v>314790</c:v>
                </c:pt>
                <c:pt idx="2372">
                  <c:v>315030</c:v>
                </c:pt>
                <c:pt idx="2373">
                  <c:v>316170</c:v>
                </c:pt>
                <c:pt idx="2374">
                  <c:v>316080</c:v>
                </c:pt>
                <c:pt idx="2375">
                  <c:v>316090</c:v>
                </c:pt>
                <c:pt idx="2376">
                  <c:v>316230</c:v>
                </c:pt>
                <c:pt idx="2377">
                  <c:v>316800</c:v>
                </c:pt>
                <c:pt idx="2378">
                  <c:v>316770</c:v>
                </c:pt>
                <c:pt idx="2379">
                  <c:v>317070</c:v>
                </c:pt>
                <c:pt idx="2380">
                  <c:v>316870</c:v>
                </c:pt>
                <c:pt idx="2381">
                  <c:v>316420</c:v>
                </c:pt>
                <c:pt idx="2382">
                  <c:v>316260</c:v>
                </c:pt>
                <c:pt idx="2383">
                  <c:v>316570</c:v>
                </c:pt>
                <c:pt idx="2384">
                  <c:v>318030</c:v>
                </c:pt>
                <c:pt idx="2385">
                  <c:v>317830</c:v>
                </c:pt>
                <c:pt idx="2386">
                  <c:v>317870</c:v>
                </c:pt>
                <c:pt idx="2387">
                  <c:v>317750</c:v>
                </c:pt>
                <c:pt idx="2388">
                  <c:v>318760</c:v>
                </c:pt>
                <c:pt idx="2389">
                  <c:v>318760</c:v>
                </c:pt>
                <c:pt idx="2390">
                  <c:v>319170</c:v>
                </c:pt>
                <c:pt idx="2391">
                  <c:v>318910</c:v>
                </c:pt>
                <c:pt idx="2392">
                  <c:v>320140</c:v>
                </c:pt>
                <c:pt idx="2393">
                  <c:v>320160</c:v>
                </c:pt>
                <c:pt idx="2394">
                  <c:v>320110</c:v>
                </c:pt>
                <c:pt idx="2395">
                  <c:v>320120</c:v>
                </c:pt>
                <c:pt idx="2396">
                  <c:v>320150</c:v>
                </c:pt>
                <c:pt idx="2397">
                  <c:v>320180</c:v>
                </c:pt>
                <c:pt idx="2398">
                  <c:v>320240</c:v>
                </c:pt>
                <c:pt idx="2399">
                  <c:v>320140</c:v>
                </c:pt>
                <c:pt idx="2400">
                  <c:v>320190</c:v>
                </c:pt>
                <c:pt idx="2401">
                  <c:v>320180</c:v>
                </c:pt>
                <c:pt idx="2402">
                  <c:v>320180</c:v>
                </c:pt>
                <c:pt idx="2403">
                  <c:v>320030</c:v>
                </c:pt>
                <c:pt idx="2404">
                  <c:v>320090</c:v>
                </c:pt>
                <c:pt idx="2405">
                  <c:v>320080</c:v>
                </c:pt>
                <c:pt idx="2406">
                  <c:v>320100</c:v>
                </c:pt>
                <c:pt idx="2407">
                  <c:v>320080</c:v>
                </c:pt>
                <c:pt idx="2408">
                  <c:v>320110</c:v>
                </c:pt>
                <c:pt idx="2409">
                  <c:v>320130</c:v>
                </c:pt>
                <c:pt idx="2410">
                  <c:v>320110</c:v>
                </c:pt>
                <c:pt idx="2411">
                  <c:v>320120</c:v>
                </c:pt>
                <c:pt idx="2412">
                  <c:v>320080</c:v>
                </c:pt>
                <c:pt idx="2413">
                  <c:v>320180</c:v>
                </c:pt>
                <c:pt idx="2414">
                  <c:v>322270</c:v>
                </c:pt>
                <c:pt idx="2415">
                  <c:v>322280</c:v>
                </c:pt>
                <c:pt idx="2416">
                  <c:v>322270</c:v>
                </c:pt>
                <c:pt idx="2417">
                  <c:v>322370</c:v>
                </c:pt>
                <c:pt idx="2418">
                  <c:v>322380</c:v>
                </c:pt>
                <c:pt idx="2419">
                  <c:v>322380</c:v>
                </c:pt>
                <c:pt idx="2420">
                  <c:v>322400</c:v>
                </c:pt>
                <c:pt idx="2421">
                  <c:v>322380</c:v>
                </c:pt>
                <c:pt idx="2422">
                  <c:v>322430</c:v>
                </c:pt>
                <c:pt idx="2423">
                  <c:v>322420</c:v>
                </c:pt>
                <c:pt idx="2424">
                  <c:v>322440</c:v>
                </c:pt>
                <c:pt idx="2425">
                  <c:v>320930</c:v>
                </c:pt>
                <c:pt idx="2426">
                  <c:v>320790</c:v>
                </c:pt>
                <c:pt idx="2427">
                  <c:v>320840</c:v>
                </c:pt>
                <c:pt idx="2428">
                  <c:v>320810</c:v>
                </c:pt>
                <c:pt idx="2429">
                  <c:v>320850</c:v>
                </c:pt>
                <c:pt idx="2430">
                  <c:v>320860</c:v>
                </c:pt>
                <c:pt idx="2431">
                  <c:v>320870</c:v>
                </c:pt>
                <c:pt idx="2432">
                  <c:v>320930</c:v>
                </c:pt>
                <c:pt idx="2433">
                  <c:v>320900</c:v>
                </c:pt>
                <c:pt idx="2434">
                  <c:v>320930</c:v>
                </c:pt>
                <c:pt idx="2435">
                  <c:v>320980</c:v>
                </c:pt>
                <c:pt idx="2436">
                  <c:v>311160</c:v>
                </c:pt>
                <c:pt idx="2437">
                  <c:v>312230</c:v>
                </c:pt>
                <c:pt idx="2438">
                  <c:v>315950</c:v>
                </c:pt>
                <c:pt idx="2439">
                  <c:v>316640</c:v>
                </c:pt>
                <c:pt idx="2440">
                  <c:v>316890</c:v>
                </c:pt>
                <c:pt idx="2441">
                  <c:v>316450</c:v>
                </c:pt>
                <c:pt idx="2442">
                  <c:v>317680</c:v>
                </c:pt>
                <c:pt idx="2443">
                  <c:v>320030</c:v>
                </c:pt>
                <c:pt idx="2444">
                  <c:v>319960</c:v>
                </c:pt>
                <c:pt idx="2445">
                  <c:v>321420</c:v>
                </c:pt>
                <c:pt idx="2446">
                  <c:v>320470</c:v>
                </c:pt>
                <c:pt idx="2447">
                  <c:v>311200</c:v>
                </c:pt>
                <c:pt idx="2448">
                  <c:v>311760</c:v>
                </c:pt>
                <c:pt idx="2449">
                  <c:v>315110</c:v>
                </c:pt>
                <c:pt idx="2450">
                  <c:v>315780</c:v>
                </c:pt>
                <c:pt idx="2451">
                  <c:v>315960</c:v>
                </c:pt>
                <c:pt idx="2452">
                  <c:v>315590</c:v>
                </c:pt>
                <c:pt idx="2453">
                  <c:v>316640</c:v>
                </c:pt>
                <c:pt idx="2454">
                  <c:v>318750</c:v>
                </c:pt>
                <c:pt idx="2455">
                  <c:v>318690</c:v>
                </c:pt>
                <c:pt idx="2456">
                  <c:v>320070</c:v>
                </c:pt>
                <c:pt idx="2457">
                  <c:v>319190</c:v>
                </c:pt>
                <c:pt idx="2458">
                  <c:v>312070</c:v>
                </c:pt>
                <c:pt idx="2459">
                  <c:v>311730</c:v>
                </c:pt>
                <c:pt idx="2460">
                  <c:v>316580</c:v>
                </c:pt>
                <c:pt idx="2461">
                  <c:v>317280</c:v>
                </c:pt>
                <c:pt idx="2462">
                  <c:v>317510</c:v>
                </c:pt>
                <c:pt idx="2463">
                  <c:v>317080</c:v>
                </c:pt>
                <c:pt idx="2464">
                  <c:v>318350</c:v>
                </c:pt>
                <c:pt idx="2465">
                  <c:v>320740</c:v>
                </c:pt>
                <c:pt idx="2466">
                  <c:v>320590</c:v>
                </c:pt>
                <c:pt idx="2467">
                  <c:v>322150</c:v>
                </c:pt>
                <c:pt idx="2468">
                  <c:v>321190</c:v>
                </c:pt>
                <c:pt idx="2469">
                  <c:v>317030</c:v>
                </c:pt>
                <c:pt idx="2470">
                  <c:v>316890</c:v>
                </c:pt>
                <c:pt idx="2471">
                  <c:v>317160</c:v>
                </c:pt>
                <c:pt idx="2472">
                  <c:v>318310</c:v>
                </c:pt>
                <c:pt idx="2473">
                  <c:v>318350</c:v>
                </c:pt>
                <c:pt idx="2474">
                  <c:v>318250</c:v>
                </c:pt>
                <c:pt idx="2475">
                  <c:v>318600</c:v>
                </c:pt>
                <c:pt idx="2476">
                  <c:v>319160</c:v>
                </c:pt>
                <c:pt idx="2477">
                  <c:v>319120</c:v>
                </c:pt>
                <c:pt idx="2478">
                  <c:v>319470</c:v>
                </c:pt>
                <c:pt idx="2479">
                  <c:v>319280</c:v>
                </c:pt>
                <c:pt idx="2480">
                  <c:v>318000</c:v>
                </c:pt>
                <c:pt idx="2481">
                  <c:v>317830</c:v>
                </c:pt>
                <c:pt idx="2482">
                  <c:v>318370</c:v>
                </c:pt>
                <c:pt idx="2483">
                  <c:v>320130</c:v>
                </c:pt>
                <c:pt idx="2484">
                  <c:v>320560</c:v>
                </c:pt>
                <c:pt idx="2485">
                  <c:v>320360</c:v>
                </c:pt>
                <c:pt idx="2486">
                  <c:v>320980</c:v>
                </c:pt>
                <c:pt idx="2487">
                  <c:v>322070</c:v>
                </c:pt>
                <c:pt idx="2488">
                  <c:v>322010</c:v>
                </c:pt>
                <c:pt idx="2489">
                  <c:v>322760</c:v>
                </c:pt>
                <c:pt idx="2490">
                  <c:v>322270</c:v>
                </c:pt>
                <c:pt idx="2491">
                  <c:v>318470</c:v>
                </c:pt>
                <c:pt idx="2492">
                  <c:v>318470</c:v>
                </c:pt>
                <c:pt idx="2493">
                  <c:v>318620</c:v>
                </c:pt>
                <c:pt idx="2494">
                  <c:v>319330</c:v>
                </c:pt>
                <c:pt idx="2495">
                  <c:v>319420</c:v>
                </c:pt>
                <c:pt idx="2496">
                  <c:v>319400</c:v>
                </c:pt>
                <c:pt idx="2497">
                  <c:v>319550</c:v>
                </c:pt>
                <c:pt idx="2498">
                  <c:v>319980</c:v>
                </c:pt>
                <c:pt idx="2499">
                  <c:v>320010</c:v>
                </c:pt>
                <c:pt idx="2500">
                  <c:v>320270</c:v>
                </c:pt>
                <c:pt idx="2501">
                  <c:v>320110</c:v>
                </c:pt>
                <c:pt idx="2502">
                  <c:v>317860</c:v>
                </c:pt>
                <c:pt idx="2503">
                  <c:v>317760</c:v>
                </c:pt>
                <c:pt idx="2504">
                  <c:v>317970</c:v>
                </c:pt>
                <c:pt idx="2505">
                  <c:v>319100</c:v>
                </c:pt>
                <c:pt idx="2506">
                  <c:v>319340</c:v>
                </c:pt>
                <c:pt idx="2507">
                  <c:v>319370</c:v>
                </c:pt>
                <c:pt idx="2508">
                  <c:v>319610</c:v>
                </c:pt>
                <c:pt idx="2509">
                  <c:v>320320</c:v>
                </c:pt>
                <c:pt idx="2510">
                  <c:v>320290</c:v>
                </c:pt>
                <c:pt idx="2511">
                  <c:v>320740</c:v>
                </c:pt>
                <c:pt idx="2512">
                  <c:v>320500</c:v>
                </c:pt>
                <c:pt idx="2513">
                  <c:v>319640</c:v>
                </c:pt>
                <c:pt idx="2514">
                  <c:v>319520</c:v>
                </c:pt>
                <c:pt idx="2515">
                  <c:v>319930</c:v>
                </c:pt>
                <c:pt idx="2516">
                  <c:v>321260</c:v>
                </c:pt>
                <c:pt idx="2517">
                  <c:v>321500</c:v>
                </c:pt>
                <c:pt idx="2518">
                  <c:v>321640</c:v>
                </c:pt>
                <c:pt idx="2519">
                  <c:v>321450</c:v>
                </c:pt>
                <c:pt idx="2520">
                  <c:v>322750</c:v>
                </c:pt>
                <c:pt idx="2521">
                  <c:v>322700</c:v>
                </c:pt>
                <c:pt idx="2522">
                  <c:v>323280</c:v>
                </c:pt>
                <c:pt idx="2523">
                  <c:v>323010</c:v>
                </c:pt>
                <c:pt idx="2524">
                  <c:v>324440</c:v>
                </c:pt>
                <c:pt idx="2525">
                  <c:v>324410</c:v>
                </c:pt>
                <c:pt idx="2526">
                  <c:v>324410</c:v>
                </c:pt>
                <c:pt idx="2527">
                  <c:v>324500</c:v>
                </c:pt>
                <c:pt idx="2528">
                  <c:v>324440</c:v>
                </c:pt>
                <c:pt idx="2529">
                  <c:v>324450</c:v>
                </c:pt>
                <c:pt idx="2530">
                  <c:v>324410</c:v>
                </c:pt>
                <c:pt idx="2531">
                  <c:v>324440</c:v>
                </c:pt>
                <c:pt idx="2532">
                  <c:v>324510</c:v>
                </c:pt>
                <c:pt idx="2533">
                  <c:v>324520</c:v>
                </c:pt>
                <c:pt idx="2534">
                  <c:v>324480</c:v>
                </c:pt>
                <c:pt idx="2535">
                  <c:v>324330</c:v>
                </c:pt>
                <c:pt idx="2536">
                  <c:v>324360</c:v>
                </c:pt>
                <c:pt idx="2537">
                  <c:v>324300</c:v>
                </c:pt>
                <c:pt idx="2538">
                  <c:v>324360</c:v>
                </c:pt>
                <c:pt idx="2539">
                  <c:v>324330</c:v>
                </c:pt>
                <c:pt idx="2540">
                  <c:v>324370</c:v>
                </c:pt>
                <c:pt idx="2541">
                  <c:v>324430</c:v>
                </c:pt>
                <c:pt idx="2542">
                  <c:v>324450</c:v>
                </c:pt>
                <c:pt idx="2543">
                  <c:v>324390</c:v>
                </c:pt>
                <c:pt idx="2544">
                  <c:v>324400</c:v>
                </c:pt>
                <c:pt idx="2545">
                  <c:v>324420</c:v>
                </c:pt>
                <c:pt idx="2546">
                  <c:v>327080</c:v>
                </c:pt>
                <c:pt idx="2547">
                  <c:v>327000</c:v>
                </c:pt>
                <c:pt idx="2548">
                  <c:v>327050</c:v>
                </c:pt>
                <c:pt idx="2549">
                  <c:v>327170</c:v>
                </c:pt>
                <c:pt idx="2550">
                  <c:v>327140</c:v>
                </c:pt>
                <c:pt idx="2551">
                  <c:v>327100</c:v>
                </c:pt>
                <c:pt idx="2552">
                  <c:v>327210</c:v>
                </c:pt>
                <c:pt idx="2553">
                  <c:v>327190</c:v>
                </c:pt>
                <c:pt idx="2554">
                  <c:v>327310</c:v>
                </c:pt>
                <c:pt idx="2555">
                  <c:v>327190</c:v>
                </c:pt>
                <c:pt idx="2556">
                  <c:v>327190</c:v>
                </c:pt>
                <c:pt idx="2557">
                  <c:v>325280</c:v>
                </c:pt>
                <c:pt idx="2558">
                  <c:v>325310</c:v>
                </c:pt>
                <c:pt idx="2559">
                  <c:v>325210</c:v>
                </c:pt>
                <c:pt idx="2560">
                  <c:v>325320</c:v>
                </c:pt>
                <c:pt idx="2561">
                  <c:v>325380</c:v>
                </c:pt>
                <c:pt idx="2562">
                  <c:v>325290</c:v>
                </c:pt>
                <c:pt idx="2563">
                  <c:v>325300</c:v>
                </c:pt>
                <c:pt idx="2564">
                  <c:v>325240</c:v>
                </c:pt>
                <c:pt idx="2565">
                  <c:v>325340</c:v>
                </c:pt>
                <c:pt idx="2566">
                  <c:v>325450</c:v>
                </c:pt>
                <c:pt idx="2567">
                  <c:v>325350</c:v>
                </c:pt>
                <c:pt idx="2568">
                  <c:v>307350</c:v>
                </c:pt>
                <c:pt idx="2569">
                  <c:v>308960</c:v>
                </c:pt>
                <c:pt idx="2570">
                  <c:v>314420</c:v>
                </c:pt>
                <c:pt idx="2571">
                  <c:v>316340</c:v>
                </c:pt>
                <c:pt idx="2572">
                  <c:v>315800</c:v>
                </c:pt>
                <c:pt idx="2573">
                  <c:v>315230</c:v>
                </c:pt>
                <c:pt idx="2574">
                  <c:v>316970</c:v>
                </c:pt>
                <c:pt idx="2575">
                  <c:v>320440</c:v>
                </c:pt>
                <c:pt idx="2576">
                  <c:v>320370</c:v>
                </c:pt>
                <c:pt idx="2577">
                  <c:v>322500</c:v>
                </c:pt>
                <c:pt idx="2578">
                  <c:v>321150</c:v>
                </c:pt>
                <c:pt idx="2579">
                  <c:v>307350</c:v>
                </c:pt>
                <c:pt idx="2580">
                  <c:v>308380</c:v>
                </c:pt>
                <c:pt idx="2581">
                  <c:v>313300</c:v>
                </c:pt>
                <c:pt idx="2582">
                  <c:v>315080</c:v>
                </c:pt>
                <c:pt idx="2583">
                  <c:v>314660</c:v>
                </c:pt>
                <c:pt idx="2584">
                  <c:v>314030</c:v>
                </c:pt>
                <c:pt idx="2585">
                  <c:v>315650</c:v>
                </c:pt>
                <c:pt idx="2586">
                  <c:v>318770</c:v>
                </c:pt>
                <c:pt idx="2587">
                  <c:v>318730</c:v>
                </c:pt>
                <c:pt idx="2588">
                  <c:v>320710</c:v>
                </c:pt>
                <c:pt idx="2589">
                  <c:v>319460</c:v>
                </c:pt>
                <c:pt idx="2590">
                  <c:v>308690</c:v>
                </c:pt>
                <c:pt idx="2591">
                  <c:v>308090</c:v>
                </c:pt>
                <c:pt idx="2592">
                  <c:v>315160</c:v>
                </c:pt>
                <c:pt idx="2593">
                  <c:v>317120</c:v>
                </c:pt>
                <c:pt idx="2594">
                  <c:v>316600</c:v>
                </c:pt>
                <c:pt idx="2595">
                  <c:v>316000</c:v>
                </c:pt>
                <c:pt idx="2596">
                  <c:v>317820</c:v>
                </c:pt>
                <c:pt idx="2597">
                  <c:v>321250</c:v>
                </c:pt>
                <c:pt idx="2598">
                  <c:v>321220</c:v>
                </c:pt>
                <c:pt idx="2599">
                  <c:v>323420</c:v>
                </c:pt>
                <c:pt idx="2600">
                  <c:v>322050</c:v>
                </c:pt>
                <c:pt idx="2601">
                  <c:v>315650</c:v>
                </c:pt>
                <c:pt idx="2602">
                  <c:v>315460</c:v>
                </c:pt>
                <c:pt idx="2603">
                  <c:v>315910</c:v>
                </c:pt>
                <c:pt idx="2604">
                  <c:v>317720</c:v>
                </c:pt>
                <c:pt idx="2605">
                  <c:v>317670</c:v>
                </c:pt>
                <c:pt idx="2606">
                  <c:v>317450</c:v>
                </c:pt>
                <c:pt idx="2607">
                  <c:v>317890</c:v>
                </c:pt>
                <c:pt idx="2608">
                  <c:v>318780</c:v>
                </c:pt>
                <c:pt idx="2609">
                  <c:v>318800</c:v>
                </c:pt>
                <c:pt idx="2610">
                  <c:v>319280</c:v>
                </c:pt>
                <c:pt idx="2611">
                  <c:v>318940</c:v>
                </c:pt>
                <c:pt idx="2612">
                  <c:v>318390</c:v>
                </c:pt>
                <c:pt idx="2613">
                  <c:v>318130</c:v>
                </c:pt>
                <c:pt idx="2614">
                  <c:v>318700</c:v>
                </c:pt>
                <c:pt idx="2615">
                  <c:v>320450</c:v>
                </c:pt>
                <c:pt idx="2616">
                  <c:v>320880</c:v>
                </c:pt>
                <c:pt idx="2617">
                  <c:v>320700</c:v>
                </c:pt>
                <c:pt idx="2618">
                  <c:v>321240</c:v>
                </c:pt>
                <c:pt idx="2619">
                  <c:v>322330</c:v>
                </c:pt>
                <c:pt idx="2620">
                  <c:v>322360</c:v>
                </c:pt>
                <c:pt idx="2621">
                  <c:v>323100</c:v>
                </c:pt>
                <c:pt idx="2622">
                  <c:v>322640</c:v>
                </c:pt>
                <c:pt idx="2623">
                  <c:v>317720</c:v>
                </c:pt>
                <c:pt idx="2624">
                  <c:v>317590</c:v>
                </c:pt>
                <c:pt idx="2625">
                  <c:v>317830</c:v>
                </c:pt>
                <c:pt idx="2626">
                  <c:v>318820</c:v>
                </c:pt>
                <c:pt idx="2627">
                  <c:v>319080</c:v>
                </c:pt>
                <c:pt idx="2628">
                  <c:v>318990</c:v>
                </c:pt>
                <c:pt idx="2629">
                  <c:v>319230</c:v>
                </c:pt>
                <c:pt idx="2630">
                  <c:v>319890</c:v>
                </c:pt>
                <c:pt idx="2631">
                  <c:v>319880</c:v>
                </c:pt>
                <c:pt idx="2632">
                  <c:v>320220</c:v>
                </c:pt>
                <c:pt idx="2633">
                  <c:v>320000</c:v>
                </c:pt>
                <c:pt idx="2634">
                  <c:v>316740</c:v>
                </c:pt>
                <c:pt idx="2635">
                  <c:v>316540</c:v>
                </c:pt>
                <c:pt idx="2636">
                  <c:v>317000</c:v>
                </c:pt>
                <c:pt idx="2637">
                  <c:v>318610</c:v>
                </c:pt>
                <c:pt idx="2638">
                  <c:v>319160</c:v>
                </c:pt>
                <c:pt idx="2639">
                  <c:v>318990</c:v>
                </c:pt>
                <c:pt idx="2640">
                  <c:v>319280</c:v>
                </c:pt>
                <c:pt idx="2641">
                  <c:v>320320</c:v>
                </c:pt>
                <c:pt idx="2642">
                  <c:v>320260</c:v>
                </c:pt>
                <c:pt idx="2643">
                  <c:v>320900</c:v>
                </c:pt>
                <c:pt idx="2644">
                  <c:v>320520</c:v>
                </c:pt>
                <c:pt idx="2645">
                  <c:v>319050</c:v>
                </c:pt>
                <c:pt idx="2646">
                  <c:v>318850</c:v>
                </c:pt>
                <c:pt idx="2647">
                  <c:v>319420</c:v>
                </c:pt>
                <c:pt idx="2648">
                  <c:v>321370</c:v>
                </c:pt>
                <c:pt idx="2649">
                  <c:v>322110</c:v>
                </c:pt>
                <c:pt idx="2650">
                  <c:v>321930</c:v>
                </c:pt>
                <c:pt idx="2651">
                  <c:v>321730</c:v>
                </c:pt>
                <c:pt idx="2652">
                  <c:v>323630</c:v>
                </c:pt>
                <c:pt idx="2653">
                  <c:v>323620</c:v>
                </c:pt>
                <c:pt idx="2654">
                  <c:v>324330</c:v>
                </c:pt>
                <c:pt idx="2655">
                  <c:v>323830</c:v>
                </c:pt>
                <c:pt idx="2656">
                  <c:v>325850</c:v>
                </c:pt>
                <c:pt idx="2657">
                  <c:v>325900</c:v>
                </c:pt>
                <c:pt idx="2658">
                  <c:v>325870</c:v>
                </c:pt>
                <c:pt idx="2659">
                  <c:v>325880</c:v>
                </c:pt>
                <c:pt idx="2660">
                  <c:v>326000</c:v>
                </c:pt>
                <c:pt idx="2661">
                  <c:v>325950</c:v>
                </c:pt>
                <c:pt idx="2662">
                  <c:v>325900</c:v>
                </c:pt>
                <c:pt idx="2663">
                  <c:v>325920</c:v>
                </c:pt>
                <c:pt idx="2664">
                  <c:v>326030</c:v>
                </c:pt>
                <c:pt idx="2665">
                  <c:v>325880</c:v>
                </c:pt>
                <c:pt idx="2666">
                  <c:v>325850</c:v>
                </c:pt>
                <c:pt idx="2667">
                  <c:v>325680</c:v>
                </c:pt>
                <c:pt idx="2668">
                  <c:v>325690</c:v>
                </c:pt>
                <c:pt idx="2669">
                  <c:v>325710</c:v>
                </c:pt>
                <c:pt idx="2670">
                  <c:v>325680</c:v>
                </c:pt>
                <c:pt idx="2671">
                  <c:v>325810</c:v>
                </c:pt>
                <c:pt idx="2672">
                  <c:v>325770</c:v>
                </c:pt>
                <c:pt idx="2673">
                  <c:v>325770</c:v>
                </c:pt>
                <c:pt idx="2674">
                  <c:v>325750</c:v>
                </c:pt>
                <c:pt idx="2675">
                  <c:v>325830</c:v>
                </c:pt>
                <c:pt idx="2676">
                  <c:v>325840</c:v>
                </c:pt>
                <c:pt idx="2677">
                  <c:v>325830</c:v>
                </c:pt>
                <c:pt idx="2678">
                  <c:v>329440</c:v>
                </c:pt>
                <c:pt idx="2679">
                  <c:v>329370</c:v>
                </c:pt>
                <c:pt idx="2680">
                  <c:v>329440</c:v>
                </c:pt>
                <c:pt idx="2681">
                  <c:v>329510</c:v>
                </c:pt>
                <c:pt idx="2682">
                  <c:v>329610</c:v>
                </c:pt>
                <c:pt idx="2683">
                  <c:v>329660</c:v>
                </c:pt>
                <c:pt idx="2684">
                  <c:v>329550</c:v>
                </c:pt>
                <c:pt idx="2685">
                  <c:v>329600</c:v>
                </c:pt>
                <c:pt idx="2686">
                  <c:v>329680</c:v>
                </c:pt>
                <c:pt idx="2687">
                  <c:v>329690</c:v>
                </c:pt>
                <c:pt idx="2688">
                  <c:v>329680</c:v>
                </c:pt>
                <c:pt idx="2689">
                  <c:v>326970</c:v>
                </c:pt>
                <c:pt idx="2690">
                  <c:v>326930</c:v>
                </c:pt>
                <c:pt idx="2691">
                  <c:v>326980</c:v>
                </c:pt>
                <c:pt idx="2692">
                  <c:v>327150</c:v>
                </c:pt>
                <c:pt idx="2693">
                  <c:v>327010</c:v>
                </c:pt>
                <c:pt idx="2694">
                  <c:v>327050</c:v>
                </c:pt>
                <c:pt idx="2695">
                  <c:v>327070</c:v>
                </c:pt>
                <c:pt idx="2696">
                  <c:v>327110</c:v>
                </c:pt>
                <c:pt idx="2697">
                  <c:v>327100</c:v>
                </c:pt>
                <c:pt idx="2698">
                  <c:v>327080</c:v>
                </c:pt>
                <c:pt idx="2699">
                  <c:v>327050</c:v>
                </c:pt>
                <c:pt idx="2700">
                  <c:v>312460</c:v>
                </c:pt>
                <c:pt idx="2701">
                  <c:v>313040</c:v>
                </c:pt>
                <c:pt idx="2702">
                  <c:v>315110</c:v>
                </c:pt>
                <c:pt idx="2703">
                  <c:v>315710</c:v>
                </c:pt>
                <c:pt idx="2704">
                  <c:v>315490</c:v>
                </c:pt>
                <c:pt idx="2705">
                  <c:v>315330</c:v>
                </c:pt>
                <c:pt idx="2706">
                  <c:v>315970</c:v>
                </c:pt>
                <c:pt idx="2707">
                  <c:v>317270</c:v>
                </c:pt>
                <c:pt idx="2708">
                  <c:v>317230</c:v>
                </c:pt>
                <c:pt idx="2709">
                  <c:v>317950</c:v>
                </c:pt>
                <c:pt idx="2710">
                  <c:v>317530</c:v>
                </c:pt>
                <c:pt idx="2711">
                  <c:v>312390</c:v>
                </c:pt>
                <c:pt idx="2712">
                  <c:v>312700</c:v>
                </c:pt>
                <c:pt idx="2713">
                  <c:v>314600</c:v>
                </c:pt>
                <c:pt idx="2714">
                  <c:v>315230</c:v>
                </c:pt>
                <c:pt idx="2715">
                  <c:v>314850</c:v>
                </c:pt>
                <c:pt idx="2716">
                  <c:v>314800</c:v>
                </c:pt>
                <c:pt idx="2717">
                  <c:v>315320</c:v>
                </c:pt>
                <c:pt idx="2718">
                  <c:v>316660</c:v>
                </c:pt>
                <c:pt idx="2719">
                  <c:v>316430</c:v>
                </c:pt>
                <c:pt idx="2720">
                  <c:v>317240</c:v>
                </c:pt>
                <c:pt idx="2721">
                  <c:v>316830</c:v>
                </c:pt>
                <c:pt idx="2722">
                  <c:v>313090</c:v>
                </c:pt>
                <c:pt idx="2723">
                  <c:v>312920</c:v>
                </c:pt>
                <c:pt idx="2724">
                  <c:v>315500</c:v>
                </c:pt>
                <c:pt idx="2725">
                  <c:v>316120</c:v>
                </c:pt>
                <c:pt idx="2726">
                  <c:v>315890</c:v>
                </c:pt>
                <c:pt idx="2727">
                  <c:v>315800</c:v>
                </c:pt>
                <c:pt idx="2728">
                  <c:v>316410</c:v>
                </c:pt>
                <c:pt idx="2729">
                  <c:v>317680</c:v>
                </c:pt>
                <c:pt idx="2730">
                  <c:v>317530</c:v>
                </c:pt>
                <c:pt idx="2731">
                  <c:v>318550</c:v>
                </c:pt>
                <c:pt idx="2732">
                  <c:v>317950</c:v>
                </c:pt>
                <c:pt idx="2733">
                  <c:v>315730</c:v>
                </c:pt>
                <c:pt idx="2734">
                  <c:v>315720</c:v>
                </c:pt>
                <c:pt idx="2735">
                  <c:v>315870</c:v>
                </c:pt>
                <c:pt idx="2736">
                  <c:v>316550</c:v>
                </c:pt>
                <c:pt idx="2737">
                  <c:v>316440</c:v>
                </c:pt>
                <c:pt idx="2738">
                  <c:v>316470</c:v>
                </c:pt>
                <c:pt idx="2739">
                  <c:v>316610</c:v>
                </c:pt>
                <c:pt idx="2740">
                  <c:v>316950</c:v>
                </c:pt>
                <c:pt idx="2741">
                  <c:v>316900</c:v>
                </c:pt>
                <c:pt idx="2742">
                  <c:v>317190</c:v>
                </c:pt>
                <c:pt idx="2743">
                  <c:v>317010</c:v>
                </c:pt>
                <c:pt idx="2744">
                  <c:v>316980</c:v>
                </c:pt>
                <c:pt idx="2745">
                  <c:v>316930</c:v>
                </c:pt>
                <c:pt idx="2746">
                  <c:v>317060</c:v>
                </c:pt>
                <c:pt idx="2747">
                  <c:v>317820</c:v>
                </c:pt>
                <c:pt idx="2748">
                  <c:v>317950</c:v>
                </c:pt>
                <c:pt idx="2749">
                  <c:v>317850</c:v>
                </c:pt>
                <c:pt idx="2750">
                  <c:v>318090</c:v>
                </c:pt>
                <c:pt idx="2751">
                  <c:v>318500</c:v>
                </c:pt>
                <c:pt idx="2752">
                  <c:v>318480</c:v>
                </c:pt>
                <c:pt idx="2753">
                  <c:v>318680</c:v>
                </c:pt>
                <c:pt idx="2754">
                  <c:v>318520</c:v>
                </c:pt>
                <c:pt idx="2755">
                  <c:v>316420</c:v>
                </c:pt>
                <c:pt idx="2756">
                  <c:v>316270</c:v>
                </c:pt>
                <c:pt idx="2757">
                  <c:v>316540</c:v>
                </c:pt>
                <c:pt idx="2758">
                  <c:v>317520</c:v>
                </c:pt>
                <c:pt idx="2759">
                  <c:v>317900</c:v>
                </c:pt>
                <c:pt idx="2760">
                  <c:v>317620</c:v>
                </c:pt>
                <c:pt idx="2761">
                  <c:v>318000</c:v>
                </c:pt>
                <c:pt idx="2762">
                  <c:v>318600</c:v>
                </c:pt>
                <c:pt idx="2763">
                  <c:v>318540</c:v>
                </c:pt>
                <c:pt idx="2764">
                  <c:v>318990</c:v>
                </c:pt>
                <c:pt idx="2765">
                  <c:v>318780</c:v>
                </c:pt>
                <c:pt idx="2766">
                  <c:v>316270</c:v>
                </c:pt>
                <c:pt idx="2767">
                  <c:v>316090</c:v>
                </c:pt>
                <c:pt idx="2768">
                  <c:v>316380</c:v>
                </c:pt>
                <c:pt idx="2769">
                  <c:v>316900</c:v>
                </c:pt>
                <c:pt idx="2770">
                  <c:v>317160</c:v>
                </c:pt>
                <c:pt idx="2771">
                  <c:v>316980</c:v>
                </c:pt>
                <c:pt idx="2772">
                  <c:v>317210</c:v>
                </c:pt>
                <c:pt idx="2773">
                  <c:v>317550</c:v>
                </c:pt>
                <c:pt idx="2774">
                  <c:v>317630</c:v>
                </c:pt>
                <c:pt idx="2775">
                  <c:v>317840</c:v>
                </c:pt>
                <c:pt idx="2776">
                  <c:v>317640</c:v>
                </c:pt>
                <c:pt idx="2777">
                  <c:v>317340</c:v>
                </c:pt>
                <c:pt idx="2778">
                  <c:v>317280</c:v>
                </c:pt>
                <c:pt idx="2779">
                  <c:v>317560</c:v>
                </c:pt>
                <c:pt idx="2780">
                  <c:v>318260</c:v>
                </c:pt>
                <c:pt idx="2781">
                  <c:v>318540</c:v>
                </c:pt>
                <c:pt idx="2782">
                  <c:v>318380</c:v>
                </c:pt>
                <c:pt idx="2783">
                  <c:v>318340</c:v>
                </c:pt>
                <c:pt idx="2784">
                  <c:v>319000</c:v>
                </c:pt>
                <c:pt idx="2785">
                  <c:v>319020</c:v>
                </c:pt>
                <c:pt idx="2786">
                  <c:v>319230</c:v>
                </c:pt>
                <c:pt idx="2787">
                  <c:v>319160</c:v>
                </c:pt>
                <c:pt idx="2788">
                  <c:v>320110</c:v>
                </c:pt>
                <c:pt idx="2789">
                  <c:v>320040</c:v>
                </c:pt>
                <c:pt idx="2790">
                  <c:v>320020</c:v>
                </c:pt>
                <c:pt idx="2791">
                  <c:v>320040</c:v>
                </c:pt>
                <c:pt idx="2792">
                  <c:v>320140</c:v>
                </c:pt>
                <c:pt idx="2793">
                  <c:v>320090</c:v>
                </c:pt>
                <c:pt idx="2794">
                  <c:v>320070</c:v>
                </c:pt>
                <c:pt idx="2795">
                  <c:v>319920</c:v>
                </c:pt>
                <c:pt idx="2796">
                  <c:v>320100</c:v>
                </c:pt>
                <c:pt idx="2797">
                  <c:v>320040</c:v>
                </c:pt>
                <c:pt idx="2798">
                  <c:v>320030</c:v>
                </c:pt>
                <c:pt idx="2799">
                  <c:v>319930</c:v>
                </c:pt>
                <c:pt idx="2800">
                  <c:v>319920</c:v>
                </c:pt>
                <c:pt idx="2801">
                  <c:v>319970</c:v>
                </c:pt>
                <c:pt idx="2802">
                  <c:v>319990</c:v>
                </c:pt>
                <c:pt idx="2803">
                  <c:v>320040</c:v>
                </c:pt>
                <c:pt idx="2804">
                  <c:v>320080</c:v>
                </c:pt>
                <c:pt idx="2805">
                  <c:v>319950</c:v>
                </c:pt>
                <c:pt idx="2806">
                  <c:v>320040</c:v>
                </c:pt>
                <c:pt idx="2807">
                  <c:v>320120</c:v>
                </c:pt>
                <c:pt idx="2808">
                  <c:v>319950</c:v>
                </c:pt>
                <c:pt idx="2809">
                  <c:v>320060</c:v>
                </c:pt>
                <c:pt idx="2810">
                  <c:v>321530</c:v>
                </c:pt>
                <c:pt idx="2811">
                  <c:v>321570</c:v>
                </c:pt>
                <c:pt idx="2812">
                  <c:v>321550</c:v>
                </c:pt>
                <c:pt idx="2813">
                  <c:v>321640</c:v>
                </c:pt>
                <c:pt idx="2814">
                  <c:v>321640</c:v>
                </c:pt>
                <c:pt idx="2815">
                  <c:v>321630</c:v>
                </c:pt>
                <c:pt idx="2816">
                  <c:v>321650</c:v>
                </c:pt>
                <c:pt idx="2817">
                  <c:v>321610</c:v>
                </c:pt>
                <c:pt idx="2818">
                  <c:v>321600</c:v>
                </c:pt>
                <c:pt idx="2819">
                  <c:v>321660</c:v>
                </c:pt>
                <c:pt idx="2820">
                  <c:v>321660</c:v>
                </c:pt>
                <c:pt idx="2821">
                  <c:v>320510</c:v>
                </c:pt>
                <c:pt idx="2822">
                  <c:v>320420</c:v>
                </c:pt>
                <c:pt idx="2823">
                  <c:v>320530</c:v>
                </c:pt>
                <c:pt idx="2824">
                  <c:v>320460</c:v>
                </c:pt>
                <c:pt idx="2825">
                  <c:v>320580</c:v>
                </c:pt>
                <c:pt idx="2826">
                  <c:v>320570</c:v>
                </c:pt>
                <c:pt idx="2827">
                  <c:v>320570</c:v>
                </c:pt>
                <c:pt idx="2828">
                  <c:v>320660</c:v>
                </c:pt>
                <c:pt idx="2829">
                  <c:v>320550</c:v>
                </c:pt>
                <c:pt idx="2830">
                  <c:v>320560</c:v>
                </c:pt>
                <c:pt idx="2831">
                  <c:v>320560</c:v>
                </c:pt>
                <c:pt idx="2832">
                  <c:v>310230</c:v>
                </c:pt>
                <c:pt idx="2833">
                  <c:v>311240</c:v>
                </c:pt>
                <c:pt idx="2834">
                  <c:v>314510</c:v>
                </c:pt>
                <c:pt idx="2835">
                  <c:v>315690</c:v>
                </c:pt>
                <c:pt idx="2836">
                  <c:v>315200</c:v>
                </c:pt>
                <c:pt idx="2837">
                  <c:v>315360</c:v>
                </c:pt>
                <c:pt idx="2838">
                  <c:v>316100</c:v>
                </c:pt>
                <c:pt idx="2839">
                  <c:v>318140</c:v>
                </c:pt>
                <c:pt idx="2840">
                  <c:v>318180</c:v>
                </c:pt>
                <c:pt idx="2841">
                  <c:v>319530</c:v>
                </c:pt>
                <c:pt idx="2842">
                  <c:v>318620</c:v>
                </c:pt>
                <c:pt idx="2843">
                  <c:v>310110</c:v>
                </c:pt>
                <c:pt idx="2844">
                  <c:v>310700</c:v>
                </c:pt>
                <c:pt idx="2845">
                  <c:v>313750</c:v>
                </c:pt>
                <c:pt idx="2846">
                  <c:v>314830</c:v>
                </c:pt>
                <c:pt idx="2847">
                  <c:v>314310</c:v>
                </c:pt>
                <c:pt idx="2848">
                  <c:v>314530</c:v>
                </c:pt>
                <c:pt idx="2849">
                  <c:v>315180</c:v>
                </c:pt>
                <c:pt idx="2850">
                  <c:v>317030</c:v>
                </c:pt>
                <c:pt idx="2851">
                  <c:v>317070</c:v>
                </c:pt>
                <c:pt idx="2852">
                  <c:v>318260</c:v>
                </c:pt>
                <c:pt idx="2853">
                  <c:v>317480</c:v>
                </c:pt>
                <c:pt idx="2854">
                  <c:v>311190</c:v>
                </c:pt>
                <c:pt idx="2855">
                  <c:v>310820</c:v>
                </c:pt>
                <c:pt idx="2856">
                  <c:v>315150</c:v>
                </c:pt>
                <c:pt idx="2857">
                  <c:v>316260</c:v>
                </c:pt>
                <c:pt idx="2858">
                  <c:v>315720</c:v>
                </c:pt>
                <c:pt idx="2859">
                  <c:v>315990</c:v>
                </c:pt>
                <c:pt idx="2860">
                  <c:v>316790</c:v>
                </c:pt>
                <c:pt idx="2861">
                  <c:v>318840</c:v>
                </c:pt>
                <c:pt idx="2862">
                  <c:v>318750</c:v>
                </c:pt>
                <c:pt idx="2863">
                  <c:v>320090</c:v>
                </c:pt>
                <c:pt idx="2864">
                  <c:v>319280</c:v>
                </c:pt>
                <c:pt idx="2865">
                  <c:v>315600</c:v>
                </c:pt>
                <c:pt idx="2866">
                  <c:v>315430</c:v>
                </c:pt>
                <c:pt idx="2867">
                  <c:v>315640</c:v>
                </c:pt>
                <c:pt idx="2868">
                  <c:v>316840</c:v>
                </c:pt>
                <c:pt idx="2869">
                  <c:v>316670</c:v>
                </c:pt>
                <c:pt idx="2870">
                  <c:v>316750</c:v>
                </c:pt>
                <c:pt idx="2871">
                  <c:v>316940</c:v>
                </c:pt>
                <c:pt idx="2872">
                  <c:v>317430</c:v>
                </c:pt>
                <c:pt idx="2873">
                  <c:v>317430</c:v>
                </c:pt>
                <c:pt idx="2874">
                  <c:v>317760</c:v>
                </c:pt>
                <c:pt idx="2875">
                  <c:v>317610</c:v>
                </c:pt>
                <c:pt idx="2876">
                  <c:v>317490</c:v>
                </c:pt>
                <c:pt idx="2877">
                  <c:v>317300</c:v>
                </c:pt>
                <c:pt idx="2878">
                  <c:v>317640</c:v>
                </c:pt>
                <c:pt idx="2879">
                  <c:v>318740</c:v>
                </c:pt>
                <c:pt idx="2880">
                  <c:v>318950</c:v>
                </c:pt>
                <c:pt idx="2881">
                  <c:v>319030</c:v>
                </c:pt>
                <c:pt idx="2882">
                  <c:v>319280</c:v>
                </c:pt>
                <c:pt idx="2883">
                  <c:v>319940</c:v>
                </c:pt>
                <c:pt idx="2884">
                  <c:v>319950</c:v>
                </c:pt>
                <c:pt idx="2885">
                  <c:v>320350</c:v>
                </c:pt>
                <c:pt idx="2886">
                  <c:v>320080</c:v>
                </c:pt>
                <c:pt idx="2887">
                  <c:v>316540</c:v>
                </c:pt>
                <c:pt idx="2888">
                  <c:v>316300</c:v>
                </c:pt>
                <c:pt idx="2889">
                  <c:v>316840</c:v>
                </c:pt>
                <c:pt idx="2890">
                  <c:v>318470</c:v>
                </c:pt>
                <c:pt idx="2891">
                  <c:v>318880</c:v>
                </c:pt>
                <c:pt idx="2892">
                  <c:v>318760</c:v>
                </c:pt>
                <c:pt idx="2893">
                  <c:v>319070</c:v>
                </c:pt>
                <c:pt idx="2894">
                  <c:v>320090</c:v>
                </c:pt>
                <c:pt idx="2895">
                  <c:v>320100</c:v>
                </c:pt>
                <c:pt idx="2896">
                  <c:v>320710</c:v>
                </c:pt>
                <c:pt idx="2897">
                  <c:v>320320</c:v>
                </c:pt>
                <c:pt idx="2898">
                  <c:v>316950</c:v>
                </c:pt>
                <c:pt idx="2899">
                  <c:v>316840</c:v>
                </c:pt>
                <c:pt idx="2900">
                  <c:v>317020</c:v>
                </c:pt>
                <c:pt idx="2901">
                  <c:v>317690</c:v>
                </c:pt>
                <c:pt idx="2902">
                  <c:v>317850</c:v>
                </c:pt>
                <c:pt idx="2903">
                  <c:v>317720</c:v>
                </c:pt>
                <c:pt idx="2904">
                  <c:v>317890</c:v>
                </c:pt>
                <c:pt idx="2905">
                  <c:v>318290</c:v>
                </c:pt>
                <c:pt idx="2906">
                  <c:v>318180</c:v>
                </c:pt>
                <c:pt idx="2907">
                  <c:v>318480</c:v>
                </c:pt>
                <c:pt idx="2908">
                  <c:v>318290</c:v>
                </c:pt>
                <c:pt idx="2909">
                  <c:v>317970</c:v>
                </c:pt>
                <c:pt idx="2910">
                  <c:v>317810</c:v>
                </c:pt>
                <c:pt idx="2911">
                  <c:v>318200</c:v>
                </c:pt>
                <c:pt idx="2912">
                  <c:v>319390</c:v>
                </c:pt>
                <c:pt idx="2913">
                  <c:v>319820</c:v>
                </c:pt>
                <c:pt idx="2914">
                  <c:v>319630</c:v>
                </c:pt>
                <c:pt idx="2915">
                  <c:v>319730</c:v>
                </c:pt>
                <c:pt idx="2916">
                  <c:v>320780</c:v>
                </c:pt>
                <c:pt idx="2917">
                  <c:v>320680</c:v>
                </c:pt>
                <c:pt idx="2918">
                  <c:v>321160</c:v>
                </c:pt>
                <c:pt idx="2919">
                  <c:v>320860</c:v>
                </c:pt>
                <c:pt idx="2920">
                  <c:v>322220</c:v>
                </c:pt>
                <c:pt idx="2921">
                  <c:v>322220</c:v>
                </c:pt>
                <c:pt idx="2922">
                  <c:v>322240</c:v>
                </c:pt>
                <c:pt idx="2923">
                  <c:v>322290</c:v>
                </c:pt>
                <c:pt idx="2924">
                  <c:v>322300</c:v>
                </c:pt>
                <c:pt idx="2925">
                  <c:v>322280</c:v>
                </c:pt>
                <c:pt idx="2926">
                  <c:v>322330</c:v>
                </c:pt>
                <c:pt idx="2927">
                  <c:v>322350</c:v>
                </c:pt>
                <c:pt idx="2928">
                  <c:v>322360</c:v>
                </c:pt>
                <c:pt idx="2929">
                  <c:v>322280</c:v>
                </c:pt>
                <c:pt idx="2930">
                  <c:v>322400</c:v>
                </c:pt>
                <c:pt idx="2931">
                  <c:v>322240</c:v>
                </c:pt>
                <c:pt idx="2932">
                  <c:v>322150</c:v>
                </c:pt>
                <c:pt idx="2933">
                  <c:v>322150</c:v>
                </c:pt>
                <c:pt idx="2934">
                  <c:v>322200</c:v>
                </c:pt>
                <c:pt idx="2935">
                  <c:v>322210</c:v>
                </c:pt>
                <c:pt idx="2936">
                  <c:v>322170</c:v>
                </c:pt>
                <c:pt idx="2937">
                  <c:v>322180</c:v>
                </c:pt>
                <c:pt idx="2938">
                  <c:v>322190</c:v>
                </c:pt>
                <c:pt idx="2939">
                  <c:v>322220</c:v>
                </c:pt>
                <c:pt idx="2940">
                  <c:v>322250</c:v>
                </c:pt>
                <c:pt idx="2941">
                  <c:v>322230</c:v>
                </c:pt>
                <c:pt idx="2942">
                  <c:v>324680</c:v>
                </c:pt>
                <c:pt idx="2943">
                  <c:v>324690</c:v>
                </c:pt>
                <c:pt idx="2944">
                  <c:v>324710</c:v>
                </c:pt>
                <c:pt idx="2945">
                  <c:v>324750</c:v>
                </c:pt>
                <c:pt idx="2946">
                  <c:v>324740</c:v>
                </c:pt>
                <c:pt idx="2947">
                  <c:v>324720</c:v>
                </c:pt>
                <c:pt idx="2948">
                  <c:v>324750</c:v>
                </c:pt>
                <c:pt idx="2949">
                  <c:v>324770</c:v>
                </c:pt>
                <c:pt idx="2950">
                  <c:v>324910</c:v>
                </c:pt>
                <c:pt idx="2951">
                  <c:v>324890</c:v>
                </c:pt>
                <c:pt idx="2952">
                  <c:v>324800</c:v>
                </c:pt>
                <c:pt idx="2953">
                  <c:v>323080</c:v>
                </c:pt>
                <c:pt idx="2954">
                  <c:v>322930</c:v>
                </c:pt>
                <c:pt idx="2955">
                  <c:v>323130</c:v>
                </c:pt>
                <c:pt idx="2956">
                  <c:v>323040</c:v>
                </c:pt>
                <c:pt idx="2957">
                  <c:v>323000</c:v>
                </c:pt>
                <c:pt idx="2958">
                  <c:v>323080</c:v>
                </c:pt>
                <c:pt idx="2959">
                  <c:v>323010</c:v>
                </c:pt>
                <c:pt idx="2960">
                  <c:v>323040</c:v>
                </c:pt>
                <c:pt idx="2961">
                  <c:v>323120</c:v>
                </c:pt>
                <c:pt idx="2962">
                  <c:v>323070</c:v>
                </c:pt>
                <c:pt idx="2963">
                  <c:v>323090</c:v>
                </c:pt>
                <c:pt idx="2964">
                  <c:v>311100</c:v>
                </c:pt>
                <c:pt idx="2965">
                  <c:v>312310</c:v>
                </c:pt>
                <c:pt idx="2966">
                  <c:v>316510</c:v>
                </c:pt>
                <c:pt idx="2967">
                  <c:v>317920</c:v>
                </c:pt>
                <c:pt idx="2968">
                  <c:v>317230</c:v>
                </c:pt>
                <c:pt idx="2969">
                  <c:v>317550</c:v>
                </c:pt>
                <c:pt idx="2970">
                  <c:v>317020</c:v>
                </c:pt>
                <c:pt idx="2971">
                  <c:v>321090</c:v>
                </c:pt>
                <c:pt idx="2972">
                  <c:v>321010</c:v>
                </c:pt>
                <c:pt idx="2973">
                  <c:v>322600</c:v>
                </c:pt>
                <c:pt idx="2974">
                  <c:v>321520</c:v>
                </c:pt>
                <c:pt idx="2975">
                  <c:v>311070</c:v>
                </c:pt>
                <c:pt idx="2976">
                  <c:v>311820</c:v>
                </c:pt>
                <c:pt idx="2977">
                  <c:v>315570</c:v>
                </c:pt>
                <c:pt idx="2978">
                  <c:v>316880</c:v>
                </c:pt>
                <c:pt idx="2979">
                  <c:v>316310</c:v>
                </c:pt>
                <c:pt idx="2980">
                  <c:v>316570</c:v>
                </c:pt>
                <c:pt idx="2981">
                  <c:v>316110</c:v>
                </c:pt>
                <c:pt idx="2982">
                  <c:v>319750</c:v>
                </c:pt>
                <c:pt idx="2983">
                  <c:v>319680</c:v>
                </c:pt>
                <c:pt idx="2984">
                  <c:v>321150</c:v>
                </c:pt>
                <c:pt idx="2985">
                  <c:v>320210</c:v>
                </c:pt>
                <c:pt idx="2986">
                  <c:v>312150</c:v>
                </c:pt>
                <c:pt idx="2987">
                  <c:v>311670</c:v>
                </c:pt>
                <c:pt idx="2988">
                  <c:v>317110</c:v>
                </c:pt>
                <c:pt idx="2989">
                  <c:v>318620</c:v>
                </c:pt>
                <c:pt idx="2990">
                  <c:v>317950</c:v>
                </c:pt>
                <c:pt idx="2991">
                  <c:v>318260</c:v>
                </c:pt>
                <c:pt idx="2992">
                  <c:v>317790</c:v>
                </c:pt>
                <c:pt idx="2993">
                  <c:v>321790</c:v>
                </c:pt>
                <c:pt idx="2994">
                  <c:v>321700</c:v>
                </c:pt>
                <c:pt idx="2995">
                  <c:v>323410</c:v>
                </c:pt>
                <c:pt idx="2996">
                  <c:v>322320</c:v>
                </c:pt>
                <c:pt idx="2997">
                  <c:v>317590</c:v>
                </c:pt>
                <c:pt idx="2998">
                  <c:v>317480</c:v>
                </c:pt>
                <c:pt idx="2999">
                  <c:v>317840</c:v>
                </c:pt>
                <c:pt idx="3000">
                  <c:v>319170</c:v>
                </c:pt>
                <c:pt idx="3001">
                  <c:v>319010</c:v>
                </c:pt>
                <c:pt idx="3002">
                  <c:v>319060</c:v>
                </c:pt>
                <c:pt idx="3003">
                  <c:v>319000</c:v>
                </c:pt>
                <c:pt idx="3004">
                  <c:v>320040</c:v>
                </c:pt>
                <c:pt idx="3005">
                  <c:v>320000</c:v>
                </c:pt>
                <c:pt idx="3006">
                  <c:v>320400</c:v>
                </c:pt>
                <c:pt idx="3007">
                  <c:v>320150</c:v>
                </c:pt>
                <c:pt idx="3008">
                  <c:v>319880</c:v>
                </c:pt>
                <c:pt idx="3009">
                  <c:v>319750</c:v>
                </c:pt>
                <c:pt idx="3010">
                  <c:v>320080</c:v>
                </c:pt>
                <c:pt idx="3011">
                  <c:v>321450</c:v>
                </c:pt>
                <c:pt idx="3012">
                  <c:v>321760</c:v>
                </c:pt>
                <c:pt idx="3013">
                  <c:v>321800</c:v>
                </c:pt>
                <c:pt idx="3014">
                  <c:v>321720</c:v>
                </c:pt>
                <c:pt idx="3015">
                  <c:v>323010</c:v>
                </c:pt>
                <c:pt idx="3016">
                  <c:v>322890</c:v>
                </c:pt>
                <c:pt idx="3017">
                  <c:v>323400</c:v>
                </c:pt>
                <c:pt idx="3018">
                  <c:v>323120</c:v>
                </c:pt>
                <c:pt idx="3019">
                  <c:v>318670</c:v>
                </c:pt>
                <c:pt idx="3020">
                  <c:v>318450</c:v>
                </c:pt>
                <c:pt idx="3021">
                  <c:v>319060</c:v>
                </c:pt>
                <c:pt idx="3022">
                  <c:v>321020</c:v>
                </c:pt>
                <c:pt idx="3023">
                  <c:v>321660</c:v>
                </c:pt>
                <c:pt idx="3024">
                  <c:v>321510</c:v>
                </c:pt>
                <c:pt idx="3025">
                  <c:v>321310</c:v>
                </c:pt>
                <c:pt idx="3026">
                  <c:v>323210</c:v>
                </c:pt>
                <c:pt idx="3027">
                  <c:v>323130</c:v>
                </c:pt>
                <c:pt idx="3028">
                  <c:v>323990</c:v>
                </c:pt>
                <c:pt idx="3029">
                  <c:v>323440</c:v>
                </c:pt>
                <c:pt idx="3030">
                  <c:v>319230</c:v>
                </c:pt>
                <c:pt idx="3031">
                  <c:v>319130</c:v>
                </c:pt>
                <c:pt idx="3032">
                  <c:v>319450</c:v>
                </c:pt>
                <c:pt idx="3033">
                  <c:v>320120</c:v>
                </c:pt>
                <c:pt idx="3034">
                  <c:v>320290</c:v>
                </c:pt>
                <c:pt idx="3035">
                  <c:v>320280</c:v>
                </c:pt>
                <c:pt idx="3036">
                  <c:v>320220</c:v>
                </c:pt>
                <c:pt idx="3037">
                  <c:v>320880</c:v>
                </c:pt>
                <c:pt idx="3038">
                  <c:v>320910</c:v>
                </c:pt>
                <c:pt idx="3039">
                  <c:v>321170</c:v>
                </c:pt>
                <c:pt idx="3040">
                  <c:v>321060</c:v>
                </c:pt>
                <c:pt idx="3041">
                  <c:v>318540</c:v>
                </c:pt>
                <c:pt idx="3042">
                  <c:v>318330</c:v>
                </c:pt>
                <c:pt idx="3043">
                  <c:v>318730</c:v>
                </c:pt>
                <c:pt idx="3044">
                  <c:v>319920</c:v>
                </c:pt>
                <c:pt idx="3045">
                  <c:v>320340</c:v>
                </c:pt>
                <c:pt idx="3046">
                  <c:v>320110</c:v>
                </c:pt>
                <c:pt idx="3047">
                  <c:v>320210</c:v>
                </c:pt>
                <c:pt idx="3048">
                  <c:v>321220</c:v>
                </c:pt>
                <c:pt idx="3049">
                  <c:v>321270</c:v>
                </c:pt>
                <c:pt idx="3050">
                  <c:v>321740</c:v>
                </c:pt>
                <c:pt idx="3051">
                  <c:v>321430</c:v>
                </c:pt>
                <c:pt idx="3052">
                  <c:v>325730</c:v>
                </c:pt>
                <c:pt idx="3053">
                  <c:v>325730</c:v>
                </c:pt>
                <c:pt idx="3054">
                  <c:v>325790</c:v>
                </c:pt>
                <c:pt idx="3055">
                  <c:v>325830</c:v>
                </c:pt>
                <c:pt idx="3056">
                  <c:v>325800</c:v>
                </c:pt>
                <c:pt idx="3057">
                  <c:v>325830</c:v>
                </c:pt>
                <c:pt idx="3058">
                  <c:v>325790</c:v>
                </c:pt>
                <c:pt idx="3059">
                  <c:v>325820</c:v>
                </c:pt>
                <c:pt idx="3060">
                  <c:v>325890</c:v>
                </c:pt>
                <c:pt idx="3061">
                  <c:v>325860</c:v>
                </c:pt>
                <c:pt idx="3062">
                  <c:v>325910</c:v>
                </c:pt>
                <c:pt idx="3063">
                  <c:v>325650</c:v>
                </c:pt>
                <c:pt idx="3064">
                  <c:v>325670</c:v>
                </c:pt>
                <c:pt idx="3065">
                  <c:v>325730</c:v>
                </c:pt>
                <c:pt idx="3066">
                  <c:v>325740</c:v>
                </c:pt>
                <c:pt idx="3067">
                  <c:v>325790</c:v>
                </c:pt>
                <c:pt idx="3068">
                  <c:v>325730</c:v>
                </c:pt>
                <c:pt idx="3069">
                  <c:v>325730</c:v>
                </c:pt>
                <c:pt idx="3070">
                  <c:v>325670</c:v>
                </c:pt>
                <c:pt idx="3071">
                  <c:v>325720</c:v>
                </c:pt>
                <c:pt idx="3072">
                  <c:v>325790</c:v>
                </c:pt>
                <c:pt idx="3073">
                  <c:v>325770</c:v>
                </c:pt>
                <c:pt idx="3074">
                  <c:v>328730</c:v>
                </c:pt>
                <c:pt idx="3075">
                  <c:v>328690</c:v>
                </c:pt>
                <c:pt idx="3076">
                  <c:v>328750</c:v>
                </c:pt>
                <c:pt idx="3077">
                  <c:v>328730</c:v>
                </c:pt>
                <c:pt idx="3078">
                  <c:v>328790</c:v>
                </c:pt>
                <c:pt idx="3079">
                  <c:v>328790</c:v>
                </c:pt>
                <c:pt idx="3080">
                  <c:v>328860</c:v>
                </c:pt>
                <c:pt idx="3081">
                  <c:v>328800</c:v>
                </c:pt>
                <c:pt idx="3082">
                  <c:v>328850</c:v>
                </c:pt>
                <c:pt idx="3083">
                  <c:v>328890</c:v>
                </c:pt>
                <c:pt idx="3084">
                  <c:v>328970</c:v>
                </c:pt>
                <c:pt idx="3085">
                  <c:v>326720</c:v>
                </c:pt>
                <c:pt idx="3086">
                  <c:v>326700</c:v>
                </c:pt>
                <c:pt idx="3087">
                  <c:v>326770</c:v>
                </c:pt>
                <c:pt idx="3088">
                  <c:v>326840</c:v>
                </c:pt>
                <c:pt idx="3089">
                  <c:v>326830</c:v>
                </c:pt>
                <c:pt idx="3090">
                  <c:v>326720</c:v>
                </c:pt>
                <c:pt idx="3091">
                  <c:v>326800</c:v>
                </c:pt>
                <c:pt idx="3092">
                  <c:v>326730</c:v>
                </c:pt>
                <c:pt idx="3093">
                  <c:v>326800</c:v>
                </c:pt>
                <c:pt idx="3094">
                  <c:v>326830</c:v>
                </c:pt>
                <c:pt idx="3095">
                  <c:v>326850</c:v>
                </c:pt>
                <c:pt idx="3096">
                  <c:v>300080</c:v>
                </c:pt>
                <c:pt idx="3097">
                  <c:v>310480</c:v>
                </c:pt>
                <c:pt idx="3098">
                  <c:v>314370</c:v>
                </c:pt>
                <c:pt idx="3099">
                  <c:v>312620</c:v>
                </c:pt>
                <c:pt idx="3100">
                  <c:v>313250</c:v>
                </c:pt>
                <c:pt idx="3101">
                  <c:v>312040</c:v>
                </c:pt>
                <c:pt idx="3102">
                  <c:v>315530</c:v>
                </c:pt>
                <c:pt idx="3103">
                  <c:v>296850</c:v>
                </c:pt>
                <c:pt idx="3104">
                  <c:v>311850</c:v>
                </c:pt>
                <c:pt idx="3105">
                  <c:v>315830</c:v>
                </c:pt>
                <c:pt idx="3106">
                  <c:v>314040</c:v>
                </c:pt>
                <c:pt idx="3107">
                  <c:v>314750</c:v>
                </c:pt>
                <c:pt idx="3108">
                  <c:v>313430</c:v>
                </c:pt>
                <c:pt idx="3109">
                  <c:v>317140</c:v>
                </c:pt>
                <c:pt idx="3110">
                  <c:v>310530</c:v>
                </c:pt>
                <c:pt idx="3111">
                  <c:v>311610</c:v>
                </c:pt>
                <c:pt idx="3112">
                  <c:v>315590</c:v>
                </c:pt>
                <c:pt idx="3113">
                  <c:v>315080</c:v>
                </c:pt>
                <c:pt idx="3114">
                  <c:v>315260</c:v>
                </c:pt>
                <c:pt idx="3115">
                  <c:v>314910</c:v>
                </c:pt>
                <c:pt idx="3116">
                  <c:v>315890</c:v>
                </c:pt>
                <c:pt idx="3117">
                  <c:v>317870</c:v>
                </c:pt>
                <c:pt idx="3118">
                  <c:v>317800</c:v>
                </c:pt>
                <c:pt idx="3119">
                  <c:v>319040</c:v>
                </c:pt>
                <c:pt idx="3120">
                  <c:v>318260</c:v>
                </c:pt>
                <c:pt idx="3121">
                  <c:v>313520</c:v>
                </c:pt>
                <c:pt idx="3122">
                  <c:v>315000</c:v>
                </c:pt>
                <c:pt idx="3123">
                  <c:v>318690</c:v>
                </c:pt>
                <c:pt idx="3124">
                  <c:v>319430</c:v>
                </c:pt>
                <c:pt idx="3125">
                  <c:v>319630</c:v>
                </c:pt>
                <c:pt idx="3126">
                  <c:v>319190</c:v>
                </c:pt>
                <c:pt idx="3127">
                  <c:v>320440</c:v>
                </c:pt>
                <c:pt idx="3128">
                  <c:v>322970</c:v>
                </c:pt>
                <c:pt idx="3129">
                  <c:v>322890</c:v>
                </c:pt>
                <c:pt idx="3130">
                  <c:v>324430</c:v>
                </c:pt>
                <c:pt idx="3131">
                  <c:v>323550</c:v>
                </c:pt>
                <c:pt idx="3132">
                  <c:v>309970</c:v>
                </c:pt>
                <c:pt idx="3133">
                  <c:v>312010</c:v>
                </c:pt>
                <c:pt idx="3134">
                  <c:v>317400</c:v>
                </c:pt>
                <c:pt idx="3135">
                  <c:v>319470</c:v>
                </c:pt>
                <c:pt idx="3136">
                  <c:v>318900</c:v>
                </c:pt>
                <c:pt idx="3137">
                  <c:v>318250</c:v>
                </c:pt>
                <c:pt idx="3138">
                  <c:v>320120</c:v>
                </c:pt>
                <c:pt idx="3139">
                  <c:v>323800</c:v>
                </c:pt>
                <c:pt idx="3140">
                  <c:v>323760</c:v>
                </c:pt>
                <c:pt idx="3141">
                  <c:v>325970</c:v>
                </c:pt>
                <c:pt idx="3142">
                  <c:v>324520</c:v>
                </c:pt>
                <c:pt idx="3143">
                  <c:v>314040</c:v>
                </c:pt>
                <c:pt idx="3144">
                  <c:v>314710</c:v>
                </c:pt>
                <c:pt idx="3145">
                  <c:v>316810</c:v>
                </c:pt>
                <c:pt idx="3146">
                  <c:v>317490</c:v>
                </c:pt>
                <c:pt idx="3147">
                  <c:v>317180</c:v>
                </c:pt>
                <c:pt idx="3148">
                  <c:v>316930</c:v>
                </c:pt>
                <c:pt idx="3149">
                  <c:v>317640</c:v>
                </c:pt>
                <c:pt idx="3150">
                  <c:v>318990</c:v>
                </c:pt>
                <c:pt idx="3151">
                  <c:v>319000</c:v>
                </c:pt>
                <c:pt idx="3152">
                  <c:v>319820</c:v>
                </c:pt>
                <c:pt idx="3153">
                  <c:v>319360</c:v>
                </c:pt>
                <c:pt idx="3154">
                  <c:v>311680</c:v>
                </c:pt>
                <c:pt idx="3155">
                  <c:v>312970</c:v>
                </c:pt>
                <c:pt idx="3156">
                  <c:v>316240</c:v>
                </c:pt>
                <c:pt idx="3157">
                  <c:v>317450</c:v>
                </c:pt>
                <c:pt idx="3158">
                  <c:v>316880</c:v>
                </c:pt>
                <c:pt idx="3159">
                  <c:v>317090</c:v>
                </c:pt>
                <c:pt idx="3160">
                  <c:v>317830</c:v>
                </c:pt>
                <c:pt idx="3161">
                  <c:v>320090</c:v>
                </c:pt>
                <c:pt idx="3162">
                  <c:v>320060</c:v>
                </c:pt>
                <c:pt idx="3163">
                  <c:v>321330</c:v>
                </c:pt>
                <c:pt idx="3164">
                  <c:v>320580</c:v>
                </c:pt>
                <c:pt idx="3165">
                  <c:v>314060</c:v>
                </c:pt>
                <c:pt idx="3166">
                  <c:v>315600</c:v>
                </c:pt>
                <c:pt idx="3167">
                  <c:v>319820</c:v>
                </c:pt>
                <c:pt idx="3168">
                  <c:v>321250</c:v>
                </c:pt>
                <c:pt idx="3169">
                  <c:v>320600</c:v>
                </c:pt>
                <c:pt idx="3170">
                  <c:v>320870</c:v>
                </c:pt>
                <c:pt idx="3171">
                  <c:v>320360</c:v>
                </c:pt>
                <c:pt idx="3172">
                  <c:v>324570</c:v>
                </c:pt>
                <c:pt idx="3173">
                  <c:v>324560</c:v>
                </c:pt>
                <c:pt idx="3174">
                  <c:v>326260</c:v>
                </c:pt>
                <c:pt idx="3175">
                  <c:v>325220</c:v>
                </c:pt>
                <c:pt idx="3176">
                  <c:v>300600</c:v>
                </c:pt>
                <c:pt idx="3177">
                  <c:v>310930</c:v>
                </c:pt>
                <c:pt idx="3178">
                  <c:v>314830</c:v>
                </c:pt>
                <c:pt idx="3179">
                  <c:v>313070</c:v>
                </c:pt>
                <c:pt idx="3180">
                  <c:v>313690</c:v>
                </c:pt>
                <c:pt idx="3181">
                  <c:v>312540</c:v>
                </c:pt>
                <c:pt idx="3182">
                  <c:v>316060</c:v>
                </c:pt>
                <c:pt idx="3183">
                  <c:v>298950</c:v>
                </c:pt>
                <c:pt idx="3184">
                  <c:v>311400</c:v>
                </c:pt>
                <c:pt idx="3185">
                  <c:v>315080</c:v>
                </c:pt>
                <c:pt idx="3186">
                  <c:v>313470</c:v>
                </c:pt>
                <c:pt idx="3187">
                  <c:v>314130</c:v>
                </c:pt>
                <c:pt idx="3188">
                  <c:v>312920</c:v>
                </c:pt>
                <c:pt idx="3189">
                  <c:v>316350</c:v>
                </c:pt>
                <c:pt idx="3190">
                  <c:v>310860</c:v>
                </c:pt>
                <c:pt idx="3191">
                  <c:v>311530</c:v>
                </c:pt>
                <c:pt idx="3192">
                  <c:v>315150</c:v>
                </c:pt>
                <c:pt idx="3193">
                  <c:v>314670</c:v>
                </c:pt>
                <c:pt idx="3194">
                  <c:v>314810</c:v>
                </c:pt>
                <c:pt idx="3195">
                  <c:v>314510</c:v>
                </c:pt>
                <c:pt idx="3196">
                  <c:v>315410</c:v>
                </c:pt>
                <c:pt idx="3197">
                  <c:v>317230</c:v>
                </c:pt>
                <c:pt idx="3198">
                  <c:v>317180</c:v>
                </c:pt>
                <c:pt idx="3199">
                  <c:v>318280</c:v>
                </c:pt>
                <c:pt idx="3200">
                  <c:v>317600</c:v>
                </c:pt>
                <c:pt idx="3201">
                  <c:v>314090</c:v>
                </c:pt>
                <c:pt idx="3202">
                  <c:v>314980</c:v>
                </c:pt>
                <c:pt idx="3203">
                  <c:v>318300</c:v>
                </c:pt>
                <c:pt idx="3204">
                  <c:v>319010</c:v>
                </c:pt>
                <c:pt idx="3205">
                  <c:v>319220</c:v>
                </c:pt>
                <c:pt idx="3206">
                  <c:v>318830</c:v>
                </c:pt>
                <c:pt idx="3207">
                  <c:v>319970</c:v>
                </c:pt>
                <c:pt idx="3208">
                  <c:v>322310</c:v>
                </c:pt>
                <c:pt idx="3209">
                  <c:v>322250</c:v>
                </c:pt>
                <c:pt idx="3210">
                  <c:v>323630</c:v>
                </c:pt>
                <c:pt idx="3211">
                  <c:v>322760</c:v>
                </c:pt>
                <c:pt idx="3212">
                  <c:v>310940</c:v>
                </c:pt>
                <c:pt idx="3213">
                  <c:v>312250</c:v>
                </c:pt>
                <c:pt idx="3214">
                  <c:v>317200</c:v>
                </c:pt>
                <c:pt idx="3215">
                  <c:v>319030</c:v>
                </c:pt>
                <c:pt idx="3216">
                  <c:v>318550</c:v>
                </c:pt>
                <c:pt idx="3217">
                  <c:v>317940</c:v>
                </c:pt>
                <c:pt idx="3218">
                  <c:v>319660</c:v>
                </c:pt>
                <c:pt idx="3219">
                  <c:v>323020</c:v>
                </c:pt>
                <c:pt idx="3220">
                  <c:v>322960</c:v>
                </c:pt>
                <c:pt idx="3221">
                  <c:v>325000</c:v>
                </c:pt>
                <c:pt idx="3222">
                  <c:v>323670</c:v>
                </c:pt>
                <c:pt idx="3223">
                  <c:v>314010</c:v>
                </c:pt>
                <c:pt idx="3224">
                  <c:v>314510</c:v>
                </c:pt>
                <c:pt idx="3225">
                  <c:v>316280</c:v>
                </c:pt>
                <c:pt idx="3226">
                  <c:v>316960</c:v>
                </c:pt>
                <c:pt idx="3227">
                  <c:v>316710</c:v>
                </c:pt>
                <c:pt idx="3228">
                  <c:v>316610</c:v>
                </c:pt>
                <c:pt idx="3229">
                  <c:v>317190</c:v>
                </c:pt>
                <c:pt idx="3230">
                  <c:v>318410</c:v>
                </c:pt>
                <c:pt idx="3231">
                  <c:v>318470</c:v>
                </c:pt>
                <c:pt idx="3232">
                  <c:v>319090</c:v>
                </c:pt>
                <c:pt idx="3233">
                  <c:v>318630</c:v>
                </c:pt>
                <c:pt idx="3234">
                  <c:v>312090</c:v>
                </c:pt>
                <c:pt idx="3235">
                  <c:v>312900</c:v>
                </c:pt>
                <c:pt idx="3236">
                  <c:v>315880</c:v>
                </c:pt>
                <c:pt idx="3237">
                  <c:v>317010</c:v>
                </c:pt>
                <c:pt idx="3238">
                  <c:v>316500</c:v>
                </c:pt>
                <c:pt idx="3239">
                  <c:v>316690</c:v>
                </c:pt>
                <c:pt idx="3240">
                  <c:v>317330</c:v>
                </c:pt>
                <c:pt idx="3241">
                  <c:v>319460</c:v>
                </c:pt>
                <c:pt idx="3242">
                  <c:v>319320</c:v>
                </c:pt>
                <c:pt idx="3243">
                  <c:v>320600</c:v>
                </c:pt>
                <c:pt idx="3244">
                  <c:v>319770</c:v>
                </c:pt>
                <c:pt idx="3245">
                  <c:v>314700</c:v>
                </c:pt>
                <c:pt idx="3246">
                  <c:v>315680</c:v>
                </c:pt>
                <c:pt idx="3247">
                  <c:v>319470</c:v>
                </c:pt>
                <c:pt idx="3248">
                  <c:v>320890</c:v>
                </c:pt>
                <c:pt idx="3249">
                  <c:v>320250</c:v>
                </c:pt>
                <c:pt idx="3250">
                  <c:v>320490</c:v>
                </c:pt>
                <c:pt idx="3251">
                  <c:v>320050</c:v>
                </c:pt>
                <c:pt idx="3252">
                  <c:v>323900</c:v>
                </c:pt>
                <c:pt idx="3253">
                  <c:v>323850</c:v>
                </c:pt>
                <c:pt idx="3254">
                  <c:v>325440</c:v>
                </c:pt>
                <c:pt idx="3255">
                  <c:v>324470</c:v>
                </c:pt>
                <c:pt idx="3256">
                  <c:v>296250</c:v>
                </c:pt>
                <c:pt idx="3257">
                  <c:v>311250</c:v>
                </c:pt>
                <c:pt idx="3258">
                  <c:v>315370</c:v>
                </c:pt>
                <c:pt idx="3259">
                  <c:v>313520</c:v>
                </c:pt>
                <c:pt idx="3260">
                  <c:v>314180</c:v>
                </c:pt>
                <c:pt idx="3261">
                  <c:v>312900</c:v>
                </c:pt>
                <c:pt idx="3262">
                  <c:v>316640</c:v>
                </c:pt>
                <c:pt idx="3263">
                  <c:v>297700</c:v>
                </c:pt>
                <c:pt idx="3264">
                  <c:v>310220</c:v>
                </c:pt>
                <c:pt idx="3265">
                  <c:v>313870</c:v>
                </c:pt>
                <c:pt idx="3266">
                  <c:v>312180</c:v>
                </c:pt>
                <c:pt idx="3267">
                  <c:v>312840</c:v>
                </c:pt>
                <c:pt idx="3268">
                  <c:v>311650</c:v>
                </c:pt>
                <c:pt idx="3269">
                  <c:v>315050</c:v>
                </c:pt>
                <c:pt idx="3270">
                  <c:v>310950</c:v>
                </c:pt>
                <c:pt idx="3271">
                  <c:v>310580</c:v>
                </c:pt>
                <c:pt idx="3272">
                  <c:v>315400</c:v>
                </c:pt>
                <c:pt idx="3273">
                  <c:v>314950</c:v>
                </c:pt>
                <c:pt idx="3274">
                  <c:v>315130</c:v>
                </c:pt>
                <c:pt idx="3275">
                  <c:v>314810</c:v>
                </c:pt>
                <c:pt idx="3276">
                  <c:v>315740</c:v>
                </c:pt>
                <c:pt idx="3277">
                  <c:v>317620</c:v>
                </c:pt>
                <c:pt idx="3278">
                  <c:v>317510</c:v>
                </c:pt>
                <c:pt idx="3279">
                  <c:v>318710</c:v>
                </c:pt>
                <c:pt idx="3280">
                  <c:v>317970</c:v>
                </c:pt>
                <c:pt idx="3281">
                  <c:v>314040</c:v>
                </c:pt>
                <c:pt idx="3282">
                  <c:v>313690</c:v>
                </c:pt>
                <c:pt idx="3283">
                  <c:v>318590</c:v>
                </c:pt>
                <c:pt idx="3284">
                  <c:v>319260</c:v>
                </c:pt>
                <c:pt idx="3285">
                  <c:v>319520</c:v>
                </c:pt>
                <c:pt idx="3286">
                  <c:v>319110</c:v>
                </c:pt>
                <c:pt idx="3287">
                  <c:v>320250</c:v>
                </c:pt>
                <c:pt idx="3288">
                  <c:v>322710</c:v>
                </c:pt>
                <c:pt idx="3289">
                  <c:v>322650</c:v>
                </c:pt>
                <c:pt idx="3290">
                  <c:v>324090</c:v>
                </c:pt>
                <c:pt idx="3291">
                  <c:v>323190</c:v>
                </c:pt>
                <c:pt idx="3292">
                  <c:v>310890</c:v>
                </c:pt>
                <c:pt idx="3293">
                  <c:v>310240</c:v>
                </c:pt>
                <c:pt idx="3294">
                  <c:v>317420</c:v>
                </c:pt>
                <c:pt idx="3295">
                  <c:v>319340</c:v>
                </c:pt>
                <c:pt idx="3296">
                  <c:v>318810</c:v>
                </c:pt>
                <c:pt idx="3297">
                  <c:v>318220</c:v>
                </c:pt>
                <c:pt idx="3298">
                  <c:v>319980</c:v>
                </c:pt>
                <c:pt idx="3299">
                  <c:v>323490</c:v>
                </c:pt>
                <c:pt idx="3300">
                  <c:v>323390</c:v>
                </c:pt>
                <c:pt idx="3301">
                  <c:v>325560</c:v>
                </c:pt>
                <c:pt idx="3302">
                  <c:v>324190</c:v>
                </c:pt>
                <c:pt idx="3303">
                  <c:v>314220</c:v>
                </c:pt>
                <c:pt idx="3304">
                  <c:v>313970</c:v>
                </c:pt>
                <c:pt idx="3305">
                  <c:v>316620</c:v>
                </c:pt>
                <c:pt idx="3306">
                  <c:v>317300</c:v>
                </c:pt>
                <c:pt idx="3307">
                  <c:v>316920</c:v>
                </c:pt>
                <c:pt idx="3308">
                  <c:v>316890</c:v>
                </c:pt>
                <c:pt idx="3309">
                  <c:v>317530</c:v>
                </c:pt>
                <c:pt idx="3310">
                  <c:v>318820</c:v>
                </c:pt>
                <c:pt idx="3311">
                  <c:v>318810</c:v>
                </c:pt>
                <c:pt idx="3312">
                  <c:v>319670</c:v>
                </c:pt>
                <c:pt idx="3313">
                  <c:v>319050</c:v>
                </c:pt>
                <c:pt idx="3314">
                  <c:v>312220</c:v>
                </c:pt>
                <c:pt idx="3315">
                  <c:v>311780</c:v>
                </c:pt>
                <c:pt idx="3316">
                  <c:v>316190</c:v>
                </c:pt>
                <c:pt idx="3317">
                  <c:v>317310</c:v>
                </c:pt>
                <c:pt idx="3318">
                  <c:v>316760</c:v>
                </c:pt>
                <c:pt idx="3319">
                  <c:v>316930</c:v>
                </c:pt>
                <c:pt idx="3320">
                  <c:v>317640</c:v>
                </c:pt>
                <c:pt idx="3321">
                  <c:v>319890</c:v>
                </c:pt>
                <c:pt idx="3322">
                  <c:v>319750</c:v>
                </c:pt>
                <c:pt idx="3323">
                  <c:v>321040</c:v>
                </c:pt>
                <c:pt idx="3324">
                  <c:v>320310</c:v>
                </c:pt>
                <c:pt idx="3325">
                  <c:v>314740</c:v>
                </c:pt>
                <c:pt idx="3326">
                  <c:v>314280</c:v>
                </c:pt>
                <c:pt idx="3327">
                  <c:v>319710</c:v>
                </c:pt>
                <c:pt idx="3328">
                  <c:v>321220</c:v>
                </c:pt>
                <c:pt idx="3329">
                  <c:v>320520</c:v>
                </c:pt>
                <c:pt idx="3330">
                  <c:v>320830</c:v>
                </c:pt>
                <c:pt idx="3331">
                  <c:v>320260</c:v>
                </c:pt>
                <c:pt idx="3332">
                  <c:v>324290</c:v>
                </c:pt>
                <c:pt idx="3333">
                  <c:v>324280</c:v>
                </c:pt>
                <c:pt idx="3334">
                  <c:v>325960</c:v>
                </c:pt>
                <c:pt idx="3335">
                  <c:v>324890</c:v>
                </c:pt>
                <c:pt idx="3336">
                  <c:v>309340</c:v>
                </c:pt>
                <c:pt idx="3337">
                  <c:v>310470</c:v>
                </c:pt>
                <c:pt idx="3338">
                  <c:v>314400</c:v>
                </c:pt>
                <c:pt idx="3339">
                  <c:v>313950</c:v>
                </c:pt>
                <c:pt idx="3340">
                  <c:v>314140</c:v>
                </c:pt>
                <c:pt idx="3341">
                  <c:v>313780</c:v>
                </c:pt>
                <c:pt idx="3342">
                  <c:v>314750</c:v>
                </c:pt>
                <c:pt idx="3343">
                  <c:v>316690</c:v>
                </c:pt>
                <c:pt idx="3344">
                  <c:v>316660</c:v>
                </c:pt>
                <c:pt idx="3345">
                  <c:v>317890</c:v>
                </c:pt>
                <c:pt idx="3346">
                  <c:v>317080</c:v>
                </c:pt>
                <c:pt idx="3347">
                  <c:v>309320</c:v>
                </c:pt>
                <c:pt idx="3348">
                  <c:v>309980</c:v>
                </c:pt>
                <c:pt idx="3349">
                  <c:v>313600</c:v>
                </c:pt>
                <c:pt idx="3350">
                  <c:v>313160</c:v>
                </c:pt>
                <c:pt idx="3351">
                  <c:v>313360</c:v>
                </c:pt>
                <c:pt idx="3352">
                  <c:v>313010</c:v>
                </c:pt>
                <c:pt idx="3353">
                  <c:v>313900</c:v>
                </c:pt>
                <c:pt idx="3354">
                  <c:v>315780</c:v>
                </c:pt>
                <c:pt idx="3355">
                  <c:v>315640</c:v>
                </c:pt>
                <c:pt idx="3356">
                  <c:v>316780</c:v>
                </c:pt>
                <c:pt idx="3357">
                  <c:v>316030</c:v>
                </c:pt>
                <c:pt idx="3358">
                  <c:v>310400</c:v>
                </c:pt>
                <c:pt idx="3359">
                  <c:v>310120</c:v>
                </c:pt>
                <c:pt idx="3360">
                  <c:v>314900</c:v>
                </c:pt>
                <c:pt idx="3361">
                  <c:v>314450</c:v>
                </c:pt>
                <c:pt idx="3362">
                  <c:v>314620</c:v>
                </c:pt>
                <c:pt idx="3363">
                  <c:v>314280</c:v>
                </c:pt>
                <c:pt idx="3364">
                  <c:v>315200</c:v>
                </c:pt>
                <c:pt idx="3365">
                  <c:v>317100</c:v>
                </c:pt>
                <c:pt idx="3366">
                  <c:v>317000</c:v>
                </c:pt>
                <c:pt idx="3367">
                  <c:v>318180</c:v>
                </c:pt>
                <c:pt idx="3368">
                  <c:v>317460</c:v>
                </c:pt>
                <c:pt idx="3369">
                  <c:v>315960</c:v>
                </c:pt>
                <c:pt idx="3370">
                  <c:v>315880</c:v>
                </c:pt>
                <c:pt idx="3371">
                  <c:v>316230</c:v>
                </c:pt>
                <c:pt idx="3372">
                  <c:v>317390</c:v>
                </c:pt>
                <c:pt idx="3373">
                  <c:v>317410</c:v>
                </c:pt>
                <c:pt idx="3374">
                  <c:v>317300</c:v>
                </c:pt>
                <c:pt idx="3375">
                  <c:v>317640</c:v>
                </c:pt>
                <c:pt idx="3376">
                  <c:v>318240</c:v>
                </c:pt>
                <c:pt idx="3377">
                  <c:v>318220</c:v>
                </c:pt>
                <c:pt idx="3378">
                  <c:v>318620</c:v>
                </c:pt>
                <c:pt idx="3379">
                  <c:v>318400</c:v>
                </c:pt>
                <c:pt idx="3380">
                  <c:v>315130</c:v>
                </c:pt>
                <c:pt idx="3381">
                  <c:v>314950</c:v>
                </c:pt>
                <c:pt idx="3382">
                  <c:v>315430</c:v>
                </c:pt>
                <c:pt idx="3383">
                  <c:v>317370</c:v>
                </c:pt>
                <c:pt idx="3384">
                  <c:v>317160</c:v>
                </c:pt>
                <c:pt idx="3385">
                  <c:v>317030</c:v>
                </c:pt>
                <c:pt idx="3386">
                  <c:v>317530</c:v>
                </c:pt>
                <c:pt idx="3387">
                  <c:v>318420</c:v>
                </c:pt>
                <c:pt idx="3388">
                  <c:v>318390</c:v>
                </c:pt>
                <c:pt idx="3389">
                  <c:v>319030</c:v>
                </c:pt>
                <c:pt idx="3390">
                  <c:v>318650</c:v>
                </c:pt>
                <c:pt idx="3391">
                  <c:v>315510</c:v>
                </c:pt>
                <c:pt idx="3392">
                  <c:v>315420</c:v>
                </c:pt>
                <c:pt idx="3393">
                  <c:v>315640</c:v>
                </c:pt>
                <c:pt idx="3394">
                  <c:v>316300</c:v>
                </c:pt>
                <c:pt idx="3395">
                  <c:v>316220</c:v>
                </c:pt>
                <c:pt idx="3396">
                  <c:v>316200</c:v>
                </c:pt>
                <c:pt idx="3397">
                  <c:v>316360</c:v>
                </c:pt>
                <c:pt idx="3398">
                  <c:v>316760</c:v>
                </c:pt>
                <c:pt idx="3399">
                  <c:v>316770</c:v>
                </c:pt>
                <c:pt idx="3400">
                  <c:v>316850</c:v>
                </c:pt>
                <c:pt idx="3401">
                  <c:v>316820</c:v>
                </c:pt>
                <c:pt idx="3402">
                  <c:v>314940</c:v>
                </c:pt>
                <c:pt idx="3403">
                  <c:v>314860</c:v>
                </c:pt>
                <c:pt idx="3404">
                  <c:v>315140</c:v>
                </c:pt>
                <c:pt idx="3405">
                  <c:v>316300</c:v>
                </c:pt>
                <c:pt idx="3406">
                  <c:v>316180</c:v>
                </c:pt>
                <c:pt idx="3407">
                  <c:v>316260</c:v>
                </c:pt>
                <c:pt idx="3408">
                  <c:v>316390</c:v>
                </c:pt>
                <c:pt idx="3409">
                  <c:v>316950</c:v>
                </c:pt>
                <c:pt idx="3410">
                  <c:v>316990</c:v>
                </c:pt>
                <c:pt idx="3411">
                  <c:v>317270</c:v>
                </c:pt>
                <c:pt idx="3412">
                  <c:v>317080</c:v>
                </c:pt>
                <c:pt idx="3413">
                  <c:v>316440</c:v>
                </c:pt>
                <c:pt idx="3414">
                  <c:v>316390</c:v>
                </c:pt>
                <c:pt idx="3415">
                  <c:v>316740</c:v>
                </c:pt>
                <c:pt idx="3416">
                  <c:v>318180</c:v>
                </c:pt>
                <c:pt idx="3417">
                  <c:v>317980</c:v>
                </c:pt>
                <c:pt idx="3418">
                  <c:v>318030</c:v>
                </c:pt>
                <c:pt idx="3419">
                  <c:v>317970</c:v>
                </c:pt>
                <c:pt idx="3420">
                  <c:v>319000</c:v>
                </c:pt>
                <c:pt idx="3421">
                  <c:v>319000</c:v>
                </c:pt>
                <c:pt idx="3422">
                  <c:v>319430</c:v>
                </c:pt>
                <c:pt idx="3423">
                  <c:v>319170</c:v>
                </c:pt>
                <c:pt idx="3424">
                  <c:v>320420</c:v>
                </c:pt>
                <c:pt idx="3425">
                  <c:v>320360</c:v>
                </c:pt>
                <c:pt idx="3426">
                  <c:v>320480</c:v>
                </c:pt>
                <c:pt idx="3427">
                  <c:v>320420</c:v>
                </c:pt>
                <c:pt idx="3428">
                  <c:v>320510</c:v>
                </c:pt>
                <c:pt idx="3429">
                  <c:v>320450</c:v>
                </c:pt>
                <c:pt idx="3430">
                  <c:v>320430</c:v>
                </c:pt>
                <c:pt idx="3431">
                  <c:v>320420</c:v>
                </c:pt>
                <c:pt idx="3432">
                  <c:v>320420</c:v>
                </c:pt>
                <c:pt idx="3433">
                  <c:v>320490</c:v>
                </c:pt>
                <c:pt idx="3434">
                  <c:v>320510</c:v>
                </c:pt>
                <c:pt idx="3435">
                  <c:v>320390</c:v>
                </c:pt>
                <c:pt idx="3436">
                  <c:v>320350</c:v>
                </c:pt>
                <c:pt idx="3437">
                  <c:v>320360</c:v>
                </c:pt>
                <c:pt idx="3438">
                  <c:v>320340</c:v>
                </c:pt>
                <c:pt idx="3439">
                  <c:v>320400</c:v>
                </c:pt>
                <c:pt idx="3440">
                  <c:v>320380</c:v>
                </c:pt>
                <c:pt idx="3441">
                  <c:v>320410</c:v>
                </c:pt>
                <c:pt idx="3442">
                  <c:v>320330</c:v>
                </c:pt>
                <c:pt idx="3443">
                  <c:v>320370</c:v>
                </c:pt>
                <c:pt idx="3444">
                  <c:v>320400</c:v>
                </c:pt>
                <c:pt idx="3445">
                  <c:v>320430</c:v>
                </c:pt>
                <c:pt idx="3446">
                  <c:v>322610</c:v>
                </c:pt>
                <c:pt idx="3447">
                  <c:v>322610</c:v>
                </c:pt>
                <c:pt idx="3448">
                  <c:v>322670</c:v>
                </c:pt>
                <c:pt idx="3449">
                  <c:v>322790</c:v>
                </c:pt>
                <c:pt idx="3450">
                  <c:v>322750</c:v>
                </c:pt>
                <c:pt idx="3451">
                  <c:v>322740</c:v>
                </c:pt>
                <c:pt idx="3452">
                  <c:v>322700</c:v>
                </c:pt>
                <c:pt idx="3453">
                  <c:v>322730</c:v>
                </c:pt>
                <c:pt idx="3454">
                  <c:v>322710</c:v>
                </c:pt>
                <c:pt idx="3455">
                  <c:v>322770</c:v>
                </c:pt>
                <c:pt idx="3456">
                  <c:v>322780</c:v>
                </c:pt>
                <c:pt idx="3457">
                  <c:v>321200</c:v>
                </c:pt>
                <c:pt idx="3458">
                  <c:v>321140</c:v>
                </c:pt>
                <c:pt idx="3459">
                  <c:v>321140</c:v>
                </c:pt>
                <c:pt idx="3460">
                  <c:v>321140</c:v>
                </c:pt>
                <c:pt idx="3461">
                  <c:v>321220</c:v>
                </c:pt>
                <c:pt idx="3462">
                  <c:v>321220</c:v>
                </c:pt>
                <c:pt idx="3463">
                  <c:v>321200</c:v>
                </c:pt>
                <c:pt idx="3464">
                  <c:v>321170</c:v>
                </c:pt>
                <c:pt idx="3465">
                  <c:v>321190</c:v>
                </c:pt>
                <c:pt idx="3466">
                  <c:v>321210</c:v>
                </c:pt>
                <c:pt idx="3467">
                  <c:v>321070</c:v>
                </c:pt>
                <c:pt idx="3468">
                  <c:v>310840</c:v>
                </c:pt>
                <c:pt idx="3469">
                  <c:v>312260</c:v>
                </c:pt>
                <c:pt idx="3470">
                  <c:v>315950</c:v>
                </c:pt>
                <c:pt idx="3471">
                  <c:v>316670</c:v>
                </c:pt>
                <c:pt idx="3472">
                  <c:v>316890</c:v>
                </c:pt>
                <c:pt idx="3473">
                  <c:v>316490</c:v>
                </c:pt>
                <c:pt idx="3474">
                  <c:v>317720</c:v>
                </c:pt>
                <c:pt idx="3475">
                  <c:v>320220</c:v>
                </c:pt>
                <c:pt idx="3476">
                  <c:v>320180</c:v>
                </c:pt>
                <c:pt idx="3477">
                  <c:v>321730</c:v>
                </c:pt>
                <c:pt idx="3478">
                  <c:v>320760</c:v>
                </c:pt>
                <c:pt idx="3479">
                  <c:v>310840</c:v>
                </c:pt>
                <c:pt idx="3480">
                  <c:v>311730</c:v>
                </c:pt>
                <c:pt idx="3481">
                  <c:v>315060</c:v>
                </c:pt>
                <c:pt idx="3482">
                  <c:v>315780</c:v>
                </c:pt>
                <c:pt idx="3483">
                  <c:v>315950</c:v>
                </c:pt>
                <c:pt idx="3484">
                  <c:v>315570</c:v>
                </c:pt>
                <c:pt idx="3485">
                  <c:v>316760</c:v>
                </c:pt>
                <c:pt idx="3486">
                  <c:v>319120</c:v>
                </c:pt>
                <c:pt idx="3487">
                  <c:v>318960</c:v>
                </c:pt>
                <c:pt idx="3488">
                  <c:v>320430</c:v>
                </c:pt>
                <c:pt idx="3489">
                  <c:v>319450</c:v>
                </c:pt>
                <c:pt idx="3490">
                  <c:v>312110</c:v>
                </c:pt>
                <c:pt idx="3491">
                  <c:v>311700</c:v>
                </c:pt>
                <c:pt idx="3492">
                  <c:v>316580</c:v>
                </c:pt>
                <c:pt idx="3493">
                  <c:v>317310</c:v>
                </c:pt>
                <c:pt idx="3494">
                  <c:v>317500</c:v>
                </c:pt>
                <c:pt idx="3495">
                  <c:v>317110</c:v>
                </c:pt>
                <c:pt idx="3496">
                  <c:v>318290</c:v>
                </c:pt>
                <c:pt idx="3497">
                  <c:v>320690</c:v>
                </c:pt>
                <c:pt idx="3498">
                  <c:v>320660</c:v>
                </c:pt>
                <c:pt idx="3499">
                  <c:v>322120</c:v>
                </c:pt>
                <c:pt idx="3500">
                  <c:v>321220</c:v>
                </c:pt>
                <c:pt idx="3501">
                  <c:v>316960</c:v>
                </c:pt>
                <c:pt idx="3502">
                  <c:v>316870</c:v>
                </c:pt>
                <c:pt idx="3503">
                  <c:v>317190</c:v>
                </c:pt>
                <c:pt idx="3504">
                  <c:v>318330</c:v>
                </c:pt>
                <c:pt idx="3505">
                  <c:v>318430</c:v>
                </c:pt>
                <c:pt idx="3506">
                  <c:v>318340</c:v>
                </c:pt>
                <c:pt idx="3507">
                  <c:v>318590</c:v>
                </c:pt>
                <c:pt idx="3508">
                  <c:v>319260</c:v>
                </c:pt>
                <c:pt idx="3509">
                  <c:v>319220</c:v>
                </c:pt>
                <c:pt idx="3510">
                  <c:v>319630</c:v>
                </c:pt>
                <c:pt idx="3511">
                  <c:v>319380</c:v>
                </c:pt>
                <c:pt idx="3512">
                  <c:v>317940</c:v>
                </c:pt>
                <c:pt idx="3513">
                  <c:v>317750</c:v>
                </c:pt>
                <c:pt idx="3514">
                  <c:v>318420</c:v>
                </c:pt>
                <c:pt idx="3515">
                  <c:v>320180</c:v>
                </c:pt>
                <c:pt idx="3516">
                  <c:v>320650</c:v>
                </c:pt>
                <c:pt idx="3517">
                  <c:v>320450</c:v>
                </c:pt>
                <c:pt idx="3518">
                  <c:v>321020</c:v>
                </c:pt>
                <c:pt idx="3519">
                  <c:v>322250</c:v>
                </c:pt>
                <c:pt idx="3520">
                  <c:v>322180</c:v>
                </c:pt>
                <c:pt idx="3521">
                  <c:v>322980</c:v>
                </c:pt>
                <c:pt idx="3522">
                  <c:v>322490</c:v>
                </c:pt>
                <c:pt idx="3523">
                  <c:v>318490</c:v>
                </c:pt>
                <c:pt idx="3524">
                  <c:v>318450</c:v>
                </c:pt>
                <c:pt idx="3525">
                  <c:v>318750</c:v>
                </c:pt>
                <c:pt idx="3526">
                  <c:v>319380</c:v>
                </c:pt>
                <c:pt idx="3527">
                  <c:v>319480</c:v>
                </c:pt>
                <c:pt idx="3528">
                  <c:v>319420</c:v>
                </c:pt>
                <c:pt idx="3529">
                  <c:v>319680</c:v>
                </c:pt>
                <c:pt idx="3530">
                  <c:v>320080</c:v>
                </c:pt>
                <c:pt idx="3531">
                  <c:v>320100</c:v>
                </c:pt>
                <c:pt idx="3532">
                  <c:v>320360</c:v>
                </c:pt>
                <c:pt idx="3533">
                  <c:v>320200</c:v>
                </c:pt>
                <c:pt idx="3534">
                  <c:v>317830</c:v>
                </c:pt>
                <c:pt idx="3535">
                  <c:v>317690</c:v>
                </c:pt>
                <c:pt idx="3536">
                  <c:v>318060</c:v>
                </c:pt>
                <c:pt idx="3537">
                  <c:v>319190</c:v>
                </c:pt>
                <c:pt idx="3538">
                  <c:v>319380</c:v>
                </c:pt>
                <c:pt idx="3539">
                  <c:v>319450</c:v>
                </c:pt>
                <c:pt idx="3540">
                  <c:v>319670</c:v>
                </c:pt>
                <c:pt idx="3541">
                  <c:v>320380</c:v>
                </c:pt>
                <c:pt idx="3542">
                  <c:v>320400</c:v>
                </c:pt>
                <c:pt idx="3543">
                  <c:v>320840</c:v>
                </c:pt>
                <c:pt idx="3544">
                  <c:v>320580</c:v>
                </c:pt>
                <c:pt idx="3545">
                  <c:v>319590</c:v>
                </c:pt>
                <c:pt idx="3546">
                  <c:v>319540</c:v>
                </c:pt>
                <c:pt idx="3547">
                  <c:v>320080</c:v>
                </c:pt>
                <c:pt idx="3548">
                  <c:v>321340</c:v>
                </c:pt>
                <c:pt idx="3549">
                  <c:v>321580</c:v>
                </c:pt>
                <c:pt idx="3550">
                  <c:v>321710</c:v>
                </c:pt>
                <c:pt idx="3551">
                  <c:v>321540</c:v>
                </c:pt>
                <c:pt idx="3552">
                  <c:v>322940</c:v>
                </c:pt>
                <c:pt idx="3553">
                  <c:v>322920</c:v>
                </c:pt>
                <c:pt idx="3554">
                  <c:v>323460</c:v>
                </c:pt>
                <c:pt idx="3555">
                  <c:v>323090</c:v>
                </c:pt>
                <c:pt idx="3556">
                  <c:v>324640</c:v>
                </c:pt>
                <c:pt idx="3557">
                  <c:v>324590</c:v>
                </c:pt>
                <c:pt idx="3558">
                  <c:v>324600</c:v>
                </c:pt>
                <c:pt idx="3559">
                  <c:v>324710</c:v>
                </c:pt>
                <c:pt idx="3560">
                  <c:v>324700</c:v>
                </c:pt>
                <c:pt idx="3561">
                  <c:v>324650</c:v>
                </c:pt>
                <c:pt idx="3562">
                  <c:v>324680</c:v>
                </c:pt>
                <c:pt idx="3563">
                  <c:v>324680</c:v>
                </c:pt>
                <c:pt idx="3564">
                  <c:v>324710</c:v>
                </c:pt>
                <c:pt idx="3565">
                  <c:v>324710</c:v>
                </c:pt>
                <c:pt idx="3566">
                  <c:v>324720</c:v>
                </c:pt>
                <c:pt idx="3567">
                  <c:v>324550</c:v>
                </c:pt>
                <c:pt idx="3568">
                  <c:v>324520</c:v>
                </c:pt>
                <c:pt idx="3569">
                  <c:v>324610</c:v>
                </c:pt>
                <c:pt idx="3570">
                  <c:v>324590</c:v>
                </c:pt>
                <c:pt idx="3571">
                  <c:v>324610</c:v>
                </c:pt>
                <c:pt idx="3572">
                  <c:v>324550</c:v>
                </c:pt>
                <c:pt idx="3573">
                  <c:v>324610</c:v>
                </c:pt>
                <c:pt idx="3574">
                  <c:v>324620</c:v>
                </c:pt>
                <c:pt idx="3575">
                  <c:v>324580</c:v>
                </c:pt>
                <c:pt idx="3576">
                  <c:v>324650</c:v>
                </c:pt>
                <c:pt idx="3577">
                  <c:v>324630</c:v>
                </c:pt>
                <c:pt idx="3578">
                  <c:v>327390</c:v>
                </c:pt>
                <c:pt idx="3579">
                  <c:v>327310</c:v>
                </c:pt>
                <c:pt idx="3580">
                  <c:v>327450</c:v>
                </c:pt>
                <c:pt idx="3581">
                  <c:v>327490</c:v>
                </c:pt>
                <c:pt idx="3582">
                  <c:v>327460</c:v>
                </c:pt>
                <c:pt idx="3583">
                  <c:v>327470</c:v>
                </c:pt>
                <c:pt idx="3584">
                  <c:v>327440</c:v>
                </c:pt>
                <c:pt idx="3585">
                  <c:v>327480</c:v>
                </c:pt>
                <c:pt idx="3586">
                  <c:v>327570</c:v>
                </c:pt>
                <c:pt idx="3587">
                  <c:v>327510</c:v>
                </c:pt>
                <c:pt idx="3588">
                  <c:v>327590</c:v>
                </c:pt>
                <c:pt idx="3589">
                  <c:v>325500</c:v>
                </c:pt>
                <c:pt idx="3590">
                  <c:v>325510</c:v>
                </c:pt>
                <c:pt idx="3591">
                  <c:v>325560</c:v>
                </c:pt>
                <c:pt idx="3592">
                  <c:v>325500</c:v>
                </c:pt>
                <c:pt idx="3593">
                  <c:v>325590</c:v>
                </c:pt>
                <c:pt idx="3594">
                  <c:v>325600</c:v>
                </c:pt>
                <c:pt idx="3595">
                  <c:v>325610</c:v>
                </c:pt>
                <c:pt idx="3596">
                  <c:v>325620</c:v>
                </c:pt>
                <c:pt idx="3597">
                  <c:v>325610</c:v>
                </c:pt>
                <c:pt idx="3598">
                  <c:v>325620</c:v>
                </c:pt>
                <c:pt idx="3599">
                  <c:v>325640</c:v>
                </c:pt>
                <c:pt idx="3600">
                  <c:v>306930</c:v>
                </c:pt>
                <c:pt idx="3601">
                  <c:v>308920</c:v>
                </c:pt>
                <c:pt idx="3602">
                  <c:v>314370</c:v>
                </c:pt>
                <c:pt idx="3603">
                  <c:v>316460</c:v>
                </c:pt>
                <c:pt idx="3604">
                  <c:v>315890</c:v>
                </c:pt>
                <c:pt idx="3605">
                  <c:v>315180</c:v>
                </c:pt>
                <c:pt idx="3606">
                  <c:v>317100</c:v>
                </c:pt>
                <c:pt idx="3607">
                  <c:v>320840</c:v>
                </c:pt>
                <c:pt idx="3608">
                  <c:v>320750</c:v>
                </c:pt>
                <c:pt idx="3609">
                  <c:v>322950</c:v>
                </c:pt>
                <c:pt idx="3610">
                  <c:v>321580</c:v>
                </c:pt>
                <c:pt idx="3611">
                  <c:v>307050</c:v>
                </c:pt>
                <c:pt idx="3612">
                  <c:v>308350</c:v>
                </c:pt>
                <c:pt idx="3613">
                  <c:v>313360</c:v>
                </c:pt>
                <c:pt idx="3614">
                  <c:v>315260</c:v>
                </c:pt>
                <c:pt idx="3615">
                  <c:v>314650</c:v>
                </c:pt>
                <c:pt idx="3616">
                  <c:v>314050</c:v>
                </c:pt>
                <c:pt idx="3617">
                  <c:v>315780</c:v>
                </c:pt>
                <c:pt idx="3618">
                  <c:v>319190</c:v>
                </c:pt>
                <c:pt idx="3619">
                  <c:v>319020</c:v>
                </c:pt>
                <c:pt idx="3620">
                  <c:v>321190</c:v>
                </c:pt>
                <c:pt idx="3621">
                  <c:v>319970</c:v>
                </c:pt>
                <c:pt idx="3622">
                  <c:v>308610</c:v>
                </c:pt>
                <c:pt idx="3623">
                  <c:v>307960</c:v>
                </c:pt>
                <c:pt idx="3624">
                  <c:v>315180</c:v>
                </c:pt>
                <c:pt idx="3625">
                  <c:v>317140</c:v>
                </c:pt>
                <c:pt idx="3626">
                  <c:v>316610</c:v>
                </c:pt>
                <c:pt idx="3627">
                  <c:v>316010</c:v>
                </c:pt>
                <c:pt idx="3628">
                  <c:v>317740</c:v>
                </c:pt>
                <c:pt idx="3629">
                  <c:v>321250</c:v>
                </c:pt>
                <c:pt idx="3630">
                  <c:v>321120</c:v>
                </c:pt>
                <c:pt idx="3631">
                  <c:v>323350</c:v>
                </c:pt>
                <c:pt idx="3632">
                  <c:v>321950</c:v>
                </c:pt>
                <c:pt idx="3633">
                  <c:v>315560</c:v>
                </c:pt>
                <c:pt idx="3634">
                  <c:v>315370</c:v>
                </c:pt>
                <c:pt idx="3635">
                  <c:v>315910</c:v>
                </c:pt>
                <c:pt idx="3636">
                  <c:v>317780</c:v>
                </c:pt>
                <c:pt idx="3637">
                  <c:v>317660</c:v>
                </c:pt>
                <c:pt idx="3638">
                  <c:v>317420</c:v>
                </c:pt>
                <c:pt idx="3639">
                  <c:v>317930</c:v>
                </c:pt>
                <c:pt idx="3640">
                  <c:v>318870</c:v>
                </c:pt>
                <c:pt idx="3641">
                  <c:v>318820</c:v>
                </c:pt>
                <c:pt idx="3642">
                  <c:v>319420</c:v>
                </c:pt>
                <c:pt idx="3643">
                  <c:v>319100</c:v>
                </c:pt>
                <c:pt idx="3644">
                  <c:v>318260</c:v>
                </c:pt>
                <c:pt idx="3645">
                  <c:v>318130</c:v>
                </c:pt>
                <c:pt idx="3646">
                  <c:v>318730</c:v>
                </c:pt>
                <c:pt idx="3647">
                  <c:v>320490</c:v>
                </c:pt>
                <c:pt idx="3648">
                  <c:v>321030</c:v>
                </c:pt>
                <c:pt idx="3649">
                  <c:v>320790</c:v>
                </c:pt>
                <c:pt idx="3650">
                  <c:v>321440</c:v>
                </c:pt>
                <c:pt idx="3651">
                  <c:v>322610</c:v>
                </c:pt>
                <c:pt idx="3652">
                  <c:v>322540</c:v>
                </c:pt>
                <c:pt idx="3653">
                  <c:v>323300</c:v>
                </c:pt>
                <c:pt idx="3654">
                  <c:v>322830</c:v>
                </c:pt>
                <c:pt idx="3655">
                  <c:v>317680</c:v>
                </c:pt>
                <c:pt idx="3656">
                  <c:v>317530</c:v>
                </c:pt>
                <c:pt idx="3657">
                  <c:v>317950</c:v>
                </c:pt>
                <c:pt idx="3658">
                  <c:v>318910</c:v>
                </c:pt>
                <c:pt idx="3659">
                  <c:v>319250</c:v>
                </c:pt>
                <c:pt idx="3660">
                  <c:v>319100</c:v>
                </c:pt>
                <c:pt idx="3661">
                  <c:v>319330</c:v>
                </c:pt>
                <c:pt idx="3662">
                  <c:v>319940</c:v>
                </c:pt>
                <c:pt idx="3663">
                  <c:v>319980</c:v>
                </c:pt>
                <c:pt idx="3664">
                  <c:v>320450</c:v>
                </c:pt>
                <c:pt idx="3665">
                  <c:v>320100</c:v>
                </c:pt>
                <c:pt idx="3666">
                  <c:v>316680</c:v>
                </c:pt>
                <c:pt idx="3667">
                  <c:v>316440</c:v>
                </c:pt>
                <c:pt idx="3668">
                  <c:v>317080</c:v>
                </c:pt>
                <c:pt idx="3669">
                  <c:v>318670</c:v>
                </c:pt>
                <c:pt idx="3670">
                  <c:v>319180</c:v>
                </c:pt>
                <c:pt idx="3671">
                  <c:v>319090</c:v>
                </c:pt>
                <c:pt idx="3672">
                  <c:v>319370</c:v>
                </c:pt>
                <c:pt idx="3673">
                  <c:v>320440</c:v>
                </c:pt>
                <c:pt idx="3674">
                  <c:v>320420</c:v>
                </c:pt>
                <c:pt idx="3675">
                  <c:v>321120</c:v>
                </c:pt>
                <c:pt idx="3676">
                  <c:v>320680</c:v>
                </c:pt>
                <c:pt idx="3677">
                  <c:v>319030</c:v>
                </c:pt>
                <c:pt idx="3678">
                  <c:v>318810</c:v>
                </c:pt>
                <c:pt idx="3679">
                  <c:v>319520</c:v>
                </c:pt>
                <c:pt idx="3680">
                  <c:v>321450</c:v>
                </c:pt>
                <c:pt idx="3681">
                  <c:v>322230</c:v>
                </c:pt>
                <c:pt idx="3682">
                  <c:v>322040</c:v>
                </c:pt>
                <c:pt idx="3683">
                  <c:v>321900</c:v>
                </c:pt>
                <c:pt idx="3684">
                  <c:v>323800</c:v>
                </c:pt>
                <c:pt idx="3685">
                  <c:v>323840</c:v>
                </c:pt>
                <c:pt idx="3686">
                  <c:v>324680</c:v>
                </c:pt>
                <c:pt idx="3687">
                  <c:v>324090</c:v>
                </c:pt>
                <c:pt idx="3688">
                  <c:v>326050</c:v>
                </c:pt>
                <c:pt idx="3689">
                  <c:v>326030</c:v>
                </c:pt>
                <c:pt idx="3690">
                  <c:v>326130</c:v>
                </c:pt>
                <c:pt idx="3691">
                  <c:v>326130</c:v>
                </c:pt>
                <c:pt idx="3692">
                  <c:v>326180</c:v>
                </c:pt>
                <c:pt idx="3693">
                  <c:v>326160</c:v>
                </c:pt>
                <c:pt idx="3694">
                  <c:v>326070</c:v>
                </c:pt>
                <c:pt idx="3695">
                  <c:v>326210</c:v>
                </c:pt>
                <c:pt idx="3696">
                  <c:v>326240</c:v>
                </c:pt>
                <c:pt idx="3697">
                  <c:v>326160</c:v>
                </c:pt>
                <c:pt idx="3698">
                  <c:v>326190</c:v>
                </c:pt>
                <c:pt idx="3699">
                  <c:v>325960</c:v>
                </c:pt>
                <c:pt idx="3700">
                  <c:v>325970</c:v>
                </c:pt>
                <c:pt idx="3701">
                  <c:v>325970</c:v>
                </c:pt>
                <c:pt idx="3702">
                  <c:v>326070</c:v>
                </c:pt>
                <c:pt idx="3703">
                  <c:v>326050</c:v>
                </c:pt>
                <c:pt idx="3704">
                  <c:v>326000</c:v>
                </c:pt>
                <c:pt idx="3705">
                  <c:v>326030</c:v>
                </c:pt>
                <c:pt idx="3706">
                  <c:v>326040</c:v>
                </c:pt>
                <c:pt idx="3707">
                  <c:v>326100</c:v>
                </c:pt>
                <c:pt idx="3708">
                  <c:v>326150</c:v>
                </c:pt>
                <c:pt idx="3709">
                  <c:v>326060</c:v>
                </c:pt>
                <c:pt idx="3710">
                  <c:v>329780</c:v>
                </c:pt>
                <c:pt idx="3711">
                  <c:v>329760</c:v>
                </c:pt>
                <c:pt idx="3712">
                  <c:v>329850</c:v>
                </c:pt>
                <c:pt idx="3713">
                  <c:v>329900</c:v>
                </c:pt>
                <c:pt idx="3714">
                  <c:v>329940</c:v>
                </c:pt>
                <c:pt idx="3715">
                  <c:v>329960</c:v>
                </c:pt>
                <c:pt idx="3716">
                  <c:v>329910</c:v>
                </c:pt>
                <c:pt idx="3717">
                  <c:v>329900</c:v>
                </c:pt>
                <c:pt idx="3718">
                  <c:v>330020</c:v>
                </c:pt>
                <c:pt idx="3719">
                  <c:v>330080</c:v>
                </c:pt>
                <c:pt idx="3720">
                  <c:v>330030</c:v>
                </c:pt>
                <c:pt idx="3721">
                  <c:v>327200</c:v>
                </c:pt>
                <c:pt idx="3722">
                  <c:v>327320</c:v>
                </c:pt>
                <c:pt idx="3723">
                  <c:v>327350</c:v>
                </c:pt>
                <c:pt idx="3724">
                  <c:v>327370</c:v>
                </c:pt>
                <c:pt idx="3725">
                  <c:v>327340</c:v>
                </c:pt>
                <c:pt idx="3726">
                  <c:v>327370</c:v>
                </c:pt>
                <c:pt idx="3727">
                  <c:v>327340</c:v>
                </c:pt>
                <c:pt idx="3728">
                  <c:v>327400</c:v>
                </c:pt>
                <c:pt idx="3729">
                  <c:v>327300</c:v>
                </c:pt>
                <c:pt idx="3730">
                  <c:v>327390</c:v>
                </c:pt>
                <c:pt idx="3731">
                  <c:v>327360</c:v>
                </c:pt>
                <c:pt idx="3732">
                  <c:v>312330</c:v>
                </c:pt>
                <c:pt idx="3733">
                  <c:v>313160</c:v>
                </c:pt>
                <c:pt idx="3734">
                  <c:v>315100</c:v>
                </c:pt>
                <c:pt idx="3735">
                  <c:v>315800</c:v>
                </c:pt>
                <c:pt idx="3736">
                  <c:v>315490</c:v>
                </c:pt>
                <c:pt idx="3737">
                  <c:v>315410</c:v>
                </c:pt>
                <c:pt idx="3738">
                  <c:v>316000</c:v>
                </c:pt>
                <c:pt idx="3739">
                  <c:v>317500</c:v>
                </c:pt>
                <c:pt idx="3740">
                  <c:v>317450</c:v>
                </c:pt>
                <c:pt idx="3741">
                  <c:v>318290</c:v>
                </c:pt>
                <c:pt idx="3742">
                  <c:v>317710</c:v>
                </c:pt>
                <c:pt idx="3743">
                  <c:v>312240</c:v>
                </c:pt>
                <c:pt idx="3744">
                  <c:v>312830</c:v>
                </c:pt>
                <c:pt idx="3745">
                  <c:v>314620</c:v>
                </c:pt>
                <c:pt idx="3746">
                  <c:v>315270</c:v>
                </c:pt>
                <c:pt idx="3747">
                  <c:v>314960</c:v>
                </c:pt>
                <c:pt idx="3748">
                  <c:v>314890</c:v>
                </c:pt>
                <c:pt idx="3749">
                  <c:v>315470</c:v>
                </c:pt>
                <c:pt idx="3750">
                  <c:v>316690</c:v>
                </c:pt>
                <c:pt idx="3751">
                  <c:v>316740</c:v>
                </c:pt>
                <c:pt idx="3752">
                  <c:v>317350</c:v>
                </c:pt>
                <c:pt idx="3753">
                  <c:v>316940</c:v>
                </c:pt>
                <c:pt idx="3754">
                  <c:v>313130</c:v>
                </c:pt>
                <c:pt idx="3755">
                  <c:v>312840</c:v>
                </c:pt>
                <c:pt idx="3756">
                  <c:v>315360</c:v>
                </c:pt>
                <c:pt idx="3757">
                  <c:v>316280</c:v>
                </c:pt>
                <c:pt idx="3758">
                  <c:v>315790</c:v>
                </c:pt>
                <c:pt idx="3759">
                  <c:v>315800</c:v>
                </c:pt>
                <c:pt idx="3760">
                  <c:v>316390</c:v>
                </c:pt>
                <c:pt idx="3761">
                  <c:v>317700</c:v>
                </c:pt>
                <c:pt idx="3762">
                  <c:v>317750</c:v>
                </c:pt>
                <c:pt idx="3763">
                  <c:v>318470</c:v>
                </c:pt>
                <c:pt idx="3764">
                  <c:v>318070</c:v>
                </c:pt>
                <c:pt idx="3765">
                  <c:v>315800</c:v>
                </c:pt>
                <c:pt idx="3766">
                  <c:v>315780</c:v>
                </c:pt>
                <c:pt idx="3767">
                  <c:v>315940</c:v>
                </c:pt>
                <c:pt idx="3768">
                  <c:v>316610</c:v>
                </c:pt>
                <c:pt idx="3769">
                  <c:v>316570</c:v>
                </c:pt>
                <c:pt idx="3770">
                  <c:v>316510</c:v>
                </c:pt>
                <c:pt idx="3771">
                  <c:v>316730</c:v>
                </c:pt>
                <c:pt idx="3772">
                  <c:v>316960</c:v>
                </c:pt>
                <c:pt idx="3773">
                  <c:v>317090</c:v>
                </c:pt>
                <c:pt idx="3774">
                  <c:v>317280</c:v>
                </c:pt>
                <c:pt idx="3775">
                  <c:v>317120</c:v>
                </c:pt>
                <c:pt idx="3776">
                  <c:v>317070</c:v>
                </c:pt>
                <c:pt idx="3777">
                  <c:v>316930</c:v>
                </c:pt>
                <c:pt idx="3778">
                  <c:v>317200</c:v>
                </c:pt>
                <c:pt idx="3779">
                  <c:v>317800</c:v>
                </c:pt>
                <c:pt idx="3780">
                  <c:v>317980</c:v>
                </c:pt>
                <c:pt idx="3781">
                  <c:v>318050</c:v>
                </c:pt>
                <c:pt idx="3782">
                  <c:v>318130</c:v>
                </c:pt>
                <c:pt idx="3783">
                  <c:v>318660</c:v>
                </c:pt>
                <c:pt idx="3784">
                  <c:v>318640</c:v>
                </c:pt>
                <c:pt idx="3785">
                  <c:v>318850</c:v>
                </c:pt>
                <c:pt idx="3786">
                  <c:v>318800</c:v>
                </c:pt>
                <c:pt idx="3787">
                  <c:v>316480</c:v>
                </c:pt>
                <c:pt idx="3788">
                  <c:v>316330</c:v>
                </c:pt>
                <c:pt idx="3789">
                  <c:v>316660</c:v>
                </c:pt>
                <c:pt idx="3790">
                  <c:v>317640</c:v>
                </c:pt>
                <c:pt idx="3791">
                  <c:v>317950</c:v>
                </c:pt>
                <c:pt idx="3792">
                  <c:v>317870</c:v>
                </c:pt>
                <c:pt idx="3793">
                  <c:v>318100</c:v>
                </c:pt>
                <c:pt idx="3794">
                  <c:v>318760</c:v>
                </c:pt>
                <c:pt idx="3795">
                  <c:v>318690</c:v>
                </c:pt>
                <c:pt idx="3796">
                  <c:v>319120</c:v>
                </c:pt>
                <c:pt idx="3797">
                  <c:v>318880</c:v>
                </c:pt>
                <c:pt idx="3798">
                  <c:v>316350</c:v>
                </c:pt>
                <c:pt idx="3799">
                  <c:v>316280</c:v>
                </c:pt>
                <c:pt idx="3800">
                  <c:v>316500</c:v>
                </c:pt>
                <c:pt idx="3801">
                  <c:v>317040</c:v>
                </c:pt>
                <c:pt idx="3802">
                  <c:v>317290</c:v>
                </c:pt>
                <c:pt idx="3803">
                  <c:v>317100</c:v>
                </c:pt>
                <c:pt idx="3804">
                  <c:v>317300</c:v>
                </c:pt>
                <c:pt idx="3805">
                  <c:v>317670</c:v>
                </c:pt>
                <c:pt idx="3806">
                  <c:v>317590</c:v>
                </c:pt>
                <c:pt idx="3807">
                  <c:v>317960</c:v>
                </c:pt>
                <c:pt idx="3808">
                  <c:v>317800</c:v>
                </c:pt>
                <c:pt idx="3809">
                  <c:v>317410</c:v>
                </c:pt>
                <c:pt idx="3810">
                  <c:v>317350</c:v>
                </c:pt>
                <c:pt idx="3811">
                  <c:v>317610</c:v>
                </c:pt>
                <c:pt idx="3812">
                  <c:v>318290</c:v>
                </c:pt>
                <c:pt idx="3813">
                  <c:v>318500</c:v>
                </c:pt>
                <c:pt idx="3814">
                  <c:v>318470</c:v>
                </c:pt>
                <c:pt idx="3815">
                  <c:v>318500</c:v>
                </c:pt>
                <c:pt idx="3816">
                  <c:v>319240</c:v>
                </c:pt>
                <c:pt idx="3817">
                  <c:v>319110</c:v>
                </c:pt>
                <c:pt idx="3818">
                  <c:v>319470</c:v>
                </c:pt>
                <c:pt idx="3819">
                  <c:v>319220</c:v>
                </c:pt>
                <c:pt idx="3820">
                  <c:v>320190</c:v>
                </c:pt>
                <c:pt idx="3821">
                  <c:v>320130</c:v>
                </c:pt>
                <c:pt idx="3822">
                  <c:v>319990</c:v>
                </c:pt>
                <c:pt idx="3823">
                  <c:v>320240</c:v>
                </c:pt>
                <c:pt idx="3824">
                  <c:v>320230</c:v>
                </c:pt>
                <c:pt idx="3825">
                  <c:v>320230</c:v>
                </c:pt>
                <c:pt idx="3826">
                  <c:v>320220</c:v>
                </c:pt>
                <c:pt idx="3827">
                  <c:v>320200</c:v>
                </c:pt>
                <c:pt idx="3828">
                  <c:v>320270</c:v>
                </c:pt>
                <c:pt idx="3829">
                  <c:v>320300</c:v>
                </c:pt>
                <c:pt idx="3830">
                  <c:v>320250</c:v>
                </c:pt>
                <c:pt idx="3831">
                  <c:v>320130</c:v>
                </c:pt>
                <c:pt idx="3832">
                  <c:v>320160</c:v>
                </c:pt>
                <c:pt idx="3833">
                  <c:v>320150</c:v>
                </c:pt>
                <c:pt idx="3834">
                  <c:v>320170</c:v>
                </c:pt>
                <c:pt idx="3835">
                  <c:v>320220</c:v>
                </c:pt>
                <c:pt idx="3836">
                  <c:v>320160</c:v>
                </c:pt>
                <c:pt idx="3837">
                  <c:v>320240</c:v>
                </c:pt>
                <c:pt idx="3838">
                  <c:v>320180</c:v>
                </c:pt>
                <c:pt idx="3839">
                  <c:v>320210</c:v>
                </c:pt>
                <c:pt idx="3840">
                  <c:v>320190</c:v>
                </c:pt>
                <c:pt idx="3841">
                  <c:v>320200</c:v>
                </c:pt>
                <c:pt idx="3842">
                  <c:v>321850</c:v>
                </c:pt>
                <c:pt idx="3843">
                  <c:v>321690</c:v>
                </c:pt>
                <c:pt idx="3844">
                  <c:v>321810</c:v>
                </c:pt>
                <c:pt idx="3845">
                  <c:v>321740</c:v>
                </c:pt>
                <c:pt idx="3846">
                  <c:v>321920</c:v>
                </c:pt>
                <c:pt idx="3847">
                  <c:v>321820</c:v>
                </c:pt>
                <c:pt idx="3848">
                  <c:v>321870</c:v>
                </c:pt>
                <c:pt idx="3849">
                  <c:v>321790</c:v>
                </c:pt>
                <c:pt idx="3850">
                  <c:v>321890</c:v>
                </c:pt>
                <c:pt idx="3851">
                  <c:v>321850</c:v>
                </c:pt>
                <c:pt idx="3852">
                  <c:v>321960</c:v>
                </c:pt>
                <c:pt idx="3853">
                  <c:v>320760</c:v>
                </c:pt>
                <c:pt idx="3854">
                  <c:v>320640</c:v>
                </c:pt>
                <c:pt idx="3855">
                  <c:v>320820</c:v>
                </c:pt>
                <c:pt idx="3856">
                  <c:v>320770</c:v>
                </c:pt>
                <c:pt idx="3857">
                  <c:v>320810</c:v>
                </c:pt>
                <c:pt idx="3858">
                  <c:v>320810</c:v>
                </c:pt>
                <c:pt idx="3859">
                  <c:v>320680</c:v>
                </c:pt>
                <c:pt idx="3860">
                  <c:v>320620</c:v>
                </c:pt>
                <c:pt idx="3861">
                  <c:v>320820</c:v>
                </c:pt>
                <c:pt idx="3862">
                  <c:v>320620</c:v>
                </c:pt>
                <c:pt idx="3863">
                  <c:v>320820</c:v>
                </c:pt>
                <c:pt idx="3864">
                  <c:v>310010</c:v>
                </c:pt>
                <c:pt idx="3865">
                  <c:v>311300</c:v>
                </c:pt>
                <c:pt idx="3866">
                  <c:v>314600</c:v>
                </c:pt>
                <c:pt idx="3867">
                  <c:v>315810</c:v>
                </c:pt>
                <c:pt idx="3868">
                  <c:v>315230</c:v>
                </c:pt>
                <c:pt idx="3869">
                  <c:v>315480</c:v>
                </c:pt>
                <c:pt idx="3870">
                  <c:v>316180</c:v>
                </c:pt>
                <c:pt idx="3871">
                  <c:v>318530</c:v>
                </c:pt>
                <c:pt idx="3872">
                  <c:v>318440</c:v>
                </c:pt>
                <c:pt idx="3873">
                  <c:v>319710</c:v>
                </c:pt>
                <c:pt idx="3874">
                  <c:v>318980</c:v>
                </c:pt>
                <c:pt idx="3875">
                  <c:v>310020</c:v>
                </c:pt>
                <c:pt idx="3876">
                  <c:v>310820</c:v>
                </c:pt>
                <c:pt idx="3877">
                  <c:v>313870</c:v>
                </c:pt>
                <c:pt idx="3878">
                  <c:v>314920</c:v>
                </c:pt>
                <c:pt idx="3879">
                  <c:v>314410</c:v>
                </c:pt>
                <c:pt idx="3880">
                  <c:v>314620</c:v>
                </c:pt>
                <c:pt idx="3881">
                  <c:v>315270</c:v>
                </c:pt>
                <c:pt idx="3882">
                  <c:v>317360</c:v>
                </c:pt>
                <c:pt idx="3883">
                  <c:v>317270</c:v>
                </c:pt>
                <c:pt idx="3884">
                  <c:v>318560</c:v>
                </c:pt>
                <c:pt idx="3885">
                  <c:v>317830</c:v>
                </c:pt>
                <c:pt idx="3886">
                  <c:v>311160</c:v>
                </c:pt>
                <c:pt idx="3887">
                  <c:v>310900</c:v>
                </c:pt>
                <c:pt idx="3888">
                  <c:v>315150</c:v>
                </c:pt>
                <c:pt idx="3889">
                  <c:v>316370</c:v>
                </c:pt>
                <c:pt idx="3890">
                  <c:v>315820</c:v>
                </c:pt>
                <c:pt idx="3891">
                  <c:v>315980</c:v>
                </c:pt>
                <c:pt idx="3892">
                  <c:v>316750</c:v>
                </c:pt>
                <c:pt idx="3893">
                  <c:v>318840</c:v>
                </c:pt>
                <c:pt idx="3894">
                  <c:v>318780</c:v>
                </c:pt>
                <c:pt idx="3895">
                  <c:v>320090</c:v>
                </c:pt>
                <c:pt idx="3896">
                  <c:v>319340</c:v>
                </c:pt>
                <c:pt idx="3897">
                  <c:v>315610</c:v>
                </c:pt>
                <c:pt idx="3898">
                  <c:v>315510</c:v>
                </c:pt>
                <c:pt idx="3899">
                  <c:v>315800</c:v>
                </c:pt>
                <c:pt idx="3900">
                  <c:v>316950</c:v>
                </c:pt>
                <c:pt idx="3901">
                  <c:v>316770</c:v>
                </c:pt>
                <c:pt idx="3902">
                  <c:v>316830</c:v>
                </c:pt>
                <c:pt idx="3903">
                  <c:v>317030</c:v>
                </c:pt>
                <c:pt idx="3904">
                  <c:v>317570</c:v>
                </c:pt>
                <c:pt idx="3905">
                  <c:v>317610</c:v>
                </c:pt>
                <c:pt idx="3906">
                  <c:v>317910</c:v>
                </c:pt>
                <c:pt idx="3907">
                  <c:v>317710</c:v>
                </c:pt>
                <c:pt idx="3908">
                  <c:v>317520</c:v>
                </c:pt>
                <c:pt idx="3909">
                  <c:v>317380</c:v>
                </c:pt>
                <c:pt idx="3910">
                  <c:v>317850</c:v>
                </c:pt>
                <c:pt idx="3911">
                  <c:v>318860</c:v>
                </c:pt>
                <c:pt idx="3912">
                  <c:v>319120</c:v>
                </c:pt>
                <c:pt idx="3913">
                  <c:v>319190</c:v>
                </c:pt>
                <c:pt idx="3914">
                  <c:v>319300</c:v>
                </c:pt>
                <c:pt idx="3915">
                  <c:v>320130</c:v>
                </c:pt>
                <c:pt idx="3916">
                  <c:v>320060</c:v>
                </c:pt>
                <c:pt idx="3917">
                  <c:v>320510</c:v>
                </c:pt>
                <c:pt idx="3918">
                  <c:v>320280</c:v>
                </c:pt>
                <c:pt idx="3919">
                  <c:v>316500</c:v>
                </c:pt>
                <c:pt idx="3920">
                  <c:v>316320</c:v>
                </c:pt>
                <c:pt idx="3921">
                  <c:v>316870</c:v>
                </c:pt>
                <c:pt idx="3922">
                  <c:v>318500</c:v>
                </c:pt>
                <c:pt idx="3923">
                  <c:v>319040</c:v>
                </c:pt>
                <c:pt idx="3924">
                  <c:v>318850</c:v>
                </c:pt>
                <c:pt idx="3925">
                  <c:v>319220</c:v>
                </c:pt>
                <c:pt idx="3926">
                  <c:v>320300</c:v>
                </c:pt>
                <c:pt idx="3927">
                  <c:v>320320</c:v>
                </c:pt>
                <c:pt idx="3928">
                  <c:v>320960</c:v>
                </c:pt>
                <c:pt idx="3929">
                  <c:v>320500</c:v>
                </c:pt>
                <c:pt idx="3930">
                  <c:v>316950</c:v>
                </c:pt>
                <c:pt idx="3931">
                  <c:v>316900</c:v>
                </c:pt>
                <c:pt idx="3932">
                  <c:v>317170</c:v>
                </c:pt>
                <c:pt idx="3933">
                  <c:v>317690</c:v>
                </c:pt>
                <c:pt idx="3934">
                  <c:v>317910</c:v>
                </c:pt>
                <c:pt idx="3935">
                  <c:v>317810</c:v>
                </c:pt>
                <c:pt idx="3936">
                  <c:v>317990</c:v>
                </c:pt>
                <c:pt idx="3937">
                  <c:v>318360</c:v>
                </c:pt>
                <c:pt idx="3938">
                  <c:v>318370</c:v>
                </c:pt>
                <c:pt idx="3939">
                  <c:v>318650</c:v>
                </c:pt>
                <c:pt idx="3940">
                  <c:v>318510</c:v>
                </c:pt>
                <c:pt idx="3941">
                  <c:v>318030</c:v>
                </c:pt>
                <c:pt idx="3942">
                  <c:v>317930</c:v>
                </c:pt>
                <c:pt idx="3943">
                  <c:v>318350</c:v>
                </c:pt>
                <c:pt idx="3944">
                  <c:v>319570</c:v>
                </c:pt>
                <c:pt idx="3945">
                  <c:v>319980</c:v>
                </c:pt>
                <c:pt idx="3946">
                  <c:v>319810</c:v>
                </c:pt>
                <c:pt idx="3947">
                  <c:v>319850</c:v>
                </c:pt>
                <c:pt idx="3948">
                  <c:v>320920</c:v>
                </c:pt>
                <c:pt idx="3949">
                  <c:v>320940</c:v>
                </c:pt>
                <c:pt idx="3950">
                  <c:v>321510</c:v>
                </c:pt>
                <c:pt idx="3951">
                  <c:v>321170</c:v>
                </c:pt>
                <c:pt idx="3952">
                  <c:v>322420</c:v>
                </c:pt>
                <c:pt idx="3953">
                  <c:v>322590</c:v>
                </c:pt>
                <c:pt idx="3954">
                  <c:v>322560</c:v>
                </c:pt>
                <c:pt idx="3955">
                  <c:v>322610</c:v>
                </c:pt>
                <c:pt idx="3956">
                  <c:v>322570</c:v>
                </c:pt>
                <c:pt idx="3957">
                  <c:v>322550</c:v>
                </c:pt>
                <c:pt idx="3958">
                  <c:v>322540</c:v>
                </c:pt>
                <c:pt idx="3959">
                  <c:v>322530</c:v>
                </c:pt>
                <c:pt idx="3960">
                  <c:v>322570</c:v>
                </c:pt>
                <c:pt idx="3961">
                  <c:v>322650</c:v>
                </c:pt>
                <c:pt idx="3962">
                  <c:v>322560</c:v>
                </c:pt>
                <c:pt idx="3963">
                  <c:v>322370</c:v>
                </c:pt>
                <c:pt idx="3964">
                  <c:v>322330</c:v>
                </c:pt>
                <c:pt idx="3965">
                  <c:v>322430</c:v>
                </c:pt>
                <c:pt idx="3966">
                  <c:v>322440</c:v>
                </c:pt>
                <c:pt idx="3967">
                  <c:v>322480</c:v>
                </c:pt>
                <c:pt idx="3968">
                  <c:v>322540</c:v>
                </c:pt>
                <c:pt idx="3969">
                  <c:v>322510</c:v>
                </c:pt>
                <c:pt idx="3970">
                  <c:v>322480</c:v>
                </c:pt>
                <c:pt idx="3971">
                  <c:v>322500</c:v>
                </c:pt>
                <c:pt idx="3972">
                  <c:v>322530</c:v>
                </c:pt>
                <c:pt idx="3973">
                  <c:v>322550</c:v>
                </c:pt>
                <c:pt idx="3974">
                  <c:v>325070</c:v>
                </c:pt>
                <c:pt idx="3975">
                  <c:v>324980</c:v>
                </c:pt>
                <c:pt idx="3976">
                  <c:v>324930</c:v>
                </c:pt>
                <c:pt idx="3977">
                  <c:v>325060</c:v>
                </c:pt>
                <c:pt idx="3978">
                  <c:v>325140</c:v>
                </c:pt>
                <c:pt idx="3979">
                  <c:v>325110</c:v>
                </c:pt>
                <c:pt idx="3980">
                  <c:v>325140</c:v>
                </c:pt>
                <c:pt idx="3981">
                  <c:v>325070</c:v>
                </c:pt>
                <c:pt idx="3982">
                  <c:v>325220</c:v>
                </c:pt>
                <c:pt idx="3983">
                  <c:v>325150</c:v>
                </c:pt>
                <c:pt idx="3984">
                  <c:v>325190</c:v>
                </c:pt>
                <c:pt idx="3985">
                  <c:v>323330</c:v>
                </c:pt>
                <c:pt idx="3986">
                  <c:v>323260</c:v>
                </c:pt>
                <c:pt idx="3987">
                  <c:v>323360</c:v>
                </c:pt>
                <c:pt idx="3988">
                  <c:v>323330</c:v>
                </c:pt>
                <c:pt idx="3989">
                  <c:v>323330</c:v>
                </c:pt>
                <c:pt idx="3990">
                  <c:v>323330</c:v>
                </c:pt>
                <c:pt idx="3991">
                  <c:v>323400</c:v>
                </c:pt>
                <c:pt idx="3992">
                  <c:v>323350</c:v>
                </c:pt>
                <c:pt idx="3993">
                  <c:v>323330</c:v>
                </c:pt>
                <c:pt idx="3994">
                  <c:v>323390</c:v>
                </c:pt>
                <c:pt idx="3995">
                  <c:v>323370</c:v>
                </c:pt>
                <c:pt idx="3996">
                  <c:v>310700</c:v>
                </c:pt>
                <c:pt idx="3997">
                  <c:v>312310</c:v>
                </c:pt>
                <c:pt idx="3998">
                  <c:v>316470</c:v>
                </c:pt>
                <c:pt idx="3999">
                  <c:v>317920</c:v>
                </c:pt>
                <c:pt idx="4000">
                  <c:v>317240</c:v>
                </c:pt>
                <c:pt idx="4001">
                  <c:v>317590</c:v>
                </c:pt>
                <c:pt idx="4002">
                  <c:v>317100</c:v>
                </c:pt>
                <c:pt idx="4003">
                  <c:v>321290</c:v>
                </c:pt>
                <c:pt idx="4004">
                  <c:v>321220</c:v>
                </c:pt>
                <c:pt idx="4005">
                  <c:v>323010</c:v>
                </c:pt>
                <c:pt idx="4006">
                  <c:v>321900</c:v>
                </c:pt>
                <c:pt idx="4007">
                  <c:v>310780</c:v>
                </c:pt>
                <c:pt idx="4008">
                  <c:v>311720</c:v>
                </c:pt>
                <c:pt idx="4009">
                  <c:v>315490</c:v>
                </c:pt>
                <c:pt idx="4010">
                  <c:v>316910</c:v>
                </c:pt>
                <c:pt idx="4011">
                  <c:v>316340</c:v>
                </c:pt>
                <c:pt idx="4012">
                  <c:v>316540</c:v>
                </c:pt>
                <c:pt idx="4013">
                  <c:v>316080</c:v>
                </c:pt>
                <c:pt idx="4014">
                  <c:v>319980</c:v>
                </c:pt>
                <c:pt idx="4015">
                  <c:v>319890</c:v>
                </c:pt>
                <c:pt idx="4016">
                  <c:v>321440</c:v>
                </c:pt>
                <c:pt idx="4017">
                  <c:v>320480</c:v>
                </c:pt>
                <c:pt idx="4018">
                  <c:v>312100</c:v>
                </c:pt>
                <c:pt idx="4019">
                  <c:v>311630</c:v>
                </c:pt>
                <c:pt idx="4020">
                  <c:v>317150</c:v>
                </c:pt>
                <c:pt idx="4021">
                  <c:v>318580</c:v>
                </c:pt>
                <c:pt idx="4022">
                  <c:v>317920</c:v>
                </c:pt>
                <c:pt idx="4023">
                  <c:v>318170</c:v>
                </c:pt>
                <c:pt idx="4024">
                  <c:v>317720</c:v>
                </c:pt>
                <c:pt idx="4025">
                  <c:v>321780</c:v>
                </c:pt>
                <c:pt idx="4026">
                  <c:v>321610</c:v>
                </c:pt>
                <c:pt idx="4027">
                  <c:v>323410</c:v>
                </c:pt>
                <c:pt idx="4028">
                  <c:v>322340</c:v>
                </c:pt>
                <c:pt idx="4029">
                  <c:v>317530</c:v>
                </c:pt>
                <c:pt idx="4030">
                  <c:v>317350</c:v>
                </c:pt>
                <c:pt idx="4031">
                  <c:v>317820</c:v>
                </c:pt>
                <c:pt idx="4032">
                  <c:v>319190</c:v>
                </c:pt>
                <c:pt idx="4033">
                  <c:v>319030</c:v>
                </c:pt>
                <c:pt idx="4034">
                  <c:v>319110</c:v>
                </c:pt>
                <c:pt idx="4035">
                  <c:v>318980</c:v>
                </c:pt>
                <c:pt idx="4036">
                  <c:v>320040</c:v>
                </c:pt>
                <c:pt idx="4037">
                  <c:v>320030</c:v>
                </c:pt>
                <c:pt idx="4038">
                  <c:v>320590</c:v>
                </c:pt>
                <c:pt idx="4039">
                  <c:v>320230</c:v>
                </c:pt>
                <c:pt idx="4040">
                  <c:v>319900</c:v>
                </c:pt>
                <c:pt idx="4041">
                  <c:v>319670</c:v>
                </c:pt>
                <c:pt idx="4042">
                  <c:v>320150</c:v>
                </c:pt>
                <c:pt idx="4043">
                  <c:v>321460</c:v>
                </c:pt>
                <c:pt idx="4044">
                  <c:v>321800</c:v>
                </c:pt>
                <c:pt idx="4045">
                  <c:v>321900</c:v>
                </c:pt>
                <c:pt idx="4046">
                  <c:v>321750</c:v>
                </c:pt>
                <c:pt idx="4047">
                  <c:v>323050</c:v>
                </c:pt>
                <c:pt idx="4048">
                  <c:v>323130</c:v>
                </c:pt>
                <c:pt idx="4049">
                  <c:v>323620</c:v>
                </c:pt>
                <c:pt idx="4050">
                  <c:v>323230</c:v>
                </c:pt>
                <c:pt idx="4051">
                  <c:v>318580</c:v>
                </c:pt>
                <c:pt idx="4052">
                  <c:v>318270</c:v>
                </c:pt>
                <c:pt idx="4053">
                  <c:v>319100</c:v>
                </c:pt>
                <c:pt idx="4054">
                  <c:v>321020</c:v>
                </c:pt>
                <c:pt idx="4055">
                  <c:v>321770</c:v>
                </c:pt>
                <c:pt idx="4056">
                  <c:v>321570</c:v>
                </c:pt>
                <c:pt idx="4057">
                  <c:v>321300</c:v>
                </c:pt>
                <c:pt idx="4058">
                  <c:v>323430</c:v>
                </c:pt>
                <c:pt idx="4059">
                  <c:v>323400</c:v>
                </c:pt>
                <c:pt idx="4060">
                  <c:v>324130</c:v>
                </c:pt>
                <c:pt idx="4061">
                  <c:v>323630</c:v>
                </c:pt>
                <c:pt idx="4062">
                  <c:v>319280</c:v>
                </c:pt>
                <c:pt idx="4063">
                  <c:v>319090</c:v>
                </c:pt>
                <c:pt idx="4064">
                  <c:v>319400</c:v>
                </c:pt>
                <c:pt idx="4065">
                  <c:v>320170</c:v>
                </c:pt>
                <c:pt idx="4066">
                  <c:v>320440</c:v>
                </c:pt>
                <c:pt idx="4067">
                  <c:v>320330</c:v>
                </c:pt>
                <c:pt idx="4068">
                  <c:v>320320</c:v>
                </c:pt>
                <c:pt idx="4069">
                  <c:v>321000</c:v>
                </c:pt>
                <c:pt idx="4070">
                  <c:v>321000</c:v>
                </c:pt>
                <c:pt idx="4071">
                  <c:v>321350</c:v>
                </c:pt>
                <c:pt idx="4072">
                  <c:v>321050</c:v>
                </c:pt>
                <c:pt idx="4073">
                  <c:v>318440</c:v>
                </c:pt>
                <c:pt idx="4074">
                  <c:v>318320</c:v>
                </c:pt>
                <c:pt idx="4075">
                  <c:v>318710</c:v>
                </c:pt>
                <c:pt idx="4076">
                  <c:v>319990</c:v>
                </c:pt>
                <c:pt idx="4077">
                  <c:v>320450</c:v>
                </c:pt>
                <c:pt idx="4078">
                  <c:v>320170</c:v>
                </c:pt>
                <c:pt idx="4079">
                  <c:v>320230</c:v>
                </c:pt>
                <c:pt idx="4080">
                  <c:v>321400</c:v>
                </c:pt>
                <c:pt idx="4081">
                  <c:v>321370</c:v>
                </c:pt>
                <c:pt idx="4082">
                  <c:v>321860</c:v>
                </c:pt>
                <c:pt idx="4083">
                  <c:v>321520</c:v>
                </c:pt>
                <c:pt idx="4084">
                  <c:v>326000</c:v>
                </c:pt>
                <c:pt idx="4085">
                  <c:v>326040</c:v>
                </c:pt>
                <c:pt idx="4086">
                  <c:v>325940</c:v>
                </c:pt>
                <c:pt idx="4087">
                  <c:v>326030</c:v>
                </c:pt>
                <c:pt idx="4088">
                  <c:v>326030</c:v>
                </c:pt>
                <c:pt idx="4089">
                  <c:v>326130</c:v>
                </c:pt>
                <c:pt idx="4090">
                  <c:v>326060</c:v>
                </c:pt>
                <c:pt idx="4091">
                  <c:v>326020</c:v>
                </c:pt>
                <c:pt idx="4092">
                  <c:v>326050</c:v>
                </c:pt>
                <c:pt idx="4093">
                  <c:v>326110</c:v>
                </c:pt>
                <c:pt idx="4094">
                  <c:v>326050</c:v>
                </c:pt>
                <c:pt idx="4095">
                  <c:v>325790</c:v>
                </c:pt>
                <c:pt idx="4096">
                  <c:v>325850</c:v>
                </c:pt>
                <c:pt idx="4097">
                  <c:v>325850</c:v>
                </c:pt>
                <c:pt idx="4098">
                  <c:v>325890</c:v>
                </c:pt>
                <c:pt idx="4099">
                  <c:v>325960</c:v>
                </c:pt>
                <c:pt idx="4100">
                  <c:v>325950</c:v>
                </c:pt>
                <c:pt idx="4101">
                  <c:v>325930</c:v>
                </c:pt>
                <c:pt idx="4102">
                  <c:v>325960</c:v>
                </c:pt>
                <c:pt idx="4103">
                  <c:v>325990</c:v>
                </c:pt>
                <c:pt idx="4104">
                  <c:v>326030</c:v>
                </c:pt>
                <c:pt idx="4105">
                  <c:v>326010</c:v>
                </c:pt>
                <c:pt idx="4106">
                  <c:v>329030</c:v>
                </c:pt>
                <c:pt idx="4107">
                  <c:v>328980</c:v>
                </c:pt>
                <c:pt idx="4108">
                  <c:v>329020</c:v>
                </c:pt>
                <c:pt idx="4109">
                  <c:v>329090</c:v>
                </c:pt>
                <c:pt idx="4110">
                  <c:v>329130</c:v>
                </c:pt>
                <c:pt idx="4111">
                  <c:v>329130</c:v>
                </c:pt>
                <c:pt idx="4112">
                  <c:v>329090</c:v>
                </c:pt>
                <c:pt idx="4113">
                  <c:v>329160</c:v>
                </c:pt>
                <c:pt idx="4114">
                  <c:v>329210</c:v>
                </c:pt>
                <c:pt idx="4115">
                  <c:v>329170</c:v>
                </c:pt>
                <c:pt idx="4116">
                  <c:v>329170</c:v>
                </c:pt>
                <c:pt idx="4117">
                  <c:v>326950</c:v>
                </c:pt>
                <c:pt idx="4118">
                  <c:v>326920</c:v>
                </c:pt>
                <c:pt idx="4119">
                  <c:v>326920</c:v>
                </c:pt>
                <c:pt idx="4120">
                  <c:v>327020</c:v>
                </c:pt>
                <c:pt idx="4121">
                  <c:v>327020</c:v>
                </c:pt>
                <c:pt idx="4122">
                  <c:v>326990</c:v>
                </c:pt>
                <c:pt idx="4123">
                  <c:v>327120</c:v>
                </c:pt>
                <c:pt idx="4124">
                  <c:v>326850</c:v>
                </c:pt>
                <c:pt idx="4125">
                  <c:v>326930</c:v>
                </c:pt>
                <c:pt idx="4126">
                  <c:v>327070</c:v>
                </c:pt>
                <c:pt idx="4127">
                  <c:v>327030</c:v>
                </c:pt>
              </c:numCache>
            </c:numRef>
          </c:val>
          <c:smooth val="0"/>
        </c:ser>
        <c:dLbls>
          <c:showLegendKey val="0"/>
          <c:showVal val="0"/>
          <c:showCatName val="0"/>
          <c:showSerName val="0"/>
          <c:showPercent val="0"/>
          <c:showBubbleSize val="0"/>
        </c:dLbls>
        <c:marker val="1"/>
        <c:smooth val="0"/>
        <c:axId val="354098176"/>
        <c:axId val="354108544"/>
      </c:lineChart>
      <c:catAx>
        <c:axId val="354098176"/>
        <c:scaling>
          <c:orientation val="minMax"/>
        </c:scaling>
        <c:delete val="0"/>
        <c:axPos val="b"/>
        <c:title>
          <c:tx>
            <c:rich>
              <a:bodyPr/>
              <a:lstStyle/>
              <a:p>
                <a:pPr>
                  <a:defRPr/>
                </a:pPr>
                <a:r>
                  <a:rPr lang="en-GB"/>
                  <a:t>Policy number</a:t>
                </a:r>
              </a:p>
            </c:rich>
          </c:tx>
          <c:layout>
            <c:manualLayout>
              <c:xMode val="edge"/>
              <c:yMode val="edge"/>
              <c:x val="0.49068152195261305"/>
              <c:y val="0.9435784414646412"/>
            </c:manualLayout>
          </c:layout>
          <c:overlay val="0"/>
        </c:title>
        <c:majorTickMark val="out"/>
        <c:minorTickMark val="none"/>
        <c:tickLblPos val="nextTo"/>
        <c:txPr>
          <a:bodyPr/>
          <a:lstStyle/>
          <a:p>
            <a:pPr>
              <a:defRPr sz="800"/>
            </a:pPr>
            <a:endParaRPr lang="en-US"/>
          </a:p>
        </c:txPr>
        <c:crossAx val="354108544"/>
        <c:crosses val="autoZero"/>
        <c:auto val="1"/>
        <c:lblAlgn val="ctr"/>
        <c:lblOffset val="100"/>
        <c:noMultiLvlLbl val="0"/>
      </c:catAx>
      <c:valAx>
        <c:axId val="354108544"/>
        <c:scaling>
          <c:orientation val="minMax"/>
        </c:scaling>
        <c:delete val="0"/>
        <c:axPos val="l"/>
        <c:majorGridlines/>
        <c:title>
          <c:tx>
            <c:rich>
              <a:bodyPr rot="-5400000" vert="horz"/>
              <a:lstStyle/>
              <a:p>
                <a:pPr>
                  <a:defRPr/>
                </a:pPr>
                <a:r>
                  <a:rPr lang="en-GB"/>
                  <a:t>Total net benefit (</a:t>
                </a:r>
                <a:r>
                  <a:rPr lang="en-GB">
                    <a:latin typeface="Times New Roman"/>
                    <a:cs typeface="Times New Roman"/>
                  </a:rPr>
                  <a:t>£)</a:t>
                </a:r>
                <a:endParaRPr lang="en-GB"/>
              </a:p>
            </c:rich>
          </c:tx>
          <c:layout>
            <c:manualLayout>
              <c:xMode val="edge"/>
              <c:yMode val="edge"/>
              <c:x val="1.425968147953518E-3"/>
              <c:y val="0.28107684167937508"/>
            </c:manualLayout>
          </c:layout>
          <c:overlay val="0"/>
        </c:title>
        <c:numFmt formatCode="General" sourceLinked="1"/>
        <c:majorTickMark val="out"/>
        <c:minorTickMark val="none"/>
        <c:tickLblPos val="nextTo"/>
        <c:crossAx val="354098176"/>
        <c:crosses val="autoZero"/>
        <c:crossBetween val="between"/>
      </c:valAx>
      <c:spPr>
        <a:ln>
          <a:solidFill>
            <a:schemeClr val="bg1">
              <a:lumMod val="75000"/>
            </a:schemeClr>
          </a:solidFill>
        </a:ln>
      </c:spPr>
    </c:plotArea>
    <c:plotVisOnly val="1"/>
    <c:dispBlanksAs val="gap"/>
    <c:showDLblsOverMax val="0"/>
  </c:chart>
  <c:spPr>
    <a:ln>
      <a:noFill/>
    </a:ln>
  </c:spPr>
  <c:txPr>
    <a:bodyPr/>
    <a:lstStyle/>
    <a:p>
      <a:pPr>
        <a:defRPr b="0">
          <a:latin typeface="Times New Roman" pitchFamily="18" charset="0"/>
          <a:cs typeface="Times New Roman"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GB" sz="1000"/>
              <a:t>Ds</a:t>
            </a:r>
          </a:p>
        </c:rich>
      </c:tx>
      <c:layout>
        <c:manualLayout>
          <c:xMode val="edge"/>
          <c:yMode val="edge"/>
          <c:x val="0.89718149980718387"/>
          <c:y val="0.71299645004861933"/>
        </c:manualLayout>
      </c:layout>
      <c:overlay val="0"/>
    </c:title>
    <c:autoTitleDeleted val="0"/>
    <c:plotArea>
      <c:layout>
        <c:manualLayout>
          <c:layoutTarget val="inner"/>
          <c:xMode val="edge"/>
          <c:yMode val="edge"/>
          <c:x val="0.1403005030143385"/>
          <c:y val="2.8002528445006322E-2"/>
          <c:w val="0.82539342876935407"/>
          <c:h val="0.78865874813005654"/>
        </c:manualLayout>
      </c:layout>
      <c:lineChart>
        <c:grouping val="standard"/>
        <c:varyColors val="0"/>
        <c:ser>
          <c:idx val="0"/>
          <c:order val="0"/>
          <c:spPr>
            <a:ln w="6350">
              <a:solidFill>
                <a:schemeClr val="tx1"/>
              </a:solidFill>
            </a:ln>
          </c:spPr>
          <c:marker>
            <c:symbol val="none"/>
          </c:marker>
          <c:val>
            <c:numRef>
              <c:f>Male!$F$3:$F$1034</c:f>
              <c:numCache>
                <c:formatCode>General</c:formatCode>
                <c:ptCount val="1032"/>
                <c:pt idx="0">
                  <c:v>300970</c:v>
                </c:pt>
                <c:pt idx="1">
                  <c:v>311400</c:v>
                </c:pt>
                <c:pt idx="2">
                  <c:v>315050</c:v>
                </c:pt>
                <c:pt idx="3">
                  <c:v>313430</c:v>
                </c:pt>
                <c:pt idx="4">
                  <c:v>314080</c:v>
                </c:pt>
                <c:pt idx="5">
                  <c:v>312870</c:v>
                </c:pt>
                <c:pt idx="6">
                  <c:v>316270</c:v>
                </c:pt>
                <c:pt idx="7">
                  <c:v>301120</c:v>
                </c:pt>
                <c:pt idx="8">
                  <c:v>311500</c:v>
                </c:pt>
                <c:pt idx="9">
                  <c:v>315340</c:v>
                </c:pt>
                <c:pt idx="10">
                  <c:v>313660</c:v>
                </c:pt>
                <c:pt idx="11">
                  <c:v>314300</c:v>
                </c:pt>
                <c:pt idx="12">
                  <c:v>313050</c:v>
                </c:pt>
                <c:pt idx="13">
                  <c:v>316660</c:v>
                </c:pt>
                <c:pt idx="14">
                  <c:v>311580</c:v>
                </c:pt>
                <c:pt idx="15">
                  <c:v>311370</c:v>
                </c:pt>
                <c:pt idx="16">
                  <c:v>315100</c:v>
                </c:pt>
                <c:pt idx="17">
                  <c:v>314680</c:v>
                </c:pt>
                <c:pt idx="18">
                  <c:v>314870</c:v>
                </c:pt>
                <c:pt idx="19">
                  <c:v>314550</c:v>
                </c:pt>
                <c:pt idx="20">
                  <c:v>315420</c:v>
                </c:pt>
                <c:pt idx="21">
                  <c:v>317200</c:v>
                </c:pt>
                <c:pt idx="22">
                  <c:v>317090</c:v>
                </c:pt>
                <c:pt idx="23">
                  <c:v>318260</c:v>
                </c:pt>
                <c:pt idx="24">
                  <c:v>317530</c:v>
                </c:pt>
                <c:pt idx="25">
                  <c:v>315030</c:v>
                </c:pt>
                <c:pt idx="26">
                  <c:v>314730</c:v>
                </c:pt>
                <c:pt idx="27">
                  <c:v>318330</c:v>
                </c:pt>
                <c:pt idx="28">
                  <c:v>319040</c:v>
                </c:pt>
                <c:pt idx="29">
                  <c:v>319220</c:v>
                </c:pt>
                <c:pt idx="30">
                  <c:v>318870</c:v>
                </c:pt>
                <c:pt idx="31">
                  <c:v>319980</c:v>
                </c:pt>
                <c:pt idx="32">
                  <c:v>322240</c:v>
                </c:pt>
                <c:pt idx="33">
                  <c:v>322200</c:v>
                </c:pt>
                <c:pt idx="34">
                  <c:v>323610</c:v>
                </c:pt>
                <c:pt idx="35">
                  <c:v>322740</c:v>
                </c:pt>
                <c:pt idx="36">
                  <c:v>312300</c:v>
                </c:pt>
                <c:pt idx="37">
                  <c:v>311970</c:v>
                </c:pt>
                <c:pt idx="38">
                  <c:v>317210</c:v>
                </c:pt>
                <c:pt idx="39">
                  <c:v>319040</c:v>
                </c:pt>
                <c:pt idx="40">
                  <c:v>318530</c:v>
                </c:pt>
                <c:pt idx="41">
                  <c:v>317930</c:v>
                </c:pt>
                <c:pt idx="42">
                  <c:v>319650</c:v>
                </c:pt>
                <c:pt idx="43">
                  <c:v>323000</c:v>
                </c:pt>
                <c:pt idx="44">
                  <c:v>322890</c:v>
                </c:pt>
                <c:pt idx="45">
                  <c:v>324900</c:v>
                </c:pt>
                <c:pt idx="46">
                  <c:v>323630</c:v>
                </c:pt>
                <c:pt idx="47">
                  <c:v>314580</c:v>
                </c:pt>
                <c:pt idx="48">
                  <c:v>314430</c:v>
                </c:pt>
                <c:pt idx="49">
                  <c:v>316340</c:v>
                </c:pt>
                <c:pt idx="50">
                  <c:v>316990</c:v>
                </c:pt>
                <c:pt idx="51">
                  <c:v>316730</c:v>
                </c:pt>
                <c:pt idx="52">
                  <c:v>316590</c:v>
                </c:pt>
                <c:pt idx="53">
                  <c:v>317210</c:v>
                </c:pt>
                <c:pt idx="54">
                  <c:v>318390</c:v>
                </c:pt>
                <c:pt idx="55">
                  <c:v>318340</c:v>
                </c:pt>
                <c:pt idx="56">
                  <c:v>319130</c:v>
                </c:pt>
                <c:pt idx="57">
                  <c:v>318650</c:v>
                </c:pt>
                <c:pt idx="58">
                  <c:v>312940</c:v>
                </c:pt>
                <c:pt idx="59">
                  <c:v>312780</c:v>
                </c:pt>
                <c:pt idx="60">
                  <c:v>315900</c:v>
                </c:pt>
                <c:pt idx="61">
                  <c:v>317010</c:v>
                </c:pt>
                <c:pt idx="62">
                  <c:v>316490</c:v>
                </c:pt>
                <c:pt idx="63">
                  <c:v>316690</c:v>
                </c:pt>
                <c:pt idx="64">
                  <c:v>317370</c:v>
                </c:pt>
                <c:pt idx="65">
                  <c:v>319370</c:v>
                </c:pt>
                <c:pt idx="66">
                  <c:v>319350</c:v>
                </c:pt>
                <c:pt idx="67">
                  <c:v>320590</c:v>
                </c:pt>
                <c:pt idx="68">
                  <c:v>319770</c:v>
                </c:pt>
                <c:pt idx="69">
                  <c:v>315800</c:v>
                </c:pt>
                <c:pt idx="70">
                  <c:v>315520</c:v>
                </c:pt>
                <c:pt idx="71">
                  <c:v>319490</c:v>
                </c:pt>
                <c:pt idx="72">
                  <c:v>320940</c:v>
                </c:pt>
                <c:pt idx="73">
                  <c:v>320340</c:v>
                </c:pt>
                <c:pt idx="74">
                  <c:v>320540</c:v>
                </c:pt>
                <c:pt idx="75">
                  <c:v>320060</c:v>
                </c:pt>
                <c:pt idx="76">
                  <c:v>323940</c:v>
                </c:pt>
                <c:pt idx="77">
                  <c:v>323800</c:v>
                </c:pt>
                <c:pt idx="78">
                  <c:v>325430</c:v>
                </c:pt>
                <c:pt idx="79">
                  <c:v>324420</c:v>
                </c:pt>
                <c:pt idx="80">
                  <c:v>299710</c:v>
                </c:pt>
                <c:pt idx="81">
                  <c:v>310210</c:v>
                </c:pt>
                <c:pt idx="82">
                  <c:v>313830</c:v>
                </c:pt>
                <c:pt idx="83">
                  <c:v>312180</c:v>
                </c:pt>
                <c:pt idx="84">
                  <c:v>312810</c:v>
                </c:pt>
                <c:pt idx="85">
                  <c:v>311620</c:v>
                </c:pt>
                <c:pt idx="86">
                  <c:v>315030</c:v>
                </c:pt>
                <c:pt idx="87">
                  <c:v>296760</c:v>
                </c:pt>
                <c:pt idx="88">
                  <c:v>311750</c:v>
                </c:pt>
                <c:pt idx="89">
                  <c:v>315830</c:v>
                </c:pt>
                <c:pt idx="90">
                  <c:v>313960</c:v>
                </c:pt>
                <c:pt idx="91">
                  <c:v>314680</c:v>
                </c:pt>
                <c:pt idx="92">
                  <c:v>313390</c:v>
                </c:pt>
                <c:pt idx="93">
                  <c:v>317110</c:v>
                </c:pt>
                <c:pt idx="94">
                  <c:v>310740</c:v>
                </c:pt>
                <c:pt idx="95">
                  <c:v>311520</c:v>
                </c:pt>
                <c:pt idx="96">
                  <c:v>315430</c:v>
                </c:pt>
                <c:pt idx="97">
                  <c:v>314990</c:v>
                </c:pt>
                <c:pt idx="98">
                  <c:v>315160</c:v>
                </c:pt>
                <c:pt idx="99">
                  <c:v>314820</c:v>
                </c:pt>
                <c:pt idx="100">
                  <c:v>315770</c:v>
                </c:pt>
                <c:pt idx="101">
                  <c:v>317620</c:v>
                </c:pt>
                <c:pt idx="102">
                  <c:v>317580</c:v>
                </c:pt>
                <c:pt idx="103">
                  <c:v>318700</c:v>
                </c:pt>
                <c:pt idx="104">
                  <c:v>317990</c:v>
                </c:pt>
                <c:pt idx="105">
                  <c:v>313870</c:v>
                </c:pt>
                <c:pt idx="106">
                  <c:v>314930</c:v>
                </c:pt>
                <c:pt idx="107">
                  <c:v>318620</c:v>
                </c:pt>
                <c:pt idx="108">
                  <c:v>319300</c:v>
                </c:pt>
                <c:pt idx="109">
                  <c:v>319530</c:v>
                </c:pt>
                <c:pt idx="110">
                  <c:v>319110</c:v>
                </c:pt>
                <c:pt idx="111">
                  <c:v>320280</c:v>
                </c:pt>
                <c:pt idx="112">
                  <c:v>322690</c:v>
                </c:pt>
                <c:pt idx="113">
                  <c:v>322660</c:v>
                </c:pt>
                <c:pt idx="114">
                  <c:v>324120</c:v>
                </c:pt>
                <c:pt idx="115">
                  <c:v>323160</c:v>
                </c:pt>
                <c:pt idx="116">
                  <c:v>310350</c:v>
                </c:pt>
                <c:pt idx="117">
                  <c:v>312020</c:v>
                </c:pt>
                <c:pt idx="118">
                  <c:v>317500</c:v>
                </c:pt>
                <c:pt idx="119">
                  <c:v>319380</c:v>
                </c:pt>
                <c:pt idx="120">
                  <c:v>318880</c:v>
                </c:pt>
                <c:pt idx="121">
                  <c:v>318270</c:v>
                </c:pt>
                <c:pt idx="122">
                  <c:v>320000</c:v>
                </c:pt>
                <c:pt idx="123">
                  <c:v>323490</c:v>
                </c:pt>
                <c:pt idx="124">
                  <c:v>323390</c:v>
                </c:pt>
                <c:pt idx="125">
                  <c:v>325520</c:v>
                </c:pt>
                <c:pt idx="126">
                  <c:v>324160</c:v>
                </c:pt>
                <c:pt idx="127">
                  <c:v>314060</c:v>
                </c:pt>
                <c:pt idx="128">
                  <c:v>314550</c:v>
                </c:pt>
                <c:pt idx="129">
                  <c:v>316680</c:v>
                </c:pt>
                <c:pt idx="130">
                  <c:v>317310</c:v>
                </c:pt>
                <c:pt idx="131">
                  <c:v>317000</c:v>
                </c:pt>
                <c:pt idx="132">
                  <c:v>316920</c:v>
                </c:pt>
                <c:pt idx="133">
                  <c:v>317580</c:v>
                </c:pt>
                <c:pt idx="134">
                  <c:v>318860</c:v>
                </c:pt>
                <c:pt idx="135">
                  <c:v>318730</c:v>
                </c:pt>
                <c:pt idx="136">
                  <c:v>319510</c:v>
                </c:pt>
                <c:pt idx="137">
                  <c:v>319100</c:v>
                </c:pt>
                <c:pt idx="138">
                  <c:v>311890</c:v>
                </c:pt>
                <c:pt idx="139">
                  <c:v>312870</c:v>
                </c:pt>
                <c:pt idx="140">
                  <c:v>316150</c:v>
                </c:pt>
                <c:pt idx="141">
                  <c:v>317360</c:v>
                </c:pt>
                <c:pt idx="142">
                  <c:v>316830</c:v>
                </c:pt>
                <c:pt idx="143">
                  <c:v>316970</c:v>
                </c:pt>
                <c:pt idx="144">
                  <c:v>317660</c:v>
                </c:pt>
                <c:pt idx="145">
                  <c:v>319790</c:v>
                </c:pt>
                <c:pt idx="146">
                  <c:v>319740</c:v>
                </c:pt>
                <c:pt idx="147">
                  <c:v>321040</c:v>
                </c:pt>
                <c:pt idx="148">
                  <c:v>320230</c:v>
                </c:pt>
                <c:pt idx="149">
                  <c:v>314370</c:v>
                </c:pt>
                <c:pt idx="150">
                  <c:v>315590</c:v>
                </c:pt>
                <c:pt idx="151">
                  <c:v>319800</c:v>
                </c:pt>
                <c:pt idx="152">
                  <c:v>321200</c:v>
                </c:pt>
                <c:pt idx="153">
                  <c:v>320560</c:v>
                </c:pt>
                <c:pt idx="154">
                  <c:v>320830</c:v>
                </c:pt>
                <c:pt idx="155">
                  <c:v>320320</c:v>
                </c:pt>
                <c:pt idx="156">
                  <c:v>324350</c:v>
                </c:pt>
                <c:pt idx="157">
                  <c:v>324280</c:v>
                </c:pt>
                <c:pt idx="158">
                  <c:v>325980</c:v>
                </c:pt>
                <c:pt idx="159">
                  <c:v>324860</c:v>
                </c:pt>
                <c:pt idx="160">
                  <c:v>300100</c:v>
                </c:pt>
                <c:pt idx="161">
                  <c:v>310480</c:v>
                </c:pt>
                <c:pt idx="162">
                  <c:v>314310</c:v>
                </c:pt>
                <c:pt idx="163">
                  <c:v>312620</c:v>
                </c:pt>
                <c:pt idx="164">
                  <c:v>313300</c:v>
                </c:pt>
                <c:pt idx="165">
                  <c:v>312020</c:v>
                </c:pt>
                <c:pt idx="166">
                  <c:v>315590</c:v>
                </c:pt>
                <c:pt idx="167">
                  <c:v>296860</c:v>
                </c:pt>
                <c:pt idx="168">
                  <c:v>311830</c:v>
                </c:pt>
                <c:pt idx="169">
                  <c:v>315900</c:v>
                </c:pt>
                <c:pt idx="170">
                  <c:v>314090</c:v>
                </c:pt>
                <c:pt idx="171">
                  <c:v>314760</c:v>
                </c:pt>
                <c:pt idx="172">
                  <c:v>313450</c:v>
                </c:pt>
                <c:pt idx="173">
                  <c:v>317230</c:v>
                </c:pt>
                <c:pt idx="174">
                  <c:v>310570</c:v>
                </c:pt>
                <c:pt idx="175">
                  <c:v>311660</c:v>
                </c:pt>
                <c:pt idx="176">
                  <c:v>315550</c:v>
                </c:pt>
                <c:pt idx="177">
                  <c:v>315120</c:v>
                </c:pt>
                <c:pt idx="178">
                  <c:v>315320</c:v>
                </c:pt>
                <c:pt idx="179">
                  <c:v>314950</c:v>
                </c:pt>
                <c:pt idx="180">
                  <c:v>315930</c:v>
                </c:pt>
                <c:pt idx="181">
                  <c:v>317910</c:v>
                </c:pt>
                <c:pt idx="182">
                  <c:v>317800</c:v>
                </c:pt>
                <c:pt idx="183">
                  <c:v>318990</c:v>
                </c:pt>
                <c:pt idx="184">
                  <c:v>318330</c:v>
                </c:pt>
                <c:pt idx="185">
                  <c:v>313530</c:v>
                </c:pt>
                <c:pt idx="186">
                  <c:v>315030</c:v>
                </c:pt>
                <c:pt idx="187">
                  <c:v>318710</c:v>
                </c:pt>
                <c:pt idx="188">
                  <c:v>319430</c:v>
                </c:pt>
                <c:pt idx="189">
                  <c:v>319700</c:v>
                </c:pt>
                <c:pt idx="190">
                  <c:v>319270</c:v>
                </c:pt>
                <c:pt idx="191">
                  <c:v>320490</c:v>
                </c:pt>
                <c:pt idx="192">
                  <c:v>323000</c:v>
                </c:pt>
                <c:pt idx="193">
                  <c:v>322990</c:v>
                </c:pt>
                <c:pt idx="194">
                  <c:v>324430</c:v>
                </c:pt>
                <c:pt idx="195">
                  <c:v>323540</c:v>
                </c:pt>
                <c:pt idx="196">
                  <c:v>309950</c:v>
                </c:pt>
                <c:pt idx="197">
                  <c:v>312070</c:v>
                </c:pt>
                <c:pt idx="198">
                  <c:v>317470</c:v>
                </c:pt>
                <c:pt idx="199">
                  <c:v>319470</c:v>
                </c:pt>
                <c:pt idx="200">
                  <c:v>318900</c:v>
                </c:pt>
                <c:pt idx="201">
                  <c:v>318230</c:v>
                </c:pt>
                <c:pt idx="202">
                  <c:v>320110</c:v>
                </c:pt>
                <c:pt idx="203">
                  <c:v>323830</c:v>
                </c:pt>
                <c:pt idx="204">
                  <c:v>323710</c:v>
                </c:pt>
                <c:pt idx="205">
                  <c:v>326010</c:v>
                </c:pt>
                <c:pt idx="206">
                  <c:v>324640</c:v>
                </c:pt>
                <c:pt idx="207">
                  <c:v>313970</c:v>
                </c:pt>
                <c:pt idx="208">
                  <c:v>314670</c:v>
                </c:pt>
                <c:pt idx="209">
                  <c:v>316850</c:v>
                </c:pt>
                <c:pt idx="210">
                  <c:v>317440</c:v>
                </c:pt>
                <c:pt idx="211">
                  <c:v>317170</c:v>
                </c:pt>
                <c:pt idx="212">
                  <c:v>316980</c:v>
                </c:pt>
                <c:pt idx="213">
                  <c:v>317770</c:v>
                </c:pt>
                <c:pt idx="214">
                  <c:v>319030</c:v>
                </c:pt>
                <c:pt idx="215">
                  <c:v>319070</c:v>
                </c:pt>
                <c:pt idx="216">
                  <c:v>319880</c:v>
                </c:pt>
                <c:pt idx="217">
                  <c:v>319240</c:v>
                </c:pt>
                <c:pt idx="218">
                  <c:v>311720</c:v>
                </c:pt>
                <c:pt idx="219">
                  <c:v>312920</c:v>
                </c:pt>
                <c:pt idx="220">
                  <c:v>316240</c:v>
                </c:pt>
                <c:pt idx="221">
                  <c:v>317460</c:v>
                </c:pt>
                <c:pt idx="222">
                  <c:v>316970</c:v>
                </c:pt>
                <c:pt idx="223">
                  <c:v>317160</c:v>
                </c:pt>
                <c:pt idx="224">
                  <c:v>317860</c:v>
                </c:pt>
                <c:pt idx="225">
                  <c:v>320130</c:v>
                </c:pt>
                <c:pt idx="226">
                  <c:v>320080</c:v>
                </c:pt>
                <c:pt idx="227">
                  <c:v>321410</c:v>
                </c:pt>
                <c:pt idx="228">
                  <c:v>320590</c:v>
                </c:pt>
                <c:pt idx="229">
                  <c:v>314050</c:v>
                </c:pt>
                <c:pt idx="230">
                  <c:v>315600</c:v>
                </c:pt>
                <c:pt idx="231">
                  <c:v>319750</c:v>
                </c:pt>
                <c:pt idx="232">
                  <c:v>321310</c:v>
                </c:pt>
                <c:pt idx="233">
                  <c:v>320610</c:v>
                </c:pt>
                <c:pt idx="234">
                  <c:v>320990</c:v>
                </c:pt>
                <c:pt idx="235">
                  <c:v>320420</c:v>
                </c:pt>
                <c:pt idx="236">
                  <c:v>324670</c:v>
                </c:pt>
                <c:pt idx="237">
                  <c:v>324600</c:v>
                </c:pt>
                <c:pt idx="238">
                  <c:v>326290</c:v>
                </c:pt>
                <c:pt idx="239">
                  <c:v>325290</c:v>
                </c:pt>
                <c:pt idx="240">
                  <c:v>310120</c:v>
                </c:pt>
                <c:pt idx="241">
                  <c:v>309920</c:v>
                </c:pt>
                <c:pt idx="242">
                  <c:v>313610</c:v>
                </c:pt>
                <c:pt idx="243">
                  <c:v>313180</c:v>
                </c:pt>
                <c:pt idx="244">
                  <c:v>313380</c:v>
                </c:pt>
                <c:pt idx="245">
                  <c:v>313100</c:v>
                </c:pt>
                <c:pt idx="246">
                  <c:v>313920</c:v>
                </c:pt>
                <c:pt idx="247">
                  <c:v>315710</c:v>
                </c:pt>
                <c:pt idx="248">
                  <c:v>315610</c:v>
                </c:pt>
                <c:pt idx="249">
                  <c:v>316700</c:v>
                </c:pt>
                <c:pt idx="250">
                  <c:v>316080</c:v>
                </c:pt>
                <c:pt idx="251">
                  <c:v>310180</c:v>
                </c:pt>
                <c:pt idx="252">
                  <c:v>311000</c:v>
                </c:pt>
                <c:pt idx="253">
                  <c:v>314910</c:v>
                </c:pt>
                <c:pt idx="254">
                  <c:v>314470</c:v>
                </c:pt>
                <c:pt idx="255">
                  <c:v>314670</c:v>
                </c:pt>
                <c:pt idx="256">
                  <c:v>314340</c:v>
                </c:pt>
                <c:pt idx="257">
                  <c:v>315220</c:v>
                </c:pt>
                <c:pt idx="258">
                  <c:v>317140</c:v>
                </c:pt>
                <c:pt idx="259">
                  <c:v>317040</c:v>
                </c:pt>
                <c:pt idx="260">
                  <c:v>318140</c:v>
                </c:pt>
                <c:pt idx="261">
                  <c:v>317460</c:v>
                </c:pt>
                <c:pt idx="262">
                  <c:v>309990</c:v>
                </c:pt>
                <c:pt idx="263">
                  <c:v>311060</c:v>
                </c:pt>
                <c:pt idx="264">
                  <c:v>314980</c:v>
                </c:pt>
                <c:pt idx="265">
                  <c:v>314520</c:v>
                </c:pt>
                <c:pt idx="266">
                  <c:v>314700</c:v>
                </c:pt>
                <c:pt idx="267">
                  <c:v>314360</c:v>
                </c:pt>
                <c:pt idx="268">
                  <c:v>315350</c:v>
                </c:pt>
                <c:pt idx="269">
                  <c:v>317330</c:v>
                </c:pt>
                <c:pt idx="270">
                  <c:v>317260</c:v>
                </c:pt>
                <c:pt idx="271">
                  <c:v>318440</c:v>
                </c:pt>
                <c:pt idx="272">
                  <c:v>317680</c:v>
                </c:pt>
                <c:pt idx="273">
                  <c:v>315940</c:v>
                </c:pt>
                <c:pt idx="274">
                  <c:v>316290</c:v>
                </c:pt>
                <c:pt idx="275">
                  <c:v>316220</c:v>
                </c:pt>
                <c:pt idx="276">
                  <c:v>317390</c:v>
                </c:pt>
                <c:pt idx="277">
                  <c:v>317480</c:v>
                </c:pt>
                <c:pt idx="278">
                  <c:v>317300</c:v>
                </c:pt>
                <c:pt idx="279">
                  <c:v>317620</c:v>
                </c:pt>
                <c:pt idx="280">
                  <c:v>318260</c:v>
                </c:pt>
                <c:pt idx="281">
                  <c:v>318250</c:v>
                </c:pt>
                <c:pt idx="282">
                  <c:v>318620</c:v>
                </c:pt>
                <c:pt idx="283">
                  <c:v>318430</c:v>
                </c:pt>
                <c:pt idx="284">
                  <c:v>314980</c:v>
                </c:pt>
                <c:pt idx="285">
                  <c:v>315520</c:v>
                </c:pt>
                <c:pt idx="286">
                  <c:v>315400</c:v>
                </c:pt>
                <c:pt idx="287">
                  <c:v>317360</c:v>
                </c:pt>
                <c:pt idx="288">
                  <c:v>317230</c:v>
                </c:pt>
                <c:pt idx="289">
                  <c:v>317080</c:v>
                </c:pt>
                <c:pt idx="290">
                  <c:v>317530</c:v>
                </c:pt>
                <c:pt idx="291">
                  <c:v>318430</c:v>
                </c:pt>
                <c:pt idx="292">
                  <c:v>318430</c:v>
                </c:pt>
                <c:pt idx="293">
                  <c:v>319030</c:v>
                </c:pt>
                <c:pt idx="294">
                  <c:v>318620</c:v>
                </c:pt>
                <c:pt idx="295">
                  <c:v>315540</c:v>
                </c:pt>
                <c:pt idx="296">
                  <c:v>315660</c:v>
                </c:pt>
                <c:pt idx="297">
                  <c:v>315660</c:v>
                </c:pt>
                <c:pt idx="298">
                  <c:v>316370</c:v>
                </c:pt>
                <c:pt idx="299">
                  <c:v>316320</c:v>
                </c:pt>
                <c:pt idx="300">
                  <c:v>316220</c:v>
                </c:pt>
                <c:pt idx="301">
                  <c:v>316400</c:v>
                </c:pt>
                <c:pt idx="302">
                  <c:v>316740</c:v>
                </c:pt>
                <c:pt idx="303">
                  <c:v>316730</c:v>
                </c:pt>
                <c:pt idx="304">
                  <c:v>316930</c:v>
                </c:pt>
                <c:pt idx="305">
                  <c:v>316760</c:v>
                </c:pt>
                <c:pt idx="306">
                  <c:v>314910</c:v>
                </c:pt>
                <c:pt idx="307">
                  <c:v>315240</c:v>
                </c:pt>
                <c:pt idx="308">
                  <c:v>315130</c:v>
                </c:pt>
                <c:pt idx="309">
                  <c:v>316300</c:v>
                </c:pt>
                <c:pt idx="310">
                  <c:v>316240</c:v>
                </c:pt>
                <c:pt idx="311">
                  <c:v>316230</c:v>
                </c:pt>
                <c:pt idx="312">
                  <c:v>316440</c:v>
                </c:pt>
                <c:pt idx="313">
                  <c:v>317010</c:v>
                </c:pt>
                <c:pt idx="314">
                  <c:v>316970</c:v>
                </c:pt>
                <c:pt idx="315">
                  <c:v>317310</c:v>
                </c:pt>
                <c:pt idx="316">
                  <c:v>317130</c:v>
                </c:pt>
                <c:pt idx="317">
                  <c:v>316370</c:v>
                </c:pt>
                <c:pt idx="318">
                  <c:v>316790</c:v>
                </c:pt>
                <c:pt idx="319">
                  <c:v>316720</c:v>
                </c:pt>
                <c:pt idx="320">
                  <c:v>318180</c:v>
                </c:pt>
                <c:pt idx="321">
                  <c:v>318040</c:v>
                </c:pt>
                <c:pt idx="322">
                  <c:v>318090</c:v>
                </c:pt>
                <c:pt idx="323">
                  <c:v>317980</c:v>
                </c:pt>
                <c:pt idx="324">
                  <c:v>318950</c:v>
                </c:pt>
                <c:pt idx="325">
                  <c:v>318940</c:v>
                </c:pt>
                <c:pt idx="326">
                  <c:v>319480</c:v>
                </c:pt>
                <c:pt idx="327">
                  <c:v>319090</c:v>
                </c:pt>
                <c:pt idx="328">
                  <c:v>320390</c:v>
                </c:pt>
                <c:pt idx="329">
                  <c:v>320410</c:v>
                </c:pt>
                <c:pt idx="330">
                  <c:v>320410</c:v>
                </c:pt>
                <c:pt idx="331">
                  <c:v>320400</c:v>
                </c:pt>
                <c:pt idx="332">
                  <c:v>320410</c:v>
                </c:pt>
                <c:pt idx="333">
                  <c:v>320430</c:v>
                </c:pt>
                <c:pt idx="334">
                  <c:v>320440</c:v>
                </c:pt>
                <c:pt idx="335">
                  <c:v>320490</c:v>
                </c:pt>
                <c:pt idx="336">
                  <c:v>320440</c:v>
                </c:pt>
                <c:pt idx="337">
                  <c:v>320520</c:v>
                </c:pt>
                <c:pt idx="338">
                  <c:v>320470</c:v>
                </c:pt>
                <c:pt idx="339">
                  <c:v>320350</c:v>
                </c:pt>
                <c:pt idx="340">
                  <c:v>320350</c:v>
                </c:pt>
                <c:pt idx="341">
                  <c:v>320290</c:v>
                </c:pt>
                <c:pt idx="342">
                  <c:v>320340</c:v>
                </c:pt>
                <c:pt idx="343">
                  <c:v>320360</c:v>
                </c:pt>
                <c:pt idx="344">
                  <c:v>320410</c:v>
                </c:pt>
                <c:pt idx="345">
                  <c:v>320410</c:v>
                </c:pt>
                <c:pt idx="346">
                  <c:v>320350</c:v>
                </c:pt>
                <c:pt idx="347">
                  <c:v>320420</c:v>
                </c:pt>
                <c:pt idx="348">
                  <c:v>320380</c:v>
                </c:pt>
                <c:pt idx="349">
                  <c:v>320400</c:v>
                </c:pt>
                <c:pt idx="350">
                  <c:v>322650</c:v>
                </c:pt>
                <c:pt idx="351">
                  <c:v>322620</c:v>
                </c:pt>
                <c:pt idx="352">
                  <c:v>322640</c:v>
                </c:pt>
                <c:pt idx="353">
                  <c:v>322740</c:v>
                </c:pt>
                <c:pt idx="354">
                  <c:v>322710</c:v>
                </c:pt>
                <c:pt idx="355">
                  <c:v>322640</c:v>
                </c:pt>
                <c:pt idx="356">
                  <c:v>322700</c:v>
                </c:pt>
                <c:pt idx="357">
                  <c:v>322700</c:v>
                </c:pt>
                <c:pt idx="358">
                  <c:v>322770</c:v>
                </c:pt>
                <c:pt idx="359">
                  <c:v>322790</c:v>
                </c:pt>
                <c:pt idx="360">
                  <c:v>322770</c:v>
                </c:pt>
                <c:pt idx="361">
                  <c:v>321110</c:v>
                </c:pt>
                <c:pt idx="362">
                  <c:v>321060</c:v>
                </c:pt>
                <c:pt idx="363">
                  <c:v>321120</c:v>
                </c:pt>
                <c:pt idx="364">
                  <c:v>321110</c:v>
                </c:pt>
                <c:pt idx="365">
                  <c:v>321180</c:v>
                </c:pt>
                <c:pt idx="366">
                  <c:v>321210</c:v>
                </c:pt>
                <c:pt idx="367">
                  <c:v>321110</c:v>
                </c:pt>
                <c:pt idx="368">
                  <c:v>321240</c:v>
                </c:pt>
                <c:pt idx="369">
                  <c:v>321190</c:v>
                </c:pt>
                <c:pt idx="370">
                  <c:v>321210</c:v>
                </c:pt>
                <c:pt idx="371">
                  <c:v>321240</c:v>
                </c:pt>
                <c:pt idx="372">
                  <c:v>311820</c:v>
                </c:pt>
                <c:pt idx="373">
                  <c:v>311560</c:v>
                </c:pt>
                <c:pt idx="374">
                  <c:v>315110</c:v>
                </c:pt>
                <c:pt idx="375">
                  <c:v>315810</c:v>
                </c:pt>
                <c:pt idx="376">
                  <c:v>316040</c:v>
                </c:pt>
                <c:pt idx="377">
                  <c:v>315580</c:v>
                </c:pt>
                <c:pt idx="378">
                  <c:v>316730</c:v>
                </c:pt>
                <c:pt idx="379">
                  <c:v>319000</c:v>
                </c:pt>
                <c:pt idx="380">
                  <c:v>318950</c:v>
                </c:pt>
                <c:pt idx="381">
                  <c:v>320300</c:v>
                </c:pt>
                <c:pt idx="382">
                  <c:v>319540</c:v>
                </c:pt>
                <c:pt idx="383">
                  <c:v>311870</c:v>
                </c:pt>
                <c:pt idx="384">
                  <c:v>312950</c:v>
                </c:pt>
                <c:pt idx="385">
                  <c:v>316650</c:v>
                </c:pt>
                <c:pt idx="386">
                  <c:v>317350</c:v>
                </c:pt>
                <c:pt idx="387">
                  <c:v>317540</c:v>
                </c:pt>
                <c:pt idx="388">
                  <c:v>317130</c:v>
                </c:pt>
                <c:pt idx="389">
                  <c:v>318360</c:v>
                </c:pt>
                <c:pt idx="390">
                  <c:v>320660</c:v>
                </c:pt>
                <c:pt idx="391">
                  <c:v>320680</c:v>
                </c:pt>
                <c:pt idx="392">
                  <c:v>322120</c:v>
                </c:pt>
                <c:pt idx="393">
                  <c:v>321220</c:v>
                </c:pt>
                <c:pt idx="394">
                  <c:v>311500</c:v>
                </c:pt>
                <c:pt idx="395">
                  <c:v>312920</c:v>
                </c:pt>
                <c:pt idx="396">
                  <c:v>316620</c:v>
                </c:pt>
                <c:pt idx="397">
                  <c:v>317430</c:v>
                </c:pt>
                <c:pt idx="398">
                  <c:v>317630</c:v>
                </c:pt>
                <c:pt idx="399">
                  <c:v>317170</c:v>
                </c:pt>
                <c:pt idx="400">
                  <c:v>318440</c:v>
                </c:pt>
                <c:pt idx="401">
                  <c:v>320960</c:v>
                </c:pt>
                <c:pt idx="402">
                  <c:v>320880</c:v>
                </c:pt>
                <c:pt idx="403">
                  <c:v>322490</c:v>
                </c:pt>
                <c:pt idx="404">
                  <c:v>321480</c:v>
                </c:pt>
                <c:pt idx="405">
                  <c:v>316890</c:v>
                </c:pt>
                <c:pt idx="406">
                  <c:v>317280</c:v>
                </c:pt>
                <c:pt idx="407">
                  <c:v>317190</c:v>
                </c:pt>
                <c:pt idx="408">
                  <c:v>318420</c:v>
                </c:pt>
                <c:pt idx="409">
                  <c:v>318450</c:v>
                </c:pt>
                <c:pt idx="410">
                  <c:v>318350</c:v>
                </c:pt>
                <c:pt idx="411">
                  <c:v>318650</c:v>
                </c:pt>
                <c:pt idx="412">
                  <c:v>319320</c:v>
                </c:pt>
                <c:pt idx="413">
                  <c:v>319280</c:v>
                </c:pt>
                <c:pt idx="414">
                  <c:v>319620</c:v>
                </c:pt>
                <c:pt idx="415">
                  <c:v>319400</c:v>
                </c:pt>
                <c:pt idx="416">
                  <c:v>317760</c:v>
                </c:pt>
                <c:pt idx="417">
                  <c:v>318490</c:v>
                </c:pt>
                <c:pt idx="418">
                  <c:v>318370</c:v>
                </c:pt>
                <c:pt idx="419">
                  <c:v>320220</c:v>
                </c:pt>
                <c:pt idx="420">
                  <c:v>320690</c:v>
                </c:pt>
                <c:pt idx="421">
                  <c:v>320510</c:v>
                </c:pt>
                <c:pt idx="422">
                  <c:v>321100</c:v>
                </c:pt>
                <c:pt idx="423">
                  <c:v>322280</c:v>
                </c:pt>
                <c:pt idx="424">
                  <c:v>322220</c:v>
                </c:pt>
                <c:pt idx="425">
                  <c:v>322980</c:v>
                </c:pt>
                <c:pt idx="426">
                  <c:v>322490</c:v>
                </c:pt>
                <c:pt idx="427">
                  <c:v>318480</c:v>
                </c:pt>
                <c:pt idx="428">
                  <c:v>318750</c:v>
                </c:pt>
                <c:pt idx="429">
                  <c:v>318730</c:v>
                </c:pt>
                <c:pt idx="430">
                  <c:v>319360</c:v>
                </c:pt>
                <c:pt idx="431">
                  <c:v>319540</c:v>
                </c:pt>
                <c:pt idx="432">
                  <c:v>319510</c:v>
                </c:pt>
                <c:pt idx="433">
                  <c:v>319700</c:v>
                </c:pt>
                <c:pt idx="434">
                  <c:v>320180</c:v>
                </c:pt>
                <c:pt idx="435">
                  <c:v>320090</c:v>
                </c:pt>
                <c:pt idx="436">
                  <c:v>320400</c:v>
                </c:pt>
                <c:pt idx="437">
                  <c:v>320200</c:v>
                </c:pt>
                <c:pt idx="438">
                  <c:v>317740</c:v>
                </c:pt>
                <c:pt idx="439">
                  <c:v>318200</c:v>
                </c:pt>
                <c:pt idx="440">
                  <c:v>318100</c:v>
                </c:pt>
                <c:pt idx="441">
                  <c:v>319200</c:v>
                </c:pt>
                <c:pt idx="442">
                  <c:v>319450</c:v>
                </c:pt>
                <c:pt idx="443">
                  <c:v>319500</c:v>
                </c:pt>
                <c:pt idx="444">
                  <c:v>319760</c:v>
                </c:pt>
                <c:pt idx="445">
                  <c:v>320480</c:v>
                </c:pt>
                <c:pt idx="446">
                  <c:v>320410</c:v>
                </c:pt>
                <c:pt idx="447">
                  <c:v>320950</c:v>
                </c:pt>
                <c:pt idx="448">
                  <c:v>320630</c:v>
                </c:pt>
                <c:pt idx="449">
                  <c:v>319610</c:v>
                </c:pt>
                <c:pt idx="450">
                  <c:v>320040</c:v>
                </c:pt>
                <c:pt idx="451">
                  <c:v>320000</c:v>
                </c:pt>
                <c:pt idx="452">
                  <c:v>321380</c:v>
                </c:pt>
                <c:pt idx="453">
                  <c:v>321660</c:v>
                </c:pt>
                <c:pt idx="454">
                  <c:v>321760</c:v>
                </c:pt>
                <c:pt idx="455">
                  <c:v>321600</c:v>
                </c:pt>
                <c:pt idx="456">
                  <c:v>322960</c:v>
                </c:pt>
                <c:pt idx="457">
                  <c:v>322950</c:v>
                </c:pt>
                <c:pt idx="458">
                  <c:v>323470</c:v>
                </c:pt>
                <c:pt idx="459">
                  <c:v>323140</c:v>
                </c:pt>
                <c:pt idx="460">
                  <c:v>324630</c:v>
                </c:pt>
                <c:pt idx="461">
                  <c:v>324690</c:v>
                </c:pt>
                <c:pt idx="462">
                  <c:v>324650</c:v>
                </c:pt>
                <c:pt idx="463">
                  <c:v>324690</c:v>
                </c:pt>
                <c:pt idx="464">
                  <c:v>324740</c:v>
                </c:pt>
                <c:pt idx="465">
                  <c:v>324670</c:v>
                </c:pt>
                <c:pt idx="466">
                  <c:v>324680</c:v>
                </c:pt>
                <c:pt idx="467">
                  <c:v>324680</c:v>
                </c:pt>
                <c:pt idx="468">
                  <c:v>324710</c:v>
                </c:pt>
                <c:pt idx="469">
                  <c:v>324700</c:v>
                </c:pt>
                <c:pt idx="470">
                  <c:v>324690</c:v>
                </c:pt>
                <c:pt idx="471">
                  <c:v>324580</c:v>
                </c:pt>
                <c:pt idx="472">
                  <c:v>324580</c:v>
                </c:pt>
                <c:pt idx="473">
                  <c:v>324530</c:v>
                </c:pt>
                <c:pt idx="474">
                  <c:v>324600</c:v>
                </c:pt>
                <c:pt idx="475">
                  <c:v>324580</c:v>
                </c:pt>
                <c:pt idx="476">
                  <c:v>324600</c:v>
                </c:pt>
                <c:pt idx="477">
                  <c:v>324630</c:v>
                </c:pt>
                <c:pt idx="478">
                  <c:v>324640</c:v>
                </c:pt>
                <c:pt idx="479">
                  <c:v>324620</c:v>
                </c:pt>
                <c:pt idx="480">
                  <c:v>324700</c:v>
                </c:pt>
                <c:pt idx="481">
                  <c:v>324650</c:v>
                </c:pt>
                <c:pt idx="482">
                  <c:v>327420</c:v>
                </c:pt>
                <c:pt idx="483">
                  <c:v>327380</c:v>
                </c:pt>
                <c:pt idx="484">
                  <c:v>327340</c:v>
                </c:pt>
                <c:pt idx="485">
                  <c:v>327460</c:v>
                </c:pt>
                <c:pt idx="486">
                  <c:v>327510</c:v>
                </c:pt>
                <c:pt idx="487">
                  <c:v>327470</c:v>
                </c:pt>
                <c:pt idx="488">
                  <c:v>327460</c:v>
                </c:pt>
                <c:pt idx="489">
                  <c:v>327540</c:v>
                </c:pt>
                <c:pt idx="490">
                  <c:v>327510</c:v>
                </c:pt>
                <c:pt idx="491">
                  <c:v>327570</c:v>
                </c:pt>
                <c:pt idx="492">
                  <c:v>327590</c:v>
                </c:pt>
                <c:pt idx="493">
                  <c:v>325600</c:v>
                </c:pt>
                <c:pt idx="494">
                  <c:v>325580</c:v>
                </c:pt>
                <c:pt idx="495">
                  <c:v>325600</c:v>
                </c:pt>
                <c:pt idx="496">
                  <c:v>325660</c:v>
                </c:pt>
                <c:pt idx="497">
                  <c:v>325480</c:v>
                </c:pt>
                <c:pt idx="498">
                  <c:v>325640</c:v>
                </c:pt>
                <c:pt idx="499">
                  <c:v>325560</c:v>
                </c:pt>
                <c:pt idx="500">
                  <c:v>325640</c:v>
                </c:pt>
                <c:pt idx="501">
                  <c:v>325580</c:v>
                </c:pt>
                <c:pt idx="502">
                  <c:v>325640</c:v>
                </c:pt>
                <c:pt idx="503">
                  <c:v>325600</c:v>
                </c:pt>
                <c:pt idx="504">
                  <c:v>308440</c:v>
                </c:pt>
                <c:pt idx="505">
                  <c:v>308140</c:v>
                </c:pt>
                <c:pt idx="506">
                  <c:v>313360</c:v>
                </c:pt>
                <c:pt idx="507">
                  <c:v>315190</c:v>
                </c:pt>
                <c:pt idx="508">
                  <c:v>314730</c:v>
                </c:pt>
                <c:pt idx="509">
                  <c:v>314100</c:v>
                </c:pt>
                <c:pt idx="510">
                  <c:v>315800</c:v>
                </c:pt>
                <c:pt idx="511">
                  <c:v>319080</c:v>
                </c:pt>
                <c:pt idx="512">
                  <c:v>319050</c:v>
                </c:pt>
                <c:pt idx="513">
                  <c:v>321180</c:v>
                </c:pt>
                <c:pt idx="514">
                  <c:v>319810</c:v>
                </c:pt>
                <c:pt idx="515">
                  <c:v>308070</c:v>
                </c:pt>
                <c:pt idx="516">
                  <c:v>309810</c:v>
                </c:pt>
                <c:pt idx="517">
                  <c:v>315240</c:v>
                </c:pt>
                <c:pt idx="518">
                  <c:v>317180</c:v>
                </c:pt>
                <c:pt idx="519">
                  <c:v>316660</c:v>
                </c:pt>
                <c:pt idx="520">
                  <c:v>316020</c:v>
                </c:pt>
                <c:pt idx="521">
                  <c:v>317750</c:v>
                </c:pt>
                <c:pt idx="522">
                  <c:v>321250</c:v>
                </c:pt>
                <c:pt idx="523">
                  <c:v>321150</c:v>
                </c:pt>
                <c:pt idx="524">
                  <c:v>323290</c:v>
                </c:pt>
                <c:pt idx="525">
                  <c:v>322040</c:v>
                </c:pt>
                <c:pt idx="526">
                  <c:v>307720</c:v>
                </c:pt>
                <c:pt idx="527">
                  <c:v>309820</c:v>
                </c:pt>
                <c:pt idx="528">
                  <c:v>315260</c:v>
                </c:pt>
                <c:pt idx="529">
                  <c:v>317310</c:v>
                </c:pt>
                <c:pt idx="530">
                  <c:v>316730</c:v>
                </c:pt>
                <c:pt idx="531">
                  <c:v>316070</c:v>
                </c:pt>
                <c:pt idx="532">
                  <c:v>317930</c:v>
                </c:pt>
                <c:pt idx="533">
                  <c:v>321590</c:v>
                </c:pt>
                <c:pt idx="534">
                  <c:v>321550</c:v>
                </c:pt>
                <c:pt idx="535">
                  <c:v>323860</c:v>
                </c:pt>
                <c:pt idx="536">
                  <c:v>322480</c:v>
                </c:pt>
                <c:pt idx="537">
                  <c:v>315450</c:v>
                </c:pt>
                <c:pt idx="538">
                  <c:v>316020</c:v>
                </c:pt>
                <c:pt idx="539">
                  <c:v>315860</c:v>
                </c:pt>
                <c:pt idx="540">
                  <c:v>317810</c:v>
                </c:pt>
                <c:pt idx="541">
                  <c:v>317720</c:v>
                </c:pt>
                <c:pt idx="542">
                  <c:v>317530</c:v>
                </c:pt>
                <c:pt idx="543">
                  <c:v>318020</c:v>
                </c:pt>
                <c:pt idx="544">
                  <c:v>318920</c:v>
                </c:pt>
                <c:pt idx="545">
                  <c:v>318900</c:v>
                </c:pt>
                <c:pt idx="546">
                  <c:v>319500</c:v>
                </c:pt>
                <c:pt idx="547">
                  <c:v>319090</c:v>
                </c:pt>
                <c:pt idx="548">
                  <c:v>318170</c:v>
                </c:pt>
                <c:pt idx="549">
                  <c:v>318850</c:v>
                </c:pt>
                <c:pt idx="550">
                  <c:v>318710</c:v>
                </c:pt>
                <c:pt idx="551">
                  <c:v>320530</c:v>
                </c:pt>
                <c:pt idx="552">
                  <c:v>321060</c:v>
                </c:pt>
                <c:pt idx="553">
                  <c:v>320830</c:v>
                </c:pt>
                <c:pt idx="554">
                  <c:v>321440</c:v>
                </c:pt>
                <c:pt idx="555">
                  <c:v>322610</c:v>
                </c:pt>
                <c:pt idx="556">
                  <c:v>322540</c:v>
                </c:pt>
                <c:pt idx="557">
                  <c:v>323280</c:v>
                </c:pt>
                <c:pt idx="558">
                  <c:v>322820</c:v>
                </c:pt>
                <c:pt idx="559">
                  <c:v>317690</c:v>
                </c:pt>
                <c:pt idx="560">
                  <c:v>318040</c:v>
                </c:pt>
                <c:pt idx="561">
                  <c:v>317960</c:v>
                </c:pt>
                <c:pt idx="562">
                  <c:v>318930</c:v>
                </c:pt>
                <c:pt idx="563">
                  <c:v>319280</c:v>
                </c:pt>
                <c:pt idx="564">
                  <c:v>319080</c:v>
                </c:pt>
                <c:pt idx="565">
                  <c:v>319400</c:v>
                </c:pt>
                <c:pt idx="566">
                  <c:v>319990</c:v>
                </c:pt>
                <c:pt idx="567">
                  <c:v>319920</c:v>
                </c:pt>
                <c:pt idx="568">
                  <c:v>320440</c:v>
                </c:pt>
                <c:pt idx="569">
                  <c:v>320150</c:v>
                </c:pt>
                <c:pt idx="570">
                  <c:v>316540</c:v>
                </c:pt>
                <c:pt idx="571">
                  <c:v>317070</c:v>
                </c:pt>
                <c:pt idx="572">
                  <c:v>316990</c:v>
                </c:pt>
                <c:pt idx="573">
                  <c:v>318690</c:v>
                </c:pt>
                <c:pt idx="574">
                  <c:v>319250</c:v>
                </c:pt>
                <c:pt idx="575">
                  <c:v>319110</c:v>
                </c:pt>
                <c:pt idx="576">
                  <c:v>319470</c:v>
                </c:pt>
                <c:pt idx="577">
                  <c:v>320500</c:v>
                </c:pt>
                <c:pt idx="578">
                  <c:v>320470</c:v>
                </c:pt>
                <c:pt idx="579">
                  <c:v>321160</c:v>
                </c:pt>
                <c:pt idx="580">
                  <c:v>320720</c:v>
                </c:pt>
                <c:pt idx="581">
                  <c:v>318870</c:v>
                </c:pt>
                <c:pt idx="582">
                  <c:v>319590</c:v>
                </c:pt>
                <c:pt idx="583">
                  <c:v>319460</c:v>
                </c:pt>
                <c:pt idx="584">
                  <c:v>321610</c:v>
                </c:pt>
                <c:pt idx="585">
                  <c:v>322260</c:v>
                </c:pt>
                <c:pt idx="586">
                  <c:v>322100</c:v>
                </c:pt>
                <c:pt idx="587">
                  <c:v>321820</c:v>
                </c:pt>
                <c:pt idx="588">
                  <c:v>323890</c:v>
                </c:pt>
                <c:pt idx="589">
                  <c:v>323840</c:v>
                </c:pt>
                <c:pt idx="590">
                  <c:v>324670</c:v>
                </c:pt>
                <c:pt idx="591">
                  <c:v>324140</c:v>
                </c:pt>
                <c:pt idx="592">
                  <c:v>326170</c:v>
                </c:pt>
                <c:pt idx="593">
                  <c:v>326110</c:v>
                </c:pt>
                <c:pt idx="594">
                  <c:v>326120</c:v>
                </c:pt>
                <c:pt idx="595">
                  <c:v>326090</c:v>
                </c:pt>
                <c:pt idx="596">
                  <c:v>326220</c:v>
                </c:pt>
                <c:pt idx="597">
                  <c:v>326190</c:v>
                </c:pt>
                <c:pt idx="598">
                  <c:v>326210</c:v>
                </c:pt>
                <c:pt idx="599">
                  <c:v>326190</c:v>
                </c:pt>
                <c:pt idx="600">
                  <c:v>326150</c:v>
                </c:pt>
                <c:pt idx="601">
                  <c:v>326240</c:v>
                </c:pt>
                <c:pt idx="602">
                  <c:v>326250</c:v>
                </c:pt>
                <c:pt idx="603">
                  <c:v>325990</c:v>
                </c:pt>
                <c:pt idx="604">
                  <c:v>326010</c:v>
                </c:pt>
                <c:pt idx="605">
                  <c:v>325990</c:v>
                </c:pt>
                <c:pt idx="606">
                  <c:v>326070</c:v>
                </c:pt>
                <c:pt idx="607">
                  <c:v>326090</c:v>
                </c:pt>
                <c:pt idx="608">
                  <c:v>326090</c:v>
                </c:pt>
                <c:pt idx="609">
                  <c:v>326030</c:v>
                </c:pt>
                <c:pt idx="610">
                  <c:v>326080</c:v>
                </c:pt>
                <c:pt idx="611">
                  <c:v>326050</c:v>
                </c:pt>
                <c:pt idx="612">
                  <c:v>326100</c:v>
                </c:pt>
                <c:pt idx="613">
                  <c:v>326100</c:v>
                </c:pt>
                <c:pt idx="614">
                  <c:v>329800</c:v>
                </c:pt>
                <c:pt idx="615">
                  <c:v>329860</c:v>
                </c:pt>
                <c:pt idx="616">
                  <c:v>329820</c:v>
                </c:pt>
                <c:pt idx="617">
                  <c:v>329940</c:v>
                </c:pt>
                <c:pt idx="618">
                  <c:v>329950</c:v>
                </c:pt>
                <c:pt idx="619">
                  <c:v>329920</c:v>
                </c:pt>
                <c:pt idx="620">
                  <c:v>330000</c:v>
                </c:pt>
                <c:pt idx="621">
                  <c:v>329990</c:v>
                </c:pt>
                <c:pt idx="622">
                  <c:v>330030</c:v>
                </c:pt>
                <c:pt idx="623">
                  <c:v>330020</c:v>
                </c:pt>
                <c:pt idx="624">
                  <c:v>329990</c:v>
                </c:pt>
                <c:pt idx="625">
                  <c:v>327280</c:v>
                </c:pt>
                <c:pt idx="626">
                  <c:v>327290</c:v>
                </c:pt>
                <c:pt idx="627">
                  <c:v>327350</c:v>
                </c:pt>
                <c:pt idx="628">
                  <c:v>327290</c:v>
                </c:pt>
                <c:pt idx="629">
                  <c:v>327290</c:v>
                </c:pt>
                <c:pt idx="630">
                  <c:v>327430</c:v>
                </c:pt>
                <c:pt idx="631">
                  <c:v>327410</c:v>
                </c:pt>
                <c:pt idx="632">
                  <c:v>327420</c:v>
                </c:pt>
                <c:pt idx="633">
                  <c:v>327340</c:v>
                </c:pt>
                <c:pt idx="634">
                  <c:v>327440</c:v>
                </c:pt>
                <c:pt idx="635">
                  <c:v>327430</c:v>
                </c:pt>
                <c:pt idx="636">
                  <c:v>312800</c:v>
                </c:pt>
                <c:pt idx="637">
                  <c:v>312710</c:v>
                </c:pt>
                <c:pt idx="638">
                  <c:v>314560</c:v>
                </c:pt>
                <c:pt idx="639">
                  <c:v>315320</c:v>
                </c:pt>
                <c:pt idx="640">
                  <c:v>315040</c:v>
                </c:pt>
                <c:pt idx="641">
                  <c:v>314790</c:v>
                </c:pt>
                <c:pt idx="642">
                  <c:v>315510</c:v>
                </c:pt>
                <c:pt idx="643">
                  <c:v>316680</c:v>
                </c:pt>
                <c:pt idx="644">
                  <c:v>316760</c:v>
                </c:pt>
                <c:pt idx="645">
                  <c:v>317500</c:v>
                </c:pt>
                <c:pt idx="646">
                  <c:v>317100</c:v>
                </c:pt>
                <c:pt idx="647">
                  <c:v>313030</c:v>
                </c:pt>
                <c:pt idx="648">
                  <c:v>313640</c:v>
                </c:pt>
                <c:pt idx="649">
                  <c:v>315590</c:v>
                </c:pt>
                <c:pt idx="650">
                  <c:v>316230</c:v>
                </c:pt>
                <c:pt idx="651">
                  <c:v>315940</c:v>
                </c:pt>
                <c:pt idx="652">
                  <c:v>315920</c:v>
                </c:pt>
                <c:pt idx="653">
                  <c:v>316580</c:v>
                </c:pt>
                <c:pt idx="654">
                  <c:v>317790</c:v>
                </c:pt>
                <c:pt idx="655">
                  <c:v>317800</c:v>
                </c:pt>
                <c:pt idx="656">
                  <c:v>318540</c:v>
                </c:pt>
                <c:pt idx="657">
                  <c:v>318050</c:v>
                </c:pt>
                <c:pt idx="658">
                  <c:v>312870</c:v>
                </c:pt>
                <c:pt idx="659">
                  <c:v>313540</c:v>
                </c:pt>
                <c:pt idx="660">
                  <c:v>315690</c:v>
                </c:pt>
                <c:pt idx="661">
                  <c:v>316320</c:v>
                </c:pt>
                <c:pt idx="662">
                  <c:v>316030</c:v>
                </c:pt>
                <c:pt idx="663">
                  <c:v>315900</c:v>
                </c:pt>
                <c:pt idx="664">
                  <c:v>316600</c:v>
                </c:pt>
                <c:pt idx="665">
                  <c:v>317840</c:v>
                </c:pt>
                <c:pt idx="666">
                  <c:v>317880</c:v>
                </c:pt>
                <c:pt idx="667">
                  <c:v>318660</c:v>
                </c:pt>
                <c:pt idx="668">
                  <c:v>318220</c:v>
                </c:pt>
                <c:pt idx="669">
                  <c:v>315860</c:v>
                </c:pt>
                <c:pt idx="670">
                  <c:v>316030</c:v>
                </c:pt>
                <c:pt idx="671">
                  <c:v>316010</c:v>
                </c:pt>
                <c:pt idx="672">
                  <c:v>316680</c:v>
                </c:pt>
                <c:pt idx="673">
                  <c:v>316550</c:v>
                </c:pt>
                <c:pt idx="674">
                  <c:v>316530</c:v>
                </c:pt>
                <c:pt idx="675">
                  <c:v>316700</c:v>
                </c:pt>
                <c:pt idx="676">
                  <c:v>317110</c:v>
                </c:pt>
                <c:pt idx="677">
                  <c:v>317080</c:v>
                </c:pt>
                <c:pt idx="678">
                  <c:v>317320</c:v>
                </c:pt>
                <c:pt idx="679">
                  <c:v>317080</c:v>
                </c:pt>
                <c:pt idx="680">
                  <c:v>317010</c:v>
                </c:pt>
                <c:pt idx="681">
                  <c:v>317270</c:v>
                </c:pt>
                <c:pt idx="682">
                  <c:v>317180</c:v>
                </c:pt>
                <c:pt idx="683">
                  <c:v>317910</c:v>
                </c:pt>
                <c:pt idx="684">
                  <c:v>318090</c:v>
                </c:pt>
                <c:pt idx="685">
                  <c:v>318090</c:v>
                </c:pt>
                <c:pt idx="686">
                  <c:v>318180</c:v>
                </c:pt>
                <c:pt idx="687">
                  <c:v>318670</c:v>
                </c:pt>
                <c:pt idx="688">
                  <c:v>318580</c:v>
                </c:pt>
                <c:pt idx="689">
                  <c:v>318900</c:v>
                </c:pt>
                <c:pt idx="690">
                  <c:v>318740</c:v>
                </c:pt>
                <c:pt idx="691">
                  <c:v>316360</c:v>
                </c:pt>
                <c:pt idx="692">
                  <c:v>316770</c:v>
                </c:pt>
                <c:pt idx="693">
                  <c:v>316640</c:v>
                </c:pt>
                <c:pt idx="694">
                  <c:v>317690</c:v>
                </c:pt>
                <c:pt idx="695">
                  <c:v>318110</c:v>
                </c:pt>
                <c:pt idx="696">
                  <c:v>317800</c:v>
                </c:pt>
                <c:pt idx="697">
                  <c:v>318230</c:v>
                </c:pt>
                <c:pt idx="698">
                  <c:v>318700</c:v>
                </c:pt>
                <c:pt idx="699">
                  <c:v>318800</c:v>
                </c:pt>
                <c:pt idx="700">
                  <c:v>319170</c:v>
                </c:pt>
                <c:pt idx="701">
                  <c:v>318840</c:v>
                </c:pt>
                <c:pt idx="702">
                  <c:v>316210</c:v>
                </c:pt>
                <c:pt idx="703">
                  <c:v>316500</c:v>
                </c:pt>
                <c:pt idx="704">
                  <c:v>316470</c:v>
                </c:pt>
                <c:pt idx="705">
                  <c:v>317120</c:v>
                </c:pt>
                <c:pt idx="706">
                  <c:v>317280</c:v>
                </c:pt>
                <c:pt idx="707">
                  <c:v>317230</c:v>
                </c:pt>
                <c:pt idx="708">
                  <c:v>317460</c:v>
                </c:pt>
                <c:pt idx="709">
                  <c:v>317780</c:v>
                </c:pt>
                <c:pt idx="710">
                  <c:v>317710</c:v>
                </c:pt>
                <c:pt idx="711">
                  <c:v>317950</c:v>
                </c:pt>
                <c:pt idx="712">
                  <c:v>317850</c:v>
                </c:pt>
                <c:pt idx="713">
                  <c:v>317330</c:v>
                </c:pt>
                <c:pt idx="714">
                  <c:v>317640</c:v>
                </c:pt>
                <c:pt idx="715">
                  <c:v>317490</c:v>
                </c:pt>
                <c:pt idx="716">
                  <c:v>318440</c:v>
                </c:pt>
                <c:pt idx="717">
                  <c:v>318620</c:v>
                </c:pt>
                <c:pt idx="718">
                  <c:v>318550</c:v>
                </c:pt>
                <c:pt idx="719">
                  <c:v>318480</c:v>
                </c:pt>
                <c:pt idx="720">
                  <c:v>319070</c:v>
                </c:pt>
                <c:pt idx="721">
                  <c:v>319170</c:v>
                </c:pt>
                <c:pt idx="722">
                  <c:v>319480</c:v>
                </c:pt>
                <c:pt idx="723">
                  <c:v>319340</c:v>
                </c:pt>
                <c:pt idx="724">
                  <c:v>320280</c:v>
                </c:pt>
                <c:pt idx="725">
                  <c:v>320160</c:v>
                </c:pt>
                <c:pt idx="726">
                  <c:v>320310</c:v>
                </c:pt>
                <c:pt idx="727">
                  <c:v>320210</c:v>
                </c:pt>
                <c:pt idx="728">
                  <c:v>320190</c:v>
                </c:pt>
                <c:pt idx="729">
                  <c:v>320110</c:v>
                </c:pt>
                <c:pt idx="730">
                  <c:v>320270</c:v>
                </c:pt>
                <c:pt idx="731">
                  <c:v>320250</c:v>
                </c:pt>
                <c:pt idx="732">
                  <c:v>320160</c:v>
                </c:pt>
                <c:pt idx="733">
                  <c:v>320270</c:v>
                </c:pt>
                <c:pt idx="734">
                  <c:v>320240</c:v>
                </c:pt>
                <c:pt idx="735">
                  <c:v>320140</c:v>
                </c:pt>
                <c:pt idx="736">
                  <c:v>320140</c:v>
                </c:pt>
                <c:pt idx="737">
                  <c:v>320140</c:v>
                </c:pt>
                <c:pt idx="738">
                  <c:v>320120</c:v>
                </c:pt>
                <c:pt idx="739">
                  <c:v>320170</c:v>
                </c:pt>
                <c:pt idx="740">
                  <c:v>320290</c:v>
                </c:pt>
                <c:pt idx="741">
                  <c:v>320130</c:v>
                </c:pt>
                <c:pt idx="742">
                  <c:v>320300</c:v>
                </c:pt>
                <c:pt idx="743">
                  <c:v>320170</c:v>
                </c:pt>
                <c:pt idx="744">
                  <c:v>320200</c:v>
                </c:pt>
                <c:pt idx="745">
                  <c:v>320210</c:v>
                </c:pt>
                <c:pt idx="746">
                  <c:v>321760</c:v>
                </c:pt>
                <c:pt idx="747">
                  <c:v>321820</c:v>
                </c:pt>
                <c:pt idx="748">
                  <c:v>321850</c:v>
                </c:pt>
                <c:pt idx="749">
                  <c:v>321950</c:v>
                </c:pt>
                <c:pt idx="750">
                  <c:v>321930</c:v>
                </c:pt>
                <c:pt idx="751">
                  <c:v>321830</c:v>
                </c:pt>
                <c:pt idx="752">
                  <c:v>321760</c:v>
                </c:pt>
                <c:pt idx="753">
                  <c:v>321860</c:v>
                </c:pt>
                <c:pt idx="754">
                  <c:v>321890</c:v>
                </c:pt>
                <c:pt idx="755">
                  <c:v>321910</c:v>
                </c:pt>
                <c:pt idx="756">
                  <c:v>321850</c:v>
                </c:pt>
                <c:pt idx="757">
                  <c:v>320650</c:v>
                </c:pt>
                <c:pt idx="758">
                  <c:v>320780</c:v>
                </c:pt>
                <c:pt idx="759">
                  <c:v>320720</c:v>
                </c:pt>
                <c:pt idx="760">
                  <c:v>320750</c:v>
                </c:pt>
                <c:pt idx="761">
                  <c:v>320790</c:v>
                </c:pt>
                <c:pt idx="762">
                  <c:v>320830</c:v>
                </c:pt>
                <c:pt idx="763">
                  <c:v>320690</c:v>
                </c:pt>
                <c:pt idx="764">
                  <c:v>320810</c:v>
                </c:pt>
                <c:pt idx="765">
                  <c:v>320760</c:v>
                </c:pt>
                <c:pt idx="766">
                  <c:v>320760</c:v>
                </c:pt>
                <c:pt idx="767">
                  <c:v>320820</c:v>
                </c:pt>
                <c:pt idx="768">
                  <c:v>310910</c:v>
                </c:pt>
                <c:pt idx="769">
                  <c:v>310720</c:v>
                </c:pt>
                <c:pt idx="770">
                  <c:v>313840</c:v>
                </c:pt>
                <c:pt idx="771">
                  <c:v>314940</c:v>
                </c:pt>
                <c:pt idx="772">
                  <c:v>314470</c:v>
                </c:pt>
                <c:pt idx="773">
                  <c:v>314620</c:v>
                </c:pt>
                <c:pt idx="774">
                  <c:v>315370</c:v>
                </c:pt>
                <c:pt idx="775">
                  <c:v>317270</c:v>
                </c:pt>
                <c:pt idx="776">
                  <c:v>317350</c:v>
                </c:pt>
                <c:pt idx="777">
                  <c:v>318560</c:v>
                </c:pt>
                <c:pt idx="778">
                  <c:v>317780</c:v>
                </c:pt>
                <c:pt idx="779">
                  <c:v>310980</c:v>
                </c:pt>
                <c:pt idx="780">
                  <c:v>312000</c:v>
                </c:pt>
                <c:pt idx="781">
                  <c:v>315220</c:v>
                </c:pt>
                <c:pt idx="782">
                  <c:v>316440</c:v>
                </c:pt>
                <c:pt idx="783">
                  <c:v>315880</c:v>
                </c:pt>
                <c:pt idx="784">
                  <c:v>316110</c:v>
                </c:pt>
                <c:pt idx="785">
                  <c:v>316770</c:v>
                </c:pt>
                <c:pt idx="786">
                  <c:v>318920</c:v>
                </c:pt>
                <c:pt idx="787">
                  <c:v>318790</c:v>
                </c:pt>
                <c:pt idx="788">
                  <c:v>320220</c:v>
                </c:pt>
                <c:pt idx="789">
                  <c:v>319280</c:v>
                </c:pt>
                <c:pt idx="790">
                  <c:v>310680</c:v>
                </c:pt>
                <c:pt idx="791">
                  <c:v>311940</c:v>
                </c:pt>
                <c:pt idx="792">
                  <c:v>315260</c:v>
                </c:pt>
                <c:pt idx="793">
                  <c:v>316490</c:v>
                </c:pt>
                <c:pt idx="794">
                  <c:v>315890</c:v>
                </c:pt>
                <c:pt idx="795">
                  <c:v>316160</c:v>
                </c:pt>
                <c:pt idx="796">
                  <c:v>316850</c:v>
                </c:pt>
                <c:pt idx="797">
                  <c:v>319060</c:v>
                </c:pt>
                <c:pt idx="798">
                  <c:v>319070</c:v>
                </c:pt>
                <c:pt idx="799">
                  <c:v>320440</c:v>
                </c:pt>
                <c:pt idx="800">
                  <c:v>319560</c:v>
                </c:pt>
                <c:pt idx="801">
                  <c:v>315450</c:v>
                </c:pt>
                <c:pt idx="802">
                  <c:v>315850</c:v>
                </c:pt>
                <c:pt idx="803">
                  <c:v>315790</c:v>
                </c:pt>
                <c:pt idx="804">
                  <c:v>316930</c:v>
                </c:pt>
                <c:pt idx="805">
                  <c:v>316830</c:v>
                </c:pt>
                <c:pt idx="806">
                  <c:v>316850</c:v>
                </c:pt>
                <c:pt idx="807">
                  <c:v>317120</c:v>
                </c:pt>
                <c:pt idx="808">
                  <c:v>317660</c:v>
                </c:pt>
                <c:pt idx="809">
                  <c:v>317630</c:v>
                </c:pt>
                <c:pt idx="810">
                  <c:v>317990</c:v>
                </c:pt>
                <c:pt idx="811">
                  <c:v>317780</c:v>
                </c:pt>
                <c:pt idx="812">
                  <c:v>317440</c:v>
                </c:pt>
                <c:pt idx="813">
                  <c:v>317890</c:v>
                </c:pt>
                <c:pt idx="814">
                  <c:v>317860</c:v>
                </c:pt>
                <c:pt idx="815">
                  <c:v>318910</c:v>
                </c:pt>
                <c:pt idx="816">
                  <c:v>319130</c:v>
                </c:pt>
                <c:pt idx="817">
                  <c:v>319260</c:v>
                </c:pt>
                <c:pt idx="818">
                  <c:v>319430</c:v>
                </c:pt>
                <c:pt idx="819">
                  <c:v>320180</c:v>
                </c:pt>
                <c:pt idx="820">
                  <c:v>320130</c:v>
                </c:pt>
                <c:pt idx="821">
                  <c:v>320600</c:v>
                </c:pt>
                <c:pt idx="822">
                  <c:v>320310</c:v>
                </c:pt>
                <c:pt idx="823">
                  <c:v>316380</c:v>
                </c:pt>
                <c:pt idx="824">
                  <c:v>316910</c:v>
                </c:pt>
                <c:pt idx="825">
                  <c:v>316850</c:v>
                </c:pt>
                <c:pt idx="826">
                  <c:v>318490</c:v>
                </c:pt>
                <c:pt idx="827">
                  <c:v>319130</c:v>
                </c:pt>
                <c:pt idx="828">
                  <c:v>318950</c:v>
                </c:pt>
                <c:pt idx="829">
                  <c:v>319290</c:v>
                </c:pt>
                <c:pt idx="830">
                  <c:v>320390</c:v>
                </c:pt>
                <c:pt idx="831">
                  <c:v>320330</c:v>
                </c:pt>
                <c:pt idx="832">
                  <c:v>320960</c:v>
                </c:pt>
                <c:pt idx="833">
                  <c:v>320520</c:v>
                </c:pt>
                <c:pt idx="834">
                  <c:v>316960</c:v>
                </c:pt>
                <c:pt idx="835">
                  <c:v>317250</c:v>
                </c:pt>
                <c:pt idx="836">
                  <c:v>317170</c:v>
                </c:pt>
                <c:pt idx="837">
                  <c:v>317770</c:v>
                </c:pt>
                <c:pt idx="838">
                  <c:v>317930</c:v>
                </c:pt>
                <c:pt idx="839">
                  <c:v>317820</c:v>
                </c:pt>
                <c:pt idx="840">
                  <c:v>317980</c:v>
                </c:pt>
                <c:pt idx="841">
                  <c:v>318450</c:v>
                </c:pt>
                <c:pt idx="842">
                  <c:v>318420</c:v>
                </c:pt>
                <c:pt idx="843">
                  <c:v>318690</c:v>
                </c:pt>
                <c:pt idx="844">
                  <c:v>318460</c:v>
                </c:pt>
                <c:pt idx="845">
                  <c:v>317910</c:v>
                </c:pt>
                <c:pt idx="846">
                  <c:v>318430</c:v>
                </c:pt>
                <c:pt idx="847">
                  <c:v>318280</c:v>
                </c:pt>
                <c:pt idx="848">
                  <c:v>319570</c:v>
                </c:pt>
                <c:pt idx="849">
                  <c:v>320000</c:v>
                </c:pt>
                <c:pt idx="850">
                  <c:v>319810</c:v>
                </c:pt>
                <c:pt idx="851">
                  <c:v>319970</c:v>
                </c:pt>
                <c:pt idx="852">
                  <c:v>320930</c:v>
                </c:pt>
                <c:pt idx="853">
                  <c:v>320950</c:v>
                </c:pt>
                <c:pt idx="854">
                  <c:v>321480</c:v>
                </c:pt>
                <c:pt idx="855">
                  <c:v>321150</c:v>
                </c:pt>
                <c:pt idx="856">
                  <c:v>322580</c:v>
                </c:pt>
                <c:pt idx="857">
                  <c:v>322550</c:v>
                </c:pt>
                <c:pt idx="858">
                  <c:v>322600</c:v>
                </c:pt>
                <c:pt idx="859">
                  <c:v>322610</c:v>
                </c:pt>
                <c:pt idx="860">
                  <c:v>322490</c:v>
                </c:pt>
                <c:pt idx="861">
                  <c:v>322610</c:v>
                </c:pt>
                <c:pt idx="862">
                  <c:v>322610</c:v>
                </c:pt>
                <c:pt idx="863">
                  <c:v>322550</c:v>
                </c:pt>
                <c:pt idx="864">
                  <c:v>322630</c:v>
                </c:pt>
                <c:pt idx="865">
                  <c:v>322620</c:v>
                </c:pt>
                <c:pt idx="866">
                  <c:v>322520</c:v>
                </c:pt>
                <c:pt idx="867">
                  <c:v>322490</c:v>
                </c:pt>
                <c:pt idx="868">
                  <c:v>322410</c:v>
                </c:pt>
                <c:pt idx="869">
                  <c:v>322430</c:v>
                </c:pt>
                <c:pt idx="870">
                  <c:v>322500</c:v>
                </c:pt>
                <c:pt idx="871">
                  <c:v>322470</c:v>
                </c:pt>
                <c:pt idx="872">
                  <c:v>322450</c:v>
                </c:pt>
                <c:pt idx="873">
                  <c:v>322480</c:v>
                </c:pt>
                <c:pt idx="874">
                  <c:v>322470</c:v>
                </c:pt>
                <c:pt idx="875">
                  <c:v>322500</c:v>
                </c:pt>
                <c:pt idx="876">
                  <c:v>322490</c:v>
                </c:pt>
                <c:pt idx="877">
                  <c:v>322510</c:v>
                </c:pt>
                <c:pt idx="878">
                  <c:v>325020</c:v>
                </c:pt>
                <c:pt idx="879">
                  <c:v>325010</c:v>
                </c:pt>
                <c:pt idx="880">
                  <c:v>325020</c:v>
                </c:pt>
                <c:pt idx="881">
                  <c:v>325040</c:v>
                </c:pt>
                <c:pt idx="882">
                  <c:v>325070</c:v>
                </c:pt>
                <c:pt idx="883">
                  <c:v>325000</c:v>
                </c:pt>
                <c:pt idx="884">
                  <c:v>325140</c:v>
                </c:pt>
                <c:pt idx="885">
                  <c:v>325150</c:v>
                </c:pt>
                <c:pt idx="886">
                  <c:v>325150</c:v>
                </c:pt>
                <c:pt idx="887">
                  <c:v>325170</c:v>
                </c:pt>
                <c:pt idx="888">
                  <c:v>325140</c:v>
                </c:pt>
                <c:pt idx="889">
                  <c:v>323390</c:v>
                </c:pt>
                <c:pt idx="890">
                  <c:v>323330</c:v>
                </c:pt>
                <c:pt idx="891">
                  <c:v>323410</c:v>
                </c:pt>
                <c:pt idx="892">
                  <c:v>323370</c:v>
                </c:pt>
                <c:pt idx="893">
                  <c:v>323430</c:v>
                </c:pt>
                <c:pt idx="894">
                  <c:v>323330</c:v>
                </c:pt>
                <c:pt idx="895">
                  <c:v>323350</c:v>
                </c:pt>
                <c:pt idx="896">
                  <c:v>323460</c:v>
                </c:pt>
                <c:pt idx="897">
                  <c:v>323410</c:v>
                </c:pt>
                <c:pt idx="898">
                  <c:v>323380</c:v>
                </c:pt>
                <c:pt idx="899">
                  <c:v>323380</c:v>
                </c:pt>
                <c:pt idx="900">
                  <c:v>311830</c:v>
                </c:pt>
                <c:pt idx="901">
                  <c:v>311610</c:v>
                </c:pt>
                <c:pt idx="902">
                  <c:v>315540</c:v>
                </c:pt>
                <c:pt idx="903">
                  <c:v>316950</c:v>
                </c:pt>
                <c:pt idx="904">
                  <c:v>316330</c:v>
                </c:pt>
                <c:pt idx="905">
                  <c:v>316640</c:v>
                </c:pt>
                <c:pt idx="906">
                  <c:v>316140</c:v>
                </c:pt>
                <c:pt idx="907">
                  <c:v>319900</c:v>
                </c:pt>
                <c:pt idx="908">
                  <c:v>319970</c:v>
                </c:pt>
                <c:pt idx="909">
                  <c:v>321490</c:v>
                </c:pt>
                <c:pt idx="910">
                  <c:v>320490</c:v>
                </c:pt>
                <c:pt idx="911">
                  <c:v>311800</c:v>
                </c:pt>
                <c:pt idx="912">
                  <c:v>312980</c:v>
                </c:pt>
                <c:pt idx="913">
                  <c:v>317240</c:v>
                </c:pt>
                <c:pt idx="914">
                  <c:v>318660</c:v>
                </c:pt>
                <c:pt idx="915">
                  <c:v>318020</c:v>
                </c:pt>
                <c:pt idx="916">
                  <c:v>318210</c:v>
                </c:pt>
                <c:pt idx="917">
                  <c:v>317790</c:v>
                </c:pt>
                <c:pt idx="918">
                  <c:v>321760</c:v>
                </c:pt>
                <c:pt idx="919">
                  <c:v>321700</c:v>
                </c:pt>
                <c:pt idx="920">
                  <c:v>323360</c:v>
                </c:pt>
                <c:pt idx="921">
                  <c:v>322380</c:v>
                </c:pt>
                <c:pt idx="922">
                  <c:v>311370</c:v>
                </c:pt>
                <c:pt idx="923">
                  <c:v>313060</c:v>
                </c:pt>
                <c:pt idx="924">
                  <c:v>317190</c:v>
                </c:pt>
                <c:pt idx="925">
                  <c:v>318790</c:v>
                </c:pt>
                <c:pt idx="926">
                  <c:v>318080</c:v>
                </c:pt>
                <c:pt idx="927">
                  <c:v>318300</c:v>
                </c:pt>
                <c:pt idx="928">
                  <c:v>317770</c:v>
                </c:pt>
                <c:pt idx="929">
                  <c:v>322010</c:v>
                </c:pt>
                <c:pt idx="930">
                  <c:v>322000</c:v>
                </c:pt>
                <c:pt idx="931">
                  <c:v>323800</c:v>
                </c:pt>
                <c:pt idx="932">
                  <c:v>322700</c:v>
                </c:pt>
                <c:pt idx="933">
                  <c:v>317480</c:v>
                </c:pt>
                <c:pt idx="934">
                  <c:v>317790</c:v>
                </c:pt>
                <c:pt idx="935">
                  <c:v>317830</c:v>
                </c:pt>
                <c:pt idx="936">
                  <c:v>319330</c:v>
                </c:pt>
                <c:pt idx="937">
                  <c:v>319110</c:v>
                </c:pt>
                <c:pt idx="938">
                  <c:v>319240</c:v>
                </c:pt>
                <c:pt idx="939">
                  <c:v>319110</c:v>
                </c:pt>
                <c:pt idx="940">
                  <c:v>320110</c:v>
                </c:pt>
                <c:pt idx="941">
                  <c:v>320100</c:v>
                </c:pt>
                <c:pt idx="942">
                  <c:v>320510</c:v>
                </c:pt>
                <c:pt idx="943">
                  <c:v>320310</c:v>
                </c:pt>
                <c:pt idx="944">
                  <c:v>319790</c:v>
                </c:pt>
                <c:pt idx="945">
                  <c:v>320250</c:v>
                </c:pt>
                <c:pt idx="946">
                  <c:v>320200</c:v>
                </c:pt>
                <c:pt idx="947">
                  <c:v>321510</c:v>
                </c:pt>
                <c:pt idx="948">
                  <c:v>321850</c:v>
                </c:pt>
                <c:pt idx="949">
                  <c:v>321890</c:v>
                </c:pt>
                <c:pt idx="950">
                  <c:v>321790</c:v>
                </c:pt>
                <c:pt idx="951">
                  <c:v>323170</c:v>
                </c:pt>
                <c:pt idx="952">
                  <c:v>323180</c:v>
                </c:pt>
                <c:pt idx="953">
                  <c:v>323610</c:v>
                </c:pt>
                <c:pt idx="954">
                  <c:v>323310</c:v>
                </c:pt>
                <c:pt idx="955">
                  <c:v>318380</c:v>
                </c:pt>
                <c:pt idx="956">
                  <c:v>319170</c:v>
                </c:pt>
                <c:pt idx="957">
                  <c:v>318980</c:v>
                </c:pt>
                <c:pt idx="958">
                  <c:v>321150</c:v>
                </c:pt>
                <c:pt idx="959">
                  <c:v>321830</c:v>
                </c:pt>
                <c:pt idx="960">
                  <c:v>321670</c:v>
                </c:pt>
                <c:pt idx="961">
                  <c:v>321390</c:v>
                </c:pt>
                <c:pt idx="962">
                  <c:v>323390</c:v>
                </c:pt>
                <c:pt idx="963">
                  <c:v>323370</c:v>
                </c:pt>
                <c:pt idx="964">
                  <c:v>324240</c:v>
                </c:pt>
                <c:pt idx="965">
                  <c:v>323700</c:v>
                </c:pt>
                <c:pt idx="966">
                  <c:v>319190</c:v>
                </c:pt>
                <c:pt idx="967">
                  <c:v>319550</c:v>
                </c:pt>
                <c:pt idx="968">
                  <c:v>319460</c:v>
                </c:pt>
                <c:pt idx="969">
                  <c:v>320140</c:v>
                </c:pt>
                <c:pt idx="970">
                  <c:v>320530</c:v>
                </c:pt>
                <c:pt idx="971">
                  <c:v>320320</c:v>
                </c:pt>
                <c:pt idx="972">
                  <c:v>320330</c:v>
                </c:pt>
                <c:pt idx="973">
                  <c:v>321070</c:v>
                </c:pt>
                <c:pt idx="974">
                  <c:v>320990</c:v>
                </c:pt>
                <c:pt idx="975">
                  <c:v>321360</c:v>
                </c:pt>
                <c:pt idx="976">
                  <c:v>321200</c:v>
                </c:pt>
                <c:pt idx="977">
                  <c:v>318340</c:v>
                </c:pt>
                <c:pt idx="978">
                  <c:v>318810</c:v>
                </c:pt>
                <c:pt idx="979">
                  <c:v>318760</c:v>
                </c:pt>
                <c:pt idx="980">
                  <c:v>320070</c:v>
                </c:pt>
                <c:pt idx="981">
                  <c:v>320460</c:v>
                </c:pt>
                <c:pt idx="982">
                  <c:v>320290</c:v>
                </c:pt>
                <c:pt idx="983">
                  <c:v>320420</c:v>
                </c:pt>
                <c:pt idx="984">
                  <c:v>321400</c:v>
                </c:pt>
                <c:pt idx="985">
                  <c:v>321440</c:v>
                </c:pt>
                <c:pt idx="986">
                  <c:v>321910</c:v>
                </c:pt>
                <c:pt idx="987">
                  <c:v>321570</c:v>
                </c:pt>
                <c:pt idx="988">
                  <c:v>326030</c:v>
                </c:pt>
                <c:pt idx="989">
                  <c:v>326090</c:v>
                </c:pt>
                <c:pt idx="990">
                  <c:v>326030</c:v>
                </c:pt>
                <c:pt idx="991">
                  <c:v>326130</c:v>
                </c:pt>
                <c:pt idx="992">
                  <c:v>326150</c:v>
                </c:pt>
                <c:pt idx="993">
                  <c:v>325990</c:v>
                </c:pt>
                <c:pt idx="994">
                  <c:v>326080</c:v>
                </c:pt>
                <c:pt idx="995">
                  <c:v>325990</c:v>
                </c:pt>
                <c:pt idx="996">
                  <c:v>326080</c:v>
                </c:pt>
                <c:pt idx="997">
                  <c:v>326150</c:v>
                </c:pt>
                <c:pt idx="998">
                  <c:v>326140</c:v>
                </c:pt>
                <c:pt idx="999">
                  <c:v>325950</c:v>
                </c:pt>
                <c:pt idx="1000">
                  <c:v>325930</c:v>
                </c:pt>
                <c:pt idx="1001">
                  <c:v>325860</c:v>
                </c:pt>
                <c:pt idx="1002">
                  <c:v>325980</c:v>
                </c:pt>
                <c:pt idx="1003">
                  <c:v>325950</c:v>
                </c:pt>
                <c:pt idx="1004">
                  <c:v>325930</c:v>
                </c:pt>
                <c:pt idx="1005">
                  <c:v>326020</c:v>
                </c:pt>
                <c:pt idx="1006">
                  <c:v>326000</c:v>
                </c:pt>
                <c:pt idx="1007">
                  <c:v>325980</c:v>
                </c:pt>
                <c:pt idx="1008">
                  <c:v>326110</c:v>
                </c:pt>
                <c:pt idx="1009">
                  <c:v>326010</c:v>
                </c:pt>
                <c:pt idx="1010">
                  <c:v>328990</c:v>
                </c:pt>
                <c:pt idx="1011">
                  <c:v>329100</c:v>
                </c:pt>
                <c:pt idx="1012">
                  <c:v>329090</c:v>
                </c:pt>
                <c:pt idx="1013">
                  <c:v>329120</c:v>
                </c:pt>
                <c:pt idx="1014">
                  <c:v>329160</c:v>
                </c:pt>
                <c:pt idx="1015">
                  <c:v>329090</c:v>
                </c:pt>
                <c:pt idx="1016">
                  <c:v>329160</c:v>
                </c:pt>
                <c:pt idx="1017">
                  <c:v>329120</c:v>
                </c:pt>
                <c:pt idx="1018">
                  <c:v>329190</c:v>
                </c:pt>
                <c:pt idx="1019">
                  <c:v>329180</c:v>
                </c:pt>
                <c:pt idx="1020">
                  <c:v>329230</c:v>
                </c:pt>
                <c:pt idx="1021">
                  <c:v>327060</c:v>
                </c:pt>
                <c:pt idx="1022">
                  <c:v>327000</c:v>
                </c:pt>
                <c:pt idx="1023">
                  <c:v>327020</c:v>
                </c:pt>
                <c:pt idx="1024">
                  <c:v>326980</c:v>
                </c:pt>
                <c:pt idx="1025">
                  <c:v>326910</c:v>
                </c:pt>
                <c:pt idx="1026">
                  <c:v>327050</c:v>
                </c:pt>
                <c:pt idx="1027">
                  <c:v>327110</c:v>
                </c:pt>
                <c:pt idx="1028">
                  <c:v>327030</c:v>
                </c:pt>
                <c:pt idx="1029">
                  <c:v>327010</c:v>
                </c:pt>
                <c:pt idx="1030">
                  <c:v>327110</c:v>
                </c:pt>
                <c:pt idx="1031">
                  <c:v>327100</c:v>
                </c:pt>
              </c:numCache>
            </c:numRef>
          </c:val>
          <c:smooth val="0"/>
        </c:ser>
        <c:dLbls>
          <c:showLegendKey val="0"/>
          <c:showVal val="0"/>
          <c:showCatName val="0"/>
          <c:showSerName val="0"/>
          <c:showPercent val="0"/>
          <c:showBubbleSize val="0"/>
        </c:dLbls>
        <c:hiLowLines/>
        <c:marker val="1"/>
        <c:smooth val="0"/>
        <c:axId val="354133504"/>
        <c:axId val="354135424"/>
      </c:lineChart>
      <c:catAx>
        <c:axId val="354133504"/>
        <c:scaling>
          <c:orientation val="minMax"/>
        </c:scaling>
        <c:delete val="0"/>
        <c:axPos val="b"/>
        <c:title>
          <c:tx>
            <c:rich>
              <a:bodyPr/>
              <a:lstStyle/>
              <a:p>
                <a:pPr>
                  <a:defRPr/>
                </a:pPr>
                <a:r>
                  <a:rPr lang="en-GB"/>
                  <a:t>Policy number</a:t>
                </a:r>
              </a:p>
            </c:rich>
          </c:tx>
          <c:layout>
            <c:manualLayout>
              <c:xMode val="edge"/>
              <c:yMode val="edge"/>
              <c:x val="0.47453947417771758"/>
              <c:y val="0.91330569298306741"/>
            </c:manualLayout>
          </c:layout>
          <c:overlay val="0"/>
        </c:title>
        <c:majorTickMark val="none"/>
        <c:minorTickMark val="none"/>
        <c:tickLblPos val="nextTo"/>
        <c:txPr>
          <a:bodyPr/>
          <a:lstStyle/>
          <a:p>
            <a:pPr>
              <a:defRPr sz="700"/>
            </a:pPr>
            <a:endParaRPr lang="en-US"/>
          </a:p>
        </c:txPr>
        <c:crossAx val="354135424"/>
        <c:crosses val="autoZero"/>
        <c:auto val="1"/>
        <c:lblAlgn val="ctr"/>
        <c:lblOffset val="100"/>
        <c:noMultiLvlLbl val="0"/>
      </c:catAx>
      <c:valAx>
        <c:axId val="354135424"/>
        <c:scaling>
          <c:orientation val="minMax"/>
        </c:scaling>
        <c:delete val="0"/>
        <c:axPos val="l"/>
        <c:majorGridlines/>
        <c:title>
          <c:tx>
            <c:rich>
              <a:bodyPr rot="-5400000" vert="horz"/>
              <a:lstStyle/>
              <a:p>
                <a:pPr>
                  <a:defRPr/>
                </a:pPr>
                <a:r>
                  <a:rPr lang="en-GB"/>
                  <a:t>Total net benefit (</a:t>
                </a:r>
                <a:r>
                  <a:rPr lang="en-GB">
                    <a:latin typeface="Times New Roman"/>
                    <a:cs typeface="Times New Roman"/>
                  </a:rPr>
                  <a:t>£)</a:t>
                </a:r>
                <a:endParaRPr lang="en-GB"/>
              </a:p>
            </c:rich>
          </c:tx>
          <c:layout>
            <c:manualLayout>
              <c:xMode val="edge"/>
              <c:yMode val="edge"/>
              <c:x val="3.0731162100104703E-3"/>
              <c:y val="0.16131429367789205"/>
            </c:manualLayout>
          </c:layout>
          <c:overlay val="0"/>
        </c:title>
        <c:numFmt formatCode="General" sourceLinked="1"/>
        <c:majorTickMark val="out"/>
        <c:minorTickMark val="none"/>
        <c:tickLblPos val="nextTo"/>
        <c:txPr>
          <a:bodyPr/>
          <a:lstStyle/>
          <a:p>
            <a:pPr>
              <a:defRPr sz="800"/>
            </a:pPr>
            <a:endParaRPr lang="en-US"/>
          </a:p>
        </c:txPr>
        <c:crossAx val="354133504"/>
        <c:crosses val="autoZero"/>
        <c:crossBetween val="between"/>
      </c:valAx>
      <c:spPr>
        <a:ln>
          <a:solidFill>
            <a:schemeClr val="bg1">
              <a:lumMod val="75000"/>
            </a:schemeClr>
          </a:solidFill>
        </a:ln>
      </c:spPr>
    </c:plotArea>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GB" sz="1000"/>
              <a:t>BBs</a:t>
            </a:r>
          </a:p>
        </c:rich>
      </c:tx>
      <c:layout>
        <c:manualLayout>
          <c:xMode val="edge"/>
          <c:yMode val="edge"/>
          <c:x val="0.88216901668083703"/>
          <c:y val="0.71053067870936171"/>
        </c:manualLayout>
      </c:layout>
      <c:overlay val="0"/>
    </c:title>
    <c:autoTitleDeleted val="0"/>
    <c:plotArea>
      <c:layout>
        <c:manualLayout>
          <c:layoutTarget val="inner"/>
          <c:xMode val="edge"/>
          <c:yMode val="edge"/>
          <c:x val="0.13591607007015716"/>
          <c:y val="2.8033364392380401E-2"/>
          <c:w val="0.83148366903172899"/>
          <c:h val="0.78622078883589863"/>
        </c:manualLayout>
      </c:layout>
      <c:lineChart>
        <c:grouping val="standard"/>
        <c:varyColors val="0"/>
        <c:ser>
          <c:idx val="0"/>
          <c:order val="0"/>
          <c:spPr>
            <a:ln w="6350">
              <a:solidFill>
                <a:schemeClr val="tx1"/>
              </a:solidFill>
            </a:ln>
          </c:spPr>
          <c:marker>
            <c:symbol val="none"/>
          </c:marker>
          <c:cat>
            <c:numRef>
              <c:f>Male!$A$1035:$A$2066</c:f>
              <c:numCache>
                <c:formatCode>General</c:formatCode>
                <c:ptCount val="1032"/>
                <c:pt idx="0">
                  <c:v>1033</c:v>
                </c:pt>
                <c:pt idx="1">
                  <c:v>1034</c:v>
                </c:pt>
                <c:pt idx="2">
                  <c:v>1035</c:v>
                </c:pt>
                <c:pt idx="3">
                  <c:v>1036</c:v>
                </c:pt>
                <c:pt idx="4">
                  <c:v>1037</c:v>
                </c:pt>
                <c:pt idx="5">
                  <c:v>1038</c:v>
                </c:pt>
                <c:pt idx="6">
                  <c:v>1039</c:v>
                </c:pt>
                <c:pt idx="7">
                  <c:v>1040</c:v>
                </c:pt>
                <c:pt idx="8">
                  <c:v>1041</c:v>
                </c:pt>
                <c:pt idx="9">
                  <c:v>1042</c:v>
                </c:pt>
                <c:pt idx="10">
                  <c:v>1043</c:v>
                </c:pt>
                <c:pt idx="11">
                  <c:v>1044</c:v>
                </c:pt>
                <c:pt idx="12">
                  <c:v>1045</c:v>
                </c:pt>
                <c:pt idx="13">
                  <c:v>1046</c:v>
                </c:pt>
                <c:pt idx="14">
                  <c:v>1047</c:v>
                </c:pt>
                <c:pt idx="15">
                  <c:v>1048</c:v>
                </c:pt>
                <c:pt idx="16">
                  <c:v>1049</c:v>
                </c:pt>
                <c:pt idx="17">
                  <c:v>1050</c:v>
                </c:pt>
                <c:pt idx="18">
                  <c:v>1051</c:v>
                </c:pt>
                <c:pt idx="19">
                  <c:v>1052</c:v>
                </c:pt>
                <c:pt idx="20">
                  <c:v>1053</c:v>
                </c:pt>
                <c:pt idx="21">
                  <c:v>1054</c:v>
                </c:pt>
                <c:pt idx="22">
                  <c:v>1055</c:v>
                </c:pt>
                <c:pt idx="23">
                  <c:v>1056</c:v>
                </c:pt>
                <c:pt idx="24">
                  <c:v>1057</c:v>
                </c:pt>
                <c:pt idx="25">
                  <c:v>1058</c:v>
                </c:pt>
                <c:pt idx="26">
                  <c:v>1059</c:v>
                </c:pt>
                <c:pt idx="27">
                  <c:v>1060</c:v>
                </c:pt>
                <c:pt idx="28">
                  <c:v>1061</c:v>
                </c:pt>
                <c:pt idx="29">
                  <c:v>1062</c:v>
                </c:pt>
                <c:pt idx="30">
                  <c:v>1063</c:v>
                </c:pt>
                <c:pt idx="31">
                  <c:v>1064</c:v>
                </c:pt>
                <c:pt idx="32">
                  <c:v>1065</c:v>
                </c:pt>
                <c:pt idx="33">
                  <c:v>1066</c:v>
                </c:pt>
                <c:pt idx="34">
                  <c:v>1067</c:v>
                </c:pt>
                <c:pt idx="35">
                  <c:v>1068</c:v>
                </c:pt>
                <c:pt idx="36">
                  <c:v>1069</c:v>
                </c:pt>
                <c:pt idx="37">
                  <c:v>1070</c:v>
                </c:pt>
                <c:pt idx="38">
                  <c:v>1071</c:v>
                </c:pt>
                <c:pt idx="39">
                  <c:v>1072</c:v>
                </c:pt>
                <c:pt idx="40">
                  <c:v>1073</c:v>
                </c:pt>
                <c:pt idx="41">
                  <c:v>1074</c:v>
                </c:pt>
                <c:pt idx="42">
                  <c:v>1075</c:v>
                </c:pt>
                <c:pt idx="43">
                  <c:v>1076</c:v>
                </c:pt>
                <c:pt idx="44">
                  <c:v>1077</c:v>
                </c:pt>
                <c:pt idx="45">
                  <c:v>1078</c:v>
                </c:pt>
                <c:pt idx="46">
                  <c:v>1079</c:v>
                </c:pt>
                <c:pt idx="47">
                  <c:v>1080</c:v>
                </c:pt>
                <c:pt idx="48">
                  <c:v>1081</c:v>
                </c:pt>
                <c:pt idx="49">
                  <c:v>1082</c:v>
                </c:pt>
                <c:pt idx="50">
                  <c:v>1083</c:v>
                </c:pt>
                <c:pt idx="51">
                  <c:v>1084</c:v>
                </c:pt>
                <c:pt idx="52">
                  <c:v>1085</c:v>
                </c:pt>
                <c:pt idx="53">
                  <c:v>1086</c:v>
                </c:pt>
                <c:pt idx="54">
                  <c:v>1087</c:v>
                </c:pt>
                <c:pt idx="55">
                  <c:v>1088</c:v>
                </c:pt>
                <c:pt idx="56">
                  <c:v>1089</c:v>
                </c:pt>
                <c:pt idx="57">
                  <c:v>1090</c:v>
                </c:pt>
                <c:pt idx="58">
                  <c:v>1091</c:v>
                </c:pt>
                <c:pt idx="59">
                  <c:v>1092</c:v>
                </c:pt>
                <c:pt idx="60">
                  <c:v>1093</c:v>
                </c:pt>
                <c:pt idx="61">
                  <c:v>1094</c:v>
                </c:pt>
                <c:pt idx="62">
                  <c:v>1095</c:v>
                </c:pt>
                <c:pt idx="63">
                  <c:v>1096</c:v>
                </c:pt>
                <c:pt idx="64">
                  <c:v>1097</c:v>
                </c:pt>
                <c:pt idx="65">
                  <c:v>1098</c:v>
                </c:pt>
                <c:pt idx="66">
                  <c:v>1099</c:v>
                </c:pt>
                <c:pt idx="67">
                  <c:v>1100</c:v>
                </c:pt>
                <c:pt idx="68">
                  <c:v>1101</c:v>
                </c:pt>
                <c:pt idx="69">
                  <c:v>1102</c:v>
                </c:pt>
                <c:pt idx="70">
                  <c:v>1103</c:v>
                </c:pt>
                <c:pt idx="71">
                  <c:v>1104</c:v>
                </c:pt>
                <c:pt idx="72">
                  <c:v>1105</c:v>
                </c:pt>
                <c:pt idx="73">
                  <c:v>1106</c:v>
                </c:pt>
                <c:pt idx="74">
                  <c:v>1107</c:v>
                </c:pt>
                <c:pt idx="75">
                  <c:v>1108</c:v>
                </c:pt>
                <c:pt idx="76">
                  <c:v>1109</c:v>
                </c:pt>
                <c:pt idx="77">
                  <c:v>1110</c:v>
                </c:pt>
                <c:pt idx="78">
                  <c:v>1111</c:v>
                </c:pt>
                <c:pt idx="79">
                  <c:v>1112</c:v>
                </c:pt>
                <c:pt idx="80">
                  <c:v>1113</c:v>
                </c:pt>
                <c:pt idx="81">
                  <c:v>1114</c:v>
                </c:pt>
                <c:pt idx="82">
                  <c:v>1115</c:v>
                </c:pt>
                <c:pt idx="83">
                  <c:v>1116</c:v>
                </c:pt>
                <c:pt idx="84">
                  <c:v>1117</c:v>
                </c:pt>
                <c:pt idx="85">
                  <c:v>1118</c:v>
                </c:pt>
                <c:pt idx="86">
                  <c:v>1119</c:v>
                </c:pt>
                <c:pt idx="87">
                  <c:v>1120</c:v>
                </c:pt>
                <c:pt idx="88">
                  <c:v>1121</c:v>
                </c:pt>
                <c:pt idx="89">
                  <c:v>1122</c:v>
                </c:pt>
                <c:pt idx="90">
                  <c:v>1123</c:v>
                </c:pt>
                <c:pt idx="91">
                  <c:v>1124</c:v>
                </c:pt>
                <c:pt idx="92">
                  <c:v>1125</c:v>
                </c:pt>
                <c:pt idx="93">
                  <c:v>1126</c:v>
                </c:pt>
                <c:pt idx="94">
                  <c:v>1127</c:v>
                </c:pt>
                <c:pt idx="95">
                  <c:v>1128</c:v>
                </c:pt>
                <c:pt idx="96">
                  <c:v>1129</c:v>
                </c:pt>
                <c:pt idx="97">
                  <c:v>1130</c:v>
                </c:pt>
                <c:pt idx="98">
                  <c:v>1131</c:v>
                </c:pt>
                <c:pt idx="99">
                  <c:v>1132</c:v>
                </c:pt>
                <c:pt idx="100">
                  <c:v>1133</c:v>
                </c:pt>
                <c:pt idx="101">
                  <c:v>1134</c:v>
                </c:pt>
                <c:pt idx="102">
                  <c:v>1135</c:v>
                </c:pt>
                <c:pt idx="103">
                  <c:v>1136</c:v>
                </c:pt>
                <c:pt idx="104">
                  <c:v>1137</c:v>
                </c:pt>
                <c:pt idx="105">
                  <c:v>1138</c:v>
                </c:pt>
                <c:pt idx="106">
                  <c:v>1139</c:v>
                </c:pt>
                <c:pt idx="107">
                  <c:v>1140</c:v>
                </c:pt>
                <c:pt idx="108">
                  <c:v>1141</c:v>
                </c:pt>
                <c:pt idx="109">
                  <c:v>1142</c:v>
                </c:pt>
                <c:pt idx="110">
                  <c:v>1143</c:v>
                </c:pt>
                <c:pt idx="111">
                  <c:v>1144</c:v>
                </c:pt>
                <c:pt idx="112">
                  <c:v>1145</c:v>
                </c:pt>
                <c:pt idx="113">
                  <c:v>1146</c:v>
                </c:pt>
                <c:pt idx="114">
                  <c:v>1147</c:v>
                </c:pt>
                <c:pt idx="115">
                  <c:v>1148</c:v>
                </c:pt>
                <c:pt idx="116">
                  <c:v>1149</c:v>
                </c:pt>
                <c:pt idx="117">
                  <c:v>1150</c:v>
                </c:pt>
                <c:pt idx="118">
                  <c:v>1151</c:v>
                </c:pt>
                <c:pt idx="119">
                  <c:v>1152</c:v>
                </c:pt>
                <c:pt idx="120">
                  <c:v>1153</c:v>
                </c:pt>
                <c:pt idx="121">
                  <c:v>1154</c:v>
                </c:pt>
                <c:pt idx="122">
                  <c:v>1155</c:v>
                </c:pt>
                <c:pt idx="123">
                  <c:v>1156</c:v>
                </c:pt>
                <c:pt idx="124">
                  <c:v>1157</c:v>
                </c:pt>
                <c:pt idx="125">
                  <c:v>1158</c:v>
                </c:pt>
                <c:pt idx="126">
                  <c:v>1159</c:v>
                </c:pt>
                <c:pt idx="127">
                  <c:v>1160</c:v>
                </c:pt>
                <c:pt idx="128">
                  <c:v>1161</c:v>
                </c:pt>
                <c:pt idx="129">
                  <c:v>1162</c:v>
                </c:pt>
                <c:pt idx="130">
                  <c:v>1163</c:v>
                </c:pt>
                <c:pt idx="131">
                  <c:v>1164</c:v>
                </c:pt>
                <c:pt idx="132">
                  <c:v>1165</c:v>
                </c:pt>
                <c:pt idx="133">
                  <c:v>1166</c:v>
                </c:pt>
                <c:pt idx="134">
                  <c:v>1167</c:v>
                </c:pt>
                <c:pt idx="135">
                  <c:v>1168</c:v>
                </c:pt>
                <c:pt idx="136">
                  <c:v>1169</c:v>
                </c:pt>
                <c:pt idx="137">
                  <c:v>1170</c:v>
                </c:pt>
                <c:pt idx="138">
                  <c:v>1171</c:v>
                </c:pt>
                <c:pt idx="139">
                  <c:v>1172</c:v>
                </c:pt>
                <c:pt idx="140">
                  <c:v>1173</c:v>
                </c:pt>
                <c:pt idx="141">
                  <c:v>1174</c:v>
                </c:pt>
                <c:pt idx="142">
                  <c:v>1175</c:v>
                </c:pt>
                <c:pt idx="143">
                  <c:v>1176</c:v>
                </c:pt>
                <c:pt idx="144">
                  <c:v>1177</c:v>
                </c:pt>
                <c:pt idx="145">
                  <c:v>1178</c:v>
                </c:pt>
                <c:pt idx="146">
                  <c:v>1179</c:v>
                </c:pt>
                <c:pt idx="147">
                  <c:v>1180</c:v>
                </c:pt>
                <c:pt idx="148">
                  <c:v>1181</c:v>
                </c:pt>
                <c:pt idx="149">
                  <c:v>1182</c:v>
                </c:pt>
                <c:pt idx="150">
                  <c:v>1183</c:v>
                </c:pt>
                <c:pt idx="151">
                  <c:v>1184</c:v>
                </c:pt>
                <c:pt idx="152">
                  <c:v>1185</c:v>
                </c:pt>
                <c:pt idx="153">
                  <c:v>1186</c:v>
                </c:pt>
                <c:pt idx="154">
                  <c:v>1187</c:v>
                </c:pt>
                <c:pt idx="155">
                  <c:v>1188</c:v>
                </c:pt>
                <c:pt idx="156">
                  <c:v>1189</c:v>
                </c:pt>
                <c:pt idx="157">
                  <c:v>1190</c:v>
                </c:pt>
                <c:pt idx="158">
                  <c:v>1191</c:v>
                </c:pt>
                <c:pt idx="159">
                  <c:v>1192</c:v>
                </c:pt>
                <c:pt idx="160">
                  <c:v>1193</c:v>
                </c:pt>
                <c:pt idx="161">
                  <c:v>1194</c:v>
                </c:pt>
                <c:pt idx="162">
                  <c:v>1195</c:v>
                </c:pt>
                <c:pt idx="163">
                  <c:v>1196</c:v>
                </c:pt>
                <c:pt idx="164">
                  <c:v>1197</c:v>
                </c:pt>
                <c:pt idx="165">
                  <c:v>1198</c:v>
                </c:pt>
                <c:pt idx="166">
                  <c:v>1199</c:v>
                </c:pt>
                <c:pt idx="167">
                  <c:v>1200</c:v>
                </c:pt>
                <c:pt idx="168">
                  <c:v>1201</c:v>
                </c:pt>
                <c:pt idx="169">
                  <c:v>1202</c:v>
                </c:pt>
                <c:pt idx="170">
                  <c:v>1203</c:v>
                </c:pt>
                <c:pt idx="171">
                  <c:v>1204</c:v>
                </c:pt>
                <c:pt idx="172">
                  <c:v>1205</c:v>
                </c:pt>
                <c:pt idx="173">
                  <c:v>1206</c:v>
                </c:pt>
                <c:pt idx="174">
                  <c:v>1207</c:v>
                </c:pt>
                <c:pt idx="175">
                  <c:v>1208</c:v>
                </c:pt>
                <c:pt idx="176">
                  <c:v>1209</c:v>
                </c:pt>
                <c:pt idx="177">
                  <c:v>1210</c:v>
                </c:pt>
                <c:pt idx="178">
                  <c:v>1211</c:v>
                </c:pt>
                <c:pt idx="179">
                  <c:v>1212</c:v>
                </c:pt>
                <c:pt idx="180">
                  <c:v>1213</c:v>
                </c:pt>
                <c:pt idx="181">
                  <c:v>1214</c:v>
                </c:pt>
                <c:pt idx="182">
                  <c:v>1215</c:v>
                </c:pt>
                <c:pt idx="183">
                  <c:v>1216</c:v>
                </c:pt>
                <c:pt idx="184">
                  <c:v>1217</c:v>
                </c:pt>
                <c:pt idx="185">
                  <c:v>1218</c:v>
                </c:pt>
                <c:pt idx="186">
                  <c:v>1219</c:v>
                </c:pt>
                <c:pt idx="187">
                  <c:v>1220</c:v>
                </c:pt>
                <c:pt idx="188">
                  <c:v>1221</c:v>
                </c:pt>
                <c:pt idx="189">
                  <c:v>1222</c:v>
                </c:pt>
                <c:pt idx="190">
                  <c:v>1223</c:v>
                </c:pt>
                <c:pt idx="191">
                  <c:v>1224</c:v>
                </c:pt>
                <c:pt idx="192">
                  <c:v>1225</c:v>
                </c:pt>
                <c:pt idx="193">
                  <c:v>1226</c:v>
                </c:pt>
                <c:pt idx="194">
                  <c:v>1227</c:v>
                </c:pt>
                <c:pt idx="195">
                  <c:v>1228</c:v>
                </c:pt>
                <c:pt idx="196">
                  <c:v>1229</c:v>
                </c:pt>
                <c:pt idx="197">
                  <c:v>1230</c:v>
                </c:pt>
                <c:pt idx="198">
                  <c:v>1231</c:v>
                </c:pt>
                <c:pt idx="199">
                  <c:v>1232</c:v>
                </c:pt>
                <c:pt idx="200">
                  <c:v>1233</c:v>
                </c:pt>
                <c:pt idx="201">
                  <c:v>1234</c:v>
                </c:pt>
                <c:pt idx="202">
                  <c:v>1235</c:v>
                </c:pt>
                <c:pt idx="203">
                  <c:v>1236</c:v>
                </c:pt>
                <c:pt idx="204">
                  <c:v>1237</c:v>
                </c:pt>
                <c:pt idx="205">
                  <c:v>1238</c:v>
                </c:pt>
                <c:pt idx="206">
                  <c:v>1239</c:v>
                </c:pt>
                <c:pt idx="207">
                  <c:v>1240</c:v>
                </c:pt>
                <c:pt idx="208">
                  <c:v>1241</c:v>
                </c:pt>
                <c:pt idx="209">
                  <c:v>1242</c:v>
                </c:pt>
                <c:pt idx="210">
                  <c:v>1243</c:v>
                </c:pt>
                <c:pt idx="211">
                  <c:v>1244</c:v>
                </c:pt>
                <c:pt idx="212">
                  <c:v>1245</c:v>
                </c:pt>
                <c:pt idx="213">
                  <c:v>1246</c:v>
                </c:pt>
                <c:pt idx="214">
                  <c:v>1247</c:v>
                </c:pt>
                <c:pt idx="215">
                  <c:v>1248</c:v>
                </c:pt>
                <c:pt idx="216">
                  <c:v>1249</c:v>
                </c:pt>
                <c:pt idx="217">
                  <c:v>1250</c:v>
                </c:pt>
                <c:pt idx="218">
                  <c:v>1251</c:v>
                </c:pt>
                <c:pt idx="219">
                  <c:v>1252</c:v>
                </c:pt>
                <c:pt idx="220">
                  <c:v>1253</c:v>
                </c:pt>
                <c:pt idx="221">
                  <c:v>1254</c:v>
                </c:pt>
                <c:pt idx="222">
                  <c:v>1255</c:v>
                </c:pt>
                <c:pt idx="223">
                  <c:v>1256</c:v>
                </c:pt>
                <c:pt idx="224">
                  <c:v>1257</c:v>
                </c:pt>
                <c:pt idx="225">
                  <c:v>1258</c:v>
                </c:pt>
                <c:pt idx="226">
                  <c:v>1259</c:v>
                </c:pt>
                <c:pt idx="227">
                  <c:v>1260</c:v>
                </c:pt>
                <c:pt idx="228">
                  <c:v>1261</c:v>
                </c:pt>
                <c:pt idx="229">
                  <c:v>1262</c:v>
                </c:pt>
                <c:pt idx="230">
                  <c:v>1263</c:v>
                </c:pt>
                <c:pt idx="231">
                  <c:v>1264</c:v>
                </c:pt>
                <c:pt idx="232">
                  <c:v>1265</c:v>
                </c:pt>
                <c:pt idx="233">
                  <c:v>1266</c:v>
                </c:pt>
                <c:pt idx="234">
                  <c:v>1267</c:v>
                </c:pt>
                <c:pt idx="235">
                  <c:v>1268</c:v>
                </c:pt>
                <c:pt idx="236">
                  <c:v>1269</c:v>
                </c:pt>
                <c:pt idx="237">
                  <c:v>1270</c:v>
                </c:pt>
                <c:pt idx="238">
                  <c:v>1271</c:v>
                </c:pt>
                <c:pt idx="239">
                  <c:v>1272</c:v>
                </c:pt>
                <c:pt idx="240">
                  <c:v>1273</c:v>
                </c:pt>
                <c:pt idx="241">
                  <c:v>1274</c:v>
                </c:pt>
                <c:pt idx="242">
                  <c:v>1275</c:v>
                </c:pt>
                <c:pt idx="243">
                  <c:v>1276</c:v>
                </c:pt>
                <c:pt idx="244">
                  <c:v>1277</c:v>
                </c:pt>
                <c:pt idx="245">
                  <c:v>1278</c:v>
                </c:pt>
                <c:pt idx="246">
                  <c:v>1279</c:v>
                </c:pt>
                <c:pt idx="247">
                  <c:v>1280</c:v>
                </c:pt>
                <c:pt idx="248">
                  <c:v>1281</c:v>
                </c:pt>
                <c:pt idx="249">
                  <c:v>1282</c:v>
                </c:pt>
                <c:pt idx="250">
                  <c:v>1283</c:v>
                </c:pt>
                <c:pt idx="251">
                  <c:v>1284</c:v>
                </c:pt>
                <c:pt idx="252">
                  <c:v>1285</c:v>
                </c:pt>
                <c:pt idx="253">
                  <c:v>1286</c:v>
                </c:pt>
                <c:pt idx="254">
                  <c:v>1287</c:v>
                </c:pt>
                <c:pt idx="255">
                  <c:v>1288</c:v>
                </c:pt>
                <c:pt idx="256">
                  <c:v>1289</c:v>
                </c:pt>
                <c:pt idx="257">
                  <c:v>1290</c:v>
                </c:pt>
                <c:pt idx="258">
                  <c:v>1291</c:v>
                </c:pt>
                <c:pt idx="259">
                  <c:v>1292</c:v>
                </c:pt>
                <c:pt idx="260">
                  <c:v>1293</c:v>
                </c:pt>
                <c:pt idx="261">
                  <c:v>1294</c:v>
                </c:pt>
                <c:pt idx="262">
                  <c:v>1295</c:v>
                </c:pt>
                <c:pt idx="263">
                  <c:v>1296</c:v>
                </c:pt>
                <c:pt idx="264">
                  <c:v>1297</c:v>
                </c:pt>
                <c:pt idx="265">
                  <c:v>1298</c:v>
                </c:pt>
                <c:pt idx="266">
                  <c:v>1299</c:v>
                </c:pt>
                <c:pt idx="267">
                  <c:v>1300</c:v>
                </c:pt>
                <c:pt idx="268">
                  <c:v>1301</c:v>
                </c:pt>
                <c:pt idx="269">
                  <c:v>1302</c:v>
                </c:pt>
                <c:pt idx="270">
                  <c:v>1303</c:v>
                </c:pt>
                <c:pt idx="271">
                  <c:v>1304</c:v>
                </c:pt>
                <c:pt idx="272">
                  <c:v>1305</c:v>
                </c:pt>
                <c:pt idx="273">
                  <c:v>1306</c:v>
                </c:pt>
                <c:pt idx="274">
                  <c:v>1307</c:v>
                </c:pt>
                <c:pt idx="275">
                  <c:v>1308</c:v>
                </c:pt>
                <c:pt idx="276">
                  <c:v>1309</c:v>
                </c:pt>
                <c:pt idx="277">
                  <c:v>1310</c:v>
                </c:pt>
                <c:pt idx="278">
                  <c:v>1311</c:v>
                </c:pt>
                <c:pt idx="279">
                  <c:v>1312</c:v>
                </c:pt>
                <c:pt idx="280">
                  <c:v>1313</c:v>
                </c:pt>
                <c:pt idx="281">
                  <c:v>1314</c:v>
                </c:pt>
                <c:pt idx="282">
                  <c:v>1315</c:v>
                </c:pt>
                <c:pt idx="283">
                  <c:v>1316</c:v>
                </c:pt>
                <c:pt idx="284">
                  <c:v>1317</c:v>
                </c:pt>
                <c:pt idx="285">
                  <c:v>1318</c:v>
                </c:pt>
                <c:pt idx="286">
                  <c:v>1319</c:v>
                </c:pt>
                <c:pt idx="287">
                  <c:v>1320</c:v>
                </c:pt>
                <c:pt idx="288">
                  <c:v>1321</c:v>
                </c:pt>
                <c:pt idx="289">
                  <c:v>1322</c:v>
                </c:pt>
                <c:pt idx="290">
                  <c:v>1323</c:v>
                </c:pt>
                <c:pt idx="291">
                  <c:v>1324</c:v>
                </c:pt>
                <c:pt idx="292">
                  <c:v>1325</c:v>
                </c:pt>
                <c:pt idx="293">
                  <c:v>1326</c:v>
                </c:pt>
                <c:pt idx="294">
                  <c:v>1327</c:v>
                </c:pt>
                <c:pt idx="295">
                  <c:v>1328</c:v>
                </c:pt>
                <c:pt idx="296">
                  <c:v>1329</c:v>
                </c:pt>
                <c:pt idx="297">
                  <c:v>1330</c:v>
                </c:pt>
                <c:pt idx="298">
                  <c:v>1331</c:v>
                </c:pt>
                <c:pt idx="299">
                  <c:v>1332</c:v>
                </c:pt>
                <c:pt idx="300">
                  <c:v>1333</c:v>
                </c:pt>
                <c:pt idx="301">
                  <c:v>1334</c:v>
                </c:pt>
                <c:pt idx="302">
                  <c:v>1335</c:v>
                </c:pt>
                <c:pt idx="303">
                  <c:v>1336</c:v>
                </c:pt>
                <c:pt idx="304">
                  <c:v>1337</c:v>
                </c:pt>
                <c:pt idx="305">
                  <c:v>1338</c:v>
                </c:pt>
                <c:pt idx="306">
                  <c:v>1339</c:v>
                </c:pt>
                <c:pt idx="307">
                  <c:v>1340</c:v>
                </c:pt>
                <c:pt idx="308">
                  <c:v>1341</c:v>
                </c:pt>
                <c:pt idx="309">
                  <c:v>1342</c:v>
                </c:pt>
                <c:pt idx="310">
                  <c:v>1343</c:v>
                </c:pt>
                <c:pt idx="311">
                  <c:v>1344</c:v>
                </c:pt>
                <c:pt idx="312">
                  <c:v>1345</c:v>
                </c:pt>
                <c:pt idx="313">
                  <c:v>1346</c:v>
                </c:pt>
                <c:pt idx="314">
                  <c:v>1347</c:v>
                </c:pt>
                <c:pt idx="315">
                  <c:v>1348</c:v>
                </c:pt>
                <c:pt idx="316">
                  <c:v>1349</c:v>
                </c:pt>
                <c:pt idx="317">
                  <c:v>1350</c:v>
                </c:pt>
                <c:pt idx="318">
                  <c:v>1351</c:v>
                </c:pt>
                <c:pt idx="319">
                  <c:v>1352</c:v>
                </c:pt>
                <c:pt idx="320">
                  <c:v>1353</c:v>
                </c:pt>
                <c:pt idx="321">
                  <c:v>1354</c:v>
                </c:pt>
                <c:pt idx="322">
                  <c:v>1355</c:v>
                </c:pt>
                <c:pt idx="323">
                  <c:v>1356</c:v>
                </c:pt>
                <c:pt idx="324">
                  <c:v>1357</c:v>
                </c:pt>
                <c:pt idx="325">
                  <c:v>1358</c:v>
                </c:pt>
                <c:pt idx="326">
                  <c:v>1359</c:v>
                </c:pt>
                <c:pt idx="327">
                  <c:v>1360</c:v>
                </c:pt>
                <c:pt idx="328">
                  <c:v>1361</c:v>
                </c:pt>
                <c:pt idx="329">
                  <c:v>1362</c:v>
                </c:pt>
                <c:pt idx="330">
                  <c:v>1363</c:v>
                </c:pt>
                <c:pt idx="331">
                  <c:v>1364</c:v>
                </c:pt>
                <c:pt idx="332">
                  <c:v>1365</c:v>
                </c:pt>
                <c:pt idx="333">
                  <c:v>1366</c:v>
                </c:pt>
                <c:pt idx="334">
                  <c:v>1367</c:v>
                </c:pt>
                <c:pt idx="335">
                  <c:v>1368</c:v>
                </c:pt>
                <c:pt idx="336">
                  <c:v>1369</c:v>
                </c:pt>
                <c:pt idx="337">
                  <c:v>1370</c:v>
                </c:pt>
                <c:pt idx="338">
                  <c:v>1371</c:v>
                </c:pt>
                <c:pt idx="339">
                  <c:v>1372</c:v>
                </c:pt>
                <c:pt idx="340">
                  <c:v>1373</c:v>
                </c:pt>
                <c:pt idx="341">
                  <c:v>1374</c:v>
                </c:pt>
                <c:pt idx="342">
                  <c:v>1375</c:v>
                </c:pt>
                <c:pt idx="343">
                  <c:v>1376</c:v>
                </c:pt>
                <c:pt idx="344">
                  <c:v>1377</c:v>
                </c:pt>
                <c:pt idx="345">
                  <c:v>1378</c:v>
                </c:pt>
                <c:pt idx="346">
                  <c:v>1379</c:v>
                </c:pt>
                <c:pt idx="347">
                  <c:v>1380</c:v>
                </c:pt>
                <c:pt idx="348">
                  <c:v>1381</c:v>
                </c:pt>
                <c:pt idx="349">
                  <c:v>1382</c:v>
                </c:pt>
                <c:pt idx="350">
                  <c:v>1383</c:v>
                </c:pt>
                <c:pt idx="351">
                  <c:v>1384</c:v>
                </c:pt>
                <c:pt idx="352">
                  <c:v>1385</c:v>
                </c:pt>
                <c:pt idx="353">
                  <c:v>1386</c:v>
                </c:pt>
                <c:pt idx="354">
                  <c:v>1387</c:v>
                </c:pt>
                <c:pt idx="355">
                  <c:v>1388</c:v>
                </c:pt>
                <c:pt idx="356">
                  <c:v>1389</c:v>
                </c:pt>
                <c:pt idx="357">
                  <c:v>1390</c:v>
                </c:pt>
                <c:pt idx="358">
                  <c:v>1391</c:v>
                </c:pt>
                <c:pt idx="359">
                  <c:v>1392</c:v>
                </c:pt>
                <c:pt idx="360">
                  <c:v>1393</c:v>
                </c:pt>
                <c:pt idx="361">
                  <c:v>1394</c:v>
                </c:pt>
                <c:pt idx="362">
                  <c:v>1395</c:v>
                </c:pt>
                <c:pt idx="363">
                  <c:v>1396</c:v>
                </c:pt>
                <c:pt idx="364">
                  <c:v>1397</c:v>
                </c:pt>
                <c:pt idx="365">
                  <c:v>1398</c:v>
                </c:pt>
                <c:pt idx="366">
                  <c:v>1399</c:v>
                </c:pt>
                <c:pt idx="367">
                  <c:v>1400</c:v>
                </c:pt>
                <c:pt idx="368">
                  <c:v>1401</c:v>
                </c:pt>
                <c:pt idx="369">
                  <c:v>1402</c:v>
                </c:pt>
                <c:pt idx="370">
                  <c:v>1403</c:v>
                </c:pt>
                <c:pt idx="371">
                  <c:v>1404</c:v>
                </c:pt>
                <c:pt idx="372">
                  <c:v>1405</c:v>
                </c:pt>
                <c:pt idx="373">
                  <c:v>1406</c:v>
                </c:pt>
                <c:pt idx="374">
                  <c:v>1407</c:v>
                </c:pt>
                <c:pt idx="375">
                  <c:v>1408</c:v>
                </c:pt>
                <c:pt idx="376">
                  <c:v>1409</c:v>
                </c:pt>
                <c:pt idx="377">
                  <c:v>1410</c:v>
                </c:pt>
                <c:pt idx="378">
                  <c:v>1411</c:v>
                </c:pt>
                <c:pt idx="379">
                  <c:v>1412</c:v>
                </c:pt>
                <c:pt idx="380">
                  <c:v>1413</c:v>
                </c:pt>
                <c:pt idx="381">
                  <c:v>1414</c:v>
                </c:pt>
                <c:pt idx="382">
                  <c:v>1415</c:v>
                </c:pt>
                <c:pt idx="383">
                  <c:v>1416</c:v>
                </c:pt>
                <c:pt idx="384">
                  <c:v>1417</c:v>
                </c:pt>
                <c:pt idx="385">
                  <c:v>1418</c:v>
                </c:pt>
                <c:pt idx="386">
                  <c:v>1419</c:v>
                </c:pt>
                <c:pt idx="387">
                  <c:v>1420</c:v>
                </c:pt>
                <c:pt idx="388">
                  <c:v>1421</c:v>
                </c:pt>
                <c:pt idx="389">
                  <c:v>1422</c:v>
                </c:pt>
                <c:pt idx="390">
                  <c:v>1423</c:v>
                </c:pt>
                <c:pt idx="391">
                  <c:v>1424</c:v>
                </c:pt>
                <c:pt idx="392">
                  <c:v>1425</c:v>
                </c:pt>
                <c:pt idx="393">
                  <c:v>1426</c:v>
                </c:pt>
                <c:pt idx="394">
                  <c:v>1427</c:v>
                </c:pt>
                <c:pt idx="395">
                  <c:v>1428</c:v>
                </c:pt>
                <c:pt idx="396">
                  <c:v>1429</c:v>
                </c:pt>
                <c:pt idx="397">
                  <c:v>1430</c:v>
                </c:pt>
                <c:pt idx="398">
                  <c:v>1431</c:v>
                </c:pt>
                <c:pt idx="399">
                  <c:v>1432</c:v>
                </c:pt>
                <c:pt idx="400">
                  <c:v>1433</c:v>
                </c:pt>
                <c:pt idx="401">
                  <c:v>1434</c:v>
                </c:pt>
                <c:pt idx="402">
                  <c:v>1435</c:v>
                </c:pt>
                <c:pt idx="403">
                  <c:v>1436</c:v>
                </c:pt>
                <c:pt idx="404">
                  <c:v>1437</c:v>
                </c:pt>
                <c:pt idx="405">
                  <c:v>1438</c:v>
                </c:pt>
                <c:pt idx="406">
                  <c:v>1439</c:v>
                </c:pt>
                <c:pt idx="407">
                  <c:v>1440</c:v>
                </c:pt>
                <c:pt idx="408">
                  <c:v>1441</c:v>
                </c:pt>
                <c:pt idx="409">
                  <c:v>1442</c:v>
                </c:pt>
                <c:pt idx="410">
                  <c:v>1443</c:v>
                </c:pt>
                <c:pt idx="411">
                  <c:v>1444</c:v>
                </c:pt>
                <c:pt idx="412">
                  <c:v>1445</c:v>
                </c:pt>
                <c:pt idx="413">
                  <c:v>1446</c:v>
                </c:pt>
                <c:pt idx="414">
                  <c:v>1447</c:v>
                </c:pt>
                <c:pt idx="415">
                  <c:v>1448</c:v>
                </c:pt>
                <c:pt idx="416">
                  <c:v>1449</c:v>
                </c:pt>
                <c:pt idx="417">
                  <c:v>1450</c:v>
                </c:pt>
                <c:pt idx="418">
                  <c:v>1451</c:v>
                </c:pt>
                <c:pt idx="419">
                  <c:v>1452</c:v>
                </c:pt>
                <c:pt idx="420">
                  <c:v>1453</c:v>
                </c:pt>
                <c:pt idx="421">
                  <c:v>1454</c:v>
                </c:pt>
                <c:pt idx="422">
                  <c:v>1455</c:v>
                </c:pt>
                <c:pt idx="423">
                  <c:v>1456</c:v>
                </c:pt>
                <c:pt idx="424">
                  <c:v>1457</c:v>
                </c:pt>
                <c:pt idx="425">
                  <c:v>1458</c:v>
                </c:pt>
                <c:pt idx="426">
                  <c:v>1459</c:v>
                </c:pt>
                <c:pt idx="427">
                  <c:v>1460</c:v>
                </c:pt>
                <c:pt idx="428">
                  <c:v>1461</c:v>
                </c:pt>
                <c:pt idx="429">
                  <c:v>1462</c:v>
                </c:pt>
                <c:pt idx="430">
                  <c:v>1463</c:v>
                </c:pt>
                <c:pt idx="431">
                  <c:v>1464</c:v>
                </c:pt>
                <c:pt idx="432">
                  <c:v>1465</c:v>
                </c:pt>
                <c:pt idx="433">
                  <c:v>1466</c:v>
                </c:pt>
                <c:pt idx="434">
                  <c:v>1467</c:v>
                </c:pt>
                <c:pt idx="435">
                  <c:v>1468</c:v>
                </c:pt>
                <c:pt idx="436">
                  <c:v>1469</c:v>
                </c:pt>
                <c:pt idx="437">
                  <c:v>1470</c:v>
                </c:pt>
                <c:pt idx="438">
                  <c:v>1471</c:v>
                </c:pt>
                <c:pt idx="439">
                  <c:v>1472</c:v>
                </c:pt>
                <c:pt idx="440">
                  <c:v>1473</c:v>
                </c:pt>
                <c:pt idx="441">
                  <c:v>1474</c:v>
                </c:pt>
                <c:pt idx="442">
                  <c:v>1475</c:v>
                </c:pt>
                <c:pt idx="443">
                  <c:v>1476</c:v>
                </c:pt>
                <c:pt idx="444">
                  <c:v>1477</c:v>
                </c:pt>
                <c:pt idx="445">
                  <c:v>1478</c:v>
                </c:pt>
                <c:pt idx="446">
                  <c:v>1479</c:v>
                </c:pt>
                <c:pt idx="447">
                  <c:v>1480</c:v>
                </c:pt>
                <c:pt idx="448">
                  <c:v>1481</c:v>
                </c:pt>
                <c:pt idx="449">
                  <c:v>1482</c:v>
                </c:pt>
                <c:pt idx="450">
                  <c:v>1483</c:v>
                </c:pt>
                <c:pt idx="451">
                  <c:v>1484</c:v>
                </c:pt>
                <c:pt idx="452">
                  <c:v>1485</c:v>
                </c:pt>
                <c:pt idx="453">
                  <c:v>1486</c:v>
                </c:pt>
                <c:pt idx="454">
                  <c:v>1487</c:v>
                </c:pt>
                <c:pt idx="455">
                  <c:v>1488</c:v>
                </c:pt>
                <c:pt idx="456">
                  <c:v>1489</c:v>
                </c:pt>
                <c:pt idx="457">
                  <c:v>1490</c:v>
                </c:pt>
                <c:pt idx="458">
                  <c:v>1491</c:v>
                </c:pt>
                <c:pt idx="459">
                  <c:v>1492</c:v>
                </c:pt>
                <c:pt idx="460">
                  <c:v>1493</c:v>
                </c:pt>
                <c:pt idx="461">
                  <c:v>1494</c:v>
                </c:pt>
                <c:pt idx="462">
                  <c:v>1495</c:v>
                </c:pt>
                <c:pt idx="463">
                  <c:v>1496</c:v>
                </c:pt>
                <c:pt idx="464">
                  <c:v>1497</c:v>
                </c:pt>
                <c:pt idx="465">
                  <c:v>1498</c:v>
                </c:pt>
                <c:pt idx="466">
                  <c:v>1499</c:v>
                </c:pt>
                <c:pt idx="467">
                  <c:v>1500</c:v>
                </c:pt>
                <c:pt idx="468">
                  <c:v>1501</c:v>
                </c:pt>
                <c:pt idx="469">
                  <c:v>1502</c:v>
                </c:pt>
                <c:pt idx="470">
                  <c:v>1503</c:v>
                </c:pt>
                <c:pt idx="471">
                  <c:v>1504</c:v>
                </c:pt>
                <c:pt idx="472">
                  <c:v>1505</c:v>
                </c:pt>
                <c:pt idx="473">
                  <c:v>1506</c:v>
                </c:pt>
                <c:pt idx="474">
                  <c:v>1507</c:v>
                </c:pt>
                <c:pt idx="475">
                  <c:v>1508</c:v>
                </c:pt>
                <c:pt idx="476">
                  <c:v>1509</c:v>
                </c:pt>
                <c:pt idx="477">
                  <c:v>1510</c:v>
                </c:pt>
                <c:pt idx="478">
                  <c:v>1511</c:v>
                </c:pt>
                <c:pt idx="479">
                  <c:v>1512</c:v>
                </c:pt>
                <c:pt idx="480">
                  <c:v>1513</c:v>
                </c:pt>
                <c:pt idx="481">
                  <c:v>1514</c:v>
                </c:pt>
                <c:pt idx="482">
                  <c:v>1515</c:v>
                </c:pt>
                <c:pt idx="483">
                  <c:v>1516</c:v>
                </c:pt>
                <c:pt idx="484">
                  <c:v>1517</c:v>
                </c:pt>
                <c:pt idx="485">
                  <c:v>1518</c:v>
                </c:pt>
                <c:pt idx="486">
                  <c:v>1519</c:v>
                </c:pt>
                <c:pt idx="487">
                  <c:v>1520</c:v>
                </c:pt>
                <c:pt idx="488">
                  <c:v>1521</c:v>
                </c:pt>
                <c:pt idx="489">
                  <c:v>1522</c:v>
                </c:pt>
                <c:pt idx="490">
                  <c:v>1523</c:v>
                </c:pt>
                <c:pt idx="491">
                  <c:v>1524</c:v>
                </c:pt>
                <c:pt idx="492">
                  <c:v>1525</c:v>
                </c:pt>
                <c:pt idx="493">
                  <c:v>1526</c:v>
                </c:pt>
                <c:pt idx="494">
                  <c:v>1527</c:v>
                </c:pt>
                <c:pt idx="495">
                  <c:v>1528</c:v>
                </c:pt>
                <c:pt idx="496">
                  <c:v>1529</c:v>
                </c:pt>
                <c:pt idx="497">
                  <c:v>1530</c:v>
                </c:pt>
                <c:pt idx="498">
                  <c:v>1531</c:v>
                </c:pt>
                <c:pt idx="499">
                  <c:v>1532</c:v>
                </c:pt>
                <c:pt idx="500">
                  <c:v>1533</c:v>
                </c:pt>
                <c:pt idx="501">
                  <c:v>1534</c:v>
                </c:pt>
                <c:pt idx="502">
                  <c:v>1535</c:v>
                </c:pt>
                <c:pt idx="503">
                  <c:v>1536</c:v>
                </c:pt>
                <c:pt idx="504">
                  <c:v>1537</c:v>
                </c:pt>
                <c:pt idx="505">
                  <c:v>1538</c:v>
                </c:pt>
                <c:pt idx="506">
                  <c:v>1539</c:v>
                </c:pt>
                <c:pt idx="507">
                  <c:v>1540</c:v>
                </c:pt>
                <c:pt idx="508">
                  <c:v>1541</c:v>
                </c:pt>
                <c:pt idx="509">
                  <c:v>1542</c:v>
                </c:pt>
                <c:pt idx="510">
                  <c:v>1543</c:v>
                </c:pt>
                <c:pt idx="511">
                  <c:v>1544</c:v>
                </c:pt>
                <c:pt idx="512">
                  <c:v>1545</c:v>
                </c:pt>
                <c:pt idx="513">
                  <c:v>1546</c:v>
                </c:pt>
                <c:pt idx="514">
                  <c:v>1547</c:v>
                </c:pt>
                <c:pt idx="515">
                  <c:v>1548</c:v>
                </c:pt>
                <c:pt idx="516">
                  <c:v>1549</c:v>
                </c:pt>
                <c:pt idx="517">
                  <c:v>1550</c:v>
                </c:pt>
                <c:pt idx="518">
                  <c:v>1551</c:v>
                </c:pt>
                <c:pt idx="519">
                  <c:v>1552</c:v>
                </c:pt>
                <c:pt idx="520">
                  <c:v>1553</c:v>
                </c:pt>
                <c:pt idx="521">
                  <c:v>1554</c:v>
                </c:pt>
                <c:pt idx="522">
                  <c:v>1555</c:v>
                </c:pt>
                <c:pt idx="523">
                  <c:v>1556</c:v>
                </c:pt>
                <c:pt idx="524">
                  <c:v>1557</c:v>
                </c:pt>
                <c:pt idx="525">
                  <c:v>1558</c:v>
                </c:pt>
                <c:pt idx="526">
                  <c:v>1559</c:v>
                </c:pt>
                <c:pt idx="527">
                  <c:v>1560</c:v>
                </c:pt>
                <c:pt idx="528">
                  <c:v>1561</c:v>
                </c:pt>
                <c:pt idx="529">
                  <c:v>1562</c:v>
                </c:pt>
                <c:pt idx="530">
                  <c:v>1563</c:v>
                </c:pt>
                <c:pt idx="531">
                  <c:v>1564</c:v>
                </c:pt>
                <c:pt idx="532">
                  <c:v>1565</c:v>
                </c:pt>
                <c:pt idx="533">
                  <c:v>1566</c:v>
                </c:pt>
                <c:pt idx="534">
                  <c:v>1567</c:v>
                </c:pt>
                <c:pt idx="535">
                  <c:v>1568</c:v>
                </c:pt>
                <c:pt idx="536">
                  <c:v>1569</c:v>
                </c:pt>
                <c:pt idx="537">
                  <c:v>1570</c:v>
                </c:pt>
                <c:pt idx="538">
                  <c:v>1571</c:v>
                </c:pt>
                <c:pt idx="539">
                  <c:v>1572</c:v>
                </c:pt>
                <c:pt idx="540">
                  <c:v>1573</c:v>
                </c:pt>
                <c:pt idx="541">
                  <c:v>1574</c:v>
                </c:pt>
                <c:pt idx="542">
                  <c:v>1575</c:v>
                </c:pt>
                <c:pt idx="543">
                  <c:v>1576</c:v>
                </c:pt>
                <c:pt idx="544">
                  <c:v>1577</c:v>
                </c:pt>
                <c:pt idx="545">
                  <c:v>1578</c:v>
                </c:pt>
                <c:pt idx="546">
                  <c:v>1579</c:v>
                </c:pt>
                <c:pt idx="547">
                  <c:v>1580</c:v>
                </c:pt>
                <c:pt idx="548">
                  <c:v>1581</c:v>
                </c:pt>
                <c:pt idx="549">
                  <c:v>1582</c:v>
                </c:pt>
                <c:pt idx="550">
                  <c:v>1583</c:v>
                </c:pt>
                <c:pt idx="551">
                  <c:v>1584</c:v>
                </c:pt>
                <c:pt idx="552">
                  <c:v>1585</c:v>
                </c:pt>
                <c:pt idx="553">
                  <c:v>1586</c:v>
                </c:pt>
                <c:pt idx="554">
                  <c:v>1587</c:v>
                </c:pt>
                <c:pt idx="555">
                  <c:v>1588</c:v>
                </c:pt>
                <c:pt idx="556">
                  <c:v>1589</c:v>
                </c:pt>
                <c:pt idx="557">
                  <c:v>1590</c:v>
                </c:pt>
                <c:pt idx="558">
                  <c:v>1591</c:v>
                </c:pt>
                <c:pt idx="559">
                  <c:v>1592</c:v>
                </c:pt>
                <c:pt idx="560">
                  <c:v>1593</c:v>
                </c:pt>
                <c:pt idx="561">
                  <c:v>1594</c:v>
                </c:pt>
                <c:pt idx="562">
                  <c:v>1595</c:v>
                </c:pt>
                <c:pt idx="563">
                  <c:v>1596</c:v>
                </c:pt>
                <c:pt idx="564">
                  <c:v>1597</c:v>
                </c:pt>
                <c:pt idx="565">
                  <c:v>1598</c:v>
                </c:pt>
                <c:pt idx="566">
                  <c:v>1599</c:v>
                </c:pt>
                <c:pt idx="567">
                  <c:v>1600</c:v>
                </c:pt>
                <c:pt idx="568">
                  <c:v>1601</c:v>
                </c:pt>
                <c:pt idx="569">
                  <c:v>1602</c:v>
                </c:pt>
                <c:pt idx="570">
                  <c:v>1603</c:v>
                </c:pt>
                <c:pt idx="571">
                  <c:v>1604</c:v>
                </c:pt>
                <c:pt idx="572">
                  <c:v>1605</c:v>
                </c:pt>
                <c:pt idx="573">
                  <c:v>1606</c:v>
                </c:pt>
                <c:pt idx="574">
                  <c:v>1607</c:v>
                </c:pt>
                <c:pt idx="575">
                  <c:v>1608</c:v>
                </c:pt>
                <c:pt idx="576">
                  <c:v>1609</c:v>
                </c:pt>
                <c:pt idx="577">
                  <c:v>1610</c:v>
                </c:pt>
                <c:pt idx="578">
                  <c:v>1611</c:v>
                </c:pt>
                <c:pt idx="579">
                  <c:v>1612</c:v>
                </c:pt>
                <c:pt idx="580">
                  <c:v>1613</c:v>
                </c:pt>
                <c:pt idx="581">
                  <c:v>1614</c:v>
                </c:pt>
                <c:pt idx="582">
                  <c:v>1615</c:v>
                </c:pt>
                <c:pt idx="583">
                  <c:v>1616</c:v>
                </c:pt>
                <c:pt idx="584">
                  <c:v>1617</c:v>
                </c:pt>
                <c:pt idx="585">
                  <c:v>1618</c:v>
                </c:pt>
                <c:pt idx="586">
                  <c:v>1619</c:v>
                </c:pt>
                <c:pt idx="587">
                  <c:v>1620</c:v>
                </c:pt>
                <c:pt idx="588">
                  <c:v>1621</c:v>
                </c:pt>
                <c:pt idx="589">
                  <c:v>1622</c:v>
                </c:pt>
                <c:pt idx="590">
                  <c:v>1623</c:v>
                </c:pt>
                <c:pt idx="591">
                  <c:v>1624</c:v>
                </c:pt>
                <c:pt idx="592">
                  <c:v>1625</c:v>
                </c:pt>
                <c:pt idx="593">
                  <c:v>1626</c:v>
                </c:pt>
                <c:pt idx="594">
                  <c:v>1627</c:v>
                </c:pt>
                <c:pt idx="595">
                  <c:v>1628</c:v>
                </c:pt>
                <c:pt idx="596">
                  <c:v>1629</c:v>
                </c:pt>
                <c:pt idx="597">
                  <c:v>1630</c:v>
                </c:pt>
                <c:pt idx="598">
                  <c:v>1631</c:v>
                </c:pt>
                <c:pt idx="599">
                  <c:v>1632</c:v>
                </c:pt>
                <c:pt idx="600">
                  <c:v>1633</c:v>
                </c:pt>
                <c:pt idx="601">
                  <c:v>1634</c:v>
                </c:pt>
                <c:pt idx="602">
                  <c:v>1635</c:v>
                </c:pt>
                <c:pt idx="603">
                  <c:v>1636</c:v>
                </c:pt>
                <c:pt idx="604">
                  <c:v>1637</c:v>
                </c:pt>
                <c:pt idx="605">
                  <c:v>1638</c:v>
                </c:pt>
                <c:pt idx="606">
                  <c:v>1639</c:v>
                </c:pt>
                <c:pt idx="607">
                  <c:v>1640</c:v>
                </c:pt>
                <c:pt idx="608">
                  <c:v>1641</c:v>
                </c:pt>
                <c:pt idx="609">
                  <c:v>1642</c:v>
                </c:pt>
                <c:pt idx="610">
                  <c:v>1643</c:v>
                </c:pt>
                <c:pt idx="611">
                  <c:v>1644</c:v>
                </c:pt>
                <c:pt idx="612">
                  <c:v>1645</c:v>
                </c:pt>
                <c:pt idx="613">
                  <c:v>1646</c:v>
                </c:pt>
                <c:pt idx="614">
                  <c:v>1647</c:v>
                </c:pt>
                <c:pt idx="615">
                  <c:v>1648</c:v>
                </c:pt>
                <c:pt idx="616">
                  <c:v>1649</c:v>
                </c:pt>
                <c:pt idx="617">
                  <c:v>1650</c:v>
                </c:pt>
                <c:pt idx="618">
                  <c:v>1651</c:v>
                </c:pt>
                <c:pt idx="619">
                  <c:v>1652</c:v>
                </c:pt>
                <c:pt idx="620">
                  <c:v>1653</c:v>
                </c:pt>
                <c:pt idx="621">
                  <c:v>1654</c:v>
                </c:pt>
                <c:pt idx="622">
                  <c:v>1655</c:v>
                </c:pt>
                <c:pt idx="623">
                  <c:v>1656</c:v>
                </c:pt>
                <c:pt idx="624">
                  <c:v>1657</c:v>
                </c:pt>
                <c:pt idx="625">
                  <c:v>1658</c:v>
                </c:pt>
                <c:pt idx="626">
                  <c:v>1659</c:v>
                </c:pt>
                <c:pt idx="627">
                  <c:v>1660</c:v>
                </c:pt>
                <c:pt idx="628">
                  <c:v>1661</c:v>
                </c:pt>
                <c:pt idx="629">
                  <c:v>1662</c:v>
                </c:pt>
                <c:pt idx="630">
                  <c:v>1663</c:v>
                </c:pt>
                <c:pt idx="631">
                  <c:v>1664</c:v>
                </c:pt>
                <c:pt idx="632">
                  <c:v>1665</c:v>
                </c:pt>
                <c:pt idx="633">
                  <c:v>1666</c:v>
                </c:pt>
                <c:pt idx="634">
                  <c:v>1667</c:v>
                </c:pt>
                <c:pt idx="635">
                  <c:v>1668</c:v>
                </c:pt>
                <c:pt idx="636">
                  <c:v>1669</c:v>
                </c:pt>
                <c:pt idx="637">
                  <c:v>1670</c:v>
                </c:pt>
                <c:pt idx="638">
                  <c:v>1671</c:v>
                </c:pt>
                <c:pt idx="639">
                  <c:v>1672</c:v>
                </c:pt>
                <c:pt idx="640">
                  <c:v>1673</c:v>
                </c:pt>
                <c:pt idx="641">
                  <c:v>1674</c:v>
                </c:pt>
                <c:pt idx="642">
                  <c:v>1675</c:v>
                </c:pt>
                <c:pt idx="643">
                  <c:v>1676</c:v>
                </c:pt>
                <c:pt idx="644">
                  <c:v>1677</c:v>
                </c:pt>
                <c:pt idx="645">
                  <c:v>1678</c:v>
                </c:pt>
                <c:pt idx="646">
                  <c:v>1679</c:v>
                </c:pt>
                <c:pt idx="647">
                  <c:v>1680</c:v>
                </c:pt>
                <c:pt idx="648">
                  <c:v>1681</c:v>
                </c:pt>
                <c:pt idx="649">
                  <c:v>1682</c:v>
                </c:pt>
                <c:pt idx="650">
                  <c:v>1683</c:v>
                </c:pt>
                <c:pt idx="651">
                  <c:v>1684</c:v>
                </c:pt>
                <c:pt idx="652">
                  <c:v>1685</c:v>
                </c:pt>
                <c:pt idx="653">
                  <c:v>1686</c:v>
                </c:pt>
                <c:pt idx="654">
                  <c:v>1687</c:v>
                </c:pt>
                <c:pt idx="655">
                  <c:v>1688</c:v>
                </c:pt>
                <c:pt idx="656">
                  <c:v>1689</c:v>
                </c:pt>
                <c:pt idx="657">
                  <c:v>1690</c:v>
                </c:pt>
                <c:pt idx="658">
                  <c:v>1691</c:v>
                </c:pt>
                <c:pt idx="659">
                  <c:v>1692</c:v>
                </c:pt>
                <c:pt idx="660">
                  <c:v>1693</c:v>
                </c:pt>
                <c:pt idx="661">
                  <c:v>1694</c:v>
                </c:pt>
                <c:pt idx="662">
                  <c:v>1695</c:v>
                </c:pt>
                <c:pt idx="663">
                  <c:v>1696</c:v>
                </c:pt>
                <c:pt idx="664">
                  <c:v>1697</c:v>
                </c:pt>
                <c:pt idx="665">
                  <c:v>1698</c:v>
                </c:pt>
                <c:pt idx="666">
                  <c:v>1699</c:v>
                </c:pt>
                <c:pt idx="667">
                  <c:v>1700</c:v>
                </c:pt>
                <c:pt idx="668">
                  <c:v>1701</c:v>
                </c:pt>
                <c:pt idx="669">
                  <c:v>1702</c:v>
                </c:pt>
                <c:pt idx="670">
                  <c:v>1703</c:v>
                </c:pt>
                <c:pt idx="671">
                  <c:v>1704</c:v>
                </c:pt>
                <c:pt idx="672">
                  <c:v>1705</c:v>
                </c:pt>
                <c:pt idx="673">
                  <c:v>1706</c:v>
                </c:pt>
                <c:pt idx="674">
                  <c:v>1707</c:v>
                </c:pt>
                <c:pt idx="675">
                  <c:v>1708</c:v>
                </c:pt>
                <c:pt idx="676">
                  <c:v>1709</c:v>
                </c:pt>
                <c:pt idx="677">
                  <c:v>1710</c:v>
                </c:pt>
                <c:pt idx="678">
                  <c:v>1711</c:v>
                </c:pt>
                <c:pt idx="679">
                  <c:v>1712</c:v>
                </c:pt>
                <c:pt idx="680">
                  <c:v>1713</c:v>
                </c:pt>
                <c:pt idx="681">
                  <c:v>1714</c:v>
                </c:pt>
                <c:pt idx="682">
                  <c:v>1715</c:v>
                </c:pt>
                <c:pt idx="683">
                  <c:v>1716</c:v>
                </c:pt>
                <c:pt idx="684">
                  <c:v>1717</c:v>
                </c:pt>
                <c:pt idx="685">
                  <c:v>1718</c:v>
                </c:pt>
                <c:pt idx="686">
                  <c:v>1719</c:v>
                </c:pt>
                <c:pt idx="687">
                  <c:v>1720</c:v>
                </c:pt>
                <c:pt idx="688">
                  <c:v>1721</c:v>
                </c:pt>
                <c:pt idx="689">
                  <c:v>1722</c:v>
                </c:pt>
                <c:pt idx="690">
                  <c:v>1723</c:v>
                </c:pt>
                <c:pt idx="691">
                  <c:v>1724</c:v>
                </c:pt>
                <c:pt idx="692">
                  <c:v>1725</c:v>
                </c:pt>
                <c:pt idx="693">
                  <c:v>1726</c:v>
                </c:pt>
                <c:pt idx="694">
                  <c:v>1727</c:v>
                </c:pt>
                <c:pt idx="695">
                  <c:v>1728</c:v>
                </c:pt>
                <c:pt idx="696">
                  <c:v>1729</c:v>
                </c:pt>
                <c:pt idx="697">
                  <c:v>1730</c:v>
                </c:pt>
                <c:pt idx="698">
                  <c:v>1731</c:v>
                </c:pt>
                <c:pt idx="699">
                  <c:v>1732</c:v>
                </c:pt>
                <c:pt idx="700">
                  <c:v>1733</c:v>
                </c:pt>
                <c:pt idx="701">
                  <c:v>1734</c:v>
                </c:pt>
                <c:pt idx="702">
                  <c:v>1735</c:v>
                </c:pt>
                <c:pt idx="703">
                  <c:v>1736</c:v>
                </c:pt>
                <c:pt idx="704">
                  <c:v>1737</c:v>
                </c:pt>
                <c:pt idx="705">
                  <c:v>1738</c:v>
                </c:pt>
                <c:pt idx="706">
                  <c:v>1739</c:v>
                </c:pt>
                <c:pt idx="707">
                  <c:v>1740</c:v>
                </c:pt>
                <c:pt idx="708">
                  <c:v>1741</c:v>
                </c:pt>
                <c:pt idx="709">
                  <c:v>1742</c:v>
                </c:pt>
                <c:pt idx="710">
                  <c:v>1743</c:v>
                </c:pt>
                <c:pt idx="711">
                  <c:v>1744</c:v>
                </c:pt>
                <c:pt idx="712">
                  <c:v>1745</c:v>
                </c:pt>
                <c:pt idx="713">
                  <c:v>1746</c:v>
                </c:pt>
                <c:pt idx="714">
                  <c:v>1747</c:v>
                </c:pt>
                <c:pt idx="715">
                  <c:v>1748</c:v>
                </c:pt>
                <c:pt idx="716">
                  <c:v>1749</c:v>
                </c:pt>
                <c:pt idx="717">
                  <c:v>1750</c:v>
                </c:pt>
                <c:pt idx="718">
                  <c:v>1751</c:v>
                </c:pt>
                <c:pt idx="719">
                  <c:v>1752</c:v>
                </c:pt>
                <c:pt idx="720">
                  <c:v>1753</c:v>
                </c:pt>
                <c:pt idx="721">
                  <c:v>1754</c:v>
                </c:pt>
                <c:pt idx="722">
                  <c:v>1755</c:v>
                </c:pt>
                <c:pt idx="723">
                  <c:v>1756</c:v>
                </c:pt>
                <c:pt idx="724">
                  <c:v>1757</c:v>
                </c:pt>
                <c:pt idx="725">
                  <c:v>1758</c:v>
                </c:pt>
                <c:pt idx="726">
                  <c:v>1759</c:v>
                </c:pt>
                <c:pt idx="727">
                  <c:v>1760</c:v>
                </c:pt>
                <c:pt idx="728">
                  <c:v>1761</c:v>
                </c:pt>
                <c:pt idx="729">
                  <c:v>1762</c:v>
                </c:pt>
                <c:pt idx="730">
                  <c:v>1763</c:v>
                </c:pt>
                <c:pt idx="731">
                  <c:v>1764</c:v>
                </c:pt>
                <c:pt idx="732">
                  <c:v>1765</c:v>
                </c:pt>
                <c:pt idx="733">
                  <c:v>1766</c:v>
                </c:pt>
                <c:pt idx="734">
                  <c:v>1767</c:v>
                </c:pt>
                <c:pt idx="735">
                  <c:v>1768</c:v>
                </c:pt>
                <c:pt idx="736">
                  <c:v>1769</c:v>
                </c:pt>
                <c:pt idx="737">
                  <c:v>1770</c:v>
                </c:pt>
                <c:pt idx="738">
                  <c:v>1771</c:v>
                </c:pt>
                <c:pt idx="739">
                  <c:v>1772</c:v>
                </c:pt>
                <c:pt idx="740">
                  <c:v>1773</c:v>
                </c:pt>
                <c:pt idx="741">
                  <c:v>1774</c:v>
                </c:pt>
                <c:pt idx="742">
                  <c:v>1775</c:v>
                </c:pt>
                <c:pt idx="743">
                  <c:v>1776</c:v>
                </c:pt>
                <c:pt idx="744">
                  <c:v>1777</c:v>
                </c:pt>
                <c:pt idx="745">
                  <c:v>1778</c:v>
                </c:pt>
                <c:pt idx="746">
                  <c:v>1779</c:v>
                </c:pt>
                <c:pt idx="747">
                  <c:v>1780</c:v>
                </c:pt>
                <c:pt idx="748">
                  <c:v>1781</c:v>
                </c:pt>
                <c:pt idx="749">
                  <c:v>1782</c:v>
                </c:pt>
                <c:pt idx="750">
                  <c:v>1783</c:v>
                </c:pt>
                <c:pt idx="751">
                  <c:v>1784</c:v>
                </c:pt>
                <c:pt idx="752">
                  <c:v>1785</c:v>
                </c:pt>
                <c:pt idx="753">
                  <c:v>1786</c:v>
                </c:pt>
                <c:pt idx="754">
                  <c:v>1787</c:v>
                </c:pt>
                <c:pt idx="755">
                  <c:v>1788</c:v>
                </c:pt>
                <c:pt idx="756">
                  <c:v>1789</c:v>
                </c:pt>
                <c:pt idx="757">
                  <c:v>1790</c:v>
                </c:pt>
                <c:pt idx="758">
                  <c:v>1791</c:v>
                </c:pt>
                <c:pt idx="759">
                  <c:v>1792</c:v>
                </c:pt>
                <c:pt idx="760">
                  <c:v>1793</c:v>
                </c:pt>
                <c:pt idx="761">
                  <c:v>1794</c:v>
                </c:pt>
                <c:pt idx="762">
                  <c:v>1795</c:v>
                </c:pt>
                <c:pt idx="763">
                  <c:v>1796</c:v>
                </c:pt>
                <c:pt idx="764">
                  <c:v>1797</c:v>
                </c:pt>
                <c:pt idx="765">
                  <c:v>1798</c:v>
                </c:pt>
                <c:pt idx="766">
                  <c:v>1799</c:v>
                </c:pt>
                <c:pt idx="767">
                  <c:v>1800</c:v>
                </c:pt>
                <c:pt idx="768">
                  <c:v>1801</c:v>
                </c:pt>
                <c:pt idx="769">
                  <c:v>1802</c:v>
                </c:pt>
                <c:pt idx="770">
                  <c:v>1803</c:v>
                </c:pt>
                <c:pt idx="771">
                  <c:v>1804</c:v>
                </c:pt>
                <c:pt idx="772">
                  <c:v>1805</c:v>
                </c:pt>
                <c:pt idx="773">
                  <c:v>1806</c:v>
                </c:pt>
                <c:pt idx="774">
                  <c:v>1807</c:v>
                </c:pt>
                <c:pt idx="775">
                  <c:v>1808</c:v>
                </c:pt>
                <c:pt idx="776">
                  <c:v>1809</c:v>
                </c:pt>
                <c:pt idx="777">
                  <c:v>1810</c:v>
                </c:pt>
                <c:pt idx="778">
                  <c:v>1811</c:v>
                </c:pt>
                <c:pt idx="779">
                  <c:v>1812</c:v>
                </c:pt>
                <c:pt idx="780">
                  <c:v>1813</c:v>
                </c:pt>
                <c:pt idx="781">
                  <c:v>1814</c:v>
                </c:pt>
                <c:pt idx="782">
                  <c:v>1815</c:v>
                </c:pt>
                <c:pt idx="783">
                  <c:v>1816</c:v>
                </c:pt>
                <c:pt idx="784">
                  <c:v>1817</c:v>
                </c:pt>
                <c:pt idx="785">
                  <c:v>1818</c:v>
                </c:pt>
                <c:pt idx="786">
                  <c:v>1819</c:v>
                </c:pt>
                <c:pt idx="787">
                  <c:v>1820</c:v>
                </c:pt>
                <c:pt idx="788">
                  <c:v>1821</c:v>
                </c:pt>
                <c:pt idx="789">
                  <c:v>1822</c:v>
                </c:pt>
                <c:pt idx="790">
                  <c:v>1823</c:v>
                </c:pt>
                <c:pt idx="791">
                  <c:v>1824</c:v>
                </c:pt>
                <c:pt idx="792">
                  <c:v>1825</c:v>
                </c:pt>
                <c:pt idx="793">
                  <c:v>1826</c:v>
                </c:pt>
                <c:pt idx="794">
                  <c:v>1827</c:v>
                </c:pt>
                <c:pt idx="795">
                  <c:v>1828</c:v>
                </c:pt>
                <c:pt idx="796">
                  <c:v>1829</c:v>
                </c:pt>
                <c:pt idx="797">
                  <c:v>1830</c:v>
                </c:pt>
                <c:pt idx="798">
                  <c:v>1831</c:v>
                </c:pt>
                <c:pt idx="799">
                  <c:v>1832</c:v>
                </c:pt>
                <c:pt idx="800">
                  <c:v>1833</c:v>
                </c:pt>
                <c:pt idx="801">
                  <c:v>1834</c:v>
                </c:pt>
                <c:pt idx="802">
                  <c:v>1835</c:v>
                </c:pt>
                <c:pt idx="803">
                  <c:v>1836</c:v>
                </c:pt>
                <c:pt idx="804">
                  <c:v>1837</c:v>
                </c:pt>
                <c:pt idx="805">
                  <c:v>1838</c:v>
                </c:pt>
                <c:pt idx="806">
                  <c:v>1839</c:v>
                </c:pt>
                <c:pt idx="807">
                  <c:v>1840</c:v>
                </c:pt>
                <c:pt idx="808">
                  <c:v>1841</c:v>
                </c:pt>
                <c:pt idx="809">
                  <c:v>1842</c:v>
                </c:pt>
                <c:pt idx="810">
                  <c:v>1843</c:v>
                </c:pt>
                <c:pt idx="811">
                  <c:v>1844</c:v>
                </c:pt>
                <c:pt idx="812">
                  <c:v>1845</c:v>
                </c:pt>
                <c:pt idx="813">
                  <c:v>1846</c:v>
                </c:pt>
                <c:pt idx="814">
                  <c:v>1847</c:v>
                </c:pt>
                <c:pt idx="815">
                  <c:v>1848</c:v>
                </c:pt>
                <c:pt idx="816">
                  <c:v>1849</c:v>
                </c:pt>
                <c:pt idx="817">
                  <c:v>1850</c:v>
                </c:pt>
                <c:pt idx="818">
                  <c:v>1851</c:v>
                </c:pt>
                <c:pt idx="819">
                  <c:v>1852</c:v>
                </c:pt>
                <c:pt idx="820">
                  <c:v>1853</c:v>
                </c:pt>
                <c:pt idx="821">
                  <c:v>1854</c:v>
                </c:pt>
                <c:pt idx="822">
                  <c:v>1855</c:v>
                </c:pt>
                <c:pt idx="823">
                  <c:v>1856</c:v>
                </c:pt>
                <c:pt idx="824">
                  <c:v>1857</c:v>
                </c:pt>
                <c:pt idx="825">
                  <c:v>1858</c:v>
                </c:pt>
                <c:pt idx="826">
                  <c:v>1859</c:v>
                </c:pt>
                <c:pt idx="827">
                  <c:v>1860</c:v>
                </c:pt>
                <c:pt idx="828">
                  <c:v>1861</c:v>
                </c:pt>
                <c:pt idx="829">
                  <c:v>1862</c:v>
                </c:pt>
                <c:pt idx="830">
                  <c:v>1863</c:v>
                </c:pt>
                <c:pt idx="831">
                  <c:v>1864</c:v>
                </c:pt>
                <c:pt idx="832">
                  <c:v>1865</c:v>
                </c:pt>
                <c:pt idx="833">
                  <c:v>1866</c:v>
                </c:pt>
                <c:pt idx="834">
                  <c:v>1867</c:v>
                </c:pt>
                <c:pt idx="835">
                  <c:v>1868</c:v>
                </c:pt>
                <c:pt idx="836">
                  <c:v>1869</c:v>
                </c:pt>
                <c:pt idx="837">
                  <c:v>1870</c:v>
                </c:pt>
                <c:pt idx="838">
                  <c:v>1871</c:v>
                </c:pt>
                <c:pt idx="839">
                  <c:v>1872</c:v>
                </c:pt>
                <c:pt idx="840">
                  <c:v>1873</c:v>
                </c:pt>
                <c:pt idx="841">
                  <c:v>1874</c:v>
                </c:pt>
                <c:pt idx="842">
                  <c:v>1875</c:v>
                </c:pt>
                <c:pt idx="843">
                  <c:v>1876</c:v>
                </c:pt>
                <c:pt idx="844">
                  <c:v>1877</c:v>
                </c:pt>
                <c:pt idx="845">
                  <c:v>1878</c:v>
                </c:pt>
                <c:pt idx="846">
                  <c:v>1879</c:v>
                </c:pt>
                <c:pt idx="847">
                  <c:v>1880</c:v>
                </c:pt>
                <c:pt idx="848">
                  <c:v>1881</c:v>
                </c:pt>
                <c:pt idx="849">
                  <c:v>1882</c:v>
                </c:pt>
                <c:pt idx="850">
                  <c:v>1883</c:v>
                </c:pt>
                <c:pt idx="851">
                  <c:v>1884</c:v>
                </c:pt>
                <c:pt idx="852">
                  <c:v>1885</c:v>
                </c:pt>
                <c:pt idx="853">
                  <c:v>1886</c:v>
                </c:pt>
                <c:pt idx="854">
                  <c:v>1887</c:v>
                </c:pt>
                <c:pt idx="855">
                  <c:v>1888</c:v>
                </c:pt>
                <c:pt idx="856">
                  <c:v>1889</c:v>
                </c:pt>
                <c:pt idx="857">
                  <c:v>1890</c:v>
                </c:pt>
                <c:pt idx="858">
                  <c:v>1891</c:v>
                </c:pt>
                <c:pt idx="859">
                  <c:v>1892</c:v>
                </c:pt>
                <c:pt idx="860">
                  <c:v>1893</c:v>
                </c:pt>
                <c:pt idx="861">
                  <c:v>1894</c:v>
                </c:pt>
                <c:pt idx="862">
                  <c:v>1895</c:v>
                </c:pt>
                <c:pt idx="863">
                  <c:v>1896</c:v>
                </c:pt>
                <c:pt idx="864">
                  <c:v>1897</c:v>
                </c:pt>
                <c:pt idx="865">
                  <c:v>1898</c:v>
                </c:pt>
                <c:pt idx="866">
                  <c:v>1899</c:v>
                </c:pt>
                <c:pt idx="867">
                  <c:v>1900</c:v>
                </c:pt>
                <c:pt idx="868">
                  <c:v>1901</c:v>
                </c:pt>
                <c:pt idx="869">
                  <c:v>1902</c:v>
                </c:pt>
                <c:pt idx="870">
                  <c:v>1903</c:v>
                </c:pt>
                <c:pt idx="871">
                  <c:v>1904</c:v>
                </c:pt>
                <c:pt idx="872">
                  <c:v>1905</c:v>
                </c:pt>
                <c:pt idx="873">
                  <c:v>1906</c:v>
                </c:pt>
                <c:pt idx="874">
                  <c:v>1907</c:v>
                </c:pt>
                <c:pt idx="875">
                  <c:v>1908</c:v>
                </c:pt>
                <c:pt idx="876">
                  <c:v>1909</c:v>
                </c:pt>
                <c:pt idx="877">
                  <c:v>1910</c:v>
                </c:pt>
                <c:pt idx="878">
                  <c:v>1911</c:v>
                </c:pt>
                <c:pt idx="879">
                  <c:v>1912</c:v>
                </c:pt>
                <c:pt idx="880">
                  <c:v>1913</c:v>
                </c:pt>
                <c:pt idx="881">
                  <c:v>1914</c:v>
                </c:pt>
                <c:pt idx="882">
                  <c:v>1915</c:v>
                </c:pt>
                <c:pt idx="883">
                  <c:v>1916</c:v>
                </c:pt>
                <c:pt idx="884">
                  <c:v>1917</c:v>
                </c:pt>
                <c:pt idx="885">
                  <c:v>1918</c:v>
                </c:pt>
                <c:pt idx="886">
                  <c:v>1919</c:v>
                </c:pt>
                <c:pt idx="887">
                  <c:v>1920</c:v>
                </c:pt>
                <c:pt idx="888">
                  <c:v>1921</c:v>
                </c:pt>
                <c:pt idx="889">
                  <c:v>1922</c:v>
                </c:pt>
                <c:pt idx="890">
                  <c:v>1923</c:v>
                </c:pt>
                <c:pt idx="891">
                  <c:v>1924</c:v>
                </c:pt>
                <c:pt idx="892">
                  <c:v>1925</c:v>
                </c:pt>
                <c:pt idx="893">
                  <c:v>1926</c:v>
                </c:pt>
                <c:pt idx="894">
                  <c:v>1927</c:v>
                </c:pt>
                <c:pt idx="895">
                  <c:v>1928</c:v>
                </c:pt>
                <c:pt idx="896">
                  <c:v>1929</c:v>
                </c:pt>
                <c:pt idx="897">
                  <c:v>1930</c:v>
                </c:pt>
                <c:pt idx="898">
                  <c:v>1931</c:v>
                </c:pt>
                <c:pt idx="899">
                  <c:v>1932</c:v>
                </c:pt>
                <c:pt idx="900">
                  <c:v>1933</c:v>
                </c:pt>
                <c:pt idx="901">
                  <c:v>1934</c:v>
                </c:pt>
                <c:pt idx="902">
                  <c:v>1935</c:v>
                </c:pt>
                <c:pt idx="903">
                  <c:v>1936</c:v>
                </c:pt>
                <c:pt idx="904">
                  <c:v>1937</c:v>
                </c:pt>
                <c:pt idx="905">
                  <c:v>1938</c:v>
                </c:pt>
                <c:pt idx="906">
                  <c:v>1939</c:v>
                </c:pt>
                <c:pt idx="907">
                  <c:v>1940</c:v>
                </c:pt>
                <c:pt idx="908">
                  <c:v>1941</c:v>
                </c:pt>
                <c:pt idx="909">
                  <c:v>1942</c:v>
                </c:pt>
                <c:pt idx="910">
                  <c:v>1943</c:v>
                </c:pt>
                <c:pt idx="911">
                  <c:v>1944</c:v>
                </c:pt>
                <c:pt idx="912">
                  <c:v>1945</c:v>
                </c:pt>
                <c:pt idx="913">
                  <c:v>1946</c:v>
                </c:pt>
                <c:pt idx="914">
                  <c:v>1947</c:v>
                </c:pt>
                <c:pt idx="915">
                  <c:v>1948</c:v>
                </c:pt>
                <c:pt idx="916">
                  <c:v>1949</c:v>
                </c:pt>
                <c:pt idx="917">
                  <c:v>1950</c:v>
                </c:pt>
                <c:pt idx="918">
                  <c:v>1951</c:v>
                </c:pt>
                <c:pt idx="919">
                  <c:v>1952</c:v>
                </c:pt>
                <c:pt idx="920">
                  <c:v>1953</c:v>
                </c:pt>
                <c:pt idx="921">
                  <c:v>1954</c:v>
                </c:pt>
                <c:pt idx="922">
                  <c:v>1955</c:v>
                </c:pt>
                <c:pt idx="923">
                  <c:v>1956</c:v>
                </c:pt>
                <c:pt idx="924">
                  <c:v>1957</c:v>
                </c:pt>
                <c:pt idx="925">
                  <c:v>1958</c:v>
                </c:pt>
                <c:pt idx="926">
                  <c:v>1959</c:v>
                </c:pt>
                <c:pt idx="927">
                  <c:v>1960</c:v>
                </c:pt>
                <c:pt idx="928">
                  <c:v>1961</c:v>
                </c:pt>
                <c:pt idx="929">
                  <c:v>1962</c:v>
                </c:pt>
                <c:pt idx="930">
                  <c:v>1963</c:v>
                </c:pt>
                <c:pt idx="931">
                  <c:v>1964</c:v>
                </c:pt>
                <c:pt idx="932">
                  <c:v>1965</c:v>
                </c:pt>
                <c:pt idx="933">
                  <c:v>1966</c:v>
                </c:pt>
                <c:pt idx="934">
                  <c:v>1967</c:v>
                </c:pt>
                <c:pt idx="935">
                  <c:v>1968</c:v>
                </c:pt>
                <c:pt idx="936">
                  <c:v>1969</c:v>
                </c:pt>
                <c:pt idx="937">
                  <c:v>1970</c:v>
                </c:pt>
                <c:pt idx="938">
                  <c:v>1971</c:v>
                </c:pt>
                <c:pt idx="939">
                  <c:v>1972</c:v>
                </c:pt>
                <c:pt idx="940">
                  <c:v>1973</c:v>
                </c:pt>
                <c:pt idx="941">
                  <c:v>1974</c:v>
                </c:pt>
                <c:pt idx="942">
                  <c:v>1975</c:v>
                </c:pt>
                <c:pt idx="943">
                  <c:v>1976</c:v>
                </c:pt>
                <c:pt idx="944">
                  <c:v>1977</c:v>
                </c:pt>
                <c:pt idx="945">
                  <c:v>1978</c:v>
                </c:pt>
                <c:pt idx="946">
                  <c:v>1979</c:v>
                </c:pt>
                <c:pt idx="947">
                  <c:v>1980</c:v>
                </c:pt>
                <c:pt idx="948">
                  <c:v>1981</c:v>
                </c:pt>
                <c:pt idx="949">
                  <c:v>1982</c:v>
                </c:pt>
                <c:pt idx="950">
                  <c:v>1983</c:v>
                </c:pt>
                <c:pt idx="951">
                  <c:v>1984</c:v>
                </c:pt>
                <c:pt idx="952">
                  <c:v>1985</c:v>
                </c:pt>
                <c:pt idx="953">
                  <c:v>1986</c:v>
                </c:pt>
                <c:pt idx="954">
                  <c:v>1987</c:v>
                </c:pt>
                <c:pt idx="955">
                  <c:v>1988</c:v>
                </c:pt>
                <c:pt idx="956">
                  <c:v>1989</c:v>
                </c:pt>
                <c:pt idx="957">
                  <c:v>1990</c:v>
                </c:pt>
                <c:pt idx="958">
                  <c:v>1991</c:v>
                </c:pt>
                <c:pt idx="959">
                  <c:v>1992</c:v>
                </c:pt>
                <c:pt idx="960">
                  <c:v>1993</c:v>
                </c:pt>
                <c:pt idx="961">
                  <c:v>1994</c:v>
                </c:pt>
                <c:pt idx="962">
                  <c:v>1995</c:v>
                </c:pt>
                <c:pt idx="963">
                  <c:v>1996</c:v>
                </c:pt>
                <c:pt idx="964">
                  <c:v>1997</c:v>
                </c:pt>
                <c:pt idx="965">
                  <c:v>1998</c:v>
                </c:pt>
                <c:pt idx="966">
                  <c:v>1999</c:v>
                </c:pt>
                <c:pt idx="967">
                  <c:v>2000</c:v>
                </c:pt>
                <c:pt idx="968">
                  <c:v>2001</c:v>
                </c:pt>
                <c:pt idx="969">
                  <c:v>2002</c:v>
                </c:pt>
                <c:pt idx="970">
                  <c:v>2003</c:v>
                </c:pt>
                <c:pt idx="971">
                  <c:v>2004</c:v>
                </c:pt>
                <c:pt idx="972">
                  <c:v>2005</c:v>
                </c:pt>
                <c:pt idx="973">
                  <c:v>2006</c:v>
                </c:pt>
                <c:pt idx="974">
                  <c:v>2007</c:v>
                </c:pt>
                <c:pt idx="975">
                  <c:v>2008</c:v>
                </c:pt>
                <c:pt idx="976">
                  <c:v>2009</c:v>
                </c:pt>
                <c:pt idx="977">
                  <c:v>2010</c:v>
                </c:pt>
                <c:pt idx="978">
                  <c:v>2011</c:v>
                </c:pt>
                <c:pt idx="979">
                  <c:v>2012</c:v>
                </c:pt>
                <c:pt idx="980">
                  <c:v>2013</c:v>
                </c:pt>
                <c:pt idx="981">
                  <c:v>2014</c:v>
                </c:pt>
                <c:pt idx="982">
                  <c:v>2015</c:v>
                </c:pt>
                <c:pt idx="983">
                  <c:v>2016</c:v>
                </c:pt>
                <c:pt idx="984">
                  <c:v>2017</c:v>
                </c:pt>
                <c:pt idx="985">
                  <c:v>2018</c:v>
                </c:pt>
                <c:pt idx="986">
                  <c:v>2019</c:v>
                </c:pt>
                <c:pt idx="987">
                  <c:v>2020</c:v>
                </c:pt>
                <c:pt idx="988">
                  <c:v>2021</c:v>
                </c:pt>
                <c:pt idx="989">
                  <c:v>2022</c:v>
                </c:pt>
                <c:pt idx="990">
                  <c:v>2023</c:v>
                </c:pt>
                <c:pt idx="991">
                  <c:v>2024</c:v>
                </c:pt>
                <c:pt idx="992">
                  <c:v>2025</c:v>
                </c:pt>
                <c:pt idx="993">
                  <c:v>2026</c:v>
                </c:pt>
                <c:pt idx="994">
                  <c:v>2027</c:v>
                </c:pt>
                <c:pt idx="995">
                  <c:v>2028</c:v>
                </c:pt>
                <c:pt idx="996">
                  <c:v>2029</c:v>
                </c:pt>
                <c:pt idx="997">
                  <c:v>2030</c:v>
                </c:pt>
                <c:pt idx="998">
                  <c:v>2031</c:v>
                </c:pt>
                <c:pt idx="999">
                  <c:v>2032</c:v>
                </c:pt>
                <c:pt idx="1000">
                  <c:v>2033</c:v>
                </c:pt>
                <c:pt idx="1001">
                  <c:v>2034</c:v>
                </c:pt>
                <c:pt idx="1002">
                  <c:v>2035</c:v>
                </c:pt>
                <c:pt idx="1003">
                  <c:v>2036</c:v>
                </c:pt>
                <c:pt idx="1004">
                  <c:v>2037</c:v>
                </c:pt>
                <c:pt idx="1005">
                  <c:v>2038</c:v>
                </c:pt>
                <c:pt idx="1006">
                  <c:v>2039</c:v>
                </c:pt>
                <c:pt idx="1007">
                  <c:v>2040</c:v>
                </c:pt>
                <c:pt idx="1008">
                  <c:v>2041</c:v>
                </c:pt>
                <c:pt idx="1009">
                  <c:v>2042</c:v>
                </c:pt>
                <c:pt idx="1010">
                  <c:v>2043</c:v>
                </c:pt>
                <c:pt idx="1011">
                  <c:v>2044</c:v>
                </c:pt>
                <c:pt idx="1012">
                  <c:v>2045</c:v>
                </c:pt>
                <c:pt idx="1013">
                  <c:v>2046</c:v>
                </c:pt>
                <c:pt idx="1014">
                  <c:v>2047</c:v>
                </c:pt>
                <c:pt idx="1015">
                  <c:v>2048</c:v>
                </c:pt>
                <c:pt idx="1016">
                  <c:v>2049</c:v>
                </c:pt>
                <c:pt idx="1017">
                  <c:v>2050</c:v>
                </c:pt>
                <c:pt idx="1018">
                  <c:v>2051</c:v>
                </c:pt>
                <c:pt idx="1019">
                  <c:v>2052</c:v>
                </c:pt>
                <c:pt idx="1020">
                  <c:v>2053</c:v>
                </c:pt>
                <c:pt idx="1021">
                  <c:v>2054</c:v>
                </c:pt>
                <c:pt idx="1022">
                  <c:v>2055</c:v>
                </c:pt>
                <c:pt idx="1023">
                  <c:v>2056</c:v>
                </c:pt>
                <c:pt idx="1024">
                  <c:v>2057</c:v>
                </c:pt>
                <c:pt idx="1025">
                  <c:v>2058</c:v>
                </c:pt>
                <c:pt idx="1026">
                  <c:v>2059</c:v>
                </c:pt>
                <c:pt idx="1027">
                  <c:v>2060</c:v>
                </c:pt>
                <c:pt idx="1028">
                  <c:v>2061</c:v>
                </c:pt>
                <c:pt idx="1029">
                  <c:v>2062</c:v>
                </c:pt>
                <c:pt idx="1030">
                  <c:v>2063</c:v>
                </c:pt>
                <c:pt idx="1031">
                  <c:v>2064</c:v>
                </c:pt>
              </c:numCache>
            </c:numRef>
          </c:cat>
          <c:val>
            <c:numRef>
              <c:f>Male!$F$1035:$F$2066</c:f>
              <c:numCache>
                <c:formatCode>General</c:formatCode>
                <c:ptCount val="1032"/>
                <c:pt idx="0">
                  <c:v>301060</c:v>
                </c:pt>
                <c:pt idx="1">
                  <c:v>311480</c:v>
                </c:pt>
                <c:pt idx="2">
                  <c:v>315090</c:v>
                </c:pt>
                <c:pt idx="3">
                  <c:v>313520</c:v>
                </c:pt>
                <c:pt idx="4">
                  <c:v>314140</c:v>
                </c:pt>
                <c:pt idx="5">
                  <c:v>312890</c:v>
                </c:pt>
                <c:pt idx="6">
                  <c:v>316270</c:v>
                </c:pt>
                <c:pt idx="7">
                  <c:v>301180</c:v>
                </c:pt>
                <c:pt idx="8">
                  <c:v>311560</c:v>
                </c:pt>
                <c:pt idx="9">
                  <c:v>315380</c:v>
                </c:pt>
                <c:pt idx="10">
                  <c:v>313680</c:v>
                </c:pt>
                <c:pt idx="11">
                  <c:v>314300</c:v>
                </c:pt>
                <c:pt idx="12">
                  <c:v>313070</c:v>
                </c:pt>
                <c:pt idx="13">
                  <c:v>316680</c:v>
                </c:pt>
                <c:pt idx="14">
                  <c:v>311630</c:v>
                </c:pt>
                <c:pt idx="15">
                  <c:v>311430</c:v>
                </c:pt>
                <c:pt idx="16">
                  <c:v>315170</c:v>
                </c:pt>
                <c:pt idx="17">
                  <c:v>314750</c:v>
                </c:pt>
                <c:pt idx="18">
                  <c:v>314900</c:v>
                </c:pt>
                <c:pt idx="19">
                  <c:v>314580</c:v>
                </c:pt>
                <c:pt idx="20">
                  <c:v>315470</c:v>
                </c:pt>
                <c:pt idx="21">
                  <c:v>317250</c:v>
                </c:pt>
                <c:pt idx="22">
                  <c:v>317210</c:v>
                </c:pt>
                <c:pt idx="23">
                  <c:v>318250</c:v>
                </c:pt>
                <c:pt idx="24">
                  <c:v>317610</c:v>
                </c:pt>
                <c:pt idx="25">
                  <c:v>315050</c:v>
                </c:pt>
                <c:pt idx="26">
                  <c:v>314900</c:v>
                </c:pt>
                <c:pt idx="27">
                  <c:v>318390</c:v>
                </c:pt>
                <c:pt idx="28">
                  <c:v>319090</c:v>
                </c:pt>
                <c:pt idx="29">
                  <c:v>319290</c:v>
                </c:pt>
                <c:pt idx="30">
                  <c:v>318910</c:v>
                </c:pt>
                <c:pt idx="31">
                  <c:v>320020</c:v>
                </c:pt>
                <c:pt idx="32">
                  <c:v>322270</c:v>
                </c:pt>
                <c:pt idx="33">
                  <c:v>322250</c:v>
                </c:pt>
                <c:pt idx="34">
                  <c:v>323630</c:v>
                </c:pt>
                <c:pt idx="35">
                  <c:v>322740</c:v>
                </c:pt>
                <c:pt idx="36">
                  <c:v>312370</c:v>
                </c:pt>
                <c:pt idx="37">
                  <c:v>312040</c:v>
                </c:pt>
                <c:pt idx="38">
                  <c:v>317280</c:v>
                </c:pt>
                <c:pt idx="39">
                  <c:v>319060</c:v>
                </c:pt>
                <c:pt idx="40">
                  <c:v>318610</c:v>
                </c:pt>
                <c:pt idx="41">
                  <c:v>318020</c:v>
                </c:pt>
                <c:pt idx="42">
                  <c:v>319670</c:v>
                </c:pt>
                <c:pt idx="43">
                  <c:v>323100</c:v>
                </c:pt>
                <c:pt idx="44">
                  <c:v>322940</c:v>
                </c:pt>
                <c:pt idx="45">
                  <c:v>325010</c:v>
                </c:pt>
                <c:pt idx="46">
                  <c:v>323780</c:v>
                </c:pt>
                <c:pt idx="47">
                  <c:v>314520</c:v>
                </c:pt>
                <c:pt idx="48">
                  <c:v>314420</c:v>
                </c:pt>
                <c:pt idx="49">
                  <c:v>316430</c:v>
                </c:pt>
                <c:pt idx="50">
                  <c:v>316990</c:v>
                </c:pt>
                <c:pt idx="51">
                  <c:v>316700</c:v>
                </c:pt>
                <c:pt idx="52">
                  <c:v>316610</c:v>
                </c:pt>
                <c:pt idx="53">
                  <c:v>317250</c:v>
                </c:pt>
                <c:pt idx="54">
                  <c:v>318430</c:v>
                </c:pt>
                <c:pt idx="55">
                  <c:v>318470</c:v>
                </c:pt>
                <c:pt idx="56">
                  <c:v>319210</c:v>
                </c:pt>
                <c:pt idx="57">
                  <c:v>318730</c:v>
                </c:pt>
                <c:pt idx="58">
                  <c:v>313030</c:v>
                </c:pt>
                <c:pt idx="59">
                  <c:v>312820</c:v>
                </c:pt>
                <c:pt idx="60">
                  <c:v>315910</c:v>
                </c:pt>
                <c:pt idx="61">
                  <c:v>317000</c:v>
                </c:pt>
                <c:pt idx="62">
                  <c:v>316580</c:v>
                </c:pt>
                <c:pt idx="63">
                  <c:v>316750</c:v>
                </c:pt>
                <c:pt idx="64">
                  <c:v>317360</c:v>
                </c:pt>
                <c:pt idx="65">
                  <c:v>319440</c:v>
                </c:pt>
                <c:pt idx="66">
                  <c:v>319380</c:v>
                </c:pt>
                <c:pt idx="67">
                  <c:v>320620</c:v>
                </c:pt>
                <c:pt idx="68">
                  <c:v>319860</c:v>
                </c:pt>
                <c:pt idx="69">
                  <c:v>315810</c:v>
                </c:pt>
                <c:pt idx="70">
                  <c:v>315620</c:v>
                </c:pt>
                <c:pt idx="71">
                  <c:v>319550</c:v>
                </c:pt>
                <c:pt idx="72">
                  <c:v>320950</c:v>
                </c:pt>
                <c:pt idx="73">
                  <c:v>320280</c:v>
                </c:pt>
                <c:pt idx="74">
                  <c:v>320580</c:v>
                </c:pt>
                <c:pt idx="75">
                  <c:v>320120</c:v>
                </c:pt>
                <c:pt idx="76">
                  <c:v>323910</c:v>
                </c:pt>
                <c:pt idx="77">
                  <c:v>323880</c:v>
                </c:pt>
                <c:pt idx="78">
                  <c:v>325430</c:v>
                </c:pt>
                <c:pt idx="79">
                  <c:v>324470</c:v>
                </c:pt>
                <c:pt idx="80">
                  <c:v>300400</c:v>
                </c:pt>
                <c:pt idx="81">
                  <c:v>310890</c:v>
                </c:pt>
                <c:pt idx="82">
                  <c:v>314480</c:v>
                </c:pt>
                <c:pt idx="83">
                  <c:v>312890</c:v>
                </c:pt>
                <c:pt idx="84">
                  <c:v>313550</c:v>
                </c:pt>
                <c:pt idx="85">
                  <c:v>312280</c:v>
                </c:pt>
                <c:pt idx="86">
                  <c:v>315700</c:v>
                </c:pt>
                <c:pt idx="87">
                  <c:v>298960</c:v>
                </c:pt>
                <c:pt idx="88">
                  <c:v>311530</c:v>
                </c:pt>
                <c:pt idx="89">
                  <c:v>315160</c:v>
                </c:pt>
                <c:pt idx="90">
                  <c:v>313540</c:v>
                </c:pt>
                <c:pt idx="91">
                  <c:v>314170</c:v>
                </c:pt>
                <c:pt idx="92">
                  <c:v>312940</c:v>
                </c:pt>
                <c:pt idx="93">
                  <c:v>316370</c:v>
                </c:pt>
                <c:pt idx="94">
                  <c:v>311040</c:v>
                </c:pt>
                <c:pt idx="95">
                  <c:v>311500</c:v>
                </c:pt>
                <c:pt idx="96">
                  <c:v>315050</c:v>
                </c:pt>
                <c:pt idx="97">
                  <c:v>314660</c:v>
                </c:pt>
                <c:pt idx="98">
                  <c:v>314870</c:v>
                </c:pt>
                <c:pt idx="99">
                  <c:v>314520</c:v>
                </c:pt>
                <c:pt idx="100">
                  <c:v>315390</c:v>
                </c:pt>
                <c:pt idx="101">
                  <c:v>317020</c:v>
                </c:pt>
                <c:pt idx="102">
                  <c:v>317060</c:v>
                </c:pt>
                <c:pt idx="103">
                  <c:v>318050</c:v>
                </c:pt>
                <c:pt idx="104">
                  <c:v>317420</c:v>
                </c:pt>
                <c:pt idx="105">
                  <c:v>314310</c:v>
                </c:pt>
                <c:pt idx="106">
                  <c:v>315000</c:v>
                </c:pt>
                <c:pt idx="107">
                  <c:v>318330</c:v>
                </c:pt>
                <c:pt idx="108">
                  <c:v>318990</c:v>
                </c:pt>
                <c:pt idx="109">
                  <c:v>319160</c:v>
                </c:pt>
                <c:pt idx="110">
                  <c:v>318800</c:v>
                </c:pt>
                <c:pt idx="111">
                  <c:v>319920</c:v>
                </c:pt>
                <c:pt idx="112">
                  <c:v>322070</c:v>
                </c:pt>
                <c:pt idx="113">
                  <c:v>322010</c:v>
                </c:pt>
                <c:pt idx="114">
                  <c:v>323340</c:v>
                </c:pt>
                <c:pt idx="115">
                  <c:v>322480</c:v>
                </c:pt>
                <c:pt idx="116">
                  <c:v>311330</c:v>
                </c:pt>
                <c:pt idx="117">
                  <c:v>312280</c:v>
                </c:pt>
                <c:pt idx="118">
                  <c:v>317260</c:v>
                </c:pt>
                <c:pt idx="119">
                  <c:v>319010</c:v>
                </c:pt>
                <c:pt idx="120">
                  <c:v>318530</c:v>
                </c:pt>
                <c:pt idx="121">
                  <c:v>317950</c:v>
                </c:pt>
                <c:pt idx="122">
                  <c:v>319590</c:v>
                </c:pt>
                <c:pt idx="123">
                  <c:v>322770</c:v>
                </c:pt>
                <c:pt idx="124">
                  <c:v>322630</c:v>
                </c:pt>
                <c:pt idx="125">
                  <c:v>324620</c:v>
                </c:pt>
                <c:pt idx="126">
                  <c:v>323420</c:v>
                </c:pt>
                <c:pt idx="127">
                  <c:v>314160</c:v>
                </c:pt>
                <c:pt idx="128">
                  <c:v>314490</c:v>
                </c:pt>
                <c:pt idx="129">
                  <c:v>316320</c:v>
                </c:pt>
                <c:pt idx="130">
                  <c:v>316930</c:v>
                </c:pt>
                <c:pt idx="131">
                  <c:v>316630</c:v>
                </c:pt>
                <c:pt idx="132">
                  <c:v>316590</c:v>
                </c:pt>
                <c:pt idx="133">
                  <c:v>317150</c:v>
                </c:pt>
                <c:pt idx="134">
                  <c:v>318290</c:v>
                </c:pt>
                <c:pt idx="135">
                  <c:v>318300</c:v>
                </c:pt>
                <c:pt idx="136">
                  <c:v>318950</c:v>
                </c:pt>
                <c:pt idx="137">
                  <c:v>318590</c:v>
                </c:pt>
                <c:pt idx="138">
                  <c:v>312290</c:v>
                </c:pt>
                <c:pt idx="139">
                  <c:v>312860</c:v>
                </c:pt>
                <c:pt idx="140">
                  <c:v>315860</c:v>
                </c:pt>
                <c:pt idx="141">
                  <c:v>316940</c:v>
                </c:pt>
                <c:pt idx="142">
                  <c:v>316490</c:v>
                </c:pt>
                <c:pt idx="143">
                  <c:v>316660</c:v>
                </c:pt>
                <c:pt idx="144">
                  <c:v>317240</c:v>
                </c:pt>
                <c:pt idx="145">
                  <c:v>319230</c:v>
                </c:pt>
                <c:pt idx="146">
                  <c:v>319160</c:v>
                </c:pt>
                <c:pt idx="147">
                  <c:v>320410</c:v>
                </c:pt>
                <c:pt idx="148">
                  <c:v>319640</c:v>
                </c:pt>
                <c:pt idx="149">
                  <c:v>315030</c:v>
                </c:pt>
                <c:pt idx="150">
                  <c:v>315660</c:v>
                </c:pt>
                <c:pt idx="151">
                  <c:v>319480</c:v>
                </c:pt>
                <c:pt idx="152">
                  <c:v>320830</c:v>
                </c:pt>
                <c:pt idx="153">
                  <c:v>320280</c:v>
                </c:pt>
                <c:pt idx="154">
                  <c:v>320560</c:v>
                </c:pt>
                <c:pt idx="155">
                  <c:v>320080</c:v>
                </c:pt>
                <c:pt idx="156">
                  <c:v>323700</c:v>
                </c:pt>
                <c:pt idx="157">
                  <c:v>323580</c:v>
                </c:pt>
                <c:pt idx="158">
                  <c:v>325100</c:v>
                </c:pt>
                <c:pt idx="159">
                  <c:v>324250</c:v>
                </c:pt>
                <c:pt idx="160">
                  <c:v>300740</c:v>
                </c:pt>
                <c:pt idx="161">
                  <c:v>311070</c:v>
                </c:pt>
                <c:pt idx="162">
                  <c:v>314950</c:v>
                </c:pt>
                <c:pt idx="163">
                  <c:v>313190</c:v>
                </c:pt>
                <c:pt idx="164">
                  <c:v>313850</c:v>
                </c:pt>
                <c:pt idx="165">
                  <c:v>312630</c:v>
                </c:pt>
                <c:pt idx="166">
                  <c:v>316160</c:v>
                </c:pt>
                <c:pt idx="167">
                  <c:v>299020</c:v>
                </c:pt>
                <c:pt idx="168">
                  <c:v>311560</c:v>
                </c:pt>
                <c:pt idx="169">
                  <c:v>315160</c:v>
                </c:pt>
                <c:pt idx="170">
                  <c:v>313580</c:v>
                </c:pt>
                <c:pt idx="171">
                  <c:v>314180</c:v>
                </c:pt>
                <c:pt idx="172">
                  <c:v>313020</c:v>
                </c:pt>
                <c:pt idx="173">
                  <c:v>316440</c:v>
                </c:pt>
                <c:pt idx="174">
                  <c:v>310980</c:v>
                </c:pt>
                <c:pt idx="175">
                  <c:v>311650</c:v>
                </c:pt>
                <c:pt idx="176">
                  <c:v>315220</c:v>
                </c:pt>
                <c:pt idx="177">
                  <c:v>314790</c:v>
                </c:pt>
                <c:pt idx="178">
                  <c:v>314940</c:v>
                </c:pt>
                <c:pt idx="179">
                  <c:v>314620</c:v>
                </c:pt>
                <c:pt idx="180">
                  <c:v>315530</c:v>
                </c:pt>
                <c:pt idx="181">
                  <c:v>317320</c:v>
                </c:pt>
                <c:pt idx="182">
                  <c:v>317330</c:v>
                </c:pt>
                <c:pt idx="183">
                  <c:v>318390</c:v>
                </c:pt>
                <c:pt idx="184">
                  <c:v>317690</c:v>
                </c:pt>
                <c:pt idx="185">
                  <c:v>314150</c:v>
                </c:pt>
                <c:pt idx="186">
                  <c:v>315020</c:v>
                </c:pt>
                <c:pt idx="187">
                  <c:v>318470</c:v>
                </c:pt>
                <c:pt idx="188">
                  <c:v>319150</c:v>
                </c:pt>
                <c:pt idx="189">
                  <c:v>319330</c:v>
                </c:pt>
                <c:pt idx="190">
                  <c:v>318980</c:v>
                </c:pt>
                <c:pt idx="191">
                  <c:v>320060</c:v>
                </c:pt>
                <c:pt idx="192">
                  <c:v>322340</c:v>
                </c:pt>
                <c:pt idx="193">
                  <c:v>322330</c:v>
                </c:pt>
                <c:pt idx="194">
                  <c:v>323670</c:v>
                </c:pt>
                <c:pt idx="195">
                  <c:v>322770</c:v>
                </c:pt>
                <c:pt idx="196">
                  <c:v>310950</c:v>
                </c:pt>
                <c:pt idx="197">
                  <c:v>312320</c:v>
                </c:pt>
                <c:pt idx="198">
                  <c:v>317300</c:v>
                </c:pt>
                <c:pt idx="199">
                  <c:v>319170</c:v>
                </c:pt>
                <c:pt idx="200">
                  <c:v>318650</c:v>
                </c:pt>
                <c:pt idx="201">
                  <c:v>318080</c:v>
                </c:pt>
                <c:pt idx="202">
                  <c:v>319710</c:v>
                </c:pt>
                <c:pt idx="203">
                  <c:v>323170</c:v>
                </c:pt>
                <c:pt idx="204">
                  <c:v>323060</c:v>
                </c:pt>
                <c:pt idx="205">
                  <c:v>325120</c:v>
                </c:pt>
                <c:pt idx="206">
                  <c:v>323840</c:v>
                </c:pt>
                <c:pt idx="207">
                  <c:v>314120</c:v>
                </c:pt>
                <c:pt idx="208">
                  <c:v>314620</c:v>
                </c:pt>
                <c:pt idx="209">
                  <c:v>316400</c:v>
                </c:pt>
                <c:pt idx="210">
                  <c:v>317100</c:v>
                </c:pt>
                <c:pt idx="211">
                  <c:v>316860</c:v>
                </c:pt>
                <c:pt idx="212">
                  <c:v>316710</c:v>
                </c:pt>
                <c:pt idx="213">
                  <c:v>317270</c:v>
                </c:pt>
                <c:pt idx="214">
                  <c:v>318570</c:v>
                </c:pt>
                <c:pt idx="215">
                  <c:v>318540</c:v>
                </c:pt>
                <c:pt idx="216">
                  <c:v>319240</c:v>
                </c:pt>
                <c:pt idx="217">
                  <c:v>318710</c:v>
                </c:pt>
                <c:pt idx="218">
                  <c:v>312120</c:v>
                </c:pt>
                <c:pt idx="219">
                  <c:v>312930</c:v>
                </c:pt>
                <c:pt idx="220">
                  <c:v>315970</c:v>
                </c:pt>
                <c:pt idx="221">
                  <c:v>317130</c:v>
                </c:pt>
                <c:pt idx="222">
                  <c:v>316600</c:v>
                </c:pt>
                <c:pt idx="223">
                  <c:v>316770</c:v>
                </c:pt>
                <c:pt idx="224">
                  <c:v>317470</c:v>
                </c:pt>
                <c:pt idx="225">
                  <c:v>319500</c:v>
                </c:pt>
                <c:pt idx="226">
                  <c:v>319480</c:v>
                </c:pt>
                <c:pt idx="227">
                  <c:v>320690</c:v>
                </c:pt>
                <c:pt idx="228">
                  <c:v>319870</c:v>
                </c:pt>
                <c:pt idx="229">
                  <c:v>314850</c:v>
                </c:pt>
                <c:pt idx="230">
                  <c:v>315800</c:v>
                </c:pt>
                <c:pt idx="231">
                  <c:v>319610</c:v>
                </c:pt>
                <c:pt idx="232">
                  <c:v>320950</c:v>
                </c:pt>
                <c:pt idx="233">
                  <c:v>320400</c:v>
                </c:pt>
                <c:pt idx="234">
                  <c:v>320620</c:v>
                </c:pt>
                <c:pt idx="235">
                  <c:v>320150</c:v>
                </c:pt>
                <c:pt idx="236">
                  <c:v>324020</c:v>
                </c:pt>
                <c:pt idx="237">
                  <c:v>324010</c:v>
                </c:pt>
                <c:pt idx="238">
                  <c:v>325550</c:v>
                </c:pt>
                <c:pt idx="239">
                  <c:v>324550</c:v>
                </c:pt>
                <c:pt idx="240">
                  <c:v>310610</c:v>
                </c:pt>
                <c:pt idx="241">
                  <c:v>310380</c:v>
                </c:pt>
                <c:pt idx="242">
                  <c:v>314080</c:v>
                </c:pt>
                <c:pt idx="243">
                  <c:v>313670</c:v>
                </c:pt>
                <c:pt idx="244">
                  <c:v>313850</c:v>
                </c:pt>
                <c:pt idx="245">
                  <c:v>313550</c:v>
                </c:pt>
                <c:pt idx="246">
                  <c:v>314460</c:v>
                </c:pt>
                <c:pt idx="247">
                  <c:v>316150</c:v>
                </c:pt>
                <c:pt idx="248">
                  <c:v>316150</c:v>
                </c:pt>
                <c:pt idx="249">
                  <c:v>317270</c:v>
                </c:pt>
                <c:pt idx="250">
                  <c:v>316530</c:v>
                </c:pt>
                <c:pt idx="251">
                  <c:v>310610</c:v>
                </c:pt>
                <c:pt idx="252">
                  <c:v>311060</c:v>
                </c:pt>
                <c:pt idx="253">
                  <c:v>314610</c:v>
                </c:pt>
                <c:pt idx="254">
                  <c:v>314240</c:v>
                </c:pt>
                <c:pt idx="255">
                  <c:v>314370</c:v>
                </c:pt>
                <c:pt idx="256">
                  <c:v>314070</c:v>
                </c:pt>
                <c:pt idx="257">
                  <c:v>314890</c:v>
                </c:pt>
                <c:pt idx="258">
                  <c:v>316580</c:v>
                </c:pt>
                <c:pt idx="259">
                  <c:v>316540</c:v>
                </c:pt>
                <c:pt idx="260">
                  <c:v>317600</c:v>
                </c:pt>
                <c:pt idx="261">
                  <c:v>316900</c:v>
                </c:pt>
                <c:pt idx="262">
                  <c:v>310350</c:v>
                </c:pt>
                <c:pt idx="263">
                  <c:v>311070</c:v>
                </c:pt>
                <c:pt idx="264">
                  <c:v>314700</c:v>
                </c:pt>
                <c:pt idx="265">
                  <c:v>314240</c:v>
                </c:pt>
                <c:pt idx="266">
                  <c:v>314410</c:v>
                </c:pt>
                <c:pt idx="267">
                  <c:v>314110</c:v>
                </c:pt>
                <c:pt idx="268">
                  <c:v>314970</c:v>
                </c:pt>
                <c:pt idx="269">
                  <c:v>316790</c:v>
                </c:pt>
                <c:pt idx="270">
                  <c:v>316740</c:v>
                </c:pt>
                <c:pt idx="271">
                  <c:v>317810</c:v>
                </c:pt>
                <c:pt idx="272">
                  <c:v>317120</c:v>
                </c:pt>
                <c:pt idx="273">
                  <c:v>315770</c:v>
                </c:pt>
                <c:pt idx="274">
                  <c:v>315990</c:v>
                </c:pt>
                <c:pt idx="275">
                  <c:v>315940</c:v>
                </c:pt>
                <c:pt idx="276">
                  <c:v>317030</c:v>
                </c:pt>
                <c:pt idx="277">
                  <c:v>317080</c:v>
                </c:pt>
                <c:pt idx="278">
                  <c:v>316970</c:v>
                </c:pt>
                <c:pt idx="279">
                  <c:v>317250</c:v>
                </c:pt>
                <c:pt idx="280">
                  <c:v>317830</c:v>
                </c:pt>
                <c:pt idx="281">
                  <c:v>317820</c:v>
                </c:pt>
                <c:pt idx="282">
                  <c:v>318190</c:v>
                </c:pt>
                <c:pt idx="283">
                  <c:v>317920</c:v>
                </c:pt>
                <c:pt idx="284">
                  <c:v>314960</c:v>
                </c:pt>
                <c:pt idx="285">
                  <c:v>315330</c:v>
                </c:pt>
                <c:pt idx="286">
                  <c:v>315200</c:v>
                </c:pt>
                <c:pt idx="287">
                  <c:v>317000</c:v>
                </c:pt>
                <c:pt idx="288">
                  <c:v>316880</c:v>
                </c:pt>
                <c:pt idx="289">
                  <c:v>316740</c:v>
                </c:pt>
                <c:pt idx="290">
                  <c:v>317130</c:v>
                </c:pt>
                <c:pt idx="291">
                  <c:v>317960</c:v>
                </c:pt>
                <c:pt idx="292">
                  <c:v>317970</c:v>
                </c:pt>
                <c:pt idx="293">
                  <c:v>318540</c:v>
                </c:pt>
                <c:pt idx="294">
                  <c:v>318150</c:v>
                </c:pt>
                <c:pt idx="295">
                  <c:v>315290</c:v>
                </c:pt>
                <c:pt idx="296">
                  <c:v>315370</c:v>
                </c:pt>
                <c:pt idx="297">
                  <c:v>315390</c:v>
                </c:pt>
                <c:pt idx="298">
                  <c:v>316050</c:v>
                </c:pt>
                <c:pt idx="299">
                  <c:v>315950</c:v>
                </c:pt>
                <c:pt idx="300">
                  <c:v>315920</c:v>
                </c:pt>
                <c:pt idx="301">
                  <c:v>316020</c:v>
                </c:pt>
                <c:pt idx="302">
                  <c:v>316390</c:v>
                </c:pt>
                <c:pt idx="303">
                  <c:v>316350</c:v>
                </c:pt>
                <c:pt idx="304">
                  <c:v>316540</c:v>
                </c:pt>
                <c:pt idx="305">
                  <c:v>316470</c:v>
                </c:pt>
                <c:pt idx="306">
                  <c:v>314770</c:v>
                </c:pt>
                <c:pt idx="307">
                  <c:v>314990</c:v>
                </c:pt>
                <c:pt idx="308">
                  <c:v>314930</c:v>
                </c:pt>
                <c:pt idx="309">
                  <c:v>316000</c:v>
                </c:pt>
                <c:pt idx="310">
                  <c:v>315900</c:v>
                </c:pt>
                <c:pt idx="311">
                  <c:v>315960</c:v>
                </c:pt>
                <c:pt idx="312">
                  <c:v>316090</c:v>
                </c:pt>
                <c:pt idx="313">
                  <c:v>316630</c:v>
                </c:pt>
                <c:pt idx="314">
                  <c:v>316590</c:v>
                </c:pt>
                <c:pt idx="315">
                  <c:v>316870</c:v>
                </c:pt>
                <c:pt idx="316">
                  <c:v>316730</c:v>
                </c:pt>
                <c:pt idx="317">
                  <c:v>316270</c:v>
                </c:pt>
                <c:pt idx="318">
                  <c:v>316510</c:v>
                </c:pt>
                <c:pt idx="319">
                  <c:v>316420</c:v>
                </c:pt>
                <c:pt idx="320">
                  <c:v>317820</c:v>
                </c:pt>
                <c:pt idx="321">
                  <c:v>317620</c:v>
                </c:pt>
                <c:pt idx="322">
                  <c:v>317700</c:v>
                </c:pt>
                <c:pt idx="323">
                  <c:v>317580</c:v>
                </c:pt>
                <c:pt idx="324">
                  <c:v>318550</c:v>
                </c:pt>
                <c:pt idx="325">
                  <c:v>318520</c:v>
                </c:pt>
                <c:pt idx="326">
                  <c:v>318900</c:v>
                </c:pt>
                <c:pt idx="327">
                  <c:v>318690</c:v>
                </c:pt>
                <c:pt idx="328">
                  <c:v>319940</c:v>
                </c:pt>
                <c:pt idx="329">
                  <c:v>319890</c:v>
                </c:pt>
                <c:pt idx="330">
                  <c:v>319890</c:v>
                </c:pt>
                <c:pt idx="331">
                  <c:v>319900</c:v>
                </c:pt>
                <c:pt idx="332">
                  <c:v>320000</c:v>
                </c:pt>
                <c:pt idx="333">
                  <c:v>319930</c:v>
                </c:pt>
                <c:pt idx="334">
                  <c:v>319880</c:v>
                </c:pt>
                <c:pt idx="335">
                  <c:v>319920</c:v>
                </c:pt>
                <c:pt idx="336">
                  <c:v>319890</c:v>
                </c:pt>
                <c:pt idx="337">
                  <c:v>320010</c:v>
                </c:pt>
                <c:pt idx="338">
                  <c:v>319890</c:v>
                </c:pt>
                <c:pt idx="339">
                  <c:v>319890</c:v>
                </c:pt>
                <c:pt idx="340">
                  <c:v>319740</c:v>
                </c:pt>
                <c:pt idx="341">
                  <c:v>319790</c:v>
                </c:pt>
                <c:pt idx="342">
                  <c:v>319870</c:v>
                </c:pt>
                <c:pt idx="343">
                  <c:v>319830</c:v>
                </c:pt>
                <c:pt idx="344">
                  <c:v>319880</c:v>
                </c:pt>
                <c:pt idx="345">
                  <c:v>319840</c:v>
                </c:pt>
                <c:pt idx="346">
                  <c:v>319910</c:v>
                </c:pt>
                <c:pt idx="347">
                  <c:v>319910</c:v>
                </c:pt>
                <c:pt idx="348">
                  <c:v>319860</c:v>
                </c:pt>
                <c:pt idx="349">
                  <c:v>319840</c:v>
                </c:pt>
                <c:pt idx="350">
                  <c:v>321960</c:v>
                </c:pt>
                <c:pt idx="351">
                  <c:v>321950</c:v>
                </c:pt>
                <c:pt idx="352">
                  <c:v>322030</c:v>
                </c:pt>
                <c:pt idx="353">
                  <c:v>322080</c:v>
                </c:pt>
                <c:pt idx="354">
                  <c:v>322100</c:v>
                </c:pt>
                <c:pt idx="355">
                  <c:v>322050</c:v>
                </c:pt>
                <c:pt idx="356">
                  <c:v>322050</c:v>
                </c:pt>
                <c:pt idx="357">
                  <c:v>322010</c:v>
                </c:pt>
                <c:pt idx="358">
                  <c:v>322170</c:v>
                </c:pt>
                <c:pt idx="359">
                  <c:v>322090</c:v>
                </c:pt>
                <c:pt idx="360">
                  <c:v>322120</c:v>
                </c:pt>
                <c:pt idx="361">
                  <c:v>320550</c:v>
                </c:pt>
                <c:pt idx="362">
                  <c:v>320640</c:v>
                </c:pt>
                <c:pt idx="363">
                  <c:v>320590</c:v>
                </c:pt>
                <c:pt idx="364">
                  <c:v>320720</c:v>
                </c:pt>
                <c:pt idx="365">
                  <c:v>320540</c:v>
                </c:pt>
                <c:pt idx="366">
                  <c:v>320640</c:v>
                </c:pt>
                <c:pt idx="367">
                  <c:v>320690</c:v>
                </c:pt>
                <c:pt idx="368">
                  <c:v>320550</c:v>
                </c:pt>
                <c:pt idx="369">
                  <c:v>320560</c:v>
                </c:pt>
                <c:pt idx="370">
                  <c:v>320600</c:v>
                </c:pt>
                <c:pt idx="371">
                  <c:v>320680</c:v>
                </c:pt>
                <c:pt idx="372">
                  <c:v>312560</c:v>
                </c:pt>
                <c:pt idx="373">
                  <c:v>312340</c:v>
                </c:pt>
                <c:pt idx="374">
                  <c:v>315880</c:v>
                </c:pt>
                <c:pt idx="375">
                  <c:v>316530</c:v>
                </c:pt>
                <c:pt idx="376">
                  <c:v>316820</c:v>
                </c:pt>
                <c:pt idx="377">
                  <c:v>316310</c:v>
                </c:pt>
                <c:pt idx="378">
                  <c:v>317500</c:v>
                </c:pt>
                <c:pt idx="379">
                  <c:v>319800</c:v>
                </c:pt>
                <c:pt idx="380">
                  <c:v>319760</c:v>
                </c:pt>
                <c:pt idx="381">
                  <c:v>321140</c:v>
                </c:pt>
                <c:pt idx="382">
                  <c:v>320280</c:v>
                </c:pt>
                <c:pt idx="383">
                  <c:v>312500</c:v>
                </c:pt>
                <c:pt idx="384">
                  <c:v>313180</c:v>
                </c:pt>
                <c:pt idx="385">
                  <c:v>316530</c:v>
                </c:pt>
                <c:pt idx="386">
                  <c:v>317140</c:v>
                </c:pt>
                <c:pt idx="387">
                  <c:v>317380</c:v>
                </c:pt>
                <c:pt idx="388">
                  <c:v>316990</c:v>
                </c:pt>
                <c:pt idx="389">
                  <c:v>318070</c:v>
                </c:pt>
                <c:pt idx="390">
                  <c:v>320260</c:v>
                </c:pt>
                <c:pt idx="391">
                  <c:v>320200</c:v>
                </c:pt>
                <c:pt idx="392">
                  <c:v>321550</c:v>
                </c:pt>
                <c:pt idx="393">
                  <c:v>320650</c:v>
                </c:pt>
                <c:pt idx="394">
                  <c:v>312240</c:v>
                </c:pt>
                <c:pt idx="395">
                  <c:v>313150</c:v>
                </c:pt>
                <c:pt idx="396">
                  <c:v>316540</c:v>
                </c:pt>
                <c:pt idx="397">
                  <c:v>317230</c:v>
                </c:pt>
                <c:pt idx="398">
                  <c:v>317420</c:v>
                </c:pt>
                <c:pt idx="399">
                  <c:v>317060</c:v>
                </c:pt>
                <c:pt idx="400">
                  <c:v>318200</c:v>
                </c:pt>
                <c:pt idx="401">
                  <c:v>320490</c:v>
                </c:pt>
                <c:pt idx="402">
                  <c:v>320420</c:v>
                </c:pt>
                <c:pt idx="403">
                  <c:v>321840</c:v>
                </c:pt>
                <c:pt idx="404">
                  <c:v>320960</c:v>
                </c:pt>
                <c:pt idx="405">
                  <c:v>316980</c:v>
                </c:pt>
                <c:pt idx="406">
                  <c:v>317200</c:v>
                </c:pt>
                <c:pt idx="407">
                  <c:v>317170</c:v>
                </c:pt>
                <c:pt idx="408">
                  <c:v>318170</c:v>
                </c:pt>
                <c:pt idx="409">
                  <c:v>318250</c:v>
                </c:pt>
                <c:pt idx="410">
                  <c:v>318170</c:v>
                </c:pt>
                <c:pt idx="411">
                  <c:v>318420</c:v>
                </c:pt>
                <c:pt idx="412">
                  <c:v>319010</c:v>
                </c:pt>
                <c:pt idx="413">
                  <c:v>319030</c:v>
                </c:pt>
                <c:pt idx="414">
                  <c:v>319410</c:v>
                </c:pt>
                <c:pt idx="415">
                  <c:v>319120</c:v>
                </c:pt>
                <c:pt idx="416">
                  <c:v>317990</c:v>
                </c:pt>
                <c:pt idx="417">
                  <c:v>318450</c:v>
                </c:pt>
                <c:pt idx="418">
                  <c:v>318320</c:v>
                </c:pt>
                <c:pt idx="419">
                  <c:v>320010</c:v>
                </c:pt>
                <c:pt idx="420">
                  <c:v>320410</c:v>
                </c:pt>
                <c:pt idx="421">
                  <c:v>320240</c:v>
                </c:pt>
                <c:pt idx="422">
                  <c:v>320770</c:v>
                </c:pt>
                <c:pt idx="423">
                  <c:v>321880</c:v>
                </c:pt>
                <c:pt idx="424">
                  <c:v>321830</c:v>
                </c:pt>
                <c:pt idx="425">
                  <c:v>322500</c:v>
                </c:pt>
                <c:pt idx="426">
                  <c:v>322110</c:v>
                </c:pt>
                <c:pt idx="427">
                  <c:v>318470</c:v>
                </c:pt>
                <c:pt idx="428">
                  <c:v>318600</c:v>
                </c:pt>
                <c:pt idx="429">
                  <c:v>318510</c:v>
                </c:pt>
                <c:pt idx="430">
                  <c:v>319150</c:v>
                </c:pt>
                <c:pt idx="431">
                  <c:v>319310</c:v>
                </c:pt>
                <c:pt idx="432">
                  <c:v>319270</c:v>
                </c:pt>
                <c:pt idx="433">
                  <c:v>319510</c:v>
                </c:pt>
                <c:pt idx="434">
                  <c:v>319840</c:v>
                </c:pt>
                <c:pt idx="435">
                  <c:v>319860</c:v>
                </c:pt>
                <c:pt idx="436">
                  <c:v>320100</c:v>
                </c:pt>
                <c:pt idx="437">
                  <c:v>319910</c:v>
                </c:pt>
                <c:pt idx="438">
                  <c:v>317820</c:v>
                </c:pt>
                <c:pt idx="439">
                  <c:v>318020</c:v>
                </c:pt>
                <c:pt idx="440">
                  <c:v>317970</c:v>
                </c:pt>
                <c:pt idx="441">
                  <c:v>318980</c:v>
                </c:pt>
                <c:pt idx="442">
                  <c:v>319260</c:v>
                </c:pt>
                <c:pt idx="443">
                  <c:v>319290</c:v>
                </c:pt>
                <c:pt idx="444">
                  <c:v>319460</c:v>
                </c:pt>
                <c:pt idx="445">
                  <c:v>320150</c:v>
                </c:pt>
                <c:pt idx="446">
                  <c:v>320140</c:v>
                </c:pt>
                <c:pt idx="447">
                  <c:v>320530</c:v>
                </c:pt>
                <c:pt idx="448">
                  <c:v>320270</c:v>
                </c:pt>
                <c:pt idx="449">
                  <c:v>319550</c:v>
                </c:pt>
                <c:pt idx="450">
                  <c:v>319910</c:v>
                </c:pt>
                <c:pt idx="451">
                  <c:v>319880</c:v>
                </c:pt>
                <c:pt idx="452">
                  <c:v>321100</c:v>
                </c:pt>
                <c:pt idx="453">
                  <c:v>321370</c:v>
                </c:pt>
                <c:pt idx="454">
                  <c:v>321430</c:v>
                </c:pt>
                <c:pt idx="455">
                  <c:v>321270</c:v>
                </c:pt>
                <c:pt idx="456">
                  <c:v>322560</c:v>
                </c:pt>
                <c:pt idx="457">
                  <c:v>322510</c:v>
                </c:pt>
                <c:pt idx="458">
                  <c:v>323010</c:v>
                </c:pt>
                <c:pt idx="459">
                  <c:v>322720</c:v>
                </c:pt>
                <c:pt idx="460">
                  <c:v>324130</c:v>
                </c:pt>
                <c:pt idx="461">
                  <c:v>324290</c:v>
                </c:pt>
                <c:pt idx="462">
                  <c:v>324180</c:v>
                </c:pt>
                <c:pt idx="463">
                  <c:v>324280</c:v>
                </c:pt>
                <c:pt idx="464">
                  <c:v>324200</c:v>
                </c:pt>
                <c:pt idx="465">
                  <c:v>324230</c:v>
                </c:pt>
                <c:pt idx="466">
                  <c:v>324280</c:v>
                </c:pt>
                <c:pt idx="467">
                  <c:v>324230</c:v>
                </c:pt>
                <c:pt idx="468">
                  <c:v>324170</c:v>
                </c:pt>
                <c:pt idx="469">
                  <c:v>324290</c:v>
                </c:pt>
                <c:pt idx="470">
                  <c:v>324280</c:v>
                </c:pt>
                <c:pt idx="471">
                  <c:v>324020</c:v>
                </c:pt>
                <c:pt idx="472">
                  <c:v>324080</c:v>
                </c:pt>
                <c:pt idx="473">
                  <c:v>324080</c:v>
                </c:pt>
                <c:pt idx="474">
                  <c:v>324150</c:v>
                </c:pt>
                <c:pt idx="475">
                  <c:v>324140</c:v>
                </c:pt>
                <c:pt idx="476">
                  <c:v>324150</c:v>
                </c:pt>
                <c:pt idx="477">
                  <c:v>324120</c:v>
                </c:pt>
                <c:pt idx="478">
                  <c:v>324100</c:v>
                </c:pt>
                <c:pt idx="479">
                  <c:v>324200</c:v>
                </c:pt>
                <c:pt idx="480">
                  <c:v>324200</c:v>
                </c:pt>
                <c:pt idx="481">
                  <c:v>324190</c:v>
                </c:pt>
                <c:pt idx="482">
                  <c:v>326780</c:v>
                </c:pt>
                <c:pt idx="483">
                  <c:v>326790</c:v>
                </c:pt>
                <c:pt idx="484">
                  <c:v>326780</c:v>
                </c:pt>
                <c:pt idx="485">
                  <c:v>326890</c:v>
                </c:pt>
                <c:pt idx="486">
                  <c:v>326960</c:v>
                </c:pt>
                <c:pt idx="487">
                  <c:v>326940</c:v>
                </c:pt>
                <c:pt idx="488">
                  <c:v>326910</c:v>
                </c:pt>
                <c:pt idx="489">
                  <c:v>326870</c:v>
                </c:pt>
                <c:pt idx="490">
                  <c:v>326940</c:v>
                </c:pt>
                <c:pt idx="491">
                  <c:v>326870</c:v>
                </c:pt>
                <c:pt idx="492">
                  <c:v>326910</c:v>
                </c:pt>
                <c:pt idx="493">
                  <c:v>325000</c:v>
                </c:pt>
                <c:pt idx="494">
                  <c:v>325030</c:v>
                </c:pt>
                <c:pt idx="495">
                  <c:v>325040</c:v>
                </c:pt>
                <c:pt idx="496">
                  <c:v>325090</c:v>
                </c:pt>
                <c:pt idx="497">
                  <c:v>325080</c:v>
                </c:pt>
                <c:pt idx="498">
                  <c:v>325130</c:v>
                </c:pt>
                <c:pt idx="499">
                  <c:v>325100</c:v>
                </c:pt>
                <c:pt idx="500">
                  <c:v>325100</c:v>
                </c:pt>
                <c:pt idx="501">
                  <c:v>325140</c:v>
                </c:pt>
                <c:pt idx="502">
                  <c:v>325090</c:v>
                </c:pt>
                <c:pt idx="503">
                  <c:v>325150</c:v>
                </c:pt>
                <c:pt idx="504">
                  <c:v>309470</c:v>
                </c:pt>
                <c:pt idx="505">
                  <c:v>309140</c:v>
                </c:pt>
                <c:pt idx="506">
                  <c:v>314390</c:v>
                </c:pt>
                <c:pt idx="507">
                  <c:v>316180</c:v>
                </c:pt>
                <c:pt idx="508">
                  <c:v>315740</c:v>
                </c:pt>
                <c:pt idx="509">
                  <c:v>315130</c:v>
                </c:pt>
                <c:pt idx="510">
                  <c:v>316790</c:v>
                </c:pt>
                <c:pt idx="511">
                  <c:v>320180</c:v>
                </c:pt>
                <c:pt idx="512">
                  <c:v>320070</c:v>
                </c:pt>
                <c:pt idx="513">
                  <c:v>322130</c:v>
                </c:pt>
                <c:pt idx="514">
                  <c:v>320830</c:v>
                </c:pt>
                <c:pt idx="515">
                  <c:v>309260</c:v>
                </c:pt>
                <c:pt idx="516">
                  <c:v>310160</c:v>
                </c:pt>
                <c:pt idx="517">
                  <c:v>315170</c:v>
                </c:pt>
                <c:pt idx="518">
                  <c:v>316910</c:v>
                </c:pt>
                <c:pt idx="519">
                  <c:v>316380</c:v>
                </c:pt>
                <c:pt idx="520">
                  <c:v>315860</c:v>
                </c:pt>
                <c:pt idx="521">
                  <c:v>317410</c:v>
                </c:pt>
                <c:pt idx="522">
                  <c:v>320590</c:v>
                </c:pt>
                <c:pt idx="523">
                  <c:v>320590</c:v>
                </c:pt>
                <c:pt idx="524">
                  <c:v>322560</c:v>
                </c:pt>
                <c:pt idx="525">
                  <c:v>321300</c:v>
                </c:pt>
                <c:pt idx="526">
                  <c:v>308920</c:v>
                </c:pt>
                <c:pt idx="527">
                  <c:v>310200</c:v>
                </c:pt>
                <c:pt idx="528">
                  <c:v>315200</c:v>
                </c:pt>
                <c:pt idx="529">
                  <c:v>317040</c:v>
                </c:pt>
                <c:pt idx="530">
                  <c:v>316500</c:v>
                </c:pt>
                <c:pt idx="531">
                  <c:v>315930</c:v>
                </c:pt>
                <c:pt idx="532">
                  <c:v>317630</c:v>
                </c:pt>
                <c:pt idx="533">
                  <c:v>321050</c:v>
                </c:pt>
                <c:pt idx="534">
                  <c:v>320930</c:v>
                </c:pt>
                <c:pt idx="535">
                  <c:v>323030</c:v>
                </c:pt>
                <c:pt idx="536">
                  <c:v>321800</c:v>
                </c:pt>
                <c:pt idx="537">
                  <c:v>315590</c:v>
                </c:pt>
                <c:pt idx="538">
                  <c:v>316010</c:v>
                </c:pt>
                <c:pt idx="539">
                  <c:v>315900</c:v>
                </c:pt>
                <c:pt idx="540">
                  <c:v>317590</c:v>
                </c:pt>
                <c:pt idx="541">
                  <c:v>317530</c:v>
                </c:pt>
                <c:pt idx="542">
                  <c:v>317360</c:v>
                </c:pt>
                <c:pt idx="543">
                  <c:v>317770</c:v>
                </c:pt>
                <c:pt idx="544">
                  <c:v>318650</c:v>
                </c:pt>
                <c:pt idx="545">
                  <c:v>318600</c:v>
                </c:pt>
                <c:pt idx="546">
                  <c:v>319110</c:v>
                </c:pt>
                <c:pt idx="547">
                  <c:v>318840</c:v>
                </c:pt>
                <c:pt idx="548">
                  <c:v>318310</c:v>
                </c:pt>
                <c:pt idx="549">
                  <c:v>318730</c:v>
                </c:pt>
                <c:pt idx="550">
                  <c:v>318600</c:v>
                </c:pt>
                <c:pt idx="551">
                  <c:v>320310</c:v>
                </c:pt>
                <c:pt idx="552">
                  <c:v>320710</c:v>
                </c:pt>
                <c:pt idx="553">
                  <c:v>320590</c:v>
                </c:pt>
                <c:pt idx="554">
                  <c:v>321110</c:v>
                </c:pt>
                <c:pt idx="555">
                  <c:v>322140</c:v>
                </c:pt>
                <c:pt idx="556">
                  <c:v>322130</c:v>
                </c:pt>
                <c:pt idx="557">
                  <c:v>322820</c:v>
                </c:pt>
                <c:pt idx="558">
                  <c:v>322420</c:v>
                </c:pt>
                <c:pt idx="559">
                  <c:v>317660</c:v>
                </c:pt>
                <c:pt idx="560">
                  <c:v>317900</c:v>
                </c:pt>
                <c:pt idx="561">
                  <c:v>317730</c:v>
                </c:pt>
                <c:pt idx="562">
                  <c:v>318730</c:v>
                </c:pt>
                <c:pt idx="563">
                  <c:v>319050</c:v>
                </c:pt>
                <c:pt idx="564">
                  <c:v>318820</c:v>
                </c:pt>
                <c:pt idx="565">
                  <c:v>319130</c:v>
                </c:pt>
                <c:pt idx="566">
                  <c:v>319700</c:v>
                </c:pt>
                <c:pt idx="567">
                  <c:v>319650</c:v>
                </c:pt>
                <c:pt idx="568">
                  <c:v>320070</c:v>
                </c:pt>
                <c:pt idx="569">
                  <c:v>319880</c:v>
                </c:pt>
                <c:pt idx="570">
                  <c:v>316730</c:v>
                </c:pt>
                <c:pt idx="571">
                  <c:v>317120</c:v>
                </c:pt>
                <c:pt idx="572">
                  <c:v>317050</c:v>
                </c:pt>
                <c:pt idx="573">
                  <c:v>318480</c:v>
                </c:pt>
                <c:pt idx="574">
                  <c:v>319000</c:v>
                </c:pt>
                <c:pt idx="575">
                  <c:v>318860</c:v>
                </c:pt>
                <c:pt idx="576">
                  <c:v>319200</c:v>
                </c:pt>
                <c:pt idx="577">
                  <c:v>320110</c:v>
                </c:pt>
                <c:pt idx="578">
                  <c:v>320110</c:v>
                </c:pt>
                <c:pt idx="579">
                  <c:v>320760</c:v>
                </c:pt>
                <c:pt idx="580">
                  <c:v>320340</c:v>
                </c:pt>
                <c:pt idx="581">
                  <c:v>319000</c:v>
                </c:pt>
                <c:pt idx="582">
                  <c:v>319540</c:v>
                </c:pt>
                <c:pt idx="583">
                  <c:v>319420</c:v>
                </c:pt>
                <c:pt idx="584">
                  <c:v>321310</c:v>
                </c:pt>
                <c:pt idx="585">
                  <c:v>321960</c:v>
                </c:pt>
                <c:pt idx="586">
                  <c:v>321780</c:v>
                </c:pt>
                <c:pt idx="587">
                  <c:v>321540</c:v>
                </c:pt>
                <c:pt idx="588">
                  <c:v>323410</c:v>
                </c:pt>
                <c:pt idx="589">
                  <c:v>323390</c:v>
                </c:pt>
                <c:pt idx="590">
                  <c:v>324100</c:v>
                </c:pt>
                <c:pt idx="591">
                  <c:v>323670</c:v>
                </c:pt>
                <c:pt idx="592">
                  <c:v>325540</c:v>
                </c:pt>
                <c:pt idx="593">
                  <c:v>325630</c:v>
                </c:pt>
                <c:pt idx="594">
                  <c:v>325630</c:v>
                </c:pt>
                <c:pt idx="595">
                  <c:v>325650</c:v>
                </c:pt>
                <c:pt idx="596">
                  <c:v>325580</c:v>
                </c:pt>
                <c:pt idx="597">
                  <c:v>325630</c:v>
                </c:pt>
                <c:pt idx="598">
                  <c:v>325610</c:v>
                </c:pt>
                <c:pt idx="599">
                  <c:v>325640</c:v>
                </c:pt>
                <c:pt idx="600">
                  <c:v>325680</c:v>
                </c:pt>
                <c:pt idx="601">
                  <c:v>325680</c:v>
                </c:pt>
                <c:pt idx="602">
                  <c:v>325690</c:v>
                </c:pt>
                <c:pt idx="603">
                  <c:v>325450</c:v>
                </c:pt>
                <c:pt idx="604">
                  <c:v>325500</c:v>
                </c:pt>
                <c:pt idx="605">
                  <c:v>325470</c:v>
                </c:pt>
                <c:pt idx="606">
                  <c:v>325500</c:v>
                </c:pt>
                <c:pt idx="607">
                  <c:v>325530</c:v>
                </c:pt>
                <c:pt idx="608">
                  <c:v>325520</c:v>
                </c:pt>
                <c:pt idx="609">
                  <c:v>325520</c:v>
                </c:pt>
                <c:pt idx="610">
                  <c:v>325550</c:v>
                </c:pt>
                <c:pt idx="611">
                  <c:v>325560</c:v>
                </c:pt>
                <c:pt idx="612">
                  <c:v>325560</c:v>
                </c:pt>
                <c:pt idx="613">
                  <c:v>325570</c:v>
                </c:pt>
                <c:pt idx="614">
                  <c:v>329150</c:v>
                </c:pt>
                <c:pt idx="615">
                  <c:v>329080</c:v>
                </c:pt>
                <c:pt idx="616">
                  <c:v>329080</c:v>
                </c:pt>
                <c:pt idx="617">
                  <c:v>329190</c:v>
                </c:pt>
                <c:pt idx="618">
                  <c:v>329220</c:v>
                </c:pt>
                <c:pt idx="619">
                  <c:v>329240</c:v>
                </c:pt>
                <c:pt idx="620">
                  <c:v>329170</c:v>
                </c:pt>
                <c:pt idx="621">
                  <c:v>329220</c:v>
                </c:pt>
                <c:pt idx="622">
                  <c:v>329350</c:v>
                </c:pt>
                <c:pt idx="623">
                  <c:v>329300</c:v>
                </c:pt>
                <c:pt idx="624">
                  <c:v>329360</c:v>
                </c:pt>
                <c:pt idx="625">
                  <c:v>326680</c:v>
                </c:pt>
                <c:pt idx="626">
                  <c:v>326770</c:v>
                </c:pt>
                <c:pt idx="627">
                  <c:v>326700</c:v>
                </c:pt>
                <c:pt idx="628">
                  <c:v>326790</c:v>
                </c:pt>
                <c:pt idx="629">
                  <c:v>326750</c:v>
                </c:pt>
                <c:pt idx="630">
                  <c:v>326820</c:v>
                </c:pt>
                <c:pt idx="631">
                  <c:v>326810</c:v>
                </c:pt>
                <c:pt idx="632">
                  <c:v>326720</c:v>
                </c:pt>
                <c:pt idx="633">
                  <c:v>326790</c:v>
                </c:pt>
                <c:pt idx="634">
                  <c:v>326830</c:v>
                </c:pt>
                <c:pt idx="635">
                  <c:v>326860</c:v>
                </c:pt>
                <c:pt idx="636">
                  <c:v>313180</c:v>
                </c:pt>
                <c:pt idx="637">
                  <c:v>313100</c:v>
                </c:pt>
                <c:pt idx="638">
                  <c:v>315090</c:v>
                </c:pt>
                <c:pt idx="639">
                  <c:v>315580</c:v>
                </c:pt>
                <c:pt idx="640">
                  <c:v>315390</c:v>
                </c:pt>
                <c:pt idx="641">
                  <c:v>315240</c:v>
                </c:pt>
                <c:pt idx="642">
                  <c:v>315860</c:v>
                </c:pt>
                <c:pt idx="643">
                  <c:v>317090</c:v>
                </c:pt>
                <c:pt idx="644">
                  <c:v>317040</c:v>
                </c:pt>
                <c:pt idx="645">
                  <c:v>317810</c:v>
                </c:pt>
                <c:pt idx="646">
                  <c:v>317350</c:v>
                </c:pt>
                <c:pt idx="647">
                  <c:v>313110</c:v>
                </c:pt>
                <c:pt idx="648">
                  <c:v>313490</c:v>
                </c:pt>
                <c:pt idx="649">
                  <c:v>315300</c:v>
                </c:pt>
                <c:pt idx="650">
                  <c:v>316090</c:v>
                </c:pt>
                <c:pt idx="651">
                  <c:v>315740</c:v>
                </c:pt>
                <c:pt idx="652">
                  <c:v>315650</c:v>
                </c:pt>
                <c:pt idx="653">
                  <c:v>316250</c:v>
                </c:pt>
                <c:pt idx="654">
                  <c:v>317370</c:v>
                </c:pt>
                <c:pt idx="655">
                  <c:v>317380</c:v>
                </c:pt>
                <c:pt idx="656">
                  <c:v>318090</c:v>
                </c:pt>
                <c:pt idx="657">
                  <c:v>317770</c:v>
                </c:pt>
                <c:pt idx="658">
                  <c:v>313160</c:v>
                </c:pt>
                <c:pt idx="659">
                  <c:v>313570</c:v>
                </c:pt>
                <c:pt idx="660">
                  <c:v>315330</c:v>
                </c:pt>
                <c:pt idx="661">
                  <c:v>316030</c:v>
                </c:pt>
                <c:pt idx="662">
                  <c:v>315750</c:v>
                </c:pt>
                <c:pt idx="663">
                  <c:v>315720</c:v>
                </c:pt>
                <c:pt idx="664">
                  <c:v>316350</c:v>
                </c:pt>
                <c:pt idx="665">
                  <c:v>317450</c:v>
                </c:pt>
                <c:pt idx="666">
                  <c:v>317370</c:v>
                </c:pt>
                <c:pt idx="667">
                  <c:v>318440</c:v>
                </c:pt>
                <c:pt idx="668">
                  <c:v>317760</c:v>
                </c:pt>
                <c:pt idx="669">
                  <c:v>315770</c:v>
                </c:pt>
                <c:pt idx="670">
                  <c:v>315790</c:v>
                </c:pt>
                <c:pt idx="671">
                  <c:v>315800</c:v>
                </c:pt>
                <c:pt idx="672">
                  <c:v>316500</c:v>
                </c:pt>
                <c:pt idx="673">
                  <c:v>316330</c:v>
                </c:pt>
                <c:pt idx="674">
                  <c:v>316280</c:v>
                </c:pt>
                <c:pt idx="675">
                  <c:v>316540</c:v>
                </c:pt>
                <c:pt idx="676">
                  <c:v>316920</c:v>
                </c:pt>
                <c:pt idx="677">
                  <c:v>316800</c:v>
                </c:pt>
                <c:pt idx="678">
                  <c:v>316930</c:v>
                </c:pt>
                <c:pt idx="679">
                  <c:v>316880</c:v>
                </c:pt>
                <c:pt idx="680">
                  <c:v>316980</c:v>
                </c:pt>
                <c:pt idx="681">
                  <c:v>317050</c:v>
                </c:pt>
                <c:pt idx="682">
                  <c:v>317030</c:v>
                </c:pt>
                <c:pt idx="683">
                  <c:v>317630</c:v>
                </c:pt>
                <c:pt idx="684">
                  <c:v>317740</c:v>
                </c:pt>
                <c:pt idx="685">
                  <c:v>317730</c:v>
                </c:pt>
                <c:pt idx="686">
                  <c:v>317920</c:v>
                </c:pt>
                <c:pt idx="687">
                  <c:v>318320</c:v>
                </c:pt>
                <c:pt idx="688">
                  <c:v>318380</c:v>
                </c:pt>
                <c:pt idx="689">
                  <c:v>318560</c:v>
                </c:pt>
                <c:pt idx="690">
                  <c:v>318380</c:v>
                </c:pt>
                <c:pt idx="691">
                  <c:v>316430</c:v>
                </c:pt>
                <c:pt idx="692">
                  <c:v>316570</c:v>
                </c:pt>
                <c:pt idx="693">
                  <c:v>316530</c:v>
                </c:pt>
                <c:pt idx="694">
                  <c:v>317430</c:v>
                </c:pt>
                <c:pt idx="695">
                  <c:v>317800</c:v>
                </c:pt>
                <c:pt idx="696">
                  <c:v>317570</c:v>
                </c:pt>
                <c:pt idx="697">
                  <c:v>317830</c:v>
                </c:pt>
                <c:pt idx="698">
                  <c:v>318390</c:v>
                </c:pt>
                <c:pt idx="699">
                  <c:v>318380</c:v>
                </c:pt>
                <c:pt idx="700">
                  <c:v>318730</c:v>
                </c:pt>
                <c:pt idx="701">
                  <c:v>318540</c:v>
                </c:pt>
                <c:pt idx="702">
                  <c:v>316190</c:v>
                </c:pt>
                <c:pt idx="703">
                  <c:v>316360</c:v>
                </c:pt>
                <c:pt idx="704">
                  <c:v>316320</c:v>
                </c:pt>
                <c:pt idx="705">
                  <c:v>316780</c:v>
                </c:pt>
                <c:pt idx="706">
                  <c:v>317050</c:v>
                </c:pt>
                <c:pt idx="707">
                  <c:v>316870</c:v>
                </c:pt>
                <c:pt idx="708">
                  <c:v>317100</c:v>
                </c:pt>
                <c:pt idx="709">
                  <c:v>317440</c:v>
                </c:pt>
                <c:pt idx="710">
                  <c:v>317440</c:v>
                </c:pt>
                <c:pt idx="711">
                  <c:v>317700</c:v>
                </c:pt>
                <c:pt idx="712">
                  <c:v>317500</c:v>
                </c:pt>
                <c:pt idx="713">
                  <c:v>317320</c:v>
                </c:pt>
                <c:pt idx="714">
                  <c:v>317380</c:v>
                </c:pt>
                <c:pt idx="715">
                  <c:v>317310</c:v>
                </c:pt>
                <c:pt idx="716">
                  <c:v>318060</c:v>
                </c:pt>
                <c:pt idx="717">
                  <c:v>318390</c:v>
                </c:pt>
                <c:pt idx="718">
                  <c:v>318250</c:v>
                </c:pt>
                <c:pt idx="719">
                  <c:v>318050</c:v>
                </c:pt>
                <c:pt idx="720">
                  <c:v>318890</c:v>
                </c:pt>
                <c:pt idx="721">
                  <c:v>318930</c:v>
                </c:pt>
                <c:pt idx="722">
                  <c:v>319140</c:v>
                </c:pt>
                <c:pt idx="723">
                  <c:v>318950</c:v>
                </c:pt>
                <c:pt idx="724">
                  <c:v>319810</c:v>
                </c:pt>
                <c:pt idx="725">
                  <c:v>319750</c:v>
                </c:pt>
                <c:pt idx="726">
                  <c:v>319760</c:v>
                </c:pt>
                <c:pt idx="727">
                  <c:v>319810</c:v>
                </c:pt>
                <c:pt idx="728">
                  <c:v>319940</c:v>
                </c:pt>
                <c:pt idx="729">
                  <c:v>319870</c:v>
                </c:pt>
                <c:pt idx="730">
                  <c:v>319770</c:v>
                </c:pt>
                <c:pt idx="731">
                  <c:v>319910</c:v>
                </c:pt>
                <c:pt idx="732">
                  <c:v>319950</c:v>
                </c:pt>
                <c:pt idx="733">
                  <c:v>319880</c:v>
                </c:pt>
                <c:pt idx="734">
                  <c:v>319810</c:v>
                </c:pt>
                <c:pt idx="735">
                  <c:v>319770</c:v>
                </c:pt>
                <c:pt idx="736">
                  <c:v>319880</c:v>
                </c:pt>
                <c:pt idx="737">
                  <c:v>319830</c:v>
                </c:pt>
                <c:pt idx="738">
                  <c:v>319850</c:v>
                </c:pt>
                <c:pt idx="739">
                  <c:v>319810</c:v>
                </c:pt>
                <c:pt idx="740">
                  <c:v>319830</c:v>
                </c:pt>
                <c:pt idx="741">
                  <c:v>319740</c:v>
                </c:pt>
                <c:pt idx="742">
                  <c:v>319830</c:v>
                </c:pt>
                <c:pt idx="743">
                  <c:v>319830</c:v>
                </c:pt>
                <c:pt idx="744">
                  <c:v>319780</c:v>
                </c:pt>
                <c:pt idx="745">
                  <c:v>319850</c:v>
                </c:pt>
                <c:pt idx="746">
                  <c:v>321280</c:v>
                </c:pt>
                <c:pt idx="747">
                  <c:v>321360</c:v>
                </c:pt>
                <c:pt idx="748">
                  <c:v>321410</c:v>
                </c:pt>
                <c:pt idx="749">
                  <c:v>321370</c:v>
                </c:pt>
                <c:pt idx="750">
                  <c:v>321350</c:v>
                </c:pt>
                <c:pt idx="751">
                  <c:v>321320</c:v>
                </c:pt>
                <c:pt idx="752">
                  <c:v>321470</c:v>
                </c:pt>
                <c:pt idx="753">
                  <c:v>321410</c:v>
                </c:pt>
                <c:pt idx="754">
                  <c:v>321440</c:v>
                </c:pt>
                <c:pt idx="755">
                  <c:v>321410</c:v>
                </c:pt>
                <c:pt idx="756">
                  <c:v>321520</c:v>
                </c:pt>
                <c:pt idx="757">
                  <c:v>320240</c:v>
                </c:pt>
                <c:pt idx="758">
                  <c:v>320320</c:v>
                </c:pt>
                <c:pt idx="759">
                  <c:v>320220</c:v>
                </c:pt>
                <c:pt idx="760">
                  <c:v>320340</c:v>
                </c:pt>
                <c:pt idx="761">
                  <c:v>320380</c:v>
                </c:pt>
                <c:pt idx="762">
                  <c:v>320360</c:v>
                </c:pt>
                <c:pt idx="763">
                  <c:v>320330</c:v>
                </c:pt>
                <c:pt idx="764">
                  <c:v>320300</c:v>
                </c:pt>
                <c:pt idx="765">
                  <c:v>320190</c:v>
                </c:pt>
                <c:pt idx="766">
                  <c:v>320360</c:v>
                </c:pt>
                <c:pt idx="767">
                  <c:v>320280</c:v>
                </c:pt>
                <c:pt idx="768">
                  <c:v>311520</c:v>
                </c:pt>
                <c:pt idx="769">
                  <c:v>311370</c:v>
                </c:pt>
                <c:pt idx="770">
                  <c:v>314460</c:v>
                </c:pt>
                <c:pt idx="771">
                  <c:v>315540</c:v>
                </c:pt>
                <c:pt idx="772">
                  <c:v>315040</c:v>
                </c:pt>
                <c:pt idx="773">
                  <c:v>315290</c:v>
                </c:pt>
                <c:pt idx="774">
                  <c:v>315960</c:v>
                </c:pt>
                <c:pt idx="775">
                  <c:v>317920</c:v>
                </c:pt>
                <c:pt idx="776">
                  <c:v>317900</c:v>
                </c:pt>
                <c:pt idx="777">
                  <c:v>319080</c:v>
                </c:pt>
                <c:pt idx="778">
                  <c:v>318310</c:v>
                </c:pt>
                <c:pt idx="779">
                  <c:v>311450</c:v>
                </c:pt>
                <c:pt idx="780">
                  <c:v>312040</c:v>
                </c:pt>
                <c:pt idx="781">
                  <c:v>315030</c:v>
                </c:pt>
                <c:pt idx="782">
                  <c:v>316120</c:v>
                </c:pt>
                <c:pt idx="783">
                  <c:v>315660</c:v>
                </c:pt>
                <c:pt idx="784">
                  <c:v>315780</c:v>
                </c:pt>
                <c:pt idx="785">
                  <c:v>316410</c:v>
                </c:pt>
                <c:pt idx="786">
                  <c:v>318400</c:v>
                </c:pt>
                <c:pt idx="787">
                  <c:v>318330</c:v>
                </c:pt>
                <c:pt idx="788">
                  <c:v>319500</c:v>
                </c:pt>
                <c:pt idx="789">
                  <c:v>318790</c:v>
                </c:pt>
                <c:pt idx="790">
                  <c:v>311230</c:v>
                </c:pt>
                <c:pt idx="791">
                  <c:v>312060</c:v>
                </c:pt>
                <c:pt idx="792">
                  <c:v>315040</c:v>
                </c:pt>
                <c:pt idx="793">
                  <c:v>316110</c:v>
                </c:pt>
                <c:pt idx="794">
                  <c:v>315710</c:v>
                </c:pt>
                <c:pt idx="795">
                  <c:v>315860</c:v>
                </c:pt>
                <c:pt idx="796">
                  <c:v>316490</c:v>
                </c:pt>
                <c:pt idx="797">
                  <c:v>318570</c:v>
                </c:pt>
                <c:pt idx="798">
                  <c:v>318490</c:v>
                </c:pt>
                <c:pt idx="799">
                  <c:v>319760</c:v>
                </c:pt>
                <c:pt idx="800">
                  <c:v>318990</c:v>
                </c:pt>
                <c:pt idx="801">
                  <c:v>315500</c:v>
                </c:pt>
                <c:pt idx="802">
                  <c:v>315660</c:v>
                </c:pt>
                <c:pt idx="803">
                  <c:v>315630</c:v>
                </c:pt>
                <c:pt idx="804">
                  <c:v>316710</c:v>
                </c:pt>
                <c:pt idx="805">
                  <c:v>316560</c:v>
                </c:pt>
                <c:pt idx="806">
                  <c:v>316650</c:v>
                </c:pt>
                <c:pt idx="807">
                  <c:v>316730</c:v>
                </c:pt>
                <c:pt idx="808">
                  <c:v>317270</c:v>
                </c:pt>
                <c:pt idx="809">
                  <c:v>317320</c:v>
                </c:pt>
                <c:pt idx="810">
                  <c:v>317610</c:v>
                </c:pt>
                <c:pt idx="811">
                  <c:v>317450</c:v>
                </c:pt>
                <c:pt idx="812">
                  <c:v>317400</c:v>
                </c:pt>
                <c:pt idx="813">
                  <c:v>317600</c:v>
                </c:pt>
                <c:pt idx="814">
                  <c:v>317620</c:v>
                </c:pt>
                <c:pt idx="815">
                  <c:v>318540</c:v>
                </c:pt>
                <c:pt idx="816">
                  <c:v>318720</c:v>
                </c:pt>
                <c:pt idx="817">
                  <c:v>318780</c:v>
                </c:pt>
                <c:pt idx="818">
                  <c:v>319000</c:v>
                </c:pt>
                <c:pt idx="819">
                  <c:v>319710</c:v>
                </c:pt>
                <c:pt idx="820">
                  <c:v>319680</c:v>
                </c:pt>
                <c:pt idx="821">
                  <c:v>320080</c:v>
                </c:pt>
                <c:pt idx="822">
                  <c:v>319850</c:v>
                </c:pt>
                <c:pt idx="823">
                  <c:v>316430</c:v>
                </c:pt>
                <c:pt idx="824">
                  <c:v>316860</c:v>
                </c:pt>
                <c:pt idx="825">
                  <c:v>316690</c:v>
                </c:pt>
                <c:pt idx="826">
                  <c:v>318190</c:v>
                </c:pt>
                <c:pt idx="827">
                  <c:v>318690</c:v>
                </c:pt>
                <c:pt idx="828">
                  <c:v>318630</c:v>
                </c:pt>
                <c:pt idx="829">
                  <c:v>318920</c:v>
                </c:pt>
                <c:pt idx="830">
                  <c:v>319910</c:v>
                </c:pt>
                <c:pt idx="831">
                  <c:v>319890</c:v>
                </c:pt>
                <c:pt idx="832">
                  <c:v>320480</c:v>
                </c:pt>
                <c:pt idx="833">
                  <c:v>320040</c:v>
                </c:pt>
                <c:pt idx="834">
                  <c:v>316770</c:v>
                </c:pt>
                <c:pt idx="835">
                  <c:v>316940</c:v>
                </c:pt>
                <c:pt idx="836">
                  <c:v>316890</c:v>
                </c:pt>
                <c:pt idx="837">
                  <c:v>317460</c:v>
                </c:pt>
                <c:pt idx="838">
                  <c:v>317620</c:v>
                </c:pt>
                <c:pt idx="839">
                  <c:v>317570</c:v>
                </c:pt>
                <c:pt idx="840">
                  <c:v>317690</c:v>
                </c:pt>
                <c:pt idx="841">
                  <c:v>318040</c:v>
                </c:pt>
                <c:pt idx="842">
                  <c:v>318060</c:v>
                </c:pt>
                <c:pt idx="843">
                  <c:v>318250</c:v>
                </c:pt>
                <c:pt idx="844">
                  <c:v>318110</c:v>
                </c:pt>
                <c:pt idx="845">
                  <c:v>317870</c:v>
                </c:pt>
                <c:pt idx="846">
                  <c:v>318120</c:v>
                </c:pt>
                <c:pt idx="847">
                  <c:v>318110</c:v>
                </c:pt>
                <c:pt idx="848">
                  <c:v>319270</c:v>
                </c:pt>
                <c:pt idx="849">
                  <c:v>319650</c:v>
                </c:pt>
                <c:pt idx="850">
                  <c:v>319470</c:v>
                </c:pt>
                <c:pt idx="851">
                  <c:v>319510</c:v>
                </c:pt>
                <c:pt idx="852">
                  <c:v>320550</c:v>
                </c:pt>
                <c:pt idx="853">
                  <c:v>320520</c:v>
                </c:pt>
                <c:pt idx="854">
                  <c:v>320840</c:v>
                </c:pt>
                <c:pt idx="855">
                  <c:v>320640</c:v>
                </c:pt>
                <c:pt idx="856">
                  <c:v>322030</c:v>
                </c:pt>
                <c:pt idx="857">
                  <c:v>322050</c:v>
                </c:pt>
                <c:pt idx="858">
                  <c:v>322060</c:v>
                </c:pt>
                <c:pt idx="859">
                  <c:v>322040</c:v>
                </c:pt>
                <c:pt idx="860">
                  <c:v>322030</c:v>
                </c:pt>
                <c:pt idx="861">
                  <c:v>322080</c:v>
                </c:pt>
                <c:pt idx="862">
                  <c:v>322100</c:v>
                </c:pt>
                <c:pt idx="863">
                  <c:v>322030</c:v>
                </c:pt>
                <c:pt idx="864">
                  <c:v>322020</c:v>
                </c:pt>
                <c:pt idx="865">
                  <c:v>322110</c:v>
                </c:pt>
                <c:pt idx="866">
                  <c:v>322070</c:v>
                </c:pt>
                <c:pt idx="867">
                  <c:v>321940</c:v>
                </c:pt>
                <c:pt idx="868">
                  <c:v>321900</c:v>
                </c:pt>
                <c:pt idx="869">
                  <c:v>321900</c:v>
                </c:pt>
                <c:pt idx="870">
                  <c:v>322040</c:v>
                </c:pt>
                <c:pt idx="871">
                  <c:v>321990</c:v>
                </c:pt>
                <c:pt idx="872">
                  <c:v>321930</c:v>
                </c:pt>
                <c:pt idx="873">
                  <c:v>321990</c:v>
                </c:pt>
                <c:pt idx="874">
                  <c:v>321960</c:v>
                </c:pt>
                <c:pt idx="875">
                  <c:v>321950</c:v>
                </c:pt>
                <c:pt idx="876">
                  <c:v>321980</c:v>
                </c:pt>
                <c:pt idx="877">
                  <c:v>322010</c:v>
                </c:pt>
                <c:pt idx="878">
                  <c:v>324370</c:v>
                </c:pt>
                <c:pt idx="879">
                  <c:v>324300</c:v>
                </c:pt>
                <c:pt idx="880">
                  <c:v>324350</c:v>
                </c:pt>
                <c:pt idx="881">
                  <c:v>324440</c:v>
                </c:pt>
                <c:pt idx="882">
                  <c:v>324530</c:v>
                </c:pt>
                <c:pt idx="883">
                  <c:v>324390</c:v>
                </c:pt>
                <c:pt idx="884">
                  <c:v>324530</c:v>
                </c:pt>
                <c:pt idx="885">
                  <c:v>324440</c:v>
                </c:pt>
                <c:pt idx="886">
                  <c:v>324460</c:v>
                </c:pt>
                <c:pt idx="887">
                  <c:v>324610</c:v>
                </c:pt>
                <c:pt idx="888">
                  <c:v>324440</c:v>
                </c:pt>
                <c:pt idx="889">
                  <c:v>322770</c:v>
                </c:pt>
                <c:pt idx="890">
                  <c:v>322770</c:v>
                </c:pt>
                <c:pt idx="891">
                  <c:v>322790</c:v>
                </c:pt>
                <c:pt idx="892">
                  <c:v>322800</c:v>
                </c:pt>
                <c:pt idx="893">
                  <c:v>322840</c:v>
                </c:pt>
                <c:pt idx="894">
                  <c:v>322820</c:v>
                </c:pt>
                <c:pt idx="895">
                  <c:v>322910</c:v>
                </c:pt>
                <c:pt idx="896">
                  <c:v>322850</c:v>
                </c:pt>
                <c:pt idx="897">
                  <c:v>322810</c:v>
                </c:pt>
                <c:pt idx="898">
                  <c:v>322800</c:v>
                </c:pt>
                <c:pt idx="899">
                  <c:v>322760</c:v>
                </c:pt>
                <c:pt idx="900">
                  <c:v>312680</c:v>
                </c:pt>
                <c:pt idx="901">
                  <c:v>312460</c:v>
                </c:pt>
                <c:pt idx="902">
                  <c:v>316440</c:v>
                </c:pt>
                <c:pt idx="903">
                  <c:v>317810</c:v>
                </c:pt>
                <c:pt idx="904">
                  <c:v>317170</c:v>
                </c:pt>
                <c:pt idx="905">
                  <c:v>317440</c:v>
                </c:pt>
                <c:pt idx="906">
                  <c:v>317020</c:v>
                </c:pt>
                <c:pt idx="907">
                  <c:v>320860</c:v>
                </c:pt>
                <c:pt idx="908">
                  <c:v>320770</c:v>
                </c:pt>
                <c:pt idx="909">
                  <c:v>322300</c:v>
                </c:pt>
                <c:pt idx="910">
                  <c:v>321350</c:v>
                </c:pt>
                <c:pt idx="911">
                  <c:v>312640</c:v>
                </c:pt>
                <c:pt idx="912">
                  <c:v>313350</c:v>
                </c:pt>
                <c:pt idx="913">
                  <c:v>317080</c:v>
                </c:pt>
                <c:pt idx="914">
                  <c:v>318490</c:v>
                </c:pt>
                <c:pt idx="915">
                  <c:v>317890</c:v>
                </c:pt>
                <c:pt idx="916">
                  <c:v>318100</c:v>
                </c:pt>
                <c:pt idx="917">
                  <c:v>317660</c:v>
                </c:pt>
                <c:pt idx="918">
                  <c:v>321350</c:v>
                </c:pt>
                <c:pt idx="919">
                  <c:v>321220</c:v>
                </c:pt>
                <c:pt idx="920">
                  <c:v>322720</c:v>
                </c:pt>
                <c:pt idx="921">
                  <c:v>321780</c:v>
                </c:pt>
                <c:pt idx="922">
                  <c:v>312280</c:v>
                </c:pt>
                <c:pt idx="923">
                  <c:v>313310</c:v>
                </c:pt>
                <c:pt idx="924">
                  <c:v>317150</c:v>
                </c:pt>
                <c:pt idx="925">
                  <c:v>318510</c:v>
                </c:pt>
                <c:pt idx="926">
                  <c:v>317890</c:v>
                </c:pt>
                <c:pt idx="927">
                  <c:v>318210</c:v>
                </c:pt>
                <c:pt idx="928">
                  <c:v>317680</c:v>
                </c:pt>
                <c:pt idx="929">
                  <c:v>321550</c:v>
                </c:pt>
                <c:pt idx="930">
                  <c:v>321570</c:v>
                </c:pt>
                <c:pt idx="931">
                  <c:v>323130</c:v>
                </c:pt>
                <c:pt idx="932">
                  <c:v>322150</c:v>
                </c:pt>
                <c:pt idx="933">
                  <c:v>317570</c:v>
                </c:pt>
                <c:pt idx="934">
                  <c:v>317800</c:v>
                </c:pt>
                <c:pt idx="935">
                  <c:v>317820</c:v>
                </c:pt>
                <c:pt idx="936">
                  <c:v>319160</c:v>
                </c:pt>
                <c:pt idx="937">
                  <c:v>319020</c:v>
                </c:pt>
                <c:pt idx="938">
                  <c:v>319020</c:v>
                </c:pt>
                <c:pt idx="939">
                  <c:v>318950</c:v>
                </c:pt>
                <c:pt idx="940">
                  <c:v>319910</c:v>
                </c:pt>
                <c:pt idx="941">
                  <c:v>319870</c:v>
                </c:pt>
                <c:pt idx="942">
                  <c:v>320290</c:v>
                </c:pt>
                <c:pt idx="943">
                  <c:v>319960</c:v>
                </c:pt>
                <c:pt idx="944">
                  <c:v>319850</c:v>
                </c:pt>
                <c:pt idx="945">
                  <c:v>320090</c:v>
                </c:pt>
                <c:pt idx="946">
                  <c:v>320060</c:v>
                </c:pt>
                <c:pt idx="947">
                  <c:v>321390</c:v>
                </c:pt>
                <c:pt idx="948">
                  <c:v>321570</c:v>
                </c:pt>
                <c:pt idx="949">
                  <c:v>321680</c:v>
                </c:pt>
                <c:pt idx="950">
                  <c:v>321530</c:v>
                </c:pt>
                <c:pt idx="951">
                  <c:v>322800</c:v>
                </c:pt>
                <c:pt idx="952">
                  <c:v>322850</c:v>
                </c:pt>
                <c:pt idx="953">
                  <c:v>323270</c:v>
                </c:pt>
                <c:pt idx="954">
                  <c:v>322930</c:v>
                </c:pt>
                <c:pt idx="955">
                  <c:v>318690</c:v>
                </c:pt>
                <c:pt idx="956">
                  <c:v>319120</c:v>
                </c:pt>
                <c:pt idx="957">
                  <c:v>319010</c:v>
                </c:pt>
                <c:pt idx="958">
                  <c:v>320930</c:v>
                </c:pt>
                <c:pt idx="959">
                  <c:v>321590</c:v>
                </c:pt>
                <c:pt idx="960">
                  <c:v>321490</c:v>
                </c:pt>
                <c:pt idx="961">
                  <c:v>321190</c:v>
                </c:pt>
                <c:pt idx="962">
                  <c:v>323020</c:v>
                </c:pt>
                <c:pt idx="963">
                  <c:v>322950</c:v>
                </c:pt>
                <c:pt idx="964">
                  <c:v>323710</c:v>
                </c:pt>
                <c:pt idx="965">
                  <c:v>323260</c:v>
                </c:pt>
                <c:pt idx="966">
                  <c:v>319220</c:v>
                </c:pt>
                <c:pt idx="967">
                  <c:v>319350</c:v>
                </c:pt>
                <c:pt idx="968">
                  <c:v>319370</c:v>
                </c:pt>
                <c:pt idx="969">
                  <c:v>320030</c:v>
                </c:pt>
                <c:pt idx="970">
                  <c:v>320320</c:v>
                </c:pt>
                <c:pt idx="971">
                  <c:v>320160</c:v>
                </c:pt>
                <c:pt idx="972">
                  <c:v>320160</c:v>
                </c:pt>
                <c:pt idx="973">
                  <c:v>320770</c:v>
                </c:pt>
                <c:pt idx="974">
                  <c:v>320820</c:v>
                </c:pt>
                <c:pt idx="975">
                  <c:v>321010</c:v>
                </c:pt>
                <c:pt idx="976">
                  <c:v>320840</c:v>
                </c:pt>
                <c:pt idx="977">
                  <c:v>318470</c:v>
                </c:pt>
                <c:pt idx="978">
                  <c:v>318790</c:v>
                </c:pt>
                <c:pt idx="979">
                  <c:v>318720</c:v>
                </c:pt>
                <c:pt idx="980">
                  <c:v>319870</c:v>
                </c:pt>
                <c:pt idx="981">
                  <c:v>320240</c:v>
                </c:pt>
                <c:pt idx="982">
                  <c:v>320080</c:v>
                </c:pt>
                <c:pt idx="983">
                  <c:v>320120</c:v>
                </c:pt>
                <c:pt idx="984">
                  <c:v>321180</c:v>
                </c:pt>
                <c:pt idx="985">
                  <c:v>321100</c:v>
                </c:pt>
                <c:pt idx="986">
                  <c:v>321590</c:v>
                </c:pt>
                <c:pt idx="987">
                  <c:v>321250</c:v>
                </c:pt>
                <c:pt idx="988">
                  <c:v>325630</c:v>
                </c:pt>
                <c:pt idx="989">
                  <c:v>325680</c:v>
                </c:pt>
                <c:pt idx="990">
                  <c:v>325580</c:v>
                </c:pt>
                <c:pt idx="991">
                  <c:v>325650</c:v>
                </c:pt>
                <c:pt idx="992">
                  <c:v>325690</c:v>
                </c:pt>
                <c:pt idx="993">
                  <c:v>325640</c:v>
                </c:pt>
                <c:pt idx="994">
                  <c:v>325680</c:v>
                </c:pt>
                <c:pt idx="995">
                  <c:v>325570</c:v>
                </c:pt>
                <c:pt idx="996">
                  <c:v>325620</c:v>
                </c:pt>
                <c:pt idx="997">
                  <c:v>325650</c:v>
                </c:pt>
                <c:pt idx="998">
                  <c:v>325650</c:v>
                </c:pt>
                <c:pt idx="999">
                  <c:v>325480</c:v>
                </c:pt>
                <c:pt idx="1000">
                  <c:v>325500</c:v>
                </c:pt>
                <c:pt idx="1001">
                  <c:v>325460</c:v>
                </c:pt>
                <c:pt idx="1002">
                  <c:v>325560</c:v>
                </c:pt>
                <c:pt idx="1003">
                  <c:v>325530</c:v>
                </c:pt>
                <c:pt idx="1004">
                  <c:v>325540</c:v>
                </c:pt>
                <c:pt idx="1005">
                  <c:v>325560</c:v>
                </c:pt>
                <c:pt idx="1006">
                  <c:v>325450</c:v>
                </c:pt>
                <c:pt idx="1007">
                  <c:v>325570</c:v>
                </c:pt>
                <c:pt idx="1008">
                  <c:v>325590</c:v>
                </c:pt>
                <c:pt idx="1009">
                  <c:v>325580</c:v>
                </c:pt>
                <c:pt idx="1010">
                  <c:v>328460</c:v>
                </c:pt>
                <c:pt idx="1011">
                  <c:v>328410</c:v>
                </c:pt>
                <c:pt idx="1012">
                  <c:v>328460</c:v>
                </c:pt>
                <c:pt idx="1013">
                  <c:v>328520</c:v>
                </c:pt>
                <c:pt idx="1014">
                  <c:v>328540</c:v>
                </c:pt>
                <c:pt idx="1015">
                  <c:v>328510</c:v>
                </c:pt>
                <c:pt idx="1016">
                  <c:v>328570</c:v>
                </c:pt>
                <c:pt idx="1017">
                  <c:v>328520</c:v>
                </c:pt>
                <c:pt idx="1018">
                  <c:v>328630</c:v>
                </c:pt>
                <c:pt idx="1019">
                  <c:v>328690</c:v>
                </c:pt>
                <c:pt idx="1020">
                  <c:v>328640</c:v>
                </c:pt>
                <c:pt idx="1021">
                  <c:v>326550</c:v>
                </c:pt>
                <c:pt idx="1022">
                  <c:v>326460</c:v>
                </c:pt>
                <c:pt idx="1023">
                  <c:v>326530</c:v>
                </c:pt>
                <c:pt idx="1024">
                  <c:v>326460</c:v>
                </c:pt>
                <c:pt idx="1025">
                  <c:v>326680</c:v>
                </c:pt>
                <c:pt idx="1026">
                  <c:v>326580</c:v>
                </c:pt>
                <c:pt idx="1027">
                  <c:v>326510</c:v>
                </c:pt>
                <c:pt idx="1028">
                  <c:v>326540</c:v>
                </c:pt>
                <c:pt idx="1029">
                  <c:v>326560</c:v>
                </c:pt>
                <c:pt idx="1030">
                  <c:v>326590</c:v>
                </c:pt>
                <c:pt idx="1031">
                  <c:v>326620</c:v>
                </c:pt>
              </c:numCache>
            </c:numRef>
          </c:val>
          <c:smooth val="0"/>
        </c:ser>
        <c:dLbls>
          <c:showLegendKey val="0"/>
          <c:showVal val="0"/>
          <c:showCatName val="0"/>
          <c:showSerName val="0"/>
          <c:showPercent val="0"/>
          <c:showBubbleSize val="0"/>
        </c:dLbls>
        <c:marker val="1"/>
        <c:smooth val="0"/>
        <c:axId val="354147712"/>
        <c:axId val="354158080"/>
      </c:lineChart>
      <c:catAx>
        <c:axId val="354147712"/>
        <c:scaling>
          <c:orientation val="minMax"/>
        </c:scaling>
        <c:delete val="0"/>
        <c:axPos val="b"/>
        <c:title>
          <c:tx>
            <c:rich>
              <a:bodyPr/>
              <a:lstStyle/>
              <a:p>
                <a:pPr>
                  <a:defRPr sz="900"/>
                </a:pPr>
                <a:r>
                  <a:rPr lang="en-GB" sz="900"/>
                  <a:t>Policy number</a:t>
                </a:r>
              </a:p>
            </c:rich>
          </c:tx>
          <c:layout>
            <c:manualLayout>
              <c:xMode val="edge"/>
              <c:yMode val="edge"/>
              <c:x val="0.4750598164179754"/>
              <c:y val="0.93010939286554162"/>
            </c:manualLayout>
          </c:layout>
          <c:overlay val="0"/>
        </c:title>
        <c:numFmt formatCode="General" sourceLinked="1"/>
        <c:majorTickMark val="none"/>
        <c:minorTickMark val="none"/>
        <c:tickLblPos val="nextTo"/>
        <c:txPr>
          <a:bodyPr/>
          <a:lstStyle/>
          <a:p>
            <a:pPr>
              <a:defRPr sz="700"/>
            </a:pPr>
            <a:endParaRPr lang="en-US"/>
          </a:p>
        </c:txPr>
        <c:crossAx val="354158080"/>
        <c:crosses val="autoZero"/>
        <c:auto val="1"/>
        <c:lblAlgn val="ctr"/>
        <c:lblOffset val="100"/>
        <c:noMultiLvlLbl val="0"/>
      </c:catAx>
      <c:valAx>
        <c:axId val="354158080"/>
        <c:scaling>
          <c:orientation val="minMax"/>
        </c:scaling>
        <c:delete val="0"/>
        <c:axPos val="l"/>
        <c:majorGridlines/>
        <c:title>
          <c:tx>
            <c:rich>
              <a:bodyPr rot="-5400000" vert="horz"/>
              <a:lstStyle/>
              <a:p>
                <a:pPr>
                  <a:defRPr sz="900"/>
                </a:pPr>
                <a:r>
                  <a:rPr lang="en-GB" sz="900"/>
                  <a:t>Total net benefit (</a:t>
                </a:r>
                <a:r>
                  <a:rPr lang="en-GB" sz="900">
                    <a:latin typeface="Times New Roman"/>
                    <a:cs typeface="Times New Roman"/>
                  </a:rPr>
                  <a:t>£)</a:t>
                </a:r>
                <a:endParaRPr lang="en-GB" sz="900"/>
              </a:p>
            </c:rich>
          </c:tx>
          <c:layout>
            <c:manualLayout>
              <c:xMode val="edge"/>
              <c:yMode val="edge"/>
              <c:x val="2.5807519543741106E-3"/>
              <c:y val="0.21178212621627496"/>
            </c:manualLayout>
          </c:layout>
          <c:overlay val="0"/>
        </c:title>
        <c:numFmt formatCode="General" sourceLinked="1"/>
        <c:majorTickMark val="none"/>
        <c:minorTickMark val="none"/>
        <c:tickLblPos val="nextTo"/>
        <c:crossAx val="354147712"/>
        <c:crosses val="autoZero"/>
        <c:crossBetween val="between"/>
        <c:majorUnit val="10000"/>
      </c:valAx>
      <c:spPr>
        <a:ln>
          <a:solidFill>
            <a:schemeClr val="bg1">
              <a:lumMod val="75000"/>
            </a:schemeClr>
          </a:solidFill>
        </a:ln>
      </c:spPr>
    </c:plotArea>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GB" sz="1000"/>
              <a:t>CCBs</a:t>
            </a:r>
          </a:p>
        </c:rich>
      </c:tx>
      <c:layout>
        <c:manualLayout>
          <c:xMode val="edge"/>
          <c:yMode val="edge"/>
          <c:x val="0.86554906443146218"/>
          <c:y val="0.7333310259294511"/>
        </c:manualLayout>
      </c:layout>
      <c:overlay val="1"/>
    </c:title>
    <c:autoTitleDeleted val="0"/>
    <c:plotArea>
      <c:layout>
        <c:manualLayout>
          <c:layoutTarget val="inner"/>
          <c:xMode val="edge"/>
          <c:yMode val="edge"/>
          <c:x val="0.13624031895341943"/>
          <c:y val="5.5345911949685536E-2"/>
          <c:w val="0.83346521282155162"/>
          <c:h val="0.77085449773323789"/>
        </c:manualLayout>
      </c:layout>
      <c:lineChart>
        <c:grouping val="standard"/>
        <c:varyColors val="0"/>
        <c:ser>
          <c:idx val="1"/>
          <c:order val="0"/>
          <c:spPr>
            <a:ln w="6350">
              <a:solidFill>
                <a:schemeClr val="tx1"/>
              </a:solidFill>
            </a:ln>
          </c:spPr>
          <c:marker>
            <c:symbol val="none"/>
          </c:marker>
          <c:cat>
            <c:numRef>
              <c:f>Male!$A$2067:$A$3098</c:f>
              <c:numCache>
                <c:formatCode>General</c:formatCode>
                <c:ptCount val="1032"/>
                <c:pt idx="0">
                  <c:v>2065</c:v>
                </c:pt>
                <c:pt idx="1">
                  <c:v>2066</c:v>
                </c:pt>
                <c:pt idx="2">
                  <c:v>2067</c:v>
                </c:pt>
                <c:pt idx="3">
                  <c:v>2068</c:v>
                </c:pt>
                <c:pt idx="4">
                  <c:v>2069</c:v>
                </c:pt>
                <c:pt idx="5">
                  <c:v>2070</c:v>
                </c:pt>
                <c:pt idx="6">
                  <c:v>2071</c:v>
                </c:pt>
                <c:pt idx="7">
                  <c:v>2072</c:v>
                </c:pt>
                <c:pt idx="8">
                  <c:v>2073</c:v>
                </c:pt>
                <c:pt idx="9">
                  <c:v>2074</c:v>
                </c:pt>
                <c:pt idx="10">
                  <c:v>2075</c:v>
                </c:pt>
                <c:pt idx="11">
                  <c:v>2076</c:v>
                </c:pt>
                <c:pt idx="12">
                  <c:v>2077</c:v>
                </c:pt>
                <c:pt idx="13">
                  <c:v>2078</c:v>
                </c:pt>
                <c:pt idx="14">
                  <c:v>2079</c:v>
                </c:pt>
                <c:pt idx="15">
                  <c:v>2080</c:v>
                </c:pt>
                <c:pt idx="16">
                  <c:v>2081</c:v>
                </c:pt>
                <c:pt idx="17">
                  <c:v>2082</c:v>
                </c:pt>
                <c:pt idx="18">
                  <c:v>2083</c:v>
                </c:pt>
                <c:pt idx="19">
                  <c:v>2084</c:v>
                </c:pt>
                <c:pt idx="20">
                  <c:v>2085</c:v>
                </c:pt>
                <c:pt idx="21">
                  <c:v>2086</c:v>
                </c:pt>
                <c:pt idx="22">
                  <c:v>2087</c:v>
                </c:pt>
                <c:pt idx="23">
                  <c:v>2088</c:v>
                </c:pt>
                <c:pt idx="24">
                  <c:v>2089</c:v>
                </c:pt>
                <c:pt idx="25">
                  <c:v>2090</c:v>
                </c:pt>
                <c:pt idx="26">
                  <c:v>2091</c:v>
                </c:pt>
                <c:pt idx="27">
                  <c:v>2092</c:v>
                </c:pt>
                <c:pt idx="28">
                  <c:v>2093</c:v>
                </c:pt>
                <c:pt idx="29">
                  <c:v>2094</c:v>
                </c:pt>
                <c:pt idx="30">
                  <c:v>2095</c:v>
                </c:pt>
                <c:pt idx="31">
                  <c:v>2096</c:v>
                </c:pt>
                <c:pt idx="32">
                  <c:v>2097</c:v>
                </c:pt>
                <c:pt idx="33">
                  <c:v>2098</c:v>
                </c:pt>
                <c:pt idx="34">
                  <c:v>2099</c:v>
                </c:pt>
                <c:pt idx="35">
                  <c:v>2100</c:v>
                </c:pt>
                <c:pt idx="36">
                  <c:v>2101</c:v>
                </c:pt>
                <c:pt idx="37">
                  <c:v>2102</c:v>
                </c:pt>
                <c:pt idx="38">
                  <c:v>2103</c:v>
                </c:pt>
                <c:pt idx="39">
                  <c:v>2104</c:v>
                </c:pt>
                <c:pt idx="40">
                  <c:v>2105</c:v>
                </c:pt>
                <c:pt idx="41">
                  <c:v>2106</c:v>
                </c:pt>
                <c:pt idx="42">
                  <c:v>2107</c:v>
                </c:pt>
                <c:pt idx="43">
                  <c:v>2108</c:v>
                </c:pt>
                <c:pt idx="44">
                  <c:v>2109</c:v>
                </c:pt>
                <c:pt idx="45">
                  <c:v>2110</c:v>
                </c:pt>
                <c:pt idx="46">
                  <c:v>2111</c:v>
                </c:pt>
                <c:pt idx="47">
                  <c:v>2112</c:v>
                </c:pt>
                <c:pt idx="48">
                  <c:v>2113</c:v>
                </c:pt>
                <c:pt idx="49">
                  <c:v>2114</c:v>
                </c:pt>
                <c:pt idx="50">
                  <c:v>2115</c:v>
                </c:pt>
                <c:pt idx="51">
                  <c:v>2116</c:v>
                </c:pt>
                <c:pt idx="52">
                  <c:v>2117</c:v>
                </c:pt>
                <c:pt idx="53">
                  <c:v>2118</c:v>
                </c:pt>
                <c:pt idx="54">
                  <c:v>2119</c:v>
                </c:pt>
                <c:pt idx="55">
                  <c:v>2120</c:v>
                </c:pt>
                <c:pt idx="56">
                  <c:v>2121</c:v>
                </c:pt>
                <c:pt idx="57">
                  <c:v>2122</c:v>
                </c:pt>
                <c:pt idx="58">
                  <c:v>2123</c:v>
                </c:pt>
                <c:pt idx="59">
                  <c:v>2124</c:v>
                </c:pt>
                <c:pt idx="60">
                  <c:v>2125</c:v>
                </c:pt>
                <c:pt idx="61">
                  <c:v>2126</c:v>
                </c:pt>
                <c:pt idx="62">
                  <c:v>2127</c:v>
                </c:pt>
                <c:pt idx="63">
                  <c:v>2128</c:v>
                </c:pt>
                <c:pt idx="64">
                  <c:v>2129</c:v>
                </c:pt>
                <c:pt idx="65">
                  <c:v>2130</c:v>
                </c:pt>
                <c:pt idx="66">
                  <c:v>2131</c:v>
                </c:pt>
                <c:pt idx="67">
                  <c:v>2132</c:v>
                </c:pt>
                <c:pt idx="68">
                  <c:v>2133</c:v>
                </c:pt>
                <c:pt idx="69">
                  <c:v>2134</c:v>
                </c:pt>
                <c:pt idx="70">
                  <c:v>2135</c:v>
                </c:pt>
                <c:pt idx="71">
                  <c:v>2136</c:v>
                </c:pt>
                <c:pt idx="72">
                  <c:v>2137</c:v>
                </c:pt>
                <c:pt idx="73">
                  <c:v>2138</c:v>
                </c:pt>
                <c:pt idx="74">
                  <c:v>2139</c:v>
                </c:pt>
                <c:pt idx="75">
                  <c:v>2140</c:v>
                </c:pt>
                <c:pt idx="76">
                  <c:v>2141</c:v>
                </c:pt>
                <c:pt idx="77">
                  <c:v>2142</c:v>
                </c:pt>
                <c:pt idx="78">
                  <c:v>2143</c:v>
                </c:pt>
                <c:pt idx="79">
                  <c:v>2144</c:v>
                </c:pt>
                <c:pt idx="80">
                  <c:v>2145</c:v>
                </c:pt>
                <c:pt idx="81">
                  <c:v>2146</c:v>
                </c:pt>
                <c:pt idx="82">
                  <c:v>2147</c:v>
                </c:pt>
                <c:pt idx="83">
                  <c:v>2148</c:v>
                </c:pt>
                <c:pt idx="84">
                  <c:v>2149</c:v>
                </c:pt>
                <c:pt idx="85">
                  <c:v>2150</c:v>
                </c:pt>
                <c:pt idx="86">
                  <c:v>2151</c:v>
                </c:pt>
                <c:pt idx="87">
                  <c:v>2152</c:v>
                </c:pt>
                <c:pt idx="88">
                  <c:v>2153</c:v>
                </c:pt>
                <c:pt idx="89">
                  <c:v>2154</c:v>
                </c:pt>
                <c:pt idx="90">
                  <c:v>2155</c:v>
                </c:pt>
                <c:pt idx="91">
                  <c:v>2156</c:v>
                </c:pt>
                <c:pt idx="92">
                  <c:v>2157</c:v>
                </c:pt>
                <c:pt idx="93">
                  <c:v>2158</c:v>
                </c:pt>
                <c:pt idx="94">
                  <c:v>2159</c:v>
                </c:pt>
                <c:pt idx="95">
                  <c:v>2160</c:v>
                </c:pt>
                <c:pt idx="96">
                  <c:v>2161</c:v>
                </c:pt>
                <c:pt idx="97">
                  <c:v>2162</c:v>
                </c:pt>
                <c:pt idx="98">
                  <c:v>2163</c:v>
                </c:pt>
                <c:pt idx="99">
                  <c:v>2164</c:v>
                </c:pt>
                <c:pt idx="100">
                  <c:v>2165</c:v>
                </c:pt>
                <c:pt idx="101">
                  <c:v>2166</c:v>
                </c:pt>
                <c:pt idx="102">
                  <c:v>2167</c:v>
                </c:pt>
                <c:pt idx="103">
                  <c:v>2168</c:v>
                </c:pt>
                <c:pt idx="104">
                  <c:v>2169</c:v>
                </c:pt>
                <c:pt idx="105">
                  <c:v>2170</c:v>
                </c:pt>
                <c:pt idx="106">
                  <c:v>2171</c:v>
                </c:pt>
                <c:pt idx="107">
                  <c:v>2172</c:v>
                </c:pt>
                <c:pt idx="108">
                  <c:v>2173</c:v>
                </c:pt>
                <c:pt idx="109">
                  <c:v>2174</c:v>
                </c:pt>
                <c:pt idx="110">
                  <c:v>2175</c:v>
                </c:pt>
                <c:pt idx="111">
                  <c:v>2176</c:v>
                </c:pt>
                <c:pt idx="112">
                  <c:v>2177</c:v>
                </c:pt>
                <c:pt idx="113">
                  <c:v>2178</c:v>
                </c:pt>
                <c:pt idx="114">
                  <c:v>2179</c:v>
                </c:pt>
                <c:pt idx="115">
                  <c:v>2180</c:v>
                </c:pt>
                <c:pt idx="116">
                  <c:v>2181</c:v>
                </c:pt>
                <c:pt idx="117">
                  <c:v>2182</c:v>
                </c:pt>
                <c:pt idx="118">
                  <c:v>2183</c:v>
                </c:pt>
                <c:pt idx="119">
                  <c:v>2184</c:v>
                </c:pt>
                <c:pt idx="120">
                  <c:v>2185</c:v>
                </c:pt>
                <c:pt idx="121">
                  <c:v>2186</c:v>
                </c:pt>
                <c:pt idx="122">
                  <c:v>2187</c:v>
                </c:pt>
                <c:pt idx="123">
                  <c:v>2188</c:v>
                </c:pt>
                <c:pt idx="124">
                  <c:v>2189</c:v>
                </c:pt>
                <c:pt idx="125">
                  <c:v>2190</c:v>
                </c:pt>
                <c:pt idx="126">
                  <c:v>2191</c:v>
                </c:pt>
                <c:pt idx="127">
                  <c:v>2192</c:v>
                </c:pt>
                <c:pt idx="128">
                  <c:v>2193</c:v>
                </c:pt>
                <c:pt idx="129">
                  <c:v>2194</c:v>
                </c:pt>
                <c:pt idx="130">
                  <c:v>2195</c:v>
                </c:pt>
                <c:pt idx="131">
                  <c:v>2196</c:v>
                </c:pt>
                <c:pt idx="132">
                  <c:v>2197</c:v>
                </c:pt>
                <c:pt idx="133">
                  <c:v>2198</c:v>
                </c:pt>
                <c:pt idx="134">
                  <c:v>2199</c:v>
                </c:pt>
                <c:pt idx="135">
                  <c:v>2200</c:v>
                </c:pt>
                <c:pt idx="136">
                  <c:v>2201</c:v>
                </c:pt>
                <c:pt idx="137">
                  <c:v>2202</c:v>
                </c:pt>
                <c:pt idx="138">
                  <c:v>2203</c:v>
                </c:pt>
                <c:pt idx="139">
                  <c:v>2204</c:v>
                </c:pt>
                <c:pt idx="140">
                  <c:v>2205</c:v>
                </c:pt>
                <c:pt idx="141">
                  <c:v>2206</c:v>
                </c:pt>
                <c:pt idx="142">
                  <c:v>2207</c:v>
                </c:pt>
                <c:pt idx="143">
                  <c:v>2208</c:v>
                </c:pt>
                <c:pt idx="144">
                  <c:v>2209</c:v>
                </c:pt>
                <c:pt idx="145">
                  <c:v>2210</c:v>
                </c:pt>
                <c:pt idx="146">
                  <c:v>2211</c:v>
                </c:pt>
                <c:pt idx="147">
                  <c:v>2212</c:v>
                </c:pt>
                <c:pt idx="148">
                  <c:v>2213</c:v>
                </c:pt>
                <c:pt idx="149">
                  <c:v>2214</c:v>
                </c:pt>
                <c:pt idx="150">
                  <c:v>2215</c:v>
                </c:pt>
                <c:pt idx="151">
                  <c:v>2216</c:v>
                </c:pt>
                <c:pt idx="152">
                  <c:v>2217</c:v>
                </c:pt>
                <c:pt idx="153">
                  <c:v>2218</c:v>
                </c:pt>
                <c:pt idx="154">
                  <c:v>2219</c:v>
                </c:pt>
                <c:pt idx="155">
                  <c:v>2220</c:v>
                </c:pt>
                <c:pt idx="156">
                  <c:v>2221</c:v>
                </c:pt>
                <c:pt idx="157">
                  <c:v>2222</c:v>
                </c:pt>
                <c:pt idx="158">
                  <c:v>2223</c:v>
                </c:pt>
                <c:pt idx="159">
                  <c:v>2224</c:v>
                </c:pt>
                <c:pt idx="160">
                  <c:v>2225</c:v>
                </c:pt>
                <c:pt idx="161">
                  <c:v>2226</c:v>
                </c:pt>
                <c:pt idx="162">
                  <c:v>2227</c:v>
                </c:pt>
                <c:pt idx="163">
                  <c:v>2228</c:v>
                </c:pt>
                <c:pt idx="164">
                  <c:v>2229</c:v>
                </c:pt>
                <c:pt idx="165">
                  <c:v>2230</c:v>
                </c:pt>
                <c:pt idx="166">
                  <c:v>2231</c:v>
                </c:pt>
                <c:pt idx="167">
                  <c:v>2232</c:v>
                </c:pt>
                <c:pt idx="168">
                  <c:v>2233</c:v>
                </c:pt>
                <c:pt idx="169">
                  <c:v>2234</c:v>
                </c:pt>
                <c:pt idx="170">
                  <c:v>2235</c:v>
                </c:pt>
                <c:pt idx="171">
                  <c:v>2236</c:v>
                </c:pt>
                <c:pt idx="172">
                  <c:v>2237</c:v>
                </c:pt>
                <c:pt idx="173">
                  <c:v>2238</c:v>
                </c:pt>
                <c:pt idx="174">
                  <c:v>2239</c:v>
                </c:pt>
                <c:pt idx="175">
                  <c:v>2240</c:v>
                </c:pt>
                <c:pt idx="176">
                  <c:v>2241</c:v>
                </c:pt>
                <c:pt idx="177">
                  <c:v>2242</c:v>
                </c:pt>
                <c:pt idx="178">
                  <c:v>2243</c:v>
                </c:pt>
                <c:pt idx="179">
                  <c:v>2244</c:v>
                </c:pt>
                <c:pt idx="180">
                  <c:v>2245</c:v>
                </c:pt>
                <c:pt idx="181">
                  <c:v>2246</c:v>
                </c:pt>
                <c:pt idx="182">
                  <c:v>2247</c:v>
                </c:pt>
                <c:pt idx="183">
                  <c:v>2248</c:v>
                </c:pt>
                <c:pt idx="184">
                  <c:v>2249</c:v>
                </c:pt>
                <c:pt idx="185">
                  <c:v>2250</c:v>
                </c:pt>
                <c:pt idx="186">
                  <c:v>2251</c:v>
                </c:pt>
                <c:pt idx="187">
                  <c:v>2252</c:v>
                </c:pt>
                <c:pt idx="188">
                  <c:v>2253</c:v>
                </c:pt>
                <c:pt idx="189">
                  <c:v>2254</c:v>
                </c:pt>
                <c:pt idx="190">
                  <c:v>2255</c:v>
                </c:pt>
                <c:pt idx="191">
                  <c:v>2256</c:v>
                </c:pt>
                <c:pt idx="192">
                  <c:v>2257</c:v>
                </c:pt>
                <c:pt idx="193">
                  <c:v>2258</c:v>
                </c:pt>
                <c:pt idx="194">
                  <c:v>2259</c:v>
                </c:pt>
                <c:pt idx="195">
                  <c:v>2260</c:v>
                </c:pt>
                <c:pt idx="196">
                  <c:v>2261</c:v>
                </c:pt>
                <c:pt idx="197">
                  <c:v>2262</c:v>
                </c:pt>
                <c:pt idx="198">
                  <c:v>2263</c:v>
                </c:pt>
                <c:pt idx="199">
                  <c:v>2264</c:v>
                </c:pt>
                <c:pt idx="200">
                  <c:v>2265</c:v>
                </c:pt>
                <c:pt idx="201">
                  <c:v>2266</c:v>
                </c:pt>
                <c:pt idx="202">
                  <c:v>2267</c:v>
                </c:pt>
                <c:pt idx="203">
                  <c:v>2268</c:v>
                </c:pt>
                <c:pt idx="204">
                  <c:v>2269</c:v>
                </c:pt>
                <c:pt idx="205">
                  <c:v>2270</c:v>
                </c:pt>
                <c:pt idx="206">
                  <c:v>2271</c:v>
                </c:pt>
                <c:pt idx="207">
                  <c:v>2272</c:v>
                </c:pt>
                <c:pt idx="208">
                  <c:v>2273</c:v>
                </c:pt>
                <c:pt idx="209">
                  <c:v>2274</c:v>
                </c:pt>
                <c:pt idx="210">
                  <c:v>2275</c:v>
                </c:pt>
                <c:pt idx="211">
                  <c:v>2276</c:v>
                </c:pt>
                <c:pt idx="212">
                  <c:v>2277</c:v>
                </c:pt>
                <c:pt idx="213">
                  <c:v>2278</c:v>
                </c:pt>
                <c:pt idx="214">
                  <c:v>2279</c:v>
                </c:pt>
                <c:pt idx="215">
                  <c:v>2280</c:v>
                </c:pt>
                <c:pt idx="216">
                  <c:v>2281</c:v>
                </c:pt>
                <c:pt idx="217">
                  <c:v>2282</c:v>
                </c:pt>
                <c:pt idx="218">
                  <c:v>2283</c:v>
                </c:pt>
                <c:pt idx="219">
                  <c:v>2284</c:v>
                </c:pt>
                <c:pt idx="220">
                  <c:v>2285</c:v>
                </c:pt>
                <c:pt idx="221">
                  <c:v>2286</c:v>
                </c:pt>
                <c:pt idx="222">
                  <c:v>2287</c:v>
                </c:pt>
                <c:pt idx="223">
                  <c:v>2288</c:v>
                </c:pt>
                <c:pt idx="224">
                  <c:v>2289</c:v>
                </c:pt>
                <c:pt idx="225">
                  <c:v>2290</c:v>
                </c:pt>
                <c:pt idx="226">
                  <c:v>2291</c:v>
                </c:pt>
                <c:pt idx="227">
                  <c:v>2292</c:v>
                </c:pt>
                <c:pt idx="228">
                  <c:v>2293</c:v>
                </c:pt>
                <c:pt idx="229">
                  <c:v>2294</c:v>
                </c:pt>
                <c:pt idx="230">
                  <c:v>2295</c:v>
                </c:pt>
                <c:pt idx="231">
                  <c:v>2296</c:v>
                </c:pt>
                <c:pt idx="232">
                  <c:v>2297</c:v>
                </c:pt>
                <c:pt idx="233">
                  <c:v>2298</c:v>
                </c:pt>
                <c:pt idx="234">
                  <c:v>2299</c:v>
                </c:pt>
                <c:pt idx="235">
                  <c:v>2300</c:v>
                </c:pt>
                <c:pt idx="236">
                  <c:v>2301</c:v>
                </c:pt>
                <c:pt idx="237">
                  <c:v>2302</c:v>
                </c:pt>
                <c:pt idx="238">
                  <c:v>2303</c:v>
                </c:pt>
                <c:pt idx="239">
                  <c:v>2304</c:v>
                </c:pt>
                <c:pt idx="240">
                  <c:v>2305</c:v>
                </c:pt>
                <c:pt idx="241">
                  <c:v>2306</c:v>
                </c:pt>
                <c:pt idx="242">
                  <c:v>2307</c:v>
                </c:pt>
                <c:pt idx="243">
                  <c:v>2308</c:v>
                </c:pt>
                <c:pt idx="244">
                  <c:v>2309</c:v>
                </c:pt>
                <c:pt idx="245">
                  <c:v>2310</c:v>
                </c:pt>
                <c:pt idx="246">
                  <c:v>2311</c:v>
                </c:pt>
                <c:pt idx="247">
                  <c:v>2312</c:v>
                </c:pt>
                <c:pt idx="248">
                  <c:v>2313</c:v>
                </c:pt>
                <c:pt idx="249">
                  <c:v>2314</c:v>
                </c:pt>
                <c:pt idx="250">
                  <c:v>2315</c:v>
                </c:pt>
                <c:pt idx="251">
                  <c:v>2316</c:v>
                </c:pt>
                <c:pt idx="252">
                  <c:v>2317</c:v>
                </c:pt>
                <c:pt idx="253">
                  <c:v>2318</c:v>
                </c:pt>
                <c:pt idx="254">
                  <c:v>2319</c:v>
                </c:pt>
                <c:pt idx="255">
                  <c:v>2320</c:v>
                </c:pt>
                <c:pt idx="256">
                  <c:v>2321</c:v>
                </c:pt>
                <c:pt idx="257">
                  <c:v>2322</c:v>
                </c:pt>
                <c:pt idx="258">
                  <c:v>2323</c:v>
                </c:pt>
                <c:pt idx="259">
                  <c:v>2324</c:v>
                </c:pt>
                <c:pt idx="260">
                  <c:v>2325</c:v>
                </c:pt>
                <c:pt idx="261">
                  <c:v>2326</c:v>
                </c:pt>
                <c:pt idx="262">
                  <c:v>2327</c:v>
                </c:pt>
                <c:pt idx="263">
                  <c:v>2328</c:v>
                </c:pt>
                <c:pt idx="264">
                  <c:v>2329</c:v>
                </c:pt>
                <c:pt idx="265">
                  <c:v>2330</c:v>
                </c:pt>
                <c:pt idx="266">
                  <c:v>2331</c:v>
                </c:pt>
                <c:pt idx="267">
                  <c:v>2332</c:v>
                </c:pt>
                <c:pt idx="268">
                  <c:v>2333</c:v>
                </c:pt>
                <c:pt idx="269">
                  <c:v>2334</c:v>
                </c:pt>
                <c:pt idx="270">
                  <c:v>2335</c:v>
                </c:pt>
                <c:pt idx="271">
                  <c:v>2336</c:v>
                </c:pt>
                <c:pt idx="272">
                  <c:v>2337</c:v>
                </c:pt>
                <c:pt idx="273">
                  <c:v>2338</c:v>
                </c:pt>
                <c:pt idx="274">
                  <c:v>2339</c:v>
                </c:pt>
                <c:pt idx="275">
                  <c:v>2340</c:v>
                </c:pt>
                <c:pt idx="276">
                  <c:v>2341</c:v>
                </c:pt>
                <c:pt idx="277">
                  <c:v>2342</c:v>
                </c:pt>
                <c:pt idx="278">
                  <c:v>2343</c:v>
                </c:pt>
                <c:pt idx="279">
                  <c:v>2344</c:v>
                </c:pt>
                <c:pt idx="280">
                  <c:v>2345</c:v>
                </c:pt>
                <c:pt idx="281">
                  <c:v>2346</c:v>
                </c:pt>
                <c:pt idx="282">
                  <c:v>2347</c:v>
                </c:pt>
                <c:pt idx="283">
                  <c:v>2348</c:v>
                </c:pt>
                <c:pt idx="284">
                  <c:v>2349</c:v>
                </c:pt>
                <c:pt idx="285">
                  <c:v>2350</c:v>
                </c:pt>
                <c:pt idx="286">
                  <c:v>2351</c:v>
                </c:pt>
                <c:pt idx="287">
                  <c:v>2352</c:v>
                </c:pt>
                <c:pt idx="288">
                  <c:v>2353</c:v>
                </c:pt>
                <c:pt idx="289">
                  <c:v>2354</c:v>
                </c:pt>
                <c:pt idx="290">
                  <c:v>2355</c:v>
                </c:pt>
                <c:pt idx="291">
                  <c:v>2356</c:v>
                </c:pt>
                <c:pt idx="292">
                  <c:v>2357</c:v>
                </c:pt>
                <c:pt idx="293">
                  <c:v>2358</c:v>
                </c:pt>
                <c:pt idx="294">
                  <c:v>2359</c:v>
                </c:pt>
                <c:pt idx="295">
                  <c:v>2360</c:v>
                </c:pt>
                <c:pt idx="296">
                  <c:v>2361</c:v>
                </c:pt>
                <c:pt idx="297">
                  <c:v>2362</c:v>
                </c:pt>
                <c:pt idx="298">
                  <c:v>2363</c:v>
                </c:pt>
                <c:pt idx="299">
                  <c:v>2364</c:v>
                </c:pt>
                <c:pt idx="300">
                  <c:v>2365</c:v>
                </c:pt>
                <c:pt idx="301">
                  <c:v>2366</c:v>
                </c:pt>
                <c:pt idx="302">
                  <c:v>2367</c:v>
                </c:pt>
                <c:pt idx="303">
                  <c:v>2368</c:v>
                </c:pt>
                <c:pt idx="304">
                  <c:v>2369</c:v>
                </c:pt>
                <c:pt idx="305">
                  <c:v>2370</c:v>
                </c:pt>
                <c:pt idx="306">
                  <c:v>2371</c:v>
                </c:pt>
                <c:pt idx="307">
                  <c:v>2372</c:v>
                </c:pt>
                <c:pt idx="308">
                  <c:v>2373</c:v>
                </c:pt>
                <c:pt idx="309">
                  <c:v>2374</c:v>
                </c:pt>
                <c:pt idx="310">
                  <c:v>2375</c:v>
                </c:pt>
                <c:pt idx="311">
                  <c:v>2376</c:v>
                </c:pt>
                <c:pt idx="312">
                  <c:v>2377</c:v>
                </c:pt>
                <c:pt idx="313">
                  <c:v>2378</c:v>
                </c:pt>
                <c:pt idx="314">
                  <c:v>2379</c:v>
                </c:pt>
                <c:pt idx="315">
                  <c:v>2380</c:v>
                </c:pt>
                <c:pt idx="316">
                  <c:v>2381</c:v>
                </c:pt>
                <c:pt idx="317">
                  <c:v>2382</c:v>
                </c:pt>
                <c:pt idx="318">
                  <c:v>2383</c:v>
                </c:pt>
                <c:pt idx="319">
                  <c:v>2384</c:v>
                </c:pt>
                <c:pt idx="320">
                  <c:v>2385</c:v>
                </c:pt>
                <c:pt idx="321">
                  <c:v>2386</c:v>
                </c:pt>
                <c:pt idx="322">
                  <c:v>2387</c:v>
                </c:pt>
                <c:pt idx="323">
                  <c:v>2388</c:v>
                </c:pt>
                <c:pt idx="324">
                  <c:v>2389</c:v>
                </c:pt>
                <c:pt idx="325">
                  <c:v>2390</c:v>
                </c:pt>
                <c:pt idx="326">
                  <c:v>2391</c:v>
                </c:pt>
                <c:pt idx="327">
                  <c:v>2392</c:v>
                </c:pt>
                <c:pt idx="328">
                  <c:v>2393</c:v>
                </c:pt>
                <c:pt idx="329">
                  <c:v>2394</c:v>
                </c:pt>
                <c:pt idx="330">
                  <c:v>2395</c:v>
                </c:pt>
                <c:pt idx="331">
                  <c:v>2396</c:v>
                </c:pt>
                <c:pt idx="332">
                  <c:v>2397</c:v>
                </c:pt>
                <c:pt idx="333">
                  <c:v>2398</c:v>
                </c:pt>
                <c:pt idx="334">
                  <c:v>2399</c:v>
                </c:pt>
                <c:pt idx="335">
                  <c:v>2400</c:v>
                </c:pt>
                <c:pt idx="336">
                  <c:v>2401</c:v>
                </c:pt>
                <c:pt idx="337">
                  <c:v>2402</c:v>
                </c:pt>
                <c:pt idx="338">
                  <c:v>2403</c:v>
                </c:pt>
                <c:pt idx="339">
                  <c:v>2404</c:v>
                </c:pt>
                <c:pt idx="340">
                  <c:v>2405</c:v>
                </c:pt>
                <c:pt idx="341">
                  <c:v>2406</c:v>
                </c:pt>
                <c:pt idx="342">
                  <c:v>2407</c:v>
                </c:pt>
                <c:pt idx="343">
                  <c:v>2408</c:v>
                </c:pt>
                <c:pt idx="344">
                  <c:v>2409</c:v>
                </c:pt>
                <c:pt idx="345">
                  <c:v>2410</c:v>
                </c:pt>
                <c:pt idx="346">
                  <c:v>2411</c:v>
                </c:pt>
                <c:pt idx="347">
                  <c:v>2412</c:v>
                </c:pt>
                <c:pt idx="348">
                  <c:v>2413</c:v>
                </c:pt>
                <c:pt idx="349">
                  <c:v>2414</c:v>
                </c:pt>
                <c:pt idx="350">
                  <c:v>2415</c:v>
                </c:pt>
                <c:pt idx="351">
                  <c:v>2416</c:v>
                </c:pt>
                <c:pt idx="352">
                  <c:v>2417</c:v>
                </c:pt>
                <c:pt idx="353">
                  <c:v>2418</c:v>
                </c:pt>
                <c:pt idx="354">
                  <c:v>2419</c:v>
                </c:pt>
                <c:pt idx="355">
                  <c:v>2420</c:v>
                </c:pt>
                <c:pt idx="356">
                  <c:v>2421</c:v>
                </c:pt>
                <c:pt idx="357">
                  <c:v>2422</c:v>
                </c:pt>
                <c:pt idx="358">
                  <c:v>2423</c:v>
                </c:pt>
                <c:pt idx="359">
                  <c:v>2424</c:v>
                </c:pt>
                <c:pt idx="360">
                  <c:v>2425</c:v>
                </c:pt>
                <c:pt idx="361">
                  <c:v>2426</c:v>
                </c:pt>
                <c:pt idx="362">
                  <c:v>2427</c:v>
                </c:pt>
                <c:pt idx="363">
                  <c:v>2428</c:v>
                </c:pt>
                <c:pt idx="364">
                  <c:v>2429</c:v>
                </c:pt>
                <c:pt idx="365">
                  <c:v>2430</c:v>
                </c:pt>
                <c:pt idx="366">
                  <c:v>2431</c:v>
                </c:pt>
                <c:pt idx="367">
                  <c:v>2432</c:v>
                </c:pt>
                <c:pt idx="368">
                  <c:v>2433</c:v>
                </c:pt>
                <c:pt idx="369">
                  <c:v>2434</c:v>
                </c:pt>
                <c:pt idx="370">
                  <c:v>2435</c:v>
                </c:pt>
                <c:pt idx="371">
                  <c:v>2436</c:v>
                </c:pt>
                <c:pt idx="372">
                  <c:v>2437</c:v>
                </c:pt>
                <c:pt idx="373">
                  <c:v>2438</c:v>
                </c:pt>
                <c:pt idx="374">
                  <c:v>2439</c:v>
                </c:pt>
                <c:pt idx="375">
                  <c:v>2440</c:v>
                </c:pt>
                <c:pt idx="376">
                  <c:v>2441</c:v>
                </c:pt>
                <c:pt idx="377">
                  <c:v>2442</c:v>
                </c:pt>
                <c:pt idx="378">
                  <c:v>2443</c:v>
                </c:pt>
                <c:pt idx="379">
                  <c:v>2444</c:v>
                </c:pt>
                <c:pt idx="380">
                  <c:v>2445</c:v>
                </c:pt>
                <c:pt idx="381">
                  <c:v>2446</c:v>
                </c:pt>
                <c:pt idx="382">
                  <c:v>2447</c:v>
                </c:pt>
                <c:pt idx="383">
                  <c:v>2448</c:v>
                </c:pt>
                <c:pt idx="384">
                  <c:v>2449</c:v>
                </c:pt>
                <c:pt idx="385">
                  <c:v>2450</c:v>
                </c:pt>
                <c:pt idx="386">
                  <c:v>2451</c:v>
                </c:pt>
                <c:pt idx="387">
                  <c:v>2452</c:v>
                </c:pt>
                <c:pt idx="388">
                  <c:v>2453</c:v>
                </c:pt>
                <c:pt idx="389">
                  <c:v>2454</c:v>
                </c:pt>
                <c:pt idx="390">
                  <c:v>2455</c:v>
                </c:pt>
                <c:pt idx="391">
                  <c:v>2456</c:v>
                </c:pt>
                <c:pt idx="392">
                  <c:v>2457</c:v>
                </c:pt>
                <c:pt idx="393">
                  <c:v>2458</c:v>
                </c:pt>
                <c:pt idx="394">
                  <c:v>2459</c:v>
                </c:pt>
                <c:pt idx="395">
                  <c:v>2460</c:v>
                </c:pt>
                <c:pt idx="396">
                  <c:v>2461</c:v>
                </c:pt>
                <c:pt idx="397">
                  <c:v>2462</c:v>
                </c:pt>
                <c:pt idx="398">
                  <c:v>2463</c:v>
                </c:pt>
                <c:pt idx="399">
                  <c:v>2464</c:v>
                </c:pt>
                <c:pt idx="400">
                  <c:v>2465</c:v>
                </c:pt>
                <c:pt idx="401">
                  <c:v>2466</c:v>
                </c:pt>
                <c:pt idx="402">
                  <c:v>2467</c:v>
                </c:pt>
                <c:pt idx="403">
                  <c:v>2468</c:v>
                </c:pt>
                <c:pt idx="404">
                  <c:v>2469</c:v>
                </c:pt>
                <c:pt idx="405">
                  <c:v>2470</c:v>
                </c:pt>
                <c:pt idx="406">
                  <c:v>2471</c:v>
                </c:pt>
                <c:pt idx="407">
                  <c:v>2472</c:v>
                </c:pt>
                <c:pt idx="408">
                  <c:v>2473</c:v>
                </c:pt>
                <c:pt idx="409">
                  <c:v>2474</c:v>
                </c:pt>
                <c:pt idx="410">
                  <c:v>2475</c:v>
                </c:pt>
                <c:pt idx="411">
                  <c:v>2476</c:v>
                </c:pt>
                <c:pt idx="412">
                  <c:v>2477</c:v>
                </c:pt>
                <c:pt idx="413">
                  <c:v>2478</c:v>
                </c:pt>
                <c:pt idx="414">
                  <c:v>2479</c:v>
                </c:pt>
                <c:pt idx="415">
                  <c:v>2480</c:v>
                </c:pt>
                <c:pt idx="416">
                  <c:v>2481</c:v>
                </c:pt>
                <c:pt idx="417">
                  <c:v>2482</c:v>
                </c:pt>
                <c:pt idx="418">
                  <c:v>2483</c:v>
                </c:pt>
                <c:pt idx="419">
                  <c:v>2484</c:v>
                </c:pt>
                <c:pt idx="420">
                  <c:v>2485</c:v>
                </c:pt>
                <c:pt idx="421">
                  <c:v>2486</c:v>
                </c:pt>
                <c:pt idx="422">
                  <c:v>2487</c:v>
                </c:pt>
                <c:pt idx="423">
                  <c:v>2488</c:v>
                </c:pt>
                <c:pt idx="424">
                  <c:v>2489</c:v>
                </c:pt>
                <c:pt idx="425">
                  <c:v>2490</c:v>
                </c:pt>
                <c:pt idx="426">
                  <c:v>2491</c:v>
                </c:pt>
                <c:pt idx="427">
                  <c:v>2492</c:v>
                </c:pt>
                <c:pt idx="428">
                  <c:v>2493</c:v>
                </c:pt>
                <c:pt idx="429">
                  <c:v>2494</c:v>
                </c:pt>
                <c:pt idx="430">
                  <c:v>2495</c:v>
                </c:pt>
                <c:pt idx="431">
                  <c:v>2496</c:v>
                </c:pt>
                <c:pt idx="432">
                  <c:v>2497</c:v>
                </c:pt>
                <c:pt idx="433">
                  <c:v>2498</c:v>
                </c:pt>
                <c:pt idx="434">
                  <c:v>2499</c:v>
                </c:pt>
                <c:pt idx="435">
                  <c:v>2500</c:v>
                </c:pt>
                <c:pt idx="436">
                  <c:v>2501</c:v>
                </c:pt>
                <c:pt idx="437">
                  <c:v>2502</c:v>
                </c:pt>
                <c:pt idx="438">
                  <c:v>2503</c:v>
                </c:pt>
                <c:pt idx="439">
                  <c:v>2504</c:v>
                </c:pt>
                <c:pt idx="440">
                  <c:v>2505</c:v>
                </c:pt>
                <c:pt idx="441">
                  <c:v>2506</c:v>
                </c:pt>
                <c:pt idx="442">
                  <c:v>2507</c:v>
                </c:pt>
                <c:pt idx="443">
                  <c:v>2508</c:v>
                </c:pt>
                <c:pt idx="444">
                  <c:v>2509</c:v>
                </c:pt>
                <c:pt idx="445">
                  <c:v>2510</c:v>
                </c:pt>
                <c:pt idx="446">
                  <c:v>2511</c:v>
                </c:pt>
                <c:pt idx="447">
                  <c:v>2512</c:v>
                </c:pt>
                <c:pt idx="448">
                  <c:v>2513</c:v>
                </c:pt>
                <c:pt idx="449">
                  <c:v>2514</c:v>
                </c:pt>
                <c:pt idx="450">
                  <c:v>2515</c:v>
                </c:pt>
                <c:pt idx="451">
                  <c:v>2516</c:v>
                </c:pt>
                <c:pt idx="452">
                  <c:v>2517</c:v>
                </c:pt>
                <c:pt idx="453">
                  <c:v>2518</c:v>
                </c:pt>
                <c:pt idx="454">
                  <c:v>2519</c:v>
                </c:pt>
                <c:pt idx="455">
                  <c:v>2520</c:v>
                </c:pt>
                <c:pt idx="456">
                  <c:v>2521</c:v>
                </c:pt>
                <c:pt idx="457">
                  <c:v>2522</c:v>
                </c:pt>
                <c:pt idx="458">
                  <c:v>2523</c:v>
                </c:pt>
                <c:pt idx="459">
                  <c:v>2524</c:v>
                </c:pt>
                <c:pt idx="460">
                  <c:v>2525</c:v>
                </c:pt>
                <c:pt idx="461">
                  <c:v>2526</c:v>
                </c:pt>
                <c:pt idx="462">
                  <c:v>2527</c:v>
                </c:pt>
                <c:pt idx="463">
                  <c:v>2528</c:v>
                </c:pt>
                <c:pt idx="464">
                  <c:v>2529</c:v>
                </c:pt>
                <c:pt idx="465">
                  <c:v>2530</c:v>
                </c:pt>
                <c:pt idx="466">
                  <c:v>2531</c:v>
                </c:pt>
                <c:pt idx="467">
                  <c:v>2532</c:v>
                </c:pt>
                <c:pt idx="468">
                  <c:v>2533</c:v>
                </c:pt>
                <c:pt idx="469">
                  <c:v>2534</c:v>
                </c:pt>
                <c:pt idx="470">
                  <c:v>2535</c:v>
                </c:pt>
                <c:pt idx="471">
                  <c:v>2536</c:v>
                </c:pt>
                <c:pt idx="472">
                  <c:v>2537</c:v>
                </c:pt>
                <c:pt idx="473">
                  <c:v>2538</c:v>
                </c:pt>
                <c:pt idx="474">
                  <c:v>2539</c:v>
                </c:pt>
                <c:pt idx="475">
                  <c:v>2540</c:v>
                </c:pt>
                <c:pt idx="476">
                  <c:v>2541</c:v>
                </c:pt>
                <c:pt idx="477">
                  <c:v>2542</c:v>
                </c:pt>
                <c:pt idx="478">
                  <c:v>2543</c:v>
                </c:pt>
                <c:pt idx="479">
                  <c:v>2544</c:v>
                </c:pt>
                <c:pt idx="480">
                  <c:v>2545</c:v>
                </c:pt>
                <c:pt idx="481">
                  <c:v>2546</c:v>
                </c:pt>
                <c:pt idx="482">
                  <c:v>2547</c:v>
                </c:pt>
                <c:pt idx="483">
                  <c:v>2548</c:v>
                </c:pt>
                <c:pt idx="484">
                  <c:v>2549</c:v>
                </c:pt>
                <c:pt idx="485">
                  <c:v>2550</c:v>
                </c:pt>
                <c:pt idx="486">
                  <c:v>2551</c:v>
                </c:pt>
                <c:pt idx="487">
                  <c:v>2552</c:v>
                </c:pt>
                <c:pt idx="488">
                  <c:v>2553</c:v>
                </c:pt>
                <c:pt idx="489">
                  <c:v>2554</c:v>
                </c:pt>
                <c:pt idx="490">
                  <c:v>2555</c:v>
                </c:pt>
                <c:pt idx="491">
                  <c:v>2556</c:v>
                </c:pt>
                <c:pt idx="492">
                  <c:v>2557</c:v>
                </c:pt>
                <c:pt idx="493">
                  <c:v>2558</c:v>
                </c:pt>
                <c:pt idx="494">
                  <c:v>2559</c:v>
                </c:pt>
                <c:pt idx="495">
                  <c:v>2560</c:v>
                </c:pt>
                <c:pt idx="496">
                  <c:v>2561</c:v>
                </c:pt>
                <c:pt idx="497">
                  <c:v>2562</c:v>
                </c:pt>
                <c:pt idx="498">
                  <c:v>2563</c:v>
                </c:pt>
                <c:pt idx="499">
                  <c:v>2564</c:v>
                </c:pt>
                <c:pt idx="500">
                  <c:v>2565</c:v>
                </c:pt>
                <c:pt idx="501">
                  <c:v>2566</c:v>
                </c:pt>
                <c:pt idx="502">
                  <c:v>2567</c:v>
                </c:pt>
                <c:pt idx="503">
                  <c:v>2568</c:v>
                </c:pt>
                <c:pt idx="504">
                  <c:v>2569</c:v>
                </c:pt>
                <c:pt idx="505">
                  <c:v>2570</c:v>
                </c:pt>
                <c:pt idx="506">
                  <c:v>2571</c:v>
                </c:pt>
                <c:pt idx="507">
                  <c:v>2572</c:v>
                </c:pt>
                <c:pt idx="508">
                  <c:v>2573</c:v>
                </c:pt>
                <c:pt idx="509">
                  <c:v>2574</c:v>
                </c:pt>
                <c:pt idx="510">
                  <c:v>2575</c:v>
                </c:pt>
                <c:pt idx="511">
                  <c:v>2576</c:v>
                </c:pt>
                <c:pt idx="512">
                  <c:v>2577</c:v>
                </c:pt>
                <c:pt idx="513">
                  <c:v>2578</c:v>
                </c:pt>
                <c:pt idx="514">
                  <c:v>2579</c:v>
                </c:pt>
                <c:pt idx="515">
                  <c:v>2580</c:v>
                </c:pt>
                <c:pt idx="516">
                  <c:v>2581</c:v>
                </c:pt>
                <c:pt idx="517">
                  <c:v>2582</c:v>
                </c:pt>
                <c:pt idx="518">
                  <c:v>2583</c:v>
                </c:pt>
                <c:pt idx="519">
                  <c:v>2584</c:v>
                </c:pt>
                <c:pt idx="520">
                  <c:v>2585</c:v>
                </c:pt>
                <c:pt idx="521">
                  <c:v>2586</c:v>
                </c:pt>
                <c:pt idx="522">
                  <c:v>2587</c:v>
                </c:pt>
                <c:pt idx="523">
                  <c:v>2588</c:v>
                </c:pt>
                <c:pt idx="524">
                  <c:v>2589</c:v>
                </c:pt>
                <c:pt idx="525">
                  <c:v>2590</c:v>
                </c:pt>
                <c:pt idx="526">
                  <c:v>2591</c:v>
                </c:pt>
                <c:pt idx="527">
                  <c:v>2592</c:v>
                </c:pt>
                <c:pt idx="528">
                  <c:v>2593</c:v>
                </c:pt>
                <c:pt idx="529">
                  <c:v>2594</c:v>
                </c:pt>
                <c:pt idx="530">
                  <c:v>2595</c:v>
                </c:pt>
                <c:pt idx="531">
                  <c:v>2596</c:v>
                </c:pt>
                <c:pt idx="532">
                  <c:v>2597</c:v>
                </c:pt>
                <c:pt idx="533">
                  <c:v>2598</c:v>
                </c:pt>
                <c:pt idx="534">
                  <c:v>2599</c:v>
                </c:pt>
                <c:pt idx="535">
                  <c:v>2600</c:v>
                </c:pt>
                <c:pt idx="536">
                  <c:v>2601</c:v>
                </c:pt>
                <c:pt idx="537">
                  <c:v>2602</c:v>
                </c:pt>
                <c:pt idx="538">
                  <c:v>2603</c:v>
                </c:pt>
                <c:pt idx="539">
                  <c:v>2604</c:v>
                </c:pt>
                <c:pt idx="540">
                  <c:v>2605</c:v>
                </c:pt>
                <c:pt idx="541">
                  <c:v>2606</c:v>
                </c:pt>
                <c:pt idx="542">
                  <c:v>2607</c:v>
                </c:pt>
                <c:pt idx="543">
                  <c:v>2608</c:v>
                </c:pt>
                <c:pt idx="544">
                  <c:v>2609</c:v>
                </c:pt>
                <c:pt idx="545">
                  <c:v>2610</c:v>
                </c:pt>
                <c:pt idx="546">
                  <c:v>2611</c:v>
                </c:pt>
                <c:pt idx="547">
                  <c:v>2612</c:v>
                </c:pt>
                <c:pt idx="548">
                  <c:v>2613</c:v>
                </c:pt>
                <c:pt idx="549">
                  <c:v>2614</c:v>
                </c:pt>
                <c:pt idx="550">
                  <c:v>2615</c:v>
                </c:pt>
                <c:pt idx="551">
                  <c:v>2616</c:v>
                </c:pt>
                <c:pt idx="552">
                  <c:v>2617</c:v>
                </c:pt>
                <c:pt idx="553">
                  <c:v>2618</c:v>
                </c:pt>
                <c:pt idx="554">
                  <c:v>2619</c:v>
                </c:pt>
                <c:pt idx="555">
                  <c:v>2620</c:v>
                </c:pt>
                <c:pt idx="556">
                  <c:v>2621</c:v>
                </c:pt>
                <c:pt idx="557">
                  <c:v>2622</c:v>
                </c:pt>
                <c:pt idx="558">
                  <c:v>2623</c:v>
                </c:pt>
                <c:pt idx="559">
                  <c:v>2624</c:v>
                </c:pt>
                <c:pt idx="560">
                  <c:v>2625</c:v>
                </c:pt>
                <c:pt idx="561">
                  <c:v>2626</c:v>
                </c:pt>
                <c:pt idx="562">
                  <c:v>2627</c:v>
                </c:pt>
                <c:pt idx="563">
                  <c:v>2628</c:v>
                </c:pt>
                <c:pt idx="564">
                  <c:v>2629</c:v>
                </c:pt>
                <c:pt idx="565">
                  <c:v>2630</c:v>
                </c:pt>
                <c:pt idx="566">
                  <c:v>2631</c:v>
                </c:pt>
                <c:pt idx="567">
                  <c:v>2632</c:v>
                </c:pt>
                <c:pt idx="568">
                  <c:v>2633</c:v>
                </c:pt>
                <c:pt idx="569">
                  <c:v>2634</c:v>
                </c:pt>
                <c:pt idx="570">
                  <c:v>2635</c:v>
                </c:pt>
                <c:pt idx="571">
                  <c:v>2636</c:v>
                </c:pt>
                <c:pt idx="572">
                  <c:v>2637</c:v>
                </c:pt>
                <c:pt idx="573">
                  <c:v>2638</c:v>
                </c:pt>
                <c:pt idx="574">
                  <c:v>2639</c:v>
                </c:pt>
                <c:pt idx="575">
                  <c:v>2640</c:v>
                </c:pt>
                <c:pt idx="576">
                  <c:v>2641</c:v>
                </c:pt>
                <c:pt idx="577">
                  <c:v>2642</c:v>
                </c:pt>
                <c:pt idx="578">
                  <c:v>2643</c:v>
                </c:pt>
                <c:pt idx="579">
                  <c:v>2644</c:v>
                </c:pt>
                <c:pt idx="580">
                  <c:v>2645</c:v>
                </c:pt>
                <c:pt idx="581">
                  <c:v>2646</c:v>
                </c:pt>
                <c:pt idx="582">
                  <c:v>2647</c:v>
                </c:pt>
                <c:pt idx="583">
                  <c:v>2648</c:v>
                </c:pt>
                <c:pt idx="584">
                  <c:v>2649</c:v>
                </c:pt>
                <c:pt idx="585">
                  <c:v>2650</c:v>
                </c:pt>
                <c:pt idx="586">
                  <c:v>2651</c:v>
                </c:pt>
                <c:pt idx="587">
                  <c:v>2652</c:v>
                </c:pt>
                <c:pt idx="588">
                  <c:v>2653</c:v>
                </c:pt>
                <c:pt idx="589">
                  <c:v>2654</c:v>
                </c:pt>
                <c:pt idx="590">
                  <c:v>2655</c:v>
                </c:pt>
                <c:pt idx="591">
                  <c:v>2656</c:v>
                </c:pt>
                <c:pt idx="592">
                  <c:v>2657</c:v>
                </c:pt>
                <c:pt idx="593">
                  <c:v>2658</c:v>
                </c:pt>
                <c:pt idx="594">
                  <c:v>2659</c:v>
                </c:pt>
                <c:pt idx="595">
                  <c:v>2660</c:v>
                </c:pt>
                <c:pt idx="596">
                  <c:v>2661</c:v>
                </c:pt>
                <c:pt idx="597">
                  <c:v>2662</c:v>
                </c:pt>
                <c:pt idx="598">
                  <c:v>2663</c:v>
                </c:pt>
                <c:pt idx="599">
                  <c:v>2664</c:v>
                </c:pt>
                <c:pt idx="600">
                  <c:v>2665</c:v>
                </c:pt>
                <c:pt idx="601">
                  <c:v>2666</c:v>
                </c:pt>
                <c:pt idx="602">
                  <c:v>2667</c:v>
                </c:pt>
                <c:pt idx="603">
                  <c:v>2668</c:v>
                </c:pt>
                <c:pt idx="604">
                  <c:v>2669</c:v>
                </c:pt>
                <c:pt idx="605">
                  <c:v>2670</c:v>
                </c:pt>
                <c:pt idx="606">
                  <c:v>2671</c:v>
                </c:pt>
                <c:pt idx="607">
                  <c:v>2672</c:v>
                </c:pt>
                <c:pt idx="608">
                  <c:v>2673</c:v>
                </c:pt>
                <c:pt idx="609">
                  <c:v>2674</c:v>
                </c:pt>
                <c:pt idx="610">
                  <c:v>2675</c:v>
                </c:pt>
                <c:pt idx="611">
                  <c:v>2676</c:v>
                </c:pt>
                <c:pt idx="612">
                  <c:v>2677</c:v>
                </c:pt>
                <c:pt idx="613">
                  <c:v>2678</c:v>
                </c:pt>
                <c:pt idx="614">
                  <c:v>2679</c:v>
                </c:pt>
                <c:pt idx="615">
                  <c:v>2680</c:v>
                </c:pt>
                <c:pt idx="616">
                  <c:v>2681</c:v>
                </c:pt>
                <c:pt idx="617">
                  <c:v>2682</c:v>
                </c:pt>
                <c:pt idx="618">
                  <c:v>2683</c:v>
                </c:pt>
                <c:pt idx="619">
                  <c:v>2684</c:v>
                </c:pt>
                <c:pt idx="620">
                  <c:v>2685</c:v>
                </c:pt>
                <c:pt idx="621">
                  <c:v>2686</c:v>
                </c:pt>
                <c:pt idx="622">
                  <c:v>2687</c:v>
                </c:pt>
                <c:pt idx="623">
                  <c:v>2688</c:v>
                </c:pt>
                <c:pt idx="624">
                  <c:v>2689</c:v>
                </c:pt>
                <c:pt idx="625">
                  <c:v>2690</c:v>
                </c:pt>
                <c:pt idx="626">
                  <c:v>2691</c:v>
                </c:pt>
                <c:pt idx="627">
                  <c:v>2692</c:v>
                </c:pt>
                <c:pt idx="628">
                  <c:v>2693</c:v>
                </c:pt>
                <c:pt idx="629">
                  <c:v>2694</c:v>
                </c:pt>
                <c:pt idx="630">
                  <c:v>2695</c:v>
                </c:pt>
                <c:pt idx="631">
                  <c:v>2696</c:v>
                </c:pt>
                <c:pt idx="632">
                  <c:v>2697</c:v>
                </c:pt>
                <c:pt idx="633">
                  <c:v>2698</c:v>
                </c:pt>
                <c:pt idx="634">
                  <c:v>2699</c:v>
                </c:pt>
                <c:pt idx="635">
                  <c:v>2700</c:v>
                </c:pt>
                <c:pt idx="636">
                  <c:v>2701</c:v>
                </c:pt>
                <c:pt idx="637">
                  <c:v>2702</c:v>
                </c:pt>
                <c:pt idx="638">
                  <c:v>2703</c:v>
                </c:pt>
                <c:pt idx="639">
                  <c:v>2704</c:v>
                </c:pt>
                <c:pt idx="640">
                  <c:v>2705</c:v>
                </c:pt>
                <c:pt idx="641">
                  <c:v>2706</c:v>
                </c:pt>
                <c:pt idx="642">
                  <c:v>2707</c:v>
                </c:pt>
                <c:pt idx="643">
                  <c:v>2708</c:v>
                </c:pt>
                <c:pt idx="644">
                  <c:v>2709</c:v>
                </c:pt>
                <c:pt idx="645">
                  <c:v>2710</c:v>
                </c:pt>
                <c:pt idx="646">
                  <c:v>2711</c:v>
                </c:pt>
                <c:pt idx="647">
                  <c:v>2712</c:v>
                </c:pt>
                <c:pt idx="648">
                  <c:v>2713</c:v>
                </c:pt>
                <c:pt idx="649">
                  <c:v>2714</c:v>
                </c:pt>
                <c:pt idx="650">
                  <c:v>2715</c:v>
                </c:pt>
                <c:pt idx="651">
                  <c:v>2716</c:v>
                </c:pt>
                <c:pt idx="652">
                  <c:v>2717</c:v>
                </c:pt>
                <c:pt idx="653">
                  <c:v>2718</c:v>
                </c:pt>
                <c:pt idx="654">
                  <c:v>2719</c:v>
                </c:pt>
                <c:pt idx="655">
                  <c:v>2720</c:v>
                </c:pt>
                <c:pt idx="656">
                  <c:v>2721</c:v>
                </c:pt>
                <c:pt idx="657">
                  <c:v>2722</c:v>
                </c:pt>
                <c:pt idx="658">
                  <c:v>2723</c:v>
                </c:pt>
                <c:pt idx="659">
                  <c:v>2724</c:v>
                </c:pt>
                <c:pt idx="660">
                  <c:v>2725</c:v>
                </c:pt>
                <c:pt idx="661">
                  <c:v>2726</c:v>
                </c:pt>
                <c:pt idx="662">
                  <c:v>2727</c:v>
                </c:pt>
                <c:pt idx="663">
                  <c:v>2728</c:v>
                </c:pt>
                <c:pt idx="664">
                  <c:v>2729</c:v>
                </c:pt>
                <c:pt idx="665">
                  <c:v>2730</c:v>
                </c:pt>
                <c:pt idx="666">
                  <c:v>2731</c:v>
                </c:pt>
                <c:pt idx="667">
                  <c:v>2732</c:v>
                </c:pt>
                <c:pt idx="668">
                  <c:v>2733</c:v>
                </c:pt>
                <c:pt idx="669">
                  <c:v>2734</c:v>
                </c:pt>
                <c:pt idx="670">
                  <c:v>2735</c:v>
                </c:pt>
                <c:pt idx="671">
                  <c:v>2736</c:v>
                </c:pt>
                <c:pt idx="672">
                  <c:v>2737</c:v>
                </c:pt>
                <c:pt idx="673">
                  <c:v>2738</c:v>
                </c:pt>
                <c:pt idx="674">
                  <c:v>2739</c:v>
                </c:pt>
                <c:pt idx="675">
                  <c:v>2740</c:v>
                </c:pt>
                <c:pt idx="676">
                  <c:v>2741</c:v>
                </c:pt>
                <c:pt idx="677">
                  <c:v>2742</c:v>
                </c:pt>
                <c:pt idx="678">
                  <c:v>2743</c:v>
                </c:pt>
                <c:pt idx="679">
                  <c:v>2744</c:v>
                </c:pt>
                <c:pt idx="680">
                  <c:v>2745</c:v>
                </c:pt>
                <c:pt idx="681">
                  <c:v>2746</c:v>
                </c:pt>
                <c:pt idx="682">
                  <c:v>2747</c:v>
                </c:pt>
                <c:pt idx="683">
                  <c:v>2748</c:v>
                </c:pt>
                <c:pt idx="684">
                  <c:v>2749</c:v>
                </c:pt>
                <c:pt idx="685">
                  <c:v>2750</c:v>
                </c:pt>
                <c:pt idx="686">
                  <c:v>2751</c:v>
                </c:pt>
                <c:pt idx="687">
                  <c:v>2752</c:v>
                </c:pt>
                <c:pt idx="688">
                  <c:v>2753</c:v>
                </c:pt>
                <c:pt idx="689">
                  <c:v>2754</c:v>
                </c:pt>
                <c:pt idx="690">
                  <c:v>2755</c:v>
                </c:pt>
                <c:pt idx="691">
                  <c:v>2756</c:v>
                </c:pt>
                <c:pt idx="692">
                  <c:v>2757</c:v>
                </c:pt>
                <c:pt idx="693">
                  <c:v>2758</c:v>
                </c:pt>
                <c:pt idx="694">
                  <c:v>2759</c:v>
                </c:pt>
                <c:pt idx="695">
                  <c:v>2760</c:v>
                </c:pt>
                <c:pt idx="696">
                  <c:v>2761</c:v>
                </c:pt>
                <c:pt idx="697">
                  <c:v>2762</c:v>
                </c:pt>
                <c:pt idx="698">
                  <c:v>2763</c:v>
                </c:pt>
                <c:pt idx="699">
                  <c:v>2764</c:v>
                </c:pt>
                <c:pt idx="700">
                  <c:v>2765</c:v>
                </c:pt>
                <c:pt idx="701">
                  <c:v>2766</c:v>
                </c:pt>
                <c:pt idx="702">
                  <c:v>2767</c:v>
                </c:pt>
                <c:pt idx="703">
                  <c:v>2768</c:v>
                </c:pt>
                <c:pt idx="704">
                  <c:v>2769</c:v>
                </c:pt>
                <c:pt idx="705">
                  <c:v>2770</c:v>
                </c:pt>
                <c:pt idx="706">
                  <c:v>2771</c:v>
                </c:pt>
                <c:pt idx="707">
                  <c:v>2772</c:v>
                </c:pt>
                <c:pt idx="708">
                  <c:v>2773</c:v>
                </c:pt>
                <c:pt idx="709">
                  <c:v>2774</c:v>
                </c:pt>
                <c:pt idx="710">
                  <c:v>2775</c:v>
                </c:pt>
                <c:pt idx="711">
                  <c:v>2776</c:v>
                </c:pt>
                <c:pt idx="712">
                  <c:v>2777</c:v>
                </c:pt>
                <c:pt idx="713">
                  <c:v>2778</c:v>
                </c:pt>
                <c:pt idx="714">
                  <c:v>2779</c:v>
                </c:pt>
                <c:pt idx="715">
                  <c:v>2780</c:v>
                </c:pt>
                <c:pt idx="716">
                  <c:v>2781</c:v>
                </c:pt>
                <c:pt idx="717">
                  <c:v>2782</c:v>
                </c:pt>
                <c:pt idx="718">
                  <c:v>2783</c:v>
                </c:pt>
                <c:pt idx="719">
                  <c:v>2784</c:v>
                </c:pt>
                <c:pt idx="720">
                  <c:v>2785</c:v>
                </c:pt>
                <c:pt idx="721">
                  <c:v>2786</c:v>
                </c:pt>
                <c:pt idx="722">
                  <c:v>2787</c:v>
                </c:pt>
                <c:pt idx="723">
                  <c:v>2788</c:v>
                </c:pt>
                <c:pt idx="724">
                  <c:v>2789</c:v>
                </c:pt>
                <c:pt idx="725">
                  <c:v>2790</c:v>
                </c:pt>
                <c:pt idx="726">
                  <c:v>2791</c:v>
                </c:pt>
                <c:pt idx="727">
                  <c:v>2792</c:v>
                </c:pt>
                <c:pt idx="728">
                  <c:v>2793</c:v>
                </c:pt>
                <c:pt idx="729">
                  <c:v>2794</c:v>
                </c:pt>
                <c:pt idx="730">
                  <c:v>2795</c:v>
                </c:pt>
                <c:pt idx="731">
                  <c:v>2796</c:v>
                </c:pt>
                <c:pt idx="732">
                  <c:v>2797</c:v>
                </c:pt>
                <c:pt idx="733">
                  <c:v>2798</c:v>
                </c:pt>
                <c:pt idx="734">
                  <c:v>2799</c:v>
                </c:pt>
                <c:pt idx="735">
                  <c:v>2800</c:v>
                </c:pt>
                <c:pt idx="736">
                  <c:v>2801</c:v>
                </c:pt>
                <c:pt idx="737">
                  <c:v>2802</c:v>
                </c:pt>
                <c:pt idx="738">
                  <c:v>2803</c:v>
                </c:pt>
                <c:pt idx="739">
                  <c:v>2804</c:v>
                </c:pt>
                <c:pt idx="740">
                  <c:v>2805</c:v>
                </c:pt>
                <c:pt idx="741">
                  <c:v>2806</c:v>
                </c:pt>
                <c:pt idx="742">
                  <c:v>2807</c:v>
                </c:pt>
                <c:pt idx="743">
                  <c:v>2808</c:v>
                </c:pt>
                <c:pt idx="744">
                  <c:v>2809</c:v>
                </c:pt>
                <c:pt idx="745">
                  <c:v>2810</c:v>
                </c:pt>
                <c:pt idx="746">
                  <c:v>2811</c:v>
                </c:pt>
                <c:pt idx="747">
                  <c:v>2812</c:v>
                </c:pt>
                <c:pt idx="748">
                  <c:v>2813</c:v>
                </c:pt>
                <c:pt idx="749">
                  <c:v>2814</c:v>
                </c:pt>
                <c:pt idx="750">
                  <c:v>2815</c:v>
                </c:pt>
                <c:pt idx="751">
                  <c:v>2816</c:v>
                </c:pt>
                <c:pt idx="752">
                  <c:v>2817</c:v>
                </c:pt>
                <c:pt idx="753">
                  <c:v>2818</c:v>
                </c:pt>
                <c:pt idx="754">
                  <c:v>2819</c:v>
                </c:pt>
                <c:pt idx="755">
                  <c:v>2820</c:v>
                </c:pt>
                <c:pt idx="756">
                  <c:v>2821</c:v>
                </c:pt>
                <c:pt idx="757">
                  <c:v>2822</c:v>
                </c:pt>
                <c:pt idx="758">
                  <c:v>2823</c:v>
                </c:pt>
                <c:pt idx="759">
                  <c:v>2824</c:v>
                </c:pt>
                <c:pt idx="760">
                  <c:v>2825</c:v>
                </c:pt>
                <c:pt idx="761">
                  <c:v>2826</c:v>
                </c:pt>
                <c:pt idx="762">
                  <c:v>2827</c:v>
                </c:pt>
                <c:pt idx="763">
                  <c:v>2828</c:v>
                </c:pt>
                <c:pt idx="764">
                  <c:v>2829</c:v>
                </c:pt>
                <c:pt idx="765">
                  <c:v>2830</c:v>
                </c:pt>
                <c:pt idx="766">
                  <c:v>2831</c:v>
                </c:pt>
                <c:pt idx="767">
                  <c:v>2832</c:v>
                </c:pt>
                <c:pt idx="768">
                  <c:v>2833</c:v>
                </c:pt>
                <c:pt idx="769">
                  <c:v>2834</c:v>
                </c:pt>
                <c:pt idx="770">
                  <c:v>2835</c:v>
                </c:pt>
                <c:pt idx="771">
                  <c:v>2836</c:v>
                </c:pt>
                <c:pt idx="772">
                  <c:v>2837</c:v>
                </c:pt>
                <c:pt idx="773">
                  <c:v>2838</c:v>
                </c:pt>
                <c:pt idx="774">
                  <c:v>2839</c:v>
                </c:pt>
                <c:pt idx="775">
                  <c:v>2840</c:v>
                </c:pt>
                <c:pt idx="776">
                  <c:v>2841</c:v>
                </c:pt>
                <c:pt idx="777">
                  <c:v>2842</c:v>
                </c:pt>
                <c:pt idx="778">
                  <c:v>2843</c:v>
                </c:pt>
                <c:pt idx="779">
                  <c:v>2844</c:v>
                </c:pt>
                <c:pt idx="780">
                  <c:v>2845</c:v>
                </c:pt>
                <c:pt idx="781">
                  <c:v>2846</c:v>
                </c:pt>
                <c:pt idx="782">
                  <c:v>2847</c:v>
                </c:pt>
                <c:pt idx="783">
                  <c:v>2848</c:v>
                </c:pt>
                <c:pt idx="784">
                  <c:v>2849</c:v>
                </c:pt>
                <c:pt idx="785">
                  <c:v>2850</c:v>
                </c:pt>
                <c:pt idx="786">
                  <c:v>2851</c:v>
                </c:pt>
                <c:pt idx="787">
                  <c:v>2852</c:v>
                </c:pt>
                <c:pt idx="788">
                  <c:v>2853</c:v>
                </c:pt>
                <c:pt idx="789">
                  <c:v>2854</c:v>
                </c:pt>
                <c:pt idx="790">
                  <c:v>2855</c:v>
                </c:pt>
                <c:pt idx="791">
                  <c:v>2856</c:v>
                </c:pt>
                <c:pt idx="792">
                  <c:v>2857</c:v>
                </c:pt>
                <c:pt idx="793">
                  <c:v>2858</c:v>
                </c:pt>
                <c:pt idx="794">
                  <c:v>2859</c:v>
                </c:pt>
                <c:pt idx="795">
                  <c:v>2860</c:v>
                </c:pt>
                <c:pt idx="796">
                  <c:v>2861</c:v>
                </c:pt>
                <c:pt idx="797">
                  <c:v>2862</c:v>
                </c:pt>
                <c:pt idx="798">
                  <c:v>2863</c:v>
                </c:pt>
                <c:pt idx="799">
                  <c:v>2864</c:v>
                </c:pt>
                <c:pt idx="800">
                  <c:v>2865</c:v>
                </c:pt>
                <c:pt idx="801">
                  <c:v>2866</c:v>
                </c:pt>
                <c:pt idx="802">
                  <c:v>2867</c:v>
                </c:pt>
                <c:pt idx="803">
                  <c:v>2868</c:v>
                </c:pt>
                <c:pt idx="804">
                  <c:v>2869</c:v>
                </c:pt>
                <c:pt idx="805">
                  <c:v>2870</c:v>
                </c:pt>
                <c:pt idx="806">
                  <c:v>2871</c:v>
                </c:pt>
                <c:pt idx="807">
                  <c:v>2872</c:v>
                </c:pt>
                <c:pt idx="808">
                  <c:v>2873</c:v>
                </c:pt>
                <c:pt idx="809">
                  <c:v>2874</c:v>
                </c:pt>
                <c:pt idx="810">
                  <c:v>2875</c:v>
                </c:pt>
                <c:pt idx="811">
                  <c:v>2876</c:v>
                </c:pt>
                <c:pt idx="812">
                  <c:v>2877</c:v>
                </c:pt>
                <c:pt idx="813">
                  <c:v>2878</c:v>
                </c:pt>
                <c:pt idx="814">
                  <c:v>2879</c:v>
                </c:pt>
                <c:pt idx="815">
                  <c:v>2880</c:v>
                </c:pt>
                <c:pt idx="816">
                  <c:v>2881</c:v>
                </c:pt>
                <c:pt idx="817">
                  <c:v>2882</c:v>
                </c:pt>
                <c:pt idx="818">
                  <c:v>2883</c:v>
                </c:pt>
                <c:pt idx="819">
                  <c:v>2884</c:v>
                </c:pt>
                <c:pt idx="820">
                  <c:v>2885</c:v>
                </c:pt>
                <c:pt idx="821">
                  <c:v>2886</c:v>
                </c:pt>
                <c:pt idx="822">
                  <c:v>2887</c:v>
                </c:pt>
                <c:pt idx="823">
                  <c:v>2888</c:v>
                </c:pt>
                <c:pt idx="824">
                  <c:v>2889</c:v>
                </c:pt>
                <c:pt idx="825">
                  <c:v>2890</c:v>
                </c:pt>
                <c:pt idx="826">
                  <c:v>2891</c:v>
                </c:pt>
                <c:pt idx="827">
                  <c:v>2892</c:v>
                </c:pt>
                <c:pt idx="828">
                  <c:v>2893</c:v>
                </c:pt>
                <c:pt idx="829">
                  <c:v>2894</c:v>
                </c:pt>
                <c:pt idx="830">
                  <c:v>2895</c:v>
                </c:pt>
                <c:pt idx="831">
                  <c:v>2896</c:v>
                </c:pt>
                <c:pt idx="832">
                  <c:v>2897</c:v>
                </c:pt>
                <c:pt idx="833">
                  <c:v>2898</c:v>
                </c:pt>
                <c:pt idx="834">
                  <c:v>2899</c:v>
                </c:pt>
                <c:pt idx="835">
                  <c:v>2900</c:v>
                </c:pt>
                <c:pt idx="836">
                  <c:v>2901</c:v>
                </c:pt>
                <c:pt idx="837">
                  <c:v>2902</c:v>
                </c:pt>
                <c:pt idx="838">
                  <c:v>2903</c:v>
                </c:pt>
                <c:pt idx="839">
                  <c:v>2904</c:v>
                </c:pt>
                <c:pt idx="840">
                  <c:v>2905</c:v>
                </c:pt>
                <c:pt idx="841">
                  <c:v>2906</c:v>
                </c:pt>
                <c:pt idx="842">
                  <c:v>2907</c:v>
                </c:pt>
                <c:pt idx="843">
                  <c:v>2908</c:v>
                </c:pt>
                <c:pt idx="844">
                  <c:v>2909</c:v>
                </c:pt>
                <c:pt idx="845">
                  <c:v>2910</c:v>
                </c:pt>
                <c:pt idx="846">
                  <c:v>2911</c:v>
                </c:pt>
                <c:pt idx="847">
                  <c:v>2912</c:v>
                </c:pt>
                <c:pt idx="848">
                  <c:v>2913</c:v>
                </c:pt>
                <c:pt idx="849">
                  <c:v>2914</c:v>
                </c:pt>
                <c:pt idx="850">
                  <c:v>2915</c:v>
                </c:pt>
                <c:pt idx="851">
                  <c:v>2916</c:v>
                </c:pt>
                <c:pt idx="852">
                  <c:v>2917</c:v>
                </c:pt>
                <c:pt idx="853">
                  <c:v>2918</c:v>
                </c:pt>
                <c:pt idx="854">
                  <c:v>2919</c:v>
                </c:pt>
                <c:pt idx="855">
                  <c:v>2920</c:v>
                </c:pt>
                <c:pt idx="856">
                  <c:v>2921</c:v>
                </c:pt>
                <c:pt idx="857">
                  <c:v>2922</c:v>
                </c:pt>
                <c:pt idx="858">
                  <c:v>2923</c:v>
                </c:pt>
                <c:pt idx="859">
                  <c:v>2924</c:v>
                </c:pt>
                <c:pt idx="860">
                  <c:v>2925</c:v>
                </c:pt>
                <c:pt idx="861">
                  <c:v>2926</c:v>
                </c:pt>
                <c:pt idx="862">
                  <c:v>2927</c:v>
                </c:pt>
                <c:pt idx="863">
                  <c:v>2928</c:v>
                </c:pt>
                <c:pt idx="864">
                  <c:v>2929</c:v>
                </c:pt>
                <c:pt idx="865">
                  <c:v>2930</c:v>
                </c:pt>
                <c:pt idx="866">
                  <c:v>2931</c:v>
                </c:pt>
                <c:pt idx="867">
                  <c:v>2932</c:v>
                </c:pt>
                <c:pt idx="868">
                  <c:v>2933</c:v>
                </c:pt>
                <c:pt idx="869">
                  <c:v>2934</c:v>
                </c:pt>
                <c:pt idx="870">
                  <c:v>2935</c:v>
                </c:pt>
                <c:pt idx="871">
                  <c:v>2936</c:v>
                </c:pt>
                <c:pt idx="872">
                  <c:v>2937</c:v>
                </c:pt>
                <c:pt idx="873">
                  <c:v>2938</c:v>
                </c:pt>
                <c:pt idx="874">
                  <c:v>2939</c:v>
                </c:pt>
                <c:pt idx="875">
                  <c:v>2940</c:v>
                </c:pt>
                <c:pt idx="876">
                  <c:v>2941</c:v>
                </c:pt>
                <c:pt idx="877">
                  <c:v>2942</c:v>
                </c:pt>
                <c:pt idx="878">
                  <c:v>2943</c:v>
                </c:pt>
                <c:pt idx="879">
                  <c:v>2944</c:v>
                </c:pt>
                <c:pt idx="880">
                  <c:v>2945</c:v>
                </c:pt>
                <c:pt idx="881">
                  <c:v>2946</c:v>
                </c:pt>
                <c:pt idx="882">
                  <c:v>2947</c:v>
                </c:pt>
                <c:pt idx="883">
                  <c:v>2948</c:v>
                </c:pt>
                <c:pt idx="884">
                  <c:v>2949</c:v>
                </c:pt>
                <c:pt idx="885">
                  <c:v>2950</c:v>
                </c:pt>
                <c:pt idx="886">
                  <c:v>2951</c:v>
                </c:pt>
                <c:pt idx="887">
                  <c:v>2952</c:v>
                </c:pt>
                <c:pt idx="888">
                  <c:v>2953</c:v>
                </c:pt>
                <c:pt idx="889">
                  <c:v>2954</c:v>
                </c:pt>
                <c:pt idx="890">
                  <c:v>2955</c:v>
                </c:pt>
                <c:pt idx="891">
                  <c:v>2956</c:v>
                </c:pt>
                <c:pt idx="892">
                  <c:v>2957</c:v>
                </c:pt>
                <c:pt idx="893">
                  <c:v>2958</c:v>
                </c:pt>
                <c:pt idx="894">
                  <c:v>2959</c:v>
                </c:pt>
                <c:pt idx="895">
                  <c:v>2960</c:v>
                </c:pt>
                <c:pt idx="896">
                  <c:v>2961</c:v>
                </c:pt>
                <c:pt idx="897">
                  <c:v>2962</c:v>
                </c:pt>
                <c:pt idx="898">
                  <c:v>2963</c:v>
                </c:pt>
                <c:pt idx="899">
                  <c:v>2964</c:v>
                </c:pt>
                <c:pt idx="900">
                  <c:v>2965</c:v>
                </c:pt>
                <c:pt idx="901">
                  <c:v>2966</c:v>
                </c:pt>
                <c:pt idx="902">
                  <c:v>2967</c:v>
                </c:pt>
                <c:pt idx="903">
                  <c:v>2968</c:v>
                </c:pt>
                <c:pt idx="904">
                  <c:v>2969</c:v>
                </c:pt>
                <c:pt idx="905">
                  <c:v>2970</c:v>
                </c:pt>
                <c:pt idx="906">
                  <c:v>2971</c:v>
                </c:pt>
                <c:pt idx="907">
                  <c:v>2972</c:v>
                </c:pt>
                <c:pt idx="908">
                  <c:v>2973</c:v>
                </c:pt>
                <c:pt idx="909">
                  <c:v>2974</c:v>
                </c:pt>
                <c:pt idx="910">
                  <c:v>2975</c:v>
                </c:pt>
                <c:pt idx="911">
                  <c:v>2976</c:v>
                </c:pt>
                <c:pt idx="912">
                  <c:v>2977</c:v>
                </c:pt>
                <c:pt idx="913">
                  <c:v>2978</c:v>
                </c:pt>
                <c:pt idx="914">
                  <c:v>2979</c:v>
                </c:pt>
                <c:pt idx="915">
                  <c:v>2980</c:v>
                </c:pt>
                <c:pt idx="916">
                  <c:v>2981</c:v>
                </c:pt>
                <c:pt idx="917">
                  <c:v>2982</c:v>
                </c:pt>
                <c:pt idx="918">
                  <c:v>2983</c:v>
                </c:pt>
                <c:pt idx="919">
                  <c:v>2984</c:v>
                </c:pt>
                <c:pt idx="920">
                  <c:v>2985</c:v>
                </c:pt>
                <c:pt idx="921">
                  <c:v>2986</c:v>
                </c:pt>
                <c:pt idx="922">
                  <c:v>2987</c:v>
                </c:pt>
                <c:pt idx="923">
                  <c:v>2988</c:v>
                </c:pt>
                <c:pt idx="924">
                  <c:v>2989</c:v>
                </c:pt>
                <c:pt idx="925">
                  <c:v>2990</c:v>
                </c:pt>
                <c:pt idx="926">
                  <c:v>2991</c:v>
                </c:pt>
                <c:pt idx="927">
                  <c:v>2992</c:v>
                </c:pt>
                <c:pt idx="928">
                  <c:v>2993</c:v>
                </c:pt>
                <c:pt idx="929">
                  <c:v>2994</c:v>
                </c:pt>
                <c:pt idx="930">
                  <c:v>2995</c:v>
                </c:pt>
                <c:pt idx="931">
                  <c:v>2996</c:v>
                </c:pt>
                <c:pt idx="932">
                  <c:v>2997</c:v>
                </c:pt>
                <c:pt idx="933">
                  <c:v>2998</c:v>
                </c:pt>
                <c:pt idx="934">
                  <c:v>2999</c:v>
                </c:pt>
                <c:pt idx="935">
                  <c:v>3000</c:v>
                </c:pt>
                <c:pt idx="936">
                  <c:v>3001</c:v>
                </c:pt>
                <c:pt idx="937">
                  <c:v>3002</c:v>
                </c:pt>
                <c:pt idx="938">
                  <c:v>3003</c:v>
                </c:pt>
                <c:pt idx="939">
                  <c:v>3004</c:v>
                </c:pt>
                <c:pt idx="940">
                  <c:v>3005</c:v>
                </c:pt>
                <c:pt idx="941">
                  <c:v>3006</c:v>
                </c:pt>
                <c:pt idx="942">
                  <c:v>3007</c:v>
                </c:pt>
                <c:pt idx="943">
                  <c:v>3008</c:v>
                </c:pt>
                <c:pt idx="944">
                  <c:v>3009</c:v>
                </c:pt>
                <c:pt idx="945">
                  <c:v>3010</c:v>
                </c:pt>
                <c:pt idx="946">
                  <c:v>3011</c:v>
                </c:pt>
                <c:pt idx="947">
                  <c:v>3012</c:v>
                </c:pt>
                <c:pt idx="948">
                  <c:v>3013</c:v>
                </c:pt>
                <c:pt idx="949">
                  <c:v>3014</c:v>
                </c:pt>
                <c:pt idx="950">
                  <c:v>3015</c:v>
                </c:pt>
                <c:pt idx="951">
                  <c:v>3016</c:v>
                </c:pt>
                <c:pt idx="952">
                  <c:v>3017</c:v>
                </c:pt>
                <c:pt idx="953">
                  <c:v>3018</c:v>
                </c:pt>
                <c:pt idx="954">
                  <c:v>3019</c:v>
                </c:pt>
                <c:pt idx="955">
                  <c:v>3020</c:v>
                </c:pt>
                <c:pt idx="956">
                  <c:v>3021</c:v>
                </c:pt>
                <c:pt idx="957">
                  <c:v>3022</c:v>
                </c:pt>
                <c:pt idx="958">
                  <c:v>3023</c:v>
                </c:pt>
                <c:pt idx="959">
                  <c:v>3024</c:v>
                </c:pt>
                <c:pt idx="960">
                  <c:v>3025</c:v>
                </c:pt>
                <c:pt idx="961">
                  <c:v>3026</c:v>
                </c:pt>
                <c:pt idx="962">
                  <c:v>3027</c:v>
                </c:pt>
                <c:pt idx="963">
                  <c:v>3028</c:v>
                </c:pt>
                <c:pt idx="964">
                  <c:v>3029</c:v>
                </c:pt>
                <c:pt idx="965">
                  <c:v>3030</c:v>
                </c:pt>
                <c:pt idx="966">
                  <c:v>3031</c:v>
                </c:pt>
                <c:pt idx="967">
                  <c:v>3032</c:v>
                </c:pt>
                <c:pt idx="968">
                  <c:v>3033</c:v>
                </c:pt>
                <c:pt idx="969">
                  <c:v>3034</c:v>
                </c:pt>
                <c:pt idx="970">
                  <c:v>3035</c:v>
                </c:pt>
                <c:pt idx="971">
                  <c:v>3036</c:v>
                </c:pt>
                <c:pt idx="972">
                  <c:v>3037</c:v>
                </c:pt>
                <c:pt idx="973">
                  <c:v>3038</c:v>
                </c:pt>
                <c:pt idx="974">
                  <c:v>3039</c:v>
                </c:pt>
                <c:pt idx="975">
                  <c:v>3040</c:v>
                </c:pt>
                <c:pt idx="976">
                  <c:v>3041</c:v>
                </c:pt>
                <c:pt idx="977">
                  <c:v>3042</c:v>
                </c:pt>
                <c:pt idx="978">
                  <c:v>3043</c:v>
                </c:pt>
                <c:pt idx="979">
                  <c:v>3044</c:v>
                </c:pt>
                <c:pt idx="980">
                  <c:v>3045</c:v>
                </c:pt>
                <c:pt idx="981">
                  <c:v>3046</c:v>
                </c:pt>
                <c:pt idx="982">
                  <c:v>3047</c:v>
                </c:pt>
                <c:pt idx="983">
                  <c:v>3048</c:v>
                </c:pt>
                <c:pt idx="984">
                  <c:v>3049</c:v>
                </c:pt>
                <c:pt idx="985">
                  <c:v>3050</c:v>
                </c:pt>
                <c:pt idx="986">
                  <c:v>3051</c:v>
                </c:pt>
                <c:pt idx="987">
                  <c:v>3052</c:v>
                </c:pt>
                <c:pt idx="988">
                  <c:v>3053</c:v>
                </c:pt>
                <c:pt idx="989">
                  <c:v>3054</c:v>
                </c:pt>
                <c:pt idx="990">
                  <c:v>3055</c:v>
                </c:pt>
                <c:pt idx="991">
                  <c:v>3056</c:v>
                </c:pt>
                <c:pt idx="992">
                  <c:v>3057</c:v>
                </c:pt>
                <c:pt idx="993">
                  <c:v>3058</c:v>
                </c:pt>
                <c:pt idx="994">
                  <c:v>3059</c:v>
                </c:pt>
                <c:pt idx="995">
                  <c:v>3060</c:v>
                </c:pt>
                <c:pt idx="996">
                  <c:v>3061</c:v>
                </c:pt>
                <c:pt idx="997">
                  <c:v>3062</c:v>
                </c:pt>
                <c:pt idx="998">
                  <c:v>3063</c:v>
                </c:pt>
                <c:pt idx="999">
                  <c:v>3064</c:v>
                </c:pt>
                <c:pt idx="1000">
                  <c:v>3065</c:v>
                </c:pt>
                <c:pt idx="1001">
                  <c:v>3066</c:v>
                </c:pt>
                <c:pt idx="1002">
                  <c:v>3067</c:v>
                </c:pt>
                <c:pt idx="1003">
                  <c:v>3068</c:v>
                </c:pt>
                <c:pt idx="1004">
                  <c:v>3069</c:v>
                </c:pt>
                <c:pt idx="1005">
                  <c:v>3070</c:v>
                </c:pt>
                <c:pt idx="1006">
                  <c:v>3071</c:v>
                </c:pt>
                <c:pt idx="1007">
                  <c:v>3072</c:v>
                </c:pt>
                <c:pt idx="1008">
                  <c:v>3073</c:v>
                </c:pt>
                <c:pt idx="1009">
                  <c:v>3074</c:v>
                </c:pt>
                <c:pt idx="1010">
                  <c:v>3075</c:v>
                </c:pt>
                <c:pt idx="1011">
                  <c:v>3076</c:v>
                </c:pt>
                <c:pt idx="1012">
                  <c:v>3077</c:v>
                </c:pt>
                <c:pt idx="1013">
                  <c:v>3078</c:v>
                </c:pt>
                <c:pt idx="1014">
                  <c:v>3079</c:v>
                </c:pt>
                <c:pt idx="1015">
                  <c:v>3080</c:v>
                </c:pt>
                <c:pt idx="1016">
                  <c:v>3081</c:v>
                </c:pt>
                <c:pt idx="1017">
                  <c:v>3082</c:v>
                </c:pt>
                <c:pt idx="1018">
                  <c:v>3083</c:v>
                </c:pt>
                <c:pt idx="1019">
                  <c:v>3084</c:v>
                </c:pt>
                <c:pt idx="1020">
                  <c:v>3085</c:v>
                </c:pt>
                <c:pt idx="1021">
                  <c:v>3086</c:v>
                </c:pt>
                <c:pt idx="1022">
                  <c:v>3087</c:v>
                </c:pt>
                <c:pt idx="1023">
                  <c:v>3088</c:v>
                </c:pt>
                <c:pt idx="1024">
                  <c:v>3089</c:v>
                </c:pt>
                <c:pt idx="1025">
                  <c:v>3090</c:v>
                </c:pt>
                <c:pt idx="1026">
                  <c:v>3091</c:v>
                </c:pt>
                <c:pt idx="1027">
                  <c:v>3092</c:v>
                </c:pt>
                <c:pt idx="1028">
                  <c:v>3093</c:v>
                </c:pt>
                <c:pt idx="1029">
                  <c:v>3094</c:v>
                </c:pt>
                <c:pt idx="1030">
                  <c:v>3095</c:v>
                </c:pt>
                <c:pt idx="1031">
                  <c:v>3096</c:v>
                </c:pt>
              </c:numCache>
            </c:numRef>
          </c:cat>
          <c:val>
            <c:numRef>
              <c:f>Male!$F$2067:$F$3098</c:f>
              <c:numCache>
                <c:formatCode>General</c:formatCode>
                <c:ptCount val="1032"/>
                <c:pt idx="0">
                  <c:v>299680</c:v>
                </c:pt>
                <c:pt idx="1">
                  <c:v>310110</c:v>
                </c:pt>
                <c:pt idx="2">
                  <c:v>313760</c:v>
                </c:pt>
                <c:pt idx="3">
                  <c:v>312160</c:v>
                </c:pt>
                <c:pt idx="4">
                  <c:v>312800</c:v>
                </c:pt>
                <c:pt idx="5">
                  <c:v>311580</c:v>
                </c:pt>
                <c:pt idx="6">
                  <c:v>314920</c:v>
                </c:pt>
                <c:pt idx="7">
                  <c:v>296740</c:v>
                </c:pt>
                <c:pt idx="8">
                  <c:v>311710</c:v>
                </c:pt>
                <c:pt idx="9">
                  <c:v>315750</c:v>
                </c:pt>
                <c:pt idx="10">
                  <c:v>313910</c:v>
                </c:pt>
                <c:pt idx="11">
                  <c:v>314680</c:v>
                </c:pt>
                <c:pt idx="12">
                  <c:v>313290</c:v>
                </c:pt>
                <c:pt idx="13">
                  <c:v>317060</c:v>
                </c:pt>
                <c:pt idx="14">
                  <c:v>310660</c:v>
                </c:pt>
                <c:pt idx="15">
                  <c:v>311470</c:v>
                </c:pt>
                <c:pt idx="16">
                  <c:v>315390</c:v>
                </c:pt>
                <c:pt idx="17">
                  <c:v>314920</c:v>
                </c:pt>
                <c:pt idx="18">
                  <c:v>315100</c:v>
                </c:pt>
                <c:pt idx="19">
                  <c:v>314750</c:v>
                </c:pt>
                <c:pt idx="20">
                  <c:v>315700</c:v>
                </c:pt>
                <c:pt idx="21">
                  <c:v>317570</c:v>
                </c:pt>
                <c:pt idx="22">
                  <c:v>317530</c:v>
                </c:pt>
                <c:pt idx="23">
                  <c:v>318650</c:v>
                </c:pt>
                <c:pt idx="24">
                  <c:v>317950</c:v>
                </c:pt>
                <c:pt idx="25">
                  <c:v>313760</c:v>
                </c:pt>
                <c:pt idx="26">
                  <c:v>314860</c:v>
                </c:pt>
                <c:pt idx="27">
                  <c:v>318560</c:v>
                </c:pt>
                <c:pt idx="28">
                  <c:v>319320</c:v>
                </c:pt>
                <c:pt idx="29">
                  <c:v>319480</c:v>
                </c:pt>
                <c:pt idx="30">
                  <c:v>319090</c:v>
                </c:pt>
                <c:pt idx="31">
                  <c:v>320190</c:v>
                </c:pt>
                <c:pt idx="32">
                  <c:v>322650</c:v>
                </c:pt>
                <c:pt idx="33">
                  <c:v>322560</c:v>
                </c:pt>
                <c:pt idx="34">
                  <c:v>324060</c:v>
                </c:pt>
                <c:pt idx="35">
                  <c:v>323160</c:v>
                </c:pt>
                <c:pt idx="36">
                  <c:v>310230</c:v>
                </c:pt>
                <c:pt idx="37">
                  <c:v>311930</c:v>
                </c:pt>
                <c:pt idx="38">
                  <c:v>317430</c:v>
                </c:pt>
                <c:pt idx="39">
                  <c:v>319320</c:v>
                </c:pt>
                <c:pt idx="40">
                  <c:v>318770</c:v>
                </c:pt>
                <c:pt idx="41">
                  <c:v>318180</c:v>
                </c:pt>
                <c:pt idx="42">
                  <c:v>319890</c:v>
                </c:pt>
                <c:pt idx="43">
                  <c:v>323430</c:v>
                </c:pt>
                <c:pt idx="44">
                  <c:v>323300</c:v>
                </c:pt>
                <c:pt idx="45">
                  <c:v>325460</c:v>
                </c:pt>
                <c:pt idx="46">
                  <c:v>324180</c:v>
                </c:pt>
                <c:pt idx="47">
                  <c:v>313880</c:v>
                </c:pt>
                <c:pt idx="48">
                  <c:v>314540</c:v>
                </c:pt>
                <c:pt idx="49">
                  <c:v>316640</c:v>
                </c:pt>
                <c:pt idx="50">
                  <c:v>317260</c:v>
                </c:pt>
                <c:pt idx="51">
                  <c:v>316900</c:v>
                </c:pt>
                <c:pt idx="52">
                  <c:v>316850</c:v>
                </c:pt>
                <c:pt idx="53">
                  <c:v>317460</c:v>
                </c:pt>
                <c:pt idx="54">
                  <c:v>318730</c:v>
                </c:pt>
                <c:pt idx="55">
                  <c:v>318740</c:v>
                </c:pt>
                <c:pt idx="56">
                  <c:v>319600</c:v>
                </c:pt>
                <c:pt idx="57">
                  <c:v>318980</c:v>
                </c:pt>
                <c:pt idx="58">
                  <c:v>311780</c:v>
                </c:pt>
                <c:pt idx="59">
                  <c:v>312830</c:v>
                </c:pt>
                <c:pt idx="60">
                  <c:v>316100</c:v>
                </c:pt>
                <c:pt idx="61">
                  <c:v>317280</c:v>
                </c:pt>
                <c:pt idx="62">
                  <c:v>316690</c:v>
                </c:pt>
                <c:pt idx="63">
                  <c:v>316940</c:v>
                </c:pt>
                <c:pt idx="64">
                  <c:v>317630</c:v>
                </c:pt>
                <c:pt idx="65">
                  <c:v>319750</c:v>
                </c:pt>
                <c:pt idx="66">
                  <c:v>319670</c:v>
                </c:pt>
                <c:pt idx="67">
                  <c:v>320970</c:v>
                </c:pt>
                <c:pt idx="68">
                  <c:v>320110</c:v>
                </c:pt>
                <c:pt idx="69">
                  <c:v>314300</c:v>
                </c:pt>
                <c:pt idx="70">
                  <c:v>315440</c:v>
                </c:pt>
                <c:pt idx="71">
                  <c:v>319700</c:v>
                </c:pt>
                <c:pt idx="72">
                  <c:v>321140</c:v>
                </c:pt>
                <c:pt idx="73">
                  <c:v>320510</c:v>
                </c:pt>
                <c:pt idx="74">
                  <c:v>320730</c:v>
                </c:pt>
                <c:pt idx="75">
                  <c:v>320270</c:v>
                </c:pt>
                <c:pt idx="76">
                  <c:v>324280</c:v>
                </c:pt>
                <c:pt idx="77">
                  <c:v>324250</c:v>
                </c:pt>
                <c:pt idx="78">
                  <c:v>325820</c:v>
                </c:pt>
                <c:pt idx="79">
                  <c:v>324860</c:v>
                </c:pt>
                <c:pt idx="80">
                  <c:v>300210</c:v>
                </c:pt>
                <c:pt idx="81">
                  <c:v>310610</c:v>
                </c:pt>
                <c:pt idx="82">
                  <c:v>314320</c:v>
                </c:pt>
                <c:pt idx="83">
                  <c:v>312690</c:v>
                </c:pt>
                <c:pt idx="84">
                  <c:v>313240</c:v>
                </c:pt>
                <c:pt idx="85">
                  <c:v>312120</c:v>
                </c:pt>
                <c:pt idx="86">
                  <c:v>315480</c:v>
                </c:pt>
                <c:pt idx="87">
                  <c:v>298800</c:v>
                </c:pt>
                <c:pt idx="88">
                  <c:v>311280</c:v>
                </c:pt>
                <c:pt idx="89">
                  <c:v>314990</c:v>
                </c:pt>
                <c:pt idx="90">
                  <c:v>313300</c:v>
                </c:pt>
                <c:pt idx="91">
                  <c:v>313950</c:v>
                </c:pt>
                <c:pt idx="92">
                  <c:v>312780</c:v>
                </c:pt>
                <c:pt idx="93">
                  <c:v>316150</c:v>
                </c:pt>
                <c:pt idx="94">
                  <c:v>310890</c:v>
                </c:pt>
                <c:pt idx="95">
                  <c:v>311380</c:v>
                </c:pt>
                <c:pt idx="96">
                  <c:v>314860</c:v>
                </c:pt>
                <c:pt idx="97">
                  <c:v>314450</c:v>
                </c:pt>
                <c:pt idx="98">
                  <c:v>314590</c:v>
                </c:pt>
                <c:pt idx="99">
                  <c:v>314320</c:v>
                </c:pt>
                <c:pt idx="100">
                  <c:v>315190</c:v>
                </c:pt>
                <c:pt idx="101">
                  <c:v>316870</c:v>
                </c:pt>
                <c:pt idx="102">
                  <c:v>316780</c:v>
                </c:pt>
                <c:pt idx="103">
                  <c:v>317830</c:v>
                </c:pt>
                <c:pt idx="104">
                  <c:v>317190</c:v>
                </c:pt>
                <c:pt idx="105">
                  <c:v>314100</c:v>
                </c:pt>
                <c:pt idx="106">
                  <c:v>314790</c:v>
                </c:pt>
                <c:pt idx="107">
                  <c:v>318130</c:v>
                </c:pt>
                <c:pt idx="108">
                  <c:v>318830</c:v>
                </c:pt>
                <c:pt idx="109">
                  <c:v>319000</c:v>
                </c:pt>
                <c:pt idx="110">
                  <c:v>318640</c:v>
                </c:pt>
                <c:pt idx="111">
                  <c:v>319720</c:v>
                </c:pt>
                <c:pt idx="112">
                  <c:v>321880</c:v>
                </c:pt>
                <c:pt idx="113">
                  <c:v>321820</c:v>
                </c:pt>
                <c:pt idx="114">
                  <c:v>323130</c:v>
                </c:pt>
                <c:pt idx="115">
                  <c:v>322300</c:v>
                </c:pt>
                <c:pt idx="116">
                  <c:v>311130</c:v>
                </c:pt>
                <c:pt idx="117">
                  <c:v>312060</c:v>
                </c:pt>
                <c:pt idx="118">
                  <c:v>317070</c:v>
                </c:pt>
                <c:pt idx="119">
                  <c:v>318800</c:v>
                </c:pt>
                <c:pt idx="120">
                  <c:v>318350</c:v>
                </c:pt>
                <c:pt idx="121">
                  <c:v>317730</c:v>
                </c:pt>
                <c:pt idx="122">
                  <c:v>319350</c:v>
                </c:pt>
                <c:pt idx="123">
                  <c:v>322530</c:v>
                </c:pt>
                <c:pt idx="124">
                  <c:v>322450</c:v>
                </c:pt>
                <c:pt idx="125">
                  <c:v>324430</c:v>
                </c:pt>
                <c:pt idx="126">
                  <c:v>323190</c:v>
                </c:pt>
                <c:pt idx="127">
                  <c:v>313980</c:v>
                </c:pt>
                <c:pt idx="128">
                  <c:v>314240</c:v>
                </c:pt>
                <c:pt idx="129">
                  <c:v>316130</c:v>
                </c:pt>
                <c:pt idx="130">
                  <c:v>316670</c:v>
                </c:pt>
                <c:pt idx="131">
                  <c:v>316470</c:v>
                </c:pt>
                <c:pt idx="132">
                  <c:v>316430</c:v>
                </c:pt>
                <c:pt idx="133">
                  <c:v>316990</c:v>
                </c:pt>
                <c:pt idx="134">
                  <c:v>318100</c:v>
                </c:pt>
                <c:pt idx="135">
                  <c:v>318100</c:v>
                </c:pt>
                <c:pt idx="136">
                  <c:v>318770</c:v>
                </c:pt>
                <c:pt idx="137">
                  <c:v>318400</c:v>
                </c:pt>
                <c:pt idx="138">
                  <c:v>312120</c:v>
                </c:pt>
                <c:pt idx="139">
                  <c:v>312630</c:v>
                </c:pt>
                <c:pt idx="140">
                  <c:v>315710</c:v>
                </c:pt>
                <c:pt idx="141">
                  <c:v>316760</c:v>
                </c:pt>
                <c:pt idx="142">
                  <c:v>316300</c:v>
                </c:pt>
                <c:pt idx="143">
                  <c:v>316450</c:v>
                </c:pt>
                <c:pt idx="144">
                  <c:v>317050</c:v>
                </c:pt>
                <c:pt idx="145">
                  <c:v>319020</c:v>
                </c:pt>
                <c:pt idx="146">
                  <c:v>318910</c:v>
                </c:pt>
                <c:pt idx="147">
                  <c:v>320150</c:v>
                </c:pt>
                <c:pt idx="148">
                  <c:v>319370</c:v>
                </c:pt>
                <c:pt idx="149">
                  <c:v>314840</c:v>
                </c:pt>
                <c:pt idx="150">
                  <c:v>315530</c:v>
                </c:pt>
                <c:pt idx="151">
                  <c:v>319380</c:v>
                </c:pt>
                <c:pt idx="152">
                  <c:v>320700</c:v>
                </c:pt>
                <c:pt idx="153">
                  <c:v>320020</c:v>
                </c:pt>
                <c:pt idx="154">
                  <c:v>320270</c:v>
                </c:pt>
                <c:pt idx="155">
                  <c:v>319850</c:v>
                </c:pt>
                <c:pt idx="156">
                  <c:v>323510</c:v>
                </c:pt>
                <c:pt idx="157">
                  <c:v>323470</c:v>
                </c:pt>
                <c:pt idx="158">
                  <c:v>324960</c:v>
                </c:pt>
                <c:pt idx="159">
                  <c:v>324000</c:v>
                </c:pt>
                <c:pt idx="160">
                  <c:v>296350</c:v>
                </c:pt>
                <c:pt idx="161">
                  <c:v>311210</c:v>
                </c:pt>
                <c:pt idx="162">
                  <c:v>315330</c:v>
                </c:pt>
                <c:pt idx="163">
                  <c:v>313480</c:v>
                </c:pt>
                <c:pt idx="164">
                  <c:v>314200</c:v>
                </c:pt>
                <c:pt idx="165">
                  <c:v>312900</c:v>
                </c:pt>
                <c:pt idx="166">
                  <c:v>316580</c:v>
                </c:pt>
                <c:pt idx="167">
                  <c:v>297690</c:v>
                </c:pt>
                <c:pt idx="168">
                  <c:v>310140</c:v>
                </c:pt>
                <c:pt idx="169">
                  <c:v>313890</c:v>
                </c:pt>
                <c:pt idx="170">
                  <c:v>312190</c:v>
                </c:pt>
                <c:pt idx="171">
                  <c:v>312900</c:v>
                </c:pt>
                <c:pt idx="172">
                  <c:v>311650</c:v>
                </c:pt>
                <c:pt idx="173">
                  <c:v>314990</c:v>
                </c:pt>
                <c:pt idx="174">
                  <c:v>310880</c:v>
                </c:pt>
                <c:pt idx="175">
                  <c:v>310560</c:v>
                </c:pt>
                <c:pt idx="176">
                  <c:v>315380</c:v>
                </c:pt>
                <c:pt idx="177">
                  <c:v>314980</c:v>
                </c:pt>
                <c:pt idx="178">
                  <c:v>315120</c:v>
                </c:pt>
                <c:pt idx="179">
                  <c:v>314790</c:v>
                </c:pt>
                <c:pt idx="180">
                  <c:v>315740</c:v>
                </c:pt>
                <c:pt idx="181">
                  <c:v>317610</c:v>
                </c:pt>
                <c:pt idx="182">
                  <c:v>317560</c:v>
                </c:pt>
                <c:pt idx="183">
                  <c:v>318750</c:v>
                </c:pt>
                <c:pt idx="184">
                  <c:v>317950</c:v>
                </c:pt>
                <c:pt idx="185">
                  <c:v>314230</c:v>
                </c:pt>
                <c:pt idx="186">
                  <c:v>313640</c:v>
                </c:pt>
                <c:pt idx="187">
                  <c:v>318510</c:v>
                </c:pt>
                <c:pt idx="188">
                  <c:v>319290</c:v>
                </c:pt>
                <c:pt idx="189">
                  <c:v>319520</c:v>
                </c:pt>
                <c:pt idx="190">
                  <c:v>319090</c:v>
                </c:pt>
                <c:pt idx="191">
                  <c:v>320290</c:v>
                </c:pt>
                <c:pt idx="192">
                  <c:v>322610</c:v>
                </c:pt>
                <c:pt idx="193">
                  <c:v>322630</c:v>
                </c:pt>
                <c:pt idx="194">
                  <c:v>324090</c:v>
                </c:pt>
                <c:pt idx="195">
                  <c:v>323190</c:v>
                </c:pt>
                <c:pt idx="196">
                  <c:v>310870</c:v>
                </c:pt>
                <c:pt idx="197">
                  <c:v>310180</c:v>
                </c:pt>
                <c:pt idx="198">
                  <c:v>317360</c:v>
                </c:pt>
                <c:pt idx="199">
                  <c:v>319320</c:v>
                </c:pt>
                <c:pt idx="200">
                  <c:v>318760</c:v>
                </c:pt>
                <c:pt idx="201">
                  <c:v>318180</c:v>
                </c:pt>
                <c:pt idx="202">
                  <c:v>319930</c:v>
                </c:pt>
                <c:pt idx="203">
                  <c:v>323480</c:v>
                </c:pt>
                <c:pt idx="204">
                  <c:v>323340</c:v>
                </c:pt>
                <c:pt idx="205">
                  <c:v>325540</c:v>
                </c:pt>
                <c:pt idx="206">
                  <c:v>324250</c:v>
                </c:pt>
                <c:pt idx="207">
                  <c:v>314150</c:v>
                </c:pt>
                <c:pt idx="208">
                  <c:v>313980</c:v>
                </c:pt>
                <c:pt idx="209">
                  <c:v>316580</c:v>
                </c:pt>
                <c:pt idx="210">
                  <c:v>317290</c:v>
                </c:pt>
                <c:pt idx="211">
                  <c:v>317090</c:v>
                </c:pt>
                <c:pt idx="212">
                  <c:v>316850</c:v>
                </c:pt>
                <c:pt idx="213">
                  <c:v>317500</c:v>
                </c:pt>
                <c:pt idx="214">
                  <c:v>318890</c:v>
                </c:pt>
                <c:pt idx="215">
                  <c:v>318760</c:v>
                </c:pt>
                <c:pt idx="216">
                  <c:v>319590</c:v>
                </c:pt>
                <c:pt idx="217">
                  <c:v>319060</c:v>
                </c:pt>
                <c:pt idx="218">
                  <c:v>312220</c:v>
                </c:pt>
                <c:pt idx="219">
                  <c:v>311720</c:v>
                </c:pt>
                <c:pt idx="220">
                  <c:v>316130</c:v>
                </c:pt>
                <c:pt idx="221">
                  <c:v>317360</c:v>
                </c:pt>
                <c:pt idx="222">
                  <c:v>316740</c:v>
                </c:pt>
                <c:pt idx="223">
                  <c:v>316950</c:v>
                </c:pt>
                <c:pt idx="224">
                  <c:v>317640</c:v>
                </c:pt>
                <c:pt idx="225">
                  <c:v>319840</c:v>
                </c:pt>
                <c:pt idx="226">
                  <c:v>319790</c:v>
                </c:pt>
                <c:pt idx="227">
                  <c:v>321080</c:v>
                </c:pt>
                <c:pt idx="228">
                  <c:v>320280</c:v>
                </c:pt>
                <c:pt idx="229">
                  <c:v>314710</c:v>
                </c:pt>
                <c:pt idx="230">
                  <c:v>314270</c:v>
                </c:pt>
                <c:pt idx="231">
                  <c:v>319760</c:v>
                </c:pt>
                <c:pt idx="232">
                  <c:v>321140</c:v>
                </c:pt>
                <c:pt idx="233">
                  <c:v>320540</c:v>
                </c:pt>
                <c:pt idx="234">
                  <c:v>320800</c:v>
                </c:pt>
                <c:pt idx="235">
                  <c:v>320360</c:v>
                </c:pt>
                <c:pt idx="236">
                  <c:v>324350</c:v>
                </c:pt>
                <c:pt idx="237">
                  <c:v>324280</c:v>
                </c:pt>
                <c:pt idx="238">
                  <c:v>325960</c:v>
                </c:pt>
                <c:pt idx="239">
                  <c:v>324870</c:v>
                </c:pt>
                <c:pt idx="240">
                  <c:v>309550</c:v>
                </c:pt>
                <c:pt idx="241">
                  <c:v>310360</c:v>
                </c:pt>
                <c:pt idx="242">
                  <c:v>314300</c:v>
                </c:pt>
                <c:pt idx="243">
                  <c:v>313790</c:v>
                </c:pt>
                <c:pt idx="244">
                  <c:v>313990</c:v>
                </c:pt>
                <c:pt idx="245">
                  <c:v>313670</c:v>
                </c:pt>
                <c:pt idx="246">
                  <c:v>314570</c:v>
                </c:pt>
                <c:pt idx="247">
                  <c:v>316470</c:v>
                </c:pt>
                <c:pt idx="248">
                  <c:v>316370</c:v>
                </c:pt>
                <c:pt idx="249">
                  <c:v>317580</c:v>
                </c:pt>
                <c:pt idx="250">
                  <c:v>316810</c:v>
                </c:pt>
                <c:pt idx="251">
                  <c:v>309520</c:v>
                </c:pt>
                <c:pt idx="252">
                  <c:v>309930</c:v>
                </c:pt>
                <c:pt idx="253">
                  <c:v>313510</c:v>
                </c:pt>
                <c:pt idx="254">
                  <c:v>313070</c:v>
                </c:pt>
                <c:pt idx="255">
                  <c:v>313230</c:v>
                </c:pt>
                <c:pt idx="256">
                  <c:v>312900</c:v>
                </c:pt>
                <c:pt idx="257">
                  <c:v>313760</c:v>
                </c:pt>
                <c:pt idx="258">
                  <c:v>315480</c:v>
                </c:pt>
                <c:pt idx="259">
                  <c:v>315440</c:v>
                </c:pt>
                <c:pt idx="260">
                  <c:v>316440</c:v>
                </c:pt>
                <c:pt idx="261">
                  <c:v>315820</c:v>
                </c:pt>
                <c:pt idx="262">
                  <c:v>310300</c:v>
                </c:pt>
                <c:pt idx="263">
                  <c:v>310040</c:v>
                </c:pt>
                <c:pt idx="264">
                  <c:v>314830</c:v>
                </c:pt>
                <c:pt idx="265">
                  <c:v>314420</c:v>
                </c:pt>
                <c:pt idx="266">
                  <c:v>314540</c:v>
                </c:pt>
                <c:pt idx="267">
                  <c:v>314290</c:v>
                </c:pt>
                <c:pt idx="268">
                  <c:v>315170</c:v>
                </c:pt>
                <c:pt idx="269">
                  <c:v>317080</c:v>
                </c:pt>
                <c:pt idx="270">
                  <c:v>316960</c:v>
                </c:pt>
                <c:pt idx="271">
                  <c:v>318110</c:v>
                </c:pt>
                <c:pt idx="272">
                  <c:v>317380</c:v>
                </c:pt>
                <c:pt idx="273">
                  <c:v>315900</c:v>
                </c:pt>
                <c:pt idx="274">
                  <c:v>315830</c:v>
                </c:pt>
                <c:pt idx="275">
                  <c:v>316090</c:v>
                </c:pt>
                <c:pt idx="276">
                  <c:v>317200</c:v>
                </c:pt>
                <c:pt idx="277">
                  <c:v>317270</c:v>
                </c:pt>
                <c:pt idx="278">
                  <c:v>317140</c:v>
                </c:pt>
                <c:pt idx="279">
                  <c:v>317440</c:v>
                </c:pt>
                <c:pt idx="280">
                  <c:v>318020</c:v>
                </c:pt>
                <c:pt idx="281">
                  <c:v>318040</c:v>
                </c:pt>
                <c:pt idx="282">
                  <c:v>318450</c:v>
                </c:pt>
                <c:pt idx="283">
                  <c:v>318160</c:v>
                </c:pt>
                <c:pt idx="284">
                  <c:v>315110</c:v>
                </c:pt>
                <c:pt idx="285">
                  <c:v>314930</c:v>
                </c:pt>
                <c:pt idx="286">
                  <c:v>315360</c:v>
                </c:pt>
                <c:pt idx="287">
                  <c:v>317210</c:v>
                </c:pt>
                <c:pt idx="288">
                  <c:v>317040</c:v>
                </c:pt>
                <c:pt idx="289">
                  <c:v>316880</c:v>
                </c:pt>
                <c:pt idx="290">
                  <c:v>317360</c:v>
                </c:pt>
                <c:pt idx="291">
                  <c:v>318190</c:v>
                </c:pt>
                <c:pt idx="292">
                  <c:v>318160</c:v>
                </c:pt>
                <c:pt idx="293">
                  <c:v>318680</c:v>
                </c:pt>
                <c:pt idx="294">
                  <c:v>318390</c:v>
                </c:pt>
                <c:pt idx="295">
                  <c:v>315410</c:v>
                </c:pt>
                <c:pt idx="296">
                  <c:v>315360</c:v>
                </c:pt>
                <c:pt idx="297">
                  <c:v>315550</c:v>
                </c:pt>
                <c:pt idx="298">
                  <c:v>316210</c:v>
                </c:pt>
                <c:pt idx="299">
                  <c:v>316030</c:v>
                </c:pt>
                <c:pt idx="300">
                  <c:v>316090</c:v>
                </c:pt>
                <c:pt idx="301">
                  <c:v>316210</c:v>
                </c:pt>
                <c:pt idx="302">
                  <c:v>316540</c:v>
                </c:pt>
                <c:pt idx="303">
                  <c:v>316530</c:v>
                </c:pt>
                <c:pt idx="304">
                  <c:v>316770</c:v>
                </c:pt>
                <c:pt idx="305">
                  <c:v>316580</c:v>
                </c:pt>
                <c:pt idx="306">
                  <c:v>314840</c:v>
                </c:pt>
                <c:pt idx="307">
                  <c:v>314790</c:v>
                </c:pt>
                <c:pt idx="308">
                  <c:v>315030</c:v>
                </c:pt>
                <c:pt idx="309">
                  <c:v>316170</c:v>
                </c:pt>
                <c:pt idx="310">
                  <c:v>316080</c:v>
                </c:pt>
                <c:pt idx="311">
                  <c:v>316090</c:v>
                </c:pt>
                <c:pt idx="312">
                  <c:v>316230</c:v>
                </c:pt>
                <c:pt idx="313">
                  <c:v>316800</c:v>
                </c:pt>
                <c:pt idx="314">
                  <c:v>316770</c:v>
                </c:pt>
                <c:pt idx="315">
                  <c:v>317070</c:v>
                </c:pt>
                <c:pt idx="316">
                  <c:v>316870</c:v>
                </c:pt>
                <c:pt idx="317">
                  <c:v>316420</c:v>
                </c:pt>
                <c:pt idx="318">
                  <c:v>316260</c:v>
                </c:pt>
                <c:pt idx="319">
                  <c:v>316570</c:v>
                </c:pt>
                <c:pt idx="320">
                  <c:v>318030</c:v>
                </c:pt>
                <c:pt idx="321">
                  <c:v>317830</c:v>
                </c:pt>
                <c:pt idx="322">
                  <c:v>317870</c:v>
                </c:pt>
                <c:pt idx="323">
                  <c:v>317750</c:v>
                </c:pt>
                <c:pt idx="324">
                  <c:v>318760</c:v>
                </c:pt>
                <c:pt idx="325">
                  <c:v>318760</c:v>
                </c:pt>
                <c:pt idx="326">
                  <c:v>319170</c:v>
                </c:pt>
                <c:pt idx="327">
                  <c:v>318910</c:v>
                </c:pt>
                <c:pt idx="328">
                  <c:v>320140</c:v>
                </c:pt>
                <c:pt idx="329">
                  <c:v>320160</c:v>
                </c:pt>
                <c:pt idx="330">
                  <c:v>320110</c:v>
                </c:pt>
                <c:pt idx="331">
                  <c:v>320120</c:v>
                </c:pt>
                <c:pt idx="332">
                  <c:v>320150</c:v>
                </c:pt>
                <c:pt idx="333">
                  <c:v>320180</c:v>
                </c:pt>
                <c:pt idx="334">
                  <c:v>320240</c:v>
                </c:pt>
                <c:pt idx="335">
                  <c:v>320140</c:v>
                </c:pt>
                <c:pt idx="336">
                  <c:v>320190</c:v>
                </c:pt>
                <c:pt idx="337">
                  <c:v>320180</c:v>
                </c:pt>
                <c:pt idx="338">
                  <c:v>320180</c:v>
                </c:pt>
                <c:pt idx="339">
                  <c:v>320030</c:v>
                </c:pt>
                <c:pt idx="340">
                  <c:v>320090</c:v>
                </c:pt>
                <c:pt idx="341">
                  <c:v>320080</c:v>
                </c:pt>
                <c:pt idx="342">
                  <c:v>320100</c:v>
                </c:pt>
                <c:pt idx="343">
                  <c:v>320080</c:v>
                </c:pt>
                <c:pt idx="344">
                  <c:v>320110</c:v>
                </c:pt>
                <c:pt idx="345">
                  <c:v>320130</c:v>
                </c:pt>
                <c:pt idx="346">
                  <c:v>320110</c:v>
                </c:pt>
                <c:pt idx="347">
                  <c:v>320120</c:v>
                </c:pt>
                <c:pt idx="348">
                  <c:v>320080</c:v>
                </c:pt>
                <c:pt idx="349">
                  <c:v>320180</c:v>
                </c:pt>
                <c:pt idx="350">
                  <c:v>322270</c:v>
                </c:pt>
                <c:pt idx="351">
                  <c:v>322280</c:v>
                </c:pt>
                <c:pt idx="352">
                  <c:v>322270</c:v>
                </c:pt>
                <c:pt idx="353">
                  <c:v>322370</c:v>
                </c:pt>
                <c:pt idx="354">
                  <c:v>322380</c:v>
                </c:pt>
                <c:pt idx="355">
                  <c:v>322380</c:v>
                </c:pt>
                <c:pt idx="356">
                  <c:v>322400</c:v>
                </c:pt>
                <c:pt idx="357">
                  <c:v>322380</c:v>
                </c:pt>
                <c:pt idx="358">
                  <c:v>322430</c:v>
                </c:pt>
                <c:pt idx="359">
                  <c:v>322420</c:v>
                </c:pt>
                <c:pt idx="360">
                  <c:v>322440</c:v>
                </c:pt>
                <c:pt idx="361">
                  <c:v>320930</c:v>
                </c:pt>
                <c:pt idx="362">
                  <c:v>320790</c:v>
                </c:pt>
                <c:pt idx="363">
                  <c:v>320840</c:v>
                </c:pt>
                <c:pt idx="364">
                  <c:v>320810</c:v>
                </c:pt>
                <c:pt idx="365">
                  <c:v>320850</c:v>
                </c:pt>
                <c:pt idx="366">
                  <c:v>320860</c:v>
                </c:pt>
                <c:pt idx="367">
                  <c:v>320870</c:v>
                </c:pt>
                <c:pt idx="368">
                  <c:v>320930</c:v>
                </c:pt>
                <c:pt idx="369">
                  <c:v>320900</c:v>
                </c:pt>
                <c:pt idx="370">
                  <c:v>320930</c:v>
                </c:pt>
                <c:pt idx="371">
                  <c:v>320980</c:v>
                </c:pt>
                <c:pt idx="372">
                  <c:v>311160</c:v>
                </c:pt>
                <c:pt idx="373">
                  <c:v>312230</c:v>
                </c:pt>
                <c:pt idx="374">
                  <c:v>315950</c:v>
                </c:pt>
                <c:pt idx="375">
                  <c:v>316640</c:v>
                </c:pt>
                <c:pt idx="376">
                  <c:v>316890</c:v>
                </c:pt>
                <c:pt idx="377">
                  <c:v>316450</c:v>
                </c:pt>
                <c:pt idx="378">
                  <c:v>317680</c:v>
                </c:pt>
                <c:pt idx="379">
                  <c:v>320030</c:v>
                </c:pt>
                <c:pt idx="380">
                  <c:v>319960</c:v>
                </c:pt>
                <c:pt idx="381">
                  <c:v>321420</c:v>
                </c:pt>
                <c:pt idx="382">
                  <c:v>320470</c:v>
                </c:pt>
                <c:pt idx="383">
                  <c:v>311200</c:v>
                </c:pt>
                <c:pt idx="384">
                  <c:v>311760</c:v>
                </c:pt>
                <c:pt idx="385">
                  <c:v>315110</c:v>
                </c:pt>
                <c:pt idx="386">
                  <c:v>315780</c:v>
                </c:pt>
                <c:pt idx="387">
                  <c:v>315960</c:v>
                </c:pt>
                <c:pt idx="388">
                  <c:v>315590</c:v>
                </c:pt>
                <c:pt idx="389">
                  <c:v>316640</c:v>
                </c:pt>
                <c:pt idx="390">
                  <c:v>318750</c:v>
                </c:pt>
                <c:pt idx="391">
                  <c:v>318690</c:v>
                </c:pt>
                <c:pt idx="392">
                  <c:v>320070</c:v>
                </c:pt>
                <c:pt idx="393">
                  <c:v>319190</c:v>
                </c:pt>
                <c:pt idx="394">
                  <c:v>312070</c:v>
                </c:pt>
                <c:pt idx="395">
                  <c:v>311730</c:v>
                </c:pt>
                <c:pt idx="396">
                  <c:v>316580</c:v>
                </c:pt>
                <c:pt idx="397">
                  <c:v>317280</c:v>
                </c:pt>
                <c:pt idx="398">
                  <c:v>317510</c:v>
                </c:pt>
                <c:pt idx="399">
                  <c:v>317080</c:v>
                </c:pt>
                <c:pt idx="400">
                  <c:v>318350</c:v>
                </c:pt>
                <c:pt idx="401">
                  <c:v>320740</c:v>
                </c:pt>
                <c:pt idx="402">
                  <c:v>320590</c:v>
                </c:pt>
                <c:pt idx="403">
                  <c:v>322150</c:v>
                </c:pt>
                <c:pt idx="404">
                  <c:v>321190</c:v>
                </c:pt>
                <c:pt idx="405">
                  <c:v>317030</c:v>
                </c:pt>
                <c:pt idx="406">
                  <c:v>316890</c:v>
                </c:pt>
                <c:pt idx="407">
                  <c:v>317160</c:v>
                </c:pt>
                <c:pt idx="408">
                  <c:v>318310</c:v>
                </c:pt>
                <c:pt idx="409">
                  <c:v>318350</c:v>
                </c:pt>
                <c:pt idx="410">
                  <c:v>318250</c:v>
                </c:pt>
                <c:pt idx="411">
                  <c:v>318600</c:v>
                </c:pt>
                <c:pt idx="412">
                  <c:v>319160</c:v>
                </c:pt>
                <c:pt idx="413">
                  <c:v>319120</c:v>
                </c:pt>
                <c:pt idx="414">
                  <c:v>319470</c:v>
                </c:pt>
                <c:pt idx="415">
                  <c:v>319280</c:v>
                </c:pt>
                <c:pt idx="416">
                  <c:v>318000</c:v>
                </c:pt>
                <c:pt idx="417">
                  <c:v>317830</c:v>
                </c:pt>
                <c:pt idx="418">
                  <c:v>318370</c:v>
                </c:pt>
                <c:pt idx="419">
                  <c:v>320130</c:v>
                </c:pt>
                <c:pt idx="420">
                  <c:v>320560</c:v>
                </c:pt>
                <c:pt idx="421">
                  <c:v>320360</c:v>
                </c:pt>
                <c:pt idx="422">
                  <c:v>320980</c:v>
                </c:pt>
                <c:pt idx="423">
                  <c:v>322070</c:v>
                </c:pt>
                <c:pt idx="424">
                  <c:v>322010</c:v>
                </c:pt>
                <c:pt idx="425">
                  <c:v>322760</c:v>
                </c:pt>
                <c:pt idx="426">
                  <c:v>322270</c:v>
                </c:pt>
                <c:pt idx="427">
                  <c:v>318470</c:v>
                </c:pt>
                <c:pt idx="428">
                  <c:v>318470</c:v>
                </c:pt>
                <c:pt idx="429">
                  <c:v>318620</c:v>
                </c:pt>
                <c:pt idx="430">
                  <c:v>319330</c:v>
                </c:pt>
                <c:pt idx="431">
                  <c:v>319420</c:v>
                </c:pt>
                <c:pt idx="432">
                  <c:v>319400</c:v>
                </c:pt>
                <c:pt idx="433">
                  <c:v>319550</c:v>
                </c:pt>
                <c:pt idx="434">
                  <c:v>319980</c:v>
                </c:pt>
                <c:pt idx="435">
                  <c:v>320010</c:v>
                </c:pt>
                <c:pt idx="436">
                  <c:v>320270</c:v>
                </c:pt>
                <c:pt idx="437">
                  <c:v>320110</c:v>
                </c:pt>
                <c:pt idx="438">
                  <c:v>317860</c:v>
                </c:pt>
                <c:pt idx="439">
                  <c:v>317760</c:v>
                </c:pt>
                <c:pt idx="440">
                  <c:v>317970</c:v>
                </c:pt>
                <c:pt idx="441">
                  <c:v>319100</c:v>
                </c:pt>
                <c:pt idx="442">
                  <c:v>319340</c:v>
                </c:pt>
                <c:pt idx="443">
                  <c:v>319370</c:v>
                </c:pt>
                <c:pt idx="444">
                  <c:v>319610</c:v>
                </c:pt>
                <c:pt idx="445">
                  <c:v>320320</c:v>
                </c:pt>
                <c:pt idx="446">
                  <c:v>320290</c:v>
                </c:pt>
                <c:pt idx="447">
                  <c:v>320740</c:v>
                </c:pt>
                <c:pt idx="448">
                  <c:v>320500</c:v>
                </c:pt>
                <c:pt idx="449">
                  <c:v>319640</c:v>
                </c:pt>
                <c:pt idx="450">
                  <c:v>319520</c:v>
                </c:pt>
                <c:pt idx="451">
                  <c:v>319930</c:v>
                </c:pt>
                <c:pt idx="452">
                  <c:v>321260</c:v>
                </c:pt>
                <c:pt idx="453">
                  <c:v>321500</c:v>
                </c:pt>
                <c:pt idx="454">
                  <c:v>321640</c:v>
                </c:pt>
                <c:pt idx="455">
                  <c:v>321450</c:v>
                </c:pt>
                <c:pt idx="456">
                  <c:v>322750</c:v>
                </c:pt>
                <c:pt idx="457">
                  <c:v>322700</c:v>
                </c:pt>
                <c:pt idx="458">
                  <c:v>323280</c:v>
                </c:pt>
                <c:pt idx="459">
                  <c:v>323010</c:v>
                </c:pt>
                <c:pt idx="460">
                  <c:v>324440</c:v>
                </c:pt>
                <c:pt idx="461">
                  <c:v>324410</c:v>
                </c:pt>
                <c:pt idx="462">
                  <c:v>324410</c:v>
                </c:pt>
                <c:pt idx="463">
                  <c:v>324500</c:v>
                </c:pt>
                <c:pt idx="464">
                  <c:v>324440</c:v>
                </c:pt>
                <c:pt idx="465">
                  <c:v>324450</c:v>
                </c:pt>
                <c:pt idx="466">
                  <c:v>324410</c:v>
                </c:pt>
                <c:pt idx="467">
                  <c:v>324440</c:v>
                </c:pt>
                <c:pt idx="468">
                  <c:v>324510</c:v>
                </c:pt>
                <c:pt idx="469">
                  <c:v>324520</c:v>
                </c:pt>
                <c:pt idx="470">
                  <c:v>324480</c:v>
                </c:pt>
                <c:pt idx="471">
                  <c:v>324330</c:v>
                </c:pt>
                <c:pt idx="472">
                  <c:v>324360</c:v>
                </c:pt>
                <c:pt idx="473">
                  <c:v>324300</c:v>
                </c:pt>
                <c:pt idx="474">
                  <c:v>324360</c:v>
                </c:pt>
                <c:pt idx="475">
                  <c:v>324330</c:v>
                </c:pt>
                <c:pt idx="476">
                  <c:v>324370</c:v>
                </c:pt>
                <c:pt idx="477">
                  <c:v>324430</c:v>
                </c:pt>
                <c:pt idx="478">
                  <c:v>324450</c:v>
                </c:pt>
                <c:pt idx="479">
                  <c:v>324390</c:v>
                </c:pt>
                <c:pt idx="480">
                  <c:v>324400</c:v>
                </c:pt>
                <c:pt idx="481">
                  <c:v>324420</c:v>
                </c:pt>
                <c:pt idx="482">
                  <c:v>327080</c:v>
                </c:pt>
                <c:pt idx="483">
                  <c:v>327000</c:v>
                </c:pt>
                <c:pt idx="484">
                  <c:v>327050</c:v>
                </c:pt>
                <c:pt idx="485">
                  <c:v>327170</c:v>
                </c:pt>
                <c:pt idx="486">
                  <c:v>327140</c:v>
                </c:pt>
                <c:pt idx="487">
                  <c:v>327100</c:v>
                </c:pt>
                <c:pt idx="488">
                  <c:v>327210</c:v>
                </c:pt>
                <c:pt idx="489">
                  <c:v>327190</c:v>
                </c:pt>
                <c:pt idx="490">
                  <c:v>327310</c:v>
                </c:pt>
                <c:pt idx="491">
                  <c:v>327190</c:v>
                </c:pt>
                <c:pt idx="492">
                  <c:v>327190</c:v>
                </c:pt>
                <c:pt idx="493">
                  <c:v>325280</c:v>
                </c:pt>
                <c:pt idx="494">
                  <c:v>325310</c:v>
                </c:pt>
                <c:pt idx="495">
                  <c:v>325210</c:v>
                </c:pt>
                <c:pt idx="496">
                  <c:v>325320</c:v>
                </c:pt>
                <c:pt idx="497">
                  <c:v>325380</c:v>
                </c:pt>
                <c:pt idx="498">
                  <c:v>325290</c:v>
                </c:pt>
                <c:pt idx="499">
                  <c:v>325300</c:v>
                </c:pt>
                <c:pt idx="500">
                  <c:v>325240</c:v>
                </c:pt>
                <c:pt idx="501">
                  <c:v>325340</c:v>
                </c:pt>
                <c:pt idx="502">
                  <c:v>325450</c:v>
                </c:pt>
                <c:pt idx="503">
                  <c:v>325350</c:v>
                </c:pt>
                <c:pt idx="504">
                  <c:v>307350</c:v>
                </c:pt>
                <c:pt idx="505">
                  <c:v>308960</c:v>
                </c:pt>
                <c:pt idx="506">
                  <c:v>314420</c:v>
                </c:pt>
                <c:pt idx="507">
                  <c:v>316340</c:v>
                </c:pt>
                <c:pt idx="508">
                  <c:v>315800</c:v>
                </c:pt>
                <c:pt idx="509">
                  <c:v>315230</c:v>
                </c:pt>
                <c:pt idx="510">
                  <c:v>316970</c:v>
                </c:pt>
                <c:pt idx="511">
                  <c:v>320440</c:v>
                </c:pt>
                <c:pt idx="512">
                  <c:v>320370</c:v>
                </c:pt>
                <c:pt idx="513">
                  <c:v>322500</c:v>
                </c:pt>
                <c:pt idx="514">
                  <c:v>321150</c:v>
                </c:pt>
                <c:pt idx="515">
                  <c:v>307350</c:v>
                </c:pt>
                <c:pt idx="516">
                  <c:v>308380</c:v>
                </c:pt>
                <c:pt idx="517">
                  <c:v>313300</c:v>
                </c:pt>
                <c:pt idx="518">
                  <c:v>315080</c:v>
                </c:pt>
                <c:pt idx="519">
                  <c:v>314660</c:v>
                </c:pt>
                <c:pt idx="520">
                  <c:v>314030</c:v>
                </c:pt>
                <c:pt idx="521">
                  <c:v>315650</c:v>
                </c:pt>
                <c:pt idx="522">
                  <c:v>318770</c:v>
                </c:pt>
                <c:pt idx="523">
                  <c:v>318730</c:v>
                </c:pt>
                <c:pt idx="524">
                  <c:v>320710</c:v>
                </c:pt>
                <c:pt idx="525">
                  <c:v>319460</c:v>
                </c:pt>
                <c:pt idx="526">
                  <c:v>308690</c:v>
                </c:pt>
                <c:pt idx="527">
                  <c:v>308090</c:v>
                </c:pt>
                <c:pt idx="528">
                  <c:v>315160</c:v>
                </c:pt>
                <c:pt idx="529">
                  <c:v>317120</c:v>
                </c:pt>
                <c:pt idx="530">
                  <c:v>316600</c:v>
                </c:pt>
                <c:pt idx="531">
                  <c:v>316000</c:v>
                </c:pt>
                <c:pt idx="532">
                  <c:v>317820</c:v>
                </c:pt>
                <c:pt idx="533">
                  <c:v>321250</c:v>
                </c:pt>
                <c:pt idx="534">
                  <c:v>321220</c:v>
                </c:pt>
                <c:pt idx="535">
                  <c:v>323420</c:v>
                </c:pt>
                <c:pt idx="536">
                  <c:v>322050</c:v>
                </c:pt>
                <c:pt idx="537">
                  <c:v>315650</c:v>
                </c:pt>
                <c:pt idx="538">
                  <c:v>315460</c:v>
                </c:pt>
                <c:pt idx="539">
                  <c:v>315910</c:v>
                </c:pt>
                <c:pt idx="540">
                  <c:v>317720</c:v>
                </c:pt>
                <c:pt idx="541">
                  <c:v>317670</c:v>
                </c:pt>
                <c:pt idx="542">
                  <c:v>317450</c:v>
                </c:pt>
                <c:pt idx="543">
                  <c:v>317890</c:v>
                </c:pt>
                <c:pt idx="544">
                  <c:v>318780</c:v>
                </c:pt>
                <c:pt idx="545">
                  <c:v>318800</c:v>
                </c:pt>
                <c:pt idx="546">
                  <c:v>319280</c:v>
                </c:pt>
                <c:pt idx="547">
                  <c:v>318940</c:v>
                </c:pt>
                <c:pt idx="548">
                  <c:v>318390</c:v>
                </c:pt>
                <c:pt idx="549">
                  <c:v>318130</c:v>
                </c:pt>
                <c:pt idx="550">
                  <c:v>318700</c:v>
                </c:pt>
                <c:pt idx="551">
                  <c:v>320450</c:v>
                </c:pt>
                <c:pt idx="552">
                  <c:v>320880</c:v>
                </c:pt>
                <c:pt idx="553">
                  <c:v>320700</c:v>
                </c:pt>
                <c:pt idx="554">
                  <c:v>321240</c:v>
                </c:pt>
                <c:pt idx="555">
                  <c:v>322330</c:v>
                </c:pt>
                <c:pt idx="556">
                  <c:v>322360</c:v>
                </c:pt>
                <c:pt idx="557">
                  <c:v>323100</c:v>
                </c:pt>
                <c:pt idx="558">
                  <c:v>322640</c:v>
                </c:pt>
                <c:pt idx="559">
                  <c:v>317720</c:v>
                </c:pt>
                <c:pt idx="560">
                  <c:v>317590</c:v>
                </c:pt>
                <c:pt idx="561">
                  <c:v>317830</c:v>
                </c:pt>
                <c:pt idx="562">
                  <c:v>318820</c:v>
                </c:pt>
                <c:pt idx="563">
                  <c:v>319080</c:v>
                </c:pt>
                <c:pt idx="564">
                  <c:v>318990</c:v>
                </c:pt>
                <c:pt idx="565">
                  <c:v>319230</c:v>
                </c:pt>
                <c:pt idx="566">
                  <c:v>319890</c:v>
                </c:pt>
                <c:pt idx="567">
                  <c:v>319880</c:v>
                </c:pt>
                <c:pt idx="568">
                  <c:v>320220</c:v>
                </c:pt>
                <c:pt idx="569">
                  <c:v>320000</c:v>
                </c:pt>
                <c:pt idx="570">
                  <c:v>316740</c:v>
                </c:pt>
                <c:pt idx="571">
                  <c:v>316540</c:v>
                </c:pt>
                <c:pt idx="572">
                  <c:v>317000</c:v>
                </c:pt>
                <c:pt idx="573">
                  <c:v>318610</c:v>
                </c:pt>
                <c:pt idx="574">
                  <c:v>319160</c:v>
                </c:pt>
                <c:pt idx="575">
                  <c:v>318990</c:v>
                </c:pt>
                <c:pt idx="576">
                  <c:v>319280</c:v>
                </c:pt>
                <c:pt idx="577">
                  <c:v>320320</c:v>
                </c:pt>
                <c:pt idx="578">
                  <c:v>320260</c:v>
                </c:pt>
                <c:pt idx="579">
                  <c:v>320900</c:v>
                </c:pt>
                <c:pt idx="580">
                  <c:v>320520</c:v>
                </c:pt>
                <c:pt idx="581">
                  <c:v>319050</c:v>
                </c:pt>
                <c:pt idx="582">
                  <c:v>318850</c:v>
                </c:pt>
                <c:pt idx="583">
                  <c:v>319420</c:v>
                </c:pt>
                <c:pt idx="584">
                  <c:v>321370</c:v>
                </c:pt>
                <c:pt idx="585">
                  <c:v>322110</c:v>
                </c:pt>
                <c:pt idx="586">
                  <c:v>321930</c:v>
                </c:pt>
                <c:pt idx="587">
                  <c:v>321730</c:v>
                </c:pt>
                <c:pt idx="588">
                  <c:v>323630</c:v>
                </c:pt>
                <c:pt idx="589">
                  <c:v>323620</c:v>
                </c:pt>
                <c:pt idx="590">
                  <c:v>324330</c:v>
                </c:pt>
                <c:pt idx="591">
                  <c:v>323830</c:v>
                </c:pt>
                <c:pt idx="592">
                  <c:v>325850</c:v>
                </c:pt>
                <c:pt idx="593">
                  <c:v>325900</c:v>
                </c:pt>
                <c:pt idx="594">
                  <c:v>325870</c:v>
                </c:pt>
                <c:pt idx="595">
                  <c:v>325880</c:v>
                </c:pt>
                <c:pt idx="596">
                  <c:v>326000</c:v>
                </c:pt>
                <c:pt idx="597">
                  <c:v>325950</c:v>
                </c:pt>
                <c:pt idx="598">
                  <c:v>325900</c:v>
                </c:pt>
                <c:pt idx="599">
                  <c:v>325920</c:v>
                </c:pt>
                <c:pt idx="600">
                  <c:v>326030</c:v>
                </c:pt>
                <c:pt idx="601">
                  <c:v>325880</c:v>
                </c:pt>
                <c:pt idx="602">
                  <c:v>325850</c:v>
                </c:pt>
                <c:pt idx="603">
                  <c:v>325680</c:v>
                </c:pt>
                <c:pt idx="604">
                  <c:v>325690</c:v>
                </c:pt>
                <c:pt idx="605">
                  <c:v>325710</c:v>
                </c:pt>
                <c:pt idx="606">
                  <c:v>325680</c:v>
                </c:pt>
                <c:pt idx="607">
                  <c:v>325810</c:v>
                </c:pt>
                <c:pt idx="608">
                  <c:v>325770</c:v>
                </c:pt>
                <c:pt idx="609">
                  <c:v>325770</c:v>
                </c:pt>
                <c:pt idx="610">
                  <c:v>325750</c:v>
                </c:pt>
                <c:pt idx="611">
                  <c:v>325830</c:v>
                </c:pt>
                <c:pt idx="612">
                  <c:v>325840</c:v>
                </c:pt>
                <c:pt idx="613">
                  <c:v>325830</c:v>
                </c:pt>
                <c:pt idx="614">
                  <c:v>329440</c:v>
                </c:pt>
                <c:pt idx="615">
                  <c:v>329370</c:v>
                </c:pt>
                <c:pt idx="616">
                  <c:v>329440</c:v>
                </c:pt>
                <c:pt idx="617">
                  <c:v>329510</c:v>
                </c:pt>
                <c:pt idx="618">
                  <c:v>329610</c:v>
                </c:pt>
                <c:pt idx="619">
                  <c:v>329660</c:v>
                </c:pt>
                <c:pt idx="620">
                  <c:v>329550</c:v>
                </c:pt>
                <c:pt idx="621">
                  <c:v>329600</c:v>
                </c:pt>
                <c:pt idx="622">
                  <c:v>329680</c:v>
                </c:pt>
                <c:pt idx="623">
                  <c:v>329690</c:v>
                </c:pt>
                <c:pt idx="624">
                  <c:v>329680</c:v>
                </c:pt>
                <c:pt idx="625">
                  <c:v>326970</c:v>
                </c:pt>
                <c:pt idx="626">
                  <c:v>326930</c:v>
                </c:pt>
                <c:pt idx="627">
                  <c:v>326980</c:v>
                </c:pt>
                <c:pt idx="628">
                  <c:v>327150</c:v>
                </c:pt>
                <c:pt idx="629">
                  <c:v>327010</c:v>
                </c:pt>
                <c:pt idx="630">
                  <c:v>327050</c:v>
                </c:pt>
                <c:pt idx="631">
                  <c:v>327070</c:v>
                </c:pt>
                <c:pt idx="632">
                  <c:v>327110</c:v>
                </c:pt>
                <c:pt idx="633">
                  <c:v>327100</c:v>
                </c:pt>
                <c:pt idx="634">
                  <c:v>327080</c:v>
                </c:pt>
                <c:pt idx="635">
                  <c:v>327050</c:v>
                </c:pt>
                <c:pt idx="636">
                  <c:v>312460</c:v>
                </c:pt>
                <c:pt idx="637">
                  <c:v>313040</c:v>
                </c:pt>
                <c:pt idx="638">
                  <c:v>315110</c:v>
                </c:pt>
                <c:pt idx="639">
                  <c:v>315710</c:v>
                </c:pt>
                <c:pt idx="640">
                  <c:v>315490</c:v>
                </c:pt>
                <c:pt idx="641">
                  <c:v>315330</c:v>
                </c:pt>
                <c:pt idx="642">
                  <c:v>315970</c:v>
                </c:pt>
                <c:pt idx="643">
                  <c:v>317270</c:v>
                </c:pt>
                <c:pt idx="644">
                  <c:v>317230</c:v>
                </c:pt>
                <c:pt idx="645">
                  <c:v>317950</c:v>
                </c:pt>
                <c:pt idx="646">
                  <c:v>317530</c:v>
                </c:pt>
                <c:pt idx="647">
                  <c:v>312390</c:v>
                </c:pt>
                <c:pt idx="648">
                  <c:v>312700</c:v>
                </c:pt>
                <c:pt idx="649">
                  <c:v>314600</c:v>
                </c:pt>
                <c:pt idx="650">
                  <c:v>315230</c:v>
                </c:pt>
                <c:pt idx="651">
                  <c:v>314850</c:v>
                </c:pt>
                <c:pt idx="652">
                  <c:v>314800</c:v>
                </c:pt>
                <c:pt idx="653">
                  <c:v>315320</c:v>
                </c:pt>
                <c:pt idx="654">
                  <c:v>316660</c:v>
                </c:pt>
                <c:pt idx="655">
                  <c:v>316430</c:v>
                </c:pt>
                <c:pt idx="656">
                  <c:v>317240</c:v>
                </c:pt>
                <c:pt idx="657">
                  <c:v>316830</c:v>
                </c:pt>
                <c:pt idx="658">
                  <c:v>313090</c:v>
                </c:pt>
                <c:pt idx="659">
                  <c:v>312920</c:v>
                </c:pt>
                <c:pt idx="660">
                  <c:v>315500</c:v>
                </c:pt>
                <c:pt idx="661">
                  <c:v>316120</c:v>
                </c:pt>
                <c:pt idx="662">
                  <c:v>315890</c:v>
                </c:pt>
                <c:pt idx="663">
                  <c:v>315800</c:v>
                </c:pt>
                <c:pt idx="664">
                  <c:v>316410</c:v>
                </c:pt>
                <c:pt idx="665">
                  <c:v>317680</c:v>
                </c:pt>
                <c:pt idx="666">
                  <c:v>317530</c:v>
                </c:pt>
                <c:pt idx="667">
                  <c:v>318550</c:v>
                </c:pt>
                <c:pt idx="668">
                  <c:v>317950</c:v>
                </c:pt>
                <c:pt idx="669">
                  <c:v>315730</c:v>
                </c:pt>
                <c:pt idx="670">
                  <c:v>315720</c:v>
                </c:pt>
                <c:pt idx="671">
                  <c:v>315870</c:v>
                </c:pt>
                <c:pt idx="672">
                  <c:v>316550</c:v>
                </c:pt>
                <c:pt idx="673">
                  <c:v>316440</c:v>
                </c:pt>
                <c:pt idx="674">
                  <c:v>316470</c:v>
                </c:pt>
                <c:pt idx="675">
                  <c:v>316610</c:v>
                </c:pt>
                <c:pt idx="676">
                  <c:v>316950</c:v>
                </c:pt>
                <c:pt idx="677">
                  <c:v>316900</c:v>
                </c:pt>
                <c:pt idx="678">
                  <c:v>317190</c:v>
                </c:pt>
                <c:pt idx="679">
                  <c:v>317010</c:v>
                </c:pt>
                <c:pt idx="680">
                  <c:v>316980</c:v>
                </c:pt>
                <c:pt idx="681">
                  <c:v>316930</c:v>
                </c:pt>
                <c:pt idx="682">
                  <c:v>317060</c:v>
                </c:pt>
                <c:pt idx="683">
                  <c:v>317820</c:v>
                </c:pt>
                <c:pt idx="684">
                  <c:v>317950</c:v>
                </c:pt>
                <c:pt idx="685">
                  <c:v>317850</c:v>
                </c:pt>
                <c:pt idx="686">
                  <c:v>318090</c:v>
                </c:pt>
                <c:pt idx="687">
                  <c:v>318500</c:v>
                </c:pt>
                <c:pt idx="688">
                  <c:v>318480</c:v>
                </c:pt>
                <c:pt idx="689">
                  <c:v>318680</c:v>
                </c:pt>
                <c:pt idx="690">
                  <c:v>318520</c:v>
                </c:pt>
                <c:pt idx="691">
                  <c:v>316420</c:v>
                </c:pt>
                <c:pt idx="692">
                  <c:v>316270</c:v>
                </c:pt>
                <c:pt idx="693">
                  <c:v>316540</c:v>
                </c:pt>
                <c:pt idx="694">
                  <c:v>317520</c:v>
                </c:pt>
                <c:pt idx="695">
                  <c:v>317900</c:v>
                </c:pt>
                <c:pt idx="696">
                  <c:v>317620</c:v>
                </c:pt>
                <c:pt idx="697">
                  <c:v>318000</c:v>
                </c:pt>
                <c:pt idx="698">
                  <c:v>318600</c:v>
                </c:pt>
                <c:pt idx="699">
                  <c:v>318540</c:v>
                </c:pt>
                <c:pt idx="700">
                  <c:v>318990</c:v>
                </c:pt>
                <c:pt idx="701">
                  <c:v>318780</c:v>
                </c:pt>
                <c:pt idx="702">
                  <c:v>316270</c:v>
                </c:pt>
                <c:pt idx="703">
                  <c:v>316090</c:v>
                </c:pt>
                <c:pt idx="704">
                  <c:v>316380</c:v>
                </c:pt>
                <c:pt idx="705">
                  <c:v>316900</c:v>
                </c:pt>
                <c:pt idx="706">
                  <c:v>317160</c:v>
                </c:pt>
                <c:pt idx="707">
                  <c:v>316980</c:v>
                </c:pt>
                <c:pt idx="708">
                  <c:v>317210</c:v>
                </c:pt>
                <c:pt idx="709">
                  <c:v>317550</c:v>
                </c:pt>
                <c:pt idx="710">
                  <c:v>317630</c:v>
                </c:pt>
                <c:pt idx="711">
                  <c:v>317840</c:v>
                </c:pt>
                <c:pt idx="712">
                  <c:v>317640</c:v>
                </c:pt>
                <c:pt idx="713">
                  <c:v>317340</c:v>
                </c:pt>
                <c:pt idx="714">
                  <c:v>317280</c:v>
                </c:pt>
                <c:pt idx="715">
                  <c:v>317560</c:v>
                </c:pt>
                <c:pt idx="716">
                  <c:v>318260</c:v>
                </c:pt>
                <c:pt idx="717">
                  <c:v>318540</c:v>
                </c:pt>
                <c:pt idx="718">
                  <c:v>318380</c:v>
                </c:pt>
                <c:pt idx="719">
                  <c:v>318340</c:v>
                </c:pt>
                <c:pt idx="720">
                  <c:v>319000</c:v>
                </c:pt>
                <c:pt idx="721">
                  <c:v>319020</c:v>
                </c:pt>
                <c:pt idx="722">
                  <c:v>319230</c:v>
                </c:pt>
                <c:pt idx="723">
                  <c:v>319160</c:v>
                </c:pt>
                <c:pt idx="724">
                  <c:v>320110</c:v>
                </c:pt>
                <c:pt idx="725">
                  <c:v>320040</c:v>
                </c:pt>
                <c:pt idx="726">
                  <c:v>320020</c:v>
                </c:pt>
                <c:pt idx="727">
                  <c:v>320040</c:v>
                </c:pt>
                <c:pt idx="728">
                  <c:v>320140</c:v>
                </c:pt>
                <c:pt idx="729">
                  <c:v>320090</c:v>
                </c:pt>
                <c:pt idx="730">
                  <c:v>320070</c:v>
                </c:pt>
                <c:pt idx="731">
                  <c:v>319920</c:v>
                </c:pt>
                <c:pt idx="732">
                  <c:v>320100</c:v>
                </c:pt>
                <c:pt idx="733">
                  <c:v>320040</c:v>
                </c:pt>
                <c:pt idx="734">
                  <c:v>320030</c:v>
                </c:pt>
                <c:pt idx="735">
                  <c:v>319930</c:v>
                </c:pt>
                <c:pt idx="736">
                  <c:v>319920</c:v>
                </c:pt>
                <c:pt idx="737">
                  <c:v>319970</c:v>
                </c:pt>
                <c:pt idx="738">
                  <c:v>319990</c:v>
                </c:pt>
                <c:pt idx="739">
                  <c:v>320040</c:v>
                </c:pt>
                <c:pt idx="740">
                  <c:v>320080</c:v>
                </c:pt>
                <c:pt idx="741">
                  <c:v>319950</c:v>
                </c:pt>
                <c:pt idx="742">
                  <c:v>320040</c:v>
                </c:pt>
                <c:pt idx="743">
                  <c:v>320120</c:v>
                </c:pt>
                <c:pt idx="744">
                  <c:v>319950</c:v>
                </c:pt>
                <c:pt idx="745">
                  <c:v>320060</c:v>
                </c:pt>
                <c:pt idx="746">
                  <c:v>321530</c:v>
                </c:pt>
                <c:pt idx="747">
                  <c:v>321570</c:v>
                </c:pt>
                <c:pt idx="748">
                  <c:v>321550</c:v>
                </c:pt>
                <c:pt idx="749">
                  <c:v>321640</c:v>
                </c:pt>
                <c:pt idx="750">
                  <c:v>321640</c:v>
                </c:pt>
                <c:pt idx="751">
                  <c:v>321630</c:v>
                </c:pt>
                <c:pt idx="752">
                  <c:v>321650</c:v>
                </c:pt>
                <c:pt idx="753">
                  <c:v>321610</c:v>
                </c:pt>
                <c:pt idx="754">
                  <c:v>321600</c:v>
                </c:pt>
                <c:pt idx="755">
                  <c:v>321660</c:v>
                </c:pt>
                <c:pt idx="756">
                  <c:v>321660</c:v>
                </c:pt>
                <c:pt idx="757">
                  <c:v>320510</c:v>
                </c:pt>
                <c:pt idx="758">
                  <c:v>320420</c:v>
                </c:pt>
                <c:pt idx="759">
                  <c:v>320530</c:v>
                </c:pt>
                <c:pt idx="760">
                  <c:v>320460</c:v>
                </c:pt>
                <c:pt idx="761">
                  <c:v>320580</c:v>
                </c:pt>
                <c:pt idx="762">
                  <c:v>320570</c:v>
                </c:pt>
                <c:pt idx="763">
                  <c:v>320570</c:v>
                </c:pt>
                <c:pt idx="764">
                  <c:v>320660</c:v>
                </c:pt>
                <c:pt idx="765">
                  <c:v>320550</c:v>
                </c:pt>
                <c:pt idx="766">
                  <c:v>320560</c:v>
                </c:pt>
                <c:pt idx="767">
                  <c:v>320560</c:v>
                </c:pt>
                <c:pt idx="768">
                  <c:v>310230</c:v>
                </c:pt>
                <c:pt idx="769">
                  <c:v>311240</c:v>
                </c:pt>
                <c:pt idx="770">
                  <c:v>314510</c:v>
                </c:pt>
                <c:pt idx="771">
                  <c:v>315690</c:v>
                </c:pt>
                <c:pt idx="772">
                  <c:v>315200</c:v>
                </c:pt>
                <c:pt idx="773">
                  <c:v>315360</c:v>
                </c:pt>
                <c:pt idx="774">
                  <c:v>316100</c:v>
                </c:pt>
                <c:pt idx="775">
                  <c:v>318140</c:v>
                </c:pt>
                <c:pt idx="776">
                  <c:v>318180</c:v>
                </c:pt>
                <c:pt idx="777">
                  <c:v>319530</c:v>
                </c:pt>
                <c:pt idx="778">
                  <c:v>318620</c:v>
                </c:pt>
                <c:pt idx="779">
                  <c:v>310110</c:v>
                </c:pt>
                <c:pt idx="780">
                  <c:v>310700</c:v>
                </c:pt>
                <c:pt idx="781">
                  <c:v>313750</c:v>
                </c:pt>
                <c:pt idx="782">
                  <c:v>314830</c:v>
                </c:pt>
                <c:pt idx="783">
                  <c:v>314310</c:v>
                </c:pt>
                <c:pt idx="784">
                  <c:v>314530</c:v>
                </c:pt>
                <c:pt idx="785">
                  <c:v>315180</c:v>
                </c:pt>
                <c:pt idx="786">
                  <c:v>317030</c:v>
                </c:pt>
                <c:pt idx="787">
                  <c:v>317070</c:v>
                </c:pt>
                <c:pt idx="788">
                  <c:v>318260</c:v>
                </c:pt>
                <c:pt idx="789">
                  <c:v>317480</c:v>
                </c:pt>
                <c:pt idx="790">
                  <c:v>311190</c:v>
                </c:pt>
                <c:pt idx="791">
                  <c:v>310820</c:v>
                </c:pt>
                <c:pt idx="792">
                  <c:v>315150</c:v>
                </c:pt>
                <c:pt idx="793">
                  <c:v>316260</c:v>
                </c:pt>
                <c:pt idx="794">
                  <c:v>315720</c:v>
                </c:pt>
                <c:pt idx="795">
                  <c:v>315990</c:v>
                </c:pt>
                <c:pt idx="796">
                  <c:v>316790</c:v>
                </c:pt>
                <c:pt idx="797">
                  <c:v>318840</c:v>
                </c:pt>
                <c:pt idx="798">
                  <c:v>318750</c:v>
                </c:pt>
                <c:pt idx="799">
                  <c:v>320090</c:v>
                </c:pt>
                <c:pt idx="800">
                  <c:v>319280</c:v>
                </c:pt>
                <c:pt idx="801">
                  <c:v>315600</c:v>
                </c:pt>
                <c:pt idx="802">
                  <c:v>315430</c:v>
                </c:pt>
                <c:pt idx="803">
                  <c:v>315640</c:v>
                </c:pt>
                <c:pt idx="804">
                  <c:v>316840</c:v>
                </c:pt>
                <c:pt idx="805">
                  <c:v>316670</c:v>
                </c:pt>
                <c:pt idx="806">
                  <c:v>316750</c:v>
                </c:pt>
                <c:pt idx="807">
                  <c:v>316940</c:v>
                </c:pt>
                <c:pt idx="808">
                  <c:v>317430</c:v>
                </c:pt>
                <c:pt idx="809">
                  <c:v>317430</c:v>
                </c:pt>
                <c:pt idx="810">
                  <c:v>317760</c:v>
                </c:pt>
                <c:pt idx="811">
                  <c:v>317610</c:v>
                </c:pt>
                <c:pt idx="812">
                  <c:v>317490</c:v>
                </c:pt>
                <c:pt idx="813">
                  <c:v>317300</c:v>
                </c:pt>
                <c:pt idx="814">
                  <c:v>317640</c:v>
                </c:pt>
                <c:pt idx="815">
                  <c:v>318740</c:v>
                </c:pt>
                <c:pt idx="816">
                  <c:v>318950</c:v>
                </c:pt>
                <c:pt idx="817">
                  <c:v>319030</c:v>
                </c:pt>
                <c:pt idx="818">
                  <c:v>319280</c:v>
                </c:pt>
                <c:pt idx="819">
                  <c:v>319940</c:v>
                </c:pt>
                <c:pt idx="820">
                  <c:v>319950</c:v>
                </c:pt>
                <c:pt idx="821">
                  <c:v>320350</c:v>
                </c:pt>
                <c:pt idx="822">
                  <c:v>320080</c:v>
                </c:pt>
                <c:pt idx="823">
                  <c:v>316540</c:v>
                </c:pt>
                <c:pt idx="824">
                  <c:v>316300</c:v>
                </c:pt>
                <c:pt idx="825">
                  <c:v>316840</c:v>
                </c:pt>
                <c:pt idx="826">
                  <c:v>318470</c:v>
                </c:pt>
                <c:pt idx="827">
                  <c:v>318880</c:v>
                </c:pt>
                <c:pt idx="828">
                  <c:v>318760</c:v>
                </c:pt>
                <c:pt idx="829">
                  <c:v>319070</c:v>
                </c:pt>
                <c:pt idx="830">
                  <c:v>320090</c:v>
                </c:pt>
                <c:pt idx="831">
                  <c:v>320100</c:v>
                </c:pt>
                <c:pt idx="832">
                  <c:v>320710</c:v>
                </c:pt>
                <c:pt idx="833">
                  <c:v>320320</c:v>
                </c:pt>
                <c:pt idx="834">
                  <c:v>316950</c:v>
                </c:pt>
                <c:pt idx="835">
                  <c:v>316840</c:v>
                </c:pt>
                <c:pt idx="836">
                  <c:v>317020</c:v>
                </c:pt>
                <c:pt idx="837">
                  <c:v>317690</c:v>
                </c:pt>
                <c:pt idx="838">
                  <c:v>317850</c:v>
                </c:pt>
                <c:pt idx="839">
                  <c:v>317720</c:v>
                </c:pt>
                <c:pt idx="840">
                  <c:v>317890</c:v>
                </c:pt>
                <c:pt idx="841">
                  <c:v>318290</c:v>
                </c:pt>
                <c:pt idx="842">
                  <c:v>318180</c:v>
                </c:pt>
                <c:pt idx="843">
                  <c:v>318480</c:v>
                </c:pt>
                <c:pt idx="844">
                  <c:v>318290</c:v>
                </c:pt>
                <c:pt idx="845">
                  <c:v>317970</c:v>
                </c:pt>
                <c:pt idx="846">
                  <c:v>317810</c:v>
                </c:pt>
                <c:pt idx="847">
                  <c:v>318200</c:v>
                </c:pt>
                <c:pt idx="848">
                  <c:v>319390</c:v>
                </c:pt>
                <c:pt idx="849">
                  <c:v>319820</c:v>
                </c:pt>
                <c:pt idx="850">
                  <c:v>319630</c:v>
                </c:pt>
                <c:pt idx="851">
                  <c:v>319730</c:v>
                </c:pt>
                <c:pt idx="852">
                  <c:v>320780</c:v>
                </c:pt>
                <c:pt idx="853">
                  <c:v>320680</c:v>
                </c:pt>
                <c:pt idx="854">
                  <c:v>321160</c:v>
                </c:pt>
                <c:pt idx="855">
                  <c:v>320860</c:v>
                </c:pt>
                <c:pt idx="856">
                  <c:v>322220</c:v>
                </c:pt>
                <c:pt idx="857">
                  <c:v>322220</c:v>
                </c:pt>
                <c:pt idx="858">
                  <c:v>322240</c:v>
                </c:pt>
                <c:pt idx="859">
                  <c:v>322290</c:v>
                </c:pt>
                <c:pt idx="860">
                  <c:v>322300</c:v>
                </c:pt>
                <c:pt idx="861">
                  <c:v>322280</c:v>
                </c:pt>
                <c:pt idx="862">
                  <c:v>322330</c:v>
                </c:pt>
                <c:pt idx="863">
                  <c:v>322350</c:v>
                </c:pt>
                <c:pt idx="864">
                  <c:v>322360</c:v>
                </c:pt>
                <c:pt idx="865">
                  <c:v>322280</c:v>
                </c:pt>
                <c:pt idx="866">
                  <c:v>322400</c:v>
                </c:pt>
                <c:pt idx="867">
                  <c:v>322240</c:v>
                </c:pt>
                <c:pt idx="868">
                  <c:v>322150</c:v>
                </c:pt>
                <c:pt idx="869">
                  <c:v>322150</c:v>
                </c:pt>
                <c:pt idx="870">
                  <c:v>322200</c:v>
                </c:pt>
                <c:pt idx="871">
                  <c:v>322210</c:v>
                </c:pt>
                <c:pt idx="872">
                  <c:v>322170</c:v>
                </c:pt>
                <c:pt idx="873">
                  <c:v>322180</c:v>
                </c:pt>
                <c:pt idx="874">
                  <c:v>322190</c:v>
                </c:pt>
                <c:pt idx="875">
                  <c:v>322220</c:v>
                </c:pt>
                <c:pt idx="876">
                  <c:v>322250</c:v>
                </c:pt>
                <c:pt idx="877">
                  <c:v>322230</c:v>
                </c:pt>
                <c:pt idx="878">
                  <c:v>324680</c:v>
                </c:pt>
                <c:pt idx="879">
                  <c:v>324690</c:v>
                </c:pt>
                <c:pt idx="880">
                  <c:v>324710</c:v>
                </c:pt>
                <c:pt idx="881">
                  <c:v>324750</c:v>
                </c:pt>
                <c:pt idx="882">
                  <c:v>324740</c:v>
                </c:pt>
                <c:pt idx="883">
                  <c:v>324720</c:v>
                </c:pt>
                <c:pt idx="884">
                  <c:v>324750</c:v>
                </c:pt>
                <c:pt idx="885">
                  <c:v>324770</c:v>
                </c:pt>
                <c:pt idx="886">
                  <c:v>324910</c:v>
                </c:pt>
                <c:pt idx="887">
                  <c:v>324890</c:v>
                </c:pt>
                <c:pt idx="888">
                  <c:v>324800</c:v>
                </c:pt>
                <c:pt idx="889">
                  <c:v>323080</c:v>
                </c:pt>
                <c:pt idx="890">
                  <c:v>322930</c:v>
                </c:pt>
                <c:pt idx="891">
                  <c:v>323130</c:v>
                </c:pt>
                <c:pt idx="892">
                  <c:v>323040</c:v>
                </c:pt>
                <c:pt idx="893">
                  <c:v>323000</c:v>
                </c:pt>
                <c:pt idx="894">
                  <c:v>323080</c:v>
                </c:pt>
                <c:pt idx="895">
                  <c:v>323010</c:v>
                </c:pt>
                <c:pt idx="896">
                  <c:v>323040</c:v>
                </c:pt>
                <c:pt idx="897">
                  <c:v>323120</c:v>
                </c:pt>
                <c:pt idx="898">
                  <c:v>323070</c:v>
                </c:pt>
                <c:pt idx="899">
                  <c:v>323090</c:v>
                </c:pt>
                <c:pt idx="900">
                  <c:v>311100</c:v>
                </c:pt>
                <c:pt idx="901">
                  <c:v>312310</c:v>
                </c:pt>
                <c:pt idx="902">
                  <c:v>316510</c:v>
                </c:pt>
                <c:pt idx="903">
                  <c:v>317920</c:v>
                </c:pt>
                <c:pt idx="904">
                  <c:v>317230</c:v>
                </c:pt>
                <c:pt idx="905">
                  <c:v>317550</c:v>
                </c:pt>
                <c:pt idx="906">
                  <c:v>317020</c:v>
                </c:pt>
                <c:pt idx="907">
                  <c:v>321090</c:v>
                </c:pt>
                <c:pt idx="908">
                  <c:v>321010</c:v>
                </c:pt>
                <c:pt idx="909">
                  <c:v>322600</c:v>
                </c:pt>
                <c:pt idx="910">
                  <c:v>321520</c:v>
                </c:pt>
                <c:pt idx="911">
                  <c:v>311070</c:v>
                </c:pt>
                <c:pt idx="912">
                  <c:v>311820</c:v>
                </c:pt>
                <c:pt idx="913">
                  <c:v>315570</c:v>
                </c:pt>
                <c:pt idx="914">
                  <c:v>316880</c:v>
                </c:pt>
                <c:pt idx="915">
                  <c:v>316310</c:v>
                </c:pt>
                <c:pt idx="916">
                  <c:v>316570</c:v>
                </c:pt>
                <c:pt idx="917">
                  <c:v>316110</c:v>
                </c:pt>
                <c:pt idx="918">
                  <c:v>319750</c:v>
                </c:pt>
                <c:pt idx="919">
                  <c:v>319680</c:v>
                </c:pt>
                <c:pt idx="920">
                  <c:v>321150</c:v>
                </c:pt>
                <c:pt idx="921">
                  <c:v>320210</c:v>
                </c:pt>
                <c:pt idx="922">
                  <c:v>312150</c:v>
                </c:pt>
                <c:pt idx="923">
                  <c:v>311670</c:v>
                </c:pt>
                <c:pt idx="924">
                  <c:v>317110</c:v>
                </c:pt>
                <c:pt idx="925">
                  <c:v>318620</c:v>
                </c:pt>
                <c:pt idx="926">
                  <c:v>317950</c:v>
                </c:pt>
                <c:pt idx="927">
                  <c:v>318260</c:v>
                </c:pt>
                <c:pt idx="928">
                  <c:v>317790</c:v>
                </c:pt>
                <c:pt idx="929">
                  <c:v>321790</c:v>
                </c:pt>
                <c:pt idx="930">
                  <c:v>321700</c:v>
                </c:pt>
                <c:pt idx="931">
                  <c:v>323410</c:v>
                </c:pt>
                <c:pt idx="932">
                  <c:v>322320</c:v>
                </c:pt>
                <c:pt idx="933">
                  <c:v>317590</c:v>
                </c:pt>
                <c:pt idx="934">
                  <c:v>317480</c:v>
                </c:pt>
                <c:pt idx="935">
                  <c:v>317840</c:v>
                </c:pt>
                <c:pt idx="936">
                  <c:v>319170</c:v>
                </c:pt>
                <c:pt idx="937">
                  <c:v>319010</c:v>
                </c:pt>
                <c:pt idx="938">
                  <c:v>319060</c:v>
                </c:pt>
                <c:pt idx="939">
                  <c:v>319000</c:v>
                </c:pt>
                <c:pt idx="940">
                  <c:v>320040</c:v>
                </c:pt>
                <c:pt idx="941">
                  <c:v>320000</c:v>
                </c:pt>
                <c:pt idx="942">
                  <c:v>320400</c:v>
                </c:pt>
                <c:pt idx="943">
                  <c:v>320150</c:v>
                </c:pt>
                <c:pt idx="944">
                  <c:v>319880</c:v>
                </c:pt>
                <c:pt idx="945">
                  <c:v>319750</c:v>
                </c:pt>
                <c:pt idx="946">
                  <c:v>320080</c:v>
                </c:pt>
                <c:pt idx="947">
                  <c:v>321450</c:v>
                </c:pt>
                <c:pt idx="948">
                  <c:v>321760</c:v>
                </c:pt>
                <c:pt idx="949">
                  <c:v>321800</c:v>
                </c:pt>
                <c:pt idx="950">
                  <c:v>321720</c:v>
                </c:pt>
                <c:pt idx="951">
                  <c:v>323010</c:v>
                </c:pt>
                <c:pt idx="952">
                  <c:v>322890</c:v>
                </c:pt>
                <c:pt idx="953">
                  <c:v>323400</c:v>
                </c:pt>
                <c:pt idx="954">
                  <c:v>323120</c:v>
                </c:pt>
                <c:pt idx="955">
                  <c:v>318670</c:v>
                </c:pt>
                <c:pt idx="956">
                  <c:v>318450</c:v>
                </c:pt>
                <c:pt idx="957">
                  <c:v>319060</c:v>
                </c:pt>
                <c:pt idx="958">
                  <c:v>321020</c:v>
                </c:pt>
                <c:pt idx="959">
                  <c:v>321660</c:v>
                </c:pt>
                <c:pt idx="960">
                  <c:v>321510</c:v>
                </c:pt>
                <c:pt idx="961">
                  <c:v>321310</c:v>
                </c:pt>
                <c:pt idx="962">
                  <c:v>323210</c:v>
                </c:pt>
                <c:pt idx="963">
                  <c:v>323130</c:v>
                </c:pt>
                <c:pt idx="964">
                  <c:v>323990</c:v>
                </c:pt>
                <c:pt idx="965">
                  <c:v>323440</c:v>
                </c:pt>
                <c:pt idx="966">
                  <c:v>319230</c:v>
                </c:pt>
                <c:pt idx="967">
                  <c:v>319130</c:v>
                </c:pt>
                <c:pt idx="968">
                  <c:v>319450</c:v>
                </c:pt>
                <c:pt idx="969">
                  <c:v>320120</c:v>
                </c:pt>
                <c:pt idx="970">
                  <c:v>320290</c:v>
                </c:pt>
                <c:pt idx="971">
                  <c:v>320280</c:v>
                </c:pt>
                <c:pt idx="972">
                  <c:v>320220</c:v>
                </c:pt>
                <c:pt idx="973">
                  <c:v>320880</c:v>
                </c:pt>
                <c:pt idx="974">
                  <c:v>320910</c:v>
                </c:pt>
                <c:pt idx="975">
                  <c:v>321170</c:v>
                </c:pt>
                <c:pt idx="976">
                  <c:v>321060</c:v>
                </c:pt>
                <c:pt idx="977">
                  <c:v>318540</c:v>
                </c:pt>
                <c:pt idx="978">
                  <c:v>318330</c:v>
                </c:pt>
                <c:pt idx="979">
                  <c:v>318730</c:v>
                </c:pt>
                <c:pt idx="980">
                  <c:v>319920</c:v>
                </c:pt>
                <c:pt idx="981">
                  <c:v>320340</c:v>
                </c:pt>
                <c:pt idx="982">
                  <c:v>320110</c:v>
                </c:pt>
                <c:pt idx="983">
                  <c:v>320210</c:v>
                </c:pt>
                <c:pt idx="984">
                  <c:v>321220</c:v>
                </c:pt>
                <c:pt idx="985">
                  <c:v>321270</c:v>
                </c:pt>
                <c:pt idx="986">
                  <c:v>321740</c:v>
                </c:pt>
                <c:pt idx="987">
                  <c:v>321430</c:v>
                </c:pt>
                <c:pt idx="988">
                  <c:v>325730</c:v>
                </c:pt>
                <c:pt idx="989">
                  <c:v>325730</c:v>
                </c:pt>
                <c:pt idx="990">
                  <c:v>325790</c:v>
                </c:pt>
                <c:pt idx="991">
                  <c:v>325830</c:v>
                </c:pt>
                <c:pt idx="992">
                  <c:v>325800</c:v>
                </c:pt>
                <c:pt idx="993">
                  <c:v>325830</c:v>
                </c:pt>
                <c:pt idx="994">
                  <c:v>325790</c:v>
                </c:pt>
                <c:pt idx="995">
                  <c:v>325820</c:v>
                </c:pt>
                <c:pt idx="996">
                  <c:v>325890</c:v>
                </c:pt>
                <c:pt idx="997">
                  <c:v>325860</c:v>
                </c:pt>
                <c:pt idx="998">
                  <c:v>325910</c:v>
                </c:pt>
                <c:pt idx="999">
                  <c:v>325650</c:v>
                </c:pt>
                <c:pt idx="1000">
                  <c:v>325670</c:v>
                </c:pt>
                <c:pt idx="1001">
                  <c:v>325730</c:v>
                </c:pt>
                <c:pt idx="1002">
                  <c:v>325740</c:v>
                </c:pt>
                <c:pt idx="1003">
                  <c:v>325790</c:v>
                </c:pt>
                <c:pt idx="1004">
                  <c:v>325730</c:v>
                </c:pt>
                <c:pt idx="1005">
                  <c:v>325730</c:v>
                </c:pt>
                <c:pt idx="1006">
                  <c:v>325670</c:v>
                </c:pt>
                <c:pt idx="1007">
                  <c:v>325720</c:v>
                </c:pt>
                <c:pt idx="1008">
                  <c:v>325790</c:v>
                </c:pt>
                <c:pt idx="1009">
                  <c:v>325770</c:v>
                </c:pt>
                <c:pt idx="1010">
                  <c:v>328730</c:v>
                </c:pt>
                <c:pt idx="1011">
                  <c:v>328690</c:v>
                </c:pt>
                <c:pt idx="1012">
                  <c:v>328750</c:v>
                </c:pt>
                <c:pt idx="1013">
                  <c:v>328730</c:v>
                </c:pt>
                <c:pt idx="1014">
                  <c:v>328790</c:v>
                </c:pt>
                <c:pt idx="1015">
                  <c:v>328790</c:v>
                </c:pt>
                <c:pt idx="1016">
                  <c:v>328860</c:v>
                </c:pt>
                <c:pt idx="1017">
                  <c:v>328800</c:v>
                </c:pt>
                <c:pt idx="1018">
                  <c:v>328850</c:v>
                </c:pt>
                <c:pt idx="1019">
                  <c:v>328890</c:v>
                </c:pt>
                <c:pt idx="1020">
                  <c:v>328970</c:v>
                </c:pt>
                <c:pt idx="1021">
                  <c:v>326720</c:v>
                </c:pt>
                <c:pt idx="1022">
                  <c:v>326700</c:v>
                </c:pt>
                <c:pt idx="1023">
                  <c:v>326770</c:v>
                </c:pt>
                <c:pt idx="1024">
                  <c:v>326840</c:v>
                </c:pt>
                <c:pt idx="1025">
                  <c:v>326830</c:v>
                </c:pt>
                <c:pt idx="1026">
                  <c:v>326720</c:v>
                </c:pt>
                <c:pt idx="1027">
                  <c:v>326800</c:v>
                </c:pt>
                <c:pt idx="1028">
                  <c:v>326730</c:v>
                </c:pt>
                <c:pt idx="1029">
                  <c:v>326800</c:v>
                </c:pt>
                <c:pt idx="1030">
                  <c:v>326830</c:v>
                </c:pt>
                <c:pt idx="1031">
                  <c:v>326850</c:v>
                </c:pt>
              </c:numCache>
            </c:numRef>
          </c:val>
          <c:smooth val="0"/>
        </c:ser>
        <c:dLbls>
          <c:showLegendKey val="0"/>
          <c:showVal val="0"/>
          <c:showCatName val="0"/>
          <c:showSerName val="0"/>
          <c:showPercent val="0"/>
          <c:showBubbleSize val="0"/>
        </c:dLbls>
        <c:marker val="1"/>
        <c:smooth val="0"/>
        <c:axId val="354186752"/>
        <c:axId val="354188672"/>
      </c:lineChart>
      <c:catAx>
        <c:axId val="354186752"/>
        <c:scaling>
          <c:orientation val="minMax"/>
        </c:scaling>
        <c:delete val="0"/>
        <c:axPos val="b"/>
        <c:title>
          <c:tx>
            <c:rich>
              <a:bodyPr/>
              <a:lstStyle/>
              <a:p>
                <a:pPr>
                  <a:defRPr/>
                </a:pPr>
                <a:r>
                  <a:rPr lang="en-GB"/>
                  <a:t>Policy number</a:t>
                </a:r>
              </a:p>
            </c:rich>
          </c:tx>
          <c:layout>
            <c:manualLayout>
              <c:xMode val="edge"/>
              <c:yMode val="edge"/>
              <c:x val="0.46341666969048223"/>
              <c:y val="0.93368515105824534"/>
            </c:manualLayout>
          </c:layout>
          <c:overlay val="0"/>
        </c:title>
        <c:numFmt formatCode="General" sourceLinked="1"/>
        <c:majorTickMark val="out"/>
        <c:minorTickMark val="none"/>
        <c:tickLblPos val="nextTo"/>
        <c:txPr>
          <a:bodyPr/>
          <a:lstStyle/>
          <a:p>
            <a:pPr>
              <a:defRPr sz="700"/>
            </a:pPr>
            <a:endParaRPr lang="en-US"/>
          </a:p>
        </c:txPr>
        <c:crossAx val="354188672"/>
        <c:crosses val="autoZero"/>
        <c:auto val="1"/>
        <c:lblAlgn val="ctr"/>
        <c:lblOffset val="100"/>
        <c:noMultiLvlLbl val="0"/>
      </c:catAx>
      <c:valAx>
        <c:axId val="354188672"/>
        <c:scaling>
          <c:orientation val="minMax"/>
        </c:scaling>
        <c:delete val="0"/>
        <c:axPos val="l"/>
        <c:majorGridlines/>
        <c:title>
          <c:tx>
            <c:rich>
              <a:bodyPr rot="-5400000" vert="horz"/>
              <a:lstStyle/>
              <a:p>
                <a:pPr>
                  <a:defRPr/>
                </a:pPr>
                <a:r>
                  <a:rPr lang="en-GB"/>
                  <a:t>Total net benefit (</a:t>
                </a:r>
                <a:r>
                  <a:rPr lang="en-GB">
                    <a:latin typeface="Times New Roman"/>
                    <a:cs typeface="Times New Roman"/>
                  </a:rPr>
                  <a:t>£)</a:t>
                </a:r>
                <a:endParaRPr lang="en-GB"/>
              </a:p>
            </c:rich>
          </c:tx>
          <c:layout>
            <c:manualLayout>
              <c:xMode val="edge"/>
              <c:yMode val="edge"/>
              <c:x val="2.9828486204325128E-3"/>
              <c:y val="0.22245325143485695"/>
            </c:manualLayout>
          </c:layout>
          <c:overlay val="0"/>
        </c:title>
        <c:numFmt formatCode="General" sourceLinked="1"/>
        <c:majorTickMark val="out"/>
        <c:minorTickMark val="none"/>
        <c:tickLblPos val="nextTo"/>
        <c:txPr>
          <a:bodyPr/>
          <a:lstStyle/>
          <a:p>
            <a:pPr>
              <a:defRPr sz="800"/>
            </a:pPr>
            <a:endParaRPr lang="en-US"/>
          </a:p>
        </c:txPr>
        <c:crossAx val="354186752"/>
        <c:crosses val="autoZero"/>
        <c:crossBetween val="between"/>
      </c:valAx>
      <c:spPr>
        <a:ln>
          <a:solidFill>
            <a:schemeClr val="bg1">
              <a:lumMod val="75000"/>
            </a:schemeClr>
          </a:solidFill>
        </a:ln>
      </c:spPr>
    </c:plotArea>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41450984546215"/>
          <c:y val="2.3921279502983471E-2"/>
          <c:w val="0.81270058731447803"/>
          <c:h val="0.75494779819189262"/>
        </c:manualLayout>
      </c:layout>
      <c:lineChart>
        <c:grouping val="standard"/>
        <c:varyColors val="0"/>
        <c:ser>
          <c:idx val="0"/>
          <c:order val="0"/>
          <c:spPr>
            <a:ln w="6350">
              <a:solidFill>
                <a:schemeClr val="tx1"/>
              </a:solidFill>
            </a:ln>
          </c:spPr>
          <c:marker>
            <c:symbol val="none"/>
          </c:marker>
          <c:cat>
            <c:numRef>
              <c:f>Male!$A$3099:$A$4130</c:f>
              <c:numCache>
                <c:formatCode>General</c:formatCode>
                <c:ptCount val="1032"/>
                <c:pt idx="0">
                  <c:v>3097</c:v>
                </c:pt>
                <c:pt idx="1">
                  <c:v>3098</c:v>
                </c:pt>
                <c:pt idx="2">
                  <c:v>3099</c:v>
                </c:pt>
                <c:pt idx="3">
                  <c:v>3100</c:v>
                </c:pt>
                <c:pt idx="4">
                  <c:v>3101</c:v>
                </c:pt>
                <c:pt idx="5">
                  <c:v>3102</c:v>
                </c:pt>
                <c:pt idx="6">
                  <c:v>3103</c:v>
                </c:pt>
                <c:pt idx="7">
                  <c:v>3104</c:v>
                </c:pt>
                <c:pt idx="8">
                  <c:v>3105</c:v>
                </c:pt>
                <c:pt idx="9">
                  <c:v>3106</c:v>
                </c:pt>
                <c:pt idx="10">
                  <c:v>3107</c:v>
                </c:pt>
                <c:pt idx="11">
                  <c:v>3108</c:v>
                </c:pt>
                <c:pt idx="12">
                  <c:v>3109</c:v>
                </c:pt>
                <c:pt idx="13">
                  <c:v>3110</c:v>
                </c:pt>
                <c:pt idx="14">
                  <c:v>3111</c:v>
                </c:pt>
                <c:pt idx="15">
                  <c:v>3112</c:v>
                </c:pt>
                <c:pt idx="16">
                  <c:v>3113</c:v>
                </c:pt>
                <c:pt idx="17">
                  <c:v>3114</c:v>
                </c:pt>
                <c:pt idx="18">
                  <c:v>3115</c:v>
                </c:pt>
                <c:pt idx="19">
                  <c:v>3116</c:v>
                </c:pt>
                <c:pt idx="20">
                  <c:v>3117</c:v>
                </c:pt>
                <c:pt idx="21">
                  <c:v>3118</c:v>
                </c:pt>
                <c:pt idx="22">
                  <c:v>3119</c:v>
                </c:pt>
                <c:pt idx="23">
                  <c:v>3120</c:v>
                </c:pt>
                <c:pt idx="24">
                  <c:v>3121</c:v>
                </c:pt>
                <c:pt idx="25">
                  <c:v>3122</c:v>
                </c:pt>
                <c:pt idx="26">
                  <c:v>3123</c:v>
                </c:pt>
                <c:pt idx="27">
                  <c:v>3124</c:v>
                </c:pt>
                <c:pt idx="28">
                  <c:v>3125</c:v>
                </c:pt>
                <c:pt idx="29">
                  <c:v>3126</c:v>
                </c:pt>
                <c:pt idx="30">
                  <c:v>3127</c:v>
                </c:pt>
                <c:pt idx="31">
                  <c:v>3128</c:v>
                </c:pt>
                <c:pt idx="32">
                  <c:v>3129</c:v>
                </c:pt>
                <c:pt idx="33">
                  <c:v>3130</c:v>
                </c:pt>
                <c:pt idx="34">
                  <c:v>3131</c:v>
                </c:pt>
                <c:pt idx="35">
                  <c:v>3132</c:v>
                </c:pt>
                <c:pt idx="36">
                  <c:v>3133</c:v>
                </c:pt>
                <c:pt idx="37">
                  <c:v>3134</c:v>
                </c:pt>
                <c:pt idx="38">
                  <c:v>3135</c:v>
                </c:pt>
                <c:pt idx="39">
                  <c:v>3136</c:v>
                </c:pt>
                <c:pt idx="40">
                  <c:v>3137</c:v>
                </c:pt>
                <c:pt idx="41">
                  <c:v>3138</c:v>
                </c:pt>
                <c:pt idx="42">
                  <c:v>3139</c:v>
                </c:pt>
                <c:pt idx="43">
                  <c:v>3140</c:v>
                </c:pt>
                <c:pt idx="44">
                  <c:v>3141</c:v>
                </c:pt>
                <c:pt idx="45">
                  <c:v>3142</c:v>
                </c:pt>
                <c:pt idx="46">
                  <c:v>3143</c:v>
                </c:pt>
                <c:pt idx="47">
                  <c:v>3144</c:v>
                </c:pt>
                <c:pt idx="48">
                  <c:v>3145</c:v>
                </c:pt>
                <c:pt idx="49">
                  <c:v>3146</c:v>
                </c:pt>
                <c:pt idx="50">
                  <c:v>3147</c:v>
                </c:pt>
                <c:pt idx="51">
                  <c:v>3148</c:v>
                </c:pt>
                <c:pt idx="52">
                  <c:v>3149</c:v>
                </c:pt>
                <c:pt idx="53">
                  <c:v>3150</c:v>
                </c:pt>
                <c:pt idx="54">
                  <c:v>3151</c:v>
                </c:pt>
                <c:pt idx="55">
                  <c:v>3152</c:v>
                </c:pt>
                <c:pt idx="56">
                  <c:v>3153</c:v>
                </c:pt>
                <c:pt idx="57">
                  <c:v>3154</c:v>
                </c:pt>
                <c:pt idx="58">
                  <c:v>3155</c:v>
                </c:pt>
                <c:pt idx="59">
                  <c:v>3156</c:v>
                </c:pt>
                <c:pt idx="60">
                  <c:v>3157</c:v>
                </c:pt>
                <c:pt idx="61">
                  <c:v>3158</c:v>
                </c:pt>
                <c:pt idx="62">
                  <c:v>3159</c:v>
                </c:pt>
                <c:pt idx="63">
                  <c:v>3160</c:v>
                </c:pt>
                <c:pt idx="64">
                  <c:v>3161</c:v>
                </c:pt>
                <c:pt idx="65">
                  <c:v>3162</c:v>
                </c:pt>
                <c:pt idx="66">
                  <c:v>3163</c:v>
                </c:pt>
                <c:pt idx="67">
                  <c:v>3164</c:v>
                </c:pt>
                <c:pt idx="68">
                  <c:v>3165</c:v>
                </c:pt>
                <c:pt idx="69">
                  <c:v>3166</c:v>
                </c:pt>
                <c:pt idx="70">
                  <c:v>3167</c:v>
                </c:pt>
                <c:pt idx="71">
                  <c:v>3168</c:v>
                </c:pt>
                <c:pt idx="72">
                  <c:v>3169</c:v>
                </c:pt>
                <c:pt idx="73">
                  <c:v>3170</c:v>
                </c:pt>
                <c:pt idx="74">
                  <c:v>3171</c:v>
                </c:pt>
                <c:pt idx="75">
                  <c:v>3172</c:v>
                </c:pt>
                <c:pt idx="76">
                  <c:v>3173</c:v>
                </c:pt>
                <c:pt idx="77">
                  <c:v>3174</c:v>
                </c:pt>
                <c:pt idx="78">
                  <c:v>3175</c:v>
                </c:pt>
                <c:pt idx="79">
                  <c:v>3176</c:v>
                </c:pt>
                <c:pt idx="80">
                  <c:v>3177</c:v>
                </c:pt>
                <c:pt idx="81">
                  <c:v>3178</c:v>
                </c:pt>
                <c:pt idx="82">
                  <c:v>3179</c:v>
                </c:pt>
                <c:pt idx="83">
                  <c:v>3180</c:v>
                </c:pt>
                <c:pt idx="84">
                  <c:v>3181</c:v>
                </c:pt>
                <c:pt idx="85">
                  <c:v>3182</c:v>
                </c:pt>
                <c:pt idx="86">
                  <c:v>3183</c:v>
                </c:pt>
                <c:pt idx="87">
                  <c:v>3184</c:v>
                </c:pt>
                <c:pt idx="88">
                  <c:v>3185</c:v>
                </c:pt>
                <c:pt idx="89">
                  <c:v>3186</c:v>
                </c:pt>
                <c:pt idx="90">
                  <c:v>3187</c:v>
                </c:pt>
                <c:pt idx="91">
                  <c:v>3188</c:v>
                </c:pt>
                <c:pt idx="92">
                  <c:v>3189</c:v>
                </c:pt>
                <c:pt idx="93">
                  <c:v>3190</c:v>
                </c:pt>
                <c:pt idx="94">
                  <c:v>3191</c:v>
                </c:pt>
                <c:pt idx="95">
                  <c:v>3192</c:v>
                </c:pt>
                <c:pt idx="96">
                  <c:v>3193</c:v>
                </c:pt>
                <c:pt idx="97">
                  <c:v>3194</c:v>
                </c:pt>
                <c:pt idx="98">
                  <c:v>3195</c:v>
                </c:pt>
                <c:pt idx="99">
                  <c:v>3196</c:v>
                </c:pt>
                <c:pt idx="100">
                  <c:v>3197</c:v>
                </c:pt>
                <c:pt idx="101">
                  <c:v>3198</c:v>
                </c:pt>
                <c:pt idx="102">
                  <c:v>3199</c:v>
                </c:pt>
                <c:pt idx="103">
                  <c:v>3200</c:v>
                </c:pt>
                <c:pt idx="104">
                  <c:v>3201</c:v>
                </c:pt>
                <c:pt idx="105">
                  <c:v>3202</c:v>
                </c:pt>
                <c:pt idx="106">
                  <c:v>3203</c:v>
                </c:pt>
                <c:pt idx="107">
                  <c:v>3204</c:v>
                </c:pt>
                <c:pt idx="108">
                  <c:v>3205</c:v>
                </c:pt>
                <c:pt idx="109">
                  <c:v>3206</c:v>
                </c:pt>
                <c:pt idx="110">
                  <c:v>3207</c:v>
                </c:pt>
                <c:pt idx="111">
                  <c:v>3208</c:v>
                </c:pt>
                <c:pt idx="112">
                  <c:v>3209</c:v>
                </c:pt>
                <c:pt idx="113">
                  <c:v>3210</c:v>
                </c:pt>
                <c:pt idx="114">
                  <c:v>3211</c:v>
                </c:pt>
                <c:pt idx="115">
                  <c:v>3212</c:v>
                </c:pt>
                <c:pt idx="116">
                  <c:v>3213</c:v>
                </c:pt>
                <c:pt idx="117">
                  <c:v>3214</c:v>
                </c:pt>
                <c:pt idx="118">
                  <c:v>3215</c:v>
                </c:pt>
                <c:pt idx="119">
                  <c:v>3216</c:v>
                </c:pt>
                <c:pt idx="120">
                  <c:v>3217</c:v>
                </c:pt>
                <c:pt idx="121">
                  <c:v>3218</c:v>
                </c:pt>
                <c:pt idx="122">
                  <c:v>3219</c:v>
                </c:pt>
                <c:pt idx="123">
                  <c:v>3220</c:v>
                </c:pt>
                <c:pt idx="124">
                  <c:v>3221</c:v>
                </c:pt>
                <c:pt idx="125">
                  <c:v>3222</c:v>
                </c:pt>
                <c:pt idx="126">
                  <c:v>3223</c:v>
                </c:pt>
                <c:pt idx="127">
                  <c:v>3224</c:v>
                </c:pt>
                <c:pt idx="128">
                  <c:v>3225</c:v>
                </c:pt>
                <c:pt idx="129">
                  <c:v>3226</c:v>
                </c:pt>
                <c:pt idx="130">
                  <c:v>3227</c:v>
                </c:pt>
                <c:pt idx="131">
                  <c:v>3228</c:v>
                </c:pt>
                <c:pt idx="132">
                  <c:v>3229</c:v>
                </c:pt>
                <c:pt idx="133">
                  <c:v>3230</c:v>
                </c:pt>
                <c:pt idx="134">
                  <c:v>3231</c:v>
                </c:pt>
                <c:pt idx="135">
                  <c:v>3232</c:v>
                </c:pt>
                <c:pt idx="136">
                  <c:v>3233</c:v>
                </c:pt>
                <c:pt idx="137">
                  <c:v>3234</c:v>
                </c:pt>
                <c:pt idx="138">
                  <c:v>3235</c:v>
                </c:pt>
                <c:pt idx="139">
                  <c:v>3236</c:v>
                </c:pt>
                <c:pt idx="140">
                  <c:v>3237</c:v>
                </c:pt>
                <c:pt idx="141">
                  <c:v>3238</c:v>
                </c:pt>
                <c:pt idx="142">
                  <c:v>3239</c:v>
                </c:pt>
                <c:pt idx="143">
                  <c:v>3240</c:v>
                </c:pt>
                <c:pt idx="144">
                  <c:v>3241</c:v>
                </c:pt>
                <c:pt idx="145">
                  <c:v>3242</c:v>
                </c:pt>
                <c:pt idx="146">
                  <c:v>3243</c:v>
                </c:pt>
                <c:pt idx="147">
                  <c:v>3244</c:v>
                </c:pt>
                <c:pt idx="148">
                  <c:v>3245</c:v>
                </c:pt>
                <c:pt idx="149">
                  <c:v>3246</c:v>
                </c:pt>
                <c:pt idx="150">
                  <c:v>3247</c:v>
                </c:pt>
                <c:pt idx="151">
                  <c:v>3248</c:v>
                </c:pt>
                <c:pt idx="152">
                  <c:v>3249</c:v>
                </c:pt>
                <c:pt idx="153">
                  <c:v>3250</c:v>
                </c:pt>
                <c:pt idx="154">
                  <c:v>3251</c:v>
                </c:pt>
                <c:pt idx="155">
                  <c:v>3252</c:v>
                </c:pt>
                <c:pt idx="156">
                  <c:v>3253</c:v>
                </c:pt>
                <c:pt idx="157">
                  <c:v>3254</c:v>
                </c:pt>
                <c:pt idx="158">
                  <c:v>3255</c:v>
                </c:pt>
                <c:pt idx="159">
                  <c:v>325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3277</c:v>
                </c:pt>
                <c:pt idx="181">
                  <c:v>3278</c:v>
                </c:pt>
                <c:pt idx="182">
                  <c:v>3279</c:v>
                </c:pt>
                <c:pt idx="183">
                  <c:v>3280</c:v>
                </c:pt>
                <c:pt idx="184">
                  <c:v>3281</c:v>
                </c:pt>
                <c:pt idx="185">
                  <c:v>3282</c:v>
                </c:pt>
                <c:pt idx="186">
                  <c:v>3283</c:v>
                </c:pt>
                <c:pt idx="187">
                  <c:v>3284</c:v>
                </c:pt>
                <c:pt idx="188">
                  <c:v>3285</c:v>
                </c:pt>
                <c:pt idx="189">
                  <c:v>3286</c:v>
                </c:pt>
                <c:pt idx="190">
                  <c:v>3287</c:v>
                </c:pt>
                <c:pt idx="191">
                  <c:v>3288</c:v>
                </c:pt>
                <c:pt idx="192">
                  <c:v>3289</c:v>
                </c:pt>
                <c:pt idx="193">
                  <c:v>3290</c:v>
                </c:pt>
                <c:pt idx="194">
                  <c:v>3291</c:v>
                </c:pt>
                <c:pt idx="195">
                  <c:v>3292</c:v>
                </c:pt>
                <c:pt idx="196">
                  <c:v>3293</c:v>
                </c:pt>
                <c:pt idx="197">
                  <c:v>3294</c:v>
                </c:pt>
                <c:pt idx="198">
                  <c:v>3295</c:v>
                </c:pt>
                <c:pt idx="199">
                  <c:v>3296</c:v>
                </c:pt>
                <c:pt idx="200">
                  <c:v>3297</c:v>
                </c:pt>
                <c:pt idx="201">
                  <c:v>3298</c:v>
                </c:pt>
                <c:pt idx="202">
                  <c:v>3299</c:v>
                </c:pt>
                <c:pt idx="203">
                  <c:v>3300</c:v>
                </c:pt>
                <c:pt idx="204">
                  <c:v>3301</c:v>
                </c:pt>
                <c:pt idx="205">
                  <c:v>3302</c:v>
                </c:pt>
                <c:pt idx="206">
                  <c:v>3303</c:v>
                </c:pt>
                <c:pt idx="207">
                  <c:v>3304</c:v>
                </c:pt>
                <c:pt idx="208">
                  <c:v>3305</c:v>
                </c:pt>
                <c:pt idx="209">
                  <c:v>3306</c:v>
                </c:pt>
                <c:pt idx="210">
                  <c:v>3307</c:v>
                </c:pt>
                <c:pt idx="211">
                  <c:v>3308</c:v>
                </c:pt>
                <c:pt idx="212">
                  <c:v>3309</c:v>
                </c:pt>
                <c:pt idx="213">
                  <c:v>3310</c:v>
                </c:pt>
                <c:pt idx="214">
                  <c:v>3311</c:v>
                </c:pt>
                <c:pt idx="215">
                  <c:v>3312</c:v>
                </c:pt>
                <c:pt idx="216">
                  <c:v>3313</c:v>
                </c:pt>
                <c:pt idx="217">
                  <c:v>3314</c:v>
                </c:pt>
                <c:pt idx="218">
                  <c:v>3315</c:v>
                </c:pt>
                <c:pt idx="219">
                  <c:v>3316</c:v>
                </c:pt>
                <c:pt idx="220">
                  <c:v>3317</c:v>
                </c:pt>
                <c:pt idx="221">
                  <c:v>3318</c:v>
                </c:pt>
                <c:pt idx="222">
                  <c:v>3319</c:v>
                </c:pt>
                <c:pt idx="223">
                  <c:v>3320</c:v>
                </c:pt>
                <c:pt idx="224">
                  <c:v>3321</c:v>
                </c:pt>
                <c:pt idx="225">
                  <c:v>3322</c:v>
                </c:pt>
                <c:pt idx="226">
                  <c:v>3323</c:v>
                </c:pt>
                <c:pt idx="227">
                  <c:v>3324</c:v>
                </c:pt>
                <c:pt idx="228">
                  <c:v>3325</c:v>
                </c:pt>
                <c:pt idx="229">
                  <c:v>3326</c:v>
                </c:pt>
                <c:pt idx="230">
                  <c:v>3327</c:v>
                </c:pt>
                <c:pt idx="231">
                  <c:v>3328</c:v>
                </c:pt>
                <c:pt idx="232">
                  <c:v>3329</c:v>
                </c:pt>
                <c:pt idx="233">
                  <c:v>3330</c:v>
                </c:pt>
                <c:pt idx="234">
                  <c:v>3331</c:v>
                </c:pt>
                <c:pt idx="235">
                  <c:v>3332</c:v>
                </c:pt>
                <c:pt idx="236">
                  <c:v>3333</c:v>
                </c:pt>
                <c:pt idx="237">
                  <c:v>3334</c:v>
                </c:pt>
                <c:pt idx="238">
                  <c:v>3335</c:v>
                </c:pt>
                <c:pt idx="239">
                  <c:v>3336</c:v>
                </c:pt>
                <c:pt idx="240">
                  <c:v>3337</c:v>
                </c:pt>
                <c:pt idx="241">
                  <c:v>3338</c:v>
                </c:pt>
                <c:pt idx="242">
                  <c:v>3339</c:v>
                </c:pt>
                <c:pt idx="243">
                  <c:v>3340</c:v>
                </c:pt>
                <c:pt idx="244">
                  <c:v>3341</c:v>
                </c:pt>
                <c:pt idx="245">
                  <c:v>3342</c:v>
                </c:pt>
                <c:pt idx="246">
                  <c:v>3343</c:v>
                </c:pt>
                <c:pt idx="247">
                  <c:v>3344</c:v>
                </c:pt>
                <c:pt idx="248">
                  <c:v>3345</c:v>
                </c:pt>
                <c:pt idx="249">
                  <c:v>3346</c:v>
                </c:pt>
                <c:pt idx="250">
                  <c:v>3347</c:v>
                </c:pt>
                <c:pt idx="251">
                  <c:v>3348</c:v>
                </c:pt>
                <c:pt idx="252">
                  <c:v>3349</c:v>
                </c:pt>
                <c:pt idx="253">
                  <c:v>3350</c:v>
                </c:pt>
                <c:pt idx="254">
                  <c:v>3351</c:v>
                </c:pt>
                <c:pt idx="255">
                  <c:v>3352</c:v>
                </c:pt>
                <c:pt idx="256">
                  <c:v>3353</c:v>
                </c:pt>
                <c:pt idx="257">
                  <c:v>3354</c:v>
                </c:pt>
                <c:pt idx="258">
                  <c:v>3355</c:v>
                </c:pt>
                <c:pt idx="259">
                  <c:v>3356</c:v>
                </c:pt>
                <c:pt idx="260">
                  <c:v>3357</c:v>
                </c:pt>
                <c:pt idx="261">
                  <c:v>3358</c:v>
                </c:pt>
                <c:pt idx="262">
                  <c:v>3359</c:v>
                </c:pt>
                <c:pt idx="263">
                  <c:v>3360</c:v>
                </c:pt>
                <c:pt idx="264">
                  <c:v>3361</c:v>
                </c:pt>
                <c:pt idx="265">
                  <c:v>3362</c:v>
                </c:pt>
                <c:pt idx="266">
                  <c:v>3363</c:v>
                </c:pt>
                <c:pt idx="267">
                  <c:v>3364</c:v>
                </c:pt>
                <c:pt idx="268">
                  <c:v>3365</c:v>
                </c:pt>
                <c:pt idx="269">
                  <c:v>3366</c:v>
                </c:pt>
                <c:pt idx="270">
                  <c:v>3367</c:v>
                </c:pt>
                <c:pt idx="271">
                  <c:v>3368</c:v>
                </c:pt>
                <c:pt idx="272">
                  <c:v>3369</c:v>
                </c:pt>
                <c:pt idx="273">
                  <c:v>3370</c:v>
                </c:pt>
                <c:pt idx="274">
                  <c:v>3371</c:v>
                </c:pt>
                <c:pt idx="275">
                  <c:v>3372</c:v>
                </c:pt>
                <c:pt idx="276">
                  <c:v>3373</c:v>
                </c:pt>
                <c:pt idx="277">
                  <c:v>3374</c:v>
                </c:pt>
                <c:pt idx="278">
                  <c:v>3375</c:v>
                </c:pt>
                <c:pt idx="279">
                  <c:v>3376</c:v>
                </c:pt>
                <c:pt idx="280">
                  <c:v>3377</c:v>
                </c:pt>
                <c:pt idx="281">
                  <c:v>3378</c:v>
                </c:pt>
                <c:pt idx="282">
                  <c:v>3379</c:v>
                </c:pt>
                <c:pt idx="283">
                  <c:v>3380</c:v>
                </c:pt>
                <c:pt idx="284">
                  <c:v>3381</c:v>
                </c:pt>
                <c:pt idx="285">
                  <c:v>3382</c:v>
                </c:pt>
                <c:pt idx="286">
                  <c:v>3383</c:v>
                </c:pt>
                <c:pt idx="287">
                  <c:v>3384</c:v>
                </c:pt>
                <c:pt idx="288">
                  <c:v>3385</c:v>
                </c:pt>
                <c:pt idx="289">
                  <c:v>3386</c:v>
                </c:pt>
                <c:pt idx="290">
                  <c:v>3387</c:v>
                </c:pt>
                <c:pt idx="291">
                  <c:v>3388</c:v>
                </c:pt>
                <c:pt idx="292">
                  <c:v>3389</c:v>
                </c:pt>
                <c:pt idx="293">
                  <c:v>3390</c:v>
                </c:pt>
                <c:pt idx="294">
                  <c:v>3391</c:v>
                </c:pt>
                <c:pt idx="295">
                  <c:v>3392</c:v>
                </c:pt>
                <c:pt idx="296">
                  <c:v>3393</c:v>
                </c:pt>
                <c:pt idx="297">
                  <c:v>3394</c:v>
                </c:pt>
                <c:pt idx="298">
                  <c:v>3395</c:v>
                </c:pt>
                <c:pt idx="299">
                  <c:v>3396</c:v>
                </c:pt>
                <c:pt idx="300">
                  <c:v>3397</c:v>
                </c:pt>
                <c:pt idx="301">
                  <c:v>3398</c:v>
                </c:pt>
                <c:pt idx="302">
                  <c:v>3399</c:v>
                </c:pt>
                <c:pt idx="303">
                  <c:v>3400</c:v>
                </c:pt>
                <c:pt idx="304">
                  <c:v>3401</c:v>
                </c:pt>
                <c:pt idx="305">
                  <c:v>3402</c:v>
                </c:pt>
                <c:pt idx="306">
                  <c:v>3403</c:v>
                </c:pt>
                <c:pt idx="307">
                  <c:v>3404</c:v>
                </c:pt>
                <c:pt idx="308">
                  <c:v>3405</c:v>
                </c:pt>
                <c:pt idx="309">
                  <c:v>3406</c:v>
                </c:pt>
                <c:pt idx="310">
                  <c:v>3407</c:v>
                </c:pt>
                <c:pt idx="311">
                  <c:v>3408</c:v>
                </c:pt>
                <c:pt idx="312">
                  <c:v>3409</c:v>
                </c:pt>
                <c:pt idx="313">
                  <c:v>3410</c:v>
                </c:pt>
                <c:pt idx="314">
                  <c:v>3411</c:v>
                </c:pt>
                <c:pt idx="315">
                  <c:v>3412</c:v>
                </c:pt>
                <c:pt idx="316">
                  <c:v>3413</c:v>
                </c:pt>
                <c:pt idx="317">
                  <c:v>3414</c:v>
                </c:pt>
                <c:pt idx="318">
                  <c:v>3415</c:v>
                </c:pt>
                <c:pt idx="319">
                  <c:v>3416</c:v>
                </c:pt>
                <c:pt idx="320">
                  <c:v>3417</c:v>
                </c:pt>
                <c:pt idx="321">
                  <c:v>3418</c:v>
                </c:pt>
                <c:pt idx="322">
                  <c:v>3419</c:v>
                </c:pt>
                <c:pt idx="323">
                  <c:v>3420</c:v>
                </c:pt>
                <c:pt idx="324">
                  <c:v>3421</c:v>
                </c:pt>
                <c:pt idx="325">
                  <c:v>3422</c:v>
                </c:pt>
                <c:pt idx="326">
                  <c:v>3423</c:v>
                </c:pt>
                <c:pt idx="327">
                  <c:v>3424</c:v>
                </c:pt>
                <c:pt idx="328">
                  <c:v>3425</c:v>
                </c:pt>
                <c:pt idx="329">
                  <c:v>3426</c:v>
                </c:pt>
                <c:pt idx="330">
                  <c:v>3427</c:v>
                </c:pt>
                <c:pt idx="331">
                  <c:v>3428</c:v>
                </c:pt>
                <c:pt idx="332">
                  <c:v>3429</c:v>
                </c:pt>
                <c:pt idx="333">
                  <c:v>3430</c:v>
                </c:pt>
                <c:pt idx="334">
                  <c:v>3431</c:v>
                </c:pt>
                <c:pt idx="335">
                  <c:v>3432</c:v>
                </c:pt>
                <c:pt idx="336">
                  <c:v>3433</c:v>
                </c:pt>
                <c:pt idx="337">
                  <c:v>3434</c:v>
                </c:pt>
                <c:pt idx="338">
                  <c:v>3435</c:v>
                </c:pt>
                <c:pt idx="339">
                  <c:v>3436</c:v>
                </c:pt>
                <c:pt idx="340">
                  <c:v>3437</c:v>
                </c:pt>
                <c:pt idx="341">
                  <c:v>3438</c:v>
                </c:pt>
                <c:pt idx="342">
                  <c:v>3439</c:v>
                </c:pt>
                <c:pt idx="343">
                  <c:v>3440</c:v>
                </c:pt>
                <c:pt idx="344">
                  <c:v>3441</c:v>
                </c:pt>
                <c:pt idx="345">
                  <c:v>3442</c:v>
                </c:pt>
                <c:pt idx="346">
                  <c:v>3443</c:v>
                </c:pt>
                <c:pt idx="347">
                  <c:v>3444</c:v>
                </c:pt>
                <c:pt idx="348">
                  <c:v>3445</c:v>
                </c:pt>
                <c:pt idx="349">
                  <c:v>3446</c:v>
                </c:pt>
                <c:pt idx="350">
                  <c:v>3447</c:v>
                </c:pt>
                <c:pt idx="351">
                  <c:v>3448</c:v>
                </c:pt>
                <c:pt idx="352">
                  <c:v>3449</c:v>
                </c:pt>
                <c:pt idx="353">
                  <c:v>3450</c:v>
                </c:pt>
                <c:pt idx="354">
                  <c:v>3451</c:v>
                </c:pt>
                <c:pt idx="355">
                  <c:v>3452</c:v>
                </c:pt>
                <c:pt idx="356">
                  <c:v>3453</c:v>
                </c:pt>
                <c:pt idx="357">
                  <c:v>3454</c:v>
                </c:pt>
                <c:pt idx="358">
                  <c:v>3455</c:v>
                </c:pt>
                <c:pt idx="359">
                  <c:v>3456</c:v>
                </c:pt>
                <c:pt idx="360">
                  <c:v>3457</c:v>
                </c:pt>
                <c:pt idx="361">
                  <c:v>3458</c:v>
                </c:pt>
                <c:pt idx="362">
                  <c:v>3459</c:v>
                </c:pt>
                <c:pt idx="363">
                  <c:v>3460</c:v>
                </c:pt>
                <c:pt idx="364">
                  <c:v>3461</c:v>
                </c:pt>
                <c:pt idx="365">
                  <c:v>3462</c:v>
                </c:pt>
                <c:pt idx="366">
                  <c:v>3463</c:v>
                </c:pt>
                <c:pt idx="367">
                  <c:v>3464</c:v>
                </c:pt>
                <c:pt idx="368">
                  <c:v>3465</c:v>
                </c:pt>
                <c:pt idx="369">
                  <c:v>3466</c:v>
                </c:pt>
                <c:pt idx="370">
                  <c:v>3467</c:v>
                </c:pt>
                <c:pt idx="371">
                  <c:v>3468</c:v>
                </c:pt>
                <c:pt idx="372">
                  <c:v>3469</c:v>
                </c:pt>
                <c:pt idx="373">
                  <c:v>3470</c:v>
                </c:pt>
                <c:pt idx="374">
                  <c:v>3471</c:v>
                </c:pt>
                <c:pt idx="375">
                  <c:v>3472</c:v>
                </c:pt>
                <c:pt idx="376">
                  <c:v>3473</c:v>
                </c:pt>
                <c:pt idx="377">
                  <c:v>3474</c:v>
                </c:pt>
                <c:pt idx="378">
                  <c:v>3475</c:v>
                </c:pt>
                <c:pt idx="379">
                  <c:v>3476</c:v>
                </c:pt>
                <c:pt idx="380">
                  <c:v>3477</c:v>
                </c:pt>
                <c:pt idx="381">
                  <c:v>3478</c:v>
                </c:pt>
                <c:pt idx="382">
                  <c:v>3479</c:v>
                </c:pt>
                <c:pt idx="383">
                  <c:v>3480</c:v>
                </c:pt>
                <c:pt idx="384">
                  <c:v>3481</c:v>
                </c:pt>
                <c:pt idx="385">
                  <c:v>3482</c:v>
                </c:pt>
                <c:pt idx="386">
                  <c:v>3483</c:v>
                </c:pt>
                <c:pt idx="387">
                  <c:v>3484</c:v>
                </c:pt>
                <c:pt idx="388">
                  <c:v>3485</c:v>
                </c:pt>
                <c:pt idx="389">
                  <c:v>3486</c:v>
                </c:pt>
                <c:pt idx="390">
                  <c:v>3487</c:v>
                </c:pt>
                <c:pt idx="391">
                  <c:v>3488</c:v>
                </c:pt>
                <c:pt idx="392">
                  <c:v>3489</c:v>
                </c:pt>
                <c:pt idx="393">
                  <c:v>3490</c:v>
                </c:pt>
                <c:pt idx="394">
                  <c:v>3491</c:v>
                </c:pt>
                <c:pt idx="395">
                  <c:v>3492</c:v>
                </c:pt>
                <c:pt idx="396">
                  <c:v>3493</c:v>
                </c:pt>
                <c:pt idx="397">
                  <c:v>3494</c:v>
                </c:pt>
                <c:pt idx="398">
                  <c:v>3495</c:v>
                </c:pt>
                <c:pt idx="399">
                  <c:v>3496</c:v>
                </c:pt>
                <c:pt idx="400">
                  <c:v>3497</c:v>
                </c:pt>
                <c:pt idx="401">
                  <c:v>3498</c:v>
                </c:pt>
                <c:pt idx="402">
                  <c:v>3499</c:v>
                </c:pt>
                <c:pt idx="403">
                  <c:v>3500</c:v>
                </c:pt>
                <c:pt idx="404">
                  <c:v>3501</c:v>
                </c:pt>
                <c:pt idx="405">
                  <c:v>3502</c:v>
                </c:pt>
                <c:pt idx="406">
                  <c:v>3503</c:v>
                </c:pt>
                <c:pt idx="407">
                  <c:v>3504</c:v>
                </c:pt>
                <c:pt idx="408">
                  <c:v>3505</c:v>
                </c:pt>
                <c:pt idx="409">
                  <c:v>3506</c:v>
                </c:pt>
                <c:pt idx="410">
                  <c:v>3507</c:v>
                </c:pt>
                <c:pt idx="411">
                  <c:v>3508</c:v>
                </c:pt>
                <c:pt idx="412">
                  <c:v>3509</c:v>
                </c:pt>
                <c:pt idx="413">
                  <c:v>3510</c:v>
                </c:pt>
                <c:pt idx="414">
                  <c:v>3511</c:v>
                </c:pt>
                <c:pt idx="415">
                  <c:v>3512</c:v>
                </c:pt>
                <c:pt idx="416">
                  <c:v>3513</c:v>
                </c:pt>
                <c:pt idx="417">
                  <c:v>3514</c:v>
                </c:pt>
                <c:pt idx="418">
                  <c:v>3515</c:v>
                </c:pt>
                <c:pt idx="419">
                  <c:v>3516</c:v>
                </c:pt>
                <c:pt idx="420">
                  <c:v>3517</c:v>
                </c:pt>
                <c:pt idx="421">
                  <c:v>3518</c:v>
                </c:pt>
                <c:pt idx="422">
                  <c:v>3519</c:v>
                </c:pt>
                <c:pt idx="423">
                  <c:v>3520</c:v>
                </c:pt>
                <c:pt idx="424">
                  <c:v>3521</c:v>
                </c:pt>
                <c:pt idx="425">
                  <c:v>3522</c:v>
                </c:pt>
                <c:pt idx="426">
                  <c:v>3523</c:v>
                </c:pt>
                <c:pt idx="427">
                  <c:v>3524</c:v>
                </c:pt>
                <c:pt idx="428">
                  <c:v>3525</c:v>
                </c:pt>
                <c:pt idx="429">
                  <c:v>3526</c:v>
                </c:pt>
                <c:pt idx="430">
                  <c:v>3527</c:v>
                </c:pt>
                <c:pt idx="431">
                  <c:v>3528</c:v>
                </c:pt>
                <c:pt idx="432">
                  <c:v>3529</c:v>
                </c:pt>
                <c:pt idx="433">
                  <c:v>3530</c:v>
                </c:pt>
                <c:pt idx="434">
                  <c:v>3531</c:v>
                </c:pt>
                <c:pt idx="435">
                  <c:v>3532</c:v>
                </c:pt>
                <c:pt idx="436">
                  <c:v>3533</c:v>
                </c:pt>
                <c:pt idx="437">
                  <c:v>3534</c:v>
                </c:pt>
                <c:pt idx="438">
                  <c:v>3535</c:v>
                </c:pt>
                <c:pt idx="439">
                  <c:v>3536</c:v>
                </c:pt>
                <c:pt idx="440">
                  <c:v>3537</c:v>
                </c:pt>
                <c:pt idx="441">
                  <c:v>3538</c:v>
                </c:pt>
                <c:pt idx="442">
                  <c:v>3539</c:v>
                </c:pt>
                <c:pt idx="443">
                  <c:v>3540</c:v>
                </c:pt>
                <c:pt idx="444">
                  <c:v>3541</c:v>
                </c:pt>
                <c:pt idx="445">
                  <c:v>3542</c:v>
                </c:pt>
                <c:pt idx="446">
                  <c:v>3543</c:v>
                </c:pt>
                <c:pt idx="447">
                  <c:v>3544</c:v>
                </c:pt>
                <c:pt idx="448">
                  <c:v>3545</c:v>
                </c:pt>
                <c:pt idx="449">
                  <c:v>3546</c:v>
                </c:pt>
                <c:pt idx="450">
                  <c:v>3547</c:v>
                </c:pt>
                <c:pt idx="451">
                  <c:v>3548</c:v>
                </c:pt>
                <c:pt idx="452">
                  <c:v>3549</c:v>
                </c:pt>
                <c:pt idx="453">
                  <c:v>3550</c:v>
                </c:pt>
                <c:pt idx="454">
                  <c:v>3551</c:v>
                </c:pt>
                <c:pt idx="455">
                  <c:v>3552</c:v>
                </c:pt>
                <c:pt idx="456">
                  <c:v>3553</c:v>
                </c:pt>
                <c:pt idx="457">
                  <c:v>3554</c:v>
                </c:pt>
                <c:pt idx="458">
                  <c:v>3555</c:v>
                </c:pt>
                <c:pt idx="459">
                  <c:v>3556</c:v>
                </c:pt>
                <c:pt idx="460">
                  <c:v>3557</c:v>
                </c:pt>
                <c:pt idx="461">
                  <c:v>3558</c:v>
                </c:pt>
                <c:pt idx="462">
                  <c:v>3559</c:v>
                </c:pt>
                <c:pt idx="463">
                  <c:v>3560</c:v>
                </c:pt>
                <c:pt idx="464">
                  <c:v>3561</c:v>
                </c:pt>
                <c:pt idx="465">
                  <c:v>3562</c:v>
                </c:pt>
                <c:pt idx="466">
                  <c:v>3563</c:v>
                </c:pt>
                <c:pt idx="467">
                  <c:v>3564</c:v>
                </c:pt>
                <c:pt idx="468">
                  <c:v>3565</c:v>
                </c:pt>
                <c:pt idx="469">
                  <c:v>3566</c:v>
                </c:pt>
                <c:pt idx="470">
                  <c:v>3567</c:v>
                </c:pt>
                <c:pt idx="471">
                  <c:v>3568</c:v>
                </c:pt>
                <c:pt idx="472">
                  <c:v>3569</c:v>
                </c:pt>
                <c:pt idx="473">
                  <c:v>3570</c:v>
                </c:pt>
                <c:pt idx="474">
                  <c:v>3571</c:v>
                </c:pt>
                <c:pt idx="475">
                  <c:v>3572</c:v>
                </c:pt>
                <c:pt idx="476">
                  <c:v>3573</c:v>
                </c:pt>
                <c:pt idx="477">
                  <c:v>3574</c:v>
                </c:pt>
                <c:pt idx="478">
                  <c:v>3575</c:v>
                </c:pt>
                <c:pt idx="479">
                  <c:v>3576</c:v>
                </c:pt>
                <c:pt idx="480">
                  <c:v>3577</c:v>
                </c:pt>
                <c:pt idx="481">
                  <c:v>3578</c:v>
                </c:pt>
                <c:pt idx="482">
                  <c:v>3579</c:v>
                </c:pt>
                <c:pt idx="483">
                  <c:v>3580</c:v>
                </c:pt>
                <c:pt idx="484">
                  <c:v>3581</c:v>
                </c:pt>
                <c:pt idx="485">
                  <c:v>3582</c:v>
                </c:pt>
                <c:pt idx="486">
                  <c:v>3583</c:v>
                </c:pt>
                <c:pt idx="487">
                  <c:v>3584</c:v>
                </c:pt>
                <c:pt idx="488">
                  <c:v>3585</c:v>
                </c:pt>
                <c:pt idx="489">
                  <c:v>3586</c:v>
                </c:pt>
                <c:pt idx="490">
                  <c:v>3587</c:v>
                </c:pt>
                <c:pt idx="491">
                  <c:v>3588</c:v>
                </c:pt>
                <c:pt idx="492">
                  <c:v>3589</c:v>
                </c:pt>
                <c:pt idx="493">
                  <c:v>3590</c:v>
                </c:pt>
                <c:pt idx="494">
                  <c:v>3591</c:v>
                </c:pt>
                <c:pt idx="495">
                  <c:v>3592</c:v>
                </c:pt>
                <c:pt idx="496">
                  <c:v>3593</c:v>
                </c:pt>
                <c:pt idx="497">
                  <c:v>3594</c:v>
                </c:pt>
                <c:pt idx="498">
                  <c:v>3595</c:v>
                </c:pt>
                <c:pt idx="499">
                  <c:v>3596</c:v>
                </c:pt>
                <c:pt idx="500">
                  <c:v>3597</c:v>
                </c:pt>
                <c:pt idx="501">
                  <c:v>3598</c:v>
                </c:pt>
                <c:pt idx="502">
                  <c:v>3599</c:v>
                </c:pt>
                <c:pt idx="503">
                  <c:v>3600</c:v>
                </c:pt>
                <c:pt idx="504">
                  <c:v>3601</c:v>
                </c:pt>
                <c:pt idx="505">
                  <c:v>3602</c:v>
                </c:pt>
                <c:pt idx="506">
                  <c:v>3603</c:v>
                </c:pt>
                <c:pt idx="507">
                  <c:v>3604</c:v>
                </c:pt>
                <c:pt idx="508">
                  <c:v>3605</c:v>
                </c:pt>
                <c:pt idx="509">
                  <c:v>3606</c:v>
                </c:pt>
                <c:pt idx="510">
                  <c:v>3607</c:v>
                </c:pt>
                <c:pt idx="511">
                  <c:v>3608</c:v>
                </c:pt>
                <c:pt idx="512">
                  <c:v>3609</c:v>
                </c:pt>
                <c:pt idx="513">
                  <c:v>3610</c:v>
                </c:pt>
                <c:pt idx="514">
                  <c:v>3611</c:v>
                </c:pt>
                <c:pt idx="515">
                  <c:v>3612</c:v>
                </c:pt>
                <c:pt idx="516">
                  <c:v>3613</c:v>
                </c:pt>
                <c:pt idx="517">
                  <c:v>3614</c:v>
                </c:pt>
                <c:pt idx="518">
                  <c:v>3615</c:v>
                </c:pt>
                <c:pt idx="519">
                  <c:v>3616</c:v>
                </c:pt>
                <c:pt idx="520">
                  <c:v>3617</c:v>
                </c:pt>
                <c:pt idx="521">
                  <c:v>3618</c:v>
                </c:pt>
                <c:pt idx="522">
                  <c:v>3619</c:v>
                </c:pt>
                <c:pt idx="523">
                  <c:v>3620</c:v>
                </c:pt>
                <c:pt idx="524">
                  <c:v>3621</c:v>
                </c:pt>
                <c:pt idx="525">
                  <c:v>3622</c:v>
                </c:pt>
                <c:pt idx="526">
                  <c:v>3623</c:v>
                </c:pt>
                <c:pt idx="527">
                  <c:v>3624</c:v>
                </c:pt>
                <c:pt idx="528">
                  <c:v>3625</c:v>
                </c:pt>
                <c:pt idx="529">
                  <c:v>3626</c:v>
                </c:pt>
                <c:pt idx="530">
                  <c:v>3627</c:v>
                </c:pt>
                <c:pt idx="531">
                  <c:v>3628</c:v>
                </c:pt>
                <c:pt idx="532">
                  <c:v>3629</c:v>
                </c:pt>
                <c:pt idx="533">
                  <c:v>3630</c:v>
                </c:pt>
                <c:pt idx="534">
                  <c:v>3631</c:v>
                </c:pt>
                <c:pt idx="535">
                  <c:v>3632</c:v>
                </c:pt>
                <c:pt idx="536">
                  <c:v>3633</c:v>
                </c:pt>
                <c:pt idx="537">
                  <c:v>3634</c:v>
                </c:pt>
                <c:pt idx="538">
                  <c:v>3635</c:v>
                </c:pt>
                <c:pt idx="539">
                  <c:v>3636</c:v>
                </c:pt>
                <c:pt idx="540">
                  <c:v>3637</c:v>
                </c:pt>
                <c:pt idx="541">
                  <c:v>3638</c:v>
                </c:pt>
                <c:pt idx="542">
                  <c:v>3639</c:v>
                </c:pt>
                <c:pt idx="543">
                  <c:v>3640</c:v>
                </c:pt>
                <c:pt idx="544">
                  <c:v>3641</c:v>
                </c:pt>
                <c:pt idx="545">
                  <c:v>3642</c:v>
                </c:pt>
                <c:pt idx="546">
                  <c:v>3643</c:v>
                </c:pt>
                <c:pt idx="547">
                  <c:v>3644</c:v>
                </c:pt>
                <c:pt idx="548">
                  <c:v>3645</c:v>
                </c:pt>
                <c:pt idx="549">
                  <c:v>3646</c:v>
                </c:pt>
                <c:pt idx="550">
                  <c:v>3647</c:v>
                </c:pt>
                <c:pt idx="551">
                  <c:v>3648</c:v>
                </c:pt>
                <c:pt idx="552">
                  <c:v>3649</c:v>
                </c:pt>
                <c:pt idx="553">
                  <c:v>3650</c:v>
                </c:pt>
                <c:pt idx="554">
                  <c:v>3651</c:v>
                </c:pt>
                <c:pt idx="555">
                  <c:v>3652</c:v>
                </c:pt>
                <c:pt idx="556">
                  <c:v>3653</c:v>
                </c:pt>
                <c:pt idx="557">
                  <c:v>3654</c:v>
                </c:pt>
                <c:pt idx="558">
                  <c:v>3655</c:v>
                </c:pt>
                <c:pt idx="559">
                  <c:v>3656</c:v>
                </c:pt>
                <c:pt idx="560">
                  <c:v>3657</c:v>
                </c:pt>
                <c:pt idx="561">
                  <c:v>3658</c:v>
                </c:pt>
                <c:pt idx="562">
                  <c:v>3659</c:v>
                </c:pt>
                <c:pt idx="563">
                  <c:v>3660</c:v>
                </c:pt>
                <c:pt idx="564">
                  <c:v>3661</c:v>
                </c:pt>
                <c:pt idx="565">
                  <c:v>3662</c:v>
                </c:pt>
                <c:pt idx="566">
                  <c:v>3663</c:v>
                </c:pt>
                <c:pt idx="567">
                  <c:v>3664</c:v>
                </c:pt>
                <c:pt idx="568">
                  <c:v>3665</c:v>
                </c:pt>
                <c:pt idx="569">
                  <c:v>3666</c:v>
                </c:pt>
                <c:pt idx="570">
                  <c:v>3667</c:v>
                </c:pt>
                <c:pt idx="571">
                  <c:v>3668</c:v>
                </c:pt>
                <c:pt idx="572">
                  <c:v>3669</c:v>
                </c:pt>
                <c:pt idx="573">
                  <c:v>3670</c:v>
                </c:pt>
                <c:pt idx="574">
                  <c:v>3671</c:v>
                </c:pt>
                <c:pt idx="575">
                  <c:v>3672</c:v>
                </c:pt>
                <c:pt idx="576">
                  <c:v>3673</c:v>
                </c:pt>
                <c:pt idx="577">
                  <c:v>3674</c:v>
                </c:pt>
                <c:pt idx="578">
                  <c:v>3675</c:v>
                </c:pt>
                <c:pt idx="579">
                  <c:v>3676</c:v>
                </c:pt>
                <c:pt idx="580">
                  <c:v>3677</c:v>
                </c:pt>
                <c:pt idx="581">
                  <c:v>3678</c:v>
                </c:pt>
                <c:pt idx="582">
                  <c:v>3679</c:v>
                </c:pt>
                <c:pt idx="583">
                  <c:v>3680</c:v>
                </c:pt>
                <c:pt idx="584">
                  <c:v>3681</c:v>
                </c:pt>
                <c:pt idx="585">
                  <c:v>3682</c:v>
                </c:pt>
                <c:pt idx="586">
                  <c:v>3683</c:v>
                </c:pt>
                <c:pt idx="587">
                  <c:v>3684</c:v>
                </c:pt>
                <c:pt idx="588">
                  <c:v>3685</c:v>
                </c:pt>
                <c:pt idx="589">
                  <c:v>3686</c:v>
                </c:pt>
                <c:pt idx="590">
                  <c:v>3687</c:v>
                </c:pt>
                <c:pt idx="591">
                  <c:v>3688</c:v>
                </c:pt>
                <c:pt idx="592">
                  <c:v>3689</c:v>
                </c:pt>
                <c:pt idx="593">
                  <c:v>3690</c:v>
                </c:pt>
                <c:pt idx="594">
                  <c:v>3691</c:v>
                </c:pt>
                <c:pt idx="595">
                  <c:v>3692</c:v>
                </c:pt>
                <c:pt idx="596">
                  <c:v>3693</c:v>
                </c:pt>
                <c:pt idx="597">
                  <c:v>3694</c:v>
                </c:pt>
                <c:pt idx="598">
                  <c:v>3695</c:v>
                </c:pt>
                <c:pt idx="599">
                  <c:v>3696</c:v>
                </c:pt>
                <c:pt idx="600">
                  <c:v>3697</c:v>
                </c:pt>
                <c:pt idx="601">
                  <c:v>3698</c:v>
                </c:pt>
                <c:pt idx="602">
                  <c:v>3699</c:v>
                </c:pt>
                <c:pt idx="603">
                  <c:v>3700</c:v>
                </c:pt>
                <c:pt idx="604">
                  <c:v>3701</c:v>
                </c:pt>
                <c:pt idx="605">
                  <c:v>3702</c:v>
                </c:pt>
                <c:pt idx="606">
                  <c:v>3703</c:v>
                </c:pt>
                <c:pt idx="607">
                  <c:v>3704</c:v>
                </c:pt>
                <c:pt idx="608">
                  <c:v>3705</c:v>
                </c:pt>
                <c:pt idx="609">
                  <c:v>3706</c:v>
                </c:pt>
                <c:pt idx="610">
                  <c:v>3707</c:v>
                </c:pt>
                <c:pt idx="611">
                  <c:v>3708</c:v>
                </c:pt>
                <c:pt idx="612">
                  <c:v>3709</c:v>
                </c:pt>
                <c:pt idx="613">
                  <c:v>3710</c:v>
                </c:pt>
                <c:pt idx="614">
                  <c:v>3711</c:v>
                </c:pt>
                <c:pt idx="615">
                  <c:v>3712</c:v>
                </c:pt>
                <c:pt idx="616">
                  <c:v>3713</c:v>
                </c:pt>
                <c:pt idx="617">
                  <c:v>3714</c:v>
                </c:pt>
                <c:pt idx="618">
                  <c:v>3715</c:v>
                </c:pt>
                <c:pt idx="619">
                  <c:v>3716</c:v>
                </c:pt>
                <c:pt idx="620">
                  <c:v>3717</c:v>
                </c:pt>
                <c:pt idx="621">
                  <c:v>3718</c:v>
                </c:pt>
                <c:pt idx="622">
                  <c:v>3719</c:v>
                </c:pt>
                <c:pt idx="623">
                  <c:v>3720</c:v>
                </c:pt>
                <c:pt idx="624">
                  <c:v>3721</c:v>
                </c:pt>
                <c:pt idx="625">
                  <c:v>3722</c:v>
                </c:pt>
                <c:pt idx="626">
                  <c:v>3723</c:v>
                </c:pt>
                <c:pt idx="627">
                  <c:v>3724</c:v>
                </c:pt>
                <c:pt idx="628">
                  <c:v>3725</c:v>
                </c:pt>
                <c:pt idx="629">
                  <c:v>3726</c:v>
                </c:pt>
                <c:pt idx="630">
                  <c:v>3727</c:v>
                </c:pt>
                <c:pt idx="631">
                  <c:v>3728</c:v>
                </c:pt>
                <c:pt idx="632">
                  <c:v>3729</c:v>
                </c:pt>
                <c:pt idx="633">
                  <c:v>3730</c:v>
                </c:pt>
                <c:pt idx="634">
                  <c:v>3731</c:v>
                </c:pt>
                <c:pt idx="635">
                  <c:v>3732</c:v>
                </c:pt>
                <c:pt idx="636">
                  <c:v>3733</c:v>
                </c:pt>
                <c:pt idx="637">
                  <c:v>3734</c:v>
                </c:pt>
                <c:pt idx="638">
                  <c:v>3735</c:v>
                </c:pt>
                <c:pt idx="639">
                  <c:v>3736</c:v>
                </c:pt>
                <c:pt idx="640">
                  <c:v>3737</c:v>
                </c:pt>
                <c:pt idx="641">
                  <c:v>3738</c:v>
                </c:pt>
                <c:pt idx="642">
                  <c:v>3739</c:v>
                </c:pt>
                <c:pt idx="643">
                  <c:v>3740</c:v>
                </c:pt>
                <c:pt idx="644">
                  <c:v>3741</c:v>
                </c:pt>
                <c:pt idx="645">
                  <c:v>3742</c:v>
                </c:pt>
                <c:pt idx="646">
                  <c:v>3743</c:v>
                </c:pt>
                <c:pt idx="647">
                  <c:v>3744</c:v>
                </c:pt>
                <c:pt idx="648">
                  <c:v>3745</c:v>
                </c:pt>
                <c:pt idx="649">
                  <c:v>3746</c:v>
                </c:pt>
                <c:pt idx="650">
                  <c:v>3747</c:v>
                </c:pt>
                <c:pt idx="651">
                  <c:v>3748</c:v>
                </c:pt>
                <c:pt idx="652">
                  <c:v>3749</c:v>
                </c:pt>
                <c:pt idx="653">
                  <c:v>3750</c:v>
                </c:pt>
                <c:pt idx="654">
                  <c:v>3751</c:v>
                </c:pt>
                <c:pt idx="655">
                  <c:v>3752</c:v>
                </c:pt>
                <c:pt idx="656">
                  <c:v>3753</c:v>
                </c:pt>
                <c:pt idx="657">
                  <c:v>3754</c:v>
                </c:pt>
                <c:pt idx="658">
                  <c:v>3755</c:v>
                </c:pt>
                <c:pt idx="659">
                  <c:v>3756</c:v>
                </c:pt>
                <c:pt idx="660">
                  <c:v>3757</c:v>
                </c:pt>
                <c:pt idx="661">
                  <c:v>3758</c:v>
                </c:pt>
                <c:pt idx="662">
                  <c:v>3759</c:v>
                </c:pt>
                <c:pt idx="663">
                  <c:v>3760</c:v>
                </c:pt>
                <c:pt idx="664">
                  <c:v>3761</c:v>
                </c:pt>
                <c:pt idx="665">
                  <c:v>3762</c:v>
                </c:pt>
                <c:pt idx="666">
                  <c:v>3763</c:v>
                </c:pt>
                <c:pt idx="667">
                  <c:v>3764</c:v>
                </c:pt>
                <c:pt idx="668">
                  <c:v>3765</c:v>
                </c:pt>
                <c:pt idx="669">
                  <c:v>3766</c:v>
                </c:pt>
                <c:pt idx="670">
                  <c:v>3767</c:v>
                </c:pt>
                <c:pt idx="671">
                  <c:v>3768</c:v>
                </c:pt>
                <c:pt idx="672">
                  <c:v>3769</c:v>
                </c:pt>
                <c:pt idx="673">
                  <c:v>3770</c:v>
                </c:pt>
                <c:pt idx="674">
                  <c:v>3771</c:v>
                </c:pt>
                <c:pt idx="675">
                  <c:v>3772</c:v>
                </c:pt>
                <c:pt idx="676">
                  <c:v>3773</c:v>
                </c:pt>
                <c:pt idx="677">
                  <c:v>3774</c:v>
                </c:pt>
                <c:pt idx="678">
                  <c:v>3775</c:v>
                </c:pt>
                <c:pt idx="679">
                  <c:v>3776</c:v>
                </c:pt>
                <c:pt idx="680">
                  <c:v>3777</c:v>
                </c:pt>
                <c:pt idx="681">
                  <c:v>3778</c:v>
                </c:pt>
                <c:pt idx="682">
                  <c:v>3779</c:v>
                </c:pt>
                <c:pt idx="683">
                  <c:v>3780</c:v>
                </c:pt>
                <c:pt idx="684">
                  <c:v>3781</c:v>
                </c:pt>
                <c:pt idx="685">
                  <c:v>3782</c:v>
                </c:pt>
                <c:pt idx="686">
                  <c:v>3783</c:v>
                </c:pt>
                <c:pt idx="687">
                  <c:v>3784</c:v>
                </c:pt>
                <c:pt idx="688">
                  <c:v>3785</c:v>
                </c:pt>
                <c:pt idx="689">
                  <c:v>3786</c:v>
                </c:pt>
                <c:pt idx="690">
                  <c:v>3787</c:v>
                </c:pt>
                <c:pt idx="691">
                  <c:v>3788</c:v>
                </c:pt>
                <c:pt idx="692">
                  <c:v>3789</c:v>
                </c:pt>
                <c:pt idx="693">
                  <c:v>3790</c:v>
                </c:pt>
                <c:pt idx="694">
                  <c:v>3791</c:v>
                </c:pt>
                <c:pt idx="695">
                  <c:v>3792</c:v>
                </c:pt>
                <c:pt idx="696">
                  <c:v>3793</c:v>
                </c:pt>
                <c:pt idx="697">
                  <c:v>3794</c:v>
                </c:pt>
                <c:pt idx="698">
                  <c:v>3795</c:v>
                </c:pt>
                <c:pt idx="699">
                  <c:v>3796</c:v>
                </c:pt>
                <c:pt idx="700">
                  <c:v>3797</c:v>
                </c:pt>
                <c:pt idx="701">
                  <c:v>3798</c:v>
                </c:pt>
                <c:pt idx="702">
                  <c:v>3799</c:v>
                </c:pt>
                <c:pt idx="703">
                  <c:v>3800</c:v>
                </c:pt>
                <c:pt idx="704">
                  <c:v>3801</c:v>
                </c:pt>
                <c:pt idx="705">
                  <c:v>3802</c:v>
                </c:pt>
                <c:pt idx="706">
                  <c:v>3803</c:v>
                </c:pt>
                <c:pt idx="707">
                  <c:v>3804</c:v>
                </c:pt>
                <c:pt idx="708">
                  <c:v>3805</c:v>
                </c:pt>
                <c:pt idx="709">
                  <c:v>3806</c:v>
                </c:pt>
                <c:pt idx="710">
                  <c:v>3807</c:v>
                </c:pt>
                <c:pt idx="711">
                  <c:v>3808</c:v>
                </c:pt>
                <c:pt idx="712">
                  <c:v>3809</c:v>
                </c:pt>
                <c:pt idx="713">
                  <c:v>3810</c:v>
                </c:pt>
                <c:pt idx="714">
                  <c:v>3811</c:v>
                </c:pt>
                <c:pt idx="715">
                  <c:v>3812</c:v>
                </c:pt>
                <c:pt idx="716">
                  <c:v>3813</c:v>
                </c:pt>
                <c:pt idx="717">
                  <c:v>3814</c:v>
                </c:pt>
                <c:pt idx="718">
                  <c:v>3815</c:v>
                </c:pt>
                <c:pt idx="719">
                  <c:v>3816</c:v>
                </c:pt>
                <c:pt idx="720">
                  <c:v>3817</c:v>
                </c:pt>
                <c:pt idx="721">
                  <c:v>3818</c:v>
                </c:pt>
                <c:pt idx="722">
                  <c:v>3819</c:v>
                </c:pt>
                <c:pt idx="723">
                  <c:v>3820</c:v>
                </c:pt>
                <c:pt idx="724">
                  <c:v>3821</c:v>
                </c:pt>
                <c:pt idx="725">
                  <c:v>3822</c:v>
                </c:pt>
                <c:pt idx="726">
                  <c:v>3823</c:v>
                </c:pt>
                <c:pt idx="727">
                  <c:v>3824</c:v>
                </c:pt>
                <c:pt idx="728">
                  <c:v>3825</c:v>
                </c:pt>
                <c:pt idx="729">
                  <c:v>3826</c:v>
                </c:pt>
                <c:pt idx="730">
                  <c:v>3827</c:v>
                </c:pt>
                <c:pt idx="731">
                  <c:v>3828</c:v>
                </c:pt>
                <c:pt idx="732">
                  <c:v>3829</c:v>
                </c:pt>
                <c:pt idx="733">
                  <c:v>3830</c:v>
                </c:pt>
                <c:pt idx="734">
                  <c:v>3831</c:v>
                </c:pt>
                <c:pt idx="735">
                  <c:v>3832</c:v>
                </c:pt>
                <c:pt idx="736">
                  <c:v>3833</c:v>
                </c:pt>
                <c:pt idx="737">
                  <c:v>3834</c:v>
                </c:pt>
                <c:pt idx="738">
                  <c:v>3835</c:v>
                </c:pt>
                <c:pt idx="739">
                  <c:v>3836</c:v>
                </c:pt>
                <c:pt idx="740">
                  <c:v>3837</c:v>
                </c:pt>
                <c:pt idx="741">
                  <c:v>3838</c:v>
                </c:pt>
                <c:pt idx="742">
                  <c:v>3839</c:v>
                </c:pt>
                <c:pt idx="743">
                  <c:v>3840</c:v>
                </c:pt>
                <c:pt idx="744">
                  <c:v>3841</c:v>
                </c:pt>
                <c:pt idx="745">
                  <c:v>3842</c:v>
                </c:pt>
                <c:pt idx="746">
                  <c:v>3843</c:v>
                </c:pt>
                <c:pt idx="747">
                  <c:v>3844</c:v>
                </c:pt>
                <c:pt idx="748">
                  <c:v>3845</c:v>
                </c:pt>
                <c:pt idx="749">
                  <c:v>3846</c:v>
                </c:pt>
                <c:pt idx="750">
                  <c:v>3847</c:v>
                </c:pt>
                <c:pt idx="751">
                  <c:v>3848</c:v>
                </c:pt>
                <c:pt idx="752">
                  <c:v>3849</c:v>
                </c:pt>
                <c:pt idx="753">
                  <c:v>3850</c:v>
                </c:pt>
                <c:pt idx="754">
                  <c:v>3851</c:v>
                </c:pt>
                <c:pt idx="755">
                  <c:v>3852</c:v>
                </c:pt>
                <c:pt idx="756">
                  <c:v>3853</c:v>
                </c:pt>
                <c:pt idx="757">
                  <c:v>3854</c:v>
                </c:pt>
                <c:pt idx="758">
                  <c:v>3855</c:v>
                </c:pt>
                <c:pt idx="759">
                  <c:v>3856</c:v>
                </c:pt>
                <c:pt idx="760">
                  <c:v>3857</c:v>
                </c:pt>
                <c:pt idx="761">
                  <c:v>3858</c:v>
                </c:pt>
                <c:pt idx="762">
                  <c:v>3859</c:v>
                </c:pt>
                <c:pt idx="763">
                  <c:v>3860</c:v>
                </c:pt>
                <c:pt idx="764">
                  <c:v>3861</c:v>
                </c:pt>
                <c:pt idx="765">
                  <c:v>3862</c:v>
                </c:pt>
                <c:pt idx="766">
                  <c:v>3863</c:v>
                </c:pt>
                <c:pt idx="767">
                  <c:v>3864</c:v>
                </c:pt>
                <c:pt idx="768">
                  <c:v>3865</c:v>
                </c:pt>
                <c:pt idx="769">
                  <c:v>3866</c:v>
                </c:pt>
                <c:pt idx="770">
                  <c:v>3867</c:v>
                </c:pt>
                <c:pt idx="771">
                  <c:v>3868</c:v>
                </c:pt>
                <c:pt idx="772">
                  <c:v>3869</c:v>
                </c:pt>
                <c:pt idx="773">
                  <c:v>3870</c:v>
                </c:pt>
                <c:pt idx="774">
                  <c:v>3871</c:v>
                </c:pt>
                <c:pt idx="775">
                  <c:v>3872</c:v>
                </c:pt>
                <c:pt idx="776">
                  <c:v>3873</c:v>
                </c:pt>
                <c:pt idx="777">
                  <c:v>3874</c:v>
                </c:pt>
                <c:pt idx="778">
                  <c:v>3875</c:v>
                </c:pt>
                <c:pt idx="779">
                  <c:v>3876</c:v>
                </c:pt>
                <c:pt idx="780">
                  <c:v>3877</c:v>
                </c:pt>
                <c:pt idx="781">
                  <c:v>3878</c:v>
                </c:pt>
                <c:pt idx="782">
                  <c:v>3879</c:v>
                </c:pt>
                <c:pt idx="783">
                  <c:v>3880</c:v>
                </c:pt>
                <c:pt idx="784">
                  <c:v>3881</c:v>
                </c:pt>
                <c:pt idx="785">
                  <c:v>3882</c:v>
                </c:pt>
                <c:pt idx="786">
                  <c:v>3883</c:v>
                </c:pt>
                <c:pt idx="787">
                  <c:v>3884</c:v>
                </c:pt>
                <c:pt idx="788">
                  <c:v>3885</c:v>
                </c:pt>
                <c:pt idx="789">
                  <c:v>3886</c:v>
                </c:pt>
                <c:pt idx="790">
                  <c:v>3887</c:v>
                </c:pt>
                <c:pt idx="791">
                  <c:v>3888</c:v>
                </c:pt>
                <c:pt idx="792">
                  <c:v>3889</c:v>
                </c:pt>
                <c:pt idx="793">
                  <c:v>3890</c:v>
                </c:pt>
                <c:pt idx="794">
                  <c:v>3891</c:v>
                </c:pt>
                <c:pt idx="795">
                  <c:v>3892</c:v>
                </c:pt>
                <c:pt idx="796">
                  <c:v>3893</c:v>
                </c:pt>
                <c:pt idx="797">
                  <c:v>3894</c:v>
                </c:pt>
                <c:pt idx="798">
                  <c:v>3895</c:v>
                </c:pt>
                <c:pt idx="799">
                  <c:v>3896</c:v>
                </c:pt>
                <c:pt idx="800">
                  <c:v>3897</c:v>
                </c:pt>
                <c:pt idx="801">
                  <c:v>3898</c:v>
                </c:pt>
                <c:pt idx="802">
                  <c:v>3899</c:v>
                </c:pt>
                <c:pt idx="803">
                  <c:v>3900</c:v>
                </c:pt>
                <c:pt idx="804">
                  <c:v>3901</c:v>
                </c:pt>
                <c:pt idx="805">
                  <c:v>3902</c:v>
                </c:pt>
                <c:pt idx="806">
                  <c:v>3903</c:v>
                </c:pt>
                <c:pt idx="807">
                  <c:v>3904</c:v>
                </c:pt>
                <c:pt idx="808">
                  <c:v>3905</c:v>
                </c:pt>
                <c:pt idx="809">
                  <c:v>3906</c:v>
                </c:pt>
                <c:pt idx="810">
                  <c:v>3907</c:v>
                </c:pt>
                <c:pt idx="811">
                  <c:v>3908</c:v>
                </c:pt>
                <c:pt idx="812">
                  <c:v>3909</c:v>
                </c:pt>
                <c:pt idx="813">
                  <c:v>3910</c:v>
                </c:pt>
                <c:pt idx="814">
                  <c:v>3911</c:v>
                </c:pt>
                <c:pt idx="815">
                  <c:v>3912</c:v>
                </c:pt>
                <c:pt idx="816">
                  <c:v>3913</c:v>
                </c:pt>
                <c:pt idx="817">
                  <c:v>3914</c:v>
                </c:pt>
                <c:pt idx="818">
                  <c:v>3915</c:v>
                </c:pt>
                <c:pt idx="819">
                  <c:v>3916</c:v>
                </c:pt>
                <c:pt idx="820">
                  <c:v>3917</c:v>
                </c:pt>
                <c:pt idx="821">
                  <c:v>3918</c:v>
                </c:pt>
                <c:pt idx="822">
                  <c:v>3919</c:v>
                </c:pt>
                <c:pt idx="823">
                  <c:v>3920</c:v>
                </c:pt>
                <c:pt idx="824">
                  <c:v>3921</c:v>
                </c:pt>
                <c:pt idx="825">
                  <c:v>3922</c:v>
                </c:pt>
                <c:pt idx="826">
                  <c:v>3923</c:v>
                </c:pt>
                <c:pt idx="827">
                  <c:v>3924</c:v>
                </c:pt>
                <c:pt idx="828">
                  <c:v>3925</c:v>
                </c:pt>
                <c:pt idx="829">
                  <c:v>3926</c:v>
                </c:pt>
                <c:pt idx="830">
                  <c:v>3927</c:v>
                </c:pt>
                <c:pt idx="831">
                  <c:v>3928</c:v>
                </c:pt>
                <c:pt idx="832">
                  <c:v>3929</c:v>
                </c:pt>
                <c:pt idx="833">
                  <c:v>3930</c:v>
                </c:pt>
                <c:pt idx="834">
                  <c:v>3931</c:v>
                </c:pt>
                <c:pt idx="835">
                  <c:v>3932</c:v>
                </c:pt>
                <c:pt idx="836">
                  <c:v>3933</c:v>
                </c:pt>
                <c:pt idx="837">
                  <c:v>3934</c:v>
                </c:pt>
                <c:pt idx="838">
                  <c:v>3935</c:v>
                </c:pt>
                <c:pt idx="839">
                  <c:v>3936</c:v>
                </c:pt>
                <c:pt idx="840">
                  <c:v>3937</c:v>
                </c:pt>
                <c:pt idx="841">
                  <c:v>3938</c:v>
                </c:pt>
                <c:pt idx="842">
                  <c:v>3939</c:v>
                </c:pt>
                <c:pt idx="843">
                  <c:v>3940</c:v>
                </c:pt>
                <c:pt idx="844">
                  <c:v>3941</c:v>
                </c:pt>
                <c:pt idx="845">
                  <c:v>3942</c:v>
                </c:pt>
                <c:pt idx="846">
                  <c:v>3943</c:v>
                </c:pt>
                <c:pt idx="847">
                  <c:v>3944</c:v>
                </c:pt>
                <c:pt idx="848">
                  <c:v>3945</c:v>
                </c:pt>
                <c:pt idx="849">
                  <c:v>3946</c:v>
                </c:pt>
                <c:pt idx="850">
                  <c:v>3947</c:v>
                </c:pt>
                <c:pt idx="851">
                  <c:v>3948</c:v>
                </c:pt>
                <c:pt idx="852">
                  <c:v>3949</c:v>
                </c:pt>
                <c:pt idx="853">
                  <c:v>3950</c:v>
                </c:pt>
                <c:pt idx="854">
                  <c:v>3951</c:v>
                </c:pt>
                <c:pt idx="855">
                  <c:v>3952</c:v>
                </c:pt>
                <c:pt idx="856">
                  <c:v>3953</c:v>
                </c:pt>
                <c:pt idx="857">
                  <c:v>3954</c:v>
                </c:pt>
                <c:pt idx="858">
                  <c:v>3955</c:v>
                </c:pt>
                <c:pt idx="859">
                  <c:v>3956</c:v>
                </c:pt>
                <c:pt idx="860">
                  <c:v>3957</c:v>
                </c:pt>
                <c:pt idx="861">
                  <c:v>3958</c:v>
                </c:pt>
                <c:pt idx="862">
                  <c:v>3959</c:v>
                </c:pt>
                <c:pt idx="863">
                  <c:v>3960</c:v>
                </c:pt>
                <c:pt idx="864">
                  <c:v>3961</c:v>
                </c:pt>
                <c:pt idx="865">
                  <c:v>3962</c:v>
                </c:pt>
                <c:pt idx="866">
                  <c:v>3963</c:v>
                </c:pt>
                <c:pt idx="867">
                  <c:v>3964</c:v>
                </c:pt>
                <c:pt idx="868">
                  <c:v>3965</c:v>
                </c:pt>
                <c:pt idx="869">
                  <c:v>3966</c:v>
                </c:pt>
                <c:pt idx="870">
                  <c:v>3967</c:v>
                </c:pt>
                <c:pt idx="871">
                  <c:v>3968</c:v>
                </c:pt>
                <c:pt idx="872">
                  <c:v>3969</c:v>
                </c:pt>
                <c:pt idx="873">
                  <c:v>3970</c:v>
                </c:pt>
                <c:pt idx="874">
                  <c:v>3971</c:v>
                </c:pt>
                <c:pt idx="875">
                  <c:v>3972</c:v>
                </c:pt>
                <c:pt idx="876">
                  <c:v>3973</c:v>
                </c:pt>
                <c:pt idx="877">
                  <c:v>3974</c:v>
                </c:pt>
                <c:pt idx="878">
                  <c:v>3975</c:v>
                </c:pt>
                <c:pt idx="879">
                  <c:v>3976</c:v>
                </c:pt>
                <c:pt idx="880">
                  <c:v>3977</c:v>
                </c:pt>
                <c:pt idx="881">
                  <c:v>3978</c:v>
                </c:pt>
                <c:pt idx="882">
                  <c:v>3979</c:v>
                </c:pt>
                <c:pt idx="883">
                  <c:v>3980</c:v>
                </c:pt>
                <c:pt idx="884">
                  <c:v>3981</c:v>
                </c:pt>
                <c:pt idx="885">
                  <c:v>3982</c:v>
                </c:pt>
                <c:pt idx="886">
                  <c:v>3983</c:v>
                </c:pt>
                <c:pt idx="887">
                  <c:v>3984</c:v>
                </c:pt>
                <c:pt idx="888">
                  <c:v>3985</c:v>
                </c:pt>
                <c:pt idx="889">
                  <c:v>3986</c:v>
                </c:pt>
                <c:pt idx="890">
                  <c:v>3987</c:v>
                </c:pt>
                <c:pt idx="891">
                  <c:v>3988</c:v>
                </c:pt>
                <c:pt idx="892">
                  <c:v>3989</c:v>
                </c:pt>
                <c:pt idx="893">
                  <c:v>3990</c:v>
                </c:pt>
                <c:pt idx="894">
                  <c:v>3991</c:v>
                </c:pt>
                <c:pt idx="895">
                  <c:v>3992</c:v>
                </c:pt>
                <c:pt idx="896">
                  <c:v>3993</c:v>
                </c:pt>
                <c:pt idx="897">
                  <c:v>3994</c:v>
                </c:pt>
                <c:pt idx="898">
                  <c:v>3995</c:v>
                </c:pt>
                <c:pt idx="899">
                  <c:v>3996</c:v>
                </c:pt>
                <c:pt idx="900">
                  <c:v>3997</c:v>
                </c:pt>
                <c:pt idx="901">
                  <c:v>3998</c:v>
                </c:pt>
                <c:pt idx="902">
                  <c:v>3999</c:v>
                </c:pt>
                <c:pt idx="903">
                  <c:v>4000</c:v>
                </c:pt>
                <c:pt idx="904">
                  <c:v>4001</c:v>
                </c:pt>
                <c:pt idx="905">
                  <c:v>4002</c:v>
                </c:pt>
                <c:pt idx="906">
                  <c:v>4003</c:v>
                </c:pt>
                <c:pt idx="907">
                  <c:v>4004</c:v>
                </c:pt>
                <c:pt idx="908">
                  <c:v>4005</c:v>
                </c:pt>
                <c:pt idx="909">
                  <c:v>4006</c:v>
                </c:pt>
                <c:pt idx="910">
                  <c:v>4007</c:v>
                </c:pt>
                <c:pt idx="911">
                  <c:v>4008</c:v>
                </c:pt>
                <c:pt idx="912">
                  <c:v>4009</c:v>
                </c:pt>
                <c:pt idx="913">
                  <c:v>4010</c:v>
                </c:pt>
                <c:pt idx="914">
                  <c:v>4011</c:v>
                </c:pt>
                <c:pt idx="915">
                  <c:v>4012</c:v>
                </c:pt>
                <c:pt idx="916">
                  <c:v>4013</c:v>
                </c:pt>
                <c:pt idx="917">
                  <c:v>4014</c:v>
                </c:pt>
                <c:pt idx="918">
                  <c:v>4015</c:v>
                </c:pt>
                <c:pt idx="919">
                  <c:v>4016</c:v>
                </c:pt>
                <c:pt idx="920">
                  <c:v>4017</c:v>
                </c:pt>
                <c:pt idx="921">
                  <c:v>4018</c:v>
                </c:pt>
                <c:pt idx="922">
                  <c:v>4019</c:v>
                </c:pt>
                <c:pt idx="923">
                  <c:v>4020</c:v>
                </c:pt>
                <c:pt idx="924">
                  <c:v>4021</c:v>
                </c:pt>
                <c:pt idx="925">
                  <c:v>4022</c:v>
                </c:pt>
                <c:pt idx="926">
                  <c:v>4023</c:v>
                </c:pt>
                <c:pt idx="927">
                  <c:v>4024</c:v>
                </c:pt>
                <c:pt idx="928">
                  <c:v>4025</c:v>
                </c:pt>
                <c:pt idx="929">
                  <c:v>4026</c:v>
                </c:pt>
                <c:pt idx="930">
                  <c:v>4027</c:v>
                </c:pt>
                <c:pt idx="931">
                  <c:v>4028</c:v>
                </c:pt>
                <c:pt idx="932">
                  <c:v>4029</c:v>
                </c:pt>
                <c:pt idx="933">
                  <c:v>4030</c:v>
                </c:pt>
                <c:pt idx="934">
                  <c:v>4031</c:v>
                </c:pt>
                <c:pt idx="935">
                  <c:v>4032</c:v>
                </c:pt>
                <c:pt idx="936">
                  <c:v>4033</c:v>
                </c:pt>
                <c:pt idx="937">
                  <c:v>4034</c:v>
                </c:pt>
                <c:pt idx="938">
                  <c:v>4035</c:v>
                </c:pt>
                <c:pt idx="939">
                  <c:v>4036</c:v>
                </c:pt>
                <c:pt idx="940">
                  <c:v>4037</c:v>
                </c:pt>
                <c:pt idx="941">
                  <c:v>4038</c:v>
                </c:pt>
                <c:pt idx="942">
                  <c:v>4039</c:v>
                </c:pt>
                <c:pt idx="943">
                  <c:v>4040</c:v>
                </c:pt>
                <c:pt idx="944">
                  <c:v>4041</c:v>
                </c:pt>
                <c:pt idx="945">
                  <c:v>4042</c:v>
                </c:pt>
                <c:pt idx="946">
                  <c:v>4043</c:v>
                </c:pt>
                <c:pt idx="947">
                  <c:v>4044</c:v>
                </c:pt>
                <c:pt idx="948">
                  <c:v>4045</c:v>
                </c:pt>
                <c:pt idx="949">
                  <c:v>4046</c:v>
                </c:pt>
                <c:pt idx="950">
                  <c:v>4047</c:v>
                </c:pt>
                <c:pt idx="951">
                  <c:v>4048</c:v>
                </c:pt>
                <c:pt idx="952">
                  <c:v>4049</c:v>
                </c:pt>
                <c:pt idx="953">
                  <c:v>4050</c:v>
                </c:pt>
                <c:pt idx="954">
                  <c:v>4051</c:v>
                </c:pt>
                <c:pt idx="955">
                  <c:v>4052</c:v>
                </c:pt>
                <c:pt idx="956">
                  <c:v>4053</c:v>
                </c:pt>
                <c:pt idx="957">
                  <c:v>4054</c:v>
                </c:pt>
                <c:pt idx="958">
                  <c:v>4055</c:v>
                </c:pt>
                <c:pt idx="959">
                  <c:v>4056</c:v>
                </c:pt>
                <c:pt idx="960">
                  <c:v>4057</c:v>
                </c:pt>
                <c:pt idx="961">
                  <c:v>4058</c:v>
                </c:pt>
                <c:pt idx="962">
                  <c:v>4059</c:v>
                </c:pt>
                <c:pt idx="963">
                  <c:v>4060</c:v>
                </c:pt>
                <c:pt idx="964">
                  <c:v>4061</c:v>
                </c:pt>
                <c:pt idx="965">
                  <c:v>4062</c:v>
                </c:pt>
                <c:pt idx="966">
                  <c:v>4063</c:v>
                </c:pt>
                <c:pt idx="967">
                  <c:v>4064</c:v>
                </c:pt>
                <c:pt idx="968">
                  <c:v>4065</c:v>
                </c:pt>
                <c:pt idx="969">
                  <c:v>4066</c:v>
                </c:pt>
                <c:pt idx="970">
                  <c:v>4067</c:v>
                </c:pt>
                <c:pt idx="971">
                  <c:v>4068</c:v>
                </c:pt>
                <c:pt idx="972">
                  <c:v>4069</c:v>
                </c:pt>
                <c:pt idx="973">
                  <c:v>4070</c:v>
                </c:pt>
                <c:pt idx="974">
                  <c:v>4071</c:v>
                </c:pt>
                <c:pt idx="975">
                  <c:v>4072</c:v>
                </c:pt>
                <c:pt idx="976">
                  <c:v>4073</c:v>
                </c:pt>
                <c:pt idx="977">
                  <c:v>4074</c:v>
                </c:pt>
                <c:pt idx="978">
                  <c:v>4075</c:v>
                </c:pt>
                <c:pt idx="979">
                  <c:v>4076</c:v>
                </c:pt>
                <c:pt idx="980">
                  <c:v>4077</c:v>
                </c:pt>
                <c:pt idx="981">
                  <c:v>4078</c:v>
                </c:pt>
                <c:pt idx="982">
                  <c:v>4079</c:v>
                </c:pt>
                <c:pt idx="983">
                  <c:v>4080</c:v>
                </c:pt>
                <c:pt idx="984">
                  <c:v>4081</c:v>
                </c:pt>
                <c:pt idx="985">
                  <c:v>4082</c:v>
                </c:pt>
                <c:pt idx="986">
                  <c:v>4083</c:v>
                </c:pt>
                <c:pt idx="987">
                  <c:v>4084</c:v>
                </c:pt>
                <c:pt idx="988">
                  <c:v>4085</c:v>
                </c:pt>
                <c:pt idx="989">
                  <c:v>4086</c:v>
                </c:pt>
                <c:pt idx="990">
                  <c:v>4087</c:v>
                </c:pt>
                <c:pt idx="991">
                  <c:v>4088</c:v>
                </c:pt>
                <c:pt idx="992">
                  <c:v>4089</c:v>
                </c:pt>
                <c:pt idx="993">
                  <c:v>4090</c:v>
                </c:pt>
                <c:pt idx="994">
                  <c:v>4091</c:v>
                </c:pt>
                <c:pt idx="995">
                  <c:v>4092</c:v>
                </c:pt>
                <c:pt idx="996">
                  <c:v>4093</c:v>
                </c:pt>
                <c:pt idx="997">
                  <c:v>4094</c:v>
                </c:pt>
                <c:pt idx="998">
                  <c:v>4095</c:v>
                </c:pt>
                <c:pt idx="999">
                  <c:v>4096</c:v>
                </c:pt>
                <c:pt idx="1000">
                  <c:v>4097</c:v>
                </c:pt>
                <c:pt idx="1001">
                  <c:v>4098</c:v>
                </c:pt>
                <c:pt idx="1002">
                  <c:v>4099</c:v>
                </c:pt>
                <c:pt idx="1003">
                  <c:v>4100</c:v>
                </c:pt>
                <c:pt idx="1004">
                  <c:v>4101</c:v>
                </c:pt>
                <c:pt idx="1005">
                  <c:v>4102</c:v>
                </c:pt>
                <c:pt idx="1006">
                  <c:v>4103</c:v>
                </c:pt>
                <c:pt idx="1007">
                  <c:v>4104</c:v>
                </c:pt>
                <c:pt idx="1008">
                  <c:v>4105</c:v>
                </c:pt>
                <c:pt idx="1009">
                  <c:v>4106</c:v>
                </c:pt>
                <c:pt idx="1010">
                  <c:v>4107</c:v>
                </c:pt>
                <c:pt idx="1011">
                  <c:v>4108</c:v>
                </c:pt>
                <c:pt idx="1012">
                  <c:v>4109</c:v>
                </c:pt>
                <c:pt idx="1013">
                  <c:v>4110</c:v>
                </c:pt>
                <c:pt idx="1014">
                  <c:v>4111</c:v>
                </c:pt>
                <c:pt idx="1015">
                  <c:v>4112</c:v>
                </c:pt>
                <c:pt idx="1016">
                  <c:v>4113</c:v>
                </c:pt>
                <c:pt idx="1017">
                  <c:v>4114</c:v>
                </c:pt>
                <c:pt idx="1018">
                  <c:v>4115</c:v>
                </c:pt>
                <c:pt idx="1019">
                  <c:v>4116</c:v>
                </c:pt>
                <c:pt idx="1020">
                  <c:v>4117</c:v>
                </c:pt>
                <c:pt idx="1021">
                  <c:v>4118</c:v>
                </c:pt>
                <c:pt idx="1022">
                  <c:v>4119</c:v>
                </c:pt>
                <c:pt idx="1023">
                  <c:v>4120</c:v>
                </c:pt>
                <c:pt idx="1024">
                  <c:v>4121</c:v>
                </c:pt>
                <c:pt idx="1025">
                  <c:v>4122</c:v>
                </c:pt>
                <c:pt idx="1026">
                  <c:v>4123</c:v>
                </c:pt>
                <c:pt idx="1027">
                  <c:v>4124</c:v>
                </c:pt>
                <c:pt idx="1028">
                  <c:v>4125</c:v>
                </c:pt>
                <c:pt idx="1029">
                  <c:v>4126</c:v>
                </c:pt>
                <c:pt idx="1030">
                  <c:v>4127</c:v>
                </c:pt>
                <c:pt idx="1031">
                  <c:v>4128</c:v>
                </c:pt>
              </c:numCache>
            </c:numRef>
          </c:cat>
          <c:val>
            <c:numRef>
              <c:f>Male!$F$3099:$F$4130</c:f>
              <c:numCache>
                <c:formatCode>General</c:formatCode>
                <c:ptCount val="1032"/>
                <c:pt idx="0">
                  <c:v>300080</c:v>
                </c:pt>
                <c:pt idx="1">
                  <c:v>310480</c:v>
                </c:pt>
                <c:pt idx="2">
                  <c:v>314370</c:v>
                </c:pt>
                <c:pt idx="3">
                  <c:v>312620</c:v>
                </c:pt>
                <c:pt idx="4">
                  <c:v>313250</c:v>
                </c:pt>
                <c:pt idx="5">
                  <c:v>312040</c:v>
                </c:pt>
                <c:pt idx="6">
                  <c:v>315530</c:v>
                </c:pt>
                <c:pt idx="7">
                  <c:v>296850</c:v>
                </c:pt>
                <c:pt idx="8">
                  <c:v>311850</c:v>
                </c:pt>
                <c:pt idx="9">
                  <c:v>315830</c:v>
                </c:pt>
                <c:pt idx="10">
                  <c:v>314040</c:v>
                </c:pt>
                <c:pt idx="11">
                  <c:v>314750</c:v>
                </c:pt>
                <c:pt idx="12">
                  <c:v>313430</c:v>
                </c:pt>
                <c:pt idx="13">
                  <c:v>317140</c:v>
                </c:pt>
                <c:pt idx="14">
                  <c:v>310530</c:v>
                </c:pt>
                <c:pt idx="15">
                  <c:v>311610</c:v>
                </c:pt>
                <c:pt idx="16">
                  <c:v>315590</c:v>
                </c:pt>
                <c:pt idx="17">
                  <c:v>315080</c:v>
                </c:pt>
                <c:pt idx="18">
                  <c:v>315260</c:v>
                </c:pt>
                <c:pt idx="19">
                  <c:v>314910</c:v>
                </c:pt>
                <c:pt idx="20">
                  <c:v>315890</c:v>
                </c:pt>
                <c:pt idx="21">
                  <c:v>317870</c:v>
                </c:pt>
                <c:pt idx="22">
                  <c:v>317800</c:v>
                </c:pt>
                <c:pt idx="23">
                  <c:v>319040</c:v>
                </c:pt>
                <c:pt idx="24">
                  <c:v>318260</c:v>
                </c:pt>
                <c:pt idx="25">
                  <c:v>313520</c:v>
                </c:pt>
                <c:pt idx="26">
                  <c:v>315000</c:v>
                </c:pt>
                <c:pt idx="27">
                  <c:v>318690</c:v>
                </c:pt>
                <c:pt idx="28">
                  <c:v>319430</c:v>
                </c:pt>
                <c:pt idx="29">
                  <c:v>319630</c:v>
                </c:pt>
                <c:pt idx="30">
                  <c:v>319190</c:v>
                </c:pt>
                <c:pt idx="31">
                  <c:v>320440</c:v>
                </c:pt>
                <c:pt idx="32">
                  <c:v>322970</c:v>
                </c:pt>
                <c:pt idx="33">
                  <c:v>322890</c:v>
                </c:pt>
                <c:pt idx="34">
                  <c:v>324430</c:v>
                </c:pt>
                <c:pt idx="35">
                  <c:v>323550</c:v>
                </c:pt>
                <c:pt idx="36">
                  <c:v>309970</c:v>
                </c:pt>
                <c:pt idx="37">
                  <c:v>312010</c:v>
                </c:pt>
                <c:pt idx="38">
                  <c:v>317400</c:v>
                </c:pt>
                <c:pt idx="39">
                  <c:v>319470</c:v>
                </c:pt>
                <c:pt idx="40">
                  <c:v>318900</c:v>
                </c:pt>
                <c:pt idx="41">
                  <c:v>318250</c:v>
                </c:pt>
                <c:pt idx="42">
                  <c:v>320120</c:v>
                </c:pt>
                <c:pt idx="43">
                  <c:v>323800</c:v>
                </c:pt>
                <c:pt idx="44">
                  <c:v>323760</c:v>
                </c:pt>
                <c:pt idx="45">
                  <c:v>325970</c:v>
                </c:pt>
                <c:pt idx="46">
                  <c:v>324520</c:v>
                </c:pt>
                <c:pt idx="47">
                  <c:v>314040</c:v>
                </c:pt>
                <c:pt idx="48">
                  <c:v>314710</c:v>
                </c:pt>
                <c:pt idx="49">
                  <c:v>316810</c:v>
                </c:pt>
                <c:pt idx="50">
                  <c:v>317490</c:v>
                </c:pt>
                <c:pt idx="51">
                  <c:v>317180</c:v>
                </c:pt>
                <c:pt idx="52">
                  <c:v>316930</c:v>
                </c:pt>
                <c:pt idx="53">
                  <c:v>317640</c:v>
                </c:pt>
                <c:pt idx="54">
                  <c:v>318990</c:v>
                </c:pt>
                <c:pt idx="55">
                  <c:v>319000</c:v>
                </c:pt>
                <c:pt idx="56">
                  <c:v>319820</c:v>
                </c:pt>
                <c:pt idx="57">
                  <c:v>319360</c:v>
                </c:pt>
                <c:pt idx="58">
                  <c:v>311680</c:v>
                </c:pt>
                <c:pt idx="59">
                  <c:v>312970</c:v>
                </c:pt>
                <c:pt idx="60">
                  <c:v>316240</c:v>
                </c:pt>
                <c:pt idx="61">
                  <c:v>317450</c:v>
                </c:pt>
                <c:pt idx="62">
                  <c:v>316880</c:v>
                </c:pt>
                <c:pt idx="63">
                  <c:v>317090</c:v>
                </c:pt>
                <c:pt idx="64">
                  <c:v>317830</c:v>
                </c:pt>
                <c:pt idx="65">
                  <c:v>320090</c:v>
                </c:pt>
                <c:pt idx="66">
                  <c:v>320060</c:v>
                </c:pt>
                <c:pt idx="67">
                  <c:v>321330</c:v>
                </c:pt>
                <c:pt idx="68">
                  <c:v>320580</c:v>
                </c:pt>
                <c:pt idx="69">
                  <c:v>314060</c:v>
                </c:pt>
                <c:pt idx="70">
                  <c:v>315600</c:v>
                </c:pt>
                <c:pt idx="71">
                  <c:v>319820</c:v>
                </c:pt>
                <c:pt idx="72">
                  <c:v>321250</c:v>
                </c:pt>
                <c:pt idx="73">
                  <c:v>320600</c:v>
                </c:pt>
                <c:pt idx="74">
                  <c:v>320870</c:v>
                </c:pt>
                <c:pt idx="75">
                  <c:v>320360</c:v>
                </c:pt>
                <c:pt idx="76">
                  <c:v>324570</c:v>
                </c:pt>
                <c:pt idx="77">
                  <c:v>324560</c:v>
                </c:pt>
                <c:pt idx="78">
                  <c:v>326260</c:v>
                </c:pt>
                <c:pt idx="79">
                  <c:v>325220</c:v>
                </c:pt>
                <c:pt idx="80">
                  <c:v>300600</c:v>
                </c:pt>
                <c:pt idx="81">
                  <c:v>310930</c:v>
                </c:pt>
                <c:pt idx="82">
                  <c:v>314830</c:v>
                </c:pt>
                <c:pt idx="83">
                  <c:v>313070</c:v>
                </c:pt>
                <c:pt idx="84">
                  <c:v>313690</c:v>
                </c:pt>
                <c:pt idx="85">
                  <c:v>312540</c:v>
                </c:pt>
                <c:pt idx="86">
                  <c:v>316060</c:v>
                </c:pt>
                <c:pt idx="87">
                  <c:v>298950</c:v>
                </c:pt>
                <c:pt idx="88">
                  <c:v>311400</c:v>
                </c:pt>
                <c:pt idx="89">
                  <c:v>315080</c:v>
                </c:pt>
                <c:pt idx="90">
                  <c:v>313470</c:v>
                </c:pt>
                <c:pt idx="91">
                  <c:v>314130</c:v>
                </c:pt>
                <c:pt idx="92">
                  <c:v>312920</c:v>
                </c:pt>
                <c:pt idx="93">
                  <c:v>316350</c:v>
                </c:pt>
                <c:pt idx="94">
                  <c:v>310860</c:v>
                </c:pt>
                <c:pt idx="95">
                  <c:v>311530</c:v>
                </c:pt>
                <c:pt idx="96">
                  <c:v>315150</c:v>
                </c:pt>
                <c:pt idx="97">
                  <c:v>314670</c:v>
                </c:pt>
                <c:pt idx="98">
                  <c:v>314810</c:v>
                </c:pt>
                <c:pt idx="99">
                  <c:v>314510</c:v>
                </c:pt>
                <c:pt idx="100">
                  <c:v>315410</c:v>
                </c:pt>
                <c:pt idx="101">
                  <c:v>317230</c:v>
                </c:pt>
                <c:pt idx="102">
                  <c:v>317180</c:v>
                </c:pt>
                <c:pt idx="103">
                  <c:v>318280</c:v>
                </c:pt>
                <c:pt idx="104">
                  <c:v>317600</c:v>
                </c:pt>
                <c:pt idx="105">
                  <c:v>314090</c:v>
                </c:pt>
                <c:pt idx="106">
                  <c:v>314980</c:v>
                </c:pt>
                <c:pt idx="107">
                  <c:v>318300</c:v>
                </c:pt>
                <c:pt idx="108">
                  <c:v>319010</c:v>
                </c:pt>
                <c:pt idx="109">
                  <c:v>319220</c:v>
                </c:pt>
                <c:pt idx="110">
                  <c:v>318830</c:v>
                </c:pt>
                <c:pt idx="111">
                  <c:v>319970</c:v>
                </c:pt>
                <c:pt idx="112">
                  <c:v>322310</c:v>
                </c:pt>
                <c:pt idx="113">
                  <c:v>322250</c:v>
                </c:pt>
                <c:pt idx="114">
                  <c:v>323630</c:v>
                </c:pt>
                <c:pt idx="115">
                  <c:v>322760</c:v>
                </c:pt>
                <c:pt idx="116">
                  <c:v>310940</c:v>
                </c:pt>
                <c:pt idx="117">
                  <c:v>312250</c:v>
                </c:pt>
                <c:pt idx="118">
                  <c:v>317200</c:v>
                </c:pt>
                <c:pt idx="119">
                  <c:v>319030</c:v>
                </c:pt>
                <c:pt idx="120">
                  <c:v>318550</c:v>
                </c:pt>
                <c:pt idx="121">
                  <c:v>317940</c:v>
                </c:pt>
                <c:pt idx="122">
                  <c:v>319660</c:v>
                </c:pt>
                <c:pt idx="123">
                  <c:v>323020</c:v>
                </c:pt>
                <c:pt idx="124">
                  <c:v>322960</c:v>
                </c:pt>
                <c:pt idx="125">
                  <c:v>325000</c:v>
                </c:pt>
                <c:pt idx="126">
                  <c:v>323670</c:v>
                </c:pt>
                <c:pt idx="127">
                  <c:v>314010</c:v>
                </c:pt>
                <c:pt idx="128">
                  <c:v>314510</c:v>
                </c:pt>
                <c:pt idx="129">
                  <c:v>316280</c:v>
                </c:pt>
                <c:pt idx="130">
                  <c:v>316960</c:v>
                </c:pt>
                <c:pt idx="131">
                  <c:v>316710</c:v>
                </c:pt>
                <c:pt idx="132">
                  <c:v>316610</c:v>
                </c:pt>
                <c:pt idx="133">
                  <c:v>317190</c:v>
                </c:pt>
                <c:pt idx="134">
                  <c:v>318410</c:v>
                </c:pt>
                <c:pt idx="135">
                  <c:v>318470</c:v>
                </c:pt>
                <c:pt idx="136">
                  <c:v>319090</c:v>
                </c:pt>
                <c:pt idx="137">
                  <c:v>318630</c:v>
                </c:pt>
                <c:pt idx="138">
                  <c:v>312090</c:v>
                </c:pt>
                <c:pt idx="139">
                  <c:v>312900</c:v>
                </c:pt>
                <c:pt idx="140">
                  <c:v>315880</c:v>
                </c:pt>
                <c:pt idx="141">
                  <c:v>317010</c:v>
                </c:pt>
                <c:pt idx="142">
                  <c:v>316500</c:v>
                </c:pt>
                <c:pt idx="143">
                  <c:v>316690</c:v>
                </c:pt>
                <c:pt idx="144">
                  <c:v>317330</c:v>
                </c:pt>
                <c:pt idx="145">
                  <c:v>319460</c:v>
                </c:pt>
                <c:pt idx="146">
                  <c:v>319320</c:v>
                </c:pt>
                <c:pt idx="147">
                  <c:v>320600</c:v>
                </c:pt>
                <c:pt idx="148">
                  <c:v>319770</c:v>
                </c:pt>
                <c:pt idx="149">
                  <c:v>314700</c:v>
                </c:pt>
                <c:pt idx="150">
                  <c:v>315680</c:v>
                </c:pt>
                <c:pt idx="151">
                  <c:v>319470</c:v>
                </c:pt>
                <c:pt idx="152">
                  <c:v>320890</c:v>
                </c:pt>
                <c:pt idx="153">
                  <c:v>320250</c:v>
                </c:pt>
                <c:pt idx="154">
                  <c:v>320490</c:v>
                </c:pt>
                <c:pt idx="155">
                  <c:v>320050</c:v>
                </c:pt>
                <c:pt idx="156">
                  <c:v>323900</c:v>
                </c:pt>
                <c:pt idx="157">
                  <c:v>323850</c:v>
                </c:pt>
                <c:pt idx="158">
                  <c:v>325440</c:v>
                </c:pt>
                <c:pt idx="159">
                  <c:v>324470</c:v>
                </c:pt>
                <c:pt idx="160">
                  <c:v>296250</c:v>
                </c:pt>
                <c:pt idx="161">
                  <c:v>311250</c:v>
                </c:pt>
                <c:pt idx="162">
                  <c:v>315370</c:v>
                </c:pt>
                <c:pt idx="163">
                  <c:v>313520</c:v>
                </c:pt>
                <c:pt idx="164">
                  <c:v>314180</c:v>
                </c:pt>
                <c:pt idx="165">
                  <c:v>312900</c:v>
                </c:pt>
                <c:pt idx="166">
                  <c:v>316640</c:v>
                </c:pt>
                <c:pt idx="167">
                  <c:v>297700</c:v>
                </c:pt>
                <c:pt idx="168">
                  <c:v>310220</c:v>
                </c:pt>
                <c:pt idx="169">
                  <c:v>313870</c:v>
                </c:pt>
                <c:pt idx="170">
                  <c:v>312180</c:v>
                </c:pt>
                <c:pt idx="171">
                  <c:v>312840</c:v>
                </c:pt>
                <c:pt idx="172">
                  <c:v>311650</c:v>
                </c:pt>
                <c:pt idx="173">
                  <c:v>315050</c:v>
                </c:pt>
                <c:pt idx="174">
                  <c:v>310950</c:v>
                </c:pt>
                <c:pt idx="175">
                  <c:v>310580</c:v>
                </c:pt>
                <c:pt idx="176">
                  <c:v>315400</c:v>
                </c:pt>
                <c:pt idx="177">
                  <c:v>314950</c:v>
                </c:pt>
                <c:pt idx="178">
                  <c:v>315130</c:v>
                </c:pt>
                <c:pt idx="179">
                  <c:v>314810</c:v>
                </c:pt>
                <c:pt idx="180">
                  <c:v>315740</c:v>
                </c:pt>
                <c:pt idx="181">
                  <c:v>317620</c:v>
                </c:pt>
                <c:pt idx="182">
                  <c:v>317510</c:v>
                </c:pt>
                <c:pt idx="183">
                  <c:v>318710</c:v>
                </c:pt>
                <c:pt idx="184">
                  <c:v>317970</c:v>
                </c:pt>
                <c:pt idx="185">
                  <c:v>314040</c:v>
                </c:pt>
                <c:pt idx="186">
                  <c:v>313690</c:v>
                </c:pt>
                <c:pt idx="187">
                  <c:v>318590</c:v>
                </c:pt>
                <c:pt idx="188">
                  <c:v>319260</c:v>
                </c:pt>
                <c:pt idx="189">
                  <c:v>319520</c:v>
                </c:pt>
                <c:pt idx="190">
                  <c:v>319110</c:v>
                </c:pt>
                <c:pt idx="191">
                  <c:v>320250</c:v>
                </c:pt>
                <c:pt idx="192">
                  <c:v>322710</c:v>
                </c:pt>
                <c:pt idx="193">
                  <c:v>322650</c:v>
                </c:pt>
                <c:pt idx="194">
                  <c:v>324090</c:v>
                </c:pt>
                <c:pt idx="195">
                  <c:v>323190</c:v>
                </c:pt>
                <c:pt idx="196">
                  <c:v>310890</c:v>
                </c:pt>
                <c:pt idx="197">
                  <c:v>310240</c:v>
                </c:pt>
                <c:pt idx="198">
                  <c:v>317420</c:v>
                </c:pt>
                <c:pt idx="199">
                  <c:v>319340</c:v>
                </c:pt>
                <c:pt idx="200">
                  <c:v>318810</c:v>
                </c:pt>
                <c:pt idx="201">
                  <c:v>318220</c:v>
                </c:pt>
                <c:pt idx="202">
                  <c:v>319980</c:v>
                </c:pt>
                <c:pt idx="203">
                  <c:v>323490</c:v>
                </c:pt>
                <c:pt idx="204">
                  <c:v>323390</c:v>
                </c:pt>
                <c:pt idx="205">
                  <c:v>325560</c:v>
                </c:pt>
                <c:pt idx="206">
                  <c:v>324190</c:v>
                </c:pt>
                <c:pt idx="207">
                  <c:v>314220</c:v>
                </c:pt>
                <c:pt idx="208">
                  <c:v>313970</c:v>
                </c:pt>
                <c:pt idx="209">
                  <c:v>316620</c:v>
                </c:pt>
                <c:pt idx="210">
                  <c:v>317300</c:v>
                </c:pt>
                <c:pt idx="211">
                  <c:v>316920</c:v>
                </c:pt>
                <c:pt idx="212">
                  <c:v>316890</c:v>
                </c:pt>
                <c:pt idx="213">
                  <c:v>317530</c:v>
                </c:pt>
                <c:pt idx="214">
                  <c:v>318820</c:v>
                </c:pt>
                <c:pt idx="215">
                  <c:v>318810</c:v>
                </c:pt>
                <c:pt idx="216">
                  <c:v>319670</c:v>
                </c:pt>
                <c:pt idx="217">
                  <c:v>319050</c:v>
                </c:pt>
                <c:pt idx="218">
                  <c:v>312220</c:v>
                </c:pt>
                <c:pt idx="219">
                  <c:v>311780</c:v>
                </c:pt>
                <c:pt idx="220">
                  <c:v>316190</c:v>
                </c:pt>
                <c:pt idx="221">
                  <c:v>317310</c:v>
                </c:pt>
                <c:pt idx="222">
                  <c:v>316760</c:v>
                </c:pt>
                <c:pt idx="223">
                  <c:v>316930</c:v>
                </c:pt>
                <c:pt idx="224">
                  <c:v>317640</c:v>
                </c:pt>
                <c:pt idx="225">
                  <c:v>319890</c:v>
                </c:pt>
                <c:pt idx="226">
                  <c:v>319750</c:v>
                </c:pt>
                <c:pt idx="227">
                  <c:v>321040</c:v>
                </c:pt>
                <c:pt idx="228">
                  <c:v>320310</c:v>
                </c:pt>
                <c:pt idx="229">
                  <c:v>314740</c:v>
                </c:pt>
                <c:pt idx="230">
                  <c:v>314280</c:v>
                </c:pt>
                <c:pt idx="231">
                  <c:v>319710</c:v>
                </c:pt>
                <c:pt idx="232">
                  <c:v>321220</c:v>
                </c:pt>
                <c:pt idx="233">
                  <c:v>320520</c:v>
                </c:pt>
                <c:pt idx="234">
                  <c:v>320830</c:v>
                </c:pt>
                <c:pt idx="235">
                  <c:v>320260</c:v>
                </c:pt>
                <c:pt idx="236">
                  <c:v>324290</c:v>
                </c:pt>
                <c:pt idx="237">
                  <c:v>324280</c:v>
                </c:pt>
                <c:pt idx="238">
                  <c:v>325960</c:v>
                </c:pt>
                <c:pt idx="239">
                  <c:v>324890</c:v>
                </c:pt>
                <c:pt idx="240">
                  <c:v>309340</c:v>
                </c:pt>
                <c:pt idx="241">
                  <c:v>310470</c:v>
                </c:pt>
                <c:pt idx="242">
                  <c:v>314400</c:v>
                </c:pt>
                <c:pt idx="243">
                  <c:v>313950</c:v>
                </c:pt>
                <c:pt idx="244">
                  <c:v>314140</c:v>
                </c:pt>
                <c:pt idx="245">
                  <c:v>313780</c:v>
                </c:pt>
                <c:pt idx="246">
                  <c:v>314750</c:v>
                </c:pt>
                <c:pt idx="247">
                  <c:v>316690</c:v>
                </c:pt>
                <c:pt idx="248">
                  <c:v>316660</c:v>
                </c:pt>
                <c:pt idx="249">
                  <c:v>317890</c:v>
                </c:pt>
                <c:pt idx="250">
                  <c:v>317080</c:v>
                </c:pt>
                <c:pt idx="251">
                  <c:v>309320</c:v>
                </c:pt>
                <c:pt idx="252">
                  <c:v>309980</c:v>
                </c:pt>
                <c:pt idx="253">
                  <c:v>313600</c:v>
                </c:pt>
                <c:pt idx="254">
                  <c:v>313160</c:v>
                </c:pt>
                <c:pt idx="255">
                  <c:v>313360</c:v>
                </c:pt>
                <c:pt idx="256">
                  <c:v>313010</c:v>
                </c:pt>
                <c:pt idx="257">
                  <c:v>313900</c:v>
                </c:pt>
                <c:pt idx="258">
                  <c:v>315780</c:v>
                </c:pt>
                <c:pt idx="259">
                  <c:v>315640</c:v>
                </c:pt>
                <c:pt idx="260">
                  <c:v>316780</c:v>
                </c:pt>
                <c:pt idx="261">
                  <c:v>316030</c:v>
                </c:pt>
                <c:pt idx="262">
                  <c:v>310400</c:v>
                </c:pt>
                <c:pt idx="263">
                  <c:v>310120</c:v>
                </c:pt>
                <c:pt idx="264">
                  <c:v>314900</c:v>
                </c:pt>
                <c:pt idx="265">
                  <c:v>314450</c:v>
                </c:pt>
                <c:pt idx="266">
                  <c:v>314620</c:v>
                </c:pt>
                <c:pt idx="267">
                  <c:v>314280</c:v>
                </c:pt>
                <c:pt idx="268">
                  <c:v>315200</c:v>
                </c:pt>
                <c:pt idx="269">
                  <c:v>317100</c:v>
                </c:pt>
                <c:pt idx="270">
                  <c:v>317000</c:v>
                </c:pt>
                <c:pt idx="271">
                  <c:v>318180</c:v>
                </c:pt>
                <c:pt idx="272">
                  <c:v>317460</c:v>
                </c:pt>
                <c:pt idx="273">
                  <c:v>315960</c:v>
                </c:pt>
                <c:pt idx="274">
                  <c:v>315880</c:v>
                </c:pt>
                <c:pt idx="275">
                  <c:v>316230</c:v>
                </c:pt>
                <c:pt idx="276">
                  <c:v>317390</c:v>
                </c:pt>
                <c:pt idx="277">
                  <c:v>317410</c:v>
                </c:pt>
                <c:pt idx="278">
                  <c:v>317300</c:v>
                </c:pt>
                <c:pt idx="279">
                  <c:v>317640</c:v>
                </c:pt>
                <c:pt idx="280">
                  <c:v>318240</c:v>
                </c:pt>
                <c:pt idx="281">
                  <c:v>318220</c:v>
                </c:pt>
                <c:pt idx="282">
                  <c:v>318620</c:v>
                </c:pt>
                <c:pt idx="283">
                  <c:v>318400</c:v>
                </c:pt>
                <c:pt idx="284">
                  <c:v>315130</c:v>
                </c:pt>
                <c:pt idx="285">
                  <c:v>314950</c:v>
                </c:pt>
                <c:pt idx="286">
                  <c:v>315430</c:v>
                </c:pt>
                <c:pt idx="287">
                  <c:v>317370</c:v>
                </c:pt>
                <c:pt idx="288">
                  <c:v>317160</c:v>
                </c:pt>
                <c:pt idx="289">
                  <c:v>317030</c:v>
                </c:pt>
                <c:pt idx="290">
                  <c:v>317530</c:v>
                </c:pt>
                <c:pt idx="291">
                  <c:v>318420</c:v>
                </c:pt>
                <c:pt idx="292">
                  <c:v>318390</c:v>
                </c:pt>
                <c:pt idx="293">
                  <c:v>319030</c:v>
                </c:pt>
                <c:pt idx="294">
                  <c:v>318650</c:v>
                </c:pt>
                <c:pt idx="295">
                  <c:v>315510</c:v>
                </c:pt>
                <c:pt idx="296">
                  <c:v>315420</c:v>
                </c:pt>
                <c:pt idx="297">
                  <c:v>315640</c:v>
                </c:pt>
                <c:pt idx="298">
                  <c:v>316300</c:v>
                </c:pt>
                <c:pt idx="299">
                  <c:v>316220</c:v>
                </c:pt>
                <c:pt idx="300">
                  <c:v>316200</c:v>
                </c:pt>
                <c:pt idx="301">
                  <c:v>316360</c:v>
                </c:pt>
                <c:pt idx="302">
                  <c:v>316760</c:v>
                </c:pt>
                <c:pt idx="303">
                  <c:v>316770</c:v>
                </c:pt>
                <c:pt idx="304">
                  <c:v>316850</c:v>
                </c:pt>
                <c:pt idx="305">
                  <c:v>316820</c:v>
                </c:pt>
                <c:pt idx="306">
                  <c:v>314940</c:v>
                </c:pt>
                <c:pt idx="307">
                  <c:v>314860</c:v>
                </c:pt>
                <c:pt idx="308">
                  <c:v>315140</c:v>
                </c:pt>
                <c:pt idx="309">
                  <c:v>316300</c:v>
                </c:pt>
                <c:pt idx="310">
                  <c:v>316180</c:v>
                </c:pt>
                <c:pt idx="311">
                  <c:v>316260</c:v>
                </c:pt>
                <c:pt idx="312">
                  <c:v>316390</c:v>
                </c:pt>
                <c:pt idx="313">
                  <c:v>316950</c:v>
                </c:pt>
                <c:pt idx="314">
                  <c:v>316990</c:v>
                </c:pt>
                <c:pt idx="315">
                  <c:v>317270</c:v>
                </c:pt>
                <c:pt idx="316">
                  <c:v>317080</c:v>
                </c:pt>
                <c:pt idx="317">
                  <c:v>316440</c:v>
                </c:pt>
                <c:pt idx="318">
                  <c:v>316390</c:v>
                </c:pt>
                <c:pt idx="319">
                  <c:v>316740</c:v>
                </c:pt>
                <c:pt idx="320">
                  <c:v>318180</c:v>
                </c:pt>
                <c:pt idx="321">
                  <c:v>317980</c:v>
                </c:pt>
                <c:pt idx="322">
                  <c:v>318030</c:v>
                </c:pt>
                <c:pt idx="323">
                  <c:v>317970</c:v>
                </c:pt>
                <c:pt idx="324">
                  <c:v>319000</c:v>
                </c:pt>
                <c:pt idx="325">
                  <c:v>319000</c:v>
                </c:pt>
                <c:pt idx="326">
                  <c:v>319430</c:v>
                </c:pt>
                <c:pt idx="327">
                  <c:v>319170</c:v>
                </c:pt>
                <c:pt idx="328">
                  <c:v>320420</c:v>
                </c:pt>
                <c:pt idx="329">
                  <c:v>320360</c:v>
                </c:pt>
                <c:pt idx="330">
                  <c:v>320480</c:v>
                </c:pt>
                <c:pt idx="331">
                  <c:v>320420</c:v>
                </c:pt>
                <c:pt idx="332">
                  <c:v>320510</c:v>
                </c:pt>
                <c:pt idx="333">
                  <c:v>320450</c:v>
                </c:pt>
                <c:pt idx="334">
                  <c:v>320430</c:v>
                </c:pt>
                <c:pt idx="335">
                  <c:v>320420</c:v>
                </c:pt>
                <c:pt idx="336">
                  <c:v>320420</c:v>
                </c:pt>
                <c:pt idx="337">
                  <c:v>320490</c:v>
                </c:pt>
                <c:pt idx="338">
                  <c:v>320510</c:v>
                </c:pt>
                <c:pt idx="339">
                  <c:v>320390</c:v>
                </c:pt>
                <c:pt idx="340">
                  <c:v>320350</c:v>
                </c:pt>
                <c:pt idx="341">
                  <c:v>320360</c:v>
                </c:pt>
                <c:pt idx="342">
                  <c:v>320340</c:v>
                </c:pt>
                <c:pt idx="343">
                  <c:v>320400</c:v>
                </c:pt>
                <c:pt idx="344">
                  <c:v>320380</c:v>
                </c:pt>
                <c:pt idx="345">
                  <c:v>320410</c:v>
                </c:pt>
                <c:pt idx="346">
                  <c:v>320330</c:v>
                </c:pt>
                <c:pt idx="347">
                  <c:v>320370</c:v>
                </c:pt>
                <c:pt idx="348">
                  <c:v>320400</c:v>
                </c:pt>
                <c:pt idx="349">
                  <c:v>320430</c:v>
                </c:pt>
                <c:pt idx="350">
                  <c:v>322610</c:v>
                </c:pt>
                <c:pt idx="351">
                  <c:v>322610</c:v>
                </c:pt>
                <c:pt idx="352">
                  <c:v>322670</c:v>
                </c:pt>
                <c:pt idx="353">
                  <c:v>322790</c:v>
                </c:pt>
                <c:pt idx="354">
                  <c:v>322750</c:v>
                </c:pt>
                <c:pt idx="355">
                  <c:v>322740</c:v>
                </c:pt>
                <c:pt idx="356">
                  <c:v>322700</c:v>
                </c:pt>
                <c:pt idx="357">
                  <c:v>322730</c:v>
                </c:pt>
                <c:pt idx="358">
                  <c:v>322710</c:v>
                </c:pt>
                <c:pt idx="359">
                  <c:v>322770</c:v>
                </c:pt>
                <c:pt idx="360">
                  <c:v>322780</c:v>
                </c:pt>
                <c:pt idx="361">
                  <c:v>321200</c:v>
                </c:pt>
                <c:pt idx="362">
                  <c:v>321140</c:v>
                </c:pt>
                <c:pt idx="363">
                  <c:v>321140</c:v>
                </c:pt>
                <c:pt idx="364">
                  <c:v>321140</c:v>
                </c:pt>
                <c:pt idx="365">
                  <c:v>321220</c:v>
                </c:pt>
                <c:pt idx="366">
                  <c:v>321220</c:v>
                </c:pt>
                <c:pt idx="367">
                  <c:v>321200</c:v>
                </c:pt>
                <c:pt idx="368">
                  <c:v>321170</c:v>
                </c:pt>
                <c:pt idx="369">
                  <c:v>321190</c:v>
                </c:pt>
                <c:pt idx="370">
                  <c:v>321210</c:v>
                </c:pt>
                <c:pt idx="371">
                  <c:v>321070</c:v>
                </c:pt>
                <c:pt idx="372">
                  <c:v>310840</c:v>
                </c:pt>
                <c:pt idx="373">
                  <c:v>312260</c:v>
                </c:pt>
                <c:pt idx="374">
                  <c:v>315950</c:v>
                </c:pt>
                <c:pt idx="375">
                  <c:v>316670</c:v>
                </c:pt>
                <c:pt idx="376">
                  <c:v>316890</c:v>
                </c:pt>
                <c:pt idx="377">
                  <c:v>316490</c:v>
                </c:pt>
                <c:pt idx="378">
                  <c:v>317720</c:v>
                </c:pt>
                <c:pt idx="379">
                  <c:v>320220</c:v>
                </c:pt>
                <c:pt idx="380">
                  <c:v>320180</c:v>
                </c:pt>
                <c:pt idx="381">
                  <c:v>321730</c:v>
                </c:pt>
                <c:pt idx="382">
                  <c:v>320760</c:v>
                </c:pt>
                <c:pt idx="383">
                  <c:v>310840</c:v>
                </c:pt>
                <c:pt idx="384">
                  <c:v>311730</c:v>
                </c:pt>
                <c:pt idx="385">
                  <c:v>315060</c:v>
                </c:pt>
                <c:pt idx="386">
                  <c:v>315780</c:v>
                </c:pt>
                <c:pt idx="387">
                  <c:v>315950</c:v>
                </c:pt>
                <c:pt idx="388">
                  <c:v>315570</c:v>
                </c:pt>
                <c:pt idx="389">
                  <c:v>316760</c:v>
                </c:pt>
                <c:pt idx="390">
                  <c:v>319120</c:v>
                </c:pt>
                <c:pt idx="391">
                  <c:v>318960</c:v>
                </c:pt>
                <c:pt idx="392">
                  <c:v>320430</c:v>
                </c:pt>
                <c:pt idx="393">
                  <c:v>319450</c:v>
                </c:pt>
                <c:pt idx="394">
                  <c:v>312110</c:v>
                </c:pt>
                <c:pt idx="395">
                  <c:v>311700</c:v>
                </c:pt>
                <c:pt idx="396">
                  <c:v>316580</c:v>
                </c:pt>
                <c:pt idx="397">
                  <c:v>317310</c:v>
                </c:pt>
                <c:pt idx="398">
                  <c:v>317500</c:v>
                </c:pt>
                <c:pt idx="399">
                  <c:v>317110</c:v>
                </c:pt>
                <c:pt idx="400">
                  <c:v>318290</c:v>
                </c:pt>
                <c:pt idx="401">
                  <c:v>320690</c:v>
                </c:pt>
                <c:pt idx="402">
                  <c:v>320660</c:v>
                </c:pt>
                <c:pt idx="403">
                  <c:v>322120</c:v>
                </c:pt>
                <c:pt idx="404">
                  <c:v>321220</c:v>
                </c:pt>
                <c:pt idx="405">
                  <c:v>316960</c:v>
                </c:pt>
                <c:pt idx="406">
                  <c:v>316870</c:v>
                </c:pt>
                <c:pt idx="407">
                  <c:v>317190</c:v>
                </c:pt>
                <c:pt idx="408">
                  <c:v>318330</c:v>
                </c:pt>
                <c:pt idx="409">
                  <c:v>318430</c:v>
                </c:pt>
                <c:pt idx="410">
                  <c:v>318340</c:v>
                </c:pt>
                <c:pt idx="411">
                  <c:v>318590</c:v>
                </c:pt>
                <c:pt idx="412">
                  <c:v>319260</c:v>
                </c:pt>
                <c:pt idx="413">
                  <c:v>319220</c:v>
                </c:pt>
                <c:pt idx="414">
                  <c:v>319630</c:v>
                </c:pt>
                <c:pt idx="415">
                  <c:v>319380</c:v>
                </c:pt>
                <c:pt idx="416">
                  <c:v>317940</c:v>
                </c:pt>
                <c:pt idx="417">
                  <c:v>317750</c:v>
                </c:pt>
                <c:pt idx="418">
                  <c:v>318420</c:v>
                </c:pt>
                <c:pt idx="419">
                  <c:v>320180</c:v>
                </c:pt>
                <c:pt idx="420">
                  <c:v>320650</c:v>
                </c:pt>
                <c:pt idx="421">
                  <c:v>320450</c:v>
                </c:pt>
                <c:pt idx="422">
                  <c:v>321020</c:v>
                </c:pt>
                <c:pt idx="423">
                  <c:v>322250</c:v>
                </c:pt>
                <c:pt idx="424">
                  <c:v>322180</c:v>
                </c:pt>
                <c:pt idx="425">
                  <c:v>322980</c:v>
                </c:pt>
                <c:pt idx="426">
                  <c:v>322490</c:v>
                </c:pt>
                <c:pt idx="427">
                  <c:v>318490</c:v>
                </c:pt>
                <c:pt idx="428">
                  <c:v>318450</c:v>
                </c:pt>
                <c:pt idx="429">
                  <c:v>318750</c:v>
                </c:pt>
                <c:pt idx="430">
                  <c:v>319380</c:v>
                </c:pt>
                <c:pt idx="431">
                  <c:v>319480</c:v>
                </c:pt>
                <c:pt idx="432">
                  <c:v>319420</c:v>
                </c:pt>
                <c:pt idx="433">
                  <c:v>319680</c:v>
                </c:pt>
                <c:pt idx="434">
                  <c:v>320080</c:v>
                </c:pt>
                <c:pt idx="435">
                  <c:v>320100</c:v>
                </c:pt>
                <c:pt idx="436">
                  <c:v>320360</c:v>
                </c:pt>
                <c:pt idx="437">
                  <c:v>320200</c:v>
                </c:pt>
                <c:pt idx="438">
                  <c:v>317830</c:v>
                </c:pt>
                <c:pt idx="439">
                  <c:v>317690</c:v>
                </c:pt>
                <c:pt idx="440">
                  <c:v>318060</c:v>
                </c:pt>
                <c:pt idx="441">
                  <c:v>319190</c:v>
                </c:pt>
                <c:pt idx="442">
                  <c:v>319380</c:v>
                </c:pt>
                <c:pt idx="443">
                  <c:v>319450</c:v>
                </c:pt>
                <c:pt idx="444">
                  <c:v>319670</c:v>
                </c:pt>
                <c:pt idx="445">
                  <c:v>320380</c:v>
                </c:pt>
                <c:pt idx="446">
                  <c:v>320400</c:v>
                </c:pt>
                <c:pt idx="447">
                  <c:v>320840</c:v>
                </c:pt>
                <c:pt idx="448">
                  <c:v>320580</c:v>
                </c:pt>
                <c:pt idx="449">
                  <c:v>319590</c:v>
                </c:pt>
                <c:pt idx="450">
                  <c:v>319540</c:v>
                </c:pt>
                <c:pt idx="451">
                  <c:v>320080</c:v>
                </c:pt>
                <c:pt idx="452">
                  <c:v>321340</c:v>
                </c:pt>
                <c:pt idx="453">
                  <c:v>321580</c:v>
                </c:pt>
                <c:pt idx="454">
                  <c:v>321710</c:v>
                </c:pt>
                <c:pt idx="455">
                  <c:v>321540</c:v>
                </c:pt>
                <c:pt idx="456">
                  <c:v>322940</c:v>
                </c:pt>
                <c:pt idx="457">
                  <c:v>322920</c:v>
                </c:pt>
                <c:pt idx="458">
                  <c:v>323460</c:v>
                </c:pt>
                <c:pt idx="459">
                  <c:v>323090</c:v>
                </c:pt>
                <c:pt idx="460">
                  <c:v>324640</c:v>
                </c:pt>
                <c:pt idx="461">
                  <c:v>324590</c:v>
                </c:pt>
                <c:pt idx="462">
                  <c:v>324600</c:v>
                </c:pt>
                <c:pt idx="463">
                  <c:v>324710</c:v>
                </c:pt>
                <c:pt idx="464">
                  <c:v>324700</c:v>
                </c:pt>
                <c:pt idx="465">
                  <c:v>324650</c:v>
                </c:pt>
                <c:pt idx="466">
                  <c:v>324680</c:v>
                </c:pt>
                <c:pt idx="467">
                  <c:v>324680</c:v>
                </c:pt>
                <c:pt idx="468">
                  <c:v>324710</c:v>
                </c:pt>
                <c:pt idx="469">
                  <c:v>324710</c:v>
                </c:pt>
                <c:pt idx="470">
                  <c:v>324720</c:v>
                </c:pt>
                <c:pt idx="471">
                  <c:v>324550</c:v>
                </c:pt>
                <c:pt idx="472">
                  <c:v>324520</c:v>
                </c:pt>
                <c:pt idx="473">
                  <c:v>324610</c:v>
                </c:pt>
                <c:pt idx="474">
                  <c:v>324590</c:v>
                </c:pt>
                <c:pt idx="475">
                  <c:v>324610</c:v>
                </c:pt>
                <c:pt idx="476">
                  <c:v>324550</c:v>
                </c:pt>
                <c:pt idx="477">
                  <c:v>324610</c:v>
                </c:pt>
                <c:pt idx="478">
                  <c:v>324620</c:v>
                </c:pt>
                <c:pt idx="479">
                  <c:v>324580</c:v>
                </c:pt>
                <c:pt idx="480">
                  <c:v>324650</c:v>
                </c:pt>
                <c:pt idx="481">
                  <c:v>324630</c:v>
                </c:pt>
                <c:pt idx="482">
                  <c:v>327390</c:v>
                </c:pt>
                <c:pt idx="483">
                  <c:v>327310</c:v>
                </c:pt>
                <c:pt idx="484">
                  <c:v>327450</c:v>
                </c:pt>
                <c:pt idx="485">
                  <c:v>327490</c:v>
                </c:pt>
                <c:pt idx="486">
                  <c:v>327460</c:v>
                </c:pt>
                <c:pt idx="487">
                  <c:v>327470</c:v>
                </c:pt>
                <c:pt idx="488">
                  <c:v>327440</c:v>
                </c:pt>
                <c:pt idx="489">
                  <c:v>327480</c:v>
                </c:pt>
                <c:pt idx="490">
                  <c:v>327570</c:v>
                </c:pt>
                <c:pt idx="491">
                  <c:v>327510</c:v>
                </c:pt>
                <c:pt idx="492">
                  <c:v>327590</c:v>
                </c:pt>
                <c:pt idx="493">
                  <c:v>325500</c:v>
                </c:pt>
                <c:pt idx="494">
                  <c:v>325510</c:v>
                </c:pt>
                <c:pt idx="495">
                  <c:v>325560</c:v>
                </c:pt>
                <c:pt idx="496">
                  <c:v>325500</c:v>
                </c:pt>
                <c:pt idx="497">
                  <c:v>325590</c:v>
                </c:pt>
                <c:pt idx="498">
                  <c:v>325600</c:v>
                </c:pt>
                <c:pt idx="499">
                  <c:v>325610</c:v>
                </c:pt>
                <c:pt idx="500">
                  <c:v>325620</c:v>
                </c:pt>
                <c:pt idx="501">
                  <c:v>325610</c:v>
                </c:pt>
                <c:pt idx="502">
                  <c:v>325620</c:v>
                </c:pt>
                <c:pt idx="503">
                  <c:v>325640</c:v>
                </c:pt>
                <c:pt idx="504">
                  <c:v>306930</c:v>
                </c:pt>
                <c:pt idx="505">
                  <c:v>308920</c:v>
                </c:pt>
                <c:pt idx="506">
                  <c:v>314370</c:v>
                </c:pt>
                <c:pt idx="507">
                  <c:v>316460</c:v>
                </c:pt>
                <c:pt idx="508">
                  <c:v>315890</c:v>
                </c:pt>
                <c:pt idx="509">
                  <c:v>315180</c:v>
                </c:pt>
                <c:pt idx="510">
                  <c:v>317100</c:v>
                </c:pt>
                <c:pt idx="511">
                  <c:v>320840</c:v>
                </c:pt>
                <c:pt idx="512">
                  <c:v>320750</c:v>
                </c:pt>
                <c:pt idx="513">
                  <c:v>322950</c:v>
                </c:pt>
                <c:pt idx="514">
                  <c:v>321580</c:v>
                </c:pt>
                <c:pt idx="515">
                  <c:v>307050</c:v>
                </c:pt>
                <c:pt idx="516">
                  <c:v>308350</c:v>
                </c:pt>
                <c:pt idx="517">
                  <c:v>313360</c:v>
                </c:pt>
                <c:pt idx="518">
                  <c:v>315260</c:v>
                </c:pt>
                <c:pt idx="519">
                  <c:v>314650</c:v>
                </c:pt>
                <c:pt idx="520">
                  <c:v>314050</c:v>
                </c:pt>
                <c:pt idx="521">
                  <c:v>315780</c:v>
                </c:pt>
                <c:pt idx="522">
                  <c:v>319190</c:v>
                </c:pt>
                <c:pt idx="523">
                  <c:v>319020</c:v>
                </c:pt>
                <c:pt idx="524">
                  <c:v>321190</c:v>
                </c:pt>
                <c:pt idx="525">
                  <c:v>319970</c:v>
                </c:pt>
                <c:pt idx="526">
                  <c:v>308610</c:v>
                </c:pt>
                <c:pt idx="527">
                  <c:v>307960</c:v>
                </c:pt>
                <c:pt idx="528">
                  <c:v>315180</c:v>
                </c:pt>
                <c:pt idx="529">
                  <c:v>317140</c:v>
                </c:pt>
                <c:pt idx="530">
                  <c:v>316610</c:v>
                </c:pt>
                <c:pt idx="531">
                  <c:v>316010</c:v>
                </c:pt>
                <c:pt idx="532">
                  <c:v>317740</c:v>
                </c:pt>
                <c:pt idx="533">
                  <c:v>321250</c:v>
                </c:pt>
                <c:pt idx="534">
                  <c:v>321120</c:v>
                </c:pt>
                <c:pt idx="535">
                  <c:v>323350</c:v>
                </c:pt>
                <c:pt idx="536">
                  <c:v>321950</c:v>
                </c:pt>
                <c:pt idx="537">
                  <c:v>315560</c:v>
                </c:pt>
                <c:pt idx="538">
                  <c:v>315370</c:v>
                </c:pt>
                <c:pt idx="539">
                  <c:v>315910</c:v>
                </c:pt>
                <c:pt idx="540">
                  <c:v>317780</c:v>
                </c:pt>
                <c:pt idx="541">
                  <c:v>317660</c:v>
                </c:pt>
                <c:pt idx="542">
                  <c:v>317420</c:v>
                </c:pt>
                <c:pt idx="543">
                  <c:v>317930</c:v>
                </c:pt>
                <c:pt idx="544">
                  <c:v>318870</c:v>
                </c:pt>
                <c:pt idx="545">
                  <c:v>318820</c:v>
                </c:pt>
                <c:pt idx="546">
                  <c:v>319420</c:v>
                </c:pt>
                <c:pt idx="547">
                  <c:v>319100</c:v>
                </c:pt>
                <c:pt idx="548">
                  <c:v>318260</c:v>
                </c:pt>
                <c:pt idx="549">
                  <c:v>318130</c:v>
                </c:pt>
                <c:pt idx="550">
                  <c:v>318730</c:v>
                </c:pt>
                <c:pt idx="551">
                  <c:v>320490</c:v>
                </c:pt>
                <c:pt idx="552">
                  <c:v>321030</c:v>
                </c:pt>
                <c:pt idx="553">
                  <c:v>320790</c:v>
                </c:pt>
                <c:pt idx="554">
                  <c:v>321440</c:v>
                </c:pt>
                <c:pt idx="555">
                  <c:v>322610</c:v>
                </c:pt>
                <c:pt idx="556">
                  <c:v>322540</c:v>
                </c:pt>
                <c:pt idx="557">
                  <c:v>323300</c:v>
                </c:pt>
                <c:pt idx="558">
                  <c:v>322830</c:v>
                </c:pt>
                <c:pt idx="559">
                  <c:v>317680</c:v>
                </c:pt>
                <c:pt idx="560">
                  <c:v>317530</c:v>
                </c:pt>
                <c:pt idx="561">
                  <c:v>317950</c:v>
                </c:pt>
                <c:pt idx="562">
                  <c:v>318910</c:v>
                </c:pt>
                <c:pt idx="563">
                  <c:v>319250</c:v>
                </c:pt>
                <c:pt idx="564">
                  <c:v>319100</c:v>
                </c:pt>
                <c:pt idx="565">
                  <c:v>319330</c:v>
                </c:pt>
                <c:pt idx="566">
                  <c:v>319940</c:v>
                </c:pt>
                <c:pt idx="567">
                  <c:v>319980</c:v>
                </c:pt>
                <c:pt idx="568">
                  <c:v>320450</c:v>
                </c:pt>
                <c:pt idx="569">
                  <c:v>320100</c:v>
                </c:pt>
                <c:pt idx="570">
                  <c:v>316680</c:v>
                </c:pt>
                <c:pt idx="571">
                  <c:v>316440</c:v>
                </c:pt>
                <c:pt idx="572">
                  <c:v>317080</c:v>
                </c:pt>
                <c:pt idx="573">
                  <c:v>318670</c:v>
                </c:pt>
                <c:pt idx="574">
                  <c:v>319180</c:v>
                </c:pt>
                <c:pt idx="575">
                  <c:v>319090</c:v>
                </c:pt>
                <c:pt idx="576">
                  <c:v>319370</c:v>
                </c:pt>
                <c:pt idx="577">
                  <c:v>320440</c:v>
                </c:pt>
                <c:pt idx="578">
                  <c:v>320420</c:v>
                </c:pt>
                <c:pt idx="579">
                  <c:v>321120</c:v>
                </c:pt>
                <c:pt idx="580">
                  <c:v>320680</c:v>
                </c:pt>
                <c:pt idx="581">
                  <c:v>319030</c:v>
                </c:pt>
                <c:pt idx="582">
                  <c:v>318810</c:v>
                </c:pt>
                <c:pt idx="583">
                  <c:v>319520</c:v>
                </c:pt>
                <c:pt idx="584">
                  <c:v>321450</c:v>
                </c:pt>
                <c:pt idx="585">
                  <c:v>322230</c:v>
                </c:pt>
                <c:pt idx="586">
                  <c:v>322040</c:v>
                </c:pt>
                <c:pt idx="587">
                  <c:v>321900</c:v>
                </c:pt>
                <c:pt idx="588">
                  <c:v>323800</c:v>
                </c:pt>
                <c:pt idx="589">
                  <c:v>323840</c:v>
                </c:pt>
                <c:pt idx="590">
                  <c:v>324680</c:v>
                </c:pt>
                <c:pt idx="591">
                  <c:v>324090</c:v>
                </c:pt>
                <c:pt idx="592">
                  <c:v>326050</c:v>
                </c:pt>
                <c:pt idx="593">
                  <c:v>326030</c:v>
                </c:pt>
                <c:pt idx="594">
                  <c:v>326130</c:v>
                </c:pt>
                <c:pt idx="595">
                  <c:v>326130</c:v>
                </c:pt>
                <c:pt idx="596">
                  <c:v>326180</c:v>
                </c:pt>
                <c:pt idx="597">
                  <c:v>326160</c:v>
                </c:pt>
                <c:pt idx="598">
                  <c:v>326070</c:v>
                </c:pt>
                <c:pt idx="599">
                  <c:v>326210</c:v>
                </c:pt>
                <c:pt idx="600">
                  <c:v>326240</c:v>
                </c:pt>
                <c:pt idx="601">
                  <c:v>326160</c:v>
                </c:pt>
                <c:pt idx="602">
                  <c:v>326190</c:v>
                </c:pt>
                <c:pt idx="603">
                  <c:v>325960</c:v>
                </c:pt>
                <c:pt idx="604">
                  <c:v>325970</c:v>
                </c:pt>
                <c:pt idx="605">
                  <c:v>325970</c:v>
                </c:pt>
                <c:pt idx="606">
                  <c:v>326070</c:v>
                </c:pt>
                <c:pt idx="607">
                  <c:v>326050</c:v>
                </c:pt>
                <c:pt idx="608">
                  <c:v>326000</c:v>
                </c:pt>
                <c:pt idx="609">
                  <c:v>326030</c:v>
                </c:pt>
                <c:pt idx="610">
                  <c:v>326040</c:v>
                </c:pt>
                <c:pt idx="611">
                  <c:v>326100</c:v>
                </c:pt>
                <c:pt idx="612">
                  <c:v>326150</c:v>
                </c:pt>
                <c:pt idx="613">
                  <c:v>326060</c:v>
                </c:pt>
                <c:pt idx="614">
                  <c:v>329780</c:v>
                </c:pt>
                <c:pt idx="615">
                  <c:v>329760</c:v>
                </c:pt>
                <c:pt idx="616">
                  <c:v>329850</c:v>
                </c:pt>
                <c:pt idx="617">
                  <c:v>329900</c:v>
                </c:pt>
                <c:pt idx="618">
                  <c:v>329940</c:v>
                </c:pt>
                <c:pt idx="619">
                  <c:v>329960</c:v>
                </c:pt>
                <c:pt idx="620">
                  <c:v>329910</c:v>
                </c:pt>
                <c:pt idx="621">
                  <c:v>329900</c:v>
                </c:pt>
                <c:pt idx="622">
                  <c:v>330020</c:v>
                </c:pt>
                <c:pt idx="623">
                  <c:v>330080</c:v>
                </c:pt>
                <c:pt idx="624">
                  <c:v>330030</c:v>
                </c:pt>
                <c:pt idx="625">
                  <c:v>327200</c:v>
                </c:pt>
                <c:pt idx="626">
                  <c:v>327320</c:v>
                </c:pt>
                <c:pt idx="627">
                  <c:v>327350</c:v>
                </c:pt>
                <c:pt idx="628">
                  <c:v>327370</c:v>
                </c:pt>
                <c:pt idx="629">
                  <c:v>327340</c:v>
                </c:pt>
                <c:pt idx="630">
                  <c:v>327370</c:v>
                </c:pt>
                <c:pt idx="631">
                  <c:v>327340</c:v>
                </c:pt>
                <c:pt idx="632">
                  <c:v>327400</c:v>
                </c:pt>
                <c:pt idx="633">
                  <c:v>327300</c:v>
                </c:pt>
                <c:pt idx="634">
                  <c:v>327390</c:v>
                </c:pt>
                <c:pt idx="635">
                  <c:v>327360</c:v>
                </c:pt>
                <c:pt idx="636">
                  <c:v>312330</c:v>
                </c:pt>
                <c:pt idx="637">
                  <c:v>313160</c:v>
                </c:pt>
                <c:pt idx="638">
                  <c:v>315100</c:v>
                </c:pt>
                <c:pt idx="639">
                  <c:v>315800</c:v>
                </c:pt>
                <c:pt idx="640">
                  <c:v>315490</c:v>
                </c:pt>
                <c:pt idx="641">
                  <c:v>315410</c:v>
                </c:pt>
                <c:pt idx="642">
                  <c:v>316000</c:v>
                </c:pt>
                <c:pt idx="643">
                  <c:v>317500</c:v>
                </c:pt>
                <c:pt idx="644">
                  <c:v>317450</c:v>
                </c:pt>
                <c:pt idx="645">
                  <c:v>318290</c:v>
                </c:pt>
                <c:pt idx="646">
                  <c:v>317710</c:v>
                </c:pt>
                <c:pt idx="647">
                  <c:v>312240</c:v>
                </c:pt>
                <c:pt idx="648">
                  <c:v>312830</c:v>
                </c:pt>
                <c:pt idx="649">
                  <c:v>314620</c:v>
                </c:pt>
                <c:pt idx="650">
                  <c:v>315270</c:v>
                </c:pt>
                <c:pt idx="651">
                  <c:v>314960</c:v>
                </c:pt>
                <c:pt idx="652">
                  <c:v>314890</c:v>
                </c:pt>
                <c:pt idx="653">
                  <c:v>315470</c:v>
                </c:pt>
                <c:pt idx="654">
                  <c:v>316690</c:v>
                </c:pt>
                <c:pt idx="655">
                  <c:v>316740</c:v>
                </c:pt>
                <c:pt idx="656">
                  <c:v>317350</c:v>
                </c:pt>
                <c:pt idx="657">
                  <c:v>316940</c:v>
                </c:pt>
                <c:pt idx="658">
                  <c:v>313130</c:v>
                </c:pt>
                <c:pt idx="659">
                  <c:v>312840</c:v>
                </c:pt>
                <c:pt idx="660">
                  <c:v>315360</c:v>
                </c:pt>
                <c:pt idx="661">
                  <c:v>316280</c:v>
                </c:pt>
                <c:pt idx="662">
                  <c:v>315790</c:v>
                </c:pt>
                <c:pt idx="663">
                  <c:v>315800</c:v>
                </c:pt>
                <c:pt idx="664">
                  <c:v>316390</c:v>
                </c:pt>
                <c:pt idx="665">
                  <c:v>317700</c:v>
                </c:pt>
                <c:pt idx="666">
                  <c:v>317750</c:v>
                </c:pt>
                <c:pt idx="667">
                  <c:v>318470</c:v>
                </c:pt>
                <c:pt idx="668">
                  <c:v>318070</c:v>
                </c:pt>
                <c:pt idx="669">
                  <c:v>315800</c:v>
                </c:pt>
                <c:pt idx="670">
                  <c:v>315780</c:v>
                </c:pt>
                <c:pt idx="671">
                  <c:v>315940</c:v>
                </c:pt>
                <c:pt idx="672">
                  <c:v>316610</c:v>
                </c:pt>
                <c:pt idx="673">
                  <c:v>316570</c:v>
                </c:pt>
                <c:pt idx="674">
                  <c:v>316510</c:v>
                </c:pt>
                <c:pt idx="675">
                  <c:v>316730</c:v>
                </c:pt>
                <c:pt idx="676">
                  <c:v>316960</c:v>
                </c:pt>
                <c:pt idx="677">
                  <c:v>317090</c:v>
                </c:pt>
                <c:pt idx="678">
                  <c:v>317280</c:v>
                </c:pt>
                <c:pt idx="679">
                  <c:v>317120</c:v>
                </c:pt>
                <c:pt idx="680">
                  <c:v>317070</c:v>
                </c:pt>
                <c:pt idx="681">
                  <c:v>316930</c:v>
                </c:pt>
                <c:pt idx="682">
                  <c:v>317200</c:v>
                </c:pt>
                <c:pt idx="683">
                  <c:v>317800</c:v>
                </c:pt>
                <c:pt idx="684">
                  <c:v>317980</c:v>
                </c:pt>
                <c:pt idx="685">
                  <c:v>318050</c:v>
                </c:pt>
                <c:pt idx="686">
                  <c:v>318130</c:v>
                </c:pt>
                <c:pt idx="687">
                  <c:v>318660</c:v>
                </c:pt>
                <c:pt idx="688">
                  <c:v>318640</c:v>
                </c:pt>
                <c:pt idx="689">
                  <c:v>318850</c:v>
                </c:pt>
                <c:pt idx="690">
                  <c:v>318800</c:v>
                </c:pt>
                <c:pt idx="691">
                  <c:v>316480</c:v>
                </c:pt>
                <c:pt idx="692">
                  <c:v>316330</c:v>
                </c:pt>
                <c:pt idx="693">
                  <c:v>316660</c:v>
                </c:pt>
                <c:pt idx="694">
                  <c:v>317640</c:v>
                </c:pt>
                <c:pt idx="695">
                  <c:v>317950</c:v>
                </c:pt>
                <c:pt idx="696">
                  <c:v>317870</c:v>
                </c:pt>
                <c:pt idx="697">
                  <c:v>318100</c:v>
                </c:pt>
                <c:pt idx="698">
                  <c:v>318760</c:v>
                </c:pt>
                <c:pt idx="699">
                  <c:v>318690</c:v>
                </c:pt>
                <c:pt idx="700">
                  <c:v>319120</c:v>
                </c:pt>
                <c:pt idx="701">
                  <c:v>318880</c:v>
                </c:pt>
                <c:pt idx="702">
                  <c:v>316350</c:v>
                </c:pt>
                <c:pt idx="703">
                  <c:v>316280</c:v>
                </c:pt>
                <c:pt idx="704">
                  <c:v>316500</c:v>
                </c:pt>
                <c:pt idx="705">
                  <c:v>317040</c:v>
                </c:pt>
                <c:pt idx="706">
                  <c:v>317290</c:v>
                </c:pt>
                <c:pt idx="707">
                  <c:v>317100</c:v>
                </c:pt>
                <c:pt idx="708">
                  <c:v>317300</c:v>
                </c:pt>
                <c:pt idx="709">
                  <c:v>317670</c:v>
                </c:pt>
                <c:pt idx="710">
                  <c:v>317590</c:v>
                </c:pt>
                <c:pt idx="711">
                  <c:v>317960</c:v>
                </c:pt>
                <c:pt idx="712">
                  <c:v>317800</c:v>
                </c:pt>
                <c:pt idx="713">
                  <c:v>317410</c:v>
                </c:pt>
                <c:pt idx="714">
                  <c:v>317350</c:v>
                </c:pt>
                <c:pt idx="715">
                  <c:v>317610</c:v>
                </c:pt>
                <c:pt idx="716">
                  <c:v>318290</c:v>
                </c:pt>
                <c:pt idx="717">
                  <c:v>318500</c:v>
                </c:pt>
                <c:pt idx="718">
                  <c:v>318470</c:v>
                </c:pt>
                <c:pt idx="719">
                  <c:v>318500</c:v>
                </c:pt>
                <c:pt idx="720">
                  <c:v>319240</c:v>
                </c:pt>
                <c:pt idx="721">
                  <c:v>319110</c:v>
                </c:pt>
                <c:pt idx="722">
                  <c:v>319470</c:v>
                </c:pt>
                <c:pt idx="723">
                  <c:v>319220</c:v>
                </c:pt>
                <c:pt idx="724">
                  <c:v>320190</c:v>
                </c:pt>
                <c:pt idx="725">
                  <c:v>320130</c:v>
                </c:pt>
                <c:pt idx="726">
                  <c:v>319990</c:v>
                </c:pt>
                <c:pt idx="727">
                  <c:v>320240</c:v>
                </c:pt>
                <c:pt idx="728">
                  <c:v>320230</c:v>
                </c:pt>
                <c:pt idx="729">
                  <c:v>320230</c:v>
                </c:pt>
                <c:pt idx="730">
                  <c:v>320220</c:v>
                </c:pt>
                <c:pt idx="731">
                  <c:v>320200</c:v>
                </c:pt>
                <c:pt idx="732">
                  <c:v>320270</c:v>
                </c:pt>
                <c:pt idx="733">
                  <c:v>320300</c:v>
                </c:pt>
                <c:pt idx="734">
                  <c:v>320250</c:v>
                </c:pt>
                <c:pt idx="735">
                  <c:v>320130</c:v>
                </c:pt>
                <c:pt idx="736">
                  <c:v>320160</c:v>
                </c:pt>
                <c:pt idx="737">
                  <c:v>320150</c:v>
                </c:pt>
                <c:pt idx="738">
                  <c:v>320170</c:v>
                </c:pt>
                <c:pt idx="739">
                  <c:v>320220</c:v>
                </c:pt>
                <c:pt idx="740">
                  <c:v>320160</c:v>
                </c:pt>
                <c:pt idx="741">
                  <c:v>320240</c:v>
                </c:pt>
                <c:pt idx="742">
                  <c:v>320180</c:v>
                </c:pt>
                <c:pt idx="743">
                  <c:v>320210</c:v>
                </c:pt>
                <c:pt idx="744">
                  <c:v>320190</c:v>
                </c:pt>
                <c:pt idx="745">
                  <c:v>320200</c:v>
                </c:pt>
                <c:pt idx="746">
                  <c:v>321850</c:v>
                </c:pt>
                <c:pt idx="747">
                  <c:v>321690</c:v>
                </c:pt>
                <c:pt idx="748">
                  <c:v>321810</c:v>
                </c:pt>
                <c:pt idx="749">
                  <c:v>321740</c:v>
                </c:pt>
                <c:pt idx="750">
                  <c:v>321920</c:v>
                </c:pt>
                <c:pt idx="751">
                  <c:v>321820</c:v>
                </c:pt>
                <c:pt idx="752">
                  <c:v>321870</c:v>
                </c:pt>
                <c:pt idx="753">
                  <c:v>321790</c:v>
                </c:pt>
                <c:pt idx="754">
                  <c:v>321890</c:v>
                </c:pt>
                <c:pt idx="755">
                  <c:v>321850</c:v>
                </c:pt>
                <c:pt idx="756">
                  <c:v>321960</c:v>
                </c:pt>
                <c:pt idx="757">
                  <c:v>320760</c:v>
                </c:pt>
                <c:pt idx="758">
                  <c:v>320640</c:v>
                </c:pt>
                <c:pt idx="759">
                  <c:v>320820</c:v>
                </c:pt>
                <c:pt idx="760">
                  <c:v>320770</c:v>
                </c:pt>
                <c:pt idx="761">
                  <c:v>320810</c:v>
                </c:pt>
                <c:pt idx="762">
                  <c:v>320810</c:v>
                </c:pt>
                <c:pt idx="763">
                  <c:v>320680</c:v>
                </c:pt>
                <c:pt idx="764">
                  <c:v>320620</c:v>
                </c:pt>
                <c:pt idx="765">
                  <c:v>320820</c:v>
                </c:pt>
                <c:pt idx="766">
                  <c:v>320620</c:v>
                </c:pt>
                <c:pt idx="767">
                  <c:v>320820</c:v>
                </c:pt>
                <c:pt idx="768">
                  <c:v>310010</c:v>
                </c:pt>
                <c:pt idx="769">
                  <c:v>311300</c:v>
                </c:pt>
                <c:pt idx="770">
                  <c:v>314600</c:v>
                </c:pt>
                <c:pt idx="771">
                  <c:v>315810</c:v>
                </c:pt>
                <c:pt idx="772">
                  <c:v>315230</c:v>
                </c:pt>
                <c:pt idx="773">
                  <c:v>315480</c:v>
                </c:pt>
                <c:pt idx="774">
                  <c:v>316180</c:v>
                </c:pt>
                <c:pt idx="775">
                  <c:v>318530</c:v>
                </c:pt>
                <c:pt idx="776">
                  <c:v>318440</c:v>
                </c:pt>
                <c:pt idx="777">
                  <c:v>319710</c:v>
                </c:pt>
                <c:pt idx="778">
                  <c:v>318980</c:v>
                </c:pt>
                <c:pt idx="779">
                  <c:v>310020</c:v>
                </c:pt>
                <c:pt idx="780">
                  <c:v>310820</c:v>
                </c:pt>
                <c:pt idx="781">
                  <c:v>313870</c:v>
                </c:pt>
                <c:pt idx="782">
                  <c:v>314920</c:v>
                </c:pt>
                <c:pt idx="783">
                  <c:v>314410</c:v>
                </c:pt>
                <c:pt idx="784">
                  <c:v>314620</c:v>
                </c:pt>
                <c:pt idx="785">
                  <c:v>315270</c:v>
                </c:pt>
                <c:pt idx="786">
                  <c:v>317360</c:v>
                </c:pt>
                <c:pt idx="787">
                  <c:v>317270</c:v>
                </c:pt>
                <c:pt idx="788">
                  <c:v>318560</c:v>
                </c:pt>
                <c:pt idx="789">
                  <c:v>317830</c:v>
                </c:pt>
                <c:pt idx="790">
                  <c:v>311160</c:v>
                </c:pt>
                <c:pt idx="791">
                  <c:v>310900</c:v>
                </c:pt>
                <c:pt idx="792">
                  <c:v>315150</c:v>
                </c:pt>
                <c:pt idx="793">
                  <c:v>316370</c:v>
                </c:pt>
                <c:pt idx="794">
                  <c:v>315820</c:v>
                </c:pt>
                <c:pt idx="795">
                  <c:v>315980</c:v>
                </c:pt>
                <c:pt idx="796">
                  <c:v>316750</c:v>
                </c:pt>
                <c:pt idx="797">
                  <c:v>318840</c:v>
                </c:pt>
                <c:pt idx="798">
                  <c:v>318780</c:v>
                </c:pt>
                <c:pt idx="799">
                  <c:v>320090</c:v>
                </c:pt>
                <c:pt idx="800">
                  <c:v>319340</c:v>
                </c:pt>
                <c:pt idx="801">
                  <c:v>315610</c:v>
                </c:pt>
                <c:pt idx="802">
                  <c:v>315510</c:v>
                </c:pt>
                <c:pt idx="803">
                  <c:v>315800</c:v>
                </c:pt>
                <c:pt idx="804">
                  <c:v>316950</c:v>
                </c:pt>
                <c:pt idx="805">
                  <c:v>316770</c:v>
                </c:pt>
                <c:pt idx="806">
                  <c:v>316830</c:v>
                </c:pt>
                <c:pt idx="807">
                  <c:v>317030</c:v>
                </c:pt>
                <c:pt idx="808">
                  <c:v>317570</c:v>
                </c:pt>
                <c:pt idx="809">
                  <c:v>317610</c:v>
                </c:pt>
                <c:pt idx="810">
                  <c:v>317910</c:v>
                </c:pt>
                <c:pt idx="811">
                  <c:v>317710</c:v>
                </c:pt>
                <c:pt idx="812">
                  <c:v>317520</c:v>
                </c:pt>
                <c:pt idx="813">
                  <c:v>317380</c:v>
                </c:pt>
                <c:pt idx="814">
                  <c:v>317850</c:v>
                </c:pt>
                <c:pt idx="815">
                  <c:v>318860</c:v>
                </c:pt>
                <c:pt idx="816">
                  <c:v>319120</c:v>
                </c:pt>
                <c:pt idx="817">
                  <c:v>319190</c:v>
                </c:pt>
                <c:pt idx="818">
                  <c:v>319300</c:v>
                </c:pt>
                <c:pt idx="819">
                  <c:v>320130</c:v>
                </c:pt>
                <c:pt idx="820">
                  <c:v>320060</c:v>
                </c:pt>
                <c:pt idx="821">
                  <c:v>320510</c:v>
                </c:pt>
                <c:pt idx="822">
                  <c:v>320280</c:v>
                </c:pt>
                <c:pt idx="823">
                  <c:v>316500</c:v>
                </c:pt>
                <c:pt idx="824">
                  <c:v>316320</c:v>
                </c:pt>
                <c:pt idx="825">
                  <c:v>316870</c:v>
                </c:pt>
                <c:pt idx="826">
                  <c:v>318500</c:v>
                </c:pt>
                <c:pt idx="827">
                  <c:v>319040</c:v>
                </c:pt>
                <c:pt idx="828">
                  <c:v>318850</c:v>
                </c:pt>
                <c:pt idx="829">
                  <c:v>319220</c:v>
                </c:pt>
                <c:pt idx="830">
                  <c:v>320300</c:v>
                </c:pt>
                <c:pt idx="831">
                  <c:v>320320</c:v>
                </c:pt>
                <c:pt idx="832">
                  <c:v>320960</c:v>
                </c:pt>
                <c:pt idx="833">
                  <c:v>320500</c:v>
                </c:pt>
                <c:pt idx="834">
                  <c:v>316950</c:v>
                </c:pt>
                <c:pt idx="835">
                  <c:v>316900</c:v>
                </c:pt>
                <c:pt idx="836">
                  <c:v>317170</c:v>
                </c:pt>
                <c:pt idx="837">
                  <c:v>317690</c:v>
                </c:pt>
                <c:pt idx="838">
                  <c:v>317910</c:v>
                </c:pt>
                <c:pt idx="839">
                  <c:v>317810</c:v>
                </c:pt>
                <c:pt idx="840">
                  <c:v>317990</c:v>
                </c:pt>
                <c:pt idx="841">
                  <c:v>318360</c:v>
                </c:pt>
                <c:pt idx="842">
                  <c:v>318370</c:v>
                </c:pt>
                <c:pt idx="843">
                  <c:v>318650</c:v>
                </c:pt>
                <c:pt idx="844">
                  <c:v>318510</c:v>
                </c:pt>
                <c:pt idx="845">
                  <c:v>318030</c:v>
                </c:pt>
                <c:pt idx="846">
                  <c:v>317930</c:v>
                </c:pt>
                <c:pt idx="847">
                  <c:v>318350</c:v>
                </c:pt>
                <c:pt idx="848">
                  <c:v>319570</c:v>
                </c:pt>
                <c:pt idx="849">
                  <c:v>319980</c:v>
                </c:pt>
                <c:pt idx="850">
                  <c:v>319810</c:v>
                </c:pt>
                <c:pt idx="851">
                  <c:v>319850</c:v>
                </c:pt>
                <c:pt idx="852">
                  <c:v>320920</c:v>
                </c:pt>
                <c:pt idx="853">
                  <c:v>320940</c:v>
                </c:pt>
                <c:pt idx="854">
                  <c:v>321510</c:v>
                </c:pt>
                <c:pt idx="855">
                  <c:v>321170</c:v>
                </c:pt>
                <c:pt idx="856">
                  <c:v>322420</c:v>
                </c:pt>
                <c:pt idx="857">
                  <c:v>322590</c:v>
                </c:pt>
                <c:pt idx="858">
                  <c:v>322560</c:v>
                </c:pt>
                <c:pt idx="859">
                  <c:v>322610</c:v>
                </c:pt>
                <c:pt idx="860">
                  <c:v>322570</c:v>
                </c:pt>
                <c:pt idx="861">
                  <c:v>322550</c:v>
                </c:pt>
                <c:pt idx="862">
                  <c:v>322540</c:v>
                </c:pt>
                <c:pt idx="863">
                  <c:v>322530</c:v>
                </c:pt>
                <c:pt idx="864">
                  <c:v>322570</c:v>
                </c:pt>
                <c:pt idx="865">
                  <c:v>322650</c:v>
                </c:pt>
                <c:pt idx="866">
                  <c:v>322560</c:v>
                </c:pt>
                <c:pt idx="867">
                  <c:v>322370</c:v>
                </c:pt>
                <c:pt idx="868">
                  <c:v>322330</c:v>
                </c:pt>
                <c:pt idx="869">
                  <c:v>322430</c:v>
                </c:pt>
                <c:pt idx="870">
                  <c:v>322440</c:v>
                </c:pt>
                <c:pt idx="871">
                  <c:v>322480</c:v>
                </c:pt>
                <c:pt idx="872">
                  <c:v>322540</c:v>
                </c:pt>
                <c:pt idx="873">
                  <c:v>322510</c:v>
                </c:pt>
                <c:pt idx="874">
                  <c:v>322480</c:v>
                </c:pt>
                <c:pt idx="875">
                  <c:v>322500</c:v>
                </c:pt>
                <c:pt idx="876">
                  <c:v>322530</c:v>
                </c:pt>
                <c:pt idx="877">
                  <c:v>322550</c:v>
                </c:pt>
                <c:pt idx="878">
                  <c:v>325070</c:v>
                </c:pt>
                <c:pt idx="879">
                  <c:v>324980</c:v>
                </c:pt>
                <c:pt idx="880">
                  <c:v>324930</c:v>
                </c:pt>
                <c:pt idx="881">
                  <c:v>325060</c:v>
                </c:pt>
                <c:pt idx="882">
                  <c:v>325140</c:v>
                </c:pt>
                <c:pt idx="883">
                  <c:v>325110</c:v>
                </c:pt>
                <c:pt idx="884">
                  <c:v>325140</c:v>
                </c:pt>
                <c:pt idx="885">
                  <c:v>325070</c:v>
                </c:pt>
                <c:pt idx="886">
                  <c:v>325220</c:v>
                </c:pt>
                <c:pt idx="887">
                  <c:v>325150</c:v>
                </c:pt>
                <c:pt idx="888">
                  <c:v>325190</c:v>
                </c:pt>
                <c:pt idx="889">
                  <c:v>323330</c:v>
                </c:pt>
                <c:pt idx="890">
                  <c:v>323260</c:v>
                </c:pt>
                <c:pt idx="891">
                  <c:v>323360</c:v>
                </c:pt>
                <c:pt idx="892">
                  <c:v>323330</c:v>
                </c:pt>
                <c:pt idx="893">
                  <c:v>323330</c:v>
                </c:pt>
                <c:pt idx="894">
                  <c:v>323330</c:v>
                </c:pt>
                <c:pt idx="895">
                  <c:v>323400</c:v>
                </c:pt>
                <c:pt idx="896">
                  <c:v>323350</c:v>
                </c:pt>
                <c:pt idx="897">
                  <c:v>323330</c:v>
                </c:pt>
                <c:pt idx="898">
                  <c:v>323390</c:v>
                </c:pt>
                <c:pt idx="899">
                  <c:v>323370</c:v>
                </c:pt>
                <c:pt idx="900">
                  <c:v>310700</c:v>
                </c:pt>
                <c:pt idx="901">
                  <c:v>312310</c:v>
                </c:pt>
                <c:pt idx="902">
                  <c:v>316470</c:v>
                </c:pt>
                <c:pt idx="903">
                  <c:v>317920</c:v>
                </c:pt>
                <c:pt idx="904">
                  <c:v>317240</c:v>
                </c:pt>
                <c:pt idx="905">
                  <c:v>317590</c:v>
                </c:pt>
                <c:pt idx="906">
                  <c:v>317100</c:v>
                </c:pt>
                <c:pt idx="907">
                  <c:v>321290</c:v>
                </c:pt>
                <c:pt idx="908">
                  <c:v>321220</c:v>
                </c:pt>
                <c:pt idx="909">
                  <c:v>323010</c:v>
                </c:pt>
                <c:pt idx="910">
                  <c:v>321900</c:v>
                </c:pt>
                <c:pt idx="911">
                  <c:v>310780</c:v>
                </c:pt>
                <c:pt idx="912">
                  <c:v>311720</c:v>
                </c:pt>
                <c:pt idx="913">
                  <c:v>315490</c:v>
                </c:pt>
                <c:pt idx="914">
                  <c:v>316910</c:v>
                </c:pt>
                <c:pt idx="915">
                  <c:v>316340</c:v>
                </c:pt>
                <c:pt idx="916">
                  <c:v>316540</c:v>
                </c:pt>
                <c:pt idx="917">
                  <c:v>316080</c:v>
                </c:pt>
                <c:pt idx="918">
                  <c:v>319980</c:v>
                </c:pt>
                <c:pt idx="919">
                  <c:v>319890</c:v>
                </c:pt>
                <c:pt idx="920">
                  <c:v>321440</c:v>
                </c:pt>
                <c:pt idx="921">
                  <c:v>320480</c:v>
                </c:pt>
                <c:pt idx="922">
                  <c:v>312100</c:v>
                </c:pt>
                <c:pt idx="923">
                  <c:v>311630</c:v>
                </c:pt>
                <c:pt idx="924">
                  <c:v>317150</c:v>
                </c:pt>
                <c:pt idx="925">
                  <c:v>318580</c:v>
                </c:pt>
                <c:pt idx="926">
                  <c:v>317920</c:v>
                </c:pt>
                <c:pt idx="927">
                  <c:v>318170</c:v>
                </c:pt>
                <c:pt idx="928">
                  <c:v>317720</c:v>
                </c:pt>
                <c:pt idx="929">
                  <c:v>321780</c:v>
                </c:pt>
                <c:pt idx="930">
                  <c:v>321610</c:v>
                </c:pt>
                <c:pt idx="931">
                  <c:v>323410</c:v>
                </c:pt>
                <c:pt idx="932">
                  <c:v>322340</c:v>
                </c:pt>
                <c:pt idx="933">
                  <c:v>317530</c:v>
                </c:pt>
                <c:pt idx="934">
                  <c:v>317350</c:v>
                </c:pt>
                <c:pt idx="935">
                  <c:v>317820</c:v>
                </c:pt>
                <c:pt idx="936">
                  <c:v>319190</c:v>
                </c:pt>
                <c:pt idx="937">
                  <c:v>319030</c:v>
                </c:pt>
                <c:pt idx="938">
                  <c:v>319110</c:v>
                </c:pt>
                <c:pt idx="939">
                  <c:v>318980</c:v>
                </c:pt>
                <c:pt idx="940">
                  <c:v>320040</c:v>
                </c:pt>
                <c:pt idx="941">
                  <c:v>320030</c:v>
                </c:pt>
                <c:pt idx="942">
                  <c:v>320590</c:v>
                </c:pt>
                <c:pt idx="943">
                  <c:v>320230</c:v>
                </c:pt>
                <c:pt idx="944">
                  <c:v>319900</c:v>
                </c:pt>
                <c:pt idx="945">
                  <c:v>319670</c:v>
                </c:pt>
                <c:pt idx="946">
                  <c:v>320150</c:v>
                </c:pt>
                <c:pt idx="947">
                  <c:v>321460</c:v>
                </c:pt>
                <c:pt idx="948">
                  <c:v>321800</c:v>
                </c:pt>
                <c:pt idx="949">
                  <c:v>321900</c:v>
                </c:pt>
                <c:pt idx="950">
                  <c:v>321750</c:v>
                </c:pt>
                <c:pt idx="951">
                  <c:v>323050</c:v>
                </c:pt>
                <c:pt idx="952">
                  <c:v>323130</c:v>
                </c:pt>
                <c:pt idx="953">
                  <c:v>323620</c:v>
                </c:pt>
                <c:pt idx="954">
                  <c:v>323230</c:v>
                </c:pt>
                <c:pt idx="955">
                  <c:v>318580</c:v>
                </c:pt>
                <c:pt idx="956">
                  <c:v>318270</c:v>
                </c:pt>
                <c:pt idx="957">
                  <c:v>319100</c:v>
                </c:pt>
                <c:pt idx="958">
                  <c:v>321020</c:v>
                </c:pt>
                <c:pt idx="959">
                  <c:v>321770</c:v>
                </c:pt>
                <c:pt idx="960">
                  <c:v>321570</c:v>
                </c:pt>
                <c:pt idx="961">
                  <c:v>321300</c:v>
                </c:pt>
                <c:pt idx="962">
                  <c:v>323430</c:v>
                </c:pt>
                <c:pt idx="963">
                  <c:v>323400</c:v>
                </c:pt>
                <c:pt idx="964">
                  <c:v>324130</c:v>
                </c:pt>
                <c:pt idx="965">
                  <c:v>323630</c:v>
                </c:pt>
                <c:pt idx="966">
                  <c:v>319280</c:v>
                </c:pt>
                <c:pt idx="967">
                  <c:v>319090</c:v>
                </c:pt>
                <c:pt idx="968">
                  <c:v>319400</c:v>
                </c:pt>
                <c:pt idx="969">
                  <c:v>320170</c:v>
                </c:pt>
                <c:pt idx="970">
                  <c:v>320440</c:v>
                </c:pt>
                <c:pt idx="971">
                  <c:v>320330</c:v>
                </c:pt>
                <c:pt idx="972">
                  <c:v>320320</c:v>
                </c:pt>
                <c:pt idx="973">
                  <c:v>321000</c:v>
                </c:pt>
                <c:pt idx="974">
                  <c:v>321000</c:v>
                </c:pt>
                <c:pt idx="975">
                  <c:v>321350</c:v>
                </c:pt>
                <c:pt idx="976">
                  <c:v>321050</c:v>
                </c:pt>
                <c:pt idx="977">
                  <c:v>318440</c:v>
                </c:pt>
                <c:pt idx="978">
                  <c:v>318320</c:v>
                </c:pt>
                <c:pt idx="979">
                  <c:v>318710</c:v>
                </c:pt>
                <c:pt idx="980">
                  <c:v>319990</c:v>
                </c:pt>
                <c:pt idx="981">
                  <c:v>320450</c:v>
                </c:pt>
                <c:pt idx="982">
                  <c:v>320170</c:v>
                </c:pt>
                <c:pt idx="983">
                  <c:v>320230</c:v>
                </c:pt>
                <c:pt idx="984">
                  <c:v>321400</c:v>
                </c:pt>
                <c:pt idx="985">
                  <c:v>321370</c:v>
                </c:pt>
                <c:pt idx="986">
                  <c:v>321860</c:v>
                </c:pt>
                <c:pt idx="987">
                  <c:v>321520</c:v>
                </c:pt>
                <c:pt idx="988">
                  <c:v>326000</c:v>
                </c:pt>
                <c:pt idx="989">
                  <c:v>326040</c:v>
                </c:pt>
                <c:pt idx="990">
                  <c:v>325940</c:v>
                </c:pt>
                <c:pt idx="991">
                  <c:v>326030</c:v>
                </c:pt>
                <c:pt idx="992">
                  <c:v>326030</c:v>
                </c:pt>
                <c:pt idx="993">
                  <c:v>326130</c:v>
                </c:pt>
                <c:pt idx="994">
                  <c:v>326060</c:v>
                </c:pt>
                <c:pt idx="995">
                  <c:v>326020</c:v>
                </c:pt>
                <c:pt idx="996">
                  <c:v>326050</c:v>
                </c:pt>
                <c:pt idx="997">
                  <c:v>326110</c:v>
                </c:pt>
                <c:pt idx="998">
                  <c:v>326050</c:v>
                </c:pt>
                <c:pt idx="999">
                  <c:v>325790</c:v>
                </c:pt>
                <c:pt idx="1000">
                  <c:v>325850</c:v>
                </c:pt>
                <c:pt idx="1001">
                  <c:v>325850</c:v>
                </c:pt>
                <c:pt idx="1002">
                  <c:v>325890</c:v>
                </c:pt>
                <c:pt idx="1003">
                  <c:v>325960</c:v>
                </c:pt>
                <c:pt idx="1004">
                  <c:v>325950</c:v>
                </c:pt>
                <c:pt idx="1005">
                  <c:v>325930</c:v>
                </c:pt>
                <c:pt idx="1006">
                  <c:v>325960</c:v>
                </c:pt>
                <c:pt idx="1007">
                  <c:v>325990</c:v>
                </c:pt>
                <c:pt idx="1008">
                  <c:v>326030</c:v>
                </c:pt>
                <c:pt idx="1009">
                  <c:v>326010</c:v>
                </c:pt>
                <c:pt idx="1010">
                  <c:v>329030</c:v>
                </c:pt>
                <c:pt idx="1011">
                  <c:v>328980</c:v>
                </c:pt>
                <c:pt idx="1012">
                  <c:v>329020</c:v>
                </c:pt>
                <c:pt idx="1013">
                  <c:v>329090</c:v>
                </c:pt>
                <c:pt idx="1014">
                  <c:v>329130</c:v>
                </c:pt>
                <c:pt idx="1015">
                  <c:v>329130</c:v>
                </c:pt>
                <c:pt idx="1016">
                  <c:v>329090</c:v>
                </c:pt>
                <c:pt idx="1017">
                  <c:v>329160</c:v>
                </c:pt>
                <c:pt idx="1018">
                  <c:v>329210</c:v>
                </c:pt>
                <c:pt idx="1019">
                  <c:v>329170</c:v>
                </c:pt>
                <c:pt idx="1020">
                  <c:v>329170</c:v>
                </c:pt>
                <c:pt idx="1021">
                  <c:v>326950</c:v>
                </c:pt>
                <c:pt idx="1022">
                  <c:v>326920</c:v>
                </c:pt>
                <c:pt idx="1023">
                  <c:v>326920</c:v>
                </c:pt>
                <c:pt idx="1024">
                  <c:v>327020</c:v>
                </c:pt>
                <c:pt idx="1025">
                  <c:v>327020</c:v>
                </c:pt>
                <c:pt idx="1026">
                  <c:v>326990</c:v>
                </c:pt>
                <c:pt idx="1027">
                  <c:v>327120</c:v>
                </c:pt>
                <c:pt idx="1028">
                  <c:v>326850</c:v>
                </c:pt>
                <c:pt idx="1029">
                  <c:v>326930</c:v>
                </c:pt>
                <c:pt idx="1030">
                  <c:v>327070</c:v>
                </c:pt>
                <c:pt idx="1031">
                  <c:v>327030</c:v>
                </c:pt>
              </c:numCache>
            </c:numRef>
          </c:val>
          <c:smooth val="0"/>
        </c:ser>
        <c:dLbls>
          <c:showLegendKey val="0"/>
          <c:showVal val="0"/>
          <c:showCatName val="0"/>
          <c:showSerName val="0"/>
          <c:showPercent val="0"/>
          <c:showBubbleSize val="0"/>
        </c:dLbls>
        <c:marker val="1"/>
        <c:smooth val="0"/>
        <c:axId val="354200960"/>
        <c:axId val="354297344"/>
      </c:lineChart>
      <c:catAx>
        <c:axId val="354200960"/>
        <c:scaling>
          <c:orientation val="minMax"/>
        </c:scaling>
        <c:delete val="0"/>
        <c:axPos val="b"/>
        <c:title>
          <c:tx>
            <c:rich>
              <a:bodyPr/>
              <a:lstStyle/>
              <a:p>
                <a:pPr>
                  <a:defRPr sz="900"/>
                </a:pPr>
                <a:r>
                  <a:rPr lang="en-GB" sz="900"/>
                  <a:t>Policy number</a:t>
                </a:r>
              </a:p>
            </c:rich>
          </c:tx>
          <c:overlay val="0"/>
        </c:title>
        <c:numFmt formatCode="General" sourceLinked="1"/>
        <c:majorTickMark val="out"/>
        <c:minorTickMark val="none"/>
        <c:tickLblPos val="nextTo"/>
        <c:txPr>
          <a:bodyPr/>
          <a:lstStyle/>
          <a:p>
            <a:pPr>
              <a:defRPr sz="700"/>
            </a:pPr>
            <a:endParaRPr lang="en-US"/>
          </a:p>
        </c:txPr>
        <c:crossAx val="354297344"/>
        <c:crosses val="autoZero"/>
        <c:auto val="1"/>
        <c:lblAlgn val="ctr"/>
        <c:lblOffset val="100"/>
        <c:noMultiLvlLbl val="0"/>
      </c:catAx>
      <c:valAx>
        <c:axId val="354297344"/>
        <c:scaling>
          <c:orientation val="minMax"/>
        </c:scaling>
        <c:delete val="0"/>
        <c:axPos val="l"/>
        <c:majorGridlines/>
        <c:title>
          <c:tx>
            <c:rich>
              <a:bodyPr rot="-5400000" vert="horz"/>
              <a:lstStyle/>
              <a:p>
                <a:pPr>
                  <a:defRPr sz="900"/>
                </a:pPr>
                <a:r>
                  <a:rPr lang="en-GB" sz="900"/>
                  <a:t>Total net benefit (£)</a:t>
                </a:r>
              </a:p>
            </c:rich>
          </c:tx>
          <c:overlay val="0"/>
        </c:title>
        <c:numFmt formatCode="General" sourceLinked="1"/>
        <c:majorTickMark val="out"/>
        <c:minorTickMark val="none"/>
        <c:tickLblPos val="nextTo"/>
        <c:crossAx val="354200960"/>
        <c:crosses val="autoZero"/>
        <c:crossBetween val="between"/>
      </c:valAx>
      <c:spPr>
        <a:ln>
          <a:solidFill>
            <a:schemeClr val="bg1">
              <a:lumMod val="75000"/>
            </a:schemeClr>
          </a:solidFill>
        </a:ln>
      </c:spPr>
    </c:plotArea>
    <c:plotVisOnly val="1"/>
    <c:dispBlanksAs val="gap"/>
    <c:showDLblsOverMax val="0"/>
  </c:chart>
  <c:spPr>
    <a:ln>
      <a:noFill/>
    </a:ln>
  </c:spPr>
  <c:txPr>
    <a:bodyPr/>
    <a:lstStyle/>
    <a:p>
      <a:pPr>
        <a:defRPr sz="8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First-line drug</a:t>
            </a:r>
          </a:p>
        </c:rich>
      </c:tx>
      <c:layout>
        <c:manualLayout>
          <c:xMode val="edge"/>
          <c:yMode val="edge"/>
          <c:x val="0.12243680997666463"/>
          <c:y val="8.2191780821917804E-2"/>
        </c:manualLayout>
      </c:layout>
      <c:overlay val="1"/>
    </c:title>
    <c:autoTitleDeleted val="0"/>
    <c:plotArea>
      <c:layout>
        <c:manualLayout>
          <c:layoutTarget val="inner"/>
          <c:xMode val="edge"/>
          <c:yMode val="edge"/>
          <c:x val="9.8184442853734191E-2"/>
          <c:y val="5.7500000000000009E-2"/>
          <c:w val="0.87767430207587693"/>
          <c:h val="0.73339059890240987"/>
        </c:manualLayout>
      </c:layout>
      <c:lineChart>
        <c:grouping val="standard"/>
        <c:varyColors val="0"/>
        <c:ser>
          <c:idx val="0"/>
          <c:order val="0"/>
          <c:tx>
            <c:strRef>
              <c:f>pdrug!$B$1</c:f>
              <c:strCache>
                <c:ptCount val="1"/>
                <c:pt idx="0">
                  <c:v>One drug</c:v>
                </c:pt>
              </c:strCache>
            </c:strRef>
          </c:tx>
          <c:spPr>
            <a:ln w="6350">
              <a:solidFill>
                <a:schemeClr val="tx1"/>
              </a:solidFill>
            </a:ln>
          </c:spPr>
          <c:marker>
            <c:symbol val="none"/>
          </c:marker>
          <c:cat>
            <c:numRef>
              <c:f>pdrug!$A$2:$A$4129</c:f>
              <c:numCache>
                <c:formatCode>General</c:formatCode>
                <c:ptCount val="41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numCache>
            </c:numRef>
          </c:cat>
          <c:val>
            <c:numRef>
              <c:f>pdrug!$B$2:$B$4129</c:f>
              <c:numCache>
                <c:formatCode>General</c:formatCode>
                <c:ptCount val="4128"/>
                <c:pt idx="0">
                  <c:v>6.2571999999999997E-4</c:v>
                </c:pt>
                <c:pt idx="1">
                  <c:v>6.4440000000000005E-4</c:v>
                </c:pt>
                <c:pt idx="2">
                  <c:v>6.3725999999999995E-4</c:v>
                </c:pt>
                <c:pt idx="3">
                  <c:v>6.3228999999999998E-4</c:v>
                </c:pt>
                <c:pt idx="4">
                  <c:v>6.5658000000000003E-4</c:v>
                </c:pt>
                <c:pt idx="5">
                  <c:v>6.3195000000000005E-4</c:v>
                </c:pt>
                <c:pt idx="6">
                  <c:v>6.3188999999999997E-4</c:v>
                </c:pt>
                <c:pt idx="7">
                  <c:v>6.6359000000000003E-4</c:v>
                </c:pt>
                <c:pt idx="8">
                  <c:v>6.3265000000000001E-4</c:v>
                </c:pt>
                <c:pt idx="9">
                  <c:v>6.5768000000000001E-4</c:v>
                </c:pt>
                <c:pt idx="10">
                  <c:v>6.2562999999999996E-4</c:v>
                </c:pt>
                <c:pt idx="11">
                  <c:v>6.5362999999999999E-4</c:v>
                </c:pt>
                <c:pt idx="12">
                  <c:v>6.2954000000000005E-4</c:v>
                </c:pt>
                <c:pt idx="13">
                  <c:v>6.4678999999999995E-4</c:v>
                </c:pt>
                <c:pt idx="14">
                  <c:v>6.2657999999999995E-4</c:v>
                </c:pt>
                <c:pt idx="15">
                  <c:v>6.5333999999999998E-4</c:v>
                </c:pt>
                <c:pt idx="16">
                  <c:v>6.2129000000000004E-4</c:v>
                </c:pt>
                <c:pt idx="17">
                  <c:v>6.2288000000000003E-4</c:v>
                </c:pt>
                <c:pt idx="18">
                  <c:v>6.4716999999999997E-4</c:v>
                </c:pt>
                <c:pt idx="19">
                  <c:v>6.2513E-4</c:v>
                </c:pt>
                <c:pt idx="20">
                  <c:v>6.4276000000000003E-4</c:v>
                </c:pt>
                <c:pt idx="21">
                  <c:v>6.6673999999999998E-4</c:v>
                </c:pt>
                <c:pt idx="22">
                  <c:v>6.3805000000000003E-4</c:v>
                </c:pt>
                <c:pt idx="23">
                  <c:v>6.3387999999999997E-4</c:v>
                </c:pt>
                <c:pt idx="24">
                  <c:v>6.5134000000000004E-4</c:v>
                </c:pt>
                <c:pt idx="25">
                  <c:v>6.4459999999999995E-4</c:v>
                </c:pt>
                <c:pt idx="26">
                  <c:v>6.5901999999999996E-4</c:v>
                </c:pt>
                <c:pt idx="27">
                  <c:v>6.3396000000000004E-4</c:v>
                </c:pt>
                <c:pt idx="28">
                  <c:v>6.4353999999999995E-4</c:v>
                </c:pt>
                <c:pt idx="29">
                  <c:v>6.1638999999999997E-4</c:v>
                </c:pt>
                <c:pt idx="30">
                  <c:v>6.6312000000000001E-4</c:v>
                </c:pt>
                <c:pt idx="31">
                  <c:v>6.3431999999999996E-4</c:v>
                </c:pt>
                <c:pt idx="32">
                  <c:v>6.4897999999999996E-4</c:v>
                </c:pt>
                <c:pt idx="33">
                  <c:v>6.3595999999999998E-4</c:v>
                </c:pt>
                <c:pt idx="34">
                  <c:v>6.3285999999999995E-4</c:v>
                </c:pt>
                <c:pt idx="35">
                  <c:v>6.4550000000000002E-4</c:v>
                </c:pt>
                <c:pt idx="36">
                  <c:v>6.6485999999999997E-4</c:v>
                </c:pt>
                <c:pt idx="37">
                  <c:v>6.2239000000000001E-4</c:v>
                </c:pt>
                <c:pt idx="38">
                  <c:v>6.4358000000000004E-4</c:v>
                </c:pt>
                <c:pt idx="39">
                  <c:v>6.4512E-4</c:v>
                </c:pt>
                <c:pt idx="40">
                  <c:v>6.4610000000000004E-4</c:v>
                </c:pt>
                <c:pt idx="41">
                  <c:v>6.3433999999999995E-4</c:v>
                </c:pt>
                <c:pt idx="42">
                  <c:v>6.3121E-4</c:v>
                </c:pt>
                <c:pt idx="43">
                  <c:v>6.1600000000000001E-4</c:v>
                </c:pt>
                <c:pt idx="44">
                  <c:v>6.5465E-4</c:v>
                </c:pt>
                <c:pt idx="45">
                  <c:v>6.5795999999999997E-4</c:v>
                </c:pt>
                <c:pt idx="46">
                  <c:v>6.2854000000000002E-4</c:v>
                </c:pt>
                <c:pt idx="47">
                  <c:v>6.3179000000000002E-4</c:v>
                </c:pt>
                <c:pt idx="48">
                  <c:v>6.2770000000000002E-4</c:v>
                </c:pt>
                <c:pt idx="49">
                  <c:v>6.5039000000000004E-4</c:v>
                </c:pt>
                <c:pt idx="50">
                  <c:v>6.4349000000000003E-4</c:v>
                </c:pt>
                <c:pt idx="51">
                  <c:v>6.5403E-4</c:v>
                </c:pt>
                <c:pt idx="52">
                  <c:v>6.5645999999999999E-4</c:v>
                </c:pt>
                <c:pt idx="53">
                  <c:v>6.2830000000000004E-4</c:v>
                </c:pt>
                <c:pt idx="54">
                  <c:v>6.4360000000000003E-4</c:v>
                </c:pt>
                <c:pt idx="55">
                  <c:v>6.3929000000000004E-4</c:v>
                </c:pt>
                <c:pt idx="56">
                  <c:v>6.3537000000000001E-4</c:v>
                </c:pt>
                <c:pt idx="57">
                  <c:v>6.4059000000000002E-4</c:v>
                </c:pt>
                <c:pt idx="58">
                  <c:v>6.2405999999999996E-4</c:v>
                </c:pt>
                <c:pt idx="59">
                  <c:v>6.5016E-4</c:v>
                </c:pt>
                <c:pt idx="60">
                  <c:v>6.3009000000000003E-4</c:v>
                </c:pt>
                <c:pt idx="61">
                  <c:v>6.5687999999999999E-4</c:v>
                </c:pt>
                <c:pt idx="62">
                  <c:v>6.3316000000000002E-4</c:v>
                </c:pt>
                <c:pt idx="63">
                  <c:v>6.4435999999999996E-4</c:v>
                </c:pt>
                <c:pt idx="64">
                  <c:v>6.4603999999999996E-4</c:v>
                </c:pt>
                <c:pt idx="65">
                  <c:v>6.4581999999999997E-4</c:v>
                </c:pt>
                <c:pt idx="66">
                  <c:v>6.5079999999999999E-4</c:v>
                </c:pt>
                <c:pt idx="67">
                  <c:v>6.5023999999999995E-4</c:v>
                </c:pt>
                <c:pt idx="68">
                  <c:v>6.3639000000000002E-4</c:v>
                </c:pt>
                <c:pt idx="69">
                  <c:v>6.2708999999999996E-4</c:v>
                </c:pt>
                <c:pt idx="70">
                  <c:v>6.3730000000000004E-4</c:v>
                </c:pt>
                <c:pt idx="71">
                  <c:v>6.3756999999999996E-4</c:v>
                </c:pt>
                <c:pt idx="72">
                  <c:v>6.5707000000000005E-4</c:v>
                </c:pt>
                <c:pt idx="73">
                  <c:v>6.3467999999999999E-4</c:v>
                </c:pt>
                <c:pt idx="74">
                  <c:v>6.4793000000000001E-4</c:v>
                </c:pt>
                <c:pt idx="75">
                  <c:v>6.4241999999999999E-4</c:v>
                </c:pt>
                <c:pt idx="76">
                  <c:v>6.4174000000000002E-4</c:v>
                </c:pt>
                <c:pt idx="77">
                  <c:v>6.8170000000000004E-4</c:v>
                </c:pt>
                <c:pt idx="78">
                  <c:v>6.5682999999999996E-4</c:v>
                </c:pt>
                <c:pt idx="79">
                  <c:v>6.5508000000000005E-4</c:v>
                </c:pt>
                <c:pt idx="80">
                  <c:v>6.6381000000000003E-4</c:v>
                </c:pt>
                <c:pt idx="81">
                  <c:v>6.4499000000000002E-4</c:v>
                </c:pt>
                <c:pt idx="82">
                  <c:v>6.3873999999999995E-4</c:v>
                </c:pt>
                <c:pt idx="83">
                  <c:v>6.4375000000000001E-4</c:v>
                </c:pt>
                <c:pt idx="84">
                  <c:v>6.2204999999999997E-4</c:v>
                </c:pt>
                <c:pt idx="85">
                  <c:v>6.2830000000000004E-4</c:v>
                </c:pt>
                <c:pt idx="86">
                  <c:v>6.4519999999999996E-4</c:v>
                </c:pt>
                <c:pt idx="87">
                  <c:v>6.265E-4</c:v>
                </c:pt>
                <c:pt idx="88">
                  <c:v>6.2036000000000003E-4</c:v>
                </c:pt>
                <c:pt idx="89">
                  <c:v>6.3949999999999999E-4</c:v>
                </c:pt>
                <c:pt idx="90">
                  <c:v>6.4654000000000003E-4</c:v>
                </c:pt>
                <c:pt idx="91">
                  <c:v>6.2370999999999998E-4</c:v>
                </c:pt>
                <c:pt idx="92">
                  <c:v>6.4486999999999997E-4</c:v>
                </c:pt>
                <c:pt idx="93">
                  <c:v>6.3891000000000002E-4</c:v>
                </c:pt>
                <c:pt idx="94">
                  <c:v>6.5346999999999996E-4</c:v>
                </c:pt>
                <c:pt idx="95">
                  <c:v>6.4583000000000002E-4</c:v>
                </c:pt>
                <c:pt idx="96">
                  <c:v>6.3661000000000002E-4</c:v>
                </c:pt>
                <c:pt idx="97">
                  <c:v>6.6498999999999996E-4</c:v>
                </c:pt>
                <c:pt idx="98">
                  <c:v>6.4426000000000001E-4</c:v>
                </c:pt>
                <c:pt idx="99">
                  <c:v>6.4196000000000001E-4</c:v>
                </c:pt>
                <c:pt idx="100">
                  <c:v>6.4935999999999998E-4</c:v>
                </c:pt>
                <c:pt idx="101">
                  <c:v>6.3683999999999995E-4</c:v>
                </c:pt>
                <c:pt idx="102">
                  <c:v>6.5452000000000001E-4</c:v>
                </c:pt>
                <c:pt idx="103">
                  <c:v>6.1815999999999998E-4</c:v>
                </c:pt>
                <c:pt idx="104">
                  <c:v>6.4358999999999998E-4</c:v>
                </c:pt>
                <c:pt idx="105">
                  <c:v>6.4042000000000005E-4</c:v>
                </c:pt>
                <c:pt idx="106">
                  <c:v>6.4796000000000005E-4</c:v>
                </c:pt>
                <c:pt idx="107">
                  <c:v>6.3051000000000003E-4</c:v>
                </c:pt>
                <c:pt idx="108">
                  <c:v>6.4789999999999997E-4</c:v>
                </c:pt>
                <c:pt idx="109">
                  <c:v>6.2885000000000003E-4</c:v>
                </c:pt>
                <c:pt idx="110">
                  <c:v>6.3599999999999996E-4</c:v>
                </c:pt>
                <c:pt idx="111">
                  <c:v>6.4057000000000003E-4</c:v>
                </c:pt>
                <c:pt idx="112">
                  <c:v>6.4440999999999999E-4</c:v>
                </c:pt>
                <c:pt idx="113">
                  <c:v>6.5457999999999998E-4</c:v>
                </c:pt>
                <c:pt idx="114">
                  <c:v>6.3920000000000003E-4</c:v>
                </c:pt>
                <c:pt idx="115">
                  <c:v>6.3551000000000005E-4</c:v>
                </c:pt>
                <c:pt idx="116">
                  <c:v>6.3683999999999995E-4</c:v>
                </c:pt>
                <c:pt idx="117">
                  <c:v>6.4265999999999998E-4</c:v>
                </c:pt>
                <c:pt idx="118">
                  <c:v>6.5459000000000003E-4</c:v>
                </c:pt>
                <c:pt idx="119">
                  <c:v>6.1817000000000003E-4</c:v>
                </c:pt>
                <c:pt idx="120">
                  <c:v>6.5041999999999997E-4</c:v>
                </c:pt>
                <c:pt idx="121">
                  <c:v>6.1724999999999996E-4</c:v>
                </c:pt>
                <c:pt idx="122">
                  <c:v>6.4656000000000002E-4</c:v>
                </c:pt>
                <c:pt idx="123">
                  <c:v>6.4126000000000005E-4</c:v>
                </c:pt>
                <c:pt idx="124">
                  <c:v>6.4048999999999996E-4</c:v>
                </c:pt>
                <c:pt idx="125">
                  <c:v>6.4840999999999998E-4</c:v>
                </c:pt>
                <c:pt idx="126">
                  <c:v>6.3332999999999998E-4</c:v>
                </c:pt>
                <c:pt idx="127">
                  <c:v>6.3212999999999995E-4</c:v>
                </c:pt>
                <c:pt idx="128">
                  <c:v>6.2980000000000002E-4</c:v>
                </c:pt>
                <c:pt idx="129">
                  <c:v>6.4495999999999998E-4</c:v>
                </c:pt>
                <c:pt idx="130">
                  <c:v>6.3427000000000004E-4</c:v>
                </c:pt>
                <c:pt idx="131">
                  <c:v>6.3948E-4</c:v>
                </c:pt>
                <c:pt idx="132">
                  <c:v>6.3517999999999995E-4</c:v>
                </c:pt>
                <c:pt idx="133">
                  <c:v>6.5068000000000005E-4</c:v>
                </c:pt>
                <c:pt idx="134">
                  <c:v>6.7031999999999997E-4</c:v>
                </c:pt>
                <c:pt idx="135">
                  <c:v>6.3493999999999996E-4</c:v>
                </c:pt>
                <c:pt idx="136">
                  <c:v>6.5386999999999997E-4</c:v>
                </c:pt>
                <c:pt idx="137">
                  <c:v>6.4849999999999999E-4</c:v>
                </c:pt>
                <c:pt idx="138">
                  <c:v>6.2363999999999996E-4</c:v>
                </c:pt>
                <c:pt idx="139">
                  <c:v>6.2301999999999995E-4</c:v>
                </c:pt>
                <c:pt idx="140">
                  <c:v>6.4218999999999995E-4</c:v>
                </c:pt>
                <c:pt idx="141">
                  <c:v>6.4523E-4</c:v>
                </c:pt>
                <c:pt idx="142">
                  <c:v>6.3694999999999995E-4</c:v>
                </c:pt>
                <c:pt idx="143">
                  <c:v>6.2011E-4</c:v>
                </c:pt>
                <c:pt idx="144">
                  <c:v>6.3391000000000001E-4</c:v>
                </c:pt>
                <c:pt idx="145">
                  <c:v>6.6350000000000003E-4</c:v>
                </c:pt>
                <c:pt idx="146">
                  <c:v>6.4760000000000002E-4</c:v>
                </c:pt>
                <c:pt idx="147">
                  <c:v>6.4393000000000002E-4</c:v>
                </c:pt>
                <c:pt idx="148">
                  <c:v>6.3995000000000002E-4</c:v>
                </c:pt>
                <c:pt idx="149">
                  <c:v>6.4375000000000001E-4</c:v>
                </c:pt>
                <c:pt idx="150">
                  <c:v>6.3690999999999997E-4</c:v>
                </c:pt>
                <c:pt idx="151">
                  <c:v>6.5189999999999996E-4</c:v>
                </c:pt>
                <c:pt idx="152">
                  <c:v>6.5665999999999999E-4</c:v>
                </c:pt>
                <c:pt idx="153">
                  <c:v>6.5260000000000003E-4</c:v>
                </c:pt>
                <c:pt idx="154">
                  <c:v>6.4628000000000005E-4</c:v>
                </c:pt>
                <c:pt idx="155">
                  <c:v>6.2233999999999998E-4</c:v>
                </c:pt>
                <c:pt idx="156">
                  <c:v>6.4731000000000001E-4</c:v>
                </c:pt>
                <c:pt idx="157">
                  <c:v>6.4090000000000002E-4</c:v>
                </c:pt>
                <c:pt idx="158">
                  <c:v>6.5054999999999996E-4</c:v>
                </c:pt>
                <c:pt idx="159">
                  <c:v>6.7228000000000003E-4</c:v>
                </c:pt>
                <c:pt idx="160">
                  <c:v>6.4287000000000003E-4</c:v>
                </c:pt>
                <c:pt idx="161">
                  <c:v>6.5762000000000004E-4</c:v>
                </c:pt>
                <c:pt idx="162">
                  <c:v>6.6085999999999998E-4</c:v>
                </c:pt>
                <c:pt idx="163">
                  <c:v>6.3537000000000001E-4</c:v>
                </c:pt>
                <c:pt idx="164">
                  <c:v>6.3500999999999998E-4</c:v>
                </c:pt>
                <c:pt idx="165">
                  <c:v>6.2047999999999997E-4</c:v>
                </c:pt>
                <c:pt idx="166">
                  <c:v>6.2456999999999996E-4</c:v>
                </c:pt>
                <c:pt idx="167">
                  <c:v>6.288E-4</c:v>
                </c:pt>
                <c:pt idx="168">
                  <c:v>6.3641999999999995E-4</c:v>
                </c:pt>
                <c:pt idx="169">
                  <c:v>6.3776999999999996E-4</c:v>
                </c:pt>
                <c:pt idx="170">
                  <c:v>6.2852999999999997E-4</c:v>
                </c:pt>
                <c:pt idx="171">
                  <c:v>6.4747000000000003E-4</c:v>
                </c:pt>
                <c:pt idx="172">
                  <c:v>6.4066000000000004E-4</c:v>
                </c:pt>
                <c:pt idx="173">
                  <c:v>6.4776000000000005E-4</c:v>
                </c:pt>
                <c:pt idx="174">
                  <c:v>6.3677000000000004E-4</c:v>
                </c:pt>
                <c:pt idx="175">
                  <c:v>6.5026999999999999E-4</c:v>
                </c:pt>
                <c:pt idx="176">
                  <c:v>6.2407000000000001E-4</c:v>
                </c:pt>
                <c:pt idx="177">
                  <c:v>6.2987000000000004E-4</c:v>
                </c:pt>
                <c:pt idx="178">
                  <c:v>6.5021999999999996E-4</c:v>
                </c:pt>
                <c:pt idx="179">
                  <c:v>6.6282999999999999E-4</c:v>
                </c:pt>
                <c:pt idx="180">
                  <c:v>6.3991999999999999E-4</c:v>
                </c:pt>
                <c:pt idx="181">
                  <c:v>6.3495999999999995E-4</c:v>
                </c:pt>
                <c:pt idx="182">
                  <c:v>6.3239000000000004E-4</c:v>
                </c:pt>
                <c:pt idx="183">
                  <c:v>6.3385000000000004E-4</c:v>
                </c:pt>
                <c:pt idx="184">
                  <c:v>6.3827999999999997E-4</c:v>
                </c:pt>
                <c:pt idx="185">
                  <c:v>6.5954999999999996E-4</c:v>
                </c:pt>
                <c:pt idx="186">
                  <c:v>6.3971999999999998E-4</c:v>
                </c:pt>
                <c:pt idx="187">
                  <c:v>6.6060999999999995E-4</c:v>
                </c:pt>
                <c:pt idx="188">
                  <c:v>6.3449999999999997E-4</c:v>
                </c:pt>
                <c:pt idx="189">
                  <c:v>6.3595000000000004E-4</c:v>
                </c:pt>
                <c:pt idx="190">
                  <c:v>6.1527000000000001E-4</c:v>
                </c:pt>
                <c:pt idx="191">
                  <c:v>6.4141000000000003E-4</c:v>
                </c:pt>
                <c:pt idx="192">
                  <c:v>6.2974999999999999E-4</c:v>
                </c:pt>
                <c:pt idx="193">
                  <c:v>6.4090000000000002E-4</c:v>
                </c:pt>
                <c:pt idx="194">
                  <c:v>6.3946000000000001E-4</c:v>
                </c:pt>
                <c:pt idx="195">
                  <c:v>6.5215E-4</c:v>
                </c:pt>
                <c:pt idx="196">
                  <c:v>6.3851000000000001E-4</c:v>
                </c:pt>
                <c:pt idx="197">
                  <c:v>6.288E-4</c:v>
                </c:pt>
                <c:pt idx="198">
                  <c:v>6.3582999999999999E-4</c:v>
                </c:pt>
                <c:pt idx="199">
                  <c:v>6.3024999999999995E-4</c:v>
                </c:pt>
                <c:pt idx="200">
                  <c:v>6.4594000000000001E-4</c:v>
                </c:pt>
                <c:pt idx="201">
                  <c:v>6.3204000000000005E-4</c:v>
                </c:pt>
                <c:pt idx="202">
                  <c:v>6.6390000000000004E-4</c:v>
                </c:pt>
                <c:pt idx="203">
                  <c:v>6.4090999999999996E-4</c:v>
                </c:pt>
                <c:pt idx="204">
                  <c:v>6.2662000000000004E-4</c:v>
                </c:pt>
                <c:pt idx="205">
                  <c:v>6.3874999999999999E-4</c:v>
                </c:pt>
                <c:pt idx="206">
                  <c:v>6.2865000000000002E-4</c:v>
                </c:pt>
                <c:pt idx="207">
                  <c:v>6.3929000000000004E-4</c:v>
                </c:pt>
                <c:pt idx="208">
                  <c:v>6.5709000000000004E-4</c:v>
                </c:pt>
                <c:pt idx="209">
                  <c:v>6.3657999999999998E-4</c:v>
                </c:pt>
                <c:pt idx="210">
                  <c:v>6.3730000000000004E-4</c:v>
                </c:pt>
                <c:pt idx="211">
                  <c:v>6.5828000000000002E-4</c:v>
                </c:pt>
                <c:pt idx="212">
                  <c:v>6.3891000000000002E-4</c:v>
                </c:pt>
                <c:pt idx="213">
                  <c:v>6.4181000000000004E-4</c:v>
                </c:pt>
                <c:pt idx="214">
                  <c:v>6.4596E-4</c:v>
                </c:pt>
                <c:pt idx="215">
                  <c:v>6.4097000000000004E-4</c:v>
                </c:pt>
                <c:pt idx="216">
                  <c:v>6.5328000000000001E-4</c:v>
                </c:pt>
                <c:pt idx="217">
                  <c:v>6.3869000000000003E-4</c:v>
                </c:pt>
                <c:pt idx="218">
                  <c:v>6.3358000000000002E-4</c:v>
                </c:pt>
                <c:pt idx="219">
                  <c:v>6.4391999999999997E-4</c:v>
                </c:pt>
                <c:pt idx="220">
                  <c:v>6.6063999999999999E-4</c:v>
                </c:pt>
                <c:pt idx="221">
                  <c:v>6.5160000000000001E-4</c:v>
                </c:pt>
                <c:pt idx="222">
                  <c:v>6.6856999999999995E-4</c:v>
                </c:pt>
                <c:pt idx="223">
                  <c:v>6.4351999999999996E-4</c:v>
                </c:pt>
                <c:pt idx="224">
                  <c:v>6.3836999999999997E-4</c:v>
                </c:pt>
                <c:pt idx="225">
                  <c:v>6.4999999999999997E-4</c:v>
                </c:pt>
                <c:pt idx="226">
                  <c:v>6.3517999999999995E-4</c:v>
                </c:pt>
                <c:pt idx="227">
                  <c:v>6.2432000000000004E-4</c:v>
                </c:pt>
                <c:pt idx="228">
                  <c:v>6.3692999999999996E-4</c:v>
                </c:pt>
                <c:pt idx="229">
                  <c:v>6.2029000000000001E-4</c:v>
                </c:pt>
                <c:pt idx="230">
                  <c:v>6.4163999999999996E-4</c:v>
                </c:pt>
                <c:pt idx="231">
                  <c:v>6.5028000000000004E-4</c:v>
                </c:pt>
                <c:pt idx="232">
                  <c:v>6.3458999999999998E-4</c:v>
                </c:pt>
                <c:pt idx="233">
                  <c:v>6.4950999999999995E-4</c:v>
                </c:pt>
                <c:pt idx="234">
                  <c:v>6.2803000000000002E-4</c:v>
                </c:pt>
                <c:pt idx="235">
                  <c:v>6.3765999999999996E-4</c:v>
                </c:pt>
                <c:pt idx="236">
                  <c:v>6.5450999999999997E-4</c:v>
                </c:pt>
                <c:pt idx="237">
                  <c:v>6.4448000000000001E-4</c:v>
                </c:pt>
                <c:pt idx="238">
                  <c:v>6.4238000000000001E-4</c:v>
                </c:pt>
                <c:pt idx="239">
                  <c:v>6.3246999999999999E-4</c:v>
                </c:pt>
                <c:pt idx="240">
                  <c:v>6.7422999999999995E-4</c:v>
                </c:pt>
                <c:pt idx="241">
                  <c:v>6.2487000000000003E-4</c:v>
                </c:pt>
                <c:pt idx="242">
                  <c:v>6.4462999999999999E-4</c:v>
                </c:pt>
                <c:pt idx="243">
                  <c:v>6.5340999999999999E-4</c:v>
                </c:pt>
                <c:pt idx="244">
                  <c:v>6.2025999999999997E-4</c:v>
                </c:pt>
                <c:pt idx="245">
                  <c:v>6.4229000000000001E-4</c:v>
                </c:pt>
                <c:pt idx="246">
                  <c:v>6.4477999999999996E-4</c:v>
                </c:pt>
                <c:pt idx="247">
                  <c:v>6.5395000000000004E-4</c:v>
                </c:pt>
                <c:pt idx="248">
                  <c:v>6.5036E-4</c:v>
                </c:pt>
                <c:pt idx="249">
                  <c:v>6.2443999999999998E-4</c:v>
                </c:pt>
                <c:pt idx="250">
                  <c:v>6.5209000000000003E-4</c:v>
                </c:pt>
                <c:pt idx="251">
                  <c:v>6.5211999999999996E-4</c:v>
                </c:pt>
                <c:pt idx="252">
                  <c:v>6.5008000000000004E-4</c:v>
                </c:pt>
                <c:pt idx="253">
                  <c:v>6.3991000000000004E-4</c:v>
                </c:pt>
                <c:pt idx="254">
                  <c:v>6.3431999999999996E-4</c:v>
                </c:pt>
                <c:pt idx="255">
                  <c:v>6.3935999999999995E-4</c:v>
                </c:pt>
                <c:pt idx="256">
                  <c:v>6.5256000000000005E-4</c:v>
                </c:pt>
                <c:pt idx="257">
                  <c:v>6.5693000000000001E-4</c:v>
                </c:pt>
                <c:pt idx="258">
                  <c:v>6.4123999999999995E-4</c:v>
                </c:pt>
                <c:pt idx="259">
                  <c:v>6.3281999999999998E-4</c:v>
                </c:pt>
                <c:pt idx="260">
                  <c:v>6.2542999999999995E-4</c:v>
                </c:pt>
                <c:pt idx="261">
                  <c:v>6.5917000000000005E-4</c:v>
                </c:pt>
                <c:pt idx="262">
                  <c:v>6.2724999999999999E-4</c:v>
                </c:pt>
                <c:pt idx="263">
                  <c:v>6.2405999999999996E-4</c:v>
                </c:pt>
                <c:pt idx="264">
                  <c:v>6.5273999999999996E-4</c:v>
                </c:pt>
                <c:pt idx="265">
                  <c:v>6.4283000000000005E-4</c:v>
                </c:pt>
                <c:pt idx="266">
                  <c:v>6.3984999999999997E-4</c:v>
                </c:pt>
                <c:pt idx="267">
                  <c:v>6.4906000000000002E-4</c:v>
                </c:pt>
                <c:pt idx="268">
                  <c:v>6.5592000000000005E-4</c:v>
                </c:pt>
                <c:pt idx="269">
                  <c:v>6.4603000000000002E-4</c:v>
                </c:pt>
                <c:pt idx="270">
                  <c:v>6.4325000000000005E-4</c:v>
                </c:pt>
                <c:pt idx="271">
                  <c:v>6.4064999999999999E-4</c:v>
                </c:pt>
                <c:pt idx="272">
                  <c:v>6.4782000000000001E-4</c:v>
                </c:pt>
                <c:pt idx="273">
                  <c:v>6.3586000000000003E-4</c:v>
                </c:pt>
                <c:pt idx="274">
                  <c:v>6.2587000000000005E-4</c:v>
                </c:pt>
                <c:pt idx="275">
                  <c:v>6.3887999999999998E-4</c:v>
                </c:pt>
                <c:pt idx="276">
                  <c:v>6.4506999999999998E-4</c:v>
                </c:pt>
                <c:pt idx="277">
                  <c:v>6.2995E-4</c:v>
                </c:pt>
                <c:pt idx="278">
                  <c:v>6.5322000000000004E-4</c:v>
                </c:pt>
                <c:pt idx="279">
                  <c:v>6.2158000000000005E-4</c:v>
                </c:pt>
                <c:pt idx="280">
                  <c:v>6.5446000000000005E-4</c:v>
                </c:pt>
                <c:pt idx="281">
                  <c:v>6.5346000000000002E-4</c:v>
                </c:pt>
                <c:pt idx="282">
                  <c:v>6.4957000000000003E-4</c:v>
                </c:pt>
                <c:pt idx="283">
                  <c:v>6.3621999999999995E-4</c:v>
                </c:pt>
                <c:pt idx="284">
                  <c:v>6.5196000000000004E-4</c:v>
                </c:pt>
                <c:pt idx="285">
                  <c:v>6.3268000000000005E-4</c:v>
                </c:pt>
                <c:pt idx="286">
                  <c:v>6.4084999999999999E-4</c:v>
                </c:pt>
                <c:pt idx="287">
                  <c:v>6.4838999999999999E-4</c:v>
                </c:pt>
                <c:pt idx="288">
                  <c:v>6.4548999999999997E-4</c:v>
                </c:pt>
                <c:pt idx="289">
                  <c:v>6.5565999999999997E-4</c:v>
                </c:pt>
                <c:pt idx="290">
                  <c:v>6.2551000000000002E-4</c:v>
                </c:pt>
                <c:pt idx="291">
                  <c:v>6.4420000000000005E-4</c:v>
                </c:pt>
                <c:pt idx="292">
                  <c:v>6.6401000000000003E-4</c:v>
                </c:pt>
                <c:pt idx="293">
                  <c:v>6.4114E-4</c:v>
                </c:pt>
                <c:pt idx="294">
                  <c:v>6.7807999999999996E-4</c:v>
                </c:pt>
                <c:pt idx="295">
                  <c:v>6.6354000000000001E-4</c:v>
                </c:pt>
                <c:pt idx="296">
                  <c:v>6.3307000000000001E-4</c:v>
                </c:pt>
                <c:pt idx="297">
                  <c:v>6.2560999999999997E-4</c:v>
                </c:pt>
                <c:pt idx="298">
                  <c:v>6.6102000000000001E-4</c:v>
                </c:pt>
                <c:pt idx="299">
                  <c:v>6.3555999999999997E-4</c:v>
                </c:pt>
                <c:pt idx="300">
                  <c:v>6.4499999999999996E-4</c:v>
                </c:pt>
                <c:pt idx="301">
                  <c:v>6.3529000000000005E-4</c:v>
                </c:pt>
                <c:pt idx="302">
                  <c:v>6.5612000000000005E-4</c:v>
                </c:pt>
                <c:pt idx="303">
                  <c:v>6.2080000000000002E-4</c:v>
                </c:pt>
                <c:pt idx="304">
                  <c:v>6.5224E-4</c:v>
                </c:pt>
                <c:pt idx="305">
                  <c:v>6.4471999999999999E-4</c:v>
                </c:pt>
                <c:pt idx="306">
                  <c:v>6.5561000000000005E-4</c:v>
                </c:pt>
                <c:pt idx="307">
                  <c:v>6.4254999999999998E-4</c:v>
                </c:pt>
                <c:pt idx="308">
                  <c:v>6.2874000000000003E-4</c:v>
                </c:pt>
                <c:pt idx="309">
                  <c:v>6.3738E-4</c:v>
                </c:pt>
                <c:pt idx="310">
                  <c:v>6.5202000000000001E-4</c:v>
                </c:pt>
                <c:pt idx="311">
                  <c:v>6.3288000000000005E-4</c:v>
                </c:pt>
                <c:pt idx="312">
                  <c:v>6.5649999999999997E-4</c:v>
                </c:pt>
                <c:pt idx="313">
                  <c:v>6.468E-4</c:v>
                </c:pt>
                <c:pt idx="314">
                  <c:v>6.5300000000000004E-4</c:v>
                </c:pt>
                <c:pt idx="315">
                  <c:v>6.4179000000000005E-4</c:v>
                </c:pt>
                <c:pt idx="316">
                  <c:v>6.3657000000000004E-4</c:v>
                </c:pt>
                <c:pt idx="317">
                  <c:v>6.5364999999999998E-4</c:v>
                </c:pt>
                <c:pt idx="318">
                  <c:v>6.6385999999999995E-4</c:v>
                </c:pt>
                <c:pt idx="319">
                  <c:v>6.3843999999999999E-4</c:v>
                </c:pt>
                <c:pt idx="320">
                  <c:v>6.4444999999999997E-4</c:v>
                </c:pt>
                <c:pt idx="321">
                  <c:v>6.5450000000000003E-4</c:v>
                </c:pt>
                <c:pt idx="322">
                  <c:v>6.5895999999999999E-4</c:v>
                </c:pt>
                <c:pt idx="323">
                  <c:v>6.4904999999999997E-4</c:v>
                </c:pt>
                <c:pt idx="324">
                  <c:v>6.4563000000000001E-4</c:v>
                </c:pt>
                <c:pt idx="325">
                  <c:v>6.3504000000000002E-4</c:v>
                </c:pt>
                <c:pt idx="326">
                  <c:v>6.4459000000000001E-4</c:v>
                </c:pt>
                <c:pt idx="327">
                  <c:v>6.5503000000000002E-4</c:v>
                </c:pt>
                <c:pt idx="328">
                  <c:v>6.3982000000000004E-4</c:v>
                </c:pt>
                <c:pt idx="329">
                  <c:v>6.7445000000000005E-4</c:v>
                </c:pt>
                <c:pt idx="330">
                  <c:v>6.5359000000000001E-4</c:v>
                </c:pt>
                <c:pt idx="331">
                  <c:v>6.2869E-4</c:v>
                </c:pt>
                <c:pt idx="332">
                  <c:v>6.3257000000000005E-4</c:v>
                </c:pt>
                <c:pt idx="333">
                  <c:v>6.2934000000000004E-4</c:v>
                </c:pt>
                <c:pt idx="334">
                  <c:v>6.5034000000000001E-4</c:v>
                </c:pt>
                <c:pt idx="335">
                  <c:v>6.3095000000000002E-4</c:v>
                </c:pt>
                <c:pt idx="336">
                  <c:v>6.3712999999999997E-4</c:v>
                </c:pt>
                <c:pt idx="337">
                  <c:v>6.4835999999999995E-4</c:v>
                </c:pt>
                <c:pt idx="338">
                  <c:v>6.3783000000000004E-4</c:v>
                </c:pt>
                <c:pt idx="339">
                  <c:v>6.5087999999999995E-4</c:v>
                </c:pt>
                <c:pt idx="340">
                  <c:v>6.3259000000000004E-4</c:v>
                </c:pt>
                <c:pt idx="341">
                  <c:v>6.7078999999999999E-4</c:v>
                </c:pt>
                <c:pt idx="342">
                  <c:v>6.6965999999999998E-4</c:v>
                </c:pt>
                <c:pt idx="343">
                  <c:v>6.3805999999999997E-4</c:v>
                </c:pt>
                <c:pt idx="344">
                  <c:v>6.4882000000000004E-4</c:v>
                </c:pt>
                <c:pt idx="345">
                  <c:v>6.4537000000000004E-4</c:v>
                </c:pt>
                <c:pt idx="346">
                  <c:v>6.5448999999999998E-4</c:v>
                </c:pt>
                <c:pt idx="347">
                  <c:v>6.2956000000000004E-4</c:v>
                </c:pt>
                <c:pt idx="348">
                  <c:v>6.4599999999999998E-4</c:v>
                </c:pt>
                <c:pt idx="349">
                  <c:v>6.3907000000000005E-4</c:v>
                </c:pt>
                <c:pt idx="350">
                  <c:v>6.7798000000000001E-4</c:v>
                </c:pt>
                <c:pt idx="351">
                  <c:v>6.4576E-4</c:v>
                </c:pt>
                <c:pt idx="352">
                  <c:v>6.3807000000000002E-4</c:v>
                </c:pt>
                <c:pt idx="353">
                  <c:v>6.3712999999999997E-4</c:v>
                </c:pt>
                <c:pt idx="354">
                  <c:v>6.3126999999999996E-4</c:v>
                </c:pt>
                <c:pt idx="355">
                  <c:v>6.3599999999999996E-4</c:v>
                </c:pt>
                <c:pt idx="356">
                  <c:v>6.3097000000000001E-4</c:v>
                </c:pt>
                <c:pt idx="357">
                  <c:v>6.3498000000000005E-4</c:v>
                </c:pt>
                <c:pt idx="358">
                  <c:v>6.4771000000000002E-4</c:v>
                </c:pt>
                <c:pt idx="359">
                  <c:v>6.4623000000000002E-4</c:v>
                </c:pt>
                <c:pt idx="360">
                  <c:v>6.4482999999999999E-4</c:v>
                </c:pt>
                <c:pt idx="361">
                  <c:v>6.2412999999999998E-4</c:v>
                </c:pt>
                <c:pt idx="362">
                  <c:v>6.3836999999999997E-4</c:v>
                </c:pt>
                <c:pt idx="363">
                  <c:v>6.4157000000000005E-4</c:v>
                </c:pt>
                <c:pt idx="364">
                  <c:v>6.3219000000000003E-4</c:v>
                </c:pt>
                <c:pt idx="365">
                  <c:v>6.4309000000000002E-4</c:v>
                </c:pt>
                <c:pt idx="366">
                  <c:v>6.3770000000000005E-4</c:v>
                </c:pt>
                <c:pt idx="367">
                  <c:v>6.3621000000000001E-4</c:v>
                </c:pt>
                <c:pt idx="368">
                  <c:v>6.5280000000000004E-4</c:v>
                </c:pt>
                <c:pt idx="369">
                  <c:v>6.5881000000000002E-4</c:v>
                </c:pt>
                <c:pt idx="370">
                  <c:v>6.5110999999999999E-4</c:v>
                </c:pt>
                <c:pt idx="371">
                  <c:v>6.4147E-4</c:v>
                </c:pt>
                <c:pt idx="372">
                  <c:v>6.4537000000000004E-4</c:v>
                </c:pt>
                <c:pt idx="373">
                  <c:v>6.5132000000000005E-4</c:v>
                </c:pt>
                <c:pt idx="374">
                  <c:v>6.7299000000000005E-4</c:v>
                </c:pt>
                <c:pt idx="375">
                  <c:v>6.5242000000000002E-4</c:v>
                </c:pt>
                <c:pt idx="376">
                  <c:v>6.5390000000000001E-4</c:v>
                </c:pt>
                <c:pt idx="377">
                  <c:v>6.2827E-4</c:v>
                </c:pt>
                <c:pt idx="378">
                  <c:v>6.7387999999999997E-4</c:v>
                </c:pt>
                <c:pt idx="379">
                  <c:v>6.5218999999999997E-4</c:v>
                </c:pt>
                <c:pt idx="380">
                  <c:v>6.4650999999999999E-4</c:v>
                </c:pt>
                <c:pt idx="381">
                  <c:v>6.4681000000000005E-4</c:v>
                </c:pt>
                <c:pt idx="382">
                  <c:v>6.4411000000000004E-4</c:v>
                </c:pt>
                <c:pt idx="383">
                  <c:v>6.2434000000000003E-4</c:v>
                </c:pt>
                <c:pt idx="384">
                  <c:v>6.7863000000000005E-4</c:v>
                </c:pt>
                <c:pt idx="385">
                  <c:v>6.2761000000000002E-4</c:v>
                </c:pt>
                <c:pt idx="386">
                  <c:v>6.4147E-4</c:v>
                </c:pt>
                <c:pt idx="387">
                  <c:v>6.2859000000000005E-4</c:v>
                </c:pt>
                <c:pt idx="388">
                  <c:v>6.2454000000000003E-4</c:v>
                </c:pt>
                <c:pt idx="389">
                  <c:v>6.4123000000000001E-4</c:v>
                </c:pt>
                <c:pt idx="390">
                  <c:v>6.2686999999999997E-4</c:v>
                </c:pt>
                <c:pt idx="391">
                  <c:v>6.4711E-4</c:v>
                </c:pt>
                <c:pt idx="392">
                  <c:v>6.4612999999999997E-4</c:v>
                </c:pt>
                <c:pt idx="393">
                  <c:v>6.5160000000000001E-4</c:v>
                </c:pt>
                <c:pt idx="394">
                  <c:v>6.3759000000000005E-4</c:v>
                </c:pt>
                <c:pt idx="395">
                  <c:v>6.3513000000000003E-4</c:v>
                </c:pt>
                <c:pt idx="396">
                  <c:v>6.3352000000000005E-4</c:v>
                </c:pt>
                <c:pt idx="397">
                  <c:v>6.3409999999999996E-4</c:v>
                </c:pt>
                <c:pt idx="398">
                  <c:v>6.5671000000000002E-4</c:v>
                </c:pt>
                <c:pt idx="399">
                  <c:v>6.5432999999999995E-4</c:v>
                </c:pt>
                <c:pt idx="400">
                  <c:v>6.2007000000000002E-4</c:v>
                </c:pt>
                <c:pt idx="401">
                  <c:v>6.5207999999999998E-4</c:v>
                </c:pt>
                <c:pt idx="402">
                  <c:v>6.1817999999999997E-4</c:v>
                </c:pt>
                <c:pt idx="403">
                  <c:v>6.2828000000000005E-4</c:v>
                </c:pt>
                <c:pt idx="404">
                  <c:v>6.5724999999999996E-4</c:v>
                </c:pt>
                <c:pt idx="405">
                  <c:v>6.3953999999999997E-4</c:v>
                </c:pt>
                <c:pt idx="406">
                  <c:v>6.2980999999999996E-4</c:v>
                </c:pt>
                <c:pt idx="407">
                  <c:v>6.2684000000000004E-4</c:v>
                </c:pt>
                <c:pt idx="408">
                  <c:v>6.5207000000000004E-4</c:v>
                </c:pt>
                <c:pt idx="409">
                  <c:v>6.4986000000000004E-4</c:v>
                </c:pt>
                <c:pt idx="410">
                  <c:v>6.0941000000000001E-4</c:v>
                </c:pt>
                <c:pt idx="411">
                  <c:v>6.4886999999999996E-4</c:v>
                </c:pt>
                <c:pt idx="412">
                  <c:v>6.2248999999999996E-4</c:v>
                </c:pt>
                <c:pt idx="413">
                  <c:v>6.4495999999999998E-4</c:v>
                </c:pt>
                <c:pt idx="414">
                  <c:v>6.5125000000000003E-4</c:v>
                </c:pt>
                <c:pt idx="415">
                  <c:v>6.3805000000000003E-4</c:v>
                </c:pt>
                <c:pt idx="416">
                  <c:v>6.4678000000000001E-4</c:v>
                </c:pt>
                <c:pt idx="417">
                  <c:v>6.5490999999999998E-4</c:v>
                </c:pt>
                <c:pt idx="418">
                  <c:v>6.2865000000000002E-4</c:v>
                </c:pt>
                <c:pt idx="419">
                  <c:v>6.3411999999999995E-4</c:v>
                </c:pt>
                <c:pt idx="420">
                  <c:v>6.4256999999999997E-4</c:v>
                </c:pt>
                <c:pt idx="421">
                  <c:v>6.2317999999999998E-4</c:v>
                </c:pt>
                <c:pt idx="422">
                  <c:v>6.4649E-4</c:v>
                </c:pt>
                <c:pt idx="423">
                  <c:v>6.3699999999999998E-4</c:v>
                </c:pt>
                <c:pt idx="424">
                  <c:v>6.3659999999999997E-4</c:v>
                </c:pt>
                <c:pt idx="425">
                  <c:v>6.2317000000000004E-4</c:v>
                </c:pt>
                <c:pt idx="426">
                  <c:v>6.6089000000000002E-4</c:v>
                </c:pt>
                <c:pt idx="427">
                  <c:v>6.4099000000000003E-4</c:v>
                </c:pt>
                <c:pt idx="428">
                  <c:v>6.4170999999999998E-4</c:v>
                </c:pt>
                <c:pt idx="429">
                  <c:v>6.3588999999999996E-4</c:v>
                </c:pt>
                <c:pt idx="430">
                  <c:v>6.3938999999999999E-4</c:v>
                </c:pt>
                <c:pt idx="431">
                  <c:v>6.5828000000000002E-4</c:v>
                </c:pt>
                <c:pt idx="432">
                  <c:v>6.4429000000000005E-4</c:v>
                </c:pt>
                <c:pt idx="433">
                  <c:v>6.4877000000000001E-4</c:v>
                </c:pt>
                <c:pt idx="434">
                  <c:v>6.0917000000000002E-4</c:v>
                </c:pt>
                <c:pt idx="435">
                  <c:v>6.6752000000000001E-4</c:v>
                </c:pt>
                <c:pt idx="436">
                  <c:v>6.4780999999999997E-4</c:v>
                </c:pt>
                <c:pt idx="437">
                  <c:v>6.4298999999999997E-4</c:v>
                </c:pt>
                <c:pt idx="438">
                  <c:v>6.6217000000000001E-4</c:v>
                </c:pt>
                <c:pt idx="439">
                  <c:v>6.5671000000000002E-4</c:v>
                </c:pt>
                <c:pt idx="440">
                  <c:v>6.5457000000000004E-4</c:v>
                </c:pt>
                <c:pt idx="441">
                  <c:v>6.2836999999999995E-4</c:v>
                </c:pt>
                <c:pt idx="442">
                  <c:v>6.4471000000000005E-4</c:v>
                </c:pt>
                <c:pt idx="443">
                  <c:v>6.4804999999999995E-4</c:v>
                </c:pt>
                <c:pt idx="444">
                  <c:v>6.5125000000000003E-4</c:v>
                </c:pt>
                <c:pt idx="445">
                  <c:v>6.3183E-4</c:v>
                </c:pt>
                <c:pt idx="446">
                  <c:v>6.4369000000000004E-4</c:v>
                </c:pt>
                <c:pt idx="447">
                  <c:v>6.5147999999999996E-4</c:v>
                </c:pt>
                <c:pt idx="448">
                  <c:v>6.3208000000000003E-4</c:v>
                </c:pt>
                <c:pt idx="449">
                  <c:v>6.4740000000000002E-4</c:v>
                </c:pt>
                <c:pt idx="450">
                  <c:v>6.2859000000000005E-4</c:v>
                </c:pt>
                <c:pt idx="451">
                  <c:v>6.2828999999999999E-4</c:v>
                </c:pt>
                <c:pt idx="452">
                  <c:v>6.3566999999999996E-4</c:v>
                </c:pt>
                <c:pt idx="453">
                  <c:v>6.5173E-4</c:v>
                </c:pt>
                <c:pt idx="454">
                  <c:v>6.3493000000000002E-4</c:v>
                </c:pt>
                <c:pt idx="455">
                  <c:v>6.5477000000000005E-4</c:v>
                </c:pt>
                <c:pt idx="456">
                  <c:v>6.3831999999999995E-4</c:v>
                </c:pt>
                <c:pt idx="457">
                  <c:v>6.556E-4</c:v>
                </c:pt>
                <c:pt idx="458">
                  <c:v>6.5549E-4</c:v>
                </c:pt>
                <c:pt idx="459">
                  <c:v>6.3655999999999999E-4</c:v>
                </c:pt>
                <c:pt idx="460">
                  <c:v>6.3358999999999996E-4</c:v>
                </c:pt>
                <c:pt idx="461">
                  <c:v>6.6498000000000002E-4</c:v>
                </c:pt>
                <c:pt idx="462">
                  <c:v>6.3086000000000001E-4</c:v>
                </c:pt>
                <c:pt idx="463">
                  <c:v>6.5870000000000002E-4</c:v>
                </c:pt>
                <c:pt idx="464">
                  <c:v>6.5101000000000004E-4</c:v>
                </c:pt>
                <c:pt idx="465">
                  <c:v>6.4044000000000004E-4</c:v>
                </c:pt>
                <c:pt idx="466">
                  <c:v>6.1943000000000002E-4</c:v>
                </c:pt>
                <c:pt idx="467">
                  <c:v>6.3577000000000002E-4</c:v>
                </c:pt>
                <c:pt idx="468">
                  <c:v>6.4504999999999999E-4</c:v>
                </c:pt>
                <c:pt idx="469">
                  <c:v>6.4055000000000004E-4</c:v>
                </c:pt>
                <c:pt idx="470">
                  <c:v>6.5092000000000004E-4</c:v>
                </c:pt>
                <c:pt idx="471">
                  <c:v>6.3296999999999995E-4</c:v>
                </c:pt>
                <c:pt idx="472">
                  <c:v>6.5169999999999996E-4</c:v>
                </c:pt>
                <c:pt idx="473">
                  <c:v>6.5284999999999996E-4</c:v>
                </c:pt>
                <c:pt idx="474">
                  <c:v>6.3597000000000002E-4</c:v>
                </c:pt>
                <c:pt idx="475">
                  <c:v>6.3778000000000001E-4</c:v>
                </c:pt>
                <c:pt idx="476">
                  <c:v>6.5410999999999996E-4</c:v>
                </c:pt>
                <c:pt idx="477">
                  <c:v>6.1525000000000002E-4</c:v>
                </c:pt>
                <c:pt idx="478">
                  <c:v>6.4378999999999999E-4</c:v>
                </c:pt>
                <c:pt idx="479">
                  <c:v>6.4366E-4</c:v>
                </c:pt>
                <c:pt idx="480">
                  <c:v>6.4966999999999998E-4</c:v>
                </c:pt>
                <c:pt idx="481">
                  <c:v>6.4201000000000004E-4</c:v>
                </c:pt>
                <c:pt idx="482">
                  <c:v>6.311E-4</c:v>
                </c:pt>
                <c:pt idx="483">
                  <c:v>6.4199999999999999E-4</c:v>
                </c:pt>
                <c:pt idx="484">
                  <c:v>6.5288E-4</c:v>
                </c:pt>
                <c:pt idx="485">
                  <c:v>6.3902000000000002E-4</c:v>
                </c:pt>
                <c:pt idx="486">
                  <c:v>6.3906E-4</c:v>
                </c:pt>
                <c:pt idx="487">
                  <c:v>6.5676999999999999E-4</c:v>
                </c:pt>
                <c:pt idx="488">
                  <c:v>6.6560000000000002E-4</c:v>
                </c:pt>
                <c:pt idx="489">
                  <c:v>6.5123000000000004E-4</c:v>
                </c:pt>
                <c:pt idx="490">
                  <c:v>6.1518E-4</c:v>
                </c:pt>
                <c:pt idx="491">
                  <c:v>6.4440999999999999E-4</c:v>
                </c:pt>
                <c:pt idx="492">
                  <c:v>6.3920000000000003E-4</c:v>
                </c:pt>
                <c:pt idx="493">
                  <c:v>6.5278999999999999E-4</c:v>
                </c:pt>
                <c:pt idx="494">
                  <c:v>6.5623000000000005E-4</c:v>
                </c:pt>
                <c:pt idx="495">
                  <c:v>6.4373000000000002E-4</c:v>
                </c:pt>
                <c:pt idx="496">
                  <c:v>6.4243000000000004E-4</c:v>
                </c:pt>
                <c:pt idx="497">
                  <c:v>6.4727999999999997E-4</c:v>
                </c:pt>
                <c:pt idx="498">
                  <c:v>6.3668999999999998E-4</c:v>
                </c:pt>
                <c:pt idx="499">
                  <c:v>6.3652999999999995E-4</c:v>
                </c:pt>
                <c:pt idx="500">
                  <c:v>6.1910000000000003E-4</c:v>
                </c:pt>
                <c:pt idx="501">
                  <c:v>6.4278999999999996E-4</c:v>
                </c:pt>
                <c:pt idx="502">
                  <c:v>6.5733000000000002E-4</c:v>
                </c:pt>
                <c:pt idx="503">
                  <c:v>6.3548000000000001E-4</c:v>
                </c:pt>
                <c:pt idx="504">
                  <c:v>6.5138000000000001E-4</c:v>
                </c:pt>
                <c:pt idx="505">
                  <c:v>6.4077999999999997E-4</c:v>
                </c:pt>
                <c:pt idx="506">
                  <c:v>6.4230999999999999E-4</c:v>
                </c:pt>
                <c:pt idx="507">
                  <c:v>6.4408E-4</c:v>
                </c:pt>
                <c:pt idx="508">
                  <c:v>6.5791000000000005E-4</c:v>
                </c:pt>
                <c:pt idx="509">
                  <c:v>6.4670999999999999E-4</c:v>
                </c:pt>
                <c:pt idx="510">
                  <c:v>6.6E-4</c:v>
                </c:pt>
                <c:pt idx="511">
                  <c:v>6.5751999999999998E-4</c:v>
                </c:pt>
                <c:pt idx="512">
                  <c:v>6.4928000000000002E-4</c:v>
                </c:pt>
                <c:pt idx="513">
                  <c:v>6.3438999999999998E-4</c:v>
                </c:pt>
                <c:pt idx="514">
                  <c:v>6.3635000000000004E-4</c:v>
                </c:pt>
                <c:pt idx="515">
                  <c:v>6.3694999999999995E-4</c:v>
                </c:pt>
                <c:pt idx="516">
                  <c:v>6.4608000000000005E-4</c:v>
                </c:pt>
                <c:pt idx="517">
                  <c:v>6.4590000000000003E-4</c:v>
                </c:pt>
                <c:pt idx="518">
                  <c:v>6.6659E-4</c:v>
                </c:pt>
                <c:pt idx="519">
                  <c:v>6.3259999999999998E-4</c:v>
                </c:pt>
                <c:pt idx="520">
                  <c:v>6.2985999999999999E-4</c:v>
                </c:pt>
                <c:pt idx="521">
                  <c:v>6.3615999999999998E-4</c:v>
                </c:pt>
                <c:pt idx="522">
                  <c:v>6.4707000000000002E-4</c:v>
                </c:pt>
                <c:pt idx="523">
                  <c:v>6.5633E-4</c:v>
                </c:pt>
                <c:pt idx="524">
                  <c:v>6.4983E-4</c:v>
                </c:pt>
                <c:pt idx="525">
                  <c:v>6.2766999999999999E-4</c:v>
                </c:pt>
                <c:pt idx="526">
                  <c:v>6.4358999999999998E-4</c:v>
                </c:pt>
                <c:pt idx="527">
                  <c:v>6.4070999999999996E-4</c:v>
                </c:pt>
                <c:pt idx="528">
                  <c:v>6.5105000000000002E-4</c:v>
                </c:pt>
                <c:pt idx="529">
                  <c:v>6.3918999999999998E-4</c:v>
                </c:pt>
                <c:pt idx="530">
                  <c:v>6.3818999999999996E-4</c:v>
                </c:pt>
                <c:pt idx="531">
                  <c:v>6.2702000000000005E-4</c:v>
                </c:pt>
                <c:pt idx="532">
                  <c:v>6.5236000000000005E-4</c:v>
                </c:pt>
                <c:pt idx="533">
                  <c:v>6.4592000000000002E-4</c:v>
                </c:pt>
                <c:pt idx="534">
                  <c:v>6.4482000000000005E-4</c:v>
                </c:pt>
                <c:pt idx="535">
                  <c:v>6.4300000000000002E-4</c:v>
                </c:pt>
                <c:pt idx="536">
                  <c:v>6.5516000000000001E-4</c:v>
                </c:pt>
                <c:pt idx="537">
                  <c:v>6.4172999999999997E-4</c:v>
                </c:pt>
                <c:pt idx="538">
                  <c:v>6.2796E-4</c:v>
                </c:pt>
                <c:pt idx="539">
                  <c:v>6.2447999999999996E-4</c:v>
                </c:pt>
                <c:pt idx="540">
                  <c:v>6.3654E-4</c:v>
                </c:pt>
                <c:pt idx="541">
                  <c:v>6.4377E-4</c:v>
                </c:pt>
                <c:pt idx="542">
                  <c:v>6.4780999999999997E-4</c:v>
                </c:pt>
                <c:pt idx="543">
                  <c:v>6.5722999999999997E-4</c:v>
                </c:pt>
                <c:pt idx="544">
                  <c:v>6.1286000000000001E-4</c:v>
                </c:pt>
                <c:pt idx="545">
                  <c:v>6.5030999999999997E-4</c:v>
                </c:pt>
                <c:pt idx="546">
                  <c:v>6.3281999999999998E-4</c:v>
                </c:pt>
                <c:pt idx="547">
                  <c:v>6.4033999999999998E-4</c:v>
                </c:pt>
                <c:pt idx="548">
                  <c:v>6.4367000000000005E-4</c:v>
                </c:pt>
                <c:pt idx="549">
                  <c:v>6.3632000000000001E-4</c:v>
                </c:pt>
                <c:pt idx="550">
                  <c:v>6.3891999999999996E-4</c:v>
                </c:pt>
                <c:pt idx="551">
                  <c:v>6.3792999999999999E-4</c:v>
                </c:pt>
                <c:pt idx="552">
                  <c:v>6.5171999999999995E-4</c:v>
                </c:pt>
                <c:pt idx="553">
                  <c:v>6.2741999999999995E-4</c:v>
                </c:pt>
                <c:pt idx="554">
                  <c:v>6.2434000000000003E-4</c:v>
                </c:pt>
                <c:pt idx="555">
                  <c:v>6.4035999999999997E-4</c:v>
                </c:pt>
                <c:pt idx="556">
                  <c:v>6.5808000000000001E-4</c:v>
                </c:pt>
                <c:pt idx="557">
                  <c:v>6.6394000000000002E-4</c:v>
                </c:pt>
                <c:pt idx="558">
                  <c:v>6.3405999999999998E-4</c:v>
                </c:pt>
                <c:pt idx="559">
                  <c:v>6.5541999999999998E-4</c:v>
                </c:pt>
                <c:pt idx="560">
                  <c:v>6.6606E-4</c:v>
                </c:pt>
                <c:pt idx="561">
                  <c:v>6.3475999999999995E-4</c:v>
                </c:pt>
                <c:pt idx="562">
                  <c:v>6.334E-4</c:v>
                </c:pt>
                <c:pt idx="563">
                  <c:v>6.6560000000000002E-4</c:v>
                </c:pt>
                <c:pt idx="564">
                  <c:v>6.4824999999999995E-4</c:v>
                </c:pt>
                <c:pt idx="565">
                  <c:v>6.6111000000000002E-4</c:v>
                </c:pt>
                <c:pt idx="566">
                  <c:v>6.3418000000000003E-4</c:v>
                </c:pt>
                <c:pt idx="567">
                  <c:v>6.4490999999999995E-4</c:v>
                </c:pt>
                <c:pt idx="568">
                  <c:v>6.2220000000000005E-4</c:v>
                </c:pt>
                <c:pt idx="569">
                  <c:v>6.4092999999999995E-4</c:v>
                </c:pt>
                <c:pt idx="570">
                  <c:v>6.3593999999999999E-4</c:v>
                </c:pt>
                <c:pt idx="571">
                  <c:v>6.4811000000000003E-4</c:v>
                </c:pt>
                <c:pt idx="572">
                  <c:v>6.5583000000000004E-4</c:v>
                </c:pt>
                <c:pt idx="573">
                  <c:v>6.5554999999999997E-4</c:v>
                </c:pt>
                <c:pt idx="574">
                  <c:v>6.4499000000000002E-4</c:v>
                </c:pt>
                <c:pt idx="575">
                  <c:v>6.4859E-4</c:v>
                </c:pt>
                <c:pt idx="576">
                  <c:v>6.5112999999999998E-4</c:v>
                </c:pt>
                <c:pt idx="577">
                  <c:v>6.1578000000000002E-4</c:v>
                </c:pt>
                <c:pt idx="578">
                  <c:v>6.4946999999999997E-4</c:v>
                </c:pt>
                <c:pt idx="579">
                  <c:v>6.4661000000000004E-4</c:v>
                </c:pt>
                <c:pt idx="580">
                  <c:v>6.5494999999999995E-4</c:v>
                </c:pt>
                <c:pt idx="581">
                  <c:v>6.3027999999999999E-4</c:v>
                </c:pt>
                <c:pt idx="582">
                  <c:v>6.6905999999999997E-4</c:v>
                </c:pt>
                <c:pt idx="583">
                  <c:v>6.4059000000000002E-4</c:v>
                </c:pt>
                <c:pt idx="584">
                  <c:v>6.2938000000000002E-4</c:v>
                </c:pt>
                <c:pt idx="585">
                  <c:v>6.3367999999999996E-4</c:v>
                </c:pt>
                <c:pt idx="586">
                  <c:v>6.4008999999999995E-4</c:v>
                </c:pt>
                <c:pt idx="587">
                  <c:v>6.2710000000000001E-4</c:v>
                </c:pt>
                <c:pt idx="588">
                  <c:v>6.2509999999999996E-4</c:v>
                </c:pt>
                <c:pt idx="589">
                  <c:v>6.3509000000000005E-4</c:v>
                </c:pt>
                <c:pt idx="590">
                  <c:v>6.3305000000000002E-4</c:v>
                </c:pt>
                <c:pt idx="591">
                  <c:v>6.4488000000000002E-4</c:v>
                </c:pt>
                <c:pt idx="592">
                  <c:v>6.1503000000000003E-4</c:v>
                </c:pt>
                <c:pt idx="593">
                  <c:v>6.5992999999999998E-4</c:v>
                </c:pt>
                <c:pt idx="594">
                  <c:v>6.4811999999999997E-4</c:v>
                </c:pt>
                <c:pt idx="595">
                  <c:v>6.4590999999999997E-4</c:v>
                </c:pt>
                <c:pt idx="596">
                  <c:v>6.4481E-4</c:v>
                </c:pt>
                <c:pt idx="597">
                  <c:v>6.2511999999999995E-4</c:v>
                </c:pt>
                <c:pt idx="598">
                  <c:v>6.3781999999999999E-4</c:v>
                </c:pt>
                <c:pt idx="599">
                  <c:v>6.6259000000000001E-4</c:v>
                </c:pt>
                <c:pt idx="600">
                  <c:v>6.3278E-4</c:v>
                </c:pt>
                <c:pt idx="601">
                  <c:v>6.4658000000000001E-4</c:v>
                </c:pt>
                <c:pt idx="602">
                  <c:v>6.4461E-4</c:v>
                </c:pt>
                <c:pt idx="603">
                  <c:v>6.4944999999999998E-4</c:v>
                </c:pt>
                <c:pt idx="604">
                  <c:v>6.3984999999999997E-4</c:v>
                </c:pt>
                <c:pt idx="605">
                  <c:v>6.3957E-4</c:v>
                </c:pt>
                <c:pt idx="606">
                  <c:v>6.399E-4</c:v>
                </c:pt>
                <c:pt idx="607">
                  <c:v>6.5260000000000003E-4</c:v>
                </c:pt>
                <c:pt idx="608">
                  <c:v>6.5154000000000004E-4</c:v>
                </c:pt>
                <c:pt idx="609">
                  <c:v>6.1717E-4</c:v>
                </c:pt>
                <c:pt idx="610">
                  <c:v>6.4039000000000001E-4</c:v>
                </c:pt>
                <c:pt idx="611">
                  <c:v>6.4320999999999996E-4</c:v>
                </c:pt>
                <c:pt idx="612">
                  <c:v>6.5636999999999998E-4</c:v>
                </c:pt>
                <c:pt idx="613">
                  <c:v>6.6065000000000004E-4</c:v>
                </c:pt>
                <c:pt idx="614">
                  <c:v>6.4380000000000004E-4</c:v>
                </c:pt>
                <c:pt idx="615">
                  <c:v>6.5375000000000003E-4</c:v>
                </c:pt>
                <c:pt idx="616">
                  <c:v>6.5107000000000001E-4</c:v>
                </c:pt>
                <c:pt idx="617">
                  <c:v>6.3142000000000005E-4</c:v>
                </c:pt>
                <c:pt idx="618">
                  <c:v>6.4869000000000005E-4</c:v>
                </c:pt>
                <c:pt idx="619">
                  <c:v>6.1897999999999999E-4</c:v>
                </c:pt>
                <c:pt idx="620">
                  <c:v>6.2832000000000003E-4</c:v>
                </c:pt>
                <c:pt idx="621">
                  <c:v>6.4223999999999998E-4</c:v>
                </c:pt>
                <c:pt idx="622">
                  <c:v>6.3916000000000005E-4</c:v>
                </c:pt>
                <c:pt idx="623">
                  <c:v>6.6091000000000001E-4</c:v>
                </c:pt>
                <c:pt idx="624">
                  <c:v>6.5065000000000001E-4</c:v>
                </c:pt>
                <c:pt idx="625">
                  <c:v>6.3519E-4</c:v>
                </c:pt>
                <c:pt idx="626">
                  <c:v>6.5583999999999998E-4</c:v>
                </c:pt>
                <c:pt idx="627">
                  <c:v>6.5877000000000004E-4</c:v>
                </c:pt>
                <c:pt idx="628">
                  <c:v>6.4643000000000003E-4</c:v>
                </c:pt>
                <c:pt idx="629">
                  <c:v>6.3239000000000004E-4</c:v>
                </c:pt>
                <c:pt idx="630">
                  <c:v>6.4734000000000005E-4</c:v>
                </c:pt>
                <c:pt idx="631">
                  <c:v>6.5760999999999999E-4</c:v>
                </c:pt>
                <c:pt idx="632">
                  <c:v>6.3571000000000005E-4</c:v>
                </c:pt>
                <c:pt idx="633">
                  <c:v>6.3270000000000004E-4</c:v>
                </c:pt>
                <c:pt idx="634">
                  <c:v>6.2436000000000002E-4</c:v>
                </c:pt>
                <c:pt idx="635">
                  <c:v>6.5994999999999997E-4</c:v>
                </c:pt>
                <c:pt idx="636">
                  <c:v>6.4061000000000001E-4</c:v>
                </c:pt>
                <c:pt idx="637">
                  <c:v>6.3612E-4</c:v>
                </c:pt>
                <c:pt idx="638">
                  <c:v>6.4926999999999997E-4</c:v>
                </c:pt>
                <c:pt idx="639">
                  <c:v>6.4753E-4</c:v>
                </c:pt>
                <c:pt idx="640">
                  <c:v>6.6118000000000004E-4</c:v>
                </c:pt>
                <c:pt idx="641">
                  <c:v>6.4687999999999996E-4</c:v>
                </c:pt>
                <c:pt idx="642">
                  <c:v>6.3661000000000002E-4</c:v>
                </c:pt>
                <c:pt idx="643">
                  <c:v>6.6396999999999995E-4</c:v>
                </c:pt>
                <c:pt idx="644">
                  <c:v>6.3739000000000005E-4</c:v>
                </c:pt>
                <c:pt idx="645">
                  <c:v>6.5401999999999995E-4</c:v>
                </c:pt>
                <c:pt idx="646">
                  <c:v>6.2505999999999998E-4</c:v>
                </c:pt>
                <c:pt idx="647">
                  <c:v>6.3991999999999999E-4</c:v>
                </c:pt>
                <c:pt idx="648">
                  <c:v>6.5600000000000001E-4</c:v>
                </c:pt>
                <c:pt idx="649">
                  <c:v>6.2841000000000004E-4</c:v>
                </c:pt>
                <c:pt idx="650">
                  <c:v>6.4802999999999996E-4</c:v>
                </c:pt>
                <c:pt idx="651">
                  <c:v>6.2564000000000001E-4</c:v>
                </c:pt>
                <c:pt idx="652">
                  <c:v>6.4088999999999997E-4</c:v>
                </c:pt>
                <c:pt idx="653">
                  <c:v>6.3239000000000004E-4</c:v>
                </c:pt>
                <c:pt idx="654">
                  <c:v>6.6471E-4</c:v>
                </c:pt>
                <c:pt idx="655">
                  <c:v>6.5919999999999998E-4</c:v>
                </c:pt>
                <c:pt idx="656">
                  <c:v>6.5740999999999998E-4</c:v>
                </c:pt>
                <c:pt idx="657">
                  <c:v>6.1861000000000001E-4</c:v>
                </c:pt>
                <c:pt idx="658">
                  <c:v>6.6136000000000005E-4</c:v>
                </c:pt>
                <c:pt idx="659">
                  <c:v>6.5833000000000005E-4</c:v>
                </c:pt>
                <c:pt idx="660">
                  <c:v>6.3108000000000001E-4</c:v>
                </c:pt>
                <c:pt idx="661">
                  <c:v>6.2938999999999996E-4</c:v>
                </c:pt>
                <c:pt idx="662">
                  <c:v>6.2591999999999997E-4</c:v>
                </c:pt>
                <c:pt idx="663">
                  <c:v>6.5598000000000002E-4</c:v>
                </c:pt>
                <c:pt idx="664">
                  <c:v>6.4099000000000003E-4</c:v>
                </c:pt>
                <c:pt idx="665">
                  <c:v>6.4603999999999996E-4</c:v>
                </c:pt>
                <c:pt idx="666">
                  <c:v>6.2974000000000005E-4</c:v>
                </c:pt>
                <c:pt idx="667">
                  <c:v>6.4665999999999996E-4</c:v>
                </c:pt>
                <c:pt idx="668">
                  <c:v>6.4282E-4</c:v>
                </c:pt>
                <c:pt idx="669">
                  <c:v>6.3666999999999999E-4</c:v>
                </c:pt>
                <c:pt idx="670">
                  <c:v>6.6171999999999997E-4</c:v>
                </c:pt>
                <c:pt idx="671">
                  <c:v>6.5068000000000005E-4</c:v>
                </c:pt>
                <c:pt idx="672">
                  <c:v>6.2211999999999999E-4</c:v>
                </c:pt>
                <c:pt idx="673">
                  <c:v>6.2202999999999998E-4</c:v>
                </c:pt>
                <c:pt idx="674">
                  <c:v>6.4055999999999998E-4</c:v>
                </c:pt>
                <c:pt idx="675">
                  <c:v>6.3750999999999999E-4</c:v>
                </c:pt>
                <c:pt idx="676">
                  <c:v>6.5136999999999997E-4</c:v>
                </c:pt>
                <c:pt idx="677">
                  <c:v>6.6275000000000004E-4</c:v>
                </c:pt>
                <c:pt idx="678">
                  <c:v>6.7221000000000002E-4</c:v>
                </c:pt>
                <c:pt idx="679">
                  <c:v>6.1485000000000001E-4</c:v>
                </c:pt>
                <c:pt idx="680">
                  <c:v>6.6027000000000002E-4</c:v>
                </c:pt>
                <c:pt idx="681">
                  <c:v>6.5017000000000004E-4</c:v>
                </c:pt>
                <c:pt idx="682">
                  <c:v>6.4021E-4</c:v>
                </c:pt>
                <c:pt idx="683">
                  <c:v>6.6419999999999999E-4</c:v>
                </c:pt>
                <c:pt idx="684">
                  <c:v>6.1939999999999999E-4</c:v>
                </c:pt>
                <c:pt idx="685">
                  <c:v>6.4440999999999999E-4</c:v>
                </c:pt>
                <c:pt idx="686">
                  <c:v>6.4044999999999998E-4</c:v>
                </c:pt>
                <c:pt idx="687">
                  <c:v>6.3077000000000001E-4</c:v>
                </c:pt>
                <c:pt idx="688">
                  <c:v>6.3405999999999998E-4</c:v>
                </c:pt>
                <c:pt idx="689">
                  <c:v>6.5258999999999998E-4</c:v>
                </c:pt>
                <c:pt idx="690">
                  <c:v>6.3354000000000004E-4</c:v>
                </c:pt>
                <c:pt idx="691">
                  <c:v>6.5165000000000004E-4</c:v>
                </c:pt>
                <c:pt idx="692">
                  <c:v>6.4121000000000002E-4</c:v>
                </c:pt>
                <c:pt idx="693">
                  <c:v>6.2186000000000001E-4</c:v>
                </c:pt>
                <c:pt idx="694">
                  <c:v>6.0884000000000003E-4</c:v>
                </c:pt>
                <c:pt idx="695">
                  <c:v>6.4280999999999995E-4</c:v>
                </c:pt>
                <c:pt idx="696">
                  <c:v>6.4066000000000004E-4</c:v>
                </c:pt>
                <c:pt idx="697">
                  <c:v>6.4340999999999997E-4</c:v>
                </c:pt>
                <c:pt idx="698">
                  <c:v>6.5479000000000004E-4</c:v>
                </c:pt>
                <c:pt idx="699">
                  <c:v>6.3250000000000003E-4</c:v>
                </c:pt>
                <c:pt idx="700">
                  <c:v>6.5339E-4</c:v>
                </c:pt>
                <c:pt idx="701">
                  <c:v>6.357E-4</c:v>
                </c:pt>
                <c:pt idx="702">
                  <c:v>6.3403000000000005E-4</c:v>
                </c:pt>
                <c:pt idx="703">
                  <c:v>6.5050999999999998E-4</c:v>
                </c:pt>
                <c:pt idx="704">
                  <c:v>6.4649E-4</c:v>
                </c:pt>
                <c:pt idx="705">
                  <c:v>6.3351E-4</c:v>
                </c:pt>
                <c:pt idx="706">
                  <c:v>6.5167999999999997E-4</c:v>
                </c:pt>
                <c:pt idx="707">
                  <c:v>6.3659000000000003E-4</c:v>
                </c:pt>
                <c:pt idx="708">
                  <c:v>6.5505999999999995E-4</c:v>
                </c:pt>
                <c:pt idx="709">
                  <c:v>6.4574000000000001E-4</c:v>
                </c:pt>
                <c:pt idx="710">
                  <c:v>6.4254999999999998E-4</c:v>
                </c:pt>
                <c:pt idx="711">
                  <c:v>6.4840000000000004E-4</c:v>
                </c:pt>
                <c:pt idx="712">
                  <c:v>6.2823999999999996E-4</c:v>
                </c:pt>
                <c:pt idx="713">
                  <c:v>6.4209E-4</c:v>
                </c:pt>
                <c:pt idx="714">
                  <c:v>6.5470999999999997E-4</c:v>
                </c:pt>
                <c:pt idx="715">
                  <c:v>6.5656999999999998E-4</c:v>
                </c:pt>
                <c:pt idx="716">
                  <c:v>6.3621000000000001E-4</c:v>
                </c:pt>
                <c:pt idx="717">
                  <c:v>6.4555000000000005E-4</c:v>
                </c:pt>
                <c:pt idx="718">
                  <c:v>6.4769999999999997E-4</c:v>
                </c:pt>
                <c:pt idx="719">
                  <c:v>6.4603000000000002E-4</c:v>
                </c:pt>
                <c:pt idx="720">
                  <c:v>6.4389999999999998E-4</c:v>
                </c:pt>
                <c:pt idx="721">
                  <c:v>6.2127000000000005E-4</c:v>
                </c:pt>
                <c:pt idx="722">
                  <c:v>6.5154999999999998E-4</c:v>
                </c:pt>
                <c:pt idx="723">
                  <c:v>6.2912000000000005E-4</c:v>
                </c:pt>
                <c:pt idx="724">
                  <c:v>6.4050999999999995E-4</c:v>
                </c:pt>
                <c:pt idx="725">
                  <c:v>6.2224999999999997E-4</c:v>
                </c:pt>
                <c:pt idx="726">
                  <c:v>6.5815000000000003E-4</c:v>
                </c:pt>
                <c:pt idx="727">
                  <c:v>6.2553000000000001E-4</c:v>
                </c:pt>
                <c:pt idx="728">
                  <c:v>6.3878000000000003E-4</c:v>
                </c:pt>
                <c:pt idx="729">
                  <c:v>6.3814999999999998E-4</c:v>
                </c:pt>
                <c:pt idx="730">
                  <c:v>6.2949000000000002E-4</c:v>
                </c:pt>
                <c:pt idx="731">
                  <c:v>6.6335000000000005E-4</c:v>
                </c:pt>
                <c:pt idx="732">
                  <c:v>6.4793000000000001E-4</c:v>
                </c:pt>
                <c:pt idx="733">
                  <c:v>6.1317999999999995E-4</c:v>
                </c:pt>
                <c:pt idx="734">
                  <c:v>6.3723999999999996E-4</c:v>
                </c:pt>
                <c:pt idx="735">
                  <c:v>6.5256999999999999E-4</c:v>
                </c:pt>
                <c:pt idx="736">
                  <c:v>6.3139999999999995E-4</c:v>
                </c:pt>
                <c:pt idx="737">
                  <c:v>6.5244000000000001E-4</c:v>
                </c:pt>
                <c:pt idx="738">
                  <c:v>6.3703000000000002E-4</c:v>
                </c:pt>
                <c:pt idx="739">
                  <c:v>6.5021999999999996E-4</c:v>
                </c:pt>
                <c:pt idx="740">
                  <c:v>6.5222999999999995E-4</c:v>
                </c:pt>
                <c:pt idx="741">
                  <c:v>6.4970999999999996E-4</c:v>
                </c:pt>
                <c:pt idx="742">
                  <c:v>6.4267000000000003E-4</c:v>
                </c:pt>
                <c:pt idx="743">
                  <c:v>6.3785999999999997E-4</c:v>
                </c:pt>
                <c:pt idx="744">
                  <c:v>6.3882999999999995E-4</c:v>
                </c:pt>
                <c:pt idx="745">
                  <c:v>6.4267000000000003E-4</c:v>
                </c:pt>
                <c:pt idx="746">
                  <c:v>6.2226000000000002E-4</c:v>
                </c:pt>
                <c:pt idx="747">
                  <c:v>6.3513999999999997E-4</c:v>
                </c:pt>
                <c:pt idx="748">
                  <c:v>6.5667999999999998E-4</c:v>
                </c:pt>
                <c:pt idx="749">
                  <c:v>6.3619999999999996E-4</c:v>
                </c:pt>
                <c:pt idx="750">
                  <c:v>6.4546999999999998E-4</c:v>
                </c:pt>
                <c:pt idx="751">
                  <c:v>6.2695000000000003E-4</c:v>
                </c:pt>
                <c:pt idx="752">
                  <c:v>6.4157999999999999E-4</c:v>
                </c:pt>
                <c:pt idx="753">
                  <c:v>6.3637999999999998E-4</c:v>
                </c:pt>
                <c:pt idx="754">
                  <c:v>6.5592000000000005E-4</c:v>
                </c:pt>
                <c:pt idx="755">
                  <c:v>6.3851999999999995E-4</c:v>
                </c:pt>
                <c:pt idx="756">
                  <c:v>6.4928000000000002E-4</c:v>
                </c:pt>
                <c:pt idx="757">
                  <c:v>6.2653999999999997E-4</c:v>
                </c:pt>
                <c:pt idx="758">
                  <c:v>6.4139000000000004E-4</c:v>
                </c:pt>
                <c:pt idx="759">
                  <c:v>6.4163999999999996E-4</c:v>
                </c:pt>
                <c:pt idx="760">
                  <c:v>6.2377000000000005E-4</c:v>
                </c:pt>
                <c:pt idx="761">
                  <c:v>6.3046E-4</c:v>
                </c:pt>
                <c:pt idx="762">
                  <c:v>6.3433000000000001E-4</c:v>
                </c:pt>
                <c:pt idx="763">
                  <c:v>6.5591E-4</c:v>
                </c:pt>
                <c:pt idx="764">
                  <c:v>6.3891000000000002E-4</c:v>
                </c:pt>
                <c:pt idx="765">
                  <c:v>6.3787999999999996E-4</c:v>
                </c:pt>
                <c:pt idx="766">
                  <c:v>6.0733E-4</c:v>
                </c:pt>
                <c:pt idx="767">
                  <c:v>6.5134000000000004E-4</c:v>
                </c:pt>
                <c:pt idx="768">
                  <c:v>6.3612E-4</c:v>
                </c:pt>
                <c:pt idx="769">
                  <c:v>6.533E-4</c:v>
                </c:pt>
                <c:pt idx="770">
                  <c:v>6.4435999999999996E-4</c:v>
                </c:pt>
                <c:pt idx="771">
                  <c:v>6.4495000000000004E-4</c:v>
                </c:pt>
                <c:pt idx="772">
                  <c:v>6.4245999999999997E-4</c:v>
                </c:pt>
                <c:pt idx="773">
                  <c:v>6.4417000000000001E-4</c:v>
                </c:pt>
                <c:pt idx="774">
                  <c:v>6.4568999999999998E-4</c:v>
                </c:pt>
                <c:pt idx="775">
                  <c:v>6.3743999999999997E-4</c:v>
                </c:pt>
                <c:pt idx="776">
                  <c:v>6.6182000000000003E-4</c:v>
                </c:pt>
                <c:pt idx="777">
                  <c:v>6.3590000000000001E-4</c:v>
                </c:pt>
                <c:pt idx="778">
                  <c:v>6.4588000000000004E-4</c:v>
                </c:pt>
                <c:pt idx="779">
                  <c:v>6.5048999999999999E-4</c:v>
                </c:pt>
                <c:pt idx="780">
                  <c:v>6.5005E-4</c:v>
                </c:pt>
                <c:pt idx="781">
                  <c:v>6.5156999999999997E-4</c:v>
                </c:pt>
                <c:pt idx="782">
                  <c:v>6.6193999999999997E-4</c:v>
                </c:pt>
                <c:pt idx="783">
                  <c:v>6.4130000000000003E-4</c:v>
                </c:pt>
                <c:pt idx="784">
                  <c:v>6.3236E-4</c:v>
                </c:pt>
                <c:pt idx="785">
                  <c:v>6.3825000000000004E-4</c:v>
                </c:pt>
                <c:pt idx="786">
                  <c:v>6.5291999999999998E-4</c:v>
                </c:pt>
                <c:pt idx="787">
                  <c:v>6.3926E-4</c:v>
                </c:pt>
                <c:pt idx="788">
                  <c:v>6.3016000000000005E-4</c:v>
                </c:pt>
                <c:pt idx="789">
                  <c:v>6.4939000000000001E-4</c:v>
                </c:pt>
                <c:pt idx="790">
                  <c:v>6.3562999999999998E-4</c:v>
                </c:pt>
                <c:pt idx="791">
                  <c:v>6.6045000000000003E-4</c:v>
                </c:pt>
                <c:pt idx="792">
                  <c:v>6.3495000000000001E-4</c:v>
                </c:pt>
                <c:pt idx="793">
                  <c:v>6.6312000000000001E-4</c:v>
                </c:pt>
                <c:pt idx="794">
                  <c:v>6.5886000000000004E-4</c:v>
                </c:pt>
                <c:pt idx="795">
                  <c:v>6.6841999999999997E-4</c:v>
                </c:pt>
                <c:pt idx="796">
                  <c:v>6.4740999999999996E-4</c:v>
                </c:pt>
                <c:pt idx="797">
                  <c:v>6.1969E-4</c:v>
                </c:pt>
                <c:pt idx="798">
                  <c:v>6.2427000000000001E-4</c:v>
                </c:pt>
                <c:pt idx="799">
                  <c:v>6.3535999999999996E-4</c:v>
                </c:pt>
                <c:pt idx="800">
                  <c:v>6.2522000000000001E-4</c:v>
                </c:pt>
                <c:pt idx="801">
                  <c:v>6.2982000000000001E-4</c:v>
                </c:pt>
                <c:pt idx="802">
                  <c:v>6.3823999999999999E-4</c:v>
                </c:pt>
                <c:pt idx="803">
                  <c:v>6.3774000000000003E-4</c:v>
                </c:pt>
                <c:pt idx="804">
                  <c:v>6.4170000000000004E-4</c:v>
                </c:pt>
                <c:pt idx="805">
                  <c:v>6.2487000000000003E-4</c:v>
                </c:pt>
                <c:pt idx="806">
                  <c:v>6.5240999999999997E-4</c:v>
                </c:pt>
                <c:pt idx="807">
                  <c:v>6.3975999999999996E-4</c:v>
                </c:pt>
                <c:pt idx="808">
                  <c:v>6.5468000000000004E-4</c:v>
                </c:pt>
                <c:pt idx="809">
                  <c:v>6.4245000000000003E-4</c:v>
                </c:pt>
                <c:pt idx="810">
                  <c:v>6.5853999999999999E-4</c:v>
                </c:pt>
                <c:pt idx="811">
                  <c:v>6.5028000000000004E-4</c:v>
                </c:pt>
                <c:pt idx="812">
                  <c:v>6.4961000000000001E-4</c:v>
                </c:pt>
                <c:pt idx="813">
                  <c:v>6.6609999999999998E-4</c:v>
                </c:pt>
                <c:pt idx="814">
                  <c:v>6.6366000000000005E-4</c:v>
                </c:pt>
                <c:pt idx="815">
                  <c:v>6.7500000000000004E-4</c:v>
                </c:pt>
                <c:pt idx="816">
                  <c:v>6.2153000000000002E-4</c:v>
                </c:pt>
                <c:pt idx="817">
                  <c:v>6.4937999999999997E-4</c:v>
                </c:pt>
                <c:pt idx="818">
                  <c:v>6.4654999999999997E-4</c:v>
                </c:pt>
                <c:pt idx="819">
                  <c:v>6.2341000000000002E-4</c:v>
                </c:pt>
                <c:pt idx="820">
                  <c:v>6.2790999999999997E-4</c:v>
                </c:pt>
                <c:pt idx="821">
                  <c:v>6.5667000000000004E-4</c:v>
                </c:pt>
                <c:pt idx="822">
                  <c:v>6.4995000000000005E-4</c:v>
                </c:pt>
                <c:pt idx="823">
                  <c:v>6.5698000000000004E-4</c:v>
                </c:pt>
                <c:pt idx="824">
                  <c:v>6.4468000000000001E-4</c:v>
                </c:pt>
                <c:pt idx="825">
                  <c:v>6.4119999999999997E-4</c:v>
                </c:pt>
                <c:pt idx="826">
                  <c:v>6.4621000000000004E-4</c:v>
                </c:pt>
                <c:pt idx="827">
                  <c:v>6.3562000000000004E-4</c:v>
                </c:pt>
                <c:pt idx="828">
                  <c:v>6.0778999999999998E-4</c:v>
                </c:pt>
                <c:pt idx="829">
                  <c:v>6.3665E-4</c:v>
                </c:pt>
                <c:pt idx="830">
                  <c:v>6.5211999999999996E-4</c:v>
                </c:pt>
                <c:pt idx="831">
                  <c:v>6.6377999999999999E-4</c:v>
                </c:pt>
                <c:pt idx="832">
                  <c:v>6.5432000000000001E-4</c:v>
                </c:pt>
                <c:pt idx="833">
                  <c:v>6.4995999999999999E-4</c:v>
                </c:pt>
                <c:pt idx="834">
                  <c:v>6.3681000000000002E-4</c:v>
                </c:pt>
                <c:pt idx="835">
                  <c:v>6.4132000000000002E-4</c:v>
                </c:pt>
                <c:pt idx="836">
                  <c:v>6.5592999999999999E-4</c:v>
                </c:pt>
                <c:pt idx="837">
                  <c:v>6.5339E-4</c:v>
                </c:pt>
                <c:pt idx="838">
                  <c:v>6.3533000000000003E-4</c:v>
                </c:pt>
                <c:pt idx="839">
                  <c:v>6.3515999999999996E-4</c:v>
                </c:pt>
                <c:pt idx="840">
                  <c:v>6.3100000000000005E-4</c:v>
                </c:pt>
                <c:pt idx="841">
                  <c:v>6.4649E-4</c:v>
                </c:pt>
                <c:pt idx="842">
                  <c:v>6.5737E-4</c:v>
                </c:pt>
                <c:pt idx="843">
                  <c:v>6.5479999999999998E-4</c:v>
                </c:pt>
                <c:pt idx="844">
                  <c:v>6.5660999999999996E-4</c:v>
                </c:pt>
                <c:pt idx="845">
                  <c:v>6.4073999999999999E-4</c:v>
                </c:pt>
                <c:pt idx="846">
                  <c:v>6.3449999999999997E-4</c:v>
                </c:pt>
                <c:pt idx="847">
                  <c:v>6.3469000000000004E-4</c:v>
                </c:pt>
                <c:pt idx="848">
                  <c:v>6.2949000000000002E-4</c:v>
                </c:pt>
                <c:pt idx="849">
                  <c:v>6.6337999999999998E-4</c:v>
                </c:pt>
                <c:pt idx="850">
                  <c:v>6.3363000000000004E-4</c:v>
                </c:pt>
                <c:pt idx="851">
                  <c:v>6.2231000000000005E-4</c:v>
                </c:pt>
                <c:pt idx="852">
                  <c:v>6.4053999999999999E-4</c:v>
                </c:pt>
                <c:pt idx="853">
                  <c:v>6.4961999999999995E-4</c:v>
                </c:pt>
                <c:pt idx="854">
                  <c:v>6.7464999999999995E-4</c:v>
                </c:pt>
                <c:pt idx="855">
                  <c:v>6.2715999999999998E-4</c:v>
                </c:pt>
                <c:pt idx="856">
                  <c:v>6.3904999999999995E-4</c:v>
                </c:pt>
                <c:pt idx="857">
                  <c:v>6.4161000000000003E-4</c:v>
                </c:pt>
                <c:pt idx="858">
                  <c:v>6.5490999999999998E-4</c:v>
                </c:pt>
                <c:pt idx="859">
                  <c:v>6.4775E-4</c:v>
                </c:pt>
                <c:pt idx="860">
                  <c:v>6.6085999999999998E-4</c:v>
                </c:pt>
                <c:pt idx="861">
                  <c:v>6.6324000000000005E-4</c:v>
                </c:pt>
                <c:pt idx="862">
                  <c:v>6.3361999999999999E-4</c:v>
                </c:pt>
                <c:pt idx="863">
                  <c:v>6.2922E-4</c:v>
                </c:pt>
                <c:pt idx="864">
                  <c:v>6.2602999999999997E-4</c:v>
                </c:pt>
                <c:pt idx="865">
                  <c:v>6.4588000000000004E-4</c:v>
                </c:pt>
                <c:pt idx="866">
                  <c:v>6.5941000000000003E-4</c:v>
                </c:pt>
                <c:pt idx="867">
                  <c:v>6.3833E-4</c:v>
                </c:pt>
                <c:pt idx="868">
                  <c:v>6.4086000000000004E-4</c:v>
                </c:pt>
                <c:pt idx="869">
                  <c:v>6.3838999999999996E-4</c:v>
                </c:pt>
                <c:pt idx="870">
                  <c:v>6.6193000000000003E-4</c:v>
                </c:pt>
                <c:pt idx="871">
                  <c:v>6.3391000000000001E-4</c:v>
                </c:pt>
                <c:pt idx="872">
                  <c:v>6.3385999999999998E-4</c:v>
                </c:pt>
                <c:pt idx="873">
                  <c:v>6.3206000000000004E-4</c:v>
                </c:pt>
                <c:pt idx="874">
                  <c:v>6.4353000000000001E-4</c:v>
                </c:pt>
                <c:pt idx="875">
                  <c:v>6.4453999999999998E-4</c:v>
                </c:pt>
                <c:pt idx="876">
                  <c:v>6.4534E-4</c:v>
                </c:pt>
                <c:pt idx="877">
                  <c:v>6.4508000000000002E-4</c:v>
                </c:pt>
                <c:pt idx="878">
                  <c:v>6.4245999999999997E-4</c:v>
                </c:pt>
                <c:pt idx="879">
                  <c:v>6.4384000000000002E-4</c:v>
                </c:pt>
                <c:pt idx="880">
                  <c:v>6.6228000000000001E-4</c:v>
                </c:pt>
                <c:pt idx="881">
                  <c:v>6.2542999999999995E-4</c:v>
                </c:pt>
                <c:pt idx="882">
                  <c:v>6.4930000000000001E-4</c:v>
                </c:pt>
                <c:pt idx="883">
                  <c:v>6.5669000000000003E-4</c:v>
                </c:pt>
                <c:pt idx="884">
                  <c:v>6.2058999999999997E-4</c:v>
                </c:pt>
                <c:pt idx="885">
                  <c:v>6.3666999999999999E-4</c:v>
                </c:pt>
                <c:pt idx="886">
                  <c:v>6.1386999999999998E-4</c:v>
                </c:pt>
                <c:pt idx="887">
                  <c:v>6.5074000000000002E-4</c:v>
                </c:pt>
                <c:pt idx="888">
                  <c:v>6.3836000000000003E-4</c:v>
                </c:pt>
                <c:pt idx="889">
                  <c:v>6.4398999999999999E-4</c:v>
                </c:pt>
                <c:pt idx="890">
                  <c:v>6.4634000000000002E-4</c:v>
                </c:pt>
                <c:pt idx="891">
                  <c:v>6.4294999999999999E-4</c:v>
                </c:pt>
                <c:pt idx="892">
                  <c:v>6.5404999999999999E-4</c:v>
                </c:pt>
                <c:pt idx="893">
                  <c:v>6.3500000000000004E-4</c:v>
                </c:pt>
                <c:pt idx="894">
                  <c:v>6.5875000000000005E-4</c:v>
                </c:pt>
                <c:pt idx="895">
                  <c:v>6.4398000000000005E-4</c:v>
                </c:pt>
                <c:pt idx="896">
                  <c:v>6.3473999999999996E-4</c:v>
                </c:pt>
                <c:pt idx="897">
                  <c:v>6.3095000000000002E-4</c:v>
                </c:pt>
                <c:pt idx="898">
                  <c:v>6.3181000000000001E-4</c:v>
                </c:pt>
                <c:pt idx="899">
                  <c:v>6.3279999999999999E-4</c:v>
                </c:pt>
                <c:pt idx="900">
                  <c:v>6.4736999999999998E-4</c:v>
                </c:pt>
                <c:pt idx="901">
                  <c:v>6.4563000000000001E-4</c:v>
                </c:pt>
                <c:pt idx="902">
                  <c:v>6.1423999999999995E-4</c:v>
                </c:pt>
                <c:pt idx="903">
                  <c:v>6.4059000000000002E-4</c:v>
                </c:pt>
                <c:pt idx="904">
                  <c:v>6.4316999999999998E-4</c:v>
                </c:pt>
                <c:pt idx="905">
                  <c:v>6.5393000000000005E-4</c:v>
                </c:pt>
                <c:pt idx="906">
                  <c:v>6.7086999999999995E-4</c:v>
                </c:pt>
                <c:pt idx="907">
                  <c:v>6.6040000000000001E-4</c:v>
                </c:pt>
                <c:pt idx="908">
                  <c:v>6.3310000000000005E-4</c:v>
                </c:pt>
                <c:pt idx="909">
                  <c:v>6.5877000000000004E-4</c:v>
                </c:pt>
                <c:pt idx="910">
                  <c:v>6.1359000000000001E-4</c:v>
                </c:pt>
                <c:pt idx="911">
                  <c:v>6.6874000000000002E-4</c:v>
                </c:pt>
                <c:pt idx="912">
                  <c:v>6.3927999999999999E-4</c:v>
                </c:pt>
                <c:pt idx="913">
                  <c:v>6.5948999999999999E-4</c:v>
                </c:pt>
                <c:pt idx="914">
                  <c:v>6.4532999999999995E-4</c:v>
                </c:pt>
                <c:pt idx="915">
                  <c:v>6.7296999999999995E-4</c:v>
                </c:pt>
                <c:pt idx="916">
                  <c:v>6.5583999999999998E-4</c:v>
                </c:pt>
                <c:pt idx="917">
                  <c:v>6.4645000000000002E-4</c:v>
                </c:pt>
                <c:pt idx="918">
                  <c:v>6.5255000000000001E-4</c:v>
                </c:pt>
                <c:pt idx="919">
                  <c:v>6.3867000000000004E-4</c:v>
                </c:pt>
                <c:pt idx="920">
                  <c:v>6.5171000000000001E-4</c:v>
                </c:pt>
                <c:pt idx="921">
                  <c:v>6.4192999999999997E-4</c:v>
                </c:pt>
                <c:pt idx="922">
                  <c:v>6.3944999999999996E-4</c:v>
                </c:pt>
                <c:pt idx="923">
                  <c:v>6.4077999999999997E-4</c:v>
                </c:pt>
                <c:pt idx="924">
                  <c:v>6.7099E-4</c:v>
                </c:pt>
                <c:pt idx="925">
                  <c:v>6.5563000000000004E-4</c:v>
                </c:pt>
                <c:pt idx="926">
                  <c:v>6.4740999999999996E-4</c:v>
                </c:pt>
                <c:pt idx="927">
                  <c:v>6.5994000000000003E-4</c:v>
                </c:pt>
                <c:pt idx="928">
                  <c:v>6.3475999999999995E-4</c:v>
                </c:pt>
                <c:pt idx="929">
                  <c:v>6.5313999999999997E-4</c:v>
                </c:pt>
                <c:pt idx="930">
                  <c:v>6.3719999999999998E-4</c:v>
                </c:pt>
                <c:pt idx="931">
                  <c:v>6.2976000000000004E-4</c:v>
                </c:pt>
                <c:pt idx="932">
                  <c:v>6.3686999999999999E-4</c:v>
                </c:pt>
                <c:pt idx="933">
                  <c:v>6.5337999999999995E-4</c:v>
                </c:pt>
                <c:pt idx="934">
                  <c:v>6.3816999999999997E-4</c:v>
                </c:pt>
                <c:pt idx="935">
                  <c:v>6.3942999999999997E-4</c:v>
                </c:pt>
                <c:pt idx="936">
                  <c:v>6.4917000000000002E-4</c:v>
                </c:pt>
                <c:pt idx="937">
                  <c:v>6.4344999999999995E-4</c:v>
                </c:pt>
                <c:pt idx="938">
                  <c:v>6.4824000000000001E-4</c:v>
                </c:pt>
                <c:pt idx="939">
                  <c:v>6.5339E-4</c:v>
                </c:pt>
                <c:pt idx="940">
                  <c:v>6.0678000000000001E-4</c:v>
                </c:pt>
                <c:pt idx="941">
                  <c:v>6.4358999999999998E-4</c:v>
                </c:pt>
                <c:pt idx="942">
                  <c:v>6.4524999999999999E-4</c:v>
                </c:pt>
                <c:pt idx="943">
                  <c:v>6.3371E-4</c:v>
                </c:pt>
                <c:pt idx="944">
                  <c:v>6.3420999999999996E-4</c:v>
                </c:pt>
                <c:pt idx="945">
                  <c:v>6.4019999999999995E-4</c:v>
                </c:pt>
                <c:pt idx="946">
                  <c:v>6.3000999999999997E-4</c:v>
                </c:pt>
                <c:pt idx="947">
                  <c:v>6.4919000000000001E-4</c:v>
                </c:pt>
                <c:pt idx="948">
                  <c:v>6.3365000000000003E-4</c:v>
                </c:pt>
                <c:pt idx="949">
                  <c:v>6.6009E-4</c:v>
                </c:pt>
                <c:pt idx="950">
                  <c:v>6.4335E-4</c:v>
                </c:pt>
                <c:pt idx="951">
                  <c:v>6.2283E-4</c:v>
                </c:pt>
                <c:pt idx="952">
                  <c:v>6.5127999999999996E-4</c:v>
                </c:pt>
                <c:pt idx="953">
                  <c:v>6.2491000000000001E-4</c:v>
                </c:pt>
                <c:pt idx="954">
                  <c:v>6.4820000000000003E-4</c:v>
                </c:pt>
                <c:pt idx="955">
                  <c:v>6.5968999999999999E-4</c:v>
                </c:pt>
                <c:pt idx="956">
                  <c:v>6.3823000000000005E-4</c:v>
                </c:pt>
                <c:pt idx="957">
                  <c:v>6.3789000000000001E-4</c:v>
                </c:pt>
                <c:pt idx="958">
                  <c:v>6.5618000000000002E-4</c:v>
                </c:pt>
                <c:pt idx="959">
                  <c:v>6.2445000000000003E-4</c:v>
                </c:pt>
                <c:pt idx="960">
                  <c:v>6.4249999999999995E-4</c:v>
                </c:pt>
                <c:pt idx="961">
                  <c:v>6.2576999999999999E-4</c:v>
                </c:pt>
                <c:pt idx="962">
                  <c:v>6.1366999999999997E-4</c:v>
                </c:pt>
                <c:pt idx="963">
                  <c:v>6.1527000000000001E-4</c:v>
                </c:pt>
                <c:pt idx="964">
                  <c:v>6.4979000000000002E-4</c:v>
                </c:pt>
                <c:pt idx="965">
                  <c:v>6.6060999999999995E-4</c:v>
                </c:pt>
                <c:pt idx="966">
                  <c:v>6.5749999999999999E-4</c:v>
                </c:pt>
                <c:pt idx="967">
                  <c:v>6.3349999999999995E-4</c:v>
                </c:pt>
                <c:pt idx="968">
                  <c:v>6.2713999999999999E-4</c:v>
                </c:pt>
                <c:pt idx="969">
                  <c:v>6.5485999999999995E-4</c:v>
                </c:pt>
                <c:pt idx="970">
                  <c:v>6.2668000000000001E-4</c:v>
                </c:pt>
                <c:pt idx="971">
                  <c:v>6.5470000000000003E-4</c:v>
                </c:pt>
                <c:pt idx="972">
                  <c:v>6.5675E-4</c:v>
                </c:pt>
                <c:pt idx="973">
                  <c:v>6.4263999999999999E-4</c:v>
                </c:pt>
                <c:pt idx="974">
                  <c:v>6.3980999999999999E-4</c:v>
                </c:pt>
                <c:pt idx="975">
                  <c:v>6.5479000000000004E-4</c:v>
                </c:pt>
                <c:pt idx="976">
                  <c:v>6.5711000000000003E-4</c:v>
                </c:pt>
                <c:pt idx="977">
                  <c:v>6.3772999999999998E-4</c:v>
                </c:pt>
                <c:pt idx="978">
                  <c:v>6.2852000000000003E-4</c:v>
                </c:pt>
                <c:pt idx="979">
                  <c:v>6.5366999999999997E-4</c:v>
                </c:pt>
                <c:pt idx="980">
                  <c:v>6.5021000000000002E-4</c:v>
                </c:pt>
                <c:pt idx="981">
                  <c:v>6.401E-4</c:v>
                </c:pt>
                <c:pt idx="982">
                  <c:v>6.4221000000000005E-4</c:v>
                </c:pt>
                <c:pt idx="983">
                  <c:v>6.5945999999999995E-4</c:v>
                </c:pt>
                <c:pt idx="984">
                  <c:v>6.4431999999999998E-4</c:v>
                </c:pt>
                <c:pt idx="985">
                  <c:v>6.4621999999999998E-4</c:v>
                </c:pt>
                <c:pt idx="986">
                  <c:v>6.5653E-4</c:v>
                </c:pt>
                <c:pt idx="987">
                  <c:v>6.4712000000000005E-4</c:v>
                </c:pt>
                <c:pt idx="988">
                  <c:v>6.3893999999999995E-4</c:v>
                </c:pt>
                <c:pt idx="989">
                  <c:v>6.4809000000000004E-4</c:v>
                </c:pt>
                <c:pt idx="990">
                  <c:v>6.4192000000000003E-4</c:v>
                </c:pt>
                <c:pt idx="991">
                  <c:v>6.3557000000000002E-4</c:v>
                </c:pt>
                <c:pt idx="992">
                  <c:v>6.4853999999999997E-4</c:v>
                </c:pt>
                <c:pt idx="993">
                  <c:v>6.6246999999999996E-4</c:v>
                </c:pt>
                <c:pt idx="994">
                  <c:v>6.6142999999999996E-4</c:v>
                </c:pt>
                <c:pt idx="995">
                  <c:v>6.4006000000000002E-4</c:v>
                </c:pt>
                <c:pt idx="996">
                  <c:v>6.3327999999999995E-4</c:v>
                </c:pt>
                <c:pt idx="997">
                  <c:v>6.5211000000000002E-4</c:v>
                </c:pt>
                <c:pt idx="998">
                  <c:v>6.5233999999999995E-4</c:v>
                </c:pt>
                <c:pt idx="999">
                  <c:v>6.2220000000000005E-4</c:v>
                </c:pt>
                <c:pt idx="1000">
                  <c:v>6.3237000000000005E-4</c:v>
                </c:pt>
                <c:pt idx="1001">
                  <c:v>6.6507000000000003E-4</c:v>
                </c:pt>
                <c:pt idx="1002">
                  <c:v>6.4035999999999997E-4</c:v>
                </c:pt>
                <c:pt idx="1003">
                  <c:v>6.5733999999999996E-4</c:v>
                </c:pt>
                <c:pt idx="1004">
                  <c:v>6.4168000000000005E-4</c:v>
                </c:pt>
                <c:pt idx="1005">
                  <c:v>6.5025E-4</c:v>
                </c:pt>
                <c:pt idx="1006">
                  <c:v>6.4800000000000003E-4</c:v>
                </c:pt>
                <c:pt idx="1007">
                  <c:v>6.4625000000000001E-4</c:v>
                </c:pt>
                <c:pt idx="1008">
                  <c:v>6.3086999999999996E-4</c:v>
                </c:pt>
                <c:pt idx="1009">
                  <c:v>6.5278999999999999E-4</c:v>
                </c:pt>
                <c:pt idx="1010">
                  <c:v>6.2697000000000002E-4</c:v>
                </c:pt>
                <c:pt idx="1011">
                  <c:v>6.4289000000000002E-4</c:v>
                </c:pt>
                <c:pt idx="1012">
                  <c:v>6.4888999999999995E-4</c:v>
                </c:pt>
                <c:pt idx="1013">
                  <c:v>6.4064000000000005E-4</c:v>
                </c:pt>
                <c:pt idx="1014">
                  <c:v>6.2281000000000001E-4</c:v>
                </c:pt>
                <c:pt idx="1015">
                  <c:v>6.3654E-4</c:v>
                </c:pt>
                <c:pt idx="1016">
                  <c:v>6.4557999999999998E-4</c:v>
                </c:pt>
                <c:pt idx="1017">
                  <c:v>6.4942000000000005E-4</c:v>
                </c:pt>
                <c:pt idx="1018">
                  <c:v>6.4665999999999996E-4</c:v>
                </c:pt>
                <c:pt idx="1019">
                  <c:v>6.5386000000000003E-4</c:v>
                </c:pt>
                <c:pt idx="1020">
                  <c:v>6.514E-4</c:v>
                </c:pt>
                <c:pt idx="1021">
                  <c:v>6.4095999999999999E-4</c:v>
                </c:pt>
                <c:pt idx="1022">
                  <c:v>6.3166999999999997E-4</c:v>
                </c:pt>
                <c:pt idx="1023">
                  <c:v>6.5094000000000003E-4</c:v>
                </c:pt>
                <c:pt idx="1024">
                  <c:v>6.1939999999999999E-4</c:v>
                </c:pt>
                <c:pt idx="1025">
                  <c:v>6.4077000000000003E-4</c:v>
                </c:pt>
                <c:pt idx="1026">
                  <c:v>6.3053000000000002E-4</c:v>
                </c:pt>
                <c:pt idx="1027">
                  <c:v>6.4373000000000002E-4</c:v>
                </c:pt>
                <c:pt idx="1028">
                  <c:v>6.3838999999999996E-4</c:v>
                </c:pt>
                <c:pt idx="1029">
                  <c:v>6.6613999999999996E-4</c:v>
                </c:pt>
                <c:pt idx="1030">
                  <c:v>6.6905000000000003E-4</c:v>
                </c:pt>
                <c:pt idx="1031">
                  <c:v>6.5793000000000004E-4</c:v>
                </c:pt>
                <c:pt idx="1032">
                  <c:v>2.5596E-3</c:v>
                </c:pt>
                <c:pt idx="1033">
                  <c:v>2.6687E-3</c:v>
                </c:pt>
                <c:pt idx="1034">
                  <c:v>2.6906E-3</c:v>
                </c:pt>
                <c:pt idx="1035">
                  <c:v>2.6126000000000001E-3</c:v>
                </c:pt>
                <c:pt idx="1036">
                  <c:v>2.6689999999999999E-3</c:v>
                </c:pt>
                <c:pt idx="1037">
                  <c:v>2.6394999999999999E-3</c:v>
                </c:pt>
                <c:pt idx="1038">
                  <c:v>2.6603E-3</c:v>
                </c:pt>
                <c:pt idx="1039">
                  <c:v>2.6497999999999999E-3</c:v>
                </c:pt>
                <c:pt idx="1040">
                  <c:v>2.6302999999999999E-3</c:v>
                </c:pt>
                <c:pt idx="1041">
                  <c:v>2.6373E-3</c:v>
                </c:pt>
                <c:pt idx="1042">
                  <c:v>2.6716000000000001E-3</c:v>
                </c:pt>
                <c:pt idx="1043">
                  <c:v>2.5822000000000002E-3</c:v>
                </c:pt>
                <c:pt idx="1044">
                  <c:v>2.6765000000000001E-3</c:v>
                </c:pt>
                <c:pt idx="1045">
                  <c:v>2.6397E-3</c:v>
                </c:pt>
                <c:pt idx="1046">
                  <c:v>2.591E-3</c:v>
                </c:pt>
                <c:pt idx="1047">
                  <c:v>2.6483000000000001E-3</c:v>
                </c:pt>
                <c:pt idx="1048">
                  <c:v>2.6573999999999999E-3</c:v>
                </c:pt>
                <c:pt idx="1049">
                  <c:v>2.6082000000000002E-3</c:v>
                </c:pt>
                <c:pt idx="1050">
                  <c:v>2.6307000000000001E-3</c:v>
                </c:pt>
                <c:pt idx="1051">
                  <c:v>2.6310000000000001E-3</c:v>
                </c:pt>
                <c:pt idx="1052">
                  <c:v>2.7152000000000001E-3</c:v>
                </c:pt>
                <c:pt idx="1053">
                  <c:v>2.6909999999999998E-3</c:v>
                </c:pt>
                <c:pt idx="1054">
                  <c:v>2.7366000000000001E-3</c:v>
                </c:pt>
                <c:pt idx="1055">
                  <c:v>2.6267E-3</c:v>
                </c:pt>
                <c:pt idx="1056">
                  <c:v>2.6413000000000001E-3</c:v>
                </c:pt>
                <c:pt idx="1057">
                  <c:v>2.6094E-3</c:v>
                </c:pt>
                <c:pt idx="1058">
                  <c:v>2.6616999999999999E-3</c:v>
                </c:pt>
                <c:pt idx="1059">
                  <c:v>2.6507000000000002E-3</c:v>
                </c:pt>
                <c:pt idx="1060">
                  <c:v>2.6589000000000001E-3</c:v>
                </c:pt>
                <c:pt idx="1061">
                  <c:v>2.6744E-3</c:v>
                </c:pt>
                <c:pt idx="1062">
                  <c:v>2.6055000000000002E-3</c:v>
                </c:pt>
                <c:pt idx="1063">
                  <c:v>2.6056E-3</c:v>
                </c:pt>
                <c:pt idx="1064">
                  <c:v>2.6172000000000001E-3</c:v>
                </c:pt>
                <c:pt idx="1065">
                  <c:v>2.6262999999999998E-3</c:v>
                </c:pt>
                <c:pt idx="1066">
                  <c:v>2.6286E-3</c:v>
                </c:pt>
                <c:pt idx="1067">
                  <c:v>2.6719999999999999E-3</c:v>
                </c:pt>
                <c:pt idx="1068">
                  <c:v>2.6223000000000002E-3</c:v>
                </c:pt>
                <c:pt idx="1069">
                  <c:v>2.6698999999999998E-3</c:v>
                </c:pt>
                <c:pt idx="1070">
                  <c:v>2.6762000000000001E-3</c:v>
                </c:pt>
                <c:pt idx="1071">
                  <c:v>2.6507000000000002E-3</c:v>
                </c:pt>
                <c:pt idx="1072">
                  <c:v>2.6237000000000001E-3</c:v>
                </c:pt>
                <c:pt idx="1073">
                  <c:v>2.6304000000000002E-3</c:v>
                </c:pt>
                <c:pt idx="1074">
                  <c:v>2.6151E-3</c:v>
                </c:pt>
                <c:pt idx="1075">
                  <c:v>2.5439999999999998E-3</c:v>
                </c:pt>
                <c:pt idx="1076">
                  <c:v>2.6250000000000002E-3</c:v>
                </c:pt>
                <c:pt idx="1077">
                  <c:v>2.6954000000000001E-3</c:v>
                </c:pt>
                <c:pt idx="1078">
                  <c:v>2.6668E-3</c:v>
                </c:pt>
                <c:pt idx="1079">
                  <c:v>2.5969000000000001E-3</c:v>
                </c:pt>
                <c:pt idx="1080">
                  <c:v>2.5958000000000001E-3</c:v>
                </c:pt>
                <c:pt idx="1081">
                  <c:v>2.6248999999999999E-3</c:v>
                </c:pt>
                <c:pt idx="1082">
                  <c:v>2.6155000000000002E-3</c:v>
                </c:pt>
                <c:pt idx="1083">
                  <c:v>2.6283999999999999E-3</c:v>
                </c:pt>
                <c:pt idx="1084">
                  <c:v>2.6738E-3</c:v>
                </c:pt>
                <c:pt idx="1085">
                  <c:v>2.6461000000000002E-3</c:v>
                </c:pt>
                <c:pt idx="1086">
                  <c:v>2.6248E-3</c:v>
                </c:pt>
                <c:pt idx="1087">
                  <c:v>2.6216E-3</c:v>
                </c:pt>
                <c:pt idx="1088">
                  <c:v>2.6380000000000002E-3</c:v>
                </c:pt>
                <c:pt idx="1089">
                  <c:v>2.6245999999999999E-3</c:v>
                </c:pt>
                <c:pt idx="1090">
                  <c:v>2.6337999999999999E-3</c:v>
                </c:pt>
                <c:pt idx="1091">
                  <c:v>2.6240999999999999E-3</c:v>
                </c:pt>
                <c:pt idx="1092">
                  <c:v>2.5898000000000002E-3</c:v>
                </c:pt>
                <c:pt idx="1093">
                  <c:v>2.6078999999999998E-3</c:v>
                </c:pt>
                <c:pt idx="1094">
                  <c:v>2.6911000000000001E-3</c:v>
                </c:pt>
                <c:pt idx="1095">
                  <c:v>2.6568999999999998E-3</c:v>
                </c:pt>
                <c:pt idx="1096">
                  <c:v>2.6697000000000001E-3</c:v>
                </c:pt>
                <c:pt idx="1097">
                  <c:v>2.6278E-3</c:v>
                </c:pt>
                <c:pt idx="1098">
                  <c:v>2.6543999999999999E-3</c:v>
                </c:pt>
                <c:pt idx="1099">
                  <c:v>2.6059E-3</c:v>
                </c:pt>
                <c:pt idx="1100">
                  <c:v>2.6050000000000001E-3</c:v>
                </c:pt>
                <c:pt idx="1101">
                  <c:v>2.6630999999999998E-3</c:v>
                </c:pt>
                <c:pt idx="1102">
                  <c:v>2.6871999999999998E-3</c:v>
                </c:pt>
                <c:pt idx="1103">
                  <c:v>2.6941999999999999E-3</c:v>
                </c:pt>
                <c:pt idx="1104">
                  <c:v>2.6965000000000001E-3</c:v>
                </c:pt>
                <c:pt idx="1105">
                  <c:v>2.6773999999999999E-3</c:v>
                </c:pt>
                <c:pt idx="1106">
                  <c:v>2.5931000000000001E-3</c:v>
                </c:pt>
                <c:pt idx="1107">
                  <c:v>2.5839000000000001E-3</c:v>
                </c:pt>
                <c:pt idx="1108">
                  <c:v>2.6161999999999999E-3</c:v>
                </c:pt>
                <c:pt idx="1109">
                  <c:v>2.6229000000000001E-3</c:v>
                </c:pt>
                <c:pt idx="1110">
                  <c:v>2.6562999999999999E-3</c:v>
                </c:pt>
                <c:pt idx="1111">
                  <c:v>2.6378999999999999E-3</c:v>
                </c:pt>
                <c:pt idx="1112">
                  <c:v>2.6162999999999998E-3</c:v>
                </c:pt>
                <c:pt idx="1113">
                  <c:v>2.6833999999999998E-3</c:v>
                </c:pt>
                <c:pt idx="1114">
                  <c:v>2.6464000000000001E-3</c:v>
                </c:pt>
                <c:pt idx="1115">
                  <c:v>2.6235999999999998E-3</c:v>
                </c:pt>
                <c:pt idx="1116">
                  <c:v>2.5303999999999999E-3</c:v>
                </c:pt>
                <c:pt idx="1117">
                  <c:v>2.6454999999999998E-3</c:v>
                </c:pt>
                <c:pt idx="1118">
                  <c:v>2.6749999999999999E-3</c:v>
                </c:pt>
                <c:pt idx="1119">
                  <c:v>2.6865999999999999E-3</c:v>
                </c:pt>
                <c:pt idx="1120">
                  <c:v>2.6454E-3</c:v>
                </c:pt>
                <c:pt idx="1121">
                  <c:v>2.6267999999999999E-3</c:v>
                </c:pt>
                <c:pt idx="1122">
                  <c:v>2.6169000000000001E-3</c:v>
                </c:pt>
                <c:pt idx="1123">
                  <c:v>2.5604E-3</c:v>
                </c:pt>
                <c:pt idx="1124">
                  <c:v>2.6189E-3</c:v>
                </c:pt>
                <c:pt idx="1125">
                  <c:v>2.5896999999999999E-3</c:v>
                </c:pt>
                <c:pt idx="1126">
                  <c:v>2.5774999999999999E-3</c:v>
                </c:pt>
                <c:pt idx="1127">
                  <c:v>2.6522999999999998E-3</c:v>
                </c:pt>
                <c:pt idx="1128">
                  <c:v>2.5898000000000002E-3</c:v>
                </c:pt>
                <c:pt idx="1129">
                  <c:v>2.5950000000000001E-3</c:v>
                </c:pt>
                <c:pt idx="1130">
                  <c:v>2.6500999999999999E-3</c:v>
                </c:pt>
                <c:pt idx="1131">
                  <c:v>2.6816000000000001E-3</c:v>
                </c:pt>
                <c:pt idx="1132">
                  <c:v>2.6277000000000002E-3</c:v>
                </c:pt>
                <c:pt idx="1133">
                  <c:v>2.6649E-3</c:v>
                </c:pt>
                <c:pt idx="1134">
                  <c:v>2.6101000000000002E-3</c:v>
                </c:pt>
                <c:pt idx="1135">
                  <c:v>2.6787999999999998E-3</c:v>
                </c:pt>
                <c:pt idx="1136">
                  <c:v>2.6741E-3</c:v>
                </c:pt>
                <c:pt idx="1137">
                  <c:v>2.5818E-3</c:v>
                </c:pt>
                <c:pt idx="1138">
                  <c:v>2.6023999999999999E-3</c:v>
                </c:pt>
                <c:pt idx="1139">
                  <c:v>2.6614E-3</c:v>
                </c:pt>
                <c:pt idx="1140">
                  <c:v>2.5634999999999998E-3</c:v>
                </c:pt>
                <c:pt idx="1141">
                  <c:v>2.6161999999999999E-3</c:v>
                </c:pt>
                <c:pt idx="1142">
                  <c:v>2.6161000000000001E-3</c:v>
                </c:pt>
                <c:pt idx="1143">
                  <c:v>2.6572000000000002E-3</c:v>
                </c:pt>
                <c:pt idx="1144">
                  <c:v>2.6370999999999999E-3</c:v>
                </c:pt>
                <c:pt idx="1145">
                  <c:v>2.6034999999999999E-3</c:v>
                </c:pt>
                <c:pt idx="1146">
                  <c:v>2.6830000000000001E-3</c:v>
                </c:pt>
                <c:pt idx="1147">
                  <c:v>2.6227999999999998E-3</c:v>
                </c:pt>
                <c:pt idx="1148">
                  <c:v>2.6586000000000001E-3</c:v>
                </c:pt>
                <c:pt idx="1149">
                  <c:v>2.6058000000000001E-3</c:v>
                </c:pt>
                <c:pt idx="1150">
                  <c:v>2.5885999999999999E-3</c:v>
                </c:pt>
                <c:pt idx="1151">
                  <c:v>2.6941999999999999E-3</c:v>
                </c:pt>
                <c:pt idx="1152">
                  <c:v>2.6094E-3</c:v>
                </c:pt>
                <c:pt idx="1153">
                  <c:v>2.6286E-3</c:v>
                </c:pt>
                <c:pt idx="1154">
                  <c:v>2.5829999999999998E-3</c:v>
                </c:pt>
                <c:pt idx="1155">
                  <c:v>2.6654000000000001E-3</c:v>
                </c:pt>
                <c:pt idx="1156">
                  <c:v>2.6568999999999998E-3</c:v>
                </c:pt>
                <c:pt idx="1157">
                  <c:v>2.6881000000000001E-3</c:v>
                </c:pt>
                <c:pt idx="1158">
                  <c:v>2.5682999999999999E-3</c:v>
                </c:pt>
                <c:pt idx="1159">
                  <c:v>2.6529000000000001E-3</c:v>
                </c:pt>
                <c:pt idx="1160">
                  <c:v>2.5566E-3</c:v>
                </c:pt>
                <c:pt idx="1161">
                  <c:v>2.6679999999999998E-3</c:v>
                </c:pt>
                <c:pt idx="1162">
                  <c:v>2.6229999999999999E-3</c:v>
                </c:pt>
                <c:pt idx="1163">
                  <c:v>2.5906000000000002E-3</c:v>
                </c:pt>
                <c:pt idx="1164">
                  <c:v>2.6247000000000002E-3</c:v>
                </c:pt>
                <c:pt idx="1165">
                  <c:v>2.6064E-3</c:v>
                </c:pt>
                <c:pt idx="1166">
                  <c:v>2.63E-3</c:v>
                </c:pt>
                <c:pt idx="1167">
                  <c:v>2.6803999999999999E-3</c:v>
                </c:pt>
                <c:pt idx="1168">
                  <c:v>2.6592E-3</c:v>
                </c:pt>
                <c:pt idx="1169">
                  <c:v>2.6028000000000002E-3</c:v>
                </c:pt>
                <c:pt idx="1170">
                  <c:v>2.6681000000000001E-3</c:v>
                </c:pt>
                <c:pt idx="1171">
                  <c:v>2.6170999999999998E-3</c:v>
                </c:pt>
                <c:pt idx="1172">
                  <c:v>2.7523000000000001E-3</c:v>
                </c:pt>
                <c:pt idx="1173">
                  <c:v>2.6705000000000001E-3</c:v>
                </c:pt>
                <c:pt idx="1174">
                  <c:v>2.6315000000000002E-3</c:v>
                </c:pt>
                <c:pt idx="1175">
                  <c:v>2.6207000000000001E-3</c:v>
                </c:pt>
                <c:pt idx="1176">
                  <c:v>2.5955000000000002E-3</c:v>
                </c:pt>
                <c:pt idx="1177">
                  <c:v>2.6221E-3</c:v>
                </c:pt>
                <c:pt idx="1178">
                  <c:v>2.6199999999999999E-3</c:v>
                </c:pt>
                <c:pt idx="1179">
                  <c:v>2.6565E-3</c:v>
                </c:pt>
                <c:pt idx="1180">
                  <c:v>2.6767000000000002E-3</c:v>
                </c:pt>
                <c:pt idx="1181">
                  <c:v>2.6909E-3</c:v>
                </c:pt>
                <c:pt idx="1182">
                  <c:v>2.6605999999999999E-3</c:v>
                </c:pt>
                <c:pt idx="1183">
                  <c:v>2.6703999999999999E-3</c:v>
                </c:pt>
                <c:pt idx="1184">
                  <c:v>2.6367000000000001E-3</c:v>
                </c:pt>
                <c:pt idx="1185">
                  <c:v>2.6053000000000001E-3</c:v>
                </c:pt>
                <c:pt idx="1186">
                  <c:v>2.6841E-3</c:v>
                </c:pt>
                <c:pt idx="1187">
                  <c:v>2.6343E-3</c:v>
                </c:pt>
                <c:pt idx="1188">
                  <c:v>2.6633999999999998E-3</c:v>
                </c:pt>
                <c:pt idx="1189">
                  <c:v>2.6175999999999999E-3</c:v>
                </c:pt>
                <c:pt idx="1190">
                  <c:v>2.6145999999999999E-3</c:v>
                </c:pt>
                <c:pt idx="1191">
                  <c:v>2.5644999999999999E-3</c:v>
                </c:pt>
                <c:pt idx="1192">
                  <c:v>2.6021E-3</c:v>
                </c:pt>
                <c:pt idx="1193">
                  <c:v>2.6608000000000001E-3</c:v>
                </c:pt>
                <c:pt idx="1194">
                  <c:v>2.5969000000000001E-3</c:v>
                </c:pt>
                <c:pt idx="1195">
                  <c:v>2.6662999999999999E-3</c:v>
                </c:pt>
                <c:pt idx="1196">
                  <c:v>2.6319999999999998E-3</c:v>
                </c:pt>
                <c:pt idx="1197">
                  <c:v>2.6600999999999999E-3</c:v>
                </c:pt>
                <c:pt idx="1198">
                  <c:v>2.6164999999999999E-3</c:v>
                </c:pt>
                <c:pt idx="1199">
                  <c:v>2.6188000000000001E-3</c:v>
                </c:pt>
                <c:pt idx="1200">
                  <c:v>2.5837E-3</c:v>
                </c:pt>
                <c:pt idx="1201">
                  <c:v>2.6792000000000001E-3</c:v>
                </c:pt>
                <c:pt idx="1202">
                  <c:v>2.5796E-3</c:v>
                </c:pt>
                <c:pt idx="1203">
                  <c:v>2.6059E-3</c:v>
                </c:pt>
                <c:pt idx="1204">
                  <c:v>2.5956999999999998E-3</c:v>
                </c:pt>
                <c:pt idx="1205">
                  <c:v>2.6805000000000002E-3</c:v>
                </c:pt>
                <c:pt idx="1206">
                  <c:v>2.6727999999999999E-3</c:v>
                </c:pt>
                <c:pt idx="1207">
                  <c:v>2.6605999999999999E-3</c:v>
                </c:pt>
                <c:pt idx="1208">
                  <c:v>2.6018999999999999E-3</c:v>
                </c:pt>
                <c:pt idx="1209">
                  <c:v>2.6532999999999999E-3</c:v>
                </c:pt>
                <c:pt idx="1210">
                  <c:v>2.6386000000000001E-3</c:v>
                </c:pt>
                <c:pt idx="1211">
                  <c:v>2.5983E-3</c:v>
                </c:pt>
                <c:pt idx="1212">
                  <c:v>2.6557E-3</c:v>
                </c:pt>
                <c:pt idx="1213">
                  <c:v>2.6527E-3</c:v>
                </c:pt>
                <c:pt idx="1214">
                  <c:v>2.6662000000000001E-3</c:v>
                </c:pt>
                <c:pt idx="1215">
                  <c:v>2.6270999999999998E-3</c:v>
                </c:pt>
                <c:pt idx="1216">
                  <c:v>2.7049000000000001E-3</c:v>
                </c:pt>
                <c:pt idx="1217">
                  <c:v>2.6787999999999998E-3</c:v>
                </c:pt>
                <c:pt idx="1218">
                  <c:v>2.5969000000000001E-3</c:v>
                </c:pt>
                <c:pt idx="1219">
                  <c:v>2.6132E-3</c:v>
                </c:pt>
                <c:pt idx="1220">
                  <c:v>2.6602000000000002E-3</c:v>
                </c:pt>
                <c:pt idx="1221">
                  <c:v>2.6874999999999998E-3</c:v>
                </c:pt>
                <c:pt idx="1222">
                  <c:v>2.6595999999999998E-3</c:v>
                </c:pt>
                <c:pt idx="1223">
                  <c:v>2.6478000000000001E-3</c:v>
                </c:pt>
                <c:pt idx="1224">
                  <c:v>2.6400999999999998E-3</c:v>
                </c:pt>
                <c:pt idx="1225">
                  <c:v>2.6110999999999999E-3</c:v>
                </c:pt>
                <c:pt idx="1226">
                  <c:v>2.5856999999999998E-3</c:v>
                </c:pt>
                <c:pt idx="1227">
                  <c:v>2.6508999999999999E-3</c:v>
                </c:pt>
                <c:pt idx="1228">
                  <c:v>2.6963999999999998E-3</c:v>
                </c:pt>
                <c:pt idx="1229">
                  <c:v>2.5707E-3</c:v>
                </c:pt>
                <c:pt idx="1230">
                  <c:v>2.6297999999999998E-3</c:v>
                </c:pt>
                <c:pt idx="1231">
                  <c:v>2.6153000000000001E-3</c:v>
                </c:pt>
                <c:pt idx="1232">
                  <c:v>2.6733E-3</c:v>
                </c:pt>
                <c:pt idx="1233">
                  <c:v>2.5993000000000001E-3</c:v>
                </c:pt>
                <c:pt idx="1234">
                  <c:v>2.6315000000000002E-3</c:v>
                </c:pt>
                <c:pt idx="1235">
                  <c:v>2.6806E-3</c:v>
                </c:pt>
                <c:pt idx="1236">
                  <c:v>2.5860000000000002E-3</c:v>
                </c:pt>
                <c:pt idx="1237">
                  <c:v>2.5829999999999998E-3</c:v>
                </c:pt>
                <c:pt idx="1238">
                  <c:v>2.6324999999999999E-3</c:v>
                </c:pt>
                <c:pt idx="1239">
                  <c:v>2.6451000000000001E-3</c:v>
                </c:pt>
                <c:pt idx="1240">
                  <c:v>2.5782000000000001E-3</c:v>
                </c:pt>
                <c:pt idx="1241">
                  <c:v>2.6534000000000002E-3</c:v>
                </c:pt>
                <c:pt idx="1242">
                  <c:v>2.7014999999999999E-3</c:v>
                </c:pt>
                <c:pt idx="1243">
                  <c:v>2.6754999999999999E-3</c:v>
                </c:pt>
                <c:pt idx="1244">
                  <c:v>2.6546E-3</c:v>
                </c:pt>
                <c:pt idx="1245">
                  <c:v>2.5755000000000001E-3</c:v>
                </c:pt>
                <c:pt idx="1246">
                  <c:v>2.6286E-3</c:v>
                </c:pt>
                <c:pt idx="1247">
                  <c:v>2.6684E-3</c:v>
                </c:pt>
                <c:pt idx="1248">
                  <c:v>2.7112999999999998E-3</c:v>
                </c:pt>
                <c:pt idx="1249">
                  <c:v>2.6507000000000002E-3</c:v>
                </c:pt>
                <c:pt idx="1250">
                  <c:v>2.6132999999999998E-3</c:v>
                </c:pt>
                <c:pt idx="1251">
                  <c:v>2.6606999999999998E-3</c:v>
                </c:pt>
                <c:pt idx="1252">
                  <c:v>2.6551999999999999E-3</c:v>
                </c:pt>
                <c:pt idx="1253">
                  <c:v>2.5782000000000001E-3</c:v>
                </c:pt>
                <c:pt idx="1254">
                  <c:v>2.6074000000000002E-3</c:v>
                </c:pt>
                <c:pt idx="1255">
                  <c:v>2.6640000000000001E-3</c:v>
                </c:pt>
                <c:pt idx="1256">
                  <c:v>2.5604999999999998E-3</c:v>
                </c:pt>
                <c:pt idx="1257">
                  <c:v>2.5804000000000001E-3</c:v>
                </c:pt>
                <c:pt idx="1258">
                  <c:v>2.6308E-3</c:v>
                </c:pt>
                <c:pt idx="1259">
                  <c:v>2.6123000000000001E-3</c:v>
                </c:pt>
                <c:pt idx="1260">
                  <c:v>2.6202999999999999E-3</c:v>
                </c:pt>
                <c:pt idx="1261">
                  <c:v>2.7108000000000002E-3</c:v>
                </c:pt>
                <c:pt idx="1262">
                  <c:v>2.6475000000000001E-3</c:v>
                </c:pt>
                <c:pt idx="1263">
                  <c:v>2.6600999999999999E-3</c:v>
                </c:pt>
                <c:pt idx="1264">
                  <c:v>2.6437000000000001E-3</c:v>
                </c:pt>
                <c:pt idx="1265">
                  <c:v>2.6633999999999998E-3</c:v>
                </c:pt>
                <c:pt idx="1266">
                  <c:v>2.6354999999999998E-3</c:v>
                </c:pt>
                <c:pt idx="1267">
                  <c:v>2.6191000000000001E-3</c:v>
                </c:pt>
                <c:pt idx="1268">
                  <c:v>2.6740000000000002E-3</c:v>
                </c:pt>
                <c:pt idx="1269">
                  <c:v>2.666E-3</c:v>
                </c:pt>
                <c:pt idx="1270">
                  <c:v>2.5926999999999999E-3</c:v>
                </c:pt>
                <c:pt idx="1271">
                  <c:v>2.6638E-3</c:v>
                </c:pt>
                <c:pt idx="1272">
                  <c:v>2.6457E-3</c:v>
                </c:pt>
                <c:pt idx="1273">
                  <c:v>2.6576E-3</c:v>
                </c:pt>
                <c:pt idx="1274">
                  <c:v>2.6213E-3</c:v>
                </c:pt>
                <c:pt idx="1275">
                  <c:v>2.7084000000000001E-3</c:v>
                </c:pt>
                <c:pt idx="1276">
                  <c:v>2.6508E-3</c:v>
                </c:pt>
                <c:pt idx="1277">
                  <c:v>2.6243999999999998E-3</c:v>
                </c:pt>
                <c:pt idx="1278">
                  <c:v>2.6126000000000001E-3</c:v>
                </c:pt>
                <c:pt idx="1279">
                  <c:v>2.6058000000000001E-3</c:v>
                </c:pt>
                <c:pt idx="1280">
                  <c:v>2.6351999999999999E-3</c:v>
                </c:pt>
                <c:pt idx="1281">
                  <c:v>2.6722999999999998E-3</c:v>
                </c:pt>
                <c:pt idx="1282">
                  <c:v>2.5914000000000002E-3</c:v>
                </c:pt>
                <c:pt idx="1283">
                  <c:v>2.6071000000000002E-3</c:v>
                </c:pt>
                <c:pt idx="1284">
                  <c:v>2.6679999999999998E-3</c:v>
                </c:pt>
                <c:pt idx="1285">
                  <c:v>2.6524999999999999E-3</c:v>
                </c:pt>
                <c:pt idx="1286">
                  <c:v>2.5869000000000001E-3</c:v>
                </c:pt>
                <c:pt idx="1287">
                  <c:v>2.5753E-3</c:v>
                </c:pt>
                <c:pt idx="1288">
                  <c:v>2.6462E-3</c:v>
                </c:pt>
                <c:pt idx="1289">
                  <c:v>2.6643999999999999E-3</c:v>
                </c:pt>
                <c:pt idx="1290">
                  <c:v>2.6067E-3</c:v>
                </c:pt>
                <c:pt idx="1291">
                  <c:v>2.6166000000000002E-3</c:v>
                </c:pt>
                <c:pt idx="1292">
                  <c:v>2.6432999999999999E-3</c:v>
                </c:pt>
                <c:pt idx="1293">
                  <c:v>2.6557999999999998E-3</c:v>
                </c:pt>
                <c:pt idx="1294">
                  <c:v>2.5907999999999999E-3</c:v>
                </c:pt>
                <c:pt idx="1295">
                  <c:v>2.6429000000000001E-3</c:v>
                </c:pt>
                <c:pt idx="1296">
                  <c:v>2.6437000000000001E-3</c:v>
                </c:pt>
                <c:pt idx="1297">
                  <c:v>2.6841999999999999E-3</c:v>
                </c:pt>
                <c:pt idx="1298">
                  <c:v>2.5806000000000002E-3</c:v>
                </c:pt>
                <c:pt idx="1299">
                  <c:v>2.6048999999999998E-3</c:v>
                </c:pt>
                <c:pt idx="1300">
                  <c:v>2.6273999999999998E-3</c:v>
                </c:pt>
                <c:pt idx="1301">
                  <c:v>2.6963999999999998E-3</c:v>
                </c:pt>
                <c:pt idx="1302">
                  <c:v>2.5907E-3</c:v>
                </c:pt>
                <c:pt idx="1303">
                  <c:v>2.6548000000000001E-3</c:v>
                </c:pt>
                <c:pt idx="1304">
                  <c:v>2.6465999999999998E-3</c:v>
                </c:pt>
                <c:pt idx="1305">
                  <c:v>2.6719999999999999E-3</c:v>
                </c:pt>
                <c:pt idx="1306">
                  <c:v>2.7081000000000002E-3</c:v>
                </c:pt>
                <c:pt idx="1307">
                  <c:v>2.6886000000000002E-3</c:v>
                </c:pt>
                <c:pt idx="1308">
                  <c:v>2.6259999999999999E-3</c:v>
                </c:pt>
                <c:pt idx="1309">
                  <c:v>2.5866000000000001E-3</c:v>
                </c:pt>
                <c:pt idx="1310">
                  <c:v>2.6283000000000001E-3</c:v>
                </c:pt>
                <c:pt idx="1311">
                  <c:v>2.6611999999999999E-3</c:v>
                </c:pt>
                <c:pt idx="1312">
                  <c:v>2.6621000000000001E-3</c:v>
                </c:pt>
                <c:pt idx="1313">
                  <c:v>2.6843000000000001E-3</c:v>
                </c:pt>
                <c:pt idx="1314">
                  <c:v>2.575E-3</c:v>
                </c:pt>
                <c:pt idx="1315">
                  <c:v>2.6971999999999999E-3</c:v>
                </c:pt>
                <c:pt idx="1316">
                  <c:v>2.6530999999999998E-3</c:v>
                </c:pt>
                <c:pt idx="1317">
                  <c:v>2.6454999999999998E-3</c:v>
                </c:pt>
                <c:pt idx="1318">
                  <c:v>2.5915000000000001E-3</c:v>
                </c:pt>
                <c:pt idx="1319">
                  <c:v>2.6752999999999998E-3</c:v>
                </c:pt>
                <c:pt idx="1320">
                  <c:v>2.5739000000000001E-3</c:v>
                </c:pt>
                <c:pt idx="1321">
                  <c:v>2.6213E-3</c:v>
                </c:pt>
                <c:pt idx="1322">
                  <c:v>2.6118000000000001E-3</c:v>
                </c:pt>
                <c:pt idx="1323">
                  <c:v>2.5484000000000001E-3</c:v>
                </c:pt>
                <c:pt idx="1324">
                  <c:v>2.5815E-3</c:v>
                </c:pt>
                <c:pt idx="1325">
                  <c:v>2.6800000000000001E-3</c:v>
                </c:pt>
                <c:pt idx="1326">
                  <c:v>2.6429000000000001E-3</c:v>
                </c:pt>
                <c:pt idx="1327">
                  <c:v>2.6001000000000002E-3</c:v>
                </c:pt>
                <c:pt idx="1328">
                  <c:v>2.5918E-3</c:v>
                </c:pt>
                <c:pt idx="1329">
                  <c:v>2.6396000000000002E-3</c:v>
                </c:pt>
                <c:pt idx="1330">
                  <c:v>2.6116999999999998E-3</c:v>
                </c:pt>
                <c:pt idx="1331">
                  <c:v>2.6118999999999999E-3</c:v>
                </c:pt>
                <c:pt idx="1332">
                  <c:v>2.6113999999999998E-3</c:v>
                </c:pt>
                <c:pt idx="1333">
                  <c:v>2.6224E-3</c:v>
                </c:pt>
                <c:pt idx="1334">
                  <c:v>2.5758000000000001E-3</c:v>
                </c:pt>
                <c:pt idx="1335">
                  <c:v>2.6042999999999999E-3</c:v>
                </c:pt>
                <c:pt idx="1336">
                  <c:v>2.6860999999999999E-3</c:v>
                </c:pt>
                <c:pt idx="1337">
                  <c:v>2.6446E-3</c:v>
                </c:pt>
                <c:pt idx="1338">
                  <c:v>2.6503E-3</c:v>
                </c:pt>
                <c:pt idx="1339">
                  <c:v>2.6161000000000001E-3</c:v>
                </c:pt>
                <c:pt idx="1340">
                  <c:v>2.6711E-3</c:v>
                </c:pt>
                <c:pt idx="1341">
                  <c:v>2.6351E-3</c:v>
                </c:pt>
                <c:pt idx="1342">
                  <c:v>2.6299000000000001E-3</c:v>
                </c:pt>
                <c:pt idx="1343">
                  <c:v>2.6603E-3</c:v>
                </c:pt>
                <c:pt idx="1344">
                  <c:v>2.6411E-3</c:v>
                </c:pt>
                <c:pt idx="1345">
                  <c:v>2.5907E-3</c:v>
                </c:pt>
                <c:pt idx="1346">
                  <c:v>2.6199000000000001E-3</c:v>
                </c:pt>
                <c:pt idx="1347">
                  <c:v>2.6329999999999999E-3</c:v>
                </c:pt>
                <c:pt idx="1348">
                  <c:v>2.6457999999999998E-3</c:v>
                </c:pt>
                <c:pt idx="1349">
                  <c:v>2.6413000000000001E-3</c:v>
                </c:pt>
                <c:pt idx="1350">
                  <c:v>2.6110999999999999E-3</c:v>
                </c:pt>
                <c:pt idx="1351">
                  <c:v>2.6708999999999999E-3</c:v>
                </c:pt>
                <c:pt idx="1352">
                  <c:v>2.6502000000000001E-3</c:v>
                </c:pt>
                <c:pt idx="1353">
                  <c:v>2.6156E-3</c:v>
                </c:pt>
                <c:pt idx="1354">
                  <c:v>2.6294999999999999E-3</c:v>
                </c:pt>
                <c:pt idx="1355">
                  <c:v>2.6137999999999999E-3</c:v>
                </c:pt>
                <c:pt idx="1356">
                  <c:v>2.6443E-3</c:v>
                </c:pt>
                <c:pt idx="1357">
                  <c:v>2.6495999999999998E-3</c:v>
                </c:pt>
                <c:pt idx="1358">
                  <c:v>2.5609000000000001E-3</c:v>
                </c:pt>
                <c:pt idx="1359">
                  <c:v>2.5904000000000001E-3</c:v>
                </c:pt>
                <c:pt idx="1360">
                  <c:v>2.6649999999999998E-3</c:v>
                </c:pt>
                <c:pt idx="1361">
                  <c:v>2.6968000000000001E-3</c:v>
                </c:pt>
                <c:pt idx="1362">
                  <c:v>2.6549999999999998E-3</c:v>
                </c:pt>
                <c:pt idx="1363">
                  <c:v>2.6315000000000002E-3</c:v>
                </c:pt>
                <c:pt idx="1364">
                  <c:v>2.6351E-3</c:v>
                </c:pt>
                <c:pt idx="1365">
                  <c:v>2.6235999999999998E-3</c:v>
                </c:pt>
                <c:pt idx="1366">
                  <c:v>2.6261000000000001E-3</c:v>
                </c:pt>
                <c:pt idx="1367">
                  <c:v>2.614E-3</c:v>
                </c:pt>
                <c:pt idx="1368">
                  <c:v>2.6532999999999999E-3</c:v>
                </c:pt>
                <c:pt idx="1369">
                  <c:v>2.6532999999999999E-3</c:v>
                </c:pt>
                <c:pt idx="1370">
                  <c:v>2.6267E-3</c:v>
                </c:pt>
                <c:pt idx="1371">
                  <c:v>2.6789000000000001E-3</c:v>
                </c:pt>
                <c:pt idx="1372">
                  <c:v>2.6489999999999999E-3</c:v>
                </c:pt>
                <c:pt idx="1373">
                  <c:v>2.6595999999999998E-3</c:v>
                </c:pt>
                <c:pt idx="1374">
                  <c:v>2.6253000000000001E-3</c:v>
                </c:pt>
                <c:pt idx="1375">
                  <c:v>2.6143999999999998E-3</c:v>
                </c:pt>
                <c:pt idx="1376">
                  <c:v>2.6786000000000002E-3</c:v>
                </c:pt>
                <c:pt idx="1377">
                  <c:v>2.6583000000000002E-3</c:v>
                </c:pt>
                <c:pt idx="1378">
                  <c:v>2.5866999999999999E-3</c:v>
                </c:pt>
                <c:pt idx="1379">
                  <c:v>2.5577999999999998E-3</c:v>
                </c:pt>
                <c:pt idx="1380">
                  <c:v>2.6619E-3</c:v>
                </c:pt>
                <c:pt idx="1381">
                  <c:v>2.6453000000000002E-3</c:v>
                </c:pt>
                <c:pt idx="1382">
                  <c:v>2.6633E-3</c:v>
                </c:pt>
                <c:pt idx="1383">
                  <c:v>2.6627E-3</c:v>
                </c:pt>
                <c:pt idx="1384">
                  <c:v>2.6335999999999998E-3</c:v>
                </c:pt>
                <c:pt idx="1385">
                  <c:v>2.6313999999999999E-3</c:v>
                </c:pt>
                <c:pt idx="1386">
                  <c:v>2.604E-3</c:v>
                </c:pt>
                <c:pt idx="1387">
                  <c:v>2.6170999999999998E-3</c:v>
                </c:pt>
                <c:pt idx="1388">
                  <c:v>2.6708000000000001E-3</c:v>
                </c:pt>
                <c:pt idx="1389">
                  <c:v>2.5986E-3</c:v>
                </c:pt>
                <c:pt idx="1390">
                  <c:v>2.6086E-3</c:v>
                </c:pt>
                <c:pt idx="1391">
                  <c:v>2.6873000000000001E-3</c:v>
                </c:pt>
                <c:pt idx="1392">
                  <c:v>2.6838999999999999E-3</c:v>
                </c:pt>
                <c:pt idx="1393">
                  <c:v>2.6738999999999999E-3</c:v>
                </c:pt>
                <c:pt idx="1394">
                  <c:v>2.7209000000000001E-3</c:v>
                </c:pt>
                <c:pt idx="1395">
                  <c:v>2.6220000000000002E-3</c:v>
                </c:pt>
                <c:pt idx="1396">
                  <c:v>2.6221999999999999E-3</c:v>
                </c:pt>
                <c:pt idx="1397">
                  <c:v>2.5745E-3</c:v>
                </c:pt>
                <c:pt idx="1398">
                  <c:v>2.6432999999999999E-3</c:v>
                </c:pt>
                <c:pt idx="1399">
                  <c:v>2.6689000000000001E-3</c:v>
                </c:pt>
                <c:pt idx="1400">
                  <c:v>2.5990000000000002E-3</c:v>
                </c:pt>
                <c:pt idx="1401">
                  <c:v>2.6247000000000002E-3</c:v>
                </c:pt>
                <c:pt idx="1402">
                  <c:v>2.5841000000000002E-3</c:v>
                </c:pt>
                <c:pt idx="1403">
                  <c:v>2.6394999999999999E-3</c:v>
                </c:pt>
                <c:pt idx="1404">
                  <c:v>2.6475000000000001E-3</c:v>
                </c:pt>
                <c:pt idx="1405">
                  <c:v>2.6549999999999998E-3</c:v>
                </c:pt>
                <c:pt idx="1406">
                  <c:v>2.6136000000000002E-3</c:v>
                </c:pt>
                <c:pt idx="1407">
                  <c:v>2.6817999999999998E-3</c:v>
                </c:pt>
                <c:pt idx="1408">
                  <c:v>2.6554E-3</c:v>
                </c:pt>
                <c:pt idx="1409">
                  <c:v>2.5956999999999998E-3</c:v>
                </c:pt>
                <c:pt idx="1410">
                  <c:v>2.6995000000000001E-3</c:v>
                </c:pt>
                <c:pt idx="1411">
                  <c:v>2.6665E-3</c:v>
                </c:pt>
                <c:pt idx="1412">
                  <c:v>2.614E-3</c:v>
                </c:pt>
                <c:pt idx="1413">
                  <c:v>2.6510000000000001E-3</c:v>
                </c:pt>
                <c:pt idx="1414">
                  <c:v>2.6145000000000001E-3</c:v>
                </c:pt>
                <c:pt idx="1415">
                  <c:v>2.6559000000000001E-3</c:v>
                </c:pt>
                <c:pt idx="1416">
                  <c:v>2.6502000000000001E-3</c:v>
                </c:pt>
                <c:pt idx="1417">
                  <c:v>2.6324999999999999E-3</c:v>
                </c:pt>
                <c:pt idx="1418">
                  <c:v>2.6825E-3</c:v>
                </c:pt>
                <c:pt idx="1419">
                  <c:v>2.6464000000000001E-3</c:v>
                </c:pt>
                <c:pt idx="1420">
                  <c:v>2.6077000000000001E-3</c:v>
                </c:pt>
                <c:pt idx="1421">
                  <c:v>2.5806000000000002E-3</c:v>
                </c:pt>
                <c:pt idx="1422">
                  <c:v>2.6419999999999998E-3</c:v>
                </c:pt>
                <c:pt idx="1423">
                  <c:v>2.6099000000000001E-3</c:v>
                </c:pt>
                <c:pt idx="1424">
                  <c:v>2.6703999999999999E-3</c:v>
                </c:pt>
                <c:pt idx="1425">
                  <c:v>2.6201000000000002E-3</c:v>
                </c:pt>
                <c:pt idx="1426">
                  <c:v>2.5964999999999998E-3</c:v>
                </c:pt>
                <c:pt idx="1427">
                  <c:v>2.6392999999999998E-3</c:v>
                </c:pt>
                <c:pt idx="1428">
                  <c:v>2.6434000000000002E-3</c:v>
                </c:pt>
                <c:pt idx="1429">
                  <c:v>2.5653999999999998E-3</c:v>
                </c:pt>
                <c:pt idx="1430">
                  <c:v>2.6652999999999998E-3</c:v>
                </c:pt>
                <c:pt idx="1431">
                  <c:v>2.7022000000000001E-3</c:v>
                </c:pt>
                <c:pt idx="1432">
                  <c:v>2.6919999999999999E-3</c:v>
                </c:pt>
                <c:pt idx="1433">
                  <c:v>2.6576999999999998E-3</c:v>
                </c:pt>
                <c:pt idx="1434">
                  <c:v>2.6194999999999999E-3</c:v>
                </c:pt>
                <c:pt idx="1435">
                  <c:v>2.6085000000000001E-3</c:v>
                </c:pt>
                <c:pt idx="1436">
                  <c:v>2.5940999999999998E-3</c:v>
                </c:pt>
                <c:pt idx="1437">
                  <c:v>2.6189E-3</c:v>
                </c:pt>
                <c:pt idx="1438">
                  <c:v>2.5527000000000002E-3</c:v>
                </c:pt>
                <c:pt idx="1439">
                  <c:v>2.6633E-3</c:v>
                </c:pt>
                <c:pt idx="1440">
                  <c:v>2.6166000000000002E-3</c:v>
                </c:pt>
                <c:pt idx="1441">
                  <c:v>2.7055E-3</c:v>
                </c:pt>
                <c:pt idx="1442">
                  <c:v>2.6754999999999999E-3</c:v>
                </c:pt>
                <c:pt idx="1443">
                  <c:v>2.6754000000000001E-3</c:v>
                </c:pt>
                <c:pt idx="1444">
                  <c:v>2.6562999999999999E-3</c:v>
                </c:pt>
                <c:pt idx="1445">
                  <c:v>2.6226000000000001E-3</c:v>
                </c:pt>
                <c:pt idx="1446">
                  <c:v>2.643E-3</c:v>
                </c:pt>
                <c:pt idx="1447">
                  <c:v>2.5726E-3</c:v>
                </c:pt>
                <c:pt idx="1448">
                  <c:v>2.6630999999999998E-3</c:v>
                </c:pt>
                <c:pt idx="1449">
                  <c:v>2.5747999999999999E-3</c:v>
                </c:pt>
                <c:pt idx="1450">
                  <c:v>2.6275000000000001E-3</c:v>
                </c:pt>
                <c:pt idx="1451">
                  <c:v>2.6020000000000001E-3</c:v>
                </c:pt>
                <c:pt idx="1452">
                  <c:v>2.5961000000000001E-3</c:v>
                </c:pt>
                <c:pt idx="1453">
                  <c:v>2.6061999999999999E-3</c:v>
                </c:pt>
                <c:pt idx="1454">
                  <c:v>2.6373999999999998E-3</c:v>
                </c:pt>
                <c:pt idx="1455">
                  <c:v>2.6554E-3</c:v>
                </c:pt>
                <c:pt idx="1456">
                  <c:v>2.6126000000000001E-3</c:v>
                </c:pt>
                <c:pt idx="1457">
                  <c:v>2.5646000000000002E-3</c:v>
                </c:pt>
                <c:pt idx="1458">
                  <c:v>2.6486999999999999E-3</c:v>
                </c:pt>
                <c:pt idx="1459">
                  <c:v>2.5855000000000001E-3</c:v>
                </c:pt>
                <c:pt idx="1460">
                  <c:v>2.5404999999999998E-3</c:v>
                </c:pt>
                <c:pt idx="1461">
                  <c:v>2.6553000000000002E-3</c:v>
                </c:pt>
                <c:pt idx="1462">
                  <c:v>2.5704999999999999E-3</c:v>
                </c:pt>
                <c:pt idx="1463">
                  <c:v>2.6551999999999999E-3</c:v>
                </c:pt>
                <c:pt idx="1464">
                  <c:v>2.6643999999999999E-3</c:v>
                </c:pt>
                <c:pt idx="1465">
                  <c:v>2.6346999999999998E-3</c:v>
                </c:pt>
                <c:pt idx="1466">
                  <c:v>2.6082000000000002E-3</c:v>
                </c:pt>
                <c:pt idx="1467">
                  <c:v>2.5999999999999999E-3</c:v>
                </c:pt>
                <c:pt idx="1468">
                  <c:v>2.6159E-3</c:v>
                </c:pt>
                <c:pt idx="1469">
                  <c:v>2.6248999999999999E-3</c:v>
                </c:pt>
                <c:pt idx="1470">
                  <c:v>2.5685999999999999E-3</c:v>
                </c:pt>
                <c:pt idx="1471">
                  <c:v>2.5818999999999998E-3</c:v>
                </c:pt>
                <c:pt idx="1472">
                  <c:v>2.5476000000000001E-3</c:v>
                </c:pt>
                <c:pt idx="1473">
                  <c:v>2.5842E-3</c:v>
                </c:pt>
                <c:pt idx="1474">
                  <c:v>2.5736999999999999E-3</c:v>
                </c:pt>
                <c:pt idx="1475">
                  <c:v>2.6462E-3</c:v>
                </c:pt>
                <c:pt idx="1476">
                  <c:v>2.6676E-3</c:v>
                </c:pt>
                <c:pt idx="1477">
                  <c:v>2.6137999999999999E-3</c:v>
                </c:pt>
                <c:pt idx="1478">
                  <c:v>2.6107999999999999E-3</c:v>
                </c:pt>
                <c:pt idx="1479">
                  <c:v>2.6968999999999999E-3</c:v>
                </c:pt>
                <c:pt idx="1480">
                  <c:v>2.6597999999999999E-3</c:v>
                </c:pt>
                <c:pt idx="1481">
                  <c:v>2.6446999999999998E-3</c:v>
                </c:pt>
                <c:pt idx="1482">
                  <c:v>2.6749E-3</c:v>
                </c:pt>
                <c:pt idx="1483">
                  <c:v>2.6337000000000001E-3</c:v>
                </c:pt>
                <c:pt idx="1484">
                  <c:v>2.6679E-3</c:v>
                </c:pt>
                <c:pt idx="1485">
                  <c:v>2.5907E-3</c:v>
                </c:pt>
                <c:pt idx="1486">
                  <c:v>2.6221999999999999E-3</c:v>
                </c:pt>
                <c:pt idx="1487">
                  <c:v>2.6507000000000002E-3</c:v>
                </c:pt>
                <c:pt idx="1488">
                  <c:v>2.6118000000000001E-3</c:v>
                </c:pt>
                <c:pt idx="1489">
                  <c:v>2.6112000000000002E-3</c:v>
                </c:pt>
                <c:pt idx="1490">
                  <c:v>2.6174000000000002E-3</c:v>
                </c:pt>
                <c:pt idx="1491">
                  <c:v>2.7179999999999999E-3</c:v>
                </c:pt>
                <c:pt idx="1492">
                  <c:v>2.6443E-3</c:v>
                </c:pt>
                <c:pt idx="1493">
                  <c:v>2.6115000000000001E-3</c:v>
                </c:pt>
                <c:pt idx="1494">
                  <c:v>2.6197999999999998E-3</c:v>
                </c:pt>
                <c:pt idx="1495">
                  <c:v>2.6151999999999998E-3</c:v>
                </c:pt>
                <c:pt idx="1496">
                  <c:v>2.6358000000000002E-3</c:v>
                </c:pt>
                <c:pt idx="1497">
                  <c:v>2.6381999999999998E-3</c:v>
                </c:pt>
                <c:pt idx="1498">
                  <c:v>2.6557999999999998E-3</c:v>
                </c:pt>
                <c:pt idx="1499">
                  <c:v>2.63E-3</c:v>
                </c:pt>
                <c:pt idx="1500">
                  <c:v>2.5758999999999999E-3</c:v>
                </c:pt>
                <c:pt idx="1501">
                  <c:v>2.6437000000000001E-3</c:v>
                </c:pt>
                <c:pt idx="1502">
                  <c:v>2.6486999999999999E-3</c:v>
                </c:pt>
                <c:pt idx="1503">
                  <c:v>2.6681000000000001E-3</c:v>
                </c:pt>
                <c:pt idx="1504">
                  <c:v>2.6779E-3</c:v>
                </c:pt>
                <c:pt idx="1505">
                  <c:v>2.5376000000000001E-3</c:v>
                </c:pt>
                <c:pt idx="1506">
                  <c:v>2.6182000000000002E-3</c:v>
                </c:pt>
                <c:pt idx="1507">
                  <c:v>2.6415000000000002E-3</c:v>
                </c:pt>
                <c:pt idx="1508">
                  <c:v>2.6392999999999998E-3</c:v>
                </c:pt>
                <c:pt idx="1509">
                  <c:v>2.6484E-3</c:v>
                </c:pt>
                <c:pt idx="1510">
                  <c:v>2.6944E-3</c:v>
                </c:pt>
                <c:pt idx="1511">
                  <c:v>2.5760000000000002E-3</c:v>
                </c:pt>
                <c:pt idx="1512">
                  <c:v>2.5864999999999998E-3</c:v>
                </c:pt>
                <c:pt idx="1513">
                  <c:v>2.6427999999999998E-3</c:v>
                </c:pt>
                <c:pt idx="1514">
                  <c:v>2.6278999999999999E-3</c:v>
                </c:pt>
                <c:pt idx="1515">
                  <c:v>2.6645000000000002E-3</c:v>
                </c:pt>
                <c:pt idx="1516">
                  <c:v>2.6037999999999999E-3</c:v>
                </c:pt>
                <c:pt idx="1517">
                  <c:v>2.6507000000000002E-3</c:v>
                </c:pt>
                <c:pt idx="1518">
                  <c:v>2.6450000000000002E-3</c:v>
                </c:pt>
                <c:pt idx="1519">
                  <c:v>2.6459999999999999E-3</c:v>
                </c:pt>
                <c:pt idx="1520">
                  <c:v>2.6424999999999999E-3</c:v>
                </c:pt>
                <c:pt idx="1521">
                  <c:v>2.6166000000000002E-3</c:v>
                </c:pt>
                <c:pt idx="1522">
                  <c:v>2.5246000000000001E-3</c:v>
                </c:pt>
                <c:pt idx="1523">
                  <c:v>2.6952999999999999E-3</c:v>
                </c:pt>
                <c:pt idx="1524">
                  <c:v>2.6113999999999998E-3</c:v>
                </c:pt>
                <c:pt idx="1525">
                  <c:v>2.6646999999999999E-3</c:v>
                </c:pt>
                <c:pt idx="1526">
                  <c:v>2.6557999999999998E-3</c:v>
                </c:pt>
                <c:pt idx="1527">
                  <c:v>2.6051E-3</c:v>
                </c:pt>
                <c:pt idx="1528">
                  <c:v>2.6465E-3</c:v>
                </c:pt>
                <c:pt idx="1529">
                  <c:v>2.6064E-3</c:v>
                </c:pt>
                <c:pt idx="1530">
                  <c:v>2.6928E-3</c:v>
                </c:pt>
                <c:pt idx="1531">
                  <c:v>2.6097999999999998E-3</c:v>
                </c:pt>
                <c:pt idx="1532">
                  <c:v>2.6373999999999998E-3</c:v>
                </c:pt>
                <c:pt idx="1533">
                  <c:v>2.5820999999999999E-3</c:v>
                </c:pt>
                <c:pt idx="1534">
                  <c:v>2.6132999999999998E-3</c:v>
                </c:pt>
                <c:pt idx="1535">
                  <c:v>2.6982E-3</c:v>
                </c:pt>
                <c:pt idx="1536">
                  <c:v>2.6783000000000002E-3</c:v>
                </c:pt>
                <c:pt idx="1537">
                  <c:v>2.6733E-3</c:v>
                </c:pt>
                <c:pt idx="1538">
                  <c:v>2.6343999999999998E-3</c:v>
                </c:pt>
                <c:pt idx="1539">
                  <c:v>2.5950999999999999E-3</c:v>
                </c:pt>
                <c:pt idx="1540">
                  <c:v>2.6380000000000002E-3</c:v>
                </c:pt>
                <c:pt idx="1541">
                  <c:v>2.6640000000000001E-3</c:v>
                </c:pt>
                <c:pt idx="1542">
                  <c:v>2.6312000000000002E-3</c:v>
                </c:pt>
                <c:pt idx="1543">
                  <c:v>2.6494999999999999E-3</c:v>
                </c:pt>
                <c:pt idx="1544">
                  <c:v>2.6186E-3</c:v>
                </c:pt>
                <c:pt idx="1545">
                  <c:v>2.5585E-3</c:v>
                </c:pt>
                <c:pt idx="1546">
                  <c:v>2.65E-3</c:v>
                </c:pt>
                <c:pt idx="1547">
                  <c:v>2.6308E-3</c:v>
                </c:pt>
                <c:pt idx="1548">
                  <c:v>2.6365E-3</c:v>
                </c:pt>
                <c:pt idx="1549">
                  <c:v>2.6530999999999998E-3</c:v>
                </c:pt>
                <c:pt idx="1550">
                  <c:v>2.64E-3</c:v>
                </c:pt>
                <c:pt idx="1551">
                  <c:v>2.6838999999999999E-3</c:v>
                </c:pt>
                <c:pt idx="1552">
                  <c:v>2.6532000000000001E-3</c:v>
                </c:pt>
                <c:pt idx="1553">
                  <c:v>2.6102E-3</c:v>
                </c:pt>
                <c:pt idx="1554">
                  <c:v>2.6297999999999998E-3</c:v>
                </c:pt>
                <c:pt idx="1555">
                  <c:v>2.5953E-3</c:v>
                </c:pt>
                <c:pt idx="1556">
                  <c:v>2.5579000000000001E-3</c:v>
                </c:pt>
                <c:pt idx="1557">
                  <c:v>2.6167999999999999E-3</c:v>
                </c:pt>
                <c:pt idx="1558">
                  <c:v>2.5712E-3</c:v>
                </c:pt>
                <c:pt idx="1559">
                  <c:v>2.6705000000000001E-3</c:v>
                </c:pt>
                <c:pt idx="1560">
                  <c:v>2.6518000000000002E-3</c:v>
                </c:pt>
                <c:pt idx="1561">
                  <c:v>2.6216E-3</c:v>
                </c:pt>
                <c:pt idx="1562">
                  <c:v>2.7112999999999998E-3</c:v>
                </c:pt>
                <c:pt idx="1563">
                  <c:v>2.5701000000000001E-3</c:v>
                </c:pt>
                <c:pt idx="1564">
                  <c:v>2.6622E-3</c:v>
                </c:pt>
                <c:pt idx="1565">
                  <c:v>2.6527999999999999E-3</c:v>
                </c:pt>
                <c:pt idx="1566">
                  <c:v>2.6494999999999999E-3</c:v>
                </c:pt>
                <c:pt idx="1567">
                  <c:v>2.6738999999999999E-3</c:v>
                </c:pt>
                <c:pt idx="1568">
                  <c:v>2.6865000000000001E-3</c:v>
                </c:pt>
                <c:pt idx="1569">
                  <c:v>2.6021E-3</c:v>
                </c:pt>
                <c:pt idx="1570">
                  <c:v>2.6532999999999999E-3</c:v>
                </c:pt>
                <c:pt idx="1571">
                  <c:v>2.6627E-3</c:v>
                </c:pt>
                <c:pt idx="1572">
                  <c:v>2.6224E-3</c:v>
                </c:pt>
                <c:pt idx="1573">
                  <c:v>2.6473E-3</c:v>
                </c:pt>
                <c:pt idx="1574">
                  <c:v>2.6185000000000002E-3</c:v>
                </c:pt>
                <c:pt idx="1575">
                  <c:v>2.5592000000000002E-3</c:v>
                </c:pt>
                <c:pt idx="1576">
                  <c:v>2.6841E-3</c:v>
                </c:pt>
                <c:pt idx="1577">
                  <c:v>2.6862000000000001E-3</c:v>
                </c:pt>
                <c:pt idx="1578">
                  <c:v>2.6746999999999999E-3</c:v>
                </c:pt>
                <c:pt idx="1579">
                  <c:v>2.6172000000000001E-3</c:v>
                </c:pt>
                <c:pt idx="1580">
                  <c:v>2.6278999999999999E-3</c:v>
                </c:pt>
                <c:pt idx="1581">
                  <c:v>2.6335E-3</c:v>
                </c:pt>
                <c:pt idx="1582">
                  <c:v>2.6718000000000002E-3</c:v>
                </c:pt>
                <c:pt idx="1583">
                  <c:v>2.7095999999999999E-3</c:v>
                </c:pt>
                <c:pt idx="1584">
                  <c:v>2.6285000000000002E-3</c:v>
                </c:pt>
                <c:pt idx="1585">
                  <c:v>2.6004000000000001E-3</c:v>
                </c:pt>
                <c:pt idx="1586">
                  <c:v>2.663E-3</c:v>
                </c:pt>
                <c:pt idx="1587">
                  <c:v>2.6621000000000001E-3</c:v>
                </c:pt>
                <c:pt idx="1588">
                  <c:v>2.6110999999999999E-3</c:v>
                </c:pt>
                <c:pt idx="1589">
                  <c:v>2.6435E-3</c:v>
                </c:pt>
                <c:pt idx="1590">
                  <c:v>2.6369000000000002E-3</c:v>
                </c:pt>
                <c:pt idx="1591">
                  <c:v>2.6234000000000001E-3</c:v>
                </c:pt>
                <c:pt idx="1592">
                  <c:v>2.6226000000000001E-3</c:v>
                </c:pt>
                <c:pt idx="1593">
                  <c:v>2.6351E-3</c:v>
                </c:pt>
                <c:pt idx="1594">
                  <c:v>2.6526000000000002E-3</c:v>
                </c:pt>
                <c:pt idx="1595">
                  <c:v>2.6947999999999998E-3</c:v>
                </c:pt>
                <c:pt idx="1596">
                  <c:v>2.5579000000000001E-3</c:v>
                </c:pt>
                <c:pt idx="1597">
                  <c:v>2.6920999999999998E-3</c:v>
                </c:pt>
                <c:pt idx="1598">
                  <c:v>2.6164999999999999E-3</c:v>
                </c:pt>
                <c:pt idx="1599">
                  <c:v>2.6253000000000001E-3</c:v>
                </c:pt>
                <c:pt idx="1600">
                  <c:v>2.5585999999999999E-3</c:v>
                </c:pt>
                <c:pt idx="1601">
                  <c:v>2.6185000000000002E-3</c:v>
                </c:pt>
                <c:pt idx="1602">
                  <c:v>2.6849E-3</c:v>
                </c:pt>
                <c:pt idx="1603">
                  <c:v>2.6094E-3</c:v>
                </c:pt>
                <c:pt idx="1604">
                  <c:v>2.6660999999999998E-3</c:v>
                </c:pt>
                <c:pt idx="1605">
                  <c:v>2.6397E-3</c:v>
                </c:pt>
                <c:pt idx="1606">
                  <c:v>2.6713000000000002E-3</c:v>
                </c:pt>
                <c:pt idx="1607">
                  <c:v>2.5477E-3</c:v>
                </c:pt>
                <c:pt idx="1608">
                  <c:v>2.5866999999999999E-3</c:v>
                </c:pt>
                <c:pt idx="1609">
                  <c:v>2.6633999999999998E-3</c:v>
                </c:pt>
                <c:pt idx="1610">
                  <c:v>2.5967999999999998E-3</c:v>
                </c:pt>
                <c:pt idx="1611">
                  <c:v>2.6275000000000001E-3</c:v>
                </c:pt>
                <c:pt idx="1612">
                  <c:v>2.5750999999999999E-3</c:v>
                </c:pt>
                <c:pt idx="1613">
                  <c:v>2.6998E-3</c:v>
                </c:pt>
                <c:pt idx="1614">
                  <c:v>2.6676999999999998E-3</c:v>
                </c:pt>
                <c:pt idx="1615">
                  <c:v>2.627E-3</c:v>
                </c:pt>
                <c:pt idx="1616">
                  <c:v>2.6121E-3</c:v>
                </c:pt>
                <c:pt idx="1617">
                  <c:v>2.7439000000000001E-3</c:v>
                </c:pt>
                <c:pt idx="1618">
                  <c:v>2.6481E-3</c:v>
                </c:pt>
                <c:pt idx="1619">
                  <c:v>2.6105E-3</c:v>
                </c:pt>
                <c:pt idx="1620">
                  <c:v>2.6494000000000001E-3</c:v>
                </c:pt>
                <c:pt idx="1621">
                  <c:v>2.6378E-3</c:v>
                </c:pt>
                <c:pt idx="1622">
                  <c:v>2.5481000000000002E-3</c:v>
                </c:pt>
                <c:pt idx="1623">
                  <c:v>2.5967999999999998E-3</c:v>
                </c:pt>
                <c:pt idx="1624">
                  <c:v>2.6448000000000001E-3</c:v>
                </c:pt>
                <c:pt idx="1625">
                  <c:v>2.6397E-3</c:v>
                </c:pt>
                <c:pt idx="1626">
                  <c:v>2.6835000000000001E-3</c:v>
                </c:pt>
                <c:pt idx="1627">
                  <c:v>2.5385E-3</c:v>
                </c:pt>
                <c:pt idx="1628">
                  <c:v>2.6112000000000002E-3</c:v>
                </c:pt>
                <c:pt idx="1629">
                  <c:v>2.6898999999999998E-3</c:v>
                </c:pt>
                <c:pt idx="1630">
                  <c:v>2.6129999999999999E-3</c:v>
                </c:pt>
                <c:pt idx="1631">
                  <c:v>2.6762999999999999E-3</c:v>
                </c:pt>
                <c:pt idx="1632">
                  <c:v>2.5896000000000001E-3</c:v>
                </c:pt>
                <c:pt idx="1633">
                  <c:v>2.6312000000000002E-3</c:v>
                </c:pt>
                <c:pt idx="1634">
                  <c:v>2.6101000000000002E-3</c:v>
                </c:pt>
                <c:pt idx="1635">
                  <c:v>2.5782000000000001E-3</c:v>
                </c:pt>
                <c:pt idx="1636">
                  <c:v>2.6273999999999998E-3</c:v>
                </c:pt>
                <c:pt idx="1637">
                  <c:v>2.6340000000000001E-3</c:v>
                </c:pt>
                <c:pt idx="1638">
                  <c:v>2.6023999999999999E-3</c:v>
                </c:pt>
                <c:pt idx="1639">
                  <c:v>2.6307000000000001E-3</c:v>
                </c:pt>
                <c:pt idx="1640">
                  <c:v>2.6237000000000001E-3</c:v>
                </c:pt>
                <c:pt idx="1641">
                  <c:v>2.6500999999999999E-3</c:v>
                </c:pt>
                <c:pt idx="1642">
                  <c:v>2.6572000000000002E-3</c:v>
                </c:pt>
                <c:pt idx="1643">
                  <c:v>2.6213999999999999E-3</c:v>
                </c:pt>
                <c:pt idx="1644">
                  <c:v>2.6380000000000002E-3</c:v>
                </c:pt>
                <c:pt idx="1645">
                  <c:v>2.5603000000000002E-3</c:v>
                </c:pt>
                <c:pt idx="1646">
                  <c:v>2.5988000000000001E-3</c:v>
                </c:pt>
                <c:pt idx="1647">
                  <c:v>2.6223000000000002E-3</c:v>
                </c:pt>
                <c:pt idx="1648">
                  <c:v>2.6511E-3</c:v>
                </c:pt>
                <c:pt idx="1649">
                  <c:v>2.6042000000000001E-3</c:v>
                </c:pt>
                <c:pt idx="1650">
                  <c:v>2.6892000000000001E-3</c:v>
                </c:pt>
                <c:pt idx="1651">
                  <c:v>2.6990999999999999E-3</c:v>
                </c:pt>
                <c:pt idx="1652">
                  <c:v>2.6591000000000002E-3</c:v>
                </c:pt>
                <c:pt idx="1653">
                  <c:v>2.6611999999999999E-3</c:v>
                </c:pt>
                <c:pt idx="1654">
                  <c:v>2.6619999999999999E-3</c:v>
                </c:pt>
                <c:pt idx="1655">
                  <c:v>2.6721000000000002E-3</c:v>
                </c:pt>
                <c:pt idx="1656">
                  <c:v>2.5996000000000001E-3</c:v>
                </c:pt>
                <c:pt idx="1657">
                  <c:v>2.5622000000000002E-3</c:v>
                </c:pt>
                <c:pt idx="1658">
                  <c:v>2.6299000000000001E-3</c:v>
                </c:pt>
                <c:pt idx="1659">
                  <c:v>2.5181000000000001E-3</c:v>
                </c:pt>
                <c:pt idx="1660">
                  <c:v>2.7100000000000002E-3</c:v>
                </c:pt>
                <c:pt idx="1661">
                  <c:v>2.6029E-3</c:v>
                </c:pt>
                <c:pt idx="1662">
                  <c:v>2.6121999999999999E-3</c:v>
                </c:pt>
                <c:pt idx="1663">
                  <c:v>2.6172999999999999E-3</c:v>
                </c:pt>
                <c:pt idx="1664">
                  <c:v>2.6540999999999999E-3</c:v>
                </c:pt>
                <c:pt idx="1665">
                  <c:v>2.5991999999999999E-3</c:v>
                </c:pt>
                <c:pt idx="1666">
                  <c:v>2.6633E-3</c:v>
                </c:pt>
                <c:pt idx="1667">
                  <c:v>2.6513000000000001E-3</c:v>
                </c:pt>
                <c:pt idx="1668">
                  <c:v>2.6023000000000001E-3</c:v>
                </c:pt>
                <c:pt idx="1669">
                  <c:v>2.6411999999999998E-3</c:v>
                </c:pt>
                <c:pt idx="1670">
                  <c:v>2.6651999999999999E-3</c:v>
                </c:pt>
                <c:pt idx="1671">
                  <c:v>2.5582000000000001E-3</c:v>
                </c:pt>
                <c:pt idx="1672">
                  <c:v>2.6594000000000001E-3</c:v>
                </c:pt>
                <c:pt idx="1673">
                  <c:v>2.6581E-3</c:v>
                </c:pt>
                <c:pt idx="1674">
                  <c:v>2.6381999999999998E-3</c:v>
                </c:pt>
                <c:pt idx="1675">
                  <c:v>2.604E-3</c:v>
                </c:pt>
                <c:pt idx="1676">
                  <c:v>2.6191999999999999E-3</c:v>
                </c:pt>
                <c:pt idx="1677">
                  <c:v>2.6055000000000002E-3</c:v>
                </c:pt>
                <c:pt idx="1678">
                  <c:v>2.6313999999999999E-3</c:v>
                </c:pt>
                <c:pt idx="1679">
                  <c:v>2.6679999999999998E-3</c:v>
                </c:pt>
                <c:pt idx="1680">
                  <c:v>2.5956E-3</c:v>
                </c:pt>
                <c:pt idx="1681">
                  <c:v>2.6497000000000001E-3</c:v>
                </c:pt>
                <c:pt idx="1682">
                  <c:v>2.6664000000000002E-3</c:v>
                </c:pt>
                <c:pt idx="1683">
                  <c:v>2.6059E-3</c:v>
                </c:pt>
                <c:pt idx="1684">
                  <c:v>2.6895999999999999E-3</c:v>
                </c:pt>
                <c:pt idx="1685">
                  <c:v>2.6670999999999999E-3</c:v>
                </c:pt>
                <c:pt idx="1686">
                  <c:v>2.6261000000000001E-3</c:v>
                </c:pt>
                <c:pt idx="1687">
                  <c:v>2.6021E-3</c:v>
                </c:pt>
                <c:pt idx="1688">
                  <c:v>2.6340999999999999E-3</c:v>
                </c:pt>
                <c:pt idx="1689">
                  <c:v>2.6123000000000001E-3</c:v>
                </c:pt>
                <c:pt idx="1690">
                  <c:v>2.6251999999999998E-3</c:v>
                </c:pt>
                <c:pt idx="1691">
                  <c:v>2.5717000000000001E-3</c:v>
                </c:pt>
                <c:pt idx="1692">
                  <c:v>2.6048999999999998E-3</c:v>
                </c:pt>
                <c:pt idx="1693">
                  <c:v>2.6259E-3</c:v>
                </c:pt>
                <c:pt idx="1694">
                  <c:v>2.5826999999999998E-3</c:v>
                </c:pt>
                <c:pt idx="1695">
                  <c:v>2.6102999999999999E-3</c:v>
                </c:pt>
                <c:pt idx="1696">
                  <c:v>2.6829000000000002E-3</c:v>
                </c:pt>
                <c:pt idx="1697">
                  <c:v>2.6538999999999998E-3</c:v>
                </c:pt>
                <c:pt idx="1698">
                  <c:v>2.6288000000000001E-3</c:v>
                </c:pt>
                <c:pt idx="1699">
                  <c:v>2.6488000000000002E-3</c:v>
                </c:pt>
                <c:pt idx="1700">
                  <c:v>2.6657999999999999E-3</c:v>
                </c:pt>
                <c:pt idx="1701">
                  <c:v>2.6841E-3</c:v>
                </c:pt>
                <c:pt idx="1702">
                  <c:v>2.6037999999999999E-3</c:v>
                </c:pt>
                <c:pt idx="1703">
                  <c:v>2.6830000000000001E-3</c:v>
                </c:pt>
                <c:pt idx="1704">
                  <c:v>2.6591000000000002E-3</c:v>
                </c:pt>
                <c:pt idx="1705">
                  <c:v>2.6026000000000001E-3</c:v>
                </c:pt>
                <c:pt idx="1706">
                  <c:v>2.6437000000000001E-3</c:v>
                </c:pt>
                <c:pt idx="1707">
                  <c:v>2.6338999999999998E-3</c:v>
                </c:pt>
                <c:pt idx="1708">
                  <c:v>2.6021999999999998E-3</c:v>
                </c:pt>
                <c:pt idx="1709">
                  <c:v>2.5977999999999999E-3</c:v>
                </c:pt>
                <c:pt idx="1710">
                  <c:v>2.6879E-3</c:v>
                </c:pt>
                <c:pt idx="1711">
                  <c:v>2.6664000000000002E-3</c:v>
                </c:pt>
                <c:pt idx="1712">
                  <c:v>2.6489999999999999E-3</c:v>
                </c:pt>
                <c:pt idx="1713">
                  <c:v>2.5771000000000001E-3</c:v>
                </c:pt>
                <c:pt idx="1714">
                  <c:v>2.6814E-3</c:v>
                </c:pt>
                <c:pt idx="1715">
                  <c:v>2.637E-3</c:v>
                </c:pt>
                <c:pt idx="1716">
                  <c:v>2.6075E-3</c:v>
                </c:pt>
                <c:pt idx="1717">
                  <c:v>2.6150000000000001E-3</c:v>
                </c:pt>
                <c:pt idx="1718">
                  <c:v>2.5682999999999999E-3</c:v>
                </c:pt>
                <c:pt idx="1719">
                  <c:v>2.6874999999999998E-3</c:v>
                </c:pt>
                <c:pt idx="1720">
                  <c:v>2.6086999999999998E-3</c:v>
                </c:pt>
                <c:pt idx="1721">
                  <c:v>2.6123000000000001E-3</c:v>
                </c:pt>
                <c:pt idx="1722">
                  <c:v>2.6416999999999999E-3</c:v>
                </c:pt>
                <c:pt idx="1723">
                  <c:v>2.6492E-3</c:v>
                </c:pt>
                <c:pt idx="1724">
                  <c:v>2.6549E-3</c:v>
                </c:pt>
                <c:pt idx="1725">
                  <c:v>2.7033999999999999E-3</c:v>
                </c:pt>
                <c:pt idx="1726">
                  <c:v>2.6220000000000002E-3</c:v>
                </c:pt>
                <c:pt idx="1727">
                  <c:v>2.6367999999999999E-3</c:v>
                </c:pt>
                <c:pt idx="1728">
                  <c:v>2.6440999999999999E-3</c:v>
                </c:pt>
                <c:pt idx="1729">
                  <c:v>2.6383000000000001E-3</c:v>
                </c:pt>
                <c:pt idx="1730">
                  <c:v>2.6050000000000001E-3</c:v>
                </c:pt>
                <c:pt idx="1731">
                  <c:v>2.6216999999999998E-3</c:v>
                </c:pt>
                <c:pt idx="1732">
                  <c:v>2.5902E-3</c:v>
                </c:pt>
                <c:pt idx="1733">
                  <c:v>2.6714E-3</c:v>
                </c:pt>
                <c:pt idx="1734">
                  <c:v>2.66E-3</c:v>
                </c:pt>
                <c:pt idx="1735">
                  <c:v>2.6002E-3</c:v>
                </c:pt>
                <c:pt idx="1736">
                  <c:v>2.6202E-3</c:v>
                </c:pt>
                <c:pt idx="1737">
                  <c:v>2.6451000000000001E-3</c:v>
                </c:pt>
                <c:pt idx="1738">
                  <c:v>2.6648000000000002E-3</c:v>
                </c:pt>
                <c:pt idx="1739">
                  <c:v>2.5990000000000002E-3</c:v>
                </c:pt>
                <c:pt idx="1740">
                  <c:v>2.6012000000000001E-3</c:v>
                </c:pt>
                <c:pt idx="1741">
                  <c:v>2.6580000000000002E-3</c:v>
                </c:pt>
                <c:pt idx="1742">
                  <c:v>2.6199999999999999E-3</c:v>
                </c:pt>
                <c:pt idx="1743">
                  <c:v>2.6218000000000001E-3</c:v>
                </c:pt>
                <c:pt idx="1744">
                  <c:v>2.6266000000000002E-3</c:v>
                </c:pt>
                <c:pt idx="1745">
                  <c:v>2.5945E-3</c:v>
                </c:pt>
                <c:pt idx="1746">
                  <c:v>2.715E-3</c:v>
                </c:pt>
                <c:pt idx="1747">
                  <c:v>2.6088999999999999E-3</c:v>
                </c:pt>
                <c:pt idx="1748">
                  <c:v>2.5850999999999999E-3</c:v>
                </c:pt>
                <c:pt idx="1749">
                  <c:v>2.6182000000000002E-3</c:v>
                </c:pt>
                <c:pt idx="1750">
                  <c:v>2.6286E-3</c:v>
                </c:pt>
                <c:pt idx="1751">
                  <c:v>2.6771E-3</c:v>
                </c:pt>
                <c:pt idx="1752">
                  <c:v>2.7182999999999999E-3</c:v>
                </c:pt>
                <c:pt idx="1753">
                  <c:v>2.5647000000000001E-3</c:v>
                </c:pt>
                <c:pt idx="1754">
                  <c:v>2.6814999999999999E-3</c:v>
                </c:pt>
                <c:pt idx="1755">
                  <c:v>2.6220000000000002E-3</c:v>
                </c:pt>
                <c:pt idx="1756">
                  <c:v>2.6930000000000001E-3</c:v>
                </c:pt>
                <c:pt idx="1757">
                  <c:v>2.6199999999999999E-3</c:v>
                </c:pt>
                <c:pt idx="1758">
                  <c:v>2.6085000000000001E-3</c:v>
                </c:pt>
                <c:pt idx="1759">
                  <c:v>2.6148E-3</c:v>
                </c:pt>
                <c:pt idx="1760">
                  <c:v>2.6857000000000001E-3</c:v>
                </c:pt>
                <c:pt idx="1761">
                  <c:v>2.6735999999999999E-3</c:v>
                </c:pt>
                <c:pt idx="1762">
                  <c:v>2.6358000000000002E-3</c:v>
                </c:pt>
                <c:pt idx="1763">
                  <c:v>2.6476999999999998E-3</c:v>
                </c:pt>
                <c:pt idx="1764">
                  <c:v>2.6359999999999999E-3</c:v>
                </c:pt>
                <c:pt idx="1765">
                  <c:v>2.6513000000000001E-3</c:v>
                </c:pt>
                <c:pt idx="1766">
                  <c:v>2.6502000000000001E-3</c:v>
                </c:pt>
                <c:pt idx="1767">
                  <c:v>2.5653999999999998E-3</c:v>
                </c:pt>
                <c:pt idx="1768">
                  <c:v>2.6186E-3</c:v>
                </c:pt>
                <c:pt idx="1769">
                  <c:v>2.6348999999999999E-3</c:v>
                </c:pt>
                <c:pt idx="1770">
                  <c:v>2.6267999999999999E-3</c:v>
                </c:pt>
                <c:pt idx="1771">
                  <c:v>2.7127000000000002E-3</c:v>
                </c:pt>
                <c:pt idx="1772">
                  <c:v>2.6258000000000002E-3</c:v>
                </c:pt>
                <c:pt idx="1773">
                  <c:v>2.5489000000000002E-3</c:v>
                </c:pt>
                <c:pt idx="1774">
                  <c:v>2.6419E-3</c:v>
                </c:pt>
                <c:pt idx="1775">
                  <c:v>2.6825999999999998E-3</c:v>
                </c:pt>
                <c:pt idx="1776">
                  <c:v>2.6605999999999999E-3</c:v>
                </c:pt>
                <c:pt idx="1777">
                  <c:v>2.6229999999999999E-3</c:v>
                </c:pt>
                <c:pt idx="1778">
                  <c:v>2.6492E-3</c:v>
                </c:pt>
                <c:pt idx="1779">
                  <c:v>2.6234000000000001E-3</c:v>
                </c:pt>
                <c:pt idx="1780">
                  <c:v>2.5788E-3</c:v>
                </c:pt>
                <c:pt idx="1781">
                  <c:v>2.6067999999999998E-3</c:v>
                </c:pt>
                <c:pt idx="1782">
                  <c:v>2.6132E-3</c:v>
                </c:pt>
                <c:pt idx="1783">
                  <c:v>2.5395999999999999E-3</c:v>
                </c:pt>
                <c:pt idx="1784">
                  <c:v>2.5988000000000001E-3</c:v>
                </c:pt>
                <c:pt idx="1785">
                  <c:v>2.5829999999999998E-3</c:v>
                </c:pt>
                <c:pt idx="1786">
                  <c:v>2.6170999999999998E-3</c:v>
                </c:pt>
                <c:pt idx="1787">
                  <c:v>2.7141999999999999E-3</c:v>
                </c:pt>
                <c:pt idx="1788">
                  <c:v>2.6448999999999999E-3</c:v>
                </c:pt>
                <c:pt idx="1789">
                  <c:v>2.5972E-3</c:v>
                </c:pt>
                <c:pt idx="1790">
                  <c:v>2.6741999999999998E-3</c:v>
                </c:pt>
                <c:pt idx="1791">
                  <c:v>2.6465999999999998E-3</c:v>
                </c:pt>
                <c:pt idx="1792">
                  <c:v>2.6521000000000001E-3</c:v>
                </c:pt>
                <c:pt idx="1793">
                  <c:v>2.6557E-3</c:v>
                </c:pt>
                <c:pt idx="1794">
                  <c:v>2.6587E-3</c:v>
                </c:pt>
                <c:pt idx="1795">
                  <c:v>2.6199000000000001E-3</c:v>
                </c:pt>
                <c:pt idx="1796">
                  <c:v>2.7070000000000002E-3</c:v>
                </c:pt>
                <c:pt idx="1797">
                  <c:v>2.6283000000000001E-3</c:v>
                </c:pt>
                <c:pt idx="1798">
                  <c:v>2.6687999999999998E-3</c:v>
                </c:pt>
                <c:pt idx="1799">
                  <c:v>2.5875999999999998E-3</c:v>
                </c:pt>
                <c:pt idx="1800">
                  <c:v>2.6848000000000002E-3</c:v>
                </c:pt>
                <c:pt idx="1801">
                  <c:v>2.6473E-3</c:v>
                </c:pt>
                <c:pt idx="1802">
                  <c:v>2.5869000000000001E-3</c:v>
                </c:pt>
                <c:pt idx="1803">
                  <c:v>2.6457999999999998E-3</c:v>
                </c:pt>
                <c:pt idx="1804">
                  <c:v>2.6545000000000002E-3</c:v>
                </c:pt>
                <c:pt idx="1805">
                  <c:v>2.5888999999999999E-3</c:v>
                </c:pt>
                <c:pt idx="1806">
                  <c:v>2.6419999999999998E-3</c:v>
                </c:pt>
                <c:pt idx="1807">
                  <c:v>2.5726999999999998E-3</c:v>
                </c:pt>
                <c:pt idx="1808">
                  <c:v>2.6302000000000001E-3</c:v>
                </c:pt>
                <c:pt idx="1809">
                  <c:v>2.6451000000000001E-3</c:v>
                </c:pt>
                <c:pt idx="1810">
                  <c:v>2.6725999999999998E-3</c:v>
                </c:pt>
                <c:pt idx="1811">
                  <c:v>2.6359E-3</c:v>
                </c:pt>
                <c:pt idx="1812">
                  <c:v>2.6083999999999999E-3</c:v>
                </c:pt>
                <c:pt idx="1813">
                  <c:v>2.6464000000000001E-3</c:v>
                </c:pt>
                <c:pt idx="1814">
                  <c:v>2.6603E-3</c:v>
                </c:pt>
                <c:pt idx="1815">
                  <c:v>2.6686000000000001E-3</c:v>
                </c:pt>
                <c:pt idx="1816">
                  <c:v>2.6402000000000001E-3</c:v>
                </c:pt>
                <c:pt idx="1817">
                  <c:v>2.6870000000000002E-3</c:v>
                </c:pt>
                <c:pt idx="1818">
                  <c:v>2.6480000000000002E-3</c:v>
                </c:pt>
                <c:pt idx="1819">
                  <c:v>2.5914000000000002E-3</c:v>
                </c:pt>
                <c:pt idx="1820">
                  <c:v>2.6375000000000001E-3</c:v>
                </c:pt>
                <c:pt idx="1821">
                  <c:v>2.6264999999999999E-3</c:v>
                </c:pt>
                <c:pt idx="1822">
                  <c:v>2.6254999999999998E-3</c:v>
                </c:pt>
                <c:pt idx="1823">
                  <c:v>2.6454E-3</c:v>
                </c:pt>
                <c:pt idx="1824">
                  <c:v>2.6293000000000002E-3</c:v>
                </c:pt>
                <c:pt idx="1825">
                  <c:v>2.6437000000000001E-3</c:v>
                </c:pt>
                <c:pt idx="1826">
                  <c:v>2.7198999999999999E-3</c:v>
                </c:pt>
                <c:pt idx="1827">
                  <c:v>2.6356999999999999E-3</c:v>
                </c:pt>
                <c:pt idx="1828">
                  <c:v>2.6901E-3</c:v>
                </c:pt>
                <c:pt idx="1829">
                  <c:v>2.6126999999999999E-3</c:v>
                </c:pt>
                <c:pt idx="1830">
                  <c:v>2.6032E-3</c:v>
                </c:pt>
                <c:pt idx="1831">
                  <c:v>2.6675000000000002E-3</c:v>
                </c:pt>
                <c:pt idx="1832">
                  <c:v>2.6097E-3</c:v>
                </c:pt>
                <c:pt idx="1833">
                  <c:v>2.5969000000000001E-3</c:v>
                </c:pt>
                <c:pt idx="1834">
                  <c:v>2.6291999999999999E-3</c:v>
                </c:pt>
                <c:pt idx="1835">
                  <c:v>2.5994999999999998E-3</c:v>
                </c:pt>
                <c:pt idx="1836">
                  <c:v>2.6056E-3</c:v>
                </c:pt>
                <c:pt idx="1837">
                  <c:v>2.5983E-3</c:v>
                </c:pt>
                <c:pt idx="1838">
                  <c:v>2.6554999999999999E-3</c:v>
                </c:pt>
                <c:pt idx="1839">
                  <c:v>2.5834999999999999E-3</c:v>
                </c:pt>
                <c:pt idx="1840">
                  <c:v>2.6369000000000002E-3</c:v>
                </c:pt>
                <c:pt idx="1841">
                  <c:v>2.6448999999999999E-3</c:v>
                </c:pt>
                <c:pt idx="1842">
                  <c:v>2.6675000000000002E-3</c:v>
                </c:pt>
                <c:pt idx="1843">
                  <c:v>2.6638999999999999E-3</c:v>
                </c:pt>
                <c:pt idx="1844">
                  <c:v>2.6697000000000001E-3</c:v>
                </c:pt>
                <c:pt idx="1845">
                  <c:v>2.6194E-3</c:v>
                </c:pt>
                <c:pt idx="1846">
                  <c:v>2.6253000000000001E-3</c:v>
                </c:pt>
                <c:pt idx="1847">
                  <c:v>2.6396000000000002E-3</c:v>
                </c:pt>
                <c:pt idx="1848">
                  <c:v>2.6737000000000002E-3</c:v>
                </c:pt>
                <c:pt idx="1849">
                  <c:v>2.6432999999999999E-3</c:v>
                </c:pt>
                <c:pt idx="1850">
                  <c:v>2.5574E-3</c:v>
                </c:pt>
                <c:pt idx="1851">
                  <c:v>2.6936E-3</c:v>
                </c:pt>
                <c:pt idx="1852">
                  <c:v>2.6226000000000001E-3</c:v>
                </c:pt>
                <c:pt idx="1853">
                  <c:v>2.6010999999999999E-3</c:v>
                </c:pt>
                <c:pt idx="1854">
                  <c:v>2.6394000000000001E-3</c:v>
                </c:pt>
                <c:pt idx="1855">
                  <c:v>2.6546E-3</c:v>
                </c:pt>
                <c:pt idx="1856">
                  <c:v>2.6280000000000001E-3</c:v>
                </c:pt>
                <c:pt idx="1857">
                  <c:v>2.6164000000000001E-3</c:v>
                </c:pt>
                <c:pt idx="1858">
                  <c:v>2.6296000000000002E-3</c:v>
                </c:pt>
                <c:pt idx="1859">
                  <c:v>2.6702000000000002E-3</c:v>
                </c:pt>
                <c:pt idx="1860">
                  <c:v>2.6581999999999999E-3</c:v>
                </c:pt>
                <c:pt idx="1861">
                  <c:v>2.6741E-3</c:v>
                </c:pt>
                <c:pt idx="1862">
                  <c:v>2.6540000000000001E-3</c:v>
                </c:pt>
                <c:pt idx="1863">
                  <c:v>2.6511E-3</c:v>
                </c:pt>
                <c:pt idx="1864">
                  <c:v>2.6359999999999999E-3</c:v>
                </c:pt>
                <c:pt idx="1865">
                  <c:v>2.6427E-3</c:v>
                </c:pt>
                <c:pt idx="1866">
                  <c:v>2.6657E-3</c:v>
                </c:pt>
                <c:pt idx="1867">
                  <c:v>2.6499000000000002E-3</c:v>
                </c:pt>
                <c:pt idx="1868">
                  <c:v>2.6193000000000002E-3</c:v>
                </c:pt>
                <c:pt idx="1869">
                  <c:v>2.6684E-3</c:v>
                </c:pt>
                <c:pt idx="1870">
                  <c:v>2.6565999999999998E-3</c:v>
                </c:pt>
                <c:pt idx="1871">
                  <c:v>2.6527E-3</c:v>
                </c:pt>
                <c:pt idx="1872">
                  <c:v>2.6161999999999999E-3</c:v>
                </c:pt>
                <c:pt idx="1873">
                  <c:v>2.6821000000000002E-3</c:v>
                </c:pt>
                <c:pt idx="1874">
                  <c:v>2.6429000000000001E-3</c:v>
                </c:pt>
                <c:pt idx="1875">
                  <c:v>2.6373999999999998E-3</c:v>
                </c:pt>
                <c:pt idx="1876">
                  <c:v>2.6638999999999999E-3</c:v>
                </c:pt>
                <c:pt idx="1877">
                  <c:v>2.5742999999999999E-3</c:v>
                </c:pt>
                <c:pt idx="1878">
                  <c:v>2.6291999999999999E-3</c:v>
                </c:pt>
                <c:pt idx="1879">
                  <c:v>2.6621000000000001E-3</c:v>
                </c:pt>
                <c:pt idx="1880">
                  <c:v>2.6522999999999998E-3</c:v>
                </c:pt>
                <c:pt idx="1881">
                  <c:v>2.6606999999999998E-3</c:v>
                </c:pt>
                <c:pt idx="1882">
                  <c:v>2.6025000000000002E-3</c:v>
                </c:pt>
                <c:pt idx="1883">
                  <c:v>2.6075E-3</c:v>
                </c:pt>
                <c:pt idx="1884">
                  <c:v>2.6813000000000002E-3</c:v>
                </c:pt>
                <c:pt idx="1885">
                  <c:v>2.6332999999999999E-3</c:v>
                </c:pt>
                <c:pt idx="1886">
                  <c:v>2.6094999999999998E-3</c:v>
                </c:pt>
                <c:pt idx="1887">
                  <c:v>2.6594000000000001E-3</c:v>
                </c:pt>
                <c:pt idx="1888">
                  <c:v>2.6351999999999999E-3</c:v>
                </c:pt>
                <c:pt idx="1889">
                  <c:v>2.6868E-3</c:v>
                </c:pt>
                <c:pt idx="1890">
                  <c:v>2.6689999999999999E-3</c:v>
                </c:pt>
                <c:pt idx="1891">
                  <c:v>2.6735999999999999E-3</c:v>
                </c:pt>
                <c:pt idx="1892">
                  <c:v>2.5891E-3</c:v>
                </c:pt>
                <c:pt idx="1893">
                  <c:v>2.6445000000000001E-3</c:v>
                </c:pt>
                <c:pt idx="1894">
                  <c:v>2.6648000000000002E-3</c:v>
                </c:pt>
                <c:pt idx="1895">
                  <c:v>2.5725000000000001E-3</c:v>
                </c:pt>
                <c:pt idx="1896">
                  <c:v>2.6264000000000001E-3</c:v>
                </c:pt>
                <c:pt idx="1897">
                  <c:v>2.6272000000000001E-3</c:v>
                </c:pt>
                <c:pt idx="1898">
                  <c:v>2.6405999999999999E-3</c:v>
                </c:pt>
                <c:pt idx="1899">
                  <c:v>2.6738999999999999E-3</c:v>
                </c:pt>
                <c:pt idx="1900">
                  <c:v>2.6362E-3</c:v>
                </c:pt>
                <c:pt idx="1901">
                  <c:v>2.6411999999999998E-3</c:v>
                </c:pt>
                <c:pt idx="1902">
                  <c:v>2.6705000000000001E-3</c:v>
                </c:pt>
                <c:pt idx="1903">
                  <c:v>2.7223999999999998E-3</c:v>
                </c:pt>
                <c:pt idx="1904">
                  <c:v>2.5948999999999998E-3</c:v>
                </c:pt>
                <c:pt idx="1905">
                  <c:v>2.6072999999999999E-3</c:v>
                </c:pt>
                <c:pt idx="1906">
                  <c:v>2.7109E-3</c:v>
                </c:pt>
                <c:pt idx="1907">
                  <c:v>2.6196000000000001E-3</c:v>
                </c:pt>
                <c:pt idx="1908">
                  <c:v>2.5988999999999999E-3</c:v>
                </c:pt>
                <c:pt idx="1909">
                  <c:v>2.5868000000000002E-3</c:v>
                </c:pt>
                <c:pt idx="1910">
                  <c:v>2.5917000000000002E-3</c:v>
                </c:pt>
                <c:pt idx="1911">
                  <c:v>2.5658999999999999E-3</c:v>
                </c:pt>
                <c:pt idx="1912">
                  <c:v>2.5444999999999999E-3</c:v>
                </c:pt>
                <c:pt idx="1913">
                  <c:v>2.6781000000000001E-3</c:v>
                </c:pt>
                <c:pt idx="1914">
                  <c:v>2.6440999999999999E-3</c:v>
                </c:pt>
                <c:pt idx="1915">
                  <c:v>2.6511999999999998E-3</c:v>
                </c:pt>
                <c:pt idx="1916">
                  <c:v>2.6099000000000001E-3</c:v>
                </c:pt>
                <c:pt idx="1917">
                  <c:v>2.6443E-3</c:v>
                </c:pt>
                <c:pt idx="1918">
                  <c:v>2.6101000000000002E-3</c:v>
                </c:pt>
                <c:pt idx="1919">
                  <c:v>2.6294000000000001E-3</c:v>
                </c:pt>
                <c:pt idx="1920">
                  <c:v>2.6494000000000001E-3</c:v>
                </c:pt>
                <c:pt idx="1921">
                  <c:v>2.6267999999999999E-3</c:v>
                </c:pt>
                <c:pt idx="1922">
                  <c:v>2.6258000000000002E-3</c:v>
                </c:pt>
                <c:pt idx="1923">
                  <c:v>2.6602000000000002E-3</c:v>
                </c:pt>
                <c:pt idx="1924">
                  <c:v>2.6142000000000001E-3</c:v>
                </c:pt>
                <c:pt idx="1925">
                  <c:v>2.6172000000000001E-3</c:v>
                </c:pt>
                <c:pt idx="1926">
                  <c:v>2.611E-3</c:v>
                </c:pt>
                <c:pt idx="1927">
                  <c:v>2.6364000000000001E-3</c:v>
                </c:pt>
                <c:pt idx="1928">
                  <c:v>2.5720999999999999E-3</c:v>
                </c:pt>
                <c:pt idx="1929">
                  <c:v>2.6023999999999999E-3</c:v>
                </c:pt>
                <c:pt idx="1930">
                  <c:v>2.7044E-3</c:v>
                </c:pt>
                <c:pt idx="1931">
                  <c:v>2.6037999999999999E-3</c:v>
                </c:pt>
                <c:pt idx="1932">
                  <c:v>2.65E-3</c:v>
                </c:pt>
                <c:pt idx="1933">
                  <c:v>2.6556000000000001E-3</c:v>
                </c:pt>
                <c:pt idx="1934">
                  <c:v>2.6771E-3</c:v>
                </c:pt>
                <c:pt idx="1935">
                  <c:v>2.6565999999999998E-3</c:v>
                </c:pt>
                <c:pt idx="1936">
                  <c:v>2.6045999999999999E-3</c:v>
                </c:pt>
                <c:pt idx="1937">
                  <c:v>2.6538E-3</c:v>
                </c:pt>
                <c:pt idx="1938">
                  <c:v>2.6427999999999998E-3</c:v>
                </c:pt>
                <c:pt idx="1939">
                  <c:v>2.6573999999999999E-3</c:v>
                </c:pt>
                <c:pt idx="1940">
                  <c:v>2.6481E-3</c:v>
                </c:pt>
                <c:pt idx="1941">
                  <c:v>2.6386000000000001E-3</c:v>
                </c:pt>
                <c:pt idx="1942">
                  <c:v>2.6207000000000001E-3</c:v>
                </c:pt>
                <c:pt idx="1943">
                  <c:v>2.6616999999999999E-3</c:v>
                </c:pt>
                <c:pt idx="1944">
                  <c:v>2.6145999999999999E-3</c:v>
                </c:pt>
                <c:pt idx="1945">
                  <c:v>2.6844E-3</c:v>
                </c:pt>
                <c:pt idx="1946">
                  <c:v>2.5988999999999999E-3</c:v>
                </c:pt>
                <c:pt idx="1947">
                  <c:v>2.6721000000000002E-3</c:v>
                </c:pt>
                <c:pt idx="1948">
                  <c:v>2.6974E-3</c:v>
                </c:pt>
                <c:pt idx="1949">
                  <c:v>2.6689000000000001E-3</c:v>
                </c:pt>
                <c:pt idx="1950">
                  <c:v>2.6074000000000002E-3</c:v>
                </c:pt>
                <c:pt idx="1951">
                  <c:v>2.6675000000000002E-3</c:v>
                </c:pt>
                <c:pt idx="1952">
                  <c:v>2.6462999999999999E-3</c:v>
                </c:pt>
                <c:pt idx="1953">
                  <c:v>2.6194999999999999E-3</c:v>
                </c:pt>
                <c:pt idx="1954">
                  <c:v>2.6083999999999999E-3</c:v>
                </c:pt>
                <c:pt idx="1955">
                  <c:v>2.5956999999999998E-3</c:v>
                </c:pt>
                <c:pt idx="1956">
                  <c:v>2.6884999999999999E-3</c:v>
                </c:pt>
                <c:pt idx="1957">
                  <c:v>2.6023999999999999E-3</c:v>
                </c:pt>
                <c:pt idx="1958">
                  <c:v>2.6153000000000001E-3</c:v>
                </c:pt>
                <c:pt idx="1959">
                  <c:v>2.5996999999999999E-3</c:v>
                </c:pt>
                <c:pt idx="1960">
                  <c:v>2.6189E-3</c:v>
                </c:pt>
                <c:pt idx="1961">
                  <c:v>2.6205E-3</c:v>
                </c:pt>
                <c:pt idx="1962">
                  <c:v>2.6183000000000001E-3</c:v>
                </c:pt>
                <c:pt idx="1963">
                  <c:v>2.6226999999999999E-3</c:v>
                </c:pt>
                <c:pt idx="1964">
                  <c:v>2.6817999999999998E-3</c:v>
                </c:pt>
                <c:pt idx="1965">
                  <c:v>2.6546E-3</c:v>
                </c:pt>
                <c:pt idx="1966">
                  <c:v>2.6354E-3</c:v>
                </c:pt>
                <c:pt idx="1967">
                  <c:v>2.6814999999999999E-3</c:v>
                </c:pt>
                <c:pt idx="1968">
                  <c:v>2.6426000000000002E-3</c:v>
                </c:pt>
                <c:pt idx="1969">
                  <c:v>2.6459000000000001E-3</c:v>
                </c:pt>
                <c:pt idx="1970">
                  <c:v>2.6459999999999999E-3</c:v>
                </c:pt>
                <c:pt idx="1971">
                  <c:v>2.6800000000000001E-3</c:v>
                </c:pt>
                <c:pt idx="1972">
                  <c:v>2.6605999999999999E-3</c:v>
                </c:pt>
                <c:pt idx="1973">
                  <c:v>2.6353000000000001E-3</c:v>
                </c:pt>
                <c:pt idx="1974">
                  <c:v>2.6437000000000001E-3</c:v>
                </c:pt>
                <c:pt idx="1975">
                  <c:v>2.6619999999999999E-3</c:v>
                </c:pt>
                <c:pt idx="1976">
                  <c:v>2.5753999999999998E-3</c:v>
                </c:pt>
                <c:pt idx="1977">
                  <c:v>2.6683000000000002E-3</c:v>
                </c:pt>
                <c:pt idx="1978">
                  <c:v>2.676E-3</c:v>
                </c:pt>
                <c:pt idx="1979">
                  <c:v>2.6373E-3</c:v>
                </c:pt>
                <c:pt idx="1980">
                  <c:v>2.6438999999999998E-3</c:v>
                </c:pt>
                <c:pt idx="1981">
                  <c:v>2.6286E-3</c:v>
                </c:pt>
                <c:pt idx="1982">
                  <c:v>2.637E-3</c:v>
                </c:pt>
                <c:pt idx="1983">
                  <c:v>2.6846000000000001E-3</c:v>
                </c:pt>
                <c:pt idx="1984">
                  <c:v>2.6990999999999999E-3</c:v>
                </c:pt>
                <c:pt idx="1985">
                  <c:v>2.6784000000000001E-3</c:v>
                </c:pt>
                <c:pt idx="1986">
                  <c:v>2.6776999999999999E-3</c:v>
                </c:pt>
                <c:pt idx="1987">
                  <c:v>2.6388000000000002E-3</c:v>
                </c:pt>
                <c:pt idx="1988">
                  <c:v>2.6340999999999999E-3</c:v>
                </c:pt>
                <c:pt idx="1989">
                  <c:v>2.6229999999999999E-3</c:v>
                </c:pt>
                <c:pt idx="1990">
                  <c:v>2.6719000000000001E-3</c:v>
                </c:pt>
                <c:pt idx="1991">
                  <c:v>2.6597999999999999E-3</c:v>
                </c:pt>
                <c:pt idx="1992">
                  <c:v>2.7174E-3</c:v>
                </c:pt>
                <c:pt idx="1993">
                  <c:v>2.6668999999999998E-3</c:v>
                </c:pt>
                <c:pt idx="1994">
                  <c:v>2.6568E-3</c:v>
                </c:pt>
                <c:pt idx="1995">
                  <c:v>2.6578999999999999E-3</c:v>
                </c:pt>
                <c:pt idx="1996">
                  <c:v>2.6659000000000001E-3</c:v>
                </c:pt>
                <c:pt idx="1997">
                  <c:v>2.6784999999999999E-3</c:v>
                </c:pt>
                <c:pt idx="1998">
                  <c:v>2.6792999999999999E-3</c:v>
                </c:pt>
                <c:pt idx="1999">
                  <c:v>2.6332E-3</c:v>
                </c:pt>
                <c:pt idx="2000">
                  <c:v>2.6307000000000001E-3</c:v>
                </c:pt>
                <c:pt idx="2001">
                  <c:v>2.6099000000000001E-3</c:v>
                </c:pt>
                <c:pt idx="2002">
                  <c:v>2.5918999999999998E-3</c:v>
                </c:pt>
                <c:pt idx="2003">
                  <c:v>2.6137999999999999E-3</c:v>
                </c:pt>
                <c:pt idx="2004">
                  <c:v>2.6384999999999998E-3</c:v>
                </c:pt>
                <c:pt idx="2005">
                  <c:v>2.6562000000000001E-3</c:v>
                </c:pt>
                <c:pt idx="2006">
                  <c:v>2.7615000000000001E-3</c:v>
                </c:pt>
                <c:pt idx="2007">
                  <c:v>2.6196000000000001E-3</c:v>
                </c:pt>
                <c:pt idx="2008">
                  <c:v>2.6608000000000001E-3</c:v>
                </c:pt>
                <c:pt idx="2009">
                  <c:v>2.5852000000000002E-3</c:v>
                </c:pt>
                <c:pt idx="2010">
                  <c:v>2.6118999999999999E-3</c:v>
                </c:pt>
                <c:pt idx="2011">
                  <c:v>2.6668999999999998E-3</c:v>
                </c:pt>
                <c:pt idx="2012">
                  <c:v>2.6478999999999999E-3</c:v>
                </c:pt>
                <c:pt idx="2013">
                  <c:v>2.6903000000000001E-3</c:v>
                </c:pt>
                <c:pt idx="2014">
                  <c:v>2.6037999999999999E-3</c:v>
                </c:pt>
                <c:pt idx="2015">
                  <c:v>2.5382E-3</c:v>
                </c:pt>
                <c:pt idx="2016">
                  <c:v>2.6345000000000001E-3</c:v>
                </c:pt>
                <c:pt idx="2017">
                  <c:v>2.6032E-3</c:v>
                </c:pt>
                <c:pt idx="2018">
                  <c:v>2.6386999999999999E-3</c:v>
                </c:pt>
                <c:pt idx="2019">
                  <c:v>2.6537000000000002E-3</c:v>
                </c:pt>
                <c:pt idx="2020">
                  <c:v>2.6327999999999998E-3</c:v>
                </c:pt>
                <c:pt idx="2021">
                  <c:v>2.6706E-3</c:v>
                </c:pt>
                <c:pt idx="2022">
                  <c:v>2.6703E-3</c:v>
                </c:pt>
                <c:pt idx="2023">
                  <c:v>2.6549E-3</c:v>
                </c:pt>
                <c:pt idx="2024">
                  <c:v>2.6733E-3</c:v>
                </c:pt>
                <c:pt idx="2025">
                  <c:v>2.6180999999999999E-3</c:v>
                </c:pt>
                <c:pt idx="2026">
                  <c:v>2.6048999999999998E-3</c:v>
                </c:pt>
                <c:pt idx="2027">
                  <c:v>2.6278999999999999E-3</c:v>
                </c:pt>
                <c:pt idx="2028">
                  <c:v>2.5615999999999998E-3</c:v>
                </c:pt>
                <c:pt idx="2029">
                  <c:v>2.6413000000000001E-3</c:v>
                </c:pt>
                <c:pt idx="2030">
                  <c:v>2.6143999999999998E-3</c:v>
                </c:pt>
                <c:pt idx="2031">
                  <c:v>2.6437000000000001E-3</c:v>
                </c:pt>
                <c:pt idx="2032">
                  <c:v>2.6794000000000002E-3</c:v>
                </c:pt>
                <c:pt idx="2033">
                  <c:v>2.6180000000000001E-3</c:v>
                </c:pt>
                <c:pt idx="2034">
                  <c:v>2.6973000000000001E-3</c:v>
                </c:pt>
                <c:pt idx="2035">
                  <c:v>2.6515000000000002E-3</c:v>
                </c:pt>
                <c:pt idx="2036">
                  <c:v>2.6494000000000001E-3</c:v>
                </c:pt>
                <c:pt idx="2037">
                  <c:v>2.6178E-3</c:v>
                </c:pt>
                <c:pt idx="2038">
                  <c:v>2.6583000000000002E-3</c:v>
                </c:pt>
                <c:pt idx="2039">
                  <c:v>2.5894999999999998E-3</c:v>
                </c:pt>
                <c:pt idx="2040">
                  <c:v>2.6373E-3</c:v>
                </c:pt>
                <c:pt idx="2041">
                  <c:v>2.6700000000000001E-3</c:v>
                </c:pt>
                <c:pt idx="2042">
                  <c:v>2.6372000000000001E-3</c:v>
                </c:pt>
                <c:pt idx="2043">
                  <c:v>2.5979000000000002E-3</c:v>
                </c:pt>
                <c:pt idx="2044">
                  <c:v>2.6047000000000002E-3</c:v>
                </c:pt>
                <c:pt idx="2045">
                  <c:v>2.6551999999999999E-3</c:v>
                </c:pt>
                <c:pt idx="2046">
                  <c:v>2.6527E-3</c:v>
                </c:pt>
                <c:pt idx="2047">
                  <c:v>2.6741E-3</c:v>
                </c:pt>
                <c:pt idx="2048">
                  <c:v>2.5961000000000001E-3</c:v>
                </c:pt>
                <c:pt idx="2049">
                  <c:v>2.6086E-3</c:v>
                </c:pt>
                <c:pt idx="2050">
                  <c:v>2.6762000000000001E-3</c:v>
                </c:pt>
                <c:pt idx="2051">
                  <c:v>2.5963000000000002E-3</c:v>
                </c:pt>
                <c:pt idx="2052">
                  <c:v>2.5899E-3</c:v>
                </c:pt>
                <c:pt idx="2053">
                  <c:v>2.5902E-3</c:v>
                </c:pt>
                <c:pt idx="2054">
                  <c:v>2.6178999999999998E-3</c:v>
                </c:pt>
                <c:pt idx="2055">
                  <c:v>2.6424999999999999E-3</c:v>
                </c:pt>
                <c:pt idx="2056">
                  <c:v>2.6405000000000001E-3</c:v>
                </c:pt>
                <c:pt idx="2057">
                  <c:v>2.6248E-3</c:v>
                </c:pt>
                <c:pt idx="2058">
                  <c:v>2.6224999999999998E-3</c:v>
                </c:pt>
                <c:pt idx="2059">
                  <c:v>2.6879E-3</c:v>
                </c:pt>
                <c:pt idx="2060">
                  <c:v>2.6404000000000002E-3</c:v>
                </c:pt>
                <c:pt idx="2061">
                  <c:v>2.5982000000000002E-3</c:v>
                </c:pt>
                <c:pt idx="2062">
                  <c:v>2.5783999999999998E-3</c:v>
                </c:pt>
                <c:pt idx="2063">
                  <c:v>2.6781999999999999E-3</c:v>
                </c:pt>
                <c:pt idx="2064">
                  <c:v>1.0743E-3</c:v>
                </c:pt>
                <c:pt idx="2065">
                  <c:v>1.0751000000000001E-3</c:v>
                </c:pt>
                <c:pt idx="2066">
                  <c:v>1.0591000000000001E-3</c:v>
                </c:pt>
                <c:pt idx="2067">
                  <c:v>1.0663000000000001E-3</c:v>
                </c:pt>
                <c:pt idx="2068">
                  <c:v>1.0973000000000001E-3</c:v>
                </c:pt>
                <c:pt idx="2069">
                  <c:v>1.0631E-3</c:v>
                </c:pt>
                <c:pt idx="2070">
                  <c:v>1.0525000000000001E-3</c:v>
                </c:pt>
                <c:pt idx="2071">
                  <c:v>1.0782999999999999E-3</c:v>
                </c:pt>
                <c:pt idx="2072">
                  <c:v>1.0996000000000001E-3</c:v>
                </c:pt>
                <c:pt idx="2073">
                  <c:v>1.0552999999999999E-3</c:v>
                </c:pt>
                <c:pt idx="2074">
                  <c:v>1.1178E-3</c:v>
                </c:pt>
                <c:pt idx="2075">
                  <c:v>1.0642E-3</c:v>
                </c:pt>
                <c:pt idx="2076">
                  <c:v>1.1019999999999999E-3</c:v>
                </c:pt>
                <c:pt idx="2077">
                  <c:v>1.0392999999999999E-3</c:v>
                </c:pt>
                <c:pt idx="2078">
                  <c:v>1.057E-3</c:v>
                </c:pt>
                <c:pt idx="2079">
                  <c:v>1.0838E-3</c:v>
                </c:pt>
                <c:pt idx="2080">
                  <c:v>1.0716E-3</c:v>
                </c:pt>
                <c:pt idx="2081">
                  <c:v>1.0505E-3</c:v>
                </c:pt>
                <c:pt idx="2082">
                  <c:v>1.0873E-3</c:v>
                </c:pt>
                <c:pt idx="2083">
                  <c:v>1.075E-3</c:v>
                </c:pt>
                <c:pt idx="2084">
                  <c:v>1.0846E-3</c:v>
                </c:pt>
                <c:pt idx="2085">
                  <c:v>1.0415999999999999E-3</c:v>
                </c:pt>
                <c:pt idx="2086">
                  <c:v>1.0941E-3</c:v>
                </c:pt>
                <c:pt idx="2087">
                  <c:v>1.0912000000000001E-3</c:v>
                </c:pt>
                <c:pt idx="2088">
                  <c:v>1.0809000000000001E-3</c:v>
                </c:pt>
                <c:pt idx="2089">
                  <c:v>1.0628E-3</c:v>
                </c:pt>
                <c:pt idx="2090">
                  <c:v>1.0958999999999999E-3</c:v>
                </c:pt>
                <c:pt idx="2091">
                  <c:v>1.0601E-3</c:v>
                </c:pt>
                <c:pt idx="2092">
                  <c:v>1.0586E-3</c:v>
                </c:pt>
                <c:pt idx="2093">
                  <c:v>1.0438999999999999E-3</c:v>
                </c:pt>
                <c:pt idx="2094">
                  <c:v>1.0674E-3</c:v>
                </c:pt>
                <c:pt idx="2095">
                  <c:v>1.0533999999999999E-3</c:v>
                </c:pt>
                <c:pt idx="2096">
                  <c:v>1.0487999999999999E-3</c:v>
                </c:pt>
                <c:pt idx="2097">
                  <c:v>1.0954999999999999E-3</c:v>
                </c:pt>
                <c:pt idx="2098">
                  <c:v>1.0717999999999999E-3</c:v>
                </c:pt>
                <c:pt idx="2099">
                  <c:v>1.08E-3</c:v>
                </c:pt>
                <c:pt idx="2100">
                  <c:v>1.0548000000000001E-3</c:v>
                </c:pt>
                <c:pt idx="2101">
                  <c:v>1.0651E-3</c:v>
                </c:pt>
                <c:pt idx="2102">
                  <c:v>1.072E-3</c:v>
                </c:pt>
                <c:pt idx="2103">
                  <c:v>1.0731E-3</c:v>
                </c:pt>
                <c:pt idx="2104">
                  <c:v>1.0801999999999999E-3</c:v>
                </c:pt>
                <c:pt idx="2105">
                  <c:v>1.0728999999999999E-3</c:v>
                </c:pt>
                <c:pt idx="2106">
                  <c:v>1.0755000000000001E-3</c:v>
                </c:pt>
                <c:pt idx="2107">
                  <c:v>1.0451E-3</c:v>
                </c:pt>
                <c:pt idx="2108">
                  <c:v>1.0679000000000001E-3</c:v>
                </c:pt>
                <c:pt idx="2109">
                  <c:v>1.0727E-3</c:v>
                </c:pt>
                <c:pt idx="2110">
                  <c:v>1.0675999999999999E-3</c:v>
                </c:pt>
                <c:pt idx="2111">
                  <c:v>1.0866999999999999E-3</c:v>
                </c:pt>
                <c:pt idx="2112">
                  <c:v>1.0873E-3</c:v>
                </c:pt>
                <c:pt idx="2113">
                  <c:v>1.0774999999999999E-3</c:v>
                </c:pt>
                <c:pt idx="2114">
                  <c:v>1.0688E-3</c:v>
                </c:pt>
                <c:pt idx="2115">
                  <c:v>1.0536E-3</c:v>
                </c:pt>
                <c:pt idx="2116">
                  <c:v>1.0792E-3</c:v>
                </c:pt>
                <c:pt idx="2117">
                  <c:v>1.0648000000000001E-3</c:v>
                </c:pt>
                <c:pt idx="2118">
                  <c:v>1.0709999999999999E-3</c:v>
                </c:pt>
                <c:pt idx="2119">
                  <c:v>1.0765E-3</c:v>
                </c:pt>
                <c:pt idx="2120">
                  <c:v>1.0568000000000001E-3</c:v>
                </c:pt>
                <c:pt idx="2121">
                  <c:v>1.0793000000000001E-3</c:v>
                </c:pt>
                <c:pt idx="2122">
                  <c:v>1.0666E-3</c:v>
                </c:pt>
                <c:pt idx="2123">
                  <c:v>1.0307000000000001E-3</c:v>
                </c:pt>
                <c:pt idx="2124">
                  <c:v>1.0418999999999999E-3</c:v>
                </c:pt>
                <c:pt idx="2125">
                  <c:v>1.0508E-3</c:v>
                </c:pt>
                <c:pt idx="2126">
                  <c:v>1.0667000000000001E-3</c:v>
                </c:pt>
                <c:pt idx="2127">
                  <c:v>1.0771999999999999E-3</c:v>
                </c:pt>
                <c:pt idx="2128">
                  <c:v>1.0621999999999999E-3</c:v>
                </c:pt>
                <c:pt idx="2129">
                  <c:v>1.1007E-3</c:v>
                </c:pt>
                <c:pt idx="2130">
                  <c:v>1.0937E-3</c:v>
                </c:pt>
                <c:pt idx="2131">
                  <c:v>1.1007E-3</c:v>
                </c:pt>
                <c:pt idx="2132">
                  <c:v>1.0631E-3</c:v>
                </c:pt>
                <c:pt idx="2133">
                  <c:v>1.0594999999999999E-3</c:v>
                </c:pt>
                <c:pt idx="2134">
                  <c:v>1.0625999999999999E-3</c:v>
                </c:pt>
                <c:pt idx="2135">
                  <c:v>1.0536E-3</c:v>
                </c:pt>
                <c:pt idx="2136">
                  <c:v>1.0505E-3</c:v>
                </c:pt>
                <c:pt idx="2137">
                  <c:v>1.0637999999999999E-3</c:v>
                </c:pt>
                <c:pt idx="2138">
                  <c:v>1.0537000000000001E-3</c:v>
                </c:pt>
                <c:pt idx="2139">
                  <c:v>1.0751000000000001E-3</c:v>
                </c:pt>
                <c:pt idx="2140">
                  <c:v>1.0543E-3</c:v>
                </c:pt>
                <c:pt idx="2141">
                  <c:v>1.0679999999999999E-3</c:v>
                </c:pt>
                <c:pt idx="2142">
                  <c:v>1.0715E-3</c:v>
                </c:pt>
                <c:pt idx="2143">
                  <c:v>1.1064E-3</c:v>
                </c:pt>
                <c:pt idx="2144">
                  <c:v>1.0895E-3</c:v>
                </c:pt>
                <c:pt idx="2145">
                  <c:v>1.0625999999999999E-3</c:v>
                </c:pt>
                <c:pt idx="2146">
                  <c:v>1.0505E-3</c:v>
                </c:pt>
                <c:pt idx="2147">
                  <c:v>1.0549000000000001E-3</c:v>
                </c:pt>
                <c:pt idx="2148">
                  <c:v>1.0738E-3</c:v>
                </c:pt>
                <c:pt idx="2149">
                  <c:v>1.0518000000000001E-3</c:v>
                </c:pt>
                <c:pt idx="2150">
                  <c:v>1.0554E-3</c:v>
                </c:pt>
                <c:pt idx="2151">
                  <c:v>1.0742E-3</c:v>
                </c:pt>
                <c:pt idx="2152">
                  <c:v>1.0815E-3</c:v>
                </c:pt>
                <c:pt idx="2153">
                  <c:v>1.0843999999999999E-3</c:v>
                </c:pt>
                <c:pt idx="2154">
                  <c:v>1.0660000000000001E-3</c:v>
                </c:pt>
                <c:pt idx="2155">
                  <c:v>1.0613E-3</c:v>
                </c:pt>
                <c:pt idx="2156">
                  <c:v>1.1104000000000001E-3</c:v>
                </c:pt>
                <c:pt idx="2157">
                  <c:v>1.1072E-3</c:v>
                </c:pt>
                <c:pt idx="2158">
                  <c:v>1.0934E-3</c:v>
                </c:pt>
                <c:pt idx="2159">
                  <c:v>1.0583000000000001E-3</c:v>
                </c:pt>
                <c:pt idx="2160">
                  <c:v>1.0517E-3</c:v>
                </c:pt>
                <c:pt idx="2161">
                  <c:v>1.0759000000000001E-3</c:v>
                </c:pt>
                <c:pt idx="2162">
                  <c:v>1.0392999999999999E-3</c:v>
                </c:pt>
                <c:pt idx="2163">
                  <c:v>1.0654E-3</c:v>
                </c:pt>
                <c:pt idx="2164">
                  <c:v>1.0803E-3</c:v>
                </c:pt>
                <c:pt idx="2165">
                  <c:v>1.0885999999999999E-3</c:v>
                </c:pt>
                <c:pt idx="2166">
                  <c:v>1.0671999999999999E-3</c:v>
                </c:pt>
                <c:pt idx="2167">
                  <c:v>1.0631E-3</c:v>
                </c:pt>
                <c:pt idx="2168">
                  <c:v>1.06E-3</c:v>
                </c:pt>
                <c:pt idx="2169">
                  <c:v>1.0916000000000001E-3</c:v>
                </c:pt>
                <c:pt idx="2170">
                  <c:v>1.101E-3</c:v>
                </c:pt>
                <c:pt idx="2171">
                  <c:v>1.0643E-3</c:v>
                </c:pt>
                <c:pt idx="2172">
                  <c:v>1.0386E-3</c:v>
                </c:pt>
                <c:pt idx="2173">
                  <c:v>1.049E-3</c:v>
                </c:pt>
                <c:pt idx="2174">
                  <c:v>1.0499000000000001E-3</c:v>
                </c:pt>
                <c:pt idx="2175">
                  <c:v>1.0608E-3</c:v>
                </c:pt>
                <c:pt idx="2176">
                  <c:v>1.0411000000000001E-3</c:v>
                </c:pt>
                <c:pt idx="2177">
                  <c:v>1.065E-3</c:v>
                </c:pt>
                <c:pt idx="2178">
                  <c:v>1.0392999999999999E-3</c:v>
                </c:pt>
                <c:pt idx="2179">
                  <c:v>1.0516E-3</c:v>
                </c:pt>
                <c:pt idx="2180">
                  <c:v>1.0678E-3</c:v>
                </c:pt>
                <c:pt idx="2181">
                  <c:v>1.0547E-3</c:v>
                </c:pt>
                <c:pt idx="2182">
                  <c:v>1.0614000000000001E-3</c:v>
                </c:pt>
                <c:pt idx="2183">
                  <c:v>1.0322E-3</c:v>
                </c:pt>
                <c:pt idx="2184">
                  <c:v>1.0748000000000001E-3</c:v>
                </c:pt>
                <c:pt idx="2185">
                  <c:v>1.0567E-3</c:v>
                </c:pt>
                <c:pt idx="2186">
                  <c:v>1.0912000000000001E-3</c:v>
                </c:pt>
                <c:pt idx="2187">
                  <c:v>1.0407000000000001E-3</c:v>
                </c:pt>
                <c:pt idx="2188">
                  <c:v>1.0583999999999999E-3</c:v>
                </c:pt>
                <c:pt idx="2189">
                  <c:v>1.0853E-3</c:v>
                </c:pt>
                <c:pt idx="2190">
                  <c:v>1.0757E-3</c:v>
                </c:pt>
                <c:pt idx="2191">
                  <c:v>1.0878000000000001E-3</c:v>
                </c:pt>
                <c:pt idx="2192">
                  <c:v>1.0755000000000001E-3</c:v>
                </c:pt>
                <c:pt idx="2193">
                  <c:v>1.0502E-3</c:v>
                </c:pt>
                <c:pt idx="2194">
                  <c:v>1.0905000000000001E-3</c:v>
                </c:pt>
                <c:pt idx="2195">
                  <c:v>1.0472000000000001E-3</c:v>
                </c:pt>
                <c:pt idx="2196">
                  <c:v>1.0826E-3</c:v>
                </c:pt>
                <c:pt idx="2197">
                  <c:v>1.0476000000000001E-3</c:v>
                </c:pt>
                <c:pt idx="2198">
                  <c:v>1.0748999999999999E-3</c:v>
                </c:pt>
                <c:pt idx="2199">
                  <c:v>1.0403000000000001E-3</c:v>
                </c:pt>
                <c:pt idx="2200">
                  <c:v>1.0839999999999999E-3</c:v>
                </c:pt>
                <c:pt idx="2201">
                  <c:v>1.0237E-3</c:v>
                </c:pt>
                <c:pt idx="2202">
                  <c:v>1.0682999999999999E-3</c:v>
                </c:pt>
                <c:pt idx="2203">
                  <c:v>1.0859000000000001E-3</c:v>
                </c:pt>
                <c:pt idx="2204">
                  <c:v>1.0774000000000001E-3</c:v>
                </c:pt>
                <c:pt idx="2205">
                  <c:v>1.0854E-3</c:v>
                </c:pt>
                <c:pt idx="2206">
                  <c:v>1.0597E-3</c:v>
                </c:pt>
                <c:pt idx="2207">
                  <c:v>1.0761E-3</c:v>
                </c:pt>
                <c:pt idx="2208">
                  <c:v>1.0642E-3</c:v>
                </c:pt>
                <c:pt idx="2209">
                  <c:v>1.0522999999999999E-3</c:v>
                </c:pt>
                <c:pt idx="2210">
                  <c:v>1.0591000000000001E-3</c:v>
                </c:pt>
                <c:pt idx="2211">
                  <c:v>1.0735E-3</c:v>
                </c:pt>
                <c:pt idx="2212">
                  <c:v>1.0895E-3</c:v>
                </c:pt>
                <c:pt idx="2213">
                  <c:v>1.0724E-3</c:v>
                </c:pt>
                <c:pt idx="2214">
                  <c:v>1.0597E-3</c:v>
                </c:pt>
                <c:pt idx="2215">
                  <c:v>1.0437999999999999E-3</c:v>
                </c:pt>
                <c:pt idx="2216">
                  <c:v>1.0510999999999999E-3</c:v>
                </c:pt>
                <c:pt idx="2217">
                  <c:v>1.0793000000000001E-3</c:v>
                </c:pt>
                <c:pt idx="2218">
                  <c:v>1.0765E-3</c:v>
                </c:pt>
                <c:pt idx="2219">
                  <c:v>1.0704E-3</c:v>
                </c:pt>
                <c:pt idx="2220">
                  <c:v>1.0777E-3</c:v>
                </c:pt>
                <c:pt idx="2221">
                  <c:v>1.0847000000000001E-3</c:v>
                </c:pt>
                <c:pt idx="2222">
                  <c:v>1.0594000000000001E-3</c:v>
                </c:pt>
                <c:pt idx="2223">
                  <c:v>1.0794000000000001E-3</c:v>
                </c:pt>
                <c:pt idx="2224">
                  <c:v>1.0855000000000001E-3</c:v>
                </c:pt>
                <c:pt idx="2225">
                  <c:v>1.0935999999999999E-3</c:v>
                </c:pt>
                <c:pt idx="2226">
                  <c:v>1.0819E-3</c:v>
                </c:pt>
                <c:pt idx="2227">
                  <c:v>1.0773E-3</c:v>
                </c:pt>
                <c:pt idx="2228">
                  <c:v>1.07E-3</c:v>
                </c:pt>
                <c:pt idx="2229">
                  <c:v>1.0671000000000001E-3</c:v>
                </c:pt>
                <c:pt idx="2230">
                  <c:v>1.0367E-3</c:v>
                </c:pt>
                <c:pt idx="2231">
                  <c:v>1.085E-3</c:v>
                </c:pt>
                <c:pt idx="2232">
                  <c:v>1.0633000000000001E-3</c:v>
                </c:pt>
                <c:pt idx="2233">
                  <c:v>1.062E-3</c:v>
                </c:pt>
                <c:pt idx="2234">
                  <c:v>1.0554E-3</c:v>
                </c:pt>
                <c:pt idx="2235">
                  <c:v>1.0549999999999999E-3</c:v>
                </c:pt>
                <c:pt idx="2236">
                  <c:v>1.0794999999999999E-3</c:v>
                </c:pt>
                <c:pt idx="2237">
                  <c:v>1.0985000000000001E-3</c:v>
                </c:pt>
                <c:pt idx="2238">
                  <c:v>1.0816999999999999E-3</c:v>
                </c:pt>
                <c:pt idx="2239">
                  <c:v>1.0594999999999999E-3</c:v>
                </c:pt>
                <c:pt idx="2240">
                  <c:v>1.0836000000000001E-3</c:v>
                </c:pt>
                <c:pt idx="2241">
                  <c:v>1.0767999999999999E-3</c:v>
                </c:pt>
                <c:pt idx="2242">
                  <c:v>1.0786000000000001E-3</c:v>
                </c:pt>
                <c:pt idx="2243">
                  <c:v>1.0338999999999999E-3</c:v>
                </c:pt>
                <c:pt idx="2244">
                  <c:v>1.0616E-3</c:v>
                </c:pt>
                <c:pt idx="2245">
                  <c:v>1.0535E-3</c:v>
                </c:pt>
                <c:pt idx="2246">
                  <c:v>1.0610000000000001E-3</c:v>
                </c:pt>
                <c:pt idx="2247">
                  <c:v>1.0594000000000001E-3</c:v>
                </c:pt>
                <c:pt idx="2248">
                  <c:v>1.0551E-3</c:v>
                </c:pt>
                <c:pt idx="2249">
                  <c:v>1.0697E-3</c:v>
                </c:pt>
                <c:pt idx="2250">
                  <c:v>1.103E-3</c:v>
                </c:pt>
                <c:pt idx="2251">
                  <c:v>1.0403000000000001E-3</c:v>
                </c:pt>
                <c:pt idx="2252">
                  <c:v>1.0321E-3</c:v>
                </c:pt>
                <c:pt idx="2253">
                  <c:v>1.0552999999999999E-3</c:v>
                </c:pt>
                <c:pt idx="2254">
                  <c:v>1.0707E-3</c:v>
                </c:pt>
                <c:pt idx="2255">
                  <c:v>1.0792E-3</c:v>
                </c:pt>
                <c:pt idx="2256">
                  <c:v>1.0811E-3</c:v>
                </c:pt>
                <c:pt idx="2257">
                  <c:v>1.0380999999999999E-3</c:v>
                </c:pt>
                <c:pt idx="2258">
                  <c:v>1.0652000000000001E-3</c:v>
                </c:pt>
                <c:pt idx="2259">
                  <c:v>1.0558E-3</c:v>
                </c:pt>
                <c:pt idx="2260">
                  <c:v>1.1079E-3</c:v>
                </c:pt>
                <c:pt idx="2261">
                  <c:v>1.0807E-3</c:v>
                </c:pt>
                <c:pt idx="2262">
                  <c:v>1.0556000000000001E-3</c:v>
                </c:pt>
                <c:pt idx="2263">
                  <c:v>1.0617000000000001E-3</c:v>
                </c:pt>
                <c:pt idx="2264">
                  <c:v>1.0629999999999999E-3</c:v>
                </c:pt>
                <c:pt idx="2265">
                  <c:v>1.0554E-3</c:v>
                </c:pt>
                <c:pt idx="2266">
                  <c:v>1.0612E-3</c:v>
                </c:pt>
                <c:pt idx="2267">
                  <c:v>1.0793000000000001E-3</c:v>
                </c:pt>
                <c:pt idx="2268">
                  <c:v>1.0660999999999999E-3</c:v>
                </c:pt>
                <c:pt idx="2269">
                  <c:v>1.054E-3</c:v>
                </c:pt>
                <c:pt idx="2270">
                  <c:v>1.0884E-3</c:v>
                </c:pt>
                <c:pt idx="2271">
                  <c:v>1.0859000000000001E-3</c:v>
                </c:pt>
                <c:pt idx="2272">
                  <c:v>1.0521E-3</c:v>
                </c:pt>
                <c:pt idx="2273">
                  <c:v>1.0708E-3</c:v>
                </c:pt>
                <c:pt idx="2274">
                  <c:v>1.0736000000000001E-3</c:v>
                </c:pt>
                <c:pt idx="2275">
                  <c:v>1.0688E-3</c:v>
                </c:pt>
                <c:pt idx="2276">
                  <c:v>1.0881E-3</c:v>
                </c:pt>
                <c:pt idx="2277">
                  <c:v>1.0249E-3</c:v>
                </c:pt>
                <c:pt idx="2278">
                  <c:v>1.0637000000000001E-3</c:v>
                </c:pt>
                <c:pt idx="2279">
                  <c:v>1.0708E-3</c:v>
                </c:pt>
                <c:pt idx="2280">
                  <c:v>1.0637000000000001E-3</c:v>
                </c:pt>
                <c:pt idx="2281">
                  <c:v>1.0476000000000001E-3</c:v>
                </c:pt>
                <c:pt idx="2282">
                  <c:v>1.0784E-3</c:v>
                </c:pt>
                <c:pt idx="2283">
                  <c:v>1.0545000000000001E-3</c:v>
                </c:pt>
                <c:pt idx="2284">
                  <c:v>1.0822E-3</c:v>
                </c:pt>
                <c:pt idx="2285">
                  <c:v>1.0784E-3</c:v>
                </c:pt>
                <c:pt idx="2286">
                  <c:v>1.0422999999999999E-3</c:v>
                </c:pt>
                <c:pt idx="2287">
                  <c:v>1.0763999999999999E-3</c:v>
                </c:pt>
                <c:pt idx="2288">
                  <c:v>1.078E-3</c:v>
                </c:pt>
                <c:pt idx="2289">
                  <c:v>1.0713000000000001E-3</c:v>
                </c:pt>
                <c:pt idx="2290">
                  <c:v>1.0518000000000001E-3</c:v>
                </c:pt>
                <c:pt idx="2291">
                  <c:v>1.0862999999999999E-3</c:v>
                </c:pt>
                <c:pt idx="2292">
                  <c:v>1.0544E-3</c:v>
                </c:pt>
                <c:pt idx="2293">
                  <c:v>1.0950000000000001E-3</c:v>
                </c:pt>
                <c:pt idx="2294">
                  <c:v>1.0518000000000001E-3</c:v>
                </c:pt>
                <c:pt idx="2295">
                  <c:v>1.085E-3</c:v>
                </c:pt>
                <c:pt idx="2296">
                  <c:v>1.0361000000000001E-3</c:v>
                </c:pt>
                <c:pt idx="2297">
                  <c:v>1.0820000000000001E-3</c:v>
                </c:pt>
                <c:pt idx="2298">
                  <c:v>1.0827E-3</c:v>
                </c:pt>
                <c:pt idx="2299">
                  <c:v>1.0839000000000001E-3</c:v>
                </c:pt>
                <c:pt idx="2300">
                  <c:v>1.0903E-3</c:v>
                </c:pt>
                <c:pt idx="2301">
                  <c:v>1.0502E-3</c:v>
                </c:pt>
                <c:pt idx="2302">
                  <c:v>1.0690000000000001E-3</c:v>
                </c:pt>
                <c:pt idx="2303">
                  <c:v>1.0506999999999999E-3</c:v>
                </c:pt>
                <c:pt idx="2304">
                  <c:v>1.0566E-3</c:v>
                </c:pt>
                <c:pt idx="2305">
                  <c:v>1.0648999999999999E-3</c:v>
                </c:pt>
                <c:pt idx="2306">
                  <c:v>1.077E-3</c:v>
                </c:pt>
                <c:pt idx="2307">
                  <c:v>1.0640000000000001E-3</c:v>
                </c:pt>
                <c:pt idx="2308">
                  <c:v>1.0717000000000001E-3</c:v>
                </c:pt>
                <c:pt idx="2309">
                  <c:v>1.0506000000000001E-3</c:v>
                </c:pt>
                <c:pt idx="2310">
                  <c:v>1.0667999999999999E-3</c:v>
                </c:pt>
                <c:pt idx="2311">
                  <c:v>1.0617999999999999E-3</c:v>
                </c:pt>
                <c:pt idx="2312">
                  <c:v>1.0872E-3</c:v>
                </c:pt>
                <c:pt idx="2313">
                  <c:v>1.0418000000000001E-3</c:v>
                </c:pt>
                <c:pt idx="2314">
                  <c:v>1.0457000000000001E-3</c:v>
                </c:pt>
                <c:pt idx="2315">
                  <c:v>1.0815E-3</c:v>
                </c:pt>
                <c:pt idx="2316">
                  <c:v>1.0736000000000001E-3</c:v>
                </c:pt>
                <c:pt idx="2317">
                  <c:v>1.0767999999999999E-3</c:v>
                </c:pt>
                <c:pt idx="2318">
                  <c:v>1.0541000000000001E-3</c:v>
                </c:pt>
                <c:pt idx="2319">
                  <c:v>1.0832000000000001E-3</c:v>
                </c:pt>
                <c:pt idx="2320">
                  <c:v>1.0896E-3</c:v>
                </c:pt>
                <c:pt idx="2321">
                  <c:v>1.0717000000000001E-3</c:v>
                </c:pt>
                <c:pt idx="2322">
                  <c:v>1.0788E-3</c:v>
                </c:pt>
                <c:pt idx="2323">
                  <c:v>1.0792E-3</c:v>
                </c:pt>
                <c:pt idx="2324">
                  <c:v>1.0688E-3</c:v>
                </c:pt>
                <c:pt idx="2325">
                  <c:v>1.0678E-3</c:v>
                </c:pt>
                <c:pt idx="2326">
                  <c:v>1.0782999999999999E-3</c:v>
                </c:pt>
                <c:pt idx="2327">
                  <c:v>1.0686999999999999E-3</c:v>
                </c:pt>
                <c:pt idx="2328">
                  <c:v>1.0711E-3</c:v>
                </c:pt>
                <c:pt idx="2329">
                  <c:v>1.0794000000000001E-3</c:v>
                </c:pt>
                <c:pt idx="2330">
                  <c:v>1.0574E-3</c:v>
                </c:pt>
                <c:pt idx="2331">
                  <c:v>1.091E-3</c:v>
                </c:pt>
                <c:pt idx="2332">
                  <c:v>1.0397E-3</c:v>
                </c:pt>
                <c:pt idx="2333">
                  <c:v>1.0874999999999999E-3</c:v>
                </c:pt>
                <c:pt idx="2334">
                  <c:v>1.0751000000000001E-3</c:v>
                </c:pt>
                <c:pt idx="2335">
                  <c:v>1.0809999999999999E-3</c:v>
                </c:pt>
                <c:pt idx="2336">
                  <c:v>1.0842E-3</c:v>
                </c:pt>
                <c:pt idx="2337">
                  <c:v>1.1123999999999999E-3</c:v>
                </c:pt>
                <c:pt idx="2338">
                  <c:v>1.0552000000000001E-3</c:v>
                </c:pt>
                <c:pt idx="2339">
                  <c:v>1.059E-3</c:v>
                </c:pt>
                <c:pt idx="2340">
                  <c:v>1.0574E-3</c:v>
                </c:pt>
                <c:pt idx="2341">
                  <c:v>1.0399000000000001E-3</c:v>
                </c:pt>
                <c:pt idx="2342">
                  <c:v>1.0786999999999999E-3</c:v>
                </c:pt>
                <c:pt idx="2343">
                  <c:v>1.0804E-3</c:v>
                </c:pt>
                <c:pt idx="2344">
                  <c:v>1.0849E-3</c:v>
                </c:pt>
                <c:pt idx="2345">
                  <c:v>1.0788E-3</c:v>
                </c:pt>
                <c:pt idx="2346">
                  <c:v>1.0475E-3</c:v>
                </c:pt>
                <c:pt idx="2347">
                  <c:v>1.0671000000000001E-3</c:v>
                </c:pt>
                <c:pt idx="2348">
                  <c:v>1.0510000000000001E-3</c:v>
                </c:pt>
                <c:pt idx="2349">
                  <c:v>1.0621000000000001E-3</c:v>
                </c:pt>
                <c:pt idx="2350">
                  <c:v>1.0608E-3</c:v>
                </c:pt>
                <c:pt idx="2351">
                  <c:v>1.0329E-3</c:v>
                </c:pt>
                <c:pt idx="2352">
                  <c:v>1.0633000000000001E-3</c:v>
                </c:pt>
                <c:pt idx="2353">
                  <c:v>1.0711E-3</c:v>
                </c:pt>
                <c:pt idx="2354">
                  <c:v>1.0472999999999999E-3</c:v>
                </c:pt>
                <c:pt idx="2355">
                  <c:v>1.0537000000000001E-3</c:v>
                </c:pt>
                <c:pt idx="2356">
                  <c:v>1.0656000000000001E-3</c:v>
                </c:pt>
                <c:pt idx="2357">
                  <c:v>1.0547E-3</c:v>
                </c:pt>
                <c:pt idx="2358">
                  <c:v>1.0681E-3</c:v>
                </c:pt>
                <c:pt idx="2359">
                  <c:v>1.0832999999999999E-3</c:v>
                </c:pt>
                <c:pt idx="2360">
                  <c:v>1.0820999999999999E-3</c:v>
                </c:pt>
                <c:pt idx="2361">
                  <c:v>1.0429E-3</c:v>
                </c:pt>
                <c:pt idx="2362">
                  <c:v>1.0578E-3</c:v>
                </c:pt>
                <c:pt idx="2363">
                  <c:v>1.0721000000000001E-3</c:v>
                </c:pt>
                <c:pt idx="2364">
                  <c:v>1.0759000000000001E-3</c:v>
                </c:pt>
                <c:pt idx="2365">
                  <c:v>1.036E-3</c:v>
                </c:pt>
                <c:pt idx="2366">
                  <c:v>1.0757E-3</c:v>
                </c:pt>
                <c:pt idx="2367">
                  <c:v>1.0526000000000001E-3</c:v>
                </c:pt>
                <c:pt idx="2368">
                  <c:v>1.0667999999999999E-3</c:v>
                </c:pt>
                <c:pt idx="2369">
                  <c:v>1.0674E-3</c:v>
                </c:pt>
                <c:pt idx="2370">
                  <c:v>1.0602999999999999E-3</c:v>
                </c:pt>
                <c:pt idx="2371">
                  <c:v>1.0790000000000001E-3</c:v>
                </c:pt>
                <c:pt idx="2372">
                  <c:v>1.0877E-3</c:v>
                </c:pt>
                <c:pt idx="2373">
                  <c:v>1.0846E-3</c:v>
                </c:pt>
                <c:pt idx="2374">
                  <c:v>1.0683999999999999E-3</c:v>
                </c:pt>
                <c:pt idx="2375">
                  <c:v>1.0608E-3</c:v>
                </c:pt>
                <c:pt idx="2376">
                  <c:v>1.0642E-3</c:v>
                </c:pt>
                <c:pt idx="2377">
                  <c:v>1.0904E-3</c:v>
                </c:pt>
                <c:pt idx="2378">
                  <c:v>1.0631E-3</c:v>
                </c:pt>
                <c:pt idx="2379">
                  <c:v>1.0525000000000001E-3</c:v>
                </c:pt>
                <c:pt idx="2380">
                  <c:v>1.0499000000000001E-3</c:v>
                </c:pt>
                <c:pt idx="2381">
                  <c:v>1.0457000000000001E-3</c:v>
                </c:pt>
                <c:pt idx="2382">
                  <c:v>1.0804E-3</c:v>
                </c:pt>
                <c:pt idx="2383">
                  <c:v>1.0870000000000001E-3</c:v>
                </c:pt>
                <c:pt idx="2384">
                  <c:v>1.1092999999999999E-3</c:v>
                </c:pt>
                <c:pt idx="2385">
                  <c:v>1.0501E-3</c:v>
                </c:pt>
                <c:pt idx="2386">
                  <c:v>1.0790000000000001E-3</c:v>
                </c:pt>
                <c:pt idx="2387">
                  <c:v>1.0958999999999999E-3</c:v>
                </c:pt>
                <c:pt idx="2388">
                  <c:v>1.0526999999999999E-3</c:v>
                </c:pt>
                <c:pt idx="2389">
                  <c:v>1.0820999999999999E-3</c:v>
                </c:pt>
                <c:pt idx="2390">
                  <c:v>1.0938E-3</c:v>
                </c:pt>
                <c:pt idx="2391">
                  <c:v>1.0545999999999999E-3</c:v>
                </c:pt>
                <c:pt idx="2392">
                  <c:v>1.0748999999999999E-3</c:v>
                </c:pt>
                <c:pt idx="2393">
                  <c:v>1.0502E-3</c:v>
                </c:pt>
                <c:pt idx="2394">
                  <c:v>1.0914E-3</c:v>
                </c:pt>
                <c:pt idx="2395">
                  <c:v>1.0835E-3</c:v>
                </c:pt>
                <c:pt idx="2396">
                  <c:v>1.0376000000000001E-3</c:v>
                </c:pt>
                <c:pt idx="2397">
                  <c:v>1.0468000000000001E-3</c:v>
                </c:pt>
                <c:pt idx="2398">
                  <c:v>1.0747E-3</c:v>
                </c:pt>
                <c:pt idx="2399">
                  <c:v>1.0606999999999999E-3</c:v>
                </c:pt>
                <c:pt idx="2400">
                  <c:v>1.0797999999999999E-3</c:v>
                </c:pt>
                <c:pt idx="2401">
                  <c:v>1.0751999999999999E-3</c:v>
                </c:pt>
                <c:pt idx="2402">
                  <c:v>1.0401E-3</c:v>
                </c:pt>
                <c:pt idx="2403">
                  <c:v>1.0778000000000001E-3</c:v>
                </c:pt>
                <c:pt idx="2404">
                  <c:v>1.0617999999999999E-3</c:v>
                </c:pt>
                <c:pt idx="2405">
                  <c:v>1.0675999999999999E-3</c:v>
                </c:pt>
                <c:pt idx="2406">
                  <c:v>1.0673E-3</c:v>
                </c:pt>
                <c:pt idx="2407">
                  <c:v>1.0651E-3</c:v>
                </c:pt>
                <c:pt idx="2408">
                  <c:v>1.0682999999999999E-3</c:v>
                </c:pt>
                <c:pt idx="2409">
                  <c:v>1.0623E-3</c:v>
                </c:pt>
                <c:pt idx="2410">
                  <c:v>1.0801999999999999E-3</c:v>
                </c:pt>
                <c:pt idx="2411">
                  <c:v>1.0591999999999999E-3</c:v>
                </c:pt>
                <c:pt idx="2412">
                  <c:v>1.0594999999999999E-3</c:v>
                </c:pt>
                <c:pt idx="2413">
                  <c:v>1.0767000000000001E-3</c:v>
                </c:pt>
                <c:pt idx="2414">
                  <c:v>1.0685E-3</c:v>
                </c:pt>
                <c:pt idx="2415">
                  <c:v>1.0841E-3</c:v>
                </c:pt>
                <c:pt idx="2416">
                  <c:v>1.0862000000000001E-3</c:v>
                </c:pt>
                <c:pt idx="2417">
                  <c:v>1.0694999999999999E-3</c:v>
                </c:pt>
                <c:pt idx="2418">
                  <c:v>1.0472999999999999E-3</c:v>
                </c:pt>
                <c:pt idx="2419">
                  <c:v>1.0598000000000001E-3</c:v>
                </c:pt>
                <c:pt idx="2420">
                  <c:v>1.0816999999999999E-3</c:v>
                </c:pt>
                <c:pt idx="2421">
                  <c:v>1.0773E-3</c:v>
                </c:pt>
                <c:pt idx="2422">
                  <c:v>1.0748999999999999E-3</c:v>
                </c:pt>
                <c:pt idx="2423">
                  <c:v>1.0453999999999999E-3</c:v>
                </c:pt>
                <c:pt idx="2424">
                  <c:v>1.0836000000000001E-3</c:v>
                </c:pt>
                <c:pt idx="2425">
                  <c:v>1.0503000000000001E-3</c:v>
                </c:pt>
                <c:pt idx="2426">
                  <c:v>1.0788E-3</c:v>
                </c:pt>
                <c:pt idx="2427">
                  <c:v>1.0605E-3</c:v>
                </c:pt>
                <c:pt idx="2428">
                  <c:v>1.0623E-3</c:v>
                </c:pt>
                <c:pt idx="2429">
                  <c:v>1.0774999999999999E-3</c:v>
                </c:pt>
                <c:pt idx="2430">
                  <c:v>1.0742E-3</c:v>
                </c:pt>
                <c:pt idx="2431">
                  <c:v>1.0786999999999999E-3</c:v>
                </c:pt>
                <c:pt idx="2432">
                  <c:v>1.0719E-3</c:v>
                </c:pt>
                <c:pt idx="2433">
                  <c:v>1.0587000000000001E-3</c:v>
                </c:pt>
                <c:pt idx="2434">
                  <c:v>1.0566E-3</c:v>
                </c:pt>
                <c:pt idx="2435">
                  <c:v>1.0304999999999999E-3</c:v>
                </c:pt>
                <c:pt idx="2436">
                  <c:v>1.0660000000000001E-3</c:v>
                </c:pt>
                <c:pt idx="2437">
                  <c:v>1.0234E-3</c:v>
                </c:pt>
                <c:pt idx="2438">
                  <c:v>1.0621999999999999E-3</c:v>
                </c:pt>
                <c:pt idx="2439">
                  <c:v>1.0598000000000001E-3</c:v>
                </c:pt>
                <c:pt idx="2440">
                  <c:v>1.0655E-3</c:v>
                </c:pt>
                <c:pt idx="2441">
                  <c:v>1.0587999999999999E-3</c:v>
                </c:pt>
                <c:pt idx="2442">
                  <c:v>1.0555E-3</c:v>
                </c:pt>
                <c:pt idx="2443">
                  <c:v>1.0361999999999999E-3</c:v>
                </c:pt>
                <c:pt idx="2444">
                  <c:v>1.0455E-3</c:v>
                </c:pt>
                <c:pt idx="2445">
                  <c:v>1.0445000000000001E-3</c:v>
                </c:pt>
                <c:pt idx="2446">
                  <c:v>1.0682999999999999E-3</c:v>
                </c:pt>
                <c:pt idx="2447">
                  <c:v>1.0403000000000001E-3</c:v>
                </c:pt>
                <c:pt idx="2448">
                  <c:v>1.0531E-3</c:v>
                </c:pt>
                <c:pt idx="2449">
                  <c:v>1.0774000000000001E-3</c:v>
                </c:pt>
                <c:pt idx="2450">
                  <c:v>1.0927000000000001E-3</c:v>
                </c:pt>
                <c:pt idx="2451">
                  <c:v>1.0719E-3</c:v>
                </c:pt>
                <c:pt idx="2452">
                  <c:v>1.0430000000000001E-3</c:v>
                </c:pt>
                <c:pt idx="2453">
                  <c:v>1.0564999999999999E-3</c:v>
                </c:pt>
                <c:pt idx="2454">
                  <c:v>1.0905999999999999E-3</c:v>
                </c:pt>
                <c:pt idx="2455">
                  <c:v>1.0432E-3</c:v>
                </c:pt>
                <c:pt idx="2456">
                  <c:v>1.0402E-3</c:v>
                </c:pt>
                <c:pt idx="2457">
                  <c:v>1.0211E-3</c:v>
                </c:pt>
                <c:pt idx="2458">
                  <c:v>1.0724E-3</c:v>
                </c:pt>
                <c:pt idx="2459">
                  <c:v>1.0562E-3</c:v>
                </c:pt>
                <c:pt idx="2460">
                  <c:v>1.0655E-3</c:v>
                </c:pt>
                <c:pt idx="2461">
                  <c:v>1.0637000000000001E-3</c:v>
                </c:pt>
                <c:pt idx="2462">
                  <c:v>1.0468999999999999E-3</c:v>
                </c:pt>
                <c:pt idx="2463">
                  <c:v>1.0516E-3</c:v>
                </c:pt>
                <c:pt idx="2464">
                  <c:v>1.0426999999999999E-3</c:v>
                </c:pt>
                <c:pt idx="2465">
                  <c:v>1.0640999999999999E-3</c:v>
                </c:pt>
                <c:pt idx="2466">
                  <c:v>1.0593E-3</c:v>
                </c:pt>
                <c:pt idx="2467">
                  <c:v>1.0678E-3</c:v>
                </c:pt>
                <c:pt idx="2468">
                  <c:v>1.0895E-3</c:v>
                </c:pt>
                <c:pt idx="2469">
                  <c:v>1.0476000000000001E-3</c:v>
                </c:pt>
                <c:pt idx="2470">
                  <c:v>1.0709000000000001E-3</c:v>
                </c:pt>
                <c:pt idx="2471">
                  <c:v>1.0512E-3</c:v>
                </c:pt>
                <c:pt idx="2472">
                  <c:v>1.0635E-3</c:v>
                </c:pt>
                <c:pt idx="2473">
                  <c:v>1.0916000000000001E-3</c:v>
                </c:pt>
                <c:pt idx="2474">
                  <c:v>1.0794999999999999E-3</c:v>
                </c:pt>
                <c:pt idx="2475">
                  <c:v>1.0835E-3</c:v>
                </c:pt>
                <c:pt idx="2476">
                  <c:v>1.0819E-3</c:v>
                </c:pt>
                <c:pt idx="2477">
                  <c:v>1.0644999999999999E-3</c:v>
                </c:pt>
                <c:pt idx="2478">
                  <c:v>1.0671000000000001E-3</c:v>
                </c:pt>
                <c:pt idx="2479">
                  <c:v>1.0602999999999999E-3</c:v>
                </c:pt>
                <c:pt idx="2480">
                  <c:v>1.0728999999999999E-3</c:v>
                </c:pt>
                <c:pt idx="2481">
                  <c:v>1.0608E-3</c:v>
                </c:pt>
                <c:pt idx="2482">
                  <c:v>1.067E-3</c:v>
                </c:pt>
                <c:pt idx="2483">
                  <c:v>1.0640999999999999E-3</c:v>
                </c:pt>
                <c:pt idx="2484">
                  <c:v>1.0502E-3</c:v>
                </c:pt>
                <c:pt idx="2485">
                  <c:v>1.0914E-3</c:v>
                </c:pt>
                <c:pt idx="2486">
                  <c:v>1.0476999999999999E-3</c:v>
                </c:pt>
                <c:pt idx="2487">
                  <c:v>1.0531E-3</c:v>
                </c:pt>
                <c:pt idx="2488">
                  <c:v>1.0834E-3</c:v>
                </c:pt>
                <c:pt idx="2489">
                  <c:v>1.0415000000000001E-3</c:v>
                </c:pt>
                <c:pt idx="2490">
                  <c:v>1.0544E-3</c:v>
                </c:pt>
                <c:pt idx="2491">
                  <c:v>1.0617000000000001E-3</c:v>
                </c:pt>
                <c:pt idx="2492">
                  <c:v>1.0506000000000001E-3</c:v>
                </c:pt>
                <c:pt idx="2493">
                  <c:v>1.0521E-3</c:v>
                </c:pt>
                <c:pt idx="2494">
                  <c:v>1.0499999999999999E-3</c:v>
                </c:pt>
                <c:pt idx="2495">
                  <c:v>1.0809000000000001E-3</c:v>
                </c:pt>
                <c:pt idx="2496">
                  <c:v>1.0970000000000001E-3</c:v>
                </c:pt>
                <c:pt idx="2497">
                  <c:v>1.0633999999999999E-3</c:v>
                </c:pt>
                <c:pt idx="2498">
                  <c:v>1.0928999999999999E-3</c:v>
                </c:pt>
                <c:pt idx="2499">
                  <c:v>1.0754E-3</c:v>
                </c:pt>
                <c:pt idx="2500">
                  <c:v>1.0732999999999999E-3</c:v>
                </c:pt>
                <c:pt idx="2501">
                  <c:v>1.0853E-3</c:v>
                </c:pt>
                <c:pt idx="2502">
                  <c:v>1.0755999999999999E-3</c:v>
                </c:pt>
                <c:pt idx="2503">
                  <c:v>1.0414000000000001E-3</c:v>
                </c:pt>
                <c:pt idx="2504">
                  <c:v>1.0591999999999999E-3</c:v>
                </c:pt>
                <c:pt idx="2505">
                  <c:v>1.0807E-3</c:v>
                </c:pt>
                <c:pt idx="2506">
                  <c:v>1.0950000000000001E-3</c:v>
                </c:pt>
                <c:pt idx="2507">
                  <c:v>1.0495999999999999E-3</c:v>
                </c:pt>
                <c:pt idx="2508">
                  <c:v>1.0778000000000001E-3</c:v>
                </c:pt>
                <c:pt idx="2509">
                  <c:v>1.0765E-3</c:v>
                </c:pt>
                <c:pt idx="2510">
                  <c:v>1.0526000000000001E-3</c:v>
                </c:pt>
                <c:pt idx="2511">
                  <c:v>1.1125E-3</c:v>
                </c:pt>
                <c:pt idx="2512">
                  <c:v>1.0666E-3</c:v>
                </c:pt>
                <c:pt idx="2513">
                  <c:v>1.0483999999999999E-3</c:v>
                </c:pt>
                <c:pt idx="2514">
                  <c:v>1.0887E-3</c:v>
                </c:pt>
                <c:pt idx="2515">
                  <c:v>1.0518000000000001E-3</c:v>
                </c:pt>
                <c:pt idx="2516">
                  <c:v>1.0633000000000001E-3</c:v>
                </c:pt>
                <c:pt idx="2517">
                  <c:v>1.0961E-3</c:v>
                </c:pt>
                <c:pt idx="2518">
                  <c:v>1.0528E-3</c:v>
                </c:pt>
                <c:pt idx="2519">
                  <c:v>1.0541999999999999E-3</c:v>
                </c:pt>
                <c:pt idx="2520">
                  <c:v>1.0503000000000001E-3</c:v>
                </c:pt>
                <c:pt idx="2521">
                  <c:v>1.0614000000000001E-3</c:v>
                </c:pt>
                <c:pt idx="2522">
                  <c:v>1.0612E-3</c:v>
                </c:pt>
                <c:pt idx="2523">
                  <c:v>1.0652999999999999E-3</c:v>
                </c:pt>
                <c:pt idx="2524">
                  <c:v>1.1088000000000001E-3</c:v>
                </c:pt>
                <c:pt idx="2525">
                  <c:v>1.0905999999999999E-3</c:v>
                </c:pt>
                <c:pt idx="2526">
                  <c:v>1.0794999999999999E-3</c:v>
                </c:pt>
                <c:pt idx="2527">
                  <c:v>1.0842E-3</c:v>
                </c:pt>
                <c:pt idx="2528">
                  <c:v>1.0526999999999999E-3</c:v>
                </c:pt>
                <c:pt idx="2529">
                  <c:v>1.0748000000000001E-3</c:v>
                </c:pt>
                <c:pt idx="2530">
                  <c:v>1.0682000000000001E-3</c:v>
                </c:pt>
                <c:pt idx="2531">
                  <c:v>1.0568999999999999E-3</c:v>
                </c:pt>
                <c:pt idx="2532">
                  <c:v>1.0646E-3</c:v>
                </c:pt>
                <c:pt idx="2533">
                  <c:v>1.0280000000000001E-3</c:v>
                </c:pt>
                <c:pt idx="2534">
                  <c:v>1.0499999999999999E-3</c:v>
                </c:pt>
                <c:pt idx="2535">
                  <c:v>1.0755999999999999E-3</c:v>
                </c:pt>
                <c:pt idx="2536">
                  <c:v>1.0529000000000001E-3</c:v>
                </c:pt>
                <c:pt idx="2537">
                  <c:v>1.0767999999999999E-3</c:v>
                </c:pt>
                <c:pt idx="2538">
                  <c:v>1.0342000000000001E-3</c:v>
                </c:pt>
                <c:pt idx="2539">
                  <c:v>1.1019000000000001E-3</c:v>
                </c:pt>
                <c:pt idx="2540">
                  <c:v>1.0361000000000001E-3</c:v>
                </c:pt>
                <c:pt idx="2541">
                  <c:v>1.0392999999999999E-3</c:v>
                </c:pt>
                <c:pt idx="2542">
                  <c:v>1.0552999999999999E-3</c:v>
                </c:pt>
                <c:pt idx="2543">
                  <c:v>1.0755000000000001E-3</c:v>
                </c:pt>
                <c:pt idx="2544">
                  <c:v>1.0533000000000001E-3</c:v>
                </c:pt>
                <c:pt idx="2545">
                  <c:v>1.0566E-3</c:v>
                </c:pt>
                <c:pt idx="2546">
                  <c:v>1.1092000000000001E-3</c:v>
                </c:pt>
                <c:pt idx="2547">
                  <c:v>1.0950999999999999E-3</c:v>
                </c:pt>
                <c:pt idx="2548">
                  <c:v>1.073E-3</c:v>
                </c:pt>
                <c:pt idx="2549">
                  <c:v>1.0660000000000001E-3</c:v>
                </c:pt>
                <c:pt idx="2550">
                  <c:v>1.062E-3</c:v>
                </c:pt>
                <c:pt idx="2551">
                  <c:v>1.0456E-3</c:v>
                </c:pt>
                <c:pt idx="2552">
                  <c:v>1.0708E-3</c:v>
                </c:pt>
                <c:pt idx="2553">
                  <c:v>1.0827E-3</c:v>
                </c:pt>
                <c:pt idx="2554">
                  <c:v>1.0904E-3</c:v>
                </c:pt>
                <c:pt idx="2555">
                  <c:v>1.0966000000000001E-3</c:v>
                </c:pt>
                <c:pt idx="2556">
                  <c:v>1.0748999999999999E-3</c:v>
                </c:pt>
                <c:pt idx="2557">
                  <c:v>1.07E-3</c:v>
                </c:pt>
                <c:pt idx="2558">
                  <c:v>1.0738E-3</c:v>
                </c:pt>
                <c:pt idx="2559">
                  <c:v>1.0510000000000001E-3</c:v>
                </c:pt>
                <c:pt idx="2560">
                  <c:v>1.0915E-3</c:v>
                </c:pt>
                <c:pt idx="2561">
                  <c:v>1.0924999999999999E-3</c:v>
                </c:pt>
                <c:pt idx="2562">
                  <c:v>1.059E-3</c:v>
                </c:pt>
                <c:pt idx="2563">
                  <c:v>1.0739E-3</c:v>
                </c:pt>
                <c:pt idx="2564">
                  <c:v>1.0751000000000001E-3</c:v>
                </c:pt>
                <c:pt idx="2565">
                  <c:v>1.0771000000000001E-3</c:v>
                </c:pt>
                <c:pt idx="2566">
                  <c:v>1.0822E-3</c:v>
                </c:pt>
                <c:pt idx="2567">
                  <c:v>1.0747E-3</c:v>
                </c:pt>
                <c:pt idx="2568">
                  <c:v>1.0457999999999999E-3</c:v>
                </c:pt>
                <c:pt idx="2569">
                  <c:v>1.1019000000000001E-3</c:v>
                </c:pt>
                <c:pt idx="2570">
                  <c:v>1.0996000000000001E-3</c:v>
                </c:pt>
                <c:pt idx="2571">
                  <c:v>1.0493E-3</c:v>
                </c:pt>
                <c:pt idx="2572">
                  <c:v>1.0560000000000001E-3</c:v>
                </c:pt>
                <c:pt idx="2573">
                  <c:v>1.0793000000000001E-3</c:v>
                </c:pt>
                <c:pt idx="2574">
                  <c:v>1.0708E-3</c:v>
                </c:pt>
                <c:pt idx="2575">
                  <c:v>1.0526999999999999E-3</c:v>
                </c:pt>
                <c:pt idx="2576">
                  <c:v>1.0575000000000001E-3</c:v>
                </c:pt>
                <c:pt idx="2577">
                  <c:v>1.0614000000000001E-3</c:v>
                </c:pt>
                <c:pt idx="2578">
                  <c:v>1.0743E-3</c:v>
                </c:pt>
                <c:pt idx="2579">
                  <c:v>1.0648000000000001E-3</c:v>
                </c:pt>
                <c:pt idx="2580">
                  <c:v>1.0658E-3</c:v>
                </c:pt>
                <c:pt idx="2581">
                  <c:v>1.0832000000000001E-3</c:v>
                </c:pt>
                <c:pt idx="2582">
                  <c:v>1.0970000000000001E-3</c:v>
                </c:pt>
                <c:pt idx="2583">
                  <c:v>1.0643E-3</c:v>
                </c:pt>
                <c:pt idx="2584">
                  <c:v>1.0544E-3</c:v>
                </c:pt>
                <c:pt idx="2585">
                  <c:v>1.0459E-3</c:v>
                </c:pt>
                <c:pt idx="2586">
                  <c:v>1.0629999999999999E-3</c:v>
                </c:pt>
                <c:pt idx="2587">
                  <c:v>1.0459E-3</c:v>
                </c:pt>
                <c:pt idx="2588">
                  <c:v>1.0522000000000001E-3</c:v>
                </c:pt>
                <c:pt idx="2589">
                  <c:v>1.0813999999999999E-3</c:v>
                </c:pt>
                <c:pt idx="2590">
                  <c:v>1.0637999999999999E-3</c:v>
                </c:pt>
                <c:pt idx="2591">
                  <c:v>1.0539E-3</c:v>
                </c:pt>
                <c:pt idx="2592">
                  <c:v>1.0773E-3</c:v>
                </c:pt>
                <c:pt idx="2593">
                  <c:v>1.0822E-3</c:v>
                </c:pt>
                <c:pt idx="2594">
                  <c:v>1.0953E-3</c:v>
                </c:pt>
                <c:pt idx="2595">
                  <c:v>1.0621999999999999E-3</c:v>
                </c:pt>
                <c:pt idx="2596">
                  <c:v>1.0586E-3</c:v>
                </c:pt>
                <c:pt idx="2597">
                  <c:v>1.0698999999999999E-3</c:v>
                </c:pt>
                <c:pt idx="2598">
                  <c:v>1.0640999999999999E-3</c:v>
                </c:pt>
                <c:pt idx="2599">
                  <c:v>1.06E-3</c:v>
                </c:pt>
                <c:pt idx="2600">
                  <c:v>1.0724E-3</c:v>
                </c:pt>
                <c:pt idx="2601">
                  <c:v>1.077E-3</c:v>
                </c:pt>
                <c:pt idx="2602">
                  <c:v>1.0721000000000001E-3</c:v>
                </c:pt>
                <c:pt idx="2603">
                  <c:v>1.0629000000000001E-3</c:v>
                </c:pt>
                <c:pt idx="2604">
                  <c:v>1.0804E-3</c:v>
                </c:pt>
                <c:pt idx="2605">
                  <c:v>1.0619E-3</c:v>
                </c:pt>
                <c:pt idx="2606">
                  <c:v>1.0740000000000001E-3</c:v>
                </c:pt>
                <c:pt idx="2607">
                  <c:v>1.0623E-3</c:v>
                </c:pt>
                <c:pt idx="2608">
                  <c:v>1.0755000000000001E-3</c:v>
                </c:pt>
                <c:pt idx="2609">
                  <c:v>1.0738E-3</c:v>
                </c:pt>
                <c:pt idx="2610">
                  <c:v>1.0560000000000001E-3</c:v>
                </c:pt>
                <c:pt idx="2611">
                  <c:v>1.0957E-3</c:v>
                </c:pt>
                <c:pt idx="2612">
                  <c:v>1.0748000000000001E-3</c:v>
                </c:pt>
                <c:pt idx="2613">
                  <c:v>1.0744999999999999E-3</c:v>
                </c:pt>
                <c:pt idx="2614">
                  <c:v>1.0609E-3</c:v>
                </c:pt>
                <c:pt idx="2615">
                  <c:v>1.0640999999999999E-3</c:v>
                </c:pt>
                <c:pt idx="2616">
                  <c:v>1.0666E-3</c:v>
                </c:pt>
                <c:pt idx="2617">
                  <c:v>1.0577E-3</c:v>
                </c:pt>
                <c:pt idx="2618">
                  <c:v>1.0514999999999999E-3</c:v>
                </c:pt>
                <c:pt idx="2619">
                  <c:v>1.0743E-3</c:v>
                </c:pt>
                <c:pt idx="2620">
                  <c:v>1.0740000000000001E-3</c:v>
                </c:pt>
                <c:pt idx="2621">
                  <c:v>1.0522000000000001E-3</c:v>
                </c:pt>
                <c:pt idx="2622">
                  <c:v>1.0692E-3</c:v>
                </c:pt>
                <c:pt idx="2623">
                  <c:v>1.0348E-3</c:v>
                </c:pt>
                <c:pt idx="2624">
                  <c:v>1.0790000000000001E-3</c:v>
                </c:pt>
                <c:pt idx="2625">
                  <c:v>1.0688E-3</c:v>
                </c:pt>
                <c:pt idx="2626">
                  <c:v>1.0637000000000001E-3</c:v>
                </c:pt>
                <c:pt idx="2627">
                  <c:v>1.062E-3</c:v>
                </c:pt>
                <c:pt idx="2628">
                  <c:v>1.0786999999999999E-3</c:v>
                </c:pt>
                <c:pt idx="2629">
                  <c:v>1.0587000000000001E-3</c:v>
                </c:pt>
                <c:pt idx="2630">
                  <c:v>1.0674E-3</c:v>
                </c:pt>
                <c:pt idx="2631">
                  <c:v>1.0606999999999999E-3</c:v>
                </c:pt>
                <c:pt idx="2632">
                  <c:v>1.0736999999999999E-3</c:v>
                </c:pt>
                <c:pt idx="2633">
                  <c:v>1.0981000000000001E-3</c:v>
                </c:pt>
                <c:pt idx="2634">
                  <c:v>1.0307000000000001E-3</c:v>
                </c:pt>
                <c:pt idx="2635">
                  <c:v>1.0682000000000001E-3</c:v>
                </c:pt>
                <c:pt idx="2636">
                  <c:v>1.0544E-3</c:v>
                </c:pt>
                <c:pt idx="2637">
                  <c:v>1.0908000000000001E-3</c:v>
                </c:pt>
                <c:pt idx="2638">
                  <c:v>1.0868E-3</c:v>
                </c:pt>
                <c:pt idx="2639">
                  <c:v>1.057E-3</c:v>
                </c:pt>
                <c:pt idx="2640">
                  <c:v>1.1012999999999999E-3</c:v>
                </c:pt>
                <c:pt idx="2641">
                  <c:v>1.0820000000000001E-3</c:v>
                </c:pt>
                <c:pt idx="2642">
                  <c:v>1.0564999999999999E-3</c:v>
                </c:pt>
                <c:pt idx="2643">
                  <c:v>1.0522000000000001E-3</c:v>
                </c:pt>
                <c:pt idx="2644">
                  <c:v>1.0635E-3</c:v>
                </c:pt>
                <c:pt idx="2645">
                  <c:v>1.0748999999999999E-3</c:v>
                </c:pt>
                <c:pt idx="2646">
                  <c:v>1.0602000000000001E-3</c:v>
                </c:pt>
                <c:pt idx="2647">
                  <c:v>1.0547E-3</c:v>
                </c:pt>
                <c:pt idx="2648">
                  <c:v>1.0694000000000001E-3</c:v>
                </c:pt>
                <c:pt idx="2649">
                  <c:v>1.072E-3</c:v>
                </c:pt>
                <c:pt idx="2650">
                  <c:v>1.0486E-3</c:v>
                </c:pt>
                <c:pt idx="2651">
                  <c:v>1.0758E-3</c:v>
                </c:pt>
                <c:pt idx="2652">
                  <c:v>1.0896E-3</c:v>
                </c:pt>
                <c:pt idx="2653">
                  <c:v>1.0832999999999999E-3</c:v>
                </c:pt>
                <c:pt idx="2654">
                  <c:v>1.0560999999999999E-3</c:v>
                </c:pt>
                <c:pt idx="2655">
                  <c:v>1.0872E-3</c:v>
                </c:pt>
                <c:pt idx="2656">
                  <c:v>1.0694000000000001E-3</c:v>
                </c:pt>
                <c:pt idx="2657">
                  <c:v>1.0487999999999999E-3</c:v>
                </c:pt>
                <c:pt idx="2658">
                  <c:v>1.0873E-3</c:v>
                </c:pt>
                <c:pt idx="2659">
                  <c:v>1.0794999999999999E-3</c:v>
                </c:pt>
                <c:pt idx="2660">
                  <c:v>1.0796E-3</c:v>
                </c:pt>
                <c:pt idx="2661">
                  <c:v>1.0549999999999999E-3</c:v>
                </c:pt>
                <c:pt idx="2662">
                  <c:v>1.0568999999999999E-3</c:v>
                </c:pt>
                <c:pt idx="2663">
                  <c:v>1.0868E-3</c:v>
                </c:pt>
                <c:pt idx="2664">
                  <c:v>1.0889999999999999E-3</c:v>
                </c:pt>
                <c:pt idx="2665">
                  <c:v>1.0762E-3</c:v>
                </c:pt>
                <c:pt idx="2666">
                  <c:v>1.1007E-3</c:v>
                </c:pt>
                <c:pt idx="2667">
                  <c:v>1.0678E-3</c:v>
                </c:pt>
                <c:pt idx="2668">
                  <c:v>1.0719E-3</c:v>
                </c:pt>
                <c:pt idx="2669">
                  <c:v>1.1004000000000001E-3</c:v>
                </c:pt>
                <c:pt idx="2670">
                  <c:v>1.0678E-3</c:v>
                </c:pt>
                <c:pt idx="2671">
                  <c:v>1.0998E-3</c:v>
                </c:pt>
                <c:pt idx="2672">
                  <c:v>1.0928000000000001E-3</c:v>
                </c:pt>
                <c:pt idx="2673">
                  <c:v>1.0598999999999999E-3</c:v>
                </c:pt>
                <c:pt idx="2674">
                  <c:v>1.0480000000000001E-3</c:v>
                </c:pt>
                <c:pt idx="2675">
                  <c:v>1.0675000000000001E-3</c:v>
                </c:pt>
                <c:pt idx="2676">
                  <c:v>1.0403000000000001E-3</c:v>
                </c:pt>
                <c:pt idx="2677">
                  <c:v>1.0817999999999999E-3</c:v>
                </c:pt>
                <c:pt idx="2678">
                  <c:v>1.0698000000000001E-3</c:v>
                </c:pt>
                <c:pt idx="2679">
                  <c:v>1.0669E-3</c:v>
                </c:pt>
                <c:pt idx="2680">
                  <c:v>1.0748999999999999E-3</c:v>
                </c:pt>
                <c:pt idx="2681">
                  <c:v>1.0755000000000001E-3</c:v>
                </c:pt>
                <c:pt idx="2682">
                  <c:v>1.044E-3</c:v>
                </c:pt>
                <c:pt idx="2683">
                  <c:v>1.0958999999999999E-3</c:v>
                </c:pt>
                <c:pt idx="2684">
                  <c:v>1.0761E-3</c:v>
                </c:pt>
                <c:pt idx="2685">
                  <c:v>1.0564000000000001E-3</c:v>
                </c:pt>
                <c:pt idx="2686">
                  <c:v>1.0951999999999999E-3</c:v>
                </c:pt>
                <c:pt idx="2687">
                  <c:v>1.0767999999999999E-3</c:v>
                </c:pt>
                <c:pt idx="2688">
                  <c:v>1.0596E-3</c:v>
                </c:pt>
                <c:pt idx="2689">
                  <c:v>1.0851999999999999E-3</c:v>
                </c:pt>
                <c:pt idx="2690">
                  <c:v>1.0619E-3</c:v>
                </c:pt>
                <c:pt idx="2691">
                  <c:v>1.0479E-3</c:v>
                </c:pt>
                <c:pt idx="2692">
                  <c:v>1.0361999999999999E-3</c:v>
                </c:pt>
                <c:pt idx="2693">
                  <c:v>1.1186E-3</c:v>
                </c:pt>
                <c:pt idx="2694">
                  <c:v>1.073E-3</c:v>
                </c:pt>
                <c:pt idx="2695">
                  <c:v>1.0725999999999999E-3</c:v>
                </c:pt>
                <c:pt idx="2696">
                  <c:v>1.0771999999999999E-3</c:v>
                </c:pt>
                <c:pt idx="2697">
                  <c:v>1.0673E-3</c:v>
                </c:pt>
                <c:pt idx="2698">
                  <c:v>1.0709999999999999E-3</c:v>
                </c:pt>
                <c:pt idx="2699">
                  <c:v>1.0686999999999999E-3</c:v>
                </c:pt>
                <c:pt idx="2700">
                  <c:v>1.0923E-3</c:v>
                </c:pt>
                <c:pt idx="2701">
                  <c:v>1.0406E-3</c:v>
                </c:pt>
                <c:pt idx="2702">
                  <c:v>1.0585E-3</c:v>
                </c:pt>
                <c:pt idx="2703">
                  <c:v>1.0842E-3</c:v>
                </c:pt>
                <c:pt idx="2704">
                  <c:v>1.1004000000000001E-3</c:v>
                </c:pt>
                <c:pt idx="2705">
                  <c:v>1.083E-3</c:v>
                </c:pt>
                <c:pt idx="2706">
                  <c:v>1.067E-3</c:v>
                </c:pt>
                <c:pt idx="2707">
                  <c:v>1.0851999999999999E-3</c:v>
                </c:pt>
                <c:pt idx="2708">
                  <c:v>1.0698999999999999E-3</c:v>
                </c:pt>
                <c:pt idx="2709">
                  <c:v>1.0682999999999999E-3</c:v>
                </c:pt>
                <c:pt idx="2710">
                  <c:v>1.0568999999999999E-3</c:v>
                </c:pt>
                <c:pt idx="2711">
                  <c:v>1.0543E-3</c:v>
                </c:pt>
                <c:pt idx="2712">
                  <c:v>1.0721000000000001E-3</c:v>
                </c:pt>
                <c:pt idx="2713">
                  <c:v>1.0541999999999999E-3</c:v>
                </c:pt>
                <c:pt idx="2714">
                  <c:v>1.0740000000000001E-3</c:v>
                </c:pt>
                <c:pt idx="2715">
                  <c:v>1.0866000000000001E-3</c:v>
                </c:pt>
                <c:pt idx="2716">
                  <c:v>1.0759999999999999E-3</c:v>
                </c:pt>
                <c:pt idx="2717">
                  <c:v>1.0690999999999999E-3</c:v>
                </c:pt>
                <c:pt idx="2718">
                  <c:v>1.067E-3</c:v>
                </c:pt>
                <c:pt idx="2719">
                  <c:v>1.0387E-3</c:v>
                </c:pt>
                <c:pt idx="2720">
                  <c:v>1.0854E-3</c:v>
                </c:pt>
                <c:pt idx="2721">
                  <c:v>1.0918E-3</c:v>
                </c:pt>
                <c:pt idx="2722">
                  <c:v>1.0862000000000001E-3</c:v>
                </c:pt>
                <c:pt idx="2723">
                  <c:v>1.0816000000000001E-3</c:v>
                </c:pt>
                <c:pt idx="2724">
                  <c:v>1.0801999999999999E-3</c:v>
                </c:pt>
                <c:pt idx="2725">
                  <c:v>1.0549999999999999E-3</c:v>
                </c:pt>
                <c:pt idx="2726">
                  <c:v>1.0845E-3</c:v>
                </c:pt>
                <c:pt idx="2727">
                  <c:v>1.0774000000000001E-3</c:v>
                </c:pt>
                <c:pt idx="2728">
                  <c:v>1.0455E-3</c:v>
                </c:pt>
                <c:pt idx="2729">
                  <c:v>1.0604E-3</c:v>
                </c:pt>
                <c:pt idx="2730">
                  <c:v>1.0846E-3</c:v>
                </c:pt>
                <c:pt idx="2731">
                  <c:v>1.0782999999999999E-3</c:v>
                </c:pt>
                <c:pt idx="2732">
                  <c:v>1.0529999999999999E-3</c:v>
                </c:pt>
                <c:pt idx="2733">
                  <c:v>1.0790000000000001E-3</c:v>
                </c:pt>
                <c:pt idx="2734">
                  <c:v>1.0808E-3</c:v>
                </c:pt>
                <c:pt idx="2735">
                  <c:v>1.0660000000000001E-3</c:v>
                </c:pt>
                <c:pt idx="2736">
                  <c:v>1.0785E-3</c:v>
                </c:pt>
                <c:pt idx="2737">
                  <c:v>1.0746E-3</c:v>
                </c:pt>
                <c:pt idx="2738">
                  <c:v>1.0514999999999999E-3</c:v>
                </c:pt>
                <c:pt idx="2739">
                  <c:v>1.0740000000000001E-3</c:v>
                </c:pt>
                <c:pt idx="2740">
                  <c:v>1.0851999999999999E-3</c:v>
                </c:pt>
                <c:pt idx="2741">
                  <c:v>1.0594000000000001E-3</c:v>
                </c:pt>
                <c:pt idx="2742">
                  <c:v>1.0858E-3</c:v>
                </c:pt>
                <c:pt idx="2743">
                  <c:v>1.0629000000000001E-3</c:v>
                </c:pt>
                <c:pt idx="2744">
                  <c:v>1.073E-3</c:v>
                </c:pt>
                <c:pt idx="2745">
                  <c:v>1.0624E-3</c:v>
                </c:pt>
                <c:pt idx="2746">
                  <c:v>1.0498E-3</c:v>
                </c:pt>
                <c:pt idx="2747">
                  <c:v>1.0524E-3</c:v>
                </c:pt>
                <c:pt idx="2748">
                  <c:v>1.0443E-3</c:v>
                </c:pt>
                <c:pt idx="2749">
                  <c:v>1.0746E-3</c:v>
                </c:pt>
                <c:pt idx="2750">
                  <c:v>1.0763000000000001E-3</c:v>
                </c:pt>
                <c:pt idx="2751">
                  <c:v>1.0663000000000001E-3</c:v>
                </c:pt>
                <c:pt idx="2752">
                  <c:v>1.0725000000000001E-3</c:v>
                </c:pt>
                <c:pt idx="2753">
                  <c:v>1.0422000000000001E-3</c:v>
                </c:pt>
                <c:pt idx="2754">
                  <c:v>1.0811E-3</c:v>
                </c:pt>
                <c:pt idx="2755">
                  <c:v>1.0868E-3</c:v>
                </c:pt>
                <c:pt idx="2756">
                  <c:v>1.0173999999999999E-3</c:v>
                </c:pt>
                <c:pt idx="2757">
                  <c:v>1.0736999999999999E-3</c:v>
                </c:pt>
                <c:pt idx="2758">
                  <c:v>1.0751999999999999E-3</c:v>
                </c:pt>
                <c:pt idx="2759">
                  <c:v>1.0549999999999999E-3</c:v>
                </c:pt>
                <c:pt idx="2760">
                  <c:v>1.0267E-3</c:v>
                </c:pt>
                <c:pt idx="2761">
                  <c:v>1.0571999999999999E-3</c:v>
                </c:pt>
                <c:pt idx="2762">
                  <c:v>1.0624E-3</c:v>
                </c:pt>
                <c:pt idx="2763">
                  <c:v>1.0503999999999999E-3</c:v>
                </c:pt>
                <c:pt idx="2764">
                  <c:v>1.0663000000000001E-3</c:v>
                </c:pt>
                <c:pt idx="2765">
                  <c:v>1.0487999999999999E-3</c:v>
                </c:pt>
                <c:pt idx="2766">
                  <c:v>1.1027999999999999E-3</c:v>
                </c:pt>
                <c:pt idx="2767">
                  <c:v>1.0639E-3</c:v>
                </c:pt>
                <c:pt idx="2768">
                  <c:v>1.0386E-3</c:v>
                </c:pt>
                <c:pt idx="2769">
                  <c:v>1.0556000000000001E-3</c:v>
                </c:pt>
                <c:pt idx="2770">
                  <c:v>1.0521E-3</c:v>
                </c:pt>
                <c:pt idx="2771">
                  <c:v>1.0803E-3</c:v>
                </c:pt>
                <c:pt idx="2772">
                  <c:v>1.0758E-3</c:v>
                </c:pt>
                <c:pt idx="2773">
                  <c:v>1.0721000000000001E-3</c:v>
                </c:pt>
                <c:pt idx="2774">
                  <c:v>1.0277000000000001E-3</c:v>
                </c:pt>
                <c:pt idx="2775">
                  <c:v>1.0723E-3</c:v>
                </c:pt>
                <c:pt idx="2776">
                  <c:v>1.0935000000000001E-3</c:v>
                </c:pt>
                <c:pt idx="2777">
                  <c:v>1.059E-3</c:v>
                </c:pt>
                <c:pt idx="2778">
                  <c:v>1.0857E-3</c:v>
                </c:pt>
                <c:pt idx="2779">
                  <c:v>1.0763999999999999E-3</c:v>
                </c:pt>
                <c:pt idx="2780">
                  <c:v>1.041E-3</c:v>
                </c:pt>
                <c:pt idx="2781">
                  <c:v>1.06E-3</c:v>
                </c:pt>
                <c:pt idx="2782">
                  <c:v>1.0923E-3</c:v>
                </c:pt>
                <c:pt idx="2783">
                  <c:v>1.0808E-3</c:v>
                </c:pt>
                <c:pt idx="2784">
                  <c:v>1.0269999999999999E-3</c:v>
                </c:pt>
                <c:pt idx="2785">
                  <c:v>1.0606999999999999E-3</c:v>
                </c:pt>
                <c:pt idx="2786">
                  <c:v>1.0606999999999999E-3</c:v>
                </c:pt>
                <c:pt idx="2787">
                  <c:v>1.0575000000000001E-3</c:v>
                </c:pt>
                <c:pt idx="2788">
                  <c:v>1.0399999999999999E-3</c:v>
                </c:pt>
                <c:pt idx="2789">
                  <c:v>1.0693E-3</c:v>
                </c:pt>
                <c:pt idx="2790">
                  <c:v>1.065E-3</c:v>
                </c:pt>
                <c:pt idx="2791">
                  <c:v>1.0742E-3</c:v>
                </c:pt>
                <c:pt idx="2792">
                  <c:v>1.0851000000000001E-3</c:v>
                </c:pt>
                <c:pt idx="2793">
                  <c:v>1.0721999999999999E-3</c:v>
                </c:pt>
                <c:pt idx="2794">
                  <c:v>1.0602999999999999E-3</c:v>
                </c:pt>
                <c:pt idx="2795">
                  <c:v>1.0901999999999999E-3</c:v>
                </c:pt>
                <c:pt idx="2796">
                  <c:v>1.0872E-3</c:v>
                </c:pt>
                <c:pt idx="2797">
                  <c:v>1.0237E-3</c:v>
                </c:pt>
                <c:pt idx="2798">
                  <c:v>1.0604E-3</c:v>
                </c:pt>
                <c:pt idx="2799">
                  <c:v>1.098E-3</c:v>
                </c:pt>
                <c:pt idx="2800">
                  <c:v>1.0424E-3</c:v>
                </c:pt>
                <c:pt idx="2801">
                  <c:v>1.0717999999999999E-3</c:v>
                </c:pt>
                <c:pt idx="2802">
                  <c:v>1.0279E-3</c:v>
                </c:pt>
                <c:pt idx="2803">
                  <c:v>1.0793000000000001E-3</c:v>
                </c:pt>
                <c:pt idx="2804">
                  <c:v>1.0571000000000001E-3</c:v>
                </c:pt>
                <c:pt idx="2805">
                  <c:v>1.1027000000000001E-3</c:v>
                </c:pt>
                <c:pt idx="2806">
                  <c:v>1.0738E-3</c:v>
                </c:pt>
                <c:pt idx="2807">
                  <c:v>1.0627E-3</c:v>
                </c:pt>
                <c:pt idx="2808">
                  <c:v>1.0707E-3</c:v>
                </c:pt>
                <c:pt idx="2809">
                  <c:v>1.042E-3</c:v>
                </c:pt>
                <c:pt idx="2810">
                  <c:v>1.0510000000000001E-3</c:v>
                </c:pt>
                <c:pt idx="2811">
                  <c:v>1.0717999999999999E-3</c:v>
                </c:pt>
                <c:pt idx="2812">
                  <c:v>1.0601E-3</c:v>
                </c:pt>
                <c:pt idx="2813">
                  <c:v>1.0658E-3</c:v>
                </c:pt>
                <c:pt idx="2814">
                  <c:v>1.0920000000000001E-3</c:v>
                </c:pt>
                <c:pt idx="2815">
                  <c:v>1.1084000000000001E-3</c:v>
                </c:pt>
                <c:pt idx="2816">
                  <c:v>1.0774999999999999E-3</c:v>
                </c:pt>
                <c:pt idx="2817">
                  <c:v>1.0587000000000001E-3</c:v>
                </c:pt>
                <c:pt idx="2818">
                  <c:v>1.0513E-3</c:v>
                </c:pt>
                <c:pt idx="2819">
                  <c:v>1.0735E-3</c:v>
                </c:pt>
                <c:pt idx="2820">
                  <c:v>1.0558E-3</c:v>
                </c:pt>
                <c:pt idx="2821">
                  <c:v>1.0713999999999999E-3</c:v>
                </c:pt>
                <c:pt idx="2822">
                  <c:v>1.0487000000000001E-3</c:v>
                </c:pt>
                <c:pt idx="2823">
                  <c:v>1.0712E-3</c:v>
                </c:pt>
                <c:pt idx="2824">
                  <c:v>1.101E-3</c:v>
                </c:pt>
                <c:pt idx="2825">
                  <c:v>1.0606999999999999E-3</c:v>
                </c:pt>
                <c:pt idx="2826">
                  <c:v>1.0591000000000001E-3</c:v>
                </c:pt>
                <c:pt idx="2827">
                  <c:v>1.0506000000000001E-3</c:v>
                </c:pt>
                <c:pt idx="2828">
                  <c:v>1.1094E-3</c:v>
                </c:pt>
                <c:pt idx="2829">
                  <c:v>1.0549000000000001E-3</c:v>
                </c:pt>
                <c:pt idx="2830">
                  <c:v>1.0549999999999999E-3</c:v>
                </c:pt>
                <c:pt idx="2831">
                  <c:v>1.0831E-3</c:v>
                </c:pt>
                <c:pt idx="2832">
                  <c:v>1.0738E-3</c:v>
                </c:pt>
                <c:pt idx="2833">
                  <c:v>1.0975E-3</c:v>
                </c:pt>
                <c:pt idx="2834">
                  <c:v>1.088E-3</c:v>
                </c:pt>
                <c:pt idx="2835">
                  <c:v>1.0796E-3</c:v>
                </c:pt>
                <c:pt idx="2836">
                  <c:v>1.0526999999999999E-3</c:v>
                </c:pt>
                <c:pt idx="2837">
                  <c:v>1.0269000000000001E-3</c:v>
                </c:pt>
                <c:pt idx="2838">
                  <c:v>1.0801999999999999E-3</c:v>
                </c:pt>
                <c:pt idx="2839">
                  <c:v>1.0526000000000001E-3</c:v>
                </c:pt>
                <c:pt idx="2840">
                  <c:v>1.0517E-3</c:v>
                </c:pt>
                <c:pt idx="2841">
                  <c:v>1.083E-3</c:v>
                </c:pt>
                <c:pt idx="2842">
                  <c:v>1.0648999999999999E-3</c:v>
                </c:pt>
                <c:pt idx="2843">
                  <c:v>1.0424E-3</c:v>
                </c:pt>
                <c:pt idx="2844">
                  <c:v>1.0591000000000001E-3</c:v>
                </c:pt>
                <c:pt idx="2845">
                  <c:v>1.0823E-3</c:v>
                </c:pt>
                <c:pt idx="2846">
                  <c:v>1.0475E-3</c:v>
                </c:pt>
                <c:pt idx="2847">
                  <c:v>1.0824999999999999E-3</c:v>
                </c:pt>
                <c:pt idx="2848">
                  <c:v>1.0716E-3</c:v>
                </c:pt>
                <c:pt idx="2849">
                  <c:v>1.0612E-3</c:v>
                </c:pt>
                <c:pt idx="2850">
                  <c:v>1.0623E-3</c:v>
                </c:pt>
                <c:pt idx="2851">
                  <c:v>1.0541000000000001E-3</c:v>
                </c:pt>
                <c:pt idx="2852">
                  <c:v>1.0499999999999999E-3</c:v>
                </c:pt>
                <c:pt idx="2853">
                  <c:v>1.0497E-3</c:v>
                </c:pt>
                <c:pt idx="2854">
                  <c:v>1.0712E-3</c:v>
                </c:pt>
                <c:pt idx="2855">
                  <c:v>1.06E-3</c:v>
                </c:pt>
                <c:pt idx="2856">
                  <c:v>1.0466E-3</c:v>
                </c:pt>
                <c:pt idx="2857">
                  <c:v>1.0937E-3</c:v>
                </c:pt>
                <c:pt idx="2858">
                  <c:v>1.0384999999999999E-3</c:v>
                </c:pt>
                <c:pt idx="2859">
                  <c:v>1.0541000000000001E-3</c:v>
                </c:pt>
                <c:pt idx="2860">
                  <c:v>1.0682999999999999E-3</c:v>
                </c:pt>
                <c:pt idx="2861">
                  <c:v>1.1023999999999999E-3</c:v>
                </c:pt>
                <c:pt idx="2862">
                  <c:v>1.0763999999999999E-3</c:v>
                </c:pt>
                <c:pt idx="2863">
                  <c:v>1.0567E-3</c:v>
                </c:pt>
                <c:pt idx="2864">
                  <c:v>1.0874000000000001E-3</c:v>
                </c:pt>
                <c:pt idx="2865">
                  <c:v>1.0734E-3</c:v>
                </c:pt>
                <c:pt idx="2866">
                  <c:v>1.0549999999999999E-3</c:v>
                </c:pt>
                <c:pt idx="2867">
                  <c:v>1.0748999999999999E-3</c:v>
                </c:pt>
                <c:pt idx="2868">
                  <c:v>1.0643E-3</c:v>
                </c:pt>
                <c:pt idx="2869">
                  <c:v>1.06E-3</c:v>
                </c:pt>
                <c:pt idx="2870">
                  <c:v>1.0537999999999999E-3</c:v>
                </c:pt>
                <c:pt idx="2871">
                  <c:v>1.0765E-3</c:v>
                </c:pt>
                <c:pt idx="2872">
                  <c:v>1.0559E-3</c:v>
                </c:pt>
                <c:pt idx="2873">
                  <c:v>1.0767999999999999E-3</c:v>
                </c:pt>
                <c:pt idx="2874">
                  <c:v>1.0549999999999999E-3</c:v>
                </c:pt>
                <c:pt idx="2875">
                  <c:v>1.083E-3</c:v>
                </c:pt>
                <c:pt idx="2876">
                  <c:v>1.0556000000000001E-3</c:v>
                </c:pt>
                <c:pt idx="2877">
                  <c:v>1.0621000000000001E-3</c:v>
                </c:pt>
                <c:pt idx="2878">
                  <c:v>1.0690999999999999E-3</c:v>
                </c:pt>
                <c:pt idx="2879">
                  <c:v>1.0505E-3</c:v>
                </c:pt>
                <c:pt idx="2880">
                  <c:v>1.0781E-3</c:v>
                </c:pt>
                <c:pt idx="2881">
                  <c:v>1.0721000000000001E-3</c:v>
                </c:pt>
                <c:pt idx="2882">
                  <c:v>1.0924000000000001E-3</c:v>
                </c:pt>
                <c:pt idx="2883">
                  <c:v>1.0721000000000001E-3</c:v>
                </c:pt>
                <c:pt idx="2884">
                  <c:v>1.1015E-3</c:v>
                </c:pt>
                <c:pt idx="2885">
                  <c:v>1.0854E-3</c:v>
                </c:pt>
                <c:pt idx="2886">
                  <c:v>1.0518000000000001E-3</c:v>
                </c:pt>
                <c:pt idx="2887">
                  <c:v>1.0746E-3</c:v>
                </c:pt>
                <c:pt idx="2888">
                  <c:v>1.0851000000000001E-3</c:v>
                </c:pt>
                <c:pt idx="2889">
                  <c:v>1.0434000000000001E-3</c:v>
                </c:pt>
                <c:pt idx="2890">
                  <c:v>1.0721999999999999E-3</c:v>
                </c:pt>
                <c:pt idx="2891">
                  <c:v>1.0897000000000001E-3</c:v>
                </c:pt>
                <c:pt idx="2892">
                  <c:v>1.0660999999999999E-3</c:v>
                </c:pt>
                <c:pt idx="2893">
                  <c:v>1.0494E-3</c:v>
                </c:pt>
                <c:pt idx="2894">
                  <c:v>1.09E-3</c:v>
                </c:pt>
                <c:pt idx="2895">
                  <c:v>1.0594999999999999E-3</c:v>
                </c:pt>
                <c:pt idx="2896">
                  <c:v>1.0678E-3</c:v>
                </c:pt>
                <c:pt idx="2897">
                  <c:v>1.0606999999999999E-3</c:v>
                </c:pt>
                <c:pt idx="2898">
                  <c:v>1.0716E-3</c:v>
                </c:pt>
                <c:pt idx="2899">
                  <c:v>1.0751999999999999E-3</c:v>
                </c:pt>
                <c:pt idx="2900">
                  <c:v>1.0671999999999999E-3</c:v>
                </c:pt>
                <c:pt idx="2901">
                  <c:v>1.0643E-3</c:v>
                </c:pt>
                <c:pt idx="2902">
                  <c:v>1.059E-3</c:v>
                </c:pt>
                <c:pt idx="2903">
                  <c:v>1.0683999999999999E-3</c:v>
                </c:pt>
                <c:pt idx="2904">
                  <c:v>1.0636E-3</c:v>
                </c:pt>
                <c:pt idx="2905">
                  <c:v>1.0405E-3</c:v>
                </c:pt>
                <c:pt idx="2906">
                  <c:v>1.0516E-3</c:v>
                </c:pt>
                <c:pt idx="2907">
                  <c:v>1.0617999999999999E-3</c:v>
                </c:pt>
                <c:pt idx="2908">
                  <c:v>1.0998E-3</c:v>
                </c:pt>
                <c:pt idx="2909">
                  <c:v>1.0786000000000001E-3</c:v>
                </c:pt>
                <c:pt idx="2910">
                  <c:v>1.0235999999999999E-3</c:v>
                </c:pt>
                <c:pt idx="2911">
                  <c:v>1.0702000000000001E-3</c:v>
                </c:pt>
                <c:pt idx="2912">
                  <c:v>1.0711E-3</c:v>
                </c:pt>
                <c:pt idx="2913">
                  <c:v>1.0773E-3</c:v>
                </c:pt>
                <c:pt idx="2914">
                  <c:v>1.0736000000000001E-3</c:v>
                </c:pt>
                <c:pt idx="2915">
                  <c:v>1.093E-3</c:v>
                </c:pt>
                <c:pt idx="2916">
                  <c:v>1.054E-3</c:v>
                </c:pt>
                <c:pt idx="2917">
                  <c:v>1.0765E-3</c:v>
                </c:pt>
                <c:pt idx="2918">
                  <c:v>1.075E-3</c:v>
                </c:pt>
                <c:pt idx="2919">
                  <c:v>1.0462E-3</c:v>
                </c:pt>
                <c:pt idx="2920">
                  <c:v>1.0771999999999999E-3</c:v>
                </c:pt>
                <c:pt idx="2921">
                  <c:v>1.0532E-3</c:v>
                </c:pt>
                <c:pt idx="2922">
                  <c:v>1.0629000000000001E-3</c:v>
                </c:pt>
                <c:pt idx="2923">
                  <c:v>1.0627E-3</c:v>
                </c:pt>
                <c:pt idx="2924">
                  <c:v>1.0398E-3</c:v>
                </c:pt>
                <c:pt idx="2925">
                  <c:v>1.0732999999999999E-3</c:v>
                </c:pt>
                <c:pt idx="2926">
                  <c:v>1.0719E-3</c:v>
                </c:pt>
                <c:pt idx="2927">
                  <c:v>1.0725999999999999E-3</c:v>
                </c:pt>
                <c:pt idx="2928">
                  <c:v>1.0579999999999999E-3</c:v>
                </c:pt>
                <c:pt idx="2929">
                  <c:v>1.0755000000000001E-3</c:v>
                </c:pt>
                <c:pt idx="2930">
                  <c:v>1.0646E-3</c:v>
                </c:pt>
                <c:pt idx="2931">
                  <c:v>1.0937E-3</c:v>
                </c:pt>
                <c:pt idx="2932">
                  <c:v>1.0514000000000001E-3</c:v>
                </c:pt>
                <c:pt idx="2933">
                  <c:v>1.0774999999999999E-3</c:v>
                </c:pt>
                <c:pt idx="2934">
                  <c:v>1.0392999999999999E-3</c:v>
                </c:pt>
                <c:pt idx="2935">
                  <c:v>1.0859000000000001E-3</c:v>
                </c:pt>
                <c:pt idx="2936">
                  <c:v>1.0656999999999999E-3</c:v>
                </c:pt>
                <c:pt idx="2937">
                  <c:v>1.0363E-3</c:v>
                </c:pt>
                <c:pt idx="2938">
                  <c:v>1.0776E-3</c:v>
                </c:pt>
                <c:pt idx="2939">
                  <c:v>1.0560999999999999E-3</c:v>
                </c:pt>
                <c:pt idx="2940">
                  <c:v>1.0329E-3</c:v>
                </c:pt>
                <c:pt idx="2941">
                  <c:v>1.0964E-3</c:v>
                </c:pt>
                <c:pt idx="2942">
                  <c:v>1.0539E-3</c:v>
                </c:pt>
                <c:pt idx="2943">
                  <c:v>1.0376000000000001E-3</c:v>
                </c:pt>
                <c:pt idx="2944">
                  <c:v>1.091E-3</c:v>
                </c:pt>
                <c:pt idx="2945">
                  <c:v>1.0834E-3</c:v>
                </c:pt>
                <c:pt idx="2946">
                  <c:v>1.0445000000000001E-3</c:v>
                </c:pt>
                <c:pt idx="2947">
                  <c:v>1.0674E-3</c:v>
                </c:pt>
                <c:pt idx="2948">
                  <c:v>1.0828999999999999E-3</c:v>
                </c:pt>
                <c:pt idx="2949">
                  <c:v>1.0628E-3</c:v>
                </c:pt>
                <c:pt idx="2950">
                  <c:v>1.0631E-3</c:v>
                </c:pt>
                <c:pt idx="2951">
                  <c:v>1.1004999999999999E-3</c:v>
                </c:pt>
                <c:pt idx="2952">
                  <c:v>1.0671000000000001E-3</c:v>
                </c:pt>
                <c:pt idx="2953">
                  <c:v>1.0564999999999999E-3</c:v>
                </c:pt>
                <c:pt idx="2954">
                  <c:v>1.0679999999999999E-3</c:v>
                </c:pt>
                <c:pt idx="2955">
                  <c:v>1.0701E-3</c:v>
                </c:pt>
                <c:pt idx="2956">
                  <c:v>1.0579999999999999E-3</c:v>
                </c:pt>
                <c:pt idx="2957">
                  <c:v>1.0665E-3</c:v>
                </c:pt>
                <c:pt idx="2958">
                  <c:v>1.0652999999999999E-3</c:v>
                </c:pt>
                <c:pt idx="2959">
                  <c:v>1.0828000000000001E-3</c:v>
                </c:pt>
                <c:pt idx="2960">
                  <c:v>1.0931999999999999E-3</c:v>
                </c:pt>
                <c:pt idx="2961">
                  <c:v>1.0977000000000001E-3</c:v>
                </c:pt>
                <c:pt idx="2962">
                  <c:v>1.0332E-3</c:v>
                </c:pt>
                <c:pt idx="2963">
                  <c:v>1.0767999999999999E-3</c:v>
                </c:pt>
                <c:pt idx="2964">
                  <c:v>1.072E-3</c:v>
                </c:pt>
                <c:pt idx="2965">
                  <c:v>1.0258999999999999E-3</c:v>
                </c:pt>
                <c:pt idx="2966">
                  <c:v>1.0671000000000001E-3</c:v>
                </c:pt>
                <c:pt idx="2967">
                  <c:v>1.0568000000000001E-3</c:v>
                </c:pt>
                <c:pt idx="2968">
                  <c:v>1.0748999999999999E-3</c:v>
                </c:pt>
                <c:pt idx="2969">
                  <c:v>1.0701E-3</c:v>
                </c:pt>
                <c:pt idx="2970">
                  <c:v>1.0368E-3</c:v>
                </c:pt>
                <c:pt idx="2971">
                  <c:v>1.0778999999999999E-3</c:v>
                </c:pt>
                <c:pt idx="2972">
                  <c:v>1.0933E-3</c:v>
                </c:pt>
                <c:pt idx="2973">
                  <c:v>1.0430000000000001E-3</c:v>
                </c:pt>
                <c:pt idx="2974">
                  <c:v>1.0790000000000001E-3</c:v>
                </c:pt>
                <c:pt idx="2975">
                  <c:v>1.0652999999999999E-3</c:v>
                </c:pt>
                <c:pt idx="2976">
                  <c:v>1.0326000000000001E-3</c:v>
                </c:pt>
                <c:pt idx="2977">
                  <c:v>1.0805999999999999E-3</c:v>
                </c:pt>
                <c:pt idx="2978">
                  <c:v>1.0889000000000001E-3</c:v>
                </c:pt>
                <c:pt idx="2979">
                  <c:v>1.0662E-3</c:v>
                </c:pt>
                <c:pt idx="2980">
                  <c:v>1.0633999999999999E-3</c:v>
                </c:pt>
                <c:pt idx="2981">
                  <c:v>1.0319999999999999E-3</c:v>
                </c:pt>
                <c:pt idx="2982">
                  <c:v>1.0786000000000001E-3</c:v>
                </c:pt>
                <c:pt idx="2983">
                  <c:v>1.0708E-3</c:v>
                </c:pt>
                <c:pt idx="2984">
                  <c:v>1.0908000000000001E-3</c:v>
                </c:pt>
                <c:pt idx="2985">
                  <c:v>1.0552999999999999E-3</c:v>
                </c:pt>
                <c:pt idx="2986">
                  <c:v>1.0583999999999999E-3</c:v>
                </c:pt>
                <c:pt idx="2987">
                  <c:v>1.0789E-3</c:v>
                </c:pt>
                <c:pt idx="2988">
                  <c:v>1.0336E-3</c:v>
                </c:pt>
                <c:pt idx="2989">
                  <c:v>1.0694999999999999E-3</c:v>
                </c:pt>
                <c:pt idx="2990">
                  <c:v>1.0665E-3</c:v>
                </c:pt>
                <c:pt idx="2991">
                  <c:v>1.0513E-3</c:v>
                </c:pt>
                <c:pt idx="2992">
                  <c:v>1.0659000000000001E-3</c:v>
                </c:pt>
                <c:pt idx="2993">
                  <c:v>1.0667999999999999E-3</c:v>
                </c:pt>
                <c:pt idx="2994">
                  <c:v>1.0943000000000001E-3</c:v>
                </c:pt>
                <c:pt idx="2995">
                  <c:v>1.0578E-3</c:v>
                </c:pt>
                <c:pt idx="2996">
                  <c:v>1.0563E-3</c:v>
                </c:pt>
                <c:pt idx="2997">
                  <c:v>1.0805000000000001E-3</c:v>
                </c:pt>
                <c:pt idx="2998">
                  <c:v>1.0438999999999999E-3</c:v>
                </c:pt>
                <c:pt idx="2999">
                  <c:v>1.0834E-3</c:v>
                </c:pt>
                <c:pt idx="3000">
                  <c:v>1.0521E-3</c:v>
                </c:pt>
                <c:pt idx="3001">
                  <c:v>1.0713000000000001E-3</c:v>
                </c:pt>
                <c:pt idx="3002">
                  <c:v>1.0587000000000001E-3</c:v>
                </c:pt>
                <c:pt idx="3003">
                  <c:v>1.0577E-3</c:v>
                </c:pt>
                <c:pt idx="3004">
                  <c:v>1.0801999999999999E-3</c:v>
                </c:pt>
                <c:pt idx="3005">
                  <c:v>1.07E-3</c:v>
                </c:pt>
                <c:pt idx="3006">
                  <c:v>1.0938E-3</c:v>
                </c:pt>
                <c:pt idx="3007">
                  <c:v>1.0973999999999999E-3</c:v>
                </c:pt>
                <c:pt idx="3008">
                  <c:v>1.0616E-3</c:v>
                </c:pt>
                <c:pt idx="3009">
                  <c:v>1.0977999999999999E-3</c:v>
                </c:pt>
                <c:pt idx="3010">
                  <c:v>1.0643E-3</c:v>
                </c:pt>
                <c:pt idx="3011">
                  <c:v>1.0659000000000001E-3</c:v>
                </c:pt>
                <c:pt idx="3012">
                  <c:v>1.1019999999999999E-3</c:v>
                </c:pt>
                <c:pt idx="3013">
                  <c:v>1.0820999999999999E-3</c:v>
                </c:pt>
                <c:pt idx="3014">
                  <c:v>1.0831E-3</c:v>
                </c:pt>
                <c:pt idx="3015">
                  <c:v>1.1155E-3</c:v>
                </c:pt>
                <c:pt idx="3016">
                  <c:v>1.0552000000000001E-3</c:v>
                </c:pt>
                <c:pt idx="3017">
                  <c:v>1.0544E-3</c:v>
                </c:pt>
                <c:pt idx="3018">
                  <c:v>1.0727E-3</c:v>
                </c:pt>
                <c:pt idx="3019">
                  <c:v>1.0838E-3</c:v>
                </c:pt>
                <c:pt idx="3020">
                  <c:v>1.0819E-3</c:v>
                </c:pt>
                <c:pt idx="3021">
                  <c:v>1.0506999999999999E-3</c:v>
                </c:pt>
                <c:pt idx="3022">
                  <c:v>1.0790000000000001E-3</c:v>
                </c:pt>
                <c:pt idx="3023">
                  <c:v>1.0372999999999999E-3</c:v>
                </c:pt>
                <c:pt idx="3024">
                  <c:v>1.0972E-3</c:v>
                </c:pt>
                <c:pt idx="3025">
                  <c:v>1.0701E-3</c:v>
                </c:pt>
                <c:pt idx="3026">
                  <c:v>1.0643E-3</c:v>
                </c:pt>
                <c:pt idx="3027">
                  <c:v>1.0612E-3</c:v>
                </c:pt>
                <c:pt idx="3028">
                  <c:v>1.0678E-3</c:v>
                </c:pt>
                <c:pt idx="3029">
                  <c:v>1.0919E-3</c:v>
                </c:pt>
                <c:pt idx="3030">
                  <c:v>1.0679000000000001E-3</c:v>
                </c:pt>
                <c:pt idx="3031">
                  <c:v>1.0877E-3</c:v>
                </c:pt>
                <c:pt idx="3032">
                  <c:v>1.0437000000000001E-3</c:v>
                </c:pt>
                <c:pt idx="3033">
                  <c:v>1.0705000000000001E-3</c:v>
                </c:pt>
                <c:pt idx="3034">
                  <c:v>1.0372000000000001E-3</c:v>
                </c:pt>
                <c:pt idx="3035">
                  <c:v>1.0705000000000001E-3</c:v>
                </c:pt>
                <c:pt idx="3036">
                  <c:v>1.0472000000000001E-3</c:v>
                </c:pt>
                <c:pt idx="3037">
                  <c:v>1.0816000000000001E-3</c:v>
                </c:pt>
                <c:pt idx="3038">
                  <c:v>1.0407000000000001E-3</c:v>
                </c:pt>
                <c:pt idx="3039">
                  <c:v>1.0525000000000001E-3</c:v>
                </c:pt>
                <c:pt idx="3040">
                  <c:v>1.0728000000000001E-3</c:v>
                </c:pt>
                <c:pt idx="3041">
                  <c:v>1.0401E-3</c:v>
                </c:pt>
                <c:pt idx="3042">
                  <c:v>1.0614000000000001E-3</c:v>
                </c:pt>
                <c:pt idx="3043">
                  <c:v>1.0987E-3</c:v>
                </c:pt>
                <c:pt idx="3044">
                  <c:v>1.0769E-3</c:v>
                </c:pt>
                <c:pt idx="3045">
                  <c:v>1.0526000000000001E-3</c:v>
                </c:pt>
                <c:pt idx="3046">
                  <c:v>1.0843999999999999E-3</c:v>
                </c:pt>
                <c:pt idx="3047">
                  <c:v>1.0807E-3</c:v>
                </c:pt>
                <c:pt idx="3048">
                  <c:v>1.0677E-3</c:v>
                </c:pt>
                <c:pt idx="3049">
                  <c:v>1.0694000000000001E-3</c:v>
                </c:pt>
                <c:pt idx="3050">
                  <c:v>1.0817999999999999E-3</c:v>
                </c:pt>
                <c:pt idx="3051">
                  <c:v>1.0786000000000001E-3</c:v>
                </c:pt>
                <c:pt idx="3052">
                  <c:v>1.0617000000000001E-3</c:v>
                </c:pt>
                <c:pt idx="3053">
                  <c:v>1.0887E-3</c:v>
                </c:pt>
                <c:pt idx="3054">
                  <c:v>1.0774000000000001E-3</c:v>
                </c:pt>
                <c:pt idx="3055">
                  <c:v>1.0614000000000001E-3</c:v>
                </c:pt>
                <c:pt idx="3056">
                  <c:v>1.103E-3</c:v>
                </c:pt>
                <c:pt idx="3057">
                  <c:v>1.0158999999999999E-3</c:v>
                </c:pt>
                <c:pt idx="3058">
                  <c:v>1.0610000000000001E-3</c:v>
                </c:pt>
                <c:pt idx="3059">
                  <c:v>1.091E-3</c:v>
                </c:pt>
                <c:pt idx="3060">
                  <c:v>1.091E-3</c:v>
                </c:pt>
                <c:pt idx="3061">
                  <c:v>1.0667999999999999E-3</c:v>
                </c:pt>
                <c:pt idx="3062">
                  <c:v>1.0617000000000001E-3</c:v>
                </c:pt>
                <c:pt idx="3063">
                  <c:v>1.0643E-3</c:v>
                </c:pt>
                <c:pt idx="3064">
                  <c:v>1.0865E-3</c:v>
                </c:pt>
                <c:pt idx="3065">
                  <c:v>1.0516E-3</c:v>
                </c:pt>
                <c:pt idx="3066">
                  <c:v>1.0774000000000001E-3</c:v>
                </c:pt>
                <c:pt idx="3067">
                  <c:v>1.0536E-3</c:v>
                </c:pt>
                <c:pt idx="3068">
                  <c:v>1.0666E-3</c:v>
                </c:pt>
                <c:pt idx="3069">
                  <c:v>1.0456E-3</c:v>
                </c:pt>
                <c:pt idx="3070">
                  <c:v>1.1081999999999999E-3</c:v>
                </c:pt>
                <c:pt idx="3071">
                  <c:v>1.1123999999999999E-3</c:v>
                </c:pt>
                <c:pt idx="3072">
                  <c:v>1.0859999999999999E-3</c:v>
                </c:pt>
                <c:pt idx="3073">
                  <c:v>1.0468000000000001E-3</c:v>
                </c:pt>
                <c:pt idx="3074">
                  <c:v>1.0551E-3</c:v>
                </c:pt>
                <c:pt idx="3075">
                  <c:v>1.0660999999999999E-3</c:v>
                </c:pt>
                <c:pt idx="3076">
                  <c:v>1.0911E-3</c:v>
                </c:pt>
                <c:pt idx="3077">
                  <c:v>1.0407000000000001E-3</c:v>
                </c:pt>
                <c:pt idx="3078">
                  <c:v>1.0778999999999999E-3</c:v>
                </c:pt>
                <c:pt idx="3079">
                  <c:v>1.049E-3</c:v>
                </c:pt>
                <c:pt idx="3080">
                  <c:v>1.047E-3</c:v>
                </c:pt>
                <c:pt idx="3081">
                  <c:v>1.0715E-3</c:v>
                </c:pt>
                <c:pt idx="3082">
                  <c:v>1.0957E-3</c:v>
                </c:pt>
                <c:pt idx="3083">
                  <c:v>1.0732999999999999E-3</c:v>
                </c:pt>
                <c:pt idx="3084">
                  <c:v>1.0495999999999999E-3</c:v>
                </c:pt>
                <c:pt idx="3085">
                  <c:v>1.0655E-3</c:v>
                </c:pt>
                <c:pt idx="3086">
                  <c:v>1.0942E-3</c:v>
                </c:pt>
                <c:pt idx="3087">
                  <c:v>1.0884E-3</c:v>
                </c:pt>
                <c:pt idx="3088">
                  <c:v>1.0773E-3</c:v>
                </c:pt>
                <c:pt idx="3089">
                  <c:v>1.0399000000000001E-3</c:v>
                </c:pt>
                <c:pt idx="3090">
                  <c:v>1.0617999999999999E-3</c:v>
                </c:pt>
                <c:pt idx="3091">
                  <c:v>1.0671000000000001E-3</c:v>
                </c:pt>
                <c:pt idx="3092">
                  <c:v>1.093E-3</c:v>
                </c:pt>
                <c:pt idx="3093">
                  <c:v>1.0782000000000001E-3</c:v>
                </c:pt>
                <c:pt idx="3094">
                  <c:v>1.0667000000000001E-3</c:v>
                </c:pt>
                <c:pt idx="3095">
                  <c:v>1.0689E-3</c:v>
                </c:pt>
                <c:pt idx="3096">
                  <c:v>1.1395999999999999E-3</c:v>
                </c:pt>
                <c:pt idx="3097">
                  <c:v>1.1356999999999999E-3</c:v>
                </c:pt>
                <c:pt idx="3098">
                  <c:v>1.1211000000000001E-3</c:v>
                </c:pt>
                <c:pt idx="3099">
                  <c:v>1.0920999999999999E-3</c:v>
                </c:pt>
                <c:pt idx="3100">
                  <c:v>1.1091E-3</c:v>
                </c:pt>
                <c:pt idx="3101">
                  <c:v>1.1509999999999999E-3</c:v>
                </c:pt>
                <c:pt idx="3102">
                  <c:v>1.1076E-3</c:v>
                </c:pt>
                <c:pt idx="3103">
                  <c:v>1.1046999999999999E-3</c:v>
                </c:pt>
                <c:pt idx="3104">
                  <c:v>1.1306000000000001E-3</c:v>
                </c:pt>
                <c:pt idx="3105">
                  <c:v>1.1665E-3</c:v>
                </c:pt>
                <c:pt idx="3106">
                  <c:v>1.139E-3</c:v>
                </c:pt>
                <c:pt idx="3107">
                  <c:v>1.1069999999999999E-3</c:v>
                </c:pt>
                <c:pt idx="3108">
                  <c:v>1.1504E-3</c:v>
                </c:pt>
                <c:pt idx="3109">
                  <c:v>1.1773E-3</c:v>
                </c:pt>
                <c:pt idx="3110">
                  <c:v>1.1425999999999999E-3</c:v>
                </c:pt>
                <c:pt idx="3111">
                  <c:v>1.1383000000000001E-3</c:v>
                </c:pt>
                <c:pt idx="3112">
                  <c:v>1.1418000000000001E-3</c:v>
                </c:pt>
                <c:pt idx="3113">
                  <c:v>1.1494000000000001E-3</c:v>
                </c:pt>
                <c:pt idx="3114">
                  <c:v>1.1257000000000001E-3</c:v>
                </c:pt>
                <c:pt idx="3115">
                  <c:v>1.189E-3</c:v>
                </c:pt>
                <c:pt idx="3116">
                  <c:v>1.1599E-3</c:v>
                </c:pt>
                <c:pt idx="3117">
                  <c:v>1.1486000000000001E-3</c:v>
                </c:pt>
                <c:pt idx="3118">
                  <c:v>1.1129E-3</c:v>
                </c:pt>
                <c:pt idx="3119">
                  <c:v>1.1065999999999999E-3</c:v>
                </c:pt>
                <c:pt idx="3120">
                  <c:v>1.1657E-3</c:v>
                </c:pt>
                <c:pt idx="3121">
                  <c:v>1.1524E-3</c:v>
                </c:pt>
                <c:pt idx="3122">
                  <c:v>1.0911E-3</c:v>
                </c:pt>
                <c:pt idx="3123">
                  <c:v>1.1339E-3</c:v>
                </c:pt>
                <c:pt idx="3124">
                  <c:v>1.0993999999999999E-3</c:v>
                </c:pt>
                <c:pt idx="3125">
                  <c:v>1.1638E-3</c:v>
                </c:pt>
                <c:pt idx="3126">
                  <c:v>1.1414999999999999E-3</c:v>
                </c:pt>
                <c:pt idx="3127">
                  <c:v>1.1075E-3</c:v>
                </c:pt>
                <c:pt idx="3128">
                  <c:v>1.1326999999999999E-3</c:v>
                </c:pt>
                <c:pt idx="3129">
                  <c:v>1.1516E-3</c:v>
                </c:pt>
                <c:pt idx="3130">
                  <c:v>1.1333000000000001E-3</c:v>
                </c:pt>
                <c:pt idx="3131">
                  <c:v>1.1238000000000001E-3</c:v>
                </c:pt>
                <c:pt idx="3132">
                  <c:v>1.1130999999999999E-3</c:v>
                </c:pt>
                <c:pt idx="3133">
                  <c:v>1.0920000000000001E-3</c:v>
                </c:pt>
                <c:pt idx="3134">
                  <c:v>1.114E-3</c:v>
                </c:pt>
                <c:pt idx="3135">
                  <c:v>1.1349999999999999E-3</c:v>
                </c:pt>
                <c:pt idx="3136">
                  <c:v>1.1034E-3</c:v>
                </c:pt>
                <c:pt idx="3137">
                  <c:v>1.0874000000000001E-3</c:v>
                </c:pt>
                <c:pt idx="3138">
                  <c:v>1.1894E-3</c:v>
                </c:pt>
                <c:pt idx="3139">
                  <c:v>1.0962999999999999E-3</c:v>
                </c:pt>
                <c:pt idx="3140">
                  <c:v>1.1333000000000001E-3</c:v>
                </c:pt>
                <c:pt idx="3141">
                  <c:v>1.1213E-3</c:v>
                </c:pt>
                <c:pt idx="3142">
                  <c:v>1.0954000000000001E-3</c:v>
                </c:pt>
                <c:pt idx="3143">
                  <c:v>1.1244E-3</c:v>
                </c:pt>
                <c:pt idx="3144">
                  <c:v>1.1540999999999999E-3</c:v>
                </c:pt>
                <c:pt idx="3145">
                  <c:v>1.1391000000000001E-3</c:v>
                </c:pt>
                <c:pt idx="3146">
                  <c:v>1.1467999999999999E-3</c:v>
                </c:pt>
                <c:pt idx="3147">
                  <c:v>1.1271E-3</c:v>
                </c:pt>
                <c:pt idx="3148">
                  <c:v>1.1582000000000001E-3</c:v>
                </c:pt>
                <c:pt idx="3149">
                  <c:v>1.1302E-3</c:v>
                </c:pt>
                <c:pt idx="3150">
                  <c:v>1.1049E-3</c:v>
                </c:pt>
                <c:pt idx="3151">
                  <c:v>1.1141E-3</c:v>
                </c:pt>
                <c:pt idx="3152">
                  <c:v>1.1762000000000001E-3</c:v>
                </c:pt>
                <c:pt idx="3153">
                  <c:v>1.1562E-3</c:v>
                </c:pt>
                <c:pt idx="3154">
                  <c:v>1.1268999999999999E-3</c:v>
                </c:pt>
                <c:pt idx="3155">
                  <c:v>1.1251E-3</c:v>
                </c:pt>
                <c:pt idx="3156">
                  <c:v>1.1620999999999999E-3</c:v>
                </c:pt>
                <c:pt idx="3157">
                  <c:v>1.1356000000000001E-3</c:v>
                </c:pt>
                <c:pt idx="3158">
                  <c:v>1.1222000000000001E-3</c:v>
                </c:pt>
                <c:pt idx="3159">
                  <c:v>1.122E-3</c:v>
                </c:pt>
                <c:pt idx="3160">
                  <c:v>1.1329000000000001E-3</c:v>
                </c:pt>
                <c:pt idx="3161">
                  <c:v>1.1566E-3</c:v>
                </c:pt>
                <c:pt idx="3162">
                  <c:v>1.1305E-3</c:v>
                </c:pt>
                <c:pt idx="3163">
                  <c:v>1.1284999999999999E-3</c:v>
                </c:pt>
                <c:pt idx="3164">
                  <c:v>1.1118E-3</c:v>
                </c:pt>
                <c:pt idx="3165">
                  <c:v>1.1184000000000001E-3</c:v>
                </c:pt>
                <c:pt idx="3166">
                  <c:v>1.1501E-3</c:v>
                </c:pt>
                <c:pt idx="3167">
                  <c:v>1.1645E-3</c:v>
                </c:pt>
                <c:pt idx="3168">
                  <c:v>1.1563000000000001E-3</c:v>
                </c:pt>
                <c:pt idx="3169">
                  <c:v>1.1418000000000001E-3</c:v>
                </c:pt>
                <c:pt idx="3170">
                  <c:v>1.1176999999999999E-3</c:v>
                </c:pt>
                <c:pt idx="3171">
                  <c:v>1.0996999999999999E-3</c:v>
                </c:pt>
                <c:pt idx="3172">
                  <c:v>1.1141E-3</c:v>
                </c:pt>
                <c:pt idx="3173">
                  <c:v>1.1146999999999999E-3</c:v>
                </c:pt>
                <c:pt idx="3174">
                  <c:v>1.1046999999999999E-3</c:v>
                </c:pt>
                <c:pt idx="3175">
                  <c:v>1.1586000000000001E-3</c:v>
                </c:pt>
                <c:pt idx="3176">
                  <c:v>1.1297E-3</c:v>
                </c:pt>
                <c:pt idx="3177">
                  <c:v>1.1194E-3</c:v>
                </c:pt>
                <c:pt idx="3178">
                  <c:v>1.1341999999999999E-3</c:v>
                </c:pt>
                <c:pt idx="3179">
                  <c:v>1.1627E-3</c:v>
                </c:pt>
                <c:pt idx="3180">
                  <c:v>1.1483999999999999E-3</c:v>
                </c:pt>
                <c:pt idx="3181">
                  <c:v>1.1102E-3</c:v>
                </c:pt>
                <c:pt idx="3182">
                  <c:v>1.1688E-3</c:v>
                </c:pt>
                <c:pt idx="3183">
                  <c:v>1.1062999999999999E-3</c:v>
                </c:pt>
                <c:pt idx="3184">
                  <c:v>1.1337999999999999E-3</c:v>
                </c:pt>
                <c:pt idx="3185">
                  <c:v>1.1307999999999999E-3</c:v>
                </c:pt>
                <c:pt idx="3186">
                  <c:v>1.1295999999999999E-3</c:v>
                </c:pt>
                <c:pt idx="3187">
                  <c:v>1.1332E-3</c:v>
                </c:pt>
                <c:pt idx="3188">
                  <c:v>1.1267E-3</c:v>
                </c:pt>
                <c:pt idx="3189">
                  <c:v>1.1509999999999999E-3</c:v>
                </c:pt>
                <c:pt idx="3190">
                  <c:v>1.1232E-3</c:v>
                </c:pt>
                <c:pt idx="3191">
                  <c:v>1.0897999999999999E-3</c:v>
                </c:pt>
                <c:pt idx="3192">
                  <c:v>1.1159E-3</c:v>
                </c:pt>
                <c:pt idx="3193">
                  <c:v>1.1310999999999999E-3</c:v>
                </c:pt>
                <c:pt idx="3194">
                  <c:v>1.0954000000000001E-3</c:v>
                </c:pt>
                <c:pt idx="3195">
                  <c:v>1.1603E-3</c:v>
                </c:pt>
                <c:pt idx="3196">
                  <c:v>1.1463999999999999E-3</c:v>
                </c:pt>
                <c:pt idx="3197">
                  <c:v>1.1956E-3</c:v>
                </c:pt>
                <c:pt idx="3198">
                  <c:v>1.1192999999999999E-3</c:v>
                </c:pt>
                <c:pt idx="3199">
                  <c:v>1.1163E-3</c:v>
                </c:pt>
                <c:pt idx="3200">
                  <c:v>1.1439E-3</c:v>
                </c:pt>
                <c:pt idx="3201">
                  <c:v>1.0884E-3</c:v>
                </c:pt>
                <c:pt idx="3202">
                  <c:v>1.1049E-3</c:v>
                </c:pt>
                <c:pt idx="3203">
                  <c:v>1.1317E-3</c:v>
                </c:pt>
                <c:pt idx="3204">
                  <c:v>1.1519E-3</c:v>
                </c:pt>
                <c:pt idx="3205">
                  <c:v>1.1236E-3</c:v>
                </c:pt>
                <c:pt idx="3206">
                  <c:v>1.1458E-3</c:v>
                </c:pt>
                <c:pt idx="3207">
                  <c:v>1.1349999999999999E-3</c:v>
                </c:pt>
                <c:pt idx="3208">
                  <c:v>1.1429000000000001E-3</c:v>
                </c:pt>
                <c:pt idx="3209">
                  <c:v>1.1356999999999999E-3</c:v>
                </c:pt>
                <c:pt idx="3210">
                  <c:v>1.1685000000000001E-3</c:v>
                </c:pt>
                <c:pt idx="3211">
                  <c:v>1.1146999999999999E-3</c:v>
                </c:pt>
                <c:pt idx="3212">
                  <c:v>1.1165000000000001E-3</c:v>
                </c:pt>
                <c:pt idx="3213">
                  <c:v>1.1234999999999999E-3</c:v>
                </c:pt>
                <c:pt idx="3214">
                  <c:v>1.1180999999999999E-3</c:v>
                </c:pt>
                <c:pt idx="3215">
                  <c:v>1.1261999999999999E-3</c:v>
                </c:pt>
                <c:pt idx="3216">
                  <c:v>1.1471999999999999E-3</c:v>
                </c:pt>
                <c:pt idx="3217">
                  <c:v>1.1360000000000001E-3</c:v>
                </c:pt>
                <c:pt idx="3218">
                  <c:v>1.1264999999999999E-3</c:v>
                </c:pt>
                <c:pt idx="3219">
                  <c:v>1.1100000000000001E-3</c:v>
                </c:pt>
                <c:pt idx="3220">
                  <c:v>1.1563000000000001E-3</c:v>
                </c:pt>
                <c:pt idx="3221">
                  <c:v>1.1037E-3</c:v>
                </c:pt>
                <c:pt idx="3222">
                  <c:v>1.1567000000000001E-3</c:v>
                </c:pt>
                <c:pt idx="3223">
                  <c:v>1.0966999999999999E-3</c:v>
                </c:pt>
                <c:pt idx="3224">
                  <c:v>1.1764E-3</c:v>
                </c:pt>
                <c:pt idx="3225">
                  <c:v>1.1441000000000001E-3</c:v>
                </c:pt>
                <c:pt idx="3226">
                  <c:v>1.1431E-3</c:v>
                </c:pt>
                <c:pt idx="3227">
                  <c:v>1.1539E-3</c:v>
                </c:pt>
                <c:pt idx="3228">
                  <c:v>1.0958999999999999E-3</c:v>
                </c:pt>
                <c:pt idx="3229">
                  <c:v>1.1169000000000001E-3</c:v>
                </c:pt>
                <c:pt idx="3230">
                  <c:v>1.0954999999999999E-3</c:v>
                </c:pt>
                <c:pt idx="3231">
                  <c:v>1.1238999999999999E-3</c:v>
                </c:pt>
                <c:pt idx="3232">
                  <c:v>1.1559000000000001E-3</c:v>
                </c:pt>
                <c:pt idx="3233">
                  <c:v>1.1098E-3</c:v>
                </c:pt>
                <c:pt idx="3234">
                  <c:v>1.1316E-3</c:v>
                </c:pt>
                <c:pt idx="3235">
                  <c:v>1.1261999999999999E-3</c:v>
                </c:pt>
                <c:pt idx="3236">
                  <c:v>1.1294E-3</c:v>
                </c:pt>
                <c:pt idx="3237">
                  <c:v>1.1379999999999999E-3</c:v>
                </c:pt>
                <c:pt idx="3238">
                  <c:v>1.1436E-3</c:v>
                </c:pt>
                <c:pt idx="3239">
                  <c:v>1.1264999999999999E-3</c:v>
                </c:pt>
                <c:pt idx="3240">
                  <c:v>1.1048E-3</c:v>
                </c:pt>
                <c:pt idx="3241">
                  <c:v>1.0835E-3</c:v>
                </c:pt>
                <c:pt idx="3242">
                  <c:v>1.1649E-3</c:v>
                </c:pt>
                <c:pt idx="3243">
                  <c:v>1.1611E-3</c:v>
                </c:pt>
                <c:pt idx="3244">
                  <c:v>1.1345999999999999E-3</c:v>
                </c:pt>
                <c:pt idx="3245">
                  <c:v>1.1057E-3</c:v>
                </c:pt>
                <c:pt idx="3246">
                  <c:v>1.0995E-3</c:v>
                </c:pt>
                <c:pt idx="3247">
                  <c:v>1.1696E-3</c:v>
                </c:pt>
                <c:pt idx="3248">
                  <c:v>1.1590000000000001E-3</c:v>
                </c:pt>
                <c:pt idx="3249">
                  <c:v>1.1984000000000001E-3</c:v>
                </c:pt>
                <c:pt idx="3250">
                  <c:v>1.1179E-3</c:v>
                </c:pt>
                <c:pt idx="3251">
                  <c:v>1.1196999999999999E-3</c:v>
                </c:pt>
                <c:pt idx="3252">
                  <c:v>1.1226000000000001E-3</c:v>
                </c:pt>
                <c:pt idx="3253">
                  <c:v>1.1213E-3</c:v>
                </c:pt>
                <c:pt idx="3254">
                  <c:v>1.1268000000000001E-3</c:v>
                </c:pt>
                <c:pt idx="3255">
                  <c:v>1.1044E-3</c:v>
                </c:pt>
                <c:pt idx="3256">
                  <c:v>1.1339E-3</c:v>
                </c:pt>
                <c:pt idx="3257">
                  <c:v>1.1418000000000001E-3</c:v>
                </c:pt>
                <c:pt idx="3258">
                  <c:v>1.1527E-3</c:v>
                </c:pt>
                <c:pt idx="3259">
                  <c:v>1.1134000000000001E-3</c:v>
                </c:pt>
                <c:pt idx="3260">
                  <c:v>1.1620999999999999E-3</c:v>
                </c:pt>
                <c:pt idx="3261">
                  <c:v>1.0788E-3</c:v>
                </c:pt>
                <c:pt idx="3262">
                  <c:v>1.0976E-3</c:v>
                </c:pt>
                <c:pt idx="3263">
                  <c:v>1.1133E-3</c:v>
                </c:pt>
                <c:pt idx="3264">
                  <c:v>1.1322999999999999E-3</c:v>
                </c:pt>
                <c:pt idx="3265">
                  <c:v>1.1069000000000001E-3</c:v>
                </c:pt>
                <c:pt idx="3266">
                  <c:v>1.1238000000000001E-3</c:v>
                </c:pt>
                <c:pt idx="3267">
                  <c:v>1.1155E-3</c:v>
                </c:pt>
                <c:pt idx="3268">
                  <c:v>1.1310999999999999E-3</c:v>
                </c:pt>
                <c:pt idx="3269">
                  <c:v>1.1609999999999999E-3</c:v>
                </c:pt>
                <c:pt idx="3270">
                  <c:v>1.1264000000000001E-3</c:v>
                </c:pt>
                <c:pt idx="3271">
                  <c:v>1.1249999999999999E-3</c:v>
                </c:pt>
                <c:pt idx="3272">
                  <c:v>1.0918E-3</c:v>
                </c:pt>
                <c:pt idx="3273">
                  <c:v>1.1367E-3</c:v>
                </c:pt>
                <c:pt idx="3274">
                  <c:v>1.1156E-3</c:v>
                </c:pt>
                <c:pt idx="3275">
                  <c:v>1.1287999999999999E-3</c:v>
                </c:pt>
                <c:pt idx="3276">
                  <c:v>1.1187E-3</c:v>
                </c:pt>
                <c:pt idx="3277">
                  <c:v>1.1322999999999999E-3</c:v>
                </c:pt>
                <c:pt idx="3278">
                  <c:v>1.0983E-3</c:v>
                </c:pt>
                <c:pt idx="3279">
                  <c:v>1.1146999999999999E-3</c:v>
                </c:pt>
                <c:pt idx="3280">
                  <c:v>1.1084000000000001E-3</c:v>
                </c:pt>
                <c:pt idx="3281">
                  <c:v>1.1601999999999999E-3</c:v>
                </c:pt>
                <c:pt idx="3282">
                  <c:v>1.1271E-3</c:v>
                </c:pt>
                <c:pt idx="3283">
                  <c:v>1.1209E-3</c:v>
                </c:pt>
                <c:pt idx="3284">
                  <c:v>1.1201E-3</c:v>
                </c:pt>
                <c:pt idx="3285">
                  <c:v>1.1224E-3</c:v>
                </c:pt>
                <c:pt idx="3286">
                  <c:v>1.1410999999999999E-3</c:v>
                </c:pt>
                <c:pt idx="3287">
                  <c:v>1.0907E-3</c:v>
                </c:pt>
                <c:pt idx="3288">
                  <c:v>1.1111999999999999E-3</c:v>
                </c:pt>
                <c:pt idx="3289">
                  <c:v>1.1201E-3</c:v>
                </c:pt>
                <c:pt idx="3290">
                  <c:v>1.1284999999999999E-3</c:v>
                </c:pt>
                <c:pt idx="3291">
                  <c:v>1.1077999999999999E-3</c:v>
                </c:pt>
                <c:pt idx="3292">
                  <c:v>1.1257999999999999E-3</c:v>
                </c:pt>
                <c:pt idx="3293">
                  <c:v>1.152E-3</c:v>
                </c:pt>
                <c:pt idx="3294">
                  <c:v>1.1310999999999999E-3</c:v>
                </c:pt>
                <c:pt idx="3295">
                  <c:v>1.1818E-3</c:v>
                </c:pt>
                <c:pt idx="3296">
                  <c:v>1.1423E-3</c:v>
                </c:pt>
                <c:pt idx="3297">
                  <c:v>1.1287999999999999E-3</c:v>
                </c:pt>
                <c:pt idx="3298">
                  <c:v>1.129E-3</c:v>
                </c:pt>
                <c:pt idx="3299">
                  <c:v>1.1053E-3</c:v>
                </c:pt>
                <c:pt idx="3300">
                  <c:v>1.1386E-3</c:v>
                </c:pt>
                <c:pt idx="3301">
                  <c:v>1.1441999999999999E-3</c:v>
                </c:pt>
                <c:pt idx="3302">
                  <c:v>1.127E-3</c:v>
                </c:pt>
                <c:pt idx="3303">
                  <c:v>1.1192999999999999E-3</c:v>
                </c:pt>
                <c:pt idx="3304">
                  <c:v>1.1188999999999999E-3</c:v>
                </c:pt>
                <c:pt idx="3305">
                  <c:v>1.1328E-3</c:v>
                </c:pt>
                <c:pt idx="3306">
                  <c:v>1.1150999999999999E-3</c:v>
                </c:pt>
                <c:pt idx="3307">
                  <c:v>1.1816000000000001E-3</c:v>
                </c:pt>
                <c:pt idx="3308">
                  <c:v>1.1142000000000001E-3</c:v>
                </c:pt>
                <c:pt idx="3309">
                  <c:v>1.1184000000000001E-3</c:v>
                </c:pt>
                <c:pt idx="3310">
                  <c:v>1.1460999999999999E-3</c:v>
                </c:pt>
                <c:pt idx="3311">
                  <c:v>1.1094E-3</c:v>
                </c:pt>
                <c:pt idx="3312">
                  <c:v>1.1446E-3</c:v>
                </c:pt>
                <c:pt idx="3313">
                  <c:v>1.1387000000000001E-3</c:v>
                </c:pt>
                <c:pt idx="3314">
                  <c:v>1.1651000000000001E-3</c:v>
                </c:pt>
                <c:pt idx="3315">
                  <c:v>1.1523E-3</c:v>
                </c:pt>
                <c:pt idx="3316">
                  <c:v>1.1249000000000001E-3</c:v>
                </c:pt>
                <c:pt idx="3317">
                  <c:v>1.1335E-3</c:v>
                </c:pt>
                <c:pt idx="3318">
                  <c:v>1.1536000000000001E-3</c:v>
                </c:pt>
                <c:pt idx="3319">
                  <c:v>1.1364999999999999E-3</c:v>
                </c:pt>
                <c:pt idx="3320">
                  <c:v>1.1651999999999999E-3</c:v>
                </c:pt>
                <c:pt idx="3321">
                  <c:v>1.1222999999999999E-3</c:v>
                </c:pt>
                <c:pt idx="3322">
                  <c:v>1.1138999999999999E-3</c:v>
                </c:pt>
                <c:pt idx="3323">
                  <c:v>1.1386E-3</c:v>
                </c:pt>
                <c:pt idx="3324">
                  <c:v>1.1076E-3</c:v>
                </c:pt>
                <c:pt idx="3325">
                  <c:v>1.1029E-3</c:v>
                </c:pt>
                <c:pt idx="3326">
                  <c:v>1.1238000000000001E-3</c:v>
                </c:pt>
                <c:pt idx="3327">
                  <c:v>1.1640999999999999E-3</c:v>
                </c:pt>
                <c:pt idx="3328">
                  <c:v>1.1295000000000001E-3</c:v>
                </c:pt>
                <c:pt idx="3329">
                  <c:v>1.1414000000000001E-3</c:v>
                </c:pt>
                <c:pt idx="3330">
                  <c:v>1.1326000000000001E-3</c:v>
                </c:pt>
                <c:pt idx="3331">
                  <c:v>1.1567999999999999E-3</c:v>
                </c:pt>
                <c:pt idx="3332">
                  <c:v>1.1471999999999999E-3</c:v>
                </c:pt>
                <c:pt idx="3333">
                  <c:v>1.0996000000000001E-3</c:v>
                </c:pt>
                <c:pt idx="3334">
                  <c:v>1.1628000000000001E-3</c:v>
                </c:pt>
                <c:pt idx="3335">
                  <c:v>1.1364999999999999E-3</c:v>
                </c:pt>
                <c:pt idx="3336">
                  <c:v>1.1230999999999999E-3</c:v>
                </c:pt>
                <c:pt idx="3337">
                  <c:v>1.1171E-3</c:v>
                </c:pt>
                <c:pt idx="3338">
                  <c:v>1.1173000000000001E-3</c:v>
                </c:pt>
                <c:pt idx="3339">
                  <c:v>1.1142999999999999E-3</c:v>
                </c:pt>
                <c:pt idx="3340">
                  <c:v>1.1669E-3</c:v>
                </c:pt>
                <c:pt idx="3341">
                  <c:v>1.1439E-3</c:v>
                </c:pt>
                <c:pt idx="3342">
                  <c:v>1.1199000000000001E-3</c:v>
                </c:pt>
                <c:pt idx="3343">
                  <c:v>1.0786000000000001E-3</c:v>
                </c:pt>
                <c:pt idx="3344">
                  <c:v>1.1701999999999999E-3</c:v>
                </c:pt>
                <c:pt idx="3345">
                  <c:v>1.1597999999999999E-3</c:v>
                </c:pt>
                <c:pt idx="3346">
                  <c:v>1.1107000000000001E-3</c:v>
                </c:pt>
                <c:pt idx="3347">
                  <c:v>1.1027000000000001E-3</c:v>
                </c:pt>
                <c:pt idx="3348">
                  <c:v>1.1375000000000001E-3</c:v>
                </c:pt>
                <c:pt idx="3349">
                  <c:v>1.1257000000000001E-3</c:v>
                </c:pt>
                <c:pt idx="3350">
                  <c:v>1.1555999999999999E-3</c:v>
                </c:pt>
                <c:pt idx="3351">
                  <c:v>1.1586999999999999E-3</c:v>
                </c:pt>
                <c:pt idx="3352">
                  <c:v>1.1923999999999999E-3</c:v>
                </c:pt>
                <c:pt idx="3353">
                  <c:v>1.1474E-3</c:v>
                </c:pt>
                <c:pt idx="3354">
                  <c:v>1.1132E-3</c:v>
                </c:pt>
                <c:pt idx="3355">
                  <c:v>1.1455E-3</c:v>
                </c:pt>
                <c:pt idx="3356">
                  <c:v>1.1622E-3</c:v>
                </c:pt>
                <c:pt idx="3357">
                  <c:v>1.1206E-3</c:v>
                </c:pt>
                <c:pt idx="3358">
                  <c:v>1.1416E-3</c:v>
                </c:pt>
                <c:pt idx="3359">
                  <c:v>1.1569E-3</c:v>
                </c:pt>
                <c:pt idx="3360">
                  <c:v>1.1034E-3</c:v>
                </c:pt>
                <c:pt idx="3361">
                  <c:v>1.1366E-3</c:v>
                </c:pt>
                <c:pt idx="3362">
                  <c:v>1.1215000000000001E-3</c:v>
                </c:pt>
                <c:pt idx="3363">
                  <c:v>1.1424E-3</c:v>
                </c:pt>
                <c:pt idx="3364">
                  <c:v>1.0958000000000001E-3</c:v>
                </c:pt>
                <c:pt idx="3365">
                  <c:v>1.1504E-3</c:v>
                </c:pt>
                <c:pt idx="3366">
                  <c:v>1.1119999999999999E-3</c:v>
                </c:pt>
                <c:pt idx="3367">
                  <c:v>1.1563000000000001E-3</c:v>
                </c:pt>
                <c:pt idx="3368">
                  <c:v>1.1623E-3</c:v>
                </c:pt>
                <c:pt idx="3369">
                  <c:v>1.1126E-3</c:v>
                </c:pt>
                <c:pt idx="3370">
                  <c:v>1.1095E-3</c:v>
                </c:pt>
                <c:pt idx="3371">
                  <c:v>1.1104000000000001E-3</c:v>
                </c:pt>
                <c:pt idx="3372">
                  <c:v>1.1111000000000001E-3</c:v>
                </c:pt>
                <c:pt idx="3373">
                  <c:v>1.1276999999999999E-3</c:v>
                </c:pt>
                <c:pt idx="3374">
                  <c:v>1.1247E-3</c:v>
                </c:pt>
                <c:pt idx="3375">
                  <c:v>1.1493E-3</c:v>
                </c:pt>
                <c:pt idx="3376">
                  <c:v>1.1309E-3</c:v>
                </c:pt>
                <c:pt idx="3377">
                  <c:v>1.1314000000000001E-3</c:v>
                </c:pt>
                <c:pt idx="3378">
                  <c:v>1.1391000000000001E-3</c:v>
                </c:pt>
                <c:pt idx="3379">
                  <c:v>1.1571000000000001E-3</c:v>
                </c:pt>
                <c:pt idx="3380">
                  <c:v>1.1157000000000001E-3</c:v>
                </c:pt>
                <c:pt idx="3381">
                  <c:v>1.1113E-3</c:v>
                </c:pt>
                <c:pt idx="3382">
                  <c:v>1.1689999999999999E-3</c:v>
                </c:pt>
                <c:pt idx="3383">
                  <c:v>1.0953E-3</c:v>
                </c:pt>
                <c:pt idx="3384">
                  <c:v>1.1104000000000001E-3</c:v>
                </c:pt>
                <c:pt idx="3385">
                  <c:v>1.1416E-3</c:v>
                </c:pt>
                <c:pt idx="3386">
                  <c:v>1.1597000000000001E-3</c:v>
                </c:pt>
                <c:pt idx="3387">
                  <c:v>1.1199000000000001E-3</c:v>
                </c:pt>
                <c:pt idx="3388">
                  <c:v>1.1460000000000001E-3</c:v>
                </c:pt>
                <c:pt idx="3389">
                  <c:v>1.1247E-3</c:v>
                </c:pt>
                <c:pt idx="3390">
                  <c:v>1.1562E-3</c:v>
                </c:pt>
                <c:pt idx="3391">
                  <c:v>1.1109E-3</c:v>
                </c:pt>
                <c:pt idx="3392">
                  <c:v>1.1198E-3</c:v>
                </c:pt>
                <c:pt idx="3393">
                  <c:v>1.1232E-3</c:v>
                </c:pt>
                <c:pt idx="3394">
                  <c:v>1.1351E-3</c:v>
                </c:pt>
                <c:pt idx="3395">
                  <c:v>1.1367E-3</c:v>
                </c:pt>
                <c:pt idx="3396">
                  <c:v>1.139E-3</c:v>
                </c:pt>
                <c:pt idx="3397">
                  <c:v>1.1243E-3</c:v>
                </c:pt>
                <c:pt idx="3398">
                  <c:v>1.1206E-3</c:v>
                </c:pt>
                <c:pt idx="3399">
                  <c:v>1.1211999999999999E-3</c:v>
                </c:pt>
                <c:pt idx="3400">
                  <c:v>1.1724000000000001E-3</c:v>
                </c:pt>
                <c:pt idx="3401">
                  <c:v>1.109E-3</c:v>
                </c:pt>
                <c:pt idx="3402">
                  <c:v>1.1423E-3</c:v>
                </c:pt>
                <c:pt idx="3403">
                  <c:v>1.1466E-3</c:v>
                </c:pt>
                <c:pt idx="3404">
                  <c:v>1.0947999999999999E-3</c:v>
                </c:pt>
                <c:pt idx="3405">
                  <c:v>1.1463999999999999E-3</c:v>
                </c:pt>
                <c:pt idx="3406">
                  <c:v>1.1329999999999999E-3</c:v>
                </c:pt>
                <c:pt idx="3407">
                  <c:v>1.1150000000000001E-3</c:v>
                </c:pt>
                <c:pt idx="3408">
                  <c:v>1.1387000000000001E-3</c:v>
                </c:pt>
                <c:pt idx="3409">
                  <c:v>1.142E-3</c:v>
                </c:pt>
                <c:pt idx="3410">
                  <c:v>1.1447E-3</c:v>
                </c:pt>
                <c:pt idx="3411">
                  <c:v>1.1525000000000001E-3</c:v>
                </c:pt>
                <c:pt idx="3412">
                  <c:v>1.1222000000000001E-3</c:v>
                </c:pt>
                <c:pt idx="3413">
                  <c:v>1.1659000000000001E-3</c:v>
                </c:pt>
                <c:pt idx="3414">
                  <c:v>1.1173999999999999E-3</c:v>
                </c:pt>
                <c:pt idx="3415">
                  <c:v>1.1241000000000001E-3</c:v>
                </c:pt>
                <c:pt idx="3416">
                  <c:v>1.1582000000000001E-3</c:v>
                </c:pt>
                <c:pt idx="3417">
                  <c:v>1.0813999999999999E-3</c:v>
                </c:pt>
                <c:pt idx="3418">
                  <c:v>1.1339E-3</c:v>
                </c:pt>
                <c:pt idx="3419">
                  <c:v>1.1276999999999999E-3</c:v>
                </c:pt>
                <c:pt idx="3420">
                  <c:v>1.1012999999999999E-3</c:v>
                </c:pt>
                <c:pt idx="3421">
                  <c:v>1.0979E-3</c:v>
                </c:pt>
                <c:pt idx="3422">
                  <c:v>1.1303999999999999E-3</c:v>
                </c:pt>
                <c:pt idx="3423">
                  <c:v>1.0989000000000001E-3</c:v>
                </c:pt>
                <c:pt idx="3424">
                  <c:v>1.1398999999999999E-3</c:v>
                </c:pt>
                <c:pt idx="3425">
                  <c:v>1.0950999999999999E-3</c:v>
                </c:pt>
                <c:pt idx="3426">
                  <c:v>1.1471000000000001E-3</c:v>
                </c:pt>
                <c:pt idx="3427">
                  <c:v>1.1360000000000001E-3</c:v>
                </c:pt>
                <c:pt idx="3428">
                  <c:v>1.1506000000000001E-3</c:v>
                </c:pt>
                <c:pt idx="3429">
                  <c:v>1.1492E-3</c:v>
                </c:pt>
                <c:pt idx="3430">
                  <c:v>1.1244E-3</c:v>
                </c:pt>
                <c:pt idx="3431">
                  <c:v>1.109E-3</c:v>
                </c:pt>
                <c:pt idx="3432">
                  <c:v>1.1057E-3</c:v>
                </c:pt>
                <c:pt idx="3433">
                  <c:v>1.1253000000000001E-3</c:v>
                </c:pt>
                <c:pt idx="3434">
                  <c:v>1.1337999999999999E-3</c:v>
                </c:pt>
                <c:pt idx="3435">
                  <c:v>1.0977000000000001E-3</c:v>
                </c:pt>
                <c:pt idx="3436">
                  <c:v>1.0934E-3</c:v>
                </c:pt>
                <c:pt idx="3437">
                  <c:v>1.1264000000000001E-3</c:v>
                </c:pt>
                <c:pt idx="3438">
                  <c:v>1.1418000000000001E-3</c:v>
                </c:pt>
                <c:pt idx="3439">
                  <c:v>1.1395999999999999E-3</c:v>
                </c:pt>
                <c:pt idx="3440">
                  <c:v>1.1395000000000001E-3</c:v>
                </c:pt>
                <c:pt idx="3441">
                  <c:v>1.1593E-3</c:v>
                </c:pt>
                <c:pt idx="3442">
                  <c:v>1.1437999999999999E-3</c:v>
                </c:pt>
                <c:pt idx="3443">
                  <c:v>1.1321E-3</c:v>
                </c:pt>
                <c:pt idx="3444">
                  <c:v>1.1548999999999999E-3</c:v>
                </c:pt>
                <c:pt idx="3445">
                  <c:v>1.1540999999999999E-3</c:v>
                </c:pt>
                <c:pt idx="3446">
                  <c:v>1.1130999999999999E-3</c:v>
                </c:pt>
                <c:pt idx="3447">
                  <c:v>1.1307999999999999E-3</c:v>
                </c:pt>
                <c:pt idx="3448">
                  <c:v>1.1678000000000001E-3</c:v>
                </c:pt>
                <c:pt idx="3449">
                  <c:v>1.1178E-3</c:v>
                </c:pt>
                <c:pt idx="3450">
                  <c:v>1.1938999999999999E-3</c:v>
                </c:pt>
                <c:pt idx="3451">
                  <c:v>1.0751000000000001E-3</c:v>
                </c:pt>
                <c:pt idx="3452">
                  <c:v>1.1783E-3</c:v>
                </c:pt>
                <c:pt idx="3453">
                  <c:v>1.0782000000000001E-3</c:v>
                </c:pt>
                <c:pt idx="3454">
                  <c:v>1.1341999999999999E-3</c:v>
                </c:pt>
                <c:pt idx="3455">
                  <c:v>1.1214E-3</c:v>
                </c:pt>
                <c:pt idx="3456">
                  <c:v>1.1911000000000001E-3</c:v>
                </c:pt>
                <c:pt idx="3457">
                  <c:v>1.1295000000000001E-3</c:v>
                </c:pt>
                <c:pt idx="3458">
                  <c:v>1.109E-3</c:v>
                </c:pt>
                <c:pt idx="3459">
                  <c:v>1.1496E-3</c:v>
                </c:pt>
                <c:pt idx="3460">
                  <c:v>1.1284999999999999E-3</c:v>
                </c:pt>
                <c:pt idx="3461">
                  <c:v>1.1261000000000001E-3</c:v>
                </c:pt>
                <c:pt idx="3462">
                  <c:v>1.1046999999999999E-3</c:v>
                </c:pt>
                <c:pt idx="3463">
                  <c:v>1.1552999999999999E-3</c:v>
                </c:pt>
                <c:pt idx="3464">
                  <c:v>1.1192999999999999E-3</c:v>
                </c:pt>
                <c:pt idx="3465">
                  <c:v>1.14E-3</c:v>
                </c:pt>
                <c:pt idx="3466">
                  <c:v>1.1209E-3</c:v>
                </c:pt>
                <c:pt idx="3467">
                  <c:v>1.1263E-3</c:v>
                </c:pt>
                <c:pt idx="3468">
                  <c:v>1.1153999999999999E-3</c:v>
                </c:pt>
                <c:pt idx="3469">
                  <c:v>1.1493E-3</c:v>
                </c:pt>
                <c:pt idx="3470">
                  <c:v>1.1321E-3</c:v>
                </c:pt>
                <c:pt idx="3471">
                  <c:v>1.1483999999999999E-3</c:v>
                </c:pt>
                <c:pt idx="3472">
                  <c:v>1.1467000000000001E-3</c:v>
                </c:pt>
                <c:pt idx="3473">
                  <c:v>1.1634E-3</c:v>
                </c:pt>
                <c:pt idx="3474">
                  <c:v>1.1367E-3</c:v>
                </c:pt>
                <c:pt idx="3475">
                  <c:v>1.1720000000000001E-3</c:v>
                </c:pt>
                <c:pt idx="3476">
                  <c:v>1.127E-3</c:v>
                </c:pt>
                <c:pt idx="3477">
                  <c:v>1.0942E-3</c:v>
                </c:pt>
                <c:pt idx="3478">
                  <c:v>1.1439E-3</c:v>
                </c:pt>
                <c:pt idx="3479">
                  <c:v>1.1279E-3</c:v>
                </c:pt>
                <c:pt idx="3480">
                  <c:v>1.121E-3</c:v>
                </c:pt>
                <c:pt idx="3481">
                  <c:v>1.1377E-3</c:v>
                </c:pt>
                <c:pt idx="3482">
                  <c:v>1.145E-3</c:v>
                </c:pt>
                <c:pt idx="3483">
                  <c:v>1.1551000000000001E-3</c:v>
                </c:pt>
                <c:pt idx="3484">
                  <c:v>1.1421000000000001E-3</c:v>
                </c:pt>
                <c:pt idx="3485">
                  <c:v>1.1100000000000001E-3</c:v>
                </c:pt>
                <c:pt idx="3486">
                  <c:v>1.1455E-3</c:v>
                </c:pt>
                <c:pt idx="3487">
                  <c:v>1.1509999999999999E-3</c:v>
                </c:pt>
                <c:pt idx="3488">
                  <c:v>1.1448999999999999E-3</c:v>
                </c:pt>
                <c:pt idx="3489">
                  <c:v>1.1247E-3</c:v>
                </c:pt>
                <c:pt idx="3490">
                  <c:v>1.1050999999999999E-3</c:v>
                </c:pt>
                <c:pt idx="3491">
                  <c:v>1.1207999999999999E-3</c:v>
                </c:pt>
                <c:pt idx="3492">
                  <c:v>1.1198E-3</c:v>
                </c:pt>
                <c:pt idx="3493">
                  <c:v>1.1383000000000001E-3</c:v>
                </c:pt>
                <c:pt idx="3494">
                  <c:v>1.1218999999999999E-3</c:v>
                </c:pt>
                <c:pt idx="3495">
                  <c:v>1.1358E-3</c:v>
                </c:pt>
                <c:pt idx="3496">
                  <c:v>1.1467999999999999E-3</c:v>
                </c:pt>
                <c:pt idx="3497">
                  <c:v>1.1313E-3</c:v>
                </c:pt>
                <c:pt idx="3498">
                  <c:v>1.1072E-3</c:v>
                </c:pt>
                <c:pt idx="3499">
                  <c:v>1.1199000000000001E-3</c:v>
                </c:pt>
                <c:pt idx="3500">
                  <c:v>1.1169000000000001E-3</c:v>
                </c:pt>
                <c:pt idx="3501">
                  <c:v>1.1159E-3</c:v>
                </c:pt>
                <c:pt idx="3502">
                  <c:v>1.1057E-3</c:v>
                </c:pt>
                <c:pt idx="3503">
                  <c:v>1.1364000000000001E-3</c:v>
                </c:pt>
                <c:pt idx="3504">
                  <c:v>1.1363E-3</c:v>
                </c:pt>
                <c:pt idx="3505">
                  <c:v>1.1397E-3</c:v>
                </c:pt>
                <c:pt idx="3506">
                  <c:v>1.1006E-3</c:v>
                </c:pt>
                <c:pt idx="3507">
                  <c:v>1.1067E-3</c:v>
                </c:pt>
                <c:pt idx="3508">
                  <c:v>1.1478E-3</c:v>
                </c:pt>
                <c:pt idx="3509">
                  <c:v>1.1271E-3</c:v>
                </c:pt>
                <c:pt idx="3510">
                  <c:v>1.0931999999999999E-3</c:v>
                </c:pt>
                <c:pt idx="3511">
                  <c:v>1.0938E-3</c:v>
                </c:pt>
                <c:pt idx="3512">
                  <c:v>1.0937E-3</c:v>
                </c:pt>
                <c:pt idx="3513">
                  <c:v>1.1456999999999999E-3</c:v>
                </c:pt>
                <c:pt idx="3514">
                  <c:v>1.1377E-3</c:v>
                </c:pt>
                <c:pt idx="3515">
                  <c:v>1.0958000000000001E-3</c:v>
                </c:pt>
                <c:pt idx="3516">
                  <c:v>1.1597999999999999E-3</c:v>
                </c:pt>
                <c:pt idx="3517">
                  <c:v>1.1822E-3</c:v>
                </c:pt>
                <c:pt idx="3518">
                  <c:v>1.1527E-3</c:v>
                </c:pt>
                <c:pt idx="3519">
                  <c:v>1.1596E-3</c:v>
                </c:pt>
                <c:pt idx="3520">
                  <c:v>1.103E-3</c:v>
                </c:pt>
                <c:pt idx="3521">
                  <c:v>1.1423E-3</c:v>
                </c:pt>
                <c:pt idx="3522">
                  <c:v>1.1471999999999999E-3</c:v>
                </c:pt>
                <c:pt idx="3523">
                  <c:v>1.1381E-3</c:v>
                </c:pt>
                <c:pt idx="3524">
                  <c:v>1.1654E-3</c:v>
                </c:pt>
                <c:pt idx="3525">
                  <c:v>1.1352000000000001E-3</c:v>
                </c:pt>
                <c:pt idx="3526">
                  <c:v>1.1275E-3</c:v>
                </c:pt>
                <c:pt idx="3527">
                  <c:v>1.1475999999999999E-3</c:v>
                </c:pt>
                <c:pt idx="3528">
                  <c:v>1.1505E-3</c:v>
                </c:pt>
                <c:pt idx="3529">
                  <c:v>1.1306000000000001E-3</c:v>
                </c:pt>
                <c:pt idx="3530">
                  <c:v>1.0941E-3</c:v>
                </c:pt>
                <c:pt idx="3531">
                  <c:v>1.1604E-3</c:v>
                </c:pt>
                <c:pt idx="3532">
                  <c:v>1.1555999999999999E-3</c:v>
                </c:pt>
                <c:pt idx="3533">
                  <c:v>1.1573E-3</c:v>
                </c:pt>
                <c:pt idx="3534">
                  <c:v>1.1326000000000001E-3</c:v>
                </c:pt>
                <c:pt idx="3535">
                  <c:v>1.1738E-3</c:v>
                </c:pt>
                <c:pt idx="3536">
                  <c:v>1.1104000000000001E-3</c:v>
                </c:pt>
                <c:pt idx="3537">
                  <c:v>1.1446E-3</c:v>
                </c:pt>
                <c:pt idx="3538">
                  <c:v>1.1409E-3</c:v>
                </c:pt>
                <c:pt idx="3539">
                  <c:v>1.1203999999999999E-3</c:v>
                </c:pt>
                <c:pt idx="3540">
                  <c:v>1.0964E-3</c:v>
                </c:pt>
                <c:pt idx="3541">
                  <c:v>1.1198E-3</c:v>
                </c:pt>
                <c:pt idx="3542">
                  <c:v>1.1555000000000001E-3</c:v>
                </c:pt>
                <c:pt idx="3543">
                  <c:v>1.1058000000000001E-3</c:v>
                </c:pt>
                <c:pt idx="3544">
                  <c:v>1.2088999999999999E-3</c:v>
                </c:pt>
                <c:pt idx="3545">
                  <c:v>1.1478E-3</c:v>
                </c:pt>
                <c:pt idx="3546">
                  <c:v>1.1531E-3</c:v>
                </c:pt>
                <c:pt idx="3547">
                  <c:v>1.1183E-3</c:v>
                </c:pt>
                <c:pt idx="3548">
                  <c:v>1.0956E-3</c:v>
                </c:pt>
                <c:pt idx="3549">
                  <c:v>1.0656999999999999E-3</c:v>
                </c:pt>
                <c:pt idx="3550">
                  <c:v>1.1106E-3</c:v>
                </c:pt>
                <c:pt idx="3551">
                  <c:v>1.1375000000000001E-3</c:v>
                </c:pt>
                <c:pt idx="3552">
                  <c:v>1.1012000000000001E-3</c:v>
                </c:pt>
                <c:pt idx="3553">
                  <c:v>1.1248E-3</c:v>
                </c:pt>
                <c:pt idx="3554">
                  <c:v>1.1622E-3</c:v>
                </c:pt>
                <c:pt idx="3555">
                  <c:v>1.1567000000000001E-3</c:v>
                </c:pt>
                <c:pt idx="3556">
                  <c:v>1.1035000000000001E-3</c:v>
                </c:pt>
                <c:pt idx="3557">
                  <c:v>1.1582000000000001E-3</c:v>
                </c:pt>
                <c:pt idx="3558">
                  <c:v>1.1632999999999999E-3</c:v>
                </c:pt>
                <c:pt idx="3559">
                  <c:v>1.1163E-3</c:v>
                </c:pt>
                <c:pt idx="3560">
                  <c:v>1.1025E-3</c:v>
                </c:pt>
                <c:pt idx="3561">
                  <c:v>1.1214E-3</c:v>
                </c:pt>
                <c:pt idx="3562">
                  <c:v>1.1555000000000001E-3</c:v>
                </c:pt>
                <c:pt idx="3563">
                  <c:v>1.126E-3</c:v>
                </c:pt>
                <c:pt idx="3564">
                  <c:v>1.0993999999999999E-3</c:v>
                </c:pt>
                <c:pt idx="3565">
                  <c:v>1.1299000000000001E-3</c:v>
                </c:pt>
                <c:pt idx="3566">
                  <c:v>1.0953E-3</c:v>
                </c:pt>
                <c:pt idx="3567">
                  <c:v>1.1153999999999999E-3</c:v>
                </c:pt>
                <c:pt idx="3568">
                  <c:v>1.1517999999999999E-3</c:v>
                </c:pt>
                <c:pt idx="3569">
                  <c:v>1.147E-3</c:v>
                </c:pt>
                <c:pt idx="3570">
                  <c:v>1.1023000000000001E-3</c:v>
                </c:pt>
                <c:pt idx="3571">
                  <c:v>1.1312E-3</c:v>
                </c:pt>
                <c:pt idx="3572">
                  <c:v>1.1647000000000001E-3</c:v>
                </c:pt>
                <c:pt idx="3573">
                  <c:v>1.1728999999999999E-3</c:v>
                </c:pt>
                <c:pt idx="3574">
                  <c:v>1.1118E-3</c:v>
                </c:pt>
                <c:pt idx="3575">
                  <c:v>1.1142999999999999E-3</c:v>
                </c:pt>
                <c:pt idx="3576">
                  <c:v>1.1081000000000001E-3</c:v>
                </c:pt>
                <c:pt idx="3577">
                  <c:v>1.1138000000000001E-3</c:v>
                </c:pt>
                <c:pt idx="3578">
                  <c:v>1.1312E-3</c:v>
                </c:pt>
                <c:pt idx="3579">
                  <c:v>1.1525999999999999E-3</c:v>
                </c:pt>
                <c:pt idx="3580">
                  <c:v>1.0966000000000001E-3</c:v>
                </c:pt>
                <c:pt idx="3581">
                  <c:v>1.1547E-3</c:v>
                </c:pt>
                <c:pt idx="3582">
                  <c:v>1.1375000000000001E-3</c:v>
                </c:pt>
                <c:pt idx="3583">
                  <c:v>1.1404E-3</c:v>
                </c:pt>
                <c:pt idx="3584">
                  <c:v>1.1423E-3</c:v>
                </c:pt>
                <c:pt idx="3585">
                  <c:v>1.0854E-3</c:v>
                </c:pt>
                <c:pt idx="3586">
                  <c:v>1.1282E-3</c:v>
                </c:pt>
                <c:pt idx="3587">
                  <c:v>1.1363E-3</c:v>
                </c:pt>
                <c:pt idx="3588">
                  <c:v>1.1444999999999999E-3</c:v>
                </c:pt>
                <c:pt idx="3589">
                  <c:v>1.1456999999999999E-3</c:v>
                </c:pt>
                <c:pt idx="3590">
                  <c:v>1.1479999999999999E-3</c:v>
                </c:pt>
                <c:pt idx="3591">
                  <c:v>1.1410999999999999E-3</c:v>
                </c:pt>
                <c:pt idx="3592">
                  <c:v>1.145E-3</c:v>
                </c:pt>
                <c:pt idx="3593">
                  <c:v>1.1249999999999999E-3</c:v>
                </c:pt>
                <c:pt idx="3594">
                  <c:v>1.1356999999999999E-3</c:v>
                </c:pt>
                <c:pt idx="3595">
                  <c:v>1.1111000000000001E-3</c:v>
                </c:pt>
                <c:pt idx="3596">
                  <c:v>1.1176000000000001E-3</c:v>
                </c:pt>
                <c:pt idx="3597">
                  <c:v>1.1054999999999999E-3</c:v>
                </c:pt>
                <c:pt idx="3598">
                  <c:v>1.1368000000000001E-3</c:v>
                </c:pt>
                <c:pt idx="3599">
                  <c:v>1.1033E-3</c:v>
                </c:pt>
                <c:pt idx="3600">
                  <c:v>1.1577E-3</c:v>
                </c:pt>
                <c:pt idx="3601">
                  <c:v>1.1509999999999999E-3</c:v>
                </c:pt>
                <c:pt idx="3602">
                  <c:v>1.1471000000000001E-3</c:v>
                </c:pt>
                <c:pt idx="3603">
                  <c:v>1.1038000000000001E-3</c:v>
                </c:pt>
                <c:pt idx="3604">
                  <c:v>1.1303999999999999E-3</c:v>
                </c:pt>
                <c:pt idx="3605">
                  <c:v>1.1643999999999999E-3</c:v>
                </c:pt>
                <c:pt idx="3606">
                  <c:v>1.1044E-3</c:v>
                </c:pt>
                <c:pt idx="3607">
                  <c:v>1.1371E-3</c:v>
                </c:pt>
                <c:pt idx="3608">
                  <c:v>1.1071E-3</c:v>
                </c:pt>
                <c:pt idx="3609">
                  <c:v>1.139E-3</c:v>
                </c:pt>
                <c:pt idx="3610">
                  <c:v>1.1313E-3</c:v>
                </c:pt>
                <c:pt idx="3611">
                  <c:v>1.1528E-3</c:v>
                </c:pt>
                <c:pt idx="3612">
                  <c:v>1.1425999999999999E-3</c:v>
                </c:pt>
                <c:pt idx="3613">
                  <c:v>1.1709999999999999E-3</c:v>
                </c:pt>
                <c:pt idx="3614">
                  <c:v>1.1529000000000001E-3</c:v>
                </c:pt>
                <c:pt idx="3615">
                  <c:v>1.1188999999999999E-3</c:v>
                </c:pt>
                <c:pt idx="3616">
                  <c:v>1.1092999999999999E-3</c:v>
                </c:pt>
                <c:pt idx="3617">
                  <c:v>1.1368000000000001E-3</c:v>
                </c:pt>
                <c:pt idx="3618">
                  <c:v>1.1261000000000001E-3</c:v>
                </c:pt>
                <c:pt idx="3619">
                  <c:v>1.1481E-3</c:v>
                </c:pt>
                <c:pt idx="3620">
                  <c:v>1.1129E-3</c:v>
                </c:pt>
                <c:pt idx="3621">
                  <c:v>1.103E-3</c:v>
                </c:pt>
                <c:pt idx="3622">
                  <c:v>1.1121E-3</c:v>
                </c:pt>
                <c:pt idx="3623">
                  <c:v>1.0851999999999999E-3</c:v>
                </c:pt>
                <c:pt idx="3624">
                  <c:v>1.1417E-3</c:v>
                </c:pt>
                <c:pt idx="3625">
                  <c:v>1.1127999999999999E-3</c:v>
                </c:pt>
                <c:pt idx="3626">
                  <c:v>1.1344E-3</c:v>
                </c:pt>
                <c:pt idx="3627">
                  <c:v>1.1023999999999999E-3</c:v>
                </c:pt>
                <c:pt idx="3628">
                  <c:v>1.1429000000000001E-3</c:v>
                </c:pt>
                <c:pt idx="3629">
                  <c:v>1.1588E-3</c:v>
                </c:pt>
                <c:pt idx="3630">
                  <c:v>1.122E-3</c:v>
                </c:pt>
                <c:pt idx="3631">
                  <c:v>1.1104000000000001E-3</c:v>
                </c:pt>
                <c:pt idx="3632">
                  <c:v>1.1322999999999999E-3</c:v>
                </c:pt>
                <c:pt idx="3633">
                  <c:v>1.0853E-3</c:v>
                </c:pt>
                <c:pt idx="3634">
                  <c:v>1.1226000000000001E-3</c:v>
                </c:pt>
                <c:pt idx="3635">
                  <c:v>1.1379999999999999E-3</c:v>
                </c:pt>
                <c:pt idx="3636">
                  <c:v>1.0998E-3</c:v>
                </c:pt>
                <c:pt idx="3637">
                  <c:v>1.1631E-3</c:v>
                </c:pt>
                <c:pt idx="3638">
                  <c:v>1.0928000000000001E-3</c:v>
                </c:pt>
                <c:pt idx="3639">
                  <c:v>1.1493E-3</c:v>
                </c:pt>
                <c:pt idx="3640">
                  <c:v>1.1416E-3</c:v>
                </c:pt>
                <c:pt idx="3641">
                  <c:v>1.0868E-3</c:v>
                </c:pt>
                <c:pt idx="3642">
                  <c:v>1.1431E-3</c:v>
                </c:pt>
                <c:pt idx="3643">
                  <c:v>1.1180000000000001E-3</c:v>
                </c:pt>
                <c:pt idx="3644">
                  <c:v>1.1406999999999999E-3</c:v>
                </c:pt>
                <c:pt idx="3645">
                  <c:v>1.1360999999999999E-3</c:v>
                </c:pt>
                <c:pt idx="3646">
                  <c:v>1.1391000000000001E-3</c:v>
                </c:pt>
                <c:pt idx="3647">
                  <c:v>1.1658E-3</c:v>
                </c:pt>
                <c:pt idx="3648">
                  <c:v>1.1636000000000001E-3</c:v>
                </c:pt>
                <c:pt idx="3649">
                  <c:v>1.1451E-3</c:v>
                </c:pt>
                <c:pt idx="3650">
                  <c:v>1.1168E-3</c:v>
                </c:pt>
                <c:pt idx="3651">
                  <c:v>1.1447E-3</c:v>
                </c:pt>
                <c:pt idx="3652">
                  <c:v>1.1072E-3</c:v>
                </c:pt>
                <c:pt idx="3653">
                  <c:v>1.1678000000000001E-3</c:v>
                </c:pt>
                <c:pt idx="3654">
                  <c:v>1.1274E-3</c:v>
                </c:pt>
                <c:pt idx="3655">
                  <c:v>1.1096000000000001E-3</c:v>
                </c:pt>
                <c:pt idx="3656">
                  <c:v>1.0964E-3</c:v>
                </c:pt>
                <c:pt idx="3657">
                  <c:v>1.1301E-3</c:v>
                </c:pt>
                <c:pt idx="3658">
                  <c:v>1.1301E-3</c:v>
                </c:pt>
                <c:pt idx="3659">
                  <c:v>1.1433999999999999E-3</c:v>
                </c:pt>
                <c:pt idx="3660">
                  <c:v>1.1439E-3</c:v>
                </c:pt>
                <c:pt idx="3661">
                  <c:v>1.1226999999999999E-3</c:v>
                </c:pt>
                <c:pt idx="3662">
                  <c:v>1.1413E-3</c:v>
                </c:pt>
                <c:pt idx="3663">
                  <c:v>1.1519E-3</c:v>
                </c:pt>
                <c:pt idx="3664">
                  <c:v>1.1551000000000001E-3</c:v>
                </c:pt>
                <c:pt idx="3665">
                  <c:v>1.1255E-3</c:v>
                </c:pt>
                <c:pt idx="3666">
                  <c:v>1.0877E-3</c:v>
                </c:pt>
                <c:pt idx="3667">
                  <c:v>1.1432E-3</c:v>
                </c:pt>
                <c:pt idx="3668">
                  <c:v>1.1299999999999999E-3</c:v>
                </c:pt>
                <c:pt idx="3669">
                  <c:v>1.1019999999999999E-3</c:v>
                </c:pt>
                <c:pt idx="3670">
                  <c:v>1.1214E-3</c:v>
                </c:pt>
                <c:pt idx="3671">
                  <c:v>1.1067E-3</c:v>
                </c:pt>
                <c:pt idx="3672">
                  <c:v>1.0763999999999999E-3</c:v>
                </c:pt>
                <c:pt idx="3673">
                  <c:v>1.1578999999999999E-3</c:v>
                </c:pt>
                <c:pt idx="3674">
                  <c:v>1.1586000000000001E-3</c:v>
                </c:pt>
                <c:pt idx="3675">
                  <c:v>1.1264000000000001E-3</c:v>
                </c:pt>
                <c:pt idx="3676">
                  <c:v>1.1249000000000001E-3</c:v>
                </c:pt>
                <c:pt idx="3677">
                  <c:v>1.0939000000000001E-3</c:v>
                </c:pt>
                <c:pt idx="3678">
                  <c:v>1.1454E-3</c:v>
                </c:pt>
                <c:pt idx="3679">
                  <c:v>1.1394E-3</c:v>
                </c:pt>
                <c:pt idx="3680">
                  <c:v>1.1213E-3</c:v>
                </c:pt>
                <c:pt idx="3681">
                  <c:v>1.1298E-3</c:v>
                </c:pt>
                <c:pt idx="3682">
                  <c:v>1.1172000000000001E-3</c:v>
                </c:pt>
                <c:pt idx="3683">
                  <c:v>1.1590999999999999E-3</c:v>
                </c:pt>
                <c:pt idx="3684">
                  <c:v>1.1360999999999999E-3</c:v>
                </c:pt>
                <c:pt idx="3685">
                  <c:v>1.0841E-3</c:v>
                </c:pt>
                <c:pt idx="3686">
                  <c:v>1.1447E-3</c:v>
                </c:pt>
                <c:pt idx="3687">
                  <c:v>1.1324E-3</c:v>
                </c:pt>
                <c:pt idx="3688">
                  <c:v>1.1173999999999999E-3</c:v>
                </c:pt>
                <c:pt idx="3689">
                  <c:v>1.1256E-3</c:v>
                </c:pt>
                <c:pt idx="3690">
                  <c:v>1.1726E-3</c:v>
                </c:pt>
                <c:pt idx="3691">
                  <c:v>1.0975E-3</c:v>
                </c:pt>
                <c:pt idx="3692">
                  <c:v>1.1661E-3</c:v>
                </c:pt>
                <c:pt idx="3693">
                  <c:v>1.1264999999999999E-3</c:v>
                </c:pt>
                <c:pt idx="3694">
                  <c:v>1.1221E-3</c:v>
                </c:pt>
                <c:pt idx="3695">
                  <c:v>1.1072E-3</c:v>
                </c:pt>
                <c:pt idx="3696">
                  <c:v>1.1446E-3</c:v>
                </c:pt>
                <c:pt idx="3697">
                  <c:v>1.1416E-3</c:v>
                </c:pt>
                <c:pt idx="3698">
                  <c:v>1.1276999999999999E-3</c:v>
                </c:pt>
                <c:pt idx="3699">
                  <c:v>1.1670000000000001E-3</c:v>
                </c:pt>
                <c:pt idx="3700">
                  <c:v>1.2072999999999999E-3</c:v>
                </c:pt>
                <c:pt idx="3701">
                  <c:v>1.1187E-3</c:v>
                </c:pt>
                <c:pt idx="3702">
                  <c:v>1.1405E-3</c:v>
                </c:pt>
                <c:pt idx="3703">
                  <c:v>1.1425999999999999E-3</c:v>
                </c:pt>
                <c:pt idx="3704">
                  <c:v>1.1494000000000001E-3</c:v>
                </c:pt>
                <c:pt idx="3705">
                  <c:v>1.1481E-3</c:v>
                </c:pt>
                <c:pt idx="3706">
                  <c:v>1.1478E-3</c:v>
                </c:pt>
                <c:pt idx="3707">
                  <c:v>1.0938E-3</c:v>
                </c:pt>
                <c:pt idx="3708">
                  <c:v>1.1835999999999999E-3</c:v>
                </c:pt>
                <c:pt idx="3709">
                  <c:v>1.1095E-3</c:v>
                </c:pt>
                <c:pt idx="3710">
                  <c:v>1.1329999999999999E-3</c:v>
                </c:pt>
                <c:pt idx="3711">
                  <c:v>1.1337000000000001E-3</c:v>
                </c:pt>
                <c:pt idx="3712">
                  <c:v>1.1486000000000001E-3</c:v>
                </c:pt>
                <c:pt idx="3713">
                  <c:v>1.1294E-3</c:v>
                </c:pt>
                <c:pt idx="3714">
                  <c:v>1.126E-3</c:v>
                </c:pt>
                <c:pt idx="3715">
                  <c:v>1.1431E-3</c:v>
                </c:pt>
                <c:pt idx="3716">
                  <c:v>1.1352000000000001E-3</c:v>
                </c:pt>
                <c:pt idx="3717">
                  <c:v>1.1033E-3</c:v>
                </c:pt>
                <c:pt idx="3718">
                  <c:v>1.1559999999999999E-3</c:v>
                </c:pt>
                <c:pt idx="3719">
                  <c:v>1.1257999999999999E-3</c:v>
                </c:pt>
                <c:pt idx="3720">
                  <c:v>1.1048E-3</c:v>
                </c:pt>
                <c:pt idx="3721">
                  <c:v>1.1125E-3</c:v>
                </c:pt>
                <c:pt idx="3722">
                  <c:v>1.1310999999999999E-3</c:v>
                </c:pt>
                <c:pt idx="3723">
                  <c:v>1.0964E-3</c:v>
                </c:pt>
                <c:pt idx="3724">
                  <c:v>1.0845E-3</c:v>
                </c:pt>
                <c:pt idx="3725">
                  <c:v>1.1431E-3</c:v>
                </c:pt>
                <c:pt idx="3726">
                  <c:v>1.1478E-3</c:v>
                </c:pt>
                <c:pt idx="3727">
                  <c:v>1.1540000000000001E-3</c:v>
                </c:pt>
                <c:pt idx="3728">
                  <c:v>1.1091E-3</c:v>
                </c:pt>
                <c:pt idx="3729">
                  <c:v>1.1661E-3</c:v>
                </c:pt>
                <c:pt idx="3730">
                  <c:v>1.1466E-3</c:v>
                </c:pt>
                <c:pt idx="3731">
                  <c:v>1.1398000000000001E-3</c:v>
                </c:pt>
                <c:pt idx="3732">
                  <c:v>1.1194E-3</c:v>
                </c:pt>
                <c:pt idx="3733">
                  <c:v>1.1126E-3</c:v>
                </c:pt>
                <c:pt idx="3734">
                  <c:v>1.1543E-3</c:v>
                </c:pt>
                <c:pt idx="3735">
                  <c:v>1.1027999999999999E-3</c:v>
                </c:pt>
                <c:pt idx="3736">
                  <c:v>1.1429999999999999E-3</c:v>
                </c:pt>
                <c:pt idx="3737">
                  <c:v>1.1638E-3</c:v>
                </c:pt>
                <c:pt idx="3738">
                  <c:v>1.1169999999999999E-3</c:v>
                </c:pt>
                <c:pt idx="3739">
                  <c:v>1.1354E-3</c:v>
                </c:pt>
                <c:pt idx="3740">
                  <c:v>1.1069000000000001E-3</c:v>
                </c:pt>
                <c:pt idx="3741">
                  <c:v>1.1201E-3</c:v>
                </c:pt>
                <c:pt idx="3742">
                  <c:v>1.1532999999999999E-3</c:v>
                </c:pt>
                <c:pt idx="3743">
                  <c:v>1.1062999999999999E-3</c:v>
                </c:pt>
                <c:pt idx="3744">
                  <c:v>1.0891E-3</c:v>
                </c:pt>
                <c:pt idx="3745">
                  <c:v>1.1339E-3</c:v>
                </c:pt>
                <c:pt idx="3746">
                  <c:v>1.158E-3</c:v>
                </c:pt>
                <c:pt idx="3747">
                  <c:v>1.0847000000000001E-3</c:v>
                </c:pt>
                <c:pt idx="3748">
                  <c:v>1.1585E-3</c:v>
                </c:pt>
                <c:pt idx="3749">
                  <c:v>1.1437000000000001E-3</c:v>
                </c:pt>
                <c:pt idx="3750">
                  <c:v>1.1241000000000001E-3</c:v>
                </c:pt>
                <c:pt idx="3751">
                  <c:v>1.1540000000000001E-3</c:v>
                </c:pt>
                <c:pt idx="3752">
                  <c:v>1.1345000000000001E-3</c:v>
                </c:pt>
                <c:pt idx="3753">
                  <c:v>1.1573E-3</c:v>
                </c:pt>
                <c:pt idx="3754">
                  <c:v>1.121E-3</c:v>
                </c:pt>
                <c:pt idx="3755">
                  <c:v>1.1536000000000001E-3</c:v>
                </c:pt>
                <c:pt idx="3756">
                  <c:v>1.1245000000000001E-3</c:v>
                </c:pt>
                <c:pt idx="3757">
                  <c:v>1.1276000000000001E-3</c:v>
                </c:pt>
                <c:pt idx="3758">
                  <c:v>1.1077000000000001E-3</c:v>
                </c:pt>
                <c:pt idx="3759">
                  <c:v>1.1477E-3</c:v>
                </c:pt>
                <c:pt idx="3760">
                  <c:v>1.109E-3</c:v>
                </c:pt>
                <c:pt idx="3761">
                  <c:v>1.1486999999999999E-3</c:v>
                </c:pt>
                <c:pt idx="3762">
                  <c:v>1.1494000000000001E-3</c:v>
                </c:pt>
                <c:pt idx="3763">
                  <c:v>1.1224E-3</c:v>
                </c:pt>
                <c:pt idx="3764">
                  <c:v>1.0899E-3</c:v>
                </c:pt>
                <c:pt idx="3765">
                  <c:v>1.1386E-3</c:v>
                </c:pt>
                <c:pt idx="3766">
                  <c:v>1.1268999999999999E-3</c:v>
                </c:pt>
                <c:pt idx="3767">
                  <c:v>1.1626E-3</c:v>
                </c:pt>
                <c:pt idx="3768">
                  <c:v>1.1379000000000001E-3</c:v>
                </c:pt>
                <c:pt idx="3769">
                  <c:v>1.1226000000000001E-3</c:v>
                </c:pt>
                <c:pt idx="3770">
                  <c:v>1.1325E-3</c:v>
                </c:pt>
                <c:pt idx="3771">
                  <c:v>1.1336E-3</c:v>
                </c:pt>
                <c:pt idx="3772">
                  <c:v>1.142E-3</c:v>
                </c:pt>
                <c:pt idx="3773">
                  <c:v>1.1215000000000001E-3</c:v>
                </c:pt>
                <c:pt idx="3774">
                  <c:v>1.1574999999999999E-3</c:v>
                </c:pt>
                <c:pt idx="3775">
                  <c:v>1.1299999999999999E-3</c:v>
                </c:pt>
                <c:pt idx="3776">
                  <c:v>1.0964E-3</c:v>
                </c:pt>
                <c:pt idx="3777">
                  <c:v>1.1534E-3</c:v>
                </c:pt>
                <c:pt idx="3778">
                  <c:v>1.106E-3</c:v>
                </c:pt>
                <c:pt idx="3779">
                  <c:v>1.1379000000000001E-3</c:v>
                </c:pt>
                <c:pt idx="3780">
                  <c:v>1.1432E-3</c:v>
                </c:pt>
                <c:pt idx="3781">
                  <c:v>1.1567000000000001E-3</c:v>
                </c:pt>
                <c:pt idx="3782">
                  <c:v>1.1731999999999999E-3</c:v>
                </c:pt>
                <c:pt idx="3783">
                  <c:v>1.1215000000000001E-3</c:v>
                </c:pt>
                <c:pt idx="3784">
                  <c:v>1.1888000000000001E-3</c:v>
                </c:pt>
                <c:pt idx="3785">
                  <c:v>1.1284999999999999E-3</c:v>
                </c:pt>
                <c:pt idx="3786">
                  <c:v>1.1364999999999999E-3</c:v>
                </c:pt>
                <c:pt idx="3787">
                  <c:v>1.0924999999999999E-3</c:v>
                </c:pt>
                <c:pt idx="3788">
                  <c:v>1.1203999999999999E-3</c:v>
                </c:pt>
                <c:pt idx="3789">
                  <c:v>1.1122E-3</c:v>
                </c:pt>
                <c:pt idx="3790">
                  <c:v>1.1234999999999999E-3</c:v>
                </c:pt>
                <c:pt idx="3791">
                  <c:v>1.1008999999999999E-3</c:v>
                </c:pt>
                <c:pt idx="3792">
                  <c:v>1.1048E-3</c:v>
                </c:pt>
                <c:pt idx="3793">
                  <c:v>1.1609999999999999E-3</c:v>
                </c:pt>
                <c:pt idx="3794">
                  <c:v>1.1100999999999999E-3</c:v>
                </c:pt>
                <c:pt idx="3795">
                  <c:v>1.1681E-3</c:v>
                </c:pt>
                <c:pt idx="3796">
                  <c:v>1.1391000000000001E-3</c:v>
                </c:pt>
                <c:pt idx="3797">
                  <c:v>1.1029E-3</c:v>
                </c:pt>
                <c:pt idx="3798">
                  <c:v>1.1195999999999999E-3</c:v>
                </c:pt>
                <c:pt idx="3799">
                  <c:v>1.1094E-3</c:v>
                </c:pt>
                <c:pt idx="3800">
                  <c:v>1.1601999999999999E-3</c:v>
                </c:pt>
                <c:pt idx="3801">
                  <c:v>1.1352999999999999E-3</c:v>
                </c:pt>
                <c:pt idx="3802">
                  <c:v>1.1202E-3</c:v>
                </c:pt>
                <c:pt idx="3803">
                  <c:v>1.1686999999999999E-3</c:v>
                </c:pt>
                <c:pt idx="3804">
                  <c:v>1.1539E-3</c:v>
                </c:pt>
                <c:pt idx="3805">
                  <c:v>1.1264000000000001E-3</c:v>
                </c:pt>
                <c:pt idx="3806">
                  <c:v>1.1115999999999999E-3</c:v>
                </c:pt>
                <c:pt idx="3807">
                  <c:v>1.1746E-3</c:v>
                </c:pt>
                <c:pt idx="3808">
                  <c:v>1.1774999999999999E-3</c:v>
                </c:pt>
                <c:pt idx="3809">
                  <c:v>1.1478E-3</c:v>
                </c:pt>
                <c:pt idx="3810">
                  <c:v>1.1931000000000001E-3</c:v>
                </c:pt>
                <c:pt idx="3811">
                  <c:v>1.1395999999999999E-3</c:v>
                </c:pt>
                <c:pt idx="3812">
                  <c:v>1.1360999999999999E-3</c:v>
                </c:pt>
                <c:pt idx="3813">
                  <c:v>1.1023000000000001E-3</c:v>
                </c:pt>
                <c:pt idx="3814">
                  <c:v>1.158E-3</c:v>
                </c:pt>
                <c:pt idx="3815">
                  <c:v>1.1418999999999999E-3</c:v>
                </c:pt>
                <c:pt idx="3816">
                  <c:v>1.1581E-3</c:v>
                </c:pt>
                <c:pt idx="3817">
                  <c:v>1.1111999999999999E-3</c:v>
                </c:pt>
                <c:pt idx="3818">
                  <c:v>1.1517999999999999E-3</c:v>
                </c:pt>
                <c:pt idx="3819">
                  <c:v>1.1368000000000001E-3</c:v>
                </c:pt>
                <c:pt idx="3820">
                  <c:v>1.1735999999999999E-3</c:v>
                </c:pt>
                <c:pt idx="3821">
                  <c:v>1.1485E-3</c:v>
                </c:pt>
                <c:pt idx="3822">
                  <c:v>1.1452999999999999E-3</c:v>
                </c:pt>
                <c:pt idx="3823">
                  <c:v>1.1762000000000001E-3</c:v>
                </c:pt>
                <c:pt idx="3824">
                  <c:v>1.1676E-3</c:v>
                </c:pt>
                <c:pt idx="3825">
                  <c:v>1.1552000000000001E-3</c:v>
                </c:pt>
                <c:pt idx="3826">
                  <c:v>1.1387000000000001E-3</c:v>
                </c:pt>
                <c:pt idx="3827">
                  <c:v>1.127E-3</c:v>
                </c:pt>
                <c:pt idx="3828">
                  <c:v>1.1291000000000001E-3</c:v>
                </c:pt>
                <c:pt idx="3829">
                  <c:v>1.0935999999999999E-3</c:v>
                </c:pt>
                <c:pt idx="3830">
                  <c:v>1.1205E-3</c:v>
                </c:pt>
                <c:pt idx="3831">
                  <c:v>1.1695E-3</c:v>
                </c:pt>
                <c:pt idx="3832">
                  <c:v>1.1651000000000001E-3</c:v>
                </c:pt>
                <c:pt idx="3833">
                  <c:v>1.1134999999999999E-3</c:v>
                </c:pt>
                <c:pt idx="3834">
                  <c:v>1.1383000000000001E-3</c:v>
                </c:pt>
                <c:pt idx="3835">
                  <c:v>1.145E-3</c:v>
                </c:pt>
                <c:pt idx="3836">
                  <c:v>1.1538E-3</c:v>
                </c:pt>
                <c:pt idx="3837">
                  <c:v>1.1452999999999999E-3</c:v>
                </c:pt>
                <c:pt idx="3838">
                  <c:v>1.1486000000000001E-3</c:v>
                </c:pt>
                <c:pt idx="3839">
                  <c:v>1.1310000000000001E-3</c:v>
                </c:pt>
                <c:pt idx="3840">
                  <c:v>1.1061999999999999E-3</c:v>
                </c:pt>
                <c:pt idx="3841">
                  <c:v>1.1827000000000001E-3</c:v>
                </c:pt>
                <c:pt idx="3842">
                  <c:v>1.1506999999999999E-3</c:v>
                </c:pt>
                <c:pt idx="3843">
                  <c:v>1.1605000000000001E-3</c:v>
                </c:pt>
                <c:pt idx="3844">
                  <c:v>1.1481E-3</c:v>
                </c:pt>
                <c:pt idx="3845">
                  <c:v>1.1351E-3</c:v>
                </c:pt>
                <c:pt idx="3846">
                  <c:v>1.1469E-3</c:v>
                </c:pt>
                <c:pt idx="3847">
                  <c:v>1.1084999999999999E-3</c:v>
                </c:pt>
                <c:pt idx="3848">
                  <c:v>1.1202E-3</c:v>
                </c:pt>
                <c:pt idx="3849">
                  <c:v>1.1132E-3</c:v>
                </c:pt>
                <c:pt idx="3850">
                  <c:v>1.1497E-3</c:v>
                </c:pt>
                <c:pt idx="3851">
                  <c:v>1.1100999999999999E-3</c:v>
                </c:pt>
                <c:pt idx="3852">
                  <c:v>1.1012999999999999E-3</c:v>
                </c:pt>
                <c:pt idx="3853">
                  <c:v>1.0916999999999999E-3</c:v>
                </c:pt>
                <c:pt idx="3854">
                  <c:v>1.1898E-3</c:v>
                </c:pt>
                <c:pt idx="3855">
                  <c:v>1.1039999999999999E-3</c:v>
                </c:pt>
                <c:pt idx="3856">
                  <c:v>1.1454E-3</c:v>
                </c:pt>
                <c:pt idx="3857">
                  <c:v>1.1121E-3</c:v>
                </c:pt>
                <c:pt idx="3858">
                  <c:v>1.1107999999999999E-3</c:v>
                </c:pt>
                <c:pt idx="3859">
                  <c:v>1.1433000000000001E-3</c:v>
                </c:pt>
                <c:pt idx="3860">
                  <c:v>1.1627E-3</c:v>
                </c:pt>
                <c:pt idx="3861">
                  <c:v>1.1169999999999999E-3</c:v>
                </c:pt>
                <c:pt idx="3862">
                  <c:v>1.1206E-3</c:v>
                </c:pt>
                <c:pt idx="3863">
                  <c:v>1.1268999999999999E-3</c:v>
                </c:pt>
                <c:pt idx="3864">
                  <c:v>1.1497E-3</c:v>
                </c:pt>
                <c:pt idx="3865">
                  <c:v>1.1613000000000001E-3</c:v>
                </c:pt>
                <c:pt idx="3866">
                  <c:v>1.1673E-3</c:v>
                </c:pt>
                <c:pt idx="3867">
                  <c:v>1.1509999999999999E-3</c:v>
                </c:pt>
                <c:pt idx="3868">
                  <c:v>1.1632999999999999E-3</c:v>
                </c:pt>
                <c:pt idx="3869">
                  <c:v>1.1225E-3</c:v>
                </c:pt>
                <c:pt idx="3870">
                  <c:v>1.1557E-3</c:v>
                </c:pt>
                <c:pt idx="3871">
                  <c:v>1.1069000000000001E-3</c:v>
                </c:pt>
                <c:pt idx="3872">
                  <c:v>1.0919E-3</c:v>
                </c:pt>
                <c:pt idx="3873">
                  <c:v>1.1272000000000001E-3</c:v>
                </c:pt>
                <c:pt idx="3874">
                  <c:v>1.1324E-3</c:v>
                </c:pt>
                <c:pt idx="3875">
                  <c:v>1.1563999999999999E-3</c:v>
                </c:pt>
                <c:pt idx="3876">
                  <c:v>1.0958999999999999E-3</c:v>
                </c:pt>
                <c:pt idx="3877">
                  <c:v>1.1237E-3</c:v>
                </c:pt>
                <c:pt idx="3878">
                  <c:v>1.1134000000000001E-3</c:v>
                </c:pt>
                <c:pt idx="3879">
                  <c:v>1.0975E-3</c:v>
                </c:pt>
                <c:pt idx="3880">
                  <c:v>1.1179E-3</c:v>
                </c:pt>
                <c:pt idx="3881">
                  <c:v>1.1182E-3</c:v>
                </c:pt>
                <c:pt idx="3882">
                  <c:v>1.1408E-3</c:v>
                </c:pt>
                <c:pt idx="3883">
                  <c:v>1.0998E-3</c:v>
                </c:pt>
                <c:pt idx="3884">
                  <c:v>1.1379000000000001E-3</c:v>
                </c:pt>
                <c:pt idx="3885">
                  <c:v>1.1494000000000001E-3</c:v>
                </c:pt>
                <c:pt idx="3886">
                  <c:v>1.1398000000000001E-3</c:v>
                </c:pt>
                <c:pt idx="3887">
                  <c:v>1.1347E-3</c:v>
                </c:pt>
                <c:pt idx="3888">
                  <c:v>1.1329000000000001E-3</c:v>
                </c:pt>
                <c:pt idx="3889">
                  <c:v>1.1339E-3</c:v>
                </c:pt>
                <c:pt idx="3890">
                  <c:v>1.1589E-3</c:v>
                </c:pt>
                <c:pt idx="3891">
                  <c:v>1.1318000000000001E-3</c:v>
                </c:pt>
                <c:pt idx="3892">
                  <c:v>1.1322000000000001E-3</c:v>
                </c:pt>
                <c:pt idx="3893">
                  <c:v>1.1287999999999999E-3</c:v>
                </c:pt>
                <c:pt idx="3894">
                  <c:v>1.1299000000000001E-3</c:v>
                </c:pt>
                <c:pt idx="3895">
                  <c:v>1.1241999999999999E-3</c:v>
                </c:pt>
                <c:pt idx="3896">
                  <c:v>1.1343E-3</c:v>
                </c:pt>
                <c:pt idx="3897">
                  <c:v>1.1169000000000001E-3</c:v>
                </c:pt>
                <c:pt idx="3898">
                  <c:v>1.1046999999999999E-3</c:v>
                </c:pt>
                <c:pt idx="3899">
                  <c:v>1.1439E-3</c:v>
                </c:pt>
                <c:pt idx="3900">
                  <c:v>1.1555999999999999E-3</c:v>
                </c:pt>
                <c:pt idx="3901">
                  <c:v>1.1106E-3</c:v>
                </c:pt>
                <c:pt idx="3902">
                  <c:v>1.1360000000000001E-3</c:v>
                </c:pt>
                <c:pt idx="3903">
                  <c:v>1.1529000000000001E-3</c:v>
                </c:pt>
                <c:pt idx="3904">
                  <c:v>1.147E-3</c:v>
                </c:pt>
                <c:pt idx="3905">
                  <c:v>1.1027999999999999E-3</c:v>
                </c:pt>
                <c:pt idx="3906">
                  <c:v>1.1329000000000001E-3</c:v>
                </c:pt>
                <c:pt idx="3907">
                  <c:v>1.1356999999999999E-3</c:v>
                </c:pt>
                <c:pt idx="3908">
                  <c:v>1.1784E-3</c:v>
                </c:pt>
                <c:pt idx="3909">
                  <c:v>1.1276999999999999E-3</c:v>
                </c:pt>
                <c:pt idx="3910">
                  <c:v>1.1577E-3</c:v>
                </c:pt>
                <c:pt idx="3911">
                  <c:v>1.1408E-3</c:v>
                </c:pt>
                <c:pt idx="3912">
                  <c:v>1.1651999999999999E-3</c:v>
                </c:pt>
                <c:pt idx="3913">
                  <c:v>1.1035999999999999E-3</c:v>
                </c:pt>
                <c:pt idx="3914">
                  <c:v>1.1349000000000001E-3</c:v>
                </c:pt>
                <c:pt idx="3915">
                  <c:v>1.1230000000000001E-3</c:v>
                </c:pt>
                <c:pt idx="3916">
                  <c:v>1.1405E-3</c:v>
                </c:pt>
                <c:pt idx="3917">
                  <c:v>1.1000999999999999E-3</c:v>
                </c:pt>
                <c:pt idx="3918">
                  <c:v>1.1640000000000001E-3</c:v>
                </c:pt>
                <c:pt idx="3919">
                  <c:v>1.0776E-3</c:v>
                </c:pt>
                <c:pt idx="3920">
                  <c:v>1.1034E-3</c:v>
                </c:pt>
                <c:pt idx="3921">
                  <c:v>1.1149E-3</c:v>
                </c:pt>
                <c:pt idx="3922">
                  <c:v>1.1310999999999999E-3</c:v>
                </c:pt>
                <c:pt idx="3923">
                  <c:v>1.1582999999999999E-3</c:v>
                </c:pt>
                <c:pt idx="3924">
                  <c:v>1.1506000000000001E-3</c:v>
                </c:pt>
                <c:pt idx="3925">
                  <c:v>1.1792E-3</c:v>
                </c:pt>
                <c:pt idx="3926">
                  <c:v>1.1546E-3</c:v>
                </c:pt>
                <c:pt idx="3927">
                  <c:v>1.1356999999999999E-3</c:v>
                </c:pt>
                <c:pt idx="3928">
                  <c:v>1.1647999999999999E-3</c:v>
                </c:pt>
                <c:pt idx="3929">
                  <c:v>1.0861E-3</c:v>
                </c:pt>
                <c:pt idx="3930">
                  <c:v>1.1398999999999999E-3</c:v>
                </c:pt>
                <c:pt idx="3931">
                  <c:v>1.1534E-3</c:v>
                </c:pt>
                <c:pt idx="3932">
                  <c:v>1.1372999999999999E-3</c:v>
                </c:pt>
                <c:pt idx="3933">
                  <c:v>1.1349999999999999E-3</c:v>
                </c:pt>
                <c:pt idx="3934">
                  <c:v>1.1042999999999999E-3</c:v>
                </c:pt>
                <c:pt idx="3935">
                  <c:v>1.1429999999999999E-3</c:v>
                </c:pt>
                <c:pt idx="3936">
                  <c:v>1.116E-3</c:v>
                </c:pt>
                <c:pt idx="3937">
                  <c:v>1.1413E-3</c:v>
                </c:pt>
                <c:pt idx="3938">
                  <c:v>1.1237E-3</c:v>
                </c:pt>
                <c:pt idx="3939">
                  <c:v>1.0868E-3</c:v>
                </c:pt>
                <c:pt idx="3940">
                  <c:v>1.1287999999999999E-3</c:v>
                </c:pt>
                <c:pt idx="3941">
                  <c:v>1.1364000000000001E-3</c:v>
                </c:pt>
                <c:pt idx="3942">
                  <c:v>1.1233E-3</c:v>
                </c:pt>
                <c:pt idx="3943">
                  <c:v>1.1433999999999999E-3</c:v>
                </c:pt>
                <c:pt idx="3944">
                  <c:v>1.1176000000000001E-3</c:v>
                </c:pt>
                <c:pt idx="3945">
                  <c:v>1.1467000000000001E-3</c:v>
                </c:pt>
                <c:pt idx="3946">
                  <c:v>1.1183E-3</c:v>
                </c:pt>
                <c:pt idx="3947">
                  <c:v>1.1479000000000001E-3</c:v>
                </c:pt>
                <c:pt idx="3948">
                  <c:v>1.1077999999999999E-3</c:v>
                </c:pt>
                <c:pt idx="3949">
                  <c:v>1.1008999999999999E-3</c:v>
                </c:pt>
                <c:pt idx="3950">
                  <c:v>1.1229E-3</c:v>
                </c:pt>
                <c:pt idx="3951">
                  <c:v>1.1544000000000001E-3</c:v>
                </c:pt>
                <c:pt idx="3952">
                  <c:v>1.1474E-3</c:v>
                </c:pt>
                <c:pt idx="3953">
                  <c:v>1.1188000000000001E-3</c:v>
                </c:pt>
                <c:pt idx="3954">
                  <c:v>1.1284999999999999E-3</c:v>
                </c:pt>
                <c:pt idx="3955">
                  <c:v>1.1149E-3</c:v>
                </c:pt>
                <c:pt idx="3956">
                  <c:v>1.1608E-3</c:v>
                </c:pt>
                <c:pt idx="3957">
                  <c:v>1.1172000000000001E-3</c:v>
                </c:pt>
                <c:pt idx="3958">
                  <c:v>1.0682000000000001E-3</c:v>
                </c:pt>
                <c:pt idx="3959">
                  <c:v>1.1464999999999999E-3</c:v>
                </c:pt>
                <c:pt idx="3960">
                  <c:v>1.1014E-3</c:v>
                </c:pt>
                <c:pt idx="3961">
                  <c:v>1.1150000000000001E-3</c:v>
                </c:pt>
                <c:pt idx="3962">
                  <c:v>1.1548000000000001E-3</c:v>
                </c:pt>
                <c:pt idx="3963">
                  <c:v>1.1123999999999999E-3</c:v>
                </c:pt>
                <c:pt idx="3964">
                  <c:v>1.1483999999999999E-3</c:v>
                </c:pt>
                <c:pt idx="3965">
                  <c:v>1.0862000000000001E-3</c:v>
                </c:pt>
                <c:pt idx="3966">
                  <c:v>1.1157999999999999E-3</c:v>
                </c:pt>
                <c:pt idx="3967">
                  <c:v>1.1259E-3</c:v>
                </c:pt>
                <c:pt idx="3968">
                  <c:v>1.1243E-3</c:v>
                </c:pt>
                <c:pt idx="3969">
                  <c:v>1.1441000000000001E-3</c:v>
                </c:pt>
                <c:pt idx="3970">
                  <c:v>1.1255E-3</c:v>
                </c:pt>
                <c:pt idx="3971">
                  <c:v>1.1291999999999999E-3</c:v>
                </c:pt>
                <c:pt idx="3972">
                  <c:v>1.1439E-3</c:v>
                </c:pt>
                <c:pt idx="3973">
                  <c:v>1.1414000000000001E-3</c:v>
                </c:pt>
                <c:pt idx="3974">
                  <c:v>1.1176000000000001E-3</c:v>
                </c:pt>
                <c:pt idx="3975">
                  <c:v>1.1555999999999999E-3</c:v>
                </c:pt>
                <c:pt idx="3976">
                  <c:v>1.1352999999999999E-3</c:v>
                </c:pt>
                <c:pt idx="3977">
                  <c:v>1.1125E-3</c:v>
                </c:pt>
                <c:pt idx="3978">
                  <c:v>1.1636999999999999E-3</c:v>
                </c:pt>
                <c:pt idx="3979">
                  <c:v>1.1604E-3</c:v>
                </c:pt>
                <c:pt idx="3980">
                  <c:v>1.1724000000000001E-3</c:v>
                </c:pt>
                <c:pt idx="3981">
                  <c:v>1.1015E-3</c:v>
                </c:pt>
                <c:pt idx="3982">
                  <c:v>1.1307000000000001E-3</c:v>
                </c:pt>
                <c:pt idx="3983">
                  <c:v>1.1271E-3</c:v>
                </c:pt>
                <c:pt idx="3984">
                  <c:v>1.1173000000000001E-3</c:v>
                </c:pt>
                <c:pt idx="3985">
                  <c:v>1.1385E-3</c:v>
                </c:pt>
                <c:pt idx="3986">
                  <c:v>1.1298E-3</c:v>
                </c:pt>
                <c:pt idx="3987">
                  <c:v>1.0993999999999999E-3</c:v>
                </c:pt>
                <c:pt idx="3988">
                  <c:v>1.1444999999999999E-3</c:v>
                </c:pt>
                <c:pt idx="3989">
                  <c:v>1.1333999999999999E-3</c:v>
                </c:pt>
                <c:pt idx="3990">
                  <c:v>1.1092000000000001E-3</c:v>
                </c:pt>
                <c:pt idx="3991">
                  <c:v>1.1529000000000001E-3</c:v>
                </c:pt>
                <c:pt idx="3992">
                  <c:v>1.1027999999999999E-3</c:v>
                </c:pt>
                <c:pt idx="3993">
                  <c:v>1.1747999999999999E-3</c:v>
                </c:pt>
                <c:pt idx="3994">
                  <c:v>1.1205E-3</c:v>
                </c:pt>
                <c:pt idx="3995">
                  <c:v>1.0965E-3</c:v>
                </c:pt>
                <c:pt idx="3996">
                  <c:v>1.1266E-3</c:v>
                </c:pt>
                <c:pt idx="3997">
                  <c:v>1.1456999999999999E-3</c:v>
                </c:pt>
                <c:pt idx="3998">
                  <c:v>1.0947000000000001E-3</c:v>
                </c:pt>
                <c:pt idx="3999">
                  <c:v>1.1341999999999999E-3</c:v>
                </c:pt>
                <c:pt idx="4000">
                  <c:v>1.1391000000000001E-3</c:v>
                </c:pt>
                <c:pt idx="4001">
                  <c:v>1.1404E-3</c:v>
                </c:pt>
                <c:pt idx="4002">
                  <c:v>1.1811E-3</c:v>
                </c:pt>
                <c:pt idx="4003">
                  <c:v>1.0953E-3</c:v>
                </c:pt>
                <c:pt idx="4004">
                  <c:v>1.186E-3</c:v>
                </c:pt>
                <c:pt idx="4005">
                  <c:v>1.1617000000000001E-3</c:v>
                </c:pt>
                <c:pt idx="4006">
                  <c:v>1.1141E-3</c:v>
                </c:pt>
                <c:pt idx="4007">
                  <c:v>1.186E-3</c:v>
                </c:pt>
                <c:pt idx="4008">
                  <c:v>1.1368000000000001E-3</c:v>
                </c:pt>
                <c:pt idx="4009">
                  <c:v>1.1421000000000001E-3</c:v>
                </c:pt>
                <c:pt idx="4010">
                  <c:v>1.1391000000000001E-3</c:v>
                </c:pt>
                <c:pt idx="4011">
                  <c:v>1.1358E-3</c:v>
                </c:pt>
                <c:pt idx="4012">
                  <c:v>1.1283E-3</c:v>
                </c:pt>
                <c:pt idx="4013">
                  <c:v>1.181E-3</c:v>
                </c:pt>
                <c:pt idx="4014">
                  <c:v>1.1599E-3</c:v>
                </c:pt>
                <c:pt idx="4015">
                  <c:v>1.1907E-3</c:v>
                </c:pt>
                <c:pt idx="4016">
                  <c:v>1.1279E-3</c:v>
                </c:pt>
                <c:pt idx="4017">
                  <c:v>1.0861E-3</c:v>
                </c:pt>
                <c:pt idx="4018">
                  <c:v>1.1538E-3</c:v>
                </c:pt>
                <c:pt idx="4019">
                  <c:v>1.1505E-3</c:v>
                </c:pt>
                <c:pt idx="4020">
                  <c:v>1.1095E-3</c:v>
                </c:pt>
                <c:pt idx="4021">
                  <c:v>1.1134999999999999E-3</c:v>
                </c:pt>
                <c:pt idx="4022">
                  <c:v>1.1444999999999999E-3</c:v>
                </c:pt>
                <c:pt idx="4023">
                  <c:v>1.1494999999999999E-3</c:v>
                </c:pt>
                <c:pt idx="4024">
                  <c:v>1.1309E-3</c:v>
                </c:pt>
                <c:pt idx="4025">
                  <c:v>1.1379999999999999E-3</c:v>
                </c:pt>
                <c:pt idx="4026">
                  <c:v>1.0947999999999999E-3</c:v>
                </c:pt>
                <c:pt idx="4027">
                  <c:v>1.1447E-3</c:v>
                </c:pt>
                <c:pt idx="4028">
                  <c:v>1.1364999999999999E-3</c:v>
                </c:pt>
                <c:pt idx="4029">
                  <c:v>1.1165999999999999E-3</c:v>
                </c:pt>
                <c:pt idx="4030">
                  <c:v>1.1784E-3</c:v>
                </c:pt>
                <c:pt idx="4031">
                  <c:v>1.1317E-3</c:v>
                </c:pt>
                <c:pt idx="4032">
                  <c:v>1.1330999999999999E-3</c:v>
                </c:pt>
                <c:pt idx="4033">
                  <c:v>1.1341999999999999E-3</c:v>
                </c:pt>
                <c:pt idx="4034">
                  <c:v>1.1351E-3</c:v>
                </c:pt>
                <c:pt idx="4035">
                  <c:v>1.1002E-3</c:v>
                </c:pt>
                <c:pt idx="4036">
                  <c:v>1.1688E-3</c:v>
                </c:pt>
                <c:pt idx="4037">
                  <c:v>1.1119000000000001E-3</c:v>
                </c:pt>
                <c:pt idx="4038">
                  <c:v>1.1071E-3</c:v>
                </c:pt>
                <c:pt idx="4039">
                  <c:v>1.1589E-3</c:v>
                </c:pt>
                <c:pt idx="4040">
                  <c:v>1.1226999999999999E-3</c:v>
                </c:pt>
                <c:pt idx="4041">
                  <c:v>1.1161000000000001E-3</c:v>
                </c:pt>
                <c:pt idx="4042">
                  <c:v>1.1148E-3</c:v>
                </c:pt>
                <c:pt idx="4043">
                  <c:v>1.1324E-3</c:v>
                </c:pt>
                <c:pt idx="4044">
                  <c:v>1.1389E-3</c:v>
                </c:pt>
                <c:pt idx="4045">
                  <c:v>1.1413E-3</c:v>
                </c:pt>
                <c:pt idx="4046">
                  <c:v>1.1677E-3</c:v>
                </c:pt>
                <c:pt idx="4047">
                  <c:v>1.1253000000000001E-3</c:v>
                </c:pt>
                <c:pt idx="4048">
                  <c:v>1.1249999999999999E-3</c:v>
                </c:pt>
                <c:pt idx="4049">
                  <c:v>1.1709999999999999E-3</c:v>
                </c:pt>
                <c:pt idx="4050">
                  <c:v>1.1352000000000001E-3</c:v>
                </c:pt>
                <c:pt idx="4051">
                  <c:v>1.0954999999999999E-3</c:v>
                </c:pt>
                <c:pt idx="4052">
                  <c:v>1.1119999999999999E-3</c:v>
                </c:pt>
                <c:pt idx="4053">
                  <c:v>1.1493E-3</c:v>
                </c:pt>
                <c:pt idx="4054">
                  <c:v>1.1624999999999999E-3</c:v>
                </c:pt>
                <c:pt idx="4055">
                  <c:v>1.1183E-3</c:v>
                </c:pt>
                <c:pt idx="4056">
                  <c:v>1.1398999999999999E-3</c:v>
                </c:pt>
                <c:pt idx="4057">
                  <c:v>1.1249000000000001E-3</c:v>
                </c:pt>
                <c:pt idx="4058">
                  <c:v>1.1544999999999999E-3</c:v>
                </c:pt>
                <c:pt idx="4059">
                  <c:v>1.1199000000000001E-3</c:v>
                </c:pt>
                <c:pt idx="4060">
                  <c:v>1.0965E-3</c:v>
                </c:pt>
                <c:pt idx="4061">
                  <c:v>1.1249999999999999E-3</c:v>
                </c:pt>
                <c:pt idx="4062">
                  <c:v>1.1123000000000001E-3</c:v>
                </c:pt>
                <c:pt idx="4063">
                  <c:v>1.1096999999999999E-3</c:v>
                </c:pt>
                <c:pt idx="4064">
                  <c:v>1.1398999999999999E-3</c:v>
                </c:pt>
                <c:pt idx="4065">
                  <c:v>1.1444000000000001E-3</c:v>
                </c:pt>
                <c:pt idx="4066">
                  <c:v>1.1616E-3</c:v>
                </c:pt>
                <c:pt idx="4067">
                  <c:v>1.1233E-3</c:v>
                </c:pt>
                <c:pt idx="4068">
                  <c:v>1.1474E-3</c:v>
                </c:pt>
                <c:pt idx="4069">
                  <c:v>1.1685000000000001E-3</c:v>
                </c:pt>
                <c:pt idx="4070">
                  <c:v>1.1031999999999999E-3</c:v>
                </c:pt>
                <c:pt idx="4071">
                  <c:v>1.1435E-3</c:v>
                </c:pt>
                <c:pt idx="4072">
                  <c:v>1.1329000000000001E-3</c:v>
                </c:pt>
                <c:pt idx="4073">
                  <c:v>1.1391999999999999E-3</c:v>
                </c:pt>
                <c:pt idx="4074">
                  <c:v>1.2118999999999999E-3</c:v>
                </c:pt>
                <c:pt idx="4075">
                  <c:v>1.0999E-3</c:v>
                </c:pt>
                <c:pt idx="4076">
                  <c:v>1.1517000000000001E-3</c:v>
                </c:pt>
                <c:pt idx="4077">
                  <c:v>1.0938E-3</c:v>
                </c:pt>
                <c:pt idx="4078">
                  <c:v>1.1222000000000001E-3</c:v>
                </c:pt>
                <c:pt idx="4079">
                  <c:v>1.1536999999999999E-3</c:v>
                </c:pt>
                <c:pt idx="4080">
                  <c:v>1.1186E-3</c:v>
                </c:pt>
                <c:pt idx="4081">
                  <c:v>1.1441999999999999E-3</c:v>
                </c:pt>
                <c:pt idx="4082">
                  <c:v>1.1414000000000001E-3</c:v>
                </c:pt>
                <c:pt idx="4083">
                  <c:v>1.1467999999999999E-3</c:v>
                </c:pt>
                <c:pt idx="4084">
                  <c:v>1.1146999999999999E-3</c:v>
                </c:pt>
                <c:pt idx="4085">
                  <c:v>1.1104999999999999E-3</c:v>
                </c:pt>
                <c:pt idx="4086">
                  <c:v>1.1685000000000001E-3</c:v>
                </c:pt>
                <c:pt idx="4087">
                  <c:v>1.132E-3</c:v>
                </c:pt>
                <c:pt idx="4088">
                  <c:v>1.1046000000000001E-3</c:v>
                </c:pt>
                <c:pt idx="4089">
                  <c:v>1.1073000000000001E-3</c:v>
                </c:pt>
                <c:pt idx="4090">
                  <c:v>1.1406000000000001E-3</c:v>
                </c:pt>
                <c:pt idx="4091">
                  <c:v>1.1146000000000001E-3</c:v>
                </c:pt>
                <c:pt idx="4092">
                  <c:v>1.1241000000000001E-3</c:v>
                </c:pt>
                <c:pt idx="4093">
                  <c:v>1.1317E-3</c:v>
                </c:pt>
                <c:pt idx="4094">
                  <c:v>1.1294E-3</c:v>
                </c:pt>
                <c:pt idx="4095">
                  <c:v>1.0977999999999999E-3</c:v>
                </c:pt>
                <c:pt idx="4096">
                  <c:v>1.1437000000000001E-3</c:v>
                </c:pt>
                <c:pt idx="4097">
                  <c:v>1.1356000000000001E-3</c:v>
                </c:pt>
                <c:pt idx="4098">
                  <c:v>1.1008999999999999E-3</c:v>
                </c:pt>
                <c:pt idx="4099">
                  <c:v>1.0919E-3</c:v>
                </c:pt>
                <c:pt idx="4100">
                  <c:v>1.1271E-3</c:v>
                </c:pt>
                <c:pt idx="4101">
                  <c:v>1.127E-3</c:v>
                </c:pt>
                <c:pt idx="4102">
                  <c:v>1.1243E-3</c:v>
                </c:pt>
                <c:pt idx="4103">
                  <c:v>1.1248E-3</c:v>
                </c:pt>
                <c:pt idx="4104">
                  <c:v>1.1402999999999999E-3</c:v>
                </c:pt>
                <c:pt idx="4105">
                  <c:v>1.1418000000000001E-3</c:v>
                </c:pt>
                <c:pt idx="4106">
                  <c:v>1.1268000000000001E-3</c:v>
                </c:pt>
                <c:pt idx="4107">
                  <c:v>1.1626E-3</c:v>
                </c:pt>
                <c:pt idx="4108">
                  <c:v>1.139E-3</c:v>
                </c:pt>
                <c:pt idx="4109">
                  <c:v>1.1150000000000001E-3</c:v>
                </c:pt>
                <c:pt idx="4110">
                  <c:v>1.1241000000000001E-3</c:v>
                </c:pt>
                <c:pt idx="4111">
                  <c:v>1.1299000000000001E-3</c:v>
                </c:pt>
                <c:pt idx="4112">
                  <c:v>1.0928999999999999E-3</c:v>
                </c:pt>
                <c:pt idx="4113">
                  <c:v>1.1249000000000001E-3</c:v>
                </c:pt>
                <c:pt idx="4114">
                  <c:v>1.0933E-3</c:v>
                </c:pt>
                <c:pt idx="4115">
                  <c:v>1.1343E-3</c:v>
                </c:pt>
                <c:pt idx="4116">
                  <c:v>1.1359E-3</c:v>
                </c:pt>
                <c:pt idx="4117">
                  <c:v>1.1649E-3</c:v>
                </c:pt>
                <c:pt idx="4118">
                  <c:v>1.1413E-3</c:v>
                </c:pt>
                <c:pt idx="4119">
                  <c:v>1.1368999999999999E-3</c:v>
                </c:pt>
                <c:pt idx="4120">
                  <c:v>1.1404E-3</c:v>
                </c:pt>
                <c:pt idx="4121">
                  <c:v>1.1256E-3</c:v>
                </c:pt>
                <c:pt idx="4122">
                  <c:v>1.1029E-3</c:v>
                </c:pt>
                <c:pt idx="4123">
                  <c:v>1.0847999999999999E-3</c:v>
                </c:pt>
                <c:pt idx="4124">
                  <c:v>1.0889000000000001E-3</c:v>
                </c:pt>
                <c:pt idx="4125">
                  <c:v>1.1326999999999999E-3</c:v>
                </c:pt>
                <c:pt idx="4126">
                  <c:v>1.0993000000000001E-3</c:v>
                </c:pt>
                <c:pt idx="4127">
                  <c:v>1.1364000000000001E-3</c:v>
                </c:pt>
              </c:numCache>
            </c:numRef>
          </c:val>
          <c:smooth val="0"/>
        </c:ser>
        <c:dLbls>
          <c:showLegendKey val="0"/>
          <c:showVal val="0"/>
          <c:showCatName val="0"/>
          <c:showSerName val="0"/>
          <c:showPercent val="0"/>
          <c:showBubbleSize val="0"/>
        </c:dLbls>
        <c:marker val="1"/>
        <c:smooth val="0"/>
        <c:axId val="64284160"/>
        <c:axId val="64286080"/>
      </c:lineChart>
      <c:catAx>
        <c:axId val="64284160"/>
        <c:scaling>
          <c:orientation val="minMax"/>
        </c:scaling>
        <c:delete val="0"/>
        <c:axPos val="b"/>
        <c:title>
          <c:tx>
            <c:rich>
              <a:bodyPr/>
              <a:lstStyle/>
              <a:p>
                <a:pPr>
                  <a:defRPr/>
                </a:pPr>
                <a:r>
                  <a:rPr lang="en-GB"/>
                  <a:t>Policy number</a:t>
                </a:r>
              </a:p>
            </c:rich>
          </c:tx>
          <c:layout>
            <c:manualLayout>
              <c:xMode val="edge"/>
              <c:yMode val="edge"/>
              <c:x val="0.45021653543307083"/>
              <c:y val="0.91506926217556139"/>
            </c:manualLayout>
          </c:layout>
          <c:overlay val="0"/>
        </c:title>
        <c:numFmt formatCode="General" sourceLinked="1"/>
        <c:majorTickMark val="out"/>
        <c:minorTickMark val="none"/>
        <c:tickLblPos val="nextTo"/>
        <c:txPr>
          <a:bodyPr/>
          <a:lstStyle/>
          <a:p>
            <a:pPr>
              <a:defRPr sz="700"/>
            </a:pPr>
            <a:endParaRPr lang="en-US"/>
          </a:p>
        </c:txPr>
        <c:crossAx val="64286080"/>
        <c:crosses val="autoZero"/>
        <c:auto val="1"/>
        <c:lblAlgn val="ctr"/>
        <c:lblOffset val="100"/>
        <c:noMultiLvlLbl val="0"/>
      </c:catAx>
      <c:valAx>
        <c:axId val="64286080"/>
        <c:scaling>
          <c:orientation val="minMax"/>
          <c:max val="0.1"/>
        </c:scaling>
        <c:delete val="0"/>
        <c:axPos val="l"/>
        <c:majorGridlines/>
        <c:numFmt formatCode="0%" sourceLinked="0"/>
        <c:majorTickMark val="out"/>
        <c:minorTickMark val="none"/>
        <c:tickLblPos val="nextTo"/>
        <c:crossAx val="64284160"/>
        <c:crosses val="autoZero"/>
        <c:crossBetween val="between"/>
        <c:majorUnit val="2.0000000000000004E-2"/>
      </c:valAx>
      <c:spPr>
        <a:ln>
          <a:solidFill>
            <a:schemeClr val="bg1">
              <a:lumMod val="75000"/>
            </a:schemeClr>
          </a:solidFill>
        </a:ln>
      </c:spPr>
    </c:plotArea>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Second-line drug</a:t>
            </a:r>
          </a:p>
        </c:rich>
      </c:tx>
      <c:layout>
        <c:manualLayout>
          <c:xMode val="edge"/>
          <c:yMode val="edge"/>
          <c:x val="0.10884905648957043"/>
          <c:y val="8.2191780821917804E-2"/>
        </c:manualLayout>
      </c:layout>
      <c:overlay val="1"/>
    </c:title>
    <c:autoTitleDeleted val="0"/>
    <c:plotArea>
      <c:layout>
        <c:manualLayout>
          <c:layoutTarget val="inner"/>
          <c:xMode val="edge"/>
          <c:yMode val="edge"/>
          <c:x val="8.5141294838145226E-2"/>
          <c:y val="5.7500000000000002E-2"/>
          <c:w val="0.88430314960629919"/>
          <c:h val="0.72367993526500896"/>
        </c:manualLayout>
      </c:layout>
      <c:lineChart>
        <c:grouping val="standard"/>
        <c:varyColors val="0"/>
        <c:ser>
          <c:idx val="0"/>
          <c:order val="0"/>
          <c:tx>
            <c:strRef>
              <c:f>pdrug!$C$1</c:f>
              <c:strCache>
                <c:ptCount val="1"/>
                <c:pt idx="0">
                  <c:v>Two drug</c:v>
                </c:pt>
              </c:strCache>
            </c:strRef>
          </c:tx>
          <c:spPr>
            <a:ln w="6350">
              <a:solidFill>
                <a:schemeClr val="tx1"/>
              </a:solidFill>
            </a:ln>
          </c:spPr>
          <c:marker>
            <c:symbol val="none"/>
          </c:marker>
          <c:cat>
            <c:numRef>
              <c:f>pdrug!$A$2:$A$4129</c:f>
              <c:numCache>
                <c:formatCode>General</c:formatCode>
                <c:ptCount val="41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numCache>
            </c:numRef>
          </c:cat>
          <c:val>
            <c:numRef>
              <c:f>pdrug!$C$2:$C$4129</c:f>
              <c:numCache>
                <c:formatCode>General</c:formatCode>
                <c:ptCount val="4128"/>
                <c:pt idx="0">
                  <c:v>2.7030999999999999E-2</c:v>
                </c:pt>
                <c:pt idx="1">
                  <c:v>2.7361E-2</c:v>
                </c:pt>
                <c:pt idx="2">
                  <c:v>2.6738000000000001E-2</c:v>
                </c:pt>
                <c:pt idx="3">
                  <c:v>2.6780000000000002E-2</c:v>
                </c:pt>
                <c:pt idx="4">
                  <c:v>2.7425000000000001E-2</c:v>
                </c:pt>
                <c:pt idx="5">
                  <c:v>2.7111E-2</c:v>
                </c:pt>
                <c:pt idx="6">
                  <c:v>2.6866000000000001E-2</c:v>
                </c:pt>
                <c:pt idx="7">
                  <c:v>2.7210999999999999E-2</c:v>
                </c:pt>
                <c:pt idx="8">
                  <c:v>2.7167E-2</c:v>
                </c:pt>
                <c:pt idx="9">
                  <c:v>2.7376000000000001E-2</c:v>
                </c:pt>
                <c:pt idx="10">
                  <c:v>2.7074000000000001E-2</c:v>
                </c:pt>
                <c:pt idx="11">
                  <c:v>2.7445000000000001E-2</c:v>
                </c:pt>
                <c:pt idx="12">
                  <c:v>2.7310999999999998E-2</c:v>
                </c:pt>
                <c:pt idx="13">
                  <c:v>2.6988000000000002E-2</c:v>
                </c:pt>
                <c:pt idx="14">
                  <c:v>2.7012999999999999E-2</c:v>
                </c:pt>
                <c:pt idx="15">
                  <c:v>2.6890000000000001E-2</c:v>
                </c:pt>
                <c:pt idx="16">
                  <c:v>2.7147999999999999E-2</c:v>
                </c:pt>
                <c:pt idx="17">
                  <c:v>2.7081000000000001E-2</c:v>
                </c:pt>
                <c:pt idx="18">
                  <c:v>2.7123999999999999E-2</c:v>
                </c:pt>
                <c:pt idx="19">
                  <c:v>2.7212E-2</c:v>
                </c:pt>
                <c:pt idx="20">
                  <c:v>2.7029999999999998E-2</c:v>
                </c:pt>
                <c:pt idx="21">
                  <c:v>2.7538E-2</c:v>
                </c:pt>
                <c:pt idx="22">
                  <c:v>2.7725E-2</c:v>
                </c:pt>
                <c:pt idx="23">
                  <c:v>2.7351E-2</c:v>
                </c:pt>
                <c:pt idx="24">
                  <c:v>2.7449999999999999E-2</c:v>
                </c:pt>
                <c:pt idx="25">
                  <c:v>2.7390000000000001E-2</c:v>
                </c:pt>
                <c:pt idx="26">
                  <c:v>2.7829E-2</c:v>
                </c:pt>
                <c:pt idx="27">
                  <c:v>2.6928000000000001E-2</c:v>
                </c:pt>
                <c:pt idx="28">
                  <c:v>2.7220999999999999E-2</c:v>
                </c:pt>
                <c:pt idx="29">
                  <c:v>2.6557999999999998E-2</c:v>
                </c:pt>
                <c:pt idx="30">
                  <c:v>2.7460999999999999E-2</c:v>
                </c:pt>
                <c:pt idx="31">
                  <c:v>2.7009999999999999E-2</c:v>
                </c:pt>
                <c:pt idx="32">
                  <c:v>2.7417E-2</c:v>
                </c:pt>
                <c:pt idx="33">
                  <c:v>2.7265000000000001E-2</c:v>
                </c:pt>
                <c:pt idx="34">
                  <c:v>2.7174E-2</c:v>
                </c:pt>
                <c:pt idx="35">
                  <c:v>2.7008999999999998E-2</c:v>
                </c:pt>
                <c:pt idx="36">
                  <c:v>2.7304999999999999E-2</c:v>
                </c:pt>
                <c:pt idx="37">
                  <c:v>2.6745999999999999E-2</c:v>
                </c:pt>
                <c:pt idx="38">
                  <c:v>2.6852000000000001E-2</c:v>
                </c:pt>
                <c:pt idx="39">
                  <c:v>2.7231999999999999E-2</c:v>
                </c:pt>
                <c:pt idx="40">
                  <c:v>2.7281E-2</c:v>
                </c:pt>
                <c:pt idx="41">
                  <c:v>2.7099000000000002E-2</c:v>
                </c:pt>
                <c:pt idx="42">
                  <c:v>2.7174E-2</c:v>
                </c:pt>
                <c:pt idx="43">
                  <c:v>2.7030999999999999E-2</c:v>
                </c:pt>
                <c:pt idx="44">
                  <c:v>2.7619000000000001E-2</c:v>
                </c:pt>
                <c:pt idx="45">
                  <c:v>2.7553000000000001E-2</c:v>
                </c:pt>
                <c:pt idx="46">
                  <c:v>2.7116999999999999E-2</c:v>
                </c:pt>
                <c:pt idx="47">
                  <c:v>2.7119000000000001E-2</c:v>
                </c:pt>
                <c:pt idx="48">
                  <c:v>2.6927E-2</c:v>
                </c:pt>
                <c:pt idx="49">
                  <c:v>2.7657000000000001E-2</c:v>
                </c:pt>
                <c:pt idx="50">
                  <c:v>2.7512000000000002E-2</c:v>
                </c:pt>
                <c:pt idx="51">
                  <c:v>2.7063E-2</c:v>
                </c:pt>
                <c:pt idx="52">
                  <c:v>2.6970000000000001E-2</c:v>
                </c:pt>
                <c:pt idx="53">
                  <c:v>2.7569E-2</c:v>
                </c:pt>
                <c:pt idx="54">
                  <c:v>2.7238999999999999E-2</c:v>
                </c:pt>
                <c:pt idx="55">
                  <c:v>2.7126999999999998E-2</c:v>
                </c:pt>
                <c:pt idx="56">
                  <c:v>2.7153E-2</c:v>
                </c:pt>
                <c:pt idx="57">
                  <c:v>2.7324999999999999E-2</c:v>
                </c:pt>
                <c:pt idx="58">
                  <c:v>2.7116999999999999E-2</c:v>
                </c:pt>
                <c:pt idx="59">
                  <c:v>2.7615000000000001E-2</c:v>
                </c:pt>
                <c:pt idx="60">
                  <c:v>2.7151000000000002E-2</c:v>
                </c:pt>
                <c:pt idx="61">
                  <c:v>2.7387999999999999E-2</c:v>
                </c:pt>
                <c:pt idx="62">
                  <c:v>2.6957999999999999E-2</c:v>
                </c:pt>
                <c:pt idx="63">
                  <c:v>2.7536999999999999E-2</c:v>
                </c:pt>
                <c:pt idx="64">
                  <c:v>2.7216000000000001E-2</c:v>
                </c:pt>
                <c:pt idx="65">
                  <c:v>2.7362000000000001E-2</c:v>
                </c:pt>
                <c:pt idx="66">
                  <c:v>2.7501999999999999E-2</c:v>
                </c:pt>
                <c:pt idx="67">
                  <c:v>2.7363999999999999E-2</c:v>
                </c:pt>
                <c:pt idx="68">
                  <c:v>2.7406E-2</c:v>
                </c:pt>
                <c:pt idx="69">
                  <c:v>2.6932000000000001E-2</c:v>
                </c:pt>
                <c:pt idx="70">
                  <c:v>2.7293000000000001E-2</c:v>
                </c:pt>
                <c:pt idx="71">
                  <c:v>2.7095999999999999E-2</c:v>
                </c:pt>
                <c:pt idx="72">
                  <c:v>2.7205E-2</c:v>
                </c:pt>
                <c:pt idx="73">
                  <c:v>2.7304999999999999E-2</c:v>
                </c:pt>
                <c:pt idx="74">
                  <c:v>2.7321000000000002E-2</c:v>
                </c:pt>
                <c:pt idx="75">
                  <c:v>2.7251999999999998E-2</c:v>
                </c:pt>
                <c:pt idx="76">
                  <c:v>2.7268000000000001E-2</c:v>
                </c:pt>
                <c:pt idx="77">
                  <c:v>2.7112000000000001E-2</c:v>
                </c:pt>
                <c:pt idx="78">
                  <c:v>2.7404000000000001E-2</c:v>
                </c:pt>
                <c:pt idx="79">
                  <c:v>2.7255999999999999E-2</c:v>
                </c:pt>
                <c:pt idx="80">
                  <c:v>1.7311E-2</c:v>
                </c:pt>
                <c:pt idx="81">
                  <c:v>1.7059999999999999E-2</c:v>
                </c:pt>
                <c:pt idx="82">
                  <c:v>1.7458000000000001E-2</c:v>
                </c:pt>
                <c:pt idx="83">
                  <c:v>1.6752E-2</c:v>
                </c:pt>
                <c:pt idx="84">
                  <c:v>1.6848999999999999E-2</c:v>
                </c:pt>
                <c:pt idx="85">
                  <c:v>1.7059999999999999E-2</c:v>
                </c:pt>
                <c:pt idx="86">
                  <c:v>1.7129999999999999E-2</c:v>
                </c:pt>
                <c:pt idx="87">
                  <c:v>1.6884E-2</c:v>
                </c:pt>
                <c:pt idx="88">
                  <c:v>1.6881E-2</c:v>
                </c:pt>
                <c:pt idx="89">
                  <c:v>1.7021000000000001E-2</c:v>
                </c:pt>
                <c:pt idx="90">
                  <c:v>1.7007000000000001E-2</c:v>
                </c:pt>
                <c:pt idx="91">
                  <c:v>1.6857E-2</c:v>
                </c:pt>
                <c:pt idx="92">
                  <c:v>1.7184999999999999E-2</c:v>
                </c:pt>
                <c:pt idx="93">
                  <c:v>1.7285999999999999E-2</c:v>
                </c:pt>
                <c:pt idx="94">
                  <c:v>1.7262E-2</c:v>
                </c:pt>
                <c:pt idx="95">
                  <c:v>1.7103E-2</c:v>
                </c:pt>
                <c:pt idx="96">
                  <c:v>1.7170000000000001E-2</c:v>
                </c:pt>
                <c:pt idx="97">
                  <c:v>1.7163999999999999E-2</c:v>
                </c:pt>
                <c:pt idx="98">
                  <c:v>1.7222000000000001E-2</c:v>
                </c:pt>
                <c:pt idx="99">
                  <c:v>1.7165E-2</c:v>
                </c:pt>
                <c:pt idx="100">
                  <c:v>1.7016E-2</c:v>
                </c:pt>
                <c:pt idx="101">
                  <c:v>1.6995E-2</c:v>
                </c:pt>
                <c:pt idx="102">
                  <c:v>1.7111999999999999E-2</c:v>
                </c:pt>
                <c:pt idx="103">
                  <c:v>1.7021000000000001E-2</c:v>
                </c:pt>
                <c:pt idx="104">
                  <c:v>1.7037E-2</c:v>
                </c:pt>
                <c:pt idx="105">
                  <c:v>1.6830000000000001E-2</c:v>
                </c:pt>
                <c:pt idx="106">
                  <c:v>1.7104999999999999E-2</c:v>
                </c:pt>
                <c:pt idx="107">
                  <c:v>1.7063999999999999E-2</c:v>
                </c:pt>
                <c:pt idx="108">
                  <c:v>1.6881E-2</c:v>
                </c:pt>
                <c:pt idx="109">
                  <c:v>1.6815E-2</c:v>
                </c:pt>
                <c:pt idx="110">
                  <c:v>1.7214E-2</c:v>
                </c:pt>
                <c:pt idx="111">
                  <c:v>1.7177999999999999E-2</c:v>
                </c:pt>
                <c:pt idx="112">
                  <c:v>1.6830000000000001E-2</c:v>
                </c:pt>
                <c:pt idx="113">
                  <c:v>1.7181999999999999E-2</c:v>
                </c:pt>
                <c:pt idx="114">
                  <c:v>1.7073000000000001E-2</c:v>
                </c:pt>
                <c:pt idx="115">
                  <c:v>1.7045000000000001E-2</c:v>
                </c:pt>
                <c:pt idx="116">
                  <c:v>1.7281999999999999E-2</c:v>
                </c:pt>
                <c:pt idx="117">
                  <c:v>1.7028000000000001E-2</c:v>
                </c:pt>
                <c:pt idx="118">
                  <c:v>1.7163000000000001E-2</c:v>
                </c:pt>
                <c:pt idx="119">
                  <c:v>1.6934000000000001E-2</c:v>
                </c:pt>
                <c:pt idx="120">
                  <c:v>1.7232999999999998E-2</c:v>
                </c:pt>
                <c:pt idx="121">
                  <c:v>1.7111999999999999E-2</c:v>
                </c:pt>
                <c:pt idx="122">
                  <c:v>1.7149000000000001E-2</c:v>
                </c:pt>
                <c:pt idx="123">
                  <c:v>1.7188999999999999E-2</c:v>
                </c:pt>
                <c:pt idx="124">
                  <c:v>1.6865000000000002E-2</c:v>
                </c:pt>
                <c:pt idx="125">
                  <c:v>1.6926E-2</c:v>
                </c:pt>
                <c:pt idx="126">
                  <c:v>1.6802000000000001E-2</c:v>
                </c:pt>
                <c:pt idx="127">
                  <c:v>1.6981E-2</c:v>
                </c:pt>
                <c:pt idx="128">
                  <c:v>1.6934999999999999E-2</c:v>
                </c:pt>
                <c:pt idx="129">
                  <c:v>1.7236999999999999E-2</c:v>
                </c:pt>
                <c:pt idx="130">
                  <c:v>1.7104000000000001E-2</c:v>
                </c:pt>
                <c:pt idx="131">
                  <c:v>1.7354000000000001E-2</c:v>
                </c:pt>
                <c:pt idx="132">
                  <c:v>1.7144E-2</c:v>
                </c:pt>
                <c:pt idx="133">
                  <c:v>1.7284000000000001E-2</c:v>
                </c:pt>
                <c:pt idx="134">
                  <c:v>1.7208000000000001E-2</c:v>
                </c:pt>
                <c:pt idx="135">
                  <c:v>1.6926E-2</c:v>
                </c:pt>
                <c:pt idx="136">
                  <c:v>1.7377E-2</c:v>
                </c:pt>
                <c:pt idx="137">
                  <c:v>1.7148E-2</c:v>
                </c:pt>
                <c:pt idx="138">
                  <c:v>1.6965999999999998E-2</c:v>
                </c:pt>
                <c:pt idx="139">
                  <c:v>1.6927999999999999E-2</c:v>
                </c:pt>
                <c:pt idx="140">
                  <c:v>1.7142999999999999E-2</c:v>
                </c:pt>
                <c:pt idx="141">
                  <c:v>1.6905E-2</c:v>
                </c:pt>
                <c:pt idx="142">
                  <c:v>1.7558000000000001E-2</c:v>
                </c:pt>
                <c:pt idx="143">
                  <c:v>1.6983999999999999E-2</c:v>
                </c:pt>
                <c:pt idx="144">
                  <c:v>1.7183E-2</c:v>
                </c:pt>
                <c:pt idx="145">
                  <c:v>1.7155E-2</c:v>
                </c:pt>
                <c:pt idx="146">
                  <c:v>1.7252E-2</c:v>
                </c:pt>
                <c:pt idx="147">
                  <c:v>1.7108000000000002E-2</c:v>
                </c:pt>
                <c:pt idx="148">
                  <c:v>1.7115999999999999E-2</c:v>
                </c:pt>
                <c:pt idx="149">
                  <c:v>1.7291999999999998E-2</c:v>
                </c:pt>
                <c:pt idx="150">
                  <c:v>1.6927000000000001E-2</c:v>
                </c:pt>
                <c:pt idx="151">
                  <c:v>1.7104999999999999E-2</c:v>
                </c:pt>
                <c:pt idx="152">
                  <c:v>1.7298000000000001E-2</c:v>
                </c:pt>
                <c:pt idx="153">
                  <c:v>1.7042999999999999E-2</c:v>
                </c:pt>
                <c:pt idx="154">
                  <c:v>1.7063999999999999E-2</c:v>
                </c:pt>
                <c:pt idx="155">
                  <c:v>1.6781999999999998E-2</c:v>
                </c:pt>
                <c:pt idx="156">
                  <c:v>1.7034000000000001E-2</c:v>
                </c:pt>
                <c:pt idx="157">
                  <c:v>1.7170999999999999E-2</c:v>
                </c:pt>
                <c:pt idx="158">
                  <c:v>1.7077999999999999E-2</c:v>
                </c:pt>
                <c:pt idx="159">
                  <c:v>1.7187000000000001E-2</c:v>
                </c:pt>
                <c:pt idx="160">
                  <c:v>7.2319000000000003E-3</c:v>
                </c:pt>
                <c:pt idx="161">
                  <c:v>7.2001000000000001E-3</c:v>
                </c:pt>
                <c:pt idx="162">
                  <c:v>7.2132999999999997E-3</c:v>
                </c:pt>
                <c:pt idx="163">
                  <c:v>7.2189999999999997E-3</c:v>
                </c:pt>
                <c:pt idx="164">
                  <c:v>7.11E-3</c:v>
                </c:pt>
                <c:pt idx="165">
                  <c:v>7.0935E-3</c:v>
                </c:pt>
                <c:pt idx="166">
                  <c:v>7.0200000000000002E-3</c:v>
                </c:pt>
                <c:pt idx="167">
                  <c:v>6.9966999999999998E-3</c:v>
                </c:pt>
                <c:pt idx="168">
                  <c:v>7.0267000000000003E-3</c:v>
                </c:pt>
                <c:pt idx="169">
                  <c:v>7.1114999999999998E-3</c:v>
                </c:pt>
                <c:pt idx="170">
                  <c:v>7.1195E-3</c:v>
                </c:pt>
                <c:pt idx="171">
                  <c:v>7.2119999999999997E-3</c:v>
                </c:pt>
                <c:pt idx="172">
                  <c:v>7.0844999999999997E-3</c:v>
                </c:pt>
                <c:pt idx="173">
                  <c:v>7.1744E-3</c:v>
                </c:pt>
                <c:pt idx="174">
                  <c:v>7.1019999999999998E-3</c:v>
                </c:pt>
                <c:pt idx="175">
                  <c:v>7.2442000000000001E-3</c:v>
                </c:pt>
                <c:pt idx="176">
                  <c:v>7.2028999999999999E-3</c:v>
                </c:pt>
                <c:pt idx="177">
                  <c:v>7.1894999999999997E-3</c:v>
                </c:pt>
                <c:pt idx="178">
                  <c:v>7.2633999999999997E-3</c:v>
                </c:pt>
                <c:pt idx="179">
                  <c:v>7.3454000000000002E-3</c:v>
                </c:pt>
                <c:pt idx="180">
                  <c:v>6.9985999999999998E-3</c:v>
                </c:pt>
                <c:pt idx="181">
                  <c:v>7.1713000000000002E-3</c:v>
                </c:pt>
                <c:pt idx="182">
                  <c:v>7.1712E-3</c:v>
                </c:pt>
                <c:pt idx="183">
                  <c:v>7.0644999999999996E-3</c:v>
                </c:pt>
                <c:pt idx="184">
                  <c:v>7.1389000000000001E-3</c:v>
                </c:pt>
                <c:pt idx="185">
                  <c:v>7.2189999999999997E-3</c:v>
                </c:pt>
                <c:pt idx="186">
                  <c:v>7.1015999999999996E-3</c:v>
                </c:pt>
                <c:pt idx="187">
                  <c:v>7.2356E-3</c:v>
                </c:pt>
                <c:pt idx="188">
                  <c:v>7.1015999999999996E-3</c:v>
                </c:pt>
                <c:pt idx="189">
                  <c:v>7.1798000000000001E-3</c:v>
                </c:pt>
                <c:pt idx="190">
                  <c:v>7.0285E-3</c:v>
                </c:pt>
                <c:pt idx="191">
                  <c:v>7.0946000000000004E-3</c:v>
                </c:pt>
                <c:pt idx="192">
                  <c:v>7.0109999999999999E-3</c:v>
                </c:pt>
                <c:pt idx="193">
                  <c:v>6.9931999999999998E-3</c:v>
                </c:pt>
                <c:pt idx="194">
                  <c:v>7.1656000000000003E-3</c:v>
                </c:pt>
                <c:pt idx="195">
                  <c:v>7.1599000000000003E-3</c:v>
                </c:pt>
                <c:pt idx="196">
                  <c:v>7.1618999999999997E-3</c:v>
                </c:pt>
                <c:pt idx="197">
                  <c:v>7.1666999999999998E-3</c:v>
                </c:pt>
                <c:pt idx="198">
                  <c:v>7.1662999999999996E-3</c:v>
                </c:pt>
                <c:pt idx="199">
                  <c:v>7.0987000000000003E-3</c:v>
                </c:pt>
                <c:pt idx="200">
                  <c:v>7.0699999999999999E-3</c:v>
                </c:pt>
                <c:pt idx="201">
                  <c:v>7.1985E-3</c:v>
                </c:pt>
                <c:pt idx="202">
                  <c:v>7.2265000000000003E-3</c:v>
                </c:pt>
                <c:pt idx="203">
                  <c:v>7.1022000000000004E-3</c:v>
                </c:pt>
                <c:pt idx="204">
                  <c:v>7.1717999999999999E-3</c:v>
                </c:pt>
                <c:pt idx="205">
                  <c:v>7.1130999999999998E-3</c:v>
                </c:pt>
                <c:pt idx="206">
                  <c:v>7.1273999999999999E-3</c:v>
                </c:pt>
                <c:pt idx="207">
                  <c:v>7.2202000000000004E-3</c:v>
                </c:pt>
                <c:pt idx="208">
                  <c:v>7.2770999999999999E-3</c:v>
                </c:pt>
                <c:pt idx="209">
                  <c:v>7.1120000000000003E-3</c:v>
                </c:pt>
                <c:pt idx="210">
                  <c:v>7.0965000000000004E-3</c:v>
                </c:pt>
                <c:pt idx="211">
                  <c:v>7.2684000000000004E-3</c:v>
                </c:pt>
                <c:pt idx="212">
                  <c:v>7.1471E-3</c:v>
                </c:pt>
                <c:pt idx="213">
                  <c:v>7.2497999999999998E-3</c:v>
                </c:pt>
                <c:pt idx="214">
                  <c:v>7.1615000000000003E-3</c:v>
                </c:pt>
                <c:pt idx="215">
                  <c:v>7.3041E-3</c:v>
                </c:pt>
                <c:pt idx="216">
                  <c:v>7.2737000000000001E-3</c:v>
                </c:pt>
                <c:pt idx="217">
                  <c:v>7.0203000000000002E-3</c:v>
                </c:pt>
                <c:pt idx="218">
                  <c:v>7.1028000000000003E-3</c:v>
                </c:pt>
                <c:pt idx="219">
                  <c:v>7.1043E-3</c:v>
                </c:pt>
                <c:pt idx="220">
                  <c:v>7.1936999999999999E-3</c:v>
                </c:pt>
                <c:pt idx="221">
                  <c:v>7.1582E-3</c:v>
                </c:pt>
                <c:pt idx="222">
                  <c:v>7.3023999999999997E-3</c:v>
                </c:pt>
                <c:pt idx="223">
                  <c:v>7.0635000000000003E-3</c:v>
                </c:pt>
                <c:pt idx="224">
                  <c:v>7.1105999999999999E-3</c:v>
                </c:pt>
                <c:pt idx="225">
                  <c:v>7.1454999999999999E-3</c:v>
                </c:pt>
                <c:pt idx="226">
                  <c:v>7.1659999999999996E-3</c:v>
                </c:pt>
                <c:pt idx="227">
                  <c:v>7.1865000000000002E-3</c:v>
                </c:pt>
                <c:pt idx="228">
                  <c:v>7.1196000000000002E-3</c:v>
                </c:pt>
                <c:pt idx="229">
                  <c:v>7.0902999999999999E-3</c:v>
                </c:pt>
                <c:pt idx="230">
                  <c:v>7.2826000000000002E-3</c:v>
                </c:pt>
                <c:pt idx="231">
                  <c:v>7.1529999999999996E-3</c:v>
                </c:pt>
                <c:pt idx="232">
                  <c:v>7.2925000000000004E-3</c:v>
                </c:pt>
                <c:pt idx="233">
                  <c:v>7.1368999999999998E-3</c:v>
                </c:pt>
                <c:pt idx="234">
                  <c:v>7.0515999999999999E-3</c:v>
                </c:pt>
                <c:pt idx="235">
                  <c:v>7.1361000000000003E-3</c:v>
                </c:pt>
                <c:pt idx="236">
                  <c:v>7.2059999999999997E-3</c:v>
                </c:pt>
                <c:pt idx="237">
                  <c:v>7.1551999999999996E-3</c:v>
                </c:pt>
                <c:pt idx="238">
                  <c:v>7.0835999999999998E-3</c:v>
                </c:pt>
                <c:pt idx="239">
                  <c:v>7.1656000000000003E-3</c:v>
                </c:pt>
                <c:pt idx="240">
                  <c:v>0.56462000000000001</c:v>
                </c:pt>
                <c:pt idx="241">
                  <c:v>0.56281999999999999</c:v>
                </c:pt>
                <c:pt idx="242">
                  <c:v>0.56210000000000004</c:v>
                </c:pt>
                <c:pt idx="243">
                  <c:v>0.56284000000000001</c:v>
                </c:pt>
                <c:pt idx="244">
                  <c:v>0.56242000000000003</c:v>
                </c:pt>
                <c:pt idx="245">
                  <c:v>0.56072</c:v>
                </c:pt>
                <c:pt idx="246">
                  <c:v>0.56018999999999997</c:v>
                </c:pt>
                <c:pt idx="247">
                  <c:v>0.56237000000000004</c:v>
                </c:pt>
                <c:pt idx="248">
                  <c:v>0.56481000000000003</c:v>
                </c:pt>
                <c:pt idx="249">
                  <c:v>0.56127000000000005</c:v>
                </c:pt>
                <c:pt idx="250">
                  <c:v>0.56072999999999995</c:v>
                </c:pt>
                <c:pt idx="251">
                  <c:v>0.55939000000000005</c:v>
                </c:pt>
                <c:pt idx="252">
                  <c:v>0.56079999999999997</c:v>
                </c:pt>
                <c:pt idx="253">
                  <c:v>0.56018000000000001</c:v>
                </c:pt>
                <c:pt idx="254">
                  <c:v>0.55976999999999999</c:v>
                </c:pt>
                <c:pt idx="255">
                  <c:v>0.56301000000000001</c:v>
                </c:pt>
                <c:pt idx="256">
                  <c:v>0.56133999999999995</c:v>
                </c:pt>
                <c:pt idx="257">
                  <c:v>0.56122000000000005</c:v>
                </c:pt>
                <c:pt idx="258">
                  <c:v>0.56313999999999997</c:v>
                </c:pt>
                <c:pt idx="259">
                  <c:v>0.56274000000000002</c:v>
                </c:pt>
                <c:pt idx="260">
                  <c:v>0.56040000000000001</c:v>
                </c:pt>
                <c:pt idx="261">
                  <c:v>0.56018000000000001</c:v>
                </c:pt>
                <c:pt idx="262">
                  <c:v>0.56103999999999998</c:v>
                </c:pt>
                <c:pt idx="263">
                  <c:v>0.56220999999999999</c:v>
                </c:pt>
                <c:pt idx="264">
                  <c:v>0.56144000000000005</c:v>
                </c:pt>
                <c:pt idx="265">
                  <c:v>0.56305000000000005</c:v>
                </c:pt>
                <c:pt idx="266">
                  <c:v>0.56183000000000005</c:v>
                </c:pt>
                <c:pt idx="267">
                  <c:v>0.56237999999999999</c:v>
                </c:pt>
                <c:pt idx="268">
                  <c:v>0.56303000000000003</c:v>
                </c:pt>
                <c:pt idx="269">
                  <c:v>0.56301000000000001</c:v>
                </c:pt>
                <c:pt idx="270">
                  <c:v>0.56242999999999999</c:v>
                </c:pt>
                <c:pt idx="271">
                  <c:v>0.56237999999999999</c:v>
                </c:pt>
                <c:pt idx="272">
                  <c:v>0.56213999999999997</c:v>
                </c:pt>
                <c:pt idx="273">
                  <c:v>0.56291999999999998</c:v>
                </c:pt>
                <c:pt idx="274">
                  <c:v>0.55825000000000002</c:v>
                </c:pt>
                <c:pt idx="275">
                  <c:v>0.56115000000000004</c:v>
                </c:pt>
                <c:pt idx="276">
                  <c:v>0.56313999999999997</c:v>
                </c:pt>
                <c:pt idx="277">
                  <c:v>0.56266000000000005</c:v>
                </c:pt>
                <c:pt idx="278">
                  <c:v>0.56413999999999997</c:v>
                </c:pt>
                <c:pt idx="279">
                  <c:v>0.56355999999999995</c:v>
                </c:pt>
                <c:pt idx="280">
                  <c:v>0.55876000000000003</c:v>
                </c:pt>
                <c:pt idx="281">
                  <c:v>0.56161000000000005</c:v>
                </c:pt>
                <c:pt idx="282">
                  <c:v>0.56154999999999999</c:v>
                </c:pt>
                <c:pt idx="283">
                  <c:v>0.56123000000000001</c:v>
                </c:pt>
                <c:pt idx="284">
                  <c:v>0.56127000000000005</c:v>
                </c:pt>
                <c:pt idx="285">
                  <c:v>0.56101999999999996</c:v>
                </c:pt>
                <c:pt idx="286">
                  <c:v>0.56074999999999997</c:v>
                </c:pt>
                <c:pt idx="287">
                  <c:v>0.56566000000000005</c:v>
                </c:pt>
                <c:pt idx="288">
                  <c:v>0.56433</c:v>
                </c:pt>
                <c:pt idx="289">
                  <c:v>0.56161000000000005</c:v>
                </c:pt>
                <c:pt idx="290">
                  <c:v>0.56247000000000003</c:v>
                </c:pt>
                <c:pt idx="291">
                  <c:v>0.56159000000000003</c:v>
                </c:pt>
                <c:pt idx="292">
                  <c:v>0.56125000000000003</c:v>
                </c:pt>
                <c:pt idx="293">
                  <c:v>0.56418999999999997</c:v>
                </c:pt>
                <c:pt idx="294">
                  <c:v>0.56276999999999999</c:v>
                </c:pt>
                <c:pt idx="295">
                  <c:v>0.56145</c:v>
                </c:pt>
                <c:pt idx="296">
                  <c:v>0.56330000000000002</c:v>
                </c:pt>
                <c:pt idx="297">
                  <c:v>0.56288000000000005</c:v>
                </c:pt>
                <c:pt idx="298">
                  <c:v>0.56247999999999998</c:v>
                </c:pt>
                <c:pt idx="299">
                  <c:v>0.56093999999999999</c:v>
                </c:pt>
                <c:pt idx="300">
                  <c:v>0.56488000000000005</c:v>
                </c:pt>
                <c:pt idx="301">
                  <c:v>0.56140999999999996</c:v>
                </c:pt>
                <c:pt idx="302">
                  <c:v>0.56464999999999999</c:v>
                </c:pt>
                <c:pt idx="303">
                  <c:v>0.56171000000000004</c:v>
                </c:pt>
                <c:pt idx="304">
                  <c:v>0.56269000000000002</c:v>
                </c:pt>
                <c:pt idx="305">
                  <c:v>0.56064000000000003</c:v>
                </c:pt>
                <c:pt idx="306">
                  <c:v>0.56398000000000004</c:v>
                </c:pt>
                <c:pt idx="307">
                  <c:v>0.55989999999999995</c:v>
                </c:pt>
                <c:pt idx="308">
                  <c:v>0.55979000000000001</c:v>
                </c:pt>
                <c:pt idx="309">
                  <c:v>0.56106999999999996</c:v>
                </c:pt>
                <c:pt idx="310">
                  <c:v>0.56015000000000004</c:v>
                </c:pt>
                <c:pt idx="311">
                  <c:v>0.56147999999999998</c:v>
                </c:pt>
                <c:pt idx="312">
                  <c:v>0.56064999999999998</c:v>
                </c:pt>
                <c:pt idx="313">
                  <c:v>0.56298000000000004</c:v>
                </c:pt>
                <c:pt idx="314">
                  <c:v>0.56115000000000004</c:v>
                </c:pt>
                <c:pt idx="315">
                  <c:v>0.56215999999999999</c:v>
                </c:pt>
                <c:pt idx="316">
                  <c:v>0.56289</c:v>
                </c:pt>
                <c:pt idx="317">
                  <c:v>0.56396999999999997</c:v>
                </c:pt>
                <c:pt idx="318">
                  <c:v>0.56296999999999997</c:v>
                </c:pt>
                <c:pt idx="319">
                  <c:v>0.56037999999999999</c:v>
                </c:pt>
                <c:pt idx="320">
                  <c:v>0.56194999999999995</c:v>
                </c:pt>
                <c:pt idx="321">
                  <c:v>0.56284000000000001</c:v>
                </c:pt>
                <c:pt idx="322">
                  <c:v>0.56432000000000004</c:v>
                </c:pt>
                <c:pt idx="323">
                  <c:v>0.56130999999999998</c:v>
                </c:pt>
                <c:pt idx="324">
                  <c:v>0.56301000000000001</c:v>
                </c:pt>
                <c:pt idx="325">
                  <c:v>0.56174000000000002</c:v>
                </c:pt>
                <c:pt idx="326">
                  <c:v>0.56318999999999997</c:v>
                </c:pt>
                <c:pt idx="327">
                  <c:v>0.56254999999999999</c:v>
                </c:pt>
                <c:pt idx="328">
                  <c:v>0.56247999999999998</c:v>
                </c:pt>
                <c:pt idx="329">
                  <c:v>0.56284999999999996</c:v>
                </c:pt>
                <c:pt idx="330">
                  <c:v>0.56101000000000001</c:v>
                </c:pt>
                <c:pt idx="331">
                  <c:v>0.56118999999999997</c:v>
                </c:pt>
                <c:pt idx="332">
                  <c:v>0.56118999999999997</c:v>
                </c:pt>
                <c:pt idx="333">
                  <c:v>0.56318999999999997</c:v>
                </c:pt>
                <c:pt idx="334">
                  <c:v>0.56308999999999998</c:v>
                </c:pt>
                <c:pt idx="335">
                  <c:v>0.56276000000000004</c:v>
                </c:pt>
                <c:pt idx="336">
                  <c:v>0.56244000000000005</c:v>
                </c:pt>
                <c:pt idx="337">
                  <c:v>0.56189</c:v>
                </c:pt>
                <c:pt idx="338">
                  <c:v>0.56457000000000002</c:v>
                </c:pt>
                <c:pt idx="339">
                  <c:v>0.56205000000000005</c:v>
                </c:pt>
                <c:pt idx="340">
                  <c:v>0.56542000000000003</c:v>
                </c:pt>
                <c:pt idx="341">
                  <c:v>0.55881999999999998</c:v>
                </c:pt>
                <c:pt idx="342">
                  <c:v>0.56108999999999998</c:v>
                </c:pt>
                <c:pt idx="343">
                  <c:v>0.56242000000000003</c:v>
                </c:pt>
                <c:pt idx="344">
                  <c:v>0.56200000000000006</c:v>
                </c:pt>
                <c:pt idx="345">
                  <c:v>0.56306999999999996</c:v>
                </c:pt>
                <c:pt idx="346">
                  <c:v>0.56166000000000005</c:v>
                </c:pt>
                <c:pt idx="347">
                  <c:v>0.56116999999999995</c:v>
                </c:pt>
                <c:pt idx="348">
                  <c:v>0.56077999999999995</c:v>
                </c:pt>
                <c:pt idx="349">
                  <c:v>0.56145999999999996</c:v>
                </c:pt>
                <c:pt idx="350">
                  <c:v>0.56361000000000006</c:v>
                </c:pt>
                <c:pt idx="351">
                  <c:v>0.56194</c:v>
                </c:pt>
                <c:pt idx="352">
                  <c:v>0.56259000000000003</c:v>
                </c:pt>
                <c:pt idx="353">
                  <c:v>0.56206</c:v>
                </c:pt>
                <c:pt idx="354">
                  <c:v>0.56081000000000003</c:v>
                </c:pt>
                <c:pt idx="355">
                  <c:v>0.56383000000000005</c:v>
                </c:pt>
                <c:pt idx="356">
                  <c:v>0.56252999999999997</c:v>
                </c:pt>
                <c:pt idx="357">
                  <c:v>0.56096000000000001</c:v>
                </c:pt>
                <c:pt idx="358">
                  <c:v>0.56157999999999997</c:v>
                </c:pt>
                <c:pt idx="359">
                  <c:v>0.56040999999999996</c:v>
                </c:pt>
                <c:pt idx="360">
                  <c:v>0.56137999999999999</c:v>
                </c:pt>
                <c:pt idx="361">
                  <c:v>0.56059000000000003</c:v>
                </c:pt>
                <c:pt idx="362">
                  <c:v>0.56177999999999995</c:v>
                </c:pt>
                <c:pt idx="363">
                  <c:v>0.56169999999999998</c:v>
                </c:pt>
                <c:pt idx="364">
                  <c:v>0.56340999999999997</c:v>
                </c:pt>
                <c:pt idx="365">
                  <c:v>0.56193000000000004</c:v>
                </c:pt>
                <c:pt idx="366">
                  <c:v>0.5625</c:v>
                </c:pt>
                <c:pt idx="367">
                  <c:v>0.56359999999999999</c:v>
                </c:pt>
                <c:pt idx="368">
                  <c:v>0.56189999999999996</c:v>
                </c:pt>
                <c:pt idx="369">
                  <c:v>0.56228</c:v>
                </c:pt>
                <c:pt idx="370">
                  <c:v>0.56113000000000002</c:v>
                </c:pt>
                <c:pt idx="371">
                  <c:v>0.56250999999999995</c:v>
                </c:pt>
                <c:pt idx="372">
                  <c:v>0.47149000000000002</c:v>
                </c:pt>
                <c:pt idx="373">
                  <c:v>0.46955999999999998</c:v>
                </c:pt>
                <c:pt idx="374">
                  <c:v>0.47114</c:v>
                </c:pt>
                <c:pt idx="375">
                  <c:v>0.47255000000000003</c:v>
                </c:pt>
                <c:pt idx="376">
                  <c:v>0.47472999999999999</c:v>
                </c:pt>
                <c:pt idx="377">
                  <c:v>0.47094999999999998</c:v>
                </c:pt>
                <c:pt idx="378">
                  <c:v>0.47167999999999999</c:v>
                </c:pt>
                <c:pt idx="379">
                  <c:v>0.47305999999999998</c:v>
                </c:pt>
                <c:pt idx="380">
                  <c:v>0.47237000000000001</c:v>
                </c:pt>
                <c:pt idx="381">
                  <c:v>0.47444999999999998</c:v>
                </c:pt>
                <c:pt idx="382">
                  <c:v>0.47148000000000001</c:v>
                </c:pt>
                <c:pt idx="383">
                  <c:v>0.47454000000000002</c:v>
                </c:pt>
                <c:pt idx="384">
                  <c:v>0.47405999999999998</c:v>
                </c:pt>
                <c:pt idx="385">
                  <c:v>0.47250999999999999</c:v>
                </c:pt>
                <c:pt idx="386">
                  <c:v>0.46964</c:v>
                </c:pt>
                <c:pt idx="387">
                  <c:v>0.47089999999999999</c:v>
                </c:pt>
                <c:pt idx="388">
                  <c:v>0.47045999999999999</c:v>
                </c:pt>
                <c:pt idx="389">
                  <c:v>0.47050999999999998</c:v>
                </c:pt>
                <c:pt idx="390">
                  <c:v>0.47100999999999998</c:v>
                </c:pt>
                <c:pt idx="391">
                  <c:v>0.47210000000000002</c:v>
                </c:pt>
                <c:pt idx="392">
                  <c:v>0.47033999999999998</c:v>
                </c:pt>
                <c:pt idx="393">
                  <c:v>0.47194000000000003</c:v>
                </c:pt>
                <c:pt idx="394">
                  <c:v>0.47578999999999999</c:v>
                </c:pt>
                <c:pt idx="395">
                  <c:v>0.47310000000000002</c:v>
                </c:pt>
                <c:pt idx="396">
                  <c:v>0.47256999999999999</c:v>
                </c:pt>
                <c:pt idx="397">
                  <c:v>0.47065000000000001</c:v>
                </c:pt>
                <c:pt idx="398">
                  <c:v>0.47299999999999998</c:v>
                </c:pt>
                <c:pt idx="399">
                  <c:v>0.47149999999999997</c:v>
                </c:pt>
                <c:pt idx="400">
                  <c:v>0.47238999999999998</c:v>
                </c:pt>
                <c:pt idx="401">
                  <c:v>0.47197</c:v>
                </c:pt>
                <c:pt idx="402">
                  <c:v>0.47275</c:v>
                </c:pt>
                <c:pt idx="403">
                  <c:v>0.47064</c:v>
                </c:pt>
                <c:pt idx="404">
                  <c:v>0.47036</c:v>
                </c:pt>
                <c:pt idx="405">
                  <c:v>0.47219</c:v>
                </c:pt>
                <c:pt idx="406">
                  <c:v>0.47133999999999998</c:v>
                </c:pt>
                <c:pt idx="407">
                  <c:v>0.47254000000000002</c:v>
                </c:pt>
                <c:pt idx="408">
                  <c:v>0.47221999999999997</c:v>
                </c:pt>
                <c:pt idx="409">
                  <c:v>0.47088000000000002</c:v>
                </c:pt>
                <c:pt idx="410">
                  <c:v>0.47027000000000002</c:v>
                </c:pt>
                <c:pt idx="411">
                  <c:v>0.47220000000000001</c:v>
                </c:pt>
                <c:pt idx="412">
                  <c:v>0.46988999999999997</c:v>
                </c:pt>
                <c:pt idx="413">
                  <c:v>0.47031000000000001</c:v>
                </c:pt>
                <c:pt idx="414">
                  <c:v>0.47291</c:v>
                </c:pt>
                <c:pt idx="415">
                  <c:v>0.47155000000000002</c:v>
                </c:pt>
                <c:pt idx="416">
                  <c:v>0.47191</c:v>
                </c:pt>
                <c:pt idx="417">
                  <c:v>0.46905999999999998</c:v>
                </c:pt>
                <c:pt idx="418">
                  <c:v>0.47155999999999998</c:v>
                </c:pt>
                <c:pt idx="419">
                  <c:v>0.47098000000000001</c:v>
                </c:pt>
                <c:pt idx="420">
                  <c:v>0.46964</c:v>
                </c:pt>
                <c:pt idx="421">
                  <c:v>0.47216000000000002</c:v>
                </c:pt>
                <c:pt idx="422">
                  <c:v>0.47070000000000001</c:v>
                </c:pt>
                <c:pt idx="423">
                  <c:v>0.47139999999999999</c:v>
                </c:pt>
                <c:pt idx="424">
                  <c:v>0.47417999999999999</c:v>
                </c:pt>
                <c:pt idx="425">
                  <c:v>0.47331000000000001</c:v>
                </c:pt>
                <c:pt idx="426">
                  <c:v>0.47449000000000002</c:v>
                </c:pt>
                <c:pt idx="427">
                  <c:v>0.47247</c:v>
                </c:pt>
                <c:pt idx="428">
                  <c:v>0.47210000000000002</c:v>
                </c:pt>
                <c:pt idx="429">
                  <c:v>0.47058</c:v>
                </c:pt>
                <c:pt idx="430">
                  <c:v>0.47072999999999998</c:v>
                </c:pt>
                <c:pt idx="431">
                  <c:v>0.47278999999999999</c:v>
                </c:pt>
                <c:pt idx="432">
                  <c:v>0.47108</c:v>
                </c:pt>
                <c:pt idx="433">
                  <c:v>0.47297</c:v>
                </c:pt>
                <c:pt idx="434">
                  <c:v>0.47302</c:v>
                </c:pt>
                <c:pt idx="435">
                  <c:v>0.47233000000000003</c:v>
                </c:pt>
                <c:pt idx="436">
                  <c:v>0.47106999999999999</c:v>
                </c:pt>
                <c:pt idx="437">
                  <c:v>0.46920000000000001</c:v>
                </c:pt>
                <c:pt idx="438">
                  <c:v>0.47527000000000003</c:v>
                </c:pt>
                <c:pt idx="439">
                  <c:v>0.47204000000000002</c:v>
                </c:pt>
                <c:pt idx="440">
                  <c:v>0.47264</c:v>
                </c:pt>
                <c:pt idx="441">
                  <c:v>0.47206999999999999</c:v>
                </c:pt>
                <c:pt idx="442">
                  <c:v>0.47093000000000002</c:v>
                </c:pt>
                <c:pt idx="443">
                  <c:v>0.47148000000000001</c:v>
                </c:pt>
                <c:pt idx="444">
                  <c:v>0.47378999999999999</c:v>
                </c:pt>
                <c:pt idx="445">
                  <c:v>0.47378999999999999</c:v>
                </c:pt>
                <c:pt idx="446">
                  <c:v>0.47338999999999998</c:v>
                </c:pt>
                <c:pt idx="447">
                  <c:v>0.47178999999999999</c:v>
                </c:pt>
                <c:pt idx="448">
                  <c:v>0.47162999999999999</c:v>
                </c:pt>
                <c:pt idx="449">
                  <c:v>0.47405000000000003</c:v>
                </c:pt>
                <c:pt idx="450">
                  <c:v>0.47015000000000001</c:v>
                </c:pt>
                <c:pt idx="451">
                  <c:v>0.47150999999999998</c:v>
                </c:pt>
                <c:pt idx="452">
                  <c:v>0.47261999999999998</c:v>
                </c:pt>
                <c:pt idx="453">
                  <c:v>0.47008</c:v>
                </c:pt>
                <c:pt idx="454">
                  <c:v>0.4728</c:v>
                </c:pt>
                <c:pt idx="455">
                  <c:v>0.47133000000000003</c:v>
                </c:pt>
                <c:pt idx="456">
                  <c:v>0.47259000000000001</c:v>
                </c:pt>
                <c:pt idx="457">
                  <c:v>0.47109000000000001</c:v>
                </c:pt>
                <c:pt idx="458">
                  <c:v>0.47155000000000002</c:v>
                </c:pt>
                <c:pt idx="459">
                  <c:v>0.47258</c:v>
                </c:pt>
                <c:pt idx="460">
                  <c:v>0.47314000000000001</c:v>
                </c:pt>
                <c:pt idx="461">
                  <c:v>0.46827000000000002</c:v>
                </c:pt>
                <c:pt idx="462">
                  <c:v>0.47193000000000002</c:v>
                </c:pt>
                <c:pt idx="463">
                  <c:v>0.47210000000000002</c:v>
                </c:pt>
                <c:pt idx="464">
                  <c:v>0.47244999999999998</c:v>
                </c:pt>
                <c:pt idx="465">
                  <c:v>0.47244000000000003</c:v>
                </c:pt>
                <c:pt idx="466">
                  <c:v>0.47210999999999997</c:v>
                </c:pt>
                <c:pt idx="467">
                  <c:v>0.47272999999999998</c:v>
                </c:pt>
                <c:pt idx="468">
                  <c:v>0.47128999999999999</c:v>
                </c:pt>
                <c:pt idx="469">
                  <c:v>0.47077999999999998</c:v>
                </c:pt>
                <c:pt idx="470">
                  <c:v>0.47325</c:v>
                </c:pt>
                <c:pt idx="471">
                  <c:v>0.47022000000000003</c:v>
                </c:pt>
                <c:pt idx="472">
                  <c:v>0.47292000000000001</c:v>
                </c:pt>
                <c:pt idx="473">
                  <c:v>0.47116000000000002</c:v>
                </c:pt>
                <c:pt idx="474">
                  <c:v>0.47294000000000003</c:v>
                </c:pt>
                <c:pt idx="475">
                  <c:v>0.47056999999999999</c:v>
                </c:pt>
                <c:pt idx="476">
                  <c:v>0.47132000000000002</c:v>
                </c:pt>
                <c:pt idx="477">
                  <c:v>0.47117999999999999</c:v>
                </c:pt>
                <c:pt idx="478">
                  <c:v>0.47281000000000001</c:v>
                </c:pt>
                <c:pt idx="479">
                  <c:v>0.47310999999999998</c:v>
                </c:pt>
                <c:pt idx="480">
                  <c:v>0.47199999999999998</c:v>
                </c:pt>
                <c:pt idx="481">
                  <c:v>0.47363</c:v>
                </c:pt>
                <c:pt idx="482">
                  <c:v>0.47103</c:v>
                </c:pt>
                <c:pt idx="483">
                  <c:v>0.47308</c:v>
                </c:pt>
                <c:pt idx="484">
                  <c:v>0.47233999999999998</c:v>
                </c:pt>
                <c:pt idx="485">
                  <c:v>0.47322999999999998</c:v>
                </c:pt>
                <c:pt idx="486">
                  <c:v>0.47183999999999998</c:v>
                </c:pt>
                <c:pt idx="487">
                  <c:v>0.47125</c:v>
                </c:pt>
                <c:pt idx="488">
                  <c:v>0.47091</c:v>
                </c:pt>
                <c:pt idx="489">
                  <c:v>0.47238999999999998</c:v>
                </c:pt>
                <c:pt idx="490">
                  <c:v>0.47321999999999997</c:v>
                </c:pt>
                <c:pt idx="491">
                  <c:v>0.47255999999999998</c:v>
                </c:pt>
                <c:pt idx="492">
                  <c:v>0.47373999999999999</c:v>
                </c:pt>
                <c:pt idx="493">
                  <c:v>0.47120000000000001</c:v>
                </c:pt>
                <c:pt idx="494">
                  <c:v>0.47244000000000003</c:v>
                </c:pt>
                <c:pt idx="495">
                  <c:v>0.47389999999999999</c:v>
                </c:pt>
                <c:pt idx="496">
                  <c:v>0.47228999999999999</c:v>
                </c:pt>
                <c:pt idx="497">
                  <c:v>0.47250999999999999</c:v>
                </c:pt>
                <c:pt idx="498">
                  <c:v>0.47158</c:v>
                </c:pt>
                <c:pt idx="499">
                  <c:v>0.47383999999999998</c:v>
                </c:pt>
                <c:pt idx="500">
                  <c:v>0.47299000000000002</c:v>
                </c:pt>
                <c:pt idx="501">
                  <c:v>0.47217999999999999</c:v>
                </c:pt>
                <c:pt idx="502">
                  <c:v>0.47365000000000002</c:v>
                </c:pt>
                <c:pt idx="503">
                  <c:v>0.47338000000000002</c:v>
                </c:pt>
                <c:pt idx="504">
                  <c:v>0.30464999999999998</c:v>
                </c:pt>
                <c:pt idx="505">
                  <c:v>0.30331000000000002</c:v>
                </c:pt>
                <c:pt idx="506">
                  <c:v>0.30468000000000001</c:v>
                </c:pt>
                <c:pt idx="507">
                  <c:v>0.30406</c:v>
                </c:pt>
                <c:pt idx="508">
                  <c:v>0.30542999999999998</c:v>
                </c:pt>
                <c:pt idx="509">
                  <c:v>0.30342000000000002</c:v>
                </c:pt>
                <c:pt idx="510">
                  <c:v>0.30210999999999999</c:v>
                </c:pt>
                <c:pt idx="511">
                  <c:v>0.30346000000000001</c:v>
                </c:pt>
                <c:pt idx="512">
                  <c:v>0.30164999999999997</c:v>
                </c:pt>
                <c:pt idx="513">
                  <c:v>0.30225000000000002</c:v>
                </c:pt>
                <c:pt idx="514">
                  <c:v>0.30417</c:v>
                </c:pt>
                <c:pt idx="515">
                  <c:v>0.30380000000000001</c:v>
                </c:pt>
                <c:pt idx="516">
                  <c:v>0.30253000000000002</c:v>
                </c:pt>
                <c:pt idx="517">
                  <c:v>0.30279</c:v>
                </c:pt>
                <c:pt idx="518">
                  <c:v>0.30398999999999998</c:v>
                </c:pt>
                <c:pt idx="519">
                  <c:v>0.30334</c:v>
                </c:pt>
                <c:pt idx="520">
                  <c:v>0.30159999999999998</c:v>
                </c:pt>
                <c:pt idx="521">
                  <c:v>0.30370000000000003</c:v>
                </c:pt>
                <c:pt idx="522">
                  <c:v>0.30364000000000002</c:v>
                </c:pt>
                <c:pt idx="523">
                  <c:v>0.30154999999999998</c:v>
                </c:pt>
                <c:pt idx="524">
                  <c:v>0.30515999999999999</c:v>
                </c:pt>
                <c:pt idx="525">
                  <c:v>0.30231999999999998</c:v>
                </c:pt>
                <c:pt idx="526">
                  <c:v>0.30298999999999998</c:v>
                </c:pt>
                <c:pt idx="527">
                  <c:v>0.30349999999999999</c:v>
                </c:pt>
                <c:pt idx="528">
                  <c:v>0.30462</c:v>
                </c:pt>
                <c:pt idx="529">
                  <c:v>0.30160999999999999</c:v>
                </c:pt>
                <c:pt idx="530">
                  <c:v>0.30414999999999998</c:v>
                </c:pt>
                <c:pt idx="531">
                  <c:v>0.30253000000000002</c:v>
                </c:pt>
                <c:pt idx="532">
                  <c:v>0.30392999999999998</c:v>
                </c:pt>
                <c:pt idx="533">
                  <c:v>0.30647999999999997</c:v>
                </c:pt>
                <c:pt idx="534">
                  <c:v>0.30320999999999998</c:v>
                </c:pt>
                <c:pt idx="535">
                  <c:v>0.30365999999999999</c:v>
                </c:pt>
                <c:pt idx="536">
                  <c:v>0.30307000000000001</c:v>
                </c:pt>
                <c:pt idx="537">
                  <c:v>0.30496000000000001</c:v>
                </c:pt>
                <c:pt idx="538">
                  <c:v>0.30206</c:v>
                </c:pt>
                <c:pt idx="539">
                  <c:v>0.30266999999999999</c:v>
                </c:pt>
                <c:pt idx="540">
                  <c:v>0.30187999999999998</c:v>
                </c:pt>
                <c:pt idx="541">
                  <c:v>0.30381999999999998</c:v>
                </c:pt>
                <c:pt idx="542">
                  <c:v>0.30374000000000001</c:v>
                </c:pt>
                <c:pt idx="543">
                  <c:v>0.30379</c:v>
                </c:pt>
                <c:pt idx="544">
                  <c:v>0.30326999999999998</c:v>
                </c:pt>
                <c:pt idx="545">
                  <c:v>0.30253000000000002</c:v>
                </c:pt>
                <c:pt idx="546">
                  <c:v>0.30154999999999998</c:v>
                </c:pt>
                <c:pt idx="547">
                  <c:v>0.30357000000000001</c:v>
                </c:pt>
                <c:pt idx="548">
                  <c:v>0.30534</c:v>
                </c:pt>
                <c:pt idx="549">
                  <c:v>0.30341000000000001</c:v>
                </c:pt>
                <c:pt idx="550">
                  <c:v>0.30393999999999999</c:v>
                </c:pt>
                <c:pt idx="551">
                  <c:v>0.30174000000000001</c:v>
                </c:pt>
                <c:pt idx="552">
                  <c:v>0.30031999999999998</c:v>
                </c:pt>
                <c:pt idx="553">
                  <c:v>0.30402000000000001</c:v>
                </c:pt>
                <c:pt idx="554">
                  <c:v>0.30308000000000002</c:v>
                </c:pt>
                <c:pt idx="555">
                  <c:v>0.30280000000000001</c:v>
                </c:pt>
                <c:pt idx="556">
                  <c:v>0.30324000000000001</c:v>
                </c:pt>
                <c:pt idx="557">
                  <c:v>0.30330000000000001</c:v>
                </c:pt>
                <c:pt idx="558">
                  <c:v>0.30326999999999998</c:v>
                </c:pt>
                <c:pt idx="559">
                  <c:v>0.30408000000000002</c:v>
                </c:pt>
                <c:pt idx="560">
                  <c:v>0.30562</c:v>
                </c:pt>
                <c:pt idx="561">
                  <c:v>0.30576999999999999</c:v>
                </c:pt>
                <c:pt idx="562">
                  <c:v>0.30493999999999999</c:v>
                </c:pt>
                <c:pt idx="563">
                  <c:v>0.30387999999999998</c:v>
                </c:pt>
                <c:pt idx="564">
                  <c:v>0.30353999999999998</c:v>
                </c:pt>
                <c:pt idx="565">
                  <c:v>0.30044999999999999</c:v>
                </c:pt>
                <c:pt idx="566">
                  <c:v>0.30334</c:v>
                </c:pt>
                <c:pt idx="567">
                  <c:v>0.30323</c:v>
                </c:pt>
                <c:pt idx="568">
                  <c:v>0.30335000000000001</c:v>
                </c:pt>
                <c:pt idx="569">
                  <c:v>0.30182999999999999</c:v>
                </c:pt>
                <c:pt idx="570">
                  <c:v>0.30184</c:v>
                </c:pt>
                <c:pt idx="571">
                  <c:v>0.30486999999999997</c:v>
                </c:pt>
                <c:pt idx="572">
                  <c:v>0.30282999999999999</c:v>
                </c:pt>
                <c:pt idx="573">
                  <c:v>0.30415999999999999</c:v>
                </c:pt>
                <c:pt idx="574">
                  <c:v>0.30418000000000001</c:v>
                </c:pt>
                <c:pt idx="575">
                  <c:v>0.30388999999999999</c:v>
                </c:pt>
                <c:pt idx="576">
                  <c:v>0.30309000000000003</c:v>
                </c:pt>
                <c:pt idx="577">
                  <c:v>0.30578</c:v>
                </c:pt>
                <c:pt idx="578">
                  <c:v>0.30266999999999999</c:v>
                </c:pt>
                <c:pt idx="579">
                  <c:v>0.30473</c:v>
                </c:pt>
                <c:pt idx="580">
                  <c:v>0.30497000000000002</c:v>
                </c:pt>
                <c:pt idx="581">
                  <c:v>0.30492999999999998</c:v>
                </c:pt>
                <c:pt idx="582">
                  <c:v>0.30436999999999997</c:v>
                </c:pt>
                <c:pt idx="583">
                  <c:v>0.30365999999999999</c:v>
                </c:pt>
                <c:pt idx="584">
                  <c:v>0.30088999999999999</c:v>
                </c:pt>
                <c:pt idx="585">
                  <c:v>0.30456</c:v>
                </c:pt>
                <c:pt idx="586">
                  <c:v>0.30175999999999997</c:v>
                </c:pt>
                <c:pt idx="587">
                  <c:v>0.30164999999999997</c:v>
                </c:pt>
                <c:pt idx="588">
                  <c:v>0.30471999999999999</c:v>
                </c:pt>
                <c:pt idx="589">
                  <c:v>0.30348999999999998</c:v>
                </c:pt>
                <c:pt idx="590">
                  <c:v>0.30246000000000001</c:v>
                </c:pt>
                <c:pt idx="591">
                  <c:v>0.30280000000000001</c:v>
                </c:pt>
                <c:pt idx="592">
                  <c:v>0.30448999999999998</c:v>
                </c:pt>
                <c:pt idx="593">
                  <c:v>0.30226999999999998</c:v>
                </c:pt>
                <c:pt idx="594">
                  <c:v>0.30437999999999998</c:v>
                </c:pt>
                <c:pt idx="595">
                  <c:v>0.30559999999999998</c:v>
                </c:pt>
                <c:pt idx="596">
                  <c:v>0.30296000000000001</c:v>
                </c:pt>
                <c:pt idx="597">
                  <c:v>0.30437999999999998</c:v>
                </c:pt>
                <c:pt idx="598">
                  <c:v>0.30514999999999998</c:v>
                </c:pt>
                <c:pt idx="599">
                  <c:v>0.30285000000000001</c:v>
                </c:pt>
                <c:pt idx="600">
                  <c:v>0.30174000000000001</c:v>
                </c:pt>
                <c:pt idx="601">
                  <c:v>0.30314999999999998</c:v>
                </c:pt>
                <c:pt idx="602">
                  <c:v>0.30282999999999999</c:v>
                </c:pt>
                <c:pt idx="603">
                  <c:v>0.30291000000000001</c:v>
                </c:pt>
                <c:pt idx="604">
                  <c:v>0.30317</c:v>
                </c:pt>
                <c:pt idx="605">
                  <c:v>0.30370999999999998</c:v>
                </c:pt>
                <c:pt idx="606">
                  <c:v>0.30342000000000002</c:v>
                </c:pt>
                <c:pt idx="607">
                  <c:v>0.30275000000000002</c:v>
                </c:pt>
                <c:pt idx="608">
                  <c:v>0.30163000000000001</c:v>
                </c:pt>
                <c:pt idx="609">
                  <c:v>0.30386999999999997</c:v>
                </c:pt>
                <c:pt idx="610">
                  <c:v>0.30171999999999999</c:v>
                </c:pt>
                <c:pt idx="611">
                  <c:v>0.30336000000000002</c:v>
                </c:pt>
                <c:pt idx="612">
                  <c:v>0.30526999999999999</c:v>
                </c:pt>
                <c:pt idx="613">
                  <c:v>0.30381000000000002</c:v>
                </c:pt>
                <c:pt idx="614">
                  <c:v>0.30409999999999998</c:v>
                </c:pt>
                <c:pt idx="615">
                  <c:v>0.30374000000000001</c:v>
                </c:pt>
                <c:pt idx="616">
                  <c:v>0.30218</c:v>
                </c:pt>
                <c:pt idx="617">
                  <c:v>0.30209999999999998</c:v>
                </c:pt>
                <c:pt idx="618">
                  <c:v>0.30459999999999998</c:v>
                </c:pt>
                <c:pt idx="619">
                  <c:v>0.30417</c:v>
                </c:pt>
                <c:pt idx="620">
                  <c:v>0.30332999999999999</c:v>
                </c:pt>
                <c:pt idx="621">
                  <c:v>0.30462</c:v>
                </c:pt>
                <c:pt idx="622">
                  <c:v>0.30536999999999997</c:v>
                </c:pt>
                <c:pt idx="623">
                  <c:v>0.30309000000000003</c:v>
                </c:pt>
                <c:pt idx="624">
                  <c:v>0.30259999999999998</c:v>
                </c:pt>
                <c:pt idx="625">
                  <c:v>0.30227999999999999</c:v>
                </c:pt>
                <c:pt idx="626">
                  <c:v>0.3039</c:v>
                </c:pt>
                <c:pt idx="627">
                  <c:v>0.30275999999999997</c:v>
                </c:pt>
                <c:pt idx="628">
                  <c:v>0.30271999999999999</c:v>
                </c:pt>
                <c:pt idx="629">
                  <c:v>0.30371999999999999</c:v>
                </c:pt>
                <c:pt idx="630">
                  <c:v>0.30481999999999998</c:v>
                </c:pt>
                <c:pt idx="631">
                  <c:v>0.30310999999999999</c:v>
                </c:pt>
                <c:pt idx="632">
                  <c:v>0.30320000000000003</c:v>
                </c:pt>
                <c:pt idx="633">
                  <c:v>0.30432999999999999</c:v>
                </c:pt>
                <c:pt idx="634">
                  <c:v>0.30525999999999998</c:v>
                </c:pt>
                <c:pt idx="635">
                  <c:v>0.30620999999999998</c:v>
                </c:pt>
                <c:pt idx="636">
                  <c:v>0.66439999999999999</c:v>
                </c:pt>
                <c:pt idx="637">
                  <c:v>0.66354999999999997</c:v>
                </c:pt>
                <c:pt idx="638">
                  <c:v>0.66559999999999997</c:v>
                </c:pt>
                <c:pt idx="639">
                  <c:v>0.66207000000000005</c:v>
                </c:pt>
                <c:pt idx="640">
                  <c:v>0.66130999999999995</c:v>
                </c:pt>
                <c:pt idx="641">
                  <c:v>0.66203999999999996</c:v>
                </c:pt>
                <c:pt idx="642">
                  <c:v>0.66393000000000002</c:v>
                </c:pt>
                <c:pt idx="643">
                  <c:v>0.66174999999999995</c:v>
                </c:pt>
                <c:pt idx="644">
                  <c:v>0.66044000000000003</c:v>
                </c:pt>
                <c:pt idx="645">
                  <c:v>0.66393000000000002</c:v>
                </c:pt>
                <c:pt idx="646">
                  <c:v>0.66476999999999997</c:v>
                </c:pt>
                <c:pt idx="647">
                  <c:v>0.66374</c:v>
                </c:pt>
                <c:pt idx="648">
                  <c:v>0.66227999999999998</c:v>
                </c:pt>
                <c:pt idx="649">
                  <c:v>0.66368000000000005</c:v>
                </c:pt>
                <c:pt idx="650">
                  <c:v>0.66127000000000002</c:v>
                </c:pt>
                <c:pt idx="651">
                  <c:v>0.66417999999999999</c:v>
                </c:pt>
                <c:pt idx="652">
                  <c:v>0.66068000000000005</c:v>
                </c:pt>
                <c:pt idx="653">
                  <c:v>0.66398999999999997</c:v>
                </c:pt>
                <c:pt idx="654">
                  <c:v>0.66286999999999996</c:v>
                </c:pt>
                <c:pt idx="655">
                  <c:v>0.66603000000000001</c:v>
                </c:pt>
                <c:pt idx="656">
                  <c:v>0.66310000000000002</c:v>
                </c:pt>
                <c:pt idx="657">
                  <c:v>0.66256999999999999</c:v>
                </c:pt>
                <c:pt idx="658">
                  <c:v>0.66554999999999997</c:v>
                </c:pt>
                <c:pt idx="659">
                  <c:v>0.66212000000000004</c:v>
                </c:pt>
                <c:pt idx="660">
                  <c:v>0.66437000000000002</c:v>
                </c:pt>
                <c:pt idx="661">
                  <c:v>0.66232000000000002</c:v>
                </c:pt>
                <c:pt idx="662">
                  <c:v>0.66542999999999997</c:v>
                </c:pt>
                <c:pt idx="663">
                  <c:v>0.66313</c:v>
                </c:pt>
                <c:pt idx="664">
                  <c:v>0.66274999999999995</c:v>
                </c:pt>
                <c:pt idx="665">
                  <c:v>0.66132999999999997</c:v>
                </c:pt>
                <c:pt idx="666">
                  <c:v>0.66413</c:v>
                </c:pt>
                <c:pt idx="667">
                  <c:v>0.66566999999999998</c:v>
                </c:pt>
                <c:pt idx="668">
                  <c:v>0.66459000000000001</c:v>
                </c:pt>
                <c:pt idx="669">
                  <c:v>0.66327000000000003</c:v>
                </c:pt>
                <c:pt idx="670">
                  <c:v>0.66396999999999995</c:v>
                </c:pt>
                <c:pt idx="671">
                  <c:v>0.66578000000000004</c:v>
                </c:pt>
                <c:pt idx="672">
                  <c:v>0.66379999999999995</c:v>
                </c:pt>
                <c:pt idx="673">
                  <c:v>0.66376999999999997</c:v>
                </c:pt>
                <c:pt idx="674">
                  <c:v>0.66137000000000001</c:v>
                </c:pt>
                <c:pt idx="675">
                  <c:v>0.66193000000000002</c:v>
                </c:pt>
                <c:pt idx="676">
                  <c:v>0.66288000000000002</c:v>
                </c:pt>
                <c:pt idx="677">
                  <c:v>0.66378000000000004</c:v>
                </c:pt>
                <c:pt idx="678">
                  <c:v>0.66524000000000005</c:v>
                </c:pt>
                <c:pt idx="679">
                  <c:v>0.66181000000000001</c:v>
                </c:pt>
                <c:pt idx="680">
                  <c:v>0.66437999999999997</c:v>
                </c:pt>
                <c:pt idx="681">
                  <c:v>0.66498999999999997</c:v>
                </c:pt>
                <c:pt idx="682">
                  <c:v>0.66366999999999998</c:v>
                </c:pt>
                <c:pt idx="683">
                  <c:v>0.66188999999999998</c:v>
                </c:pt>
                <c:pt idx="684">
                  <c:v>0.66474</c:v>
                </c:pt>
                <c:pt idx="685">
                  <c:v>0.66356999999999999</c:v>
                </c:pt>
                <c:pt idx="686">
                  <c:v>0.66310000000000002</c:v>
                </c:pt>
                <c:pt idx="687">
                  <c:v>0.66378999999999999</c:v>
                </c:pt>
                <c:pt idx="688">
                  <c:v>0.66522999999999999</c:v>
                </c:pt>
                <c:pt idx="689">
                  <c:v>0.66325999999999996</c:v>
                </c:pt>
                <c:pt idx="690">
                  <c:v>0.66286</c:v>
                </c:pt>
                <c:pt idx="691">
                  <c:v>0.66298000000000001</c:v>
                </c:pt>
                <c:pt idx="692">
                  <c:v>0.66073999999999999</c:v>
                </c:pt>
                <c:pt idx="693">
                  <c:v>0.66376000000000002</c:v>
                </c:pt>
                <c:pt idx="694">
                  <c:v>0.66412000000000004</c:v>
                </c:pt>
                <c:pt idx="695">
                  <c:v>0.66505000000000003</c:v>
                </c:pt>
                <c:pt idx="696">
                  <c:v>0.66257999999999995</c:v>
                </c:pt>
                <c:pt idx="697">
                  <c:v>0.66181000000000001</c:v>
                </c:pt>
                <c:pt idx="698">
                  <c:v>0.66298999999999997</c:v>
                </c:pt>
                <c:pt idx="699">
                  <c:v>0.66439000000000004</c:v>
                </c:pt>
                <c:pt idx="700">
                  <c:v>0.66249000000000002</c:v>
                </c:pt>
                <c:pt idx="701">
                  <c:v>0.66268000000000005</c:v>
                </c:pt>
                <c:pt idx="702">
                  <c:v>0.66269</c:v>
                </c:pt>
                <c:pt idx="703">
                  <c:v>0.66556000000000004</c:v>
                </c:pt>
                <c:pt idx="704">
                  <c:v>0.66466999999999998</c:v>
                </c:pt>
                <c:pt idx="705">
                  <c:v>0.66232000000000002</c:v>
                </c:pt>
                <c:pt idx="706">
                  <c:v>0.66320999999999997</c:v>
                </c:pt>
                <c:pt idx="707">
                  <c:v>0.66300999999999999</c:v>
                </c:pt>
                <c:pt idx="708">
                  <c:v>0.66261999999999999</c:v>
                </c:pt>
                <c:pt idx="709">
                  <c:v>0.66341000000000006</c:v>
                </c:pt>
                <c:pt idx="710">
                  <c:v>0.66232999999999997</c:v>
                </c:pt>
                <c:pt idx="711">
                  <c:v>0.66476000000000002</c:v>
                </c:pt>
                <c:pt idx="712">
                  <c:v>0.66374999999999995</c:v>
                </c:pt>
                <c:pt idx="713">
                  <c:v>0.66234000000000004</c:v>
                </c:pt>
                <c:pt idx="714">
                  <c:v>0.66481000000000001</c:v>
                </c:pt>
                <c:pt idx="715">
                  <c:v>0.66244000000000003</c:v>
                </c:pt>
                <c:pt idx="716">
                  <c:v>0.66256000000000004</c:v>
                </c:pt>
                <c:pt idx="717">
                  <c:v>0.66534000000000004</c:v>
                </c:pt>
                <c:pt idx="718">
                  <c:v>0.66339999999999999</c:v>
                </c:pt>
                <c:pt idx="719">
                  <c:v>0.66381999999999997</c:v>
                </c:pt>
                <c:pt idx="720">
                  <c:v>0.66608000000000001</c:v>
                </c:pt>
                <c:pt idx="721">
                  <c:v>0.66481999999999997</c:v>
                </c:pt>
                <c:pt idx="722">
                  <c:v>0.66261000000000003</c:v>
                </c:pt>
                <c:pt idx="723">
                  <c:v>0.66327999999999998</c:v>
                </c:pt>
                <c:pt idx="724">
                  <c:v>0.66490000000000005</c:v>
                </c:pt>
                <c:pt idx="725">
                  <c:v>0.66288999999999998</c:v>
                </c:pt>
                <c:pt idx="726">
                  <c:v>0.66388999999999998</c:v>
                </c:pt>
                <c:pt idx="727">
                  <c:v>0.66296999999999995</c:v>
                </c:pt>
                <c:pt idx="728">
                  <c:v>0.66288999999999998</c:v>
                </c:pt>
                <c:pt idx="729">
                  <c:v>0.66205999999999998</c:v>
                </c:pt>
                <c:pt idx="730">
                  <c:v>0.66374999999999995</c:v>
                </c:pt>
                <c:pt idx="731">
                  <c:v>0.66142000000000001</c:v>
                </c:pt>
                <c:pt idx="732">
                  <c:v>0.66168000000000005</c:v>
                </c:pt>
                <c:pt idx="733">
                  <c:v>0.66437000000000002</c:v>
                </c:pt>
                <c:pt idx="734">
                  <c:v>0.66166000000000003</c:v>
                </c:pt>
                <c:pt idx="735">
                  <c:v>0.66349999999999998</c:v>
                </c:pt>
                <c:pt idx="736">
                  <c:v>0.66266999999999998</c:v>
                </c:pt>
                <c:pt idx="737">
                  <c:v>0.66466000000000003</c:v>
                </c:pt>
                <c:pt idx="738">
                  <c:v>0.66310000000000002</c:v>
                </c:pt>
                <c:pt idx="739">
                  <c:v>0.66400000000000003</c:v>
                </c:pt>
                <c:pt idx="740">
                  <c:v>0.66234000000000004</c:v>
                </c:pt>
                <c:pt idx="741">
                  <c:v>0.66300000000000003</c:v>
                </c:pt>
                <c:pt idx="742">
                  <c:v>0.66317000000000004</c:v>
                </c:pt>
                <c:pt idx="743">
                  <c:v>0.66388999999999998</c:v>
                </c:pt>
                <c:pt idx="744">
                  <c:v>0.66486999999999996</c:v>
                </c:pt>
                <c:pt idx="745">
                  <c:v>0.66181999999999996</c:v>
                </c:pt>
                <c:pt idx="746">
                  <c:v>0.66415999999999997</c:v>
                </c:pt>
                <c:pt idx="747">
                  <c:v>0.66518999999999995</c:v>
                </c:pt>
                <c:pt idx="748">
                  <c:v>0.66588000000000003</c:v>
                </c:pt>
                <c:pt idx="749">
                  <c:v>0.66307000000000005</c:v>
                </c:pt>
                <c:pt idx="750">
                  <c:v>0.66188000000000002</c:v>
                </c:pt>
                <c:pt idx="751">
                  <c:v>0.66276000000000002</c:v>
                </c:pt>
                <c:pt idx="752">
                  <c:v>0.66418999999999995</c:v>
                </c:pt>
                <c:pt idx="753">
                  <c:v>0.66408</c:v>
                </c:pt>
                <c:pt idx="754">
                  <c:v>0.66291</c:v>
                </c:pt>
                <c:pt idx="755">
                  <c:v>0.66491999999999996</c:v>
                </c:pt>
                <c:pt idx="756">
                  <c:v>0.66437999999999997</c:v>
                </c:pt>
                <c:pt idx="757">
                  <c:v>0.66252999999999995</c:v>
                </c:pt>
                <c:pt idx="758">
                  <c:v>0.66400000000000003</c:v>
                </c:pt>
                <c:pt idx="759">
                  <c:v>0.66318999999999995</c:v>
                </c:pt>
                <c:pt idx="760">
                  <c:v>0.66302000000000005</c:v>
                </c:pt>
                <c:pt idx="761">
                  <c:v>0.66317000000000004</c:v>
                </c:pt>
                <c:pt idx="762">
                  <c:v>0.66461000000000003</c:v>
                </c:pt>
                <c:pt idx="763">
                  <c:v>0.66579999999999995</c:v>
                </c:pt>
                <c:pt idx="764">
                  <c:v>0.66286</c:v>
                </c:pt>
                <c:pt idx="765">
                  <c:v>0.66471000000000002</c:v>
                </c:pt>
                <c:pt idx="766">
                  <c:v>0.66237000000000001</c:v>
                </c:pt>
                <c:pt idx="767">
                  <c:v>0.66266999999999998</c:v>
                </c:pt>
                <c:pt idx="768">
                  <c:v>0.50968000000000002</c:v>
                </c:pt>
                <c:pt idx="769">
                  <c:v>0.51122999999999996</c:v>
                </c:pt>
                <c:pt idx="770">
                  <c:v>0.51241000000000003</c:v>
                </c:pt>
                <c:pt idx="771">
                  <c:v>0.51405999999999996</c:v>
                </c:pt>
                <c:pt idx="772">
                  <c:v>0.51349</c:v>
                </c:pt>
                <c:pt idx="773">
                  <c:v>0.51398999999999995</c:v>
                </c:pt>
                <c:pt idx="774">
                  <c:v>0.51434999999999997</c:v>
                </c:pt>
                <c:pt idx="775">
                  <c:v>0.51119999999999999</c:v>
                </c:pt>
                <c:pt idx="776">
                  <c:v>0.51434000000000002</c:v>
                </c:pt>
                <c:pt idx="777">
                  <c:v>0.51214999999999999</c:v>
                </c:pt>
                <c:pt idx="778">
                  <c:v>0.51375999999999999</c:v>
                </c:pt>
                <c:pt idx="779">
                  <c:v>0.51419000000000004</c:v>
                </c:pt>
                <c:pt idx="780">
                  <c:v>0.51249999999999996</c:v>
                </c:pt>
                <c:pt idx="781">
                  <c:v>0.5121</c:v>
                </c:pt>
                <c:pt idx="782">
                  <c:v>0.51332999999999995</c:v>
                </c:pt>
                <c:pt idx="783">
                  <c:v>0.51112999999999997</c:v>
                </c:pt>
                <c:pt idx="784">
                  <c:v>0.51326000000000005</c:v>
                </c:pt>
                <c:pt idx="785">
                  <c:v>0.51239999999999997</c:v>
                </c:pt>
                <c:pt idx="786">
                  <c:v>0.51492000000000004</c:v>
                </c:pt>
                <c:pt idx="787">
                  <c:v>0.51114999999999999</c:v>
                </c:pt>
                <c:pt idx="788">
                  <c:v>0.51082000000000005</c:v>
                </c:pt>
                <c:pt idx="789">
                  <c:v>0.51048000000000004</c:v>
                </c:pt>
                <c:pt idx="790">
                  <c:v>0.51219000000000003</c:v>
                </c:pt>
                <c:pt idx="791">
                  <c:v>0.51456999999999997</c:v>
                </c:pt>
                <c:pt idx="792">
                  <c:v>0.51114000000000004</c:v>
                </c:pt>
                <c:pt idx="793">
                  <c:v>0.51529999999999998</c:v>
                </c:pt>
                <c:pt idx="794">
                  <c:v>0.5131</c:v>
                </c:pt>
                <c:pt idx="795">
                  <c:v>0.51541999999999999</c:v>
                </c:pt>
                <c:pt idx="796">
                  <c:v>0.51258000000000004</c:v>
                </c:pt>
                <c:pt idx="797">
                  <c:v>0.51214999999999999</c:v>
                </c:pt>
                <c:pt idx="798">
                  <c:v>0.51192000000000004</c:v>
                </c:pt>
                <c:pt idx="799">
                  <c:v>0.51137999999999995</c:v>
                </c:pt>
                <c:pt idx="800">
                  <c:v>0.51307000000000003</c:v>
                </c:pt>
                <c:pt idx="801">
                  <c:v>0.51068000000000002</c:v>
                </c:pt>
                <c:pt idx="802">
                  <c:v>0.51259999999999994</c:v>
                </c:pt>
                <c:pt idx="803">
                  <c:v>0.51287000000000005</c:v>
                </c:pt>
                <c:pt idx="804">
                  <c:v>0.51356999999999997</c:v>
                </c:pt>
                <c:pt idx="805">
                  <c:v>0.51329999999999998</c:v>
                </c:pt>
                <c:pt idx="806">
                  <c:v>0.51227</c:v>
                </c:pt>
                <c:pt idx="807">
                  <c:v>0.51021000000000005</c:v>
                </c:pt>
                <c:pt idx="808">
                  <c:v>0.51219000000000003</c:v>
                </c:pt>
                <c:pt idx="809">
                  <c:v>0.51271999999999995</c:v>
                </c:pt>
                <c:pt idx="810">
                  <c:v>0.51436999999999999</c:v>
                </c:pt>
                <c:pt idx="811">
                  <c:v>0.51165000000000005</c:v>
                </c:pt>
                <c:pt idx="812">
                  <c:v>0.51500999999999997</c:v>
                </c:pt>
                <c:pt idx="813">
                  <c:v>0.51151000000000002</c:v>
                </c:pt>
                <c:pt idx="814">
                  <c:v>0.51278999999999997</c:v>
                </c:pt>
                <c:pt idx="815">
                  <c:v>0.51431000000000004</c:v>
                </c:pt>
                <c:pt idx="816">
                  <c:v>0.51170000000000004</c:v>
                </c:pt>
                <c:pt idx="817">
                  <c:v>0.51273000000000002</c:v>
                </c:pt>
                <c:pt idx="818">
                  <c:v>0.51615999999999995</c:v>
                </c:pt>
                <c:pt idx="819">
                  <c:v>0.50995000000000001</c:v>
                </c:pt>
                <c:pt idx="820">
                  <c:v>0.51348000000000005</c:v>
                </c:pt>
                <c:pt idx="821">
                  <c:v>0.51043000000000005</c:v>
                </c:pt>
                <c:pt idx="822">
                  <c:v>0.51415999999999995</c:v>
                </c:pt>
                <c:pt idx="823">
                  <c:v>0.51412000000000002</c:v>
                </c:pt>
                <c:pt idx="824">
                  <c:v>0.51414000000000004</c:v>
                </c:pt>
                <c:pt idx="825">
                  <c:v>0.51363000000000003</c:v>
                </c:pt>
                <c:pt idx="826">
                  <c:v>0.51207999999999998</c:v>
                </c:pt>
                <c:pt idx="827">
                  <c:v>0.51207000000000003</c:v>
                </c:pt>
                <c:pt idx="828">
                  <c:v>0.51280999999999999</c:v>
                </c:pt>
                <c:pt idx="829">
                  <c:v>0.51346000000000003</c:v>
                </c:pt>
                <c:pt idx="830">
                  <c:v>0.51100999999999996</c:v>
                </c:pt>
                <c:pt idx="831">
                  <c:v>0.51007000000000002</c:v>
                </c:pt>
                <c:pt idx="832">
                  <c:v>0.51302000000000003</c:v>
                </c:pt>
                <c:pt idx="833">
                  <c:v>0.51261000000000001</c:v>
                </c:pt>
                <c:pt idx="834">
                  <c:v>0.51346999999999998</c:v>
                </c:pt>
                <c:pt idx="835">
                  <c:v>0.51346999999999998</c:v>
                </c:pt>
                <c:pt idx="836">
                  <c:v>0.51312999999999998</c:v>
                </c:pt>
                <c:pt idx="837">
                  <c:v>0.51288999999999996</c:v>
                </c:pt>
                <c:pt idx="838">
                  <c:v>0.51215999999999995</c:v>
                </c:pt>
                <c:pt idx="839">
                  <c:v>0.51214999999999999</c:v>
                </c:pt>
                <c:pt idx="840">
                  <c:v>0.51207999999999998</c:v>
                </c:pt>
                <c:pt idx="841">
                  <c:v>0.51090999999999998</c:v>
                </c:pt>
                <c:pt idx="842">
                  <c:v>0.51390999999999998</c:v>
                </c:pt>
                <c:pt idx="843">
                  <c:v>0.51182000000000005</c:v>
                </c:pt>
                <c:pt idx="844">
                  <c:v>0.51207000000000003</c:v>
                </c:pt>
                <c:pt idx="845">
                  <c:v>0.51315</c:v>
                </c:pt>
                <c:pt idx="846">
                  <c:v>0.51276999999999995</c:v>
                </c:pt>
                <c:pt idx="847">
                  <c:v>0.51534000000000002</c:v>
                </c:pt>
                <c:pt idx="848">
                  <c:v>0.51305000000000001</c:v>
                </c:pt>
                <c:pt idx="849">
                  <c:v>0.51241000000000003</c:v>
                </c:pt>
                <c:pt idx="850">
                  <c:v>0.51207000000000003</c:v>
                </c:pt>
                <c:pt idx="851">
                  <c:v>0.51283000000000001</c:v>
                </c:pt>
                <c:pt idx="852">
                  <c:v>0.51154999999999995</c:v>
                </c:pt>
                <c:pt idx="853">
                  <c:v>0.51148000000000005</c:v>
                </c:pt>
                <c:pt idx="854">
                  <c:v>0.51061000000000001</c:v>
                </c:pt>
                <c:pt idx="855">
                  <c:v>0.51178000000000001</c:v>
                </c:pt>
                <c:pt idx="856">
                  <c:v>0.51349</c:v>
                </c:pt>
                <c:pt idx="857">
                  <c:v>0.51305000000000001</c:v>
                </c:pt>
                <c:pt idx="858">
                  <c:v>0.51148000000000005</c:v>
                </c:pt>
                <c:pt idx="859">
                  <c:v>0.51282000000000005</c:v>
                </c:pt>
                <c:pt idx="860">
                  <c:v>0.51312999999999998</c:v>
                </c:pt>
                <c:pt idx="861">
                  <c:v>0.51175000000000004</c:v>
                </c:pt>
                <c:pt idx="862">
                  <c:v>0.51148000000000005</c:v>
                </c:pt>
                <c:pt idx="863">
                  <c:v>0.5121</c:v>
                </c:pt>
                <c:pt idx="864">
                  <c:v>0.51388999999999996</c:v>
                </c:pt>
                <c:pt idx="865">
                  <c:v>0.51395000000000002</c:v>
                </c:pt>
                <c:pt idx="866">
                  <c:v>0.51348000000000005</c:v>
                </c:pt>
                <c:pt idx="867">
                  <c:v>0.51197999999999999</c:v>
                </c:pt>
                <c:pt idx="868">
                  <c:v>0.51439000000000001</c:v>
                </c:pt>
                <c:pt idx="869">
                  <c:v>0.51390999999999998</c:v>
                </c:pt>
                <c:pt idx="870">
                  <c:v>0.5131</c:v>
                </c:pt>
                <c:pt idx="871">
                  <c:v>0.51429000000000002</c:v>
                </c:pt>
                <c:pt idx="872">
                  <c:v>0.51226000000000005</c:v>
                </c:pt>
                <c:pt idx="873">
                  <c:v>0.51288999999999996</c:v>
                </c:pt>
                <c:pt idx="874">
                  <c:v>0.51136999999999999</c:v>
                </c:pt>
                <c:pt idx="875">
                  <c:v>0.51198999999999995</c:v>
                </c:pt>
                <c:pt idx="876">
                  <c:v>0.51329999999999998</c:v>
                </c:pt>
                <c:pt idx="877">
                  <c:v>0.51078000000000001</c:v>
                </c:pt>
                <c:pt idx="878">
                  <c:v>0.51041000000000003</c:v>
                </c:pt>
                <c:pt idx="879">
                  <c:v>0.51066999999999996</c:v>
                </c:pt>
                <c:pt idx="880">
                  <c:v>0.51175000000000004</c:v>
                </c:pt>
                <c:pt idx="881">
                  <c:v>0.51341999999999999</c:v>
                </c:pt>
                <c:pt idx="882">
                  <c:v>0.51124000000000003</c:v>
                </c:pt>
                <c:pt idx="883">
                  <c:v>0.51556999999999997</c:v>
                </c:pt>
                <c:pt idx="884">
                  <c:v>0.51227999999999996</c:v>
                </c:pt>
                <c:pt idx="885">
                  <c:v>0.51231000000000004</c:v>
                </c:pt>
                <c:pt idx="886">
                  <c:v>0.51149999999999995</c:v>
                </c:pt>
                <c:pt idx="887">
                  <c:v>0.51207000000000003</c:v>
                </c:pt>
                <c:pt idx="888">
                  <c:v>0.51205999999999996</c:v>
                </c:pt>
                <c:pt idx="889">
                  <c:v>0.51180999999999999</c:v>
                </c:pt>
                <c:pt idx="890">
                  <c:v>0.51266999999999996</c:v>
                </c:pt>
                <c:pt idx="891">
                  <c:v>0.51136999999999999</c:v>
                </c:pt>
                <c:pt idx="892">
                  <c:v>0.51197000000000004</c:v>
                </c:pt>
                <c:pt idx="893">
                  <c:v>0.51422000000000001</c:v>
                </c:pt>
                <c:pt idx="894">
                  <c:v>0.51361999999999997</c:v>
                </c:pt>
                <c:pt idx="895">
                  <c:v>0.51451999999999998</c:v>
                </c:pt>
                <c:pt idx="896">
                  <c:v>0.51136000000000004</c:v>
                </c:pt>
                <c:pt idx="897">
                  <c:v>0.51221000000000005</c:v>
                </c:pt>
                <c:pt idx="898">
                  <c:v>0.51368000000000003</c:v>
                </c:pt>
                <c:pt idx="899">
                  <c:v>0.51173000000000002</c:v>
                </c:pt>
                <c:pt idx="900">
                  <c:v>0.42277999999999999</c:v>
                </c:pt>
                <c:pt idx="901">
                  <c:v>0.42029</c:v>
                </c:pt>
                <c:pt idx="902">
                  <c:v>0.42135</c:v>
                </c:pt>
                <c:pt idx="903">
                  <c:v>0.41949999999999998</c:v>
                </c:pt>
                <c:pt idx="904">
                  <c:v>0.42076000000000002</c:v>
                </c:pt>
                <c:pt idx="905">
                  <c:v>0.42055999999999999</c:v>
                </c:pt>
                <c:pt idx="906">
                  <c:v>0.42401</c:v>
                </c:pt>
                <c:pt idx="907">
                  <c:v>0.42093999999999998</c:v>
                </c:pt>
                <c:pt idx="908">
                  <c:v>0.42249999999999999</c:v>
                </c:pt>
                <c:pt idx="909">
                  <c:v>0.42152000000000001</c:v>
                </c:pt>
                <c:pt idx="910">
                  <c:v>0.42253000000000002</c:v>
                </c:pt>
                <c:pt idx="911">
                  <c:v>0.41944999999999999</c:v>
                </c:pt>
                <c:pt idx="912">
                  <c:v>0.42412</c:v>
                </c:pt>
                <c:pt idx="913">
                  <c:v>0.42170000000000002</c:v>
                </c:pt>
                <c:pt idx="914">
                  <c:v>0.42253000000000002</c:v>
                </c:pt>
                <c:pt idx="915">
                  <c:v>0.42331999999999997</c:v>
                </c:pt>
                <c:pt idx="916">
                  <c:v>0.42107</c:v>
                </c:pt>
                <c:pt idx="917">
                  <c:v>0.42086000000000001</c:v>
                </c:pt>
                <c:pt idx="918">
                  <c:v>0.42148000000000002</c:v>
                </c:pt>
                <c:pt idx="919">
                  <c:v>0.42215999999999998</c:v>
                </c:pt>
                <c:pt idx="920">
                  <c:v>0.42175000000000001</c:v>
                </c:pt>
                <c:pt idx="921">
                  <c:v>0.42320000000000002</c:v>
                </c:pt>
                <c:pt idx="922">
                  <c:v>0.41854000000000002</c:v>
                </c:pt>
                <c:pt idx="923">
                  <c:v>0.42344999999999999</c:v>
                </c:pt>
                <c:pt idx="924">
                  <c:v>0.42397000000000001</c:v>
                </c:pt>
                <c:pt idx="925">
                  <c:v>0.41929</c:v>
                </c:pt>
                <c:pt idx="926">
                  <c:v>0.42407</c:v>
                </c:pt>
                <c:pt idx="927">
                  <c:v>0.41937000000000002</c:v>
                </c:pt>
                <c:pt idx="928">
                  <c:v>0.42014000000000001</c:v>
                </c:pt>
                <c:pt idx="929">
                  <c:v>0.42218</c:v>
                </c:pt>
                <c:pt idx="930">
                  <c:v>0.42327999999999999</c:v>
                </c:pt>
                <c:pt idx="931">
                  <c:v>0.42264000000000002</c:v>
                </c:pt>
                <c:pt idx="932">
                  <c:v>0.42227999999999999</c:v>
                </c:pt>
                <c:pt idx="933">
                  <c:v>0.42233999999999999</c:v>
                </c:pt>
                <c:pt idx="934">
                  <c:v>0.42020999999999997</c:v>
                </c:pt>
                <c:pt idx="935">
                  <c:v>0.42424000000000001</c:v>
                </c:pt>
                <c:pt idx="936">
                  <c:v>0.42266999999999999</c:v>
                </c:pt>
                <c:pt idx="937">
                  <c:v>0.42381000000000002</c:v>
                </c:pt>
                <c:pt idx="938">
                  <c:v>0.42258000000000001</c:v>
                </c:pt>
                <c:pt idx="939">
                  <c:v>0.42143999999999998</c:v>
                </c:pt>
                <c:pt idx="940">
                  <c:v>0.42131999999999997</c:v>
                </c:pt>
                <c:pt idx="941">
                  <c:v>0.4244</c:v>
                </c:pt>
                <c:pt idx="942">
                  <c:v>0.42004999999999998</c:v>
                </c:pt>
                <c:pt idx="943">
                  <c:v>0.42011999999999999</c:v>
                </c:pt>
                <c:pt idx="944">
                  <c:v>0.42198999999999998</c:v>
                </c:pt>
                <c:pt idx="945">
                  <c:v>0.42243000000000003</c:v>
                </c:pt>
                <c:pt idx="946">
                  <c:v>0.42152000000000001</c:v>
                </c:pt>
                <c:pt idx="947">
                  <c:v>0.42392000000000002</c:v>
                </c:pt>
                <c:pt idx="948">
                  <c:v>0.42133999999999999</c:v>
                </c:pt>
                <c:pt idx="949">
                  <c:v>0.42168</c:v>
                </c:pt>
                <c:pt idx="950">
                  <c:v>0.42158000000000001</c:v>
                </c:pt>
                <c:pt idx="951">
                  <c:v>0.42204999999999998</c:v>
                </c:pt>
                <c:pt idx="952">
                  <c:v>0.42165999999999998</c:v>
                </c:pt>
                <c:pt idx="953">
                  <c:v>0.42437999999999998</c:v>
                </c:pt>
                <c:pt idx="954">
                  <c:v>0.42083999999999999</c:v>
                </c:pt>
                <c:pt idx="955">
                  <c:v>0.42168</c:v>
                </c:pt>
                <c:pt idx="956">
                  <c:v>0.42207</c:v>
                </c:pt>
                <c:pt idx="957">
                  <c:v>0.42093999999999998</c:v>
                </c:pt>
                <c:pt idx="958">
                  <c:v>0.42075000000000001</c:v>
                </c:pt>
                <c:pt idx="959">
                  <c:v>0.42137000000000002</c:v>
                </c:pt>
                <c:pt idx="960">
                  <c:v>0.42135</c:v>
                </c:pt>
                <c:pt idx="961">
                  <c:v>0.41963</c:v>
                </c:pt>
                <c:pt idx="962">
                  <c:v>0.42146</c:v>
                </c:pt>
                <c:pt idx="963">
                  <c:v>0.42138999999999999</c:v>
                </c:pt>
                <c:pt idx="964">
                  <c:v>0.42091000000000001</c:v>
                </c:pt>
                <c:pt idx="965">
                  <c:v>0.41997000000000001</c:v>
                </c:pt>
                <c:pt idx="966">
                  <c:v>0.42342999999999997</c:v>
                </c:pt>
                <c:pt idx="967">
                  <c:v>0.42163</c:v>
                </c:pt>
                <c:pt idx="968">
                  <c:v>0.42309000000000002</c:v>
                </c:pt>
                <c:pt idx="969">
                  <c:v>0.42231999999999997</c:v>
                </c:pt>
                <c:pt idx="970">
                  <c:v>0.42257</c:v>
                </c:pt>
                <c:pt idx="971">
                  <c:v>0.42030000000000001</c:v>
                </c:pt>
                <c:pt idx="972">
                  <c:v>0.42274</c:v>
                </c:pt>
                <c:pt idx="973">
                  <c:v>0.42161999999999999</c:v>
                </c:pt>
                <c:pt idx="974">
                  <c:v>0.42419000000000001</c:v>
                </c:pt>
                <c:pt idx="975">
                  <c:v>0.42497000000000001</c:v>
                </c:pt>
                <c:pt idx="976">
                  <c:v>0.41997000000000001</c:v>
                </c:pt>
                <c:pt idx="977">
                  <c:v>0.42125000000000001</c:v>
                </c:pt>
                <c:pt idx="978">
                  <c:v>0.41971999999999998</c:v>
                </c:pt>
                <c:pt idx="979">
                  <c:v>0.42266999999999999</c:v>
                </c:pt>
                <c:pt idx="980">
                  <c:v>0.42009000000000002</c:v>
                </c:pt>
                <c:pt idx="981">
                  <c:v>0.42236000000000001</c:v>
                </c:pt>
                <c:pt idx="982">
                  <c:v>0.42332999999999998</c:v>
                </c:pt>
                <c:pt idx="983">
                  <c:v>0.42137000000000002</c:v>
                </c:pt>
                <c:pt idx="984">
                  <c:v>0.42431000000000002</c:v>
                </c:pt>
                <c:pt idx="985">
                  <c:v>0.42201</c:v>
                </c:pt>
                <c:pt idx="986">
                  <c:v>0.42262</c:v>
                </c:pt>
                <c:pt idx="987">
                  <c:v>0.42144999999999999</c:v>
                </c:pt>
                <c:pt idx="988">
                  <c:v>0.42329</c:v>
                </c:pt>
                <c:pt idx="989">
                  <c:v>0.42119000000000001</c:v>
                </c:pt>
                <c:pt idx="990">
                  <c:v>0.42174</c:v>
                </c:pt>
                <c:pt idx="991">
                  <c:v>0.42254000000000003</c:v>
                </c:pt>
                <c:pt idx="992">
                  <c:v>0.42122999999999999</c:v>
                </c:pt>
                <c:pt idx="993">
                  <c:v>0.42286000000000001</c:v>
                </c:pt>
                <c:pt idx="994">
                  <c:v>0.42370999999999998</c:v>
                </c:pt>
                <c:pt idx="995">
                  <c:v>0.42254999999999998</c:v>
                </c:pt>
                <c:pt idx="996">
                  <c:v>0.42218</c:v>
                </c:pt>
                <c:pt idx="997">
                  <c:v>0.42154999999999998</c:v>
                </c:pt>
                <c:pt idx="998">
                  <c:v>0.42176999999999998</c:v>
                </c:pt>
                <c:pt idx="999">
                  <c:v>0.42136000000000001</c:v>
                </c:pt>
                <c:pt idx="1000">
                  <c:v>0.42144999999999999</c:v>
                </c:pt>
                <c:pt idx="1001">
                  <c:v>0.42141000000000001</c:v>
                </c:pt>
                <c:pt idx="1002">
                  <c:v>0.42151</c:v>
                </c:pt>
                <c:pt idx="1003">
                  <c:v>0.42280000000000001</c:v>
                </c:pt>
                <c:pt idx="1004">
                  <c:v>0.41915000000000002</c:v>
                </c:pt>
                <c:pt idx="1005">
                  <c:v>0.42229</c:v>
                </c:pt>
                <c:pt idx="1006">
                  <c:v>0.42304000000000003</c:v>
                </c:pt>
                <c:pt idx="1007">
                  <c:v>0.42024</c:v>
                </c:pt>
                <c:pt idx="1008">
                  <c:v>0.42149999999999999</c:v>
                </c:pt>
                <c:pt idx="1009">
                  <c:v>0.42114000000000001</c:v>
                </c:pt>
                <c:pt idx="1010">
                  <c:v>0.42196</c:v>
                </c:pt>
                <c:pt idx="1011">
                  <c:v>0.42202000000000001</c:v>
                </c:pt>
                <c:pt idx="1012">
                  <c:v>0.42071999999999998</c:v>
                </c:pt>
                <c:pt idx="1013">
                  <c:v>0.42104999999999998</c:v>
                </c:pt>
                <c:pt idx="1014">
                  <c:v>0.42320000000000002</c:v>
                </c:pt>
                <c:pt idx="1015">
                  <c:v>0.42329</c:v>
                </c:pt>
                <c:pt idx="1016">
                  <c:v>0.42171999999999998</c:v>
                </c:pt>
                <c:pt idx="1017">
                  <c:v>0.42264000000000002</c:v>
                </c:pt>
                <c:pt idx="1018">
                  <c:v>0.42352000000000001</c:v>
                </c:pt>
                <c:pt idx="1019">
                  <c:v>0.42323</c:v>
                </c:pt>
                <c:pt idx="1020">
                  <c:v>0.42027999999999999</c:v>
                </c:pt>
                <c:pt idx="1021">
                  <c:v>0.42025000000000001</c:v>
                </c:pt>
                <c:pt idx="1022">
                  <c:v>0.42205999999999999</c:v>
                </c:pt>
                <c:pt idx="1023">
                  <c:v>0.42351</c:v>
                </c:pt>
                <c:pt idx="1024">
                  <c:v>0.41986000000000001</c:v>
                </c:pt>
                <c:pt idx="1025">
                  <c:v>0.42159000000000002</c:v>
                </c:pt>
                <c:pt idx="1026">
                  <c:v>0.41975000000000001</c:v>
                </c:pt>
                <c:pt idx="1027">
                  <c:v>0.42120999999999997</c:v>
                </c:pt>
                <c:pt idx="1028">
                  <c:v>0.42396</c:v>
                </c:pt>
                <c:pt idx="1029">
                  <c:v>0.42216999999999999</c:v>
                </c:pt>
                <c:pt idx="1030">
                  <c:v>0.42231999999999997</c:v>
                </c:pt>
                <c:pt idx="1031">
                  <c:v>0.42151</c:v>
                </c:pt>
                <c:pt idx="1032">
                  <c:v>2.4877E-2</c:v>
                </c:pt>
                <c:pt idx="1033">
                  <c:v>2.5245E-2</c:v>
                </c:pt>
                <c:pt idx="1034">
                  <c:v>2.5350999999999999E-2</c:v>
                </c:pt>
                <c:pt idx="1035">
                  <c:v>2.5218999999999998E-2</c:v>
                </c:pt>
                <c:pt idx="1036">
                  <c:v>2.5271999999999999E-2</c:v>
                </c:pt>
                <c:pt idx="1037">
                  <c:v>2.5381000000000001E-2</c:v>
                </c:pt>
                <c:pt idx="1038">
                  <c:v>2.5073999999999999E-2</c:v>
                </c:pt>
                <c:pt idx="1039">
                  <c:v>2.5048000000000001E-2</c:v>
                </c:pt>
                <c:pt idx="1040">
                  <c:v>2.4924999999999999E-2</c:v>
                </c:pt>
                <c:pt idx="1041">
                  <c:v>2.495E-2</c:v>
                </c:pt>
                <c:pt idx="1042">
                  <c:v>2.5187000000000001E-2</c:v>
                </c:pt>
                <c:pt idx="1043">
                  <c:v>2.5051E-2</c:v>
                </c:pt>
                <c:pt idx="1044">
                  <c:v>2.5114000000000001E-2</c:v>
                </c:pt>
                <c:pt idx="1045">
                  <c:v>2.5468999999999999E-2</c:v>
                </c:pt>
                <c:pt idx="1046">
                  <c:v>2.4795000000000001E-2</c:v>
                </c:pt>
                <c:pt idx="1047">
                  <c:v>2.5069999999999999E-2</c:v>
                </c:pt>
                <c:pt idx="1048">
                  <c:v>2.5298999999999999E-2</c:v>
                </c:pt>
                <c:pt idx="1049">
                  <c:v>2.5072000000000001E-2</c:v>
                </c:pt>
                <c:pt idx="1050">
                  <c:v>2.5207E-2</c:v>
                </c:pt>
                <c:pt idx="1051">
                  <c:v>2.5148E-2</c:v>
                </c:pt>
                <c:pt idx="1052">
                  <c:v>2.5543E-2</c:v>
                </c:pt>
                <c:pt idx="1053">
                  <c:v>2.5468999999999999E-2</c:v>
                </c:pt>
                <c:pt idx="1054">
                  <c:v>2.5510999999999999E-2</c:v>
                </c:pt>
                <c:pt idx="1055">
                  <c:v>2.5276E-2</c:v>
                </c:pt>
                <c:pt idx="1056">
                  <c:v>2.4924999999999999E-2</c:v>
                </c:pt>
                <c:pt idx="1057">
                  <c:v>2.4781999999999998E-2</c:v>
                </c:pt>
                <c:pt idx="1058">
                  <c:v>2.5388000000000001E-2</c:v>
                </c:pt>
                <c:pt idx="1059">
                  <c:v>2.4993999999999999E-2</c:v>
                </c:pt>
                <c:pt idx="1060">
                  <c:v>2.5170000000000001E-2</c:v>
                </c:pt>
                <c:pt idx="1061">
                  <c:v>2.5530000000000001E-2</c:v>
                </c:pt>
                <c:pt idx="1062">
                  <c:v>2.5252E-2</c:v>
                </c:pt>
                <c:pt idx="1063">
                  <c:v>2.5152000000000001E-2</c:v>
                </c:pt>
                <c:pt idx="1064">
                  <c:v>2.4983000000000002E-2</c:v>
                </c:pt>
                <c:pt idx="1065">
                  <c:v>2.5017000000000001E-2</c:v>
                </c:pt>
                <c:pt idx="1066">
                  <c:v>2.4944999999999998E-2</c:v>
                </c:pt>
                <c:pt idx="1067">
                  <c:v>2.5205999999999999E-2</c:v>
                </c:pt>
                <c:pt idx="1068">
                  <c:v>2.5267000000000001E-2</c:v>
                </c:pt>
                <c:pt idx="1069">
                  <c:v>2.5444000000000001E-2</c:v>
                </c:pt>
                <c:pt idx="1070">
                  <c:v>2.5156000000000001E-2</c:v>
                </c:pt>
                <c:pt idx="1071">
                  <c:v>2.5243999999999999E-2</c:v>
                </c:pt>
                <c:pt idx="1072">
                  <c:v>2.5021999999999999E-2</c:v>
                </c:pt>
                <c:pt idx="1073">
                  <c:v>2.4993999999999999E-2</c:v>
                </c:pt>
                <c:pt idx="1074">
                  <c:v>2.4760000000000001E-2</c:v>
                </c:pt>
                <c:pt idx="1075">
                  <c:v>2.4577999999999999E-2</c:v>
                </c:pt>
                <c:pt idx="1076">
                  <c:v>2.5253999999999999E-2</c:v>
                </c:pt>
                <c:pt idx="1077">
                  <c:v>2.5371000000000001E-2</c:v>
                </c:pt>
                <c:pt idx="1078">
                  <c:v>2.5149999999999999E-2</c:v>
                </c:pt>
                <c:pt idx="1079">
                  <c:v>2.4915E-2</c:v>
                </c:pt>
                <c:pt idx="1080">
                  <c:v>2.4847999999999999E-2</c:v>
                </c:pt>
                <c:pt idx="1081">
                  <c:v>2.5010999999999999E-2</c:v>
                </c:pt>
                <c:pt idx="1082">
                  <c:v>2.5019E-2</c:v>
                </c:pt>
                <c:pt idx="1083">
                  <c:v>2.5023E-2</c:v>
                </c:pt>
                <c:pt idx="1084">
                  <c:v>2.5252E-2</c:v>
                </c:pt>
                <c:pt idx="1085">
                  <c:v>2.5444999999999999E-2</c:v>
                </c:pt>
                <c:pt idx="1086">
                  <c:v>2.5180000000000001E-2</c:v>
                </c:pt>
                <c:pt idx="1087">
                  <c:v>2.5014999999999999E-2</c:v>
                </c:pt>
                <c:pt idx="1088">
                  <c:v>2.5012E-2</c:v>
                </c:pt>
                <c:pt idx="1089">
                  <c:v>2.5083999999999999E-2</c:v>
                </c:pt>
                <c:pt idx="1090">
                  <c:v>2.5069000000000001E-2</c:v>
                </c:pt>
                <c:pt idx="1091">
                  <c:v>2.5194000000000001E-2</c:v>
                </c:pt>
                <c:pt idx="1092">
                  <c:v>2.5017999999999999E-2</c:v>
                </c:pt>
                <c:pt idx="1093">
                  <c:v>2.4799999999999999E-2</c:v>
                </c:pt>
                <c:pt idx="1094">
                  <c:v>2.5321E-2</c:v>
                </c:pt>
                <c:pt idx="1095">
                  <c:v>2.5158E-2</c:v>
                </c:pt>
                <c:pt idx="1096">
                  <c:v>2.5235E-2</c:v>
                </c:pt>
                <c:pt idx="1097">
                  <c:v>2.4747000000000002E-2</c:v>
                </c:pt>
                <c:pt idx="1098">
                  <c:v>2.5368000000000002E-2</c:v>
                </c:pt>
                <c:pt idx="1099">
                  <c:v>2.5019E-2</c:v>
                </c:pt>
                <c:pt idx="1100">
                  <c:v>2.5433999999999998E-2</c:v>
                </c:pt>
                <c:pt idx="1101">
                  <c:v>2.5114999999999998E-2</c:v>
                </c:pt>
                <c:pt idx="1102">
                  <c:v>2.5352E-2</c:v>
                </c:pt>
                <c:pt idx="1103">
                  <c:v>2.5312000000000001E-2</c:v>
                </c:pt>
                <c:pt idx="1104">
                  <c:v>2.5212999999999999E-2</c:v>
                </c:pt>
                <c:pt idx="1105">
                  <c:v>2.5638999999999999E-2</c:v>
                </c:pt>
                <c:pt idx="1106">
                  <c:v>2.4996999999999998E-2</c:v>
                </c:pt>
                <c:pt idx="1107">
                  <c:v>2.4754999999999999E-2</c:v>
                </c:pt>
                <c:pt idx="1108">
                  <c:v>2.5287E-2</c:v>
                </c:pt>
                <c:pt idx="1109">
                  <c:v>2.4788000000000001E-2</c:v>
                </c:pt>
                <c:pt idx="1110">
                  <c:v>2.4934000000000001E-2</c:v>
                </c:pt>
                <c:pt idx="1111">
                  <c:v>2.4813000000000002E-2</c:v>
                </c:pt>
                <c:pt idx="1112">
                  <c:v>3.5017E-2</c:v>
                </c:pt>
                <c:pt idx="1113">
                  <c:v>3.5430000000000003E-2</c:v>
                </c:pt>
                <c:pt idx="1114">
                  <c:v>3.5254000000000001E-2</c:v>
                </c:pt>
                <c:pt idx="1115">
                  <c:v>3.4939999999999999E-2</c:v>
                </c:pt>
                <c:pt idx="1116">
                  <c:v>3.4791999999999997E-2</c:v>
                </c:pt>
                <c:pt idx="1117">
                  <c:v>3.5153999999999998E-2</c:v>
                </c:pt>
                <c:pt idx="1118">
                  <c:v>3.5078999999999999E-2</c:v>
                </c:pt>
                <c:pt idx="1119">
                  <c:v>3.5576000000000003E-2</c:v>
                </c:pt>
                <c:pt idx="1120">
                  <c:v>3.5535999999999998E-2</c:v>
                </c:pt>
                <c:pt idx="1121">
                  <c:v>3.5106999999999999E-2</c:v>
                </c:pt>
                <c:pt idx="1122">
                  <c:v>3.5201999999999997E-2</c:v>
                </c:pt>
                <c:pt idx="1123">
                  <c:v>3.5226E-2</c:v>
                </c:pt>
                <c:pt idx="1124">
                  <c:v>3.5179000000000002E-2</c:v>
                </c:pt>
                <c:pt idx="1125">
                  <c:v>3.5248000000000002E-2</c:v>
                </c:pt>
                <c:pt idx="1126">
                  <c:v>3.5339000000000002E-2</c:v>
                </c:pt>
                <c:pt idx="1127">
                  <c:v>3.5167999999999998E-2</c:v>
                </c:pt>
                <c:pt idx="1128">
                  <c:v>3.5171000000000001E-2</c:v>
                </c:pt>
                <c:pt idx="1129">
                  <c:v>3.5041000000000003E-2</c:v>
                </c:pt>
                <c:pt idx="1130">
                  <c:v>3.5222000000000003E-2</c:v>
                </c:pt>
                <c:pt idx="1131">
                  <c:v>3.5625999999999998E-2</c:v>
                </c:pt>
                <c:pt idx="1132">
                  <c:v>3.5213000000000001E-2</c:v>
                </c:pt>
                <c:pt idx="1133">
                  <c:v>3.5264999999999998E-2</c:v>
                </c:pt>
                <c:pt idx="1134">
                  <c:v>3.5060000000000001E-2</c:v>
                </c:pt>
                <c:pt idx="1135">
                  <c:v>3.5153999999999998E-2</c:v>
                </c:pt>
                <c:pt idx="1136">
                  <c:v>3.5126999999999999E-2</c:v>
                </c:pt>
                <c:pt idx="1137">
                  <c:v>3.5347000000000003E-2</c:v>
                </c:pt>
                <c:pt idx="1138">
                  <c:v>3.4958999999999997E-2</c:v>
                </c:pt>
                <c:pt idx="1139">
                  <c:v>3.5397999999999999E-2</c:v>
                </c:pt>
                <c:pt idx="1140">
                  <c:v>3.4882000000000003E-2</c:v>
                </c:pt>
                <c:pt idx="1141">
                  <c:v>3.5453999999999999E-2</c:v>
                </c:pt>
                <c:pt idx="1142">
                  <c:v>3.5378E-2</c:v>
                </c:pt>
                <c:pt idx="1143">
                  <c:v>3.5657000000000001E-2</c:v>
                </c:pt>
                <c:pt idx="1144">
                  <c:v>3.4896000000000003E-2</c:v>
                </c:pt>
                <c:pt idx="1145">
                  <c:v>3.5278999999999998E-2</c:v>
                </c:pt>
                <c:pt idx="1146">
                  <c:v>3.5472999999999998E-2</c:v>
                </c:pt>
                <c:pt idx="1147">
                  <c:v>3.5292999999999998E-2</c:v>
                </c:pt>
                <c:pt idx="1148">
                  <c:v>3.5357E-2</c:v>
                </c:pt>
                <c:pt idx="1149">
                  <c:v>3.5075000000000002E-2</c:v>
                </c:pt>
                <c:pt idx="1150">
                  <c:v>3.5095000000000001E-2</c:v>
                </c:pt>
                <c:pt idx="1151">
                  <c:v>3.5354999999999998E-2</c:v>
                </c:pt>
                <c:pt idx="1152">
                  <c:v>3.5164000000000001E-2</c:v>
                </c:pt>
                <c:pt idx="1153">
                  <c:v>3.5147999999999999E-2</c:v>
                </c:pt>
                <c:pt idx="1154">
                  <c:v>3.5042999999999998E-2</c:v>
                </c:pt>
                <c:pt idx="1155">
                  <c:v>3.5279999999999999E-2</c:v>
                </c:pt>
                <c:pt idx="1156">
                  <c:v>3.5413E-2</c:v>
                </c:pt>
                <c:pt idx="1157">
                  <c:v>3.5389999999999998E-2</c:v>
                </c:pt>
                <c:pt idx="1158">
                  <c:v>3.4998000000000001E-2</c:v>
                </c:pt>
                <c:pt idx="1159">
                  <c:v>3.5390999999999999E-2</c:v>
                </c:pt>
                <c:pt idx="1160">
                  <c:v>3.4824000000000001E-2</c:v>
                </c:pt>
                <c:pt idx="1161">
                  <c:v>3.5678000000000001E-2</c:v>
                </c:pt>
                <c:pt idx="1162">
                  <c:v>3.5553000000000001E-2</c:v>
                </c:pt>
                <c:pt idx="1163">
                  <c:v>3.4950000000000002E-2</c:v>
                </c:pt>
                <c:pt idx="1164">
                  <c:v>3.5243999999999998E-2</c:v>
                </c:pt>
                <c:pt idx="1165">
                  <c:v>3.5138999999999997E-2</c:v>
                </c:pt>
                <c:pt idx="1166">
                  <c:v>3.5413E-2</c:v>
                </c:pt>
                <c:pt idx="1167">
                  <c:v>3.4925999999999999E-2</c:v>
                </c:pt>
                <c:pt idx="1168">
                  <c:v>3.5362999999999999E-2</c:v>
                </c:pt>
                <c:pt idx="1169">
                  <c:v>3.5027999999999997E-2</c:v>
                </c:pt>
                <c:pt idx="1170">
                  <c:v>3.5376999999999999E-2</c:v>
                </c:pt>
                <c:pt idx="1171">
                  <c:v>3.5011E-2</c:v>
                </c:pt>
                <c:pt idx="1172">
                  <c:v>3.5839999999999997E-2</c:v>
                </c:pt>
                <c:pt idx="1173">
                  <c:v>3.5421000000000001E-2</c:v>
                </c:pt>
                <c:pt idx="1174">
                  <c:v>3.5653999999999998E-2</c:v>
                </c:pt>
                <c:pt idx="1175">
                  <c:v>3.5392E-2</c:v>
                </c:pt>
                <c:pt idx="1176">
                  <c:v>3.4764000000000003E-2</c:v>
                </c:pt>
                <c:pt idx="1177">
                  <c:v>3.5542999999999998E-2</c:v>
                </c:pt>
                <c:pt idx="1178">
                  <c:v>3.5036999999999999E-2</c:v>
                </c:pt>
                <c:pt idx="1179">
                  <c:v>3.5494999999999999E-2</c:v>
                </c:pt>
                <c:pt idx="1180">
                  <c:v>3.5630000000000002E-2</c:v>
                </c:pt>
                <c:pt idx="1181">
                  <c:v>3.5272999999999999E-2</c:v>
                </c:pt>
                <c:pt idx="1182">
                  <c:v>3.5112999999999998E-2</c:v>
                </c:pt>
                <c:pt idx="1183">
                  <c:v>3.526E-2</c:v>
                </c:pt>
                <c:pt idx="1184">
                  <c:v>3.5076999999999997E-2</c:v>
                </c:pt>
                <c:pt idx="1185">
                  <c:v>3.5180999999999997E-2</c:v>
                </c:pt>
                <c:pt idx="1186">
                  <c:v>3.5302E-2</c:v>
                </c:pt>
                <c:pt idx="1187">
                  <c:v>3.5249999999999997E-2</c:v>
                </c:pt>
                <c:pt idx="1188">
                  <c:v>3.5416999999999997E-2</c:v>
                </c:pt>
                <c:pt idx="1189">
                  <c:v>3.4750999999999997E-2</c:v>
                </c:pt>
                <c:pt idx="1190">
                  <c:v>3.4934E-2</c:v>
                </c:pt>
                <c:pt idx="1191">
                  <c:v>3.4687999999999997E-2</c:v>
                </c:pt>
                <c:pt idx="1192">
                  <c:v>2.2501E-2</c:v>
                </c:pt>
                <c:pt idx="1193">
                  <c:v>2.2768E-2</c:v>
                </c:pt>
                <c:pt idx="1194">
                  <c:v>2.2483E-2</c:v>
                </c:pt>
                <c:pt idx="1195">
                  <c:v>2.3028E-2</c:v>
                </c:pt>
                <c:pt idx="1196">
                  <c:v>2.2778E-2</c:v>
                </c:pt>
                <c:pt idx="1197">
                  <c:v>2.2787000000000002E-2</c:v>
                </c:pt>
                <c:pt idx="1198">
                  <c:v>2.2450999999999999E-2</c:v>
                </c:pt>
                <c:pt idx="1199">
                  <c:v>2.2601E-2</c:v>
                </c:pt>
                <c:pt idx="1200">
                  <c:v>2.2584E-2</c:v>
                </c:pt>
                <c:pt idx="1201">
                  <c:v>2.2919999999999999E-2</c:v>
                </c:pt>
                <c:pt idx="1202">
                  <c:v>2.2391000000000001E-2</c:v>
                </c:pt>
                <c:pt idx="1203">
                  <c:v>2.2720000000000001E-2</c:v>
                </c:pt>
                <c:pt idx="1204">
                  <c:v>2.2613000000000001E-2</c:v>
                </c:pt>
                <c:pt idx="1205">
                  <c:v>2.3002000000000002E-2</c:v>
                </c:pt>
                <c:pt idx="1206">
                  <c:v>2.3043000000000001E-2</c:v>
                </c:pt>
                <c:pt idx="1207">
                  <c:v>2.2585999999999998E-2</c:v>
                </c:pt>
                <c:pt idx="1208">
                  <c:v>2.2796E-2</c:v>
                </c:pt>
                <c:pt idx="1209">
                  <c:v>2.2748999999999998E-2</c:v>
                </c:pt>
                <c:pt idx="1210">
                  <c:v>2.2807999999999998E-2</c:v>
                </c:pt>
                <c:pt idx="1211">
                  <c:v>2.2584E-2</c:v>
                </c:pt>
                <c:pt idx="1212">
                  <c:v>2.2991000000000001E-2</c:v>
                </c:pt>
                <c:pt idx="1213">
                  <c:v>2.2955E-2</c:v>
                </c:pt>
                <c:pt idx="1214">
                  <c:v>2.2834E-2</c:v>
                </c:pt>
                <c:pt idx="1215">
                  <c:v>2.2799E-2</c:v>
                </c:pt>
                <c:pt idx="1216">
                  <c:v>2.2876000000000001E-2</c:v>
                </c:pt>
                <c:pt idx="1217">
                  <c:v>2.2522E-2</c:v>
                </c:pt>
                <c:pt idx="1218">
                  <c:v>2.2586999999999999E-2</c:v>
                </c:pt>
                <c:pt idx="1219">
                  <c:v>2.2487E-2</c:v>
                </c:pt>
                <c:pt idx="1220">
                  <c:v>2.2922999999999999E-2</c:v>
                </c:pt>
                <c:pt idx="1221">
                  <c:v>2.3179999999999999E-2</c:v>
                </c:pt>
                <c:pt idx="1222">
                  <c:v>2.2970999999999998E-2</c:v>
                </c:pt>
                <c:pt idx="1223">
                  <c:v>2.2828000000000001E-2</c:v>
                </c:pt>
                <c:pt idx="1224">
                  <c:v>2.2799E-2</c:v>
                </c:pt>
                <c:pt idx="1225">
                  <c:v>2.24E-2</c:v>
                </c:pt>
                <c:pt idx="1226">
                  <c:v>2.2492000000000002E-2</c:v>
                </c:pt>
                <c:pt idx="1227">
                  <c:v>2.3001000000000001E-2</c:v>
                </c:pt>
                <c:pt idx="1228">
                  <c:v>2.2988999999999999E-2</c:v>
                </c:pt>
                <c:pt idx="1229">
                  <c:v>2.2374999999999999E-2</c:v>
                </c:pt>
                <c:pt idx="1230">
                  <c:v>2.2682000000000001E-2</c:v>
                </c:pt>
                <c:pt idx="1231">
                  <c:v>2.2574E-2</c:v>
                </c:pt>
                <c:pt idx="1232">
                  <c:v>2.2879E-2</c:v>
                </c:pt>
                <c:pt idx="1233">
                  <c:v>2.2551999999999999E-2</c:v>
                </c:pt>
                <c:pt idx="1234">
                  <c:v>2.2801999999999999E-2</c:v>
                </c:pt>
                <c:pt idx="1235">
                  <c:v>2.2852999999999998E-2</c:v>
                </c:pt>
                <c:pt idx="1236">
                  <c:v>2.2481000000000001E-2</c:v>
                </c:pt>
                <c:pt idx="1237">
                  <c:v>2.2516000000000001E-2</c:v>
                </c:pt>
                <c:pt idx="1238">
                  <c:v>2.2741999999999998E-2</c:v>
                </c:pt>
                <c:pt idx="1239">
                  <c:v>2.2800000000000001E-2</c:v>
                </c:pt>
                <c:pt idx="1240">
                  <c:v>2.2589999999999999E-2</c:v>
                </c:pt>
                <c:pt idx="1241">
                  <c:v>2.2731000000000001E-2</c:v>
                </c:pt>
                <c:pt idx="1242">
                  <c:v>2.3018E-2</c:v>
                </c:pt>
                <c:pt idx="1243">
                  <c:v>2.3056E-2</c:v>
                </c:pt>
                <c:pt idx="1244">
                  <c:v>2.2592999999999999E-2</c:v>
                </c:pt>
                <c:pt idx="1245">
                  <c:v>2.2439000000000001E-2</c:v>
                </c:pt>
                <c:pt idx="1246">
                  <c:v>2.2815999999999999E-2</c:v>
                </c:pt>
                <c:pt idx="1247">
                  <c:v>2.2939000000000001E-2</c:v>
                </c:pt>
                <c:pt idx="1248">
                  <c:v>2.3092000000000001E-2</c:v>
                </c:pt>
                <c:pt idx="1249">
                  <c:v>2.2447000000000002E-2</c:v>
                </c:pt>
                <c:pt idx="1250">
                  <c:v>2.2667E-2</c:v>
                </c:pt>
                <c:pt idx="1251">
                  <c:v>2.2862E-2</c:v>
                </c:pt>
                <c:pt idx="1252">
                  <c:v>2.2620999999999999E-2</c:v>
                </c:pt>
                <c:pt idx="1253">
                  <c:v>2.231E-2</c:v>
                </c:pt>
                <c:pt idx="1254">
                  <c:v>2.2716E-2</c:v>
                </c:pt>
                <c:pt idx="1255">
                  <c:v>2.2828000000000001E-2</c:v>
                </c:pt>
                <c:pt idx="1256">
                  <c:v>2.2485000000000002E-2</c:v>
                </c:pt>
                <c:pt idx="1257">
                  <c:v>2.2494E-2</c:v>
                </c:pt>
                <c:pt idx="1258">
                  <c:v>2.2717000000000001E-2</c:v>
                </c:pt>
                <c:pt idx="1259">
                  <c:v>2.2800999999999998E-2</c:v>
                </c:pt>
                <c:pt idx="1260">
                  <c:v>2.2797000000000001E-2</c:v>
                </c:pt>
                <c:pt idx="1261">
                  <c:v>2.2988000000000001E-2</c:v>
                </c:pt>
                <c:pt idx="1262">
                  <c:v>2.2824000000000001E-2</c:v>
                </c:pt>
                <c:pt idx="1263">
                  <c:v>2.2631999999999999E-2</c:v>
                </c:pt>
                <c:pt idx="1264">
                  <c:v>2.2404E-2</c:v>
                </c:pt>
                <c:pt idx="1265">
                  <c:v>2.2768E-2</c:v>
                </c:pt>
                <c:pt idx="1266">
                  <c:v>2.2870000000000001E-2</c:v>
                </c:pt>
                <c:pt idx="1267">
                  <c:v>2.2866999999999998E-2</c:v>
                </c:pt>
                <c:pt idx="1268">
                  <c:v>2.2839999999999999E-2</c:v>
                </c:pt>
                <c:pt idx="1269">
                  <c:v>2.2626E-2</c:v>
                </c:pt>
                <c:pt idx="1270">
                  <c:v>2.2536E-2</c:v>
                </c:pt>
                <c:pt idx="1271">
                  <c:v>2.2948E-2</c:v>
                </c:pt>
                <c:pt idx="1272">
                  <c:v>0.57496000000000003</c:v>
                </c:pt>
                <c:pt idx="1273">
                  <c:v>0.57316</c:v>
                </c:pt>
                <c:pt idx="1274">
                  <c:v>0.57699999999999996</c:v>
                </c:pt>
                <c:pt idx="1275">
                  <c:v>0.57596999999999998</c:v>
                </c:pt>
                <c:pt idx="1276">
                  <c:v>0.57576000000000005</c:v>
                </c:pt>
                <c:pt idx="1277">
                  <c:v>0.57528000000000001</c:v>
                </c:pt>
                <c:pt idx="1278">
                  <c:v>0.57589999999999997</c:v>
                </c:pt>
                <c:pt idx="1279">
                  <c:v>0.57262000000000002</c:v>
                </c:pt>
                <c:pt idx="1280">
                  <c:v>0.57443999999999995</c:v>
                </c:pt>
                <c:pt idx="1281">
                  <c:v>0.57503000000000004</c:v>
                </c:pt>
                <c:pt idx="1282">
                  <c:v>0.57486999999999999</c:v>
                </c:pt>
                <c:pt idx="1283">
                  <c:v>0.57521999999999995</c:v>
                </c:pt>
                <c:pt idx="1284">
                  <c:v>0.57411000000000001</c:v>
                </c:pt>
                <c:pt idx="1285">
                  <c:v>0.57379999999999998</c:v>
                </c:pt>
                <c:pt idx="1286">
                  <c:v>0.57606999999999997</c:v>
                </c:pt>
                <c:pt idx="1287">
                  <c:v>0.57372000000000001</c:v>
                </c:pt>
                <c:pt idx="1288">
                  <c:v>0.57625999999999999</c:v>
                </c:pt>
                <c:pt idx="1289">
                  <c:v>0.5766</c:v>
                </c:pt>
                <c:pt idx="1290">
                  <c:v>0.57486999999999999</c:v>
                </c:pt>
                <c:pt idx="1291">
                  <c:v>0.57474999999999998</c:v>
                </c:pt>
                <c:pt idx="1292">
                  <c:v>0.57665</c:v>
                </c:pt>
                <c:pt idx="1293">
                  <c:v>0.57545999999999997</c:v>
                </c:pt>
                <c:pt idx="1294">
                  <c:v>0.57665</c:v>
                </c:pt>
                <c:pt idx="1295">
                  <c:v>0.57550999999999997</c:v>
                </c:pt>
                <c:pt idx="1296">
                  <c:v>0.57535999999999998</c:v>
                </c:pt>
                <c:pt idx="1297">
                  <c:v>0.57413999999999998</c:v>
                </c:pt>
                <c:pt idx="1298">
                  <c:v>0.57567999999999997</c:v>
                </c:pt>
                <c:pt idx="1299">
                  <c:v>0.57355</c:v>
                </c:pt>
                <c:pt idx="1300">
                  <c:v>0.57401000000000002</c:v>
                </c:pt>
                <c:pt idx="1301">
                  <c:v>0.57359000000000004</c:v>
                </c:pt>
                <c:pt idx="1302">
                  <c:v>0.57477999999999996</c:v>
                </c:pt>
                <c:pt idx="1303">
                  <c:v>0.57521</c:v>
                </c:pt>
                <c:pt idx="1304">
                  <c:v>0.57535000000000003</c:v>
                </c:pt>
                <c:pt idx="1305">
                  <c:v>0.57416</c:v>
                </c:pt>
                <c:pt idx="1306">
                  <c:v>0.57669000000000004</c:v>
                </c:pt>
                <c:pt idx="1307">
                  <c:v>0.57535999999999998</c:v>
                </c:pt>
                <c:pt idx="1308">
                  <c:v>0.57399</c:v>
                </c:pt>
                <c:pt idx="1309">
                  <c:v>0.57528000000000001</c:v>
                </c:pt>
                <c:pt idx="1310">
                  <c:v>0.57530999999999999</c:v>
                </c:pt>
                <c:pt idx="1311">
                  <c:v>0.57433999999999996</c:v>
                </c:pt>
                <c:pt idx="1312">
                  <c:v>0.57374000000000003</c:v>
                </c:pt>
                <c:pt idx="1313">
                  <c:v>0.57376000000000005</c:v>
                </c:pt>
                <c:pt idx="1314">
                  <c:v>0.57530000000000003</c:v>
                </c:pt>
                <c:pt idx="1315">
                  <c:v>0.57672999999999996</c:v>
                </c:pt>
                <c:pt idx="1316">
                  <c:v>0.57730000000000004</c:v>
                </c:pt>
                <c:pt idx="1317">
                  <c:v>0.57769999999999999</c:v>
                </c:pt>
                <c:pt idx="1318">
                  <c:v>0.57467000000000001</c:v>
                </c:pt>
                <c:pt idx="1319">
                  <c:v>0.57584000000000002</c:v>
                </c:pt>
                <c:pt idx="1320">
                  <c:v>0.57562000000000002</c:v>
                </c:pt>
                <c:pt idx="1321">
                  <c:v>0.57489999999999997</c:v>
                </c:pt>
                <c:pt idx="1322">
                  <c:v>0.57608999999999999</c:v>
                </c:pt>
                <c:pt idx="1323">
                  <c:v>0.57399</c:v>
                </c:pt>
                <c:pt idx="1324">
                  <c:v>0.57452000000000003</c:v>
                </c:pt>
                <c:pt idx="1325">
                  <c:v>0.57304999999999995</c:v>
                </c:pt>
                <c:pt idx="1326">
                  <c:v>0.57372000000000001</c:v>
                </c:pt>
                <c:pt idx="1327">
                  <c:v>0.57591999999999999</c:v>
                </c:pt>
                <c:pt idx="1328">
                  <c:v>0.57567999999999997</c:v>
                </c:pt>
                <c:pt idx="1329">
                  <c:v>0.57484000000000002</c:v>
                </c:pt>
                <c:pt idx="1330">
                  <c:v>0.57411999999999996</c:v>
                </c:pt>
                <c:pt idx="1331">
                  <c:v>0.57684999999999997</c:v>
                </c:pt>
                <c:pt idx="1332">
                  <c:v>0.57526999999999995</c:v>
                </c:pt>
                <c:pt idx="1333">
                  <c:v>0.57377999999999996</c:v>
                </c:pt>
                <c:pt idx="1334">
                  <c:v>0.57493000000000005</c:v>
                </c:pt>
                <c:pt idx="1335">
                  <c:v>0.57611999999999997</c:v>
                </c:pt>
                <c:pt idx="1336">
                  <c:v>0.57584000000000002</c:v>
                </c:pt>
                <c:pt idx="1337">
                  <c:v>0.57540000000000002</c:v>
                </c:pt>
                <c:pt idx="1338">
                  <c:v>0.57316999999999996</c:v>
                </c:pt>
                <c:pt idx="1339">
                  <c:v>0.57486000000000004</c:v>
                </c:pt>
                <c:pt idx="1340">
                  <c:v>0.57255999999999996</c:v>
                </c:pt>
                <c:pt idx="1341">
                  <c:v>0.57323000000000002</c:v>
                </c:pt>
                <c:pt idx="1342">
                  <c:v>0.57477999999999996</c:v>
                </c:pt>
                <c:pt idx="1343">
                  <c:v>0.57491999999999999</c:v>
                </c:pt>
                <c:pt idx="1344">
                  <c:v>0.57513999999999998</c:v>
                </c:pt>
                <c:pt idx="1345">
                  <c:v>0.57706000000000002</c:v>
                </c:pt>
                <c:pt idx="1346">
                  <c:v>0.57406999999999997</c:v>
                </c:pt>
                <c:pt idx="1347">
                  <c:v>0.57552999999999999</c:v>
                </c:pt>
                <c:pt idx="1348">
                  <c:v>0.57711000000000001</c:v>
                </c:pt>
                <c:pt idx="1349">
                  <c:v>0.57543</c:v>
                </c:pt>
                <c:pt idx="1350">
                  <c:v>0.57691999999999999</c:v>
                </c:pt>
                <c:pt idx="1351">
                  <c:v>0.57420000000000004</c:v>
                </c:pt>
                <c:pt idx="1352">
                  <c:v>0.57567000000000002</c:v>
                </c:pt>
                <c:pt idx="1353">
                  <c:v>0.57762999999999998</c:v>
                </c:pt>
                <c:pt idx="1354">
                  <c:v>0.57686000000000004</c:v>
                </c:pt>
                <c:pt idx="1355">
                  <c:v>0.57635000000000003</c:v>
                </c:pt>
                <c:pt idx="1356">
                  <c:v>0.57482</c:v>
                </c:pt>
                <c:pt idx="1357">
                  <c:v>0.57538</c:v>
                </c:pt>
                <c:pt idx="1358">
                  <c:v>0.57384000000000002</c:v>
                </c:pt>
                <c:pt idx="1359">
                  <c:v>0.57757000000000003</c:v>
                </c:pt>
                <c:pt idx="1360">
                  <c:v>0.57652000000000003</c:v>
                </c:pt>
                <c:pt idx="1361">
                  <c:v>0.57423999999999997</c:v>
                </c:pt>
                <c:pt idx="1362">
                  <c:v>0.57574000000000003</c:v>
                </c:pt>
                <c:pt idx="1363">
                  <c:v>0.57418999999999998</c:v>
                </c:pt>
                <c:pt idx="1364">
                  <c:v>0.57386999999999999</c:v>
                </c:pt>
                <c:pt idx="1365">
                  <c:v>0.57313000000000003</c:v>
                </c:pt>
                <c:pt idx="1366">
                  <c:v>0.57538</c:v>
                </c:pt>
                <c:pt idx="1367">
                  <c:v>0.57755999999999996</c:v>
                </c:pt>
                <c:pt idx="1368">
                  <c:v>0.57679999999999998</c:v>
                </c:pt>
                <c:pt idx="1369">
                  <c:v>0.57513999999999998</c:v>
                </c:pt>
                <c:pt idx="1370">
                  <c:v>0.57594000000000001</c:v>
                </c:pt>
                <c:pt idx="1371">
                  <c:v>0.57415000000000005</c:v>
                </c:pt>
                <c:pt idx="1372">
                  <c:v>0.57335999999999998</c:v>
                </c:pt>
                <c:pt idx="1373">
                  <c:v>0.57698000000000005</c:v>
                </c:pt>
                <c:pt idx="1374">
                  <c:v>0.57582999999999995</c:v>
                </c:pt>
                <c:pt idx="1375">
                  <c:v>0.57596999999999998</c:v>
                </c:pt>
                <c:pt idx="1376">
                  <c:v>0.57643</c:v>
                </c:pt>
                <c:pt idx="1377">
                  <c:v>0.57404999999999995</c:v>
                </c:pt>
                <c:pt idx="1378">
                  <c:v>0.57462999999999997</c:v>
                </c:pt>
                <c:pt idx="1379">
                  <c:v>0.57477999999999996</c:v>
                </c:pt>
                <c:pt idx="1380">
                  <c:v>0.57784999999999997</c:v>
                </c:pt>
                <c:pt idx="1381">
                  <c:v>0.57326999999999995</c:v>
                </c:pt>
                <c:pt idx="1382">
                  <c:v>0.57586000000000004</c:v>
                </c:pt>
                <c:pt idx="1383">
                  <c:v>0.57486999999999999</c:v>
                </c:pt>
                <c:pt idx="1384">
                  <c:v>0.57670999999999994</c:v>
                </c:pt>
                <c:pt idx="1385">
                  <c:v>0.57515000000000005</c:v>
                </c:pt>
                <c:pt idx="1386">
                  <c:v>0.57499999999999996</c:v>
                </c:pt>
                <c:pt idx="1387">
                  <c:v>0.57630000000000003</c:v>
                </c:pt>
                <c:pt idx="1388">
                  <c:v>0.57486999999999999</c:v>
                </c:pt>
                <c:pt idx="1389">
                  <c:v>0.57315000000000005</c:v>
                </c:pt>
                <c:pt idx="1390">
                  <c:v>0.57632000000000005</c:v>
                </c:pt>
                <c:pt idx="1391">
                  <c:v>0.57650999999999997</c:v>
                </c:pt>
                <c:pt idx="1392">
                  <c:v>0.57672999999999996</c:v>
                </c:pt>
                <c:pt idx="1393">
                  <c:v>0.57528999999999997</c:v>
                </c:pt>
                <c:pt idx="1394">
                  <c:v>0.57743</c:v>
                </c:pt>
                <c:pt idx="1395">
                  <c:v>0.57410000000000005</c:v>
                </c:pt>
                <c:pt idx="1396">
                  <c:v>0.57589000000000001</c:v>
                </c:pt>
                <c:pt idx="1397">
                  <c:v>0.57418000000000002</c:v>
                </c:pt>
                <c:pt idx="1398">
                  <c:v>0.57674000000000003</c:v>
                </c:pt>
                <c:pt idx="1399">
                  <c:v>0.57565999999999995</c:v>
                </c:pt>
                <c:pt idx="1400">
                  <c:v>0.57518999999999998</c:v>
                </c:pt>
                <c:pt idx="1401">
                  <c:v>0.57499</c:v>
                </c:pt>
                <c:pt idx="1402">
                  <c:v>0.57413000000000003</c:v>
                </c:pt>
                <c:pt idx="1403">
                  <c:v>0.57576000000000005</c:v>
                </c:pt>
                <c:pt idx="1404">
                  <c:v>0.48858000000000001</c:v>
                </c:pt>
                <c:pt idx="1405">
                  <c:v>0.48829</c:v>
                </c:pt>
                <c:pt idx="1406">
                  <c:v>0.48709999999999998</c:v>
                </c:pt>
                <c:pt idx="1407">
                  <c:v>0.48925999999999997</c:v>
                </c:pt>
                <c:pt idx="1408">
                  <c:v>0.48763000000000001</c:v>
                </c:pt>
                <c:pt idx="1409">
                  <c:v>0.48605999999999999</c:v>
                </c:pt>
                <c:pt idx="1410">
                  <c:v>0.48744999999999999</c:v>
                </c:pt>
                <c:pt idx="1411">
                  <c:v>0.48882999999999999</c:v>
                </c:pt>
                <c:pt idx="1412">
                  <c:v>0.48792999999999997</c:v>
                </c:pt>
                <c:pt idx="1413">
                  <c:v>0.48846000000000001</c:v>
                </c:pt>
                <c:pt idx="1414">
                  <c:v>0.48773</c:v>
                </c:pt>
                <c:pt idx="1415">
                  <c:v>0.48803999999999997</c:v>
                </c:pt>
                <c:pt idx="1416">
                  <c:v>0.48846000000000001</c:v>
                </c:pt>
                <c:pt idx="1417">
                  <c:v>0.48670999999999998</c:v>
                </c:pt>
                <c:pt idx="1418">
                  <c:v>0.48832999999999999</c:v>
                </c:pt>
                <c:pt idx="1419">
                  <c:v>0.48808000000000001</c:v>
                </c:pt>
                <c:pt idx="1420">
                  <c:v>0.48825000000000002</c:v>
                </c:pt>
                <c:pt idx="1421">
                  <c:v>0.48860999999999999</c:v>
                </c:pt>
                <c:pt idx="1422">
                  <c:v>0.48765999999999998</c:v>
                </c:pt>
                <c:pt idx="1423">
                  <c:v>0.48957000000000001</c:v>
                </c:pt>
                <c:pt idx="1424">
                  <c:v>0.48735000000000001</c:v>
                </c:pt>
                <c:pt idx="1425">
                  <c:v>0.49053999999999998</c:v>
                </c:pt>
                <c:pt idx="1426">
                  <c:v>0.48753000000000002</c:v>
                </c:pt>
                <c:pt idx="1427">
                  <c:v>0.48888999999999999</c:v>
                </c:pt>
                <c:pt idx="1428">
                  <c:v>0.48812</c:v>
                </c:pt>
                <c:pt idx="1429">
                  <c:v>0.48799999999999999</c:v>
                </c:pt>
                <c:pt idx="1430">
                  <c:v>0.48970000000000002</c:v>
                </c:pt>
                <c:pt idx="1431">
                  <c:v>0.48581000000000002</c:v>
                </c:pt>
                <c:pt idx="1432">
                  <c:v>0.48836000000000002</c:v>
                </c:pt>
                <c:pt idx="1433">
                  <c:v>0.49203999999999998</c:v>
                </c:pt>
                <c:pt idx="1434">
                  <c:v>0.49041000000000001</c:v>
                </c:pt>
                <c:pt idx="1435">
                  <c:v>0.48937000000000003</c:v>
                </c:pt>
                <c:pt idx="1436">
                  <c:v>0.48957000000000001</c:v>
                </c:pt>
                <c:pt idx="1437">
                  <c:v>0.48956</c:v>
                </c:pt>
                <c:pt idx="1438">
                  <c:v>0.48719000000000001</c:v>
                </c:pt>
                <c:pt idx="1439">
                  <c:v>0.48913000000000001</c:v>
                </c:pt>
                <c:pt idx="1440">
                  <c:v>0.48962</c:v>
                </c:pt>
                <c:pt idx="1441">
                  <c:v>0.48855999999999999</c:v>
                </c:pt>
                <c:pt idx="1442">
                  <c:v>0.48838999999999999</c:v>
                </c:pt>
                <c:pt idx="1443">
                  <c:v>0.48986000000000002</c:v>
                </c:pt>
                <c:pt idx="1444">
                  <c:v>0.48865999999999998</c:v>
                </c:pt>
                <c:pt idx="1445">
                  <c:v>0.48903000000000002</c:v>
                </c:pt>
                <c:pt idx="1446">
                  <c:v>0.48897000000000002</c:v>
                </c:pt>
                <c:pt idx="1447">
                  <c:v>0.48832999999999999</c:v>
                </c:pt>
                <c:pt idx="1448">
                  <c:v>0.49137999999999998</c:v>
                </c:pt>
                <c:pt idx="1449">
                  <c:v>0.48959000000000003</c:v>
                </c:pt>
                <c:pt idx="1450">
                  <c:v>0.48818</c:v>
                </c:pt>
                <c:pt idx="1451">
                  <c:v>0.49004999999999999</c:v>
                </c:pt>
                <c:pt idx="1452">
                  <c:v>0.48875000000000002</c:v>
                </c:pt>
                <c:pt idx="1453">
                  <c:v>0.48849999999999999</c:v>
                </c:pt>
                <c:pt idx="1454">
                  <c:v>0.48886000000000002</c:v>
                </c:pt>
                <c:pt idx="1455">
                  <c:v>0.48953000000000002</c:v>
                </c:pt>
                <c:pt idx="1456">
                  <c:v>0.48824000000000001</c:v>
                </c:pt>
                <c:pt idx="1457">
                  <c:v>0.48920999999999998</c:v>
                </c:pt>
                <c:pt idx="1458">
                  <c:v>0.48904999999999998</c:v>
                </c:pt>
                <c:pt idx="1459">
                  <c:v>0.48946000000000001</c:v>
                </c:pt>
                <c:pt idx="1460">
                  <c:v>0.48869000000000001</c:v>
                </c:pt>
                <c:pt idx="1461">
                  <c:v>0.48679</c:v>
                </c:pt>
                <c:pt idx="1462">
                  <c:v>0.48804999999999998</c:v>
                </c:pt>
                <c:pt idx="1463">
                  <c:v>0.49026999999999998</c:v>
                </c:pt>
                <c:pt idx="1464">
                  <c:v>0.48986000000000002</c:v>
                </c:pt>
                <c:pt idx="1465">
                  <c:v>0.49313000000000001</c:v>
                </c:pt>
                <c:pt idx="1466">
                  <c:v>0.48816999999999999</c:v>
                </c:pt>
                <c:pt idx="1467">
                  <c:v>0.48818</c:v>
                </c:pt>
                <c:pt idx="1468">
                  <c:v>0.49029</c:v>
                </c:pt>
                <c:pt idx="1469">
                  <c:v>0.48615000000000003</c:v>
                </c:pt>
                <c:pt idx="1470">
                  <c:v>0.48898999999999998</c:v>
                </c:pt>
                <c:pt idx="1471">
                  <c:v>0.48847000000000002</c:v>
                </c:pt>
                <c:pt idx="1472">
                  <c:v>0.48809000000000002</c:v>
                </c:pt>
                <c:pt idx="1473">
                  <c:v>0.48930000000000001</c:v>
                </c:pt>
                <c:pt idx="1474">
                  <c:v>0.48796</c:v>
                </c:pt>
                <c:pt idx="1475">
                  <c:v>0.48785000000000001</c:v>
                </c:pt>
                <c:pt idx="1476">
                  <c:v>0.48952000000000001</c:v>
                </c:pt>
                <c:pt idx="1477">
                  <c:v>0.48799999999999999</c:v>
                </c:pt>
                <c:pt idx="1478">
                  <c:v>0.48920999999999998</c:v>
                </c:pt>
                <c:pt idx="1479">
                  <c:v>0.48969000000000001</c:v>
                </c:pt>
                <c:pt idx="1480">
                  <c:v>0.48998000000000003</c:v>
                </c:pt>
                <c:pt idx="1481">
                  <c:v>0.48829</c:v>
                </c:pt>
                <c:pt idx="1482">
                  <c:v>0.48832999999999999</c:v>
                </c:pt>
                <c:pt idx="1483">
                  <c:v>0.48964999999999997</c:v>
                </c:pt>
                <c:pt idx="1484">
                  <c:v>0.48893999999999999</c:v>
                </c:pt>
                <c:pt idx="1485">
                  <c:v>0.49048999999999998</c:v>
                </c:pt>
                <c:pt idx="1486">
                  <c:v>0.48947000000000002</c:v>
                </c:pt>
                <c:pt idx="1487">
                  <c:v>0.48725000000000002</c:v>
                </c:pt>
                <c:pt idx="1488">
                  <c:v>0.48769000000000001</c:v>
                </c:pt>
                <c:pt idx="1489">
                  <c:v>0.48568</c:v>
                </c:pt>
                <c:pt idx="1490">
                  <c:v>0.48995</c:v>
                </c:pt>
                <c:pt idx="1491">
                  <c:v>0.48971999999999999</c:v>
                </c:pt>
                <c:pt idx="1492">
                  <c:v>0.49132999999999999</c:v>
                </c:pt>
                <c:pt idx="1493">
                  <c:v>0.48792000000000002</c:v>
                </c:pt>
                <c:pt idx="1494">
                  <c:v>0.48865999999999998</c:v>
                </c:pt>
                <c:pt idx="1495">
                  <c:v>0.49042999999999998</c:v>
                </c:pt>
                <c:pt idx="1496">
                  <c:v>0.48957000000000001</c:v>
                </c:pt>
                <c:pt idx="1497">
                  <c:v>0.48720000000000002</c:v>
                </c:pt>
                <c:pt idx="1498">
                  <c:v>0.48909000000000002</c:v>
                </c:pt>
                <c:pt idx="1499">
                  <c:v>0.48764000000000002</c:v>
                </c:pt>
                <c:pt idx="1500">
                  <c:v>0.48827999999999999</c:v>
                </c:pt>
                <c:pt idx="1501">
                  <c:v>0.48923</c:v>
                </c:pt>
                <c:pt idx="1502">
                  <c:v>0.48881000000000002</c:v>
                </c:pt>
                <c:pt idx="1503">
                  <c:v>0.49203000000000002</c:v>
                </c:pt>
                <c:pt idx="1504">
                  <c:v>0.48888999999999999</c:v>
                </c:pt>
                <c:pt idx="1505">
                  <c:v>0.48884</c:v>
                </c:pt>
                <c:pt idx="1506">
                  <c:v>0.48873</c:v>
                </c:pt>
                <c:pt idx="1507">
                  <c:v>0.48842999999999998</c:v>
                </c:pt>
                <c:pt idx="1508">
                  <c:v>0.48824000000000001</c:v>
                </c:pt>
                <c:pt idx="1509">
                  <c:v>0.48848999999999998</c:v>
                </c:pt>
                <c:pt idx="1510">
                  <c:v>0.4889</c:v>
                </c:pt>
                <c:pt idx="1511">
                  <c:v>0.48803999999999997</c:v>
                </c:pt>
                <c:pt idx="1512">
                  <c:v>0.4879</c:v>
                </c:pt>
                <c:pt idx="1513">
                  <c:v>0.49063000000000001</c:v>
                </c:pt>
                <c:pt idx="1514">
                  <c:v>0.48874000000000001</c:v>
                </c:pt>
                <c:pt idx="1515">
                  <c:v>0.4894</c:v>
                </c:pt>
                <c:pt idx="1516">
                  <c:v>0.48845</c:v>
                </c:pt>
                <c:pt idx="1517">
                  <c:v>0.48803999999999997</c:v>
                </c:pt>
                <c:pt idx="1518">
                  <c:v>0.48823</c:v>
                </c:pt>
                <c:pt idx="1519">
                  <c:v>0.48653000000000002</c:v>
                </c:pt>
                <c:pt idx="1520">
                  <c:v>0.48927999999999999</c:v>
                </c:pt>
                <c:pt idx="1521">
                  <c:v>0.49077999999999999</c:v>
                </c:pt>
                <c:pt idx="1522">
                  <c:v>0.48912</c:v>
                </c:pt>
                <c:pt idx="1523">
                  <c:v>0.48832999999999999</c:v>
                </c:pt>
                <c:pt idx="1524">
                  <c:v>0.49069000000000002</c:v>
                </c:pt>
                <c:pt idx="1525">
                  <c:v>0.48914000000000002</c:v>
                </c:pt>
                <c:pt idx="1526">
                  <c:v>0.49021999999999999</c:v>
                </c:pt>
                <c:pt idx="1527">
                  <c:v>0.48873</c:v>
                </c:pt>
                <c:pt idx="1528">
                  <c:v>0.49003000000000002</c:v>
                </c:pt>
                <c:pt idx="1529">
                  <c:v>0.48847000000000002</c:v>
                </c:pt>
                <c:pt idx="1530">
                  <c:v>0.48805999999999999</c:v>
                </c:pt>
                <c:pt idx="1531">
                  <c:v>0.48893999999999999</c:v>
                </c:pt>
                <c:pt idx="1532">
                  <c:v>0.48826000000000003</c:v>
                </c:pt>
                <c:pt idx="1533">
                  <c:v>0.48959999999999998</c:v>
                </c:pt>
                <c:pt idx="1534">
                  <c:v>0.48823</c:v>
                </c:pt>
                <c:pt idx="1535">
                  <c:v>0.48842999999999998</c:v>
                </c:pt>
                <c:pt idx="1536">
                  <c:v>0.32496999999999998</c:v>
                </c:pt>
                <c:pt idx="1537">
                  <c:v>0.32607999999999998</c:v>
                </c:pt>
                <c:pt idx="1538">
                  <c:v>0.32501999999999998</c:v>
                </c:pt>
                <c:pt idx="1539">
                  <c:v>0.32379000000000002</c:v>
                </c:pt>
                <c:pt idx="1540">
                  <c:v>0.32688</c:v>
                </c:pt>
                <c:pt idx="1541">
                  <c:v>0.32534000000000002</c:v>
                </c:pt>
                <c:pt idx="1542">
                  <c:v>0.32547999999999999</c:v>
                </c:pt>
                <c:pt idx="1543">
                  <c:v>0.32507000000000003</c:v>
                </c:pt>
                <c:pt idx="1544">
                  <c:v>0.32565</c:v>
                </c:pt>
                <c:pt idx="1545">
                  <c:v>0.32458999999999999</c:v>
                </c:pt>
                <c:pt idx="1546">
                  <c:v>0.32766000000000001</c:v>
                </c:pt>
                <c:pt idx="1547">
                  <c:v>0.32683000000000001</c:v>
                </c:pt>
                <c:pt idx="1548">
                  <c:v>0.32644000000000001</c:v>
                </c:pt>
                <c:pt idx="1549">
                  <c:v>0.32583000000000001</c:v>
                </c:pt>
                <c:pt idx="1550">
                  <c:v>0.32601999999999998</c:v>
                </c:pt>
                <c:pt idx="1551">
                  <c:v>0.32627</c:v>
                </c:pt>
                <c:pt idx="1552">
                  <c:v>0.32446999999999998</c:v>
                </c:pt>
                <c:pt idx="1553">
                  <c:v>0.32485999999999998</c:v>
                </c:pt>
                <c:pt idx="1554">
                  <c:v>0.32344000000000001</c:v>
                </c:pt>
                <c:pt idx="1555">
                  <c:v>0.32500000000000001</c:v>
                </c:pt>
                <c:pt idx="1556">
                  <c:v>0.32538</c:v>
                </c:pt>
                <c:pt idx="1557">
                  <c:v>0.32521</c:v>
                </c:pt>
                <c:pt idx="1558">
                  <c:v>0.32591999999999999</c:v>
                </c:pt>
                <c:pt idx="1559">
                  <c:v>0.32595000000000002</c:v>
                </c:pt>
                <c:pt idx="1560">
                  <c:v>0.32652999999999999</c:v>
                </c:pt>
                <c:pt idx="1561">
                  <c:v>0.32617000000000002</c:v>
                </c:pt>
                <c:pt idx="1562">
                  <c:v>0.32686999999999999</c:v>
                </c:pt>
                <c:pt idx="1563">
                  <c:v>0.3271</c:v>
                </c:pt>
                <c:pt idx="1564">
                  <c:v>0.32508999999999999</c:v>
                </c:pt>
                <c:pt idx="1565">
                  <c:v>0.32643</c:v>
                </c:pt>
                <c:pt idx="1566">
                  <c:v>0.32474999999999998</c:v>
                </c:pt>
                <c:pt idx="1567">
                  <c:v>0.32577</c:v>
                </c:pt>
                <c:pt idx="1568">
                  <c:v>0.32625999999999999</c:v>
                </c:pt>
                <c:pt idx="1569">
                  <c:v>0.32634000000000002</c:v>
                </c:pt>
                <c:pt idx="1570">
                  <c:v>0.32780999999999999</c:v>
                </c:pt>
                <c:pt idx="1571">
                  <c:v>0.32467000000000001</c:v>
                </c:pt>
                <c:pt idx="1572">
                  <c:v>0.32535999999999998</c:v>
                </c:pt>
                <c:pt idx="1573">
                  <c:v>0.32691999999999999</c:v>
                </c:pt>
                <c:pt idx="1574">
                  <c:v>0.32679000000000002</c:v>
                </c:pt>
                <c:pt idx="1575">
                  <c:v>0.32325999999999999</c:v>
                </c:pt>
                <c:pt idx="1576">
                  <c:v>0.32840999999999998</c:v>
                </c:pt>
                <c:pt idx="1577">
                  <c:v>0.32719999999999999</c:v>
                </c:pt>
                <c:pt idx="1578">
                  <c:v>0.32651000000000002</c:v>
                </c:pt>
                <c:pt idx="1579">
                  <c:v>0.32469999999999999</c:v>
                </c:pt>
                <c:pt idx="1580">
                  <c:v>0.32574999999999998</c:v>
                </c:pt>
                <c:pt idx="1581">
                  <c:v>0.32571</c:v>
                </c:pt>
                <c:pt idx="1582">
                  <c:v>0.32619999999999999</c:v>
                </c:pt>
                <c:pt idx="1583">
                  <c:v>0.32523999999999997</c:v>
                </c:pt>
                <c:pt idx="1584">
                  <c:v>0.32228000000000001</c:v>
                </c:pt>
                <c:pt idx="1585">
                  <c:v>0.32558999999999999</c:v>
                </c:pt>
                <c:pt idx="1586">
                  <c:v>0.32496000000000003</c:v>
                </c:pt>
                <c:pt idx="1587">
                  <c:v>0.32612999999999998</c:v>
                </c:pt>
                <c:pt idx="1588">
                  <c:v>0.32362000000000002</c:v>
                </c:pt>
                <c:pt idx="1589">
                  <c:v>0.32604</c:v>
                </c:pt>
                <c:pt idx="1590">
                  <c:v>0.32563999999999999</c:v>
                </c:pt>
                <c:pt idx="1591">
                  <c:v>0.32434000000000002</c:v>
                </c:pt>
                <c:pt idx="1592">
                  <c:v>0.32690000000000002</c:v>
                </c:pt>
                <c:pt idx="1593">
                  <c:v>0.32679000000000002</c:v>
                </c:pt>
                <c:pt idx="1594">
                  <c:v>0.32469999999999999</c:v>
                </c:pt>
                <c:pt idx="1595">
                  <c:v>0.32543</c:v>
                </c:pt>
                <c:pt idx="1596">
                  <c:v>0.32551999999999998</c:v>
                </c:pt>
                <c:pt idx="1597">
                  <c:v>0.32624999999999998</c:v>
                </c:pt>
                <c:pt idx="1598">
                  <c:v>0.32518000000000002</c:v>
                </c:pt>
                <c:pt idx="1599">
                  <c:v>0.32517000000000001</c:v>
                </c:pt>
                <c:pt idx="1600">
                  <c:v>0.32374999999999998</c:v>
                </c:pt>
                <c:pt idx="1601">
                  <c:v>0.32680999999999999</c:v>
                </c:pt>
                <c:pt idx="1602">
                  <c:v>0.32483000000000001</c:v>
                </c:pt>
                <c:pt idx="1603">
                  <c:v>0.32663999999999999</c:v>
                </c:pt>
                <c:pt idx="1604">
                  <c:v>0.32480999999999999</c:v>
                </c:pt>
                <c:pt idx="1605">
                  <c:v>0.32630999999999999</c:v>
                </c:pt>
                <c:pt idx="1606">
                  <c:v>0.32627</c:v>
                </c:pt>
                <c:pt idx="1607">
                  <c:v>0.32490000000000002</c:v>
                </c:pt>
                <c:pt idx="1608">
                  <c:v>0.32591999999999999</c:v>
                </c:pt>
                <c:pt idx="1609">
                  <c:v>0.32639000000000001</c:v>
                </c:pt>
                <c:pt idx="1610">
                  <c:v>0.32475999999999999</c:v>
                </c:pt>
                <c:pt idx="1611">
                  <c:v>0.32540999999999998</c:v>
                </c:pt>
                <c:pt idx="1612">
                  <c:v>0.32762000000000002</c:v>
                </c:pt>
                <c:pt idx="1613">
                  <c:v>0.32507000000000003</c:v>
                </c:pt>
                <c:pt idx="1614">
                  <c:v>0.32578000000000001</c:v>
                </c:pt>
                <c:pt idx="1615">
                  <c:v>0.32401999999999997</c:v>
                </c:pt>
                <c:pt idx="1616">
                  <c:v>0.32527</c:v>
                </c:pt>
                <c:pt idx="1617">
                  <c:v>0.32589000000000001</c:v>
                </c:pt>
                <c:pt idx="1618">
                  <c:v>0.32561000000000001</c:v>
                </c:pt>
                <c:pt idx="1619">
                  <c:v>0.32573000000000002</c:v>
                </c:pt>
                <c:pt idx="1620">
                  <c:v>0.32543</c:v>
                </c:pt>
                <c:pt idx="1621">
                  <c:v>0.32425999999999999</c:v>
                </c:pt>
                <c:pt idx="1622">
                  <c:v>0.32605000000000001</c:v>
                </c:pt>
                <c:pt idx="1623">
                  <c:v>0.32567000000000002</c:v>
                </c:pt>
                <c:pt idx="1624">
                  <c:v>0.32461000000000001</c:v>
                </c:pt>
                <c:pt idx="1625">
                  <c:v>0.32533000000000001</c:v>
                </c:pt>
                <c:pt idx="1626">
                  <c:v>0.32596000000000003</c:v>
                </c:pt>
                <c:pt idx="1627">
                  <c:v>0.32340000000000002</c:v>
                </c:pt>
                <c:pt idx="1628">
                  <c:v>0.32582</c:v>
                </c:pt>
                <c:pt idx="1629">
                  <c:v>0.32808999999999999</c:v>
                </c:pt>
                <c:pt idx="1630">
                  <c:v>0.32427</c:v>
                </c:pt>
                <c:pt idx="1631">
                  <c:v>0.32451999999999998</c:v>
                </c:pt>
                <c:pt idx="1632">
                  <c:v>0.32579999999999998</c:v>
                </c:pt>
                <c:pt idx="1633">
                  <c:v>0.32639000000000001</c:v>
                </c:pt>
                <c:pt idx="1634">
                  <c:v>0.3266</c:v>
                </c:pt>
                <c:pt idx="1635">
                  <c:v>0.32607999999999998</c:v>
                </c:pt>
                <c:pt idx="1636">
                  <c:v>0.32535999999999998</c:v>
                </c:pt>
                <c:pt idx="1637">
                  <c:v>0.32594000000000001</c:v>
                </c:pt>
                <c:pt idx="1638">
                  <c:v>0.32399</c:v>
                </c:pt>
                <c:pt idx="1639">
                  <c:v>0.32478000000000001</c:v>
                </c:pt>
                <c:pt idx="1640">
                  <c:v>0.32401000000000002</c:v>
                </c:pt>
                <c:pt idx="1641">
                  <c:v>0.32536999999999999</c:v>
                </c:pt>
                <c:pt idx="1642">
                  <c:v>0.32638</c:v>
                </c:pt>
                <c:pt idx="1643">
                  <c:v>0.32556000000000002</c:v>
                </c:pt>
                <c:pt idx="1644">
                  <c:v>0.32668000000000003</c:v>
                </c:pt>
                <c:pt idx="1645">
                  <c:v>0.32550000000000001</c:v>
                </c:pt>
                <c:pt idx="1646">
                  <c:v>0.32450000000000001</c:v>
                </c:pt>
                <c:pt idx="1647">
                  <c:v>0.32796999999999998</c:v>
                </c:pt>
                <c:pt idx="1648">
                  <c:v>0.32755000000000001</c:v>
                </c:pt>
                <c:pt idx="1649">
                  <c:v>0.32629999999999998</c:v>
                </c:pt>
                <c:pt idx="1650">
                  <c:v>0.32512000000000002</c:v>
                </c:pt>
                <c:pt idx="1651">
                  <c:v>0.32447999999999999</c:v>
                </c:pt>
                <c:pt idx="1652">
                  <c:v>0.32591999999999999</c:v>
                </c:pt>
                <c:pt idx="1653">
                  <c:v>0.3271</c:v>
                </c:pt>
                <c:pt idx="1654">
                  <c:v>0.32682</c:v>
                </c:pt>
                <c:pt idx="1655">
                  <c:v>0.32562999999999998</c:v>
                </c:pt>
                <c:pt idx="1656">
                  <c:v>0.32602999999999999</c:v>
                </c:pt>
                <c:pt idx="1657">
                  <c:v>0.32379999999999998</c:v>
                </c:pt>
                <c:pt idx="1658">
                  <c:v>0.32596000000000003</c:v>
                </c:pt>
                <c:pt idx="1659">
                  <c:v>0.32324000000000003</c:v>
                </c:pt>
                <c:pt idx="1660">
                  <c:v>0.32769999999999999</c:v>
                </c:pt>
                <c:pt idx="1661">
                  <c:v>0.32685999999999998</c:v>
                </c:pt>
                <c:pt idx="1662">
                  <c:v>0.32385999999999998</c:v>
                </c:pt>
                <c:pt idx="1663">
                  <c:v>0.32571</c:v>
                </c:pt>
                <c:pt idx="1664">
                  <c:v>0.32575999999999999</c:v>
                </c:pt>
                <c:pt idx="1665">
                  <c:v>0.32525999999999999</c:v>
                </c:pt>
                <c:pt idx="1666">
                  <c:v>0.32572000000000001</c:v>
                </c:pt>
                <c:pt idx="1667">
                  <c:v>0.32590000000000002</c:v>
                </c:pt>
                <c:pt idx="1668">
                  <c:v>0.67032999999999998</c:v>
                </c:pt>
                <c:pt idx="1669">
                  <c:v>0.67484999999999995</c:v>
                </c:pt>
                <c:pt idx="1670">
                  <c:v>0.67352000000000001</c:v>
                </c:pt>
                <c:pt idx="1671">
                  <c:v>0.67281999999999997</c:v>
                </c:pt>
                <c:pt idx="1672">
                  <c:v>0.67400000000000004</c:v>
                </c:pt>
                <c:pt idx="1673">
                  <c:v>0.67147000000000001</c:v>
                </c:pt>
                <c:pt idx="1674">
                  <c:v>0.67269999999999996</c:v>
                </c:pt>
                <c:pt idx="1675">
                  <c:v>0.66978000000000004</c:v>
                </c:pt>
                <c:pt idx="1676">
                  <c:v>0.67310000000000003</c:v>
                </c:pt>
                <c:pt idx="1677">
                  <c:v>0.6714</c:v>
                </c:pt>
                <c:pt idx="1678">
                  <c:v>0.67281999999999997</c:v>
                </c:pt>
                <c:pt idx="1679">
                  <c:v>0.67374000000000001</c:v>
                </c:pt>
                <c:pt idx="1680">
                  <c:v>0.67022999999999999</c:v>
                </c:pt>
                <c:pt idx="1681">
                  <c:v>0.67425999999999997</c:v>
                </c:pt>
                <c:pt idx="1682">
                  <c:v>0.67195000000000005</c:v>
                </c:pt>
                <c:pt idx="1683">
                  <c:v>0.67310000000000003</c:v>
                </c:pt>
                <c:pt idx="1684">
                  <c:v>0.67317000000000005</c:v>
                </c:pt>
                <c:pt idx="1685">
                  <c:v>0.67386000000000001</c:v>
                </c:pt>
                <c:pt idx="1686">
                  <c:v>0.67500000000000004</c:v>
                </c:pt>
                <c:pt idx="1687">
                  <c:v>0.67417000000000005</c:v>
                </c:pt>
                <c:pt idx="1688">
                  <c:v>0.6704</c:v>
                </c:pt>
                <c:pt idx="1689">
                  <c:v>0.67191999999999996</c:v>
                </c:pt>
                <c:pt idx="1690">
                  <c:v>0.67325000000000002</c:v>
                </c:pt>
                <c:pt idx="1691">
                  <c:v>0.67142999999999997</c:v>
                </c:pt>
                <c:pt idx="1692">
                  <c:v>0.67096</c:v>
                </c:pt>
                <c:pt idx="1693">
                  <c:v>0.67203999999999997</c:v>
                </c:pt>
                <c:pt idx="1694">
                  <c:v>0.67315000000000003</c:v>
                </c:pt>
                <c:pt idx="1695">
                  <c:v>0.67315000000000003</c:v>
                </c:pt>
                <c:pt idx="1696">
                  <c:v>0.67617000000000005</c:v>
                </c:pt>
                <c:pt idx="1697">
                  <c:v>0.67101</c:v>
                </c:pt>
                <c:pt idx="1698">
                  <c:v>0.67042999999999997</c:v>
                </c:pt>
                <c:pt idx="1699">
                  <c:v>0.67378000000000005</c:v>
                </c:pt>
                <c:pt idx="1700">
                  <c:v>0.67171000000000003</c:v>
                </c:pt>
                <c:pt idx="1701">
                  <c:v>0.67103999999999997</c:v>
                </c:pt>
                <c:pt idx="1702">
                  <c:v>0.67357</c:v>
                </c:pt>
                <c:pt idx="1703">
                  <c:v>0.67395000000000005</c:v>
                </c:pt>
                <c:pt idx="1704">
                  <c:v>0.67247999999999997</c:v>
                </c:pt>
                <c:pt idx="1705">
                  <c:v>0.67330000000000001</c:v>
                </c:pt>
                <c:pt idx="1706">
                  <c:v>0.67454999999999998</c:v>
                </c:pt>
                <c:pt idx="1707">
                  <c:v>0.67354000000000003</c:v>
                </c:pt>
                <c:pt idx="1708">
                  <c:v>0.67225000000000001</c:v>
                </c:pt>
                <c:pt idx="1709">
                  <c:v>0.67342999999999997</c:v>
                </c:pt>
                <c:pt idx="1710">
                  <c:v>0.67171000000000003</c:v>
                </c:pt>
                <c:pt idx="1711">
                  <c:v>0.67359999999999998</c:v>
                </c:pt>
                <c:pt idx="1712">
                  <c:v>0.67244999999999999</c:v>
                </c:pt>
                <c:pt idx="1713">
                  <c:v>0.67467999999999995</c:v>
                </c:pt>
                <c:pt idx="1714">
                  <c:v>0.67037999999999998</c:v>
                </c:pt>
                <c:pt idx="1715">
                  <c:v>0.67335</c:v>
                </c:pt>
                <c:pt idx="1716">
                  <c:v>0.67561000000000004</c:v>
                </c:pt>
                <c:pt idx="1717">
                  <c:v>0.66934000000000005</c:v>
                </c:pt>
                <c:pt idx="1718">
                  <c:v>0.67003000000000001</c:v>
                </c:pt>
                <c:pt idx="1719">
                  <c:v>0.67164000000000001</c:v>
                </c:pt>
                <c:pt idx="1720">
                  <c:v>0.67384999999999995</c:v>
                </c:pt>
                <c:pt idx="1721">
                  <c:v>0.67271999999999998</c:v>
                </c:pt>
                <c:pt idx="1722">
                  <c:v>0.66912000000000005</c:v>
                </c:pt>
                <c:pt idx="1723">
                  <c:v>0.67235</c:v>
                </c:pt>
                <c:pt idx="1724">
                  <c:v>0.67681999999999998</c:v>
                </c:pt>
                <c:pt idx="1725">
                  <c:v>0.6714</c:v>
                </c:pt>
                <c:pt idx="1726">
                  <c:v>0.67225999999999997</c:v>
                </c:pt>
                <c:pt idx="1727">
                  <c:v>0.67206999999999995</c:v>
                </c:pt>
                <c:pt idx="1728">
                  <c:v>0.67091000000000001</c:v>
                </c:pt>
                <c:pt idx="1729">
                  <c:v>0.67074999999999996</c:v>
                </c:pt>
                <c:pt idx="1730">
                  <c:v>0.67193999999999998</c:v>
                </c:pt>
                <c:pt idx="1731">
                  <c:v>0.67086999999999997</c:v>
                </c:pt>
                <c:pt idx="1732">
                  <c:v>0.67013999999999996</c:v>
                </c:pt>
                <c:pt idx="1733">
                  <c:v>0.67230999999999996</c:v>
                </c:pt>
                <c:pt idx="1734">
                  <c:v>0.67249999999999999</c:v>
                </c:pt>
                <c:pt idx="1735">
                  <c:v>0.67140999999999995</c:v>
                </c:pt>
                <c:pt idx="1736">
                  <c:v>0.67198999999999998</c:v>
                </c:pt>
                <c:pt idx="1737">
                  <c:v>0.67445999999999995</c:v>
                </c:pt>
                <c:pt idx="1738">
                  <c:v>0.67318</c:v>
                </c:pt>
                <c:pt idx="1739">
                  <c:v>0.67235</c:v>
                </c:pt>
                <c:pt idx="1740">
                  <c:v>0.67239000000000004</c:v>
                </c:pt>
                <c:pt idx="1741">
                  <c:v>0.67378000000000005</c:v>
                </c:pt>
                <c:pt idx="1742">
                  <c:v>0.67229000000000005</c:v>
                </c:pt>
                <c:pt idx="1743">
                  <c:v>0.67120000000000002</c:v>
                </c:pt>
                <c:pt idx="1744">
                  <c:v>0.67029000000000005</c:v>
                </c:pt>
                <c:pt idx="1745">
                  <c:v>0.67220999999999997</c:v>
                </c:pt>
                <c:pt idx="1746">
                  <c:v>0.67330000000000001</c:v>
                </c:pt>
                <c:pt idx="1747">
                  <c:v>0.67276999999999998</c:v>
                </c:pt>
                <c:pt idx="1748">
                  <c:v>0.67318</c:v>
                </c:pt>
                <c:pt idx="1749">
                  <c:v>0.67371999999999999</c:v>
                </c:pt>
                <c:pt idx="1750">
                  <c:v>0.67420999999999998</c:v>
                </c:pt>
                <c:pt idx="1751">
                  <c:v>0.67388000000000003</c:v>
                </c:pt>
                <c:pt idx="1752">
                  <c:v>0.67225000000000001</c:v>
                </c:pt>
                <c:pt idx="1753">
                  <c:v>0.67339000000000004</c:v>
                </c:pt>
                <c:pt idx="1754">
                  <c:v>0.67105999999999999</c:v>
                </c:pt>
                <c:pt idx="1755">
                  <c:v>0.67476999999999998</c:v>
                </c:pt>
                <c:pt idx="1756">
                  <c:v>0.67391000000000001</c:v>
                </c:pt>
                <c:pt idx="1757">
                  <c:v>0.67344999999999999</c:v>
                </c:pt>
                <c:pt idx="1758">
                  <c:v>0.67323999999999995</c:v>
                </c:pt>
                <c:pt idx="1759">
                  <c:v>0.67101</c:v>
                </c:pt>
                <c:pt idx="1760">
                  <c:v>0.67198000000000002</c:v>
                </c:pt>
                <c:pt idx="1761">
                  <c:v>0.67183000000000004</c:v>
                </c:pt>
                <c:pt idx="1762">
                  <c:v>0.67195000000000005</c:v>
                </c:pt>
                <c:pt idx="1763">
                  <c:v>0.67278000000000004</c:v>
                </c:pt>
                <c:pt idx="1764">
                  <c:v>0.67376000000000003</c:v>
                </c:pt>
                <c:pt idx="1765">
                  <c:v>0.67237999999999998</c:v>
                </c:pt>
                <c:pt idx="1766">
                  <c:v>0.67220999999999997</c:v>
                </c:pt>
                <c:pt idx="1767">
                  <c:v>0.67130000000000001</c:v>
                </c:pt>
                <c:pt idx="1768">
                  <c:v>0.67259999999999998</c:v>
                </c:pt>
                <c:pt idx="1769">
                  <c:v>0.67274</c:v>
                </c:pt>
                <c:pt idx="1770">
                  <c:v>0.67125999999999997</c:v>
                </c:pt>
                <c:pt idx="1771">
                  <c:v>0.66998000000000002</c:v>
                </c:pt>
                <c:pt idx="1772">
                  <c:v>0.67259000000000002</c:v>
                </c:pt>
                <c:pt idx="1773">
                  <c:v>0.67437000000000002</c:v>
                </c:pt>
                <c:pt idx="1774">
                  <c:v>0.67159000000000002</c:v>
                </c:pt>
                <c:pt idx="1775">
                  <c:v>0.67359999999999998</c:v>
                </c:pt>
                <c:pt idx="1776">
                  <c:v>0.67451000000000005</c:v>
                </c:pt>
                <c:pt idx="1777">
                  <c:v>0.67047999999999996</c:v>
                </c:pt>
                <c:pt idx="1778">
                  <c:v>0.67290000000000005</c:v>
                </c:pt>
                <c:pt idx="1779">
                  <c:v>0.67337000000000002</c:v>
                </c:pt>
                <c:pt idx="1780">
                  <c:v>0.67008000000000001</c:v>
                </c:pt>
                <c:pt idx="1781">
                  <c:v>0.67342999999999997</c:v>
                </c:pt>
                <c:pt idx="1782">
                  <c:v>0.67417000000000005</c:v>
                </c:pt>
                <c:pt idx="1783">
                  <c:v>0.67405999999999999</c:v>
                </c:pt>
                <c:pt idx="1784">
                  <c:v>0.67371999999999999</c:v>
                </c:pt>
                <c:pt idx="1785">
                  <c:v>0.67242999999999997</c:v>
                </c:pt>
                <c:pt idx="1786">
                  <c:v>0.67035</c:v>
                </c:pt>
                <c:pt idx="1787">
                  <c:v>0.66915000000000002</c:v>
                </c:pt>
                <c:pt idx="1788">
                  <c:v>0.67298000000000002</c:v>
                </c:pt>
                <c:pt idx="1789">
                  <c:v>0.67100000000000004</c:v>
                </c:pt>
                <c:pt idx="1790">
                  <c:v>0.67249000000000003</c:v>
                </c:pt>
                <c:pt idx="1791">
                  <c:v>0.67308999999999997</c:v>
                </c:pt>
                <c:pt idx="1792">
                  <c:v>0.67112000000000005</c:v>
                </c:pt>
                <c:pt idx="1793">
                  <c:v>0.67139000000000004</c:v>
                </c:pt>
                <c:pt idx="1794">
                  <c:v>0.67254999999999998</c:v>
                </c:pt>
                <c:pt idx="1795">
                  <c:v>0.67152999999999996</c:v>
                </c:pt>
                <c:pt idx="1796">
                  <c:v>0.67295000000000005</c:v>
                </c:pt>
                <c:pt idx="1797">
                  <c:v>0.67323</c:v>
                </c:pt>
                <c:pt idx="1798">
                  <c:v>0.67259999999999998</c:v>
                </c:pt>
                <c:pt idx="1799">
                  <c:v>0.67166000000000003</c:v>
                </c:pt>
                <c:pt idx="1800">
                  <c:v>0.53047</c:v>
                </c:pt>
                <c:pt idx="1801">
                  <c:v>0.53005999999999998</c:v>
                </c:pt>
                <c:pt idx="1802">
                  <c:v>0.52859</c:v>
                </c:pt>
                <c:pt idx="1803">
                  <c:v>0.52866000000000002</c:v>
                </c:pt>
                <c:pt idx="1804">
                  <c:v>0.52927999999999997</c:v>
                </c:pt>
                <c:pt idx="1805">
                  <c:v>0.52700999999999998</c:v>
                </c:pt>
                <c:pt idx="1806">
                  <c:v>0.52734999999999999</c:v>
                </c:pt>
                <c:pt idx="1807">
                  <c:v>0.52637</c:v>
                </c:pt>
                <c:pt idx="1808">
                  <c:v>0.52854999999999996</c:v>
                </c:pt>
                <c:pt idx="1809">
                  <c:v>0.52630999999999994</c:v>
                </c:pt>
                <c:pt idx="1810">
                  <c:v>0.52675000000000005</c:v>
                </c:pt>
                <c:pt idx="1811">
                  <c:v>0.52817999999999998</c:v>
                </c:pt>
                <c:pt idx="1812">
                  <c:v>0.52739999999999998</c:v>
                </c:pt>
                <c:pt idx="1813">
                  <c:v>0.52795999999999998</c:v>
                </c:pt>
                <c:pt idx="1814">
                  <c:v>0.52707000000000004</c:v>
                </c:pt>
                <c:pt idx="1815">
                  <c:v>0.52532999999999996</c:v>
                </c:pt>
                <c:pt idx="1816">
                  <c:v>0.52883000000000002</c:v>
                </c:pt>
                <c:pt idx="1817">
                  <c:v>0.52951999999999999</c:v>
                </c:pt>
                <c:pt idx="1818">
                  <c:v>0.52817999999999998</c:v>
                </c:pt>
                <c:pt idx="1819">
                  <c:v>0.52703999999999995</c:v>
                </c:pt>
                <c:pt idx="1820">
                  <c:v>0.52600000000000002</c:v>
                </c:pt>
                <c:pt idx="1821">
                  <c:v>0.52646999999999999</c:v>
                </c:pt>
                <c:pt idx="1822">
                  <c:v>0.52781</c:v>
                </c:pt>
                <c:pt idx="1823">
                  <c:v>0.52907999999999999</c:v>
                </c:pt>
                <c:pt idx="1824">
                  <c:v>0.52717999999999998</c:v>
                </c:pt>
                <c:pt idx="1825">
                  <c:v>0.52941000000000005</c:v>
                </c:pt>
                <c:pt idx="1826">
                  <c:v>0.52866999999999997</c:v>
                </c:pt>
                <c:pt idx="1827">
                  <c:v>0.52598</c:v>
                </c:pt>
                <c:pt idx="1828">
                  <c:v>0.52786999999999995</c:v>
                </c:pt>
                <c:pt idx="1829">
                  <c:v>0.52873000000000003</c:v>
                </c:pt>
                <c:pt idx="1830">
                  <c:v>0.52620999999999996</c:v>
                </c:pt>
                <c:pt idx="1831">
                  <c:v>0.52893999999999997</c:v>
                </c:pt>
                <c:pt idx="1832">
                  <c:v>0.52661999999999998</c:v>
                </c:pt>
                <c:pt idx="1833">
                  <c:v>0.52737999999999996</c:v>
                </c:pt>
                <c:pt idx="1834">
                  <c:v>0.52854999999999996</c:v>
                </c:pt>
                <c:pt idx="1835">
                  <c:v>0.52685999999999999</c:v>
                </c:pt>
                <c:pt idx="1836">
                  <c:v>0.52886999999999995</c:v>
                </c:pt>
                <c:pt idx="1837">
                  <c:v>0.52675000000000005</c:v>
                </c:pt>
                <c:pt idx="1838">
                  <c:v>0.52849999999999997</c:v>
                </c:pt>
                <c:pt idx="1839">
                  <c:v>0.52571999999999997</c:v>
                </c:pt>
                <c:pt idx="1840">
                  <c:v>0.52871000000000001</c:v>
                </c:pt>
                <c:pt idx="1841">
                  <c:v>0.52754999999999996</c:v>
                </c:pt>
                <c:pt idx="1842">
                  <c:v>0.52768999999999999</c:v>
                </c:pt>
                <c:pt idx="1843">
                  <c:v>0.52961999999999998</c:v>
                </c:pt>
                <c:pt idx="1844">
                  <c:v>0.52661999999999998</c:v>
                </c:pt>
                <c:pt idx="1845">
                  <c:v>0.52875000000000005</c:v>
                </c:pt>
                <c:pt idx="1846">
                  <c:v>0.52864</c:v>
                </c:pt>
                <c:pt idx="1847">
                  <c:v>0.52897000000000005</c:v>
                </c:pt>
                <c:pt idx="1848">
                  <c:v>0.52837000000000001</c:v>
                </c:pt>
                <c:pt idx="1849">
                  <c:v>0.52651999999999999</c:v>
                </c:pt>
                <c:pt idx="1850">
                  <c:v>0.52771000000000001</c:v>
                </c:pt>
                <c:pt idx="1851">
                  <c:v>0.52730999999999995</c:v>
                </c:pt>
                <c:pt idx="1852">
                  <c:v>0.52720999999999996</c:v>
                </c:pt>
                <c:pt idx="1853">
                  <c:v>0.52744999999999997</c:v>
                </c:pt>
                <c:pt idx="1854">
                  <c:v>0.52959000000000001</c:v>
                </c:pt>
                <c:pt idx="1855">
                  <c:v>0.52937999999999996</c:v>
                </c:pt>
                <c:pt idx="1856">
                  <c:v>0.52707000000000004</c:v>
                </c:pt>
                <c:pt idx="1857">
                  <c:v>0.52676999999999996</c:v>
                </c:pt>
                <c:pt idx="1858">
                  <c:v>0.52837000000000001</c:v>
                </c:pt>
                <c:pt idx="1859">
                  <c:v>0.52573999999999999</c:v>
                </c:pt>
                <c:pt idx="1860">
                  <c:v>0.52846000000000004</c:v>
                </c:pt>
                <c:pt idx="1861">
                  <c:v>0.52827000000000002</c:v>
                </c:pt>
                <c:pt idx="1862">
                  <c:v>0.52932000000000001</c:v>
                </c:pt>
                <c:pt idx="1863">
                  <c:v>0.52754999999999996</c:v>
                </c:pt>
                <c:pt idx="1864">
                  <c:v>0.52559999999999996</c:v>
                </c:pt>
                <c:pt idx="1865">
                  <c:v>0.52917999999999998</c:v>
                </c:pt>
                <c:pt idx="1866">
                  <c:v>0.52756000000000003</c:v>
                </c:pt>
                <c:pt idx="1867">
                  <c:v>0.52769999999999995</c:v>
                </c:pt>
                <c:pt idx="1868">
                  <c:v>0.52544000000000002</c:v>
                </c:pt>
                <c:pt idx="1869">
                  <c:v>0.52768000000000004</c:v>
                </c:pt>
                <c:pt idx="1870">
                  <c:v>0.53000999999999998</c:v>
                </c:pt>
                <c:pt idx="1871">
                  <c:v>0.52778000000000003</c:v>
                </c:pt>
                <c:pt idx="1872">
                  <c:v>0.52610999999999997</c:v>
                </c:pt>
                <c:pt idx="1873">
                  <c:v>0.52708999999999995</c:v>
                </c:pt>
                <c:pt idx="1874">
                  <c:v>0.52793999999999996</c:v>
                </c:pt>
                <c:pt idx="1875">
                  <c:v>0.52829000000000004</c:v>
                </c:pt>
                <c:pt idx="1876">
                  <c:v>0.52859</c:v>
                </c:pt>
                <c:pt idx="1877">
                  <c:v>0.52541000000000004</c:v>
                </c:pt>
                <c:pt idx="1878">
                  <c:v>0.53039000000000003</c:v>
                </c:pt>
                <c:pt idx="1879">
                  <c:v>0.52786</c:v>
                </c:pt>
                <c:pt idx="1880">
                  <c:v>0.52729000000000004</c:v>
                </c:pt>
                <c:pt idx="1881">
                  <c:v>0.52644000000000002</c:v>
                </c:pt>
                <c:pt idx="1882">
                  <c:v>0.52802000000000004</c:v>
                </c:pt>
                <c:pt idx="1883">
                  <c:v>0.52581</c:v>
                </c:pt>
                <c:pt idx="1884">
                  <c:v>0.52727999999999997</c:v>
                </c:pt>
                <c:pt idx="1885">
                  <c:v>0.52868000000000004</c:v>
                </c:pt>
                <c:pt idx="1886">
                  <c:v>0.52768999999999999</c:v>
                </c:pt>
                <c:pt idx="1887">
                  <c:v>0.52869999999999995</c:v>
                </c:pt>
                <c:pt idx="1888">
                  <c:v>0.52639999999999998</c:v>
                </c:pt>
                <c:pt idx="1889">
                  <c:v>0.52952999999999995</c:v>
                </c:pt>
                <c:pt idx="1890">
                  <c:v>0.52468999999999999</c:v>
                </c:pt>
                <c:pt idx="1891">
                  <c:v>0.53037000000000001</c:v>
                </c:pt>
                <c:pt idx="1892">
                  <c:v>0.52634000000000003</c:v>
                </c:pt>
                <c:pt idx="1893">
                  <c:v>0.52736000000000005</c:v>
                </c:pt>
                <c:pt idx="1894">
                  <c:v>0.52671999999999997</c:v>
                </c:pt>
                <c:pt idx="1895">
                  <c:v>0.52810999999999997</c:v>
                </c:pt>
                <c:pt idx="1896">
                  <c:v>0.52841000000000005</c:v>
                </c:pt>
                <c:pt idx="1897">
                  <c:v>0.52707999999999999</c:v>
                </c:pt>
                <c:pt idx="1898">
                  <c:v>0.52739999999999998</c:v>
                </c:pt>
                <c:pt idx="1899">
                  <c:v>0.52732000000000001</c:v>
                </c:pt>
                <c:pt idx="1900">
                  <c:v>0.52742</c:v>
                </c:pt>
                <c:pt idx="1901">
                  <c:v>0.52517000000000003</c:v>
                </c:pt>
                <c:pt idx="1902">
                  <c:v>0.52763000000000004</c:v>
                </c:pt>
                <c:pt idx="1903">
                  <c:v>0.52756000000000003</c:v>
                </c:pt>
                <c:pt idx="1904">
                  <c:v>0.52671999999999997</c:v>
                </c:pt>
                <c:pt idx="1905">
                  <c:v>0.52805000000000002</c:v>
                </c:pt>
                <c:pt idx="1906">
                  <c:v>0.52842999999999996</c:v>
                </c:pt>
                <c:pt idx="1907">
                  <c:v>0.52864999999999995</c:v>
                </c:pt>
                <c:pt idx="1908">
                  <c:v>0.5272</c:v>
                </c:pt>
                <c:pt idx="1909">
                  <c:v>0.52781999999999996</c:v>
                </c:pt>
                <c:pt idx="1910">
                  <c:v>0.52741000000000005</c:v>
                </c:pt>
                <c:pt idx="1911">
                  <c:v>0.52610999999999997</c:v>
                </c:pt>
                <c:pt idx="1912">
                  <c:v>0.52912999999999999</c:v>
                </c:pt>
                <c:pt idx="1913">
                  <c:v>0.52763000000000004</c:v>
                </c:pt>
                <c:pt idx="1914">
                  <c:v>0.52715000000000001</c:v>
                </c:pt>
                <c:pt idx="1915">
                  <c:v>0.52778000000000003</c:v>
                </c:pt>
                <c:pt idx="1916">
                  <c:v>0.52641000000000004</c:v>
                </c:pt>
                <c:pt idx="1917">
                  <c:v>0.52836000000000005</c:v>
                </c:pt>
                <c:pt idx="1918">
                  <c:v>0.52873000000000003</c:v>
                </c:pt>
                <c:pt idx="1919">
                  <c:v>0.52827999999999997</c:v>
                </c:pt>
                <c:pt idx="1920">
                  <c:v>0.52593000000000001</c:v>
                </c:pt>
                <c:pt idx="1921">
                  <c:v>0.52776999999999996</c:v>
                </c:pt>
                <c:pt idx="1922">
                  <c:v>0.52880000000000005</c:v>
                </c:pt>
                <c:pt idx="1923">
                  <c:v>0.52534000000000003</c:v>
                </c:pt>
                <c:pt idx="1924">
                  <c:v>0.52753000000000005</c:v>
                </c:pt>
                <c:pt idx="1925">
                  <c:v>0.52727000000000002</c:v>
                </c:pt>
                <c:pt idx="1926">
                  <c:v>0.52678000000000003</c:v>
                </c:pt>
                <c:pt idx="1927">
                  <c:v>0.52932999999999997</c:v>
                </c:pt>
                <c:pt idx="1928">
                  <c:v>0.52756999999999998</c:v>
                </c:pt>
                <c:pt idx="1929">
                  <c:v>0.52673000000000003</c:v>
                </c:pt>
                <c:pt idx="1930">
                  <c:v>0.52642999999999995</c:v>
                </c:pt>
                <c:pt idx="1931">
                  <c:v>0.52995000000000003</c:v>
                </c:pt>
                <c:pt idx="1932">
                  <c:v>0.44152999999999998</c:v>
                </c:pt>
                <c:pt idx="1933">
                  <c:v>0.44335000000000002</c:v>
                </c:pt>
                <c:pt idx="1934">
                  <c:v>0.44081999999999999</c:v>
                </c:pt>
                <c:pt idx="1935">
                  <c:v>0.44095000000000001</c:v>
                </c:pt>
                <c:pt idx="1936">
                  <c:v>0.44119999999999998</c:v>
                </c:pt>
                <c:pt idx="1937">
                  <c:v>0.43907000000000002</c:v>
                </c:pt>
                <c:pt idx="1938">
                  <c:v>0.44013999999999998</c:v>
                </c:pt>
                <c:pt idx="1939">
                  <c:v>0.44146000000000002</c:v>
                </c:pt>
                <c:pt idx="1940">
                  <c:v>0.44167000000000001</c:v>
                </c:pt>
                <c:pt idx="1941">
                  <c:v>0.44133</c:v>
                </c:pt>
                <c:pt idx="1942">
                  <c:v>0.43852000000000002</c:v>
                </c:pt>
                <c:pt idx="1943">
                  <c:v>0.44030999999999998</c:v>
                </c:pt>
                <c:pt idx="1944">
                  <c:v>0.44161</c:v>
                </c:pt>
                <c:pt idx="1945">
                  <c:v>0.43883</c:v>
                </c:pt>
                <c:pt idx="1946">
                  <c:v>0.44094</c:v>
                </c:pt>
                <c:pt idx="1947">
                  <c:v>0.43947000000000003</c:v>
                </c:pt>
                <c:pt idx="1948">
                  <c:v>0.44180000000000003</c:v>
                </c:pt>
                <c:pt idx="1949">
                  <c:v>0.44189000000000001</c:v>
                </c:pt>
                <c:pt idx="1950">
                  <c:v>0.44061</c:v>
                </c:pt>
                <c:pt idx="1951">
                  <c:v>0.44146999999999997</c:v>
                </c:pt>
                <c:pt idx="1952">
                  <c:v>0.44103999999999999</c:v>
                </c:pt>
                <c:pt idx="1953">
                  <c:v>0.43804999999999999</c:v>
                </c:pt>
                <c:pt idx="1954">
                  <c:v>0.44131999999999999</c:v>
                </c:pt>
                <c:pt idx="1955">
                  <c:v>0.43989</c:v>
                </c:pt>
                <c:pt idx="1956">
                  <c:v>0.44058000000000003</c:v>
                </c:pt>
                <c:pt idx="1957">
                  <c:v>0.44040000000000001</c:v>
                </c:pt>
                <c:pt idx="1958">
                  <c:v>0.44151000000000001</c:v>
                </c:pt>
                <c:pt idx="1959">
                  <c:v>0.44042999999999999</c:v>
                </c:pt>
                <c:pt idx="1960">
                  <c:v>0.44177</c:v>
                </c:pt>
                <c:pt idx="1961">
                  <c:v>0.44244</c:v>
                </c:pt>
                <c:pt idx="1962">
                  <c:v>0.43974000000000002</c:v>
                </c:pt>
                <c:pt idx="1963">
                  <c:v>0.44142999999999999</c:v>
                </c:pt>
                <c:pt idx="1964">
                  <c:v>0.43980000000000002</c:v>
                </c:pt>
                <c:pt idx="1965">
                  <c:v>0.44144</c:v>
                </c:pt>
                <c:pt idx="1966">
                  <c:v>0.44207000000000002</c:v>
                </c:pt>
                <c:pt idx="1967">
                  <c:v>0.44069999999999998</c:v>
                </c:pt>
                <c:pt idx="1968">
                  <c:v>0.44141999999999998</c:v>
                </c:pt>
                <c:pt idx="1969">
                  <c:v>0.44042999999999999</c:v>
                </c:pt>
                <c:pt idx="1970">
                  <c:v>0.43997000000000003</c:v>
                </c:pt>
                <c:pt idx="1971">
                  <c:v>0.43980999999999998</c:v>
                </c:pt>
                <c:pt idx="1972">
                  <c:v>0.43881999999999999</c:v>
                </c:pt>
                <c:pt idx="1973">
                  <c:v>0.44067000000000001</c:v>
                </c:pt>
                <c:pt idx="1974">
                  <c:v>0.43970999999999999</c:v>
                </c:pt>
                <c:pt idx="1975">
                  <c:v>0.44263999999999998</c:v>
                </c:pt>
                <c:pt idx="1976">
                  <c:v>0.44230000000000003</c:v>
                </c:pt>
                <c:pt idx="1977">
                  <c:v>0.44162000000000001</c:v>
                </c:pt>
                <c:pt idx="1978">
                  <c:v>0.44227</c:v>
                </c:pt>
                <c:pt idx="1979">
                  <c:v>0.44147999999999998</c:v>
                </c:pt>
                <c:pt idx="1980">
                  <c:v>0.44180000000000003</c:v>
                </c:pt>
                <c:pt idx="1981">
                  <c:v>0.44087999999999999</c:v>
                </c:pt>
                <c:pt idx="1982">
                  <c:v>0.44133</c:v>
                </c:pt>
                <c:pt idx="1983">
                  <c:v>0.44107000000000002</c:v>
                </c:pt>
                <c:pt idx="1984">
                  <c:v>0.44040000000000001</c:v>
                </c:pt>
                <c:pt idx="1985">
                  <c:v>0.44281999999999999</c:v>
                </c:pt>
                <c:pt idx="1986">
                  <c:v>0.43906000000000001</c:v>
                </c:pt>
                <c:pt idx="1987">
                  <c:v>0.44274000000000002</c:v>
                </c:pt>
                <c:pt idx="1988">
                  <c:v>0.44069000000000003</c:v>
                </c:pt>
                <c:pt idx="1989">
                  <c:v>0.43940000000000001</c:v>
                </c:pt>
                <c:pt idx="1990">
                  <c:v>0.44229000000000002</c:v>
                </c:pt>
                <c:pt idx="1991">
                  <c:v>0.43913000000000002</c:v>
                </c:pt>
                <c:pt idx="1992">
                  <c:v>0.44286999999999999</c:v>
                </c:pt>
                <c:pt idx="1993">
                  <c:v>0.43946000000000002</c:v>
                </c:pt>
                <c:pt idx="1994">
                  <c:v>0.43987999999999999</c:v>
                </c:pt>
                <c:pt idx="1995">
                  <c:v>0.44206000000000001</c:v>
                </c:pt>
                <c:pt idx="1996">
                  <c:v>0.43991000000000002</c:v>
                </c:pt>
                <c:pt idx="1997">
                  <c:v>0.44120999999999999</c:v>
                </c:pt>
                <c:pt idx="1998">
                  <c:v>0.44120999999999999</c:v>
                </c:pt>
                <c:pt idx="1999">
                  <c:v>0.44016</c:v>
                </c:pt>
                <c:pt idx="2000">
                  <c:v>0.44078000000000001</c:v>
                </c:pt>
                <c:pt idx="2001">
                  <c:v>0.44074999999999998</c:v>
                </c:pt>
                <c:pt idx="2002">
                  <c:v>0.44096000000000002</c:v>
                </c:pt>
                <c:pt idx="2003">
                  <c:v>0.43870999999999999</c:v>
                </c:pt>
                <c:pt idx="2004">
                  <c:v>0.43903999999999999</c:v>
                </c:pt>
                <c:pt idx="2005">
                  <c:v>0.44133</c:v>
                </c:pt>
                <c:pt idx="2006">
                  <c:v>0.44073000000000001</c:v>
                </c:pt>
                <c:pt idx="2007">
                  <c:v>0.44180000000000003</c:v>
                </c:pt>
                <c:pt idx="2008">
                  <c:v>0.442</c:v>
                </c:pt>
                <c:pt idx="2009">
                  <c:v>0.4415</c:v>
                </c:pt>
                <c:pt idx="2010">
                  <c:v>0.43973000000000001</c:v>
                </c:pt>
                <c:pt idx="2011">
                  <c:v>0.44146999999999997</c:v>
                </c:pt>
                <c:pt idx="2012">
                  <c:v>0.43924000000000002</c:v>
                </c:pt>
                <c:pt idx="2013">
                  <c:v>0.44234000000000001</c:v>
                </c:pt>
                <c:pt idx="2014">
                  <c:v>0.44020999999999999</c:v>
                </c:pt>
                <c:pt idx="2015">
                  <c:v>0.44023000000000001</c:v>
                </c:pt>
                <c:pt idx="2016">
                  <c:v>0.44096999999999997</c:v>
                </c:pt>
                <c:pt idx="2017">
                  <c:v>0.43797000000000003</c:v>
                </c:pt>
                <c:pt idx="2018">
                  <c:v>0.44108000000000003</c:v>
                </c:pt>
                <c:pt idx="2019">
                  <c:v>0.44005</c:v>
                </c:pt>
                <c:pt idx="2020">
                  <c:v>0.44124000000000002</c:v>
                </c:pt>
                <c:pt idx="2021">
                  <c:v>0.43779000000000001</c:v>
                </c:pt>
                <c:pt idx="2022">
                  <c:v>0.44135000000000002</c:v>
                </c:pt>
                <c:pt idx="2023">
                  <c:v>0.44117000000000001</c:v>
                </c:pt>
                <c:pt idx="2024">
                  <c:v>0.44169000000000003</c:v>
                </c:pt>
                <c:pt idx="2025">
                  <c:v>0.43967000000000001</c:v>
                </c:pt>
                <c:pt idx="2026">
                  <c:v>0.44113000000000002</c:v>
                </c:pt>
                <c:pt idx="2027">
                  <c:v>0.43942999999999999</c:v>
                </c:pt>
                <c:pt idx="2028">
                  <c:v>0.44006000000000001</c:v>
                </c:pt>
                <c:pt idx="2029">
                  <c:v>0.43980999999999998</c:v>
                </c:pt>
                <c:pt idx="2030">
                  <c:v>0.44236999999999999</c:v>
                </c:pt>
                <c:pt idx="2031">
                  <c:v>0.43869000000000002</c:v>
                </c:pt>
                <c:pt idx="2032">
                  <c:v>0.44005</c:v>
                </c:pt>
                <c:pt idx="2033">
                  <c:v>0.44134000000000001</c:v>
                </c:pt>
                <c:pt idx="2034">
                  <c:v>0.44033</c:v>
                </c:pt>
                <c:pt idx="2035">
                  <c:v>0.44131999999999999</c:v>
                </c:pt>
                <c:pt idx="2036">
                  <c:v>0.44214999999999999</c:v>
                </c:pt>
                <c:pt idx="2037">
                  <c:v>0.44209999999999999</c:v>
                </c:pt>
                <c:pt idx="2038">
                  <c:v>0.4425</c:v>
                </c:pt>
                <c:pt idx="2039">
                  <c:v>0.44052000000000002</c:v>
                </c:pt>
                <c:pt idx="2040">
                  <c:v>0.44016</c:v>
                </c:pt>
                <c:pt idx="2041">
                  <c:v>0.44090000000000001</c:v>
                </c:pt>
                <c:pt idx="2042">
                  <c:v>0.44090000000000001</c:v>
                </c:pt>
                <c:pt idx="2043">
                  <c:v>0.44005</c:v>
                </c:pt>
                <c:pt idx="2044">
                  <c:v>0.44052000000000002</c:v>
                </c:pt>
                <c:pt idx="2045">
                  <c:v>0.44175999999999999</c:v>
                </c:pt>
                <c:pt idx="2046">
                  <c:v>0.43902000000000002</c:v>
                </c:pt>
                <c:pt idx="2047">
                  <c:v>0.44122</c:v>
                </c:pt>
                <c:pt idx="2048">
                  <c:v>0.44136999999999998</c:v>
                </c:pt>
                <c:pt idx="2049">
                  <c:v>0.43858999999999998</c:v>
                </c:pt>
                <c:pt idx="2050">
                  <c:v>0.44067000000000001</c:v>
                </c:pt>
                <c:pt idx="2051">
                  <c:v>0.44296000000000002</c:v>
                </c:pt>
                <c:pt idx="2052">
                  <c:v>0.44052999999999998</c:v>
                </c:pt>
                <c:pt idx="2053">
                  <c:v>0.44224999999999998</c:v>
                </c:pt>
                <c:pt idx="2054">
                  <c:v>0.43891000000000002</c:v>
                </c:pt>
                <c:pt idx="2055">
                  <c:v>0.44325999999999999</c:v>
                </c:pt>
                <c:pt idx="2056">
                  <c:v>0.44079000000000002</c:v>
                </c:pt>
                <c:pt idx="2057">
                  <c:v>0.44203999999999999</c:v>
                </c:pt>
                <c:pt idx="2058">
                  <c:v>0.44068000000000002</c:v>
                </c:pt>
                <c:pt idx="2059">
                  <c:v>0.44318000000000002</c:v>
                </c:pt>
                <c:pt idx="2060">
                  <c:v>0.44102999999999998</c:v>
                </c:pt>
                <c:pt idx="2061">
                  <c:v>0.44097999999999998</c:v>
                </c:pt>
                <c:pt idx="2062">
                  <c:v>0.43818000000000001</c:v>
                </c:pt>
                <c:pt idx="2063">
                  <c:v>0.44274999999999998</c:v>
                </c:pt>
                <c:pt idx="2064">
                  <c:v>1.6504999999999999E-2</c:v>
                </c:pt>
                <c:pt idx="2065">
                  <c:v>1.6722000000000001E-2</c:v>
                </c:pt>
                <c:pt idx="2066">
                  <c:v>1.6662E-2</c:v>
                </c:pt>
                <c:pt idx="2067">
                  <c:v>1.6552000000000001E-2</c:v>
                </c:pt>
                <c:pt idx="2068">
                  <c:v>1.6744999999999999E-2</c:v>
                </c:pt>
                <c:pt idx="2069">
                  <c:v>1.6607E-2</c:v>
                </c:pt>
                <c:pt idx="2070">
                  <c:v>1.6403999999999998E-2</c:v>
                </c:pt>
                <c:pt idx="2071">
                  <c:v>1.6912E-2</c:v>
                </c:pt>
                <c:pt idx="2072">
                  <c:v>1.6851999999999999E-2</c:v>
                </c:pt>
                <c:pt idx="2073">
                  <c:v>1.6497000000000001E-2</c:v>
                </c:pt>
                <c:pt idx="2074">
                  <c:v>1.6948999999999999E-2</c:v>
                </c:pt>
                <c:pt idx="2075">
                  <c:v>1.6566000000000001E-2</c:v>
                </c:pt>
                <c:pt idx="2076">
                  <c:v>1.6972999999999999E-2</c:v>
                </c:pt>
                <c:pt idx="2077">
                  <c:v>1.6383999999999999E-2</c:v>
                </c:pt>
                <c:pt idx="2078">
                  <c:v>1.6712000000000001E-2</c:v>
                </c:pt>
                <c:pt idx="2079">
                  <c:v>1.6705999999999999E-2</c:v>
                </c:pt>
                <c:pt idx="2080">
                  <c:v>1.6593E-2</c:v>
                </c:pt>
                <c:pt idx="2081">
                  <c:v>1.6589E-2</c:v>
                </c:pt>
                <c:pt idx="2082">
                  <c:v>1.6712999999999999E-2</c:v>
                </c:pt>
                <c:pt idx="2083">
                  <c:v>1.6619999999999999E-2</c:v>
                </c:pt>
                <c:pt idx="2084">
                  <c:v>1.6376999999999999E-2</c:v>
                </c:pt>
                <c:pt idx="2085">
                  <c:v>1.6468E-2</c:v>
                </c:pt>
                <c:pt idx="2086">
                  <c:v>1.6708000000000001E-2</c:v>
                </c:pt>
                <c:pt idx="2087">
                  <c:v>1.6677999999999998E-2</c:v>
                </c:pt>
                <c:pt idx="2088">
                  <c:v>1.6846E-2</c:v>
                </c:pt>
                <c:pt idx="2089">
                  <c:v>1.6546999999999999E-2</c:v>
                </c:pt>
                <c:pt idx="2090">
                  <c:v>1.6982000000000001E-2</c:v>
                </c:pt>
                <c:pt idx="2091">
                  <c:v>1.6549000000000001E-2</c:v>
                </c:pt>
                <c:pt idx="2092">
                  <c:v>1.6601000000000001E-2</c:v>
                </c:pt>
                <c:pt idx="2093">
                  <c:v>1.6291E-2</c:v>
                </c:pt>
                <c:pt idx="2094">
                  <c:v>1.651E-2</c:v>
                </c:pt>
                <c:pt idx="2095">
                  <c:v>1.6517E-2</c:v>
                </c:pt>
                <c:pt idx="2096">
                  <c:v>1.6587999999999999E-2</c:v>
                </c:pt>
                <c:pt idx="2097">
                  <c:v>1.6851000000000001E-2</c:v>
                </c:pt>
                <c:pt idx="2098">
                  <c:v>1.6685999999999999E-2</c:v>
                </c:pt>
                <c:pt idx="2099">
                  <c:v>1.6820000000000002E-2</c:v>
                </c:pt>
                <c:pt idx="2100">
                  <c:v>1.6382000000000001E-2</c:v>
                </c:pt>
                <c:pt idx="2101">
                  <c:v>1.6558E-2</c:v>
                </c:pt>
                <c:pt idx="2102">
                  <c:v>1.6482E-2</c:v>
                </c:pt>
                <c:pt idx="2103">
                  <c:v>1.6847000000000001E-2</c:v>
                </c:pt>
                <c:pt idx="2104">
                  <c:v>1.6907999999999999E-2</c:v>
                </c:pt>
                <c:pt idx="2105">
                  <c:v>1.6594999999999999E-2</c:v>
                </c:pt>
                <c:pt idx="2106">
                  <c:v>1.6608000000000001E-2</c:v>
                </c:pt>
                <c:pt idx="2107">
                  <c:v>1.6302000000000001E-2</c:v>
                </c:pt>
                <c:pt idx="2108">
                  <c:v>1.6667000000000001E-2</c:v>
                </c:pt>
                <c:pt idx="2109">
                  <c:v>1.6612999999999999E-2</c:v>
                </c:pt>
                <c:pt idx="2110">
                  <c:v>1.6566999999999998E-2</c:v>
                </c:pt>
                <c:pt idx="2111">
                  <c:v>1.6566999999999998E-2</c:v>
                </c:pt>
                <c:pt idx="2112">
                  <c:v>1.6555E-2</c:v>
                </c:pt>
                <c:pt idx="2113">
                  <c:v>1.6660000000000001E-2</c:v>
                </c:pt>
                <c:pt idx="2114">
                  <c:v>1.6694000000000001E-2</c:v>
                </c:pt>
                <c:pt idx="2115">
                  <c:v>1.6437E-2</c:v>
                </c:pt>
                <c:pt idx="2116">
                  <c:v>1.6659E-2</c:v>
                </c:pt>
                <c:pt idx="2117">
                  <c:v>1.6631E-2</c:v>
                </c:pt>
                <c:pt idx="2118">
                  <c:v>1.6614E-2</c:v>
                </c:pt>
                <c:pt idx="2119">
                  <c:v>1.6490999999999999E-2</c:v>
                </c:pt>
                <c:pt idx="2120">
                  <c:v>1.6685999999999999E-2</c:v>
                </c:pt>
                <c:pt idx="2121">
                  <c:v>1.6827000000000002E-2</c:v>
                </c:pt>
                <c:pt idx="2122">
                  <c:v>1.6621E-2</c:v>
                </c:pt>
                <c:pt idx="2123">
                  <c:v>1.6549999999999999E-2</c:v>
                </c:pt>
                <c:pt idx="2124">
                  <c:v>1.6426E-2</c:v>
                </c:pt>
                <c:pt idx="2125">
                  <c:v>1.6492E-2</c:v>
                </c:pt>
                <c:pt idx="2126">
                  <c:v>1.6861999999999999E-2</c:v>
                </c:pt>
                <c:pt idx="2127">
                  <c:v>1.668E-2</c:v>
                </c:pt>
                <c:pt idx="2128">
                  <c:v>1.6541E-2</c:v>
                </c:pt>
                <c:pt idx="2129">
                  <c:v>1.6694000000000001E-2</c:v>
                </c:pt>
                <c:pt idx="2130">
                  <c:v>1.6834999999999999E-2</c:v>
                </c:pt>
                <c:pt idx="2131">
                  <c:v>1.6889999999999999E-2</c:v>
                </c:pt>
                <c:pt idx="2132">
                  <c:v>1.6781000000000001E-2</c:v>
                </c:pt>
                <c:pt idx="2133">
                  <c:v>1.6485E-2</c:v>
                </c:pt>
                <c:pt idx="2134">
                  <c:v>1.6622000000000001E-2</c:v>
                </c:pt>
                <c:pt idx="2135">
                  <c:v>1.6541E-2</c:v>
                </c:pt>
                <c:pt idx="2136">
                  <c:v>1.6497999999999999E-2</c:v>
                </c:pt>
                <c:pt idx="2137">
                  <c:v>1.6500999999999998E-2</c:v>
                </c:pt>
                <c:pt idx="2138">
                  <c:v>1.6480999999999999E-2</c:v>
                </c:pt>
                <c:pt idx="2139">
                  <c:v>1.6642000000000001E-2</c:v>
                </c:pt>
                <c:pt idx="2140">
                  <c:v>1.6462999999999998E-2</c:v>
                </c:pt>
                <c:pt idx="2141">
                  <c:v>1.6580000000000001E-2</c:v>
                </c:pt>
                <c:pt idx="2142">
                  <c:v>1.6552999999999998E-2</c:v>
                </c:pt>
                <c:pt idx="2143">
                  <c:v>1.7256000000000001E-2</c:v>
                </c:pt>
                <c:pt idx="2144">
                  <c:v>3.6956999999999997E-2</c:v>
                </c:pt>
                <c:pt idx="2145">
                  <c:v>3.7060000000000003E-2</c:v>
                </c:pt>
                <c:pt idx="2146">
                  <c:v>3.6466999999999999E-2</c:v>
                </c:pt>
                <c:pt idx="2147">
                  <c:v>3.6658999999999997E-2</c:v>
                </c:pt>
                <c:pt idx="2148">
                  <c:v>3.6889999999999999E-2</c:v>
                </c:pt>
                <c:pt idx="2149">
                  <c:v>3.6956999999999997E-2</c:v>
                </c:pt>
                <c:pt idx="2150">
                  <c:v>3.6429000000000003E-2</c:v>
                </c:pt>
                <c:pt idx="2151">
                  <c:v>3.6554000000000003E-2</c:v>
                </c:pt>
                <c:pt idx="2152">
                  <c:v>3.6956999999999997E-2</c:v>
                </c:pt>
                <c:pt idx="2153">
                  <c:v>3.7388999999999999E-2</c:v>
                </c:pt>
                <c:pt idx="2154">
                  <c:v>3.6912E-2</c:v>
                </c:pt>
                <c:pt idx="2155">
                  <c:v>3.6317000000000002E-2</c:v>
                </c:pt>
                <c:pt idx="2156">
                  <c:v>3.7339999999999998E-2</c:v>
                </c:pt>
                <c:pt idx="2157">
                  <c:v>3.7491999999999998E-2</c:v>
                </c:pt>
                <c:pt idx="2158">
                  <c:v>3.6956999999999997E-2</c:v>
                </c:pt>
                <c:pt idx="2159">
                  <c:v>3.6412E-2</c:v>
                </c:pt>
                <c:pt idx="2160">
                  <c:v>3.6645999999999998E-2</c:v>
                </c:pt>
                <c:pt idx="2161">
                  <c:v>3.6729999999999999E-2</c:v>
                </c:pt>
                <c:pt idx="2162">
                  <c:v>3.6809000000000001E-2</c:v>
                </c:pt>
                <c:pt idx="2163">
                  <c:v>3.7016E-2</c:v>
                </c:pt>
                <c:pt idx="2164">
                  <c:v>3.6908000000000003E-2</c:v>
                </c:pt>
                <c:pt idx="2165">
                  <c:v>3.7166999999999999E-2</c:v>
                </c:pt>
                <c:pt idx="2166">
                  <c:v>3.6739000000000001E-2</c:v>
                </c:pt>
                <c:pt idx="2167">
                  <c:v>3.7146999999999999E-2</c:v>
                </c:pt>
                <c:pt idx="2168">
                  <c:v>3.6734000000000003E-2</c:v>
                </c:pt>
                <c:pt idx="2169">
                  <c:v>3.6750999999999999E-2</c:v>
                </c:pt>
                <c:pt idx="2170">
                  <c:v>3.6950999999999998E-2</c:v>
                </c:pt>
                <c:pt idx="2171">
                  <c:v>3.6584999999999999E-2</c:v>
                </c:pt>
                <c:pt idx="2172">
                  <c:v>3.6498999999999997E-2</c:v>
                </c:pt>
                <c:pt idx="2173">
                  <c:v>3.6040999999999997E-2</c:v>
                </c:pt>
                <c:pt idx="2174">
                  <c:v>3.6691000000000001E-2</c:v>
                </c:pt>
                <c:pt idx="2175">
                  <c:v>3.6864000000000001E-2</c:v>
                </c:pt>
                <c:pt idx="2176">
                  <c:v>3.6532000000000002E-2</c:v>
                </c:pt>
                <c:pt idx="2177">
                  <c:v>3.6720999999999997E-2</c:v>
                </c:pt>
                <c:pt idx="2178">
                  <c:v>3.6294E-2</c:v>
                </c:pt>
                <c:pt idx="2179">
                  <c:v>3.6532000000000002E-2</c:v>
                </c:pt>
                <c:pt idx="2180">
                  <c:v>3.6785999999999999E-2</c:v>
                </c:pt>
                <c:pt idx="2181">
                  <c:v>3.6606E-2</c:v>
                </c:pt>
                <c:pt idx="2182">
                  <c:v>3.6378000000000001E-2</c:v>
                </c:pt>
                <c:pt idx="2183">
                  <c:v>3.6697E-2</c:v>
                </c:pt>
                <c:pt idx="2184">
                  <c:v>3.6962000000000002E-2</c:v>
                </c:pt>
                <c:pt idx="2185">
                  <c:v>3.6882999999999999E-2</c:v>
                </c:pt>
                <c:pt idx="2186">
                  <c:v>3.7134E-2</c:v>
                </c:pt>
                <c:pt idx="2187">
                  <c:v>3.6419E-2</c:v>
                </c:pt>
                <c:pt idx="2188">
                  <c:v>3.7087000000000002E-2</c:v>
                </c:pt>
                <c:pt idx="2189">
                  <c:v>3.7095000000000003E-2</c:v>
                </c:pt>
                <c:pt idx="2190">
                  <c:v>3.6934000000000002E-2</c:v>
                </c:pt>
                <c:pt idx="2191">
                  <c:v>3.7107000000000001E-2</c:v>
                </c:pt>
                <c:pt idx="2192">
                  <c:v>3.6975000000000001E-2</c:v>
                </c:pt>
                <c:pt idx="2193">
                  <c:v>3.7130999999999997E-2</c:v>
                </c:pt>
                <c:pt idx="2194">
                  <c:v>3.7010000000000001E-2</c:v>
                </c:pt>
                <c:pt idx="2195">
                  <c:v>3.7099E-2</c:v>
                </c:pt>
                <c:pt idx="2196">
                  <c:v>3.7365000000000002E-2</c:v>
                </c:pt>
                <c:pt idx="2197">
                  <c:v>3.6905E-2</c:v>
                </c:pt>
                <c:pt idx="2198">
                  <c:v>3.6906000000000001E-2</c:v>
                </c:pt>
                <c:pt idx="2199">
                  <c:v>3.6856E-2</c:v>
                </c:pt>
                <c:pt idx="2200">
                  <c:v>3.7359000000000003E-2</c:v>
                </c:pt>
                <c:pt idx="2201">
                  <c:v>3.6913000000000001E-2</c:v>
                </c:pt>
                <c:pt idx="2202">
                  <c:v>3.6849E-2</c:v>
                </c:pt>
                <c:pt idx="2203">
                  <c:v>3.7248000000000003E-2</c:v>
                </c:pt>
                <c:pt idx="2204">
                  <c:v>3.6586E-2</c:v>
                </c:pt>
                <c:pt idx="2205">
                  <c:v>3.6908999999999997E-2</c:v>
                </c:pt>
                <c:pt idx="2206">
                  <c:v>3.7150000000000002E-2</c:v>
                </c:pt>
                <c:pt idx="2207">
                  <c:v>3.6638999999999998E-2</c:v>
                </c:pt>
                <c:pt idx="2208">
                  <c:v>3.6719000000000002E-2</c:v>
                </c:pt>
                <c:pt idx="2209">
                  <c:v>3.6527999999999998E-2</c:v>
                </c:pt>
                <c:pt idx="2210">
                  <c:v>3.6914000000000002E-2</c:v>
                </c:pt>
                <c:pt idx="2211">
                  <c:v>3.6976000000000002E-2</c:v>
                </c:pt>
                <c:pt idx="2212">
                  <c:v>3.7283999999999998E-2</c:v>
                </c:pt>
                <c:pt idx="2213">
                  <c:v>3.7038000000000001E-2</c:v>
                </c:pt>
                <c:pt idx="2214">
                  <c:v>3.6873999999999997E-2</c:v>
                </c:pt>
                <c:pt idx="2215">
                  <c:v>3.6700999999999998E-2</c:v>
                </c:pt>
                <c:pt idx="2216">
                  <c:v>3.6750999999999999E-2</c:v>
                </c:pt>
                <c:pt idx="2217">
                  <c:v>3.7157999999999997E-2</c:v>
                </c:pt>
                <c:pt idx="2218">
                  <c:v>3.6845000000000003E-2</c:v>
                </c:pt>
                <c:pt idx="2219">
                  <c:v>3.6763999999999998E-2</c:v>
                </c:pt>
                <c:pt idx="2220">
                  <c:v>3.7058000000000001E-2</c:v>
                </c:pt>
                <c:pt idx="2221">
                  <c:v>3.6983000000000002E-2</c:v>
                </c:pt>
                <c:pt idx="2222">
                  <c:v>3.6877E-2</c:v>
                </c:pt>
                <c:pt idx="2223">
                  <c:v>3.7104999999999999E-2</c:v>
                </c:pt>
                <c:pt idx="2224">
                  <c:v>1.4774000000000001E-2</c:v>
                </c:pt>
                <c:pt idx="2225">
                  <c:v>1.4484E-2</c:v>
                </c:pt>
                <c:pt idx="2226">
                  <c:v>1.4586E-2</c:v>
                </c:pt>
                <c:pt idx="2227">
                  <c:v>1.4446000000000001E-2</c:v>
                </c:pt>
                <c:pt idx="2228">
                  <c:v>1.4531000000000001E-2</c:v>
                </c:pt>
                <c:pt idx="2229">
                  <c:v>1.4456E-2</c:v>
                </c:pt>
                <c:pt idx="2230">
                  <c:v>1.4279999999999999E-2</c:v>
                </c:pt>
                <c:pt idx="2231">
                  <c:v>1.4451E-2</c:v>
                </c:pt>
                <c:pt idx="2232">
                  <c:v>1.4697E-2</c:v>
                </c:pt>
                <c:pt idx="2233">
                  <c:v>1.4508999999999999E-2</c:v>
                </c:pt>
                <c:pt idx="2234">
                  <c:v>1.4303E-2</c:v>
                </c:pt>
                <c:pt idx="2235">
                  <c:v>1.4402999999999999E-2</c:v>
                </c:pt>
                <c:pt idx="2236">
                  <c:v>1.4699E-2</c:v>
                </c:pt>
                <c:pt idx="2237">
                  <c:v>1.4723E-2</c:v>
                </c:pt>
                <c:pt idx="2238">
                  <c:v>1.4633E-2</c:v>
                </c:pt>
                <c:pt idx="2239">
                  <c:v>1.4445E-2</c:v>
                </c:pt>
                <c:pt idx="2240">
                  <c:v>1.4543E-2</c:v>
                </c:pt>
                <c:pt idx="2241">
                  <c:v>1.4482999999999999E-2</c:v>
                </c:pt>
                <c:pt idx="2242">
                  <c:v>1.4558E-2</c:v>
                </c:pt>
                <c:pt idx="2243">
                  <c:v>1.4255E-2</c:v>
                </c:pt>
                <c:pt idx="2244">
                  <c:v>1.4455000000000001E-2</c:v>
                </c:pt>
                <c:pt idx="2245">
                  <c:v>1.4460000000000001E-2</c:v>
                </c:pt>
                <c:pt idx="2246">
                  <c:v>1.4178E-2</c:v>
                </c:pt>
                <c:pt idx="2247">
                  <c:v>1.4370000000000001E-2</c:v>
                </c:pt>
                <c:pt idx="2248">
                  <c:v>1.4355E-2</c:v>
                </c:pt>
                <c:pt idx="2249">
                  <c:v>1.4494E-2</c:v>
                </c:pt>
                <c:pt idx="2250">
                  <c:v>1.4625000000000001E-2</c:v>
                </c:pt>
                <c:pt idx="2251">
                  <c:v>1.4404999999999999E-2</c:v>
                </c:pt>
                <c:pt idx="2252">
                  <c:v>1.4343E-2</c:v>
                </c:pt>
                <c:pt idx="2253">
                  <c:v>1.4135E-2</c:v>
                </c:pt>
                <c:pt idx="2254">
                  <c:v>1.4622E-2</c:v>
                </c:pt>
                <c:pt idx="2255">
                  <c:v>1.4604000000000001E-2</c:v>
                </c:pt>
                <c:pt idx="2256">
                  <c:v>1.4519000000000001E-2</c:v>
                </c:pt>
                <c:pt idx="2257">
                  <c:v>1.4374E-2</c:v>
                </c:pt>
                <c:pt idx="2258">
                  <c:v>1.4352E-2</c:v>
                </c:pt>
                <c:pt idx="2259">
                  <c:v>1.4442999999999999E-2</c:v>
                </c:pt>
                <c:pt idx="2260">
                  <c:v>1.4716999999999999E-2</c:v>
                </c:pt>
                <c:pt idx="2261">
                  <c:v>1.4382000000000001E-2</c:v>
                </c:pt>
                <c:pt idx="2262">
                  <c:v>1.4551E-2</c:v>
                </c:pt>
                <c:pt idx="2263">
                  <c:v>1.4318000000000001E-2</c:v>
                </c:pt>
                <c:pt idx="2264">
                  <c:v>1.4267999999999999E-2</c:v>
                </c:pt>
                <c:pt idx="2265">
                  <c:v>1.4453000000000001E-2</c:v>
                </c:pt>
                <c:pt idx="2266">
                  <c:v>1.4664E-2</c:v>
                </c:pt>
                <c:pt idx="2267">
                  <c:v>1.4715000000000001E-2</c:v>
                </c:pt>
                <c:pt idx="2268">
                  <c:v>1.4536E-2</c:v>
                </c:pt>
                <c:pt idx="2269">
                  <c:v>1.4375000000000001E-2</c:v>
                </c:pt>
                <c:pt idx="2270">
                  <c:v>1.4626999999999999E-2</c:v>
                </c:pt>
                <c:pt idx="2271">
                  <c:v>1.4591E-2</c:v>
                </c:pt>
                <c:pt idx="2272">
                  <c:v>1.4631999999999999E-2</c:v>
                </c:pt>
                <c:pt idx="2273">
                  <c:v>1.46E-2</c:v>
                </c:pt>
                <c:pt idx="2274">
                  <c:v>1.4514000000000001E-2</c:v>
                </c:pt>
                <c:pt idx="2275">
                  <c:v>1.4591E-2</c:v>
                </c:pt>
                <c:pt idx="2276">
                  <c:v>1.4689000000000001E-2</c:v>
                </c:pt>
                <c:pt idx="2277">
                  <c:v>1.4079E-2</c:v>
                </c:pt>
                <c:pt idx="2278">
                  <c:v>1.4256E-2</c:v>
                </c:pt>
                <c:pt idx="2279">
                  <c:v>1.4641E-2</c:v>
                </c:pt>
                <c:pt idx="2280">
                  <c:v>1.4466E-2</c:v>
                </c:pt>
                <c:pt idx="2281">
                  <c:v>1.4421E-2</c:v>
                </c:pt>
                <c:pt idx="2282">
                  <c:v>1.4609E-2</c:v>
                </c:pt>
                <c:pt idx="2283">
                  <c:v>1.4307E-2</c:v>
                </c:pt>
                <c:pt idx="2284">
                  <c:v>1.4685999999999999E-2</c:v>
                </c:pt>
                <c:pt idx="2285">
                  <c:v>1.4419E-2</c:v>
                </c:pt>
                <c:pt idx="2286">
                  <c:v>1.4250000000000001E-2</c:v>
                </c:pt>
                <c:pt idx="2287">
                  <c:v>1.4675000000000001E-2</c:v>
                </c:pt>
                <c:pt idx="2288">
                  <c:v>1.4637000000000001E-2</c:v>
                </c:pt>
                <c:pt idx="2289">
                  <c:v>1.4519000000000001E-2</c:v>
                </c:pt>
                <c:pt idx="2290">
                  <c:v>1.4479000000000001E-2</c:v>
                </c:pt>
                <c:pt idx="2291">
                  <c:v>1.4567999999999999E-2</c:v>
                </c:pt>
                <c:pt idx="2292">
                  <c:v>1.4142999999999999E-2</c:v>
                </c:pt>
                <c:pt idx="2293">
                  <c:v>1.4699E-2</c:v>
                </c:pt>
                <c:pt idx="2294">
                  <c:v>1.4498E-2</c:v>
                </c:pt>
                <c:pt idx="2295">
                  <c:v>1.4484E-2</c:v>
                </c:pt>
                <c:pt idx="2296">
                  <c:v>1.4378E-2</c:v>
                </c:pt>
                <c:pt idx="2297">
                  <c:v>1.4569E-2</c:v>
                </c:pt>
                <c:pt idx="2298">
                  <c:v>1.4703000000000001E-2</c:v>
                </c:pt>
                <c:pt idx="2299">
                  <c:v>1.4714E-2</c:v>
                </c:pt>
                <c:pt idx="2300">
                  <c:v>1.4512000000000001E-2</c:v>
                </c:pt>
                <c:pt idx="2301">
                  <c:v>1.4318000000000001E-2</c:v>
                </c:pt>
                <c:pt idx="2302">
                  <c:v>1.4494E-2</c:v>
                </c:pt>
                <c:pt idx="2303">
                  <c:v>1.4293E-2</c:v>
                </c:pt>
                <c:pt idx="2304">
                  <c:v>0.56742999999999999</c:v>
                </c:pt>
                <c:pt idx="2305">
                  <c:v>0.56703000000000003</c:v>
                </c:pt>
                <c:pt idx="2306">
                  <c:v>0.56969000000000003</c:v>
                </c:pt>
                <c:pt idx="2307">
                  <c:v>0.56918999999999997</c:v>
                </c:pt>
                <c:pt idx="2308">
                  <c:v>0.56940999999999997</c:v>
                </c:pt>
                <c:pt idx="2309">
                  <c:v>0.56813000000000002</c:v>
                </c:pt>
                <c:pt idx="2310">
                  <c:v>0.56962000000000002</c:v>
                </c:pt>
                <c:pt idx="2311">
                  <c:v>0.56925000000000003</c:v>
                </c:pt>
                <c:pt idx="2312">
                  <c:v>0.56862999999999997</c:v>
                </c:pt>
                <c:pt idx="2313">
                  <c:v>0.56772999999999996</c:v>
                </c:pt>
                <c:pt idx="2314">
                  <c:v>0.56908999999999998</c:v>
                </c:pt>
                <c:pt idx="2315">
                  <c:v>0.56660999999999995</c:v>
                </c:pt>
                <c:pt idx="2316">
                  <c:v>0.56857000000000002</c:v>
                </c:pt>
                <c:pt idx="2317">
                  <c:v>0.56962000000000002</c:v>
                </c:pt>
                <c:pt idx="2318">
                  <c:v>0.56847000000000003</c:v>
                </c:pt>
                <c:pt idx="2319">
                  <c:v>0.56869999999999998</c:v>
                </c:pt>
                <c:pt idx="2320">
                  <c:v>0.56908999999999998</c:v>
                </c:pt>
                <c:pt idx="2321">
                  <c:v>0.56803999999999999</c:v>
                </c:pt>
                <c:pt idx="2322">
                  <c:v>0.56842000000000004</c:v>
                </c:pt>
                <c:pt idx="2323">
                  <c:v>0.56757999999999997</c:v>
                </c:pt>
                <c:pt idx="2324">
                  <c:v>0.56620999999999999</c:v>
                </c:pt>
                <c:pt idx="2325">
                  <c:v>0.56835000000000002</c:v>
                </c:pt>
                <c:pt idx="2326">
                  <c:v>0.57210000000000005</c:v>
                </c:pt>
                <c:pt idx="2327">
                  <c:v>0.56916999999999995</c:v>
                </c:pt>
                <c:pt idx="2328">
                  <c:v>0.56894</c:v>
                </c:pt>
                <c:pt idx="2329">
                  <c:v>0.56740000000000002</c:v>
                </c:pt>
                <c:pt idx="2330">
                  <c:v>0.56967999999999996</c:v>
                </c:pt>
                <c:pt idx="2331">
                  <c:v>0.56967999999999996</c:v>
                </c:pt>
                <c:pt idx="2332">
                  <c:v>0.56733999999999996</c:v>
                </c:pt>
                <c:pt idx="2333">
                  <c:v>0.56969000000000003</c:v>
                </c:pt>
                <c:pt idx="2334">
                  <c:v>0.56889000000000001</c:v>
                </c:pt>
                <c:pt idx="2335">
                  <c:v>0.57050000000000001</c:v>
                </c:pt>
                <c:pt idx="2336">
                  <c:v>0.56820000000000004</c:v>
                </c:pt>
                <c:pt idx="2337">
                  <c:v>0.57033</c:v>
                </c:pt>
                <c:pt idx="2338">
                  <c:v>0.56838</c:v>
                </c:pt>
                <c:pt idx="2339">
                  <c:v>0.56932000000000005</c:v>
                </c:pt>
                <c:pt idx="2340">
                  <c:v>0.56759000000000004</c:v>
                </c:pt>
                <c:pt idx="2341">
                  <c:v>0.56972999999999996</c:v>
                </c:pt>
                <c:pt idx="2342">
                  <c:v>0.57126999999999994</c:v>
                </c:pt>
                <c:pt idx="2343">
                  <c:v>0.57103000000000004</c:v>
                </c:pt>
                <c:pt idx="2344">
                  <c:v>0.56711999999999996</c:v>
                </c:pt>
                <c:pt idx="2345">
                  <c:v>0.56733</c:v>
                </c:pt>
                <c:pt idx="2346">
                  <c:v>0.56816999999999995</c:v>
                </c:pt>
                <c:pt idx="2347">
                  <c:v>0.56640000000000001</c:v>
                </c:pt>
                <c:pt idx="2348">
                  <c:v>0.56611999999999996</c:v>
                </c:pt>
                <c:pt idx="2349">
                  <c:v>0.56757000000000002</c:v>
                </c:pt>
                <c:pt idx="2350">
                  <c:v>0.5706</c:v>
                </c:pt>
                <c:pt idx="2351">
                  <c:v>0.56591000000000002</c:v>
                </c:pt>
                <c:pt idx="2352">
                  <c:v>0.56964999999999999</c:v>
                </c:pt>
                <c:pt idx="2353">
                  <c:v>0.56942999999999999</c:v>
                </c:pt>
                <c:pt idx="2354">
                  <c:v>0.56910000000000005</c:v>
                </c:pt>
                <c:pt idx="2355">
                  <c:v>0.56957999999999998</c:v>
                </c:pt>
                <c:pt idx="2356">
                  <c:v>0.57008000000000003</c:v>
                </c:pt>
                <c:pt idx="2357">
                  <c:v>0.56864000000000003</c:v>
                </c:pt>
                <c:pt idx="2358">
                  <c:v>0.56774999999999998</c:v>
                </c:pt>
                <c:pt idx="2359">
                  <c:v>0.57079000000000002</c:v>
                </c:pt>
                <c:pt idx="2360">
                  <c:v>0.56805000000000005</c:v>
                </c:pt>
                <c:pt idx="2361">
                  <c:v>0.56979999999999997</c:v>
                </c:pt>
                <c:pt idx="2362">
                  <c:v>0.56950000000000001</c:v>
                </c:pt>
                <c:pt idx="2363">
                  <c:v>0.56947000000000003</c:v>
                </c:pt>
                <c:pt idx="2364">
                  <c:v>0.56881000000000004</c:v>
                </c:pt>
                <c:pt idx="2365">
                  <c:v>0.57011000000000001</c:v>
                </c:pt>
                <c:pt idx="2366">
                  <c:v>0.56879999999999997</c:v>
                </c:pt>
                <c:pt idx="2367">
                  <c:v>0.57021999999999995</c:v>
                </c:pt>
                <c:pt idx="2368">
                  <c:v>0.56818999999999997</c:v>
                </c:pt>
                <c:pt idx="2369">
                  <c:v>0.56938999999999995</c:v>
                </c:pt>
                <c:pt idx="2370">
                  <c:v>0.56791000000000003</c:v>
                </c:pt>
                <c:pt idx="2371">
                  <c:v>0.57199</c:v>
                </c:pt>
                <c:pt idx="2372">
                  <c:v>0.56935000000000002</c:v>
                </c:pt>
                <c:pt idx="2373">
                  <c:v>0.56921999999999995</c:v>
                </c:pt>
                <c:pt idx="2374">
                  <c:v>0.56716999999999995</c:v>
                </c:pt>
                <c:pt idx="2375">
                  <c:v>0.56657000000000002</c:v>
                </c:pt>
                <c:pt idx="2376">
                  <c:v>0.56969000000000003</c:v>
                </c:pt>
                <c:pt idx="2377">
                  <c:v>0.56879000000000002</c:v>
                </c:pt>
                <c:pt idx="2378">
                  <c:v>0.56974000000000002</c:v>
                </c:pt>
                <c:pt idx="2379">
                  <c:v>0.56859999999999999</c:v>
                </c:pt>
                <c:pt idx="2380">
                  <c:v>0.56876000000000004</c:v>
                </c:pt>
                <c:pt idx="2381">
                  <c:v>0.56827000000000005</c:v>
                </c:pt>
                <c:pt idx="2382">
                  <c:v>0.56838999999999995</c:v>
                </c:pt>
                <c:pt idx="2383">
                  <c:v>0.57003999999999999</c:v>
                </c:pt>
                <c:pt idx="2384">
                  <c:v>0.56679000000000002</c:v>
                </c:pt>
                <c:pt idx="2385">
                  <c:v>0.56942999999999999</c:v>
                </c:pt>
                <c:pt idx="2386">
                  <c:v>0.56791000000000003</c:v>
                </c:pt>
                <c:pt idx="2387">
                  <c:v>0.56711</c:v>
                </c:pt>
                <c:pt idx="2388">
                  <c:v>0.56762000000000001</c:v>
                </c:pt>
                <c:pt idx="2389">
                  <c:v>0.56847000000000003</c:v>
                </c:pt>
                <c:pt idx="2390">
                  <c:v>0.57196999999999998</c:v>
                </c:pt>
                <c:pt idx="2391">
                  <c:v>0.56847999999999999</c:v>
                </c:pt>
                <c:pt idx="2392">
                  <c:v>0.56591999999999998</c:v>
                </c:pt>
                <c:pt idx="2393">
                  <c:v>0.56610000000000005</c:v>
                </c:pt>
                <c:pt idx="2394">
                  <c:v>0.56949000000000005</c:v>
                </c:pt>
                <c:pt idx="2395">
                  <c:v>0.56842999999999999</c:v>
                </c:pt>
                <c:pt idx="2396">
                  <c:v>0.57126999999999994</c:v>
                </c:pt>
                <c:pt idx="2397">
                  <c:v>0.56764000000000003</c:v>
                </c:pt>
                <c:pt idx="2398">
                  <c:v>0.56859999999999999</c:v>
                </c:pt>
                <c:pt idx="2399">
                  <c:v>0.56820000000000004</c:v>
                </c:pt>
                <c:pt idx="2400">
                  <c:v>0.56860999999999995</c:v>
                </c:pt>
                <c:pt idx="2401">
                  <c:v>0.57011000000000001</c:v>
                </c:pt>
                <c:pt idx="2402">
                  <c:v>0.56818999999999997</c:v>
                </c:pt>
                <c:pt idx="2403">
                  <c:v>0.56938</c:v>
                </c:pt>
                <c:pt idx="2404">
                  <c:v>0.57152000000000003</c:v>
                </c:pt>
                <c:pt idx="2405">
                  <c:v>0.56681999999999999</c:v>
                </c:pt>
                <c:pt idx="2406">
                  <c:v>0.56889999999999996</c:v>
                </c:pt>
                <c:pt idx="2407">
                  <c:v>0.56976000000000004</c:v>
                </c:pt>
                <c:pt idx="2408">
                  <c:v>0.56684000000000001</c:v>
                </c:pt>
                <c:pt idx="2409">
                  <c:v>0.56816999999999995</c:v>
                </c:pt>
                <c:pt idx="2410">
                  <c:v>0.57182999999999995</c:v>
                </c:pt>
                <c:pt idx="2411">
                  <c:v>0.56777</c:v>
                </c:pt>
                <c:pt idx="2412">
                  <c:v>0.56679000000000002</c:v>
                </c:pt>
                <c:pt idx="2413">
                  <c:v>0.56969000000000003</c:v>
                </c:pt>
                <c:pt idx="2414">
                  <c:v>0.57064999999999999</c:v>
                </c:pt>
                <c:pt idx="2415">
                  <c:v>0.56920000000000004</c:v>
                </c:pt>
                <c:pt idx="2416">
                  <c:v>0.56918000000000002</c:v>
                </c:pt>
                <c:pt idx="2417">
                  <c:v>0.56943999999999995</c:v>
                </c:pt>
                <c:pt idx="2418">
                  <c:v>0.56823000000000001</c:v>
                </c:pt>
                <c:pt idx="2419">
                  <c:v>0.57098000000000004</c:v>
                </c:pt>
                <c:pt idx="2420">
                  <c:v>0.56969999999999998</c:v>
                </c:pt>
                <c:pt idx="2421">
                  <c:v>0.56979999999999997</c:v>
                </c:pt>
                <c:pt idx="2422">
                  <c:v>0.56866000000000005</c:v>
                </c:pt>
                <c:pt idx="2423">
                  <c:v>0.56942000000000004</c:v>
                </c:pt>
                <c:pt idx="2424">
                  <c:v>0.56955999999999996</c:v>
                </c:pt>
                <c:pt idx="2425">
                  <c:v>0.56760999999999995</c:v>
                </c:pt>
                <c:pt idx="2426">
                  <c:v>0.56915000000000004</c:v>
                </c:pt>
                <c:pt idx="2427">
                  <c:v>0.56957000000000002</c:v>
                </c:pt>
                <c:pt idx="2428">
                  <c:v>0.5696</c:v>
                </c:pt>
                <c:pt idx="2429">
                  <c:v>0.57033</c:v>
                </c:pt>
                <c:pt idx="2430">
                  <c:v>0.56867999999999996</c:v>
                </c:pt>
                <c:pt idx="2431">
                  <c:v>0.57016999999999995</c:v>
                </c:pt>
                <c:pt idx="2432">
                  <c:v>0.57027000000000005</c:v>
                </c:pt>
                <c:pt idx="2433">
                  <c:v>0.56867999999999996</c:v>
                </c:pt>
                <c:pt idx="2434">
                  <c:v>0.56925000000000003</c:v>
                </c:pt>
                <c:pt idx="2435">
                  <c:v>0.56796000000000002</c:v>
                </c:pt>
                <c:pt idx="2436">
                  <c:v>0.48148000000000002</c:v>
                </c:pt>
                <c:pt idx="2437">
                  <c:v>0.47893000000000002</c:v>
                </c:pt>
                <c:pt idx="2438">
                  <c:v>0.48047000000000001</c:v>
                </c:pt>
                <c:pt idx="2439">
                  <c:v>0.48213</c:v>
                </c:pt>
                <c:pt idx="2440">
                  <c:v>0.47939999999999999</c:v>
                </c:pt>
                <c:pt idx="2441">
                  <c:v>0.47971999999999998</c:v>
                </c:pt>
                <c:pt idx="2442">
                  <c:v>0.48025000000000001</c:v>
                </c:pt>
                <c:pt idx="2443">
                  <c:v>0.47925000000000001</c:v>
                </c:pt>
                <c:pt idx="2444">
                  <c:v>0.48031000000000001</c:v>
                </c:pt>
                <c:pt idx="2445">
                  <c:v>0.48072999999999999</c:v>
                </c:pt>
                <c:pt idx="2446">
                  <c:v>0.48124</c:v>
                </c:pt>
                <c:pt idx="2447">
                  <c:v>0.47849000000000003</c:v>
                </c:pt>
                <c:pt idx="2448">
                  <c:v>0.48099999999999998</c:v>
                </c:pt>
                <c:pt idx="2449">
                  <c:v>0.47960999999999998</c:v>
                </c:pt>
                <c:pt idx="2450">
                  <c:v>0.48060000000000003</c:v>
                </c:pt>
                <c:pt idx="2451">
                  <c:v>0.48060000000000003</c:v>
                </c:pt>
                <c:pt idx="2452">
                  <c:v>0.47975000000000001</c:v>
                </c:pt>
                <c:pt idx="2453">
                  <c:v>0.47987999999999997</c:v>
                </c:pt>
                <c:pt idx="2454">
                  <c:v>0.48193000000000003</c:v>
                </c:pt>
                <c:pt idx="2455">
                  <c:v>0.48265000000000002</c:v>
                </c:pt>
                <c:pt idx="2456">
                  <c:v>0.47960999999999998</c:v>
                </c:pt>
                <c:pt idx="2457">
                  <c:v>0.47971999999999998</c:v>
                </c:pt>
                <c:pt idx="2458">
                  <c:v>0.48237999999999998</c:v>
                </c:pt>
                <c:pt idx="2459">
                  <c:v>0.47904000000000002</c:v>
                </c:pt>
                <c:pt idx="2460">
                  <c:v>0.48209000000000002</c:v>
                </c:pt>
                <c:pt idx="2461">
                  <c:v>0.47909000000000002</c:v>
                </c:pt>
                <c:pt idx="2462">
                  <c:v>0.48129</c:v>
                </c:pt>
                <c:pt idx="2463">
                  <c:v>0.48032999999999998</c:v>
                </c:pt>
                <c:pt idx="2464">
                  <c:v>0.48096</c:v>
                </c:pt>
                <c:pt idx="2465">
                  <c:v>0.48037000000000002</c:v>
                </c:pt>
                <c:pt idx="2466">
                  <c:v>0.48060999999999998</c:v>
                </c:pt>
                <c:pt idx="2467">
                  <c:v>0.48058000000000001</c:v>
                </c:pt>
                <c:pt idx="2468">
                  <c:v>0.48164000000000001</c:v>
                </c:pt>
                <c:pt idx="2469">
                  <c:v>0.48093000000000002</c:v>
                </c:pt>
                <c:pt idx="2470">
                  <c:v>0.4834</c:v>
                </c:pt>
                <c:pt idx="2471">
                  <c:v>0.48092000000000001</c:v>
                </c:pt>
                <c:pt idx="2472">
                  <c:v>0.48237000000000002</c:v>
                </c:pt>
                <c:pt idx="2473">
                  <c:v>0.48033999999999999</c:v>
                </c:pt>
                <c:pt idx="2474">
                  <c:v>0.48082000000000003</c:v>
                </c:pt>
                <c:pt idx="2475">
                  <c:v>0.48238999999999999</c:v>
                </c:pt>
                <c:pt idx="2476">
                  <c:v>0.48038999999999998</c:v>
                </c:pt>
                <c:pt idx="2477">
                  <c:v>0.48087999999999997</c:v>
                </c:pt>
                <c:pt idx="2478">
                  <c:v>0.48046</c:v>
                </c:pt>
                <c:pt idx="2479">
                  <c:v>0.48016999999999999</c:v>
                </c:pt>
                <c:pt idx="2480">
                  <c:v>0.47907</c:v>
                </c:pt>
                <c:pt idx="2481">
                  <c:v>0.48185</c:v>
                </c:pt>
                <c:pt idx="2482">
                  <c:v>0.48042000000000001</c:v>
                </c:pt>
                <c:pt idx="2483">
                  <c:v>0.48053000000000001</c:v>
                </c:pt>
                <c:pt idx="2484">
                  <c:v>0.48093999999999998</c:v>
                </c:pt>
                <c:pt idx="2485">
                  <c:v>0.47843000000000002</c:v>
                </c:pt>
                <c:pt idx="2486">
                  <c:v>0.48071999999999998</c:v>
                </c:pt>
                <c:pt idx="2487">
                  <c:v>0.47991</c:v>
                </c:pt>
                <c:pt idx="2488">
                  <c:v>0.48204999999999998</c:v>
                </c:pt>
                <c:pt idx="2489">
                  <c:v>0.48180000000000001</c:v>
                </c:pt>
                <c:pt idx="2490">
                  <c:v>0.48098000000000002</c:v>
                </c:pt>
                <c:pt idx="2491">
                  <c:v>0.47993000000000002</c:v>
                </c:pt>
                <c:pt idx="2492">
                  <c:v>0.48137999999999997</c:v>
                </c:pt>
                <c:pt idx="2493">
                  <c:v>0.47981000000000001</c:v>
                </c:pt>
                <c:pt idx="2494">
                  <c:v>0.48054000000000002</c:v>
                </c:pt>
                <c:pt idx="2495">
                  <c:v>0.47960999999999998</c:v>
                </c:pt>
                <c:pt idx="2496">
                  <c:v>0.48009000000000002</c:v>
                </c:pt>
                <c:pt idx="2497">
                  <c:v>0.48031000000000001</c:v>
                </c:pt>
                <c:pt idx="2498">
                  <c:v>0.48159000000000002</c:v>
                </c:pt>
                <c:pt idx="2499">
                  <c:v>0.48132999999999998</c:v>
                </c:pt>
                <c:pt idx="2500">
                  <c:v>0.47787000000000002</c:v>
                </c:pt>
                <c:pt idx="2501">
                  <c:v>0.48216999999999999</c:v>
                </c:pt>
                <c:pt idx="2502">
                  <c:v>0.48074</c:v>
                </c:pt>
                <c:pt idx="2503">
                  <c:v>0.47946</c:v>
                </c:pt>
                <c:pt idx="2504">
                  <c:v>0.48081000000000002</c:v>
                </c:pt>
                <c:pt idx="2505">
                  <c:v>0.47943999999999998</c:v>
                </c:pt>
                <c:pt idx="2506">
                  <c:v>0.48139999999999999</c:v>
                </c:pt>
                <c:pt idx="2507">
                  <c:v>0.48232999999999998</c:v>
                </c:pt>
                <c:pt idx="2508">
                  <c:v>0.48007</c:v>
                </c:pt>
                <c:pt idx="2509">
                  <c:v>0.47831000000000001</c:v>
                </c:pt>
                <c:pt idx="2510">
                  <c:v>0.47850999999999999</c:v>
                </c:pt>
                <c:pt idx="2511">
                  <c:v>0.48183999999999999</c:v>
                </c:pt>
                <c:pt idx="2512">
                  <c:v>0.47921999999999998</c:v>
                </c:pt>
                <c:pt idx="2513">
                  <c:v>0.48060000000000003</c:v>
                </c:pt>
                <c:pt idx="2514">
                  <c:v>0.48050999999999999</c:v>
                </c:pt>
                <c:pt idx="2515">
                  <c:v>0.48082999999999998</c:v>
                </c:pt>
                <c:pt idx="2516">
                  <c:v>0.48276000000000002</c:v>
                </c:pt>
                <c:pt idx="2517">
                  <c:v>0.47937000000000002</c:v>
                </c:pt>
                <c:pt idx="2518">
                  <c:v>0.48176999999999998</c:v>
                </c:pt>
                <c:pt idx="2519">
                  <c:v>0.48263</c:v>
                </c:pt>
                <c:pt idx="2520">
                  <c:v>0.47933999999999999</c:v>
                </c:pt>
                <c:pt idx="2521">
                  <c:v>0.48454000000000003</c:v>
                </c:pt>
                <c:pt idx="2522">
                  <c:v>0.48150999999999999</c:v>
                </c:pt>
                <c:pt idx="2523">
                  <c:v>0.48003000000000001</c:v>
                </c:pt>
                <c:pt idx="2524">
                  <c:v>0.48244999999999999</c:v>
                </c:pt>
                <c:pt idx="2525">
                  <c:v>0.47988999999999998</c:v>
                </c:pt>
                <c:pt idx="2526">
                  <c:v>0.47965999999999998</c:v>
                </c:pt>
                <c:pt idx="2527">
                  <c:v>0.48259999999999997</c:v>
                </c:pt>
                <c:pt idx="2528">
                  <c:v>0.48086000000000001</c:v>
                </c:pt>
                <c:pt idx="2529">
                  <c:v>0.47976000000000002</c:v>
                </c:pt>
                <c:pt idx="2530">
                  <c:v>0.48065999999999998</c:v>
                </c:pt>
                <c:pt idx="2531">
                  <c:v>0.48008000000000001</c:v>
                </c:pt>
                <c:pt idx="2532">
                  <c:v>0.48108000000000001</c:v>
                </c:pt>
                <c:pt idx="2533">
                  <c:v>0.48132000000000003</c:v>
                </c:pt>
                <c:pt idx="2534">
                  <c:v>0.48098000000000002</c:v>
                </c:pt>
                <c:pt idx="2535">
                  <c:v>0.48208000000000001</c:v>
                </c:pt>
                <c:pt idx="2536">
                  <c:v>0.48043000000000002</c:v>
                </c:pt>
                <c:pt idx="2537">
                  <c:v>0.47808</c:v>
                </c:pt>
                <c:pt idx="2538">
                  <c:v>0.47996</c:v>
                </c:pt>
                <c:pt idx="2539">
                  <c:v>0.48281000000000002</c:v>
                </c:pt>
                <c:pt idx="2540">
                  <c:v>0.47978999999999999</c:v>
                </c:pt>
                <c:pt idx="2541">
                  <c:v>0.48122999999999999</c:v>
                </c:pt>
                <c:pt idx="2542">
                  <c:v>0.48226000000000002</c:v>
                </c:pt>
                <c:pt idx="2543">
                  <c:v>0.47974</c:v>
                </c:pt>
                <c:pt idx="2544">
                  <c:v>0.48089999999999999</c:v>
                </c:pt>
                <c:pt idx="2545">
                  <c:v>0.47904999999999998</c:v>
                </c:pt>
                <c:pt idx="2546">
                  <c:v>0.48288999999999999</c:v>
                </c:pt>
                <c:pt idx="2547">
                  <c:v>0.48098999999999997</c:v>
                </c:pt>
                <c:pt idx="2548">
                  <c:v>0.48043999999999998</c:v>
                </c:pt>
                <c:pt idx="2549">
                  <c:v>0.48192000000000002</c:v>
                </c:pt>
                <c:pt idx="2550">
                  <c:v>0.47963</c:v>
                </c:pt>
                <c:pt idx="2551">
                  <c:v>0.48043000000000002</c:v>
                </c:pt>
                <c:pt idx="2552">
                  <c:v>0.48092000000000001</c:v>
                </c:pt>
                <c:pt idx="2553">
                  <c:v>0.48093000000000002</c:v>
                </c:pt>
                <c:pt idx="2554">
                  <c:v>0.48205999999999999</c:v>
                </c:pt>
                <c:pt idx="2555">
                  <c:v>0.48275000000000001</c:v>
                </c:pt>
                <c:pt idx="2556">
                  <c:v>0.48216999999999999</c:v>
                </c:pt>
                <c:pt idx="2557">
                  <c:v>0.48225000000000001</c:v>
                </c:pt>
                <c:pt idx="2558">
                  <c:v>0.48021999999999998</c:v>
                </c:pt>
                <c:pt idx="2559">
                  <c:v>0.47991</c:v>
                </c:pt>
                <c:pt idx="2560">
                  <c:v>0.47920000000000001</c:v>
                </c:pt>
                <c:pt idx="2561">
                  <c:v>0.47954000000000002</c:v>
                </c:pt>
                <c:pt idx="2562">
                  <c:v>0.47993000000000002</c:v>
                </c:pt>
                <c:pt idx="2563">
                  <c:v>0.48170000000000002</c:v>
                </c:pt>
                <c:pt idx="2564">
                  <c:v>0.48049999999999998</c:v>
                </c:pt>
                <c:pt idx="2565">
                  <c:v>0.48026000000000002</c:v>
                </c:pt>
                <c:pt idx="2566">
                  <c:v>0.47959000000000002</c:v>
                </c:pt>
                <c:pt idx="2567">
                  <c:v>0.48243999999999998</c:v>
                </c:pt>
                <c:pt idx="2568">
                  <c:v>0.31585999999999997</c:v>
                </c:pt>
                <c:pt idx="2569">
                  <c:v>0.31480999999999998</c:v>
                </c:pt>
                <c:pt idx="2570">
                  <c:v>0.31584000000000001</c:v>
                </c:pt>
                <c:pt idx="2571">
                  <c:v>0.31523000000000001</c:v>
                </c:pt>
                <c:pt idx="2572">
                  <c:v>0.31484000000000001</c:v>
                </c:pt>
                <c:pt idx="2573">
                  <c:v>0.31466</c:v>
                </c:pt>
                <c:pt idx="2574">
                  <c:v>0.31585999999999997</c:v>
                </c:pt>
                <c:pt idx="2575">
                  <c:v>0.31437999999999999</c:v>
                </c:pt>
                <c:pt idx="2576">
                  <c:v>0.31269999999999998</c:v>
                </c:pt>
                <c:pt idx="2577">
                  <c:v>0.31542999999999999</c:v>
                </c:pt>
                <c:pt idx="2578">
                  <c:v>0.31705</c:v>
                </c:pt>
                <c:pt idx="2579">
                  <c:v>0.31333</c:v>
                </c:pt>
                <c:pt idx="2580">
                  <c:v>0.31506000000000001</c:v>
                </c:pt>
                <c:pt idx="2581">
                  <c:v>0.31440000000000001</c:v>
                </c:pt>
                <c:pt idx="2582">
                  <c:v>0.31479000000000001</c:v>
                </c:pt>
                <c:pt idx="2583">
                  <c:v>0.31634000000000001</c:v>
                </c:pt>
                <c:pt idx="2584">
                  <c:v>0.31425999999999998</c:v>
                </c:pt>
                <c:pt idx="2585">
                  <c:v>0.31458000000000003</c:v>
                </c:pt>
                <c:pt idx="2586">
                  <c:v>0.31497999999999998</c:v>
                </c:pt>
                <c:pt idx="2587">
                  <c:v>0.31609999999999999</c:v>
                </c:pt>
                <c:pt idx="2588">
                  <c:v>0.31406000000000001</c:v>
                </c:pt>
                <c:pt idx="2589">
                  <c:v>0.31386999999999998</c:v>
                </c:pt>
                <c:pt idx="2590">
                  <c:v>0.31394</c:v>
                </c:pt>
                <c:pt idx="2591">
                  <c:v>0.31402999999999998</c:v>
                </c:pt>
                <c:pt idx="2592">
                  <c:v>0.31258000000000002</c:v>
                </c:pt>
                <c:pt idx="2593">
                  <c:v>0.31645000000000001</c:v>
                </c:pt>
                <c:pt idx="2594">
                  <c:v>0.31584000000000001</c:v>
                </c:pt>
                <c:pt idx="2595">
                  <c:v>0.31542999999999999</c:v>
                </c:pt>
                <c:pt idx="2596">
                  <c:v>0.31609999999999999</c:v>
                </c:pt>
                <c:pt idx="2597">
                  <c:v>0.31653999999999999</c:v>
                </c:pt>
                <c:pt idx="2598">
                  <c:v>0.31590000000000001</c:v>
                </c:pt>
                <c:pt idx="2599">
                  <c:v>0.3155</c:v>
                </c:pt>
                <c:pt idx="2600">
                  <c:v>0.31541000000000002</c:v>
                </c:pt>
                <c:pt idx="2601">
                  <c:v>0.31641000000000002</c:v>
                </c:pt>
                <c:pt idx="2602">
                  <c:v>0.31731999999999999</c:v>
                </c:pt>
                <c:pt idx="2603">
                  <c:v>0.31236999999999998</c:v>
                </c:pt>
                <c:pt idx="2604">
                  <c:v>0.31476999999999999</c:v>
                </c:pt>
                <c:pt idx="2605">
                  <c:v>0.31517000000000001</c:v>
                </c:pt>
                <c:pt idx="2606">
                  <c:v>0.31445000000000001</c:v>
                </c:pt>
                <c:pt idx="2607">
                  <c:v>0.31514999999999999</c:v>
                </c:pt>
                <c:pt idx="2608">
                  <c:v>0.31598999999999999</c:v>
                </c:pt>
                <c:pt idx="2609">
                  <c:v>0.31481999999999999</c:v>
                </c:pt>
                <c:pt idx="2610">
                  <c:v>0.31508999999999998</c:v>
                </c:pt>
                <c:pt idx="2611">
                  <c:v>0.31755</c:v>
                </c:pt>
                <c:pt idx="2612">
                  <c:v>0.31408999999999998</c:v>
                </c:pt>
                <c:pt idx="2613">
                  <c:v>0.31509999999999999</c:v>
                </c:pt>
                <c:pt idx="2614">
                  <c:v>0.31596999999999997</c:v>
                </c:pt>
                <c:pt idx="2615">
                  <c:v>0.31524999999999997</c:v>
                </c:pt>
                <c:pt idx="2616">
                  <c:v>0.31263000000000002</c:v>
                </c:pt>
                <c:pt idx="2617">
                  <c:v>0.31513999999999998</c:v>
                </c:pt>
                <c:pt idx="2618">
                  <c:v>0.31419999999999998</c:v>
                </c:pt>
                <c:pt idx="2619">
                  <c:v>0.31514999999999999</c:v>
                </c:pt>
                <c:pt idx="2620">
                  <c:v>0.31413000000000002</c:v>
                </c:pt>
                <c:pt idx="2621">
                  <c:v>0.31537999999999999</c:v>
                </c:pt>
                <c:pt idx="2622">
                  <c:v>0.31485000000000002</c:v>
                </c:pt>
                <c:pt idx="2623">
                  <c:v>0.31459999999999999</c:v>
                </c:pt>
                <c:pt idx="2624">
                  <c:v>0.31369999999999998</c:v>
                </c:pt>
                <c:pt idx="2625">
                  <c:v>0.31491000000000002</c:v>
                </c:pt>
                <c:pt idx="2626">
                  <c:v>0.31619000000000003</c:v>
                </c:pt>
                <c:pt idx="2627">
                  <c:v>0.31445000000000001</c:v>
                </c:pt>
                <c:pt idx="2628">
                  <c:v>0.31458999999999998</c:v>
                </c:pt>
                <c:pt idx="2629">
                  <c:v>0.31468000000000002</c:v>
                </c:pt>
                <c:pt idx="2630">
                  <c:v>0.31694</c:v>
                </c:pt>
                <c:pt idx="2631">
                  <c:v>0.31392999999999999</c:v>
                </c:pt>
                <c:pt idx="2632">
                  <c:v>0.31417</c:v>
                </c:pt>
                <c:pt idx="2633">
                  <c:v>0.31508999999999998</c:v>
                </c:pt>
                <c:pt idx="2634">
                  <c:v>0.31464999999999999</c:v>
                </c:pt>
                <c:pt idx="2635">
                  <c:v>0.31505</c:v>
                </c:pt>
                <c:pt idx="2636">
                  <c:v>0.31425999999999998</c:v>
                </c:pt>
                <c:pt idx="2637">
                  <c:v>0.31589</c:v>
                </c:pt>
                <c:pt idx="2638">
                  <c:v>0.31480000000000002</c:v>
                </c:pt>
                <c:pt idx="2639">
                  <c:v>0.31395000000000001</c:v>
                </c:pt>
                <c:pt idx="2640">
                  <c:v>0.316</c:v>
                </c:pt>
                <c:pt idx="2641">
                  <c:v>0.31569000000000003</c:v>
                </c:pt>
                <c:pt idx="2642">
                  <c:v>0.31461</c:v>
                </c:pt>
                <c:pt idx="2643">
                  <c:v>0.31415999999999999</c:v>
                </c:pt>
                <c:pt idx="2644">
                  <c:v>0.31411</c:v>
                </c:pt>
                <c:pt idx="2645">
                  <c:v>0.31494</c:v>
                </c:pt>
                <c:pt idx="2646">
                  <c:v>0.31537999999999999</c:v>
                </c:pt>
                <c:pt idx="2647">
                  <c:v>0.31365999999999999</c:v>
                </c:pt>
                <c:pt idx="2648">
                  <c:v>0.31523000000000001</c:v>
                </c:pt>
                <c:pt idx="2649">
                  <c:v>0.31457000000000002</c:v>
                </c:pt>
                <c:pt idx="2650">
                  <c:v>0.31586999999999998</c:v>
                </c:pt>
                <c:pt idx="2651">
                  <c:v>0.31713000000000002</c:v>
                </c:pt>
                <c:pt idx="2652">
                  <c:v>0.31434000000000001</c:v>
                </c:pt>
                <c:pt idx="2653">
                  <c:v>0.31480000000000002</c:v>
                </c:pt>
                <c:pt idx="2654">
                  <c:v>0.314</c:v>
                </c:pt>
                <c:pt idx="2655">
                  <c:v>0.31428</c:v>
                </c:pt>
                <c:pt idx="2656">
                  <c:v>0.31426999999999999</c:v>
                </c:pt>
                <c:pt idx="2657">
                  <c:v>0.31598999999999999</c:v>
                </c:pt>
                <c:pt idx="2658">
                  <c:v>0.31585999999999997</c:v>
                </c:pt>
                <c:pt idx="2659">
                  <c:v>0.31537999999999999</c:v>
                </c:pt>
                <c:pt idx="2660">
                  <c:v>0.31466</c:v>
                </c:pt>
                <c:pt idx="2661">
                  <c:v>0.31341000000000002</c:v>
                </c:pt>
                <c:pt idx="2662">
                  <c:v>0.31547999999999998</c:v>
                </c:pt>
                <c:pt idx="2663">
                  <c:v>0.31469000000000003</c:v>
                </c:pt>
                <c:pt idx="2664">
                  <c:v>0.31558999999999998</c:v>
                </c:pt>
                <c:pt idx="2665">
                  <c:v>0.31463000000000002</c:v>
                </c:pt>
                <c:pt idx="2666">
                  <c:v>0.31591999999999998</c:v>
                </c:pt>
                <c:pt idx="2667">
                  <c:v>0.31324000000000002</c:v>
                </c:pt>
                <c:pt idx="2668">
                  <c:v>0.31279000000000001</c:v>
                </c:pt>
                <c:pt idx="2669">
                  <c:v>0.31763000000000002</c:v>
                </c:pt>
                <c:pt idx="2670">
                  <c:v>0.31361</c:v>
                </c:pt>
                <c:pt idx="2671">
                  <c:v>0.31407000000000002</c:v>
                </c:pt>
                <c:pt idx="2672">
                  <c:v>0.31846000000000002</c:v>
                </c:pt>
                <c:pt idx="2673">
                  <c:v>0.31446000000000002</c:v>
                </c:pt>
                <c:pt idx="2674">
                  <c:v>0.31478</c:v>
                </c:pt>
                <c:pt idx="2675">
                  <c:v>0.31589</c:v>
                </c:pt>
                <c:pt idx="2676">
                  <c:v>0.31580000000000003</c:v>
                </c:pt>
                <c:pt idx="2677">
                  <c:v>0.31476999999999999</c:v>
                </c:pt>
                <c:pt idx="2678">
                  <c:v>0.31535999999999997</c:v>
                </c:pt>
                <c:pt idx="2679">
                  <c:v>0.31363000000000002</c:v>
                </c:pt>
                <c:pt idx="2680">
                  <c:v>0.31645000000000001</c:v>
                </c:pt>
                <c:pt idx="2681">
                  <c:v>0.31359999999999999</c:v>
                </c:pt>
                <c:pt idx="2682">
                  <c:v>0.31391000000000002</c:v>
                </c:pt>
                <c:pt idx="2683">
                  <c:v>0.31402999999999998</c:v>
                </c:pt>
                <c:pt idx="2684">
                  <c:v>0.31463000000000002</c:v>
                </c:pt>
                <c:pt idx="2685">
                  <c:v>0.31525999999999998</c:v>
                </c:pt>
                <c:pt idx="2686">
                  <c:v>0.31696000000000002</c:v>
                </c:pt>
                <c:pt idx="2687">
                  <c:v>0.31563999999999998</c:v>
                </c:pt>
                <c:pt idx="2688">
                  <c:v>0.31788</c:v>
                </c:pt>
                <c:pt idx="2689">
                  <c:v>0.31498999999999999</c:v>
                </c:pt>
                <c:pt idx="2690">
                  <c:v>0.31394</c:v>
                </c:pt>
                <c:pt idx="2691">
                  <c:v>0.31480000000000002</c:v>
                </c:pt>
                <c:pt idx="2692">
                  <c:v>0.31414999999999998</c:v>
                </c:pt>
                <c:pt idx="2693">
                  <c:v>0.31420999999999999</c:v>
                </c:pt>
                <c:pt idx="2694">
                  <c:v>0.31484000000000001</c:v>
                </c:pt>
                <c:pt idx="2695">
                  <c:v>0.31628000000000001</c:v>
                </c:pt>
                <c:pt idx="2696">
                  <c:v>0.31451000000000001</c:v>
                </c:pt>
                <c:pt idx="2697">
                  <c:v>0.31433</c:v>
                </c:pt>
                <c:pt idx="2698">
                  <c:v>0.31557000000000002</c:v>
                </c:pt>
                <c:pt idx="2699">
                  <c:v>0.31491999999999998</c:v>
                </c:pt>
                <c:pt idx="2700">
                  <c:v>0.66839000000000004</c:v>
                </c:pt>
                <c:pt idx="2701">
                  <c:v>0.66822999999999999</c:v>
                </c:pt>
                <c:pt idx="2702">
                  <c:v>0.66751000000000005</c:v>
                </c:pt>
                <c:pt idx="2703">
                  <c:v>0.66891</c:v>
                </c:pt>
                <c:pt idx="2704">
                  <c:v>0.66718</c:v>
                </c:pt>
                <c:pt idx="2705">
                  <c:v>0.66788999999999998</c:v>
                </c:pt>
                <c:pt idx="2706">
                  <c:v>0.66652999999999996</c:v>
                </c:pt>
                <c:pt idx="2707">
                  <c:v>0.66783999999999999</c:v>
                </c:pt>
                <c:pt idx="2708">
                  <c:v>0.66644000000000003</c:v>
                </c:pt>
                <c:pt idx="2709">
                  <c:v>0.67091000000000001</c:v>
                </c:pt>
                <c:pt idx="2710">
                  <c:v>0.66588000000000003</c:v>
                </c:pt>
                <c:pt idx="2711">
                  <c:v>0.66725000000000001</c:v>
                </c:pt>
                <c:pt idx="2712">
                  <c:v>0.66698999999999997</c:v>
                </c:pt>
                <c:pt idx="2713">
                  <c:v>0.66796999999999995</c:v>
                </c:pt>
                <c:pt idx="2714">
                  <c:v>0.66722000000000004</c:v>
                </c:pt>
                <c:pt idx="2715">
                  <c:v>0.66764000000000001</c:v>
                </c:pt>
                <c:pt idx="2716">
                  <c:v>0.66657</c:v>
                </c:pt>
                <c:pt idx="2717">
                  <c:v>0.66898999999999997</c:v>
                </c:pt>
                <c:pt idx="2718">
                  <c:v>0.66759000000000002</c:v>
                </c:pt>
                <c:pt idx="2719">
                  <c:v>0.66869999999999996</c:v>
                </c:pt>
                <c:pt idx="2720">
                  <c:v>0.66759999999999997</c:v>
                </c:pt>
                <c:pt idx="2721">
                  <c:v>0.66491999999999996</c:v>
                </c:pt>
                <c:pt idx="2722">
                  <c:v>0.66917000000000004</c:v>
                </c:pt>
                <c:pt idx="2723">
                  <c:v>0.66798999999999997</c:v>
                </c:pt>
                <c:pt idx="2724">
                  <c:v>0.66954000000000002</c:v>
                </c:pt>
                <c:pt idx="2725">
                  <c:v>0.66693999999999998</c:v>
                </c:pt>
                <c:pt idx="2726">
                  <c:v>0.66998000000000002</c:v>
                </c:pt>
                <c:pt idx="2727">
                  <c:v>0.66823999999999995</c:v>
                </c:pt>
                <c:pt idx="2728">
                  <c:v>0.66727000000000003</c:v>
                </c:pt>
                <c:pt idx="2729">
                  <c:v>0.66710999999999998</c:v>
                </c:pt>
                <c:pt idx="2730">
                  <c:v>0.66617999999999999</c:v>
                </c:pt>
                <c:pt idx="2731">
                  <c:v>0.66713999999999996</c:v>
                </c:pt>
                <c:pt idx="2732">
                  <c:v>0.66810000000000003</c:v>
                </c:pt>
                <c:pt idx="2733">
                  <c:v>0.66701999999999995</c:v>
                </c:pt>
                <c:pt idx="2734">
                  <c:v>0.66893000000000002</c:v>
                </c:pt>
                <c:pt idx="2735">
                  <c:v>0.67020999999999997</c:v>
                </c:pt>
                <c:pt idx="2736">
                  <c:v>0.66878000000000004</c:v>
                </c:pt>
                <c:pt idx="2737">
                  <c:v>0.66713</c:v>
                </c:pt>
                <c:pt idx="2738">
                  <c:v>0.66952</c:v>
                </c:pt>
                <c:pt idx="2739">
                  <c:v>0.66698000000000002</c:v>
                </c:pt>
                <c:pt idx="2740">
                  <c:v>0.66717000000000004</c:v>
                </c:pt>
                <c:pt idx="2741">
                  <c:v>0.66879999999999995</c:v>
                </c:pt>
                <c:pt idx="2742">
                  <c:v>0.67113999999999996</c:v>
                </c:pt>
                <c:pt idx="2743">
                  <c:v>0.66798000000000002</c:v>
                </c:pt>
                <c:pt idx="2744">
                  <c:v>0.66739999999999999</c:v>
                </c:pt>
                <c:pt idx="2745">
                  <c:v>0.66657</c:v>
                </c:pt>
                <c:pt idx="2746">
                  <c:v>0.66895000000000004</c:v>
                </c:pt>
                <c:pt idx="2747">
                  <c:v>0.66891999999999996</c:v>
                </c:pt>
                <c:pt idx="2748">
                  <c:v>0.66715999999999998</c:v>
                </c:pt>
                <c:pt idx="2749">
                  <c:v>0.66679999999999995</c:v>
                </c:pt>
                <c:pt idx="2750">
                  <c:v>0.66800000000000004</c:v>
                </c:pt>
                <c:pt idx="2751">
                  <c:v>0.66900000000000004</c:v>
                </c:pt>
                <c:pt idx="2752">
                  <c:v>0.66795000000000004</c:v>
                </c:pt>
                <c:pt idx="2753">
                  <c:v>0.66790000000000005</c:v>
                </c:pt>
                <c:pt idx="2754">
                  <c:v>0.66922999999999999</c:v>
                </c:pt>
                <c:pt idx="2755">
                  <c:v>0.66800000000000004</c:v>
                </c:pt>
                <c:pt idx="2756">
                  <c:v>0.66947000000000001</c:v>
                </c:pt>
                <c:pt idx="2757">
                  <c:v>0.66820999999999997</c:v>
                </c:pt>
                <c:pt idx="2758">
                  <c:v>0.66800999999999999</c:v>
                </c:pt>
                <c:pt idx="2759">
                  <c:v>0.66808000000000001</c:v>
                </c:pt>
                <c:pt idx="2760">
                  <c:v>0.66942999999999997</c:v>
                </c:pt>
                <c:pt idx="2761">
                  <c:v>0.66657</c:v>
                </c:pt>
                <c:pt idx="2762">
                  <c:v>0.66788000000000003</c:v>
                </c:pt>
                <c:pt idx="2763">
                  <c:v>0.66986999999999997</c:v>
                </c:pt>
                <c:pt idx="2764">
                  <c:v>0.66883999999999999</c:v>
                </c:pt>
                <c:pt idx="2765">
                  <c:v>0.66874</c:v>
                </c:pt>
                <c:pt idx="2766">
                  <c:v>0.66798999999999997</c:v>
                </c:pt>
                <c:pt idx="2767">
                  <c:v>0.66724000000000006</c:v>
                </c:pt>
                <c:pt idx="2768">
                  <c:v>0.66712000000000005</c:v>
                </c:pt>
                <c:pt idx="2769">
                  <c:v>0.67005999999999999</c:v>
                </c:pt>
                <c:pt idx="2770">
                  <c:v>0.66910000000000003</c:v>
                </c:pt>
                <c:pt idx="2771">
                  <c:v>0.66874999999999996</c:v>
                </c:pt>
                <c:pt idx="2772">
                  <c:v>0.66659000000000002</c:v>
                </c:pt>
                <c:pt idx="2773">
                  <c:v>0.66586999999999996</c:v>
                </c:pt>
                <c:pt idx="2774">
                  <c:v>0.66742999999999997</c:v>
                </c:pt>
                <c:pt idx="2775">
                  <c:v>0.66764999999999997</c:v>
                </c:pt>
                <c:pt idx="2776">
                  <c:v>0.67012000000000005</c:v>
                </c:pt>
                <c:pt idx="2777">
                  <c:v>0.66752</c:v>
                </c:pt>
                <c:pt idx="2778">
                  <c:v>0.66681999999999997</c:v>
                </c:pt>
                <c:pt idx="2779">
                  <c:v>0.66513</c:v>
                </c:pt>
                <c:pt idx="2780">
                  <c:v>0.66995000000000005</c:v>
                </c:pt>
                <c:pt idx="2781">
                  <c:v>0.66608000000000001</c:v>
                </c:pt>
                <c:pt idx="2782">
                  <c:v>0.66910999999999998</c:v>
                </c:pt>
                <c:pt idx="2783">
                  <c:v>0.66681000000000001</c:v>
                </c:pt>
                <c:pt idx="2784">
                  <c:v>0.66905000000000003</c:v>
                </c:pt>
                <c:pt idx="2785">
                  <c:v>0.66776000000000002</c:v>
                </c:pt>
                <c:pt idx="2786">
                  <c:v>0.66862999999999995</c:v>
                </c:pt>
                <c:pt idx="2787">
                  <c:v>0.66932999999999998</c:v>
                </c:pt>
                <c:pt idx="2788">
                  <c:v>0.66766000000000003</c:v>
                </c:pt>
                <c:pt idx="2789">
                  <c:v>0.66522999999999999</c:v>
                </c:pt>
                <c:pt idx="2790">
                  <c:v>0.66925000000000001</c:v>
                </c:pt>
                <c:pt idx="2791">
                  <c:v>0.66971999999999998</c:v>
                </c:pt>
                <c:pt idx="2792">
                  <c:v>0.66857999999999995</c:v>
                </c:pt>
                <c:pt idx="2793">
                  <c:v>0.66817000000000004</c:v>
                </c:pt>
                <c:pt idx="2794">
                  <c:v>0.66954999999999998</c:v>
                </c:pt>
                <c:pt idx="2795">
                  <c:v>0.66759999999999997</c:v>
                </c:pt>
                <c:pt idx="2796">
                  <c:v>0.66830000000000001</c:v>
                </c:pt>
                <c:pt idx="2797">
                  <c:v>0.66762999999999995</c:v>
                </c:pt>
                <c:pt idx="2798">
                  <c:v>0.66717000000000004</c:v>
                </c:pt>
                <c:pt idx="2799">
                  <c:v>0.67030999999999996</c:v>
                </c:pt>
                <c:pt idx="2800">
                  <c:v>0.66996</c:v>
                </c:pt>
                <c:pt idx="2801">
                  <c:v>0.66803000000000001</c:v>
                </c:pt>
                <c:pt idx="2802">
                  <c:v>0.66727999999999998</c:v>
                </c:pt>
                <c:pt idx="2803">
                  <c:v>0.66751000000000005</c:v>
                </c:pt>
                <c:pt idx="2804">
                  <c:v>0.66644999999999999</c:v>
                </c:pt>
                <c:pt idx="2805">
                  <c:v>0.66803999999999997</c:v>
                </c:pt>
                <c:pt idx="2806">
                  <c:v>0.66796</c:v>
                </c:pt>
                <c:pt idx="2807">
                  <c:v>0.66671999999999998</c:v>
                </c:pt>
                <c:pt idx="2808">
                  <c:v>0.66678999999999999</c:v>
                </c:pt>
                <c:pt idx="2809">
                  <c:v>0.66729000000000005</c:v>
                </c:pt>
                <c:pt idx="2810">
                  <c:v>0.66937000000000002</c:v>
                </c:pt>
                <c:pt idx="2811">
                  <c:v>0.66944999999999999</c:v>
                </c:pt>
                <c:pt idx="2812">
                  <c:v>0.66817000000000004</c:v>
                </c:pt>
                <c:pt idx="2813">
                  <c:v>0.66964000000000001</c:v>
                </c:pt>
                <c:pt idx="2814">
                  <c:v>0.67171000000000003</c:v>
                </c:pt>
                <c:pt idx="2815">
                  <c:v>0.66703000000000001</c:v>
                </c:pt>
                <c:pt idx="2816">
                  <c:v>0.66869999999999996</c:v>
                </c:pt>
                <c:pt idx="2817">
                  <c:v>0.66752999999999996</c:v>
                </c:pt>
                <c:pt idx="2818">
                  <c:v>0.66686999999999996</c:v>
                </c:pt>
                <c:pt idx="2819">
                  <c:v>0.66956000000000004</c:v>
                </c:pt>
                <c:pt idx="2820">
                  <c:v>0.66937999999999998</c:v>
                </c:pt>
                <c:pt idx="2821">
                  <c:v>0.66881999999999997</c:v>
                </c:pt>
                <c:pt idx="2822">
                  <c:v>0.67091000000000001</c:v>
                </c:pt>
                <c:pt idx="2823">
                  <c:v>0.66920000000000002</c:v>
                </c:pt>
                <c:pt idx="2824">
                  <c:v>0.66854000000000002</c:v>
                </c:pt>
                <c:pt idx="2825">
                  <c:v>0.66757999999999995</c:v>
                </c:pt>
                <c:pt idx="2826">
                  <c:v>0.67042999999999997</c:v>
                </c:pt>
                <c:pt idx="2827">
                  <c:v>0.66813</c:v>
                </c:pt>
                <c:pt idx="2828">
                  <c:v>0.66961999999999999</c:v>
                </c:pt>
                <c:pt idx="2829">
                  <c:v>0.66993999999999998</c:v>
                </c:pt>
                <c:pt idx="2830">
                  <c:v>0.66825000000000001</c:v>
                </c:pt>
                <c:pt idx="2831">
                  <c:v>0.66739999999999999</c:v>
                </c:pt>
                <c:pt idx="2832">
                  <c:v>0.51987000000000005</c:v>
                </c:pt>
                <c:pt idx="2833">
                  <c:v>0.52005999999999997</c:v>
                </c:pt>
                <c:pt idx="2834">
                  <c:v>0.52015</c:v>
                </c:pt>
                <c:pt idx="2835">
                  <c:v>0.52166000000000001</c:v>
                </c:pt>
                <c:pt idx="2836">
                  <c:v>0.51958000000000004</c:v>
                </c:pt>
                <c:pt idx="2837">
                  <c:v>0.51976</c:v>
                </c:pt>
                <c:pt idx="2838">
                  <c:v>0.51885999999999999</c:v>
                </c:pt>
                <c:pt idx="2839">
                  <c:v>0.52195000000000003</c:v>
                </c:pt>
                <c:pt idx="2840">
                  <c:v>0.51956000000000002</c:v>
                </c:pt>
                <c:pt idx="2841">
                  <c:v>0.52327999999999997</c:v>
                </c:pt>
                <c:pt idx="2842">
                  <c:v>0.52270000000000005</c:v>
                </c:pt>
                <c:pt idx="2843">
                  <c:v>0.52051999999999998</c:v>
                </c:pt>
                <c:pt idx="2844">
                  <c:v>0.51870000000000005</c:v>
                </c:pt>
                <c:pt idx="2845">
                  <c:v>0.52227999999999997</c:v>
                </c:pt>
                <c:pt idx="2846">
                  <c:v>0.52142999999999995</c:v>
                </c:pt>
                <c:pt idx="2847">
                  <c:v>0.52202000000000004</c:v>
                </c:pt>
                <c:pt idx="2848">
                  <c:v>0.51756000000000002</c:v>
                </c:pt>
                <c:pt idx="2849">
                  <c:v>0.51998999999999995</c:v>
                </c:pt>
                <c:pt idx="2850">
                  <c:v>0.52051000000000003</c:v>
                </c:pt>
                <c:pt idx="2851">
                  <c:v>0.52022000000000002</c:v>
                </c:pt>
                <c:pt idx="2852">
                  <c:v>0.52017999999999998</c:v>
                </c:pt>
                <c:pt idx="2853">
                  <c:v>0.5212</c:v>
                </c:pt>
                <c:pt idx="2854">
                  <c:v>0.52148000000000005</c:v>
                </c:pt>
                <c:pt idx="2855">
                  <c:v>0.51800000000000002</c:v>
                </c:pt>
                <c:pt idx="2856">
                  <c:v>0.52207000000000003</c:v>
                </c:pt>
                <c:pt idx="2857">
                  <c:v>0.52020999999999995</c:v>
                </c:pt>
                <c:pt idx="2858">
                  <c:v>0.51876</c:v>
                </c:pt>
                <c:pt idx="2859">
                  <c:v>0.52156999999999998</c:v>
                </c:pt>
                <c:pt idx="2860">
                  <c:v>0.51937</c:v>
                </c:pt>
                <c:pt idx="2861">
                  <c:v>0.52068999999999999</c:v>
                </c:pt>
                <c:pt idx="2862">
                  <c:v>0.52139999999999997</c:v>
                </c:pt>
                <c:pt idx="2863">
                  <c:v>0.51958000000000004</c:v>
                </c:pt>
                <c:pt idx="2864">
                  <c:v>0.52019000000000004</c:v>
                </c:pt>
                <c:pt idx="2865">
                  <c:v>0.52037999999999995</c:v>
                </c:pt>
                <c:pt idx="2866">
                  <c:v>0.51861000000000002</c:v>
                </c:pt>
                <c:pt idx="2867">
                  <c:v>0.52173999999999998</c:v>
                </c:pt>
                <c:pt idx="2868">
                  <c:v>0.51910999999999996</c:v>
                </c:pt>
                <c:pt idx="2869">
                  <c:v>0.52039999999999997</c:v>
                </c:pt>
                <c:pt idx="2870">
                  <c:v>0.51936000000000004</c:v>
                </c:pt>
                <c:pt idx="2871">
                  <c:v>0.51839000000000002</c:v>
                </c:pt>
                <c:pt idx="2872">
                  <c:v>0.51956000000000002</c:v>
                </c:pt>
                <c:pt idx="2873">
                  <c:v>0.52005999999999997</c:v>
                </c:pt>
                <c:pt idx="2874">
                  <c:v>0.52164999999999995</c:v>
                </c:pt>
                <c:pt idx="2875">
                  <c:v>0.52022000000000002</c:v>
                </c:pt>
                <c:pt idx="2876">
                  <c:v>0.52064999999999995</c:v>
                </c:pt>
                <c:pt idx="2877">
                  <c:v>0.52270000000000005</c:v>
                </c:pt>
                <c:pt idx="2878">
                  <c:v>0.51976</c:v>
                </c:pt>
                <c:pt idx="2879">
                  <c:v>0.5222</c:v>
                </c:pt>
                <c:pt idx="2880">
                  <c:v>0.52148000000000005</c:v>
                </c:pt>
                <c:pt idx="2881">
                  <c:v>0.51927999999999996</c:v>
                </c:pt>
                <c:pt idx="2882">
                  <c:v>0.51876999999999995</c:v>
                </c:pt>
                <c:pt idx="2883">
                  <c:v>0.52195999999999998</c:v>
                </c:pt>
                <c:pt idx="2884">
                  <c:v>0.52112999999999998</c:v>
                </c:pt>
                <c:pt idx="2885">
                  <c:v>0.52190999999999999</c:v>
                </c:pt>
                <c:pt idx="2886">
                  <c:v>0.52068999999999999</c:v>
                </c:pt>
                <c:pt idx="2887">
                  <c:v>0.51942999999999995</c:v>
                </c:pt>
                <c:pt idx="2888">
                  <c:v>0.52039999999999997</c:v>
                </c:pt>
                <c:pt idx="2889">
                  <c:v>0.51722999999999997</c:v>
                </c:pt>
                <c:pt idx="2890">
                  <c:v>0.51902000000000004</c:v>
                </c:pt>
                <c:pt idx="2891">
                  <c:v>0.51983999999999997</c:v>
                </c:pt>
                <c:pt idx="2892">
                  <c:v>0.51980000000000004</c:v>
                </c:pt>
                <c:pt idx="2893">
                  <c:v>0.52081</c:v>
                </c:pt>
                <c:pt idx="2894">
                  <c:v>0.51961000000000002</c:v>
                </c:pt>
                <c:pt idx="2895">
                  <c:v>0.52241000000000004</c:v>
                </c:pt>
                <c:pt idx="2896">
                  <c:v>0.51944000000000001</c:v>
                </c:pt>
                <c:pt idx="2897">
                  <c:v>0.51953000000000005</c:v>
                </c:pt>
                <c:pt idx="2898">
                  <c:v>0.52071999999999996</c:v>
                </c:pt>
                <c:pt idx="2899">
                  <c:v>0.52144000000000001</c:v>
                </c:pt>
                <c:pt idx="2900">
                  <c:v>0.52127999999999997</c:v>
                </c:pt>
                <c:pt idx="2901">
                  <c:v>0.52032</c:v>
                </c:pt>
                <c:pt idx="2902">
                  <c:v>0.51909000000000005</c:v>
                </c:pt>
                <c:pt idx="2903">
                  <c:v>0.52056000000000002</c:v>
                </c:pt>
                <c:pt idx="2904">
                  <c:v>0.51980000000000004</c:v>
                </c:pt>
                <c:pt idx="2905">
                  <c:v>0.52039999999999997</c:v>
                </c:pt>
                <c:pt idx="2906">
                  <c:v>0.52241000000000004</c:v>
                </c:pt>
                <c:pt idx="2907">
                  <c:v>0.52032999999999996</c:v>
                </c:pt>
                <c:pt idx="2908">
                  <c:v>0.51905000000000001</c:v>
                </c:pt>
                <c:pt idx="2909">
                  <c:v>0.52003999999999995</c:v>
                </c:pt>
                <c:pt idx="2910">
                  <c:v>0.51998</c:v>
                </c:pt>
                <c:pt idx="2911">
                  <c:v>0.51981999999999995</c:v>
                </c:pt>
                <c:pt idx="2912">
                  <c:v>0.51819000000000004</c:v>
                </c:pt>
                <c:pt idx="2913">
                  <c:v>0.52012999999999998</c:v>
                </c:pt>
                <c:pt idx="2914">
                  <c:v>0.52192000000000005</c:v>
                </c:pt>
                <c:pt idx="2915">
                  <c:v>0.52051999999999998</c:v>
                </c:pt>
                <c:pt idx="2916">
                  <c:v>0.52354999999999996</c:v>
                </c:pt>
                <c:pt idx="2917">
                  <c:v>0.51990999999999998</c:v>
                </c:pt>
                <c:pt idx="2918">
                  <c:v>0.51748000000000005</c:v>
                </c:pt>
                <c:pt idx="2919">
                  <c:v>0.52190000000000003</c:v>
                </c:pt>
                <c:pt idx="2920">
                  <c:v>0.52017000000000002</c:v>
                </c:pt>
                <c:pt idx="2921">
                  <c:v>0.52017999999999998</c:v>
                </c:pt>
                <c:pt idx="2922">
                  <c:v>0.51873000000000002</c:v>
                </c:pt>
                <c:pt idx="2923">
                  <c:v>0.52159</c:v>
                </c:pt>
                <c:pt idx="2924">
                  <c:v>0.52034000000000002</c:v>
                </c:pt>
                <c:pt idx="2925">
                  <c:v>0.52078999999999998</c:v>
                </c:pt>
                <c:pt idx="2926">
                  <c:v>0.52385000000000004</c:v>
                </c:pt>
                <c:pt idx="2927">
                  <c:v>0.51980999999999999</c:v>
                </c:pt>
                <c:pt idx="2928">
                  <c:v>0.51959</c:v>
                </c:pt>
                <c:pt idx="2929">
                  <c:v>0.51849999999999996</c:v>
                </c:pt>
                <c:pt idx="2930">
                  <c:v>0.52166000000000001</c:v>
                </c:pt>
                <c:pt idx="2931">
                  <c:v>0.52280000000000004</c:v>
                </c:pt>
                <c:pt idx="2932">
                  <c:v>0.52132999999999996</c:v>
                </c:pt>
                <c:pt idx="2933">
                  <c:v>0.52068000000000003</c:v>
                </c:pt>
                <c:pt idx="2934">
                  <c:v>0.51912999999999998</c:v>
                </c:pt>
                <c:pt idx="2935">
                  <c:v>0.51959</c:v>
                </c:pt>
                <c:pt idx="2936">
                  <c:v>0.52046000000000003</c:v>
                </c:pt>
                <c:pt idx="2937">
                  <c:v>0.51885000000000003</c:v>
                </c:pt>
                <c:pt idx="2938">
                  <c:v>0.52168999999999999</c:v>
                </c:pt>
                <c:pt idx="2939">
                  <c:v>0.52181999999999995</c:v>
                </c:pt>
                <c:pt idx="2940">
                  <c:v>0.52134000000000003</c:v>
                </c:pt>
                <c:pt idx="2941">
                  <c:v>0.52217000000000002</c:v>
                </c:pt>
                <c:pt idx="2942">
                  <c:v>0.52156999999999998</c:v>
                </c:pt>
                <c:pt idx="2943">
                  <c:v>0.52188999999999997</c:v>
                </c:pt>
                <c:pt idx="2944">
                  <c:v>0.52054999999999996</c:v>
                </c:pt>
                <c:pt idx="2945">
                  <c:v>0.52136000000000005</c:v>
                </c:pt>
                <c:pt idx="2946">
                  <c:v>0.52137</c:v>
                </c:pt>
                <c:pt idx="2947">
                  <c:v>0.52124000000000004</c:v>
                </c:pt>
                <c:pt idx="2948">
                  <c:v>0.52210000000000001</c:v>
                </c:pt>
                <c:pt idx="2949">
                  <c:v>0.52173999999999998</c:v>
                </c:pt>
                <c:pt idx="2950">
                  <c:v>0.51919000000000004</c:v>
                </c:pt>
                <c:pt idx="2951">
                  <c:v>0.52163000000000004</c:v>
                </c:pt>
                <c:pt idx="2952">
                  <c:v>0.51863000000000004</c:v>
                </c:pt>
                <c:pt idx="2953">
                  <c:v>0.52137</c:v>
                </c:pt>
                <c:pt idx="2954">
                  <c:v>0.52070000000000005</c:v>
                </c:pt>
                <c:pt idx="2955">
                  <c:v>0.52288999999999997</c:v>
                </c:pt>
                <c:pt idx="2956">
                  <c:v>0.51980999999999999</c:v>
                </c:pt>
                <c:pt idx="2957">
                  <c:v>0.52141999999999999</c:v>
                </c:pt>
                <c:pt idx="2958">
                  <c:v>0.52002999999999999</c:v>
                </c:pt>
                <c:pt idx="2959">
                  <c:v>0.52190000000000003</c:v>
                </c:pt>
                <c:pt idx="2960">
                  <c:v>0.52368000000000003</c:v>
                </c:pt>
                <c:pt idx="2961">
                  <c:v>0.52280000000000004</c:v>
                </c:pt>
                <c:pt idx="2962">
                  <c:v>0.52178000000000002</c:v>
                </c:pt>
                <c:pt idx="2963">
                  <c:v>0.51897000000000004</c:v>
                </c:pt>
                <c:pt idx="2964">
                  <c:v>0.43096000000000001</c:v>
                </c:pt>
                <c:pt idx="2965">
                  <c:v>0.43169999999999997</c:v>
                </c:pt>
                <c:pt idx="2966">
                  <c:v>0.43347999999999998</c:v>
                </c:pt>
                <c:pt idx="2967">
                  <c:v>0.43173</c:v>
                </c:pt>
                <c:pt idx="2968">
                  <c:v>0.43181000000000003</c:v>
                </c:pt>
                <c:pt idx="2969">
                  <c:v>0.43129000000000001</c:v>
                </c:pt>
                <c:pt idx="2970">
                  <c:v>0.43031000000000003</c:v>
                </c:pt>
                <c:pt idx="2971">
                  <c:v>0.43157000000000001</c:v>
                </c:pt>
                <c:pt idx="2972">
                  <c:v>0.43232999999999999</c:v>
                </c:pt>
                <c:pt idx="2973">
                  <c:v>0.43020999999999998</c:v>
                </c:pt>
                <c:pt idx="2974">
                  <c:v>0.43069000000000002</c:v>
                </c:pt>
                <c:pt idx="2975">
                  <c:v>0.43179000000000001</c:v>
                </c:pt>
                <c:pt idx="2976">
                  <c:v>0.43243999999999999</c:v>
                </c:pt>
                <c:pt idx="2977">
                  <c:v>0.43093999999999999</c:v>
                </c:pt>
                <c:pt idx="2978">
                  <c:v>0.43203000000000003</c:v>
                </c:pt>
                <c:pt idx="2979">
                  <c:v>0.43208999999999997</c:v>
                </c:pt>
                <c:pt idx="2980">
                  <c:v>0.43191000000000002</c:v>
                </c:pt>
                <c:pt idx="2981">
                  <c:v>0.43124000000000001</c:v>
                </c:pt>
                <c:pt idx="2982">
                  <c:v>0.42820999999999998</c:v>
                </c:pt>
                <c:pt idx="2983">
                  <c:v>0.43125000000000002</c:v>
                </c:pt>
                <c:pt idx="2984">
                  <c:v>0.43110999999999999</c:v>
                </c:pt>
                <c:pt idx="2985">
                  <c:v>0.43256</c:v>
                </c:pt>
                <c:pt idx="2986">
                  <c:v>0.43092999999999998</c:v>
                </c:pt>
                <c:pt idx="2987">
                  <c:v>0.43232999999999999</c:v>
                </c:pt>
                <c:pt idx="2988">
                  <c:v>0.43149999999999999</c:v>
                </c:pt>
                <c:pt idx="2989">
                  <c:v>0.43301000000000001</c:v>
                </c:pt>
                <c:pt idx="2990">
                  <c:v>0.43047999999999997</c:v>
                </c:pt>
                <c:pt idx="2991">
                  <c:v>0.43262</c:v>
                </c:pt>
                <c:pt idx="2992">
                  <c:v>0.43337999999999999</c:v>
                </c:pt>
                <c:pt idx="2993">
                  <c:v>0.43171999999999999</c:v>
                </c:pt>
                <c:pt idx="2994">
                  <c:v>0.43497000000000002</c:v>
                </c:pt>
                <c:pt idx="2995">
                  <c:v>0.43170999999999998</c:v>
                </c:pt>
                <c:pt idx="2996">
                  <c:v>0.43129000000000001</c:v>
                </c:pt>
                <c:pt idx="2997">
                  <c:v>0.43093999999999999</c:v>
                </c:pt>
                <c:pt idx="2998">
                  <c:v>0.43114999999999998</c:v>
                </c:pt>
                <c:pt idx="2999">
                  <c:v>0.43207000000000001</c:v>
                </c:pt>
                <c:pt idx="3000">
                  <c:v>0.43035000000000001</c:v>
                </c:pt>
                <c:pt idx="3001">
                  <c:v>0.43262</c:v>
                </c:pt>
                <c:pt idx="3002">
                  <c:v>0.433</c:v>
                </c:pt>
                <c:pt idx="3003">
                  <c:v>0.43175999999999998</c:v>
                </c:pt>
                <c:pt idx="3004">
                  <c:v>0.43115999999999999</c:v>
                </c:pt>
                <c:pt idx="3005">
                  <c:v>0.43303000000000003</c:v>
                </c:pt>
                <c:pt idx="3006">
                  <c:v>0.43025000000000002</c:v>
                </c:pt>
                <c:pt idx="3007">
                  <c:v>0.43118000000000001</c:v>
                </c:pt>
                <c:pt idx="3008">
                  <c:v>0.43179000000000001</c:v>
                </c:pt>
                <c:pt idx="3009">
                  <c:v>0.43095</c:v>
                </c:pt>
                <c:pt idx="3010">
                  <c:v>0.42954999999999999</c:v>
                </c:pt>
                <c:pt idx="3011">
                  <c:v>0.43196000000000001</c:v>
                </c:pt>
                <c:pt idx="3012">
                  <c:v>0.43096000000000001</c:v>
                </c:pt>
                <c:pt idx="3013">
                  <c:v>0.43167</c:v>
                </c:pt>
                <c:pt idx="3014">
                  <c:v>0.43241000000000002</c:v>
                </c:pt>
                <c:pt idx="3015">
                  <c:v>0.43073</c:v>
                </c:pt>
                <c:pt idx="3016">
                  <c:v>0.43180000000000002</c:v>
                </c:pt>
                <c:pt idx="3017">
                  <c:v>0.4335</c:v>
                </c:pt>
                <c:pt idx="3018">
                  <c:v>0.43109999999999998</c:v>
                </c:pt>
                <c:pt idx="3019">
                  <c:v>0.43206</c:v>
                </c:pt>
                <c:pt idx="3020">
                  <c:v>0.43146000000000001</c:v>
                </c:pt>
                <c:pt idx="3021">
                  <c:v>0.43168000000000001</c:v>
                </c:pt>
                <c:pt idx="3022">
                  <c:v>0.43142999999999998</c:v>
                </c:pt>
                <c:pt idx="3023">
                  <c:v>0.43192000000000003</c:v>
                </c:pt>
                <c:pt idx="3024">
                  <c:v>0.43231000000000003</c:v>
                </c:pt>
                <c:pt idx="3025">
                  <c:v>0.43213000000000001</c:v>
                </c:pt>
                <c:pt idx="3026">
                  <c:v>0.43121999999999999</c:v>
                </c:pt>
                <c:pt idx="3027">
                  <c:v>0.43162</c:v>
                </c:pt>
                <c:pt idx="3028">
                  <c:v>0.43065999999999999</c:v>
                </c:pt>
                <c:pt idx="3029">
                  <c:v>0.43463000000000002</c:v>
                </c:pt>
                <c:pt idx="3030">
                  <c:v>0.43215999999999999</c:v>
                </c:pt>
                <c:pt idx="3031">
                  <c:v>0.43121999999999999</c:v>
                </c:pt>
                <c:pt idx="3032">
                  <c:v>0.43330000000000002</c:v>
                </c:pt>
                <c:pt idx="3033">
                  <c:v>0.43290000000000001</c:v>
                </c:pt>
                <c:pt idx="3034">
                  <c:v>0.43060999999999999</c:v>
                </c:pt>
                <c:pt idx="3035">
                  <c:v>0.43370999999999998</c:v>
                </c:pt>
                <c:pt idx="3036">
                  <c:v>0.43208000000000002</c:v>
                </c:pt>
                <c:pt idx="3037">
                  <c:v>0.43208999999999997</c:v>
                </c:pt>
                <c:pt idx="3038">
                  <c:v>0.43145</c:v>
                </c:pt>
                <c:pt idx="3039">
                  <c:v>0.43137999999999999</c:v>
                </c:pt>
                <c:pt idx="3040">
                  <c:v>0.43058999999999997</c:v>
                </c:pt>
                <c:pt idx="3041">
                  <c:v>0.43107000000000001</c:v>
                </c:pt>
                <c:pt idx="3042">
                  <c:v>0.43348999999999999</c:v>
                </c:pt>
                <c:pt idx="3043">
                  <c:v>0.43173</c:v>
                </c:pt>
                <c:pt idx="3044">
                  <c:v>0.43619999999999998</c:v>
                </c:pt>
                <c:pt idx="3045">
                  <c:v>0.43356</c:v>
                </c:pt>
                <c:pt idx="3046">
                  <c:v>0.42986000000000002</c:v>
                </c:pt>
                <c:pt idx="3047">
                  <c:v>0.43176999999999999</c:v>
                </c:pt>
                <c:pt idx="3048">
                  <c:v>0.43284</c:v>
                </c:pt>
                <c:pt idx="3049">
                  <c:v>0.43279000000000001</c:v>
                </c:pt>
                <c:pt idx="3050">
                  <c:v>0.43024000000000001</c:v>
                </c:pt>
                <c:pt idx="3051">
                  <c:v>0.43459999999999999</c:v>
                </c:pt>
                <c:pt idx="3052">
                  <c:v>0.42993999999999999</c:v>
                </c:pt>
                <c:pt idx="3053">
                  <c:v>0.42901</c:v>
                </c:pt>
                <c:pt idx="3054">
                  <c:v>0.43170999999999998</c:v>
                </c:pt>
                <c:pt idx="3055">
                  <c:v>0.43241000000000002</c:v>
                </c:pt>
                <c:pt idx="3056">
                  <c:v>0.43242000000000003</c:v>
                </c:pt>
                <c:pt idx="3057">
                  <c:v>0.43190000000000001</c:v>
                </c:pt>
                <c:pt idx="3058">
                  <c:v>0.43071999999999999</c:v>
                </c:pt>
                <c:pt idx="3059">
                  <c:v>0.43321999999999999</c:v>
                </c:pt>
                <c:pt idx="3060">
                  <c:v>0.43263000000000001</c:v>
                </c:pt>
                <c:pt idx="3061">
                  <c:v>0.43225999999999998</c:v>
                </c:pt>
                <c:pt idx="3062">
                  <c:v>0.43060999999999999</c:v>
                </c:pt>
                <c:pt idx="3063">
                  <c:v>0.4289</c:v>
                </c:pt>
                <c:pt idx="3064">
                  <c:v>0.43019000000000002</c:v>
                </c:pt>
                <c:pt idx="3065">
                  <c:v>0.43204999999999999</c:v>
                </c:pt>
                <c:pt idx="3066">
                  <c:v>0.43003000000000002</c:v>
                </c:pt>
                <c:pt idx="3067">
                  <c:v>0.43198999999999999</c:v>
                </c:pt>
                <c:pt idx="3068">
                  <c:v>0.43303000000000003</c:v>
                </c:pt>
                <c:pt idx="3069">
                  <c:v>0.43282999999999999</c:v>
                </c:pt>
                <c:pt idx="3070">
                  <c:v>0.43429000000000001</c:v>
                </c:pt>
                <c:pt idx="3071">
                  <c:v>0.43029000000000001</c:v>
                </c:pt>
                <c:pt idx="3072">
                  <c:v>0.43369999999999997</c:v>
                </c:pt>
                <c:pt idx="3073">
                  <c:v>0.43445</c:v>
                </c:pt>
                <c:pt idx="3074">
                  <c:v>0.42964999999999998</c:v>
                </c:pt>
                <c:pt idx="3075">
                  <c:v>0.43147000000000002</c:v>
                </c:pt>
                <c:pt idx="3076">
                  <c:v>0.43159999999999998</c:v>
                </c:pt>
                <c:pt idx="3077">
                  <c:v>0.43158000000000002</c:v>
                </c:pt>
                <c:pt idx="3078">
                  <c:v>0.43280000000000002</c:v>
                </c:pt>
                <c:pt idx="3079">
                  <c:v>0.43106</c:v>
                </c:pt>
                <c:pt idx="3080">
                  <c:v>0.43112</c:v>
                </c:pt>
                <c:pt idx="3081">
                  <c:v>0.42909000000000003</c:v>
                </c:pt>
                <c:pt idx="3082">
                  <c:v>0.43157000000000001</c:v>
                </c:pt>
                <c:pt idx="3083">
                  <c:v>0.43391000000000002</c:v>
                </c:pt>
                <c:pt idx="3084">
                  <c:v>0.43321999999999999</c:v>
                </c:pt>
                <c:pt idx="3085">
                  <c:v>0.43029000000000001</c:v>
                </c:pt>
                <c:pt idx="3086">
                  <c:v>0.42998999999999998</c:v>
                </c:pt>
                <c:pt idx="3087">
                  <c:v>0.43110999999999999</c:v>
                </c:pt>
                <c:pt idx="3088">
                  <c:v>0.43053000000000002</c:v>
                </c:pt>
                <c:pt idx="3089">
                  <c:v>0.42914000000000002</c:v>
                </c:pt>
                <c:pt idx="3090">
                  <c:v>0.43017</c:v>
                </c:pt>
                <c:pt idx="3091">
                  <c:v>0.433</c:v>
                </c:pt>
                <c:pt idx="3092">
                  <c:v>0.43292000000000003</c:v>
                </c:pt>
                <c:pt idx="3093">
                  <c:v>0.43213000000000001</c:v>
                </c:pt>
                <c:pt idx="3094">
                  <c:v>0.43082999999999999</c:v>
                </c:pt>
                <c:pt idx="3095">
                  <c:v>0.43286999999999998</c:v>
                </c:pt>
                <c:pt idx="3096">
                  <c:v>6.6680000000000003E-3</c:v>
                </c:pt>
                <c:pt idx="3097">
                  <c:v>6.6382000000000004E-3</c:v>
                </c:pt>
                <c:pt idx="3098">
                  <c:v>6.6686999999999996E-3</c:v>
                </c:pt>
                <c:pt idx="3099">
                  <c:v>6.6382000000000004E-3</c:v>
                </c:pt>
                <c:pt idx="3100">
                  <c:v>6.6146E-3</c:v>
                </c:pt>
                <c:pt idx="3101">
                  <c:v>6.6508000000000001E-3</c:v>
                </c:pt>
                <c:pt idx="3102">
                  <c:v>6.5380999999999998E-3</c:v>
                </c:pt>
                <c:pt idx="3103">
                  <c:v>6.561E-3</c:v>
                </c:pt>
                <c:pt idx="3104">
                  <c:v>6.6921000000000003E-3</c:v>
                </c:pt>
                <c:pt idx="3105">
                  <c:v>6.7723000000000002E-3</c:v>
                </c:pt>
                <c:pt idx="3106">
                  <c:v>6.7032000000000003E-3</c:v>
                </c:pt>
                <c:pt idx="3107">
                  <c:v>6.6327000000000001E-3</c:v>
                </c:pt>
                <c:pt idx="3108">
                  <c:v>6.6756999999999997E-3</c:v>
                </c:pt>
                <c:pt idx="3109">
                  <c:v>6.7152000000000002E-3</c:v>
                </c:pt>
                <c:pt idx="3110">
                  <c:v>6.7480999999999999E-3</c:v>
                </c:pt>
                <c:pt idx="3111">
                  <c:v>6.7003999999999996E-3</c:v>
                </c:pt>
                <c:pt idx="3112">
                  <c:v>6.6739E-3</c:v>
                </c:pt>
                <c:pt idx="3113">
                  <c:v>6.7223999999999999E-3</c:v>
                </c:pt>
                <c:pt idx="3114">
                  <c:v>6.5214000000000001E-3</c:v>
                </c:pt>
                <c:pt idx="3115">
                  <c:v>6.7331999999999999E-3</c:v>
                </c:pt>
                <c:pt idx="3116">
                  <c:v>6.7920000000000003E-3</c:v>
                </c:pt>
                <c:pt idx="3117">
                  <c:v>6.6108E-3</c:v>
                </c:pt>
                <c:pt idx="3118">
                  <c:v>6.5509000000000001E-3</c:v>
                </c:pt>
                <c:pt idx="3119">
                  <c:v>6.5840999999999998E-3</c:v>
                </c:pt>
                <c:pt idx="3120">
                  <c:v>6.7086000000000003E-3</c:v>
                </c:pt>
                <c:pt idx="3121">
                  <c:v>6.7095000000000002E-3</c:v>
                </c:pt>
                <c:pt idx="3122">
                  <c:v>6.6261999999999996E-3</c:v>
                </c:pt>
                <c:pt idx="3123">
                  <c:v>6.6600000000000001E-3</c:v>
                </c:pt>
                <c:pt idx="3124">
                  <c:v>6.7181000000000003E-3</c:v>
                </c:pt>
                <c:pt idx="3125">
                  <c:v>6.7115999999999999E-3</c:v>
                </c:pt>
                <c:pt idx="3126">
                  <c:v>6.6848999999999997E-3</c:v>
                </c:pt>
                <c:pt idx="3127">
                  <c:v>6.6832999999999997E-3</c:v>
                </c:pt>
                <c:pt idx="3128">
                  <c:v>6.6807000000000004E-3</c:v>
                </c:pt>
                <c:pt idx="3129">
                  <c:v>6.5887999999999997E-3</c:v>
                </c:pt>
                <c:pt idx="3130">
                  <c:v>6.7632999999999999E-3</c:v>
                </c:pt>
                <c:pt idx="3131">
                  <c:v>6.6921999999999997E-3</c:v>
                </c:pt>
                <c:pt idx="3132">
                  <c:v>6.5243000000000002E-3</c:v>
                </c:pt>
                <c:pt idx="3133">
                  <c:v>6.5718E-3</c:v>
                </c:pt>
                <c:pt idx="3134">
                  <c:v>6.5056000000000003E-3</c:v>
                </c:pt>
                <c:pt idx="3135">
                  <c:v>6.6858999999999998E-3</c:v>
                </c:pt>
                <c:pt idx="3136">
                  <c:v>6.6822000000000001E-3</c:v>
                </c:pt>
                <c:pt idx="3137">
                  <c:v>6.6458999999999997E-3</c:v>
                </c:pt>
                <c:pt idx="3138">
                  <c:v>6.7251000000000003E-3</c:v>
                </c:pt>
                <c:pt idx="3139">
                  <c:v>6.5557999999999996E-3</c:v>
                </c:pt>
                <c:pt idx="3140">
                  <c:v>6.6892999999999996E-3</c:v>
                </c:pt>
                <c:pt idx="3141">
                  <c:v>6.7102999999999998E-3</c:v>
                </c:pt>
                <c:pt idx="3142">
                  <c:v>6.4980999999999997E-3</c:v>
                </c:pt>
                <c:pt idx="3143">
                  <c:v>6.5614999999999996E-3</c:v>
                </c:pt>
                <c:pt idx="3144">
                  <c:v>6.7710000000000001E-3</c:v>
                </c:pt>
                <c:pt idx="3145">
                  <c:v>6.6880999999999998E-3</c:v>
                </c:pt>
                <c:pt idx="3146">
                  <c:v>6.7175999999999998E-3</c:v>
                </c:pt>
                <c:pt idx="3147">
                  <c:v>6.6664999999999997E-3</c:v>
                </c:pt>
                <c:pt idx="3148">
                  <c:v>6.7142E-3</c:v>
                </c:pt>
                <c:pt idx="3149">
                  <c:v>6.7145E-3</c:v>
                </c:pt>
                <c:pt idx="3150">
                  <c:v>6.6043999999999999E-3</c:v>
                </c:pt>
                <c:pt idx="3151">
                  <c:v>6.6505000000000002E-3</c:v>
                </c:pt>
                <c:pt idx="3152">
                  <c:v>6.868E-3</c:v>
                </c:pt>
                <c:pt idx="3153">
                  <c:v>6.7562999999999998E-3</c:v>
                </c:pt>
                <c:pt idx="3154">
                  <c:v>6.6594999999999996E-3</c:v>
                </c:pt>
                <c:pt idx="3155">
                  <c:v>6.6873999999999996E-3</c:v>
                </c:pt>
                <c:pt idx="3156">
                  <c:v>6.6736E-3</c:v>
                </c:pt>
                <c:pt idx="3157">
                  <c:v>6.7628999999999996E-3</c:v>
                </c:pt>
                <c:pt idx="3158">
                  <c:v>6.6227999999999999E-3</c:v>
                </c:pt>
                <c:pt idx="3159">
                  <c:v>6.7064000000000004E-3</c:v>
                </c:pt>
                <c:pt idx="3160">
                  <c:v>6.6683999999999997E-3</c:v>
                </c:pt>
                <c:pt idx="3161">
                  <c:v>6.6408999999999999E-3</c:v>
                </c:pt>
                <c:pt idx="3162">
                  <c:v>6.5722999999999997E-3</c:v>
                </c:pt>
                <c:pt idx="3163">
                  <c:v>6.6182000000000003E-3</c:v>
                </c:pt>
                <c:pt idx="3164">
                  <c:v>6.7134999999999998E-3</c:v>
                </c:pt>
                <c:pt idx="3165">
                  <c:v>6.6506999999999998E-3</c:v>
                </c:pt>
                <c:pt idx="3166">
                  <c:v>6.6760999999999999E-3</c:v>
                </c:pt>
                <c:pt idx="3167">
                  <c:v>6.6555E-3</c:v>
                </c:pt>
                <c:pt idx="3168">
                  <c:v>6.6140000000000001E-3</c:v>
                </c:pt>
                <c:pt idx="3169">
                  <c:v>6.8915000000000001E-3</c:v>
                </c:pt>
                <c:pt idx="3170">
                  <c:v>6.7067999999999997E-3</c:v>
                </c:pt>
                <c:pt idx="3171">
                  <c:v>6.6249000000000004E-3</c:v>
                </c:pt>
                <c:pt idx="3172">
                  <c:v>6.6045000000000001E-3</c:v>
                </c:pt>
                <c:pt idx="3173">
                  <c:v>6.6604000000000003E-3</c:v>
                </c:pt>
                <c:pt idx="3174">
                  <c:v>6.5557999999999996E-3</c:v>
                </c:pt>
                <c:pt idx="3175">
                  <c:v>6.6454000000000001E-3</c:v>
                </c:pt>
                <c:pt idx="3176">
                  <c:v>2.4011000000000001E-2</c:v>
                </c:pt>
                <c:pt idx="3177">
                  <c:v>2.4015000000000002E-2</c:v>
                </c:pt>
                <c:pt idx="3178">
                  <c:v>2.4362999999999999E-2</c:v>
                </c:pt>
                <c:pt idx="3179">
                  <c:v>2.4344000000000001E-2</c:v>
                </c:pt>
                <c:pt idx="3180">
                  <c:v>2.4445999999999999E-2</c:v>
                </c:pt>
                <c:pt idx="3181">
                  <c:v>2.4199999999999999E-2</c:v>
                </c:pt>
                <c:pt idx="3182">
                  <c:v>2.4670000000000001E-2</c:v>
                </c:pt>
                <c:pt idx="3183">
                  <c:v>2.4101000000000001E-2</c:v>
                </c:pt>
                <c:pt idx="3184">
                  <c:v>2.4249E-2</c:v>
                </c:pt>
                <c:pt idx="3185">
                  <c:v>2.4287E-2</c:v>
                </c:pt>
                <c:pt idx="3186">
                  <c:v>2.4493000000000001E-2</c:v>
                </c:pt>
                <c:pt idx="3187">
                  <c:v>2.4403000000000001E-2</c:v>
                </c:pt>
                <c:pt idx="3188">
                  <c:v>2.4086E-2</c:v>
                </c:pt>
                <c:pt idx="3189">
                  <c:v>2.4264000000000001E-2</c:v>
                </c:pt>
                <c:pt idx="3190">
                  <c:v>2.4275999999999999E-2</c:v>
                </c:pt>
                <c:pt idx="3191">
                  <c:v>2.4004000000000001E-2</c:v>
                </c:pt>
                <c:pt idx="3192">
                  <c:v>2.4320999999999999E-2</c:v>
                </c:pt>
                <c:pt idx="3193">
                  <c:v>2.4228E-2</c:v>
                </c:pt>
                <c:pt idx="3194">
                  <c:v>2.4452999999999999E-2</c:v>
                </c:pt>
                <c:pt idx="3195">
                  <c:v>2.4775999999999999E-2</c:v>
                </c:pt>
                <c:pt idx="3196">
                  <c:v>2.4119000000000002E-2</c:v>
                </c:pt>
                <c:pt idx="3197">
                  <c:v>2.4289999999999999E-2</c:v>
                </c:pt>
                <c:pt idx="3198">
                  <c:v>2.4615999999999999E-2</c:v>
                </c:pt>
                <c:pt idx="3199">
                  <c:v>2.426E-2</c:v>
                </c:pt>
                <c:pt idx="3200">
                  <c:v>2.4469999999999999E-2</c:v>
                </c:pt>
                <c:pt idx="3201">
                  <c:v>2.4119000000000002E-2</c:v>
                </c:pt>
                <c:pt idx="3202">
                  <c:v>2.4081000000000002E-2</c:v>
                </c:pt>
                <c:pt idx="3203">
                  <c:v>2.4258999999999999E-2</c:v>
                </c:pt>
                <c:pt idx="3204">
                  <c:v>2.4145E-2</c:v>
                </c:pt>
                <c:pt idx="3205">
                  <c:v>2.4253E-2</c:v>
                </c:pt>
                <c:pt idx="3206">
                  <c:v>2.4104E-2</c:v>
                </c:pt>
                <c:pt idx="3207">
                  <c:v>2.4461E-2</c:v>
                </c:pt>
                <c:pt idx="3208">
                  <c:v>2.4223999999999999E-2</c:v>
                </c:pt>
                <c:pt idx="3209">
                  <c:v>2.4632999999999999E-2</c:v>
                </c:pt>
                <c:pt idx="3210">
                  <c:v>2.4187E-2</c:v>
                </c:pt>
                <c:pt idx="3211">
                  <c:v>2.4138E-2</c:v>
                </c:pt>
                <c:pt idx="3212">
                  <c:v>2.4223999999999999E-2</c:v>
                </c:pt>
                <c:pt idx="3213">
                  <c:v>2.4128E-2</c:v>
                </c:pt>
                <c:pt idx="3214">
                  <c:v>2.4160999999999998E-2</c:v>
                </c:pt>
                <c:pt idx="3215">
                  <c:v>2.4174000000000001E-2</c:v>
                </c:pt>
                <c:pt idx="3216">
                  <c:v>2.4081999999999999E-2</c:v>
                </c:pt>
                <c:pt idx="3217">
                  <c:v>2.4638E-2</c:v>
                </c:pt>
                <c:pt idx="3218">
                  <c:v>2.4510000000000001E-2</c:v>
                </c:pt>
                <c:pt idx="3219">
                  <c:v>2.4230999999999999E-2</c:v>
                </c:pt>
                <c:pt idx="3220">
                  <c:v>2.4347000000000001E-2</c:v>
                </c:pt>
                <c:pt idx="3221">
                  <c:v>2.3868E-2</c:v>
                </c:pt>
                <c:pt idx="3222">
                  <c:v>2.4379000000000001E-2</c:v>
                </c:pt>
                <c:pt idx="3223">
                  <c:v>2.4327000000000001E-2</c:v>
                </c:pt>
                <c:pt idx="3224">
                  <c:v>2.4580999999999999E-2</c:v>
                </c:pt>
                <c:pt idx="3225">
                  <c:v>2.3980999999999999E-2</c:v>
                </c:pt>
                <c:pt idx="3226">
                  <c:v>2.4469999999999999E-2</c:v>
                </c:pt>
                <c:pt idx="3227">
                  <c:v>2.4504999999999999E-2</c:v>
                </c:pt>
                <c:pt idx="3228">
                  <c:v>2.41E-2</c:v>
                </c:pt>
                <c:pt idx="3229">
                  <c:v>2.4049999999999998E-2</c:v>
                </c:pt>
                <c:pt idx="3230">
                  <c:v>2.4698999999999999E-2</c:v>
                </c:pt>
                <c:pt idx="3231">
                  <c:v>2.4337000000000001E-2</c:v>
                </c:pt>
                <c:pt idx="3232">
                  <c:v>2.4156E-2</c:v>
                </c:pt>
                <c:pt idx="3233">
                  <c:v>2.4251000000000002E-2</c:v>
                </c:pt>
                <c:pt idx="3234">
                  <c:v>2.4187E-2</c:v>
                </c:pt>
                <c:pt idx="3235">
                  <c:v>2.4095999999999999E-2</c:v>
                </c:pt>
                <c:pt idx="3236">
                  <c:v>2.4480999999999999E-2</c:v>
                </c:pt>
                <c:pt idx="3237">
                  <c:v>2.4516E-2</c:v>
                </c:pt>
                <c:pt idx="3238">
                  <c:v>2.4468E-2</c:v>
                </c:pt>
                <c:pt idx="3239">
                  <c:v>2.4376999999999999E-2</c:v>
                </c:pt>
                <c:pt idx="3240">
                  <c:v>2.4461E-2</c:v>
                </c:pt>
                <c:pt idx="3241">
                  <c:v>2.4176E-2</c:v>
                </c:pt>
                <c:pt idx="3242">
                  <c:v>2.4646999999999999E-2</c:v>
                </c:pt>
                <c:pt idx="3243">
                  <c:v>2.4178000000000002E-2</c:v>
                </c:pt>
                <c:pt idx="3244">
                  <c:v>2.4563999999999999E-2</c:v>
                </c:pt>
                <c:pt idx="3245">
                  <c:v>2.4316000000000001E-2</c:v>
                </c:pt>
                <c:pt idx="3246">
                  <c:v>2.4267E-2</c:v>
                </c:pt>
                <c:pt idx="3247">
                  <c:v>2.4572E-2</c:v>
                </c:pt>
                <c:pt idx="3248">
                  <c:v>2.4308E-2</c:v>
                </c:pt>
                <c:pt idx="3249">
                  <c:v>2.4509E-2</c:v>
                </c:pt>
                <c:pt idx="3250">
                  <c:v>2.4504999999999999E-2</c:v>
                </c:pt>
                <c:pt idx="3251">
                  <c:v>2.4346E-2</c:v>
                </c:pt>
                <c:pt idx="3252">
                  <c:v>2.4271000000000001E-2</c:v>
                </c:pt>
                <c:pt idx="3253">
                  <c:v>2.4185999999999999E-2</c:v>
                </c:pt>
                <c:pt idx="3254">
                  <c:v>2.3788E-2</c:v>
                </c:pt>
                <c:pt idx="3255">
                  <c:v>2.4246E-2</c:v>
                </c:pt>
                <c:pt idx="3256">
                  <c:v>1.4388E-2</c:v>
                </c:pt>
                <c:pt idx="3257">
                  <c:v>1.4414E-2</c:v>
                </c:pt>
                <c:pt idx="3258">
                  <c:v>1.4670000000000001E-2</c:v>
                </c:pt>
                <c:pt idx="3259">
                  <c:v>1.4543E-2</c:v>
                </c:pt>
                <c:pt idx="3260">
                  <c:v>1.4456E-2</c:v>
                </c:pt>
                <c:pt idx="3261">
                  <c:v>1.4447E-2</c:v>
                </c:pt>
                <c:pt idx="3262">
                  <c:v>1.4253E-2</c:v>
                </c:pt>
                <c:pt idx="3263">
                  <c:v>1.4314E-2</c:v>
                </c:pt>
                <c:pt idx="3264">
                  <c:v>1.4551E-2</c:v>
                </c:pt>
                <c:pt idx="3265">
                  <c:v>1.4593E-2</c:v>
                </c:pt>
                <c:pt idx="3266">
                  <c:v>1.4572E-2</c:v>
                </c:pt>
                <c:pt idx="3267">
                  <c:v>1.4435999999999999E-2</c:v>
                </c:pt>
                <c:pt idx="3268">
                  <c:v>1.4544E-2</c:v>
                </c:pt>
                <c:pt idx="3269">
                  <c:v>1.4628E-2</c:v>
                </c:pt>
                <c:pt idx="3270">
                  <c:v>1.4617E-2</c:v>
                </c:pt>
                <c:pt idx="3271">
                  <c:v>1.4382000000000001E-2</c:v>
                </c:pt>
                <c:pt idx="3272">
                  <c:v>1.4267E-2</c:v>
                </c:pt>
                <c:pt idx="3273">
                  <c:v>1.4571000000000001E-2</c:v>
                </c:pt>
                <c:pt idx="3274">
                  <c:v>1.4455000000000001E-2</c:v>
                </c:pt>
                <c:pt idx="3275">
                  <c:v>1.4459E-2</c:v>
                </c:pt>
                <c:pt idx="3276">
                  <c:v>1.4543E-2</c:v>
                </c:pt>
                <c:pt idx="3277">
                  <c:v>1.443E-2</c:v>
                </c:pt>
                <c:pt idx="3278">
                  <c:v>1.4435999999999999E-2</c:v>
                </c:pt>
                <c:pt idx="3279">
                  <c:v>1.4590000000000001E-2</c:v>
                </c:pt>
                <c:pt idx="3280">
                  <c:v>1.4539E-2</c:v>
                </c:pt>
                <c:pt idx="3281">
                  <c:v>1.4416999999999999E-2</c:v>
                </c:pt>
                <c:pt idx="3282">
                  <c:v>1.457E-2</c:v>
                </c:pt>
                <c:pt idx="3283">
                  <c:v>1.4393E-2</c:v>
                </c:pt>
                <c:pt idx="3284">
                  <c:v>1.4475E-2</c:v>
                </c:pt>
                <c:pt idx="3285">
                  <c:v>1.4218E-2</c:v>
                </c:pt>
                <c:pt idx="3286">
                  <c:v>1.4511E-2</c:v>
                </c:pt>
                <c:pt idx="3287">
                  <c:v>1.4394000000000001E-2</c:v>
                </c:pt>
                <c:pt idx="3288">
                  <c:v>1.4487E-2</c:v>
                </c:pt>
                <c:pt idx="3289">
                  <c:v>1.4433E-2</c:v>
                </c:pt>
                <c:pt idx="3290">
                  <c:v>1.4399E-2</c:v>
                </c:pt>
                <c:pt idx="3291">
                  <c:v>1.4423999999999999E-2</c:v>
                </c:pt>
                <c:pt idx="3292">
                  <c:v>1.4194E-2</c:v>
                </c:pt>
                <c:pt idx="3293">
                  <c:v>1.4448000000000001E-2</c:v>
                </c:pt>
                <c:pt idx="3294">
                  <c:v>1.4423E-2</c:v>
                </c:pt>
                <c:pt idx="3295">
                  <c:v>1.4662E-2</c:v>
                </c:pt>
                <c:pt idx="3296">
                  <c:v>1.4746E-2</c:v>
                </c:pt>
                <c:pt idx="3297">
                  <c:v>1.4289E-2</c:v>
                </c:pt>
                <c:pt idx="3298">
                  <c:v>1.4574E-2</c:v>
                </c:pt>
                <c:pt idx="3299">
                  <c:v>1.4572999999999999E-2</c:v>
                </c:pt>
                <c:pt idx="3300">
                  <c:v>1.451E-2</c:v>
                </c:pt>
                <c:pt idx="3301">
                  <c:v>1.4605999999999999E-2</c:v>
                </c:pt>
                <c:pt idx="3302">
                  <c:v>1.4633E-2</c:v>
                </c:pt>
                <c:pt idx="3303">
                  <c:v>1.4452E-2</c:v>
                </c:pt>
                <c:pt idx="3304">
                  <c:v>1.4422000000000001E-2</c:v>
                </c:pt>
                <c:pt idx="3305">
                  <c:v>1.4345999999999999E-2</c:v>
                </c:pt>
                <c:pt idx="3306">
                  <c:v>1.4316000000000001E-2</c:v>
                </c:pt>
                <c:pt idx="3307">
                  <c:v>1.4664E-2</c:v>
                </c:pt>
                <c:pt idx="3308">
                  <c:v>1.4125E-2</c:v>
                </c:pt>
                <c:pt idx="3309">
                  <c:v>1.4381E-2</c:v>
                </c:pt>
                <c:pt idx="3310">
                  <c:v>1.4504E-2</c:v>
                </c:pt>
                <c:pt idx="3311">
                  <c:v>1.4461E-2</c:v>
                </c:pt>
                <c:pt idx="3312">
                  <c:v>1.4496999999999999E-2</c:v>
                </c:pt>
                <c:pt idx="3313">
                  <c:v>1.4463E-2</c:v>
                </c:pt>
                <c:pt idx="3314">
                  <c:v>1.4681E-2</c:v>
                </c:pt>
                <c:pt idx="3315">
                  <c:v>1.4563E-2</c:v>
                </c:pt>
                <c:pt idx="3316">
                  <c:v>1.4452E-2</c:v>
                </c:pt>
                <c:pt idx="3317">
                  <c:v>1.4427000000000001E-2</c:v>
                </c:pt>
                <c:pt idx="3318">
                  <c:v>1.4433E-2</c:v>
                </c:pt>
                <c:pt idx="3319">
                  <c:v>1.4274999999999999E-2</c:v>
                </c:pt>
                <c:pt idx="3320">
                  <c:v>1.4605E-2</c:v>
                </c:pt>
                <c:pt idx="3321">
                  <c:v>1.4359E-2</c:v>
                </c:pt>
                <c:pt idx="3322">
                  <c:v>1.4553999999999999E-2</c:v>
                </c:pt>
                <c:pt idx="3323">
                  <c:v>1.4395E-2</c:v>
                </c:pt>
                <c:pt idx="3324">
                  <c:v>1.4426E-2</c:v>
                </c:pt>
                <c:pt idx="3325">
                  <c:v>1.4452E-2</c:v>
                </c:pt>
                <c:pt idx="3326">
                  <c:v>1.4589E-2</c:v>
                </c:pt>
                <c:pt idx="3327">
                  <c:v>1.4716999999999999E-2</c:v>
                </c:pt>
                <c:pt idx="3328">
                  <c:v>1.4633999999999999E-2</c:v>
                </c:pt>
                <c:pt idx="3329">
                  <c:v>1.4584E-2</c:v>
                </c:pt>
                <c:pt idx="3330">
                  <c:v>1.4503E-2</c:v>
                </c:pt>
                <c:pt idx="3331">
                  <c:v>1.4357999999999999E-2</c:v>
                </c:pt>
                <c:pt idx="3332">
                  <c:v>1.4618000000000001E-2</c:v>
                </c:pt>
                <c:pt idx="3333">
                  <c:v>1.4382000000000001E-2</c:v>
                </c:pt>
                <c:pt idx="3334">
                  <c:v>1.46E-2</c:v>
                </c:pt>
                <c:pt idx="3335">
                  <c:v>1.486E-2</c:v>
                </c:pt>
                <c:pt idx="3336">
                  <c:v>0.55759000000000003</c:v>
                </c:pt>
                <c:pt idx="3337">
                  <c:v>0.55735000000000001</c:v>
                </c:pt>
                <c:pt idx="3338">
                  <c:v>0.55820000000000003</c:v>
                </c:pt>
                <c:pt idx="3339">
                  <c:v>0.56052999999999997</c:v>
                </c:pt>
                <c:pt idx="3340">
                  <c:v>0.56040999999999996</c:v>
                </c:pt>
                <c:pt idx="3341">
                  <c:v>0.55747999999999998</c:v>
                </c:pt>
                <c:pt idx="3342">
                  <c:v>0.56069000000000002</c:v>
                </c:pt>
                <c:pt idx="3343">
                  <c:v>0.55959999999999999</c:v>
                </c:pt>
                <c:pt idx="3344">
                  <c:v>0.55845</c:v>
                </c:pt>
                <c:pt idx="3345">
                  <c:v>0.56016999999999995</c:v>
                </c:pt>
                <c:pt idx="3346">
                  <c:v>0.55601999999999996</c:v>
                </c:pt>
                <c:pt idx="3347">
                  <c:v>0.55764000000000002</c:v>
                </c:pt>
                <c:pt idx="3348">
                  <c:v>0.55883000000000005</c:v>
                </c:pt>
                <c:pt idx="3349">
                  <c:v>0.55876999999999999</c:v>
                </c:pt>
                <c:pt idx="3350">
                  <c:v>0.55879999999999996</c:v>
                </c:pt>
                <c:pt idx="3351">
                  <c:v>0.56127000000000005</c:v>
                </c:pt>
                <c:pt idx="3352">
                  <c:v>0.56023000000000001</c:v>
                </c:pt>
                <c:pt idx="3353">
                  <c:v>0.56044000000000005</c:v>
                </c:pt>
                <c:pt idx="3354">
                  <c:v>0.55859000000000003</c:v>
                </c:pt>
                <c:pt idx="3355">
                  <c:v>0.56054000000000004</c:v>
                </c:pt>
                <c:pt idx="3356">
                  <c:v>0.55906</c:v>
                </c:pt>
                <c:pt idx="3357">
                  <c:v>0.55671000000000004</c:v>
                </c:pt>
                <c:pt idx="3358">
                  <c:v>0.55935999999999997</c:v>
                </c:pt>
                <c:pt idx="3359">
                  <c:v>0.55713999999999997</c:v>
                </c:pt>
                <c:pt idx="3360">
                  <c:v>0.56020000000000003</c:v>
                </c:pt>
                <c:pt idx="3361">
                  <c:v>0.55881999999999998</c:v>
                </c:pt>
                <c:pt idx="3362">
                  <c:v>0.55911</c:v>
                </c:pt>
                <c:pt idx="3363">
                  <c:v>0.56045</c:v>
                </c:pt>
                <c:pt idx="3364">
                  <c:v>0.55862999999999996</c:v>
                </c:pt>
                <c:pt idx="3365">
                  <c:v>0.55798999999999999</c:v>
                </c:pt>
                <c:pt idx="3366">
                  <c:v>0.55647000000000002</c:v>
                </c:pt>
                <c:pt idx="3367">
                  <c:v>0.55691999999999997</c:v>
                </c:pt>
                <c:pt idx="3368">
                  <c:v>0.55630000000000002</c:v>
                </c:pt>
                <c:pt idx="3369">
                  <c:v>0.56081999999999999</c:v>
                </c:pt>
                <c:pt idx="3370">
                  <c:v>0.56089999999999995</c:v>
                </c:pt>
                <c:pt idx="3371">
                  <c:v>0.55879000000000001</c:v>
                </c:pt>
                <c:pt idx="3372">
                  <c:v>0.55664000000000002</c:v>
                </c:pt>
                <c:pt idx="3373">
                  <c:v>0.56215999999999999</c:v>
                </c:pt>
                <c:pt idx="3374">
                  <c:v>0.56023999999999996</c:v>
                </c:pt>
                <c:pt idx="3375">
                  <c:v>0.55771000000000004</c:v>
                </c:pt>
                <c:pt idx="3376">
                  <c:v>0.55891999999999997</c:v>
                </c:pt>
                <c:pt idx="3377">
                  <c:v>0.55867</c:v>
                </c:pt>
                <c:pt idx="3378">
                  <c:v>0.56323000000000001</c:v>
                </c:pt>
                <c:pt idx="3379">
                  <c:v>0.55935999999999997</c:v>
                </c:pt>
                <c:pt idx="3380">
                  <c:v>0.55844000000000005</c:v>
                </c:pt>
                <c:pt idx="3381">
                  <c:v>0.56027000000000005</c:v>
                </c:pt>
                <c:pt idx="3382">
                  <c:v>0.55776000000000003</c:v>
                </c:pt>
                <c:pt idx="3383">
                  <c:v>0.55810000000000004</c:v>
                </c:pt>
                <c:pt idx="3384">
                  <c:v>0.56071000000000004</c:v>
                </c:pt>
                <c:pt idx="3385">
                  <c:v>0.55805000000000005</c:v>
                </c:pt>
                <c:pt idx="3386">
                  <c:v>0.55940000000000001</c:v>
                </c:pt>
                <c:pt idx="3387">
                  <c:v>0.55820999999999998</c:v>
                </c:pt>
                <c:pt idx="3388">
                  <c:v>0.55828999999999995</c:v>
                </c:pt>
                <c:pt idx="3389">
                  <c:v>0.55876000000000003</c:v>
                </c:pt>
                <c:pt idx="3390">
                  <c:v>0.56008000000000002</c:v>
                </c:pt>
                <c:pt idx="3391">
                  <c:v>0.55898000000000003</c:v>
                </c:pt>
                <c:pt idx="3392">
                  <c:v>0.55808999999999997</c:v>
                </c:pt>
                <c:pt idx="3393">
                  <c:v>0.55855999999999995</c:v>
                </c:pt>
                <c:pt idx="3394">
                  <c:v>0.55991999999999997</c:v>
                </c:pt>
                <c:pt idx="3395">
                  <c:v>0.55796999999999997</c:v>
                </c:pt>
                <c:pt idx="3396">
                  <c:v>0.55759000000000003</c:v>
                </c:pt>
                <c:pt idx="3397">
                  <c:v>0.55761000000000005</c:v>
                </c:pt>
                <c:pt idx="3398">
                  <c:v>0.56054999999999999</c:v>
                </c:pt>
                <c:pt idx="3399">
                  <c:v>0.55830999999999997</c:v>
                </c:pt>
                <c:pt idx="3400">
                  <c:v>0.55952000000000002</c:v>
                </c:pt>
                <c:pt idx="3401">
                  <c:v>0.55889999999999995</c:v>
                </c:pt>
                <c:pt idx="3402">
                  <c:v>0.55969999999999998</c:v>
                </c:pt>
                <c:pt idx="3403">
                  <c:v>0.56003000000000003</c:v>
                </c:pt>
                <c:pt idx="3404">
                  <c:v>0.55950999999999995</c:v>
                </c:pt>
                <c:pt idx="3405">
                  <c:v>0.55998000000000003</c:v>
                </c:pt>
                <c:pt idx="3406">
                  <c:v>0.55859000000000003</c:v>
                </c:pt>
                <c:pt idx="3407">
                  <c:v>0.55837000000000003</c:v>
                </c:pt>
                <c:pt idx="3408">
                  <c:v>0.55788000000000004</c:v>
                </c:pt>
                <c:pt idx="3409">
                  <c:v>0.55947000000000002</c:v>
                </c:pt>
                <c:pt idx="3410">
                  <c:v>0.55981000000000003</c:v>
                </c:pt>
                <c:pt idx="3411">
                  <c:v>0.55803000000000003</c:v>
                </c:pt>
                <c:pt idx="3412">
                  <c:v>0.55837999999999999</c:v>
                </c:pt>
                <c:pt idx="3413">
                  <c:v>0.55791999999999997</c:v>
                </c:pt>
                <c:pt idx="3414">
                  <c:v>0.55759000000000003</c:v>
                </c:pt>
                <c:pt idx="3415">
                  <c:v>0.55942999999999998</c:v>
                </c:pt>
                <c:pt idx="3416">
                  <c:v>0.55896000000000001</c:v>
                </c:pt>
                <c:pt idx="3417">
                  <c:v>0.55713000000000001</c:v>
                </c:pt>
                <c:pt idx="3418">
                  <c:v>0.55776999999999999</c:v>
                </c:pt>
                <c:pt idx="3419">
                  <c:v>0.55798000000000003</c:v>
                </c:pt>
                <c:pt idx="3420">
                  <c:v>0.55828999999999995</c:v>
                </c:pt>
                <c:pt idx="3421">
                  <c:v>0.56054000000000004</c:v>
                </c:pt>
                <c:pt idx="3422">
                  <c:v>0.55820999999999998</c:v>
                </c:pt>
                <c:pt idx="3423">
                  <c:v>0.56113999999999997</c:v>
                </c:pt>
                <c:pt idx="3424">
                  <c:v>0.55916999999999994</c:v>
                </c:pt>
                <c:pt idx="3425">
                  <c:v>0.55915999999999999</c:v>
                </c:pt>
                <c:pt idx="3426">
                  <c:v>0.55961000000000005</c:v>
                </c:pt>
                <c:pt idx="3427">
                  <c:v>0.56049000000000004</c:v>
                </c:pt>
                <c:pt idx="3428">
                  <c:v>0.55974999999999997</c:v>
                </c:pt>
                <c:pt idx="3429">
                  <c:v>0.55869000000000002</c:v>
                </c:pt>
                <c:pt idx="3430">
                  <c:v>0.56174000000000002</c:v>
                </c:pt>
                <c:pt idx="3431">
                  <c:v>0.55991999999999997</c:v>
                </c:pt>
                <c:pt idx="3432">
                  <c:v>0.56135000000000002</c:v>
                </c:pt>
                <c:pt idx="3433">
                  <c:v>0.55864999999999998</c:v>
                </c:pt>
                <c:pt idx="3434">
                  <c:v>0.56115999999999999</c:v>
                </c:pt>
                <c:pt idx="3435">
                  <c:v>0.56001000000000001</c:v>
                </c:pt>
                <c:pt idx="3436">
                  <c:v>0.55761000000000005</c:v>
                </c:pt>
                <c:pt idx="3437">
                  <c:v>0.55525999999999998</c:v>
                </c:pt>
                <c:pt idx="3438">
                  <c:v>0.55781000000000003</c:v>
                </c:pt>
                <c:pt idx="3439">
                  <c:v>0.55976999999999999</c:v>
                </c:pt>
                <c:pt idx="3440">
                  <c:v>0.55781999999999998</c:v>
                </c:pt>
                <c:pt idx="3441">
                  <c:v>0.56037000000000003</c:v>
                </c:pt>
                <c:pt idx="3442">
                  <c:v>0.55778000000000005</c:v>
                </c:pt>
                <c:pt idx="3443">
                  <c:v>0.55935000000000001</c:v>
                </c:pt>
                <c:pt idx="3444">
                  <c:v>0.55710000000000004</c:v>
                </c:pt>
                <c:pt idx="3445">
                  <c:v>0.55923</c:v>
                </c:pt>
                <c:pt idx="3446">
                  <c:v>0.56081999999999999</c:v>
                </c:pt>
                <c:pt idx="3447">
                  <c:v>0.55745</c:v>
                </c:pt>
                <c:pt idx="3448">
                  <c:v>0.55842000000000003</c:v>
                </c:pt>
                <c:pt idx="3449">
                  <c:v>0.56096999999999997</c:v>
                </c:pt>
                <c:pt idx="3450">
                  <c:v>0.55827000000000004</c:v>
                </c:pt>
                <c:pt idx="3451">
                  <c:v>0.55945</c:v>
                </c:pt>
                <c:pt idx="3452">
                  <c:v>0.55539000000000005</c:v>
                </c:pt>
                <c:pt idx="3453">
                  <c:v>0.55889999999999995</c:v>
                </c:pt>
                <c:pt idx="3454">
                  <c:v>0.56035000000000001</c:v>
                </c:pt>
                <c:pt idx="3455">
                  <c:v>0.55840999999999996</c:v>
                </c:pt>
                <c:pt idx="3456">
                  <c:v>0.55847000000000002</c:v>
                </c:pt>
                <c:pt idx="3457">
                  <c:v>0.55798000000000003</c:v>
                </c:pt>
                <c:pt idx="3458">
                  <c:v>0.55718999999999996</c:v>
                </c:pt>
                <c:pt idx="3459">
                  <c:v>0.55928</c:v>
                </c:pt>
                <c:pt idx="3460">
                  <c:v>0.55918999999999996</c:v>
                </c:pt>
                <c:pt idx="3461">
                  <c:v>0.55759000000000003</c:v>
                </c:pt>
                <c:pt idx="3462">
                  <c:v>0.55832999999999999</c:v>
                </c:pt>
                <c:pt idx="3463">
                  <c:v>0.55976999999999999</c:v>
                </c:pt>
                <c:pt idx="3464">
                  <c:v>0.55755999999999994</c:v>
                </c:pt>
                <c:pt idx="3465">
                  <c:v>0.55757000000000001</c:v>
                </c:pt>
                <c:pt idx="3466">
                  <c:v>0.55674999999999997</c:v>
                </c:pt>
                <c:pt idx="3467">
                  <c:v>0.55779000000000001</c:v>
                </c:pt>
                <c:pt idx="3468">
                  <c:v>0.46790999999999999</c:v>
                </c:pt>
                <c:pt idx="3469">
                  <c:v>0.46847</c:v>
                </c:pt>
                <c:pt idx="3470">
                  <c:v>0.46687000000000001</c:v>
                </c:pt>
                <c:pt idx="3471">
                  <c:v>0.46677000000000002</c:v>
                </c:pt>
                <c:pt idx="3472">
                  <c:v>0.46860000000000002</c:v>
                </c:pt>
                <c:pt idx="3473">
                  <c:v>0.46644999999999998</c:v>
                </c:pt>
                <c:pt idx="3474">
                  <c:v>0.46966000000000002</c:v>
                </c:pt>
                <c:pt idx="3475">
                  <c:v>0.46522000000000002</c:v>
                </c:pt>
                <c:pt idx="3476">
                  <c:v>0.47006999999999999</c:v>
                </c:pt>
                <c:pt idx="3477">
                  <c:v>0.46904000000000001</c:v>
                </c:pt>
                <c:pt idx="3478">
                  <c:v>0.46981000000000001</c:v>
                </c:pt>
                <c:pt idx="3479">
                  <c:v>0.46788999999999997</c:v>
                </c:pt>
                <c:pt idx="3480">
                  <c:v>0.47010000000000002</c:v>
                </c:pt>
                <c:pt idx="3481">
                  <c:v>0.46833000000000002</c:v>
                </c:pt>
                <c:pt idx="3482">
                  <c:v>0.46861000000000003</c:v>
                </c:pt>
                <c:pt idx="3483">
                  <c:v>0.46789999999999998</c:v>
                </c:pt>
                <c:pt idx="3484">
                  <c:v>0.46950999999999998</c:v>
                </c:pt>
                <c:pt idx="3485">
                  <c:v>0.46775</c:v>
                </c:pt>
                <c:pt idx="3486">
                  <c:v>0.46892</c:v>
                </c:pt>
                <c:pt idx="3487">
                  <c:v>0.46712999999999999</c:v>
                </c:pt>
                <c:pt idx="3488">
                  <c:v>0.47049999999999997</c:v>
                </c:pt>
                <c:pt idx="3489">
                  <c:v>0.46659</c:v>
                </c:pt>
                <c:pt idx="3490">
                  <c:v>0.46944000000000002</c:v>
                </c:pt>
                <c:pt idx="3491">
                  <c:v>0.46816999999999998</c:v>
                </c:pt>
                <c:pt idx="3492">
                  <c:v>0.46994000000000002</c:v>
                </c:pt>
                <c:pt idx="3493">
                  <c:v>0.46805999999999998</c:v>
                </c:pt>
                <c:pt idx="3494">
                  <c:v>0.46748000000000001</c:v>
                </c:pt>
                <c:pt idx="3495">
                  <c:v>0.46910000000000002</c:v>
                </c:pt>
                <c:pt idx="3496">
                  <c:v>0.46831</c:v>
                </c:pt>
                <c:pt idx="3497">
                  <c:v>0.46798000000000001</c:v>
                </c:pt>
                <c:pt idx="3498">
                  <c:v>0.46966000000000002</c:v>
                </c:pt>
                <c:pt idx="3499">
                  <c:v>0.46787000000000001</c:v>
                </c:pt>
                <c:pt idx="3500">
                  <c:v>0.46950999999999998</c:v>
                </c:pt>
                <c:pt idx="3501">
                  <c:v>0.46726000000000001</c:v>
                </c:pt>
                <c:pt idx="3502">
                  <c:v>0.46617999999999998</c:v>
                </c:pt>
                <c:pt idx="3503">
                  <c:v>0.46898000000000001</c:v>
                </c:pt>
                <c:pt idx="3504">
                  <c:v>0.46711000000000003</c:v>
                </c:pt>
                <c:pt idx="3505">
                  <c:v>0.46656999999999998</c:v>
                </c:pt>
                <c:pt idx="3506">
                  <c:v>0.46871000000000002</c:v>
                </c:pt>
                <c:pt idx="3507">
                  <c:v>0.46733999999999998</c:v>
                </c:pt>
                <c:pt idx="3508">
                  <c:v>0.46776000000000001</c:v>
                </c:pt>
                <c:pt idx="3509">
                  <c:v>0.46982000000000002</c:v>
                </c:pt>
                <c:pt idx="3510">
                  <c:v>0.46912999999999999</c:v>
                </c:pt>
                <c:pt idx="3511">
                  <c:v>0.46712999999999999</c:v>
                </c:pt>
                <c:pt idx="3512">
                  <c:v>0.46687000000000001</c:v>
                </c:pt>
                <c:pt idx="3513">
                  <c:v>0.46811000000000003</c:v>
                </c:pt>
                <c:pt idx="3514">
                  <c:v>0.46982000000000002</c:v>
                </c:pt>
                <c:pt idx="3515">
                  <c:v>0.46676000000000001</c:v>
                </c:pt>
                <c:pt idx="3516">
                  <c:v>0.46932000000000001</c:v>
                </c:pt>
                <c:pt idx="3517">
                  <c:v>0.46942</c:v>
                </c:pt>
                <c:pt idx="3518">
                  <c:v>0.46903</c:v>
                </c:pt>
                <c:pt idx="3519">
                  <c:v>0.46926000000000001</c:v>
                </c:pt>
                <c:pt idx="3520">
                  <c:v>0.46969</c:v>
                </c:pt>
                <c:pt idx="3521">
                  <c:v>0.46705999999999998</c:v>
                </c:pt>
                <c:pt idx="3522">
                  <c:v>0.47071000000000002</c:v>
                </c:pt>
                <c:pt idx="3523">
                  <c:v>0.46749000000000002</c:v>
                </c:pt>
                <c:pt idx="3524">
                  <c:v>0.46748000000000001</c:v>
                </c:pt>
                <c:pt idx="3525">
                  <c:v>0.47003</c:v>
                </c:pt>
                <c:pt idx="3526">
                  <c:v>0.47070000000000001</c:v>
                </c:pt>
                <c:pt idx="3527">
                  <c:v>0.46894999999999998</c:v>
                </c:pt>
                <c:pt idx="3528">
                  <c:v>0.47105999999999998</c:v>
                </c:pt>
                <c:pt idx="3529">
                  <c:v>0.46851999999999999</c:v>
                </c:pt>
                <c:pt idx="3530">
                  <c:v>0.46922999999999998</c:v>
                </c:pt>
                <c:pt idx="3531">
                  <c:v>0.46916000000000002</c:v>
                </c:pt>
                <c:pt idx="3532">
                  <c:v>0.46747</c:v>
                </c:pt>
                <c:pt idx="3533">
                  <c:v>0.46958</c:v>
                </c:pt>
                <c:pt idx="3534">
                  <c:v>0.46933999999999998</c:v>
                </c:pt>
                <c:pt idx="3535">
                  <c:v>0.46809000000000001</c:v>
                </c:pt>
                <c:pt idx="3536">
                  <c:v>0.46714</c:v>
                </c:pt>
                <c:pt idx="3537">
                  <c:v>0.46958</c:v>
                </c:pt>
                <c:pt idx="3538">
                  <c:v>0.46875</c:v>
                </c:pt>
                <c:pt idx="3539">
                  <c:v>0.46756999999999999</c:v>
                </c:pt>
                <c:pt idx="3540">
                  <c:v>0.47055000000000002</c:v>
                </c:pt>
                <c:pt idx="3541">
                  <c:v>0.46856999999999999</c:v>
                </c:pt>
                <c:pt idx="3542">
                  <c:v>0.46683999999999998</c:v>
                </c:pt>
                <c:pt idx="3543">
                  <c:v>0.46715000000000001</c:v>
                </c:pt>
                <c:pt idx="3544">
                  <c:v>0.46834999999999999</c:v>
                </c:pt>
                <c:pt idx="3545">
                  <c:v>0.46856999999999999</c:v>
                </c:pt>
                <c:pt idx="3546">
                  <c:v>0.4708</c:v>
                </c:pt>
                <c:pt idx="3547">
                  <c:v>0.47038999999999997</c:v>
                </c:pt>
                <c:pt idx="3548">
                  <c:v>0.46855000000000002</c:v>
                </c:pt>
                <c:pt idx="3549">
                  <c:v>0.46717999999999998</c:v>
                </c:pt>
                <c:pt idx="3550">
                  <c:v>0.46955000000000002</c:v>
                </c:pt>
                <c:pt idx="3551">
                  <c:v>0.47001999999999999</c:v>
                </c:pt>
                <c:pt idx="3552">
                  <c:v>0.46751999999999999</c:v>
                </c:pt>
                <c:pt idx="3553">
                  <c:v>0.46671000000000001</c:v>
                </c:pt>
                <c:pt idx="3554">
                  <c:v>0.46966999999999998</c:v>
                </c:pt>
                <c:pt idx="3555">
                  <c:v>0.46644000000000002</c:v>
                </c:pt>
                <c:pt idx="3556">
                  <c:v>0.47054000000000001</c:v>
                </c:pt>
                <c:pt idx="3557">
                  <c:v>0.46747</c:v>
                </c:pt>
                <c:pt idx="3558">
                  <c:v>0.4652</c:v>
                </c:pt>
                <c:pt idx="3559">
                  <c:v>0.46822999999999998</c:v>
                </c:pt>
                <c:pt idx="3560">
                  <c:v>0.46898000000000001</c:v>
                </c:pt>
                <c:pt idx="3561">
                  <c:v>0.46850000000000003</c:v>
                </c:pt>
                <c:pt idx="3562">
                  <c:v>0.46938999999999997</c:v>
                </c:pt>
                <c:pt idx="3563">
                  <c:v>0.46801999999999999</c:v>
                </c:pt>
                <c:pt idx="3564">
                  <c:v>0.46765000000000001</c:v>
                </c:pt>
                <c:pt idx="3565">
                  <c:v>0.46828999999999998</c:v>
                </c:pt>
                <c:pt idx="3566">
                  <c:v>0.46686</c:v>
                </c:pt>
                <c:pt idx="3567">
                  <c:v>0.46814</c:v>
                </c:pt>
                <c:pt idx="3568">
                  <c:v>0.46860000000000002</c:v>
                </c:pt>
                <c:pt idx="3569">
                  <c:v>0.46977999999999998</c:v>
                </c:pt>
                <c:pt idx="3570">
                  <c:v>0.46966999999999998</c:v>
                </c:pt>
                <c:pt idx="3571">
                  <c:v>0.46928999999999998</c:v>
                </c:pt>
                <c:pt idx="3572">
                  <c:v>0.46998000000000001</c:v>
                </c:pt>
                <c:pt idx="3573">
                  <c:v>0.46461999999999998</c:v>
                </c:pt>
                <c:pt idx="3574">
                  <c:v>0.47093000000000002</c:v>
                </c:pt>
                <c:pt idx="3575">
                  <c:v>0.46877999999999997</c:v>
                </c:pt>
                <c:pt idx="3576">
                  <c:v>0.46942</c:v>
                </c:pt>
                <c:pt idx="3577">
                  <c:v>0.46681</c:v>
                </c:pt>
                <c:pt idx="3578">
                  <c:v>0.46794000000000002</c:v>
                </c:pt>
                <c:pt idx="3579">
                  <c:v>0.46883000000000002</c:v>
                </c:pt>
                <c:pt idx="3580">
                  <c:v>0.46904000000000001</c:v>
                </c:pt>
                <c:pt idx="3581">
                  <c:v>0.46949000000000002</c:v>
                </c:pt>
                <c:pt idx="3582">
                  <c:v>0.46989999999999998</c:v>
                </c:pt>
                <c:pt idx="3583">
                  <c:v>0.46614</c:v>
                </c:pt>
                <c:pt idx="3584">
                  <c:v>0.46555999999999997</c:v>
                </c:pt>
                <c:pt idx="3585">
                  <c:v>0.46718999999999999</c:v>
                </c:pt>
                <c:pt idx="3586">
                  <c:v>0.46794999999999998</c:v>
                </c:pt>
                <c:pt idx="3587">
                  <c:v>0.46686</c:v>
                </c:pt>
                <c:pt idx="3588">
                  <c:v>0.46872000000000003</c:v>
                </c:pt>
                <c:pt idx="3589">
                  <c:v>0.46878999999999998</c:v>
                </c:pt>
                <c:pt idx="3590">
                  <c:v>0.46993000000000001</c:v>
                </c:pt>
                <c:pt idx="3591">
                  <c:v>0.46922000000000003</c:v>
                </c:pt>
                <c:pt idx="3592">
                  <c:v>0.46717999999999998</c:v>
                </c:pt>
                <c:pt idx="3593">
                  <c:v>0.46703</c:v>
                </c:pt>
                <c:pt idx="3594">
                  <c:v>0.46494999999999997</c:v>
                </c:pt>
                <c:pt idx="3595">
                  <c:v>0.46938999999999997</c:v>
                </c:pt>
                <c:pt idx="3596">
                  <c:v>0.47040999999999999</c:v>
                </c:pt>
                <c:pt idx="3597">
                  <c:v>0.46762999999999999</c:v>
                </c:pt>
                <c:pt idx="3598">
                  <c:v>0.46778999999999998</c:v>
                </c:pt>
                <c:pt idx="3599">
                  <c:v>0.46762999999999999</c:v>
                </c:pt>
                <c:pt idx="3600">
                  <c:v>0.29937000000000002</c:v>
                </c:pt>
                <c:pt idx="3601">
                  <c:v>0.29894999999999999</c:v>
                </c:pt>
                <c:pt idx="3602">
                  <c:v>0.30047000000000001</c:v>
                </c:pt>
                <c:pt idx="3603">
                  <c:v>0.29959000000000002</c:v>
                </c:pt>
                <c:pt idx="3604">
                  <c:v>0.29968</c:v>
                </c:pt>
                <c:pt idx="3605">
                  <c:v>0.30018</c:v>
                </c:pt>
                <c:pt idx="3606">
                  <c:v>0.29965999999999998</c:v>
                </c:pt>
                <c:pt idx="3607">
                  <c:v>0.29994999999999999</c:v>
                </c:pt>
                <c:pt idx="3608">
                  <c:v>0.30042000000000002</c:v>
                </c:pt>
                <c:pt idx="3609">
                  <c:v>0.29873</c:v>
                </c:pt>
                <c:pt idx="3610">
                  <c:v>0.29953000000000002</c:v>
                </c:pt>
                <c:pt idx="3611">
                  <c:v>0.29937999999999998</c:v>
                </c:pt>
                <c:pt idx="3612">
                  <c:v>0.30236000000000002</c:v>
                </c:pt>
                <c:pt idx="3613">
                  <c:v>0.29963000000000001</c:v>
                </c:pt>
                <c:pt idx="3614">
                  <c:v>0.29894999999999999</c:v>
                </c:pt>
                <c:pt idx="3615">
                  <c:v>0.30014999999999997</c:v>
                </c:pt>
                <c:pt idx="3616">
                  <c:v>0.30015999999999998</c:v>
                </c:pt>
                <c:pt idx="3617">
                  <c:v>0.29870999999999998</c:v>
                </c:pt>
                <c:pt idx="3618">
                  <c:v>0.29721999999999998</c:v>
                </c:pt>
                <c:pt idx="3619">
                  <c:v>0.29944999999999999</c:v>
                </c:pt>
                <c:pt idx="3620">
                  <c:v>0.30105999999999999</c:v>
                </c:pt>
                <c:pt idx="3621">
                  <c:v>0.29898999999999998</c:v>
                </c:pt>
                <c:pt idx="3622">
                  <c:v>0.30053999999999997</c:v>
                </c:pt>
                <c:pt idx="3623">
                  <c:v>0.30152000000000001</c:v>
                </c:pt>
                <c:pt idx="3624">
                  <c:v>0.29896</c:v>
                </c:pt>
                <c:pt idx="3625">
                  <c:v>0.29869000000000001</c:v>
                </c:pt>
                <c:pt idx="3626">
                  <c:v>0.30004999999999998</c:v>
                </c:pt>
                <c:pt idx="3627">
                  <c:v>0.29781000000000002</c:v>
                </c:pt>
                <c:pt idx="3628">
                  <c:v>0.29955999999999999</c:v>
                </c:pt>
                <c:pt idx="3629">
                  <c:v>0.30009000000000002</c:v>
                </c:pt>
                <c:pt idx="3630">
                  <c:v>0.29876999999999998</c:v>
                </c:pt>
                <c:pt idx="3631">
                  <c:v>0.29877999999999999</c:v>
                </c:pt>
                <c:pt idx="3632">
                  <c:v>0.30091000000000001</c:v>
                </c:pt>
                <c:pt idx="3633">
                  <c:v>0.29827999999999999</c:v>
                </c:pt>
                <c:pt idx="3634">
                  <c:v>0.29937000000000002</c:v>
                </c:pt>
                <c:pt idx="3635">
                  <c:v>0.29842999999999997</c:v>
                </c:pt>
                <c:pt idx="3636">
                  <c:v>0.29891000000000001</c:v>
                </c:pt>
                <c:pt idx="3637">
                  <c:v>0.29887000000000002</c:v>
                </c:pt>
                <c:pt idx="3638">
                  <c:v>0.29692000000000002</c:v>
                </c:pt>
                <c:pt idx="3639">
                  <c:v>0.29805999999999999</c:v>
                </c:pt>
                <c:pt idx="3640">
                  <c:v>0.30170999999999998</c:v>
                </c:pt>
                <c:pt idx="3641">
                  <c:v>0.29991000000000001</c:v>
                </c:pt>
                <c:pt idx="3642">
                  <c:v>0.29779</c:v>
                </c:pt>
                <c:pt idx="3643">
                  <c:v>0.29987000000000003</c:v>
                </c:pt>
                <c:pt idx="3644">
                  <c:v>0.29898000000000002</c:v>
                </c:pt>
                <c:pt idx="3645">
                  <c:v>0.30047000000000001</c:v>
                </c:pt>
                <c:pt idx="3646">
                  <c:v>0.29754999999999998</c:v>
                </c:pt>
                <c:pt idx="3647">
                  <c:v>0.3004</c:v>
                </c:pt>
                <c:pt idx="3648">
                  <c:v>0.29977999999999999</c:v>
                </c:pt>
                <c:pt idx="3649">
                  <c:v>0.29781000000000002</c:v>
                </c:pt>
                <c:pt idx="3650">
                  <c:v>0.29912</c:v>
                </c:pt>
                <c:pt idx="3651">
                  <c:v>0.29851</c:v>
                </c:pt>
                <c:pt idx="3652">
                  <c:v>0.3019</c:v>
                </c:pt>
                <c:pt idx="3653">
                  <c:v>0.30025000000000002</c:v>
                </c:pt>
                <c:pt idx="3654">
                  <c:v>0.29969000000000001</c:v>
                </c:pt>
                <c:pt idx="3655">
                  <c:v>0.29970999999999998</c:v>
                </c:pt>
                <c:pt idx="3656">
                  <c:v>0.30004999999999998</c:v>
                </c:pt>
                <c:pt idx="3657">
                  <c:v>0.2984</c:v>
                </c:pt>
                <c:pt idx="3658">
                  <c:v>0.29676000000000002</c:v>
                </c:pt>
                <c:pt idx="3659">
                  <c:v>0.29948000000000002</c:v>
                </c:pt>
                <c:pt idx="3660">
                  <c:v>0.30026999999999998</c:v>
                </c:pt>
                <c:pt idx="3661">
                  <c:v>0.29988999999999999</c:v>
                </c:pt>
                <c:pt idx="3662">
                  <c:v>0.29853000000000002</c:v>
                </c:pt>
                <c:pt idx="3663">
                  <c:v>0.29799999999999999</c:v>
                </c:pt>
                <c:pt idx="3664">
                  <c:v>0.30024000000000001</c:v>
                </c:pt>
                <c:pt idx="3665">
                  <c:v>0.29804999999999998</c:v>
                </c:pt>
                <c:pt idx="3666">
                  <c:v>0.29797000000000001</c:v>
                </c:pt>
                <c:pt idx="3667">
                  <c:v>0.29846</c:v>
                </c:pt>
                <c:pt idx="3668">
                  <c:v>0.29896</c:v>
                </c:pt>
                <c:pt idx="3669">
                  <c:v>0.29974000000000001</c:v>
                </c:pt>
                <c:pt idx="3670">
                  <c:v>0.29830000000000001</c:v>
                </c:pt>
                <c:pt idx="3671">
                  <c:v>0.29997000000000001</c:v>
                </c:pt>
                <c:pt idx="3672">
                  <c:v>0.29793999999999998</c:v>
                </c:pt>
                <c:pt idx="3673">
                  <c:v>0.29868</c:v>
                </c:pt>
                <c:pt idx="3674">
                  <c:v>0.30116999999999999</c:v>
                </c:pt>
                <c:pt idx="3675">
                  <c:v>0.29751</c:v>
                </c:pt>
                <c:pt idx="3676">
                  <c:v>0.30181999999999998</c:v>
                </c:pt>
                <c:pt idx="3677">
                  <c:v>0.30009000000000002</c:v>
                </c:pt>
                <c:pt idx="3678">
                  <c:v>0.29862</c:v>
                </c:pt>
                <c:pt idx="3679">
                  <c:v>0.30009999999999998</c:v>
                </c:pt>
                <c:pt idx="3680">
                  <c:v>0.29951</c:v>
                </c:pt>
                <c:pt idx="3681">
                  <c:v>0.29927999999999999</c:v>
                </c:pt>
                <c:pt idx="3682">
                  <c:v>0.30026000000000003</c:v>
                </c:pt>
                <c:pt idx="3683">
                  <c:v>0.30057</c:v>
                </c:pt>
                <c:pt idx="3684">
                  <c:v>0.29981000000000002</c:v>
                </c:pt>
                <c:pt idx="3685">
                  <c:v>0.29792999999999997</c:v>
                </c:pt>
                <c:pt idx="3686">
                  <c:v>0.30082999999999999</c:v>
                </c:pt>
                <c:pt idx="3687">
                  <c:v>0.29948999999999998</c:v>
                </c:pt>
                <c:pt idx="3688">
                  <c:v>0.29966999999999999</c:v>
                </c:pt>
                <c:pt idx="3689">
                  <c:v>0.29924000000000001</c:v>
                </c:pt>
                <c:pt idx="3690">
                  <c:v>0.29964000000000002</c:v>
                </c:pt>
                <c:pt idx="3691">
                  <c:v>0.29901</c:v>
                </c:pt>
                <c:pt idx="3692">
                  <c:v>0.29870000000000002</c:v>
                </c:pt>
                <c:pt idx="3693">
                  <c:v>0.29860999999999999</c:v>
                </c:pt>
                <c:pt idx="3694">
                  <c:v>0.29929</c:v>
                </c:pt>
                <c:pt idx="3695">
                  <c:v>0.29938999999999999</c:v>
                </c:pt>
                <c:pt idx="3696">
                  <c:v>0.30076000000000003</c:v>
                </c:pt>
                <c:pt idx="3697">
                  <c:v>0.29871999999999999</c:v>
                </c:pt>
                <c:pt idx="3698">
                  <c:v>0.29955999999999999</c:v>
                </c:pt>
                <c:pt idx="3699">
                  <c:v>0.30009000000000002</c:v>
                </c:pt>
                <c:pt idx="3700">
                  <c:v>0.30242000000000002</c:v>
                </c:pt>
                <c:pt idx="3701">
                  <c:v>0.30130000000000001</c:v>
                </c:pt>
                <c:pt idx="3702">
                  <c:v>0.29788999999999999</c:v>
                </c:pt>
                <c:pt idx="3703">
                  <c:v>0.30068</c:v>
                </c:pt>
                <c:pt idx="3704">
                  <c:v>0.30023</c:v>
                </c:pt>
                <c:pt idx="3705">
                  <c:v>0.29952000000000001</c:v>
                </c:pt>
                <c:pt idx="3706">
                  <c:v>0.29814000000000002</c:v>
                </c:pt>
                <c:pt idx="3707">
                  <c:v>0.29626000000000002</c:v>
                </c:pt>
                <c:pt idx="3708">
                  <c:v>0.29752000000000001</c:v>
                </c:pt>
                <c:pt idx="3709">
                  <c:v>0.29757</c:v>
                </c:pt>
                <c:pt idx="3710">
                  <c:v>0.29925000000000002</c:v>
                </c:pt>
                <c:pt idx="3711">
                  <c:v>0.29825000000000002</c:v>
                </c:pt>
                <c:pt idx="3712">
                  <c:v>0.29876000000000003</c:v>
                </c:pt>
                <c:pt idx="3713">
                  <c:v>0.30175000000000002</c:v>
                </c:pt>
                <c:pt idx="3714">
                  <c:v>0.29792999999999997</c:v>
                </c:pt>
                <c:pt idx="3715">
                  <c:v>0.29715000000000003</c:v>
                </c:pt>
                <c:pt idx="3716">
                  <c:v>0.29857</c:v>
                </c:pt>
                <c:pt idx="3717">
                  <c:v>0.29960999999999999</c:v>
                </c:pt>
                <c:pt idx="3718">
                  <c:v>0.29730000000000001</c:v>
                </c:pt>
                <c:pt idx="3719">
                  <c:v>0.29609999999999997</c:v>
                </c:pt>
                <c:pt idx="3720">
                  <c:v>0.30032999999999999</c:v>
                </c:pt>
                <c:pt idx="3721">
                  <c:v>0.29929</c:v>
                </c:pt>
                <c:pt idx="3722">
                  <c:v>0.29748999999999998</c:v>
                </c:pt>
                <c:pt idx="3723">
                  <c:v>0.29923</c:v>
                </c:pt>
                <c:pt idx="3724">
                  <c:v>0.29987999999999998</c:v>
                </c:pt>
                <c:pt idx="3725">
                  <c:v>0.29871999999999999</c:v>
                </c:pt>
                <c:pt idx="3726">
                  <c:v>0.29894999999999999</c:v>
                </c:pt>
                <c:pt idx="3727">
                  <c:v>0.29891000000000001</c:v>
                </c:pt>
                <c:pt idx="3728">
                  <c:v>0.29760999999999999</c:v>
                </c:pt>
                <c:pt idx="3729">
                  <c:v>0.30020000000000002</c:v>
                </c:pt>
                <c:pt idx="3730">
                  <c:v>0.30075000000000002</c:v>
                </c:pt>
                <c:pt idx="3731">
                  <c:v>0.30085000000000001</c:v>
                </c:pt>
                <c:pt idx="3732">
                  <c:v>0.66034000000000004</c:v>
                </c:pt>
                <c:pt idx="3733">
                  <c:v>0.66188000000000002</c:v>
                </c:pt>
                <c:pt idx="3734">
                  <c:v>0.65913999999999995</c:v>
                </c:pt>
                <c:pt idx="3735">
                  <c:v>0.66049000000000002</c:v>
                </c:pt>
                <c:pt idx="3736">
                  <c:v>0.66190000000000004</c:v>
                </c:pt>
                <c:pt idx="3737">
                  <c:v>0.66254000000000002</c:v>
                </c:pt>
                <c:pt idx="3738">
                  <c:v>0.66132999999999997</c:v>
                </c:pt>
                <c:pt idx="3739">
                  <c:v>0.66052</c:v>
                </c:pt>
                <c:pt idx="3740">
                  <c:v>0.66073999999999999</c:v>
                </c:pt>
                <c:pt idx="3741">
                  <c:v>0.66234000000000004</c:v>
                </c:pt>
                <c:pt idx="3742">
                  <c:v>0.66381000000000001</c:v>
                </c:pt>
                <c:pt idx="3743">
                  <c:v>0.66100000000000003</c:v>
                </c:pt>
                <c:pt idx="3744">
                  <c:v>0.65973999999999999</c:v>
                </c:pt>
                <c:pt idx="3745">
                  <c:v>0.66161000000000003</c:v>
                </c:pt>
                <c:pt idx="3746">
                  <c:v>0.66056999999999999</c:v>
                </c:pt>
                <c:pt idx="3747">
                  <c:v>0.66044999999999998</c:v>
                </c:pt>
                <c:pt idx="3748">
                  <c:v>0.66193000000000002</c:v>
                </c:pt>
                <c:pt idx="3749">
                  <c:v>0.66037000000000001</c:v>
                </c:pt>
                <c:pt idx="3750">
                  <c:v>0.65961000000000003</c:v>
                </c:pt>
                <c:pt idx="3751">
                  <c:v>0.66193000000000002</c:v>
                </c:pt>
                <c:pt idx="3752">
                  <c:v>0.66352</c:v>
                </c:pt>
                <c:pt idx="3753">
                  <c:v>0.65988999999999998</c:v>
                </c:pt>
                <c:pt idx="3754">
                  <c:v>0.66046000000000005</c:v>
                </c:pt>
                <c:pt idx="3755">
                  <c:v>0.66020999999999996</c:v>
                </c:pt>
                <c:pt idx="3756">
                  <c:v>0.65859000000000001</c:v>
                </c:pt>
                <c:pt idx="3757">
                  <c:v>0.66173999999999999</c:v>
                </c:pt>
                <c:pt idx="3758">
                  <c:v>0.66110000000000002</c:v>
                </c:pt>
                <c:pt idx="3759">
                  <c:v>0.66127999999999998</c:v>
                </c:pt>
                <c:pt idx="3760">
                  <c:v>0.66310000000000002</c:v>
                </c:pt>
                <c:pt idx="3761">
                  <c:v>0.65925999999999996</c:v>
                </c:pt>
                <c:pt idx="3762">
                  <c:v>0.66025</c:v>
                </c:pt>
                <c:pt idx="3763">
                  <c:v>0.65839999999999999</c:v>
                </c:pt>
                <c:pt idx="3764">
                  <c:v>0.66193999999999997</c:v>
                </c:pt>
                <c:pt idx="3765">
                  <c:v>0.66098999999999997</c:v>
                </c:pt>
                <c:pt idx="3766">
                  <c:v>0.66161999999999999</c:v>
                </c:pt>
                <c:pt idx="3767">
                  <c:v>0.66076000000000001</c:v>
                </c:pt>
                <c:pt idx="3768">
                  <c:v>0.66171999999999997</c:v>
                </c:pt>
                <c:pt idx="3769">
                  <c:v>0.66007000000000005</c:v>
                </c:pt>
                <c:pt idx="3770">
                  <c:v>0.65766000000000002</c:v>
                </c:pt>
                <c:pt idx="3771">
                  <c:v>0.66125999999999996</c:v>
                </c:pt>
                <c:pt idx="3772">
                  <c:v>0.66376999999999997</c:v>
                </c:pt>
                <c:pt idx="3773">
                  <c:v>0.65841000000000005</c:v>
                </c:pt>
                <c:pt idx="3774">
                  <c:v>0.66119000000000006</c:v>
                </c:pt>
                <c:pt idx="3775">
                  <c:v>0.66052</c:v>
                </c:pt>
                <c:pt idx="3776">
                  <c:v>0.66503999999999996</c:v>
                </c:pt>
                <c:pt idx="3777">
                  <c:v>0.66063000000000005</c:v>
                </c:pt>
                <c:pt idx="3778">
                  <c:v>0.66208999999999996</c:v>
                </c:pt>
                <c:pt idx="3779">
                  <c:v>0.66056999999999999</c:v>
                </c:pt>
                <c:pt idx="3780">
                  <c:v>0.65983000000000003</c:v>
                </c:pt>
                <c:pt idx="3781">
                  <c:v>0.66003000000000001</c:v>
                </c:pt>
                <c:pt idx="3782">
                  <c:v>0.66276999999999997</c:v>
                </c:pt>
                <c:pt idx="3783">
                  <c:v>0.66210999999999998</c:v>
                </c:pt>
                <c:pt idx="3784">
                  <c:v>0.65834000000000004</c:v>
                </c:pt>
                <c:pt idx="3785">
                  <c:v>0.66083000000000003</c:v>
                </c:pt>
                <c:pt idx="3786">
                  <c:v>0.66095999999999999</c:v>
                </c:pt>
                <c:pt idx="3787">
                  <c:v>0.66198000000000001</c:v>
                </c:pt>
                <c:pt idx="3788">
                  <c:v>0.66308999999999996</c:v>
                </c:pt>
                <c:pt idx="3789">
                  <c:v>0.65956000000000004</c:v>
                </c:pt>
                <c:pt idx="3790">
                  <c:v>0.65905000000000002</c:v>
                </c:pt>
                <c:pt idx="3791">
                  <c:v>0.66007000000000005</c:v>
                </c:pt>
                <c:pt idx="3792">
                  <c:v>0.66130999999999995</c:v>
                </c:pt>
                <c:pt idx="3793">
                  <c:v>0.66069</c:v>
                </c:pt>
                <c:pt idx="3794">
                  <c:v>0.65859999999999996</c:v>
                </c:pt>
                <c:pt idx="3795">
                  <c:v>0.65969999999999995</c:v>
                </c:pt>
                <c:pt idx="3796">
                  <c:v>0.66063000000000005</c:v>
                </c:pt>
                <c:pt idx="3797">
                  <c:v>0.6603</c:v>
                </c:pt>
                <c:pt idx="3798">
                  <c:v>0.66313</c:v>
                </c:pt>
                <c:pt idx="3799">
                  <c:v>0.6593</c:v>
                </c:pt>
                <c:pt idx="3800">
                  <c:v>0.65981999999999996</c:v>
                </c:pt>
                <c:pt idx="3801">
                  <c:v>0.66178000000000003</c:v>
                </c:pt>
                <c:pt idx="3802">
                  <c:v>0.66271000000000002</c:v>
                </c:pt>
                <c:pt idx="3803">
                  <c:v>0.66056999999999999</c:v>
                </c:pt>
                <c:pt idx="3804">
                  <c:v>0.66242999999999996</c:v>
                </c:pt>
                <c:pt idx="3805">
                  <c:v>0.66037000000000001</c:v>
                </c:pt>
                <c:pt idx="3806">
                  <c:v>0.66063000000000005</c:v>
                </c:pt>
                <c:pt idx="3807">
                  <c:v>0.66285000000000005</c:v>
                </c:pt>
                <c:pt idx="3808">
                  <c:v>0.66059000000000001</c:v>
                </c:pt>
                <c:pt idx="3809">
                  <c:v>0.66310000000000002</c:v>
                </c:pt>
                <c:pt idx="3810">
                  <c:v>0.65959999999999996</c:v>
                </c:pt>
                <c:pt idx="3811">
                  <c:v>0.6583</c:v>
                </c:pt>
                <c:pt idx="3812">
                  <c:v>0.66256000000000004</c:v>
                </c:pt>
                <c:pt idx="3813">
                  <c:v>0.66093000000000002</c:v>
                </c:pt>
                <c:pt idx="3814">
                  <c:v>0.66078999999999999</c:v>
                </c:pt>
                <c:pt idx="3815">
                  <c:v>0.65961999999999998</c:v>
                </c:pt>
                <c:pt idx="3816">
                  <c:v>0.66132000000000002</c:v>
                </c:pt>
                <c:pt idx="3817">
                  <c:v>0.66278999999999999</c:v>
                </c:pt>
                <c:pt idx="3818">
                  <c:v>0.66315999999999997</c:v>
                </c:pt>
                <c:pt idx="3819">
                  <c:v>0.66120999999999996</c:v>
                </c:pt>
                <c:pt idx="3820">
                  <c:v>0.66191999999999995</c:v>
                </c:pt>
                <c:pt idx="3821">
                  <c:v>0.66478999999999999</c:v>
                </c:pt>
                <c:pt idx="3822">
                  <c:v>0.66035999999999995</c:v>
                </c:pt>
                <c:pt idx="3823">
                  <c:v>0.66269999999999996</c:v>
                </c:pt>
                <c:pt idx="3824">
                  <c:v>0.6613</c:v>
                </c:pt>
                <c:pt idx="3825">
                  <c:v>0.66198000000000001</c:v>
                </c:pt>
                <c:pt idx="3826">
                  <c:v>0.65859000000000001</c:v>
                </c:pt>
                <c:pt idx="3827">
                  <c:v>0.66081999999999996</c:v>
                </c:pt>
                <c:pt idx="3828">
                  <c:v>0.66017999999999999</c:v>
                </c:pt>
                <c:pt idx="3829">
                  <c:v>0.66037999999999997</c:v>
                </c:pt>
                <c:pt idx="3830">
                  <c:v>0.66166999999999998</c:v>
                </c:pt>
                <c:pt idx="3831">
                  <c:v>0.65919000000000005</c:v>
                </c:pt>
                <c:pt idx="3832">
                  <c:v>0.66352999999999995</c:v>
                </c:pt>
                <c:pt idx="3833">
                  <c:v>0.66090000000000004</c:v>
                </c:pt>
                <c:pt idx="3834">
                  <c:v>0.66041000000000005</c:v>
                </c:pt>
                <c:pt idx="3835">
                  <c:v>0.66307000000000005</c:v>
                </c:pt>
                <c:pt idx="3836">
                  <c:v>0.66268000000000005</c:v>
                </c:pt>
                <c:pt idx="3837">
                  <c:v>0.6603</c:v>
                </c:pt>
                <c:pt idx="3838">
                  <c:v>0.66115999999999997</c:v>
                </c:pt>
                <c:pt idx="3839">
                  <c:v>0.6593</c:v>
                </c:pt>
                <c:pt idx="3840">
                  <c:v>0.66135999999999995</c:v>
                </c:pt>
                <c:pt idx="3841">
                  <c:v>0.65783000000000003</c:v>
                </c:pt>
                <c:pt idx="3842">
                  <c:v>0.66185000000000005</c:v>
                </c:pt>
                <c:pt idx="3843">
                  <c:v>0.65963000000000005</c:v>
                </c:pt>
                <c:pt idx="3844">
                  <c:v>0.65917999999999999</c:v>
                </c:pt>
                <c:pt idx="3845">
                  <c:v>0.66057999999999995</c:v>
                </c:pt>
                <c:pt idx="3846">
                  <c:v>0.66144000000000003</c:v>
                </c:pt>
                <c:pt idx="3847">
                  <c:v>0.66207000000000005</c:v>
                </c:pt>
                <c:pt idx="3848">
                  <c:v>0.66063000000000005</c:v>
                </c:pt>
                <c:pt idx="3849">
                  <c:v>0.66005000000000003</c:v>
                </c:pt>
                <c:pt idx="3850">
                  <c:v>0.66120999999999996</c:v>
                </c:pt>
                <c:pt idx="3851">
                  <c:v>0.66164999999999996</c:v>
                </c:pt>
                <c:pt idx="3852">
                  <c:v>0.66239000000000003</c:v>
                </c:pt>
                <c:pt idx="3853">
                  <c:v>0.65963000000000005</c:v>
                </c:pt>
                <c:pt idx="3854">
                  <c:v>0.65859999999999996</c:v>
                </c:pt>
                <c:pt idx="3855">
                  <c:v>0.66191</c:v>
                </c:pt>
                <c:pt idx="3856">
                  <c:v>0.66059000000000001</c:v>
                </c:pt>
                <c:pt idx="3857">
                  <c:v>0.66010000000000002</c:v>
                </c:pt>
                <c:pt idx="3858">
                  <c:v>0.65835999999999995</c:v>
                </c:pt>
                <c:pt idx="3859">
                  <c:v>0.66164999999999996</c:v>
                </c:pt>
                <c:pt idx="3860">
                  <c:v>0.66012999999999999</c:v>
                </c:pt>
                <c:pt idx="3861">
                  <c:v>0.66046000000000005</c:v>
                </c:pt>
                <c:pt idx="3862">
                  <c:v>0.65891999999999995</c:v>
                </c:pt>
                <c:pt idx="3863">
                  <c:v>0.65871999999999997</c:v>
                </c:pt>
                <c:pt idx="3864">
                  <c:v>0.50971999999999995</c:v>
                </c:pt>
                <c:pt idx="3865">
                  <c:v>0.50866</c:v>
                </c:pt>
                <c:pt idx="3866">
                  <c:v>0.50863000000000003</c:v>
                </c:pt>
                <c:pt idx="3867">
                  <c:v>0.50868999999999998</c:v>
                </c:pt>
                <c:pt idx="3868">
                  <c:v>0.50770000000000004</c:v>
                </c:pt>
                <c:pt idx="3869">
                  <c:v>0.50954999999999995</c:v>
                </c:pt>
                <c:pt idx="3870">
                  <c:v>0.50741999999999998</c:v>
                </c:pt>
                <c:pt idx="3871">
                  <c:v>0.50775000000000003</c:v>
                </c:pt>
                <c:pt idx="3872">
                  <c:v>0.50861999999999996</c:v>
                </c:pt>
                <c:pt idx="3873">
                  <c:v>0.51239000000000001</c:v>
                </c:pt>
                <c:pt idx="3874">
                  <c:v>0.51056000000000001</c:v>
                </c:pt>
                <c:pt idx="3875">
                  <c:v>0.51058999999999999</c:v>
                </c:pt>
                <c:pt idx="3876">
                  <c:v>0.50783</c:v>
                </c:pt>
                <c:pt idx="3877">
                  <c:v>0.50856000000000001</c:v>
                </c:pt>
                <c:pt idx="3878">
                  <c:v>0.50699000000000005</c:v>
                </c:pt>
                <c:pt idx="3879">
                  <c:v>0.50810999999999995</c:v>
                </c:pt>
                <c:pt idx="3880">
                  <c:v>0.50878999999999996</c:v>
                </c:pt>
                <c:pt idx="3881">
                  <c:v>0.51183999999999996</c:v>
                </c:pt>
                <c:pt idx="3882">
                  <c:v>0.50958999999999999</c:v>
                </c:pt>
                <c:pt idx="3883">
                  <c:v>0.50865000000000005</c:v>
                </c:pt>
                <c:pt idx="3884">
                  <c:v>0.51134000000000002</c:v>
                </c:pt>
                <c:pt idx="3885">
                  <c:v>0.51053999999999999</c:v>
                </c:pt>
                <c:pt idx="3886">
                  <c:v>0.51019000000000003</c:v>
                </c:pt>
                <c:pt idx="3887">
                  <c:v>0.50829999999999997</c:v>
                </c:pt>
                <c:pt idx="3888">
                  <c:v>0.50926000000000005</c:v>
                </c:pt>
                <c:pt idx="3889">
                  <c:v>0.50766</c:v>
                </c:pt>
                <c:pt idx="3890">
                  <c:v>0.50771999999999995</c:v>
                </c:pt>
                <c:pt idx="3891">
                  <c:v>0.51146999999999998</c:v>
                </c:pt>
                <c:pt idx="3892">
                  <c:v>0.51100000000000001</c:v>
                </c:pt>
                <c:pt idx="3893">
                  <c:v>0.51051999999999997</c:v>
                </c:pt>
                <c:pt idx="3894">
                  <c:v>0.51022000000000001</c:v>
                </c:pt>
                <c:pt idx="3895">
                  <c:v>0.50817000000000001</c:v>
                </c:pt>
                <c:pt idx="3896">
                  <c:v>0.50944999999999996</c:v>
                </c:pt>
                <c:pt idx="3897">
                  <c:v>0.50997000000000003</c:v>
                </c:pt>
                <c:pt idx="3898">
                  <c:v>0.50953000000000004</c:v>
                </c:pt>
                <c:pt idx="3899">
                  <c:v>0.50927</c:v>
                </c:pt>
                <c:pt idx="3900">
                  <c:v>0.50992999999999999</c:v>
                </c:pt>
                <c:pt idx="3901">
                  <c:v>0.50883999999999996</c:v>
                </c:pt>
                <c:pt idx="3902">
                  <c:v>0.50983999999999996</c:v>
                </c:pt>
                <c:pt idx="3903">
                  <c:v>0.50873999999999997</c:v>
                </c:pt>
                <c:pt idx="3904">
                  <c:v>0.50968000000000002</c:v>
                </c:pt>
                <c:pt idx="3905">
                  <c:v>0.50895999999999997</c:v>
                </c:pt>
                <c:pt idx="3906">
                  <c:v>0.50919999999999999</c:v>
                </c:pt>
                <c:pt idx="3907">
                  <c:v>0.50815999999999995</c:v>
                </c:pt>
                <c:pt idx="3908">
                  <c:v>0.50958000000000003</c:v>
                </c:pt>
                <c:pt idx="3909">
                  <c:v>0.50514000000000003</c:v>
                </c:pt>
                <c:pt idx="3910">
                  <c:v>0.50949999999999995</c:v>
                </c:pt>
                <c:pt idx="3911">
                  <c:v>0.50780999999999998</c:v>
                </c:pt>
                <c:pt idx="3912">
                  <c:v>0.50829999999999997</c:v>
                </c:pt>
                <c:pt idx="3913">
                  <c:v>0.50593999999999995</c:v>
                </c:pt>
                <c:pt idx="3914">
                  <c:v>0.50875999999999999</c:v>
                </c:pt>
                <c:pt idx="3915">
                  <c:v>0.50963999999999998</c:v>
                </c:pt>
                <c:pt idx="3916">
                  <c:v>0.51065000000000005</c:v>
                </c:pt>
                <c:pt idx="3917">
                  <c:v>0.51168000000000002</c:v>
                </c:pt>
                <c:pt idx="3918">
                  <c:v>0.50970000000000004</c:v>
                </c:pt>
                <c:pt idx="3919">
                  <c:v>0.51065000000000005</c:v>
                </c:pt>
                <c:pt idx="3920">
                  <c:v>0.50621000000000005</c:v>
                </c:pt>
                <c:pt idx="3921">
                  <c:v>0.50722999999999996</c:v>
                </c:pt>
                <c:pt idx="3922">
                  <c:v>0.50790000000000002</c:v>
                </c:pt>
                <c:pt idx="3923">
                  <c:v>0.50846999999999998</c:v>
                </c:pt>
                <c:pt idx="3924">
                  <c:v>0.50821000000000005</c:v>
                </c:pt>
                <c:pt idx="3925">
                  <c:v>0.50888</c:v>
                </c:pt>
                <c:pt idx="3926">
                  <c:v>0.51126000000000005</c:v>
                </c:pt>
                <c:pt idx="3927">
                  <c:v>0.50666999999999995</c:v>
                </c:pt>
                <c:pt idx="3928">
                  <c:v>0.50883999999999996</c:v>
                </c:pt>
                <c:pt idx="3929">
                  <c:v>0.50841999999999998</c:v>
                </c:pt>
                <c:pt idx="3930">
                  <c:v>0.5091</c:v>
                </c:pt>
                <c:pt idx="3931">
                  <c:v>0.50956999999999997</c:v>
                </c:pt>
                <c:pt idx="3932">
                  <c:v>0.51088999999999996</c:v>
                </c:pt>
                <c:pt idx="3933">
                  <c:v>0.50968000000000002</c:v>
                </c:pt>
                <c:pt idx="3934">
                  <c:v>0.50860000000000005</c:v>
                </c:pt>
                <c:pt idx="3935">
                  <c:v>0.51082000000000005</c:v>
                </c:pt>
                <c:pt idx="3936">
                  <c:v>0.50832999999999995</c:v>
                </c:pt>
                <c:pt idx="3937">
                  <c:v>0.50973999999999997</c:v>
                </c:pt>
                <c:pt idx="3938">
                  <c:v>0.50929000000000002</c:v>
                </c:pt>
                <c:pt idx="3939">
                  <c:v>0.51151999999999997</c:v>
                </c:pt>
                <c:pt idx="3940">
                  <c:v>0.50899000000000005</c:v>
                </c:pt>
                <c:pt idx="3941">
                  <c:v>0.50744999999999996</c:v>
                </c:pt>
                <c:pt idx="3942">
                  <c:v>0.50873000000000002</c:v>
                </c:pt>
                <c:pt idx="3943">
                  <c:v>0.51</c:v>
                </c:pt>
                <c:pt idx="3944">
                  <c:v>0.50875000000000004</c:v>
                </c:pt>
                <c:pt idx="3945">
                  <c:v>0.50749999999999995</c:v>
                </c:pt>
                <c:pt idx="3946">
                  <c:v>0.50866</c:v>
                </c:pt>
                <c:pt idx="3947">
                  <c:v>0.51166</c:v>
                </c:pt>
                <c:pt idx="3948">
                  <c:v>0.50819000000000003</c:v>
                </c:pt>
                <c:pt idx="3949">
                  <c:v>0.51185999999999998</c:v>
                </c:pt>
                <c:pt idx="3950">
                  <c:v>0.50860000000000005</c:v>
                </c:pt>
                <c:pt idx="3951">
                  <c:v>0.50978000000000001</c:v>
                </c:pt>
                <c:pt idx="3952">
                  <c:v>0.51185000000000003</c:v>
                </c:pt>
                <c:pt idx="3953">
                  <c:v>0.50914000000000004</c:v>
                </c:pt>
                <c:pt idx="3954">
                  <c:v>0.50880000000000003</c:v>
                </c:pt>
                <c:pt idx="3955">
                  <c:v>0.50910999999999995</c:v>
                </c:pt>
                <c:pt idx="3956">
                  <c:v>0.51078000000000001</c:v>
                </c:pt>
                <c:pt idx="3957">
                  <c:v>0.51024999999999998</c:v>
                </c:pt>
                <c:pt idx="3958">
                  <c:v>0.50890000000000002</c:v>
                </c:pt>
                <c:pt idx="3959">
                  <c:v>0.50829999999999997</c:v>
                </c:pt>
                <c:pt idx="3960">
                  <c:v>0.50966999999999996</c:v>
                </c:pt>
                <c:pt idx="3961">
                  <c:v>0.50927</c:v>
                </c:pt>
                <c:pt idx="3962">
                  <c:v>0.50821000000000005</c:v>
                </c:pt>
                <c:pt idx="3963">
                  <c:v>0.51022999999999996</c:v>
                </c:pt>
                <c:pt idx="3964">
                  <c:v>0.50734000000000001</c:v>
                </c:pt>
                <c:pt idx="3965">
                  <c:v>0.51017999999999997</c:v>
                </c:pt>
                <c:pt idx="3966">
                  <c:v>0.50932999999999995</c:v>
                </c:pt>
                <c:pt idx="3967">
                  <c:v>0.50978999999999997</c:v>
                </c:pt>
                <c:pt idx="3968">
                  <c:v>0.50882000000000005</c:v>
                </c:pt>
                <c:pt idx="3969">
                  <c:v>0.50851999999999997</c:v>
                </c:pt>
                <c:pt idx="3970">
                  <c:v>0.50734999999999997</c:v>
                </c:pt>
                <c:pt idx="3971">
                  <c:v>0.5081</c:v>
                </c:pt>
                <c:pt idx="3972">
                  <c:v>0.50975000000000004</c:v>
                </c:pt>
                <c:pt idx="3973">
                  <c:v>0.50963999999999998</c:v>
                </c:pt>
                <c:pt idx="3974">
                  <c:v>0.50827</c:v>
                </c:pt>
                <c:pt idx="3975">
                  <c:v>0.50944</c:v>
                </c:pt>
                <c:pt idx="3976">
                  <c:v>0.50722</c:v>
                </c:pt>
                <c:pt idx="3977">
                  <c:v>0.50821000000000005</c:v>
                </c:pt>
                <c:pt idx="3978">
                  <c:v>0.50834999999999997</c:v>
                </c:pt>
                <c:pt idx="3979">
                  <c:v>0.51275999999999999</c:v>
                </c:pt>
                <c:pt idx="3980">
                  <c:v>0.50949</c:v>
                </c:pt>
                <c:pt idx="3981">
                  <c:v>0.50638000000000005</c:v>
                </c:pt>
                <c:pt idx="3982">
                  <c:v>0.51029999999999998</c:v>
                </c:pt>
                <c:pt idx="3983">
                  <c:v>0.50858000000000003</c:v>
                </c:pt>
                <c:pt idx="3984">
                  <c:v>0.50956999999999997</c:v>
                </c:pt>
                <c:pt idx="3985">
                  <c:v>0.51054999999999995</c:v>
                </c:pt>
                <c:pt idx="3986">
                  <c:v>0.50949</c:v>
                </c:pt>
                <c:pt idx="3987">
                  <c:v>0.50570000000000004</c:v>
                </c:pt>
                <c:pt idx="3988">
                  <c:v>0.50929999999999997</c:v>
                </c:pt>
                <c:pt idx="3989">
                  <c:v>0.50963999999999998</c:v>
                </c:pt>
                <c:pt idx="3990">
                  <c:v>0.51122000000000001</c:v>
                </c:pt>
                <c:pt idx="3991">
                  <c:v>0.50854999999999995</c:v>
                </c:pt>
                <c:pt idx="3992">
                  <c:v>0.50778000000000001</c:v>
                </c:pt>
                <c:pt idx="3993">
                  <c:v>0.50839999999999996</c:v>
                </c:pt>
                <c:pt idx="3994">
                  <c:v>0.50800999999999996</c:v>
                </c:pt>
                <c:pt idx="3995">
                  <c:v>0.50826000000000005</c:v>
                </c:pt>
                <c:pt idx="3996">
                  <c:v>0.41772999999999999</c:v>
                </c:pt>
                <c:pt idx="3997">
                  <c:v>0.41957</c:v>
                </c:pt>
                <c:pt idx="3998">
                  <c:v>0.41871999999999998</c:v>
                </c:pt>
                <c:pt idx="3999">
                  <c:v>0.41921000000000003</c:v>
                </c:pt>
                <c:pt idx="4000">
                  <c:v>0.41739999999999999</c:v>
                </c:pt>
                <c:pt idx="4001">
                  <c:v>0.41758000000000001</c:v>
                </c:pt>
                <c:pt idx="4002">
                  <c:v>0.41952</c:v>
                </c:pt>
                <c:pt idx="4003">
                  <c:v>0.41800999999999999</c:v>
                </c:pt>
                <c:pt idx="4004">
                  <c:v>0.41819000000000001</c:v>
                </c:pt>
                <c:pt idx="4005">
                  <c:v>0.41909000000000002</c:v>
                </c:pt>
                <c:pt idx="4006">
                  <c:v>0.42101</c:v>
                </c:pt>
                <c:pt idx="4007">
                  <c:v>0.41998999999999997</c:v>
                </c:pt>
                <c:pt idx="4008">
                  <c:v>0.42014000000000001</c:v>
                </c:pt>
                <c:pt idx="4009">
                  <c:v>0.41815999999999998</c:v>
                </c:pt>
                <c:pt idx="4010">
                  <c:v>0.41768</c:v>
                </c:pt>
                <c:pt idx="4011">
                  <c:v>0.41676999999999997</c:v>
                </c:pt>
                <c:pt idx="4012">
                  <c:v>0.42016999999999999</c:v>
                </c:pt>
                <c:pt idx="4013">
                  <c:v>0.42022999999999999</c:v>
                </c:pt>
                <c:pt idx="4014">
                  <c:v>0.41565999999999997</c:v>
                </c:pt>
                <c:pt idx="4015">
                  <c:v>0.41726999999999997</c:v>
                </c:pt>
                <c:pt idx="4016">
                  <c:v>0.41816999999999999</c:v>
                </c:pt>
                <c:pt idx="4017">
                  <c:v>0.41891</c:v>
                </c:pt>
                <c:pt idx="4018">
                  <c:v>0.41777999999999998</c:v>
                </c:pt>
                <c:pt idx="4019">
                  <c:v>0.41813</c:v>
                </c:pt>
                <c:pt idx="4020">
                  <c:v>0.41849999999999998</c:v>
                </c:pt>
                <c:pt idx="4021">
                  <c:v>0.41802</c:v>
                </c:pt>
                <c:pt idx="4022">
                  <c:v>0.41736000000000001</c:v>
                </c:pt>
                <c:pt idx="4023">
                  <c:v>0.42092000000000002</c:v>
                </c:pt>
                <c:pt idx="4024">
                  <c:v>0.41937999999999998</c:v>
                </c:pt>
                <c:pt idx="4025">
                  <c:v>0.41693000000000002</c:v>
                </c:pt>
                <c:pt idx="4026">
                  <c:v>0.41891</c:v>
                </c:pt>
                <c:pt idx="4027">
                  <c:v>0.41991000000000001</c:v>
                </c:pt>
                <c:pt idx="4028">
                  <c:v>0.41839999999999999</c:v>
                </c:pt>
                <c:pt idx="4029">
                  <c:v>0.41719000000000001</c:v>
                </c:pt>
                <c:pt idx="4030">
                  <c:v>0.41794999999999999</c:v>
                </c:pt>
                <c:pt idx="4031">
                  <c:v>0.41893999999999998</c:v>
                </c:pt>
                <c:pt idx="4032">
                  <c:v>0.41586000000000001</c:v>
                </c:pt>
                <c:pt idx="4033">
                  <c:v>0.41737000000000002</c:v>
                </c:pt>
                <c:pt idx="4034">
                  <c:v>0.41916999999999999</c:v>
                </c:pt>
                <c:pt idx="4035">
                  <c:v>0.41952</c:v>
                </c:pt>
                <c:pt idx="4036">
                  <c:v>0.41800999999999999</c:v>
                </c:pt>
                <c:pt idx="4037">
                  <c:v>0.41842000000000001</c:v>
                </c:pt>
                <c:pt idx="4038">
                  <c:v>0.42044999999999999</c:v>
                </c:pt>
                <c:pt idx="4039">
                  <c:v>0.41937999999999998</c:v>
                </c:pt>
                <c:pt idx="4040">
                  <c:v>0.41965999999999998</c:v>
                </c:pt>
                <c:pt idx="4041">
                  <c:v>0.41681000000000001</c:v>
                </c:pt>
                <c:pt idx="4042">
                  <c:v>0.41854000000000002</c:v>
                </c:pt>
                <c:pt idx="4043">
                  <c:v>0.42036000000000001</c:v>
                </c:pt>
                <c:pt idx="4044">
                  <c:v>0.42082000000000003</c:v>
                </c:pt>
                <c:pt idx="4045">
                  <c:v>0.42000999999999999</c:v>
                </c:pt>
                <c:pt idx="4046">
                  <c:v>0.41759000000000002</c:v>
                </c:pt>
                <c:pt idx="4047">
                  <c:v>0.41893999999999998</c:v>
                </c:pt>
                <c:pt idx="4048">
                  <c:v>0.41620000000000001</c:v>
                </c:pt>
                <c:pt idx="4049">
                  <c:v>0.41841</c:v>
                </c:pt>
                <c:pt idx="4050">
                  <c:v>0.41837999999999997</c:v>
                </c:pt>
                <c:pt idx="4051">
                  <c:v>0.41988999999999999</c:v>
                </c:pt>
                <c:pt idx="4052">
                  <c:v>0.41872999999999999</c:v>
                </c:pt>
                <c:pt idx="4053">
                  <c:v>0.4153</c:v>
                </c:pt>
                <c:pt idx="4054">
                  <c:v>0.41792000000000001</c:v>
                </c:pt>
                <c:pt idx="4055">
                  <c:v>0.41792000000000001</c:v>
                </c:pt>
                <c:pt idx="4056">
                  <c:v>0.41525000000000001</c:v>
                </c:pt>
                <c:pt idx="4057">
                  <c:v>0.41852</c:v>
                </c:pt>
                <c:pt idx="4058">
                  <c:v>0.41869000000000001</c:v>
                </c:pt>
                <c:pt idx="4059">
                  <c:v>0.41930000000000001</c:v>
                </c:pt>
                <c:pt idx="4060">
                  <c:v>0.41826999999999998</c:v>
                </c:pt>
                <c:pt idx="4061">
                  <c:v>0.41791</c:v>
                </c:pt>
                <c:pt idx="4062">
                  <c:v>0.41721999999999998</c:v>
                </c:pt>
                <c:pt idx="4063">
                  <c:v>0.41839999999999999</c:v>
                </c:pt>
                <c:pt idx="4064">
                  <c:v>0.41830000000000001</c:v>
                </c:pt>
                <c:pt idx="4065">
                  <c:v>0.41732999999999998</c:v>
                </c:pt>
                <c:pt idx="4066">
                  <c:v>0.41843000000000002</c:v>
                </c:pt>
                <c:pt idx="4067">
                  <c:v>0.41755999999999999</c:v>
                </c:pt>
                <c:pt idx="4068">
                  <c:v>0.41944999999999999</c:v>
                </c:pt>
                <c:pt idx="4069">
                  <c:v>0.41596</c:v>
                </c:pt>
                <c:pt idx="4070">
                  <c:v>0.41747000000000001</c:v>
                </c:pt>
                <c:pt idx="4071">
                  <c:v>0.42059999999999997</c:v>
                </c:pt>
                <c:pt idx="4072">
                  <c:v>0.41797000000000001</c:v>
                </c:pt>
                <c:pt idx="4073">
                  <c:v>0.41764000000000001</c:v>
                </c:pt>
                <c:pt idx="4074">
                  <c:v>0.41883999999999999</c:v>
                </c:pt>
                <c:pt idx="4075">
                  <c:v>0.41670000000000001</c:v>
                </c:pt>
                <c:pt idx="4076">
                  <c:v>0.41605999999999999</c:v>
                </c:pt>
                <c:pt idx="4077">
                  <c:v>0.41638999999999998</c:v>
                </c:pt>
                <c:pt idx="4078">
                  <c:v>0.41713</c:v>
                </c:pt>
                <c:pt idx="4079">
                  <c:v>0.41841</c:v>
                </c:pt>
                <c:pt idx="4080">
                  <c:v>0.41632999999999998</c:v>
                </c:pt>
                <c:pt idx="4081">
                  <c:v>0.41760999999999998</c:v>
                </c:pt>
                <c:pt idx="4082">
                  <c:v>0.41888999999999998</c:v>
                </c:pt>
                <c:pt idx="4083">
                  <c:v>0.41820000000000002</c:v>
                </c:pt>
                <c:pt idx="4084">
                  <c:v>0.41691</c:v>
                </c:pt>
                <c:pt idx="4085">
                  <c:v>0.41818</c:v>
                </c:pt>
                <c:pt idx="4086">
                  <c:v>0.41555999999999998</c:v>
                </c:pt>
                <c:pt idx="4087">
                  <c:v>0.41777999999999998</c:v>
                </c:pt>
                <c:pt idx="4088">
                  <c:v>0.41794999999999999</c:v>
                </c:pt>
                <c:pt idx="4089">
                  <c:v>0.41732000000000002</c:v>
                </c:pt>
                <c:pt idx="4090">
                  <c:v>0.41714000000000001</c:v>
                </c:pt>
                <c:pt idx="4091">
                  <c:v>0.41932999999999998</c:v>
                </c:pt>
                <c:pt idx="4092">
                  <c:v>0.41665999999999997</c:v>
                </c:pt>
                <c:pt idx="4093">
                  <c:v>0.41725000000000001</c:v>
                </c:pt>
                <c:pt idx="4094">
                  <c:v>0.41749999999999998</c:v>
                </c:pt>
                <c:pt idx="4095">
                  <c:v>0.41670000000000001</c:v>
                </c:pt>
                <c:pt idx="4096">
                  <c:v>0.41693000000000002</c:v>
                </c:pt>
                <c:pt idx="4097">
                  <c:v>0.41952</c:v>
                </c:pt>
                <c:pt idx="4098">
                  <c:v>0.41993999999999998</c:v>
                </c:pt>
                <c:pt idx="4099">
                  <c:v>0.41935</c:v>
                </c:pt>
                <c:pt idx="4100">
                  <c:v>0.41814000000000001</c:v>
                </c:pt>
                <c:pt idx="4101">
                  <c:v>0.41643999999999998</c:v>
                </c:pt>
                <c:pt idx="4102">
                  <c:v>0.41811999999999999</c:v>
                </c:pt>
                <c:pt idx="4103">
                  <c:v>0.42130000000000001</c:v>
                </c:pt>
                <c:pt idx="4104">
                  <c:v>0.41649999999999998</c:v>
                </c:pt>
                <c:pt idx="4105">
                  <c:v>0.41815999999999998</c:v>
                </c:pt>
                <c:pt idx="4106">
                  <c:v>0.42059000000000002</c:v>
                </c:pt>
                <c:pt idx="4107">
                  <c:v>0.41825000000000001</c:v>
                </c:pt>
                <c:pt idx="4108">
                  <c:v>0.41921999999999998</c:v>
                </c:pt>
                <c:pt idx="4109">
                  <c:v>0.41748000000000002</c:v>
                </c:pt>
                <c:pt idx="4110">
                  <c:v>0.41742000000000001</c:v>
                </c:pt>
                <c:pt idx="4111">
                  <c:v>0.41932000000000003</c:v>
                </c:pt>
                <c:pt idx="4112">
                  <c:v>0.41979</c:v>
                </c:pt>
                <c:pt idx="4113">
                  <c:v>0.4168</c:v>
                </c:pt>
                <c:pt idx="4114">
                  <c:v>0.41737999999999997</c:v>
                </c:pt>
                <c:pt idx="4115">
                  <c:v>0.41654000000000002</c:v>
                </c:pt>
                <c:pt idx="4116">
                  <c:v>0.42027999999999999</c:v>
                </c:pt>
                <c:pt idx="4117">
                  <c:v>0.41743999999999998</c:v>
                </c:pt>
                <c:pt idx="4118">
                  <c:v>0.41824</c:v>
                </c:pt>
                <c:pt idx="4119">
                  <c:v>0.41809000000000002</c:v>
                </c:pt>
                <c:pt idx="4120">
                  <c:v>0.41667999999999999</c:v>
                </c:pt>
                <c:pt idx="4121">
                  <c:v>0.41911999999999999</c:v>
                </c:pt>
                <c:pt idx="4122">
                  <c:v>0.41738999999999998</c:v>
                </c:pt>
                <c:pt idx="4123">
                  <c:v>0.41711999999999999</c:v>
                </c:pt>
                <c:pt idx="4124">
                  <c:v>0.41719000000000001</c:v>
                </c:pt>
                <c:pt idx="4125">
                  <c:v>0.41818</c:v>
                </c:pt>
                <c:pt idx="4126">
                  <c:v>0.41755999999999999</c:v>
                </c:pt>
                <c:pt idx="4127">
                  <c:v>0.41859000000000002</c:v>
                </c:pt>
              </c:numCache>
            </c:numRef>
          </c:val>
          <c:smooth val="0"/>
        </c:ser>
        <c:dLbls>
          <c:showLegendKey val="0"/>
          <c:showVal val="0"/>
          <c:showCatName val="0"/>
          <c:showSerName val="0"/>
          <c:showPercent val="0"/>
          <c:showBubbleSize val="0"/>
        </c:dLbls>
        <c:marker val="1"/>
        <c:smooth val="0"/>
        <c:axId val="354327552"/>
        <c:axId val="354337920"/>
      </c:lineChart>
      <c:catAx>
        <c:axId val="354327552"/>
        <c:scaling>
          <c:orientation val="minMax"/>
        </c:scaling>
        <c:delete val="0"/>
        <c:axPos val="b"/>
        <c:title>
          <c:tx>
            <c:rich>
              <a:bodyPr/>
              <a:lstStyle/>
              <a:p>
                <a:pPr>
                  <a:defRPr/>
                </a:pPr>
                <a:r>
                  <a:rPr lang="en-GB"/>
                  <a:t>Policy number</a:t>
                </a:r>
              </a:p>
            </c:rich>
          </c:tx>
          <c:layout>
            <c:manualLayout>
              <c:xMode val="edge"/>
              <c:yMode val="edge"/>
              <c:x val="0.44632711760703114"/>
              <c:y val="0.90326558982498728"/>
            </c:manualLayout>
          </c:layout>
          <c:overlay val="0"/>
        </c:title>
        <c:numFmt formatCode="General" sourceLinked="1"/>
        <c:majorTickMark val="out"/>
        <c:minorTickMark val="none"/>
        <c:tickLblPos val="nextTo"/>
        <c:txPr>
          <a:bodyPr/>
          <a:lstStyle/>
          <a:p>
            <a:pPr>
              <a:defRPr sz="700"/>
            </a:pPr>
            <a:endParaRPr lang="en-US"/>
          </a:p>
        </c:txPr>
        <c:crossAx val="354337920"/>
        <c:crosses val="autoZero"/>
        <c:auto val="1"/>
        <c:lblAlgn val="ctr"/>
        <c:lblOffset val="100"/>
        <c:noMultiLvlLbl val="0"/>
      </c:catAx>
      <c:valAx>
        <c:axId val="354337920"/>
        <c:scaling>
          <c:orientation val="minMax"/>
          <c:max val="1"/>
        </c:scaling>
        <c:delete val="0"/>
        <c:axPos val="l"/>
        <c:majorGridlines/>
        <c:numFmt formatCode="0%" sourceLinked="0"/>
        <c:majorTickMark val="out"/>
        <c:minorTickMark val="none"/>
        <c:tickLblPos val="nextTo"/>
        <c:crossAx val="354327552"/>
        <c:crosses val="autoZero"/>
        <c:crossBetween val="between"/>
        <c:majorUnit val="0.2"/>
      </c:valAx>
      <c:spPr>
        <a:ln>
          <a:solidFill>
            <a:schemeClr val="bg1">
              <a:lumMod val="75000"/>
            </a:schemeClr>
          </a:solidFill>
        </a:ln>
      </c:spPr>
    </c:plotArea>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Third-line drug</a:t>
            </a:r>
          </a:p>
        </c:rich>
      </c:tx>
      <c:layout>
        <c:manualLayout>
          <c:xMode val="edge"/>
          <c:yMode val="edge"/>
          <c:x val="0.11011714978045803"/>
          <c:y val="7.9643944717732493E-2"/>
        </c:manualLayout>
      </c:layout>
      <c:overlay val="1"/>
    </c:title>
    <c:autoTitleDeleted val="0"/>
    <c:plotArea>
      <c:layout>
        <c:manualLayout>
          <c:layoutTarget val="inner"/>
          <c:xMode val="edge"/>
          <c:yMode val="edge"/>
          <c:x val="9.1366261035552371E-2"/>
          <c:y val="5.2626262626262639E-2"/>
          <c:w val="0.88323765211166783"/>
          <c:h val="0.77045136963513372"/>
        </c:manualLayout>
      </c:layout>
      <c:lineChart>
        <c:grouping val="standard"/>
        <c:varyColors val="0"/>
        <c:ser>
          <c:idx val="0"/>
          <c:order val="0"/>
          <c:tx>
            <c:strRef>
              <c:f>pdrug!$D$1</c:f>
              <c:strCache>
                <c:ptCount val="1"/>
                <c:pt idx="0">
                  <c:v>Three drug</c:v>
                </c:pt>
              </c:strCache>
            </c:strRef>
          </c:tx>
          <c:spPr>
            <a:ln w="6350">
              <a:solidFill>
                <a:schemeClr val="tx1"/>
              </a:solidFill>
            </a:ln>
          </c:spPr>
          <c:marker>
            <c:symbol val="none"/>
          </c:marker>
          <c:cat>
            <c:numRef>
              <c:f>pdrug!$A$2:$A$4129</c:f>
              <c:numCache>
                <c:formatCode>General</c:formatCode>
                <c:ptCount val="41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numCache>
            </c:numRef>
          </c:cat>
          <c:val>
            <c:numRef>
              <c:f>pdrug!$D$2:$D$4129</c:f>
              <c:numCache>
                <c:formatCode>General</c:formatCode>
                <c:ptCount val="4128"/>
                <c:pt idx="0">
                  <c:v>0.22819999999999999</c:v>
                </c:pt>
                <c:pt idx="1">
                  <c:v>0.22947000000000001</c:v>
                </c:pt>
                <c:pt idx="2">
                  <c:v>0.22941</c:v>
                </c:pt>
                <c:pt idx="3">
                  <c:v>0.22799</c:v>
                </c:pt>
                <c:pt idx="4">
                  <c:v>0.23021</c:v>
                </c:pt>
                <c:pt idx="5">
                  <c:v>0.23</c:v>
                </c:pt>
                <c:pt idx="6">
                  <c:v>0.2291</c:v>
                </c:pt>
                <c:pt idx="7">
                  <c:v>0.19</c:v>
                </c:pt>
                <c:pt idx="8">
                  <c:v>0.18991</c:v>
                </c:pt>
                <c:pt idx="9">
                  <c:v>0.18795999999999999</c:v>
                </c:pt>
                <c:pt idx="10">
                  <c:v>0.18812999999999999</c:v>
                </c:pt>
                <c:pt idx="11">
                  <c:v>0.18933</c:v>
                </c:pt>
                <c:pt idx="12">
                  <c:v>0.18756999999999999</c:v>
                </c:pt>
                <c:pt idx="13">
                  <c:v>0.18915999999999999</c:v>
                </c:pt>
                <c:pt idx="14">
                  <c:v>0.73868</c:v>
                </c:pt>
                <c:pt idx="15">
                  <c:v>0.73697000000000001</c:v>
                </c:pt>
                <c:pt idx="16">
                  <c:v>0.73862000000000005</c:v>
                </c:pt>
                <c:pt idx="17">
                  <c:v>0.73868999999999996</c:v>
                </c:pt>
                <c:pt idx="18">
                  <c:v>0.73694999999999999</c:v>
                </c:pt>
                <c:pt idx="19">
                  <c:v>0.73631000000000002</c:v>
                </c:pt>
                <c:pt idx="20">
                  <c:v>0.73763999999999996</c:v>
                </c:pt>
                <c:pt idx="21">
                  <c:v>0.73878999999999995</c:v>
                </c:pt>
                <c:pt idx="22">
                  <c:v>0.73868999999999996</c:v>
                </c:pt>
                <c:pt idx="23">
                  <c:v>0.73738000000000004</c:v>
                </c:pt>
                <c:pt idx="24">
                  <c:v>0.73555000000000004</c:v>
                </c:pt>
                <c:pt idx="25">
                  <c:v>0.68633999999999995</c:v>
                </c:pt>
                <c:pt idx="26">
                  <c:v>0.68625000000000003</c:v>
                </c:pt>
                <c:pt idx="27">
                  <c:v>0.68557000000000001</c:v>
                </c:pt>
                <c:pt idx="28">
                  <c:v>0.68889999999999996</c:v>
                </c:pt>
                <c:pt idx="29">
                  <c:v>0.68786999999999998</c:v>
                </c:pt>
                <c:pt idx="30">
                  <c:v>0.68754000000000004</c:v>
                </c:pt>
                <c:pt idx="31">
                  <c:v>0.68703000000000003</c:v>
                </c:pt>
                <c:pt idx="32">
                  <c:v>0.68705000000000005</c:v>
                </c:pt>
                <c:pt idx="33">
                  <c:v>0.68757000000000001</c:v>
                </c:pt>
                <c:pt idx="34">
                  <c:v>0.68664999999999998</c:v>
                </c:pt>
                <c:pt idx="35">
                  <c:v>0.68835000000000002</c:v>
                </c:pt>
                <c:pt idx="36">
                  <c:v>0.57428000000000001</c:v>
                </c:pt>
                <c:pt idx="37">
                  <c:v>0.57535999999999998</c:v>
                </c:pt>
                <c:pt idx="38">
                  <c:v>0.57662999999999998</c:v>
                </c:pt>
                <c:pt idx="39">
                  <c:v>0.57801999999999998</c:v>
                </c:pt>
                <c:pt idx="40">
                  <c:v>0.57567000000000002</c:v>
                </c:pt>
                <c:pt idx="41">
                  <c:v>0.57450999999999997</c:v>
                </c:pt>
                <c:pt idx="42">
                  <c:v>0.57682</c:v>
                </c:pt>
                <c:pt idx="43">
                  <c:v>0.57598000000000005</c:v>
                </c:pt>
                <c:pt idx="44">
                  <c:v>0.57730999999999999</c:v>
                </c:pt>
                <c:pt idx="45">
                  <c:v>0.57686000000000004</c:v>
                </c:pt>
                <c:pt idx="46">
                  <c:v>0.57662000000000002</c:v>
                </c:pt>
                <c:pt idx="47">
                  <c:v>0.79218</c:v>
                </c:pt>
                <c:pt idx="48">
                  <c:v>0.79074</c:v>
                </c:pt>
                <c:pt idx="49">
                  <c:v>0.79176000000000002</c:v>
                </c:pt>
                <c:pt idx="50">
                  <c:v>0.79090000000000005</c:v>
                </c:pt>
                <c:pt idx="51">
                  <c:v>0.78996999999999995</c:v>
                </c:pt>
                <c:pt idx="52">
                  <c:v>0.79105000000000003</c:v>
                </c:pt>
                <c:pt idx="53">
                  <c:v>0.79183999999999999</c:v>
                </c:pt>
                <c:pt idx="54">
                  <c:v>0.79030999999999996</c:v>
                </c:pt>
                <c:pt idx="55">
                  <c:v>0.79171999999999998</c:v>
                </c:pt>
                <c:pt idx="56">
                  <c:v>0.79032000000000002</c:v>
                </c:pt>
                <c:pt idx="57">
                  <c:v>0.79161000000000004</c:v>
                </c:pt>
                <c:pt idx="58">
                  <c:v>0.70991000000000004</c:v>
                </c:pt>
                <c:pt idx="59">
                  <c:v>0.71091000000000004</c:v>
                </c:pt>
                <c:pt idx="60">
                  <c:v>0.71038000000000001</c:v>
                </c:pt>
                <c:pt idx="61">
                  <c:v>0.71042000000000005</c:v>
                </c:pt>
                <c:pt idx="62">
                  <c:v>0.71216000000000002</c:v>
                </c:pt>
                <c:pt idx="63">
                  <c:v>0.71004</c:v>
                </c:pt>
                <c:pt idx="64">
                  <c:v>0.71152000000000004</c:v>
                </c:pt>
                <c:pt idx="65">
                  <c:v>0.71177000000000001</c:v>
                </c:pt>
                <c:pt idx="66">
                  <c:v>0.71065</c:v>
                </c:pt>
                <c:pt idx="67">
                  <c:v>0.71169000000000004</c:v>
                </c:pt>
                <c:pt idx="68">
                  <c:v>0.70987999999999996</c:v>
                </c:pt>
                <c:pt idx="69">
                  <c:v>0.65678999999999998</c:v>
                </c:pt>
                <c:pt idx="70">
                  <c:v>0.65537000000000001</c:v>
                </c:pt>
                <c:pt idx="71">
                  <c:v>0.65337999999999996</c:v>
                </c:pt>
                <c:pt idx="72">
                  <c:v>0.65732999999999997</c:v>
                </c:pt>
                <c:pt idx="73">
                  <c:v>0.65671000000000002</c:v>
                </c:pt>
                <c:pt idx="74">
                  <c:v>0.65980000000000005</c:v>
                </c:pt>
                <c:pt idx="75">
                  <c:v>0.65495000000000003</c:v>
                </c:pt>
                <c:pt idx="76">
                  <c:v>0.65774999999999995</c:v>
                </c:pt>
                <c:pt idx="77">
                  <c:v>0.65698999999999996</c:v>
                </c:pt>
                <c:pt idx="78">
                  <c:v>0.65673000000000004</c:v>
                </c:pt>
                <c:pt idx="79">
                  <c:v>0.65798000000000001</c:v>
                </c:pt>
                <c:pt idx="80">
                  <c:v>0.24137</c:v>
                </c:pt>
                <c:pt idx="81">
                  <c:v>0.2379</c:v>
                </c:pt>
                <c:pt idx="82">
                  <c:v>0.24468999999999999</c:v>
                </c:pt>
                <c:pt idx="83">
                  <c:v>0.23769999999999999</c:v>
                </c:pt>
                <c:pt idx="84">
                  <c:v>0.23866999999999999</c:v>
                </c:pt>
                <c:pt idx="85">
                  <c:v>0.24179999999999999</c:v>
                </c:pt>
                <c:pt idx="86">
                  <c:v>0.24001</c:v>
                </c:pt>
                <c:pt idx="87">
                  <c:v>0.16444</c:v>
                </c:pt>
                <c:pt idx="88">
                  <c:v>0.16571</c:v>
                </c:pt>
                <c:pt idx="89">
                  <c:v>0.16669999999999999</c:v>
                </c:pt>
                <c:pt idx="90">
                  <c:v>0.16672000000000001</c:v>
                </c:pt>
                <c:pt idx="91">
                  <c:v>0.16763</c:v>
                </c:pt>
                <c:pt idx="92">
                  <c:v>0.16647000000000001</c:v>
                </c:pt>
                <c:pt idx="93">
                  <c:v>0.16624</c:v>
                </c:pt>
                <c:pt idx="94">
                  <c:v>0.74072000000000005</c:v>
                </c:pt>
                <c:pt idx="95">
                  <c:v>0.73956999999999995</c:v>
                </c:pt>
                <c:pt idx="96">
                  <c:v>0.74011000000000005</c:v>
                </c:pt>
                <c:pt idx="97">
                  <c:v>0.74299999999999999</c:v>
                </c:pt>
                <c:pt idx="98">
                  <c:v>0.73834</c:v>
                </c:pt>
                <c:pt idx="99">
                  <c:v>0.74117</c:v>
                </c:pt>
                <c:pt idx="100">
                  <c:v>0.74019000000000001</c:v>
                </c:pt>
                <c:pt idx="101">
                  <c:v>0.73946000000000001</c:v>
                </c:pt>
                <c:pt idx="102">
                  <c:v>0.74119999999999997</c:v>
                </c:pt>
                <c:pt idx="103">
                  <c:v>0.73873</c:v>
                </c:pt>
                <c:pt idx="104">
                  <c:v>0.74148000000000003</c:v>
                </c:pt>
                <c:pt idx="105">
                  <c:v>0.68808000000000002</c:v>
                </c:pt>
                <c:pt idx="106">
                  <c:v>0.68840999999999997</c:v>
                </c:pt>
                <c:pt idx="107">
                  <c:v>0.68533999999999995</c:v>
                </c:pt>
                <c:pt idx="108">
                  <c:v>0.68589999999999995</c:v>
                </c:pt>
                <c:pt idx="109">
                  <c:v>0.68606</c:v>
                </c:pt>
                <c:pt idx="110">
                  <c:v>0.68776000000000004</c:v>
                </c:pt>
                <c:pt idx="111">
                  <c:v>0.68718000000000001</c:v>
                </c:pt>
                <c:pt idx="112">
                  <c:v>0.68872999999999995</c:v>
                </c:pt>
                <c:pt idx="113">
                  <c:v>0.68735000000000002</c:v>
                </c:pt>
                <c:pt idx="114">
                  <c:v>0.68998999999999999</c:v>
                </c:pt>
                <c:pt idx="115">
                  <c:v>0.68683000000000005</c:v>
                </c:pt>
                <c:pt idx="116">
                  <c:v>0.57245000000000001</c:v>
                </c:pt>
                <c:pt idx="117">
                  <c:v>0.57245000000000001</c:v>
                </c:pt>
                <c:pt idx="118">
                  <c:v>0.56979000000000002</c:v>
                </c:pt>
                <c:pt idx="119">
                  <c:v>0.57118000000000002</c:v>
                </c:pt>
                <c:pt idx="120">
                  <c:v>0.57149000000000005</c:v>
                </c:pt>
                <c:pt idx="121">
                  <c:v>0.57552000000000003</c:v>
                </c:pt>
                <c:pt idx="122">
                  <c:v>0.57260999999999995</c:v>
                </c:pt>
                <c:pt idx="123">
                  <c:v>0.56947999999999999</c:v>
                </c:pt>
                <c:pt idx="124">
                  <c:v>0.57143999999999995</c:v>
                </c:pt>
                <c:pt idx="125">
                  <c:v>0.5706</c:v>
                </c:pt>
                <c:pt idx="126">
                  <c:v>0.57106999999999997</c:v>
                </c:pt>
                <c:pt idx="127">
                  <c:v>0.79484999999999995</c:v>
                </c:pt>
                <c:pt idx="128">
                  <c:v>0.79513</c:v>
                </c:pt>
                <c:pt idx="129">
                  <c:v>0.79764999999999997</c:v>
                </c:pt>
                <c:pt idx="130">
                  <c:v>0.79752999999999996</c:v>
                </c:pt>
                <c:pt idx="131">
                  <c:v>0.79468000000000005</c:v>
                </c:pt>
                <c:pt idx="132">
                  <c:v>0.79496</c:v>
                </c:pt>
                <c:pt idx="133">
                  <c:v>0.79627000000000003</c:v>
                </c:pt>
                <c:pt idx="134">
                  <c:v>0.79669999999999996</c:v>
                </c:pt>
                <c:pt idx="135">
                  <c:v>0.79596999999999996</c:v>
                </c:pt>
                <c:pt idx="136">
                  <c:v>0.79627999999999999</c:v>
                </c:pt>
                <c:pt idx="137">
                  <c:v>0.79542000000000002</c:v>
                </c:pt>
                <c:pt idx="138">
                  <c:v>0.71135000000000004</c:v>
                </c:pt>
                <c:pt idx="139">
                  <c:v>0.71152000000000004</c:v>
                </c:pt>
                <c:pt idx="140">
                  <c:v>0.71162999999999998</c:v>
                </c:pt>
                <c:pt idx="141">
                  <c:v>0.71391000000000004</c:v>
                </c:pt>
                <c:pt idx="142">
                  <c:v>0.71181000000000005</c:v>
                </c:pt>
                <c:pt idx="143">
                  <c:v>0.71160999999999996</c:v>
                </c:pt>
                <c:pt idx="144">
                  <c:v>0.71150000000000002</c:v>
                </c:pt>
                <c:pt idx="145">
                  <c:v>0.71203000000000005</c:v>
                </c:pt>
                <c:pt idx="146">
                  <c:v>0.71245999999999998</c:v>
                </c:pt>
                <c:pt idx="147">
                  <c:v>0.7097</c:v>
                </c:pt>
                <c:pt idx="148">
                  <c:v>0.70992999999999995</c:v>
                </c:pt>
                <c:pt idx="149">
                  <c:v>0.65705000000000002</c:v>
                </c:pt>
                <c:pt idx="150">
                  <c:v>0.65532000000000001</c:v>
                </c:pt>
                <c:pt idx="151">
                  <c:v>0.65593000000000001</c:v>
                </c:pt>
                <c:pt idx="152">
                  <c:v>0.65915999999999997</c:v>
                </c:pt>
                <c:pt idx="153">
                  <c:v>0.65673999999999999</c:v>
                </c:pt>
                <c:pt idx="154">
                  <c:v>0.65459000000000001</c:v>
                </c:pt>
                <c:pt idx="155">
                  <c:v>0.65334000000000003</c:v>
                </c:pt>
                <c:pt idx="156">
                  <c:v>0.65666000000000002</c:v>
                </c:pt>
                <c:pt idx="157">
                  <c:v>0.65708999999999995</c:v>
                </c:pt>
                <c:pt idx="158">
                  <c:v>0.65681</c:v>
                </c:pt>
                <c:pt idx="159">
                  <c:v>0.65605000000000002</c:v>
                </c:pt>
                <c:pt idx="160">
                  <c:v>0.20998</c:v>
                </c:pt>
                <c:pt idx="161">
                  <c:v>0.20984</c:v>
                </c:pt>
                <c:pt idx="162">
                  <c:v>0.21009</c:v>
                </c:pt>
                <c:pt idx="163">
                  <c:v>0.20785000000000001</c:v>
                </c:pt>
                <c:pt idx="164">
                  <c:v>0.20782</c:v>
                </c:pt>
                <c:pt idx="165">
                  <c:v>0.20846000000000001</c:v>
                </c:pt>
                <c:pt idx="166">
                  <c:v>0.21148</c:v>
                </c:pt>
                <c:pt idx="167">
                  <c:v>0.17491000000000001</c:v>
                </c:pt>
                <c:pt idx="168">
                  <c:v>0.17574999999999999</c:v>
                </c:pt>
                <c:pt idx="169">
                  <c:v>0.17401</c:v>
                </c:pt>
                <c:pt idx="170">
                  <c:v>0.17682999999999999</c:v>
                </c:pt>
                <c:pt idx="171">
                  <c:v>0.17704</c:v>
                </c:pt>
                <c:pt idx="172">
                  <c:v>0.17685999999999999</c:v>
                </c:pt>
                <c:pt idx="173">
                  <c:v>0.17666999999999999</c:v>
                </c:pt>
                <c:pt idx="174">
                  <c:v>0.74246999999999996</c:v>
                </c:pt>
                <c:pt idx="175">
                  <c:v>0.74012999999999995</c:v>
                </c:pt>
                <c:pt idx="176">
                  <c:v>0.74173999999999995</c:v>
                </c:pt>
                <c:pt idx="177">
                  <c:v>0.74055000000000004</c:v>
                </c:pt>
                <c:pt idx="178">
                  <c:v>0.74238000000000004</c:v>
                </c:pt>
                <c:pt idx="179">
                  <c:v>0.74146000000000001</c:v>
                </c:pt>
                <c:pt idx="180">
                  <c:v>0.74231000000000003</c:v>
                </c:pt>
                <c:pt idx="181">
                  <c:v>0.74043999999999999</c:v>
                </c:pt>
                <c:pt idx="182">
                  <c:v>0.74138000000000004</c:v>
                </c:pt>
                <c:pt idx="183">
                  <c:v>0.74072000000000005</c:v>
                </c:pt>
                <c:pt idx="184">
                  <c:v>0.74087000000000003</c:v>
                </c:pt>
                <c:pt idx="185">
                  <c:v>0.68433999999999995</c:v>
                </c:pt>
                <c:pt idx="186">
                  <c:v>0.68496000000000001</c:v>
                </c:pt>
                <c:pt idx="187">
                  <c:v>0.68337999999999999</c:v>
                </c:pt>
                <c:pt idx="188">
                  <c:v>0.68044000000000004</c:v>
                </c:pt>
                <c:pt idx="189">
                  <c:v>0.68339000000000005</c:v>
                </c:pt>
                <c:pt idx="190">
                  <c:v>0.68452000000000002</c:v>
                </c:pt>
                <c:pt idx="191">
                  <c:v>0.68506</c:v>
                </c:pt>
                <c:pt idx="192">
                  <c:v>0.68462000000000001</c:v>
                </c:pt>
                <c:pt idx="193">
                  <c:v>0.68274999999999997</c:v>
                </c:pt>
                <c:pt idx="194">
                  <c:v>0.68528999999999995</c:v>
                </c:pt>
                <c:pt idx="195">
                  <c:v>0.68476999999999999</c:v>
                </c:pt>
                <c:pt idx="196">
                  <c:v>0.56023000000000001</c:v>
                </c:pt>
                <c:pt idx="197">
                  <c:v>0.55889</c:v>
                </c:pt>
                <c:pt idx="198">
                  <c:v>0.56345000000000001</c:v>
                </c:pt>
                <c:pt idx="199">
                  <c:v>0.56089999999999995</c:v>
                </c:pt>
                <c:pt idx="200">
                  <c:v>0.56077999999999995</c:v>
                </c:pt>
                <c:pt idx="201">
                  <c:v>0.56113999999999997</c:v>
                </c:pt>
                <c:pt idx="202">
                  <c:v>0.56323999999999996</c:v>
                </c:pt>
                <c:pt idx="203">
                  <c:v>0.56193000000000004</c:v>
                </c:pt>
                <c:pt idx="204">
                  <c:v>0.55903000000000003</c:v>
                </c:pt>
                <c:pt idx="205">
                  <c:v>0.56420000000000003</c:v>
                </c:pt>
                <c:pt idx="206">
                  <c:v>0.56062000000000001</c:v>
                </c:pt>
                <c:pt idx="207">
                  <c:v>0.79922000000000004</c:v>
                </c:pt>
                <c:pt idx="208">
                  <c:v>0.80064999999999997</c:v>
                </c:pt>
                <c:pt idx="209">
                  <c:v>0.79979</c:v>
                </c:pt>
                <c:pt idx="210">
                  <c:v>0.79927999999999999</c:v>
                </c:pt>
                <c:pt idx="211">
                  <c:v>0.79823</c:v>
                </c:pt>
                <c:pt idx="212">
                  <c:v>0.79744000000000004</c:v>
                </c:pt>
                <c:pt idx="213">
                  <c:v>0.79615000000000002</c:v>
                </c:pt>
                <c:pt idx="214">
                  <c:v>0.79896</c:v>
                </c:pt>
                <c:pt idx="215">
                  <c:v>0.79966000000000004</c:v>
                </c:pt>
                <c:pt idx="216">
                  <c:v>0.79891000000000001</c:v>
                </c:pt>
                <c:pt idx="217">
                  <c:v>0.79947000000000001</c:v>
                </c:pt>
                <c:pt idx="218">
                  <c:v>0.71011000000000002</c:v>
                </c:pt>
                <c:pt idx="219">
                  <c:v>0.70862000000000003</c:v>
                </c:pt>
                <c:pt idx="220">
                  <c:v>0.71258999999999995</c:v>
                </c:pt>
                <c:pt idx="221">
                  <c:v>0.70957000000000003</c:v>
                </c:pt>
                <c:pt idx="222">
                  <c:v>0.70891000000000004</c:v>
                </c:pt>
                <c:pt idx="223">
                  <c:v>0.71174999999999999</c:v>
                </c:pt>
                <c:pt idx="224">
                  <c:v>0.70984000000000003</c:v>
                </c:pt>
                <c:pt idx="225">
                  <c:v>0.71160000000000001</c:v>
                </c:pt>
                <c:pt idx="226">
                  <c:v>0.71084999999999998</c:v>
                </c:pt>
                <c:pt idx="227">
                  <c:v>0.70684000000000002</c:v>
                </c:pt>
                <c:pt idx="228">
                  <c:v>0.71036999999999995</c:v>
                </c:pt>
                <c:pt idx="229">
                  <c:v>0.65151999999999999</c:v>
                </c:pt>
                <c:pt idx="230">
                  <c:v>0.64871999999999996</c:v>
                </c:pt>
                <c:pt idx="231">
                  <c:v>0.65237000000000001</c:v>
                </c:pt>
                <c:pt idx="232">
                  <c:v>0.65110999999999997</c:v>
                </c:pt>
                <c:pt idx="233">
                  <c:v>0.65161000000000002</c:v>
                </c:pt>
                <c:pt idx="234">
                  <c:v>0.65047999999999995</c:v>
                </c:pt>
                <c:pt idx="235">
                  <c:v>0.65163000000000004</c:v>
                </c:pt>
                <c:pt idx="236">
                  <c:v>0.65012999999999999</c:v>
                </c:pt>
                <c:pt idx="237">
                  <c:v>0.64878999999999998</c:v>
                </c:pt>
                <c:pt idx="238">
                  <c:v>0.65098999999999996</c:v>
                </c:pt>
                <c:pt idx="239">
                  <c:v>0.64959</c:v>
                </c:pt>
                <c:pt idx="240">
                  <c:v>0.20257</c:v>
                </c:pt>
                <c:pt idx="241">
                  <c:v>0.20294999999999999</c:v>
                </c:pt>
                <c:pt idx="242">
                  <c:v>0.20319999999999999</c:v>
                </c:pt>
                <c:pt idx="243">
                  <c:v>0.20585000000000001</c:v>
                </c:pt>
                <c:pt idx="244">
                  <c:v>0.20329</c:v>
                </c:pt>
                <c:pt idx="245">
                  <c:v>0.20365</c:v>
                </c:pt>
                <c:pt idx="246">
                  <c:v>0.20449000000000001</c:v>
                </c:pt>
                <c:pt idx="247">
                  <c:v>0.20421</c:v>
                </c:pt>
                <c:pt idx="248">
                  <c:v>0.20321</c:v>
                </c:pt>
                <c:pt idx="249">
                  <c:v>0.20391000000000001</c:v>
                </c:pt>
                <c:pt idx="250">
                  <c:v>0.20502999999999999</c:v>
                </c:pt>
                <c:pt idx="251">
                  <c:v>0.19700000000000001</c:v>
                </c:pt>
                <c:pt idx="252">
                  <c:v>0.19727</c:v>
                </c:pt>
                <c:pt idx="253">
                  <c:v>0.19719999999999999</c:v>
                </c:pt>
                <c:pt idx="254">
                  <c:v>0.19694</c:v>
                </c:pt>
                <c:pt idx="255">
                  <c:v>0.19585</c:v>
                </c:pt>
                <c:pt idx="256">
                  <c:v>0.19639999999999999</c:v>
                </c:pt>
                <c:pt idx="257">
                  <c:v>0.19664000000000001</c:v>
                </c:pt>
                <c:pt idx="258">
                  <c:v>0.19489999999999999</c:v>
                </c:pt>
                <c:pt idx="259">
                  <c:v>0.19596</c:v>
                </c:pt>
                <c:pt idx="260">
                  <c:v>0.19777</c:v>
                </c:pt>
                <c:pt idx="261">
                  <c:v>0.19671</c:v>
                </c:pt>
                <c:pt idx="262">
                  <c:v>0.18489</c:v>
                </c:pt>
                <c:pt idx="263">
                  <c:v>0.18445</c:v>
                </c:pt>
                <c:pt idx="264">
                  <c:v>0.18473999999999999</c:v>
                </c:pt>
                <c:pt idx="265">
                  <c:v>0.18331</c:v>
                </c:pt>
                <c:pt idx="266">
                  <c:v>0.18465000000000001</c:v>
                </c:pt>
                <c:pt idx="267">
                  <c:v>0.18543000000000001</c:v>
                </c:pt>
                <c:pt idx="268">
                  <c:v>0.18406</c:v>
                </c:pt>
                <c:pt idx="269">
                  <c:v>0.18593000000000001</c:v>
                </c:pt>
                <c:pt idx="270">
                  <c:v>0.186</c:v>
                </c:pt>
                <c:pt idx="271">
                  <c:v>0.18640999999999999</c:v>
                </c:pt>
                <c:pt idx="272">
                  <c:v>0.18451999999999999</c:v>
                </c:pt>
                <c:pt idx="273">
                  <c:v>0.32102999999999998</c:v>
                </c:pt>
                <c:pt idx="274">
                  <c:v>0.32530999999999999</c:v>
                </c:pt>
                <c:pt idx="275">
                  <c:v>0.32299</c:v>
                </c:pt>
                <c:pt idx="276">
                  <c:v>0.32151999999999997</c:v>
                </c:pt>
                <c:pt idx="277">
                  <c:v>0.32141999999999998</c:v>
                </c:pt>
                <c:pt idx="278">
                  <c:v>0.32101000000000002</c:v>
                </c:pt>
                <c:pt idx="279">
                  <c:v>0.32102000000000003</c:v>
                </c:pt>
                <c:pt idx="280">
                  <c:v>0.32486999999999999</c:v>
                </c:pt>
                <c:pt idx="281">
                  <c:v>0.32194</c:v>
                </c:pt>
                <c:pt idx="282">
                  <c:v>0.32280999999999999</c:v>
                </c:pt>
                <c:pt idx="283">
                  <c:v>0.32277</c:v>
                </c:pt>
                <c:pt idx="284">
                  <c:v>0.29232999999999998</c:v>
                </c:pt>
                <c:pt idx="285">
                  <c:v>0.29266999999999999</c:v>
                </c:pt>
                <c:pt idx="286">
                  <c:v>0.29215000000000002</c:v>
                </c:pt>
                <c:pt idx="287">
                  <c:v>0.28904000000000002</c:v>
                </c:pt>
                <c:pt idx="288">
                  <c:v>0.28977999999999998</c:v>
                </c:pt>
                <c:pt idx="289">
                  <c:v>0.29238999999999998</c:v>
                </c:pt>
                <c:pt idx="290">
                  <c:v>0.29125000000000001</c:v>
                </c:pt>
                <c:pt idx="291">
                  <c:v>0.29196</c:v>
                </c:pt>
                <c:pt idx="292">
                  <c:v>0.29359000000000002</c:v>
                </c:pt>
                <c:pt idx="293">
                  <c:v>0.28981000000000001</c:v>
                </c:pt>
                <c:pt idx="294">
                  <c:v>0.29133999999999999</c:v>
                </c:pt>
                <c:pt idx="295">
                  <c:v>0.35183999999999999</c:v>
                </c:pt>
                <c:pt idx="296">
                  <c:v>0.35033999999999998</c:v>
                </c:pt>
                <c:pt idx="297">
                  <c:v>0.35010000000000002</c:v>
                </c:pt>
                <c:pt idx="298">
                  <c:v>0.35043999999999997</c:v>
                </c:pt>
                <c:pt idx="299">
                  <c:v>0.35144999999999998</c:v>
                </c:pt>
                <c:pt idx="300">
                  <c:v>0.34909000000000001</c:v>
                </c:pt>
                <c:pt idx="301">
                  <c:v>0.35200999999999999</c:v>
                </c:pt>
                <c:pt idx="302">
                  <c:v>0.34867999999999999</c:v>
                </c:pt>
                <c:pt idx="303">
                  <c:v>0.35066000000000003</c:v>
                </c:pt>
                <c:pt idx="304">
                  <c:v>0.35066000000000003</c:v>
                </c:pt>
                <c:pt idx="305">
                  <c:v>0.35277999999999998</c:v>
                </c:pt>
                <c:pt idx="306">
                  <c:v>0.32611000000000001</c:v>
                </c:pt>
                <c:pt idx="307">
                  <c:v>0.33061000000000001</c:v>
                </c:pt>
                <c:pt idx="308">
                  <c:v>0.33093</c:v>
                </c:pt>
                <c:pt idx="309">
                  <c:v>0.32921</c:v>
                </c:pt>
                <c:pt idx="310">
                  <c:v>0.33115</c:v>
                </c:pt>
                <c:pt idx="311">
                  <c:v>0.32929000000000003</c:v>
                </c:pt>
                <c:pt idx="312">
                  <c:v>0.32972000000000001</c:v>
                </c:pt>
                <c:pt idx="313">
                  <c:v>0.32846999999999998</c:v>
                </c:pt>
                <c:pt idx="314">
                  <c:v>0.32941999999999999</c:v>
                </c:pt>
                <c:pt idx="315">
                  <c:v>0.32739000000000001</c:v>
                </c:pt>
                <c:pt idx="316">
                  <c:v>0.32813999999999999</c:v>
                </c:pt>
                <c:pt idx="317">
                  <c:v>0.31304999999999999</c:v>
                </c:pt>
                <c:pt idx="318">
                  <c:v>0.31369999999999998</c:v>
                </c:pt>
                <c:pt idx="319">
                  <c:v>0.31511</c:v>
                </c:pt>
                <c:pt idx="320">
                  <c:v>0.31397999999999998</c:v>
                </c:pt>
                <c:pt idx="321">
                  <c:v>0.31364999999999998</c:v>
                </c:pt>
                <c:pt idx="322">
                  <c:v>0.31159999999999999</c:v>
                </c:pt>
                <c:pt idx="323">
                  <c:v>0.31487999999999999</c:v>
                </c:pt>
                <c:pt idx="324">
                  <c:v>0.31397000000000003</c:v>
                </c:pt>
                <c:pt idx="325">
                  <c:v>0.31402000000000002</c:v>
                </c:pt>
                <c:pt idx="326">
                  <c:v>0.31372</c:v>
                </c:pt>
                <c:pt idx="327">
                  <c:v>0.31365999999999999</c:v>
                </c:pt>
                <c:pt idx="328">
                  <c:v>0.38431999999999999</c:v>
                </c:pt>
                <c:pt idx="329">
                  <c:v>0.38411000000000001</c:v>
                </c:pt>
                <c:pt idx="330">
                  <c:v>0.38575999999999999</c:v>
                </c:pt>
                <c:pt idx="331">
                  <c:v>0.38561000000000001</c:v>
                </c:pt>
                <c:pt idx="332">
                  <c:v>0.38566</c:v>
                </c:pt>
                <c:pt idx="333">
                  <c:v>0.38394</c:v>
                </c:pt>
                <c:pt idx="334">
                  <c:v>0.38399</c:v>
                </c:pt>
                <c:pt idx="335">
                  <c:v>0.38388</c:v>
                </c:pt>
                <c:pt idx="336">
                  <c:v>0.38514999999999999</c:v>
                </c:pt>
                <c:pt idx="337">
                  <c:v>0.38492999999999999</c:v>
                </c:pt>
                <c:pt idx="338">
                  <c:v>0.38255</c:v>
                </c:pt>
                <c:pt idx="339">
                  <c:v>0.38463000000000003</c:v>
                </c:pt>
                <c:pt idx="340">
                  <c:v>0.38175999999999999</c:v>
                </c:pt>
                <c:pt idx="341">
                  <c:v>0.38851000000000002</c:v>
                </c:pt>
                <c:pt idx="342">
                  <c:v>0.38529999999999998</c:v>
                </c:pt>
                <c:pt idx="343">
                  <c:v>0.38400000000000001</c:v>
                </c:pt>
                <c:pt idx="344">
                  <c:v>0.38492999999999999</c:v>
                </c:pt>
                <c:pt idx="345">
                  <c:v>0.38403999999999999</c:v>
                </c:pt>
                <c:pt idx="346">
                  <c:v>0.38566</c:v>
                </c:pt>
                <c:pt idx="347">
                  <c:v>0.38553999999999999</c:v>
                </c:pt>
                <c:pt idx="348">
                  <c:v>0.38641999999999999</c:v>
                </c:pt>
                <c:pt idx="349">
                  <c:v>0.38566</c:v>
                </c:pt>
                <c:pt idx="350">
                  <c:v>0.38153999999999999</c:v>
                </c:pt>
                <c:pt idx="351">
                  <c:v>0.38355</c:v>
                </c:pt>
                <c:pt idx="352">
                  <c:v>0.38297999999999999</c:v>
                </c:pt>
                <c:pt idx="353">
                  <c:v>0.38302999999999998</c:v>
                </c:pt>
                <c:pt idx="354">
                  <c:v>0.38408999999999999</c:v>
                </c:pt>
                <c:pt idx="355">
                  <c:v>0.38181999999999999</c:v>
                </c:pt>
                <c:pt idx="356">
                  <c:v>0.38313000000000003</c:v>
                </c:pt>
                <c:pt idx="357">
                  <c:v>0.38435999999999998</c:v>
                </c:pt>
                <c:pt idx="358">
                  <c:v>0.38303999999999999</c:v>
                </c:pt>
                <c:pt idx="359">
                  <c:v>0.38485999999999998</c:v>
                </c:pt>
                <c:pt idx="360">
                  <c:v>0.38412000000000002</c:v>
                </c:pt>
                <c:pt idx="361">
                  <c:v>0.38579000000000002</c:v>
                </c:pt>
                <c:pt idx="362">
                  <c:v>0.38430999999999998</c:v>
                </c:pt>
                <c:pt idx="363">
                  <c:v>0.38486999999999999</c:v>
                </c:pt>
                <c:pt idx="364">
                  <c:v>0.38208999999999999</c:v>
                </c:pt>
                <c:pt idx="365">
                  <c:v>0.38385999999999998</c:v>
                </c:pt>
                <c:pt idx="366">
                  <c:v>0.38302999999999998</c:v>
                </c:pt>
                <c:pt idx="367">
                  <c:v>0.38278000000000001</c:v>
                </c:pt>
                <c:pt idx="368">
                  <c:v>0.38430999999999998</c:v>
                </c:pt>
                <c:pt idx="369">
                  <c:v>0.38363000000000003</c:v>
                </c:pt>
                <c:pt idx="370">
                  <c:v>0.38563999999999998</c:v>
                </c:pt>
                <c:pt idx="371">
                  <c:v>0.38474999999999998</c:v>
                </c:pt>
                <c:pt idx="372">
                  <c:v>0.24476999999999999</c:v>
                </c:pt>
                <c:pt idx="373">
                  <c:v>0.24359</c:v>
                </c:pt>
                <c:pt idx="374">
                  <c:v>0.24349000000000001</c:v>
                </c:pt>
                <c:pt idx="375">
                  <c:v>0.24396000000000001</c:v>
                </c:pt>
                <c:pt idx="376">
                  <c:v>0.24321000000000001</c:v>
                </c:pt>
                <c:pt idx="377">
                  <c:v>0.24440000000000001</c:v>
                </c:pt>
                <c:pt idx="378">
                  <c:v>0.24278</c:v>
                </c:pt>
                <c:pt idx="379">
                  <c:v>0.24535000000000001</c:v>
                </c:pt>
                <c:pt idx="380">
                  <c:v>0.24345</c:v>
                </c:pt>
                <c:pt idx="381">
                  <c:v>0.24381</c:v>
                </c:pt>
                <c:pt idx="382">
                  <c:v>0.24521999999999999</c:v>
                </c:pt>
                <c:pt idx="383">
                  <c:v>0.23205000000000001</c:v>
                </c:pt>
                <c:pt idx="384">
                  <c:v>0.23288</c:v>
                </c:pt>
                <c:pt idx="385">
                  <c:v>0.23265</c:v>
                </c:pt>
                <c:pt idx="386">
                  <c:v>0.23365</c:v>
                </c:pt>
                <c:pt idx="387">
                  <c:v>0.23279</c:v>
                </c:pt>
                <c:pt idx="388">
                  <c:v>0.23457</c:v>
                </c:pt>
                <c:pt idx="389">
                  <c:v>0.23377000000000001</c:v>
                </c:pt>
                <c:pt idx="390">
                  <c:v>0.23319999999999999</c:v>
                </c:pt>
                <c:pt idx="391">
                  <c:v>0.23363</c:v>
                </c:pt>
                <c:pt idx="392">
                  <c:v>0.23318</c:v>
                </c:pt>
                <c:pt idx="393">
                  <c:v>0.23330000000000001</c:v>
                </c:pt>
                <c:pt idx="394">
                  <c:v>0.21657999999999999</c:v>
                </c:pt>
                <c:pt idx="395">
                  <c:v>0.21831999999999999</c:v>
                </c:pt>
                <c:pt idx="396">
                  <c:v>0.21862999999999999</c:v>
                </c:pt>
                <c:pt idx="397">
                  <c:v>0.21767</c:v>
                </c:pt>
                <c:pt idx="398">
                  <c:v>0.21951999999999999</c:v>
                </c:pt>
                <c:pt idx="399">
                  <c:v>0.21803</c:v>
                </c:pt>
                <c:pt idx="400">
                  <c:v>0.21765999999999999</c:v>
                </c:pt>
                <c:pt idx="401">
                  <c:v>0.21931</c:v>
                </c:pt>
                <c:pt idx="402">
                  <c:v>0.21734000000000001</c:v>
                </c:pt>
                <c:pt idx="403">
                  <c:v>0.21768999999999999</c:v>
                </c:pt>
                <c:pt idx="404">
                  <c:v>0.21978</c:v>
                </c:pt>
                <c:pt idx="405">
                  <c:v>0.41259000000000001</c:v>
                </c:pt>
                <c:pt idx="406">
                  <c:v>0.41383999999999999</c:v>
                </c:pt>
                <c:pt idx="407">
                  <c:v>0.41331000000000001</c:v>
                </c:pt>
                <c:pt idx="408">
                  <c:v>0.41381000000000001</c:v>
                </c:pt>
                <c:pt idx="409">
                  <c:v>0.41413</c:v>
                </c:pt>
                <c:pt idx="410">
                  <c:v>0.41492000000000001</c:v>
                </c:pt>
                <c:pt idx="411">
                  <c:v>0.41388999999999998</c:v>
                </c:pt>
                <c:pt idx="412">
                  <c:v>0.41517999999999999</c:v>
                </c:pt>
                <c:pt idx="413">
                  <c:v>0.41510000000000002</c:v>
                </c:pt>
                <c:pt idx="414">
                  <c:v>0.41322999999999999</c:v>
                </c:pt>
                <c:pt idx="415">
                  <c:v>0.41335</c:v>
                </c:pt>
                <c:pt idx="416">
                  <c:v>0.35659000000000002</c:v>
                </c:pt>
                <c:pt idx="417">
                  <c:v>0.35722999999999999</c:v>
                </c:pt>
                <c:pt idx="418">
                  <c:v>0.35510000000000003</c:v>
                </c:pt>
                <c:pt idx="419">
                  <c:v>0.35771999999999998</c:v>
                </c:pt>
                <c:pt idx="420">
                  <c:v>0.35677999999999999</c:v>
                </c:pt>
                <c:pt idx="421">
                  <c:v>0.35671999999999998</c:v>
                </c:pt>
                <c:pt idx="422">
                  <c:v>0.35674</c:v>
                </c:pt>
                <c:pt idx="423">
                  <c:v>0.3553</c:v>
                </c:pt>
                <c:pt idx="424">
                  <c:v>0.35615000000000002</c:v>
                </c:pt>
                <c:pt idx="425">
                  <c:v>0.35486000000000001</c:v>
                </c:pt>
                <c:pt idx="426">
                  <c:v>0.35426000000000002</c:v>
                </c:pt>
                <c:pt idx="427">
                  <c:v>0.43146000000000001</c:v>
                </c:pt>
                <c:pt idx="428">
                  <c:v>0.43173</c:v>
                </c:pt>
                <c:pt idx="429">
                  <c:v>0.43303000000000003</c:v>
                </c:pt>
                <c:pt idx="430">
                  <c:v>0.43267</c:v>
                </c:pt>
                <c:pt idx="431">
                  <c:v>0.43037999999999998</c:v>
                </c:pt>
                <c:pt idx="432">
                  <c:v>0.43292000000000003</c:v>
                </c:pt>
                <c:pt idx="433">
                  <c:v>0.43103999999999998</c:v>
                </c:pt>
                <c:pt idx="434">
                  <c:v>0.43068000000000001</c:v>
                </c:pt>
                <c:pt idx="435">
                  <c:v>0.43171999999999999</c:v>
                </c:pt>
                <c:pt idx="436">
                  <c:v>0.43290000000000001</c:v>
                </c:pt>
                <c:pt idx="437">
                  <c:v>0.43512000000000001</c:v>
                </c:pt>
                <c:pt idx="438">
                  <c:v>0.40077000000000002</c:v>
                </c:pt>
                <c:pt idx="439">
                  <c:v>0.4042</c:v>
                </c:pt>
                <c:pt idx="440">
                  <c:v>0.40340999999999999</c:v>
                </c:pt>
                <c:pt idx="441">
                  <c:v>0.40377000000000002</c:v>
                </c:pt>
                <c:pt idx="442">
                  <c:v>0.40437000000000001</c:v>
                </c:pt>
                <c:pt idx="443">
                  <c:v>0.40401999999999999</c:v>
                </c:pt>
                <c:pt idx="444">
                  <c:v>0.40203</c:v>
                </c:pt>
                <c:pt idx="445">
                  <c:v>0.40201999999999999</c:v>
                </c:pt>
                <c:pt idx="446">
                  <c:v>0.40365000000000001</c:v>
                </c:pt>
                <c:pt idx="447">
                  <c:v>0.40444000000000002</c:v>
                </c:pt>
                <c:pt idx="448">
                  <c:v>0.40547</c:v>
                </c:pt>
                <c:pt idx="449">
                  <c:v>0.38249</c:v>
                </c:pt>
                <c:pt idx="450">
                  <c:v>0.38523000000000002</c:v>
                </c:pt>
                <c:pt idx="451">
                  <c:v>0.38474000000000003</c:v>
                </c:pt>
                <c:pt idx="452">
                  <c:v>0.38379999999999997</c:v>
                </c:pt>
                <c:pt idx="453">
                  <c:v>0.38557000000000002</c:v>
                </c:pt>
                <c:pt idx="454">
                  <c:v>0.38422000000000001</c:v>
                </c:pt>
                <c:pt idx="455">
                  <c:v>0.38539000000000001</c:v>
                </c:pt>
                <c:pt idx="456">
                  <c:v>0.38452999999999998</c:v>
                </c:pt>
                <c:pt idx="457">
                  <c:v>0.38483000000000001</c:v>
                </c:pt>
                <c:pt idx="458">
                  <c:v>0.38441999999999998</c:v>
                </c:pt>
                <c:pt idx="459">
                  <c:v>0.38434000000000001</c:v>
                </c:pt>
                <c:pt idx="460">
                  <c:v>0.47482000000000002</c:v>
                </c:pt>
                <c:pt idx="461">
                  <c:v>0.47903000000000001</c:v>
                </c:pt>
                <c:pt idx="462">
                  <c:v>0.47572999999999999</c:v>
                </c:pt>
                <c:pt idx="463">
                  <c:v>0.47537000000000001</c:v>
                </c:pt>
                <c:pt idx="464">
                  <c:v>0.47486</c:v>
                </c:pt>
                <c:pt idx="465">
                  <c:v>0.47593000000000002</c:v>
                </c:pt>
                <c:pt idx="466">
                  <c:v>0.47525000000000001</c:v>
                </c:pt>
                <c:pt idx="467">
                  <c:v>0.47469</c:v>
                </c:pt>
                <c:pt idx="468">
                  <c:v>0.47686000000000001</c:v>
                </c:pt>
                <c:pt idx="469">
                  <c:v>0.47653000000000001</c:v>
                </c:pt>
                <c:pt idx="470">
                  <c:v>0.47450999999999999</c:v>
                </c:pt>
                <c:pt idx="471">
                  <c:v>0.47738000000000003</c:v>
                </c:pt>
                <c:pt idx="472">
                  <c:v>0.47438000000000002</c:v>
                </c:pt>
                <c:pt idx="473">
                  <c:v>0.47654000000000002</c:v>
                </c:pt>
                <c:pt idx="474">
                  <c:v>0.47403000000000001</c:v>
                </c:pt>
                <c:pt idx="475">
                  <c:v>0.47671000000000002</c:v>
                </c:pt>
                <c:pt idx="476">
                  <c:v>0.47656999999999999</c:v>
                </c:pt>
                <c:pt idx="477">
                  <c:v>0.47619</c:v>
                </c:pt>
                <c:pt idx="478">
                  <c:v>0.47474</c:v>
                </c:pt>
                <c:pt idx="479">
                  <c:v>0.47428999999999999</c:v>
                </c:pt>
                <c:pt idx="480">
                  <c:v>0.47553000000000001</c:v>
                </c:pt>
                <c:pt idx="481">
                  <c:v>0.47366999999999998</c:v>
                </c:pt>
                <c:pt idx="482">
                  <c:v>0.47361999999999999</c:v>
                </c:pt>
                <c:pt idx="483">
                  <c:v>0.47217999999999999</c:v>
                </c:pt>
                <c:pt idx="484">
                  <c:v>0.47353000000000001</c:v>
                </c:pt>
                <c:pt idx="485">
                  <c:v>0.47184999999999999</c:v>
                </c:pt>
                <c:pt idx="486">
                  <c:v>0.47342000000000001</c:v>
                </c:pt>
                <c:pt idx="487">
                  <c:v>0.47419</c:v>
                </c:pt>
                <c:pt idx="488">
                  <c:v>0.47444999999999998</c:v>
                </c:pt>
                <c:pt idx="489">
                  <c:v>0.47255000000000003</c:v>
                </c:pt>
                <c:pt idx="490">
                  <c:v>0.47237000000000001</c:v>
                </c:pt>
                <c:pt idx="491">
                  <c:v>0.47366000000000003</c:v>
                </c:pt>
                <c:pt idx="492">
                  <c:v>0.47214</c:v>
                </c:pt>
                <c:pt idx="493">
                  <c:v>0.47532000000000002</c:v>
                </c:pt>
                <c:pt idx="494">
                  <c:v>0.47502</c:v>
                </c:pt>
                <c:pt idx="495">
                  <c:v>0.47111999999999998</c:v>
                </c:pt>
                <c:pt idx="496">
                  <c:v>0.47386</c:v>
                </c:pt>
                <c:pt idx="497">
                  <c:v>0.47393999999999997</c:v>
                </c:pt>
                <c:pt idx="498">
                  <c:v>0.47532999999999997</c:v>
                </c:pt>
                <c:pt idx="499">
                  <c:v>0.47319</c:v>
                </c:pt>
                <c:pt idx="500">
                  <c:v>0.47309000000000001</c:v>
                </c:pt>
                <c:pt idx="501">
                  <c:v>0.47417999999999999</c:v>
                </c:pt>
                <c:pt idx="502">
                  <c:v>0.47205999999999998</c:v>
                </c:pt>
                <c:pt idx="503">
                  <c:v>0.47313</c:v>
                </c:pt>
                <c:pt idx="504">
                  <c:v>0.3014</c:v>
                </c:pt>
                <c:pt idx="505">
                  <c:v>0.30259999999999998</c:v>
                </c:pt>
                <c:pt idx="506">
                  <c:v>0.30243999999999999</c:v>
                </c:pt>
                <c:pt idx="507">
                  <c:v>0.29930000000000001</c:v>
                </c:pt>
                <c:pt idx="508">
                  <c:v>0.30054999999999998</c:v>
                </c:pt>
                <c:pt idx="509">
                  <c:v>0.30349999999999999</c:v>
                </c:pt>
                <c:pt idx="510">
                  <c:v>0.30301</c:v>
                </c:pt>
                <c:pt idx="511">
                  <c:v>0.30091000000000001</c:v>
                </c:pt>
                <c:pt idx="512">
                  <c:v>0.30351</c:v>
                </c:pt>
                <c:pt idx="513">
                  <c:v>0.30379</c:v>
                </c:pt>
                <c:pt idx="514">
                  <c:v>0.30169000000000001</c:v>
                </c:pt>
                <c:pt idx="515">
                  <c:v>0.28799000000000002</c:v>
                </c:pt>
                <c:pt idx="516">
                  <c:v>0.28628999999999999</c:v>
                </c:pt>
                <c:pt idx="517">
                  <c:v>0.28649999999999998</c:v>
                </c:pt>
                <c:pt idx="518">
                  <c:v>0.28599000000000002</c:v>
                </c:pt>
                <c:pt idx="519">
                  <c:v>0.28542000000000001</c:v>
                </c:pt>
                <c:pt idx="520">
                  <c:v>0.28563</c:v>
                </c:pt>
                <c:pt idx="521">
                  <c:v>0.28714000000000001</c:v>
                </c:pt>
                <c:pt idx="522">
                  <c:v>0.28824</c:v>
                </c:pt>
                <c:pt idx="523">
                  <c:v>0.28497</c:v>
                </c:pt>
                <c:pt idx="524">
                  <c:v>0.28554000000000002</c:v>
                </c:pt>
                <c:pt idx="525">
                  <c:v>0.28555000000000003</c:v>
                </c:pt>
                <c:pt idx="526">
                  <c:v>0.26608999999999999</c:v>
                </c:pt>
                <c:pt idx="527">
                  <c:v>0.26477000000000001</c:v>
                </c:pt>
                <c:pt idx="528">
                  <c:v>0.26319999999999999</c:v>
                </c:pt>
                <c:pt idx="529">
                  <c:v>0.26569999999999999</c:v>
                </c:pt>
                <c:pt idx="530">
                  <c:v>0.26449</c:v>
                </c:pt>
                <c:pt idx="531">
                  <c:v>0.26446999999999998</c:v>
                </c:pt>
                <c:pt idx="532">
                  <c:v>0.26516000000000001</c:v>
                </c:pt>
                <c:pt idx="533">
                  <c:v>0.26468999999999998</c:v>
                </c:pt>
                <c:pt idx="534">
                  <c:v>0.26571</c:v>
                </c:pt>
                <c:pt idx="535">
                  <c:v>0.26379999999999998</c:v>
                </c:pt>
                <c:pt idx="536">
                  <c:v>0.26449</c:v>
                </c:pt>
                <c:pt idx="537">
                  <c:v>0.55159999999999998</c:v>
                </c:pt>
                <c:pt idx="538">
                  <c:v>0.55496999999999996</c:v>
                </c:pt>
                <c:pt idx="539">
                  <c:v>0.55311999999999995</c:v>
                </c:pt>
                <c:pt idx="540">
                  <c:v>0.55349999999999999</c:v>
                </c:pt>
                <c:pt idx="541">
                  <c:v>0.55400000000000005</c:v>
                </c:pt>
                <c:pt idx="542">
                  <c:v>0.55083000000000004</c:v>
                </c:pt>
                <c:pt idx="543">
                  <c:v>0.55349999999999999</c:v>
                </c:pt>
                <c:pt idx="544">
                  <c:v>0.55215000000000003</c:v>
                </c:pt>
                <c:pt idx="545">
                  <c:v>0.55398000000000003</c:v>
                </c:pt>
                <c:pt idx="546">
                  <c:v>0.55405000000000004</c:v>
                </c:pt>
                <c:pt idx="547">
                  <c:v>0.55357999999999996</c:v>
                </c:pt>
                <c:pt idx="548">
                  <c:v>0.52568000000000004</c:v>
                </c:pt>
                <c:pt idx="549">
                  <c:v>0.52700999999999998</c:v>
                </c:pt>
                <c:pt idx="550">
                  <c:v>0.52522999999999997</c:v>
                </c:pt>
                <c:pt idx="551">
                  <c:v>0.52764</c:v>
                </c:pt>
                <c:pt idx="552">
                  <c:v>0.52929999999999999</c:v>
                </c:pt>
                <c:pt idx="553">
                  <c:v>0.52647999999999995</c:v>
                </c:pt>
                <c:pt idx="554">
                  <c:v>0.52658000000000005</c:v>
                </c:pt>
                <c:pt idx="555">
                  <c:v>0.52690999999999999</c:v>
                </c:pt>
                <c:pt idx="556">
                  <c:v>0.52571999999999997</c:v>
                </c:pt>
                <c:pt idx="557">
                  <c:v>0.52493999999999996</c:v>
                </c:pt>
                <c:pt idx="558">
                  <c:v>0.52708999999999995</c:v>
                </c:pt>
                <c:pt idx="559">
                  <c:v>0.58043999999999996</c:v>
                </c:pt>
                <c:pt idx="560">
                  <c:v>0.57994000000000001</c:v>
                </c:pt>
                <c:pt idx="561">
                  <c:v>0.57835000000000003</c:v>
                </c:pt>
                <c:pt idx="562">
                  <c:v>0.57882</c:v>
                </c:pt>
                <c:pt idx="563">
                  <c:v>0.58052000000000004</c:v>
                </c:pt>
                <c:pt idx="564">
                  <c:v>0.58109</c:v>
                </c:pt>
                <c:pt idx="565">
                  <c:v>0.58309999999999995</c:v>
                </c:pt>
                <c:pt idx="566">
                  <c:v>0.58135000000000003</c:v>
                </c:pt>
                <c:pt idx="567">
                  <c:v>0.58048999999999995</c:v>
                </c:pt>
                <c:pt idx="568">
                  <c:v>0.58111999999999997</c:v>
                </c:pt>
                <c:pt idx="569">
                  <c:v>0.58113999999999999</c:v>
                </c:pt>
                <c:pt idx="570">
                  <c:v>0.54064000000000001</c:v>
                </c:pt>
                <c:pt idx="571">
                  <c:v>0.53795999999999999</c:v>
                </c:pt>
                <c:pt idx="572">
                  <c:v>0.53788000000000002</c:v>
                </c:pt>
                <c:pt idx="573">
                  <c:v>0.53802000000000005</c:v>
                </c:pt>
                <c:pt idx="574">
                  <c:v>0.53922000000000003</c:v>
                </c:pt>
                <c:pt idx="575">
                  <c:v>0.53839999999999999</c:v>
                </c:pt>
                <c:pt idx="576">
                  <c:v>0.53905000000000003</c:v>
                </c:pt>
                <c:pt idx="577">
                  <c:v>0.53713999999999995</c:v>
                </c:pt>
                <c:pt idx="578">
                  <c:v>0.54113</c:v>
                </c:pt>
                <c:pt idx="579">
                  <c:v>0.53734000000000004</c:v>
                </c:pt>
                <c:pt idx="580">
                  <c:v>0.53749000000000002</c:v>
                </c:pt>
                <c:pt idx="581">
                  <c:v>0.50944999999999996</c:v>
                </c:pt>
                <c:pt idx="582">
                  <c:v>0.51043000000000005</c:v>
                </c:pt>
                <c:pt idx="583">
                  <c:v>0.50968000000000002</c:v>
                </c:pt>
                <c:pt idx="584">
                  <c:v>0.51090000000000002</c:v>
                </c:pt>
                <c:pt idx="585">
                  <c:v>0.50975999999999999</c:v>
                </c:pt>
                <c:pt idx="586">
                  <c:v>0.51300000000000001</c:v>
                </c:pt>
                <c:pt idx="587">
                  <c:v>0.51119999999999999</c:v>
                </c:pt>
                <c:pt idx="588">
                  <c:v>0.50883</c:v>
                </c:pt>
                <c:pt idx="589">
                  <c:v>0.51151000000000002</c:v>
                </c:pt>
                <c:pt idx="590">
                  <c:v>0.51202999999999999</c:v>
                </c:pt>
                <c:pt idx="591">
                  <c:v>0.51115999999999995</c:v>
                </c:pt>
                <c:pt idx="592">
                  <c:v>0.64354999999999996</c:v>
                </c:pt>
                <c:pt idx="593">
                  <c:v>0.64632000000000001</c:v>
                </c:pt>
                <c:pt idx="594">
                  <c:v>0.64449000000000001</c:v>
                </c:pt>
                <c:pt idx="595">
                  <c:v>0.64293</c:v>
                </c:pt>
                <c:pt idx="596">
                  <c:v>0.64553000000000005</c:v>
                </c:pt>
                <c:pt idx="597">
                  <c:v>0.64373000000000002</c:v>
                </c:pt>
                <c:pt idx="598">
                  <c:v>0.64295999999999998</c:v>
                </c:pt>
                <c:pt idx="599">
                  <c:v>0.64564999999999995</c:v>
                </c:pt>
                <c:pt idx="600">
                  <c:v>0.64642999999999995</c:v>
                </c:pt>
                <c:pt idx="601">
                  <c:v>0.64612999999999998</c:v>
                </c:pt>
                <c:pt idx="602">
                  <c:v>0.64536000000000004</c:v>
                </c:pt>
                <c:pt idx="603">
                  <c:v>0.64544999999999997</c:v>
                </c:pt>
                <c:pt idx="604">
                  <c:v>0.64473000000000003</c:v>
                </c:pt>
                <c:pt idx="605">
                  <c:v>0.64534000000000002</c:v>
                </c:pt>
                <c:pt idx="606">
                  <c:v>0.64497000000000004</c:v>
                </c:pt>
                <c:pt idx="607">
                  <c:v>0.64505999999999997</c:v>
                </c:pt>
                <c:pt idx="608">
                  <c:v>0.64712000000000003</c:v>
                </c:pt>
                <c:pt idx="609">
                  <c:v>0.64456999999999998</c:v>
                </c:pt>
                <c:pt idx="610">
                  <c:v>0.64690999999999999</c:v>
                </c:pt>
                <c:pt idx="611">
                  <c:v>0.64495000000000002</c:v>
                </c:pt>
                <c:pt idx="612">
                  <c:v>0.64315999999999995</c:v>
                </c:pt>
                <c:pt idx="613">
                  <c:v>0.64442999999999995</c:v>
                </c:pt>
                <c:pt idx="614">
                  <c:v>0.64087000000000005</c:v>
                </c:pt>
                <c:pt idx="615">
                  <c:v>0.64153000000000004</c:v>
                </c:pt>
                <c:pt idx="616">
                  <c:v>0.64312999999999998</c:v>
                </c:pt>
                <c:pt idx="617">
                  <c:v>0.64317000000000002</c:v>
                </c:pt>
                <c:pt idx="618">
                  <c:v>0.64144999999999996</c:v>
                </c:pt>
                <c:pt idx="619">
                  <c:v>0.64120999999999995</c:v>
                </c:pt>
                <c:pt idx="620">
                  <c:v>0.64300999999999997</c:v>
                </c:pt>
                <c:pt idx="621">
                  <c:v>0.64068999999999998</c:v>
                </c:pt>
                <c:pt idx="622">
                  <c:v>0.64036999999999999</c:v>
                </c:pt>
                <c:pt idx="623">
                  <c:v>0.64249000000000001</c:v>
                </c:pt>
                <c:pt idx="624">
                  <c:v>0.64275000000000004</c:v>
                </c:pt>
                <c:pt idx="625">
                  <c:v>0.64473999999999998</c:v>
                </c:pt>
                <c:pt idx="626">
                  <c:v>0.64219999999999999</c:v>
                </c:pt>
                <c:pt idx="627">
                  <c:v>0.64453000000000005</c:v>
                </c:pt>
                <c:pt idx="628">
                  <c:v>0.64270000000000005</c:v>
                </c:pt>
                <c:pt idx="629">
                  <c:v>0.64346000000000003</c:v>
                </c:pt>
                <c:pt idx="630">
                  <c:v>0.64156000000000002</c:v>
                </c:pt>
                <c:pt idx="631">
                  <c:v>0.64356000000000002</c:v>
                </c:pt>
                <c:pt idx="632">
                  <c:v>0.64426000000000005</c:v>
                </c:pt>
                <c:pt idx="633">
                  <c:v>0.64405000000000001</c:v>
                </c:pt>
                <c:pt idx="634">
                  <c:v>0.64127999999999996</c:v>
                </c:pt>
                <c:pt idx="635">
                  <c:v>0.64100000000000001</c:v>
                </c:pt>
                <c:pt idx="636">
                  <c:v>0.15042</c:v>
                </c:pt>
                <c:pt idx="637">
                  <c:v>0.15107000000000001</c:v>
                </c:pt>
                <c:pt idx="638">
                  <c:v>0.14990999999999999</c:v>
                </c:pt>
                <c:pt idx="639">
                  <c:v>0.15165000000000001</c:v>
                </c:pt>
                <c:pt idx="640">
                  <c:v>0.15143000000000001</c:v>
                </c:pt>
                <c:pt idx="641">
                  <c:v>0.15107000000000001</c:v>
                </c:pt>
                <c:pt idx="642">
                  <c:v>0.15140999999999999</c:v>
                </c:pt>
                <c:pt idx="643">
                  <c:v>0.15140999999999999</c:v>
                </c:pt>
                <c:pt idx="644">
                  <c:v>0.15284</c:v>
                </c:pt>
                <c:pt idx="645">
                  <c:v>0.15096999999999999</c:v>
                </c:pt>
                <c:pt idx="646">
                  <c:v>0.15018000000000001</c:v>
                </c:pt>
                <c:pt idx="647">
                  <c:v>0.14591000000000001</c:v>
                </c:pt>
                <c:pt idx="648">
                  <c:v>0.14627999999999999</c:v>
                </c:pt>
                <c:pt idx="649">
                  <c:v>0.14434</c:v>
                </c:pt>
                <c:pt idx="650">
                  <c:v>0.14576</c:v>
                </c:pt>
                <c:pt idx="651">
                  <c:v>0.14641999999999999</c:v>
                </c:pt>
                <c:pt idx="652">
                  <c:v>0.14651</c:v>
                </c:pt>
                <c:pt idx="653">
                  <c:v>0.14601</c:v>
                </c:pt>
                <c:pt idx="654">
                  <c:v>0.14615</c:v>
                </c:pt>
                <c:pt idx="655">
                  <c:v>0.14649000000000001</c:v>
                </c:pt>
                <c:pt idx="656">
                  <c:v>0.14735999999999999</c:v>
                </c:pt>
                <c:pt idx="657">
                  <c:v>0.14618999999999999</c:v>
                </c:pt>
                <c:pt idx="658">
                  <c:v>0.13839000000000001</c:v>
                </c:pt>
                <c:pt idx="659">
                  <c:v>0.13883999999999999</c:v>
                </c:pt>
                <c:pt idx="660">
                  <c:v>0.13888</c:v>
                </c:pt>
                <c:pt idx="661">
                  <c:v>0.13844999999999999</c:v>
                </c:pt>
                <c:pt idx="662">
                  <c:v>0.13704</c:v>
                </c:pt>
                <c:pt idx="663">
                  <c:v>0.13880000000000001</c:v>
                </c:pt>
                <c:pt idx="664">
                  <c:v>0.13814000000000001</c:v>
                </c:pt>
                <c:pt idx="665">
                  <c:v>0.13789000000000001</c:v>
                </c:pt>
                <c:pt idx="666">
                  <c:v>0.13618</c:v>
                </c:pt>
                <c:pt idx="667">
                  <c:v>0.13704</c:v>
                </c:pt>
                <c:pt idx="668">
                  <c:v>0.13722999999999999</c:v>
                </c:pt>
                <c:pt idx="669">
                  <c:v>0.24323</c:v>
                </c:pt>
                <c:pt idx="670">
                  <c:v>0.24229999999999999</c:v>
                </c:pt>
                <c:pt idx="671">
                  <c:v>0.24142</c:v>
                </c:pt>
                <c:pt idx="672">
                  <c:v>0.24131</c:v>
                </c:pt>
                <c:pt idx="673">
                  <c:v>0.24267</c:v>
                </c:pt>
                <c:pt idx="674">
                  <c:v>0.24401</c:v>
                </c:pt>
                <c:pt idx="675">
                  <c:v>0.24418999999999999</c:v>
                </c:pt>
                <c:pt idx="676">
                  <c:v>0.24321000000000001</c:v>
                </c:pt>
                <c:pt idx="677">
                  <c:v>0.24279000000000001</c:v>
                </c:pt>
                <c:pt idx="678">
                  <c:v>0.24110999999999999</c:v>
                </c:pt>
                <c:pt idx="679">
                  <c:v>0.24467</c:v>
                </c:pt>
                <c:pt idx="680">
                  <c:v>0.23183999999999999</c:v>
                </c:pt>
                <c:pt idx="681">
                  <c:v>0.23244999999999999</c:v>
                </c:pt>
                <c:pt idx="682">
                  <c:v>0.23315</c:v>
                </c:pt>
                <c:pt idx="683">
                  <c:v>0.23463999999999999</c:v>
                </c:pt>
                <c:pt idx="684">
                  <c:v>0.23286000000000001</c:v>
                </c:pt>
                <c:pt idx="685">
                  <c:v>0.23150000000000001</c:v>
                </c:pt>
                <c:pt idx="686">
                  <c:v>0.23322999999999999</c:v>
                </c:pt>
                <c:pt idx="687">
                  <c:v>0.23243</c:v>
                </c:pt>
                <c:pt idx="688">
                  <c:v>0.23311000000000001</c:v>
                </c:pt>
                <c:pt idx="689">
                  <c:v>0.23279</c:v>
                </c:pt>
                <c:pt idx="690">
                  <c:v>0.23405999999999999</c:v>
                </c:pt>
                <c:pt idx="691">
                  <c:v>0.21354000000000001</c:v>
                </c:pt>
                <c:pt idx="692">
                  <c:v>0.21321999999999999</c:v>
                </c:pt>
                <c:pt idx="693">
                  <c:v>0.21085000000000001</c:v>
                </c:pt>
                <c:pt idx="694">
                  <c:v>0.21195</c:v>
                </c:pt>
                <c:pt idx="695">
                  <c:v>0.21126</c:v>
                </c:pt>
                <c:pt idx="696">
                  <c:v>0.21126</c:v>
                </c:pt>
                <c:pt idx="697">
                  <c:v>0.21190000000000001</c:v>
                </c:pt>
                <c:pt idx="698">
                  <c:v>0.21215999999999999</c:v>
                </c:pt>
                <c:pt idx="699">
                  <c:v>0.21221999999999999</c:v>
                </c:pt>
                <c:pt idx="700">
                  <c:v>0.21228</c:v>
                </c:pt>
                <c:pt idx="701">
                  <c:v>0.21304999999999999</c:v>
                </c:pt>
                <c:pt idx="702">
                  <c:v>0.23762</c:v>
                </c:pt>
                <c:pt idx="703">
                  <c:v>0.23551</c:v>
                </c:pt>
                <c:pt idx="704">
                  <c:v>0.23552999999999999</c:v>
                </c:pt>
                <c:pt idx="705">
                  <c:v>0.23799000000000001</c:v>
                </c:pt>
                <c:pt idx="706">
                  <c:v>0.23627000000000001</c:v>
                </c:pt>
                <c:pt idx="707">
                  <c:v>0.23624999999999999</c:v>
                </c:pt>
                <c:pt idx="708">
                  <c:v>0.23783000000000001</c:v>
                </c:pt>
                <c:pt idx="709">
                  <c:v>0.23701</c:v>
                </c:pt>
                <c:pt idx="710">
                  <c:v>0.23835000000000001</c:v>
                </c:pt>
                <c:pt idx="711">
                  <c:v>0.23630999999999999</c:v>
                </c:pt>
                <c:pt idx="712">
                  <c:v>0.23746</c:v>
                </c:pt>
                <c:pt idx="713">
                  <c:v>0.22746</c:v>
                </c:pt>
                <c:pt idx="714">
                  <c:v>0.22664000000000001</c:v>
                </c:pt>
                <c:pt idx="715">
                  <c:v>0.22761000000000001</c:v>
                </c:pt>
                <c:pt idx="716">
                  <c:v>0.22683</c:v>
                </c:pt>
                <c:pt idx="717">
                  <c:v>0.22581999999999999</c:v>
                </c:pt>
                <c:pt idx="718">
                  <c:v>0.22839999999999999</c:v>
                </c:pt>
                <c:pt idx="719">
                  <c:v>0.22642000000000001</c:v>
                </c:pt>
                <c:pt idx="720">
                  <c:v>0.22381000000000001</c:v>
                </c:pt>
                <c:pt idx="721">
                  <c:v>0.22545000000000001</c:v>
                </c:pt>
                <c:pt idx="722">
                  <c:v>0.22828999999999999</c:v>
                </c:pt>
                <c:pt idx="723">
                  <c:v>0.22741</c:v>
                </c:pt>
                <c:pt idx="724">
                  <c:v>0.27505000000000002</c:v>
                </c:pt>
                <c:pt idx="725">
                  <c:v>0.27773999999999999</c:v>
                </c:pt>
                <c:pt idx="726">
                  <c:v>0.27532000000000001</c:v>
                </c:pt>
                <c:pt idx="727">
                  <c:v>0.27631</c:v>
                </c:pt>
                <c:pt idx="728">
                  <c:v>0.27722000000000002</c:v>
                </c:pt>
                <c:pt idx="729">
                  <c:v>0.27656999999999998</c:v>
                </c:pt>
                <c:pt idx="730">
                  <c:v>0.27655999999999997</c:v>
                </c:pt>
                <c:pt idx="731">
                  <c:v>0.27667999999999998</c:v>
                </c:pt>
                <c:pt idx="732">
                  <c:v>0.27732000000000001</c:v>
                </c:pt>
                <c:pt idx="733">
                  <c:v>0.27672999999999998</c:v>
                </c:pt>
                <c:pt idx="734">
                  <c:v>0.27649000000000001</c:v>
                </c:pt>
                <c:pt idx="735">
                  <c:v>0.27655000000000002</c:v>
                </c:pt>
                <c:pt idx="736">
                  <c:v>0.27539000000000002</c:v>
                </c:pt>
                <c:pt idx="737">
                  <c:v>0.27479999999999999</c:v>
                </c:pt>
                <c:pt idx="738">
                  <c:v>0.27765000000000001</c:v>
                </c:pt>
                <c:pt idx="739">
                  <c:v>0.27485999999999999</c:v>
                </c:pt>
                <c:pt idx="740">
                  <c:v>0.27740999999999999</c:v>
                </c:pt>
                <c:pt idx="741">
                  <c:v>0.2772</c:v>
                </c:pt>
                <c:pt idx="742">
                  <c:v>0.27594000000000002</c:v>
                </c:pt>
                <c:pt idx="743">
                  <c:v>0.27567000000000003</c:v>
                </c:pt>
                <c:pt idx="744">
                  <c:v>0.27548</c:v>
                </c:pt>
                <c:pt idx="745">
                  <c:v>0.27767999999999998</c:v>
                </c:pt>
                <c:pt idx="746">
                  <c:v>0.27456000000000003</c:v>
                </c:pt>
                <c:pt idx="747">
                  <c:v>0.27348</c:v>
                </c:pt>
                <c:pt idx="748">
                  <c:v>0.27357999999999999</c:v>
                </c:pt>
                <c:pt idx="749">
                  <c:v>0.27532000000000001</c:v>
                </c:pt>
                <c:pt idx="750">
                  <c:v>0.27629999999999999</c:v>
                </c:pt>
                <c:pt idx="751">
                  <c:v>0.27644999999999997</c:v>
                </c:pt>
                <c:pt idx="752">
                  <c:v>0.27437</c:v>
                </c:pt>
                <c:pt idx="753">
                  <c:v>0.27485999999999999</c:v>
                </c:pt>
                <c:pt idx="754">
                  <c:v>0.27554000000000001</c:v>
                </c:pt>
                <c:pt idx="755">
                  <c:v>0.27276</c:v>
                </c:pt>
                <c:pt idx="756">
                  <c:v>0.27474999999999999</c:v>
                </c:pt>
                <c:pt idx="757">
                  <c:v>0.27709</c:v>
                </c:pt>
                <c:pt idx="758">
                  <c:v>0.27622000000000002</c:v>
                </c:pt>
                <c:pt idx="759">
                  <c:v>0.27554000000000001</c:v>
                </c:pt>
                <c:pt idx="760">
                  <c:v>0.27535999999999999</c:v>
                </c:pt>
                <c:pt idx="761">
                  <c:v>0.27666000000000002</c:v>
                </c:pt>
                <c:pt idx="762">
                  <c:v>0.27467999999999998</c:v>
                </c:pt>
                <c:pt idx="763">
                  <c:v>0.27496999999999999</c:v>
                </c:pt>
                <c:pt idx="764">
                  <c:v>0.27585999999999999</c:v>
                </c:pt>
                <c:pt idx="765">
                  <c:v>0.27356000000000003</c:v>
                </c:pt>
                <c:pt idx="766">
                  <c:v>0.27665000000000001</c:v>
                </c:pt>
                <c:pt idx="767">
                  <c:v>0.27660000000000001</c:v>
                </c:pt>
                <c:pt idx="768">
                  <c:v>0.22513</c:v>
                </c:pt>
                <c:pt idx="769">
                  <c:v>0.22631000000000001</c:v>
                </c:pt>
                <c:pt idx="770">
                  <c:v>0.22681999999999999</c:v>
                </c:pt>
                <c:pt idx="771">
                  <c:v>0.22531000000000001</c:v>
                </c:pt>
                <c:pt idx="772">
                  <c:v>0.22489000000000001</c:v>
                </c:pt>
                <c:pt idx="773">
                  <c:v>0.22534999999999999</c:v>
                </c:pt>
                <c:pt idx="774">
                  <c:v>0.22434000000000001</c:v>
                </c:pt>
                <c:pt idx="775">
                  <c:v>0.22500999999999999</c:v>
                </c:pt>
                <c:pt idx="776">
                  <c:v>0.22428000000000001</c:v>
                </c:pt>
                <c:pt idx="777">
                  <c:v>0.22503000000000001</c:v>
                </c:pt>
                <c:pt idx="778">
                  <c:v>0.22570000000000001</c:v>
                </c:pt>
                <c:pt idx="779">
                  <c:v>0.21529999999999999</c:v>
                </c:pt>
                <c:pt idx="780">
                  <c:v>0.21707000000000001</c:v>
                </c:pt>
                <c:pt idx="781">
                  <c:v>0.21612999999999999</c:v>
                </c:pt>
                <c:pt idx="782">
                  <c:v>0.21640999999999999</c:v>
                </c:pt>
                <c:pt idx="783">
                  <c:v>0.21540000000000001</c:v>
                </c:pt>
                <c:pt idx="784">
                  <c:v>0.21504000000000001</c:v>
                </c:pt>
                <c:pt idx="785">
                  <c:v>0.21665000000000001</c:v>
                </c:pt>
                <c:pt idx="786">
                  <c:v>0.21493000000000001</c:v>
                </c:pt>
                <c:pt idx="787">
                  <c:v>0.21681</c:v>
                </c:pt>
                <c:pt idx="788">
                  <c:v>0.21623000000000001</c:v>
                </c:pt>
                <c:pt idx="789">
                  <c:v>0.21647</c:v>
                </c:pt>
                <c:pt idx="790">
                  <c:v>0.20261000000000001</c:v>
                </c:pt>
                <c:pt idx="791">
                  <c:v>0.20130999999999999</c:v>
                </c:pt>
                <c:pt idx="792">
                  <c:v>0.20252999999999999</c:v>
                </c:pt>
                <c:pt idx="793">
                  <c:v>0.20130000000000001</c:v>
                </c:pt>
                <c:pt idx="794">
                  <c:v>0.20102999999999999</c:v>
                </c:pt>
                <c:pt idx="795">
                  <c:v>0.20144000000000001</c:v>
                </c:pt>
                <c:pt idx="796">
                  <c:v>0.20376</c:v>
                </c:pt>
                <c:pt idx="797">
                  <c:v>0.20460999999999999</c:v>
                </c:pt>
                <c:pt idx="798">
                  <c:v>0.20319999999999999</c:v>
                </c:pt>
                <c:pt idx="799">
                  <c:v>0.20419000000000001</c:v>
                </c:pt>
                <c:pt idx="800">
                  <c:v>0.20139000000000001</c:v>
                </c:pt>
                <c:pt idx="801">
                  <c:v>0.37813000000000002</c:v>
                </c:pt>
                <c:pt idx="802">
                  <c:v>0.37725999999999998</c:v>
                </c:pt>
                <c:pt idx="803">
                  <c:v>0.37548999999999999</c:v>
                </c:pt>
                <c:pt idx="804">
                  <c:v>0.37495000000000001</c:v>
                </c:pt>
                <c:pt idx="805">
                  <c:v>0.37547000000000003</c:v>
                </c:pt>
                <c:pt idx="806">
                  <c:v>0.37655</c:v>
                </c:pt>
                <c:pt idx="807">
                  <c:v>0.37897999999999998</c:v>
                </c:pt>
                <c:pt idx="808">
                  <c:v>0.37795000000000001</c:v>
                </c:pt>
                <c:pt idx="809">
                  <c:v>0.37533</c:v>
                </c:pt>
                <c:pt idx="810">
                  <c:v>0.37515999999999999</c:v>
                </c:pt>
                <c:pt idx="811">
                  <c:v>0.37747000000000003</c:v>
                </c:pt>
                <c:pt idx="812">
                  <c:v>0.35876000000000002</c:v>
                </c:pt>
                <c:pt idx="813">
                  <c:v>0.36098999999999998</c:v>
                </c:pt>
                <c:pt idx="814">
                  <c:v>0.36021999999999998</c:v>
                </c:pt>
                <c:pt idx="815">
                  <c:v>0.35954999999999998</c:v>
                </c:pt>
                <c:pt idx="816">
                  <c:v>0.36060999999999999</c:v>
                </c:pt>
                <c:pt idx="817">
                  <c:v>0.35975000000000001</c:v>
                </c:pt>
                <c:pt idx="818">
                  <c:v>0.35829</c:v>
                </c:pt>
                <c:pt idx="819">
                  <c:v>0.36388999999999999</c:v>
                </c:pt>
                <c:pt idx="820">
                  <c:v>0.36048000000000002</c:v>
                </c:pt>
                <c:pt idx="821">
                  <c:v>0.36223</c:v>
                </c:pt>
                <c:pt idx="822">
                  <c:v>0.35855999999999999</c:v>
                </c:pt>
                <c:pt idx="823">
                  <c:v>0.32397999999999999</c:v>
                </c:pt>
                <c:pt idx="824">
                  <c:v>0.32547999999999999</c:v>
                </c:pt>
                <c:pt idx="825">
                  <c:v>0.32399</c:v>
                </c:pt>
                <c:pt idx="826">
                  <c:v>0.32561000000000001</c:v>
                </c:pt>
                <c:pt idx="827">
                  <c:v>0.32607000000000003</c:v>
                </c:pt>
                <c:pt idx="828">
                  <c:v>0.32533000000000001</c:v>
                </c:pt>
                <c:pt idx="829">
                  <c:v>0.32471</c:v>
                </c:pt>
                <c:pt idx="830">
                  <c:v>0.32686999999999999</c:v>
                </c:pt>
                <c:pt idx="831">
                  <c:v>0.32645000000000002</c:v>
                </c:pt>
                <c:pt idx="832">
                  <c:v>0.32561000000000001</c:v>
                </c:pt>
                <c:pt idx="833">
                  <c:v>0.32551000000000002</c:v>
                </c:pt>
                <c:pt idx="834">
                  <c:v>0.39267999999999997</c:v>
                </c:pt>
                <c:pt idx="835">
                  <c:v>0.39223999999999998</c:v>
                </c:pt>
                <c:pt idx="836">
                  <c:v>0.39321</c:v>
                </c:pt>
                <c:pt idx="837">
                  <c:v>0.39257999999999998</c:v>
                </c:pt>
                <c:pt idx="838">
                  <c:v>0.39384999999999998</c:v>
                </c:pt>
                <c:pt idx="839">
                  <c:v>0.39450000000000002</c:v>
                </c:pt>
                <c:pt idx="840">
                  <c:v>0.39435999999999999</c:v>
                </c:pt>
                <c:pt idx="841">
                  <c:v>0.39467000000000002</c:v>
                </c:pt>
                <c:pt idx="842">
                  <c:v>0.39234999999999998</c:v>
                </c:pt>
                <c:pt idx="843">
                  <c:v>0.39371</c:v>
                </c:pt>
                <c:pt idx="844">
                  <c:v>0.39363999999999999</c:v>
                </c:pt>
                <c:pt idx="845">
                  <c:v>0.35042000000000001</c:v>
                </c:pt>
                <c:pt idx="846">
                  <c:v>0.35050999999999999</c:v>
                </c:pt>
                <c:pt idx="847">
                  <c:v>0.34844000000000003</c:v>
                </c:pt>
                <c:pt idx="848">
                  <c:v>0.35077000000000003</c:v>
                </c:pt>
                <c:pt idx="849">
                  <c:v>0.35067999999999999</c:v>
                </c:pt>
                <c:pt idx="850">
                  <c:v>0.3513</c:v>
                </c:pt>
                <c:pt idx="851">
                  <c:v>0.35045999999999999</c:v>
                </c:pt>
                <c:pt idx="852">
                  <c:v>0.35095999999999999</c:v>
                </c:pt>
                <c:pt idx="853">
                  <c:v>0.35081000000000001</c:v>
                </c:pt>
                <c:pt idx="854">
                  <c:v>0.35314000000000001</c:v>
                </c:pt>
                <c:pt idx="855">
                  <c:v>0.35044999999999998</c:v>
                </c:pt>
                <c:pt idx="856">
                  <c:v>0.43212</c:v>
                </c:pt>
                <c:pt idx="857">
                  <c:v>0.43208000000000002</c:v>
                </c:pt>
                <c:pt idx="858">
                  <c:v>0.43284</c:v>
                </c:pt>
                <c:pt idx="859">
                  <c:v>0.43191000000000002</c:v>
                </c:pt>
                <c:pt idx="860">
                  <c:v>0.43264999999999998</c:v>
                </c:pt>
                <c:pt idx="861">
                  <c:v>0.43309999999999998</c:v>
                </c:pt>
                <c:pt idx="862">
                  <c:v>0.4345</c:v>
                </c:pt>
                <c:pt idx="863">
                  <c:v>0.43252000000000002</c:v>
                </c:pt>
                <c:pt idx="864">
                  <c:v>0.43103999999999998</c:v>
                </c:pt>
                <c:pt idx="865">
                  <c:v>0.43047999999999997</c:v>
                </c:pt>
                <c:pt idx="866">
                  <c:v>0.43101</c:v>
                </c:pt>
                <c:pt idx="867">
                  <c:v>0.43207000000000001</c:v>
                </c:pt>
                <c:pt idx="868">
                  <c:v>0.43067</c:v>
                </c:pt>
                <c:pt idx="869">
                  <c:v>0.43058999999999997</c:v>
                </c:pt>
                <c:pt idx="870">
                  <c:v>0.43090000000000001</c:v>
                </c:pt>
                <c:pt idx="871">
                  <c:v>0.43008000000000002</c:v>
                </c:pt>
                <c:pt idx="872">
                  <c:v>0.43315999999999999</c:v>
                </c:pt>
                <c:pt idx="873">
                  <c:v>0.43212</c:v>
                </c:pt>
                <c:pt idx="874">
                  <c:v>0.43289</c:v>
                </c:pt>
                <c:pt idx="875">
                  <c:v>0.43304999999999999</c:v>
                </c:pt>
                <c:pt idx="876">
                  <c:v>0.43186999999999998</c:v>
                </c:pt>
                <c:pt idx="877">
                  <c:v>0.43336999999999998</c:v>
                </c:pt>
                <c:pt idx="878">
                  <c:v>0.43302000000000002</c:v>
                </c:pt>
                <c:pt idx="879">
                  <c:v>0.43248999999999999</c:v>
                </c:pt>
                <c:pt idx="880">
                  <c:v>0.43139</c:v>
                </c:pt>
                <c:pt idx="881">
                  <c:v>0.42942000000000002</c:v>
                </c:pt>
                <c:pt idx="882">
                  <c:v>0.43226999999999999</c:v>
                </c:pt>
                <c:pt idx="883">
                  <c:v>0.42769000000000001</c:v>
                </c:pt>
                <c:pt idx="884">
                  <c:v>0.43090000000000001</c:v>
                </c:pt>
                <c:pt idx="885">
                  <c:v>0.43043999999999999</c:v>
                </c:pt>
                <c:pt idx="886">
                  <c:v>0.432</c:v>
                </c:pt>
                <c:pt idx="887">
                  <c:v>0.43074000000000001</c:v>
                </c:pt>
                <c:pt idx="888">
                  <c:v>0.43071999999999999</c:v>
                </c:pt>
                <c:pt idx="889">
                  <c:v>0.43196000000000001</c:v>
                </c:pt>
                <c:pt idx="890">
                  <c:v>0.43092000000000003</c:v>
                </c:pt>
                <c:pt idx="891">
                  <c:v>0.43241000000000002</c:v>
                </c:pt>
                <c:pt idx="892">
                  <c:v>0.43275000000000002</c:v>
                </c:pt>
                <c:pt idx="893">
                  <c:v>0.43003999999999998</c:v>
                </c:pt>
                <c:pt idx="894">
                  <c:v>0.43054999999999999</c:v>
                </c:pt>
                <c:pt idx="895">
                  <c:v>0.43001</c:v>
                </c:pt>
                <c:pt idx="896">
                  <c:v>0.43258000000000002</c:v>
                </c:pt>
                <c:pt idx="897">
                  <c:v>0.43253999999999998</c:v>
                </c:pt>
                <c:pt idx="898">
                  <c:v>0.43020999999999998</c:v>
                </c:pt>
                <c:pt idx="899">
                  <c:v>0.43254999999999999</c:v>
                </c:pt>
                <c:pt idx="900">
                  <c:v>0.26332</c:v>
                </c:pt>
                <c:pt idx="901">
                  <c:v>0.26366000000000001</c:v>
                </c:pt>
                <c:pt idx="902">
                  <c:v>0.26346000000000003</c:v>
                </c:pt>
                <c:pt idx="903">
                  <c:v>0.26275999999999999</c:v>
                </c:pt>
                <c:pt idx="904">
                  <c:v>0.26361000000000001</c:v>
                </c:pt>
                <c:pt idx="905">
                  <c:v>0.26211000000000001</c:v>
                </c:pt>
                <c:pt idx="906">
                  <c:v>0.26128000000000001</c:v>
                </c:pt>
                <c:pt idx="907">
                  <c:v>0.26275999999999999</c:v>
                </c:pt>
                <c:pt idx="908">
                  <c:v>0.26219999999999999</c:v>
                </c:pt>
                <c:pt idx="909">
                  <c:v>0.26223999999999997</c:v>
                </c:pt>
                <c:pt idx="910">
                  <c:v>0.26136999999999999</c:v>
                </c:pt>
                <c:pt idx="911">
                  <c:v>0.25108000000000003</c:v>
                </c:pt>
                <c:pt idx="912">
                  <c:v>0.25018000000000001</c:v>
                </c:pt>
                <c:pt idx="913">
                  <c:v>0.25120999999999999</c:v>
                </c:pt>
                <c:pt idx="914">
                  <c:v>0.25015999999999999</c:v>
                </c:pt>
                <c:pt idx="915">
                  <c:v>0.25052000000000002</c:v>
                </c:pt>
                <c:pt idx="916">
                  <c:v>0.25115999999999999</c:v>
                </c:pt>
                <c:pt idx="917">
                  <c:v>0.25202999999999998</c:v>
                </c:pt>
                <c:pt idx="918">
                  <c:v>0.25135999999999997</c:v>
                </c:pt>
                <c:pt idx="919">
                  <c:v>0.25034000000000001</c:v>
                </c:pt>
                <c:pt idx="920">
                  <c:v>0.24987000000000001</c:v>
                </c:pt>
                <c:pt idx="921">
                  <c:v>0.2492</c:v>
                </c:pt>
                <c:pt idx="922">
                  <c:v>0.23447000000000001</c:v>
                </c:pt>
                <c:pt idx="923">
                  <c:v>0.23261000000000001</c:v>
                </c:pt>
                <c:pt idx="924">
                  <c:v>0.23516000000000001</c:v>
                </c:pt>
                <c:pt idx="925">
                  <c:v>0.23524</c:v>
                </c:pt>
                <c:pt idx="926">
                  <c:v>0.23252999999999999</c:v>
                </c:pt>
                <c:pt idx="927">
                  <c:v>0.23369000000000001</c:v>
                </c:pt>
                <c:pt idx="928">
                  <c:v>0.23430999999999999</c:v>
                </c:pt>
                <c:pt idx="929">
                  <c:v>0.23436000000000001</c:v>
                </c:pt>
                <c:pt idx="930">
                  <c:v>0.23302999999999999</c:v>
                </c:pt>
                <c:pt idx="931">
                  <c:v>0.23064000000000001</c:v>
                </c:pt>
                <c:pt idx="932">
                  <c:v>0.23250000000000001</c:v>
                </c:pt>
                <c:pt idx="933">
                  <c:v>0.45201000000000002</c:v>
                </c:pt>
                <c:pt idx="934">
                  <c:v>0.45451000000000003</c:v>
                </c:pt>
                <c:pt idx="935">
                  <c:v>0.45186999999999999</c:v>
                </c:pt>
                <c:pt idx="936">
                  <c:v>0.45295999999999997</c:v>
                </c:pt>
                <c:pt idx="937">
                  <c:v>0.45295000000000002</c:v>
                </c:pt>
                <c:pt idx="938">
                  <c:v>0.45212999999999998</c:v>
                </c:pt>
                <c:pt idx="939">
                  <c:v>0.45432</c:v>
                </c:pt>
                <c:pt idx="940">
                  <c:v>0.45426</c:v>
                </c:pt>
                <c:pt idx="941">
                  <c:v>0.45190000000000002</c:v>
                </c:pt>
                <c:pt idx="942">
                  <c:v>0.45428000000000002</c:v>
                </c:pt>
                <c:pt idx="943">
                  <c:v>0.45562000000000002</c:v>
                </c:pt>
                <c:pt idx="944">
                  <c:v>0.43379000000000001</c:v>
                </c:pt>
                <c:pt idx="945">
                  <c:v>0.43214999999999998</c:v>
                </c:pt>
                <c:pt idx="946">
                  <c:v>0.43325999999999998</c:v>
                </c:pt>
                <c:pt idx="947">
                  <c:v>0.43164999999999998</c:v>
                </c:pt>
                <c:pt idx="948">
                  <c:v>0.43365999999999999</c:v>
                </c:pt>
                <c:pt idx="949">
                  <c:v>0.43243999999999999</c:v>
                </c:pt>
                <c:pt idx="950">
                  <c:v>0.43353000000000003</c:v>
                </c:pt>
                <c:pt idx="951">
                  <c:v>0.43406</c:v>
                </c:pt>
                <c:pt idx="952">
                  <c:v>0.43236999999999998</c:v>
                </c:pt>
                <c:pt idx="953">
                  <c:v>0.43192999999999998</c:v>
                </c:pt>
                <c:pt idx="954">
                  <c:v>0.43419999999999997</c:v>
                </c:pt>
                <c:pt idx="955">
                  <c:v>0.38947999999999999</c:v>
                </c:pt>
                <c:pt idx="956">
                  <c:v>0.38951999999999998</c:v>
                </c:pt>
                <c:pt idx="957">
                  <c:v>0.38944000000000001</c:v>
                </c:pt>
                <c:pt idx="958">
                  <c:v>0.38773999999999997</c:v>
                </c:pt>
                <c:pt idx="959">
                  <c:v>0.38833000000000001</c:v>
                </c:pt>
                <c:pt idx="960">
                  <c:v>0.38995000000000002</c:v>
                </c:pt>
                <c:pt idx="961">
                  <c:v>0.39189000000000002</c:v>
                </c:pt>
                <c:pt idx="962">
                  <c:v>0.38972000000000001</c:v>
                </c:pt>
                <c:pt idx="963">
                  <c:v>0.38916000000000001</c:v>
                </c:pt>
                <c:pt idx="964">
                  <c:v>0.38905000000000001</c:v>
                </c:pt>
                <c:pt idx="965">
                  <c:v>0.38974999999999999</c:v>
                </c:pt>
                <c:pt idx="966">
                  <c:v>0.47377999999999998</c:v>
                </c:pt>
                <c:pt idx="967">
                  <c:v>0.47614000000000001</c:v>
                </c:pt>
                <c:pt idx="968">
                  <c:v>0.47323999999999999</c:v>
                </c:pt>
                <c:pt idx="969">
                  <c:v>0.47453000000000001</c:v>
                </c:pt>
                <c:pt idx="970">
                  <c:v>0.47482000000000002</c:v>
                </c:pt>
                <c:pt idx="971">
                  <c:v>0.47615000000000002</c:v>
                </c:pt>
                <c:pt idx="972">
                  <c:v>0.47411999999999999</c:v>
                </c:pt>
                <c:pt idx="973">
                  <c:v>0.47570000000000001</c:v>
                </c:pt>
                <c:pt idx="974">
                  <c:v>0.47253000000000001</c:v>
                </c:pt>
                <c:pt idx="975">
                  <c:v>0.47255000000000003</c:v>
                </c:pt>
                <c:pt idx="976">
                  <c:v>0.47693999999999998</c:v>
                </c:pt>
                <c:pt idx="977">
                  <c:v>0.44242999999999999</c:v>
                </c:pt>
                <c:pt idx="978">
                  <c:v>0.44317000000000001</c:v>
                </c:pt>
                <c:pt idx="979">
                  <c:v>0.44251000000000001</c:v>
                </c:pt>
                <c:pt idx="980">
                  <c:v>0.44385000000000002</c:v>
                </c:pt>
                <c:pt idx="981">
                  <c:v>0.44289000000000001</c:v>
                </c:pt>
                <c:pt idx="982">
                  <c:v>0.44140000000000001</c:v>
                </c:pt>
                <c:pt idx="983">
                  <c:v>0.44318000000000002</c:v>
                </c:pt>
                <c:pt idx="984">
                  <c:v>0.44074999999999998</c:v>
                </c:pt>
                <c:pt idx="985">
                  <c:v>0.44259999999999999</c:v>
                </c:pt>
                <c:pt idx="986">
                  <c:v>0.44090000000000001</c:v>
                </c:pt>
                <c:pt idx="987">
                  <c:v>0.44163000000000002</c:v>
                </c:pt>
                <c:pt idx="988">
                  <c:v>0.52307000000000003</c:v>
                </c:pt>
                <c:pt idx="989">
                  <c:v>0.52381999999999995</c:v>
                </c:pt>
                <c:pt idx="990">
                  <c:v>0.52388999999999997</c:v>
                </c:pt>
                <c:pt idx="991">
                  <c:v>0.52315999999999996</c:v>
                </c:pt>
                <c:pt idx="992">
                  <c:v>0.52459</c:v>
                </c:pt>
                <c:pt idx="993">
                  <c:v>0.52354999999999996</c:v>
                </c:pt>
                <c:pt idx="994">
                  <c:v>0.52149000000000001</c:v>
                </c:pt>
                <c:pt idx="995">
                  <c:v>0.52225999999999995</c:v>
                </c:pt>
                <c:pt idx="996">
                  <c:v>0.52276</c:v>
                </c:pt>
                <c:pt idx="997">
                  <c:v>0.52363000000000004</c:v>
                </c:pt>
                <c:pt idx="998">
                  <c:v>0.52405000000000002</c:v>
                </c:pt>
                <c:pt idx="999">
                  <c:v>0.52398999999999996</c:v>
                </c:pt>
                <c:pt idx="1000">
                  <c:v>0.52325999999999995</c:v>
                </c:pt>
                <c:pt idx="1001">
                  <c:v>0.52442999999999995</c:v>
                </c:pt>
                <c:pt idx="1002">
                  <c:v>0.52434000000000003</c:v>
                </c:pt>
                <c:pt idx="1003">
                  <c:v>0.52263000000000004</c:v>
                </c:pt>
                <c:pt idx="1004">
                  <c:v>0.52692000000000005</c:v>
                </c:pt>
                <c:pt idx="1005">
                  <c:v>0.52339999999999998</c:v>
                </c:pt>
                <c:pt idx="1006">
                  <c:v>0.52259</c:v>
                </c:pt>
                <c:pt idx="1007">
                  <c:v>0.52547999999999995</c:v>
                </c:pt>
                <c:pt idx="1008">
                  <c:v>0.52490000000000003</c:v>
                </c:pt>
                <c:pt idx="1009">
                  <c:v>0.52544000000000002</c:v>
                </c:pt>
                <c:pt idx="1010">
                  <c:v>0.52105000000000001</c:v>
                </c:pt>
                <c:pt idx="1011">
                  <c:v>0.52200000000000002</c:v>
                </c:pt>
                <c:pt idx="1012">
                  <c:v>0.52232000000000001</c:v>
                </c:pt>
                <c:pt idx="1013">
                  <c:v>0.52305999999999997</c:v>
                </c:pt>
                <c:pt idx="1014">
                  <c:v>0.52139999999999997</c:v>
                </c:pt>
                <c:pt idx="1015">
                  <c:v>0.52063999999999999</c:v>
                </c:pt>
                <c:pt idx="1016">
                  <c:v>0.52032</c:v>
                </c:pt>
                <c:pt idx="1017">
                  <c:v>0.52085999999999999</c:v>
                </c:pt>
                <c:pt idx="1018">
                  <c:v>0.51970000000000005</c:v>
                </c:pt>
                <c:pt idx="1019">
                  <c:v>0.52070000000000005</c:v>
                </c:pt>
                <c:pt idx="1020">
                  <c:v>0.52325999999999995</c:v>
                </c:pt>
                <c:pt idx="1021">
                  <c:v>0.52292000000000005</c:v>
                </c:pt>
                <c:pt idx="1022">
                  <c:v>0.52186999999999995</c:v>
                </c:pt>
                <c:pt idx="1023">
                  <c:v>0.52109000000000005</c:v>
                </c:pt>
                <c:pt idx="1024">
                  <c:v>0.52381</c:v>
                </c:pt>
                <c:pt idx="1025">
                  <c:v>0.52203999999999995</c:v>
                </c:pt>
                <c:pt idx="1026">
                  <c:v>0.52524999999999999</c:v>
                </c:pt>
                <c:pt idx="1027">
                  <c:v>0.52286999999999995</c:v>
                </c:pt>
                <c:pt idx="1028">
                  <c:v>0.51959</c:v>
                </c:pt>
                <c:pt idx="1029">
                  <c:v>0.52292000000000005</c:v>
                </c:pt>
                <c:pt idx="1030">
                  <c:v>0.52232000000000001</c:v>
                </c:pt>
                <c:pt idx="1031">
                  <c:v>0.52286999999999995</c:v>
                </c:pt>
                <c:pt idx="1032">
                  <c:v>0.23125999999999999</c:v>
                </c:pt>
                <c:pt idx="1033">
                  <c:v>0.23058999999999999</c:v>
                </c:pt>
                <c:pt idx="1034">
                  <c:v>0.23180999999999999</c:v>
                </c:pt>
                <c:pt idx="1035">
                  <c:v>0.22849</c:v>
                </c:pt>
                <c:pt idx="1036">
                  <c:v>0.23143</c:v>
                </c:pt>
                <c:pt idx="1037">
                  <c:v>0.22942000000000001</c:v>
                </c:pt>
                <c:pt idx="1038">
                  <c:v>0.22817000000000001</c:v>
                </c:pt>
                <c:pt idx="1039">
                  <c:v>0.18803</c:v>
                </c:pt>
                <c:pt idx="1040">
                  <c:v>0.18728</c:v>
                </c:pt>
                <c:pt idx="1041">
                  <c:v>0.18740000000000001</c:v>
                </c:pt>
                <c:pt idx="1042">
                  <c:v>0.18876999999999999</c:v>
                </c:pt>
                <c:pt idx="1043">
                  <c:v>0.18867</c:v>
                </c:pt>
                <c:pt idx="1044">
                  <c:v>0.18740000000000001</c:v>
                </c:pt>
                <c:pt idx="1045">
                  <c:v>0.19006000000000001</c:v>
                </c:pt>
                <c:pt idx="1046">
                  <c:v>0.73963000000000001</c:v>
                </c:pt>
                <c:pt idx="1047">
                  <c:v>0.73794000000000004</c:v>
                </c:pt>
                <c:pt idx="1048">
                  <c:v>0.73867000000000005</c:v>
                </c:pt>
                <c:pt idx="1049">
                  <c:v>0.73709000000000002</c:v>
                </c:pt>
                <c:pt idx="1050">
                  <c:v>0.73953000000000002</c:v>
                </c:pt>
                <c:pt idx="1051">
                  <c:v>0.73763999999999996</c:v>
                </c:pt>
                <c:pt idx="1052">
                  <c:v>0.73829</c:v>
                </c:pt>
                <c:pt idx="1053">
                  <c:v>0.73731999999999998</c:v>
                </c:pt>
                <c:pt idx="1054">
                  <c:v>0.73687000000000002</c:v>
                </c:pt>
                <c:pt idx="1055">
                  <c:v>0.73726000000000003</c:v>
                </c:pt>
                <c:pt idx="1056">
                  <c:v>0.73851</c:v>
                </c:pt>
                <c:pt idx="1057">
                  <c:v>0.68676000000000004</c:v>
                </c:pt>
                <c:pt idx="1058">
                  <c:v>0.68710000000000004</c:v>
                </c:pt>
                <c:pt idx="1059">
                  <c:v>0.68601000000000001</c:v>
                </c:pt>
                <c:pt idx="1060">
                  <c:v>0.6885</c:v>
                </c:pt>
                <c:pt idx="1061">
                  <c:v>0.68669999999999998</c:v>
                </c:pt>
                <c:pt idx="1062">
                  <c:v>0.68735999999999997</c:v>
                </c:pt>
                <c:pt idx="1063">
                  <c:v>0.68684000000000001</c:v>
                </c:pt>
                <c:pt idx="1064">
                  <c:v>0.68600000000000005</c:v>
                </c:pt>
                <c:pt idx="1065">
                  <c:v>0.68628</c:v>
                </c:pt>
                <c:pt idx="1066">
                  <c:v>0.68825999999999998</c:v>
                </c:pt>
                <c:pt idx="1067">
                  <c:v>0.68764999999999998</c:v>
                </c:pt>
                <c:pt idx="1068">
                  <c:v>0.57647000000000004</c:v>
                </c:pt>
                <c:pt idx="1069">
                  <c:v>0.57667999999999997</c:v>
                </c:pt>
                <c:pt idx="1070">
                  <c:v>0.57591999999999999</c:v>
                </c:pt>
                <c:pt idx="1071">
                  <c:v>0.57548999999999995</c:v>
                </c:pt>
                <c:pt idx="1072">
                  <c:v>0.57613000000000003</c:v>
                </c:pt>
                <c:pt idx="1073">
                  <c:v>0.57713999999999999</c:v>
                </c:pt>
                <c:pt idx="1074">
                  <c:v>0.57533000000000001</c:v>
                </c:pt>
                <c:pt idx="1075">
                  <c:v>0.57789000000000001</c:v>
                </c:pt>
                <c:pt idx="1076">
                  <c:v>0.57747000000000004</c:v>
                </c:pt>
                <c:pt idx="1077">
                  <c:v>0.57469999999999999</c:v>
                </c:pt>
                <c:pt idx="1078">
                  <c:v>0.57577</c:v>
                </c:pt>
                <c:pt idx="1079">
                  <c:v>0.79301999999999995</c:v>
                </c:pt>
                <c:pt idx="1080">
                  <c:v>0.79251000000000005</c:v>
                </c:pt>
                <c:pt idx="1081">
                  <c:v>0.79296999999999995</c:v>
                </c:pt>
                <c:pt idx="1082">
                  <c:v>0.79188000000000003</c:v>
                </c:pt>
                <c:pt idx="1083">
                  <c:v>0.79205000000000003</c:v>
                </c:pt>
                <c:pt idx="1084">
                  <c:v>0.79108000000000001</c:v>
                </c:pt>
                <c:pt idx="1085">
                  <c:v>0.78929000000000005</c:v>
                </c:pt>
                <c:pt idx="1086">
                  <c:v>0.78971000000000002</c:v>
                </c:pt>
                <c:pt idx="1087">
                  <c:v>0.79129000000000005</c:v>
                </c:pt>
                <c:pt idx="1088">
                  <c:v>0.78869</c:v>
                </c:pt>
                <c:pt idx="1089">
                  <c:v>0.79008999999999996</c:v>
                </c:pt>
                <c:pt idx="1090">
                  <c:v>0.71121000000000001</c:v>
                </c:pt>
                <c:pt idx="1091">
                  <c:v>0.71189000000000002</c:v>
                </c:pt>
                <c:pt idx="1092">
                  <c:v>0.71072999999999997</c:v>
                </c:pt>
                <c:pt idx="1093">
                  <c:v>0.71111999999999997</c:v>
                </c:pt>
                <c:pt idx="1094">
                  <c:v>0.71026</c:v>
                </c:pt>
                <c:pt idx="1095">
                  <c:v>0.71174000000000004</c:v>
                </c:pt>
                <c:pt idx="1096">
                  <c:v>0.71077000000000001</c:v>
                </c:pt>
                <c:pt idx="1097">
                  <c:v>0.71079999999999999</c:v>
                </c:pt>
                <c:pt idx="1098">
                  <c:v>0.71169000000000004</c:v>
                </c:pt>
                <c:pt idx="1099">
                  <c:v>0.70808000000000004</c:v>
                </c:pt>
                <c:pt idx="1100">
                  <c:v>0.71143000000000001</c:v>
                </c:pt>
                <c:pt idx="1101">
                  <c:v>0.65607000000000004</c:v>
                </c:pt>
                <c:pt idx="1102">
                  <c:v>0.65495000000000003</c:v>
                </c:pt>
                <c:pt idx="1103">
                  <c:v>0.65715999999999997</c:v>
                </c:pt>
                <c:pt idx="1104">
                  <c:v>0.65646000000000004</c:v>
                </c:pt>
                <c:pt idx="1105">
                  <c:v>0.65637999999999996</c:v>
                </c:pt>
                <c:pt idx="1106">
                  <c:v>0.65700999999999998</c:v>
                </c:pt>
                <c:pt idx="1107">
                  <c:v>0.65559000000000001</c:v>
                </c:pt>
                <c:pt idx="1108">
                  <c:v>0.65510999999999997</c:v>
                </c:pt>
                <c:pt idx="1109">
                  <c:v>0.65590999999999999</c:v>
                </c:pt>
                <c:pt idx="1110">
                  <c:v>0.65336000000000005</c:v>
                </c:pt>
                <c:pt idx="1111">
                  <c:v>0.65888999999999998</c:v>
                </c:pt>
                <c:pt idx="1112">
                  <c:v>0.21845000000000001</c:v>
                </c:pt>
                <c:pt idx="1113">
                  <c:v>0.21806</c:v>
                </c:pt>
                <c:pt idx="1114">
                  <c:v>0.21897</c:v>
                </c:pt>
                <c:pt idx="1115">
                  <c:v>0.21897</c:v>
                </c:pt>
                <c:pt idx="1116">
                  <c:v>0.21889</c:v>
                </c:pt>
                <c:pt idx="1117">
                  <c:v>0.21811</c:v>
                </c:pt>
                <c:pt idx="1118">
                  <c:v>0.21937999999999999</c:v>
                </c:pt>
                <c:pt idx="1119">
                  <c:v>0.21101</c:v>
                </c:pt>
                <c:pt idx="1120">
                  <c:v>0.20996999999999999</c:v>
                </c:pt>
                <c:pt idx="1121">
                  <c:v>0.20949000000000001</c:v>
                </c:pt>
                <c:pt idx="1122">
                  <c:v>0.21038999999999999</c:v>
                </c:pt>
                <c:pt idx="1123">
                  <c:v>0.20905000000000001</c:v>
                </c:pt>
                <c:pt idx="1124">
                  <c:v>0.20993999999999999</c:v>
                </c:pt>
                <c:pt idx="1125">
                  <c:v>0.21027999999999999</c:v>
                </c:pt>
                <c:pt idx="1126">
                  <c:v>0.73223000000000005</c:v>
                </c:pt>
                <c:pt idx="1127">
                  <c:v>0.73526999999999998</c:v>
                </c:pt>
                <c:pt idx="1128">
                  <c:v>0.73524999999999996</c:v>
                </c:pt>
                <c:pt idx="1129">
                  <c:v>0.73628000000000005</c:v>
                </c:pt>
                <c:pt idx="1130">
                  <c:v>0.73201000000000005</c:v>
                </c:pt>
                <c:pt idx="1131">
                  <c:v>0.73351</c:v>
                </c:pt>
                <c:pt idx="1132">
                  <c:v>0.73282000000000003</c:v>
                </c:pt>
                <c:pt idx="1133">
                  <c:v>0.73370000000000002</c:v>
                </c:pt>
                <c:pt idx="1134">
                  <c:v>0.73301000000000005</c:v>
                </c:pt>
                <c:pt idx="1135">
                  <c:v>0.73385999999999996</c:v>
                </c:pt>
                <c:pt idx="1136">
                  <c:v>0.73538000000000003</c:v>
                </c:pt>
                <c:pt idx="1137">
                  <c:v>0.68284999999999996</c:v>
                </c:pt>
                <c:pt idx="1138">
                  <c:v>0.68676999999999999</c:v>
                </c:pt>
                <c:pt idx="1139">
                  <c:v>0.68255999999999994</c:v>
                </c:pt>
                <c:pt idx="1140">
                  <c:v>0.68525999999999998</c:v>
                </c:pt>
                <c:pt idx="1141">
                  <c:v>0.68381000000000003</c:v>
                </c:pt>
                <c:pt idx="1142">
                  <c:v>0.68676999999999999</c:v>
                </c:pt>
                <c:pt idx="1143">
                  <c:v>0.68525999999999998</c:v>
                </c:pt>
                <c:pt idx="1144">
                  <c:v>0.68535999999999997</c:v>
                </c:pt>
                <c:pt idx="1145">
                  <c:v>0.68510000000000004</c:v>
                </c:pt>
                <c:pt idx="1146">
                  <c:v>0.68501000000000001</c:v>
                </c:pt>
                <c:pt idx="1147">
                  <c:v>0.68722000000000005</c:v>
                </c:pt>
                <c:pt idx="1148">
                  <c:v>0.57964000000000004</c:v>
                </c:pt>
                <c:pt idx="1149">
                  <c:v>0.57872000000000001</c:v>
                </c:pt>
                <c:pt idx="1150">
                  <c:v>0.58043</c:v>
                </c:pt>
                <c:pt idx="1151">
                  <c:v>0.57855999999999996</c:v>
                </c:pt>
                <c:pt idx="1152">
                  <c:v>0.57979999999999998</c:v>
                </c:pt>
                <c:pt idx="1153">
                  <c:v>0.57974000000000003</c:v>
                </c:pt>
                <c:pt idx="1154">
                  <c:v>0.57920000000000005</c:v>
                </c:pt>
                <c:pt idx="1155">
                  <c:v>0.57826999999999995</c:v>
                </c:pt>
                <c:pt idx="1156">
                  <c:v>0.58228999999999997</c:v>
                </c:pt>
                <c:pt idx="1157">
                  <c:v>0.58104999999999996</c:v>
                </c:pt>
                <c:pt idx="1158">
                  <c:v>0.57969999999999999</c:v>
                </c:pt>
                <c:pt idx="1159">
                  <c:v>0.78308</c:v>
                </c:pt>
                <c:pt idx="1160">
                  <c:v>0.78603000000000001</c:v>
                </c:pt>
                <c:pt idx="1161">
                  <c:v>0.78534999999999999</c:v>
                </c:pt>
                <c:pt idx="1162">
                  <c:v>0.78395000000000004</c:v>
                </c:pt>
                <c:pt idx="1163">
                  <c:v>0.78652999999999995</c:v>
                </c:pt>
                <c:pt idx="1164">
                  <c:v>0.78485000000000005</c:v>
                </c:pt>
                <c:pt idx="1165">
                  <c:v>0.78452</c:v>
                </c:pt>
                <c:pt idx="1166">
                  <c:v>0.78247999999999995</c:v>
                </c:pt>
                <c:pt idx="1167">
                  <c:v>0.78488000000000002</c:v>
                </c:pt>
                <c:pt idx="1168">
                  <c:v>0.78471999999999997</c:v>
                </c:pt>
                <c:pt idx="1169">
                  <c:v>0.78293999999999997</c:v>
                </c:pt>
                <c:pt idx="1170">
                  <c:v>0.70760000000000001</c:v>
                </c:pt>
                <c:pt idx="1171">
                  <c:v>0.70638000000000001</c:v>
                </c:pt>
                <c:pt idx="1172">
                  <c:v>0.70804999999999996</c:v>
                </c:pt>
                <c:pt idx="1173">
                  <c:v>0.70745999999999998</c:v>
                </c:pt>
                <c:pt idx="1174">
                  <c:v>0.70684999999999998</c:v>
                </c:pt>
                <c:pt idx="1175">
                  <c:v>0.70874000000000004</c:v>
                </c:pt>
                <c:pt idx="1176">
                  <c:v>0.70823000000000003</c:v>
                </c:pt>
                <c:pt idx="1177">
                  <c:v>0.70952000000000004</c:v>
                </c:pt>
                <c:pt idx="1178">
                  <c:v>0.70730000000000004</c:v>
                </c:pt>
                <c:pt idx="1179">
                  <c:v>0.70826999999999996</c:v>
                </c:pt>
                <c:pt idx="1180">
                  <c:v>0.70728000000000002</c:v>
                </c:pt>
                <c:pt idx="1181">
                  <c:v>0.65483000000000002</c:v>
                </c:pt>
                <c:pt idx="1182">
                  <c:v>0.65464999999999995</c:v>
                </c:pt>
                <c:pt idx="1183">
                  <c:v>0.65722000000000003</c:v>
                </c:pt>
                <c:pt idx="1184">
                  <c:v>0.65742</c:v>
                </c:pt>
                <c:pt idx="1185">
                  <c:v>0.65505000000000002</c:v>
                </c:pt>
                <c:pt idx="1186">
                  <c:v>0.65690999999999999</c:v>
                </c:pt>
                <c:pt idx="1187">
                  <c:v>0.65720999999999996</c:v>
                </c:pt>
                <c:pt idx="1188">
                  <c:v>0.65590000000000004</c:v>
                </c:pt>
                <c:pt idx="1189">
                  <c:v>0.65610999999999997</c:v>
                </c:pt>
                <c:pt idx="1190">
                  <c:v>0.65703</c:v>
                </c:pt>
                <c:pt idx="1191">
                  <c:v>0.65551999999999999</c:v>
                </c:pt>
                <c:pt idx="1192">
                  <c:v>0.19034999999999999</c:v>
                </c:pt>
                <c:pt idx="1193">
                  <c:v>0.19187000000000001</c:v>
                </c:pt>
                <c:pt idx="1194">
                  <c:v>0.19028999999999999</c:v>
                </c:pt>
                <c:pt idx="1195">
                  <c:v>0.1913</c:v>
                </c:pt>
                <c:pt idx="1196">
                  <c:v>0.19153999999999999</c:v>
                </c:pt>
                <c:pt idx="1197">
                  <c:v>0.19336999999999999</c:v>
                </c:pt>
                <c:pt idx="1198">
                  <c:v>0.19134000000000001</c:v>
                </c:pt>
                <c:pt idx="1199">
                  <c:v>0.22206000000000001</c:v>
                </c:pt>
                <c:pt idx="1200">
                  <c:v>0.22103999999999999</c:v>
                </c:pt>
                <c:pt idx="1201">
                  <c:v>0.22292999999999999</c:v>
                </c:pt>
                <c:pt idx="1202">
                  <c:v>0.22317999999999999</c:v>
                </c:pt>
                <c:pt idx="1203">
                  <c:v>0.22323000000000001</c:v>
                </c:pt>
                <c:pt idx="1204">
                  <c:v>0.22444</c:v>
                </c:pt>
                <c:pt idx="1205">
                  <c:v>0.22284000000000001</c:v>
                </c:pt>
                <c:pt idx="1206">
                  <c:v>0.73824999999999996</c:v>
                </c:pt>
                <c:pt idx="1207">
                  <c:v>0.73680000000000001</c:v>
                </c:pt>
                <c:pt idx="1208">
                  <c:v>0.73836000000000002</c:v>
                </c:pt>
                <c:pt idx="1209">
                  <c:v>0.73855999999999999</c:v>
                </c:pt>
                <c:pt idx="1210">
                  <c:v>0.73772000000000004</c:v>
                </c:pt>
                <c:pt idx="1211">
                  <c:v>0.73836000000000002</c:v>
                </c:pt>
                <c:pt idx="1212">
                  <c:v>0.73726000000000003</c:v>
                </c:pt>
                <c:pt idx="1213">
                  <c:v>0.73777000000000004</c:v>
                </c:pt>
                <c:pt idx="1214">
                  <c:v>0.73831000000000002</c:v>
                </c:pt>
                <c:pt idx="1215">
                  <c:v>0.73795999999999995</c:v>
                </c:pt>
                <c:pt idx="1216">
                  <c:v>0.73799000000000003</c:v>
                </c:pt>
                <c:pt idx="1217">
                  <c:v>0.68596000000000001</c:v>
                </c:pt>
                <c:pt idx="1218">
                  <c:v>0.68481000000000003</c:v>
                </c:pt>
                <c:pt idx="1219">
                  <c:v>0.68503999999999998</c:v>
                </c:pt>
                <c:pt idx="1220">
                  <c:v>0.68594999999999995</c:v>
                </c:pt>
                <c:pt idx="1221">
                  <c:v>0.68681999999999999</c:v>
                </c:pt>
                <c:pt idx="1222">
                  <c:v>0.68435999999999997</c:v>
                </c:pt>
                <c:pt idx="1223">
                  <c:v>0.68647999999999998</c:v>
                </c:pt>
                <c:pt idx="1224">
                  <c:v>0.68623000000000001</c:v>
                </c:pt>
                <c:pt idx="1225">
                  <c:v>0.68317000000000005</c:v>
                </c:pt>
                <c:pt idx="1226">
                  <c:v>0.68411999999999995</c:v>
                </c:pt>
                <c:pt idx="1227">
                  <c:v>0.68576000000000004</c:v>
                </c:pt>
                <c:pt idx="1228">
                  <c:v>0.57206999999999997</c:v>
                </c:pt>
                <c:pt idx="1229">
                  <c:v>0.57223000000000002</c:v>
                </c:pt>
                <c:pt idx="1230">
                  <c:v>0.57238999999999995</c:v>
                </c:pt>
                <c:pt idx="1231">
                  <c:v>0.57467000000000001</c:v>
                </c:pt>
                <c:pt idx="1232">
                  <c:v>0.57133</c:v>
                </c:pt>
                <c:pt idx="1233">
                  <c:v>0.57433000000000001</c:v>
                </c:pt>
                <c:pt idx="1234">
                  <c:v>0.57221999999999995</c:v>
                </c:pt>
                <c:pt idx="1235">
                  <c:v>0.57267999999999997</c:v>
                </c:pt>
                <c:pt idx="1236">
                  <c:v>0.57584999999999997</c:v>
                </c:pt>
                <c:pt idx="1237">
                  <c:v>0.57299999999999995</c:v>
                </c:pt>
                <c:pt idx="1238">
                  <c:v>0.57511000000000001</c:v>
                </c:pt>
                <c:pt idx="1239">
                  <c:v>0.79232000000000002</c:v>
                </c:pt>
                <c:pt idx="1240">
                  <c:v>0.79017999999999999</c:v>
                </c:pt>
                <c:pt idx="1241">
                  <c:v>0.79017999999999999</c:v>
                </c:pt>
                <c:pt idx="1242">
                  <c:v>0.79220000000000002</c:v>
                </c:pt>
                <c:pt idx="1243">
                  <c:v>0.79044999999999999</c:v>
                </c:pt>
                <c:pt idx="1244">
                  <c:v>0.79374999999999996</c:v>
                </c:pt>
                <c:pt idx="1245">
                  <c:v>0.78993999999999998</c:v>
                </c:pt>
                <c:pt idx="1246">
                  <c:v>0.79069</c:v>
                </c:pt>
                <c:pt idx="1247">
                  <c:v>0.79074</c:v>
                </c:pt>
                <c:pt idx="1248">
                  <c:v>0.79242999999999997</c:v>
                </c:pt>
                <c:pt idx="1249">
                  <c:v>0.79103000000000001</c:v>
                </c:pt>
                <c:pt idx="1250">
                  <c:v>0.70913999999999999</c:v>
                </c:pt>
                <c:pt idx="1251">
                  <c:v>0.70984000000000003</c:v>
                </c:pt>
                <c:pt idx="1252">
                  <c:v>0.70964000000000005</c:v>
                </c:pt>
                <c:pt idx="1253">
                  <c:v>0.70970999999999995</c:v>
                </c:pt>
                <c:pt idx="1254">
                  <c:v>0.71086000000000005</c:v>
                </c:pt>
                <c:pt idx="1255">
                  <c:v>0.71031</c:v>
                </c:pt>
                <c:pt idx="1256">
                  <c:v>0.70994999999999997</c:v>
                </c:pt>
                <c:pt idx="1257">
                  <c:v>0.70996000000000004</c:v>
                </c:pt>
                <c:pt idx="1258">
                  <c:v>0.71009</c:v>
                </c:pt>
                <c:pt idx="1259">
                  <c:v>0.70898000000000005</c:v>
                </c:pt>
                <c:pt idx="1260">
                  <c:v>0.70992999999999995</c:v>
                </c:pt>
                <c:pt idx="1261">
                  <c:v>0.65532999999999997</c:v>
                </c:pt>
                <c:pt idx="1262">
                  <c:v>0.65561000000000003</c:v>
                </c:pt>
                <c:pt idx="1263">
                  <c:v>0.65437000000000001</c:v>
                </c:pt>
                <c:pt idx="1264">
                  <c:v>0.65293999999999996</c:v>
                </c:pt>
                <c:pt idx="1265">
                  <c:v>0.65483999999999998</c:v>
                </c:pt>
                <c:pt idx="1266">
                  <c:v>0.65456000000000003</c:v>
                </c:pt>
                <c:pt idx="1267">
                  <c:v>0.65432000000000001</c:v>
                </c:pt>
                <c:pt idx="1268">
                  <c:v>0.65195000000000003</c:v>
                </c:pt>
                <c:pt idx="1269">
                  <c:v>0.65625</c:v>
                </c:pt>
                <c:pt idx="1270">
                  <c:v>0.65430999999999995</c:v>
                </c:pt>
                <c:pt idx="1271">
                  <c:v>0.65459000000000001</c:v>
                </c:pt>
                <c:pt idx="1272">
                  <c:v>0.18625</c:v>
                </c:pt>
                <c:pt idx="1273">
                  <c:v>0.18664</c:v>
                </c:pt>
                <c:pt idx="1274">
                  <c:v>0.18531</c:v>
                </c:pt>
                <c:pt idx="1275">
                  <c:v>0.18515000000000001</c:v>
                </c:pt>
                <c:pt idx="1276">
                  <c:v>0.18518999999999999</c:v>
                </c:pt>
                <c:pt idx="1277">
                  <c:v>0.18504000000000001</c:v>
                </c:pt>
                <c:pt idx="1278">
                  <c:v>0.18634000000000001</c:v>
                </c:pt>
                <c:pt idx="1279">
                  <c:v>0.18756</c:v>
                </c:pt>
                <c:pt idx="1280">
                  <c:v>0.18817999999999999</c:v>
                </c:pt>
                <c:pt idx="1281">
                  <c:v>0.18579000000000001</c:v>
                </c:pt>
                <c:pt idx="1282">
                  <c:v>0.18608</c:v>
                </c:pt>
                <c:pt idx="1283">
                  <c:v>0.19394</c:v>
                </c:pt>
                <c:pt idx="1284">
                  <c:v>0.19470999999999999</c:v>
                </c:pt>
                <c:pt idx="1285">
                  <c:v>0.19481000000000001</c:v>
                </c:pt>
                <c:pt idx="1286">
                  <c:v>0.19377</c:v>
                </c:pt>
                <c:pt idx="1287">
                  <c:v>0.19356000000000001</c:v>
                </c:pt>
                <c:pt idx="1288">
                  <c:v>0.19320999999999999</c:v>
                </c:pt>
                <c:pt idx="1289">
                  <c:v>0.19305</c:v>
                </c:pt>
                <c:pt idx="1290">
                  <c:v>0.19378999999999999</c:v>
                </c:pt>
                <c:pt idx="1291">
                  <c:v>0.19503000000000001</c:v>
                </c:pt>
                <c:pt idx="1292">
                  <c:v>0.19433</c:v>
                </c:pt>
                <c:pt idx="1293">
                  <c:v>0.19447</c:v>
                </c:pt>
                <c:pt idx="1294">
                  <c:v>0.18307999999999999</c:v>
                </c:pt>
                <c:pt idx="1295">
                  <c:v>0.18373</c:v>
                </c:pt>
                <c:pt idx="1296">
                  <c:v>0.18389</c:v>
                </c:pt>
                <c:pt idx="1297">
                  <c:v>0.18407999999999999</c:v>
                </c:pt>
                <c:pt idx="1298">
                  <c:v>0.18315000000000001</c:v>
                </c:pt>
                <c:pt idx="1299">
                  <c:v>0.18412999999999999</c:v>
                </c:pt>
                <c:pt idx="1300">
                  <c:v>0.18373999999999999</c:v>
                </c:pt>
                <c:pt idx="1301">
                  <c:v>0.18497</c:v>
                </c:pt>
                <c:pt idx="1302">
                  <c:v>0.18476000000000001</c:v>
                </c:pt>
                <c:pt idx="1303">
                  <c:v>0.18157999999999999</c:v>
                </c:pt>
                <c:pt idx="1304">
                  <c:v>0.18398</c:v>
                </c:pt>
                <c:pt idx="1305">
                  <c:v>0.31039</c:v>
                </c:pt>
                <c:pt idx="1306">
                  <c:v>0.30936999999999998</c:v>
                </c:pt>
                <c:pt idx="1307">
                  <c:v>0.30902000000000002</c:v>
                </c:pt>
                <c:pt idx="1308">
                  <c:v>0.31037999999999999</c:v>
                </c:pt>
                <c:pt idx="1309">
                  <c:v>0.30941000000000002</c:v>
                </c:pt>
                <c:pt idx="1310">
                  <c:v>0.30861</c:v>
                </c:pt>
                <c:pt idx="1311">
                  <c:v>0.31001000000000001</c:v>
                </c:pt>
                <c:pt idx="1312">
                  <c:v>0.31081999999999999</c:v>
                </c:pt>
                <c:pt idx="1313">
                  <c:v>0.31030000000000002</c:v>
                </c:pt>
                <c:pt idx="1314">
                  <c:v>0.31006</c:v>
                </c:pt>
                <c:pt idx="1315">
                  <c:v>0.30823</c:v>
                </c:pt>
                <c:pt idx="1316">
                  <c:v>0.28083999999999998</c:v>
                </c:pt>
                <c:pt idx="1317">
                  <c:v>0.28100000000000003</c:v>
                </c:pt>
                <c:pt idx="1318">
                  <c:v>0.28269</c:v>
                </c:pt>
                <c:pt idx="1319">
                  <c:v>0.28065000000000001</c:v>
                </c:pt>
                <c:pt idx="1320">
                  <c:v>0.28121000000000002</c:v>
                </c:pt>
                <c:pt idx="1321">
                  <c:v>0.28161000000000003</c:v>
                </c:pt>
                <c:pt idx="1322">
                  <c:v>0.28138999999999997</c:v>
                </c:pt>
                <c:pt idx="1323">
                  <c:v>0.28243000000000001</c:v>
                </c:pt>
                <c:pt idx="1324">
                  <c:v>0.28247</c:v>
                </c:pt>
                <c:pt idx="1325">
                  <c:v>0.28323999999999999</c:v>
                </c:pt>
                <c:pt idx="1326">
                  <c:v>0.28277999999999998</c:v>
                </c:pt>
                <c:pt idx="1327">
                  <c:v>0.33545999999999998</c:v>
                </c:pt>
                <c:pt idx="1328">
                  <c:v>0.33452999999999999</c:v>
                </c:pt>
                <c:pt idx="1329">
                  <c:v>0.33556999999999998</c:v>
                </c:pt>
                <c:pt idx="1330">
                  <c:v>0.33621000000000001</c:v>
                </c:pt>
                <c:pt idx="1331">
                  <c:v>0.33354</c:v>
                </c:pt>
                <c:pt idx="1332">
                  <c:v>0.33551999999999998</c:v>
                </c:pt>
                <c:pt idx="1333">
                  <c:v>0.33690999999999999</c:v>
                </c:pt>
                <c:pt idx="1334">
                  <c:v>0.33587</c:v>
                </c:pt>
                <c:pt idx="1335">
                  <c:v>0.33496999999999999</c:v>
                </c:pt>
                <c:pt idx="1336">
                  <c:v>0.33538000000000001</c:v>
                </c:pt>
                <c:pt idx="1337">
                  <c:v>0.33571000000000001</c:v>
                </c:pt>
                <c:pt idx="1338">
                  <c:v>0.31624000000000002</c:v>
                </c:pt>
                <c:pt idx="1339">
                  <c:v>0.31574999999999998</c:v>
                </c:pt>
                <c:pt idx="1340">
                  <c:v>0.31755</c:v>
                </c:pt>
                <c:pt idx="1341">
                  <c:v>0.31675999999999999</c:v>
                </c:pt>
                <c:pt idx="1342">
                  <c:v>0.31514999999999999</c:v>
                </c:pt>
                <c:pt idx="1343">
                  <c:v>0.31530999999999998</c:v>
                </c:pt>
                <c:pt idx="1344">
                  <c:v>0.31557000000000002</c:v>
                </c:pt>
                <c:pt idx="1345">
                  <c:v>0.31428</c:v>
                </c:pt>
                <c:pt idx="1346">
                  <c:v>0.31573000000000001</c:v>
                </c:pt>
                <c:pt idx="1347">
                  <c:v>0.31567000000000001</c:v>
                </c:pt>
                <c:pt idx="1348">
                  <c:v>0.31336000000000003</c:v>
                </c:pt>
                <c:pt idx="1349">
                  <c:v>0.30125999999999997</c:v>
                </c:pt>
                <c:pt idx="1350">
                  <c:v>0.30062</c:v>
                </c:pt>
                <c:pt idx="1351">
                  <c:v>0.30276999999999998</c:v>
                </c:pt>
                <c:pt idx="1352">
                  <c:v>0.30176999999999998</c:v>
                </c:pt>
                <c:pt idx="1353">
                  <c:v>0.30031999999999998</c:v>
                </c:pt>
                <c:pt idx="1354">
                  <c:v>0.30063000000000001</c:v>
                </c:pt>
                <c:pt idx="1355">
                  <c:v>0.30102000000000001</c:v>
                </c:pt>
                <c:pt idx="1356">
                  <c:v>0.3024</c:v>
                </c:pt>
                <c:pt idx="1357">
                  <c:v>0.30235000000000001</c:v>
                </c:pt>
                <c:pt idx="1358">
                  <c:v>0.30264999999999997</c:v>
                </c:pt>
                <c:pt idx="1359">
                  <c:v>0.30003000000000002</c:v>
                </c:pt>
                <c:pt idx="1360">
                  <c:v>0.36520000000000002</c:v>
                </c:pt>
                <c:pt idx="1361">
                  <c:v>0.36748999999999998</c:v>
                </c:pt>
                <c:pt idx="1362">
                  <c:v>0.36620000000000003</c:v>
                </c:pt>
                <c:pt idx="1363">
                  <c:v>0.36703000000000002</c:v>
                </c:pt>
                <c:pt idx="1364">
                  <c:v>0.36749999999999999</c:v>
                </c:pt>
                <c:pt idx="1365">
                  <c:v>0.36882999999999999</c:v>
                </c:pt>
                <c:pt idx="1366">
                  <c:v>0.36641000000000001</c:v>
                </c:pt>
                <c:pt idx="1367">
                  <c:v>0.36452000000000001</c:v>
                </c:pt>
                <c:pt idx="1368">
                  <c:v>0.36498000000000003</c:v>
                </c:pt>
                <c:pt idx="1369">
                  <c:v>0.36577999999999999</c:v>
                </c:pt>
                <c:pt idx="1370">
                  <c:v>0.36503000000000002</c:v>
                </c:pt>
                <c:pt idx="1371">
                  <c:v>0.36695</c:v>
                </c:pt>
                <c:pt idx="1372">
                  <c:v>0.36825000000000002</c:v>
                </c:pt>
                <c:pt idx="1373">
                  <c:v>0.36463000000000001</c:v>
                </c:pt>
                <c:pt idx="1374">
                  <c:v>0.36587999999999998</c:v>
                </c:pt>
                <c:pt idx="1375">
                  <c:v>0.36548000000000003</c:v>
                </c:pt>
                <c:pt idx="1376">
                  <c:v>0.36570000000000003</c:v>
                </c:pt>
                <c:pt idx="1377">
                  <c:v>0.36769000000000002</c:v>
                </c:pt>
                <c:pt idx="1378">
                  <c:v>0.36681000000000002</c:v>
                </c:pt>
                <c:pt idx="1379">
                  <c:v>0.36723</c:v>
                </c:pt>
                <c:pt idx="1380">
                  <c:v>0.36410999999999999</c:v>
                </c:pt>
                <c:pt idx="1381">
                  <c:v>0.36830000000000002</c:v>
                </c:pt>
                <c:pt idx="1382">
                  <c:v>0.36487999999999998</c:v>
                </c:pt>
                <c:pt idx="1383">
                  <c:v>0.36570999999999998</c:v>
                </c:pt>
                <c:pt idx="1384">
                  <c:v>0.36420000000000002</c:v>
                </c:pt>
                <c:pt idx="1385">
                  <c:v>0.36537999999999998</c:v>
                </c:pt>
                <c:pt idx="1386">
                  <c:v>0.36554999999999999</c:v>
                </c:pt>
                <c:pt idx="1387">
                  <c:v>0.36437000000000003</c:v>
                </c:pt>
                <c:pt idx="1388">
                  <c:v>0.36568000000000001</c:v>
                </c:pt>
                <c:pt idx="1389">
                  <c:v>0.36651</c:v>
                </c:pt>
                <c:pt idx="1390">
                  <c:v>0.36384</c:v>
                </c:pt>
                <c:pt idx="1391">
                  <c:v>0.36409999999999998</c:v>
                </c:pt>
                <c:pt idx="1392">
                  <c:v>0.36323</c:v>
                </c:pt>
                <c:pt idx="1393">
                  <c:v>0.36532999999999999</c:v>
                </c:pt>
                <c:pt idx="1394">
                  <c:v>0.36369000000000001</c:v>
                </c:pt>
                <c:pt idx="1395">
                  <c:v>0.36681000000000002</c:v>
                </c:pt>
                <c:pt idx="1396">
                  <c:v>0.36501</c:v>
                </c:pt>
                <c:pt idx="1397">
                  <c:v>0.36617</c:v>
                </c:pt>
                <c:pt idx="1398">
                  <c:v>0.36460999999999999</c:v>
                </c:pt>
                <c:pt idx="1399">
                  <c:v>0.36598999999999998</c:v>
                </c:pt>
                <c:pt idx="1400">
                  <c:v>0.36581000000000002</c:v>
                </c:pt>
                <c:pt idx="1401">
                  <c:v>0.36670999999999998</c:v>
                </c:pt>
                <c:pt idx="1402">
                  <c:v>0.36726999999999999</c:v>
                </c:pt>
                <c:pt idx="1403">
                  <c:v>0.36518</c:v>
                </c:pt>
                <c:pt idx="1404">
                  <c:v>0.22086</c:v>
                </c:pt>
                <c:pt idx="1405">
                  <c:v>0.22262000000000001</c:v>
                </c:pt>
                <c:pt idx="1406">
                  <c:v>0.22059000000000001</c:v>
                </c:pt>
                <c:pt idx="1407">
                  <c:v>0.22255</c:v>
                </c:pt>
                <c:pt idx="1408">
                  <c:v>0.22212999999999999</c:v>
                </c:pt>
                <c:pt idx="1409">
                  <c:v>0.22292999999999999</c:v>
                </c:pt>
                <c:pt idx="1410">
                  <c:v>0.2223</c:v>
                </c:pt>
                <c:pt idx="1411">
                  <c:v>0.22125</c:v>
                </c:pt>
                <c:pt idx="1412">
                  <c:v>0.22234000000000001</c:v>
                </c:pt>
                <c:pt idx="1413">
                  <c:v>0.22338</c:v>
                </c:pt>
                <c:pt idx="1414">
                  <c:v>0.22134999999999999</c:v>
                </c:pt>
                <c:pt idx="1415">
                  <c:v>0.23283000000000001</c:v>
                </c:pt>
                <c:pt idx="1416">
                  <c:v>0.23286000000000001</c:v>
                </c:pt>
                <c:pt idx="1417">
                  <c:v>0.23279</c:v>
                </c:pt>
                <c:pt idx="1418">
                  <c:v>0.23277999999999999</c:v>
                </c:pt>
                <c:pt idx="1419">
                  <c:v>0.23236999999999999</c:v>
                </c:pt>
                <c:pt idx="1420">
                  <c:v>0.23305999999999999</c:v>
                </c:pt>
                <c:pt idx="1421">
                  <c:v>0.23311999999999999</c:v>
                </c:pt>
                <c:pt idx="1422">
                  <c:v>0.23230999999999999</c:v>
                </c:pt>
                <c:pt idx="1423">
                  <c:v>0.23214000000000001</c:v>
                </c:pt>
                <c:pt idx="1424">
                  <c:v>0.23318</c:v>
                </c:pt>
                <c:pt idx="1425">
                  <c:v>0.23194999999999999</c:v>
                </c:pt>
                <c:pt idx="1426">
                  <c:v>0.21842</c:v>
                </c:pt>
                <c:pt idx="1427">
                  <c:v>0.21773999999999999</c:v>
                </c:pt>
                <c:pt idx="1428">
                  <c:v>0.22033</c:v>
                </c:pt>
                <c:pt idx="1429">
                  <c:v>0.22048000000000001</c:v>
                </c:pt>
                <c:pt idx="1430">
                  <c:v>0.21923999999999999</c:v>
                </c:pt>
                <c:pt idx="1431">
                  <c:v>0.22009000000000001</c:v>
                </c:pt>
                <c:pt idx="1432">
                  <c:v>0.2185</c:v>
                </c:pt>
                <c:pt idx="1433">
                  <c:v>0.21972</c:v>
                </c:pt>
                <c:pt idx="1434">
                  <c:v>0.21972</c:v>
                </c:pt>
                <c:pt idx="1435">
                  <c:v>0.21948999999999999</c:v>
                </c:pt>
                <c:pt idx="1436">
                  <c:v>0.21884999999999999</c:v>
                </c:pt>
                <c:pt idx="1437">
                  <c:v>0.39623000000000003</c:v>
                </c:pt>
                <c:pt idx="1438">
                  <c:v>0.39778000000000002</c:v>
                </c:pt>
                <c:pt idx="1439">
                  <c:v>0.39593</c:v>
                </c:pt>
                <c:pt idx="1440">
                  <c:v>0.39617000000000002</c:v>
                </c:pt>
                <c:pt idx="1441">
                  <c:v>0.39687</c:v>
                </c:pt>
                <c:pt idx="1442">
                  <c:v>0.39743000000000001</c:v>
                </c:pt>
                <c:pt idx="1443">
                  <c:v>0.39539999999999997</c:v>
                </c:pt>
                <c:pt idx="1444">
                  <c:v>0.39718999999999999</c:v>
                </c:pt>
                <c:pt idx="1445">
                  <c:v>0.39674999999999999</c:v>
                </c:pt>
                <c:pt idx="1446">
                  <c:v>0.39678000000000002</c:v>
                </c:pt>
                <c:pt idx="1447">
                  <c:v>0.39784000000000003</c:v>
                </c:pt>
                <c:pt idx="1448">
                  <c:v>0.34286</c:v>
                </c:pt>
                <c:pt idx="1449">
                  <c:v>0.34348000000000001</c:v>
                </c:pt>
                <c:pt idx="1450">
                  <c:v>0.34440999999999999</c:v>
                </c:pt>
                <c:pt idx="1451">
                  <c:v>0.34344999999999998</c:v>
                </c:pt>
                <c:pt idx="1452">
                  <c:v>0.34323999999999999</c:v>
                </c:pt>
                <c:pt idx="1453">
                  <c:v>0.34465000000000001</c:v>
                </c:pt>
                <c:pt idx="1454">
                  <c:v>0.34411000000000003</c:v>
                </c:pt>
                <c:pt idx="1455">
                  <c:v>0.34364</c:v>
                </c:pt>
                <c:pt idx="1456">
                  <c:v>0.34511999999999998</c:v>
                </c:pt>
                <c:pt idx="1457">
                  <c:v>0.34203</c:v>
                </c:pt>
                <c:pt idx="1458">
                  <c:v>0.34560000000000002</c:v>
                </c:pt>
                <c:pt idx="1459">
                  <c:v>0.41308</c:v>
                </c:pt>
                <c:pt idx="1460">
                  <c:v>0.41420000000000001</c:v>
                </c:pt>
                <c:pt idx="1461">
                  <c:v>0.41510999999999998</c:v>
                </c:pt>
                <c:pt idx="1462">
                  <c:v>0.41476000000000002</c:v>
                </c:pt>
                <c:pt idx="1463">
                  <c:v>0.41254999999999997</c:v>
                </c:pt>
                <c:pt idx="1464">
                  <c:v>0.41210999999999998</c:v>
                </c:pt>
                <c:pt idx="1465">
                  <c:v>0.41076000000000001</c:v>
                </c:pt>
                <c:pt idx="1466">
                  <c:v>0.41517999999999999</c:v>
                </c:pt>
                <c:pt idx="1467">
                  <c:v>0.41431000000000001</c:v>
                </c:pt>
                <c:pt idx="1468">
                  <c:v>0.41271000000000002</c:v>
                </c:pt>
                <c:pt idx="1469">
                  <c:v>0.41552</c:v>
                </c:pt>
                <c:pt idx="1470">
                  <c:v>0.38786999999999999</c:v>
                </c:pt>
                <c:pt idx="1471">
                  <c:v>0.38846999999999998</c:v>
                </c:pt>
                <c:pt idx="1472">
                  <c:v>0.38863999999999999</c:v>
                </c:pt>
                <c:pt idx="1473">
                  <c:v>0.38785999999999998</c:v>
                </c:pt>
                <c:pt idx="1474">
                  <c:v>0.38858999999999999</c:v>
                </c:pt>
                <c:pt idx="1475">
                  <c:v>0.38847999999999999</c:v>
                </c:pt>
                <c:pt idx="1476">
                  <c:v>0.38712000000000002</c:v>
                </c:pt>
                <c:pt idx="1477">
                  <c:v>0.38821</c:v>
                </c:pt>
                <c:pt idx="1478">
                  <c:v>0.38749</c:v>
                </c:pt>
                <c:pt idx="1479">
                  <c:v>0.38744000000000001</c:v>
                </c:pt>
                <c:pt idx="1480">
                  <c:v>0.38754</c:v>
                </c:pt>
                <c:pt idx="1481">
                  <c:v>0.36958000000000002</c:v>
                </c:pt>
                <c:pt idx="1482">
                  <c:v>0.37035000000000001</c:v>
                </c:pt>
                <c:pt idx="1483">
                  <c:v>0.37</c:v>
                </c:pt>
                <c:pt idx="1484">
                  <c:v>0.37119000000000002</c:v>
                </c:pt>
                <c:pt idx="1485">
                  <c:v>0.36930000000000002</c:v>
                </c:pt>
                <c:pt idx="1486">
                  <c:v>0.37024000000000001</c:v>
                </c:pt>
                <c:pt idx="1487">
                  <c:v>0.37113000000000002</c:v>
                </c:pt>
                <c:pt idx="1488">
                  <c:v>0.37175999999999998</c:v>
                </c:pt>
                <c:pt idx="1489">
                  <c:v>0.37306</c:v>
                </c:pt>
                <c:pt idx="1490">
                  <c:v>0.36981000000000003</c:v>
                </c:pt>
                <c:pt idx="1491">
                  <c:v>0.36976999999999999</c:v>
                </c:pt>
                <c:pt idx="1492">
                  <c:v>0.45141999999999999</c:v>
                </c:pt>
                <c:pt idx="1493">
                  <c:v>0.45437</c:v>
                </c:pt>
                <c:pt idx="1494">
                  <c:v>0.45412000000000002</c:v>
                </c:pt>
                <c:pt idx="1495">
                  <c:v>0.45163999999999999</c:v>
                </c:pt>
                <c:pt idx="1496">
                  <c:v>0.4526</c:v>
                </c:pt>
                <c:pt idx="1497">
                  <c:v>0.45545000000000002</c:v>
                </c:pt>
                <c:pt idx="1498">
                  <c:v>0.45356999999999997</c:v>
                </c:pt>
                <c:pt idx="1499">
                  <c:v>0.45462000000000002</c:v>
                </c:pt>
                <c:pt idx="1500">
                  <c:v>0.45421</c:v>
                </c:pt>
                <c:pt idx="1501">
                  <c:v>0.45323000000000002</c:v>
                </c:pt>
                <c:pt idx="1502">
                  <c:v>0.45327000000000001</c:v>
                </c:pt>
                <c:pt idx="1503">
                  <c:v>0.45045000000000002</c:v>
                </c:pt>
                <c:pt idx="1504">
                  <c:v>0.45329000000000003</c:v>
                </c:pt>
                <c:pt idx="1505">
                  <c:v>0.45347999999999999</c:v>
                </c:pt>
                <c:pt idx="1506">
                  <c:v>0.45377000000000001</c:v>
                </c:pt>
                <c:pt idx="1507">
                  <c:v>0.45415</c:v>
                </c:pt>
                <c:pt idx="1508">
                  <c:v>0.45363999999999999</c:v>
                </c:pt>
                <c:pt idx="1509">
                  <c:v>0.45352999999999999</c:v>
                </c:pt>
                <c:pt idx="1510">
                  <c:v>0.45269999999999999</c:v>
                </c:pt>
                <c:pt idx="1511">
                  <c:v>0.45395000000000002</c:v>
                </c:pt>
                <c:pt idx="1512">
                  <c:v>0.45498</c:v>
                </c:pt>
                <c:pt idx="1513">
                  <c:v>0.45150000000000001</c:v>
                </c:pt>
                <c:pt idx="1514">
                  <c:v>0.45184000000000002</c:v>
                </c:pt>
                <c:pt idx="1515">
                  <c:v>0.45068999999999998</c:v>
                </c:pt>
                <c:pt idx="1516">
                  <c:v>0.45193</c:v>
                </c:pt>
                <c:pt idx="1517">
                  <c:v>0.45285999999999998</c:v>
                </c:pt>
                <c:pt idx="1518">
                  <c:v>0.45206000000000002</c:v>
                </c:pt>
                <c:pt idx="1519">
                  <c:v>0.45362999999999998</c:v>
                </c:pt>
                <c:pt idx="1520">
                  <c:v>0.45151000000000002</c:v>
                </c:pt>
                <c:pt idx="1521">
                  <c:v>0.44985999999999998</c:v>
                </c:pt>
                <c:pt idx="1522">
                  <c:v>0.45212000000000002</c:v>
                </c:pt>
                <c:pt idx="1523">
                  <c:v>0.45207999999999998</c:v>
                </c:pt>
                <c:pt idx="1524">
                  <c:v>0.45023999999999997</c:v>
                </c:pt>
                <c:pt idx="1525">
                  <c:v>0.45179999999999998</c:v>
                </c:pt>
                <c:pt idx="1526">
                  <c:v>0.45218000000000003</c:v>
                </c:pt>
                <c:pt idx="1527">
                  <c:v>0.45212000000000002</c:v>
                </c:pt>
                <c:pt idx="1528">
                  <c:v>0.45117000000000002</c:v>
                </c:pt>
                <c:pt idx="1529">
                  <c:v>0.45311000000000001</c:v>
                </c:pt>
                <c:pt idx="1530">
                  <c:v>0.45333000000000001</c:v>
                </c:pt>
                <c:pt idx="1531">
                  <c:v>0.45221</c:v>
                </c:pt>
                <c:pt idx="1532">
                  <c:v>0.45334000000000002</c:v>
                </c:pt>
                <c:pt idx="1533">
                  <c:v>0.45218000000000003</c:v>
                </c:pt>
                <c:pt idx="1534">
                  <c:v>0.45355000000000001</c:v>
                </c:pt>
                <c:pt idx="1535">
                  <c:v>0.45323000000000002</c:v>
                </c:pt>
                <c:pt idx="1536">
                  <c:v>0.27456000000000003</c:v>
                </c:pt>
                <c:pt idx="1537">
                  <c:v>0.27629999999999999</c:v>
                </c:pt>
                <c:pt idx="1538">
                  <c:v>0.27524999999999999</c:v>
                </c:pt>
                <c:pt idx="1539">
                  <c:v>0.27551999999999999</c:v>
                </c:pt>
                <c:pt idx="1540">
                  <c:v>0.27571000000000001</c:v>
                </c:pt>
                <c:pt idx="1541">
                  <c:v>0.27578000000000003</c:v>
                </c:pt>
                <c:pt idx="1542">
                  <c:v>0.27472999999999997</c:v>
                </c:pt>
                <c:pt idx="1543">
                  <c:v>0.27660000000000001</c:v>
                </c:pt>
                <c:pt idx="1544">
                  <c:v>0.27328000000000002</c:v>
                </c:pt>
                <c:pt idx="1545">
                  <c:v>0.27565000000000001</c:v>
                </c:pt>
                <c:pt idx="1546">
                  <c:v>0.27478999999999998</c:v>
                </c:pt>
                <c:pt idx="1547">
                  <c:v>0.29016999999999998</c:v>
                </c:pt>
                <c:pt idx="1548">
                  <c:v>0.28874</c:v>
                </c:pt>
                <c:pt idx="1549">
                  <c:v>0.28981000000000001</c:v>
                </c:pt>
                <c:pt idx="1550">
                  <c:v>0.29048000000000002</c:v>
                </c:pt>
                <c:pt idx="1551">
                  <c:v>0.29072999999999999</c:v>
                </c:pt>
                <c:pt idx="1552">
                  <c:v>0.29072999999999999</c:v>
                </c:pt>
                <c:pt idx="1553">
                  <c:v>0.29110000000000003</c:v>
                </c:pt>
                <c:pt idx="1554">
                  <c:v>0.29104000000000002</c:v>
                </c:pt>
                <c:pt idx="1555">
                  <c:v>0.29203000000000001</c:v>
                </c:pt>
                <c:pt idx="1556">
                  <c:v>0.29193000000000002</c:v>
                </c:pt>
                <c:pt idx="1557">
                  <c:v>0.29200999999999999</c:v>
                </c:pt>
                <c:pt idx="1558">
                  <c:v>0.27300999999999997</c:v>
                </c:pt>
                <c:pt idx="1559">
                  <c:v>0.27073000000000003</c:v>
                </c:pt>
                <c:pt idx="1560">
                  <c:v>0.27100999999999997</c:v>
                </c:pt>
                <c:pt idx="1561">
                  <c:v>0.27112000000000003</c:v>
                </c:pt>
                <c:pt idx="1562">
                  <c:v>0.27137</c:v>
                </c:pt>
                <c:pt idx="1563">
                  <c:v>0.26956999999999998</c:v>
                </c:pt>
                <c:pt idx="1564">
                  <c:v>0.27016000000000001</c:v>
                </c:pt>
                <c:pt idx="1565">
                  <c:v>0.27322000000000002</c:v>
                </c:pt>
                <c:pt idx="1566">
                  <c:v>0.26778000000000002</c:v>
                </c:pt>
                <c:pt idx="1567">
                  <c:v>0.27066000000000001</c:v>
                </c:pt>
                <c:pt idx="1568">
                  <c:v>0.27043</c:v>
                </c:pt>
                <c:pt idx="1569">
                  <c:v>0.53356999999999999</c:v>
                </c:pt>
                <c:pt idx="1570">
                  <c:v>0.53227999999999998</c:v>
                </c:pt>
                <c:pt idx="1571">
                  <c:v>0.53522999999999998</c:v>
                </c:pt>
                <c:pt idx="1572">
                  <c:v>0.53476999999999997</c:v>
                </c:pt>
                <c:pt idx="1573">
                  <c:v>0.53320000000000001</c:v>
                </c:pt>
                <c:pt idx="1574">
                  <c:v>0.53219000000000005</c:v>
                </c:pt>
                <c:pt idx="1575">
                  <c:v>0.53542000000000001</c:v>
                </c:pt>
                <c:pt idx="1576">
                  <c:v>0.53190000000000004</c:v>
                </c:pt>
                <c:pt idx="1577">
                  <c:v>0.53120999999999996</c:v>
                </c:pt>
                <c:pt idx="1578">
                  <c:v>0.53144000000000002</c:v>
                </c:pt>
                <c:pt idx="1579">
                  <c:v>0.53361999999999998</c:v>
                </c:pt>
                <c:pt idx="1580">
                  <c:v>0.50839000000000001</c:v>
                </c:pt>
                <c:pt idx="1581">
                  <c:v>0.50978999999999997</c:v>
                </c:pt>
                <c:pt idx="1582">
                  <c:v>0.50876999999999994</c:v>
                </c:pt>
                <c:pt idx="1583">
                  <c:v>0.50927</c:v>
                </c:pt>
                <c:pt idx="1584">
                  <c:v>0.51095999999999997</c:v>
                </c:pt>
                <c:pt idx="1585">
                  <c:v>0.50975000000000004</c:v>
                </c:pt>
                <c:pt idx="1586">
                  <c:v>0.50905</c:v>
                </c:pt>
                <c:pt idx="1587">
                  <c:v>0.50958000000000003</c:v>
                </c:pt>
                <c:pt idx="1588">
                  <c:v>0.51087000000000005</c:v>
                </c:pt>
                <c:pt idx="1589">
                  <c:v>0.50934000000000001</c:v>
                </c:pt>
                <c:pt idx="1590">
                  <c:v>0.50878999999999996</c:v>
                </c:pt>
                <c:pt idx="1591">
                  <c:v>0.56016999999999995</c:v>
                </c:pt>
                <c:pt idx="1592">
                  <c:v>0.55817000000000005</c:v>
                </c:pt>
                <c:pt idx="1593">
                  <c:v>0.55769000000000002</c:v>
                </c:pt>
                <c:pt idx="1594">
                  <c:v>0.55913000000000002</c:v>
                </c:pt>
                <c:pt idx="1595">
                  <c:v>0.55886999999999998</c:v>
                </c:pt>
                <c:pt idx="1596">
                  <c:v>0.55927000000000004</c:v>
                </c:pt>
                <c:pt idx="1597">
                  <c:v>0.55837000000000003</c:v>
                </c:pt>
                <c:pt idx="1598">
                  <c:v>0.55881999999999998</c:v>
                </c:pt>
                <c:pt idx="1599">
                  <c:v>0.56006</c:v>
                </c:pt>
                <c:pt idx="1600">
                  <c:v>0.55993999999999999</c:v>
                </c:pt>
                <c:pt idx="1601">
                  <c:v>0.55745</c:v>
                </c:pt>
                <c:pt idx="1602">
                  <c:v>0.52137</c:v>
                </c:pt>
                <c:pt idx="1603">
                  <c:v>0.52054</c:v>
                </c:pt>
                <c:pt idx="1604">
                  <c:v>0.52034999999999998</c:v>
                </c:pt>
                <c:pt idx="1605">
                  <c:v>0.52078000000000002</c:v>
                </c:pt>
                <c:pt idx="1606">
                  <c:v>0.51937999999999995</c:v>
                </c:pt>
                <c:pt idx="1607">
                  <c:v>0.52210000000000001</c:v>
                </c:pt>
                <c:pt idx="1608">
                  <c:v>0.52064999999999995</c:v>
                </c:pt>
                <c:pt idx="1609">
                  <c:v>0.52010000000000001</c:v>
                </c:pt>
                <c:pt idx="1610">
                  <c:v>0.52142999999999995</c:v>
                </c:pt>
                <c:pt idx="1611">
                  <c:v>0.52017999999999998</c:v>
                </c:pt>
                <c:pt idx="1612">
                  <c:v>0.51954</c:v>
                </c:pt>
                <c:pt idx="1613">
                  <c:v>0.49390000000000001</c:v>
                </c:pt>
                <c:pt idx="1614">
                  <c:v>0.49536000000000002</c:v>
                </c:pt>
                <c:pt idx="1615">
                  <c:v>0.49669000000000002</c:v>
                </c:pt>
                <c:pt idx="1616">
                  <c:v>0.49592999999999998</c:v>
                </c:pt>
                <c:pt idx="1617">
                  <c:v>0.49406</c:v>
                </c:pt>
                <c:pt idx="1618">
                  <c:v>0.49514999999999998</c:v>
                </c:pt>
                <c:pt idx="1619">
                  <c:v>0.49435000000000001</c:v>
                </c:pt>
                <c:pt idx="1620">
                  <c:v>0.49440000000000001</c:v>
                </c:pt>
                <c:pt idx="1621">
                  <c:v>0.49578</c:v>
                </c:pt>
                <c:pt idx="1622">
                  <c:v>0.49452000000000002</c:v>
                </c:pt>
                <c:pt idx="1623">
                  <c:v>0.49390000000000001</c:v>
                </c:pt>
                <c:pt idx="1624">
                  <c:v>0.61904999999999999</c:v>
                </c:pt>
                <c:pt idx="1625">
                  <c:v>0.61717</c:v>
                </c:pt>
                <c:pt idx="1626">
                  <c:v>0.61761999999999995</c:v>
                </c:pt>
                <c:pt idx="1627">
                  <c:v>0.62061999999999995</c:v>
                </c:pt>
                <c:pt idx="1628">
                  <c:v>0.61758999999999997</c:v>
                </c:pt>
                <c:pt idx="1629">
                  <c:v>0.61526999999999998</c:v>
                </c:pt>
                <c:pt idx="1630">
                  <c:v>0.61873999999999996</c:v>
                </c:pt>
                <c:pt idx="1631">
                  <c:v>0.61900999999999995</c:v>
                </c:pt>
                <c:pt idx="1632">
                  <c:v>0.61717999999999995</c:v>
                </c:pt>
                <c:pt idx="1633">
                  <c:v>0.61714000000000002</c:v>
                </c:pt>
                <c:pt idx="1634">
                  <c:v>0.61573</c:v>
                </c:pt>
                <c:pt idx="1635">
                  <c:v>0.61736999999999997</c:v>
                </c:pt>
                <c:pt idx="1636">
                  <c:v>0.61821999999999999</c:v>
                </c:pt>
                <c:pt idx="1637">
                  <c:v>0.61728000000000005</c:v>
                </c:pt>
                <c:pt idx="1638">
                  <c:v>0.61924000000000001</c:v>
                </c:pt>
                <c:pt idx="1639">
                  <c:v>0.61846999999999996</c:v>
                </c:pt>
                <c:pt idx="1640">
                  <c:v>0.61865999999999999</c:v>
                </c:pt>
                <c:pt idx="1641">
                  <c:v>0.61721999999999999</c:v>
                </c:pt>
                <c:pt idx="1642">
                  <c:v>0.61682999999999999</c:v>
                </c:pt>
                <c:pt idx="1643">
                  <c:v>0.61772000000000005</c:v>
                </c:pt>
                <c:pt idx="1644">
                  <c:v>0.61665000000000003</c:v>
                </c:pt>
                <c:pt idx="1645">
                  <c:v>0.61756999999999995</c:v>
                </c:pt>
                <c:pt idx="1646">
                  <c:v>0.61597999999999997</c:v>
                </c:pt>
                <c:pt idx="1647">
                  <c:v>0.61199000000000003</c:v>
                </c:pt>
                <c:pt idx="1648">
                  <c:v>0.61348999999999998</c:v>
                </c:pt>
                <c:pt idx="1649">
                  <c:v>0.61412</c:v>
                </c:pt>
                <c:pt idx="1650">
                  <c:v>0.61521000000000003</c:v>
                </c:pt>
                <c:pt idx="1651">
                  <c:v>0.61570000000000003</c:v>
                </c:pt>
                <c:pt idx="1652">
                  <c:v>0.61502999999999997</c:v>
                </c:pt>
                <c:pt idx="1653">
                  <c:v>0.61356999999999995</c:v>
                </c:pt>
                <c:pt idx="1654">
                  <c:v>0.61397000000000002</c:v>
                </c:pt>
                <c:pt idx="1655">
                  <c:v>0.61484000000000005</c:v>
                </c:pt>
                <c:pt idx="1656">
                  <c:v>0.61434</c:v>
                </c:pt>
                <c:pt idx="1657">
                  <c:v>0.61882000000000004</c:v>
                </c:pt>
                <c:pt idx="1658">
                  <c:v>0.61631999999999998</c:v>
                </c:pt>
                <c:pt idx="1659">
                  <c:v>0.61792999999999998</c:v>
                </c:pt>
                <c:pt idx="1660">
                  <c:v>0.61392999999999998</c:v>
                </c:pt>
                <c:pt idx="1661">
                  <c:v>0.61368999999999996</c:v>
                </c:pt>
                <c:pt idx="1662">
                  <c:v>0.61870000000000003</c:v>
                </c:pt>
                <c:pt idx="1663">
                  <c:v>0.61543000000000003</c:v>
                </c:pt>
                <c:pt idx="1664">
                  <c:v>0.61573999999999995</c:v>
                </c:pt>
                <c:pt idx="1665">
                  <c:v>0.61582999999999999</c:v>
                </c:pt>
                <c:pt idx="1666">
                  <c:v>0.61685000000000001</c:v>
                </c:pt>
                <c:pt idx="1667">
                  <c:v>0.61645000000000005</c:v>
                </c:pt>
                <c:pt idx="1668">
                  <c:v>0.13843</c:v>
                </c:pt>
                <c:pt idx="1669">
                  <c:v>0.13822999999999999</c:v>
                </c:pt>
                <c:pt idx="1670">
                  <c:v>0.13766</c:v>
                </c:pt>
                <c:pt idx="1671">
                  <c:v>0.13858000000000001</c:v>
                </c:pt>
                <c:pt idx="1672">
                  <c:v>0.13625000000000001</c:v>
                </c:pt>
                <c:pt idx="1673">
                  <c:v>0.13908000000000001</c:v>
                </c:pt>
                <c:pt idx="1674">
                  <c:v>0.13857</c:v>
                </c:pt>
                <c:pt idx="1675">
                  <c:v>0.13927</c:v>
                </c:pt>
                <c:pt idx="1676">
                  <c:v>0.13725999999999999</c:v>
                </c:pt>
                <c:pt idx="1677">
                  <c:v>0.13704</c:v>
                </c:pt>
                <c:pt idx="1678">
                  <c:v>0.13638</c:v>
                </c:pt>
                <c:pt idx="1679">
                  <c:v>0.14177999999999999</c:v>
                </c:pt>
                <c:pt idx="1680">
                  <c:v>0.14455999999999999</c:v>
                </c:pt>
                <c:pt idx="1681">
                  <c:v>0.14341999999999999</c:v>
                </c:pt>
                <c:pt idx="1682">
                  <c:v>0.14351</c:v>
                </c:pt>
                <c:pt idx="1683">
                  <c:v>0.14338999999999999</c:v>
                </c:pt>
                <c:pt idx="1684">
                  <c:v>0.14263000000000001</c:v>
                </c:pt>
                <c:pt idx="1685">
                  <c:v>0.14324000000000001</c:v>
                </c:pt>
                <c:pt idx="1686">
                  <c:v>0.14288000000000001</c:v>
                </c:pt>
                <c:pt idx="1687">
                  <c:v>0.14476</c:v>
                </c:pt>
                <c:pt idx="1688">
                  <c:v>0.14326</c:v>
                </c:pt>
                <c:pt idx="1689">
                  <c:v>0.14218</c:v>
                </c:pt>
                <c:pt idx="1690">
                  <c:v>0.13442999999999999</c:v>
                </c:pt>
                <c:pt idx="1691">
                  <c:v>0.1371</c:v>
                </c:pt>
                <c:pt idx="1692">
                  <c:v>0.13689999999999999</c:v>
                </c:pt>
                <c:pt idx="1693">
                  <c:v>0.13558999999999999</c:v>
                </c:pt>
                <c:pt idx="1694">
                  <c:v>0.13503999999999999</c:v>
                </c:pt>
                <c:pt idx="1695">
                  <c:v>0.13653000000000001</c:v>
                </c:pt>
                <c:pt idx="1696">
                  <c:v>0.13446</c:v>
                </c:pt>
                <c:pt idx="1697">
                  <c:v>0.13630999999999999</c:v>
                </c:pt>
                <c:pt idx="1698">
                  <c:v>0.13633999999999999</c:v>
                </c:pt>
                <c:pt idx="1699">
                  <c:v>0.13589000000000001</c:v>
                </c:pt>
                <c:pt idx="1700">
                  <c:v>0.13586999999999999</c:v>
                </c:pt>
                <c:pt idx="1701">
                  <c:v>0.23246</c:v>
                </c:pt>
                <c:pt idx="1702">
                  <c:v>0.23166</c:v>
                </c:pt>
                <c:pt idx="1703">
                  <c:v>0.23097000000000001</c:v>
                </c:pt>
                <c:pt idx="1704">
                  <c:v>0.23224</c:v>
                </c:pt>
                <c:pt idx="1705">
                  <c:v>0.23025000000000001</c:v>
                </c:pt>
                <c:pt idx="1706">
                  <c:v>0.23047999999999999</c:v>
                </c:pt>
                <c:pt idx="1707">
                  <c:v>0.23161000000000001</c:v>
                </c:pt>
                <c:pt idx="1708">
                  <c:v>0.23272000000000001</c:v>
                </c:pt>
                <c:pt idx="1709">
                  <c:v>0.23175000000000001</c:v>
                </c:pt>
                <c:pt idx="1710">
                  <c:v>0.23279</c:v>
                </c:pt>
                <c:pt idx="1711">
                  <c:v>0.23044000000000001</c:v>
                </c:pt>
                <c:pt idx="1712">
                  <c:v>0.22253999999999999</c:v>
                </c:pt>
                <c:pt idx="1713">
                  <c:v>0.22267000000000001</c:v>
                </c:pt>
                <c:pt idx="1714">
                  <c:v>0.22450999999999999</c:v>
                </c:pt>
                <c:pt idx="1715">
                  <c:v>0.22350999999999999</c:v>
                </c:pt>
                <c:pt idx="1716">
                  <c:v>0.22091</c:v>
                </c:pt>
                <c:pt idx="1717">
                  <c:v>0.22364000000000001</c:v>
                </c:pt>
                <c:pt idx="1718">
                  <c:v>0.22531999999999999</c:v>
                </c:pt>
                <c:pt idx="1719">
                  <c:v>0.22355</c:v>
                </c:pt>
                <c:pt idx="1720">
                  <c:v>0.22226000000000001</c:v>
                </c:pt>
                <c:pt idx="1721">
                  <c:v>0.22281999999999999</c:v>
                </c:pt>
                <c:pt idx="1722">
                  <c:v>0.22481999999999999</c:v>
                </c:pt>
                <c:pt idx="1723">
                  <c:v>0.20422999999999999</c:v>
                </c:pt>
                <c:pt idx="1724">
                  <c:v>0.20105000000000001</c:v>
                </c:pt>
                <c:pt idx="1725">
                  <c:v>0.20449999999999999</c:v>
                </c:pt>
                <c:pt idx="1726">
                  <c:v>0.20424</c:v>
                </c:pt>
                <c:pt idx="1727">
                  <c:v>0.20463999999999999</c:v>
                </c:pt>
                <c:pt idx="1728">
                  <c:v>0.20343</c:v>
                </c:pt>
                <c:pt idx="1729">
                  <c:v>0.20544999999999999</c:v>
                </c:pt>
                <c:pt idx="1730">
                  <c:v>0.20352999999999999</c:v>
                </c:pt>
                <c:pt idx="1731">
                  <c:v>0.20444000000000001</c:v>
                </c:pt>
                <c:pt idx="1732">
                  <c:v>0.20483000000000001</c:v>
                </c:pt>
                <c:pt idx="1733">
                  <c:v>0.20383999999999999</c:v>
                </c:pt>
                <c:pt idx="1734">
                  <c:v>0.22553999999999999</c:v>
                </c:pt>
                <c:pt idx="1735">
                  <c:v>0.22816</c:v>
                </c:pt>
                <c:pt idx="1736">
                  <c:v>0.22733999999999999</c:v>
                </c:pt>
                <c:pt idx="1737">
                  <c:v>0.22647</c:v>
                </c:pt>
                <c:pt idx="1738">
                  <c:v>0.22778999999999999</c:v>
                </c:pt>
                <c:pt idx="1739">
                  <c:v>0.22764000000000001</c:v>
                </c:pt>
                <c:pt idx="1740">
                  <c:v>0.22689999999999999</c:v>
                </c:pt>
                <c:pt idx="1741">
                  <c:v>0.22542999999999999</c:v>
                </c:pt>
                <c:pt idx="1742">
                  <c:v>0.22731999999999999</c:v>
                </c:pt>
                <c:pt idx="1743">
                  <c:v>0.22766</c:v>
                </c:pt>
                <c:pt idx="1744">
                  <c:v>0.22800000000000001</c:v>
                </c:pt>
                <c:pt idx="1745">
                  <c:v>0.21754999999999999</c:v>
                </c:pt>
                <c:pt idx="1746">
                  <c:v>0.21884999999999999</c:v>
                </c:pt>
                <c:pt idx="1747">
                  <c:v>0.21758</c:v>
                </c:pt>
                <c:pt idx="1748">
                  <c:v>0.21656</c:v>
                </c:pt>
                <c:pt idx="1749">
                  <c:v>0.21703</c:v>
                </c:pt>
                <c:pt idx="1750">
                  <c:v>0.21646000000000001</c:v>
                </c:pt>
                <c:pt idx="1751">
                  <c:v>0.21647</c:v>
                </c:pt>
                <c:pt idx="1752">
                  <c:v>0.21743999999999999</c:v>
                </c:pt>
                <c:pt idx="1753">
                  <c:v>0.21576999999999999</c:v>
                </c:pt>
                <c:pt idx="1754">
                  <c:v>0.21929000000000001</c:v>
                </c:pt>
                <c:pt idx="1755">
                  <c:v>0.21648999999999999</c:v>
                </c:pt>
                <c:pt idx="1756">
                  <c:v>0.26140000000000002</c:v>
                </c:pt>
                <c:pt idx="1757">
                  <c:v>0.26221</c:v>
                </c:pt>
                <c:pt idx="1758">
                  <c:v>0.26218999999999998</c:v>
                </c:pt>
                <c:pt idx="1759">
                  <c:v>0.2641</c:v>
                </c:pt>
                <c:pt idx="1760">
                  <c:v>0.26328000000000001</c:v>
                </c:pt>
                <c:pt idx="1761">
                  <c:v>0.26225999999999999</c:v>
                </c:pt>
                <c:pt idx="1762">
                  <c:v>0.26301000000000002</c:v>
                </c:pt>
                <c:pt idx="1763">
                  <c:v>0.26327</c:v>
                </c:pt>
                <c:pt idx="1764">
                  <c:v>0.26140000000000002</c:v>
                </c:pt>
                <c:pt idx="1765">
                  <c:v>0.26232</c:v>
                </c:pt>
                <c:pt idx="1766">
                  <c:v>0.26299</c:v>
                </c:pt>
                <c:pt idx="1767">
                  <c:v>0.26317000000000002</c:v>
                </c:pt>
                <c:pt idx="1768">
                  <c:v>0.26280999999999999</c:v>
                </c:pt>
                <c:pt idx="1769">
                  <c:v>0.26255000000000001</c:v>
                </c:pt>
                <c:pt idx="1770">
                  <c:v>0.26379000000000002</c:v>
                </c:pt>
                <c:pt idx="1771">
                  <c:v>0.26454</c:v>
                </c:pt>
                <c:pt idx="1772">
                  <c:v>0.26255000000000001</c:v>
                </c:pt>
                <c:pt idx="1773">
                  <c:v>0.26028000000000001</c:v>
                </c:pt>
                <c:pt idx="1774">
                  <c:v>0.26218999999999998</c:v>
                </c:pt>
                <c:pt idx="1775">
                  <c:v>0.26254</c:v>
                </c:pt>
                <c:pt idx="1776">
                  <c:v>0.26027</c:v>
                </c:pt>
                <c:pt idx="1777">
                  <c:v>0.26463999999999999</c:v>
                </c:pt>
                <c:pt idx="1778">
                  <c:v>0.26151999999999997</c:v>
                </c:pt>
                <c:pt idx="1779">
                  <c:v>0.26079000000000002</c:v>
                </c:pt>
                <c:pt idx="1780">
                  <c:v>0.26323999999999997</c:v>
                </c:pt>
                <c:pt idx="1781">
                  <c:v>0.26080999999999999</c:v>
                </c:pt>
                <c:pt idx="1782">
                  <c:v>0.26018999999999998</c:v>
                </c:pt>
                <c:pt idx="1783">
                  <c:v>0.25925999999999999</c:v>
                </c:pt>
                <c:pt idx="1784">
                  <c:v>0.25968999999999998</c:v>
                </c:pt>
                <c:pt idx="1785">
                  <c:v>0.26199</c:v>
                </c:pt>
                <c:pt idx="1786">
                  <c:v>0.26338</c:v>
                </c:pt>
                <c:pt idx="1787">
                  <c:v>0.26435999999999998</c:v>
                </c:pt>
                <c:pt idx="1788">
                  <c:v>0.26107999999999998</c:v>
                </c:pt>
                <c:pt idx="1789">
                  <c:v>0.2631</c:v>
                </c:pt>
                <c:pt idx="1790">
                  <c:v>0.26223999999999997</c:v>
                </c:pt>
                <c:pt idx="1791">
                  <c:v>0.26006000000000001</c:v>
                </c:pt>
                <c:pt idx="1792">
                  <c:v>0.26152999999999998</c:v>
                </c:pt>
                <c:pt idx="1793">
                  <c:v>0.26302999999999999</c:v>
                </c:pt>
                <c:pt idx="1794">
                  <c:v>0.26223999999999997</c:v>
                </c:pt>
                <c:pt idx="1795">
                  <c:v>0.26340999999999998</c:v>
                </c:pt>
                <c:pt idx="1796">
                  <c:v>0.2611</c:v>
                </c:pt>
                <c:pt idx="1797">
                  <c:v>0.26124000000000003</c:v>
                </c:pt>
                <c:pt idx="1798">
                  <c:v>0.26218000000000002</c:v>
                </c:pt>
                <c:pt idx="1799">
                  <c:v>0.26321</c:v>
                </c:pt>
                <c:pt idx="1800">
                  <c:v>0.20504</c:v>
                </c:pt>
                <c:pt idx="1801">
                  <c:v>0.20415</c:v>
                </c:pt>
                <c:pt idx="1802">
                  <c:v>0.20457</c:v>
                </c:pt>
                <c:pt idx="1803">
                  <c:v>0.20633000000000001</c:v>
                </c:pt>
                <c:pt idx="1804">
                  <c:v>0.20541999999999999</c:v>
                </c:pt>
                <c:pt idx="1805">
                  <c:v>0.20585000000000001</c:v>
                </c:pt>
                <c:pt idx="1806">
                  <c:v>0.20394999999999999</c:v>
                </c:pt>
                <c:pt idx="1807">
                  <c:v>0.20519999999999999</c:v>
                </c:pt>
                <c:pt idx="1808">
                  <c:v>0.20322000000000001</c:v>
                </c:pt>
                <c:pt idx="1809">
                  <c:v>0.20613000000000001</c:v>
                </c:pt>
                <c:pt idx="1810">
                  <c:v>0.20529</c:v>
                </c:pt>
                <c:pt idx="1811">
                  <c:v>0.21243999999999999</c:v>
                </c:pt>
                <c:pt idx="1812">
                  <c:v>0.21429000000000001</c:v>
                </c:pt>
                <c:pt idx="1813">
                  <c:v>0.21235999999999999</c:v>
                </c:pt>
                <c:pt idx="1814">
                  <c:v>0.21317</c:v>
                </c:pt>
                <c:pt idx="1815">
                  <c:v>0.21498</c:v>
                </c:pt>
                <c:pt idx="1816">
                  <c:v>0.21365999999999999</c:v>
                </c:pt>
                <c:pt idx="1817">
                  <c:v>0.21288000000000001</c:v>
                </c:pt>
                <c:pt idx="1818">
                  <c:v>0.21479000000000001</c:v>
                </c:pt>
                <c:pt idx="1819">
                  <c:v>0.21501999999999999</c:v>
                </c:pt>
                <c:pt idx="1820">
                  <c:v>0.21540000000000001</c:v>
                </c:pt>
                <c:pt idx="1821">
                  <c:v>0.21448999999999999</c:v>
                </c:pt>
                <c:pt idx="1822">
                  <c:v>0.20355000000000001</c:v>
                </c:pt>
                <c:pt idx="1823">
                  <c:v>0.20057</c:v>
                </c:pt>
                <c:pt idx="1824">
                  <c:v>0.20254</c:v>
                </c:pt>
                <c:pt idx="1825">
                  <c:v>0.20205999999999999</c:v>
                </c:pt>
                <c:pt idx="1826">
                  <c:v>0.2026</c:v>
                </c:pt>
                <c:pt idx="1827">
                  <c:v>0.20238999999999999</c:v>
                </c:pt>
                <c:pt idx="1828">
                  <c:v>0.20498</c:v>
                </c:pt>
                <c:pt idx="1829">
                  <c:v>0.2021</c:v>
                </c:pt>
                <c:pt idx="1830">
                  <c:v>0.20244000000000001</c:v>
                </c:pt>
                <c:pt idx="1831">
                  <c:v>0.20261000000000001</c:v>
                </c:pt>
                <c:pt idx="1832">
                  <c:v>0.20089000000000001</c:v>
                </c:pt>
                <c:pt idx="1833">
                  <c:v>0.36144999999999999</c:v>
                </c:pt>
                <c:pt idx="1834">
                  <c:v>0.36110999999999999</c:v>
                </c:pt>
                <c:pt idx="1835">
                  <c:v>0.36165999999999998</c:v>
                </c:pt>
                <c:pt idx="1836">
                  <c:v>0.36007</c:v>
                </c:pt>
                <c:pt idx="1837">
                  <c:v>0.36186000000000001</c:v>
                </c:pt>
                <c:pt idx="1838">
                  <c:v>0.36060999999999999</c:v>
                </c:pt>
                <c:pt idx="1839">
                  <c:v>0.3629</c:v>
                </c:pt>
                <c:pt idx="1840">
                  <c:v>0.36121999999999999</c:v>
                </c:pt>
                <c:pt idx="1841">
                  <c:v>0.36062</c:v>
                </c:pt>
                <c:pt idx="1842">
                  <c:v>0.36092000000000002</c:v>
                </c:pt>
                <c:pt idx="1843">
                  <c:v>0.35957</c:v>
                </c:pt>
                <c:pt idx="1844">
                  <c:v>0.34813</c:v>
                </c:pt>
                <c:pt idx="1845">
                  <c:v>0.34483999999999998</c:v>
                </c:pt>
                <c:pt idx="1846">
                  <c:v>0.34573999999999999</c:v>
                </c:pt>
                <c:pt idx="1847">
                  <c:v>0.34525</c:v>
                </c:pt>
                <c:pt idx="1848">
                  <c:v>0.34599000000000002</c:v>
                </c:pt>
                <c:pt idx="1849">
                  <c:v>0.34744000000000003</c:v>
                </c:pt>
                <c:pt idx="1850">
                  <c:v>0.34721000000000002</c:v>
                </c:pt>
                <c:pt idx="1851">
                  <c:v>0.34761999999999998</c:v>
                </c:pt>
                <c:pt idx="1852">
                  <c:v>0.34588999999999998</c:v>
                </c:pt>
                <c:pt idx="1853">
                  <c:v>0.34609000000000001</c:v>
                </c:pt>
                <c:pt idx="1854">
                  <c:v>0.34454000000000001</c:v>
                </c:pt>
                <c:pt idx="1855">
                  <c:v>0.31281999999999999</c:v>
                </c:pt>
                <c:pt idx="1856">
                  <c:v>0.31522</c:v>
                </c:pt>
                <c:pt idx="1857">
                  <c:v>0.31484000000000001</c:v>
                </c:pt>
                <c:pt idx="1858">
                  <c:v>0.31358000000000003</c:v>
                </c:pt>
                <c:pt idx="1859">
                  <c:v>0.31481999999999999</c:v>
                </c:pt>
                <c:pt idx="1860">
                  <c:v>0.31428</c:v>
                </c:pt>
                <c:pt idx="1861">
                  <c:v>0.314</c:v>
                </c:pt>
                <c:pt idx="1862">
                  <c:v>0.31440000000000001</c:v>
                </c:pt>
                <c:pt idx="1863">
                  <c:v>0.31422</c:v>
                </c:pt>
                <c:pt idx="1864">
                  <c:v>0.31563999999999998</c:v>
                </c:pt>
                <c:pt idx="1865">
                  <c:v>0.31395000000000001</c:v>
                </c:pt>
                <c:pt idx="1866">
                  <c:v>0.37663999999999997</c:v>
                </c:pt>
                <c:pt idx="1867">
                  <c:v>0.37683</c:v>
                </c:pt>
                <c:pt idx="1868">
                  <c:v>0.37816</c:v>
                </c:pt>
                <c:pt idx="1869">
                  <c:v>0.37728</c:v>
                </c:pt>
                <c:pt idx="1870">
                  <c:v>0.37441999999999998</c:v>
                </c:pt>
                <c:pt idx="1871">
                  <c:v>0.37580000000000002</c:v>
                </c:pt>
                <c:pt idx="1872">
                  <c:v>0.37783</c:v>
                </c:pt>
                <c:pt idx="1873">
                  <c:v>0.37724999999999997</c:v>
                </c:pt>
                <c:pt idx="1874">
                  <c:v>0.37658999999999998</c:v>
                </c:pt>
                <c:pt idx="1875">
                  <c:v>0.37574000000000002</c:v>
                </c:pt>
                <c:pt idx="1876">
                  <c:v>0.37687999999999999</c:v>
                </c:pt>
                <c:pt idx="1877">
                  <c:v>0.33890999999999999</c:v>
                </c:pt>
                <c:pt idx="1878">
                  <c:v>0.33650999999999998</c:v>
                </c:pt>
                <c:pt idx="1879">
                  <c:v>0.33696999999999999</c:v>
                </c:pt>
                <c:pt idx="1880">
                  <c:v>0.33835999999999999</c:v>
                </c:pt>
                <c:pt idx="1881">
                  <c:v>0.33774999999999999</c:v>
                </c:pt>
                <c:pt idx="1882">
                  <c:v>0.33772999999999997</c:v>
                </c:pt>
                <c:pt idx="1883">
                  <c:v>0.33950000000000002</c:v>
                </c:pt>
                <c:pt idx="1884">
                  <c:v>0.33848</c:v>
                </c:pt>
                <c:pt idx="1885">
                  <c:v>0.33717000000000003</c:v>
                </c:pt>
                <c:pt idx="1886">
                  <c:v>0.33749000000000001</c:v>
                </c:pt>
                <c:pt idx="1887">
                  <c:v>0.33710000000000001</c:v>
                </c:pt>
                <c:pt idx="1888">
                  <c:v>0.41402</c:v>
                </c:pt>
                <c:pt idx="1889">
                  <c:v>0.40982000000000002</c:v>
                </c:pt>
                <c:pt idx="1890">
                  <c:v>0.41477000000000003</c:v>
                </c:pt>
                <c:pt idx="1891">
                  <c:v>0.40916999999999998</c:v>
                </c:pt>
                <c:pt idx="1892">
                  <c:v>0.41332000000000002</c:v>
                </c:pt>
                <c:pt idx="1893">
                  <c:v>0.41219</c:v>
                </c:pt>
                <c:pt idx="1894">
                  <c:v>0.41297</c:v>
                </c:pt>
                <c:pt idx="1895">
                  <c:v>0.41173999999999999</c:v>
                </c:pt>
                <c:pt idx="1896">
                  <c:v>0.41064000000000001</c:v>
                </c:pt>
                <c:pt idx="1897">
                  <c:v>0.41320000000000001</c:v>
                </c:pt>
                <c:pt idx="1898">
                  <c:v>0.41226000000000002</c:v>
                </c:pt>
                <c:pt idx="1899">
                  <c:v>0.41187000000000001</c:v>
                </c:pt>
                <c:pt idx="1900">
                  <c:v>0.41184999999999999</c:v>
                </c:pt>
                <c:pt idx="1901">
                  <c:v>0.41439999999999999</c:v>
                </c:pt>
                <c:pt idx="1902">
                  <c:v>0.41245999999999999</c:v>
                </c:pt>
                <c:pt idx="1903">
                  <c:v>0.41183999999999998</c:v>
                </c:pt>
                <c:pt idx="1904">
                  <c:v>0.41253000000000001</c:v>
                </c:pt>
                <c:pt idx="1905">
                  <c:v>0.41204000000000002</c:v>
                </c:pt>
                <c:pt idx="1906">
                  <c:v>0.41093000000000002</c:v>
                </c:pt>
                <c:pt idx="1907">
                  <c:v>0.41184999999999999</c:v>
                </c:pt>
                <c:pt idx="1908">
                  <c:v>0.41205999999999998</c:v>
                </c:pt>
                <c:pt idx="1909">
                  <c:v>0.41243000000000002</c:v>
                </c:pt>
                <c:pt idx="1910">
                  <c:v>0.40933999999999998</c:v>
                </c:pt>
                <c:pt idx="1911">
                  <c:v>0.41171000000000002</c:v>
                </c:pt>
                <c:pt idx="1912">
                  <c:v>0.40883000000000003</c:v>
                </c:pt>
                <c:pt idx="1913">
                  <c:v>0.41055999999999998</c:v>
                </c:pt>
                <c:pt idx="1914">
                  <c:v>0.41022999999999998</c:v>
                </c:pt>
                <c:pt idx="1915">
                  <c:v>0.41054000000000002</c:v>
                </c:pt>
                <c:pt idx="1916">
                  <c:v>0.41205000000000003</c:v>
                </c:pt>
                <c:pt idx="1917">
                  <c:v>0.41025</c:v>
                </c:pt>
                <c:pt idx="1918">
                  <c:v>0.40900999999999998</c:v>
                </c:pt>
                <c:pt idx="1919">
                  <c:v>0.40945999999999999</c:v>
                </c:pt>
                <c:pt idx="1920">
                  <c:v>0.41184999999999999</c:v>
                </c:pt>
                <c:pt idx="1921">
                  <c:v>0.41081000000000001</c:v>
                </c:pt>
                <c:pt idx="1922">
                  <c:v>0.41043000000000002</c:v>
                </c:pt>
                <c:pt idx="1923">
                  <c:v>0.41385</c:v>
                </c:pt>
                <c:pt idx="1924">
                  <c:v>0.41097</c:v>
                </c:pt>
                <c:pt idx="1925">
                  <c:v>0.41115000000000002</c:v>
                </c:pt>
                <c:pt idx="1926">
                  <c:v>0.41248000000000001</c:v>
                </c:pt>
                <c:pt idx="1927">
                  <c:v>0.40921999999999997</c:v>
                </c:pt>
                <c:pt idx="1928">
                  <c:v>0.41106999999999999</c:v>
                </c:pt>
                <c:pt idx="1929">
                  <c:v>0.41232000000000002</c:v>
                </c:pt>
                <c:pt idx="1930">
                  <c:v>0.41243000000000002</c:v>
                </c:pt>
                <c:pt idx="1931">
                  <c:v>0.40958</c:v>
                </c:pt>
                <c:pt idx="1932">
                  <c:v>0.23913000000000001</c:v>
                </c:pt>
                <c:pt idx="1933">
                  <c:v>0.23893</c:v>
                </c:pt>
                <c:pt idx="1934">
                  <c:v>0.23787</c:v>
                </c:pt>
                <c:pt idx="1935">
                  <c:v>0.23966000000000001</c:v>
                </c:pt>
                <c:pt idx="1936">
                  <c:v>0.23907</c:v>
                </c:pt>
                <c:pt idx="1937">
                  <c:v>0.23894000000000001</c:v>
                </c:pt>
                <c:pt idx="1938">
                  <c:v>0.23674000000000001</c:v>
                </c:pt>
                <c:pt idx="1939">
                  <c:v>0.23846000000000001</c:v>
                </c:pt>
                <c:pt idx="1940">
                  <c:v>0.23891999999999999</c:v>
                </c:pt>
                <c:pt idx="1941">
                  <c:v>0.23932</c:v>
                </c:pt>
                <c:pt idx="1942">
                  <c:v>0.23932</c:v>
                </c:pt>
                <c:pt idx="1943">
                  <c:v>0.25208000000000003</c:v>
                </c:pt>
                <c:pt idx="1944">
                  <c:v>0.25169000000000002</c:v>
                </c:pt>
                <c:pt idx="1945">
                  <c:v>0.25406000000000001</c:v>
                </c:pt>
                <c:pt idx="1946">
                  <c:v>0.25052999999999997</c:v>
                </c:pt>
                <c:pt idx="1947">
                  <c:v>0.25106000000000001</c:v>
                </c:pt>
                <c:pt idx="1948">
                  <c:v>0.25067</c:v>
                </c:pt>
                <c:pt idx="1949">
                  <c:v>0.25170999999999999</c:v>
                </c:pt>
                <c:pt idx="1950">
                  <c:v>0.25080000000000002</c:v>
                </c:pt>
                <c:pt idx="1951">
                  <c:v>0.25112000000000001</c:v>
                </c:pt>
                <c:pt idx="1952">
                  <c:v>0.25102999999999998</c:v>
                </c:pt>
                <c:pt idx="1953">
                  <c:v>0.25205</c:v>
                </c:pt>
                <c:pt idx="1954">
                  <c:v>0.23574999999999999</c:v>
                </c:pt>
                <c:pt idx="1955">
                  <c:v>0.23607</c:v>
                </c:pt>
                <c:pt idx="1956">
                  <c:v>0.23583000000000001</c:v>
                </c:pt>
                <c:pt idx="1957">
                  <c:v>0.23655999999999999</c:v>
                </c:pt>
                <c:pt idx="1958">
                  <c:v>0.23462</c:v>
                </c:pt>
                <c:pt idx="1959">
                  <c:v>0.23724000000000001</c:v>
                </c:pt>
                <c:pt idx="1960">
                  <c:v>0.23408000000000001</c:v>
                </c:pt>
                <c:pt idx="1961">
                  <c:v>0.23701</c:v>
                </c:pt>
                <c:pt idx="1962">
                  <c:v>0.23621</c:v>
                </c:pt>
                <c:pt idx="1963">
                  <c:v>0.23708000000000001</c:v>
                </c:pt>
                <c:pt idx="1964">
                  <c:v>0.23447999999999999</c:v>
                </c:pt>
                <c:pt idx="1965">
                  <c:v>0.43523000000000001</c:v>
                </c:pt>
                <c:pt idx="1966">
                  <c:v>0.43497000000000002</c:v>
                </c:pt>
                <c:pt idx="1967">
                  <c:v>0.43578</c:v>
                </c:pt>
                <c:pt idx="1968">
                  <c:v>0.43486999999999998</c:v>
                </c:pt>
                <c:pt idx="1969">
                  <c:v>0.43625000000000003</c:v>
                </c:pt>
                <c:pt idx="1970">
                  <c:v>0.43675999999999998</c:v>
                </c:pt>
                <c:pt idx="1971">
                  <c:v>0.43645</c:v>
                </c:pt>
                <c:pt idx="1972">
                  <c:v>0.43725000000000003</c:v>
                </c:pt>
                <c:pt idx="1973">
                  <c:v>0.43687999999999999</c:v>
                </c:pt>
                <c:pt idx="1974">
                  <c:v>0.43633</c:v>
                </c:pt>
                <c:pt idx="1975">
                  <c:v>0.43512000000000001</c:v>
                </c:pt>
                <c:pt idx="1976">
                  <c:v>0.41594999999999999</c:v>
                </c:pt>
                <c:pt idx="1977">
                  <c:v>0.41731000000000001</c:v>
                </c:pt>
                <c:pt idx="1978">
                  <c:v>0.4163</c:v>
                </c:pt>
                <c:pt idx="1979">
                  <c:v>0.41643000000000002</c:v>
                </c:pt>
                <c:pt idx="1980">
                  <c:v>0.41622999999999999</c:v>
                </c:pt>
                <c:pt idx="1981">
                  <c:v>0.41669</c:v>
                </c:pt>
                <c:pt idx="1982">
                  <c:v>0.41693000000000002</c:v>
                </c:pt>
                <c:pt idx="1983">
                  <c:v>0.41805999999999999</c:v>
                </c:pt>
                <c:pt idx="1984">
                  <c:v>0.41724</c:v>
                </c:pt>
                <c:pt idx="1985">
                  <c:v>0.41669</c:v>
                </c:pt>
                <c:pt idx="1986">
                  <c:v>0.41843999999999998</c:v>
                </c:pt>
                <c:pt idx="1987">
                  <c:v>0.37486999999999998</c:v>
                </c:pt>
                <c:pt idx="1988">
                  <c:v>0.37641999999999998</c:v>
                </c:pt>
                <c:pt idx="1989">
                  <c:v>0.37737999999999999</c:v>
                </c:pt>
                <c:pt idx="1990">
                  <c:v>0.37553999999999998</c:v>
                </c:pt>
                <c:pt idx="1991">
                  <c:v>0.37774999999999997</c:v>
                </c:pt>
                <c:pt idx="1992">
                  <c:v>0.37513999999999997</c:v>
                </c:pt>
                <c:pt idx="1993">
                  <c:v>0.37694</c:v>
                </c:pt>
                <c:pt idx="1994">
                  <c:v>0.37819999999999998</c:v>
                </c:pt>
                <c:pt idx="1995">
                  <c:v>0.37567</c:v>
                </c:pt>
                <c:pt idx="1996">
                  <c:v>0.37772</c:v>
                </c:pt>
                <c:pt idx="1997">
                  <c:v>0.37611</c:v>
                </c:pt>
                <c:pt idx="1998">
                  <c:v>0.45490000000000003</c:v>
                </c:pt>
                <c:pt idx="1999">
                  <c:v>0.45534000000000002</c:v>
                </c:pt>
                <c:pt idx="2000">
                  <c:v>0.45390999999999998</c:v>
                </c:pt>
                <c:pt idx="2001">
                  <c:v>0.45438000000000001</c:v>
                </c:pt>
                <c:pt idx="2002">
                  <c:v>0.45508999999999999</c:v>
                </c:pt>
                <c:pt idx="2003">
                  <c:v>0.4572</c:v>
                </c:pt>
                <c:pt idx="2004">
                  <c:v>0.45632</c:v>
                </c:pt>
                <c:pt idx="2005">
                  <c:v>0.45566000000000001</c:v>
                </c:pt>
                <c:pt idx="2006">
                  <c:v>0.45583000000000001</c:v>
                </c:pt>
                <c:pt idx="2007">
                  <c:v>0.45450000000000002</c:v>
                </c:pt>
                <c:pt idx="2008">
                  <c:v>0.45468999999999998</c:v>
                </c:pt>
                <c:pt idx="2009">
                  <c:v>0.42608000000000001</c:v>
                </c:pt>
                <c:pt idx="2010">
                  <c:v>0.42651</c:v>
                </c:pt>
                <c:pt idx="2011">
                  <c:v>0.42470000000000002</c:v>
                </c:pt>
                <c:pt idx="2012">
                  <c:v>0.42725999999999997</c:v>
                </c:pt>
                <c:pt idx="2013">
                  <c:v>0.42385</c:v>
                </c:pt>
                <c:pt idx="2014">
                  <c:v>0.42599999999999999</c:v>
                </c:pt>
                <c:pt idx="2015">
                  <c:v>0.42543999999999998</c:v>
                </c:pt>
                <c:pt idx="2016">
                  <c:v>0.42554999999999998</c:v>
                </c:pt>
                <c:pt idx="2017">
                  <c:v>0.42795</c:v>
                </c:pt>
                <c:pt idx="2018">
                  <c:v>0.42547000000000001</c:v>
                </c:pt>
                <c:pt idx="2019">
                  <c:v>0.42685000000000001</c:v>
                </c:pt>
                <c:pt idx="2020">
                  <c:v>0.49853999999999998</c:v>
                </c:pt>
                <c:pt idx="2021">
                  <c:v>0.50239999999999996</c:v>
                </c:pt>
                <c:pt idx="2022">
                  <c:v>0.49883</c:v>
                </c:pt>
                <c:pt idx="2023">
                  <c:v>0.49893999999999999</c:v>
                </c:pt>
                <c:pt idx="2024">
                  <c:v>0.49880999999999998</c:v>
                </c:pt>
                <c:pt idx="2025">
                  <c:v>0.50041999999999998</c:v>
                </c:pt>
                <c:pt idx="2026">
                  <c:v>0.49925000000000003</c:v>
                </c:pt>
                <c:pt idx="2027">
                  <c:v>0.50121000000000004</c:v>
                </c:pt>
                <c:pt idx="2028">
                  <c:v>0.50033000000000005</c:v>
                </c:pt>
                <c:pt idx="2029">
                  <c:v>0.50141999999999998</c:v>
                </c:pt>
                <c:pt idx="2030">
                  <c:v>0.49754999999999999</c:v>
                </c:pt>
                <c:pt idx="2031">
                  <c:v>0.50273000000000001</c:v>
                </c:pt>
                <c:pt idx="2032">
                  <c:v>0.50007999999999997</c:v>
                </c:pt>
                <c:pt idx="2033">
                  <c:v>0.49912000000000001</c:v>
                </c:pt>
                <c:pt idx="2034">
                  <c:v>0.50027999999999995</c:v>
                </c:pt>
                <c:pt idx="2035">
                  <c:v>0.49989</c:v>
                </c:pt>
                <c:pt idx="2036">
                  <c:v>0.49773000000000001</c:v>
                </c:pt>
                <c:pt idx="2037">
                  <c:v>0.49831999999999999</c:v>
                </c:pt>
                <c:pt idx="2038">
                  <c:v>0.49752999999999997</c:v>
                </c:pt>
                <c:pt idx="2039">
                  <c:v>0.50026000000000004</c:v>
                </c:pt>
                <c:pt idx="2040">
                  <c:v>0.50004999999999999</c:v>
                </c:pt>
                <c:pt idx="2041">
                  <c:v>0.5</c:v>
                </c:pt>
                <c:pt idx="2042">
                  <c:v>0.49774000000000002</c:v>
                </c:pt>
                <c:pt idx="2043">
                  <c:v>0.49808999999999998</c:v>
                </c:pt>
                <c:pt idx="2044">
                  <c:v>0.49802999999999997</c:v>
                </c:pt>
                <c:pt idx="2045">
                  <c:v>0.49691999999999997</c:v>
                </c:pt>
                <c:pt idx="2046">
                  <c:v>0.49887999999999999</c:v>
                </c:pt>
                <c:pt idx="2047">
                  <c:v>0.49739</c:v>
                </c:pt>
                <c:pt idx="2048">
                  <c:v>0.49691000000000002</c:v>
                </c:pt>
                <c:pt idx="2049">
                  <c:v>0.49902000000000002</c:v>
                </c:pt>
                <c:pt idx="2050">
                  <c:v>0.49825000000000003</c:v>
                </c:pt>
                <c:pt idx="2051">
                  <c:v>0.49591000000000002</c:v>
                </c:pt>
                <c:pt idx="2052">
                  <c:v>0.49745</c:v>
                </c:pt>
                <c:pt idx="2053">
                  <c:v>0.49775000000000003</c:v>
                </c:pt>
                <c:pt idx="2054">
                  <c:v>0.50005999999999995</c:v>
                </c:pt>
                <c:pt idx="2055">
                  <c:v>0.49623</c:v>
                </c:pt>
                <c:pt idx="2056">
                  <c:v>0.49857000000000001</c:v>
                </c:pt>
                <c:pt idx="2057">
                  <c:v>0.49708999999999998</c:v>
                </c:pt>
                <c:pt idx="2058">
                  <c:v>0.49925000000000003</c:v>
                </c:pt>
                <c:pt idx="2059">
                  <c:v>0.49718000000000001</c:v>
                </c:pt>
                <c:pt idx="2060">
                  <c:v>0.49829000000000001</c:v>
                </c:pt>
                <c:pt idx="2061">
                  <c:v>0.49765999999999999</c:v>
                </c:pt>
                <c:pt idx="2062">
                  <c:v>0.50092999999999999</c:v>
                </c:pt>
                <c:pt idx="2063">
                  <c:v>0.49695</c:v>
                </c:pt>
                <c:pt idx="2064">
                  <c:v>0.23991000000000001</c:v>
                </c:pt>
                <c:pt idx="2065">
                  <c:v>0.23904</c:v>
                </c:pt>
                <c:pt idx="2066">
                  <c:v>0.24051</c:v>
                </c:pt>
                <c:pt idx="2067">
                  <c:v>0.23952000000000001</c:v>
                </c:pt>
                <c:pt idx="2068">
                  <c:v>0.24065</c:v>
                </c:pt>
                <c:pt idx="2069">
                  <c:v>0.23868</c:v>
                </c:pt>
                <c:pt idx="2070">
                  <c:v>0.23838999999999999</c:v>
                </c:pt>
                <c:pt idx="2071">
                  <c:v>0.16571</c:v>
                </c:pt>
                <c:pt idx="2072">
                  <c:v>0.16506999999999999</c:v>
                </c:pt>
                <c:pt idx="2073">
                  <c:v>0.16600999999999999</c:v>
                </c:pt>
                <c:pt idx="2074">
                  <c:v>0.16919999999999999</c:v>
                </c:pt>
                <c:pt idx="2075">
                  <c:v>0.16644</c:v>
                </c:pt>
                <c:pt idx="2076">
                  <c:v>0.16808000000000001</c:v>
                </c:pt>
                <c:pt idx="2077">
                  <c:v>0.16592999999999999</c:v>
                </c:pt>
                <c:pt idx="2078">
                  <c:v>0.74153000000000002</c:v>
                </c:pt>
                <c:pt idx="2079">
                  <c:v>0.74141000000000001</c:v>
                </c:pt>
                <c:pt idx="2080">
                  <c:v>0.74175000000000002</c:v>
                </c:pt>
                <c:pt idx="2081">
                  <c:v>0.74051999999999996</c:v>
                </c:pt>
                <c:pt idx="2082">
                  <c:v>0.74056999999999995</c:v>
                </c:pt>
                <c:pt idx="2083">
                  <c:v>0.74204000000000003</c:v>
                </c:pt>
                <c:pt idx="2084">
                  <c:v>0.74107999999999996</c:v>
                </c:pt>
                <c:pt idx="2085">
                  <c:v>0.74095</c:v>
                </c:pt>
                <c:pt idx="2086">
                  <c:v>0.74121000000000004</c:v>
                </c:pt>
                <c:pt idx="2087">
                  <c:v>0.74124000000000001</c:v>
                </c:pt>
                <c:pt idx="2088">
                  <c:v>0.74175999999999997</c:v>
                </c:pt>
                <c:pt idx="2089">
                  <c:v>0.68772</c:v>
                </c:pt>
                <c:pt idx="2090">
                  <c:v>0.68664999999999998</c:v>
                </c:pt>
                <c:pt idx="2091">
                  <c:v>0.68827000000000005</c:v>
                </c:pt>
                <c:pt idx="2092">
                  <c:v>0.68428999999999995</c:v>
                </c:pt>
                <c:pt idx="2093">
                  <c:v>0.68579000000000001</c:v>
                </c:pt>
                <c:pt idx="2094">
                  <c:v>0.68820000000000003</c:v>
                </c:pt>
                <c:pt idx="2095">
                  <c:v>0.68625000000000003</c:v>
                </c:pt>
                <c:pt idx="2096">
                  <c:v>0.68920000000000003</c:v>
                </c:pt>
                <c:pt idx="2097">
                  <c:v>0.68825000000000003</c:v>
                </c:pt>
                <c:pt idx="2098">
                  <c:v>0.68562999999999996</c:v>
                </c:pt>
                <c:pt idx="2099">
                  <c:v>0.68540000000000001</c:v>
                </c:pt>
                <c:pt idx="2100">
                  <c:v>0.57118999999999998</c:v>
                </c:pt>
                <c:pt idx="2101">
                  <c:v>0.57077999999999995</c:v>
                </c:pt>
                <c:pt idx="2102">
                  <c:v>0.57013999999999998</c:v>
                </c:pt>
                <c:pt idx="2103">
                  <c:v>0.57049000000000005</c:v>
                </c:pt>
                <c:pt idx="2104">
                  <c:v>0.57125999999999999</c:v>
                </c:pt>
                <c:pt idx="2105">
                  <c:v>0.57194999999999996</c:v>
                </c:pt>
                <c:pt idx="2106">
                  <c:v>0.57396999999999998</c:v>
                </c:pt>
                <c:pt idx="2107">
                  <c:v>0.57149000000000005</c:v>
                </c:pt>
                <c:pt idx="2108">
                  <c:v>0.56842999999999999</c:v>
                </c:pt>
                <c:pt idx="2109">
                  <c:v>0.57447999999999999</c:v>
                </c:pt>
                <c:pt idx="2110">
                  <c:v>0.57067000000000001</c:v>
                </c:pt>
                <c:pt idx="2111">
                  <c:v>0.79703999999999997</c:v>
                </c:pt>
                <c:pt idx="2112">
                  <c:v>0.79644000000000004</c:v>
                </c:pt>
                <c:pt idx="2113">
                  <c:v>0.79564999999999997</c:v>
                </c:pt>
                <c:pt idx="2114">
                  <c:v>0.79435999999999996</c:v>
                </c:pt>
                <c:pt idx="2115">
                  <c:v>0.79642000000000002</c:v>
                </c:pt>
                <c:pt idx="2116">
                  <c:v>0.79540999999999995</c:v>
                </c:pt>
                <c:pt idx="2117">
                  <c:v>0.79691999999999996</c:v>
                </c:pt>
                <c:pt idx="2118">
                  <c:v>0.79691000000000001</c:v>
                </c:pt>
                <c:pt idx="2119">
                  <c:v>0.79618</c:v>
                </c:pt>
                <c:pt idx="2120">
                  <c:v>0.79803000000000002</c:v>
                </c:pt>
                <c:pt idx="2121">
                  <c:v>0.79683999999999999</c:v>
                </c:pt>
                <c:pt idx="2122">
                  <c:v>0.71165</c:v>
                </c:pt>
                <c:pt idx="2123">
                  <c:v>0.71079000000000003</c:v>
                </c:pt>
                <c:pt idx="2124">
                  <c:v>0.71435999999999999</c:v>
                </c:pt>
                <c:pt idx="2125">
                  <c:v>0.71262999999999999</c:v>
                </c:pt>
                <c:pt idx="2126">
                  <c:v>0.71123000000000003</c:v>
                </c:pt>
                <c:pt idx="2127">
                  <c:v>0.71321999999999997</c:v>
                </c:pt>
                <c:pt idx="2128">
                  <c:v>0.70909999999999995</c:v>
                </c:pt>
                <c:pt idx="2129">
                  <c:v>0.71109999999999995</c:v>
                </c:pt>
                <c:pt idx="2130">
                  <c:v>0.71318999999999999</c:v>
                </c:pt>
                <c:pt idx="2131">
                  <c:v>0.71072000000000002</c:v>
                </c:pt>
                <c:pt idx="2132">
                  <c:v>0.71292</c:v>
                </c:pt>
                <c:pt idx="2133">
                  <c:v>0.65237999999999996</c:v>
                </c:pt>
                <c:pt idx="2134">
                  <c:v>0.65485000000000004</c:v>
                </c:pt>
                <c:pt idx="2135">
                  <c:v>0.65530999999999995</c:v>
                </c:pt>
                <c:pt idx="2136">
                  <c:v>0.65449000000000002</c:v>
                </c:pt>
                <c:pt idx="2137">
                  <c:v>0.65566000000000002</c:v>
                </c:pt>
                <c:pt idx="2138">
                  <c:v>0.65510000000000002</c:v>
                </c:pt>
                <c:pt idx="2139">
                  <c:v>0.65464999999999995</c:v>
                </c:pt>
                <c:pt idx="2140">
                  <c:v>0.65686</c:v>
                </c:pt>
                <c:pt idx="2141">
                  <c:v>0.65517999999999998</c:v>
                </c:pt>
                <c:pt idx="2142">
                  <c:v>0.65603999999999996</c:v>
                </c:pt>
                <c:pt idx="2143">
                  <c:v>0.65556999999999999</c:v>
                </c:pt>
                <c:pt idx="2144">
                  <c:v>0.21778</c:v>
                </c:pt>
                <c:pt idx="2145">
                  <c:v>0.21981999999999999</c:v>
                </c:pt>
                <c:pt idx="2146">
                  <c:v>0.21786</c:v>
                </c:pt>
                <c:pt idx="2147">
                  <c:v>0.21940000000000001</c:v>
                </c:pt>
                <c:pt idx="2148">
                  <c:v>0.21776999999999999</c:v>
                </c:pt>
                <c:pt idx="2149">
                  <c:v>0.21883</c:v>
                </c:pt>
                <c:pt idx="2150">
                  <c:v>0.21826999999999999</c:v>
                </c:pt>
                <c:pt idx="2151">
                  <c:v>0.21024999999999999</c:v>
                </c:pt>
                <c:pt idx="2152">
                  <c:v>0.21054999999999999</c:v>
                </c:pt>
                <c:pt idx="2153">
                  <c:v>0.21232000000000001</c:v>
                </c:pt>
                <c:pt idx="2154">
                  <c:v>0.20973</c:v>
                </c:pt>
                <c:pt idx="2155">
                  <c:v>0.20799000000000001</c:v>
                </c:pt>
                <c:pt idx="2156">
                  <c:v>0.21163000000000001</c:v>
                </c:pt>
                <c:pt idx="2157">
                  <c:v>0.21090999999999999</c:v>
                </c:pt>
                <c:pt idx="2158">
                  <c:v>0.73648000000000002</c:v>
                </c:pt>
                <c:pt idx="2159">
                  <c:v>0.73307999999999995</c:v>
                </c:pt>
                <c:pt idx="2160">
                  <c:v>0.73548000000000002</c:v>
                </c:pt>
                <c:pt idx="2161">
                  <c:v>0.73365000000000002</c:v>
                </c:pt>
                <c:pt idx="2162">
                  <c:v>0.7359</c:v>
                </c:pt>
                <c:pt idx="2163">
                  <c:v>0.73429</c:v>
                </c:pt>
                <c:pt idx="2164">
                  <c:v>0.73533000000000004</c:v>
                </c:pt>
                <c:pt idx="2165">
                  <c:v>0.73284000000000005</c:v>
                </c:pt>
                <c:pt idx="2166">
                  <c:v>0.73536999999999997</c:v>
                </c:pt>
                <c:pt idx="2167">
                  <c:v>0.73460999999999999</c:v>
                </c:pt>
                <c:pt idx="2168">
                  <c:v>0.73421999999999998</c:v>
                </c:pt>
                <c:pt idx="2169">
                  <c:v>0.68496999999999997</c:v>
                </c:pt>
                <c:pt idx="2170">
                  <c:v>0.68564000000000003</c:v>
                </c:pt>
                <c:pt idx="2171">
                  <c:v>0.68769000000000002</c:v>
                </c:pt>
                <c:pt idx="2172">
                  <c:v>0.68627000000000005</c:v>
                </c:pt>
                <c:pt idx="2173">
                  <c:v>0.68571000000000004</c:v>
                </c:pt>
                <c:pt idx="2174">
                  <c:v>0.68657999999999997</c:v>
                </c:pt>
                <c:pt idx="2175">
                  <c:v>0.68683000000000005</c:v>
                </c:pt>
                <c:pt idx="2176">
                  <c:v>0.68427000000000004</c:v>
                </c:pt>
                <c:pt idx="2177">
                  <c:v>0.68354999999999999</c:v>
                </c:pt>
                <c:pt idx="2178">
                  <c:v>0.68564999999999998</c:v>
                </c:pt>
                <c:pt idx="2179">
                  <c:v>0.68506999999999996</c:v>
                </c:pt>
                <c:pt idx="2180">
                  <c:v>0.58016999999999996</c:v>
                </c:pt>
                <c:pt idx="2181">
                  <c:v>0.57969999999999999</c:v>
                </c:pt>
                <c:pt idx="2182">
                  <c:v>0.57918999999999998</c:v>
                </c:pt>
                <c:pt idx="2183">
                  <c:v>0.57908999999999999</c:v>
                </c:pt>
                <c:pt idx="2184">
                  <c:v>0.57906000000000002</c:v>
                </c:pt>
                <c:pt idx="2185">
                  <c:v>0.57994999999999997</c:v>
                </c:pt>
                <c:pt idx="2186">
                  <c:v>0.58040000000000003</c:v>
                </c:pt>
                <c:pt idx="2187">
                  <c:v>0.57837000000000005</c:v>
                </c:pt>
                <c:pt idx="2188">
                  <c:v>0.57999000000000001</c:v>
                </c:pt>
                <c:pt idx="2189">
                  <c:v>0.57828999999999997</c:v>
                </c:pt>
                <c:pt idx="2190">
                  <c:v>0.58037000000000005</c:v>
                </c:pt>
                <c:pt idx="2191">
                  <c:v>0.78502000000000005</c:v>
                </c:pt>
                <c:pt idx="2192">
                  <c:v>0.78327000000000002</c:v>
                </c:pt>
                <c:pt idx="2193">
                  <c:v>0.78695999999999999</c:v>
                </c:pt>
                <c:pt idx="2194">
                  <c:v>0.78446000000000005</c:v>
                </c:pt>
                <c:pt idx="2195">
                  <c:v>0.78539999999999999</c:v>
                </c:pt>
                <c:pt idx="2196">
                  <c:v>0.78483000000000003</c:v>
                </c:pt>
                <c:pt idx="2197">
                  <c:v>0.78488999999999998</c:v>
                </c:pt>
                <c:pt idx="2198">
                  <c:v>0.78459000000000001</c:v>
                </c:pt>
                <c:pt idx="2199">
                  <c:v>0.78425</c:v>
                </c:pt>
                <c:pt idx="2200">
                  <c:v>0.78356000000000003</c:v>
                </c:pt>
                <c:pt idx="2201">
                  <c:v>0.78339000000000003</c:v>
                </c:pt>
                <c:pt idx="2202">
                  <c:v>0.70742000000000005</c:v>
                </c:pt>
                <c:pt idx="2203">
                  <c:v>0.70870999999999995</c:v>
                </c:pt>
                <c:pt idx="2204">
                  <c:v>0.70762999999999998</c:v>
                </c:pt>
                <c:pt idx="2205">
                  <c:v>0.70745000000000002</c:v>
                </c:pt>
                <c:pt idx="2206">
                  <c:v>0.70718999999999999</c:v>
                </c:pt>
                <c:pt idx="2207">
                  <c:v>0.70931</c:v>
                </c:pt>
                <c:pt idx="2208">
                  <c:v>0.70801999999999998</c:v>
                </c:pt>
                <c:pt idx="2209">
                  <c:v>0.70852999999999999</c:v>
                </c:pt>
                <c:pt idx="2210">
                  <c:v>0.70838999999999996</c:v>
                </c:pt>
                <c:pt idx="2211">
                  <c:v>0.70818999999999999</c:v>
                </c:pt>
                <c:pt idx="2212">
                  <c:v>0.70801999999999998</c:v>
                </c:pt>
                <c:pt idx="2213">
                  <c:v>0.65619000000000005</c:v>
                </c:pt>
                <c:pt idx="2214">
                  <c:v>0.65605000000000002</c:v>
                </c:pt>
                <c:pt idx="2215">
                  <c:v>0.65891</c:v>
                </c:pt>
                <c:pt idx="2216">
                  <c:v>0.65483000000000002</c:v>
                </c:pt>
                <c:pt idx="2217">
                  <c:v>0.65747</c:v>
                </c:pt>
                <c:pt idx="2218">
                  <c:v>0.65573999999999999</c:v>
                </c:pt>
                <c:pt idx="2219">
                  <c:v>0.65730999999999995</c:v>
                </c:pt>
                <c:pt idx="2220">
                  <c:v>0.65749000000000002</c:v>
                </c:pt>
                <c:pt idx="2221">
                  <c:v>0.65776000000000001</c:v>
                </c:pt>
                <c:pt idx="2222">
                  <c:v>0.65576999999999996</c:v>
                </c:pt>
                <c:pt idx="2223">
                  <c:v>0.65776999999999997</c:v>
                </c:pt>
                <c:pt idx="2224">
                  <c:v>0.16893</c:v>
                </c:pt>
                <c:pt idx="2225">
                  <c:v>0.16908000000000001</c:v>
                </c:pt>
                <c:pt idx="2226">
                  <c:v>0.16900999999999999</c:v>
                </c:pt>
                <c:pt idx="2227">
                  <c:v>0.16933999999999999</c:v>
                </c:pt>
                <c:pt idx="2228">
                  <c:v>0.16950999999999999</c:v>
                </c:pt>
                <c:pt idx="2229">
                  <c:v>0.16852</c:v>
                </c:pt>
                <c:pt idx="2230">
                  <c:v>0.16872999999999999</c:v>
                </c:pt>
                <c:pt idx="2231">
                  <c:v>0.23189000000000001</c:v>
                </c:pt>
                <c:pt idx="2232">
                  <c:v>0.23382</c:v>
                </c:pt>
                <c:pt idx="2233">
                  <c:v>0.23396</c:v>
                </c:pt>
                <c:pt idx="2234">
                  <c:v>0.23372000000000001</c:v>
                </c:pt>
                <c:pt idx="2235">
                  <c:v>0.23297000000000001</c:v>
                </c:pt>
                <c:pt idx="2236">
                  <c:v>0.23394999999999999</c:v>
                </c:pt>
                <c:pt idx="2237">
                  <c:v>0.23474999999999999</c:v>
                </c:pt>
                <c:pt idx="2238">
                  <c:v>0.74117999999999995</c:v>
                </c:pt>
                <c:pt idx="2239">
                  <c:v>0.73945000000000005</c:v>
                </c:pt>
                <c:pt idx="2240">
                  <c:v>0.73962000000000006</c:v>
                </c:pt>
                <c:pt idx="2241">
                  <c:v>0.74136000000000002</c:v>
                </c:pt>
                <c:pt idx="2242">
                  <c:v>0.73909000000000002</c:v>
                </c:pt>
                <c:pt idx="2243">
                  <c:v>0.74024999999999996</c:v>
                </c:pt>
                <c:pt idx="2244">
                  <c:v>0.73741999999999996</c:v>
                </c:pt>
                <c:pt idx="2245">
                  <c:v>0.74280999999999997</c:v>
                </c:pt>
                <c:pt idx="2246">
                  <c:v>0.74160000000000004</c:v>
                </c:pt>
                <c:pt idx="2247">
                  <c:v>0.73939999999999995</c:v>
                </c:pt>
                <c:pt idx="2248">
                  <c:v>0.74275999999999998</c:v>
                </c:pt>
                <c:pt idx="2249">
                  <c:v>0.68544000000000005</c:v>
                </c:pt>
                <c:pt idx="2250">
                  <c:v>0.68701000000000001</c:v>
                </c:pt>
                <c:pt idx="2251">
                  <c:v>0.68530999999999997</c:v>
                </c:pt>
                <c:pt idx="2252">
                  <c:v>0.68496000000000001</c:v>
                </c:pt>
                <c:pt idx="2253">
                  <c:v>0.68508000000000002</c:v>
                </c:pt>
                <c:pt idx="2254">
                  <c:v>0.68410000000000004</c:v>
                </c:pt>
                <c:pt idx="2255">
                  <c:v>0.68696000000000002</c:v>
                </c:pt>
                <c:pt idx="2256">
                  <c:v>0.68379000000000001</c:v>
                </c:pt>
                <c:pt idx="2257">
                  <c:v>0.68618999999999997</c:v>
                </c:pt>
                <c:pt idx="2258">
                  <c:v>0.68427000000000004</c:v>
                </c:pt>
                <c:pt idx="2259">
                  <c:v>0.68718000000000001</c:v>
                </c:pt>
                <c:pt idx="2260">
                  <c:v>0.56806999999999996</c:v>
                </c:pt>
                <c:pt idx="2261">
                  <c:v>0.56964000000000004</c:v>
                </c:pt>
                <c:pt idx="2262">
                  <c:v>0.56904999999999994</c:v>
                </c:pt>
                <c:pt idx="2263">
                  <c:v>0.56918000000000002</c:v>
                </c:pt>
                <c:pt idx="2264">
                  <c:v>0.57004999999999995</c:v>
                </c:pt>
                <c:pt idx="2265">
                  <c:v>0.56606999999999996</c:v>
                </c:pt>
                <c:pt idx="2266">
                  <c:v>0.56438999999999995</c:v>
                </c:pt>
                <c:pt idx="2267">
                  <c:v>0.56686000000000003</c:v>
                </c:pt>
                <c:pt idx="2268">
                  <c:v>0.56777999999999995</c:v>
                </c:pt>
                <c:pt idx="2269">
                  <c:v>0.56906999999999996</c:v>
                </c:pt>
                <c:pt idx="2270">
                  <c:v>0.56932000000000005</c:v>
                </c:pt>
                <c:pt idx="2271">
                  <c:v>0.79556000000000004</c:v>
                </c:pt>
                <c:pt idx="2272">
                  <c:v>0.79305999999999999</c:v>
                </c:pt>
                <c:pt idx="2273">
                  <c:v>0.79701</c:v>
                </c:pt>
                <c:pt idx="2274">
                  <c:v>0.79725000000000001</c:v>
                </c:pt>
                <c:pt idx="2275">
                  <c:v>0.79481000000000002</c:v>
                </c:pt>
                <c:pt idx="2276">
                  <c:v>0.79669999999999996</c:v>
                </c:pt>
                <c:pt idx="2277">
                  <c:v>0.79610999999999998</c:v>
                </c:pt>
                <c:pt idx="2278">
                  <c:v>0.79593999999999998</c:v>
                </c:pt>
                <c:pt idx="2279">
                  <c:v>0.79434000000000005</c:v>
                </c:pt>
                <c:pt idx="2280">
                  <c:v>0.79498000000000002</c:v>
                </c:pt>
                <c:pt idx="2281">
                  <c:v>0.79476999999999998</c:v>
                </c:pt>
                <c:pt idx="2282">
                  <c:v>0.71120000000000005</c:v>
                </c:pt>
                <c:pt idx="2283">
                  <c:v>0.71006999999999998</c:v>
                </c:pt>
                <c:pt idx="2284">
                  <c:v>0.71023000000000003</c:v>
                </c:pt>
                <c:pt idx="2285">
                  <c:v>0.70928999999999998</c:v>
                </c:pt>
                <c:pt idx="2286">
                  <c:v>0.71265000000000001</c:v>
                </c:pt>
                <c:pt idx="2287">
                  <c:v>0.71120000000000005</c:v>
                </c:pt>
                <c:pt idx="2288">
                  <c:v>0.71067000000000002</c:v>
                </c:pt>
                <c:pt idx="2289">
                  <c:v>0.70799000000000001</c:v>
                </c:pt>
                <c:pt idx="2290">
                  <c:v>0.71243999999999996</c:v>
                </c:pt>
                <c:pt idx="2291">
                  <c:v>0.71006000000000002</c:v>
                </c:pt>
                <c:pt idx="2292">
                  <c:v>0.71045999999999998</c:v>
                </c:pt>
                <c:pt idx="2293">
                  <c:v>0.65383000000000002</c:v>
                </c:pt>
                <c:pt idx="2294">
                  <c:v>0.65442999999999996</c:v>
                </c:pt>
                <c:pt idx="2295">
                  <c:v>0.65390000000000004</c:v>
                </c:pt>
                <c:pt idx="2296">
                  <c:v>0.65261000000000002</c:v>
                </c:pt>
                <c:pt idx="2297">
                  <c:v>0.65478999999999998</c:v>
                </c:pt>
                <c:pt idx="2298">
                  <c:v>0.65256000000000003</c:v>
                </c:pt>
                <c:pt idx="2299">
                  <c:v>0.65481999999999996</c:v>
                </c:pt>
                <c:pt idx="2300">
                  <c:v>0.65488000000000002</c:v>
                </c:pt>
                <c:pt idx="2301">
                  <c:v>0.65507000000000004</c:v>
                </c:pt>
                <c:pt idx="2302">
                  <c:v>0.65290000000000004</c:v>
                </c:pt>
                <c:pt idx="2303">
                  <c:v>0.65530999999999995</c:v>
                </c:pt>
                <c:pt idx="2304">
                  <c:v>0.18820000000000001</c:v>
                </c:pt>
                <c:pt idx="2305">
                  <c:v>0.18848999999999999</c:v>
                </c:pt>
                <c:pt idx="2306">
                  <c:v>0.18426999999999999</c:v>
                </c:pt>
                <c:pt idx="2307">
                  <c:v>0.18692</c:v>
                </c:pt>
                <c:pt idx="2308">
                  <c:v>0.18575</c:v>
                </c:pt>
                <c:pt idx="2309">
                  <c:v>0.18676000000000001</c:v>
                </c:pt>
                <c:pt idx="2310">
                  <c:v>0.18665000000000001</c:v>
                </c:pt>
                <c:pt idx="2311">
                  <c:v>0.18651000000000001</c:v>
                </c:pt>
                <c:pt idx="2312">
                  <c:v>0.18789</c:v>
                </c:pt>
                <c:pt idx="2313">
                  <c:v>0.18779000000000001</c:v>
                </c:pt>
                <c:pt idx="2314">
                  <c:v>0.18501999999999999</c:v>
                </c:pt>
                <c:pt idx="2315">
                  <c:v>0.20346</c:v>
                </c:pt>
                <c:pt idx="2316">
                  <c:v>0.20344000000000001</c:v>
                </c:pt>
                <c:pt idx="2317">
                  <c:v>0.20296</c:v>
                </c:pt>
                <c:pt idx="2318">
                  <c:v>0.20319999999999999</c:v>
                </c:pt>
                <c:pt idx="2319">
                  <c:v>0.20266000000000001</c:v>
                </c:pt>
                <c:pt idx="2320">
                  <c:v>0.20336000000000001</c:v>
                </c:pt>
                <c:pt idx="2321">
                  <c:v>0.20355999999999999</c:v>
                </c:pt>
                <c:pt idx="2322">
                  <c:v>0.20336000000000001</c:v>
                </c:pt>
                <c:pt idx="2323">
                  <c:v>0.20361000000000001</c:v>
                </c:pt>
                <c:pt idx="2324">
                  <c:v>0.20376</c:v>
                </c:pt>
                <c:pt idx="2325">
                  <c:v>0.20466000000000001</c:v>
                </c:pt>
                <c:pt idx="2326">
                  <c:v>0.18487000000000001</c:v>
                </c:pt>
                <c:pt idx="2327">
                  <c:v>0.18476999999999999</c:v>
                </c:pt>
                <c:pt idx="2328">
                  <c:v>0.18395</c:v>
                </c:pt>
                <c:pt idx="2329">
                  <c:v>0.18573999999999999</c:v>
                </c:pt>
                <c:pt idx="2330">
                  <c:v>0.18343000000000001</c:v>
                </c:pt>
                <c:pt idx="2331">
                  <c:v>0.18404000000000001</c:v>
                </c:pt>
                <c:pt idx="2332">
                  <c:v>0.18465999999999999</c:v>
                </c:pt>
                <c:pt idx="2333">
                  <c:v>0.18507999999999999</c:v>
                </c:pt>
                <c:pt idx="2334">
                  <c:v>0.18329999999999999</c:v>
                </c:pt>
                <c:pt idx="2335">
                  <c:v>0.18398</c:v>
                </c:pt>
                <c:pt idx="2336">
                  <c:v>0.18410000000000001</c:v>
                </c:pt>
                <c:pt idx="2337">
                  <c:v>0.31483</c:v>
                </c:pt>
                <c:pt idx="2338">
                  <c:v>0.31605</c:v>
                </c:pt>
                <c:pt idx="2339">
                  <c:v>0.31577</c:v>
                </c:pt>
                <c:pt idx="2340">
                  <c:v>0.31637999999999999</c:v>
                </c:pt>
                <c:pt idx="2341">
                  <c:v>0.31519000000000003</c:v>
                </c:pt>
                <c:pt idx="2342">
                  <c:v>0.31315999999999999</c:v>
                </c:pt>
                <c:pt idx="2343">
                  <c:v>0.31485000000000002</c:v>
                </c:pt>
                <c:pt idx="2344">
                  <c:v>0.31705</c:v>
                </c:pt>
                <c:pt idx="2345">
                  <c:v>0.31697999999999998</c:v>
                </c:pt>
                <c:pt idx="2346">
                  <c:v>0.31706000000000001</c:v>
                </c:pt>
                <c:pt idx="2347">
                  <c:v>0.31805</c:v>
                </c:pt>
                <c:pt idx="2348">
                  <c:v>0.28882999999999998</c:v>
                </c:pt>
                <c:pt idx="2349">
                  <c:v>0.28626000000000001</c:v>
                </c:pt>
                <c:pt idx="2350">
                  <c:v>0.28483999999999998</c:v>
                </c:pt>
                <c:pt idx="2351">
                  <c:v>0.28882999999999998</c:v>
                </c:pt>
                <c:pt idx="2352">
                  <c:v>0.28619</c:v>
                </c:pt>
                <c:pt idx="2353">
                  <c:v>0.28627000000000002</c:v>
                </c:pt>
                <c:pt idx="2354">
                  <c:v>0.28688000000000002</c:v>
                </c:pt>
                <c:pt idx="2355">
                  <c:v>0.28634999999999999</c:v>
                </c:pt>
                <c:pt idx="2356">
                  <c:v>0.28483000000000003</c:v>
                </c:pt>
                <c:pt idx="2357">
                  <c:v>0.28684999999999999</c:v>
                </c:pt>
                <c:pt idx="2358">
                  <c:v>0.28722999999999999</c:v>
                </c:pt>
                <c:pt idx="2359">
                  <c:v>0.34156999999999998</c:v>
                </c:pt>
                <c:pt idx="2360">
                  <c:v>0.34278999999999998</c:v>
                </c:pt>
                <c:pt idx="2361">
                  <c:v>0.34242</c:v>
                </c:pt>
                <c:pt idx="2362">
                  <c:v>0.34216000000000002</c:v>
                </c:pt>
                <c:pt idx="2363">
                  <c:v>0.34276000000000001</c:v>
                </c:pt>
                <c:pt idx="2364">
                  <c:v>0.34369</c:v>
                </c:pt>
                <c:pt idx="2365">
                  <c:v>0.34176000000000001</c:v>
                </c:pt>
                <c:pt idx="2366">
                  <c:v>0.34233999999999998</c:v>
                </c:pt>
                <c:pt idx="2367">
                  <c:v>0.34200999999999998</c:v>
                </c:pt>
                <c:pt idx="2368">
                  <c:v>0.34431</c:v>
                </c:pt>
                <c:pt idx="2369">
                  <c:v>0.34310000000000002</c:v>
                </c:pt>
                <c:pt idx="2370">
                  <c:v>0.32316</c:v>
                </c:pt>
                <c:pt idx="2371">
                  <c:v>0.31892999999999999</c:v>
                </c:pt>
                <c:pt idx="2372">
                  <c:v>0.32127</c:v>
                </c:pt>
                <c:pt idx="2373">
                  <c:v>0.32168999999999998</c:v>
                </c:pt>
                <c:pt idx="2374">
                  <c:v>0.32285000000000003</c:v>
                </c:pt>
                <c:pt idx="2375">
                  <c:v>0.32351000000000002</c:v>
                </c:pt>
                <c:pt idx="2376">
                  <c:v>0.32161000000000001</c:v>
                </c:pt>
                <c:pt idx="2377">
                  <c:v>0.32172000000000001</c:v>
                </c:pt>
                <c:pt idx="2378">
                  <c:v>0.32186999999999999</c:v>
                </c:pt>
                <c:pt idx="2379">
                  <c:v>0.32251999999999997</c:v>
                </c:pt>
                <c:pt idx="2380">
                  <c:v>0.32168999999999998</c:v>
                </c:pt>
                <c:pt idx="2381">
                  <c:v>0.30826999999999999</c:v>
                </c:pt>
                <c:pt idx="2382">
                  <c:v>0.30775999999999998</c:v>
                </c:pt>
                <c:pt idx="2383">
                  <c:v>0.30676999999999999</c:v>
                </c:pt>
                <c:pt idx="2384">
                  <c:v>0.30958999999999998</c:v>
                </c:pt>
                <c:pt idx="2385">
                  <c:v>0.30709999999999998</c:v>
                </c:pt>
                <c:pt idx="2386">
                  <c:v>0.30874000000000001</c:v>
                </c:pt>
                <c:pt idx="2387">
                  <c:v>0.30897000000000002</c:v>
                </c:pt>
                <c:pt idx="2388">
                  <c:v>0.30848999999999999</c:v>
                </c:pt>
                <c:pt idx="2389">
                  <c:v>0.30798999999999999</c:v>
                </c:pt>
                <c:pt idx="2390">
                  <c:v>0.30625000000000002</c:v>
                </c:pt>
                <c:pt idx="2391">
                  <c:v>0.30778</c:v>
                </c:pt>
                <c:pt idx="2392">
                  <c:v>0.3785</c:v>
                </c:pt>
                <c:pt idx="2393">
                  <c:v>0.37878000000000001</c:v>
                </c:pt>
                <c:pt idx="2394">
                  <c:v>0.37447000000000003</c:v>
                </c:pt>
                <c:pt idx="2395">
                  <c:v>0.37515999999999999</c:v>
                </c:pt>
                <c:pt idx="2396">
                  <c:v>0.37335000000000002</c:v>
                </c:pt>
                <c:pt idx="2397">
                  <c:v>0.37622</c:v>
                </c:pt>
                <c:pt idx="2398">
                  <c:v>0.37591999999999998</c:v>
                </c:pt>
                <c:pt idx="2399">
                  <c:v>0.37606000000000001</c:v>
                </c:pt>
                <c:pt idx="2400">
                  <c:v>0.37570999999999999</c:v>
                </c:pt>
                <c:pt idx="2401">
                  <c:v>0.37381999999999999</c:v>
                </c:pt>
                <c:pt idx="2402">
                  <c:v>0.37587999999999999</c:v>
                </c:pt>
                <c:pt idx="2403">
                  <c:v>0.37533</c:v>
                </c:pt>
                <c:pt idx="2404">
                  <c:v>0.37279000000000001</c:v>
                </c:pt>
                <c:pt idx="2405">
                  <c:v>0.37762000000000001</c:v>
                </c:pt>
                <c:pt idx="2406">
                  <c:v>0.37558000000000002</c:v>
                </c:pt>
                <c:pt idx="2407">
                  <c:v>0.37513000000000002</c:v>
                </c:pt>
                <c:pt idx="2408">
                  <c:v>0.37741999999999998</c:v>
                </c:pt>
                <c:pt idx="2409">
                  <c:v>0.37635999999999997</c:v>
                </c:pt>
                <c:pt idx="2410">
                  <c:v>0.37217</c:v>
                </c:pt>
                <c:pt idx="2411">
                  <c:v>0.37708999999999998</c:v>
                </c:pt>
                <c:pt idx="2412">
                  <c:v>0.37740000000000001</c:v>
                </c:pt>
                <c:pt idx="2413">
                  <c:v>0.37506</c:v>
                </c:pt>
                <c:pt idx="2414">
                  <c:v>0.37223000000000001</c:v>
                </c:pt>
                <c:pt idx="2415">
                  <c:v>0.37353999999999998</c:v>
                </c:pt>
                <c:pt idx="2416">
                  <c:v>0.37319999999999998</c:v>
                </c:pt>
                <c:pt idx="2417">
                  <c:v>0.37374000000000002</c:v>
                </c:pt>
                <c:pt idx="2418">
                  <c:v>0.37481999999999999</c:v>
                </c:pt>
                <c:pt idx="2419">
                  <c:v>0.37263000000000002</c:v>
                </c:pt>
                <c:pt idx="2420">
                  <c:v>0.37287999999999999</c:v>
                </c:pt>
                <c:pt idx="2421">
                  <c:v>0.37337999999999999</c:v>
                </c:pt>
                <c:pt idx="2422">
                  <c:v>0.37375999999999998</c:v>
                </c:pt>
                <c:pt idx="2423">
                  <c:v>0.37413999999999997</c:v>
                </c:pt>
                <c:pt idx="2424">
                  <c:v>0.37319999999999998</c:v>
                </c:pt>
                <c:pt idx="2425">
                  <c:v>0.37613999999999997</c:v>
                </c:pt>
                <c:pt idx="2426">
                  <c:v>0.37485000000000002</c:v>
                </c:pt>
                <c:pt idx="2427">
                  <c:v>0.37348999999999999</c:v>
                </c:pt>
                <c:pt idx="2428">
                  <c:v>0.37408999999999998</c:v>
                </c:pt>
                <c:pt idx="2429">
                  <c:v>0.37308999999999998</c:v>
                </c:pt>
                <c:pt idx="2430">
                  <c:v>0.375</c:v>
                </c:pt>
                <c:pt idx="2431">
                  <c:v>0.37330000000000002</c:v>
                </c:pt>
                <c:pt idx="2432">
                  <c:v>0.37301000000000001</c:v>
                </c:pt>
                <c:pt idx="2433">
                  <c:v>0.37454999999999999</c:v>
                </c:pt>
                <c:pt idx="2434">
                  <c:v>0.37476999999999999</c:v>
                </c:pt>
                <c:pt idx="2435">
                  <c:v>0.37540000000000001</c:v>
                </c:pt>
                <c:pt idx="2436">
                  <c:v>0.2228</c:v>
                </c:pt>
                <c:pt idx="2437">
                  <c:v>0.22312000000000001</c:v>
                </c:pt>
                <c:pt idx="2438">
                  <c:v>0.22336</c:v>
                </c:pt>
                <c:pt idx="2439">
                  <c:v>0.22159000000000001</c:v>
                </c:pt>
                <c:pt idx="2440">
                  <c:v>0.22267999999999999</c:v>
                </c:pt>
                <c:pt idx="2441">
                  <c:v>0.22251000000000001</c:v>
                </c:pt>
                <c:pt idx="2442">
                  <c:v>0.22156999999999999</c:v>
                </c:pt>
                <c:pt idx="2443">
                  <c:v>0.22227</c:v>
                </c:pt>
                <c:pt idx="2444">
                  <c:v>0.22244</c:v>
                </c:pt>
                <c:pt idx="2445">
                  <c:v>0.22261</c:v>
                </c:pt>
                <c:pt idx="2446">
                  <c:v>0.22283</c:v>
                </c:pt>
                <c:pt idx="2447">
                  <c:v>0.2445</c:v>
                </c:pt>
                <c:pt idx="2448">
                  <c:v>0.24237</c:v>
                </c:pt>
                <c:pt idx="2449">
                  <c:v>0.24401</c:v>
                </c:pt>
                <c:pt idx="2450">
                  <c:v>0.24282999999999999</c:v>
                </c:pt>
                <c:pt idx="2451">
                  <c:v>0.24176</c:v>
                </c:pt>
                <c:pt idx="2452">
                  <c:v>0.24471000000000001</c:v>
                </c:pt>
                <c:pt idx="2453">
                  <c:v>0.24456</c:v>
                </c:pt>
                <c:pt idx="2454">
                  <c:v>0.24204000000000001</c:v>
                </c:pt>
                <c:pt idx="2455">
                  <c:v>0.24385000000000001</c:v>
                </c:pt>
                <c:pt idx="2456">
                  <c:v>0.24356</c:v>
                </c:pt>
                <c:pt idx="2457">
                  <c:v>0.24365999999999999</c:v>
                </c:pt>
                <c:pt idx="2458">
                  <c:v>0.21909000000000001</c:v>
                </c:pt>
                <c:pt idx="2459">
                  <c:v>0.21934000000000001</c:v>
                </c:pt>
                <c:pt idx="2460">
                  <c:v>0.21976000000000001</c:v>
                </c:pt>
                <c:pt idx="2461">
                  <c:v>0.21959000000000001</c:v>
                </c:pt>
                <c:pt idx="2462">
                  <c:v>0.21839</c:v>
                </c:pt>
                <c:pt idx="2463">
                  <c:v>0.22008</c:v>
                </c:pt>
                <c:pt idx="2464">
                  <c:v>0.21837999999999999</c:v>
                </c:pt>
                <c:pt idx="2465">
                  <c:v>0.21995999999999999</c:v>
                </c:pt>
                <c:pt idx="2466">
                  <c:v>0.22001000000000001</c:v>
                </c:pt>
                <c:pt idx="2467">
                  <c:v>0.21978</c:v>
                </c:pt>
                <c:pt idx="2468">
                  <c:v>0.21879000000000001</c:v>
                </c:pt>
                <c:pt idx="2469">
                  <c:v>0.40447</c:v>
                </c:pt>
                <c:pt idx="2470">
                  <c:v>0.40260000000000001</c:v>
                </c:pt>
                <c:pt idx="2471">
                  <c:v>0.40471000000000001</c:v>
                </c:pt>
                <c:pt idx="2472">
                  <c:v>0.4032</c:v>
                </c:pt>
                <c:pt idx="2473">
                  <c:v>0.40495999999999999</c:v>
                </c:pt>
                <c:pt idx="2474">
                  <c:v>0.40451999999999999</c:v>
                </c:pt>
                <c:pt idx="2475">
                  <c:v>0.40455000000000002</c:v>
                </c:pt>
                <c:pt idx="2476">
                  <c:v>0.40466999999999997</c:v>
                </c:pt>
                <c:pt idx="2477">
                  <c:v>0.40483000000000002</c:v>
                </c:pt>
                <c:pt idx="2478">
                  <c:v>0.4052</c:v>
                </c:pt>
                <c:pt idx="2479">
                  <c:v>0.40466000000000002</c:v>
                </c:pt>
                <c:pt idx="2480">
                  <c:v>0.35069</c:v>
                </c:pt>
                <c:pt idx="2481">
                  <c:v>0.34844999999999998</c:v>
                </c:pt>
                <c:pt idx="2482">
                  <c:v>0.35108</c:v>
                </c:pt>
                <c:pt idx="2483">
                  <c:v>0.35052</c:v>
                </c:pt>
                <c:pt idx="2484">
                  <c:v>0.35049999999999998</c:v>
                </c:pt>
                <c:pt idx="2485">
                  <c:v>0.35164000000000001</c:v>
                </c:pt>
                <c:pt idx="2486">
                  <c:v>0.34966999999999998</c:v>
                </c:pt>
                <c:pt idx="2487">
                  <c:v>0.35008</c:v>
                </c:pt>
                <c:pt idx="2488">
                  <c:v>0.34906999999999999</c:v>
                </c:pt>
                <c:pt idx="2489">
                  <c:v>0.35038999999999998</c:v>
                </c:pt>
                <c:pt idx="2490">
                  <c:v>0.35002</c:v>
                </c:pt>
                <c:pt idx="2491">
                  <c:v>0.4239</c:v>
                </c:pt>
                <c:pt idx="2492">
                  <c:v>0.42270999999999997</c:v>
                </c:pt>
                <c:pt idx="2493">
                  <c:v>0.42336000000000001</c:v>
                </c:pt>
                <c:pt idx="2494">
                  <c:v>0.42209999999999998</c:v>
                </c:pt>
                <c:pt idx="2495">
                  <c:v>0.42303000000000002</c:v>
                </c:pt>
                <c:pt idx="2496">
                  <c:v>0.42336000000000001</c:v>
                </c:pt>
                <c:pt idx="2497">
                  <c:v>0.42401</c:v>
                </c:pt>
                <c:pt idx="2498">
                  <c:v>0.42176000000000002</c:v>
                </c:pt>
                <c:pt idx="2499">
                  <c:v>0.42279</c:v>
                </c:pt>
                <c:pt idx="2500">
                  <c:v>0.42531999999999998</c:v>
                </c:pt>
                <c:pt idx="2501">
                  <c:v>0.42235</c:v>
                </c:pt>
                <c:pt idx="2502">
                  <c:v>0.39609</c:v>
                </c:pt>
                <c:pt idx="2503">
                  <c:v>0.39651999999999998</c:v>
                </c:pt>
                <c:pt idx="2504">
                  <c:v>0.39509</c:v>
                </c:pt>
                <c:pt idx="2505">
                  <c:v>0.39715</c:v>
                </c:pt>
                <c:pt idx="2506">
                  <c:v>0.39544000000000001</c:v>
                </c:pt>
                <c:pt idx="2507">
                  <c:v>0.39423999999999998</c:v>
                </c:pt>
                <c:pt idx="2508">
                  <c:v>0.39645000000000002</c:v>
                </c:pt>
                <c:pt idx="2509">
                  <c:v>0.39700000000000002</c:v>
                </c:pt>
                <c:pt idx="2510">
                  <c:v>0.39828999999999998</c:v>
                </c:pt>
                <c:pt idx="2511">
                  <c:v>0.39578000000000002</c:v>
                </c:pt>
                <c:pt idx="2512">
                  <c:v>0.39549000000000001</c:v>
                </c:pt>
                <c:pt idx="2513">
                  <c:v>0.37713999999999998</c:v>
                </c:pt>
                <c:pt idx="2514">
                  <c:v>0.37797999999999998</c:v>
                </c:pt>
                <c:pt idx="2515">
                  <c:v>0.37780999999999998</c:v>
                </c:pt>
                <c:pt idx="2516">
                  <c:v>0.37519999999999998</c:v>
                </c:pt>
                <c:pt idx="2517">
                  <c:v>0.37872</c:v>
                </c:pt>
                <c:pt idx="2518">
                  <c:v>0.37625999999999998</c:v>
                </c:pt>
                <c:pt idx="2519">
                  <c:v>0.37702999999999998</c:v>
                </c:pt>
                <c:pt idx="2520">
                  <c:v>0.37835000000000002</c:v>
                </c:pt>
                <c:pt idx="2521">
                  <c:v>0.37580999999999998</c:v>
                </c:pt>
                <c:pt idx="2522">
                  <c:v>0.37706000000000001</c:v>
                </c:pt>
                <c:pt idx="2523">
                  <c:v>0.37766</c:v>
                </c:pt>
                <c:pt idx="2524">
                  <c:v>0.46256999999999998</c:v>
                </c:pt>
                <c:pt idx="2525">
                  <c:v>0.46534999999999999</c:v>
                </c:pt>
                <c:pt idx="2526">
                  <c:v>0.46533000000000002</c:v>
                </c:pt>
                <c:pt idx="2527">
                  <c:v>0.4622</c:v>
                </c:pt>
                <c:pt idx="2528">
                  <c:v>0.46462999999999999</c:v>
                </c:pt>
                <c:pt idx="2529">
                  <c:v>0.46561000000000002</c:v>
                </c:pt>
                <c:pt idx="2530">
                  <c:v>0.46506999999999998</c:v>
                </c:pt>
                <c:pt idx="2531">
                  <c:v>0.46479999999999999</c:v>
                </c:pt>
                <c:pt idx="2532">
                  <c:v>0.46434999999999998</c:v>
                </c:pt>
                <c:pt idx="2533">
                  <c:v>0.46350000000000002</c:v>
                </c:pt>
                <c:pt idx="2534">
                  <c:v>0.46393000000000001</c:v>
                </c:pt>
                <c:pt idx="2535">
                  <c:v>0.46283999999999997</c:v>
                </c:pt>
                <c:pt idx="2536">
                  <c:v>0.46388000000000001</c:v>
                </c:pt>
                <c:pt idx="2537">
                  <c:v>0.46633999999999998</c:v>
                </c:pt>
                <c:pt idx="2538">
                  <c:v>0.46494999999999997</c:v>
                </c:pt>
                <c:pt idx="2539">
                  <c:v>0.46274999999999999</c:v>
                </c:pt>
                <c:pt idx="2540">
                  <c:v>0.46576000000000001</c:v>
                </c:pt>
                <c:pt idx="2541">
                  <c:v>0.46366000000000002</c:v>
                </c:pt>
                <c:pt idx="2542">
                  <c:v>0.46267000000000003</c:v>
                </c:pt>
                <c:pt idx="2543">
                  <c:v>0.46534999999999999</c:v>
                </c:pt>
                <c:pt idx="2544">
                  <c:v>0.46404000000000001</c:v>
                </c:pt>
                <c:pt idx="2545">
                  <c:v>0.46644999999999998</c:v>
                </c:pt>
                <c:pt idx="2546">
                  <c:v>0.45934000000000003</c:v>
                </c:pt>
                <c:pt idx="2547">
                  <c:v>0.46255000000000002</c:v>
                </c:pt>
                <c:pt idx="2548">
                  <c:v>0.4627</c:v>
                </c:pt>
                <c:pt idx="2549">
                  <c:v>0.46060000000000001</c:v>
                </c:pt>
                <c:pt idx="2550">
                  <c:v>0.46355000000000002</c:v>
                </c:pt>
                <c:pt idx="2551">
                  <c:v>0.46145999999999998</c:v>
                </c:pt>
                <c:pt idx="2552">
                  <c:v>0.46172000000000002</c:v>
                </c:pt>
                <c:pt idx="2553">
                  <c:v>0.46192</c:v>
                </c:pt>
                <c:pt idx="2554">
                  <c:v>0.46099000000000001</c:v>
                </c:pt>
                <c:pt idx="2555">
                  <c:v>0.46006000000000002</c:v>
                </c:pt>
                <c:pt idx="2556">
                  <c:v>0.46095999999999998</c:v>
                </c:pt>
                <c:pt idx="2557">
                  <c:v>0.4617</c:v>
                </c:pt>
                <c:pt idx="2558">
                  <c:v>0.46415000000000001</c:v>
                </c:pt>
                <c:pt idx="2559">
                  <c:v>0.46444000000000002</c:v>
                </c:pt>
                <c:pt idx="2560">
                  <c:v>0.46442</c:v>
                </c:pt>
                <c:pt idx="2561">
                  <c:v>0.46365000000000001</c:v>
                </c:pt>
                <c:pt idx="2562">
                  <c:v>0.46450999999999998</c:v>
                </c:pt>
                <c:pt idx="2563">
                  <c:v>0.46227000000000001</c:v>
                </c:pt>
                <c:pt idx="2564">
                  <c:v>0.46334999999999998</c:v>
                </c:pt>
                <c:pt idx="2565">
                  <c:v>0.46311999999999998</c:v>
                </c:pt>
                <c:pt idx="2566">
                  <c:v>0.46428000000000003</c:v>
                </c:pt>
                <c:pt idx="2567">
                  <c:v>0.46145000000000003</c:v>
                </c:pt>
                <c:pt idx="2568">
                  <c:v>0.27282000000000001</c:v>
                </c:pt>
                <c:pt idx="2569">
                  <c:v>0.27262999999999998</c:v>
                </c:pt>
                <c:pt idx="2570">
                  <c:v>0.27382000000000001</c:v>
                </c:pt>
                <c:pt idx="2571">
                  <c:v>0.27318999999999999</c:v>
                </c:pt>
                <c:pt idx="2572">
                  <c:v>0.27424999999999999</c:v>
                </c:pt>
                <c:pt idx="2573">
                  <c:v>0.27328999999999998</c:v>
                </c:pt>
                <c:pt idx="2574">
                  <c:v>0.27267999999999998</c:v>
                </c:pt>
                <c:pt idx="2575">
                  <c:v>0.27451999999999999</c:v>
                </c:pt>
                <c:pt idx="2576">
                  <c:v>0.27467999999999998</c:v>
                </c:pt>
                <c:pt idx="2577">
                  <c:v>0.27389999999999998</c:v>
                </c:pt>
                <c:pt idx="2578">
                  <c:v>0.27334000000000003</c:v>
                </c:pt>
                <c:pt idx="2579">
                  <c:v>0.30342000000000002</c:v>
                </c:pt>
                <c:pt idx="2580">
                  <c:v>0.30401</c:v>
                </c:pt>
                <c:pt idx="2581">
                  <c:v>0.30517</c:v>
                </c:pt>
                <c:pt idx="2582">
                  <c:v>0.30491000000000001</c:v>
                </c:pt>
                <c:pt idx="2583">
                  <c:v>0.30399999999999999</c:v>
                </c:pt>
                <c:pt idx="2584">
                  <c:v>0.30327999999999999</c:v>
                </c:pt>
                <c:pt idx="2585">
                  <c:v>0.30621999999999999</c:v>
                </c:pt>
                <c:pt idx="2586">
                  <c:v>0.30309999999999998</c:v>
                </c:pt>
                <c:pt idx="2587">
                  <c:v>0.30220000000000002</c:v>
                </c:pt>
                <c:pt idx="2588">
                  <c:v>0.30370000000000003</c:v>
                </c:pt>
                <c:pt idx="2589">
                  <c:v>0.30548999999999998</c:v>
                </c:pt>
                <c:pt idx="2590">
                  <c:v>0.27028999999999997</c:v>
                </c:pt>
                <c:pt idx="2591">
                  <c:v>0.26854</c:v>
                </c:pt>
                <c:pt idx="2592">
                  <c:v>0.26762000000000002</c:v>
                </c:pt>
                <c:pt idx="2593">
                  <c:v>0.26917000000000002</c:v>
                </c:pt>
                <c:pt idx="2594">
                  <c:v>0.26745000000000002</c:v>
                </c:pt>
                <c:pt idx="2595">
                  <c:v>0.26869999999999999</c:v>
                </c:pt>
                <c:pt idx="2596">
                  <c:v>0.26801999999999998</c:v>
                </c:pt>
                <c:pt idx="2597">
                  <c:v>0.26822000000000001</c:v>
                </c:pt>
                <c:pt idx="2598">
                  <c:v>0.26857999999999999</c:v>
                </c:pt>
                <c:pt idx="2599">
                  <c:v>0.26779999999999998</c:v>
                </c:pt>
                <c:pt idx="2600">
                  <c:v>0.26849000000000001</c:v>
                </c:pt>
                <c:pt idx="2601">
                  <c:v>0.54217000000000004</c:v>
                </c:pt>
                <c:pt idx="2602">
                  <c:v>0.54112000000000005</c:v>
                </c:pt>
                <c:pt idx="2603">
                  <c:v>0.54540999999999995</c:v>
                </c:pt>
                <c:pt idx="2604">
                  <c:v>0.54322999999999999</c:v>
                </c:pt>
                <c:pt idx="2605">
                  <c:v>0.54317000000000004</c:v>
                </c:pt>
                <c:pt idx="2606">
                  <c:v>0.54322999999999999</c:v>
                </c:pt>
                <c:pt idx="2607">
                  <c:v>0.54281000000000001</c:v>
                </c:pt>
                <c:pt idx="2608">
                  <c:v>0.54132999999999998</c:v>
                </c:pt>
                <c:pt idx="2609">
                  <c:v>0.54232000000000002</c:v>
                </c:pt>
                <c:pt idx="2610">
                  <c:v>0.54252999999999996</c:v>
                </c:pt>
                <c:pt idx="2611">
                  <c:v>0.54078000000000004</c:v>
                </c:pt>
                <c:pt idx="2612">
                  <c:v>0.51775000000000004</c:v>
                </c:pt>
                <c:pt idx="2613">
                  <c:v>0.51632</c:v>
                </c:pt>
                <c:pt idx="2614">
                  <c:v>0.51649</c:v>
                </c:pt>
                <c:pt idx="2615">
                  <c:v>0.51768000000000003</c:v>
                </c:pt>
                <c:pt idx="2616">
                  <c:v>0.51909000000000005</c:v>
                </c:pt>
                <c:pt idx="2617">
                  <c:v>0.51737</c:v>
                </c:pt>
                <c:pt idx="2618">
                  <c:v>0.51693999999999996</c:v>
                </c:pt>
                <c:pt idx="2619">
                  <c:v>0.51815</c:v>
                </c:pt>
                <c:pt idx="2620">
                  <c:v>0.51920999999999995</c:v>
                </c:pt>
                <c:pt idx="2621">
                  <c:v>0.51688000000000001</c:v>
                </c:pt>
                <c:pt idx="2622">
                  <c:v>0.51876</c:v>
                </c:pt>
                <c:pt idx="2623">
                  <c:v>0.56916999999999995</c:v>
                </c:pt>
                <c:pt idx="2624">
                  <c:v>0.57067999999999997</c:v>
                </c:pt>
                <c:pt idx="2625">
                  <c:v>0.56930999999999998</c:v>
                </c:pt>
                <c:pt idx="2626">
                  <c:v>0.56764000000000003</c:v>
                </c:pt>
                <c:pt idx="2627">
                  <c:v>0.56867000000000001</c:v>
                </c:pt>
                <c:pt idx="2628">
                  <c:v>0.56945000000000001</c:v>
                </c:pt>
                <c:pt idx="2629">
                  <c:v>0.56989000000000001</c:v>
                </c:pt>
                <c:pt idx="2630">
                  <c:v>0.56688000000000005</c:v>
                </c:pt>
                <c:pt idx="2631">
                  <c:v>0.56957999999999998</c:v>
                </c:pt>
                <c:pt idx="2632">
                  <c:v>0.57013999999999998</c:v>
                </c:pt>
                <c:pt idx="2633">
                  <c:v>0.56828999999999996</c:v>
                </c:pt>
                <c:pt idx="2634">
                  <c:v>0.52930999999999995</c:v>
                </c:pt>
                <c:pt idx="2635">
                  <c:v>0.53027999999999997</c:v>
                </c:pt>
                <c:pt idx="2636">
                  <c:v>0.52903</c:v>
                </c:pt>
                <c:pt idx="2637">
                  <c:v>0.52742</c:v>
                </c:pt>
                <c:pt idx="2638">
                  <c:v>0.52981</c:v>
                </c:pt>
                <c:pt idx="2639">
                  <c:v>0.52971999999999997</c:v>
                </c:pt>
                <c:pt idx="2640">
                  <c:v>0.53022999999999998</c:v>
                </c:pt>
                <c:pt idx="2641">
                  <c:v>0.52866999999999997</c:v>
                </c:pt>
                <c:pt idx="2642">
                  <c:v>0.52890000000000004</c:v>
                </c:pt>
                <c:pt idx="2643">
                  <c:v>0.53049000000000002</c:v>
                </c:pt>
                <c:pt idx="2644">
                  <c:v>0.53027000000000002</c:v>
                </c:pt>
                <c:pt idx="2645">
                  <c:v>0.50248000000000004</c:v>
                </c:pt>
                <c:pt idx="2646">
                  <c:v>0.50282000000000004</c:v>
                </c:pt>
                <c:pt idx="2647">
                  <c:v>0.50182000000000004</c:v>
                </c:pt>
                <c:pt idx="2648">
                  <c:v>0.50207000000000002</c:v>
                </c:pt>
                <c:pt idx="2649">
                  <c:v>0.50239</c:v>
                </c:pt>
                <c:pt idx="2650">
                  <c:v>0.50219000000000003</c:v>
                </c:pt>
                <c:pt idx="2651">
                  <c:v>0.50148000000000004</c:v>
                </c:pt>
                <c:pt idx="2652">
                  <c:v>0.50404000000000004</c:v>
                </c:pt>
                <c:pt idx="2653">
                  <c:v>0.50082000000000004</c:v>
                </c:pt>
                <c:pt idx="2654">
                  <c:v>0.50449999999999995</c:v>
                </c:pt>
                <c:pt idx="2655">
                  <c:v>0.50368000000000002</c:v>
                </c:pt>
                <c:pt idx="2656">
                  <c:v>0.63171999999999995</c:v>
                </c:pt>
                <c:pt idx="2657">
                  <c:v>0.62963000000000002</c:v>
                </c:pt>
                <c:pt idx="2658">
                  <c:v>0.63051000000000001</c:v>
                </c:pt>
                <c:pt idx="2659">
                  <c:v>0.62955000000000005</c:v>
                </c:pt>
                <c:pt idx="2660">
                  <c:v>0.63202000000000003</c:v>
                </c:pt>
                <c:pt idx="2661">
                  <c:v>0.63193999999999995</c:v>
                </c:pt>
                <c:pt idx="2662">
                  <c:v>0.63060000000000005</c:v>
                </c:pt>
                <c:pt idx="2663">
                  <c:v>0.63117000000000001</c:v>
                </c:pt>
                <c:pt idx="2664">
                  <c:v>0.63051999999999997</c:v>
                </c:pt>
                <c:pt idx="2665">
                  <c:v>0.63166</c:v>
                </c:pt>
                <c:pt idx="2666">
                  <c:v>0.63005</c:v>
                </c:pt>
                <c:pt idx="2667">
                  <c:v>0.63190000000000002</c:v>
                </c:pt>
                <c:pt idx="2668">
                  <c:v>0.63268000000000002</c:v>
                </c:pt>
                <c:pt idx="2669">
                  <c:v>0.62743000000000004</c:v>
                </c:pt>
                <c:pt idx="2670">
                  <c:v>0.63273999999999997</c:v>
                </c:pt>
                <c:pt idx="2671">
                  <c:v>0.63185000000000002</c:v>
                </c:pt>
                <c:pt idx="2672">
                  <c:v>0.62702000000000002</c:v>
                </c:pt>
                <c:pt idx="2673">
                  <c:v>0.63083</c:v>
                </c:pt>
                <c:pt idx="2674">
                  <c:v>0.63092000000000004</c:v>
                </c:pt>
                <c:pt idx="2675">
                  <c:v>0.62995999999999996</c:v>
                </c:pt>
                <c:pt idx="2676">
                  <c:v>0.63022999999999996</c:v>
                </c:pt>
                <c:pt idx="2677">
                  <c:v>0.63024999999999998</c:v>
                </c:pt>
                <c:pt idx="2678">
                  <c:v>0.62810999999999995</c:v>
                </c:pt>
                <c:pt idx="2679">
                  <c:v>0.62866999999999995</c:v>
                </c:pt>
                <c:pt idx="2680">
                  <c:v>0.62665000000000004</c:v>
                </c:pt>
                <c:pt idx="2681">
                  <c:v>0.62890999999999997</c:v>
                </c:pt>
                <c:pt idx="2682">
                  <c:v>0.62902999999999998</c:v>
                </c:pt>
                <c:pt idx="2683">
                  <c:v>0.62858000000000003</c:v>
                </c:pt>
                <c:pt idx="2684">
                  <c:v>0.62829999999999997</c:v>
                </c:pt>
                <c:pt idx="2685">
                  <c:v>0.62748999999999999</c:v>
                </c:pt>
                <c:pt idx="2686">
                  <c:v>0.62607000000000002</c:v>
                </c:pt>
                <c:pt idx="2687">
                  <c:v>0.62692000000000003</c:v>
                </c:pt>
                <c:pt idx="2688">
                  <c:v>0.62538000000000005</c:v>
                </c:pt>
                <c:pt idx="2689">
                  <c:v>0.62958000000000003</c:v>
                </c:pt>
                <c:pt idx="2690">
                  <c:v>0.62958000000000003</c:v>
                </c:pt>
                <c:pt idx="2691">
                  <c:v>0.62987000000000004</c:v>
                </c:pt>
                <c:pt idx="2692">
                  <c:v>0.62929000000000002</c:v>
                </c:pt>
                <c:pt idx="2693">
                  <c:v>0.63061</c:v>
                </c:pt>
                <c:pt idx="2694">
                  <c:v>0.62907999999999997</c:v>
                </c:pt>
                <c:pt idx="2695">
                  <c:v>0.62819999999999998</c:v>
                </c:pt>
                <c:pt idx="2696">
                  <c:v>0.62968000000000002</c:v>
                </c:pt>
                <c:pt idx="2697">
                  <c:v>0.62978999999999996</c:v>
                </c:pt>
                <c:pt idx="2698">
                  <c:v>0.62912000000000001</c:v>
                </c:pt>
                <c:pt idx="2699">
                  <c:v>0.62990000000000002</c:v>
                </c:pt>
                <c:pt idx="2700">
                  <c:v>0.13844000000000001</c:v>
                </c:pt>
                <c:pt idx="2701">
                  <c:v>0.13872000000000001</c:v>
                </c:pt>
                <c:pt idx="2702">
                  <c:v>0.13936000000000001</c:v>
                </c:pt>
                <c:pt idx="2703">
                  <c:v>0.13857</c:v>
                </c:pt>
                <c:pt idx="2704">
                  <c:v>0.13897000000000001</c:v>
                </c:pt>
                <c:pt idx="2705">
                  <c:v>0.14008000000000001</c:v>
                </c:pt>
                <c:pt idx="2706">
                  <c:v>0.13852</c:v>
                </c:pt>
                <c:pt idx="2707">
                  <c:v>0.13900999999999999</c:v>
                </c:pt>
                <c:pt idx="2708">
                  <c:v>0.13849</c:v>
                </c:pt>
                <c:pt idx="2709">
                  <c:v>0.13700999999999999</c:v>
                </c:pt>
                <c:pt idx="2710">
                  <c:v>0.13822000000000001</c:v>
                </c:pt>
                <c:pt idx="2711">
                  <c:v>0.14990999999999999</c:v>
                </c:pt>
                <c:pt idx="2712">
                  <c:v>0.14902000000000001</c:v>
                </c:pt>
                <c:pt idx="2713">
                  <c:v>0.15132999999999999</c:v>
                </c:pt>
                <c:pt idx="2714">
                  <c:v>0.15131</c:v>
                </c:pt>
                <c:pt idx="2715">
                  <c:v>0.14934</c:v>
                </c:pt>
                <c:pt idx="2716">
                  <c:v>0.15003</c:v>
                </c:pt>
                <c:pt idx="2717">
                  <c:v>0.14723</c:v>
                </c:pt>
                <c:pt idx="2718">
                  <c:v>0.15129999999999999</c:v>
                </c:pt>
                <c:pt idx="2719">
                  <c:v>0.14928</c:v>
                </c:pt>
                <c:pt idx="2720">
                  <c:v>0.15004999999999999</c:v>
                </c:pt>
                <c:pt idx="2721">
                  <c:v>0.15003</c:v>
                </c:pt>
                <c:pt idx="2722">
                  <c:v>0.13675000000000001</c:v>
                </c:pt>
                <c:pt idx="2723">
                  <c:v>0.13613</c:v>
                </c:pt>
                <c:pt idx="2724">
                  <c:v>0.13730999999999999</c:v>
                </c:pt>
                <c:pt idx="2725">
                  <c:v>0.13625999999999999</c:v>
                </c:pt>
                <c:pt idx="2726">
                  <c:v>0.13625000000000001</c:v>
                </c:pt>
                <c:pt idx="2727">
                  <c:v>0.13658999999999999</c:v>
                </c:pt>
                <c:pt idx="2728">
                  <c:v>0.13700999999999999</c:v>
                </c:pt>
                <c:pt idx="2729">
                  <c:v>0.13650000000000001</c:v>
                </c:pt>
                <c:pt idx="2730">
                  <c:v>0.13743</c:v>
                </c:pt>
                <c:pt idx="2731">
                  <c:v>0.13791</c:v>
                </c:pt>
                <c:pt idx="2732">
                  <c:v>0.13668</c:v>
                </c:pt>
                <c:pt idx="2733">
                  <c:v>0.23810999999999999</c:v>
                </c:pt>
                <c:pt idx="2734">
                  <c:v>0.23601</c:v>
                </c:pt>
                <c:pt idx="2735">
                  <c:v>0.23677000000000001</c:v>
                </c:pt>
                <c:pt idx="2736">
                  <c:v>0.23569000000000001</c:v>
                </c:pt>
                <c:pt idx="2737">
                  <c:v>0.23788999999999999</c:v>
                </c:pt>
                <c:pt idx="2738">
                  <c:v>0.23671</c:v>
                </c:pt>
                <c:pt idx="2739">
                  <c:v>0.23880000000000001</c:v>
                </c:pt>
                <c:pt idx="2740">
                  <c:v>0.23799999999999999</c:v>
                </c:pt>
                <c:pt idx="2741">
                  <c:v>0.2369</c:v>
                </c:pt>
                <c:pt idx="2742">
                  <c:v>0.23466000000000001</c:v>
                </c:pt>
                <c:pt idx="2743">
                  <c:v>0.23835999999999999</c:v>
                </c:pt>
                <c:pt idx="2744">
                  <c:v>0.22850000000000001</c:v>
                </c:pt>
                <c:pt idx="2745">
                  <c:v>0.22878000000000001</c:v>
                </c:pt>
                <c:pt idx="2746">
                  <c:v>0.22700999999999999</c:v>
                </c:pt>
                <c:pt idx="2747">
                  <c:v>0.22720000000000001</c:v>
                </c:pt>
                <c:pt idx="2748">
                  <c:v>0.2276</c:v>
                </c:pt>
                <c:pt idx="2749">
                  <c:v>0.22800000000000001</c:v>
                </c:pt>
                <c:pt idx="2750">
                  <c:v>0.22800999999999999</c:v>
                </c:pt>
                <c:pt idx="2751">
                  <c:v>0.22772999999999999</c:v>
                </c:pt>
                <c:pt idx="2752">
                  <c:v>0.22811999999999999</c:v>
                </c:pt>
                <c:pt idx="2753">
                  <c:v>0.22869999999999999</c:v>
                </c:pt>
                <c:pt idx="2754">
                  <c:v>0.22769</c:v>
                </c:pt>
                <c:pt idx="2755">
                  <c:v>0.20732</c:v>
                </c:pt>
                <c:pt idx="2756">
                  <c:v>0.20730000000000001</c:v>
                </c:pt>
                <c:pt idx="2757">
                  <c:v>0.20713000000000001</c:v>
                </c:pt>
                <c:pt idx="2758">
                  <c:v>0.20809</c:v>
                </c:pt>
                <c:pt idx="2759">
                  <c:v>0.20794000000000001</c:v>
                </c:pt>
                <c:pt idx="2760">
                  <c:v>0.20763999999999999</c:v>
                </c:pt>
                <c:pt idx="2761">
                  <c:v>0.2087</c:v>
                </c:pt>
                <c:pt idx="2762">
                  <c:v>0.20777999999999999</c:v>
                </c:pt>
                <c:pt idx="2763">
                  <c:v>0.20605999999999999</c:v>
                </c:pt>
                <c:pt idx="2764">
                  <c:v>0.20688999999999999</c:v>
                </c:pt>
                <c:pt idx="2765">
                  <c:v>0.20791999999999999</c:v>
                </c:pt>
                <c:pt idx="2766">
                  <c:v>0.23211999999999999</c:v>
                </c:pt>
                <c:pt idx="2767">
                  <c:v>0.23299</c:v>
                </c:pt>
                <c:pt idx="2768">
                  <c:v>0.23265</c:v>
                </c:pt>
                <c:pt idx="2769">
                  <c:v>0.23074</c:v>
                </c:pt>
                <c:pt idx="2770">
                  <c:v>0.23211999999999999</c:v>
                </c:pt>
                <c:pt idx="2771">
                  <c:v>0.23233999999999999</c:v>
                </c:pt>
                <c:pt idx="2772">
                  <c:v>0.23280999999999999</c:v>
                </c:pt>
                <c:pt idx="2773">
                  <c:v>0.23380000000000001</c:v>
                </c:pt>
                <c:pt idx="2774">
                  <c:v>0.23397999999999999</c:v>
                </c:pt>
                <c:pt idx="2775">
                  <c:v>0.23213</c:v>
                </c:pt>
                <c:pt idx="2776">
                  <c:v>0.23229</c:v>
                </c:pt>
                <c:pt idx="2777">
                  <c:v>0.22305</c:v>
                </c:pt>
                <c:pt idx="2778">
                  <c:v>0.22258</c:v>
                </c:pt>
                <c:pt idx="2779">
                  <c:v>0.22325</c:v>
                </c:pt>
                <c:pt idx="2780">
                  <c:v>0.22034000000000001</c:v>
                </c:pt>
                <c:pt idx="2781">
                  <c:v>0.22344</c:v>
                </c:pt>
                <c:pt idx="2782">
                  <c:v>0.22187000000000001</c:v>
                </c:pt>
                <c:pt idx="2783">
                  <c:v>0.22311</c:v>
                </c:pt>
                <c:pt idx="2784">
                  <c:v>0.22140000000000001</c:v>
                </c:pt>
                <c:pt idx="2785">
                  <c:v>0.22314999999999999</c:v>
                </c:pt>
                <c:pt idx="2786">
                  <c:v>0.22233</c:v>
                </c:pt>
                <c:pt idx="2787">
                  <c:v>0.22198000000000001</c:v>
                </c:pt>
                <c:pt idx="2788">
                  <c:v>0.26963999999999999</c:v>
                </c:pt>
                <c:pt idx="2789">
                  <c:v>0.27161999999999997</c:v>
                </c:pt>
                <c:pt idx="2790">
                  <c:v>0.26904</c:v>
                </c:pt>
                <c:pt idx="2791">
                  <c:v>0.26740000000000003</c:v>
                </c:pt>
                <c:pt idx="2792">
                  <c:v>0.26807999999999998</c:v>
                </c:pt>
                <c:pt idx="2793">
                  <c:v>0.26995999999999998</c:v>
                </c:pt>
                <c:pt idx="2794">
                  <c:v>0.26765</c:v>
                </c:pt>
                <c:pt idx="2795">
                  <c:v>0.26901000000000003</c:v>
                </c:pt>
                <c:pt idx="2796">
                  <c:v>0.27013999999999999</c:v>
                </c:pt>
                <c:pt idx="2797">
                  <c:v>0.26812999999999998</c:v>
                </c:pt>
                <c:pt idx="2798">
                  <c:v>0.26960000000000001</c:v>
                </c:pt>
                <c:pt idx="2799">
                  <c:v>0.26762000000000002</c:v>
                </c:pt>
                <c:pt idx="2800">
                  <c:v>0.26855000000000001</c:v>
                </c:pt>
                <c:pt idx="2801">
                  <c:v>0.26973000000000003</c:v>
                </c:pt>
                <c:pt idx="2802">
                  <c:v>0.27028000000000002</c:v>
                </c:pt>
                <c:pt idx="2803">
                  <c:v>0.26994000000000001</c:v>
                </c:pt>
                <c:pt idx="2804">
                  <c:v>0.27057999999999999</c:v>
                </c:pt>
                <c:pt idx="2805">
                  <c:v>0.27051999999999998</c:v>
                </c:pt>
                <c:pt idx="2806">
                  <c:v>0.26917000000000002</c:v>
                </c:pt>
                <c:pt idx="2807">
                  <c:v>0.27004</c:v>
                </c:pt>
                <c:pt idx="2808">
                  <c:v>0.26994000000000001</c:v>
                </c:pt>
                <c:pt idx="2809">
                  <c:v>0.26982</c:v>
                </c:pt>
                <c:pt idx="2810">
                  <c:v>0.26679000000000003</c:v>
                </c:pt>
                <c:pt idx="2811">
                  <c:v>0.26812999999999998</c:v>
                </c:pt>
                <c:pt idx="2812">
                  <c:v>0.26785999999999999</c:v>
                </c:pt>
                <c:pt idx="2813">
                  <c:v>0.26735999999999999</c:v>
                </c:pt>
                <c:pt idx="2814">
                  <c:v>0.26600000000000001</c:v>
                </c:pt>
                <c:pt idx="2815">
                  <c:v>0.26830999999999999</c:v>
                </c:pt>
                <c:pt idx="2816">
                  <c:v>0.26800000000000002</c:v>
                </c:pt>
                <c:pt idx="2817">
                  <c:v>0.26757999999999998</c:v>
                </c:pt>
                <c:pt idx="2818">
                  <c:v>0.26862999999999998</c:v>
                </c:pt>
                <c:pt idx="2819">
                  <c:v>0.26595999999999997</c:v>
                </c:pt>
                <c:pt idx="2820">
                  <c:v>0.26733000000000001</c:v>
                </c:pt>
                <c:pt idx="2821">
                  <c:v>0.26887</c:v>
                </c:pt>
                <c:pt idx="2822">
                  <c:v>0.26773999999999998</c:v>
                </c:pt>
                <c:pt idx="2823">
                  <c:v>0.26800000000000002</c:v>
                </c:pt>
                <c:pt idx="2824">
                  <c:v>0.26807999999999998</c:v>
                </c:pt>
                <c:pt idx="2825">
                  <c:v>0.26778999999999997</c:v>
                </c:pt>
                <c:pt idx="2826">
                  <c:v>0.26711000000000001</c:v>
                </c:pt>
                <c:pt idx="2827">
                  <c:v>0.26850000000000002</c:v>
                </c:pt>
                <c:pt idx="2828">
                  <c:v>0.26723000000000002</c:v>
                </c:pt>
                <c:pt idx="2829">
                  <c:v>0.26732</c:v>
                </c:pt>
                <c:pt idx="2830">
                  <c:v>0.26782</c:v>
                </c:pt>
                <c:pt idx="2831">
                  <c:v>0.26795000000000002</c:v>
                </c:pt>
                <c:pt idx="2832">
                  <c:v>0.20599999999999999</c:v>
                </c:pt>
                <c:pt idx="2833">
                  <c:v>0.20607</c:v>
                </c:pt>
                <c:pt idx="2834">
                  <c:v>0.20646</c:v>
                </c:pt>
                <c:pt idx="2835">
                  <c:v>0.20455000000000001</c:v>
                </c:pt>
                <c:pt idx="2836">
                  <c:v>0.20541999999999999</c:v>
                </c:pt>
                <c:pt idx="2837">
                  <c:v>0.20523</c:v>
                </c:pt>
                <c:pt idx="2838">
                  <c:v>0.20634</c:v>
                </c:pt>
                <c:pt idx="2839">
                  <c:v>0.20543</c:v>
                </c:pt>
                <c:pt idx="2840">
                  <c:v>0.2054</c:v>
                </c:pt>
                <c:pt idx="2841">
                  <c:v>0.20355000000000001</c:v>
                </c:pt>
                <c:pt idx="2842">
                  <c:v>0.20612</c:v>
                </c:pt>
                <c:pt idx="2843">
                  <c:v>0.22456000000000001</c:v>
                </c:pt>
                <c:pt idx="2844">
                  <c:v>0.22527</c:v>
                </c:pt>
                <c:pt idx="2845">
                  <c:v>0.22317000000000001</c:v>
                </c:pt>
                <c:pt idx="2846">
                  <c:v>0.22317000000000001</c:v>
                </c:pt>
                <c:pt idx="2847">
                  <c:v>0.22436</c:v>
                </c:pt>
                <c:pt idx="2848">
                  <c:v>0.22705</c:v>
                </c:pt>
                <c:pt idx="2849">
                  <c:v>0.22413</c:v>
                </c:pt>
                <c:pt idx="2850">
                  <c:v>0.22384999999999999</c:v>
                </c:pt>
                <c:pt idx="2851">
                  <c:v>0.22416</c:v>
                </c:pt>
                <c:pt idx="2852">
                  <c:v>0.22311</c:v>
                </c:pt>
                <c:pt idx="2853">
                  <c:v>0.22494</c:v>
                </c:pt>
                <c:pt idx="2854">
                  <c:v>0.20408999999999999</c:v>
                </c:pt>
                <c:pt idx="2855">
                  <c:v>0.20308999999999999</c:v>
                </c:pt>
                <c:pt idx="2856">
                  <c:v>0.20455000000000001</c:v>
                </c:pt>
                <c:pt idx="2857">
                  <c:v>0.20347999999999999</c:v>
                </c:pt>
                <c:pt idx="2858">
                  <c:v>0.20280000000000001</c:v>
                </c:pt>
                <c:pt idx="2859">
                  <c:v>0.20222000000000001</c:v>
                </c:pt>
                <c:pt idx="2860">
                  <c:v>0.20366999999999999</c:v>
                </c:pt>
                <c:pt idx="2861">
                  <c:v>0.20347999999999999</c:v>
                </c:pt>
                <c:pt idx="2862">
                  <c:v>0.20363999999999999</c:v>
                </c:pt>
                <c:pt idx="2863">
                  <c:v>0.20399</c:v>
                </c:pt>
                <c:pt idx="2864">
                  <c:v>0.20174</c:v>
                </c:pt>
                <c:pt idx="2865">
                  <c:v>0.36864999999999998</c:v>
                </c:pt>
                <c:pt idx="2866">
                  <c:v>0.36910999999999999</c:v>
                </c:pt>
                <c:pt idx="2867">
                  <c:v>0.36814000000000002</c:v>
                </c:pt>
                <c:pt idx="2868">
                  <c:v>0.36898999999999998</c:v>
                </c:pt>
                <c:pt idx="2869">
                  <c:v>0.36921999999999999</c:v>
                </c:pt>
                <c:pt idx="2870">
                  <c:v>0.36886999999999998</c:v>
                </c:pt>
                <c:pt idx="2871">
                  <c:v>0.37075999999999998</c:v>
                </c:pt>
                <c:pt idx="2872">
                  <c:v>0.36946000000000001</c:v>
                </c:pt>
                <c:pt idx="2873">
                  <c:v>0.36817</c:v>
                </c:pt>
                <c:pt idx="2874">
                  <c:v>0.36802000000000001</c:v>
                </c:pt>
                <c:pt idx="2875">
                  <c:v>0.36886000000000002</c:v>
                </c:pt>
                <c:pt idx="2876">
                  <c:v>0.35341</c:v>
                </c:pt>
                <c:pt idx="2877">
                  <c:v>0.35206999999999999</c:v>
                </c:pt>
                <c:pt idx="2878">
                  <c:v>0.35433999999999999</c:v>
                </c:pt>
                <c:pt idx="2879">
                  <c:v>0.35131000000000001</c:v>
                </c:pt>
                <c:pt idx="2880">
                  <c:v>0.35376000000000002</c:v>
                </c:pt>
                <c:pt idx="2881">
                  <c:v>0.35521000000000003</c:v>
                </c:pt>
                <c:pt idx="2882">
                  <c:v>0.35502</c:v>
                </c:pt>
                <c:pt idx="2883">
                  <c:v>0.35199000000000003</c:v>
                </c:pt>
                <c:pt idx="2884">
                  <c:v>0.35297000000000001</c:v>
                </c:pt>
                <c:pt idx="2885">
                  <c:v>0.35188000000000003</c:v>
                </c:pt>
                <c:pt idx="2886">
                  <c:v>0.35325000000000001</c:v>
                </c:pt>
                <c:pt idx="2887">
                  <c:v>0.31999</c:v>
                </c:pt>
                <c:pt idx="2888">
                  <c:v>0.31791000000000003</c:v>
                </c:pt>
                <c:pt idx="2889">
                  <c:v>0.32194</c:v>
                </c:pt>
                <c:pt idx="2890">
                  <c:v>0.32122000000000001</c:v>
                </c:pt>
                <c:pt idx="2891">
                  <c:v>0.32049</c:v>
                </c:pt>
                <c:pt idx="2892">
                  <c:v>0.32092999999999999</c:v>
                </c:pt>
                <c:pt idx="2893">
                  <c:v>0.32078000000000001</c:v>
                </c:pt>
                <c:pt idx="2894">
                  <c:v>0.31963999999999998</c:v>
                </c:pt>
                <c:pt idx="2895">
                  <c:v>0.31908999999999998</c:v>
                </c:pt>
                <c:pt idx="2896">
                  <c:v>0.32075999999999999</c:v>
                </c:pt>
                <c:pt idx="2897">
                  <c:v>0.31996999999999998</c:v>
                </c:pt>
                <c:pt idx="2898">
                  <c:v>0.38507999999999998</c:v>
                </c:pt>
                <c:pt idx="2899">
                  <c:v>0.38363000000000003</c:v>
                </c:pt>
                <c:pt idx="2900">
                  <c:v>0.38474999999999998</c:v>
                </c:pt>
                <c:pt idx="2901">
                  <c:v>0.38446000000000002</c:v>
                </c:pt>
                <c:pt idx="2902">
                  <c:v>0.38596999999999998</c:v>
                </c:pt>
                <c:pt idx="2903">
                  <c:v>0.38411000000000001</c:v>
                </c:pt>
                <c:pt idx="2904">
                  <c:v>0.38557999999999998</c:v>
                </c:pt>
                <c:pt idx="2905">
                  <c:v>0.38516</c:v>
                </c:pt>
                <c:pt idx="2906">
                  <c:v>0.38307000000000002</c:v>
                </c:pt>
                <c:pt idx="2907">
                  <c:v>0.38471</c:v>
                </c:pt>
                <c:pt idx="2908">
                  <c:v>0.38629999999999998</c:v>
                </c:pt>
                <c:pt idx="2909">
                  <c:v>0.34386</c:v>
                </c:pt>
                <c:pt idx="2910">
                  <c:v>0.34512999999999999</c:v>
                </c:pt>
                <c:pt idx="2911">
                  <c:v>0.34321000000000002</c:v>
                </c:pt>
                <c:pt idx="2912">
                  <c:v>0.34564</c:v>
                </c:pt>
                <c:pt idx="2913">
                  <c:v>0.34344999999999998</c:v>
                </c:pt>
                <c:pt idx="2914">
                  <c:v>0.34383000000000002</c:v>
                </c:pt>
                <c:pt idx="2915">
                  <c:v>0.34456999999999999</c:v>
                </c:pt>
                <c:pt idx="2916">
                  <c:v>0.3422</c:v>
                </c:pt>
                <c:pt idx="2917">
                  <c:v>0.34386</c:v>
                </c:pt>
                <c:pt idx="2918">
                  <c:v>0.34608</c:v>
                </c:pt>
                <c:pt idx="2919">
                  <c:v>0.34394000000000002</c:v>
                </c:pt>
                <c:pt idx="2920">
                  <c:v>0.42276000000000002</c:v>
                </c:pt>
                <c:pt idx="2921">
                  <c:v>0.42191000000000001</c:v>
                </c:pt>
                <c:pt idx="2922">
                  <c:v>0.42310999999999999</c:v>
                </c:pt>
                <c:pt idx="2923">
                  <c:v>0.42170999999999997</c:v>
                </c:pt>
                <c:pt idx="2924">
                  <c:v>0.42226000000000002</c:v>
                </c:pt>
                <c:pt idx="2925">
                  <c:v>0.42137000000000002</c:v>
                </c:pt>
                <c:pt idx="2926">
                  <c:v>0.41913</c:v>
                </c:pt>
                <c:pt idx="2927">
                  <c:v>0.42238999999999999</c:v>
                </c:pt>
                <c:pt idx="2928">
                  <c:v>0.42292000000000002</c:v>
                </c:pt>
                <c:pt idx="2929">
                  <c:v>0.42381000000000002</c:v>
                </c:pt>
                <c:pt idx="2930">
                  <c:v>0.42057</c:v>
                </c:pt>
                <c:pt idx="2931">
                  <c:v>0.4199</c:v>
                </c:pt>
                <c:pt idx="2932">
                  <c:v>0.42080000000000001</c:v>
                </c:pt>
                <c:pt idx="2933">
                  <c:v>0.42098000000000002</c:v>
                </c:pt>
                <c:pt idx="2934">
                  <c:v>0.42215000000000003</c:v>
                </c:pt>
                <c:pt idx="2935">
                  <c:v>0.42210999999999999</c:v>
                </c:pt>
                <c:pt idx="2936">
                  <c:v>0.42151</c:v>
                </c:pt>
                <c:pt idx="2937">
                  <c:v>0.42331999999999997</c:v>
                </c:pt>
                <c:pt idx="2938">
                  <c:v>0.42014000000000001</c:v>
                </c:pt>
                <c:pt idx="2939">
                  <c:v>0.42116999999999999</c:v>
                </c:pt>
                <c:pt idx="2940">
                  <c:v>0.42181000000000002</c:v>
                </c:pt>
                <c:pt idx="2941">
                  <c:v>0.42002</c:v>
                </c:pt>
                <c:pt idx="2942">
                  <c:v>0.41904999999999998</c:v>
                </c:pt>
                <c:pt idx="2943">
                  <c:v>0.41896</c:v>
                </c:pt>
                <c:pt idx="2944">
                  <c:v>0.41998999999999997</c:v>
                </c:pt>
                <c:pt idx="2945">
                  <c:v>0.41871999999999998</c:v>
                </c:pt>
                <c:pt idx="2946">
                  <c:v>0.41888999999999998</c:v>
                </c:pt>
                <c:pt idx="2947">
                  <c:v>0.41927999999999999</c:v>
                </c:pt>
                <c:pt idx="2948">
                  <c:v>0.41900999999999999</c:v>
                </c:pt>
                <c:pt idx="2949">
                  <c:v>0.41874</c:v>
                </c:pt>
                <c:pt idx="2950">
                  <c:v>0.42101</c:v>
                </c:pt>
                <c:pt idx="2951">
                  <c:v>0.41920000000000002</c:v>
                </c:pt>
                <c:pt idx="2952">
                  <c:v>0.42111999999999999</c:v>
                </c:pt>
                <c:pt idx="2953">
                  <c:v>0.41927999999999999</c:v>
                </c:pt>
                <c:pt idx="2954">
                  <c:v>0.42130000000000001</c:v>
                </c:pt>
                <c:pt idx="2955">
                  <c:v>0.41810999999999998</c:v>
                </c:pt>
                <c:pt idx="2956">
                  <c:v>0.42143999999999998</c:v>
                </c:pt>
                <c:pt idx="2957">
                  <c:v>0.41909999999999997</c:v>
                </c:pt>
                <c:pt idx="2958">
                  <c:v>0.42126000000000002</c:v>
                </c:pt>
                <c:pt idx="2959">
                  <c:v>0.41983999999999999</c:v>
                </c:pt>
                <c:pt idx="2960">
                  <c:v>0.41735</c:v>
                </c:pt>
                <c:pt idx="2961">
                  <c:v>0.41904999999999998</c:v>
                </c:pt>
                <c:pt idx="2962">
                  <c:v>0.4199</c:v>
                </c:pt>
                <c:pt idx="2963">
                  <c:v>0.42230000000000001</c:v>
                </c:pt>
                <c:pt idx="2964">
                  <c:v>0.23919000000000001</c:v>
                </c:pt>
                <c:pt idx="2965">
                  <c:v>0.2382</c:v>
                </c:pt>
                <c:pt idx="2966">
                  <c:v>0.23824000000000001</c:v>
                </c:pt>
                <c:pt idx="2967">
                  <c:v>0.23832</c:v>
                </c:pt>
                <c:pt idx="2968">
                  <c:v>0.23773</c:v>
                </c:pt>
                <c:pt idx="2969">
                  <c:v>0.23805000000000001</c:v>
                </c:pt>
                <c:pt idx="2970">
                  <c:v>0.23935999999999999</c:v>
                </c:pt>
                <c:pt idx="2971">
                  <c:v>0.23877000000000001</c:v>
                </c:pt>
                <c:pt idx="2972">
                  <c:v>0.23960999999999999</c:v>
                </c:pt>
                <c:pt idx="2973">
                  <c:v>0.23952999999999999</c:v>
                </c:pt>
                <c:pt idx="2974">
                  <c:v>0.23749000000000001</c:v>
                </c:pt>
                <c:pt idx="2975">
                  <c:v>0.26244000000000001</c:v>
                </c:pt>
                <c:pt idx="2976">
                  <c:v>0.26268999999999998</c:v>
                </c:pt>
                <c:pt idx="2977">
                  <c:v>0.26315</c:v>
                </c:pt>
                <c:pt idx="2978">
                  <c:v>0.26196000000000003</c:v>
                </c:pt>
                <c:pt idx="2979">
                  <c:v>0.26141999999999999</c:v>
                </c:pt>
                <c:pt idx="2980">
                  <c:v>0.26213999999999998</c:v>
                </c:pt>
                <c:pt idx="2981">
                  <c:v>0.26261000000000001</c:v>
                </c:pt>
                <c:pt idx="2982">
                  <c:v>0.26289000000000001</c:v>
                </c:pt>
                <c:pt idx="2983">
                  <c:v>0.26354</c:v>
                </c:pt>
                <c:pt idx="2984">
                  <c:v>0.26195000000000002</c:v>
                </c:pt>
                <c:pt idx="2985">
                  <c:v>0.26211000000000001</c:v>
                </c:pt>
                <c:pt idx="2986">
                  <c:v>0.23624999999999999</c:v>
                </c:pt>
                <c:pt idx="2987">
                  <c:v>0.23454</c:v>
                </c:pt>
                <c:pt idx="2988">
                  <c:v>0.23486000000000001</c:v>
                </c:pt>
                <c:pt idx="2989">
                  <c:v>0.23648</c:v>
                </c:pt>
                <c:pt idx="2990">
                  <c:v>0.23619000000000001</c:v>
                </c:pt>
                <c:pt idx="2991">
                  <c:v>0.23501</c:v>
                </c:pt>
                <c:pt idx="2992">
                  <c:v>0.23499999999999999</c:v>
                </c:pt>
                <c:pt idx="2993">
                  <c:v>0.23404</c:v>
                </c:pt>
                <c:pt idx="2994">
                  <c:v>0.23469000000000001</c:v>
                </c:pt>
                <c:pt idx="2995">
                  <c:v>0.23438999999999999</c:v>
                </c:pt>
                <c:pt idx="2996">
                  <c:v>0.23277999999999999</c:v>
                </c:pt>
                <c:pt idx="2997">
                  <c:v>0.44383</c:v>
                </c:pt>
                <c:pt idx="2998">
                  <c:v>0.44335999999999998</c:v>
                </c:pt>
                <c:pt idx="2999">
                  <c:v>0.44446999999999998</c:v>
                </c:pt>
                <c:pt idx="3000">
                  <c:v>0.44505</c:v>
                </c:pt>
                <c:pt idx="3001">
                  <c:v>0.44311</c:v>
                </c:pt>
                <c:pt idx="3002">
                  <c:v>0.44440000000000002</c:v>
                </c:pt>
                <c:pt idx="3003">
                  <c:v>0.44346999999999998</c:v>
                </c:pt>
                <c:pt idx="3004">
                  <c:v>0.44499</c:v>
                </c:pt>
                <c:pt idx="3005">
                  <c:v>0.44357999999999997</c:v>
                </c:pt>
                <c:pt idx="3006">
                  <c:v>0.44671</c:v>
                </c:pt>
                <c:pt idx="3007">
                  <c:v>0.44571</c:v>
                </c:pt>
                <c:pt idx="3008">
                  <c:v>0.42513000000000001</c:v>
                </c:pt>
                <c:pt idx="3009">
                  <c:v>0.42568</c:v>
                </c:pt>
                <c:pt idx="3010">
                  <c:v>0.42718</c:v>
                </c:pt>
                <c:pt idx="3011">
                  <c:v>0.42537000000000003</c:v>
                </c:pt>
                <c:pt idx="3012">
                  <c:v>0.42526000000000003</c:v>
                </c:pt>
                <c:pt idx="3013">
                  <c:v>0.42437999999999998</c:v>
                </c:pt>
                <c:pt idx="3014">
                  <c:v>0.42433999999999999</c:v>
                </c:pt>
                <c:pt idx="3015">
                  <c:v>0.42487000000000003</c:v>
                </c:pt>
                <c:pt idx="3016">
                  <c:v>0.42634</c:v>
                </c:pt>
                <c:pt idx="3017">
                  <c:v>0.42501</c:v>
                </c:pt>
                <c:pt idx="3018">
                  <c:v>0.42737000000000003</c:v>
                </c:pt>
                <c:pt idx="3019">
                  <c:v>0.38366</c:v>
                </c:pt>
                <c:pt idx="3020">
                  <c:v>0.38327</c:v>
                </c:pt>
                <c:pt idx="3021">
                  <c:v>0.38283</c:v>
                </c:pt>
                <c:pt idx="3022">
                  <c:v>0.38464999999999999</c:v>
                </c:pt>
                <c:pt idx="3023">
                  <c:v>0.38238</c:v>
                </c:pt>
                <c:pt idx="3024">
                  <c:v>0.38302999999999998</c:v>
                </c:pt>
                <c:pt idx="3025">
                  <c:v>0.38266</c:v>
                </c:pt>
                <c:pt idx="3026">
                  <c:v>0.38218000000000002</c:v>
                </c:pt>
                <c:pt idx="3027">
                  <c:v>0.38383</c:v>
                </c:pt>
                <c:pt idx="3028">
                  <c:v>0.38228000000000001</c:v>
                </c:pt>
                <c:pt idx="3029">
                  <c:v>0.38033</c:v>
                </c:pt>
                <c:pt idx="3030">
                  <c:v>0.46361999999999998</c:v>
                </c:pt>
                <c:pt idx="3031">
                  <c:v>0.46395999999999998</c:v>
                </c:pt>
                <c:pt idx="3032">
                  <c:v>0.46306000000000003</c:v>
                </c:pt>
                <c:pt idx="3033">
                  <c:v>0.46201999999999999</c:v>
                </c:pt>
                <c:pt idx="3034">
                  <c:v>0.46533000000000002</c:v>
                </c:pt>
                <c:pt idx="3035">
                  <c:v>0.46294999999999997</c:v>
                </c:pt>
                <c:pt idx="3036">
                  <c:v>0.46455000000000002</c:v>
                </c:pt>
                <c:pt idx="3037">
                  <c:v>0.46387</c:v>
                </c:pt>
                <c:pt idx="3038">
                  <c:v>0.46538000000000002</c:v>
                </c:pt>
                <c:pt idx="3039">
                  <c:v>0.46522000000000002</c:v>
                </c:pt>
                <c:pt idx="3040">
                  <c:v>0.46614</c:v>
                </c:pt>
                <c:pt idx="3041">
                  <c:v>0.43407000000000001</c:v>
                </c:pt>
                <c:pt idx="3042">
                  <c:v>0.43239</c:v>
                </c:pt>
                <c:pt idx="3043">
                  <c:v>0.43329000000000001</c:v>
                </c:pt>
                <c:pt idx="3044">
                  <c:v>0.42974000000000001</c:v>
                </c:pt>
                <c:pt idx="3045">
                  <c:v>0.43354999999999999</c:v>
                </c:pt>
                <c:pt idx="3046">
                  <c:v>0.43469999999999998</c:v>
                </c:pt>
                <c:pt idx="3047">
                  <c:v>0.43453000000000003</c:v>
                </c:pt>
                <c:pt idx="3048">
                  <c:v>0.43398999999999999</c:v>
                </c:pt>
                <c:pt idx="3049">
                  <c:v>0.43269999999999997</c:v>
                </c:pt>
                <c:pt idx="3050">
                  <c:v>0.43415999999999999</c:v>
                </c:pt>
                <c:pt idx="3051">
                  <c:v>0.43229000000000001</c:v>
                </c:pt>
                <c:pt idx="3052">
                  <c:v>0.51266999999999996</c:v>
                </c:pt>
                <c:pt idx="3053">
                  <c:v>0.51429999999999998</c:v>
                </c:pt>
                <c:pt idx="3054">
                  <c:v>0.51100000000000001</c:v>
                </c:pt>
                <c:pt idx="3055">
                  <c:v>0.51029000000000002</c:v>
                </c:pt>
                <c:pt idx="3056">
                  <c:v>0.50999000000000005</c:v>
                </c:pt>
                <c:pt idx="3057">
                  <c:v>0.51161999999999996</c:v>
                </c:pt>
                <c:pt idx="3058">
                  <c:v>0.51127999999999996</c:v>
                </c:pt>
                <c:pt idx="3059">
                  <c:v>0.50985000000000003</c:v>
                </c:pt>
                <c:pt idx="3060">
                  <c:v>0.50982000000000005</c:v>
                </c:pt>
                <c:pt idx="3061">
                  <c:v>0.51105999999999996</c:v>
                </c:pt>
                <c:pt idx="3062">
                  <c:v>0.51229000000000002</c:v>
                </c:pt>
                <c:pt idx="3063">
                  <c:v>0.51409000000000005</c:v>
                </c:pt>
                <c:pt idx="3064">
                  <c:v>0.51182000000000005</c:v>
                </c:pt>
                <c:pt idx="3065">
                  <c:v>0.51036999999999999</c:v>
                </c:pt>
                <c:pt idx="3066">
                  <c:v>0.51236999999999999</c:v>
                </c:pt>
                <c:pt idx="3067">
                  <c:v>0.51136999999999999</c:v>
                </c:pt>
                <c:pt idx="3068">
                  <c:v>0.51014999999999999</c:v>
                </c:pt>
                <c:pt idx="3069">
                  <c:v>0.51112000000000002</c:v>
                </c:pt>
                <c:pt idx="3070">
                  <c:v>0.50856999999999997</c:v>
                </c:pt>
                <c:pt idx="3071">
                  <c:v>0.51139000000000001</c:v>
                </c:pt>
                <c:pt idx="3072">
                  <c:v>0.50909000000000004</c:v>
                </c:pt>
                <c:pt idx="3073">
                  <c:v>0.50817000000000001</c:v>
                </c:pt>
                <c:pt idx="3074">
                  <c:v>0.51083999999999996</c:v>
                </c:pt>
                <c:pt idx="3075">
                  <c:v>0.50961000000000001</c:v>
                </c:pt>
                <c:pt idx="3076">
                  <c:v>0.50965000000000005</c:v>
                </c:pt>
                <c:pt idx="3077">
                  <c:v>0.50987000000000005</c:v>
                </c:pt>
                <c:pt idx="3078">
                  <c:v>0.50846999999999998</c:v>
                </c:pt>
                <c:pt idx="3079">
                  <c:v>0.51043000000000005</c:v>
                </c:pt>
                <c:pt idx="3080">
                  <c:v>0.50983999999999996</c:v>
                </c:pt>
                <c:pt idx="3081">
                  <c:v>0.51153000000000004</c:v>
                </c:pt>
                <c:pt idx="3082">
                  <c:v>0.51058000000000003</c:v>
                </c:pt>
                <c:pt idx="3083">
                  <c:v>0.50704000000000005</c:v>
                </c:pt>
                <c:pt idx="3084">
                  <c:v>0.50729000000000002</c:v>
                </c:pt>
                <c:pt idx="3085">
                  <c:v>0.51134999999999997</c:v>
                </c:pt>
                <c:pt idx="3086">
                  <c:v>0.51161000000000001</c:v>
                </c:pt>
                <c:pt idx="3087">
                  <c:v>0.51129999999999998</c:v>
                </c:pt>
                <c:pt idx="3088">
                  <c:v>0.51139999999999997</c:v>
                </c:pt>
                <c:pt idx="3089">
                  <c:v>0.51175999999999999</c:v>
                </c:pt>
                <c:pt idx="3090">
                  <c:v>0.51149999999999995</c:v>
                </c:pt>
                <c:pt idx="3091">
                  <c:v>0.50885000000000002</c:v>
                </c:pt>
                <c:pt idx="3092">
                  <c:v>0.50941000000000003</c:v>
                </c:pt>
                <c:pt idx="3093">
                  <c:v>0.50848000000000004</c:v>
                </c:pt>
                <c:pt idx="3094">
                  <c:v>0.51121000000000005</c:v>
                </c:pt>
                <c:pt idx="3095">
                  <c:v>0.50934999999999997</c:v>
                </c:pt>
                <c:pt idx="3096">
                  <c:v>0.21029</c:v>
                </c:pt>
                <c:pt idx="3097">
                  <c:v>0.20912</c:v>
                </c:pt>
                <c:pt idx="3098">
                  <c:v>0.21073</c:v>
                </c:pt>
                <c:pt idx="3099">
                  <c:v>0.20757</c:v>
                </c:pt>
                <c:pt idx="3100">
                  <c:v>0.20921000000000001</c:v>
                </c:pt>
                <c:pt idx="3101">
                  <c:v>0.20834</c:v>
                </c:pt>
                <c:pt idx="3102">
                  <c:v>0.20795</c:v>
                </c:pt>
                <c:pt idx="3103">
                  <c:v>0.17485999999999999</c:v>
                </c:pt>
                <c:pt idx="3104">
                  <c:v>0.17519999999999999</c:v>
                </c:pt>
                <c:pt idx="3105">
                  <c:v>0.17777999999999999</c:v>
                </c:pt>
                <c:pt idx="3106">
                  <c:v>0.17743</c:v>
                </c:pt>
                <c:pt idx="3107">
                  <c:v>0.17716000000000001</c:v>
                </c:pt>
                <c:pt idx="3108">
                  <c:v>0.17444000000000001</c:v>
                </c:pt>
                <c:pt idx="3109">
                  <c:v>0.17752000000000001</c:v>
                </c:pt>
                <c:pt idx="3110">
                  <c:v>0.74043999999999999</c:v>
                </c:pt>
                <c:pt idx="3111">
                  <c:v>0.74053999999999998</c:v>
                </c:pt>
                <c:pt idx="3112">
                  <c:v>0.73853999999999997</c:v>
                </c:pt>
                <c:pt idx="3113">
                  <c:v>0.74058000000000002</c:v>
                </c:pt>
                <c:pt idx="3114">
                  <c:v>0.73997000000000002</c:v>
                </c:pt>
                <c:pt idx="3115">
                  <c:v>0.73948999999999998</c:v>
                </c:pt>
                <c:pt idx="3116">
                  <c:v>0.74129999999999996</c:v>
                </c:pt>
                <c:pt idx="3117">
                  <c:v>0.73828000000000005</c:v>
                </c:pt>
                <c:pt idx="3118">
                  <c:v>0.74048999999999998</c:v>
                </c:pt>
                <c:pt idx="3119">
                  <c:v>0.74261999999999995</c:v>
                </c:pt>
                <c:pt idx="3120">
                  <c:v>0.74114000000000002</c:v>
                </c:pt>
                <c:pt idx="3121">
                  <c:v>0.68318999999999996</c:v>
                </c:pt>
                <c:pt idx="3122">
                  <c:v>0.68454999999999999</c:v>
                </c:pt>
                <c:pt idx="3123">
                  <c:v>0.68379999999999996</c:v>
                </c:pt>
                <c:pt idx="3124">
                  <c:v>0.68415000000000004</c:v>
                </c:pt>
                <c:pt idx="3125">
                  <c:v>0.68479999999999996</c:v>
                </c:pt>
                <c:pt idx="3126">
                  <c:v>0.68374000000000001</c:v>
                </c:pt>
                <c:pt idx="3127">
                  <c:v>0.68508000000000002</c:v>
                </c:pt>
                <c:pt idx="3128">
                  <c:v>0.68271999999999999</c:v>
                </c:pt>
                <c:pt idx="3129">
                  <c:v>0.68435999999999997</c:v>
                </c:pt>
                <c:pt idx="3130">
                  <c:v>0.68489999999999995</c:v>
                </c:pt>
                <c:pt idx="3131">
                  <c:v>0.68386000000000002</c:v>
                </c:pt>
                <c:pt idx="3132">
                  <c:v>0.55961000000000005</c:v>
                </c:pt>
                <c:pt idx="3133">
                  <c:v>0.56247999999999998</c:v>
                </c:pt>
                <c:pt idx="3134">
                  <c:v>0.55959000000000003</c:v>
                </c:pt>
                <c:pt idx="3135">
                  <c:v>0.56123000000000001</c:v>
                </c:pt>
                <c:pt idx="3136">
                  <c:v>0.56128</c:v>
                </c:pt>
                <c:pt idx="3137">
                  <c:v>0.56135999999999997</c:v>
                </c:pt>
                <c:pt idx="3138">
                  <c:v>0.56337000000000004</c:v>
                </c:pt>
                <c:pt idx="3139">
                  <c:v>0.55984</c:v>
                </c:pt>
                <c:pt idx="3140">
                  <c:v>0.56086000000000003</c:v>
                </c:pt>
                <c:pt idx="3141">
                  <c:v>0.56111</c:v>
                </c:pt>
                <c:pt idx="3142">
                  <c:v>0.56252999999999997</c:v>
                </c:pt>
                <c:pt idx="3143">
                  <c:v>0.79978000000000005</c:v>
                </c:pt>
                <c:pt idx="3144">
                  <c:v>0.79837999999999998</c:v>
                </c:pt>
                <c:pt idx="3145">
                  <c:v>0.79893999999999998</c:v>
                </c:pt>
                <c:pt idx="3146">
                  <c:v>0.79852000000000001</c:v>
                </c:pt>
                <c:pt idx="3147">
                  <c:v>0.79979999999999996</c:v>
                </c:pt>
                <c:pt idx="3148">
                  <c:v>0.79832000000000003</c:v>
                </c:pt>
                <c:pt idx="3149">
                  <c:v>0.79832999999999998</c:v>
                </c:pt>
                <c:pt idx="3150">
                  <c:v>0.79984999999999995</c:v>
                </c:pt>
                <c:pt idx="3151">
                  <c:v>0.79913000000000001</c:v>
                </c:pt>
                <c:pt idx="3152">
                  <c:v>0.79766000000000004</c:v>
                </c:pt>
                <c:pt idx="3153">
                  <c:v>0.80059000000000002</c:v>
                </c:pt>
                <c:pt idx="3154">
                  <c:v>0.70728000000000002</c:v>
                </c:pt>
                <c:pt idx="3155">
                  <c:v>0.71048</c:v>
                </c:pt>
                <c:pt idx="3156">
                  <c:v>0.71175999999999995</c:v>
                </c:pt>
                <c:pt idx="3157">
                  <c:v>0.71233000000000002</c:v>
                </c:pt>
                <c:pt idx="3158">
                  <c:v>0.71050999999999997</c:v>
                </c:pt>
                <c:pt idx="3159">
                  <c:v>0.70750999999999997</c:v>
                </c:pt>
                <c:pt idx="3160">
                  <c:v>0.71140000000000003</c:v>
                </c:pt>
                <c:pt idx="3161">
                  <c:v>0.71106999999999998</c:v>
                </c:pt>
                <c:pt idx="3162">
                  <c:v>0.71028999999999998</c:v>
                </c:pt>
                <c:pt idx="3163">
                  <c:v>0.70933000000000002</c:v>
                </c:pt>
                <c:pt idx="3164">
                  <c:v>0.71113999999999999</c:v>
                </c:pt>
                <c:pt idx="3165">
                  <c:v>0.64851999999999999</c:v>
                </c:pt>
                <c:pt idx="3166">
                  <c:v>0.65259</c:v>
                </c:pt>
                <c:pt idx="3167">
                  <c:v>0.65078000000000003</c:v>
                </c:pt>
                <c:pt idx="3168">
                  <c:v>0.65010000000000001</c:v>
                </c:pt>
                <c:pt idx="3169">
                  <c:v>0.65195999999999998</c:v>
                </c:pt>
                <c:pt idx="3170">
                  <c:v>0.65141000000000004</c:v>
                </c:pt>
                <c:pt idx="3171">
                  <c:v>0.65212999999999999</c:v>
                </c:pt>
                <c:pt idx="3172">
                  <c:v>0.65078999999999998</c:v>
                </c:pt>
                <c:pt idx="3173">
                  <c:v>0.65078999999999998</c:v>
                </c:pt>
                <c:pt idx="3174">
                  <c:v>0.65014000000000005</c:v>
                </c:pt>
                <c:pt idx="3175">
                  <c:v>0.65029000000000003</c:v>
                </c:pt>
                <c:pt idx="3176">
                  <c:v>0.18978</c:v>
                </c:pt>
                <c:pt idx="3177">
                  <c:v>0.19058</c:v>
                </c:pt>
                <c:pt idx="3178">
                  <c:v>0.18966</c:v>
                </c:pt>
                <c:pt idx="3179">
                  <c:v>0.18994</c:v>
                </c:pt>
                <c:pt idx="3180">
                  <c:v>0.19056999999999999</c:v>
                </c:pt>
                <c:pt idx="3181">
                  <c:v>0.19020999999999999</c:v>
                </c:pt>
                <c:pt idx="3182">
                  <c:v>0.19316</c:v>
                </c:pt>
                <c:pt idx="3183">
                  <c:v>0.22205</c:v>
                </c:pt>
                <c:pt idx="3184">
                  <c:v>0.22242999999999999</c:v>
                </c:pt>
                <c:pt idx="3185">
                  <c:v>0.22255</c:v>
                </c:pt>
                <c:pt idx="3186">
                  <c:v>0.22181000000000001</c:v>
                </c:pt>
                <c:pt idx="3187">
                  <c:v>0.22372</c:v>
                </c:pt>
                <c:pt idx="3188">
                  <c:v>0.22162999999999999</c:v>
                </c:pt>
                <c:pt idx="3189">
                  <c:v>0.22148999999999999</c:v>
                </c:pt>
                <c:pt idx="3190">
                  <c:v>0.73777000000000004</c:v>
                </c:pt>
                <c:pt idx="3191">
                  <c:v>0.73712</c:v>
                </c:pt>
                <c:pt idx="3192">
                  <c:v>0.73643999999999998</c:v>
                </c:pt>
                <c:pt idx="3193">
                  <c:v>0.73726999999999998</c:v>
                </c:pt>
                <c:pt idx="3194">
                  <c:v>0.73733000000000004</c:v>
                </c:pt>
                <c:pt idx="3195">
                  <c:v>0.73928000000000005</c:v>
                </c:pt>
                <c:pt idx="3196">
                  <c:v>0.73758999999999997</c:v>
                </c:pt>
                <c:pt idx="3197">
                  <c:v>0.73821000000000003</c:v>
                </c:pt>
                <c:pt idx="3198">
                  <c:v>0.73975000000000002</c:v>
                </c:pt>
                <c:pt idx="3199">
                  <c:v>0.73563000000000001</c:v>
                </c:pt>
                <c:pt idx="3200">
                  <c:v>0.7379</c:v>
                </c:pt>
                <c:pt idx="3201">
                  <c:v>0.68733999999999995</c:v>
                </c:pt>
                <c:pt idx="3202">
                  <c:v>0.68620000000000003</c:v>
                </c:pt>
                <c:pt idx="3203">
                  <c:v>0.68510000000000004</c:v>
                </c:pt>
                <c:pt idx="3204">
                  <c:v>0.68625000000000003</c:v>
                </c:pt>
                <c:pt idx="3205">
                  <c:v>0.68659999999999999</c:v>
                </c:pt>
                <c:pt idx="3206">
                  <c:v>0.68601999999999996</c:v>
                </c:pt>
                <c:pt idx="3207">
                  <c:v>0.68654999999999999</c:v>
                </c:pt>
                <c:pt idx="3208">
                  <c:v>0.68584000000000001</c:v>
                </c:pt>
                <c:pt idx="3209">
                  <c:v>0.68740000000000001</c:v>
                </c:pt>
                <c:pt idx="3210">
                  <c:v>0.68562999999999996</c:v>
                </c:pt>
                <c:pt idx="3211">
                  <c:v>0.68401999999999996</c:v>
                </c:pt>
                <c:pt idx="3212">
                  <c:v>0.57589999999999997</c:v>
                </c:pt>
                <c:pt idx="3213">
                  <c:v>0.57474999999999998</c:v>
                </c:pt>
                <c:pt idx="3214">
                  <c:v>0.57188000000000005</c:v>
                </c:pt>
                <c:pt idx="3215">
                  <c:v>0.57454000000000005</c:v>
                </c:pt>
                <c:pt idx="3216">
                  <c:v>0.57360999999999995</c:v>
                </c:pt>
                <c:pt idx="3217">
                  <c:v>0.57515000000000005</c:v>
                </c:pt>
                <c:pt idx="3218">
                  <c:v>0.57111000000000001</c:v>
                </c:pt>
                <c:pt idx="3219">
                  <c:v>0.57352000000000003</c:v>
                </c:pt>
                <c:pt idx="3220">
                  <c:v>0.57384000000000002</c:v>
                </c:pt>
                <c:pt idx="3221">
                  <c:v>0.57255</c:v>
                </c:pt>
                <c:pt idx="3222">
                  <c:v>0.57189999999999996</c:v>
                </c:pt>
                <c:pt idx="3223">
                  <c:v>0.79152</c:v>
                </c:pt>
                <c:pt idx="3224">
                  <c:v>0.79090000000000005</c:v>
                </c:pt>
                <c:pt idx="3225">
                  <c:v>0.79125999999999996</c:v>
                </c:pt>
                <c:pt idx="3226">
                  <c:v>0.79139000000000004</c:v>
                </c:pt>
                <c:pt idx="3227">
                  <c:v>0.79034000000000004</c:v>
                </c:pt>
                <c:pt idx="3228">
                  <c:v>0.7913</c:v>
                </c:pt>
                <c:pt idx="3229">
                  <c:v>0.79193999999999998</c:v>
                </c:pt>
                <c:pt idx="3230">
                  <c:v>0.79090000000000005</c:v>
                </c:pt>
                <c:pt idx="3231">
                  <c:v>0.79210999999999998</c:v>
                </c:pt>
                <c:pt idx="3232">
                  <c:v>0.79169999999999996</c:v>
                </c:pt>
                <c:pt idx="3233">
                  <c:v>0.79295000000000004</c:v>
                </c:pt>
                <c:pt idx="3234">
                  <c:v>0.71203000000000005</c:v>
                </c:pt>
                <c:pt idx="3235">
                  <c:v>0.70906000000000002</c:v>
                </c:pt>
                <c:pt idx="3236">
                  <c:v>0.70804999999999996</c:v>
                </c:pt>
                <c:pt idx="3237">
                  <c:v>0.71077000000000001</c:v>
                </c:pt>
                <c:pt idx="3238">
                  <c:v>0.70745999999999998</c:v>
                </c:pt>
                <c:pt idx="3239">
                  <c:v>0.71072999999999997</c:v>
                </c:pt>
                <c:pt idx="3240">
                  <c:v>0.70952000000000004</c:v>
                </c:pt>
                <c:pt idx="3241">
                  <c:v>0.71096999999999999</c:v>
                </c:pt>
                <c:pt idx="3242">
                  <c:v>0.70828999999999998</c:v>
                </c:pt>
                <c:pt idx="3243">
                  <c:v>0.70935000000000004</c:v>
                </c:pt>
                <c:pt idx="3244">
                  <c:v>0.71004999999999996</c:v>
                </c:pt>
                <c:pt idx="3245">
                  <c:v>0.65425</c:v>
                </c:pt>
                <c:pt idx="3246">
                  <c:v>0.65637999999999996</c:v>
                </c:pt>
                <c:pt idx="3247">
                  <c:v>0.65615000000000001</c:v>
                </c:pt>
                <c:pt idx="3248">
                  <c:v>0.65534999999999999</c:v>
                </c:pt>
                <c:pt idx="3249">
                  <c:v>0.65554999999999997</c:v>
                </c:pt>
                <c:pt idx="3250">
                  <c:v>0.65434000000000003</c:v>
                </c:pt>
                <c:pt idx="3251">
                  <c:v>0.65378000000000003</c:v>
                </c:pt>
                <c:pt idx="3252">
                  <c:v>0.65232000000000001</c:v>
                </c:pt>
                <c:pt idx="3253">
                  <c:v>0.65422000000000002</c:v>
                </c:pt>
                <c:pt idx="3254">
                  <c:v>0.65478000000000003</c:v>
                </c:pt>
                <c:pt idx="3255">
                  <c:v>0.65263000000000004</c:v>
                </c:pt>
                <c:pt idx="3256">
                  <c:v>0.16864999999999999</c:v>
                </c:pt>
                <c:pt idx="3257">
                  <c:v>0.16904</c:v>
                </c:pt>
                <c:pt idx="3258">
                  <c:v>0.16863</c:v>
                </c:pt>
                <c:pt idx="3259">
                  <c:v>0.16616</c:v>
                </c:pt>
                <c:pt idx="3260">
                  <c:v>0.16724</c:v>
                </c:pt>
                <c:pt idx="3261">
                  <c:v>0.16843</c:v>
                </c:pt>
                <c:pt idx="3262">
                  <c:v>0.16921</c:v>
                </c:pt>
                <c:pt idx="3263">
                  <c:v>0.23372999999999999</c:v>
                </c:pt>
                <c:pt idx="3264">
                  <c:v>0.23258000000000001</c:v>
                </c:pt>
                <c:pt idx="3265">
                  <c:v>0.23302999999999999</c:v>
                </c:pt>
                <c:pt idx="3266">
                  <c:v>0.23241000000000001</c:v>
                </c:pt>
                <c:pt idx="3267">
                  <c:v>0.23180000000000001</c:v>
                </c:pt>
                <c:pt idx="3268">
                  <c:v>0.23438000000000001</c:v>
                </c:pt>
                <c:pt idx="3269">
                  <c:v>0.23261999999999999</c:v>
                </c:pt>
                <c:pt idx="3270">
                  <c:v>0.74211000000000005</c:v>
                </c:pt>
                <c:pt idx="3271">
                  <c:v>0.73946000000000001</c:v>
                </c:pt>
                <c:pt idx="3272">
                  <c:v>0.74148000000000003</c:v>
                </c:pt>
                <c:pt idx="3273">
                  <c:v>0.74094000000000004</c:v>
                </c:pt>
                <c:pt idx="3274">
                  <c:v>0.74095999999999995</c:v>
                </c:pt>
                <c:pt idx="3275">
                  <c:v>0.73843000000000003</c:v>
                </c:pt>
                <c:pt idx="3276">
                  <c:v>0.73921000000000003</c:v>
                </c:pt>
                <c:pt idx="3277">
                  <c:v>0.74055000000000004</c:v>
                </c:pt>
                <c:pt idx="3278">
                  <c:v>0.74023000000000005</c:v>
                </c:pt>
                <c:pt idx="3279">
                  <c:v>0.74036000000000002</c:v>
                </c:pt>
                <c:pt idx="3280">
                  <c:v>0.73911000000000004</c:v>
                </c:pt>
                <c:pt idx="3281">
                  <c:v>0.68652999999999997</c:v>
                </c:pt>
                <c:pt idx="3282">
                  <c:v>0.68598000000000003</c:v>
                </c:pt>
                <c:pt idx="3283">
                  <c:v>0.68589999999999995</c:v>
                </c:pt>
                <c:pt idx="3284">
                  <c:v>0.68728999999999996</c:v>
                </c:pt>
                <c:pt idx="3285">
                  <c:v>0.68464000000000003</c:v>
                </c:pt>
                <c:pt idx="3286">
                  <c:v>0.68352999999999997</c:v>
                </c:pt>
                <c:pt idx="3287">
                  <c:v>0.68652999999999997</c:v>
                </c:pt>
                <c:pt idx="3288">
                  <c:v>0.68508000000000002</c:v>
                </c:pt>
                <c:pt idx="3289">
                  <c:v>0.68457999999999997</c:v>
                </c:pt>
                <c:pt idx="3290">
                  <c:v>0.68613999999999997</c:v>
                </c:pt>
                <c:pt idx="3291">
                  <c:v>0.68574000000000002</c:v>
                </c:pt>
                <c:pt idx="3292">
                  <c:v>0.56516999999999995</c:v>
                </c:pt>
                <c:pt idx="3293">
                  <c:v>0.56852000000000003</c:v>
                </c:pt>
                <c:pt idx="3294">
                  <c:v>0.56652999999999998</c:v>
                </c:pt>
                <c:pt idx="3295">
                  <c:v>0.57130000000000003</c:v>
                </c:pt>
                <c:pt idx="3296">
                  <c:v>0.56820999999999999</c:v>
                </c:pt>
                <c:pt idx="3297">
                  <c:v>0.56823000000000001</c:v>
                </c:pt>
                <c:pt idx="3298">
                  <c:v>0.56977999999999995</c:v>
                </c:pt>
                <c:pt idx="3299">
                  <c:v>0.56949000000000005</c:v>
                </c:pt>
                <c:pt idx="3300">
                  <c:v>0.56881000000000004</c:v>
                </c:pt>
                <c:pt idx="3301">
                  <c:v>0.56889999999999996</c:v>
                </c:pt>
                <c:pt idx="3302">
                  <c:v>0.56981999999999999</c:v>
                </c:pt>
                <c:pt idx="3303">
                  <c:v>0.79610000000000003</c:v>
                </c:pt>
                <c:pt idx="3304">
                  <c:v>0.79698999999999998</c:v>
                </c:pt>
                <c:pt idx="3305">
                  <c:v>0.79488999999999999</c:v>
                </c:pt>
                <c:pt idx="3306">
                  <c:v>0.79410000000000003</c:v>
                </c:pt>
                <c:pt idx="3307">
                  <c:v>0.79593999999999998</c:v>
                </c:pt>
                <c:pt idx="3308">
                  <c:v>0.79781999999999997</c:v>
                </c:pt>
                <c:pt idx="3309">
                  <c:v>0.79437000000000002</c:v>
                </c:pt>
                <c:pt idx="3310">
                  <c:v>0.79603000000000002</c:v>
                </c:pt>
                <c:pt idx="3311">
                  <c:v>0.79469999999999996</c:v>
                </c:pt>
                <c:pt idx="3312">
                  <c:v>0.79623999999999995</c:v>
                </c:pt>
                <c:pt idx="3313">
                  <c:v>0.79496</c:v>
                </c:pt>
                <c:pt idx="3314">
                  <c:v>0.71199000000000001</c:v>
                </c:pt>
                <c:pt idx="3315">
                  <c:v>0.71121999999999996</c:v>
                </c:pt>
                <c:pt idx="3316">
                  <c:v>0.71148</c:v>
                </c:pt>
                <c:pt idx="3317">
                  <c:v>0.70935000000000004</c:v>
                </c:pt>
                <c:pt idx="3318">
                  <c:v>0.70984000000000003</c:v>
                </c:pt>
                <c:pt idx="3319">
                  <c:v>0.71184999999999998</c:v>
                </c:pt>
                <c:pt idx="3320">
                  <c:v>0.71238999999999997</c:v>
                </c:pt>
                <c:pt idx="3321">
                  <c:v>0.70818000000000003</c:v>
                </c:pt>
                <c:pt idx="3322">
                  <c:v>0.70955999999999997</c:v>
                </c:pt>
                <c:pt idx="3323">
                  <c:v>0.71065999999999996</c:v>
                </c:pt>
                <c:pt idx="3324">
                  <c:v>0.71297999999999995</c:v>
                </c:pt>
                <c:pt idx="3325">
                  <c:v>0.65254000000000001</c:v>
                </c:pt>
                <c:pt idx="3326">
                  <c:v>0.65513999999999994</c:v>
                </c:pt>
                <c:pt idx="3327">
                  <c:v>0.65334999999999999</c:v>
                </c:pt>
                <c:pt idx="3328">
                  <c:v>0.65378999999999998</c:v>
                </c:pt>
                <c:pt idx="3329">
                  <c:v>0.65541000000000005</c:v>
                </c:pt>
                <c:pt idx="3330">
                  <c:v>0.65530999999999995</c:v>
                </c:pt>
                <c:pt idx="3331">
                  <c:v>0.65207000000000004</c:v>
                </c:pt>
                <c:pt idx="3332">
                  <c:v>0.65519000000000005</c:v>
                </c:pt>
                <c:pt idx="3333">
                  <c:v>0.65325999999999995</c:v>
                </c:pt>
                <c:pt idx="3334">
                  <c:v>0.65224000000000004</c:v>
                </c:pt>
                <c:pt idx="3335">
                  <c:v>0.65137</c:v>
                </c:pt>
                <c:pt idx="3336">
                  <c:v>0.18747</c:v>
                </c:pt>
                <c:pt idx="3337">
                  <c:v>0.18664</c:v>
                </c:pt>
                <c:pt idx="3338">
                  <c:v>0.18694</c:v>
                </c:pt>
                <c:pt idx="3339">
                  <c:v>0.18651000000000001</c:v>
                </c:pt>
                <c:pt idx="3340">
                  <c:v>0.18459</c:v>
                </c:pt>
                <c:pt idx="3341">
                  <c:v>0.188</c:v>
                </c:pt>
                <c:pt idx="3342">
                  <c:v>0.18545</c:v>
                </c:pt>
                <c:pt idx="3343">
                  <c:v>0.18758</c:v>
                </c:pt>
                <c:pt idx="3344">
                  <c:v>0.18643999999999999</c:v>
                </c:pt>
                <c:pt idx="3345">
                  <c:v>0.18575</c:v>
                </c:pt>
                <c:pt idx="3346">
                  <c:v>0.18729999999999999</c:v>
                </c:pt>
                <c:pt idx="3347">
                  <c:v>0.20529</c:v>
                </c:pt>
                <c:pt idx="3348">
                  <c:v>0.20316000000000001</c:v>
                </c:pt>
                <c:pt idx="3349">
                  <c:v>0.20344999999999999</c:v>
                </c:pt>
                <c:pt idx="3350">
                  <c:v>0.20513000000000001</c:v>
                </c:pt>
                <c:pt idx="3351">
                  <c:v>0.20193</c:v>
                </c:pt>
                <c:pt idx="3352">
                  <c:v>0.20397999999999999</c:v>
                </c:pt>
                <c:pt idx="3353">
                  <c:v>0.20369999999999999</c:v>
                </c:pt>
                <c:pt idx="3354">
                  <c:v>0.2039</c:v>
                </c:pt>
                <c:pt idx="3355">
                  <c:v>0.20474000000000001</c:v>
                </c:pt>
                <c:pt idx="3356">
                  <c:v>0.20313000000000001</c:v>
                </c:pt>
                <c:pt idx="3357">
                  <c:v>0.20452000000000001</c:v>
                </c:pt>
                <c:pt idx="3358">
                  <c:v>0.19594</c:v>
                </c:pt>
                <c:pt idx="3359">
                  <c:v>0.19650000000000001</c:v>
                </c:pt>
                <c:pt idx="3360">
                  <c:v>0.19564000000000001</c:v>
                </c:pt>
                <c:pt idx="3361">
                  <c:v>0.19464999999999999</c:v>
                </c:pt>
                <c:pt idx="3362">
                  <c:v>0.19556000000000001</c:v>
                </c:pt>
                <c:pt idx="3363">
                  <c:v>0.19591</c:v>
                </c:pt>
                <c:pt idx="3364">
                  <c:v>0.19534000000000001</c:v>
                </c:pt>
                <c:pt idx="3365">
                  <c:v>0.19484000000000001</c:v>
                </c:pt>
                <c:pt idx="3366">
                  <c:v>0.19674</c:v>
                </c:pt>
                <c:pt idx="3367">
                  <c:v>0.19747999999999999</c:v>
                </c:pt>
                <c:pt idx="3368">
                  <c:v>0.1978</c:v>
                </c:pt>
                <c:pt idx="3369">
                  <c:v>0.32228000000000001</c:v>
                </c:pt>
                <c:pt idx="3370">
                  <c:v>0.32221</c:v>
                </c:pt>
                <c:pt idx="3371">
                  <c:v>0.32301999999999997</c:v>
                </c:pt>
                <c:pt idx="3372">
                  <c:v>0.32445000000000002</c:v>
                </c:pt>
                <c:pt idx="3373">
                  <c:v>0.32118999999999998</c:v>
                </c:pt>
                <c:pt idx="3374">
                  <c:v>0.32229000000000002</c:v>
                </c:pt>
                <c:pt idx="3375">
                  <c:v>0.32422000000000001</c:v>
                </c:pt>
                <c:pt idx="3376">
                  <c:v>0.32353999999999999</c:v>
                </c:pt>
                <c:pt idx="3377">
                  <c:v>0.3236</c:v>
                </c:pt>
                <c:pt idx="3378">
                  <c:v>0.31968999999999997</c:v>
                </c:pt>
                <c:pt idx="3379">
                  <c:v>0.32377</c:v>
                </c:pt>
                <c:pt idx="3380">
                  <c:v>0.29404000000000002</c:v>
                </c:pt>
                <c:pt idx="3381">
                  <c:v>0.2918</c:v>
                </c:pt>
                <c:pt idx="3382">
                  <c:v>0.29416999999999999</c:v>
                </c:pt>
                <c:pt idx="3383">
                  <c:v>0.29324</c:v>
                </c:pt>
                <c:pt idx="3384">
                  <c:v>0.29143000000000002</c:v>
                </c:pt>
                <c:pt idx="3385">
                  <c:v>0.29332000000000003</c:v>
                </c:pt>
                <c:pt idx="3386">
                  <c:v>0.29196</c:v>
                </c:pt>
                <c:pt idx="3387">
                  <c:v>0.29232000000000002</c:v>
                </c:pt>
                <c:pt idx="3388">
                  <c:v>0.29210999999999998</c:v>
                </c:pt>
                <c:pt idx="3389">
                  <c:v>0.29286000000000001</c:v>
                </c:pt>
                <c:pt idx="3390">
                  <c:v>0.29189999999999999</c:v>
                </c:pt>
                <c:pt idx="3391">
                  <c:v>0.35225000000000001</c:v>
                </c:pt>
                <c:pt idx="3392">
                  <c:v>0.35346</c:v>
                </c:pt>
                <c:pt idx="3393">
                  <c:v>0.35274</c:v>
                </c:pt>
                <c:pt idx="3394">
                  <c:v>0.35181000000000001</c:v>
                </c:pt>
                <c:pt idx="3395">
                  <c:v>0.35365999999999997</c:v>
                </c:pt>
                <c:pt idx="3396">
                  <c:v>0.35383999999999999</c:v>
                </c:pt>
                <c:pt idx="3397">
                  <c:v>0.35394999999999999</c:v>
                </c:pt>
                <c:pt idx="3398">
                  <c:v>0.35115000000000002</c:v>
                </c:pt>
                <c:pt idx="3399">
                  <c:v>0.35305999999999998</c:v>
                </c:pt>
                <c:pt idx="3400">
                  <c:v>0.35171000000000002</c:v>
                </c:pt>
                <c:pt idx="3401">
                  <c:v>0.35235</c:v>
                </c:pt>
                <c:pt idx="3402">
                  <c:v>0.32984000000000002</c:v>
                </c:pt>
                <c:pt idx="3403">
                  <c:v>0.32940999999999998</c:v>
                </c:pt>
                <c:pt idx="3404">
                  <c:v>0.32994000000000001</c:v>
                </c:pt>
                <c:pt idx="3405">
                  <c:v>0.32889000000000002</c:v>
                </c:pt>
                <c:pt idx="3406">
                  <c:v>0.33039000000000002</c:v>
                </c:pt>
                <c:pt idx="3407">
                  <c:v>0.33112999999999998</c:v>
                </c:pt>
                <c:pt idx="3408">
                  <c:v>0.33052999999999999</c:v>
                </c:pt>
                <c:pt idx="3409">
                  <c:v>0.33057999999999998</c:v>
                </c:pt>
                <c:pt idx="3410">
                  <c:v>0.32944000000000001</c:v>
                </c:pt>
                <c:pt idx="3411">
                  <c:v>0.33034999999999998</c:v>
                </c:pt>
                <c:pt idx="3412">
                  <c:v>0.33052999999999999</c:v>
                </c:pt>
                <c:pt idx="3413">
                  <c:v>0.31579000000000002</c:v>
                </c:pt>
                <c:pt idx="3414">
                  <c:v>0.31607000000000002</c:v>
                </c:pt>
                <c:pt idx="3415">
                  <c:v>0.31402000000000002</c:v>
                </c:pt>
                <c:pt idx="3416">
                  <c:v>0.31547999999999998</c:v>
                </c:pt>
                <c:pt idx="3417">
                  <c:v>0.31740000000000002</c:v>
                </c:pt>
                <c:pt idx="3418">
                  <c:v>0.31498999999999999</c:v>
                </c:pt>
                <c:pt idx="3419">
                  <c:v>0.31497999999999998</c:v>
                </c:pt>
                <c:pt idx="3420">
                  <c:v>0.31619999999999998</c:v>
                </c:pt>
                <c:pt idx="3421">
                  <c:v>0.31434000000000001</c:v>
                </c:pt>
                <c:pt idx="3422">
                  <c:v>0.31534000000000001</c:v>
                </c:pt>
                <c:pt idx="3423">
                  <c:v>0.31374000000000002</c:v>
                </c:pt>
                <c:pt idx="3424">
                  <c:v>0.38624000000000003</c:v>
                </c:pt>
                <c:pt idx="3425">
                  <c:v>0.38640000000000002</c:v>
                </c:pt>
                <c:pt idx="3426">
                  <c:v>0.38601999999999997</c:v>
                </c:pt>
                <c:pt idx="3427">
                  <c:v>0.38528000000000001</c:v>
                </c:pt>
                <c:pt idx="3428">
                  <c:v>0.38572000000000001</c:v>
                </c:pt>
                <c:pt idx="3429">
                  <c:v>0.38684000000000002</c:v>
                </c:pt>
                <c:pt idx="3430">
                  <c:v>0.38423000000000002</c:v>
                </c:pt>
                <c:pt idx="3431">
                  <c:v>0.38568999999999998</c:v>
                </c:pt>
                <c:pt idx="3432">
                  <c:v>0.38408999999999999</c:v>
                </c:pt>
                <c:pt idx="3433">
                  <c:v>0.38751999999999998</c:v>
                </c:pt>
                <c:pt idx="3434">
                  <c:v>0.38491999999999998</c:v>
                </c:pt>
                <c:pt idx="3435">
                  <c:v>0.38568999999999998</c:v>
                </c:pt>
                <c:pt idx="3436">
                  <c:v>0.38790999999999998</c:v>
                </c:pt>
                <c:pt idx="3437">
                  <c:v>0.39006000000000002</c:v>
                </c:pt>
                <c:pt idx="3438">
                  <c:v>0.38773000000000002</c:v>
                </c:pt>
                <c:pt idx="3439">
                  <c:v>0.38567000000000001</c:v>
                </c:pt>
                <c:pt idx="3440">
                  <c:v>0.38767000000000001</c:v>
                </c:pt>
                <c:pt idx="3441">
                  <c:v>0.38532</c:v>
                </c:pt>
                <c:pt idx="3442">
                  <c:v>0.38822000000000001</c:v>
                </c:pt>
                <c:pt idx="3443">
                  <c:v>0.38702999999999999</c:v>
                </c:pt>
                <c:pt idx="3444">
                  <c:v>0.38822000000000001</c:v>
                </c:pt>
                <c:pt idx="3445">
                  <c:v>0.38651999999999997</c:v>
                </c:pt>
                <c:pt idx="3446">
                  <c:v>0.38346000000000002</c:v>
                </c:pt>
                <c:pt idx="3447">
                  <c:v>0.38679999999999998</c:v>
                </c:pt>
                <c:pt idx="3448">
                  <c:v>0.38558999999999999</c:v>
                </c:pt>
                <c:pt idx="3449">
                  <c:v>0.38352999999999998</c:v>
                </c:pt>
                <c:pt idx="3450">
                  <c:v>0.38630999999999999</c:v>
                </c:pt>
                <c:pt idx="3451">
                  <c:v>0.38519999999999999</c:v>
                </c:pt>
                <c:pt idx="3452">
                  <c:v>0.38884000000000002</c:v>
                </c:pt>
                <c:pt idx="3453">
                  <c:v>0.38556000000000001</c:v>
                </c:pt>
                <c:pt idx="3454">
                  <c:v>0.38356000000000001</c:v>
                </c:pt>
                <c:pt idx="3455">
                  <c:v>0.38583000000000001</c:v>
                </c:pt>
                <c:pt idx="3456">
                  <c:v>0.38557999999999998</c:v>
                </c:pt>
                <c:pt idx="3457">
                  <c:v>0.38713999999999998</c:v>
                </c:pt>
                <c:pt idx="3458">
                  <c:v>0.38773999999999997</c:v>
                </c:pt>
                <c:pt idx="3459">
                  <c:v>0.38557000000000002</c:v>
                </c:pt>
                <c:pt idx="3460">
                  <c:v>0.38589000000000001</c:v>
                </c:pt>
                <c:pt idx="3461">
                  <c:v>0.38764999999999999</c:v>
                </c:pt>
                <c:pt idx="3462">
                  <c:v>0.38645000000000002</c:v>
                </c:pt>
                <c:pt idx="3463">
                  <c:v>0.38492999999999999</c:v>
                </c:pt>
                <c:pt idx="3464">
                  <c:v>0.38700000000000001</c:v>
                </c:pt>
                <c:pt idx="3465">
                  <c:v>0.38768999999999998</c:v>
                </c:pt>
                <c:pt idx="3466">
                  <c:v>0.38802999999999999</c:v>
                </c:pt>
                <c:pt idx="3467">
                  <c:v>0.38747999999999999</c:v>
                </c:pt>
                <c:pt idx="3468">
                  <c:v>0.22131000000000001</c:v>
                </c:pt>
                <c:pt idx="3469">
                  <c:v>0.22101000000000001</c:v>
                </c:pt>
                <c:pt idx="3470">
                  <c:v>0.22381000000000001</c:v>
                </c:pt>
                <c:pt idx="3471">
                  <c:v>0.22181000000000001</c:v>
                </c:pt>
                <c:pt idx="3472">
                  <c:v>0.22039</c:v>
                </c:pt>
                <c:pt idx="3473">
                  <c:v>0.22289999999999999</c:v>
                </c:pt>
                <c:pt idx="3474">
                  <c:v>0.22111</c:v>
                </c:pt>
                <c:pt idx="3475">
                  <c:v>0.22141</c:v>
                </c:pt>
                <c:pt idx="3476">
                  <c:v>0.21890000000000001</c:v>
                </c:pt>
                <c:pt idx="3477">
                  <c:v>0.22019</c:v>
                </c:pt>
                <c:pt idx="3478">
                  <c:v>0.22098000000000001</c:v>
                </c:pt>
                <c:pt idx="3479">
                  <c:v>0.24349000000000001</c:v>
                </c:pt>
                <c:pt idx="3480">
                  <c:v>0.24387</c:v>
                </c:pt>
                <c:pt idx="3481">
                  <c:v>0.24252000000000001</c:v>
                </c:pt>
                <c:pt idx="3482">
                  <c:v>0.24431</c:v>
                </c:pt>
                <c:pt idx="3483">
                  <c:v>0.24487</c:v>
                </c:pt>
                <c:pt idx="3484">
                  <c:v>0.24257999999999999</c:v>
                </c:pt>
                <c:pt idx="3485">
                  <c:v>0.24124999999999999</c:v>
                </c:pt>
                <c:pt idx="3486">
                  <c:v>0.24279000000000001</c:v>
                </c:pt>
                <c:pt idx="3487">
                  <c:v>0.24345</c:v>
                </c:pt>
                <c:pt idx="3488">
                  <c:v>0.24295</c:v>
                </c:pt>
                <c:pt idx="3489">
                  <c:v>0.24260000000000001</c:v>
                </c:pt>
                <c:pt idx="3490">
                  <c:v>0.23161000000000001</c:v>
                </c:pt>
                <c:pt idx="3491">
                  <c:v>0.23141999999999999</c:v>
                </c:pt>
                <c:pt idx="3492">
                  <c:v>0.23144000000000001</c:v>
                </c:pt>
                <c:pt idx="3493">
                  <c:v>0.23275000000000001</c:v>
                </c:pt>
                <c:pt idx="3494">
                  <c:v>0.23272999999999999</c:v>
                </c:pt>
                <c:pt idx="3495">
                  <c:v>0.23139999999999999</c:v>
                </c:pt>
                <c:pt idx="3496">
                  <c:v>0.23289000000000001</c:v>
                </c:pt>
                <c:pt idx="3497">
                  <c:v>0.23216000000000001</c:v>
                </c:pt>
                <c:pt idx="3498">
                  <c:v>0.23116999999999999</c:v>
                </c:pt>
                <c:pt idx="3499">
                  <c:v>0.23239000000000001</c:v>
                </c:pt>
                <c:pt idx="3500">
                  <c:v>0.23271</c:v>
                </c:pt>
                <c:pt idx="3501">
                  <c:v>0.41659000000000002</c:v>
                </c:pt>
                <c:pt idx="3502">
                  <c:v>0.41649000000000003</c:v>
                </c:pt>
                <c:pt idx="3503">
                  <c:v>0.41514000000000001</c:v>
                </c:pt>
                <c:pt idx="3504">
                  <c:v>0.41537000000000002</c:v>
                </c:pt>
                <c:pt idx="3505">
                  <c:v>0.41498000000000002</c:v>
                </c:pt>
                <c:pt idx="3506">
                  <c:v>0.41549999999999998</c:v>
                </c:pt>
                <c:pt idx="3507">
                  <c:v>0.41738999999999998</c:v>
                </c:pt>
                <c:pt idx="3508">
                  <c:v>0.41554000000000002</c:v>
                </c:pt>
                <c:pt idx="3509">
                  <c:v>0.41378999999999999</c:v>
                </c:pt>
                <c:pt idx="3510">
                  <c:v>0.41388999999999998</c:v>
                </c:pt>
                <c:pt idx="3511">
                  <c:v>0.41571999999999998</c:v>
                </c:pt>
                <c:pt idx="3512">
                  <c:v>0.35702</c:v>
                </c:pt>
                <c:pt idx="3513">
                  <c:v>0.35716999999999999</c:v>
                </c:pt>
                <c:pt idx="3514">
                  <c:v>0.35610000000000003</c:v>
                </c:pt>
                <c:pt idx="3515">
                  <c:v>0.35832999999999998</c:v>
                </c:pt>
                <c:pt idx="3516">
                  <c:v>0.35664000000000001</c:v>
                </c:pt>
                <c:pt idx="3517">
                  <c:v>0.35649999999999998</c:v>
                </c:pt>
                <c:pt idx="3518">
                  <c:v>0.35639999999999999</c:v>
                </c:pt>
                <c:pt idx="3519">
                  <c:v>0.35615000000000002</c:v>
                </c:pt>
                <c:pt idx="3520">
                  <c:v>0.35655999999999999</c:v>
                </c:pt>
                <c:pt idx="3521">
                  <c:v>0.35682000000000003</c:v>
                </c:pt>
                <c:pt idx="3522">
                  <c:v>0.35711999999999999</c:v>
                </c:pt>
                <c:pt idx="3523">
                  <c:v>0.43492999999999998</c:v>
                </c:pt>
                <c:pt idx="3524">
                  <c:v>0.43439</c:v>
                </c:pt>
                <c:pt idx="3525">
                  <c:v>0.43263000000000001</c:v>
                </c:pt>
                <c:pt idx="3526">
                  <c:v>0.43109999999999998</c:v>
                </c:pt>
                <c:pt idx="3527">
                  <c:v>0.43379000000000001</c:v>
                </c:pt>
                <c:pt idx="3528">
                  <c:v>0.43121999999999999</c:v>
                </c:pt>
                <c:pt idx="3529">
                  <c:v>0.43448999999999999</c:v>
                </c:pt>
                <c:pt idx="3530">
                  <c:v>0.43278</c:v>
                </c:pt>
                <c:pt idx="3531">
                  <c:v>0.43314000000000002</c:v>
                </c:pt>
                <c:pt idx="3532">
                  <c:v>0.43478</c:v>
                </c:pt>
                <c:pt idx="3533">
                  <c:v>0.43326999999999999</c:v>
                </c:pt>
                <c:pt idx="3534">
                  <c:v>0.40533000000000002</c:v>
                </c:pt>
                <c:pt idx="3535">
                  <c:v>0.40565000000000001</c:v>
                </c:pt>
                <c:pt idx="3536">
                  <c:v>0.40620000000000001</c:v>
                </c:pt>
                <c:pt idx="3537">
                  <c:v>0.40453</c:v>
                </c:pt>
                <c:pt idx="3538">
                  <c:v>0.40416999999999997</c:v>
                </c:pt>
                <c:pt idx="3539">
                  <c:v>0.40644000000000002</c:v>
                </c:pt>
                <c:pt idx="3540">
                  <c:v>0.40294000000000002</c:v>
                </c:pt>
                <c:pt idx="3541">
                  <c:v>0.40442</c:v>
                </c:pt>
                <c:pt idx="3542">
                  <c:v>0.40609000000000001</c:v>
                </c:pt>
                <c:pt idx="3543">
                  <c:v>0.40643000000000001</c:v>
                </c:pt>
                <c:pt idx="3544">
                  <c:v>0.40489999999999998</c:v>
                </c:pt>
                <c:pt idx="3545">
                  <c:v>0.38605</c:v>
                </c:pt>
                <c:pt idx="3546">
                  <c:v>0.38450000000000001</c:v>
                </c:pt>
                <c:pt idx="3547">
                  <c:v>0.38396999999999998</c:v>
                </c:pt>
                <c:pt idx="3548">
                  <c:v>0.38536999999999999</c:v>
                </c:pt>
                <c:pt idx="3549">
                  <c:v>0.38683000000000001</c:v>
                </c:pt>
                <c:pt idx="3550">
                  <c:v>0.38378000000000001</c:v>
                </c:pt>
                <c:pt idx="3551">
                  <c:v>0.38474000000000003</c:v>
                </c:pt>
                <c:pt idx="3552">
                  <c:v>0.38591999999999999</c:v>
                </c:pt>
                <c:pt idx="3553">
                  <c:v>0.38764999999999999</c:v>
                </c:pt>
                <c:pt idx="3554">
                  <c:v>0.38500000000000001</c:v>
                </c:pt>
                <c:pt idx="3555">
                  <c:v>0.38768999999999998</c:v>
                </c:pt>
                <c:pt idx="3556">
                  <c:v>0.47606999999999999</c:v>
                </c:pt>
                <c:pt idx="3557">
                  <c:v>0.4783</c:v>
                </c:pt>
                <c:pt idx="3558">
                  <c:v>0.48113</c:v>
                </c:pt>
                <c:pt idx="3559">
                  <c:v>0.47825000000000001</c:v>
                </c:pt>
                <c:pt idx="3560">
                  <c:v>0.47724</c:v>
                </c:pt>
                <c:pt idx="3561">
                  <c:v>0.47799000000000003</c:v>
                </c:pt>
                <c:pt idx="3562">
                  <c:v>0.47671000000000002</c:v>
                </c:pt>
                <c:pt idx="3563">
                  <c:v>0.47806999999999999</c:v>
                </c:pt>
                <c:pt idx="3564">
                  <c:v>0.47852</c:v>
                </c:pt>
                <c:pt idx="3565">
                  <c:v>0.47799999999999998</c:v>
                </c:pt>
                <c:pt idx="3566">
                  <c:v>0.47942000000000001</c:v>
                </c:pt>
                <c:pt idx="3567">
                  <c:v>0.47819</c:v>
                </c:pt>
                <c:pt idx="3568">
                  <c:v>0.47767999999999999</c:v>
                </c:pt>
                <c:pt idx="3569">
                  <c:v>0.47692000000000001</c:v>
                </c:pt>
                <c:pt idx="3570">
                  <c:v>0.47655999999999998</c:v>
                </c:pt>
                <c:pt idx="3571">
                  <c:v>0.47731000000000001</c:v>
                </c:pt>
                <c:pt idx="3572">
                  <c:v>0.47681000000000001</c:v>
                </c:pt>
                <c:pt idx="3573">
                  <c:v>0.48122999999999999</c:v>
                </c:pt>
                <c:pt idx="3574">
                  <c:v>0.47533999999999998</c:v>
                </c:pt>
                <c:pt idx="3575">
                  <c:v>0.47746</c:v>
                </c:pt>
                <c:pt idx="3576">
                  <c:v>0.47715000000000002</c:v>
                </c:pt>
                <c:pt idx="3577">
                  <c:v>0.47974</c:v>
                </c:pt>
                <c:pt idx="3578">
                  <c:v>0.47637000000000002</c:v>
                </c:pt>
                <c:pt idx="3579">
                  <c:v>0.47566999999999998</c:v>
                </c:pt>
                <c:pt idx="3580">
                  <c:v>0.47549999999999998</c:v>
                </c:pt>
                <c:pt idx="3581">
                  <c:v>0.47495999999999999</c:v>
                </c:pt>
                <c:pt idx="3582">
                  <c:v>0.47467999999999999</c:v>
                </c:pt>
                <c:pt idx="3583">
                  <c:v>0.47788999999999998</c:v>
                </c:pt>
                <c:pt idx="3584">
                  <c:v>0.47810000000000002</c:v>
                </c:pt>
                <c:pt idx="3585">
                  <c:v>0.47667999999999999</c:v>
                </c:pt>
                <c:pt idx="3586">
                  <c:v>0.47665999999999997</c:v>
                </c:pt>
                <c:pt idx="3587">
                  <c:v>0.47713</c:v>
                </c:pt>
                <c:pt idx="3588">
                  <c:v>0.47555999999999998</c:v>
                </c:pt>
                <c:pt idx="3589">
                  <c:v>0.47748000000000002</c:v>
                </c:pt>
                <c:pt idx="3590">
                  <c:v>0.47459000000000001</c:v>
                </c:pt>
                <c:pt idx="3591">
                  <c:v>0.47622999999999999</c:v>
                </c:pt>
                <c:pt idx="3592">
                  <c:v>0.47721999999999998</c:v>
                </c:pt>
                <c:pt idx="3593">
                  <c:v>0.47819</c:v>
                </c:pt>
                <c:pt idx="3594">
                  <c:v>0.48085</c:v>
                </c:pt>
                <c:pt idx="3595">
                  <c:v>0.47622999999999999</c:v>
                </c:pt>
                <c:pt idx="3596">
                  <c:v>0.47521999999999998</c:v>
                </c:pt>
                <c:pt idx="3597">
                  <c:v>0.47787000000000002</c:v>
                </c:pt>
                <c:pt idx="3598">
                  <c:v>0.47778999999999999</c:v>
                </c:pt>
                <c:pt idx="3599">
                  <c:v>0.4778</c:v>
                </c:pt>
                <c:pt idx="3600">
                  <c:v>0.26876</c:v>
                </c:pt>
                <c:pt idx="3601">
                  <c:v>0.26932</c:v>
                </c:pt>
                <c:pt idx="3602">
                  <c:v>0.26649</c:v>
                </c:pt>
                <c:pt idx="3603">
                  <c:v>0.26708999999999999</c:v>
                </c:pt>
                <c:pt idx="3604">
                  <c:v>0.26763999999999999</c:v>
                </c:pt>
                <c:pt idx="3605">
                  <c:v>0.26889999999999997</c:v>
                </c:pt>
                <c:pt idx="3606">
                  <c:v>0.26843</c:v>
                </c:pt>
                <c:pt idx="3607">
                  <c:v>0.26845000000000002</c:v>
                </c:pt>
                <c:pt idx="3608">
                  <c:v>0.26845000000000002</c:v>
                </c:pt>
                <c:pt idx="3609">
                  <c:v>0.26750000000000002</c:v>
                </c:pt>
                <c:pt idx="3610">
                  <c:v>0.27084999999999998</c:v>
                </c:pt>
                <c:pt idx="3611">
                  <c:v>0.30120000000000002</c:v>
                </c:pt>
                <c:pt idx="3612">
                  <c:v>0.29894999999999999</c:v>
                </c:pt>
                <c:pt idx="3613">
                  <c:v>0.29982999999999999</c:v>
                </c:pt>
                <c:pt idx="3614">
                  <c:v>0.29932999999999998</c:v>
                </c:pt>
                <c:pt idx="3615">
                  <c:v>0.30009999999999998</c:v>
                </c:pt>
                <c:pt idx="3616">
                  <c:v>0.29933999999999999</c:v>
                </c:pt>
                <c:pt idx="3617">
                  <c:v>0.30037999999999998</c:v>
                </c:pt>
                <c:pt idx="3618">
                  <c:v>0.30059999999999998</c:v>
                </c:pt>
                <c:pt idx="3619">
                  <c:v>0.30196000000000001</c:v>
                </c:pt>
                <c:pt idx="3620">
                  <c:v>0.30077999999999999</c:v>
                </c:pt>
                <c:pt idx="3621">
                  <c:v>0.30030000000000001</c:v>
                </c:pt>
                <c:pt idx="3622">
                  <c:v>0.28573999999999999</c:v>
                </c:pt>
                <c:pt idx="3623">
                  <c:v>0.28525</c:v>
                </c:pt>
                <c:pt idx="3624">
                  <c:v>0.28477999999999998</c:v>
                </c:pt>
                <c:pt idx="3625">
                  <c:v>0.28537000000000001</c:v>
                </c:pt>
                <c:pt idx="3626">
                  <c:v>0.28488000000000002</c:v>
                </c:pt>
                <c:pt idx="3627">
                  <c:v>0.28616000000000003</c:v>
                </c:pt>
                <c:pt idx="3628">
                  <c:v>0.28494000000000003</c:v>
                </c:pt>
                <c:pt idx="3629">
                  <c:v>0.28494999999999998</c:v>
                </c:pt>
                <c:pt idx="3630">
                  <c:v>0.28520000000000001</c:v>
                </c:pt>
                <c:pt idx="3631">
                  <c:v>0.28555999999999998</c:v>
                </c:pt>
                <c:pt idx="3632">
                  <c:v>0.28367999999999999</c:v>
                </c:pt>
                <c:pt idx="3633">
                  <c:v>0.55576000000000003</c:v>
                </c:pt>
                <c:pt idx="3634">
                  <c:v>0.55537000000000003</c:v>
                </c:pt>
                <c:pt idx="3635">
                  <c:v>0.55664000000000002</c:v>
                </c:pt>
                <c:pt idx="3636">
                  <c:v>0.55495000000000005</c:v>
                </c:pt>
                <c:pt idx="3637">
                  <c:v>0.55547000000000002</c:v>
                </c:pt>
                <c:pt idx="3638">
                  <c:v>0.55632999999999999</c:v>
                </c:pt>
                <c:pt idx="3639">
                  <c:v>0.55742000000000003</c:v>
                </c:pt>
                <c:pt idx="3640">
                  <c:v>0.55406</c:v>
                </c:pt>
                <c:pt idx="3641">
                  <c:v>0.55330000000000001</c:v>
                </c:pt>
                <c:pt idx="3642">
                  <c:v>0.55479999999999996</c:v>
                </c:pt>
                <c:pt idx="3643">
                  <c:v>0.55515000000000003</c:v>
                </c:pt>
                <c:pt idx="3644">
                  <c:v>0.5282</c:v>
                </c:pt>
                <c:pt idx="3645">
                  <c:v>0.52766000000000002</c:v>
                </c:pt>
                <c:pt idx="3646">
                  <c:v>0.52956999999999999</c:v>
                </c:pt>
                <c:pt idx="3647">
                  <c:v>0.52705999999999997</c:v>
                </c:pt>
                <c:pt idx="3648">
                  <c:v>0.52720999999999996</c:v>
                </c:pt>
                <c:pt idx="3649">
                  <c:v>0.52851999999999999</c:v>
                </c:pt>
                <c:pt idx="3650">
                  <c:v>0.52678000000000003</c:v>
                </c:pt>
                <c:pt idx="3651">
                  <c:v>0.52793000000000001</c:v>
                </c:pt>
                <c:pt idx="3652">
                  <c:v>0.52603999999999995</c:v>
                </c:pt>
                <c:pt idx="3653">
                  <c:v>0.52676000000000001</c:v>
                </c:pt>
                <c:pt idx="3654">
                  <c:v>0.52761999999999998</c:v>
                </c:pt>
                <c:pt idx="3655">
                  <c:v>0.58357000000000003</c:v>
                </c:pt>
                <c:pt idx="3656">
                  <c:v>0.58106000000000002</c:v>
                </c:pt>
                <c:pt idx="3657">
                  <c:v>0.58348</c:v>
                </c:pt>
                <c:pt idx="3658">
                  <c:v>0.58548999999999995</c:v>
                </c:pt>
                <c:pt idx="3659">
                  <c:v>0.58235999999999999</c:v>
                </c:pt>
                <c:pt idx="3660">
                  <c:v>0.58265999999999996</c:v>
                </c:pt>
                <c:pt idx="3661">
                  <c:v>0.58291999999999999</c:v>
                </c:pt>
                <c:pt idx="3662">
                  <c:v>0.58355999999999997</c:v>
                </c:pt>
                <c:pt idx="3663">
                  <c:v>0.58418000000000003</c:v>
                </c:pt>
                <c:pt idx="3664">
                  <c:v>0.58228000000000002</c:v>
                </c:pt>
                <c:pt idx="3665">
                  <c:v>0.58321000000000001</c:v>
                </c:pt>
                <c:pt idx="3666">
                  <c:v>0.54164000000000001</c:v>
                </c:pt>
                <c:pt idx="3667">
                  <c:v>0.54103999999999997</c:v>
                </c:pt>
                <c:pt idx="3668">
                  <c:v>0.54007000000000005</c:v>
                </c:pt>
                <c:pt idx="3669">
                  <c:v>0.54032999999999998</c:v>
                </c:pt>
                <c:pt idx="3670">
                  <c:v>0.54139999999999999</c:v>
                </c:pt>
                <c:pt idx="3671">
                  <c:v>0.53991</c:v>
                </c:pt>
                <c:pt idx="3672">
                  <c:v>0.54232999999999998</c:v>
                </c:pt>
                <c:pt idx="3673">
                  <c:v>0.54086000000000001</c:v>
                </c:pt>
                <c:pt idx="3674">
                  <c:v>0.53824000000000005</c:v>
                </c:pt>
                <c:pt idx="3675">
                  <c:v>0.54176999999999997</c:v>
                </c:pt>
                <c:pt idx="3676">
                  <c:v>0.53735999999999995</c:v>
                </c:pt>
                <c:pt idx="3677">
                  <c:v>0.51024000000000003</c:v>
                </c:pt>
                <c:pt idx="3678">
                  <c:v>0.51254999999999995</c:v>
                </c:pt>
                <c:pt idx="3679">
                  <c:v>0.51080999999999999</c:v>
                </c:pt>
                <c:pt idx="3680">
                  <c:v>0.5111</c:v>
                </c:pt>
                <c:pt idx="3681">
                  <c:v>0.51102000000000003</c:v>
                </c:pt>
                <c:pt idx="3682">
                  <c:v>0.51205000000000001</c:v>
                </c:pt>
                <c:pt idx="3683">
                  <c:v>0.51156999999999997</c:v>
                </c:pt>
                <c:pt idx="3684">
                  <c:v>0.51166</c:v>
                </c:pt>
                <c:pt idx="3685">
                  <c:v>0.51071</c:v>
                </c:pt>
                <c:pt idx="3686">
                  <c:v>0.50992000000000004</c:v>
                </c:pt>
                <c:pt idx="3687">
                  <c:v>0.51161000000000001</c:v>
                </c:pt>
                <c:pt idx="3688">
                  <c:v>0.64798</c:v>
                </c:pt>
                <c:pt idx="3689">
                  <c:v>0.64814000000000005</c:v>
                </c:pt>
                <c:pt idx="3690">
                  <c:v>0.6472</c:v>
                </c:pt>
                <c:pt idx="3691">
                  <c:v>0.64761000000000002</c:v>
                </c:pt>
                <c:pt idx="3692">
                  <c:v>0.64798</c:v>
                </c:pt>
                <c:pt idx="3693">
                  <c:v>0.64785999999999999</c:v>
                </c:pt>
                <c:pt idx="3694">
                  <c:v>0.64792000000000005</c:v>
                </c:pt>
                <c:pt idx="3695">
                  <c:v>0.64756000000000002</c:v>
                </c:pt>
                <c:pt idx="3696">
                  <c:v>0.64649999999999996</c:v>
                </c:pt>
                <c:pt idx="3697">
                  <c:v>0.64839000000000002</c:v>
                </c:pt>
                <c:pt idx="3698">
                  <c:v>0.64809000000000005</c:v>
                </c:pt>
                <c:pt idx="3699">
                  <c:v>0.64725999999999995</c:v>
                </c:pt>
                <c:pt idx="3700">
                  <c:v>0.64485999999999999</c:v>
                </c:pt>
                <c:pt idx="3701">
                  <c:v>0.64610999999999996</c:v>
                </c:pt>
                <c:pt idx="3702">
                  <c:v>0.64875000000000005</c:v>
                </c:pt>
                <c:pt idx="3703">
                  <c:v>0.64651999999999998</c:v>
                </c:pt>
                <c:pt idx="3704">
                  <c:v>0.64646000000000003</c:v>
                </c:pt>
                <c:pt idx="3705">
                  <c:v>0.64756999999999998</c:v>
                </c:pt>
                <c:pt idx="3706">
                  <c:v>0.64946999999999999</c:v>
                </c:pt>
                <c:pt idx="3707">
                  <c:v>0.65068000000000004</c:v>
                </c:pt>
                <c:pt idx="3708">
                  <c:v>0.64978999999999998</c:v>
                </c:pt>
                <c:pt idx="3709">
                  <c:v>0.64947999999999995</c:v>
                </c:pt>
                <c:pt idx="3710">
                  <c:v>0.64525999999999994</c:v>
                </c:pt>
                <c:pt idx="3711">
                  <c:v>0.64583999999999997</c:v>
                </c:pt>
                <c:pt idx="3712">
                  <c:v>0.64631000000000005</c:v>
                </c:pt>
                <c:pt idx="3713">
                  <c:v>0.64303999999999994</c:v>
                </c:pt>
                <c:pt idx="3714">
                  <c:v>0.64602999999999999</c:v>
                </c:pt>
                <c:pt idx="3715">
                  <c:v>0.64724999999999999</c:v>
                </c:pt>
                <c:pt idx="3716">
                  <c:v>0.64571000000000001</c:v>
                </c:pt>
                <c:pt idx="3717">
                  <c:v>0.64456999999999998</c:v>
                </c:pt>
                <c:pt idx="3718">
                  <c:v>0.64702000000000004</c:v>
                </c:pt>
                <c:pt idx="3719">
                  <c:v>0.64858000000000005</c:v>
                </c:pt>
                <c:pt idx="3720">
                  <c:v>0.6431</c:v>
                </c:pt>
                <c:pt idx="3721">
                  <c:v>0.64697000000000005</c:v>
                </c:pt>
                <c:pt idx="3722">
                  <c:v>0.64720999999999995</c:v>
                </c:pt>
                <c:pt idx="3723">
                  <c:v>0.64722000000000002</c:v>
                </c:pt>
                <c:pt idx="3724">
                  <c:v>0.64505000000000001</c:v>
                </c:pt>
                <c:pt idx="3725">
                  <c:v>0.64546999999999999</c:v>
                </c:pt>
                <c:pt idx="3726">
                  <c:v>0.64729000000000003</c:v>
                </c:pt>
                <c:pt idx="3727">
                  <c:v>0.64654999999999996</c:v>
                </c:pt>
                <c:pt idx="3728">
                  <c:v>0.64888000000000001</c:v>
                </c:pt>
                <c:pt idx="3729">
                  <c:v>0.64441999999999999</c:v>
                </c:pt>
                <c:pt idx="3730">
                  <c:v>0.64542999999999995</c:v>
                </c:pt>
                <c:pt idx="3731">
                  <c:v>0.64432</c:v>
                </c:pt>
                <c:pt idx="3732">
                  <c:v>0.14063999999999999</c:v>
                </c:pt>
                <c:pt idx="3733">
                  <c:v>0.13833999999999999</c:v>
                </c:pt>
                <c:pt idx="3734">
                  <c:v>0.14102999999999999</c:v>
                </c:pt>
                <c:pt idx="3735">
                  <c:v>0.13938999999999999</c:v>
                </c:pt>
                <c:pt idx="3736">
                  <c:v>0.13838</c:v>
                </c:pt>
                <c:pt idx="3737">
                  <c:v>0.13811999999999999</c:v>
                </c:pt>
                <c:pt idx="3738">
                  <c:v>0.13829</c:v>
                </c:pt>
                <c:pt idx="3739">
                  <c:v>0.13955000000000001</c:v>
                </c:pt>
                <c:pt idx="3740">
                  <c:v>0.13825000000000001</c:v>
                </c:pt>
                <c:pt idx="3741">
                  <c:v>0.13858999999999999</c:v>
                </c:pt>
                <c:pt idx="3742">
                  <c:v>0.13980999999999999</c:v>
                </c:pt>
                <c:pt idx="3743">
                  <c:v>0.15135999999999999</c:v>
                </c:pt>
                <c:pt idx="3744">
                  <c:v>0.15134</c:v>
                </c:pt>
                <c:pt idx="3745">
                  <c:v>0.15156</c:v>
                </c:pt>
                <c:pt idx="3746">
                  <c:v>0.15273</c:v>
                </c:pt>
                <c:pt idx="3747">
                  <c:v>0.15235000000000001</c:v>
                </c:pt>
                <c:pt idx="3748">
                  <c:v>0.15039</c:v>
                </c:pt>
                <c:pt idx="3749">
                  <c:v>0.15018999999999999</c:v>
                </c:pt>
                <c:pt idx="3750">
                  <c:v>0.15132999999999999</c:v>
                </c:pt>
                <c:pt idx="3751">
                  <c:v>0.152</c:v>
                </c:pt>
                <c:pt idx="3752">
                  <c:v>0.14929000000000001</c:v>
                </c:pt>
                <c:pt idx="3753">
                  <c:v>0.15176000000000001</c:v>
                </c:pt>
                <c:pt idx="3754">
                  <c:v>0.1454</c:v>
                </c:pt>
                <c:pt idx="3755">
                  <c:v>0.14454</c:v>
                </c:pt>
                <c:pt idx="3756">
                  <c:v>0.14688000000000001</c:v>
                </c:pt>
                <c:pt idx="3757">
                  <c:v>0.14546999999999999</c:v>
                </c:pt>
                <c:pt idx="3758">
                  <c:v>0.14580000000000001</c:v>
                </c:pt>
                <c:pt idx="3759">
                  <c:v>0.14682999999999999</c:v>
                </c:pt>
                <c:pt idx="3760">
                  <c:v>0.14516999999999999</c:v>
                </c:pt>
                <c:pt idx="3761">
                  <c:v>0.14632999999999999</c:v>
                </c:pt>
                <c:pt idx="3762">
                  <c:v>0.14649000000000001</c:v>
                </c:pt>
                <c:pt idx="3763">
                  <c:v>0.14599999999999999</c:v>
                </c:pt>
                <c:pt idx="3764">
                  <c:v>0.14512</c:v>
                </c:pt>
                <c:pt idx="3765">
                  <c:v>0.24313000000000001</c:v>
                </c:pt>
                <c:pt idx="3766">
                  <c:v>0.24224000000000001</c:v>
                </c:pt>
                <c:pt idx="3767">
                  <c:v>0.2427</c:v>
                </c:pt>
                <c:pt idx="3768">
                  <c:v>0.24296999999999999</c:v>
                </c:pt>
                <c:pt idx="3769">
                  <c:v>0.24428</c:v>
                </c:pt>
                <c:pt idx="3770">
                  <c:v>0.24584</c:v>
                </c:pt>
                <c:pt idx="3771">
                  <c:v>0.24374999999999999</c:v>
                </c:pt>
                <c:pt idx="3772">
                  <c:v>0.24279999999999999</c:v>
                </c:pt>
                <c:pt idx="3773">
                  <c:v>0.24562</c:v>
                </c:pt>
                <c:pt idx="3774">
                  <c:v>0.24418000000000001</c:v>
                </c:pt>
                <c:pt idx="3775">
                  <c:v>0.24545</c:v>
                </c:pt>
                <c:pt idx="3776">
                  <c:v>0.23166</c:v>
                </c:pt>
                <c:pt idx="3777">
                  <c:v>0.23430999999999999</c:v>
                </c:pt>
                <c:pt idx="3778">
                  <c:v>0.23107</c:v>
                </c:pt>
                <c:pt idx="3779">
                  <c:v>0.23491000000000001</c:v>
                </c:pt>
                <c:pt idx="3780">
                  <c:v>0.23427000000000001</c:v>
                </c:pt>
                <c:pt idx="3781">
                  <c:v>0.23605999999999999</c:v>
                </c:pt>
                <c:pt idx="3782">
                  <c:v>0.23166999999999999</c:v>
                </c:pt>
                <c:pt idx="3783">
                  <c:v>0.23275999999999999</c:v>
                </c:pt>
                <c:pt idx="3784">
                  <c:v>0.23591000000000001</c:v>
                </c:pt>
                <c:pt idx="3785">
                  <c:v>0.23549</c:v>
                </c:pt>
                <c:pt idx="3786">
                  <c:v>0.23254</c:v>
                </c:pt>
                <c:pt idx="3787">
                  <c:v>0.21232000000000001</c:v>
                </c:pt>
                <c:pt idx="3788">
                  <c:v>0.21068000000000001</c:v>
                </c:pt>
                <c:pt idx="3789">
                  <c:v>0.2122</c:v>
                </c:pt>
                <c:pt idx="3790">
                  <c:v>0.21298</c:v>
                </c:pt>
                <c:pt idx="3791">
                  <c:v>0.21271999999999999</c:v>
                </c:pt>
                <c:pt idx="3792">
                  <c:v>0.21229999999999999</c:v>
                </c:pt>
                <c:pt idx="3793">
                  <c:v>0.21264</c:v>
                </c:pt>
                <c:pt idx="3794">
                  <c:v>0.21301999999999999</c:v>
                </c:pt>
                <c:pt idx="3795">
                  <c:v>0.21298</c:v>
                </c:pt>
                <c:pt idx="3796">
                  <c:v>0.21229999999999999</c:v>
                </c:pt>
                <c:pt idx="3797">
                  <c:v>0.21162</c:v>
                </c:pt>
                <c:pt idx="3798">
                  <c:v>0.23805000000000001</c:v>
                </c:pt>
                <c:pt idx="3799">
                  <c:v>0.23977999999999999</c:v>
                </c:pt>
                <c:pt idx="3800">
                  <c:v>0.23991000000000001</c:v>
                </c:pt>
                <c:pt idx="3801">
                  <c:v>0.23852000000000001</c:v>
                </c:pt>
                <c:pt idx="3802">
                  <c:v>0.23699000000000001</c:v>
                </c:pt>
                <c:pt idx="3803">
                  <c:v>0.23848</c:v>
                </c:pt>
                <c:pt idx="3804">
                  <c:v>0.23760000000000001</c:v>
                </c:pt>
                <c:pt idx="3805">
                  <c:v>0.23868</c:v>
                </c:pt>
                <c:pt idx="3806">
                  <c:v>0.23927000000000001</c:v>
                </c:pt>
                <c:pt idx="3807">
                  <c:v>0.23846999999999999</c:v>
                </c:pt>
                <c:pt idx="3808">
                  <c:v>0.23830000000000001</c:v>
                </c:pt>
                <c:pt idx="3809">
                  <c:v>0.22577</c:v>
                </c:pt>
                <c:pt idx="3810">
                  <c:v>0.22913</c:v>
                </c:pt>
                <c:pt idx="3811">
                  <c:v>0.23089999999999999</c:v>
                </c:pt>
                <c:pt idx="3812">
                  <c:v>0.22869999999999999</c:v>
                </c:pt>
                <c:pt idx="3813">
                  <c:v>0.22841</c:v>
                </c:pt>
                <c:pt idx="3814">
                  <c:v>0.22733</c:v>
                </c:pt>
                <c:pt idx="3815">
                  <c:v>0.22847000000000001</c:v>
                </c:pt>
                <c:pt idx="3816">
                  <c:v>0.22731000000000001</c:v>
                </c:pt>
                <c:pt idx="3817">
                  <c:v>0.22735</c:v>
                </c:pt>
                <c:pt idx="3818">
                  <c:v>0.22772999999999999</c:v>
                </c:pt>
                <c:pt idx="3819">
                  <c:v>0.22714999999999999</c:v>
                </c:pt>
                <c:pt idx="3820">
                  <c:v>0.27538000000000001</c:v>
                </c:pt>
                <c:pt idx="3821">
                  <c:v>0.27445999999999998</c:v>
                </c:pt>
                <c:pt idx="3822">
                  <c:v>0.27654000000000001</c:v>
                </c:pt>
                <c:pt idx="3823">
                  <c:v>0.27646999999999999</c:v>
                </c:pt>
                <c:pt idx="3824">
                  <c:v>0.27646999999999999</c:v>
                </c:pt>
                <c:pt idx="3825">
                  <c:v>0.27539000000000002</c:v>
                </c:pt>
                <c:pt idx="3826">
                  <c:v>0.27922999999999998</c:v>
                </c:pt>
                <c:pt idx="3827">
                  <c:v>0.27727000000000002</c:v>
                </c:pt>
                <c:pt idx="3828">
                  <c:v>0.27855000000000002</c:v>
                </c:pt>
                <c:pt idx="3829">
                  <c:v>0.27725</c:v>
                </c:pt>
                <c:pt idx="3830">
                  <c:v>0.27832000000000001</c:v>
                </c:pt>
                <c:pt idx="3831">
                  <c:v>0.28018999999999999</c:v>
                </c:pt>
                <c:pt idx="3832">
                  <c:v>0.27516000000000002</c:v>
                </c:pt>
                <c:pt idx="3833">
                  <c:v>0.27832000000000001</c:v>
                </c:pt>
                <c:pt idx="3834">
                  <c:v>0.27875</c:v>
                </c:pt>
                <c:pt idx="3835">
                  <c:v>0.27527000000000001</c:v>
                </c:pt>
                <c:pt idx="3836">
                  <c:v>0.27577000000000002</c:v>
                </c:pt>
                <c:pt idx="3837">
                  <c:v>0.2777</c:v>
                </c:pt>
                <c:pt idx="3838">
                  <c:v>0.27734999999999999</c:v>
                </c:pt>
                <c:pt idx="3839">
                  <c:v>0.27905999999999997</c:v>
                </c:pt>
                <c:pt idx="3840">
                  <c:v>0.27733000000000002</c:v>
                </c:pt>
                <c:pt idx="3841">
                  <c:v>0.27961999999999998</c:v>
                </c:pt>
                <c:pt idx="3842">
                  <c:v>0.27522999999999997</c:v>
                </c:pt>
                <c:pt idx="3843">
                  <c:v>0.27855999999999997</c:v>
                </c:pt>
                <c:pt idx="3844">
                  <c:v>0.27750000000000002</c:v>
                </c:pt>
                <c:pt idx="3845">
                  <c:v>0.27683000000000002</c:v>
                </c:pt>
                <c:pt idx="3846">
                  <c:v>0.27606000000000003</c:v>
                </c:pt>
                <c:pt idx="3847">
                  <c:v>0.27483999999999997</c:v>
                </c:pt>
                <c:pt idx="3848">
                  <c:v>0.27704000000000001</c:v>
                </c:pt>
                <c:pt idx="3849">
                  <c:v>0.27755000000000002</c:v>
                </c:pt>
                <c:pt idx="3850">
                  <c:v>0.27685999999999999</c:v>
                </c:pt>
                <c:pt idx="3851">
                  <c:v>0.27604000000000001</c:v>
                </c:pt>
                <c:pt idx="3852">
                  <c:v>0.27542</c:v>
                </c:pt>
                <c:pt idx="3853">
                  <c:v>0.27751999999999999</c:v>
                </c:pt>
                <c:pt idx="3854">
                  <c:v>0.27944000000000002</c:v>
                </c:pt>
                <c:pt idx="3855">
                  <c:v>0.27646999999999999</c:v>
                </c:pt>
                <c:pt idx="3856">
                  <c:v>0.27800999999999998</c:v>
                </c:pt>
                <c:pt idx="3857">
                  <c:v>0.27716000000000002</c:v>
                </c:pt>
                <c:pt idx="3858">
                  <c:v>0.27845999999999999</c:v>
                </c:pt>
                <c:pt idx="3859">
                  <c:v>0.27596999999999999</c:v>
                </c:pt>
                <c:pt idx="3860">
                  <c:v>0.27751999999999999</c:v>
                </c:pt>
                <c:pt idx="3861">
                  <c:v>0.27699000000000001</c:v>
                </c:pt>
                <c:pt idx="3862">
                  <c:v>0.27849000000000002</c:v>
                </c:pt>
                <c:pt idx="3863">
                  <c:v>0.27921000000000001</c:v>
                </c:pt>
                <c:pt idx="3864">
                  <c:v>0.20532</c:v>
                </c:pt>
                <c:pt idx="3865">
                  <c:v>0.20609</c:v>
                </c:pt>
                <c:pt idx="3866">
                  <c:v>0.20480999999999999</c:v>
                </c:pt>
                <c:pt idx="3867">
                  <c:v>0.2024</c:v>
                </c:pt>
                <c:pt idx="3868">
                  <c:v>0.20543</c:v>
                </c:pt>
                <c:pt idx="3869">
                  <c:v>0.20493</c:v>
                </c:pt>
                <c:pt idx="3870">
                  <c:v>0.2069</c:v>
                </c:pt>
                <c:pt idx="3871">
                  <c:v>0.20354</c:v>
                </c:pt>
                <c:pt idx="3872">
                  <c:v>0.20376</c:v>
                </c:pt>
                <c:pt idx="3873">
                  <c:v>0.20355000000000001</c:v>
                </c:pt>
                <c:pt idx="3874">
                  <c:v>0.20468</c:v>
                </c:pt>
                <c:pt idx="3875">
                  <c:v>0.22439999999999999</c:v>
                </c:pt>
                <c:pt idx="3876">
                  <c:v>0.22436</c:v>
                </c:pt>
                <c:pt idx="3877">
                  <c:v>0.2261</c:v>
                </c:pt>
                <c:pt idx="3878">
                  <c:v>0.22449</c:v>
                </c:pt>
                <c:pt idx="3879">
                  <c:v>0.22342000000000001</c:v>
                </c:pt>
                <c:pt idx="3880">
                  <c:v>0.22653999999999999</c:v>
                </c:pt>
                <c:pt idx="3881">
                  <c:v>0.22373000000000001</c:v>
                </c:pt>
                <c:pt idx="3882">
                  <c:v>0.22539000000000001</c:v>
                </c:pt>
                <c:pt idx="3883">
                  <c:v>0.22425</c:v>
                </c:pt>
                <c:pt idx="3884">
                  <c:v>0.22337000000000001</c:v>
                </c:pt>
                <c:pt idx="3885">
                  <c:v>0.22470000000000001</c:v>
                </c:pt>
                <c:pt idx="3886">
                  <c:v>0.21512999999999999</c:v>
                </c:pt>
                <c:pt idx="3887">
                  <c:v>0.21579000000000001</c:v>
                </c:pt>
                <c:pt idx="3888">
                  <c:v>0.21575</c:v>
                </c:pt>
                <c:pt idx="3889">
                  <c:v>0.21657999999999999</c:v>
                </c:pt>
                <c:pt idx="3890">
                  <c:v>0.21542</c:v>
                </c:pt>
                <c:pt idx="3891">
                  <c:v>0.21451999999999999</c:v>
                </c:pt>
                <c:pt idx="3892">
                  <c:v>0.21468000000000001</c:v>
                </c:pt>
                <c:pt idx="3893">
                  <c:v>0.21446000000000001</c:v>
                </c:pt>
                <c:pt idx="3894">
                  <c:v>0.21596000000000001</c:v>
                </c:pt>
                <c:pt idx="3895">
                  <c:v>0.21701999999999999</c:v>
                </c:pt>
                <c:pt idx="3896">
                  <c:v>0.21528</c:v>
                </c:pt>
                <c:pt idx="3897">
                  <c:v>0.37822</c:v>
                </c:pt>
                <c:pt idx="3898">
                  <c:v>0.37733</c:v>
                </c:pt>
                <c:pt idx="3899">
                  <c:v>0.37920999999999999</c:v>
                </c:pt>
                <c:pt idx="3900">
                  <c:v>0.37741999999999998</c:v>
                </c:pt>
                <c:pt idx="3901">
                  <c:v>0.37787999999999999</c:v>
                </c:pt>
                <c:pt idx="3902">
                  <c:v>0.37868000000000002</c:v>
                </c:pt>
                <c:pt idx="3903">
                  <c:v>0.37841999999999998</c:v>
                </c:pt>
                <c:pt idx="3904">
                  <c:v>0.37890000000000001</c:v>
                </c:pt>
                <c:pt idx="3905">
                  <c:v>0.37796999999999997</c:v>
                </c:pt>
                <c:pt idx="3906">
                  <c:v>0.37791999999999998</c:v>
                </c:pt>
                <c:pt idx="3907">
                  <c:v>0.37919000000000003</c:v>
                </c:pt>
                <c:pt idx="3908">
                  <c:v>0.36104000000000003</c:v>
                </c:pt>
                <c:pt idx="3909">
                  <c:v>0.36456</c:v>
                </c:pt>
                <c:pt idx="3910">
                  <c:v>0.36127999999999999</c:v>
                </c:pt>
                <c:pt idx="3911">
                  <c:v>0.36270999999999998</c:v>
                </c:pt>
                <c:pt idx="3912">
                  <c:v>0.36266999999999999</c:v>
                </c:pt>
                <c:pt idx="3913">
                  <c:v>0.36429</c:v>
                </c:pt>
                <c:pt idx="3914">
                  <c:v>0.36398999999999998</c:v>
                </c:pt>
                <c:pt idx="3915">
                  <c:v>0.36191000000000001</c:v>
                </c:pt>
                <c:pt idx="3916">
                  <c:v>0.36176999999999998</c:v>
                </c:pt>
                <c:pt idx="3917">
                  <c:v>0.35972999999999999</c:v>
                </c:pt>
                <c:pt idx="3918">
                  <c:v>0.36205999999999999</c:v>
                </c:pt>
                <c:pt idx="3919">
                  <c:v>0.32518999999999998</c:v>
                </c:pt>
                <c:pt idx="3920">
                  <c:v>0.32785999999999998</c:v>
                </c:pt>
                <c:pt idx="3921">
                  <c:v>0.32686999999999999</c:v>
                </c:pt>
                <c:pt idx="3922">
                  <c:v>0.32695999999999997</c:v>
                </c:pt>
                <c:pt idx="3923">
                  <c:v>0.32729000000000003</c:v>
                </c:pt>
                <c:pt idx="3924">
                  <c:v>0.32691999999999999</c:v>
                </c:pt>
                <c:pt idx="3925">
                  <c:v>0.32678000000000001</c:v>
                </c:pt>
                <c:pt idx="3926">
                  <c:v>0.32456000000000002</c:v>
                </c:pt>
                <c:pt idx="3927">
                  <c:v>0.32790999999999998</c:v>
                </c:pt>
                <c:pt idx="3928">
                  <c:v>0.32745000000000002</c:v>
                </c:pt>
                <c:pt idx="3929">
                  <c:v>0.32699</c:v>
                </c:pt>
                <c:pt idx="3930">
                  <c:v>0.39523000000000003</c:v>
                </c:pt>
                <c:pt idx="3931">
                  <c:v>0.39422000000000001</c:v>
                </c:pt>
                <c:pt idx="3932">
                  <c:v>0.39419999999999999</c:v>
                </c:pt>
                <c:pt idx="3933">
                  <c:v>0.39445000000000002</c:v>
                </c:pt>
                <c:pt idx="3934">
                  <c:v>0.39645999999999998</c:v>
                </c:pt>
                <c:pt idx="3935">
                  <c:v>0.39427000000000001</c:v>
                </c:pt>
                <c:pt idx="3936">
                  <c:v>0.39544000000000001</c:v>
                </c:pt>
                <c:pt idx="3937">
                  <c:v>0.39517000000000002</c:v>
                </c:pt>
                <c:pt idx="3938">
                  <c:v>0.39462999999999998</c:v>
                </c:pt>
                <c:pt idx="3939">
                  <c:v>0.3931</c:v>
                </c:pt>
                <c:pt idx="3940">
                  <c:v>0.39634000000000003</c:v>
                </c:pt>
                <c:pt idx="3941">
                  <c:v>0.35322999999999999</c:v>
                </c:pt>
                <c:pt idx="3942">
                  <c:v>0.35239999999999999</c:v>
                </c:pt>
                <c:pt idx="3943">
                  <c:v>0.35267999999999999</c:v>
                </c:pt>
                <c:pt idx="3944">
                  <c:v>0.3543</c:v>
                </c:pt>
                <c:pt idx="3945">
                  <c:v>0.35349000000000003</c:v>
                </c:pt>
                <c:pt idx="3946">
                  <c:v>0.35267999999999999</c:v>
                </c:pt>
                <c:pt idx="3947">
                  <c:v>0.35006999999999999</c:v>
                </c:pt>
                <c:pt idx="3948">
                  <c:v>0.35235</c:v>
                </c:pt>
                <c:pt idx="3949">
                  <c:v>0.34970000000000001</c:v>
                </c:pt>
                <c:pt idx="3950">
                  <c:v>0.35263</c:v>
                </c:pt>
                <c:pt idx="3951">
                  <c:v>0.35213</c:v>
                </c:pt>
                <c:pt idx="3952">
                  <c:v>0.43197999999999998</c:v>
                </c:pt>
                <c:pt idx="3953">
                  <c:v>0.43375000000000002</c:v>
                </c:pt>
                <c:pt idx="3954">
                  <c:v>0.43593999999999999</c:v>
                </c:pt>
                <c:pt idx="3955">
                  <c:v>0.43396000000000001</c:v>
                </c:pt>
                <c:pt idx="3956">
                  <c:v>0.43264999999999998</c:v>
                </c:pt>
                <c:pt idx="3957">
                  <c:v>0.43396000000000001</c:v>
                </c:pt>
                <c:pt idx="3958">
                  <c:v>0.43534</c:v>
                </c:pt>
                <c:pt idx="3959">
                  <c:v>0.43528</c:v>
                </c:pt>
                <c:pt idx="3960">
                  <c:v>0.43397000000000002</c:v>
                </c:pt>
                <c:pt idx="3961">
                  <c:v>0.43503999999999998</c:v>
                </c:pt>
                <c:pt idx="3962">
                  <c:v>0.43434</c:v>
                </c:pt>
                <c:pt idx="3963">
                  <c:v>0.43414000000000003</c:v>
                </c:pt>
                <c:pt idx="3964">
                  <c:v>0.43730000000000002</c:v>
                </c:pt>
                <c:pt idx="3965">
                  <c:v>0.43346000000000001</c:v>
                </c:pt>
                <c:pt idx="3966">
                  <c:v>0.43437999999999999</c:v>
                </c:pt>
                <c:pt idx="3967">
                  <c:v>0.43273</c:v>
                </c:pt>
                <c:pt idx="3968">
                  <c:v>0.43452000000000002</c:v>
                </c:pt>
                <c:pt idx="3969">
                  <c:v>0.43475999999999998</c:v>
                </c:pt>
                <c:pt idx="3970">
                  <c:v>0.43545</c:v>
                </c:pt>
                <c:pt idx="3971">
                  <c:v>0.43443999999999999</c:v>
                </c:pt>
                <c:pt idx="3972">
                  <c:v>0.43358999999999998</c:v>
                </c:pt>
                <c:pt idx="3973">
                  <c:v>0.43401000000000001</c:v>
                </c:pt>
                <c:pt idx="3974">
                  <c:v>0.43368000000000001</c:v>
                </c:pt>
                <c:pt idx="3975">
                  <c:v>0.43262</c:v>
                </c:pt>
                <c:pt idx="3976">
                  <c:v>0.43404999999999999</c:v>
                </c:pt>
                <c:pt idx="3977">
                  <c:v>0.43356</c:v>
                </c:pt>
                <c:pt idx="3978">
                  <c:v>0.43398999999999999</c:v>
                </c:pt>
                <c:pt idx="3979">
                  <c:v>0.42936999999999997</c:v>
                </c:pt>
                <c:pt idx="3980">
                  <c:v>0.43254999999999999</c:v>
                </c:pt>
                <c:pt idx="3981">
                  <c:v>0.43515999999999999</c:v>
                </c:pt>
                <c:pt idx="3982">
                  <c:v>0.43025000000000002</c:v>
                </c:pt>
                <c:pt idx="3983">
                  <c:v>0.43337999999999999</c:v>
                </c:pt>
                <c:pt idx="3984">
                  <c:v>0.43237999999999999</c:v>
                </c:pt>
                <c:pt idx="3985">
                  <c:v>0.43254999999999999</c:v>
                </c:pt>
                <c:pt idx="3986">
                  <c:v>0.43314000000000002</c:v>
                </c:pt>
                <c:pt idx="3987">
                  <c:v>0.43720999999999999</c:v>
                </c:pt>
                <c:pt idx="3988">
                  <c:v>0.43353000000000003</c:v>
                </c:pt>
                <c:pt idx="3989">
                  <c:v>0.43304999999999999</c:v>
                </c:pt>
                <c:pt idx="3990">
                  <c:v>0.43117</c:v>
                </c:pt>
                <c:pt idx="3991">
                  <c:v>0.43384</c:v>
                </c:pt>
                <c:pt idx="3992">
                  <c:v>0.43514000000000003</c:v>
                </c:pt>
                <c:pt idx="3993">
                  <c:v>0.43441999999999997</c:v>
                </c:pt>
                <c:pt idx="3994">
                  <c:v>0.43478</c:v>
                </c:pt>
                <c:pt idx="3995">
                  <c:v>0.43479000000000001</c:v>
                </c:pt>
                <c:pt idx="3996">
                  <c:v>0.23630999999999999</c:v>
                </c:pt>
                <c:pt idx="3997">
                  <c:v>0.23788000000000001</c:v>
                </c:pt>
                <c:pt idx="3998">
                  <c:v>0.23674999999999999</c:v>
                </c:pt>
                <c:pt idx="3999">
                  <c:v>0.23629</c:v>
                </c:pt>
                <c:pt idx="4000">
                  <c:v>0.23699999999999999</c:v>
                </c:pt>
                <c:pt idx="4001">
                  <c:v>0.23901</c:v>
                </c:pt>
                <c:pt idx="4002">
                  <c:v>0.23738000000000001</c:v>
                </c:pt>
                <c:pt idx="4003">
                  <c:v>0.23569000000000001</c:v>
                </c:pt>
                <c:pt idx="4004">
                  <c:v>0.23808000000000001</c:v>
                </c:pt>
                <c:pt idx="4005">
                  <c:v>0.23574000000000001</c:v>
                </c:pt>
                <c:pt idx="4006">
                  <c:v>0.23663999999999999</c:v>
                </c:pt>
                <c:pt idx="4007">
                  <c:v>0.26088</c:v>
                </c:pt>
                <c:pt idx="4008">
                  <c:v>0.26123000000000002</c:v>
                </c:pt>
                <c:pt idx="4009">
                  <c:v>0.26335999999999998</c:v>
                </c:pt>
                <c:pt idx="4010">
                  <c:v>0.26211000000000001</c:v>
                </c:pt>
                <c:pt idx="4011">
                  <c:v>0.26235000000000003</c:v>
                </c:pt>
                <c:pt idx="4012">
                  <c:v>0.26171</c:v>
                </c:pt>
                <c:pt idx="4013">
                  <c:v>0.26315</c:v>
                </c:pt>
                <c:pt idx="4014">
                  <c:v>0.26161000000000001</c:v>
                </c:pt>
                <c:pt idx="4015">
                  <c:v>0.26032</c:v>
                </c:pt>
                <c:pt idx="4016">
                  <c:v>0.26140000000000002</c:v>
                </c:pt>
                <c:pt idx="4017">
                  <c:v>0.26171</c:v>
                </c:pt>
                <c:pt idx="4018">
                  <c:v>0.25039</c:v>
                </c:pt>
                <c:pt idx="4019">
                  <c:v>0.25045000000000001</c:v>
                </c:pt>
                <c:pt idx="4020">
                  <c:v>0.25039</c:v>
                </c:pt>
                <c:pt idx="4021">
                  <c:v>0.24884999999999999</c:v>
                </c:pt>
                <c:pt idx="4022">
                  <c:v>0.24840999999999999</c:v>
                </c:pt>
                <c:pt idx="4023">
                  <c:v>0.24912999999999999</c:v>
                </c:pt>
                <c:pt idx="4024">
                  <c:v>0.25026999999999999</c:v>
                </c:pt>
                <c:pt idx="4025">
                  <c:v>0.24976000000000001</c:v>
                </c:pt>
                <c:pt idx="4026">
                  <c:v>0.24834000000000001</c:v>
                </c:pt>
                <c:pt idx="4027">
                  <c:v>0.24906</c:v>
                </c:pt>
                <c:pt idx="4028">
                  <c:v>0.25061</c:v>
                </c:pt>
                <c:pt idx="4029">
                  <c:v>0.45573000000000002</c:v>
                </c:pt>
                <c:pt idx="4030">
                  <c:v>0.45551000000000003</c:v>
                </c:pt>
                <c:pt idx="4031">
                  <c:v>0.45499000000000001</c:v>
                </c:pt>
                <c:pt idx="4032">
                  <c:v>0.45750999999999997</c:v>
                </c:pt>
                <c:pt idx="4033">
                  <c:v>0.45473999999999998</c:v>
                </c:pt>
                <c:pt idx="4034">
                  <c:v>0.45468999999999998</c:v>
                </c:pt>
                <c:pt idx="4035">
                  <c:v>0.45328000000000002</c:v>
                </c:pt>
                <c:pt idx="4036">
                  <c:v>0.45617999999999997</c:v>
                </c:pt>
                <c:pt idx="4037">
                  <c:v>0.45513999999999999</c:v>
                </c:pt>
                <c:pt idx="4038">
                  <c:v>0.45388000000000001</c:v>
                </c:pt>
                <c:pt idx="4039">
                  <c:v>0.45498</c:v>
                </c:pt>
                <c:pt idx="4040">
                  <c:v>0.43463000000000002</c:v>
                </c:pt>
                <c:pt idx="4041">
                  <c:v>0.43611</c:v>
                </c:pt>
                <c:pt idx="4042">
                  <c:v>0.43407000000000001</c:v>
                </c:pt>
                <c:pt idx="4043">
                  <c:v>0.43336000000000002</c:v>
                </c:pt>
                <c:pt idx="4044">
                  <c:v>0.43376999999999999</c:v>
                </c:pt>
                <c:pt idx="4045">
                  <c:v>0.43303999999999998</c:v>
                </c:pt>
                <c:pt idx="4046">
                  <c:v>0.43469999999999998</c:v>
                </c:pt>
                <c:pt idx="4047">
                  <c:v>0.43414000000000003</c:v>
                </c:pt>
                <c:pt idx="4048">
                  <c:v>0.43534</c:v>
                </c:pt>
                <c:pt idx="4049">
                  <c:v>0.43479000000000001</c:v>
                </c:pt>
                <c:pt idx="4050">
                  <c:v>0.43486999999999998</c:v>
                </c:pt>
                <c:pt idx="4051">
                  <c:v>0.38818000000000003</c:v>
                </c:pt>
                <c:pt idx="4052">
                  <c:v>0.38884999999999997</c:v>
                </c:pt>
                <c:pt idx="4053">
                  <c:v>0.39151999999999998</c:v>
                </c:pt>
                <c:pt idx="4054">
                  <c:v>0.39156999999999997</c:v>
                </c:pt>
                <c:pt idx="4055">
                  <c:v>0.38882</c:v>
                </c:pt>
                <c:pt idx="4056">
                  <c:v>0.39072000000000001</c:v>
                </c:pt>
                <c:pt idx="4057">
                  <c:v>0.38991999999999999</c:v>
                </c:pt>
                <c:pt idx="4058">
                  <c:v>0.38989000000000001</c:v>
                </c:pt>
                <c:pt idx="4059">
                  <c:v>0.38930999999999999</c:v>
                </c:pt>
                <c:pt idx="4060">
                  <c:v>0.39101999999999998</c:v>
                </c:pt>
                <c:pt idx="4061">
                  <c:v>0.39171</c:v>
                </c:pt>
                <c:pt idx="4062">
                  <c:v>0.47765999999999997</c:v>
                </c:pt>
                <c:pt idx="4063">
                  <c:v>0.47675000000000001</c:v>
                </c:pt>
                <c:pt idx="4064">
                  <c:v>0.47603000000000001</c:v>
                </c:pt>
                <c:pt idx="4065">
                  <c:v>0.47763</c:v>
                </c:pt>
                <c:pt idx="4066">
                  <c:v>0.47617999999999999</c:v>
                </c:pt>
                <c:pt idx="4067">
                  <c:v>0.47595999999999999</c:v>
                </c:pt>
                <c:pt idx="4068">
                  <c:v>0.47589999999999999</c:v>
                </c:pt>
                <c:pt idx="4069">
                  <c:v>0.47852</c:v>
                </c:pt>
                <c:pt idx="4070">
                  <c:v>0.47769</c:v>
                </c:pt>
                <c:pt idx="4071">
                  <c:v>0.47415000000000002</c:v>
                </c:pt>
                <c:pt idx="4072">
                  <c:v>0.47749999999999998</c:v>
                </c:pt>
                <c:pt idx="4073">
                  <c:v>0.44468000000000002</c:v>
                </c:pt>
                <c:pt idx="4074">
                  <c:v>0.44427</c:v>
                </c:pt>
                <c:pt idx="4075">
                  <c:v>0.44628000000000001</c:v>
                </c:pt>
                <c:pt idx="4076">
                  <c:v>0.44634000000000001</c:v>
                </c:pt>
                <c:pt idx="4077">
                  <c:v>0.44651999999999997</c:v>
                </c:pt>
                <c:pt idx="4078">
                  <c:v>0.44416</c:v>
                </c:pt>
                <c:pt idx="4079">
                  <c:v>0.44394</c:v>
                </c:pt>
                <c:pt idx="4080">
                  <c:v>0.44594</c:v>
                </c:pt>
                <c:pt idx="4081">
                  <c:v>0.44520999999999999</c:v>
                </c:pt>
                <c:pt idx="4082">
                  <c:v>0.44384000000000001</c:v>
                </c:pt>
                <c:pt idx="4083">
                  <c:v>0.44518000000000002</c:v>
                </c:pt>
                <c:pt idx="4084">
                  <c:v>0.52751999999999999</c:v>
                </c:pt>
                <c:pt idx="4085">
                  <c:v>0.52456000000000003</c:v>
                </c:pt>
                <c:pt idx="4086">
                  <c:v>0.52920999999999996</c:v>
                </c:pt>
                <c:pt idx="4087">
                  <c:v>0.52703</c:v>
                </c:pt>
                <c:pt idx="4088">
                  <c:v>0.52597000000000005</c:v>
                </c:pt>
                <c:pt idx="4089">
                  <c:v>0.52690000000000003</c:v>
                </c:pt>
                <c:pt idx="4090">
                  <c:v>0.52724000000000004</c:v>
                </c:pt>
                <c:pt idx="4091">
                  <c:v>0.52544999999999997</c:v>
                </c:pt>
                <c:pt idx="4092">
                  <c:v>0.52744000000000002</c:v>
                </c:pt>
                <c:pt idx="4093">
                  <c:v>0.52739000000000003</c:v>
                </c:pt>
                <c:pt idx="4094">
                  <c:v>0.52661000000000002</c:v>
                </c:pt>
                <c:pt idx="4095">
                  <c:v>0.52800000000000002</c:v>
                </c:pt>
                <c:pt idx="4096">
                  <c:v>0.52715000000000001</c:v>
                </c:pt>
                <c:pt idx="4097">
                  <c:v>0.52459</c:v>
                </c:pt>
                <c:pt idx="4098">
                  <c:v>0.52463000000000004</c:v>
                </c:pt>
                <c:pt idx="4099">
                  <c:v>0.52564999999999995</c:v>
                </c:pt>
                <c:pt idx="4100">
                  <c:v>0.52668000000000004</c:v>
                </c:pt>
                <c:pt idx="4101">
                  <c:v>0.52786</c:v>
                </c:pt>
                <c:pt idx="4102">
                  <c:v>0.52576000000000001</c:v>
                </c:pt>
                <c:pt idx="4103">
                  <c:v>0.52288000000000001</c:v>
                </c:pt>
                <c:pt idx="4104">
                  <c:v>0.52788000000000002</c:v>
                </c:pt>
                <c:pt idx="4105">
                  <c:v>0.52661999999999998</c:v>
                </c:pt>
                <c:pt idx="4106">
                  <c:v>0.52095000000000002</c:v>
                </c:pt>
                <c:pt idx="4107">
                  <c:v>0.52351000000000003</c:v>
                </c:pt>
                <c:pt idx="4108">
                  <c:v>0.52285999999999999</c:v>
                </c:pt>
                <c:pt idx="4109">
                  <c:v>0.52478999999999998</c:v>
                </c:pt>
                <c:pt idx="4110">
                  <c:v>0.52439999999999998</c:v>
                </c:pt>
                <c:pt idx="4111">
                  <c:v>0.52286999999999995</c:v>
                </c:pt>
                <c:pt idx="4112">
                  <c:v>0.52209000000000005</c:v>
                </c:pt>
                <c:pt idx="4113">
                  <c:v>0.52527999999999997</c:v>
                </c:pt>
                <c:pt idx="4114">
                  <c:v>0.52529999999999999</c:v>
                </c:pt>
                <c:pt idx="4115">
                  <c:v>0.52534999999999998</c:v>
                </c:pt>
                <c:pt idx="4116">
                  <c:v>0.52232000000000001</c:v>
                </c:pt>
                <c:pt idx="4117">
                  <c:v>0.52503999999999995</c:v>
                </c:pt>
                <c:pt idx="4118">
                  <c:v>0.52485999999999999</c:v>
                </c:pt>
                <c:pt idx="4119">
                  <c:v>0.52471000000000001</c:v>
                </c:pt>
                <c:pt idx="4120">
                  <c:v>0.52625999999999995</c:v>
                </c:pt>
                <c:pt idx="4121">
                  <c:v>0.52422999999999997</c:v>
                </c:pt>
                <c:pt idx="4122">
                  <c:v>0.52512000000000003</c:v>
                </c:pt>
                <c:pt idx="4123">
                  <c:v>0.52636000000000005</c:v>
                </c:pt>
                <c:pt idx="4124">
                  <c:v>0.52454000000000001</c:v>
                </c:pt>
                <c:pt idx="4125">
                  <c:v>0.52656000000000003</c:v>
                </c:pt>
                <c:pt idx="4126">
                  <c:v>0.52597000000000005</c:v>
                </c:pt>
                <c:pt idx="4127">
                  <c:v>0.52417000000000002</c:v>
                </c:pt>
              </c:numCache>
            </c:numRef>
          </c:val>
          <c:smooth val="0"/>
        </c:ser>
        <c:dLbls>
          <c:showLegendKey val="0"/>
          <c:showVal val="0"/>
          <c:showCatName val="0"/>
          <c:showSerName val="0"/>
          <c:showPercent val="0"/>
          <c:showBubbleSize val="0"/>
        </c:dLbls>
        <c:marker val="1"/>
        <c:smooth val="0"/>
        <c:axId val="353981184"/>
        <c:axId val="353983104"/>
      </c:lineChart>
      <c:catAx>
        <c:axId val="353981184"/>
        <c:scaling>
          <c:orientation val="minMax"/>
        </c:scaling>
        <c:delete val="0"/>
        <c:axPos val="b"/>
        <c:title>
          <c:tx>
            <c:rich>
              <a:bodyPr/>
              <a:lstStyle/>
              <a:p>
                <a:pPr>
                  <a:defRPr/>
                </a:pPr>
                <a:r>
                  <a:rPr lang="en-GB"/>
                  <a:t>Policy number</a:t>
                </a:r>
              </a:p>
            </c:rich>
          </c:tx>
          <c:layout>
            <c:manualLayout>
              <c:xMode val="edge"/>
              <c:yMode val="edge"/>
              <c:x val="0.44398496778811741"/>
              <c:y val="0.9326008112622286"/>
            </c:manualLayout>
          </c:layout>
          <c:overlay val="0"/>
        </c:title>
        <c:numFmt formatCode="General" sourceLinked="1"/>
        <c:majorTickMark val="out"/>
        <c:minorTickMark val="none"/>
        <c:tickLblPos val="nextTo"/>
        <c:txPr>
          <a:bodyPr/>
          <a:lstStyle/>
          <a:p>
            <a:pPr>
              <a:defRPr sz="700"/>
            </a:pPr>
            <a:endParaRPr lang="en-US"/>
          </a:p>
        </c:txPr>
        <c:crossAx val="353983104"/>
        <c:crosses val="autoZero"/>
        <c:auto val="1"/>
        <c:lblAlgn val="ctr"/>
        <c:lblOffset val="100"/>
        <c:noMultiLvlLbl val="0"/>
      </c:catAx>
      <c:valAx>
        <c:axId val="353983104"/>
        <c:scaling>
          <c:orientation val="minMax"/>
        </c:scaling>
        <c:delete val="0"/>
        <c:axPos val="l"/>
        <c:majorGridlines/>
        <c:numFmt formatCode="0%" sourceLinked="0"/>
        <c:majorTickMark val="out"/>
        <c:minorTickMark val="none"/>
        <c:tickLblPos val="nextTo"/>
        <c:crossAx val="353981184"/>
        <c:crosses val="autoZero"/>
        <c:crossBetween val="between"/>
        <c:majorUnit val="0.2"/>
      </c:valAx>
      <c:spPr>
        <a:ln>
          <a:solidFill>
            <a:schemeClr val="bg1">
              <a:lumMod val="75000"/>
            </a:schemeClr>
          </a:solidFill>
        </a:ln>
      </c:spPr>
    </c:plotArea>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Fourth-line drug</a:t>
            </a:r>
          </a:p>
        </c:rich>
      </c:tx>
      <c:layout>
        <c:manualLayout>
          <c:xMode val="edge"/>
          <c:yMode val="edge"/>
          <c:x val="0.11115705453019396"/>
          <c:y val="9.8383696416022487E-2"/>
        </c:manualLayout>
      </c:layout>
      <c:overlay val="1"/>
    </c:title>
    <c:autoTitleDeleted val="0"/>
    <c:plotArea>
      <c:layout>
        <c:manualLayout>
          <c:layoutTarget val="inner"/>
          <c:xMode val="edge"/>
          <c:yMode val="edge"/>
          <c:x val="8.2888979083800093E-2"/>
          <c:y val="5.8029257970660643E-2"/>
          <c:w val="0.90072419298103201"/>
          <c:h val="0.76200248653128888"/>
        </c:manualLayout>
      </c:layout>
      <c:lineChart>
        <c:grouping val="standard"/>
        <c:varyColors val="0"/>
        <c:ser>
          <c:idx val="0"/>
          <c:order val="0"/>
          <c:tx>
            <c:strRef>
              <c:f>pdrug!$E$1</c:f>
              <c:strCache>
                <c:ptCount val="1"/>
                <c:pt idx="0">
                  <c:v>Four drugs</c:v>
                </c:pt>
              </c:strCache>
            </c:strRef>
          </c:tx>
          <c:spPr>
            <a:ln w="6350">
              <a:solidFill>
                <a:schemeClr val="tx1"/>
              </a:solidFill>
            </a:ln>
          </c:spPr>
          <c:marker>
            <c:symbol val="none"/>
          </c:marker>
          <c:cat>
            <c:numRef>
              <c:f>pdrug!$A$2:$A$4129</c:f>
              <c:numCache>
                <c:formatCode>General</c:formatCode>
                <c:ptCount val="41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numCache>
            </c:numRef>
          </c:cat>
          <c:val>
            <c:numRef>
              <c:f>pdrug!$E$2:$E$4129</c:f>
              <c:numCache>
                <c:formatCode>General</c:formatCode>
                <c:ptCount val="4128"/>
                <c:pt idx="0">
                  <c:v>0.69301000000000001</c:v>
                </c:pt>
                <c:pt idx="1">
                  <c:v>0.69101999999999997</c:v>
                </c:pt>
                <c:pt idx="2">
                  <c:v>0.69159000000000004</c:v>
                </c:pt>
                <c:pt idx="3">
                  <c:v>0.69306999999999996</c:v>
                </c:pt>
                <c:pt idx="4">
                  <c:v>0.68981999999999999</c:v>
                </c:pt>
                <c:pt idx="5">
                  <c:v>0.69035000000000002</c:v>
                </c:pt>
                <c:pt idx="6">
                  <c:v>0.69184999999999997</c:v>
                </c:pt>
                <c:pt idx="7">
                  <c:v>0.73182000000000003</c:v>
                </c:pt>
                <c:pt idx="8">
                  <c:v>0.73209999999999997</c:v>
                </c:pt>
                <c:pt idx="9">
                  <c:v>0.73385999999999996</c:v>
                </c:pt>
                <c:pt idx="10">
                  <c:v>0.73404000000000003</c:v>
                </c:pt>
                <c:pt idx="11">
                  <c:v>0.73224999999999996</c:v>
                </c:pt>
                <c:pt idx="12">
                  <c:v>0.73421999999999998</c:v>
                </c:pt>
                <c:pt idx="13">
                  <c:v>0.73297999999999996</c:v>
                </c:pt>
                <c:pt idx="14">
                  <c:v>0.18246999999999999</c:v>
                </c:pt>
                <c:pt idx="15">
                  <c:v>0.18412999999999999</c:v>
                </c:pt>
                <c:pt idx="16">
                  <c:v>0.18181</c:v>
                </c:pt>
                <c:pt idx="17">
                  <c:v>0.18245</c:v>
                </c:pt>
                <c:pt idx="18">
                  <c:v>0.18407999999999999</c:v>
                </c:pt>
                <c:pt idx="19">
                  <c:v>0.18417</c:v>
                </c:pt>
                <c:pt idx="20">
                  <c:v>0.18318000000000001</c:v>
                </c:pt>
                <c:pt idx="21">
                  <c:v>0.18145</c:v>
                </c:pt>
                <c:pt idx="22">
                  <c:v>0.18118000000000001</c:v>
                </c:pt>
                <c:pt idx="23">
                  <c:v>0.18315000000000001</c:v>
                </c:pt>
                <c:pt idx="24">
                  <c:v>0.18473999999999999</c:v>
                </c:pt>
                <c:pt idx="25">
                  <c:v>0.23413</c:v>
                </c:pt>
                <c:pt idx="26">
                  <c:v>0.23472000000000001</c:v>
                </c:pt>
                <c:pt idx="27">
                  <c:v>0.23538999999999999</c:v>
                </c:pt>
                <c:pt idx="28">
                  <c:v>0.23277</c:v>
                </c:pt>
                <c:pt idx="29">
                  <c:v>0.23427000000000001</c:v>
                </c:pt>
                <c:pt idx="30">
                  <c:v>0.23316999999999999</c:v>
                </c:pt>
                <c:pt idx="31">
                  <c:v>0.23466999999999999</c:v>
                </c:pt>
                <c:pt idx="32">
                  <c:v>0.23400000000000001</c:v>
                </c:pt>
                <c:pt idx="33">
                  <c:v>0.23336999999999999</c:v>
                </c:pt>
                <c:pt idx="34">
                  <c:v>0.23462</c:v>
                </c:pt>
                <c:pt idx="35">
                  <c:v>0.23361000000000001</c:v>
                </c:pt>
                <c:pt idx="36">
                  <c:v>0.34787000000000001</c:v>
                </c:pt>
                <c:pt idx="37">
                  <c:v>0.34747</c:v>
                </c:pt>
                <c:pt idx="38">
                  <c:v>0.34622999999999998</c:v>
                </c:pt>
                <c:pt idx="39">
                  <c:v>0.34426000000000001</c:v>
                </c:pt>
                <c:pt idx="40">
                  <c:v>0.34644000000000003</c:v>
                </c:pt>
                <c:pt idx="41">
                  <c:v>0.34819</c:v>
                </c:pt>
                <c:pt idx="42">
                  <c:v>0.34564</c:v>
                </c:pt>
                <c:pt idx="43">
                  <c:v>0.34670000000000001</c:v>
                </c:pt>
                <c:pt idx="44">
                  <c:v>0.34442</c:v>
                </c:pt>
                <c:pt idx="45">
                  <c:v>0.34549999999999997</c:v>
                </c:pt>
                <c:pt idx="46">
                  <c:v>0.34577000000000002</c:v>
                </c:pt>
                <c:pt idx="47">
                  <c:v>0.12578</c:v>
                </c:pt>
                <c:pt idx="48">
                  <c:v>0.12687000000000001</c:v>
                </c:pt>
                <c:pt idx="49">
                  <c:v>0.12484000000000001</c:v>
                </c:pt>
                <c:pt idx="50">
                  <c:v>0.12615999999999999</c:v>
                </c:pt>
                <c:pt idx="51">
                  <c:v>0.12584000000000001</c:v>
                </c:pt>
                <c:pt idx="52">
                  <c:v>0.12676000000000001</c:v>
                </c:pt>
                <c:pt idx="53">
                  <c:v>0.12522</c:v>
                </c:pt>
                <c:pt idx="54">
                  <c:v>0.12706000000000001</c:v>
                </c:pt>
                <c:pt idx="55">
                  <c:v>0.12603</c:v>
                </c:pt>
                <c:pt idx="56">
                  <c:v>0.12653</c:v>
                </c:pt>
                <c:pt idx="57">
                  <c:v>0.12665000000000001</c:v>
                </c:pt>
                <c:pt idx="58">
                  <c:v>0.20938000000000001</c:v>
                </c:pt>
                <c:pt idx="59">
                  <c:v>0.20887</c:v>
                </c:pt>
                <c:pt idx="60">
                  <c:v>0.20979999999999999</c:v>
                </c:pt>
                <c:pt idx="61">
                  <c:v>0.20913999999999999</c:v>
                </c:pt>
                <c:pt idx="62">
                  <c:v>0.2084</c:v>
                </c:pt>
                <c:pt idx="63">
                  <c:v>0.20924999999999999</c:v>
                </c:pt>
                <c:pt idx="64">
                  <c:v>0.20877000000000001</c:v>
                </c:pt>
                <c:pt idx="65">
                  <c:v>0.20809</c:v>
                </c:pt>
                <c:pt idx="66">
                  <c:v>0.20874000000000001</c:v>
                </c:pt>
                <c:pt idx="67">
                  <c:v>0.20766000000000001</c:v>
                </c:pt>
                <c:pt idx="68">
                  <c:v>0.20996999999999999</c:v>
                </c:pt>
                <c:pt idx="69">
                  <c:v>0.26419999999999999</c:v>
                </c:pt>
                <c:pt idx="70">
                  <c:v>0.26491999999999999</c:v>
                </c:pt>
                <c:pt idx="71">
                  <c:v>0.26718999999999998</c:v>
                </c:pt>
                <c:pt idx="72">
                  <c:v>0.26297999999999999</c:v>
                </c:pt>
                <c:pt idx="73">
                  <c:v>0.26357000000000003</c:v>
                </c:pt>
                <c:pt idx="74">
                  <c:v>0.26044</c:v>
                </c:pt>
                <c:pt idx="75">
                  <c:v>0.26495999999999997</c:v>
                </c:pt>
                <c:pt idx="76">
                  <c:v>0.26327</c:v>
                </c:pt>
                <c:pt idx="77">
                  <c:v>0.26356000000000002</c:v>
                </c:pt>
                <c:pt idx="78">
                  <c:v>0.26390999999999998</c:v>
                </c:pt>
                <c:pt idx="79">
                  <c:v>0.26207999999999998</c:v>
                </c:pt>
                <c:pt idx="80">
                  <c:v>0.68932000000000004</c:v>
                </c:pt>
                <c:pt idx="81">
                  <c:v>0.69305000000000005</c:v>
                </c:pt>
                <c:pt idx="82">
                  <c:v>0.68601000000000001</c:v>
                </c:pt>
                <c:pt idx="83">
                  <c:v>0.69382999999999995</c:v>
                </c:pt>
                <c:pt idx="84">
                  <c:v>0.69293000000000005</c:v>
                </c:pt>
                <c:pt idx="85">
                  <c:v>0.68920000000000003</c:v>
                </c:pt>
                <c:pt idx="86">
                  <c:v>0.69093000000000004</c:v>
                </c:pt>
                <c:pt idx="87">
                  <c:v>0.76844000000000001</c:v>
                </c:pt>
                <c:pt idx="88">
                  <c:v>0.76742999999999995</c:v>
                </c:pt>
                <c:pt idx="89">
                  <c:v>0.76646999999999998</c:v>
                </c:pt>
                <c:pt idx="90">
                  <c:v>0.76627999999999996</c:v>
                </c:pt>
                <c:pt idx="91">
                  <c:v>0.76563999999999999</c:v>
                </c:pt>
                <c:pt idx="92">
                  <c:v>0.76649</c:v>
                </c:pt>
                <c:pt idx="93">
                  <c:v>0.76668999999999998</c:v>
                </c:pt>
                <c:pt idx="94">
                  <c:v>0.19109000000000001</c:v>
                </c:pt>
                <c:pt idx="95">
                  <c:v>0.19192999999999999</c:v>
                </c:pt>
                <c:pt idx="96">
                  <c:v>0.19128000000000001</c:v>
                </c:pt>
                <c:pt idx="97">
                  <c:v>0.18915999999999999</c:v>
                </c:pt>
                <c:pt idx="98">
                  <c:v>0.193</c:v>
                </c:pt>
                <c:pt idx="99">
                  <c:v>0.19031000000000001</c:v>
                </c:pt>
                <c:pt idx="100">
                  <c:v>0.19197</c:v>
                </c:pt>
                <c:pt idx="101">
                  <c:v>0.19272</c:v>
                </c:pt>
                <c:pt idx="102">
                  <c:v>0.19078000000000001</c:v>
                </c:pt>
                <c:pt idx="103">
                  <c:v>0.19323000000000001</c:v>
                </c:pt>
                <c:pt idx="104">
                  <c:v>0.19042999999999999</c:v>
                </c:pt>
                <c:pt idx="105">
                  <c:v>0.24504000000000001</c:v>
                </c:pt>
                <c:pt idx="106">
                  <c:v>0.24382999999999999</c:v>
                </c:pt>
                <c:pt idx="107">
                  <c:v>0.24712999999999999</c:v>
                </c:pt>
                <c:pt idx="108">
                  <c:v>0.24662999999999999</c:v>
                </c:pt>
                <c:pt idx="109">
                  <c:v>0.24623999999999999</c:v>
                </c:pt>
                <c:pt idx="110">
                  <c:v>0.24460999999999999</c:v>
                </c:pt>
                <c:pt idx="111">
                  <c:v>0.24521000000000001</c:v>
                </c:pt>
                <c:pt idx="112">
                  <c:v>0.24390999999999999</c:v>
                </c:pt>
                <c:pt idx="113">
                  <c:v>0.24535000000000001</c:v>
                </c:pt>
                <c:pt idx="114">
                  <c:v>0.24257000000000001</c:v>
                </c:pt>
                <c:pt idx="115">
                  <c:v>0.24462</c:v>
                </c:pt>
                <c:pt idx="116">
                  <c:v>0.36116999999999999</c:v>
                </c:pt>
                <c:pt idx="117">
                  <c:v>0.36151</c:v>
                </c:pt>
                <c:pt idx="118">
                  <c:v>0.36398000000000003</c:v>
                </c:pt>
                <c:pt idx="119">
                  <c:v>0.36308000000000001</c:v>
                </c:pt>
                <c:pt idx="120">
                  <c:v>0.36214000000000002</c:v>
                </c:pt>
                <c:pt idx="121">
                  <c:v>0.35841000000000001</c:v>
                </c:pt>
                <c:pt idx="122">
                  <c:v>0.36077999999999999</c:v>
                </c:pt>
                <c:pt idx="123">
                  <c:v>0.36414000000000002</c:v>
                </c:pt>
                <c:pt idx="124">
                  <c:v>0.36219000000000001</c:v>
                </c:pt>
                <c:pt idx="125">
                  <c:v>0.36298999999999998</c:v>
                </c:pt>
                <c:pt idx="126">
                  <c:v>0.36270999999999998</c:v>
                </c:pt>
                <c:pt idx="127">
                  <c:v>0.13336000000000001</c:v>
                </c:pt>
                <c:pt idx="128">
                  <c:v>0.13291</c:v>
                </c:pt>
                <c:pt idx="129">
                  <c:v>0.13062000000000001</c:v>
                </c:pt>
                <c:pt idx="130">
                  <c:v>0.13025</c:v>
                </c:pt>
                <c:pt idx="131">
                  <c:v>0.13345000000000001</c:v>
                </c:pt>
                <c:pt idx="132">
                  <c:v>0.13306999999999999</c:v>
                </c:pt>
                <c:pt idx="133">
                  <c:v>0.13205</c:v>
                </c:pt>
                <c:pt idx="134">
                  <c:v>0.13159999999999999</c:v>
                </c:pt>
                <c:pt idx="135">
                  <c:v>0.13222</c:v>
                </c:pt>
                <c:pt idx="136">
                  <c:v>0.13141</c:v>
                </c:pt>
                <c:pt idx="137">
                  <c:v>0.13236999999999999</c:v>
                </c:pt>
                <c:pt idx="138">
                  <c:v>0.21984000000000001</c:v>
                </c:pt>
                <c:pt idx="139">
                  <c:v>0.21978</c:v>
                </c:pt>
                <c:pt idx="140">
                  <c:v>0.21926000000000001</c:v>
                </c:pt>
                <c:pt idx="141">
                  <c:v>0.21718000000000001</c:v>
                </c:pt>
                <c:pt idx="142">
                  <c:v>0.21836</c:v>
                </c:pt>
                <c:pt idx="143">
                  <c:v>0.21951000000000001</c:v>
                </c:pt>
                <c:pt idx="144">
                  <c:v>0.21909999999999999</c:v>
                </c:pt>
                <c:pt idx="145">
                  <c:v>0.21851000000000001</c:v>
                </c:pt>
                <c:pt idx="146">
                  <c:v>0.21807000000000001</c:v>
                </c:pt>
                <c:pt idx="147">
                  <c:v>0.22098000000000001</c:v>
                </c:pt>
                <c:pt idx="148">
                  <c:v>0.22029000000000001</c:v>
                </c:pt>
                <c:pt idx="149">
                  <c:v>0.27411000000000002</c:v>
                </c:pt>
                <c:pt idx="150">
                  <c:v>0.27623999999999999</c:v>
                </c:pt>
                <c:pt idx="151">
                  <c:v>0.27528000000000002</c:v>
                </c:pt>
                <c:pt idx="152">
                  <c:v>0.27249000000000001</c:v>
                </c:pt>
                <c:pt idx="153">
                  <c:v>0.27474999999999999</c:v>
                </c:pt>
                <c:pt idx="154">
                  <c:v>0.27688000000000001</c:v>
                </c:pt>
                <c:pt idx="155">
                  <c:v>0.27866999999999997</c:v>
                </c:pt>
                <c:pt idx="156">
                  <c:v>0.27460000000000001</c:v>
                </c:pt>
                <c:pt idx="157">
                  <c:v>0.2742</c:v>
                </c:pt>
                <c:pt idx="158">
                  <c:v>0.27489000000000002</c:v>
                </c:pt>
                <c:pt idx="159">
                  <c:v>0.27532000000000001</c:v>
                </c:pt>
                <c:pt idx="160">
                  <c:v>0.73236999999999997</c:v>
                </c:pt>
                <c:pt idx="161">
                  <c:v>0.73272999999999999</c:v>
                </c:pt>
                <c:pt idx="162">
                  <c:v>0.73240000000000005</c:v>
                </c:pt>
                <c:pt idx="163">
                  <c:v>0.73472999999999999</c:v>
                </c:pt>
                <c:pt idx="164">
                  <c:v>0.73492999999999997</c:v>
                </c:pt>
                <c:pt idx="165">
                  <c:v>0.73419999999999996</c:v>
                </c:pt>
                <c:pt idx="166">
                  <c:v>0.73150999999999999</c:v>
                </c:pt>
                <c:pt idx="167">
                  <c:v>0.76844000000000001</c:v>
                </c:pt>
                <c:pt idx="168">
                  <c:v>0.76765000000000005</c:v>
                </c:pt>
                <c:pt idx="169">
                  <c:v>0.76954</c:v>
                </c:pt>
                <c:pt idx="170">
                  <c:v>0.76668999999999998</c:v>
                </c:pt>
                <c:pt idx="171">
                  <c:v>0.7661</c:v>
                </c:pt>
                <c:pt idx="172">
                  <c:v>0.76661000000000001</c:v>
                </c:pt>
                <c:pt idx="173">
                  <c:v>0.76702999999999999</c:v>
                </c:pt>
                <c:pt idx="174">
                  <c:v>0.20068</c:v>
                </c:pt>
                <c:pt idx="175">
                  <c:v>0.20274</c:v>
                </c:pt>
                <c:pt idx="176">
                  <c:v>0.20118</c:v>
                </c:pt>
                <c:pt idx="177">
                  <c:v>0.20261000000000001</c:v>
                </c:pt>
                <c:pt idx="178">
                  <c:v>0.20118</c:v>
                </c:pt>
                <c:pt idx="179">
                  <c:v>0.20166999999999999</c:v>
                </c:pt>
                <c:pt idx="180">
                  <c:v>0.20141999999999999</c:v>
                </c:pt>
                <c:pt idx="181">
                  <c:v>0.20318</c:v>
                </c:pt>
                <c:pt idx="182">
                  <c:v>0.20194999999999999</c:v>
                </c:pt>
                <c:pt idx="183">
                  <c:v>0.20272000000000001</c:v>
                </c:pt>
                <c:pt idx="184">
                  <c:v>0.20277000000000001</c:v>
                </c:pt>
                <c:pt idx="185">
                  <c:v>0.25992999999999999</c:v>
                </c:pt>
                <c:pt idx="186">
                  <c:v>0.25897999999999999</c:v>
                </c:pt>
                <c:pt idx="187">
                  <c:v>0.26007000000000002</c:v>
                </c:pt>
                <c:pt idx="188">
                  <c:v>0.26365</c:v>
                </c:pt>
                <c:pt idx="189">
                  <c:v>0.26090000000000002</c:v>
                </c:pt>
                <c:pt idx="190">
                  <c:v>0.25968999999999998</c:v>
                </c:pt>
                <c:pt idx="191">
                  <c:v>0.25890000000000002</c:v>
                </c:pt>
                <c:pt idx="192">
                  <c:v>0.25941999999999998</c:v>
                </c:pt>
                <c:pt idx="193">
                  <c:v>0.26150000000000001</c:v>
                </c:pt>
                <c:pt idx="194">
                  <c:v>0.25919999999999999</c:v>
                </c:pt>
                <c:pt idx="195">
                  <c:v>0.25929000000000002</c:v>
                </c:pt>
                <c:pt idx="196">
                  <c:v>0.38499</c:v>
                </c:pt>
                <c:pt idx="197">
                  <c:v>0.38635999999999998</c:v>
                </c:pt>
                <c:pt idx="198">
                  <c:v>0.38206000000000001</c:v>
                </c:pt>
                <c:pt idx="199">
                  <c:v>0.38439000000000001</c:v>
                </c:pt>
                <c:pt idx="200">
                  <c:v>0.38471</c:v>
                </c:pt>
                <c:pt idx="201">
                  <c:v>0.38421</c:v>
                </c:pt>
                <c:pt idx="202">
                  <c:v>0.38197999999999999</c:v>
                </c:pt>
                <c:pt idx="203">
                  <c:v>0.38371</c:v>
                </c:pt>
                <c:pt idx="204">
                  <c:v>0.38612000000000002</c:v>
                </c:pt>
                <c:pt idx="205">
                  <c:v>0.38124000000000002</c:v>
                </c:pt>
                <c:pt idx="206">
                  <c:v>0.38473000000000002</c:v>
                </c:pt>
                <c:pt idx="207">
                  <c:v>0.13991999999999999</c:v>
                </c:pt>
                <c:pt idx="208">
                  <c:v>0.13886000000000001</c:v>
                </c:pt>
                <c:pt idx="209">
                  <c:v>0.13980999999999999</c:v>
                </c:pt>
                <c:pt idx="210">
                  <c:v>0.1404</c:v>
                </c:pt>
                <c:pt idx="211">
                  <c:v>0.14094000000000001</c:v>
                </c:pt>
                <c:pt idx="212">
                  <c:v>0.14112</c:v>
                </c:pt>
                <c:pt idx="213">
                  <c:v>0.14207</c:v>
                </c:pt>
                <c:pt idx="214">
                  <c:v>0.14101</c:v>
                </c:pt>
                <c:pt idx="215">
                  <c:v>0.13838</c:v>
                </c:pt>
                <c:pt idx="216">
                  <c:v>0.14036999999999999</c:v>
                </c:pt>
                <c:pt idx="217">
                  <c:v>0.14077999999999999</c:v>
                </c:pt>
                <c:pt idx="218">
                  <c:v>0.23238</c:v>
                </c:pt>
                <c:pt idx="219">
                  <c:v>0.23368</c:v>
                </c:pt>
                <c:pt idx="220">
                  <c:v>0.22996</c:v>
                </c:pt>
                <c:pt idx="221">
                  <c:v>0.23297000000000001</c:v>
                </c:pt>
                <c:pt idx="222">
                  <c:v>0.23311000000000001</c:v>
                </c:pt>
                <c:pt idx="223">
                  <c:v>0.23122999999999999</c:v>
                </c:pt>
                <c:pt idx="224">
                  <c:v>0.23238</c:v>
                </c:pt>
                <c:pt idx="225">
                  <c:v>0.23105000000000001</c:v>
                </c:pt>
                <c:pt idx="226">
                  <c:v>0.23113</c:v>
                </c:pt>
                <c:pt idx="227">
                  <c:v>0.23469000000000001</c:v>
                </c:pt>
                <c:pt idx="228">
                  <c:v>0.23233000000000001</c:v>
                </c:pt>
                <c:pt idx="229">
                  <c:v>0.29177999999999998</c:v>
                </c:pt>
                <c:pt idx="230">
                  <c:v>0.29404000000000002</c:v>
                </c:pt>
                <c:pt idx="231">
                  <c:v>0.29109000000000002</c:v>
                </c:pt>
                <c:pt idx="232">
                  <c:v>0.29114000000000001</c:v>
                </c:pt>
                <c:pt idx="233">
                  <c:v>0.29149999999999998</c:v>
                </c:pt>
                <c:pt idx="234">
                  <c:v>0.29343999999999998</c:v>
                </c:pt>
                <c:pt idx="235">
                  <c:v>0.29132000000000002</c:v>
                </c:pt>
                <c:pt idx="236">
                  <c:v>0.29326000000000002</c:v>
                </c:pt>
                <c:pt idx="237">
                  <c:v>0.29321999999999998</c:v>
                </c:pt>
                <c:pt idx="238">
                  <c:v>0.29243999999999998</c:v>
                </c:pt>
                <c:pt idx="239">
                  <c:v>0.29336000000000001</c:v>
                </c:pt>
                <c:pt idx="240">
                  <c:v>0.18129000000000001</c:v>
                </c:pt>
                <c:pt idx="241">
                  <c:v>0.18310999999999999</c:v>
                </c:pt>
                <c:pt idx="242">
                  <c:v>0.18337999999999999</c:v>
                </c:pt>
                <c:pt idx="243">
                  <c:v>0.18034</c:v>
                </c:pt>
                <c:pt idx="244">
                  <c:v>0.1827</c:v>
                </c:pt>
                <c:pt idx="245">
                  <c:v>0.18432999999999999</c:v>
                </c:pt>
                <c:pt idx="246">
                  <c:v>0.18404999999999999</c:v>
                </c:pt>
                <c:pt idx="247">
                  <c:v>0.18206</c:v>
                </c:pt>
                <c:pt idx="248">
                  <c:v>0.18076999999999999</c:v>
                </c:pt>
                <c:pt idx="249">
                  <c:v>0.18375</c:v>
                </c:pt>
                <c:pt idx="250">
                  <c:v>0.18274000000000001</c:v>
                </c:pt>
                <c:pt idx="251">
                  <c:v>0.19242000000000001</c:v>
                </c:pt>
                <c:pt idx="252">
                  <c:v>0.19095999999999999</c:v>
                </c:pt>
                <c:pt idx="253">
                  <c:v>0.1918</c:v>
                </c:pt>
                <c:pt idx="254">
                  <c:v>0.19238</c:v>
                </c:pt>
                <c:pt idx="255">
                  <c:v>0.18948999999999999</c:v>
                </c:pt>
                <c:pt idx="256">
                  <c:v>0.19083</c:v>
                </c:pt>
                <c:pt idx="257">
                  <c:v>0.19089</c:v>
                </c:pt>
                <c:pt idx="258">
                  <c:v>0.191</c:v>
                </c:pt>
                <c:pt idx="259">
                  <c:v>0.19048999999999999</c:v>
                </c:pt>
                <c:pt idx="260">
                  <c:v>0.19103000000000001</c:v>
                </c:pt>
                <c:pt idx="261">
                  <c:v>0.1923</c:v>
                </c:pt>
                <c:pt idx="262">
                  <c:v>0.20336000000000001</c:v>
                </c:pt>
                <c:pt idx="263">
                  <c:v>0.20227000000000001</c:v>
                </c:pt>
                <c:pt idx="264">
                  <c:v>0.20315</c:v>
                </c:pt>
                <c:pt idx="265">
                  <c:v>0.20283000000000001</c:v>
                </c:pt>
                <c:pt idx="266">
                  <c:v>0.20313999999999999</c:v>
                </c:pt>
                <c:pt idx="267">
                  <c:v>0.20165</c:v>
                </c:pt>
                <c:pt idx="268">
                  <c:v>0.20211000000000001</c:v>
                </c:pt>
                <c:pt idx="269">
                  <c:v>0.20080000000000001</c:v>
                </c:pt>
                <c:pt idx="270">
                  <c:v>0.20116999999999999</c:v>
                </c:pt>
                <c:pt idx="271">
                  <c:v>0.20075999999999999</c:v>
                </c:pt>
                <c:pt idx="272">
                  <c:v>0.20311000000000001</c:v>
                </c:pt>
                <c:pt idx="273">
                  <c:v>6.4847000000000002E-2</c:v>
                </c:pt>
                <c:pt idx="274">
                  <c:v>6.5407000000000007E-2</c:v>
                </c:pt>
                <c:pt idx="275">
                  <c:v>6.4904000000000003E-2</c:v>
                </c:pt>
                <c:pt idx="276">
                  <c:v>6.4976000000000006E-2</c:v>
                </c:pt>
                <c:pt idx="277">
                  <c:v>6.4859E-2</c:v>
                </c:pt>
                <c:pt idx="278">
                  <c:v>6.4161999999999997E-2</c:v>
                </c:pt>
                <c:pt idx="279">
                  <c:v>6.5077999999999997E-2</c:v>
                </c:pt>
                <c:pt idx="280">
                  <c:v>6.5703999999999999E-2</c:v>
                </c:pt>
                <c:pt idx="281">
                  <c:v>6.5357999999999999E-2</c:v>
                </c:pt>
                <c:pt idx="282">
                  <c:v>6.5093999999999999E-2</c:v>
                </c:pt>
                <c:pt idx="283">
                  <c:v>6.5040000000000001E-2</c:v>
                </c:pt>
                <c:pt idx="284">
                  <c:v>9.5680000000000001E-2</c:v>
                </c:pt>
                <c:pt idx="285">
                  <c:v>9.5685000000000006E-2</c:v>
                </c:pt>
                <c:pt idx="286">
                  <c:v>9.6004000000000006E-2</c:v>
                </c:pt>
                <c:pt idx="287">
                  <c:v>9.5054E-2</c:v>
                </c:pt>
                <c:pt idx="288">
                  <c:v>9.5407000000000006E-2</c:v>
                </c:pt>
                <c:pt idx="289">
                  <c:v>9.5967999999999998E-2</c:v>
                </c:pt>
                <c:pt idx="290">
                  <c:v>9.5854999999999996E-2</c:v>
                </c:pt>
                <c:pt idx="291">
                  <c:v>9.5891000000000004E-2</c:v>
                </c:pt>
                <c:pt idx="292">
                  <c:v>9.4527E-2</c:v>
                </c:pt>
                <c:pt idx="293">
                  <c:v>9.5457E-2</c:v>
                </c:pt>
                <c:pt idx="294">
                  <c:v>9.5466999999999996E-2</c:v>
                </c:pt>
                <c:pt idx="295">
                  <c:v>3.4874000000000002E-2</c:v>
                </c:pt>
                <c:pt idx="296">
                  <c:v>3.4525E-2</c:v>
                </c:pt>
                <c:pt idx="297">
                  <c:v>3.5236000000000003E-2</c:v>
                </c:pt>
                <c:pt idx="298">
                  <c:v>3.4993000000000003E-2</c:v>
                </c:pt>
                <c:pt idx="299">
                  <c:v>3.5117000000000002E-2</c:v>
                </c:pt>
                <c:pt idx="300">
                  <c:v>3.4264999999999997E-2</c:v>
                </c:pt>
                <c:pt idx="301">
                  <c:v>3.4717999999999999E-2</c:v>
                </c:pt>
                <c:pt idx="302">
                  <c:v>3.4556999999999997E-2</c:v>
                </c:pt>
                <c:pt idx="303">
                  <c:v>3.5466999999999999E-2</c:v>
                </c:pt>
                <c:pt idx="304">
                  <c:v>3.4660999999999997E-2</c:v>
                </c:pt>
                <c:pt idx="305">
                  <c:v>3.5244999999999999E-2</c:v>
                </c:pt>
                <c:pt idx="306">
                  <c:v>5.8227000000000001E-2</c:v>
                </c:pt>
                <c:pt idx="307">
                  <c:v>5.7669999999999999E-2</c:v>
                </c:pt>
                <c:pt idx="308">
                  <c:v>5.7945000000000003E-2</c:v>
                </c:pt>
                <c:pt idx="309">
                  <c:v>5.8219E-2</c:v>
                </c:pt>
                <c:pt idx="310">
                  <c:v>5.7463E-2</c:v>
                </c:pt>
                <c:pt idx="311">
                  <c:v>5.7688000000000003E-2</c:v>
                </c:pt>
                <c:pt idx="312">
                  <c:v>5.8464000000000002E-2</c:v>
                </c:pt>
                <c:pt idx="313">
                  <c:v>5.7769000000000001E-2</c:v>
                </c:pt>
                <c:pt idx="314">
                  <c:v>5.8214000000000002E-2</c:v>
                </c:pt>
                <c:pt idx="315">
                  <c:v>5.8909999999999997E-2</c:v>
                </c:pt>
                <c:pt idx="316">
                  <c:v>5.7966999999999998E-2</c:v>
                </c:pt>
                <c:pt idx="317">
                  <c:v>7.1707000000000007E-2</c:v>
                </c:pt>
                <c:pt idx="318">
                  <c:v>7.2831000000000007E-2</c:v>
                </c:pt>
                <c:pt idx="319">
                  <c:v>7.3366000000000001E-2</c:v>
                </c:pt>
                <c:pt idx="320">
                  <c:v>7.3209999999999997E-2</c:v>
                </c:pt>
                <c:pt idx="321">
                  <c:v>7.2098999999999996E-2</c:v>
                </c:pt>
                <c:pt idx="322">
                  <c:v>7.2577000000000003E-2</c:v>
                </c:pt>
                <c:pt idx="323">
                  <c:v>7.2341000000000003E-2</c:v>
                </c:pt>
                <c:pt idx="324">
                  <c:v>7.1721999999999994E-2</c:v>
                </c:pt>
                <c:pt idx="325">
                  <c:v>7.2309999999999999E-2</c:v>
                </c:pt>
                <c:pt idx="326">
                  <c:v>7.2371000000000005E-2</c:v>
                </c:pt>
                <c:pt idx="327">
                  <c:v>7.2323999999999999E-2</c:v>
                </c:pt>
                <c:pt idx="328">
                  <c:v>1.3979000000000001E-3</c:v>
                </c:pt>
                <c:pt idx="329">
                  <c:v>1.4423999999999999E-3</c:v>
                </c:pt>
                <c:pt idx="330">
                  <c:v>1.266E-3</c:v>
                </c:pt>
                <c:pt idx="331">
                  <c:v>1.3810999999999999E-3</c:v>
                </c:pt>
                <c:pt idx="332">
                  <c:v>1.2916E-3</c:v>
                </c:pt>
                <c:pt idx="333">
                  <c:v>1.286E-3</c:v>
                </c:pt>
                <c:pt idx="334">
                  <c:v>1.3534E-3</c:v>
                </c:pt>
                <c:pt idx="335">
                  <c:v>1.4269E-3</c:v>
                </c:pt>
                <c:pt idx="336">
                  <c:v>1.1969999999999999E-3</c:v>
                </c:pt>
                <c:pt idx="337">
                  <c:v>1.3297999999999999E-3</c:v>
                </c:pt>
                <c:pt idx="338">
                  <c:v>1.2015999999999999E-3</c:v>
                </c:pt>
                <c:pt idx="339">
                  <c:v>1.9457999999999999E-3</c:v>
                </c:pt>
                <c:pt idx="340">
                  <c:v>2.0349999999999999E-3</c:v>
                </c:pt>
                <c:pt idx="341">
                  <c:v>1.8810000000000001E-3</c:v>
                </c:pt>
                <c:pt idx="342">
                  <c:v>2.0655000000000001E-3</c:v>
                </c:pt>
                <c:pt idx="343">
                  <c:v>2.0138000000000001E-3</c:v>
                </c:pt>
                <c:pt idx="344">
                  <c:v>1.8889E-3</c:v>
                </c:pt>
                <c:pt idx="345">
                  <c:v>1.9900999999999999E-3</c:v>
                </c:pt>
                <c:pt idx="346">
                  <c:v>2.0444E-3</c:v>
                </c:pt>
                <c:pt idx="347">
                  <c:v>2.0403000000000001E-3</c:v>
                </c:pt>
                <c:pt idx="348">
                  <c:v>1.9201000000000001E-3</c:v>
                </c:pt>
                <c:pt idx="349">
                  <c:v>1.9578E-3</c:v>
                </c:pt>
                <c:pt idx="350">
                  <c:v>3.7422000000000002E-3</c:v>
                </c:pt>
                <c:pt idx="351">
                  <c:v>3.4860999999999998E-3</c:v>
                </c:pt>
                <c:pt idx="352">
                  <c:v>3.5718999999999998E-3</c:v>
                </c:pt>
                <c:pt idx="353">
                  <c:v>3.5991999999999999E-3</c:v>
                </c:pt>
                <c:pt idx="354">
                  <c:v>3.8738000000000002E-3</c:v>
                </c:pt>
                <c:pt idx="355">
                  <c:v>3.5469E-3</c:v>
                </c:pt>
                <c:pt idx="356">
                  <c:v>3.5222000000000001E-3</c:v>
                </c:pt>
                <c:pt idx="357">
                  <c:v>3.6744E-3</c:v>
                </c:pt>
                <c:pt idx="358">
                  <c:v>3.9039999999999999E-3</c:v>
                </c:pt>
                <c:pt idx="359">
                  <c:v>3.5496999999999998E-3</c:v>
                </c:pt>
                <c:pt idx="360">
                  <c:v>3.5718999999999998E-3</c:v>
                </c:pt>
                <c:pt idx="361">
                  <c:v>1.4965E-3</c:v>
                </c:pt>
                <c:pt idx="362">
                  <c:v>1.3404000000000001E-3</c:v>
                </c:pt>
                <c:pt idx="363">
                  <c:v>1.6153999999999999E-3</c:v>
                </c:pt>
                <c:pt idx="364">
                  <c:v>1.6674000000000001E-3</c:v>
                </c:pt>
                <c:pt idx="365">
                  <c:v>1.5426000000000001E-3</c:v>
                </c:pt>
                <c:pt idx="366">
                  <c:v>1.5326000000000001E-3</c:v>
                </c:pt>
                <c:pt idx="367">
                  <c:v>1.5179E-3</c:v>
                </c:pt>
                <c:pt idx="368">
                  <c:v>1.5207E-3</c:v>
                </c:pt>
                <c:pt idx="369">
                  <c:v>1.2987999999999999E-3</c:v>
                </c:pt>
                <c:pt idx="370">
                  <c:v>1.2772E-3</c:v>
                </c:pt>
                <c:pt idx="371">
                  <c:v>1.5643E-3</c:v>
                </c:pt>
                <c:pt idx="372">
                  <c:v>0.23368</c:v>
                </c:pt>
                <c:pt idx="373">
                  <c:v>0.23632</c:v>
                </c:pt>
                <c:pt idx="374">
                  <c:v>0.23474</c:v>
                </c:pt>
                <c:pt idx="375">
                  <c:v>0.23335</c:v>
                </c:pt>
                <c:pt idx="376">
                  <c:v>0.23224</c:v>
                </c:pt>
                <c:pt idx="377">
                  <c:v>0.23463000000000001</c:v>
                </c:pt>
                <c:pt idx="378">
                  <c:v>0.23526</c:v>
                </c:pt>
                <c:pt idx="379">
                  <c:v>0.23097000000000001</c:v>
                </c:pt>
                <c:pt idx="380">
                  <c:v>0.23402000000000001</c:v>
                </c:pt>
                <c:pt idx="381">
                  <c:v>0.23216000000000001</c:v>
                </c:pt>
                <c:pt idx="382">
                  <c:v>0.23385</c:v>
                </c:pt>
                <c:pt idx="383">
                  <c:v>0.24368000000000001</c:v>
                </c:pt>
                <c:pt idx="384">
                  <c:v>0.24303</c:v>
                </c:pt>
                <c:pt idx="385">
                  <c:v>0.24535999999999999</c:v>
                </c:pt>
                <c:pt idx="386">
                  <c:v>0.24686</c:v>
                </c:pt>
                <c:pt idx="387">
                  <c:v>0.24704999999999999</c:v>
                </c:pt>
                <c:pt idx="388">
                  <c:v>0.24501000000000001</c:v>
                </c:pt>
                <c:pt idx="389">
                  <c:v>0.24590000000000001</c:v>
                </c:pt>
                <c:pt idx="390">
                  <c:v>0.24562999999999999</c:v>
                </c:pt>
                <c:pt idx="391">
                  <c:v>0.24429999999999999</c:v>
                </c:pt>
                <c:pt idx="392">
                  <c:v>0.24621000000000001</c:v>
                </c:pt>
                <c:pt idx="393">
                  <c:v>0.24507000000000001</c:v>
                </c:pt>
                <c:pt idx="394">
                  <c:v>0.25842999999999999</c:v>
                </c:pt>
                <c:pt idx="395">
                  <c:v>0.25918000000000002</c:v>
                </c:pt>
                <c:pt idx="396">
                  <c:v>0.25963999999999998</c:v>
                </c:pt>
                <c:pt idx="397">
                  <c:v>0.26227</c:v>
                </c:pt>
                <c:pt idx="398">
                  <c:v>0.25825999999999999</c:v>
                </c:pt>
                <c:pt idx="399">
                  <c:v>0.26046999999999998</c:v>
                </c:pt>
                <c:pt idx="400">
                  <c:v>0.26086999999999999</c:v>
                </c:pt>
                <c:pt idx="401">
                  <c:v>0.25897999999999999</c:v>
                </c:pt>
                <c:pt idx="402">
                  <c:v>0.26071</c:v>
                </c:pt>
                <c:pt idx="403">
                  <c:v>0.26188</c:v>
                </c:pt>
                <c:pt idx="404">
                  <c:v>0.26001999999999997</c:v>
                </c:pt>
                <c:pt idx="405">
                  <c:v>6.4875000000000002E-2</c:v>
                </c:pt>
                <c:pt idx="406">
                  <c:v>6.5415000000000001E-2</c:v>
                </c:pt>
                <c:pt idx="407">
                  <c:v>6.4722000000000002E-2</c:v>
                </c:pt>
                <c:pt idx="408">
                  <c:v>6.4349000000000003E-2</c:v>
                </c:pt>
                <c:pt idx="409">
                  <c:v>6.5331E-2</c:v>
                </c:pt>
                <c:pt idx="410">
                  <c:v>6.4904000000000003E-2</c:v>
                </c:pt>
                <c:pt idx="411">
                  <c:v>6.4633999999999997E-2</c:v>
                </c:pt>
                <c:pt idx="412">
                  <c:v>6.4891000000000004E-2</c:v>
                </c:pt>
                <c:pt idx="413">
                  <c:v>6.4561999999999994E-2</c:v>
                </c:pt>
                <c:pt idx="414">
                  <c:v>6.3834000000000002E-2</c:v>
                </c:pt>
                <c:pt idx="415">
                  <c:v>6.5151000000000001E-2</c:v>
                </c:pt>
                <c:pt idx="416">
                  <c:v>0.12268</c:v>
                </c:pt>
                <c:pt idx="417">
                  <c:v>0.12436999999999999</c:v>
                </c:pt>
                <c:pt idx="418">
                  <c:v>0.12428</c:v>
                </c:pt>
                <c:pt idx="419">
                  <c:v>0.12218999999999999</c:v>
                </c:pt>
                <c:pt idx="420">
                  <c:v>0.12470000000000001</c:v>
                </c:pt>
                <c:pt idx="421">
                  <c:v>0.12146</c:v>
                </c:pt>
                <c:pt idx="422">
                  <c:v>0.12315</c:v>
                </c:pt>
                <c:pt idx="423">
                  <c:v>0.12377000000000001</c:v>
                </c:pt>
                <c:pt idx="424">
                  <c:v>0.12113</c:v>
                </c:pt>
                <c:pt idx="425">
                  <c:v>0.12268999999999999</c:v>
                </c:pt>
                <c:pt idx="426">
                  <c:v>0.12179</c:v>
                </c:pt>
                <c:pt idx="427">
                  <c:v>4.4599E-2</c:v>
                </c:pt>
                <c:pt idx="428">
                  <c:v>4.5283999999999998E-2</c:v>
                </c:pt>
                <c:pt idx="429">
                  <c:v>4.5260000000000002E-2</c:v>
                </c:pt>
                <c:pt idx="430">
                  <c:v>4.5353999999999998E-2</c:v>
                </c:pt>
                <c:pt idx="431">
                  <c:v>4.4747000000000002E-2</c:v>
                </c:pt>
                <c:pt idx="432">
                  <c:v>4.4644000000000003E-2</c:v>
                </c:pt>
                <c:pt idx="433">
                  <c:v>4.4698000000000002E-2</c:v>
                </c:pt>
                <c:pt idx="434">
                  <c:v>4.5338000000000003E-2</c:v>
                </c:pt>
                <c:pt idx="435">
                  <c:v>4.437E-2</c:v>
                </c:pt>
                <c:pt idx="436">
                  <c:v>4.5045000000000002E-2</c:v>
                </c:pt>
                <c:pt idx="437">
                  <c:v>4.4552000000000001E-2</c:v>
                </c:pt>
                <c:pt idx="438">
                  <c:v>7.3853000000000002E-2</c:v>
                </c:pt>
                <c:pt idx="439">
                  <c:v>7.4120000000000005E-2</c:v>
                </c:pt>
                <c:pt idx="440">
                  <c:v>7.3929999999999996E-2</c:v>
                </c:pt>
                <c:pt idx="441">
                  <c:v>7.4852000000000002E-2</c:v>
                </c:pt>
                <c:pt idx="442">
                  <c:v>7.4323E-2</c:v>
                </c:pt>
                <c:pt idx="443">
                  <c:v>7.4055999999999997E-2</c:v>
                </c:pt>
                <c:pt idx="444">
                  <c:v>7.4349999999999999E-2</c:v>
                </c:pt>
                <c:pt idx="445">
                  <c:v>7.4135000000000006E-2</c:v>
                </c:pt>
                <c:pt idx="446">
                  <c:v>7.3192999999999994E-2</c:v>
                </c:pt>
                <c:pt idx="447">
                  <c:v>7.3752999999999999E-2</c:v>
                </c:pt>
                <c:pt idx="448">
                  <c:v>7.3450000000000001E-2</c:v>
                </c:pt>
                <c:pt idx="449">
                  <c:v>9.3538999999999997E-2</c:v>
                </c:pt>
                <c:pt idx="450">
                  <c:v>9.4245999999999996E-2</c:v>
                </c:pt>
                <c:pt idx="451">
                  <c:v>9.3894000000000005E-2</c:v>
                </c:pt>
                <c:pt idx="452">
                  <c:v>9.3441999999999997E-2</c:v>
                </c:pt>
                <c:pt idx="453">
                  <c:v>9.3767000000000003E-2</c:v>
                </c:pt>
                <c:pt idx="454">
                  <c:v>9.2620999999999995E-2</c:v>
                </c:pt>
                <c:pt idx="455">
                  <c:v>9.3743999999999994E-2</c:v>
                </c:pt>
                <c:pt idx="456">
                  <c:v>9.3197000000000002E-2</c:v>
                </c:pt>
                <c:pt idx="457">
                  <c:v>9.375E-2</c:v>
                </c:pt>
                <c:pt idx="458">
                  <c:v>9.3923000000000006E-2</c:v>
                </c:pt>
                <c:pt idx="459">
                  <c:v>9.3427999999999997E-2</c:v>
                </c:pt>
                <c:pt idx="460">
                  <c:v>1.5083E-3</c:v>
                </c:pt>
                <c:pt idx="461">
                  <c:v>1.6551999999999999E-3</c:v>
                </c:pt>
                <c:pt idx="462">
                  <c:v>1.7633E-3</c:v>
                </c:pt>
                <c:pt idx="463">
                  <c:v>1.6237000000000001E-3</c:v>
                </c:pt>
                <c:pt idx="464">
                  <c:v>1.8062E-3</c:v>
                </c:pt>
                <c:pt idx="465">
                  <c:v>1.7511E-3</c:v>
                </c:pt>
                <c:pt idx="466">
                  <c:v>1.8519999999999999E-3</c:v>
                </c:pt>
                <c:pt idx="467">
                  <c:v>1.6280000000000001E-3</c:v>
                </c:pt>
                <c:pt idx="468">
                  <c:v>1.5627E-3</c:v>
                </c:pt>
                <c:pt idx="469">
                  <c:v>1.7293E-3</c:v>
                </c:pt>
                <c:pt idx="470">
                  <c:v>1.6984000000000001E-3</c:v>
                </c:pt>
                <c:pt idx="471">
                  <c:v>2.7893000000000002E-3</c:v>
                </c:pt>
                <c:pt idx="472">
                  <c:v>2.7569999999999999E-3</c:v>
                </c:pt>
                <c:pt idx="473">
                  <c:v>2.4876999999999998E-3</c:v>
                </c:pt>
                <c:pt idx="474">
                  <c:v>2.7312E-3</c:v>
                </c:pt>
                <c:pt idx="475">
                  <c:v>2.6072000000000001E-3</c:v>
                </c:pt>
                <c:pt idx="476">
                  <c:v>2.4951000000000001E-3</c:v>
                </c:pt>
                <c:pt idx="477">
                  <c:v>2.3203E-3</c:v>
                </c:pt>
                <c:pt idx="478">
                  <c:v>2.5699E-3</c:v>
                </c:pt>
                <c:pt idx="479">
                  <c:v>2.5818999999999998E-3</c:v>
                </c:pt>
                <c:pt idx="480">
                  <c:v>2.6470999999999999E-3</c:v>
                </c:pt>
                <c:pt idx="481">
                  <c:v>2.6421000000000001E-3</c:v>
                </c:pt>
                <c:pt idx="482">
                  <c:v>4.8694999999999997E-3</c:v>
                </c:pt>
                <c:pt idx="483">
                  <c:v>4.8187999999999998E-3</c:v>
                </c:pt>
                <c:pt idx="484">
                  <c:v>4.6289E-3</c:v>
                </c:pt>
                <c:pt idx="485">
                  <c:v>4.8380000000000003E-3</c:v>
                </c:pt>
                <c:pt idx="486">
                  <c:v>4.9988000000000003E-3</c:v>
                </c:pt>
                <c:pt idx="487">
                  <c:v>4.7096000000000004E-3</c:v>
                </c:pt>
                <c:pt idx="488">
                  <c:v>4.7873999999999998E-3</c:v>
                </c:pt>
                <c:pt idx="489">
                  <c:v>4.8206999999999998E-3</c:v>
                </c:pt>
                <c:pt idx="490">
                  <c:v>4.7064000000000003E-3</c:v>
                </c:pt>
                <c:pt idx="491">
                  <c:v>4.5468000000000001E-3</c:v>
                </c:pt>
                <c:pt idx="492">
                  <c:v>4.5532999999999997E-3</c:v>
                </c:pt>
                <c:pt idx="493">
                  <c:v>1.9721999999999999E-3</c:v>
                </c:pt>
                <c:pt idx="494">
                  <c:v>1.7708000000000001E-3</c:v>
                </c:pt>
                <c:pt idx="495">
                  <c:v>1.9474E-3</c:v>
                </c:pt>
                <c:pt idx="496">
                  <c:v>1.9764000000000001E-3</c:v>
                </c:pt>
                <c:pt idx="497">
                  <c:v>2.1381999999999998E-3</c:v>
                </c:pt>
                <c:pt idx="498">
                  <c:v>1.7976999999999999E-3</c:v>
                </c:pt>
                <c:pt idx="499">
                  <c:v>1.9298E-3</c:v>
                </c:pt>
                <c:pt idx="500">
                  <c:v>1.8479E-3</c:v>
                </c:pt>
                <c:pt idx="501">
                  <c:v>1.8652E-3</c:v>
                </c:pt>
                <c:pt idx="502">
                  <c:v>1.9689999999999998E-3</c:v>
                </c:pt>
                <c:pt idx="503">
                  <c:v>2.1854000000000001E-3</c:v>
                </c:pt>
                <c:pt idx="504">
                  <c:v>0.34591</c:v>
                </c:pt>
                <c:pt idx="505">
                  <c:v>0.34603</c:v>
                </c:pt>
                <c:pt idx="506">
                  <c:v>0.34489999999999998</c:v>
                </c:pt>
                <c:pt idx="507">
                  <c:v>0.34850999999999999</c:v>
                </c:pt>
                <c:pt idx="508">
                  <c:v>0.34601999999999999</c:v>
                </c:pt>
                <c:pt idx="509">
                  <c:v>0.34505000000000002</c:v>
                </c:pt>
                <c:pt idx="510">
                  <c:v>0.34669</c:v>
                </c:pt>
                <c:pt idx="511">
                  <c:v>0.34747</c:v>
                </c:pt>
                <c:pt idx="512">
                  <c:v>0.34665000000000001</c:v>
                </c:pt>
                <c:pt idx="513">
                  <c:v>0.34560000000000002</c:v>
                </c:pt>
                <c:pt idx="514">
                  <c:v>0.34599999999999997</c:v>
                </c:pt>
                <c:pt idx="515">
                  <c:v>0.36082999999999998</c:v>
                </c:pt>
                <c:pt idx="516">
                  <c:v>0.36342999999999998</c:v>
                </c:pt>
                <c:pt idx="517">
                  <c:v>0.36262</c:v>
                </c:pt>
                <c:pt idx="518">
                  <c:v>0.36252000000000001</c:v>
                </c:pt>
                <c:pt idx="519">
                  <c:v>0.36342999999999998</c:v>
                </c:pt>
                <c:pt idx="520">
                  <c:v>0.36508000000000002</c:v>
                </c:pt>
                <c:pt idx="521">
                  <c:v>0.36132999999999998</c:v>
                </c:pt>
                <c:pt idx="522">
                  <c:v>0.36037000000000002</c:v>
                </c:pt>
                <c:pt idx="523">
                  <c:v>0.36564999999999998</c:v>
                </c:pt>
                <c:pt idx="524">
                  <c:v>0.36170000000000002</c:v>
                </c:pt>
                <c:pt idx="525">
                  <c:v>0.36416999999999999</c:v>
                </c:pt>
                <c:pt idx="526">
                  <c:v>0.38396999999999998</c:v>
                </c:pt>
                <c:pt idx="527">
                  <c:v>0.38439000000000001</c:v>
                </c:pt>
                <c:pt idx="528">
                  <c:v>0.3851</c:v>
                </c:pt>
                <c:pt idx="529">
                  <c:v>0.38599</c:v>
                </c:pt>
                <c:pt idx="530">
                  <c:v>0.38390999999999997</c:v>
                </c:pt>
                <c:pt idx="531">
                  <c:v>0.38558999999999999</c:v>
                </c:pt>
                <c:pt idx="532">
                  <c:v>0.38378000000000001</c:v>
                </c:pt>
                <c:pt idx="533">
                  <c:v>0.38177</c:v>
                </c:pt>
                <c:pt idx="534">
                  <c:v>0.38403999999999999</c:v>
                </c:pt>
                <c:pt idx="535">
                  <c:v>0.38523000000000002</c:v>
                </c:pt>
                <c:pt idx="536">
                  <c:v>0.38519999999999999</c:v>
                </c:pt>
                <c:pt idx="537">
                  <c:v>9.6096000000000001E-2</c:v>
                </c:pt>
                <c:pt idx="538">
                  <c:v>9.5353999999999994E-2</c:v>
                </c:pt>
                <c:pt idx="539">
                  <c:v>9.6490000000000006E-2</c:v>
                </c:pt>
                <c:pt idx="540">
                  <c:v>9.6587999999999993E-2</c:v>
                </c:pt>
                <c:pt idx="541">
                  <c:v>9.4760999999999998E-2</c:v>
                </c:pt>
                <c:pt idx="542">
                  <c:v>9.7679000000000002E-2</c:v>
                </c:pt>
                <c:pt idx="543">
                  <c:v>9.5065999999999998E-2</c:v>
                </c:pt>
                <c:pt idx="544">
                  <c:v>9.6915000000000001E-2</c:v>
                </c:pt>
                <c:pt idx="545">
                  <c:v>9.5621999999999999E-2</c:v>
                </c:pt>
                <c:pt idx="546">
                  <c:v>9.6591999999999997E-2</c:v>
                </c:pt>
                <c:pt idx="547">
                  <c:v>9.5625000000000002E-2</c:v>
                </c:pt>
                <c:pt idx="548">
                  <c:v>0.12195</c:v>
                </c:pt>
                <c:pt idx="549">
                  <c:v>0.12224</c:v>
                </c:pt>
                <c:pt idx="550">
                  <c:v>0.12339</c:v>
                </c:pt>
                <c:pt idx="551">
                  <c:v>0.12309</c:v>
                </c:pt>
                <c:pt idx="552">
                  <c:v>0.12306</c:v>
                </c:pt>
                <c:pt idx="553">
                  <c:v>0.12237000000000001</c:v>
                </c:pt>
                <c:pt idx="554">
                  <c:v>0.12307</c:v>
                </c:pt>
                <c:pt idx="555">
                  <c:v>0.12324</c:v>
                </c:pt>
                <c:pt idx="556">
                  <c:v>0.12388</c:v>
                </c:pt>
                <c:pt idx="557">
                  <c:v>0.12364</c:v>
                </c:pt>
                <c:pt idx="558">
                  <c:v>0.12214999999999999</c:v>
                </c:pt>
                <c:pt idx="559">
                  <c:v>6.5379000000000007E-2</c:v>
                </c:pt>
                <c:pt idx="560">
                  <c:v>6.4715999999999996E-2</c:v>
                </c:pt>
                <c:pt idx="561">
                  <c:v>6.6613000000000006E-2</c:v>
                </c:pt>
                <c:pt idx="562">
                  <c:v>6.6296999999999995E-2</c:v>
                </c:pt>
                <c:pt idx="563">
                  <c:v>6.5540000000000001E-2</c:v>
                </c:pt>
                <c:pt idx="564">
                  <c:v>6.5823999999999994E-2</c:v>
                </c:pt>
                <c:pt idx="565">
                  <c:v>6.7073999999999995E-2</c:v>
                </c:pt>
                <c:pt idx="566">
                  <c:v>6.5845000000000001E-2</c:v>
                </c:pt>
                <c:pt idx="567">
                  <c:v>6.6655000000000006E-2</c:v>
                </c:pt>
                <c:pt idx="568">
                  <c:v>6.5645999999999996E-2</c:v>
                </c:pt>
                <c:pt idx="569">
                  <c:v>6.6822999999999994E-2</c:v>
                </c:pt>
                <c:pt idx="570">
                  <c:v>0.1091</c:v>
                </c:pt>
                <c:pt idx="571">
                  <c:v>0.10883</c:v>
                </c:pt>
                <c:pt idx="572">
                  <c:v>0.11094999999999999</c:v>
                </c:pt>
                <c:pt idx="573">
                  <c:v>0.10938000000000001</c:v>
                </c:pt>
                <c:pt idx="574">
                  <c:v>0.10825</c:v>
                </c:pt>
                <c:pt idx="575">
                  <c:v>0.10897</c:v>
                </c:pt>
                <c:pt idx="576">
                  <c:v>0.10939</c:v>
                </c:pt>
                <c:pt idx="577">
                  <c:v>0.10896</c:v>
                </c:pt>
                <c:pt idx="578">
                  <c:v>0.10818</c:v>
                </c:pt>
                <c:pt idx="579">
                  <c:v>0.10909000000000001</c:v>
                </c:pt>
                <c:pt idx="580">
                  <c:v>0.1099</c:v>
                </c:pt>
                <c:pt idx="581">
                  <c:v>0.13769999999999999</c:v>
                </c:pt>
                <c:pt idx="582">
                  <c:v>0.13724</c:v>
                </c:pt>
                <c:pt idx="583">
                  <c:v>0.13872000000000001</c:v>
                </c:pt>
                <c:pt idx="584">
                  <c:v>0.14046</c:v>
                </c:pt>
                <c:pt idx="585">
                  <c:v>0.13755999999999999</c:v>
                </c:pt>
                <c:pt idx="586">
                  <c:v>0.13729</c:v>
                </c:pt>
                <c:pt idx="587">
                  <c:v>0.13975000000000001</c:v>
                </c:pt>
                <c:pt idx="588">
                  <c:v>0.13852999999999999</c:v>
                </c:pt>
                <c:pt idx="589">
                  <c:v>0.13703000000000001</c:v>
                </c:pt>
                <c:pt idx="590">
                  <c:v>0.13780999999999999</c:v>
                </c:pt>
                <c:pt idx="591">
                  <c:v>0.13836999999999999</c:v>
                </c:pt>
                <c:pt idx="592">
                  <c:v>2.5214999999999999E-3</c:v>
                </c:pt>
                <c:pt idx="593">
                  <c:v>2.6272000000000001E-3</c:v>
                </c:pt>
                <c:pt idx="594">
                  <c:v>2.0841000000000002E-3</c:v>
                </c:pt>
                <c:pt idx="595">
                  <c:v>2.3525999999999998E-3</c:v>
                </c:pt>
                <c:pt idx="596">
                  <c:v>2.5222E-3</c:v>
                </c:pt>
                <c:pt idx="597">
                  <c:v>2.4505E-3</c:v>
                </c:pt>
                <c:pt idx="598">
                  <c:v>2.6308999999999998E-3</c:v>
                </c:pt>
                <c:pt idx="599">
                  <c:v>2.6078E-3</c:v>
                </c:pt>
                <c:pt idx="600">
                  <c:v>2.5279E-3</c:v>
                </c:pt>
                <c:pt idx="601">
                  <c:v>2.1080999999999999E-3</c:v>
                </c:pt>
                <c:pt idx="602">
                  <c:v>2.5271E-3</c:v>
                </c:pt>
                <c:pt idx="603">
                  <c:v>3.8682E-3</c:v>
                </c:pt>
                <c:pt idx="604">
                  <c:v>3.7946999999999998E-3</c:v>
                </c:pt>
                <c:pt idx="605">
                  <c:v>3.4039000000000001E-3</c:v>
                </c:pt>
                <c:pt idx="606">
                  <c:v>3.5008000000000001E-3</c:v>
                </c:pt>
                <c:pt idx="607">
                  <c:v>3.9284999999999997E-3</c:v>
                </c:pt>
                <c:pt idx="608">
                  <c:v>3.3300000000000001E-3</c:v>
                </c:pt>
                <c:pt idx="609">
                  <c:v>3.6299000000000001E-3</c:v>
                </c:pt>
                <c:pt idx="610">
                  <c:v>3.5062000000000001E-3</c:v>
                </c:pt>
                <c:pt idx="611">
                  <c:v>3.5466999999999999E-3</c:v>
                </c:pt>
                <c:pt idx="612">
                  <c:v>3.6237999999999999E-3</c:v>
                </c:pt>
                <c:pt idx="613">
                  <c:v>3.7759E-3</c:v>
                </c:pt>
                <c:pt idx="614">
                  <c:v>6.9118000000000001E-3</c:v>
                </c:pt>
                <c:pt idx="615">
                  <c:v>7.0794999999999999E-3</c:v>
                </c:pt>
                <c:pt idx="616">
                  <c:v>6.9233999999999997E-3</c:v>
                </c:pt>
                <c:pt idx="617">
                  <c:v>6.9179999999999997E-3</c:v>
                </c:pt>
                <c:pt idx="618">
                  <c:v>6.5780999999999999E-3</c:v>
                </c:pt>
                <c:pt idx="619">
                  <c:v>7.2491999999999999E-3</c:v>
                </c:pt>
                <c:pt idx="620">
                  <c:v>6.7381000000000003E-3</c:v>
                </c:pt>
                <c:pt idx="621">
                  <c:v>6.5658000000000001E-3</c:v>
                </c:pt>
                <c:pt idx="622">
                  <c:v>6.7957E-3</c:v>
                </c:pt>
                <c:pt idx="623">
                  <c:v>6.5268000000000001E-3</c:v>
                </c:pt>
                <c:pt idx="624">
                  <c:v>6.9880000000000003E-3</c:v>
                </c:pt>
                <c:pt idx="625">
                  <c:v>2.9199E-3</c:v>
                </c:pt>
                <c:pt idx="626">
                  <c:v>3.1386999999999999E-3</c:v>
                </c:pt>
                <c:pt idx="627">
                  <c:v>2.9304999999999999E-3</c:v>
                </c:pt>
                <c:pt idx="628">
                  <c:v>3.0162000000000001E-3</c:v>
                </c:pt>
                <c:pt idx="629">
                  <c:v>2.6327E-3</c:v>
                </c:pt>
                <c:pt idx="630">
                  <c:v>2.9066999999999999E-3</c:v>
                </c:pt>
                <c:pt idx="631">
                  <c:v>3.0114999999999999E-3</c:v>
                </c:pt>
                <c:pt idx="632">
                  <c:v>2.8746000000000002E-3</c:v>
                </c:pt>
                <c:pt idx="633">
                  <c:v>2.7104999999999998E-3</c:v>
                </c:pt>
                <c:pt idx="634">
                  <c:v>2.9047999999999999E-3</c:v>
                </c:pt>
                <c:pt idx="635">
                  <c:v>2.7123E-3</c:v>
                </c:pt>
                <c:pt idx="636">
                  <c:v>0.12662000000000001</c:v>
                </c:pt>
                <c:pt idx="637">
                  <c:v>0.12617</c:v>
                </c:pt>
                <c:pt idx="638">
                  <c:v>0.12642999999999999</c:v>
                </c:pt>
                <c:pt idx="639">
                  <c:v>0.12669</c:v>
                </c:pt>
                <c:pt idx="640">
                  <c:v>0.12762999999999999</c:v>
                </c:pt>
                <c:pt idx="641">
                  <c:v>0.12711</c:v>
                </c:pt>
                <c:pt idx="642">
                  <c:v>0.12629000000000001</c:v>
                </c:pt>
                <c:pt idx="643">
                  <c:v>0.12601000000000001</c:v>
                </c:pt>
                <c:pt idx="644">
                  <c:v>0.12814999999999999</c:v>
                </c:pt>
                <c:pt idx="645">
                  <c:v>0.126</c:v>
                </c:pt>
                <c:pt idx="646">
                  <c:v>0.12620999999999999</c:v>
                </c:pt>
                <c:pt idx="647">
                  <c:v>0.13120000000000001</c:v>
                </c:pt>
                <c:pt idx="648">
                  <c:v>0.13166</c:v>
                </c:pt>
                <c:pt idx="649">
                  <c:v>0.13253000000000001</c:v>
                </c:pt>
                <c:pt idx="650">
                  <c:v>0.13292000000000001</c:v>
                </c:pt>
                <c:pt idx="651">
                  <c:v>0.13139000000000001</c:v>
                </c:pt>
                <c:pt idx="652">
                  <c:v>0.13238</c:v>
                </c:pt>
                <c:pt idx="653">
                  <c:v>0.13199</c:v>
                </c:pt>
                <c:pt idx="654">
                  <c:v>0.13214999999999999</c:v>
                </c:pt>
                <c:pt idx="655">
                  <c:v>0.13006999999999999</c:v>
                </c:pt>
                <c:pt idx="656">
                  <c:v>0.13169</c:v>
                </c:pt>
                <c:pt idx="657">
                  <c:v>0.13253999999999999</c:v>
                </c:pt>
                <c:pt idx="658">
                  <c:v>0.13778000000000001</c:v>
                </c:pt>
                <c:pt idx="659">
                  <c:v>0.14050000000000001</c:v>
                </c:pt>
                <c:pt idx="660">
                  <c:v>0.13943</c:v>
                </c:pt>
                <c:pt idx="661">
                  <c:v>0.14133999999999999</c:v>
                </c:pt>
                <c:pt idx="662">
                  <c:v>0.14013999999999999</c:v>
                </c:pt>
                <c:pt idx="663">
                  <c:v>0.13844999999999999</c:v>
                </c:pt>
                <c:pt idx="664">
                  <c:v>0.14021</c:v>
                </c:pt>
                <c:pt idx="665">
                  <c:v>0.14232</c:v>
                </c:pt>
                <c:pt idx="666">
                  <c:v>0.14141999999999999</c:v>
                </c:pt>
                <c:pt idx="667">
                  <c:v>0.13913</c:v>
                </c:pt>
                <c:pt idx="668">
                  <c:v>0.13951</c:v>
                </c:pt>
                <c:pt idx="669">
                  <c:v>3.4653999999999997E-2</c:v>
                </c:pt>
                <c:pt idx="670">
                  <c:v>3.4644000000000001E-2</c:v>
                </c:pt>
                <c:pt idx="671">
                  <c:v>3.4382999999999997E-2</c:v>
                </c:pt>
                <c:pt idx="672">
                  <c:v>3.5198E-2</c:v>
                </c:pt>
                <c:pt idx="673">
                  <c:v>3.5318000000000002E-2</c:v>
                </c:pt>
                <c:pt idx="674">
                  <c:v>3.5099999999999999E-2</c:v>
                </c:pt>
                <c:pt idx="675">
                  <c:v>3.4684E-2</c:v>
                </c:pt>
                <c:pt idx="676">
                  <c:v>3.4359000000000001E-2</c:v>
                </c:pt>
                <c:pt idx="677">
                  <c:v>3.4867000000000002E-2</c:v>
                </c:pt>
                <c:pt idx="678">
                  <c:v>3.4587E-2</c:v>
                </c:pt>
                <c:pt idx="679">
                  <c:v>3.5532000000000001E-2</c:v>
                </c:pt>
                <c:pt idx="680">
                  <c:v>4.5206000000000003E-2</c:v>
                </c:pt>
                <c:pt idx="681">
                  <c:v>4.4680999999999998E-2</c:v>
                </c:pt>
                <c:pt idx="682">
                  <c:v>4.4532000000000002E-2</c:v>
                </c:pt>
                <c:pt idx="683">
                  <c:v>4.4929999999999998E-2</c:v>
                </c:pt>
                <c:pt idx="684">
                  <c:v>4.4428000000000002E-2</c:v>
                </c:pt>
                <c:pt idx="685">
                  <c:v>4.5043E-2</c:v>
                </c:pt>
                <c:pt idx="686">
                  <c:v>4.5296999999999997E-2</c:v>
                </c:pt>
                <c:pt idx="687">
                  <c:v>4.5061999999999998E-2</c:v>
                </c:pt>
                <c:pt idx="688">
                  <c:v>4.3951999999999998E-2</c:v>
                </c:pt>
                <c:pt idx="689">
                  <c:v>4.3894000000000002E-2</c:v>
                </c:pt>
                <c:pt idx="690">
                  <c:v>4.4789000000000002E-2</c:v>
                </c:pt>
                <c:pt idx="691">
                  <c:v>6.6266000000000005E-2</c:v>
                </c:pt>
                <c:pt idx="692">
                  <c:v>6.7110000000000003E-2</c:v>
                </c:pt>
                <c:pt idx="693">
                  <c:v>6.6025E-2</c:v>
                </c:pt>
                <c:pt idx="694">
                  <c:v>6.5575999999999995E-2</c:v>
                </c:pt>
                <c:pt idx="695">
                  <c:v>6.6022999999999998E-2</c:v>
                </c:pt>
                <c:pt idx="696">
                  <c:v>6.6752000000000006E-2</c:v>
                </c:pt>
                <c:pt idx="697">
                  <c:v>6.7042000000000004E-2</c:v>
                </c:pt>
                <c:pt idx="698">
                  <c:v>6.6087000000000007E-2</c:v>
                </c:pt>
                <c:pt idx="699">
                  <c:v>6.6000000000000003E-2</c:v>
                </c:pt>
                <c:pt idx="700">
                  <c:v>6.5974000000000005E-2</c:v>
                </c:pt>
                <c:pt idx="701">
                  <c:v>6.5990999999999994E-2</c:v>
                </c:pt>
                <c:pt idx="702">
                  <c:v>3.9876000000000002E-2</c:v>
                </c:pt>
                <c:pt idx="703">
                  <c:v>3.9903000000000001E-2</c:v>
                </c:pt>
                <c:pt idx="704">
                  <c:v>3.9889000000000001E-2</c:v>
                </c:pt>
                <c:pt idx="705">
                  <c:v>3.9876000000000002E-2</c:v>
                </c:pt>
                <c:pt idx="706">
                  <c:v>4.0251000000000002E-2</c:v>
                </c:pt>
                <c:pt idx="707">
                  <c:v>4.0529000000000003E-2</c:v>
                </c:pt>
                <c:pt idx="708">
                  <c:v>4.0293000000000002E-2</c:v>
                </c:pt>
                <c:pt idx="709">
                  <c:v>4.0198999999999999E-2</c:v>
                </c:pt>
                <c:pt idx="710">
                  <c:v>4.0425000000000003E-2</c:v>
                </c:pt>
                <c:pt idx="711">
                  <c:v>4.0580999999999999E-2</c:v>
                </c:pt>
                <c:pt idx="712">
                  <c:v>3.9914999999999999E-2</c:v>
                </c:pt>
                <c:pt idx="713">
                  <c:v>5.0745999999999999E-2</c:v>
                </c:pt>
                <c:pt idx="714">
                  <c:v>4.9692E-2</c:v>
                </c:pt>
                <c:pt idx="715">
                  <c:v>5.0578999999999999E-2</c:v>
                </c:pt>
                <c:pt idx="716">
                  <c:v>5.0805000000000003E-2</c:v>
                </c:pt>
                <c:pt idx="717">
                  <c:v>5.0146999999999997E-2</c:v>
                </c:pt>
                <c:pt idx="718">
                  <c:v>5.0462E-2</c:v>
                </c:pt>
                <c:pt idx="719">
                  <c:v>5.0713000000000001E-2</c:v>
                </c:pt>
                <c:pt idx="720">
                  <c:v>5.0585999999999999E-2</c:v>
                </c:pt>
                <c:pt idx="721">
                  <c:v>5.0324000000000001E-2</c:v>
                </c:pt>
                <c:pt idx="722">
                  <c:v>5.0820999999999998E-2</c:v>
                </c:pt>
                <c:pt idx="723">
                  <c:v>5.1374000000000003E-2</c:v>
                </c:pt>
                <c:pt idx="724">
                  <c:v>8.4188999999999998E-4</c:v>
                </c:pt>
                <c:pt idx="725">
                  <c:v>9.5235999999999997E-4</c:v>
                </c:pt>
                <c:pt idx="726">
                  <c:v>9.9316000000000009E-4</c:v>
                </c:pt>
                <c:pt idx="727">
                  <c:v>8.7584000000000002E-4</c:v>
                </c:pt>
                <c:pt idx="728">
                  <c:v>1.0426000000000001E-3</c:v>
                </c:pt>
                <c:pt idx="729">
                  <c:v>9.1595000000000001E-4</c:v>
                </c:pt>
                <c:pt idx="730">
                  <c:v>7.8501999999999999E-4</c:v>
                </c:pt>
                <c:pt idx="731">
                  <c:v>9.6867999999999998E-4</c:v>
                </c:pt>
                <c:pt idx="732">
                  <c:v>8.6470000000000004E-4</c:v>
                </c:pt>
                <c:pt idx="733">
                  <c:v>8.9753000000000001E-4</c:v>
                </c:pt>
                <c:pt idx="734">
                  <c:v>9.3048999999999996E-4</c:v>
                </c:pt>
                <c:pt idx="735">
                  <c:v>1.3652E-3</c:v>
                </c:pt>
                <c:pt idx="736">
                  <c:v>1.4086000000000001E-3</c:v>
                </c:pt>
                <c:pt idx="737">
                  <c:v>1.3503E-3</c:v>
                </c:pt>
                <c:pt idx="738">
                  <c:v>1.5054000000000001E-3</c:v>
                </c:pt>
                <c:pt idx="739">
                  <c:v>1.3295E-3</c:v>
                </c:pt>
                <c:pt idx="740">
                  <c:v>1.4127E-3</c:v>
                </c:pt>
                <c:pt idx="741">
                  <c:v>1.3091999999999999E-3</c:v>
                </c:pt>
                <c:pt idx="742">
                  <c:v>1.3687E-3</c:v>
                </c:pt>
                <c:pt idx="743">
                  <c:v>1.3085E-3</c:v>
                </c:pt>
                <c:pt idx="744">
                  <c:v>1.5325E-3</c:v>
                </c:pt>
                <c:pt idx="745">
                  <c:v>1.4376E-3</c:v>
                </c:pt>
                <c:pt idx="746">
                  <c:v>2.6378999999999999E-3</c:v>
                </c:pt>
                <c:pt idx="747">
                  <c:v>2.5455999999999999E-3</c:v>
                </c:pt>
                <c:pt idx="748">
                  <c:v>2.4496000000000001E-3</c:v>
                </c:pt>
                <c:pt idx="749">
                  <c:v>2.5281000000000001E-3</c:v>
                </c:pt>
                <c:pt idx="750">
                  <c:v>2.5577999999999998E-3</c:v>
                </c:pt>
                <c:pt idx="751">
                  <c:v>2.5135000000000001E-3</c:v>
                </c:pt>
                <c:pt idx="752">
                  <c:v>2.5940999999999998E-3</c:v>
                </c:pt>
                <c:pt idx="753">
                  <c:v>2.5936000000000002E-3</c:v>
                </c:pt>
                <c:pt idx="754">
                  <c:v>2.4750000000000002E-3</c:v>
                </c:pt>
                <c:pt idx="755">
                  <c:v>2.5555999999999999E-3</c:v>
                </c:pt>
                <c:pt idx="756">
                  <c:v>2.5761E-3</c:v>
                </c:pt>
                <c:pt idx="757">
                  <c:v>1.0646E-3</c:v>
                </c:pt>
                <c:pt idx="758">
                  <c:v>1.1203999999999999E-3</c:v>
                </c:pt>
                <c:pt idx="759">
                  <c:v>1.0147000000000001E-3</c:v>
                </c:pt>
                <c:pt idx="760">
                  <c:v>1.0857E-3</c:v>
                </c:pt>
                <c:pt idx="761">
                  <c:v>1.1356000000000001E-3</c:v>
                </c:pt>
                <c:pt idx="762">
                  <c:v>9.9544E-4</c:v>
                </c:pt>
                <c:pt idx="763">
                  <c:v>1.0218E-3</c:v>
                </c:pt>
                <c:pt idx="764">
                  <c:v>1.1640999999999999E-3</c:v>
                </c:pt>
                <c:pt idx="765">
                  <c:v>9.6257999999999999E-4</c:v>
                </c:pt>
                <c:pt idx="766">
                  <c:v>1.1203000000000001E-3</c:v>
                </c:pt>
                <c:pt idx="767">
                  <c:v>9.6277000000000005E-4</c:v>
                </c:pt>
                <c:pt idx="768">
                  <c:v>0.21199999999999999</c:v>
                </c:pt>
                <c:pt idx="769">
                  <c:v>0.20906</c:v>
                </c:pt>
                <c:pt idx="770">
                  <c:v>0.20680999999999999</c:v>
                </c:pt>
                <c:pt idx="771">
                  <c:v>0.20799000000000001</c:v>
                </c:pt>
                <c:pt idx="772">
                  <c:v>0.20866999999999999</c:v>
                </c:pt>
                <c:pt idx="773">
                  <c:v>0.20829</c:v>
                </c:pt>
                <c:pt idx="774">
                  <c:v>0.20896000000000001</c:v>
                </c:pt>
                <c:pt idx="775">
                  <c:v>0.20996999999999999</c:v>
                </c:pt>
                <c:pt idx="776">
                  <c:v>0.20863000000000001</c:v>
                </c:pt>
                <c:pt idx="777">
                  <c:v>0.21045</c:v>
                </c:pt>
                <c:pt idx="778">
                  <c:v>0.20735999999999999</c:v>
                </c:pt>
                <c:pt idx="779">
                  <c:v>0.21848000000000001</c:v>
                </c:pt>
                <c:pt idx="780">
                  <c:v>0.21770999999999999</c:v>
                </c:pt>
                <c:pt idx="781">
                  <c:v>0.21870000000000001</c:v>
                </c:pt>
                <c:pt idx="782">
                  <c:v>0.21726999999999999</c:v>
                </c:pt>
                <c:pt idx="783">
                  <c:v>0.21990999999999999</c:v>
                </c:pt>
                <c:pt idx="784">
                  <c:v>0.21876000000000001</c:v>
                </c:pt>
                <c:pt idx="785">
                  <c:v>0.21826000000000001</c:v>
                </c:pt>
                <c:pt idx="786">
                  <c:v>0.21704000000000001</c:v>
                </c:pt>
                <c:pt idx="787">
                  <c:v>0.21964</c:v>
                </c:pt>
                <c:pt idx="788">
                  <c:v>0.21990000000000001</c:v>
                </c:pt>
                <c:pt idx="789">
                  <c:v>0.21984999999999999</c:v>
                </c:pt>
                <c:pt idx="790">
                  <c:v>0.23308000000000001</c:v>
                </c:pt>
                <c:pt idx="791">
                  <c:v>0.23113</c:v>
                </c:pt>
                <c:pt idx="792">
                  <c:v>0.2331</c:v>
                </c:pt>
                <c:pt idx="793">
                  <c:v>0.23094999999999999</c:v>
                </c:pt>
                <c:pt idx="794">
                  <c:v>0.23338</c:v>
                </c:pt>
                <c:pt idx="795">
                  <c:v>0.23063</c:v>
                </c:pt>
                <c:pt idx="796">
                  <c:v>0.23116</c:v>
                </c:pt>
                <c:pt idx="797">
                  <c:v>0.23074</c:v>
                </c:pt>
                <c:pt idx="798">
                  <c:v>0.23311000000000001</c:v>
                </c:pt>
                <c:pt idx="799">
                  <c:v>0.23158000000000001</c:v>
                </c:pt>
                <c:pt idx="800">
                  <c:v>0.23286000000000001</c:v>
                </c:pt>
                <c:pt idx="801">
                  <c:v>5.8223999999999998E-2</c:v>
                </c:pt>
                <c:pt idx="802">
                  <c:v>5.7636E-2</c:v>
                </c:pt>
                <c:pt idx="803">
                  <c:v>5.7619999999999998E-2</c:v>
                </c:pt>
                <c:pt idx="804">
                  <c:v>5.7914E-2</c:v>
                </c:pt>
                <c:pt idx="805">
                  <c:v>5.7903000000000003E-2</c:v>
                </c:pt>
                <c:pt idx="806">
                  <c:v>5.8202999999999998E-2</c:v>
                </c:pt>
                <c:pt idx="807">
                  <c:v>5.8561000000000002E-2</c:v>
                </c:pt>
                <c:pt idx="808">
                  <c:v>5.7804000000000001E-2</c:v>
                </c:pt>
                <c:pt idx="809">
                  <c:v>5.8067000000000001E-2</c:v>
                </c:pt>
                <c:pt idx="810">
                  <c:v>5.7571999999999998E-2</c:v>
                </c:pt>
                <c:pt idx="811">
                  <c:v>5.7775E-2</c:v>
                </c:pt>
                <c:pt idx="812">
                  <c:v>7.3451000000000002E-2</c:v>
                </c:pt>
                <c:pt idx="813">
                  <c:v>7.5185000000000002E-2</c:v>
                </c:pt>
                <c:pt idx="814">
                  <c:v>7.4037000000000006E-2</c:v>
                </c:pt>
                <c:pt idx="815">
                  <c:v>7.3597999999999997E-2</c:v>
                </c:pt>
                <c:pt idx="816">
                  <c:v>7.4512999999999996E-2</c:v>
                </c:pt>
                <c:pt idx="817">
                  <c:v>7.4097999999999997E-2</c:v>
                </c:pt>
                <c:pt idx="818">
                  <c:v>7.3675000000000004E-2</c:v>
                </c:pt>
                <c:pt idx="819">
                  <c:v>7.4060000000000001E-2</c:v>
                </c:pt>
                <c:pt idx="820">
                  <c:v>7.3866000000000001E-2</c:v>
                </c:pt>
                <c:pt idx="821">
                  <c:v>7.4214000000000002E-2</c:v>
                </c:pt>
                <c:pt idx="822">
                  <c:v>7.4246000000000006E-2</c:v>
                </c:pt>
                <c:pt idx="823">
                  <c:v>0.10988000000000001</c:v>
                </c:pt>
                <c:pt idx="824">
                  <c:v>0.10859000000000001</c:v>
                </c:pt>
                <c:pt idx="825">
                  <c:v>0.1101</c:v>
                </c:pt>
                <c:pt idx="826">
                  <c:v>0.11020000000000001</c:v>
                </c:pt>
                <c:pt idx="827">
                  <c:v>0.10990999999999999</c:v>
                </c:pt>
                <c:pt idx="828">
                  <c:v>0.10968</c:v>
                </c:pt>
                <c:pt idx="829">
                  <c:v>0.10903</c:v>
                </c:pt>
                <c:pt idx="830">
                  <c:v>0.10954</c:v>
                </c:pt>
                <c:pt idx="831">
                  <c:v>0.11119</c:v>
                </c:pt>
                <c:pt idx="832">
                  <c:v>0.1086</c:v>
                </c:pt>
                <c:pt idx="833">
                  <c:v>0.10927000000000001</c:v>
                </c:pt>
                <c:pt idx="834">
                  <c:v>3.9987000000000002E-2</c:v>
                </c:pt>
                <c:pt idx="835">
                  <c:v>4.0065999999999997E-2</c:v>
                </c:pt>
                <c:pt idx="836">
                  <c:v>4.0239999999999998E-2</c:v>
                </c:pt>
                <c:pt idx="837">
                  <c:v>4.0389000000000001E-2</c:v>
                </c:pt>
                <c:pt idx="838">
                  <c:v>4.0075E-2</c:v>
                </c:pt>
                <c:pt idx="839">
                  <c:v>4.0016999999999997E-2</c:v>
                </c:pt>
                <c:pt idx="840">
                  <c:v>3.9666E-2</c:v>
                </c:pt>
                <c:pt idx="841">
                  <c:v>4.0356000000000003E-2</c:v>
                </c:pt>
                <c:pt idx="842">
                  <c:v>3.9648000000000003E-2</c:v>
                </c:pt>
                <c:pt idx="843">
                  <c:v>4.0238000000000003E-2</c:v>
                </c:pt>
                <c:pt idx="844">
                  <c:v>3.9851999999999999E-2</c:v>
                </c:pt>
                <c:pt idx="845">
                  <c:v>8.3507999999999999E-2</c:v>
                </c:pt>
                <c:pt idx="846">
                  <c:v>8.3419999999999994E-2</c:v>
                </c:pt>
                <c:pt idx="847">
                  <c:v>8.2403000000000004E-2</c:v>
                </c:pt>
                <c:pt idx="848">
                  <c:v>8.3622000000000002E-2</c:v>
                </c:pt>
                <c:pt idx="849">
                  <c:v>8.3793000000000006E-2</c:v>
                </c:pt>
                <c:pt idx="850">
                  <c:v>8.3615999999999996E-2</c:v>
                </c:pt>
                <c:pt idx="851">
                  <c:v>8.3808999999999995E-2</c:v>
                </c:pt>
                <c:pt idx="852">
                  <c:v>8.3511000000000002E-2</c:v>
                </c:pt>
                <c:pt idx="853">
                  <c:v>8.3743999999999999E-2</c:v>
                </c:pt>
                <c:pt idx="854">
                  <c:v>8.3544999999999994E-2</c:v>
                </c:pt>
                <c:pt idx="855">
                  <c:v>8.4649000000000002E-2</c:v>
                </c:pt>
                <c:pt idx="856">
                  <c:v>1.4119E-3</c:v>
                </c:pt>
                <c:pt idx="857">
                  <c:v>1.4005999999999999E-3</c:v>
                </c:pt>
                <c:pt idx="858">
                  <c:v>1.4884E-3</c:v>
                </c:pt>
                <c:pt idx="859">
                  <c:v>1.4344E-3</c:v>
                </c:pt>
                <c:pt idx="860">
                  <c:v>1.3928E-3</c:v>
                </c:pt>
                <c:pt idx="861">
                  <c:v>1.5410000000000001E-3</c:v>
                </c:pt>
                <c:pt idx="862">
                  <c:v>1.3267000000000001E-3</c:v>
                </c:pt>
                <c:pt idx="863">
                  <c:v>1.4361000000000001E-3</c:v>
                </c:pt>
                <c:pt idx="864">
                  <c:v>1.2997E-3</c:v>
                </c:pt>
                <c:pt idx="865">
                  <c:v>1.4896E-3</c:v>
                </c:pt>
                <c:pt idx="866">
                  <c:v>1.4385000000000001E-3</c:v>
                </c:pt>
                <c:pt idx="867">
                  <c:v>2.2342999999999998E-3</c:v>
                </c:pt>
                <c:pt idx="868">
                  <c:v>2.4206000000000002E-3</c:v>
                </c:pt>
                <c:pt idx="869">
                  <c:v>2.2905E-3</c:v>
                </c:pt>
                <c:pt idx="870">
                  <c:v>1.9686E-3</c:v>
                </c:pt>
                <c:pt idx="871">
                  <c:v>2.065E-3</c:v>
                </c:pt>
                <c:pt idx="872">
                  <c:v>2.1825E-3</c:v>
                </c:pt>
                <c:pt idx="873">
                  <c:v>2.313E-3</c:v>
                </c:pt>
                <c:pt idx="874">
                  <c:v>2.2713E-3</c:v>
                </c:pt>
                <c:pt idx="875">
                  <c:v>2.0834999999999998E-3</c:v>
                </c:pt>
                <c:pt idx="876">
                  <c:v>1.9948000000000001E-3</c:v>
                </c:pt>
                <c:pt idx="877">
                  <c:v>2.4518000000000001E-3</c:v>
                </c:pt>
                <c:pt idx="878">
                  <c:v>4.4561000000000002E-3</c:v>
                </c:pt>
                <c:pt idx="879">
                  <c:v>4.2678999999999998E-3</c:v>
                </c:pt>
                <c:pt idx="880">
                  <c:v>3.8465999999999999E-3</c:v>
                </c:pt>
                <c:pt idx="881">
                  <c:v>4.1463999999999997E-3</c:v>
                </c:pt>
                <c:pt idx="882">
                  <c:v>4.182E-3</c:v>
                </c:pt>
                <c:pt idx="883">
                  <c:v>3.9664000000000001E-3</c:v>
                </c:pt>
                <c:pt idx="884">
                  <c:v>4.3095E-3</c:v>
                </c:pt>
                <c:pt idx="885">
                  <c:v>4.1571999999999998E-3</c:v>
                </c:pt>
                <c:pt idx="886">
                  <c:v>4.1809999999999998E-3</c:v>
                </c:pt>
                <c:pt idx="887">
                  <c:v>4.1805999999999996E-3</c:v>
                </c:pt>
                <c:pt idx="888">
                  <c:v>4.1037000000000001E-3</c:v>
                </c:pt>
                <c:pt idx="889">
                  <c:v>1.8473999999999999E-3</c:v>
                </c:pt>
                <c:pt idx="890">
                  <c:v>1.6814E-3</c:v>
                </c:pt>
                <c:pt idx="891">
                  <c:v>1.7565E-3</c:v>
                </c:pt>
                <c:pt idx="892">
                  <c:v>1.745E-3</c:v>
                </c:pt>
                <c:pt idx="893">
                  <c:v>1.9162999999999999E-3</c:v>
                </c:pt>
                <c:pt idx="894">
                  <c:v>1.5968E-3</c:v>
                </c:pt>
                <c:pt idx="895">
                  <c:v>1.8400999999999999E-3</c:v>
                </c:pt>
                <c:pt idx="896">
                  <c:v>1.6003E-3</c:v>
                </c:pt>
                <c:pt idx="897">
                  <c:v>1.6159E-3</c:v>
                </c:pt>
                <c:pt idx="898">
                  <c:v>1.8632E-3</c:v>
                </c:pt>
                <c:pt idx="899">
                  <c:v>1.7259E-3</c:v>
                </c:pt>
                <c:pt idx="900">
                  <c:v>0.26184000000000002</c:v>
                </c:pt>
                <c:pt idx="901">
                  <c:v>0.26404</c:v>
                </c:pt>
                <c:pt idx="902">
                  <c:v>0.26341999999999999</c:v>
                </c:pt>
                <c:pt idx="903">
                  <c:v>0.26594000000000001</c:v>
                </c:pt>
                <c:pt idx="904">
                  <c:v>0.26367000000000002</c:v>
                </c:pt>
                <c:pt idx="905">
                  <c:v>0.26549</c:v>
                </c:pt>
                <c:pt idx="906">
                  <c:v>0.2631</c:v>
                </c:pt>
                <c:pt idx="907">
                  <c:v>0.26417000000000002</c:v>
                </c:pt>
                <c:pt idx="908">
                  <c:v>0.26368999999999998</c:v>
                </c:pt>
                <c:pt idx="909">
                  <c:v>0.26445000000000002</c:v>
                </c:pt>
                <c:pt idx="910">
                  <c:v>0.26397999999999999</c:v>
                </c:pt>
                <c:pt idx="911">
                  <c:v>0.27757999999999999</c:v>
                </c:pt>
                <c:pt idx="912">
                  <c:v>0.27509</c:v>
                </c:pt>
                <c:pt idx="913">
                  <c:v>0.27472000000000002</c:v>
                </c:pt>
                <c:pt idx="914">
                  <c:v>0.27589000000000002</c:v>
                </c:pt>
                <c:pt idx="915">
                  <c:v>0.27505000000000002</c:v>
                </c:pt>
                <c:pt idx="916">
                  <c:v>0.27577000000000002</c:v>
                </c:pt>
                <c:pt idx="917">
                  <c:v>0.27600999999999998</c:v>
                </c:pt>
                <c:pt idx="918">
                  <c:v>0.27589999999999998</c:v>
                </c:pt>
                <c:pt idx="919">
                  <c:v>0.27505000000000002</c:v>
                </c:pt>
                <c:pt idx="920">
                  <c:v>0.27651999999999999</c:v>
                </c:pt>
                <c:pt idx="921">
                  <c:v>0.27599000000000001</c:v>
                </c:pt>
                <c:pt idx="922">
                  <c:v>0.29669000000000001</c:v>
                </c:pt>
                <c:pt idx="923">
                  <c:v>0.29321999999999998</c:v>
                </c:pt>
                <c:pt idx="924">
                  <c:v>0.28956999999999999</c:v>
                </c:pt>
                <c:pt idx="925">
                  <c:v>0.29405999999999999</c:v>
                </c:pt>
                <c:pt idx="926">
                  <c:v>0.29219000000000001</c:v>
                </c:pt>
                <c:pt idx="927">
                  <c:v>0.29547000000000001</c:v>
                </c:pt>
                <c:pt idx="928">
                  <c:v>0.29387999999999997</c:v>
                </c:pt>
                <c:pt idx="929">
                  <c:v>0.29268</c:v>
                </c:pt>
                <c:pt idx="930">
                  <c:v>0.29365999999999998</c:v>
                </c:pt>
                <c:pt idx="931">
                  <c:v>0.29591000000000001</c:v>
                </c:pt>
                <c:pt idx="932">
                  <c:v>0.29468</c:v>
                </c:pt>
                <c:pt idx="933">
                  <c:v>7.3677000000000006E-2</c:v>
                </c:pt>
                <c:pt idx="934">
                  <c:v>7.3166999999999996E-2</c:v>
                </c:pt>
                <c:pt idx="935">
                  <c:v>7.2543999999999997E-2</c:v>
                </c:pt>
                <c:pt idx="936">
                  <c:v>7.3362999999999998E-2</c:v>
                </c:pt>
                <c:pt idx="937">
                  <c:v>7.2314000000000003E-2</c:v>
                </c:pt>
                <c:pt idx="938">
                  <c:v>7.3922000000000002E-2</c:v>
                </c:pt>
                <c:pt idx="939">
                  <c:v>7.3005E-2</c:v>
                </c:pt>
                <c:pt idx="940">
                  <c:v>7.2645000000000001E-2</c:v>
                </c:pt>
                <c:pt idx="941">
                  <c:v>7.1919999999999998E-2</c:v>
                </c:pt>
                <c:pt idx="942">
                  <c:v>7.3450000000000001E-2</c:v>
                </c:pt>
                <c:pt idx="943">
                  <c:v>7.3352000000000001E-2</c:v>
                </c:pt>
                <c:pt idx="944">
                  <c:v>9.3534000000000006E-2</c:v>
                </c:pt>
                <c:pt idx="945">
                  <c:v>9.3587000000000004E-2</c:v>
                </c:pt>
                <c:pt idx="946">
                  <c:v>9.4203999999999996E-2</c:v>
                </c:pt>
                <c:pt idx="947">
                  <c:v>9.3007000000000006E-2</c:v>
                </c:pt>
                <c:pt idx="948">
                  <c:v>9.4032000000000004E-2</c:v>
                </c:pt>
                <c:pt idx="949">
                  <c:v>9.3918000000000001E-2</c:v>
                </c:pt>
                <c:pt idx="950">
                  <c:v>9.3428999999999998E-2</c:v>
                </c:pt>
                <c:pt idx="951">
                  <c:v>9.3195E-2</c:v>
                </c:pt>
                <c:pt idx="952">
                  <c:v>9.3620999999999996E-2</c:v>
                </c:pt>
                <c:pt idx="953">
                  <c:v>9.3318999999999999E-2</c:v>
                </c:pt>
                <c:pt idx="954">
                  <c:v>9.3789999999999998E-2</c:v>
                </c:pt>
                <c:pt idx="955">
                  <c:v>0.13788</c:v>
                </c:pt>
                <c:pt idx="956">
                  <c:v>0.13772999999999999</c:v>
                </c:pt>
                <c:pt idx="957">
                  <c:v>0.13861999999999999</c:v>
                </c:pt>
                <c:pt idx="958">
                  <c:v>0.13938999999999999</c:v>
                </c:pt>
                <c:pt idx="959">
                  <c:v>0.13933999999999999</c:v>
                </c:pt>
                <c:pt idx="960">
                  <c:v>0.13794999999999999</c:v>
                </c:pt>
                <c:pt idx="961">
                  <c:v>0.13822000000000001</c:v>
                </c:pt>
                <c:pt idx="962">
                  <c:v>0.13919000000000001</c:v>
                </c:pt>
                <c:pt idx="963">
                  <c:v>0.13808999999999999</c:v>
                </c:pt>
                <c:pt idx="964">
                  <c:v>0.13961999999999999</c:v>
                </c:pt>
                <c:pt idx="965">
                  <c:v>0.13930000000000001</c:v>
                </c:pt>
                <c:pt idx="966">
                  <c:v>5.0224999999999999E-2</c:v>
                </c:pt>
                <c:pt idx="967">
                  <c:v>5.0242000000000002E-2</c:v>
                </c:pt>
                <c:pt idx="968">
                  <c:v>5.0584999999999998E-2</c:v>
                </c:pt>
                <c:pt idx="969">
                  <c:v>5.0493999999999997E-2</c:v>
                </c:pt>
                <c:pt idx="970">
                  <c:v>4.9703999999999998E-2</c:v>
                </c:pt>
                <c:pt idx="971">
                  <c:v>5.0827999999999998E-2</c:v>
                </c:pt>
                <c:pt idx="972">
                  <c:v>5.0535999999999998E-2</c:v>
                </c:pt>
                <c:pt idx="973">
                  <c:v>5.0071999999999998E-2</c:v>
                </c:pt>
                <c:pt idx="974">
                  <c:v>4.9647999999999998E-2</c:v>
                </c:pt>
                <c:pt idx="975">
                  <c:v>5.0014999999999997E-2</c:v>
                </c:pt>
                <c:pt idx="976">
                  <c:v>5.0199000000000001E-2</c:v>
                </c:pt>
                <c:pt idx="977">
                  <c:v>8.4078E-2</c:v>
                </c:pt>
                <c:pt idx="978">
                  <c:v>8.4905999999999995E-2</c:v>
                </c:pt>
                <c:pt idx="979">
                  <c:v>8.3291000000000004E-2</c:v>
                </c:pt>
                <c:pt idx="980">
                  <c:v>8.4164000000000003E-2</c:v>
                </c:pt>
                <c:pt idx="981">
                  <c:v>8.3357000000000001E-2</c:v>
                </c:pt>
                <c:pt idx="982">
                  <c:v>8.3137000000000003E-2</c:v>
                </c:pt>
                <c:pt idx="983">
                  <c:v>8.4007999999999999E-2</c:v>
                </c:pt>
                <c:pt idx="984">
                  <c:v>8.3471000000000004E-2</c:v>
                </c:pt>
                <c:pt idx="985">
                  <c:v>8.3238000000000006E-2</c:v>
                </c:pt>
                <c:pt idx="986">
                  <c:v>8.4547999999999998E-2</c:v>
                </c:pt>
                <c:pt idx="987">
                  <c:v>8.4225999999999995E-2</c:v>
                </c:pt>
                <c:pt idx="988">
                  <c:v>1.7805E-3</c:v>
                </c:pt>
                <c:pt idx="989">
                  <c:v>1.7948E-3</c:v>
                </c:pt>
                <c:pt idx="990">
                  <c:v>1.7994E-3</c:v>
                </c:pt>
                <c:pt idx="991">
                  <c:v>1.8357E-3</c:v>
                </c:pt>
                <c:pt idx="992">
                  <c:v>1.8657000000000001E-3</c:v>
                </c:pt>
                <c:pt idx="993">
                  <c:v>1.7570999999999999E-3</c:v>
                </c:pt>
                <c:pt idx="994">
                  <c:v>1.8963000000000001E-3</c:v>
                </c:pt>
                <c:pt idx="995">
                  <c:v>1.7799000000000001E-3</c:v>
                </c:pt>
                <c:pt idx="996">
                  <c:v>2.1231000000000002E-3</c:v>
                </c:pt>
                <c:pt idx="997">
                  <c:v>1.9476000000000001E-3</c:v>
                </c:pt>
                <c:pt idx="998">
                  <c:v>1.8213000000000001E-3</c:v>
                </c:pt>
                <c:pt idx="999">
                  <c:v>2.9388000000000001E-3</c:v>
                </c:pt>
                <c:pt idx="1000">
                  <c:v>2.9420000000000002E-3</c:v>
                </c:pt>
                <c:pt idx="1001">
                  <c:v>3.0087E-3</c:v>
                </c:pt>
                <c:pt idx="1002">
                  <c:v>2.9275E-3</c:v>
                </c:pt>
                <c:pt idx="1003">
                  <c:v>2.6914E-3</c:v>
                </c:pt>
                <c:pt idx="1004">
                  <c:v>2.6865999999999999E-3</c:v>
                </c:pt>
                <c:pt idx="1005">
                  <c:v>2.7997999999999999E-3</c:v>
                </c:pt>
                <c:pt idx="1006">
                  <c:v>2.7744000000000002E-3</c:v>
                </c:pt>
                <c:pt idx="1007">
                  <c:v>2.7921999999999999E-3</c:v>
                </c:pt>
                <c:pt idx="1008">
                  <c:v>2.8268999999999998E-3</c:v>
                </c:pt>
                <c:pt idx="1009">
                  <c:v>2.7948999999999999E-3</c:v>
                </c:pt>
                <c:pt idx="1010">
                  <c:v>4.9172E-3</c:v>
                </c:pt>
                <c:pt idx="1011">
                  <c:v>5.2157000000000002E-3</c:v>
                </c:pt>
                <c:pt idx="1012">
                  <c:v>5.3828000000000001E-3</c:v>
                </c:pt>
                <c:pt idx="1013">
                  <c:v>5.0949999999999997E-3</c:v>
                </c:pt>
                <c:pt idx="1014">
                  <c:v>5.2205999999999997E-3</c:v>
                </c:pt>
                <c:pt idx="1015">
                  <c:v>5.1923000000000004E-3</c:v>
                </c:pt>
                <c:pt idx="1016">
                  <c:v>5.2166000000000001E-3</c:v>
                </c:pt>
                <c:pt idx="1017">
                  <c:v>5.3077999999999997E-3</c:v>
                </c:pt>
                <c:pt idx="1018">
                  <c:v>5.5231999999999998E-3</c:v>
                </c:pt>
                <c:pt idx="1019">
                  <c:v>5.2300000000000003E-3</c:v>
                </c:pt>
                <c:pt idx="1020">
                  <c:v>5.3895000000000002E-3</c:v>
                </c:pt>
                <c:pt idx="1021">
                  <c:v>2.2977000000000002E-3</c:v>
                </c:pt>
                <c:pt idx="1022">
                  <c:v>2.1465999999999998E-3</c:v>
                </c:pt>
                <c:pt idx="1023">
                  <c:v>2.1450000000000002E-3</c:v>
                </c:pt>
                <c:pt idx="1024">
                  <c:v>2.1978000000000002E-3</c:v>
                </c:pt>
                <c:pt idx="1025">
                  <c:v>2.2786E-3</c:v>
                </c:pt>
                <c:pt idx="1026">
                  <c:v>2.4106000000000002E-3</c:v>
                </c:pt>
                <c:pt idx="1027">
                  <c:v>2.4015E-3</c:v>
                </c:pt>
                <c:pt idx="1028">
                  <c:v>2.3224000000000001E-3</c:v>
                </c:pt>
                <c:pt idx="1029">
                  <c:v>2.0501999999999999E-3</c:v>
                </c:pt>
                <c:pt idx="1030">
                  <c:v>2.0907E-3</c:v>
                </c:pt>
                <c:pt idx="1031">
                  <c:v>2.2391999999999998E-3</c:v>
                </c:pt>
                <c:pt idx="1032">
                  <c:v>0.68993000000000004</c:v>
                </c:pt>
                <c:pt idx="1033">
                  <c:v>0.69018000000000002</c:v>
                </c:pt>
                <c:pt idx="1034">
                  <c:v>0.68832000000000004</c:v>
                </c:pt>
                <c:pt idx="1035">
                  <c:v>0.69203000000000003</c:v>
                </c:pt>
                <c:pt idx="1036">
                  <c:v>0.68905000000000005</c:v>
                </c:pt>
                <c:pt idx="1037">
                  <c:v>0.69125000000000003</c:v>
                </c:pt>
                <c:pt idx="1038">
                  <c:v>0.69245000000000001</c:v>
                </c:pt>
                <c:pt idx="1039">
                  <c:v>0.73409999999999997</c:v>
                </c:pt>
                <c:pt idx="1040">
                  <c:v>0.73482000000000003</c:v>
                </c:pt>
                <c:pt idx="1041">
                  <c:v>0.73465999999999998</c:v>
                </c:pt>
                <c:pt idx="1042">
                  <c:v>0.73346</c:v>
                </c:pt>
                <c:pt idx="1043">
                  <c:v>0.73363999999999996</c:v>
                </c:pt>
                <c:pt idx="1044">
                  <c:v>0.73480000000000001</c:v>
                </c:pt>
                <c:pt idx="1045">
                  <c:v>0.73140000000000005</c:v>
                </c:pt>
                <c:pt idx="1046">
                  <c:v>0.18157999999999999</c:v>
                </c:pt>
                <c:pt idx="1047">
                  <c:v>0.18229999999999999</c:v>
                </c:pt>
                <c:pt idx="1048">
                  <c:v>0.18195</c:v>
                </c:pt>
                <c:pt idx="1049">
                  <c:v>0.18365000000000001</c:v>
                </c:pt>
                <c:pt idx="1050">
                  <c:v>0.18109</c:v>
                </c:pt>
                <c:pt idx="1051">
                  <c:v>0.18301999999999999</c:v>
                </c:pt>
                <c:pt idx="1052">
                  <c:v>0.18128</c:v>
                </c:pt>
                <c:pt idx="1053">
                  <c:v>0.18287</c:v>
                </c:pt>
                <c:pt idx="1054">
                  <c:v>0.18314</c:v>
                </c:pt>
                <c:pt idx="1055">
                  <c:v>0.18371999999999999</c:v>
                </c:pt>
                <c:pt idx="1056">
                  <c:v>0.18235999999999999</c:v>
                </c:pt>
                <c:pt idx="1057">
                  <c:v>0.23483999999999999</c:v>
                </c:pt>
                <c:pt idx="1058">
                  <c:v>0.23402000000000001</c:v>
                </c:pt>
                <c:pt idx="1059">
                  <c:v>0.23541000000000001</c:v>
                </c:pt>
                <c:pt idx="1060">
                  <c:v>0.23289000000000001</c:v>
                </c:pt>
                <c:pt idx="1061">
                  <c:v>0.2336</c:v>
                </c:pt>
                <c:pt idx="1062">
                  <c:v>0.23405999999999999</c:v>
                </c:pt>
                <c:pt idx="1063">
                  <c:v>0.23377000000000001</c:v>
                </c:pt>
                <c:pt idx="1064">
                  <c:v>0.23522000000000001</c:v>
                </c:pt>
                <c:pt idx="1065">
                  <c:v>0.23527000000000001</c:v>
                </c:pt>
                <c:pt idx="1066">
                  <c:v>0.23350000000000001</c:v>
                </c:pt>
                <c:pt idx="1067">
                  <c:v>0.23322000000000001</c:v>
                </c:pt>
                <c:pt idx="1068">
                  <c:v>0.34577000000000002</c:v>
                </c:pt>
                <c:pt idx="1069">
                  <c:v>0.34527999999999998</c:v>
                </c:pt>
                <c:pt idx="1070">
                  <c:v>0.34653</c:v>
                </c:pt>
                <c:pt idx="1071">
                  <c:v>0.34671999999999997</c:v>
                </c:pt>
                <c:pt idx="1072">
                  <c:v>0.34622000000000003</c:v>
                </c:pt>
                <c:pt idx="1073">
                  <c:v>0.34547</c:v>
                </c:pt>
                <c:pt idx="1074">
                  <c:v>0.34771000000000002</c:v>
                </c:pt>
                <c:pt idx="1075">
                  <c:v>0.34470000000000001</c:v>
                </c:pt>
                <c:pt idx="1076">
                  <c:v>0.34500999999999998</c:v>
                </c:pt>
                <c:pt idx="1077">
                  <c:v>0.34722999999999998</c:v>
                </c:pt>
                <c:pt idx="1078">
                  <c:v>0.34666999999999998</c:v>
                </c:pt>
                <c:pt idx="1079">
                  <c:v>0.12484000000000001</c:v>
                </c:pt>
                <c:pt idx="1080">
                  <c:v>0.12494</c:v>
                </c:pt>
                <c:pt idx="1081">
                  <c:v>0.12404</c:v>
                </c:pt>
                <c:pt idx="1082">
                  <c:v>0.12601999999999999</c:v>
                </c:pt>
                <c:pt idx="1083">
                  <c:v>0.12495000000000001</c:v>
                </c:pt>
                <c:pt idx="1084">
                  <c:v>0.12639</c:v>
                </c:pt>
                <c:pt idx="1085">
                  <c:v>0.12759999999999999</c:v>
                </c:pt>
                <c:pt idx="1086">
                  <c:v>0.12776999999999999</c:v>
                </c:pt>
                <c:pt idx="1087">
                  <c:v>0.12609000000000001</c:v>
                </c:pt>
                <c:pt idx="1088">
                  <c:v>0.12859999999999999</c:v>
                </c:pt>
                <c:pt idx="1089">
                  <c:v>0.12706999999999999</c:v>
                </c:pt>
                <c:pt idx="1090">
                  <c:v>0.20852999999999999</c:v>
                </c:pt>
                <c:pt idx="1091">
                  <c:v>0.20818999999999999</c:v>
                </c:pt>
                <c:pt idx="1092">
                  <c:v>0.20860000000000001</c:v>
                </c:pt>
                <c:pt idx="1093">
                  <c:v>0.20834</c:v>
                </c:pt>
                <c:pt idx="1094">
                  <c:v>0.20946999999999999</c:v>
                </c:pt>
                <c:pt idx="1095">
                  <c:v>0.20816999999999999</c:v>
                </c:pt>
                <c:pt idx="1096">
                  <c:v>0.20873</c:v>
                </c:pt>
                <c:pt idx="1097">
                  <c:v>0.20952000000000001</c:v>
                </c:pt>
                <c:pt idx="1098">
                  <c:v>0.20719000000000001</c:v>
                </c:pt>
                <c:pt idx="1099">
                  <c:v>0.2114</c:v>
                </c:pt>
                <c:pt idx="1100">
                  <c:v>0.20835000000000001</c:v>
                </c:pt>
                <c:pt idx="1101">
                  <c:v>0.26368999999999998</c:v>
                </c:pt>
                <c:pt idx="1102">
                  <c:v>0.26535999999999998</c:v>
                </c:pt>
                <c:pt idx="1103">
                  <c:v>0.26273000000000002</c:v>
                </c:pt>
                <c:pt idx="1104">
                  <c:v>0.26345000000000002</c:v>
                </c:pt>
                <c:pt idx="1105">
                  <c:v>0.26390000000000002</c:v>
                </c:pt>
                <c:pt idx="1106">
                  <c:v>0.26340000000000002</c:v>
                </c:pt>
                <c:pt idx="1107">
                  <c:v>0.26462000000000002</c:v>
                </c:pt>
                <c:pt idx="1108">
                  <c:v>0.26497999999999999</c:v>
                </c:pt>
                <c:pt idx="1109">
                  <c:v>0.26461000000000001</c:v>
                </c:pt>
                <c:pt idx="1110">
                  <c:v>0.26730999999999999</c:v>
                </c:pt>
                <c:pt idx="1111">
                  <c:v>0.26129000000000002</c:v>
                </c:pt>
                <c:pt idx="1112">
                  <c:v>0.69191999999999998</c:v>
                </c:pt>
                <c:pt idx="1113">
                  <c:v>0.69179000000000002</c:v>
                </c:pt>
                <c:pt idx="1114">
                  <c:v>0.69118000000000002</c:v>
                </c:pt>
                <c:pt idx="1115">
                  <c:v>0.69089999999999996</c:v>
                </c:pt>
                <c:pt idx="1116">
                  <c:v>0.69216</c:v>
                </c:pt>
                <c:pt idx="1117">
                  <c:v>0.69203999999999999</c:v>
                </c:pt>
                <c:pt idx="1118">
                  <c:v>0.69084000000000001</c:v>
                </c:pt>
                <c:pt idx="1119">
                  <c:v>0.69832000000000005</c:v>
                </c:pt>
                <c:pt idx="1120">
                  <c:v>0.69938999999999996</c:v>
                </c:pt>
                <c:pt idx="1121">
                  <c:v>0.70004999999999995</c:v>
                </c:pt>
                <c:pt idx="1122">
                  <c:v>0.69893000000000005</c:v>
                </c:pt>
                <c:pt idx="1123">
                  <c:v>0.70042000000000004</c:v>
                </c:pt>
                <c:pt idx="1124">
                  <c:v>0.69920000000000004</c:v>
                </c:pt>
                <c:pt idx="1125">
                  <c:v>0.69943</c:v>
                </c:pt>
                <c:pt idx="1126">
                  <c:v>0.17645</c:v>
                </c:pt>
                <c:pt idx="1127">
                  <c:v>0.17322000000000001</c:v>
                </c:pt>
                <c:pt idx="1128">
                  <c:v>0.17322000000000001</c:v>
                </c:pt>
                <c:pt idx="1129">
                  <c:v>0.17205000000000001</c:v>
                </c:pt>
                <c:pt idx="1130">
                  <c:v>0.17646000000000001</c:v>
                </c:pt>
                <c:pt idx="1131">
                  <c:v>0.17404</c:v>
                </c:pt>
                <c:pt idx="1132">
                  <c:v>0.1757</c:v>
                </c:pt>
                <c:pt idx="1133">
                  <c:v>0.17430000000000001</c:v>
                </c:pt>
                <c:pt idx="1134">
                  <c:v>0.17537</c:v>
                </c:pt>
                <c:pt idx="1135">
                  <c:v>0.17448</c:v>
                </c:pt>
                <c:pt idx="1136">
                  <c:v>0.17330999999999999</c:v>
                </c:pt>
                <c:pt idx="1137">
                  <c:v>0.22583</c:v>
                </c:pt>
                <c:pt idx="1138">
                  <c:v>0.22256000000000001</c:v>
                </c:pt>
                <c:pt idx="1139">
                  <c:v>0.22603000000000001</c:v>
                </c:pt>
                <c:pt idx="1140">
                  <c:v>0.2243</c:v>
                </c:pt>
                <c:pt idx="1141">
                  <c:v>0.22484000000000001</c:v>
                </c:pt>
                <c:pt idx="1142">
                  <c:v>0.22198999999999999</c:v>
                </c:pt>
                <c:pt idx="1143">
                  <c:v>0.22273999999999999</c:v>
                </c:pt>
                <c:pt idx="1144">
                  <c:v>0.22369</c:v>
                </c:pt>
                <c:pt idx="1145">
                  <c:v>0.22292000000000001</c:v>
                </c:pt>
                <c:pt idx="1146">
                  <c:v>0.22392000000000001</c:v>
                </c:pt>
                <c:pt idx="1147">
                  <c:v>0.22155</c:v>
                </c:pt>
                <c:pt idx="1148">
                  <c:v>0.32980999999999999</c:v>
                </c:pt>
                <c:pt idx="1149">
                  <c:v>0.33159</c:v>
                </c:pt>
                <c:pt idx="1150">
                  <c:v>0.32976</c:v>
                </c:pt>
                <c:pt idx="1151">
                  <c:v>0.33102999999999999</c:v>
                </c:pt>
                <c:pt idx="1152">
                  <c:v>0.33034999999999998</c:v>
                </c:pt>
                <c:pt idx="1153">
                  <c:v>0.33079999999999998</c:v>
                </c:pt>
                <c:pt idx="1154">
                  <c:v>0.33110000000000001</c:v>
                </c:pt>
                <c:pt idx="1155">
                  <c:v>0.33172000000000001</c:v>
                </c:pt>
                <c:pt idx="1156">
                  <c:v>0.32751000000000002</c:v>
                </c:pt>
                <c:pt idx="1157">
                  <c:v>0.32896999999999998</c:v>
                </c:pt>
                <c:pt idx="1158">
                  <c:v>0.33073999999999998</c:v>
                </c:pt>
                <c:pt idx="1159">
                  <c:v>0.12087000000000001</c:v>
                </c:pt>
                <c:pt idx="1160">
                  <c:v>0.12012</c:v>
                </c:pt>
                <c:pt idx="1161">
                  <c:v>0.11912</c:v>
                </c:pt>
                <c:pt idx="1162">
                  <c:v>0.12055</c:v>
                </c:pt>
                <c:pt idx="1163">
                  <c:v>0.11919</c:v>
                </c:pt>
                <c:pt idx="1164">
                  <c:v>0.12043</c:v>
                </c:pt>
                <c:pt idx="1165">
                  <c:v>0.12083000000000001</c:v>
                </c:pt>
                <c:pt idx="1166">
                  <c:v>0.12121</c:v>
                </c:pt>
                <c:pt idx="1167">
                  <c:v>0.12041</c:v>
                </c:pt>
                <c:pt idx="1168">
                  <c:v>0.12003999999999999</c:v>
                </c:pt>
                <c:pt idx="1169">
                  <c:v>0.12180000000000001</c:v>
                </c:pt>
                <c:pt idx="1170">
                  <c:v>0.19947000000000001</c:v>
                </c:pt>
                <c:pt idx="1171">
                  <c:v>0.20158000000000001</c:v>
                </c:pt>
                <c:pt idx="1172">
                  <c:v>0.19903000000000001</c:v>
                </c:pt>
                <c:pt idx="1173">
                  <c:v>0.19997000000000001</c:v>
                </c:pt>
                <c:pt idx="1174">
                  <c:v>0.20025000000000001</c:v>
                </c:pt>
                <c:pt idx="1175">
                  <c:v>0.19858000000000001</c:v>
                </c:pt>
                <c:pt idx="1176">
                  <c:v>0.19969000000000001</c:v>
                </c:pt>
                <c:pt idx="1177">
                  <c:v>0.19814999999999999</c:v>
                </c:pt>
                <c:pt idx="1178">
                  <c:v>0.20036000000000001</c:v>
                </c:pt>
                <c:pt idx="1179">
                  <c:v>0.19947000000000001</c:v>
                </c:pt>
                <c:pt idx="1180">
                  <c:v>0.19983999999999999</c:v>
                </c:pt>
                <c:pt idx="1181">
                  <c:v>0.25341999999999998</c:v>
                </c:pt>
                <c:pt idx="1182">
                  <c:v>0.25314999999999999</c:v>
                </c:pt>
                <c:pt idx="1183">
                  <c:v>0.25115999999999999</c:v>
                </c:pt>
                <c:pt idx="1184">
                  <c:v>0.25090000000000001</c:v>
                </c:pt>
                <c:pt idx="1185">
                  <c:v>0.25308000000000003</c:v>
                </c:pt>
                <c:pt idx="1186">
                  <c:v>0.25046000000000002</c:v>
                </c:pt>
                <c:pt idx="1187">
                  <c:v>0.25136999999999998</c:v>
                </c:pt>
                <c:pt idx="1188">
                  <c:v>0.25196000000000002</c:v>
                </c:pt>
                <c:pt idx="1189">
                  <c:v>0.25262000000000001</c:v>
                </c:pt>
                <c:pt idx="1190">
                  <c:v>0.25118000000000001</c:v>
                </c:pt>
                <c:pt idx="1191">
                  <c:v>0.25368000000000002</c:v>
                </c:pt>
                <c:pt idx="1192">
                  <c:v>0.73389000000000004</c:v>
                </c:pt>
                <c:pt idx="1193">
                  <c:v>0.73240000000000005</c:v>
                </c:pt>
                <c:pt idx="1194">
                  <c:v>0.73418000000000005</c:v>
                </c:pt>
                <c:pt idx="1195">
                  <c:v>0.73228000000000004</c:v>
                </c:pt>
                <c:pt idx="1196">
                  <c:v>0.73231999999999997</c:v>
                </c:pt>
                <c:pt idx="1197">
                  <c:v>0.73070000000000002</c:v>
                </c:pt>
                <c:pt idx="1198">
                  <c:v>0.73307999999999995</c:v>
                </c:pt>
                <c:pt idx="1199">
                  <c:v>0.70033999999999996</c:v>
                </c:pt>
                <c:pt idx="1200">
                  <c:v>0.70169999999999999</c:v>
                </c:pt>
                <c:pt idx="1201">
                  <c:v>0.69923000000000002</c:v>
                </c:pt>
                <c:pt idx="1202">
                  <c:v>0.69982999999999995</c:v>
                </c:pt>
                <c:pt idx="1203">
                  <c:v>0.69933999999999996</c:v>
                </c:pt>
                <c:pt idx="1204">
                  <c:v>0.69850999999999996</c:v>
                </c:pt>
                <c:pt idx="1205">
                  <c:v>0.69918000000000002</c:v>
                </c:pt>
                <c:pt idx="1206">
                  <c:v>0.18362000000000001</c:v>
                </c:pt>
                <c:pt idx="1207">
                  <c:v>0.18603</c:v>
                </c:pt>
                <c:pt idx="1208">
                  <c:v>0.18440999999999999</c:v>
                </c:pt>
                <c:pt idx="1209">
                  <c:v>0.18351999999999999</c:v>
                </c:pt>
                <c:pt idx="1210">
                  <c:v>0.18475</c:v>
                </c:pt>
                <c:pt idx="1211">
                  <c:v>0.18429000000000001</c:v>
                </c:pt>
                <c:pt idx="1212">
                  <c:v>0.18498000000000001</c:v>
                </c:pt>
                <c:pt idx="1213">
                  <c:v>0.18465000000000001</c:v>
                </c:pt>
                <c:pt idx="1214">
                  <c:v>0.18354000000000001</c:v>
                </c:pt>
                <c:pt idx="1215">
                  <c:v>0.18415999999999999</c:v>
                </c:pt>
                <c:pt idx="1216">
                  <c:v>0.18407000000000001</c:v>
                </c:pt>
                <c:pt idx="1217">
                  <c:v>0.23718</c:v>
                </c:pt>
                <c:pt idx="1218">
                  <c:v>0.23882</c:v>
                </c:pt>
                <c:pt idx="1219">
                  <c:v>0.23855000000000001</c:v>
                </c:pt>
                <c:pt idx="1220">
                  <c:v>0.23765</c:v>
                </c:pt>
                <c:pt idx="1221">
                  <c:v>0.23574000000000001</c:v>
                </c:pt>
                <c:pt idx="1222">
                  <c:v>0.23830999999999999</c:v>
                </c:pt>
                <c:pt idx="1223">
                  <c:v>0.23649999999999999</c:v>
                </c:pt>
                <c:pt idx="1224">
                  <c:v>0.23662</c:v>
                </c:pt>
                <c:pt idx="1225">
                  <c:v>0.23951</c:v>
                </c:pt>
                <c:pt idx="1226">
                  <c:v>0.23894000000000001</c:v>
                </c:pt>
                <c:pt idx="1227">
                  <c:v>0.23683000000000001</c:v>
                </c:pt>
                <c:pt idx="1228">
                  <c:v>0.35175000000000001</c:v>
                </c:pt>
                <c:pt idx="1229">
                  <c:v>0.35198000000000002</c:v>
                </c:pt>
                <c:pt idx="1230">
                  <c:v>0.35187000000000002</c:v>
                </c:pt>
                <c:pt idx="1231">
                  <c:v>0.34991</c:v>
                </c:pt>
                <c:pt idx="1232">
                  <c:v>0.35243000000000002</c:v>
                </c:pt>
                <c:pt idx="1233">
                  <c:v>0.34997</c:v>
                </c:pt>
                <c:pt idx="1234">
                  <c:v>0.35238999999999998</c:v>
                </c:pt>
                <c:pt idx="1235">
                  <c:v>0.35135</c:v>
                </c:pt>
                <c:pt idx="1236">
                  <c:v>0.34858</c:v>
                </c:pt>
                <c:pt idx="1237">
                  <c:v>0.35164000000000001</c:v>
                </c:pt>
                <c:pt idx="1238">
                  <c:v>0.34947</c:v>
                </c:pt>
                <c:pt idx="1239">
                  <c:v>0.12626999999999999</c:v>
                </c:pt>
                <c:pt idx="1240">
                  <c:v>0.12833</c:v>
                </c:pt>
                <c:pt idx="1241">
                  <c:v>0.12873999999999999</c:v>
                </c:pt>
                <c:pt idx="1242">
                  <c:v>0.12634999999999999</c:v>
                </c:pt>
                <c:pt idx="1243">
                  <c:v>0.128</c:v>
                </c:pt>
                <c:pt idx="1244">
                  <c:v>0.12608</c:v>
                </c:pt>
                <c:pt idx="1245">
                  <c:v>0.12844</c:v>
                </c:pt>
                <c:pt idx="1246">
                  <c:v>0.12798999999999999</c:v>
                </c:pt>
                <c:pt idx="1247">
                  <c:v>0.1278</c:v>
                </c:pt>
                <c:pt idx="1248">
                  <c:v>0.12695999999999999</c:v>
                </c:pt>
                <c:pt idx="1249">
                  <c:v>0.12778999999999999</c:v>
                </c:pt>
                <c:pt idx="1250">
                  <c:v>0.21243000000000001</c:v>
                </c:pt>
                <c:pt idx="1251">
                  <c:v>0.21135999999999999</c:v>
                </c:pt>
                <c:pt idx="1252">
                  <c:v>0.21240000000000001</c:v>
                </c:pt>
                <c:pt idx="1253">
                  <c:v>0.21193000000000001</c:v>
                </c:pt>
                <c:pt idx="1254">
                  <c:v>0.21063000000000001</c:v>
                </c:pt>
                <c:pt idx="1255">
                  <c:v>0.21099999999999999</c:v>
                </c:pt>
                <c:pt idx="1256">
                  <c:v>0.21195</c:v>
                </c:pt>
                <c:pt idx="1257">
                  <c:v>0.21188000000000001</c:v>
                </c:pt>
                <c:pt idx="1258">
                  <c:v>0.21221999999999999</c:v>
                </c:pt>
                <c:pt idx="1259">
                  <c:v>0.21240999999999999</c:v>
                </c:pt>
                <c:pt idx="1260">
                  <c:v>0.21204000000000001</c:v>
                </c:pt>
                <c:pt idx="1261">
                  <c:v>0.26585999999999999</c:v>
                </c:pt>
                <c:pt idx="1262">
                  <c:v>0.26640999999999998</c:v>
                </c:pt>
                <c:pt idx="1263">
                  <c:v>0.26791999999999999</c:v>
                </c:pt>
                <c:pt idx="1264">
                  <c:v>0.26928999999999997</c:v>
                </c:pt>
                <c:pt idx="1265">
                  <c:v>0.2676</c:v>
                </c:pt>
                <c:pt idx="1266">
                  <c:v>0.26756999999999997</c:v>
                </c:pt>
                <c:pt idx="1267">
                  <c:v>0.26762999999999998</c:v>
                </c:pt>
                <c:pt idx="1268">
                  <c:v>0.27010000000000001</c:v>
                </c:pt>
                <c:pt idx="1269">
                  <c:v>0.26618999999999998</c:v>
                </c:pt>
                <c:pt idx="1270">
                  <c:v>0.26790999999999998</c:v>
                </c:pt>
                <c:pt idx="1271">
                  <c:v>0.26773000000000002</c:v>
                </c:pt>
                <c:pt idx="1272">
                  <c:v>0.183</c:v>
                </c:pt>
                <c:pt idx="1273">
                  <c:v>0.18389</c:v>
                </c:pt>
                <c:pt idx="1274">
                  <c:v>0.18165000000000001</c:v>
                </c:pt>
                <c:pt idx="1275">
                  <c:v>0.18318000000000001</c:v>
                </c:pt>
                <c:pt idx="1276">
                  <c:v>0.18281</c:v>
                </c:pt>
                <c:pt idx="1277">
                  <c:v>0.18412999999999999</c:v>
                </c:pt>
                <c:pt idx="1278">
                  <c:v>0.18173</c:v>
                </c:pt>
                <c:pt idx="1279">
                  <c:v>0.18371999999999999</c:v>
                </c:pt>
                <c:pt idx="1280">
                  <c:v>0.18151999999999999</c:v>
                </c:pt>
                <c:pt idx="1281">
                  <c:v>0.18365999999999999</c:v>
                </c:pt>
                <c:pt idx="1282">
                  <c:v>0.18314</c:v>
                </c:pt>
                <c:pt idx="1283">
                  <c:v>0.17473</c:v>
                </c:pt>
                <c:pt idx="1284">
                  <c:v>0.17469000000000001</c:v>
                </c:pt>
                <c:pt idx="1285">
                  <c:v>0.17510999999999999</c:v>
                </c:pt>
                <c:pt idx="1286">
                  <c:v>0.17369999999999999</c:v>
                </c:pt>
                <c:pt idx="1287">
                  <c:v>0.17609</c:v>
                </c:pt>
                <c:pt idx="1288">
                  <c:v>0.17462</c:v>
                </c:pt>
                <c:pt idx="1289">
                  <c:v>0.17404</c:v>
                </c:pt>
                <c:pt idx="1290">
                  <c:v>0.17513999999999999</c:v>
                </c:pt>
                <c:pt idx="1291">
                  <c:v>0.17368</c:v>
                </c:pt>
                <c:pt idx="1292">
                  <c:v>0.1726</c:v>
                </c:pt>
                <c:pt idx="1293">
                  <c:v>0.17358000000000001</c:v>
                </c:pt>
                <c:pt idx="1294">
                  <c:v>0.18418999999999999</c:v>
                </c:pt>
                <c:pt idx="1295">
                  <c:v>0.18425</c:v>
                </c:pt>
                <c:pt idx="1296">
                  <c:v>0.18457999999999999</c:v>
                </c:pt>
                <c:pt idx="1297">
                  <c:v>0.18578</c:v>
                </c:pt>
                <c:pt idx="1298">
                  <c:v>0.18521000000000001</c:v>
                </c:pt>
                <c:pt idx="1299">
                  <c:v>0.18654999999999999</c:v>
                </c:pt>
                <c:pt idx="1300">
                  <c:v>0.18584999999999999</c:v>
                </c:pt>
                <c:pt idx="1301">
                  <c:v>0.18548000000000001</c:v>
                </c:pt>
                <c:pt idx="1302">
                  <c:v>0.18465999999999999</c:v>
                </c:pt>
                <c:pt idx="1303">
                  <c:v>0.18726000000000001</c:v>
                </c:pt>
                <c:pt idx="1304">
                  <c:v>0.18462999999999999</c:v>
                </c:pt>
                <c:pt idx="1305">
                  <c:v>5.9076999999999998E-2</c:v>
                </c:pt>
                <c:pt idx="1306">
                  <c:v>5.7715000000000002E-2</c:v>
                </c:pt>
                <c:pt idx="1307">
                  <c:v>5.8910999999999998E-2</c:v>
                </c:pt>
                <c:pt idx="1308">
                  <c:v>5.9095000000000002E-2</c:v>
                </c:pt>
                <c:pt idx="1309">
                  <c:v>5.917E-2</c:v>
                </c:pt>
                <c:pt idx="1310">
                  <c:v>5.9845000000000002E-2</c:v>
                </c:pt>
                <c:pt idx="1311">
                  <c:v>5.9789000000000002E-2</c:v>
                </c:pt>
                <c:pt idx="1312">
                  <c:v>5.9447E-2</c:v>
                </c:pt>
                <c:pt idx="1313">
                  <c:v>5.9644000000000003E-2</c:v>
                </c:pt>
                <c:pt idx="1314">
                  <c:v>5.8673000000000003E-2</c:v>
                </c:pt>
                <c:pt idx="1315">
                  <c:v>5.8828999999999999E-2</c:v>
                </c:pt>
                <c:pt idx="1316">
                  <c:v>8.6108000000000004E-2</c:v>
                </c:pt>
                <c:pt idx="1317">
                  <c:v>8.5976999999999998E-2</c:v>
                </c:pt>
                <c:pt idx="1318">
                  <c:v>8.6814000000000002E-2</c:v>
                </c:pt>
                <c:pt idx="1319">
                  <c:v>8.7535000000000002E-2</c:v>
                </c:pt>
                <c:pt idx="1320">
                  <c:v>8.7496000000000004E-2</c:v>
                </c:pt>
                <c:pt idx="1321">
                  <c:v>8.7572999999999998E-2</c:v>
                </c:pt>
                <c:pt idx="1322">
                  <c:v>8.6716000000000001E-2</c:v>
                </c:pt>
                <c:pt idx="1323">
                  <c:v>8.7589E-2</c:v>
                </c:pt>
                <c:pt idx="1324">
                  <c:v>8.7533E-2</c:v>
                </c:pt>
                <c:pt idx="1325">
                  <c:v>8.7808999999999998E-2</c:v>
                </c:pt>
                <c:pt idx="1326">
                  <c:v>8.7658E-2</c:v>
                </c:pt>
                <c:pt idx="1327">
                  <c:v>3.1288000000000003E-2</c:v>
                </c:pt>
                <c:pt idx="1328">
                  <c:v>3.1974000000000002E-2</c:v>
                </c:pt>
                <c:pt idx="1329">
                  <c:v>3.1961000000000003E-2</c:v>
                </c:pt>
                <c:pt idx="1330">
                  <c:v>3.2409E-2</c:v>
                </c:pt>
                <c:pt idx="1331">
                  <c:v>3.1754999999999999E-2</c:v>
                </c:pt>
                <c:pt idx="1332">
                  <c:v>3.1544000000000003E-2</c:v>
                </c:pt>
                <c:pt idx="1333">
                  <c:v>3.1805E-2</c:v>
                </c:pt>
                <c:pt idx="1334">
                  <c:v>3.2448999999999999E-2</c:v>
                </c:pt>
                <c:pt idx="1335">
                  <c:v>3.2065000000000003E-2</c:v>
                </c:pt>
                <c:pt idx="1336">
                  <c:v>3.1415999999999999E-2</c:v>
                </c:pt>
                <c:pt idx="1337">
                  <c:v>3.1884999999999997E-2</c:v>
                </c:pt>
                <c:pt idx="1338">
                  <c:v>5.3876E-2</c:v>
                </c:pt>
                <c:pt idx="1339">
                  <c:v>5.2982000000000001E-2</c:v>
                </c:pt>
                <c:pt idx="1340">
                  <c:v>5.3183000000000001E-2</c:v>
                </c:pt>
                <c:pt idx="1341">
                  <c:v>5.3594999999999997E-2</c:v>
                </c:pt>
                <c:pt idx="1342">
                  <c:v>5.3082999999999998E-2</c:v>
                </c:pt>
                <c:pt idx="1343">
                  <c:v>5.2824000000000003E-2</c:v>
                </c:pt>
                <c:pt idx="1344">
                  <c:v>5.2982000000000001E-2</c:v>
                </c:pt>
                <c:pt idx="1345">
                  <c:v>5.2026000000000003E-2</c:v>
                </c:pt>
                <c:pt idx="1346">
                  <c:v>5.3150000000000003E-2</c:v>
                </c:pt>
                <c:pt idx="1347">
                  <c:v>5.2428000000000002E-2</c:v>
                </c:pt>
                <c:pt idx="1348">
                  <c:v>5.2770999999999998E-2</c:v>
                </c:pt>
                <c:pt idx="1349">
                  <c:v>6.6300999999999999E-2</c:v>
                </c:pt>
                <c:pt idx="1350">
                  <c:v>6.5740999999999994E-2</c:v>
                </c:pt>
                <c:pt idx="1351">
                  <c:v>6.6871E-2</c:v>
                </c:pt>
                <c:pt idx="1352">
                  <c:v>6.6186999999999996E-2</c:v>
                </c:pt>
                <c:pt idx="1353">
                  <c:v>6.6244999999999998E-2</c:v>
                </c:pt>
                <c:pt idx="1354">
                  <c:v>6.6088999999999995E-2</c:v>
                </c:pt>
                <c:pt idx="1355">
                  <c:v>6.6572999999999993E-2</c:v>
                </c:pt>
                <c:pt idx="1356">
                  <c:v>6.5989999999999993E-2</c:v>
                </c:pt>
                <c:pt idx="1357">
                  <c:v>6.5904000000000004E-2</c:v>
                </c:pt>
                <c:pt idx="1358">
                  <c:v>6.6944000000000004E-2</c:v>
                </c:pt>
                <c:pt idx="1359">
                  <c:v>6.6235000000000002E-2</c:v>
                </c:pt>
                <c:pt idx="1360">
                  <c:v>1.2356999999999999E-3</c:v>
                </c:pt>
                <c:pt idx="1361">
                  <c:v>1.1968E-3</c:v>
                </c:pt>
                <c:pt idx="1362">
                  <c:v>1.2065000000000001E-3</c:v>
                </c:pt>
                <c:pt idx="1363">
                  <c:v>1.217E-3</c:v>
                </c:pt>
                <c:pt idx="1364">
                  <c:v>1.2017E-3</c:v>
                </c:pt>
                <c:pt idx="1365">
                  <c:v>1.2646000000000001E-3</c:v>
                </c:pt>
                <c:pt idx="1366">
                  <c:v>1.1519E-3</c:v>
                </c:pt>
                <c:pt idx="1367">
                  <c:v>1.2846000000000001E-3</c:v>
                </c:pt>
                <c:pt idx="1368">
                  <c:v>1.2539999999999999E-3</c:v>
                </c:pt>
                <c:pt idx="1369">
                  <c:v>1.2906E-3</c:v>
                </c:pt>
                <c:pt idx="1370">
                  <c:v>1.2162E-3</c:v>
                </c:pt>
                <c:pt idx="1371">
                  <c:v>1.7707000000000001E-3</c:v>
                </c:pt>
                <c:pt idx="1372">
                  <c:v>1.7313999999999999E-3</c:v>
                </c:pt>
                <c:pt idx="1373">
                  <c:v>1.7718E-3</c:v>
                </c:pt>
                <c:pt idx="1374">
                  <c:v>1.9468E-3</c:v>
                </c:pt>
                <c:pt idx="1375">
                  <c:v>1.9591000000000001E-3</c:v>
                </c:pt>
                <c:pt idx="1376">
                  <c:v>1.81E-3</c:v>
                </c:pt>
                <c:pt idx="1377">
                  <c:v>1.8144999999999999E-3</c:v>
                </c:pt>
                <c:pt idx="1378">
                  <c:v>1.7546E-3</c:v>
                </c:pt>
                <c:pt idx="1379">
                  <c:v>1.7561E-3</c:v>
                </c:pt>
                <c:pt idx="1380">
                  <c:v>1.8974E-3</c:v>
                </c:pt>
                <c:pt idx="1381">
                  <c:v>1.8335999999999999E-3</c:v>
                </c:pt>
                <c:pt idx="1382">
                  <c:v>3.2782000000000002E-3</c:v>
                </c:pt>
                <c:pt idx="1383">
                  <c:v>3.2770999999999998E-3</c:v>
                </c:pt>
                <c:pt idx="1384">
                  <c:v>3.2910999999999999E-3</c:v>
                </c:pt>
                <c:pt idx="1385">
                  <c:v>3.1345000000000001E-3</c:v>
                </c:pt>
                <c:pt idx="1386">
                  <c:v>3.4762E-3</c:v>
                </c:pt>
                <c:pt idx="1387">
                  <c:v>3.4778000000000001E-3</c:v>
                </c:pt>
                <c:pt idx="1388">
                  <c:v>3.4179000000000002E-3</c:v>
                </c:pt>
                <c:pt idx="1389">
                  <c:v>3.4769000000000002E-3</c:v>
                </c:pt>
                <c:pt idx="1390">
                  <c:v>3.3237000000000002E-3</c:v>
                </c:pt>
                <c:pt idx="1391">
                  <c:v>3.4361000000000001E-3</c:v>
                </c:pt>
                <c:pt idx="1392">
                  <c:v>3.3522000000000001E-3</c:v>
                </c:pt>
                <c:pt idx="1393">
                  <c:v>1.2413999999999999E-3</c:v>
                </c:pt>
                <c:pt idx="1394">
                  <c:v>1.4034E-3</c:v>
                </c:pt>
                <c:pt idx="1395">
                  <c:v>1.3144000000000001E-3</c:v>
                </c:pt>
                <c:pt idx="1396">
                  <c:v>1.4002999999999999E-3</c:v>
                </c:pt>
                <c:pt idx="1397">
                  <c:v>1.4828E-3</c:v>
                </c:pt>
                <c:pt idx="1398">
                  <c:v>1.3079000000000001E-3</c:v>
                </c:pt>
                <c:pt idx="1399">
                  <c:v>1.4446999999999999E-3</c:v>
                </c:pt>
                <c:pt idx="1400">
                  <c:v>1.3320000000000001E-3</c:v>
                </c:pt>
                <c:pt idx="1401">
                  <c:v>1.4159000000000001E-3</c:v>
                </c:pt>
                <c:pt idx="1402">
                  <c:v>1.2246E-3</c:v>
                </c:pt>
                <c:pt idx="1403">
                  <c:v>1.3361E-3</c:v>
                </c:pt>
                <c:pt idx="1404">
                  <c:v>0.23573</c:v>
                </c:pt>
                <c:pt idx="1405">
                  <c:v>0.23469999999999999</c:v>
                </c:pt>
                <c:pt idx="1406">
                  <c:v>0.23705999999999999</c:v>
                </c:pt>
                <c:pt idx="1407">
                  <c:v>0.23333000000000001</c:v>
                </c:pt>
                <c:pt idx="1408">
                  <c:v>0.23554</c:v>
                </c:pt>
                <c:pt idx="1409">
                  <c:v>0.23577999999999999</c:v>
                </c:pt>
                <c:pt idx="1410">
                  <c:v>0.23529</c:v>
                </c:pt>
                <c:pt idx="1411">
                  <c:v>0.23566000000000001</c:v>
                </c:pt>
                <c:pt idx="1412">
                  <c:v>0.23483000000000001</c:v>
                </c:pt>
                <c:pt idx="1413">
                  <c:v>0.23308000000000001</c:v>
                </c:pt>
                <c:pt idx="1414">
                  <c:v>0.23648</c:v>
                </c:pt>
                <c:pt idx="1415">
                  <c:v>0.22362000000000001</c:v>
                </c:pt>
                <c:pt idx="1416">
                  <c:v>0.22353999999999999</c:v>
                </c:pt>
                <c:pt idx="1417">
                  <c:v>0.22549</c:v>
                </c:pt>
                <c:pt idx="1418">
                  <c:v>0.22361</c:v>
                </c:pt>
                <c:pt idx="1419">
                  <c:v>0.22339999999999999</c:v>
                </c:pt>
                <c:pt idx="1420">
                  <c:v>0.22337000000000001</c:v>
                </c:pt>
                <c:pt idx="1421">
                  <c:v>0.22316</c:v>
                </c:pt>
                <c:pt idx="1422">
                  <c:v>0.22444</c:v>
                </c:pt>
                <c:pt idx="1423">
                  <c:v>0.22276000000000001</c:v>
                </c:pt>
                <c:pt idx="1424">
                  <c:v>0.22442999999999999</c:v>
                </c:pt>
                <c:pt idx="1425">
                  <c:v>0.22264999999999999</c:v>
                </c:pt>
                <c:pt idx="1426">
                  <c:v>0.23924000000000001</c:v>
                </c:pt>
                <c:pt idx="1427">
                  <c:v>0.23855000000000001</c:v>
                </c:pt>
                <c:pt idx="1428">
                  <c:v>0.23669999999999999</c:v>
                </c:pt>
                <c:pt idx="1429">
                  <c:v>0.23683000000000001</c:v>
                </c:pt>
                <c:pt idx="1430">
                  <c:v>0.23605999999999999</c:v>
                </c:pt>
                <c:pt idx="1431">
                  <c:v>0.23923</c:v>
                </c:pt>
                <c:pt idx="1432">
                  <c:v>0.23826</c:v>
                </c:pt>
                <c:pt idx="1433">
                  <c:v>0.23299</c:v>
                </c:pt>
                <c:pt idx="1434">
                  <c:v>0.23479</c:v>
                </c:pt>
                <c:pt idx="1435">
                  <c:v>0.23599999999999999</c:v>
                </c:pt>
                <c:pt idx="1436">
                  <c:v>0.23704</c:v>
                </c:pt>
                <c:pt idx="1437">
                  <c:v>5.8700000000000002E-2</c:v>
                </c:pt>
                <c:pt idx="1438">
                  <c:v>5.9919E-2</c:v>
                </c:pt>
                <c:pt idx="1439">
                  <c:v>5.9518000000000001E-2</c:v>
                </c:pt>
                <c:pt idx="1440">
                  <c:v>5.9262000000000002E-2</c:v>
                </c:pt>
                <c:pt idx="1441">
                  <c:v>5.9277000000000003E-2</c:v>
                </c:pt>
                <c:pt idx="1442">
                  <c:v>5.9131999999999997E-2</c:v>
                </c:pt>
                <c:pt idx="1443">
                  <c:v>5.9375999999999998E-2</c:v>
                </c:pt>
                <c:pt idx="1444">
                  <c:v>5.9067000000000001E-2</c:v>
                </c:pt>
                <c:pt idx="1445">
                  <c:v>5.8761000000000001E-2</c:v>
                </c:pt>
                <c:pt idx="1446">
                  <c:v>5.8882999999999998E-2</c:v>
                </c:pt>
                <c:pt idx="1447">
                  <c:v>5.9131999999999997E-2</c:v>
                </c:pt>
                <c:pt idx="1448">
                  <c:v>0.11090999999999999</c:v>
                </c:pt>
                <c:pt idx="1449">
                  <c:v>0.11211</c:v>
                </c:pt>
                <c:pt idx="1450">
                  <c:v>0.11287</c:v>
                </c:pt>
                <c:pt idx="1451">
                  <c:v>0.11212999999999999</c:v>
                </c:pt>
                <c:pt idx="1452">
                  <c:v>0.11342000000000001</c:v>
                </c:pt>
                <c:pt idx="1453">
                  <c:v>0.11269999999999999</c:v>
                </c:pt>
                <c:pt idx="1454">
                  <c:v>0.11189</c:v>
                </c:pt>
                <c:pt idx="1455">
                  <c:v>0.11219999999999999</c:v>
                </c:pt>
                <c:pt idx="1456">
                  <c:v>0.11169</c:v>
                </c:pt>
                <c:pt idx="1457">
                  <c:v>0.11398</c:v>
                </c:pt>
                <c:pt idx="1458">
                  <c:v>0.11108</c:v>
                </c:pt>
                <c:pt idx="1459">
                  <c:v>4.0897999999999997E-2</c:v>
                </c:pt>
                <c:pt idx="1460">
                  <c:v>4.0952000000000002E-2</c:v>
                </c:pt>
                <c:pt idx="1461">
                  <c:v>4.1043000000000003E-2</c:v>
                </c:pt>
                <c:pt idx="1462">
                  <c:v>4.1242000000000001E-2</c:v>
                </c:pt>
                <c:pt idx="1463">
                  <c:v>4.1162999999999998E-2</c:v>
                </c:pt>
                <c:pt idx="1464">
                  <c:v>4.1336999999999999E-2</c:v>
                </c:pt>
                <c:pt idx="1465">
                  <c:v>3.9509000000000002E-2</c:v>
                </c:pt>
                <c:pt idx="1466">
                  <c:v>4.0757000000000002E-2</c:v>
                </c:pt>
                <c:pt idx="1467">
                  <c:v>4.1013000000000001E-2</c:v>
                </c:pt>
                <c:pt idx="1468">
                  <c:v>4.0854000000000001E-2</c:v>
                </c:pt>
                <c:pt idx="1469">
                  <c:v>4.1404000000000003E-2</c:v>
                </c:pt>
                <c:pt idx="1470">
                  <c:v>6.8213999999999997E-2</c:v>
                </c:pt>
                <c:pt idx="1471">
                  <c:v>6.7913000000000001E-2</c:v>
                </c:pt>
                <c:pt idx="1472">
                  <c:v>6.7587999999999995E-2</c:v>
                </c:pt>
                <c:pt idx="1473">
                  <c:v>6.7438999999999999E-2</c:v>
                </c:pt>
                <c:pt idx="1474">
                  <c:v>6.8046999999999996E-2</c:v>
                </c:pt>
                <c:pt idx="1475">
                  <c:v>6.7477999999999996E-2</c:v>
                </c:pt>
                <c:pt idx="1476">
                  <c:v>6.7570000000000005E-2</c:v>
                </c:pt>
                <c:pt idx="1477">
                  <c:v>6.7894999999999997E-2</c:v>
                </c:pt>
                <c:pt idx="1478">
                  <c:v>6.7944000000000004E-2</c:v>
                </c:pt>
                <c:pt idx="1479">
                  <c:v>6.7042000000000004E-2</c:v>
                </c:pt>
                <c:pt idx="1480">
                  <c:v>6.7130999999999996E-2</c:v>
                </c:pt>
                <c:pt idx="1481">
                  <c:v>8.6452000000000001E-2</c:v>
                </c:pt>
                <c:pt idx="1482">
                  <c:v>8.5568000000000005E-2</c:v>
                </c:pt>
                <c:pt idx="1483">
                  <c:v>8.5276000000000005E-2</c:v>
                </c:pt>
                <c:pt idx="1484">
                  <c:v>8.4906999999999996E-2</c:v>
                </c:pt>
                <c:pt idx="1485">
                  <c:v>8.4377999999999995E-2</c:v>
                </c:pt>
                <c:pt idx="1486">
                  <c:v>8.5342000000000001E-2</c:v>
                </c:pt>
                <c:pt idx="1487">
                  <c:v>8.6257E-2</c:v>
                </c:pt>
                <c:pt idx="1488">
                  <c:v>8.5807999999999995E-2</c:v>
                </c:pt>
                <c:pt idx="1489">
                  <c:v>8.5513000000000006E-2</c:v>
                </c:pt>
                <c:pt idx="1490">
                  <c:v>8.5392999999999997E-2</c:v>
                </c:pt>
                <c:pt idx="1491">
                  <c:v>8.4942000000000004E-2</c:v>
                </c:pt>
                <c:pt idx="1492">
                  <c:v>1.6245000000000001E-3</c:v>
                </c:pt>
                <c:pt idx="1493">
                  <c:v>1.5954000000000001E-3</c:v>
                </c:pt>
                <c:pt idx="1494">
                  <c:v>1.4587999999999999E-3</c:v>
                </c:pt>
                <c:pt idx="1495">
                  <c:v>1.6310999999999999E-3</c:v>
                </c:pt>
                <c:pt idx="1496">
                  <c:v>1.5900000000000001E-3</c:v>
                </c:pt>
                <c:pt idx="1497">
                  <c:v>1.614E-3</c:v>
                </c:pt>
                <c:pt idx="1498">
                  <c:v>1.4584000000000001E-3</c:v>
                </c:pt>
                <c:pt idx="1499">
                  <c:v>1.5135000000000001E-3</c:v>
                </c:pt>
                <c:pt idx="1500">
                  <c:v>1.637E-3</c:v>
                </c:pt>
                <c:pt idx="1501">
                  <c:v>1.5179E-3</c:v>
                </c:pt>
                <c:pt idx="1502">
                  <c:v>1.7399E-3</c:v>
                </c:pt>
                <c:pt idx="1503">
                  <c:v>2.3070999999999999E-3</c:v>
                </c:pt>
                <c:pt idx="1504">
                  <c:v>2.4467E-3</c:v>
                </c:pt>
                <c:pt idx="1505">
                  <c:v>2.3105000000000001E-3</c:v>
                </c:pt>
                <c:pt idx="1506">
                  <c:v>2.346E-3</c:v>
                </c:pt>
                <c:pt idx="1507">
                  <c:v>2.4085999999999999E-3</c:v>
                </c:pt>
                <c:pt idx="1508">
                  <c:v>2.4881E-3</c:v>
                </c:pt>
                <c:pt idx="1509">
                  <c:v>2.3697000000000002E-3</c:v>
                </c:pt>
                <c:pt idx="1510">
                  <c:v>2.6269000000000002E-3</c:v>
                </c:pt>
                <c:pt idx="1511">
                  <c:v>2.1633999999999998E-3</c:v>
                </c:pt>
                <c:pt idx="1512">
                  <c:v>2.2058999999999998E-3</c:v>
                </c:pt>
                <c:pt idx="1513">
                  <c:v>2.2441000000000002E-3</c:v>
                </c:pt>
                <c:pt idx="1514">
                  <c:v>4.1209999999999997E-3</c:v>
                </c:pt>
                <c:pt idx="1515">
                  <c:v>4.3544999999999999E-3</c:v>
                </c:pt>
                <c:pt idx="1516">
                  <c:v>4.2164000000000004E-3</c:v>
                </c:pt>
                <c:pt idx="1517">
                  <c:v>4.2840999999999999E-3</c:v>
                </c:pt>
                <c:pt idx="1518">
                  <c:v>4.2376000000000002E-3</c:v>
                </c:pt>
                <c:pt idx="1519">
                  <c:v>4.5443000000000002E-3</c:v>
                </c:pt>
                <c:pt idx="1520">
                  <c:v>4.2912999999999996E-3</c:v>
                </c:pt>
                <c:pt idx="1521">
                  <c:v>4.4057000000000002E-3</c:v>
                </c:pt>
                <c:pt idx="1522">
                  <c:v>4.3153000000000002E-3</c:v>
                </c:pt>
                <c:pt idx="1523">
                  <c:v>4.2726999999999999E-3</c:v>
                </c:pt>
                <c:pt idx="1524">
                  <c:v>4.0752999999999996E-3</c:v>
                </c:pt>
                <c:pt idx="1525">
                  <c:v>1.8039E-3</c:v>
                </c:pt>
                <c:pt idx="1526">
                  <c:v>1.7055E-3</c:v>
                </c:pt>
                <c:pt idx="1527">
                  <c:v>1.7675E-3</c:v>
                </c:pt>
                <c:pt idx="1528">
                  <c:v>1.6941E-3</c:v>
                </c:pt>
                <c:pt idx="1529">
                  <c:v>1.6926000000000001E-3</c:v>
                </c:pt>
                <c:pt idx="1530">
                  <c:v>1.7968999999999999E-3</c:v>
                </c:pt>
                <c:pt idx="1531">
                  <c:v>1.9418E-3</c:v>
                </c:pt>
                <c:pt idx="1532">
                  <c:v>1.7152000000000001E-3</c:v>
                </c:pt>
                <c:pt idx="1533">
                  <c:v>1.7968999999999999E-3</c:v>
                </c:pt>
                <c:pt idx="1534">
                  <c:v>1.8131E-3</c:v>
                </c:pt>
                <c:pt idx="1535">
                  <c:v>1.5628E-3</c:v>
                </c:pt>
                <c:pt idx="1536">
                  <c:v>0.34803000000000001</c:v>
                </c:pt>
                <c:pt idx="1537">
                  <c:v>0.34545999999999999</c:v>
                </c:pt>
                <c:pt idx="1538">
                  <c:v>0.34677000000000002</c:v>
                </c:pt>
                <c:pt idx="1539">
                  <c:v>0.34848000000000001</c:v>
                </c:pt>
                <c:pt idx="1540">
                  <c:v>0.34482000000000002</c:v>
                </c:pt>
                <c:pt idx="1541">
                  <c:v>0.34649999999999997</c:v>
                </c:pt>
                <c:pt idx="1542">
                  <c:v>0.34716000000000002</c:v>
                </c:pt>
                <c:pt idx="1543">
                  <c:v>0.34599000000000002</c:v>
                </c:pt>
                <c:pt idx="1544">
                  <c:v>0.34876000000000001</c:v>
                </c:pt>
                <c:pt idx="1545">
                  <c:v>0.34721000000000002</c:v>
                </c:pt>
                <c:pt idx="1546">
                  <c:v>0.34527999999999998</c:v>
                </c:pt>
                <c:pt idx="1547">
                  <c:v>0.33005000000000001</c:v>
                </c:pt>
                <c:pt idx="1548">
                  <c:v>0.33121</c:v>
                </c:pt>
                <c:pt idx="1549">
                  <c:v>0.33102999999999999</c:v>
                </c:pt>
                <c:pt idx="1550">
                  <c:v>0.33041999999999999</c:v>
                </c:pt>
                <c:pt idx="1551">
                  <c:v>0.32999000000000001</c:v>
                </c:pt>
                <c:pt idx="1552">
                  <c:v>0.33116000000000001</c:v>
                </c:pt>
                <c:pt idx="1553">
                  <c:v>0.33109</c:v>
                </c:pt>
                <c:pt idx="1554">
                  <c:v>0.33184000000000002</c:v>
                </c:pt>
                <c:pt idx="1555">
                  <c:v>0.32971</c:v>
                </c:pt>
                <c:pt idx="1556">
                  <c:v>0.32948</c:v>
                </c:pt>
                <c:pt idx="1557">
                  <c:v>0.32990000000000003</c:v>
                </c:pt>
                <c:pt idx="1558">
                  <c:v>0.34861999999999999</c:v>
                </c:pt>
                <c:pt idx="1559">
                  <c:v>0.35050999999999999</c:v>
                </c:pt>
                <c:pt idx="1560">
                  <c:v>0.34970000000000001</c:v>
                </c:pt>
                <c:pt idx="1561">
                  <c:v>0.35022999999999999</c:v>
                </c:pt>
                <c:pt idx="1562">
                  <c:v>0.34884999999999999</c:v>
                </c:pt>
                <c:pt idx="1563">
                  <c:v>0.35077000000000003</c:v>
                </c:pt>
                <c:pt idx="1564">
                  <c:v>0.35199000000000003</c:v>
                </c:pt>
                <c:pt idx="1565">
                  <c:v>0.34758</c:v>
                </c:pt>
                <c:pt idx="1566">
                  <c:v>0.35496</c:v>
                </c:pt>
                <c:pt idx="1567">
                  <c:v>0.35106999999999999</c:v>
                </c:pt>
                <c:pt idx="1568">
                  <c:v>0.35071999999999998</c:v>
                </c:pt>
                <c:pt idx="1569">
                  <c:v>8.7082999999999994E-2</c:v>
                </c:pt>
                <c:pt idx="1570">
                  <c:v>8.6236999999999994E-2</c:v>
                </c:pt>
                <c:pt idx="1571">
                  <c:v>8.6915999999999993E-2</c:v>
                </c:pt>
                <c:pt idx="1572">
                  <c:v>8.7041999999999994E-2</c:v>
                </c:pt>
                <c:pt idx="1573">
                  <c:v>8.6739999999999998E-2</c:v>
                </c:pt>
                <c:pt idx="1574">
                  <c:v>8.7791999999999995E-2</c:v>
                </c:pt>
                <c:pt idx="1575">
                  <c:v>8.8054999999999994E-2</c:v>
                </c:pt>
                <c:pt idx="1576">
                  <c:v>8.6414000000000005E-2</c:v>
                </c:pt>
                <c:pt idx="1577">
                  <c:v>8.8139999999999996E-2</c:v>
                </c:pt>
                <c:pt idx="1578">
                  <c:v>8.8373999999999994E-2</c:v>
                </c:pt>
                <c:pt idx="1579">
                  <c:v>8.8128999999999999E-2</c:v>
                </c:pt>
                <c:pt idx="1580">
                  <c:v>0.11277</c:v>
                </c:pt>
                <c:pt idx="1581">
                  <c:v>0.11146</c:v>
                </c:pt>
                <c:pt idx="1582">
                  <c:v>0.11244</c:v>
                </c:pt>
                <c:pt idx="1583">
                  <c:v>0.11285000000000001</c:v>
                </c:pt>
                <c:pt idx="1584">
                  <c:v>0.11358</c:v>
                </c:pt>
                <c:pt idx="1585">
                  <c:v>0.11172</c:v>
                </c:pt>
                <c:pt idx="1586">
                  <c:v>0.11337999999999999</c:v>
                </c:pt>
                <c:pt idx="1587">
                  <c:v>0.11123</c:v>
                </c:pt>
                <c:pt idx="1588">
                  <c:v>0.11237</c:v>
                </c:pt>
                <c:pt idx="1589">
                  <c:v>0.11171</c:v>
                </c:pt>
                <c:pt idx="1590">
                  <c:v>0.11255999999999999</c:v>
                </c:pt>
                <c:pt idx="1591">
                  <c:v>6.0840999999999999E-2</c:v>
                </c:pt>
                <c:pt idx="1592">
                  <c:v>6.0507999999999999E-2</c:v>
                </c:pt>
                <c:pt idx="1593">
                  <c:v>6.0461000000000001E-2</c:v>
                </c:pt>
                <c:pt idx="1594">
                  <c:v>6.0995000000000001E-2</c:v>
                </c:pt>
                <c:pt idx="1595">
                  <c:v>6.0990000000000003E-2</c:v>
                </c:pt>
                <c:pt idx="1596">
                  <c:v>6.0046000000000002E-2</c:v>
                </c:pt>
                <c:pt idx="1597">
                  <c:v>6.0803000000000003E-2</c:v>
                </c:pt>
                <c:pt idx="1598">
                  <c:v>6.1393000000000003E-2</c:v>
                </c:pt>
                <c:pt idx="1599">
                  <c:v>5.9941000000000001E-2</c:v>
                </c:pt>
                <c:pt idx="1600">
                  <c:v>6.1349000000000001E-2</c:v>
                </c:pt>
                <c:pt idx="1601">
                  <c:v>6.0678000000000003E-2</c:v>
                </c:pt>
                <c:pt idx="1602">
                  <c:v>9.9506999999999998E-2</c:v>
                </c:pt>
                <c:pt idx="1603">
                  <c:v>9.9110000000000004E-2</c:v>
                </c:pt>
                <c:pt idx="1604">
                  <c:v>0.10122</c:v>
                </c:pt>
                <c:pt idx="1605">
                  <c:v>9.9392999999999995E-2</c:v>
                </c:pt>
                <c:pt idx="1606">
                  <c:v>0.10057000000000001</c:v>
                </c:pt>
                <c:pt idx="1607">
                  <c:v>9.9849999999999994E-2</c:v>
                </c:pt>
                <c:pt idx="1608">
                  <c:v>9.9848000000000006E-2</c:v>
                </c:pt>
                <c:pt idx="1609">
                  <c:v>9.9586999999999995E-2</c:v>
                </c:pt>
                <c:pt idx="1610">
                  <c:v>0.10011</c:v>
                </c:pt>
                <c:pt idx="1611">
                  <c:v>0.10045999999999999</c:v>
                </c:pt>
                <c:pt idx="1612">
                  <c:v>9.9603999999999998E-2</c:v>
                </c:pt>
                <c:pt idx="1613">
                  <c:v>0.12726999999999999</c:v>
                </c:pt>
                <c:pt idx="1614">
                  <c:v>0.12564</c:v>
                </c:pt>
                <c:pt idx="1615">
                  <c:v>0.12592999999999999</c:v>
                </c:pt>
                <c:pt idx="1616">
                  <c:v>0.12587000000000001</c:v>
                </c:pt>
                <c:pt idx="1617">
                  <c:v>0.12634999999999999</c:v>
                </c:pt>
                <c:pt idx="1618">
                  <c:v>0.12565000000000001</c:v>
                </c:pt>
                <c:pt idx="1619">
                  <c:v>0.12642</c:v>
                </c:pt>
                <c:pt idx="1620">
                  <c:v>0.12673999999999999</c:v>
                </c:pt>
                <c:pt idx="1621">
                  <c:v>0.12629000000000001</c:v>
                </c:pt>
                <c:pt idx="1622">
                  <c:v>0.12639</c:v>
                </c:pt>
                <c:pt idx="1623">
                  <c:v>0.12676000000000001</c:v>
                </c:pt>
                <c:pt idx="1624">
                  <c:v>2.2526E-3</c:v>
                </c:pt>
                <c:pt idx="1625">
                  <c:v>2.3516000000000001E-3</c:v>
                </c:pt>
                <c:pt idx="1626">
                  <c:v>2.0260999999999999E-3</c:v>
                </c:pt>
                <c:pt idx="1627">
                  <c:v>2.2032000000000002E-3</c:v>
                </c:pt>
                <c:pt idx="1628">
                  <c:v>2.0449000000000001E-3</c:v>
                </c:pt>
                <c:pt idx="1629">
                  <c:v>1.9040999999999999E-3</c:v>
                </c:pt>
                <c:pt idx="1630">
                  <c:v>2.0856E-3</c:v>
                </c:pt>
                <c:pt idx="1631">
                  <c:v>2.5362000000000002E-3</c:v>
                </c:pt>
                <c:pt idx="1632">
                  <c:v>2.4494E-3</c:v>
                </c:pt>
                <c:pt idx="1633">
                  <c:v>2.0384000000000001E-3</c:v>
                </c:pt>
                <c:pt idx="1634">
                  <c:v>2.2090999999999999E-3</c:v>
                </c:pt>
                <c:pt idx="1635">
                  <c:v>3.3777E-3</c:v>
                </c:pt>
                <c:pt idx="1636">
                  <c:v>3.2133000000000001E-3</c:v>
                </c:pt>
                <c:pt idx="1637">
                  <c:v>3.5864E-3</c:v>
                </c:pt>
                <c:pt idx="1638">
                  <c:v>3.5626E-3</c:v>
                </c:pt>
                <c:pt idx="1639">
                  <c:v>3.4348E-3</c:v>
                </c:pt>
                <c:pt idx="1640">
                  <c:v>3.6350000000000002E-3</c:v>
                </c:pt>
                <c:pt idx="1641">
                  <c:v>3.5663000000000001E-3</c:v>
                </c:pt>
                <c:pt idx="1642">
                  <c:v>3.5174E-3</c:v>
                </c:pt>
                <c:pt idx="1643">
                  <c:v>3.3124999999999999E-3</c:v>
                </c:pt>
                <c:pt idx="1644">
                  <c:v>3.5341000000000001E-3</c:v>
                </c:pt>
                <c:pt idx="1645">
                  <c:v>3.3892000000000002E-3</c:v>
                </c:pt>
                <c:pt idx="1646">
                  <c:v>6.3420999999999998E-3</c:v>
                </c:pt>
                <c:pt idx="1647">
                  <c:v>6.5903999999999997E-3</c:v>
                </c:pt>
                <c:pt idx="1648">
                  <c:v>6.2880999999999996E-3</c:v>
                </c:pt>
                <c:pt idx="1649">
                  <c:v>6.3279E-3</c:v>
                </c:pt>
                <c:pt idx="1650">
                  <c:v>6.4206000000000003E-3</c:v>
                </c:pt>
                <c:pt idx="1651">
                  <c:v>6.6772999999999997E-3</c:v>
                </c:pt>
                <c:pt idx="1652">
                  <c:v>6.2154000000000003E-3</c:v>
                </c:pt>
                <c:pt idx="1653">
                  <c:v>6.3528999999999999E-3</c:v>
                </c:pt>
                <c:pt idx="1654">
                  <c:v>6.1945999999999998E-3</c:v>
                </c:pt>
                <c:pt idx="1655">
                  <c:v>6.5718E-3</c:v>
                </c:pt>
                <c:pt idx="1656">
                  <c:v>6.0996000000000002E-3</c:v>
                </c:pt>
                <c:pt idx="1657">
                  <c:v>2.4291999999999998E-3</c:v>
                </c:pt>
                <c:pt idx="1658">
                  <c:v>2.6483000000000001E-3</c:v>
                </c:pt>
                <c:pt idx="1659">
                  <c:v>2.6500999999999999E-3</c:v>
                </c:pt>
                <c:pt idx="1660">
                  <c:v>2.6383000000000001E-3</c:v>
                </c:pt>
                <c:pt idx="1661">
                  <c:v>2.8132999999999999E-3</c:v>
                </c:pt>
                <c:pt idx="1662">
                  <c:v>2.5450999999999998E-3</c:v>
                </c:pt>
                <c:pt idx="1663">
                  <c:v>2.8162E-3</c:v>
                </c:pt>
                <c:pt idx="1664">
                  <c:v>2.7423999999999999E-3</c:v>
                </c:pt>
                <c:pt idx="1665">
                  <c:v>2.8727000000000002E-3</c:v>
                </c:pt>
                <c:pt idx="1666">
                  <c:v>2.6405000000000001E-3</c:v>
                </c:pt>
                <c:pt idx="1667">
                  <c:v>2.5841000000000002E-3</c:v>
                </c:pt>
                <c:pt idx="1668">
                  <c:v>0.12673000000000001</c:v>
                </c:pt>
                <c:pt idx="1669">
                  <c:v>0.12350999999999999</c:v>
                </c:pt>
                <c:pt idx="1670">
                  <c:v>0.12570000000000001</c:v>
                </c:pt>
                <c:pt idx="1671">
                  <c:v>0.12601000000000001</c:v>
                </c:pt>
                <c:pt idx="1672">
                  <c:v>0.12601000000000001</c:v>
                </c:pt>
                <c:pt idx="1673">
                  <c:v>0.12712000000000001</c:v>
                </c:pt>
                <c:pt idx="1674">
                  <c:v>0.12645000000000001</c:v>
                </c:pt>
                <c:pt idx="1675">
                  <c:v>0.12720000000000001</c:v>
                </c:pt>
                <c:pt idx="1676">
                  <c:v>0.12572</c:v>
                </c:pt>
                <c:pt idx="1677">
                  <c:v>0.12737999999999999</c:v>
                </c:pt>
                <c:pt idx="1678">
                  <c:v>0.12773999999999999</c:v>
                </c:pt>
                <c:pt idx="1679">
                  <c:v>0.12042</c:v>
                </c:pt>
                <c:pt idx="1680">
                  <c:v>0.12111</c:v>
                </c:pt>
                <c:pt idx="1681">
                  <c:v>0.11965000000000001</c:v>
                </c:pt>
                <c:pt idx="1682">
                  <c:v>0.12114999999999999</c:v>
                </c:pt>
                <c:pt idx="1683">
                  <c:v>0.12019000000000001</c:v>
                </c:pt>
                <c:pt idx="1684">
                  <c:v>0.11987</c:v>
                </c:pt>
                <c:pt idx="1685">
                  <c:v>0.11904000000000001</c:v>
                </c:pt>
                <c:pt idx="1686">
                  <c:v>0.11826</c:v>
                </c:pt>
                <c:pt idx="1687">
                  <c:v>0.11855</c:v>
                </c:pt>
                <c:pt idx="1688">
                  <c:v>0.12247</c:v>
                </c:pt>
                <c:pt idx="1689">
                  <c:v>0.12181</c:v>
                </c:pt>
                <c:pt idx="1690">
                  <c:v>0.12914999999999999</c:v>
                </c:pt>
                <c:pt idx="1691">
                  <c:v>0.12762999999999999</c:v>
                </c:pt>
                <c:pt idx="1692">
                  <c:v>0.12933</c:v>
                </c:pt>
                <c:pt idx="1693">
                  <c:v>0.12812000000000001</c:v>
                </c:pt>
                <c:pt idx="1694">
                  <c:v>0.12852</c:v>
                </c:pt>
                <c:pt idx="1695">
                  <c:v>0.12719</c:v>
                </c:pt>
                <c:pt idx="1696">
                  <c:v>0.12703999999999999</c:v>
                </c:pt>
                <c:pt idx="1697">
                  <c:v>0.12845999999999999</c:v>
                </c:pt>
                <c:pt idx="1698">
                  <c:v>0.12892000000000001</c:v>
                </c:pt>
                <c:pt idx="1699">
                  <c:v>0.12741</c:v>
                </c:pt>
                <c:pt idx="1700">
                  <c:v>0.12848999999999999</c:v>
                </c:pt>
                <c:pt idx="1701">
                  <c:v>3.1764000000000001E-2</c:v>
                </c:pt>
                <c:pt idx="1702">
                  <c:v>3.1792000000000001E-2</c:v>
                </c:pt>
                <c:pt idx="1703">
                  <c:v>3.1498999999999999E-2</c:v>
                </c:pt>
                <c:pt idx="1704">
                  <c:v>3.1684999999999998E-2</c:v>
                </c:pt>
                <c:pt idx="1705">
                  <c:v>3.2419000000000003E-2</c:v>
                </c:pt>
                <c:pt idx="1706">
                  <c:v>3.1838999999999999E-2</c:v>
                </c:pt>
                <c:pt idx="1707">
                  <c:v>3.1661000000000002E-2</c:v>
                </c:pt>
                <c:pt idx="1708">
                  <c:v>3.2046999999999999E-2</c:v>
                </c:pt>
                <c:pt idx="1709">
                  <c:v>3.1535000000000001E-2</c:v>
                </c:pt>
                <c:pt idx="1710">
                  <c:v>3.2037999999999997E-2</c:v>
                </c:pt>
                <c:pt idx="1711">
                  <c:v>3.2114999999999998E-2</c:v>
                </c:pt>
                <c:pt idx="1712">
                  <c:v>4.0499E-2</c:v>
                </c:pt>
                <c:pt idx="1713">
                  <c:v>4.0398000000000003E-2</c:v>
                </c:pt>
                <c:pt idx="1714">
                  <c:v>4.1829999999999999E-2</c:v>
                </c:pt>
                <c:pt idx="1715">
                  <c:v>4.0516999999999997E-2</c:v>
                </c:pt>
                <c:pt idx="1716">
                  <c:v>4.0953000000000003E-2</c:v>
                </c:pt>
                <c:pt idx="1717">
                  <c:v>4.1759999999999999E-2</c:v>
                </c:pt>
                <c:pt idx="1718">
                  <c:v>4.1702000000000003E-2</c:v>
                </c:pt>
                <c:pt idx="1719">
                  <c:v>4.0550000000000003E-2</c:v>
                </c:pt>
                <c:pt idx="1720">
                  <c:v>4.0842000000000003E-2</c:v>
                </c:pt>
                <c:pt idx="1721">
                  <c:v>4.0807999999999997E-2</c:v>
                </c:pt>
                <c:pt idx="1722">
                  <c:v>4.1105999999999997E-2</c:v>
                </c:pt>
                <c:pt idx="1723">
                  <c:v>6.0981E-2</c:v>
                </c:pt>
                <c:pt idx="1724">
                  <c:v>5.9685000000000002E-2</c:v>
                </c:pt>
                <c:pt idx="1725">
                  <c:v>6.0575999999999998E-2</c:v>
                </c:pt>
                <c:pt idx="1726">
                  <c:v>6.0324999999999997E-2</c:v>
                </c:pt>
                <c:pt idx="1727">
                  <c:v>6.0038000000000001E-2</c:v>
                </c:pt>
                <c:pt idx="1728">
                  <c:v>6.0565000000000001E-2</c:v>
                </c:pt>
                <c:pt idx="1729">
                  <c:v>6.0188999999999999E-2</c:v>
                </c:pt>
                <c:pt idx="1730">
                  <c:v>6.0405E-2</c:v>
                </c:pt>
                <c:pt idx="1731">
                  <c:v>5.9740000000000001E-2</c:v>
                </c:pt>
                <c:pt idx="1732">
                  <c:v>6.1029E-2</c:v>
                </c:pt>
                <c:pt idx="1733">
                  <c:v>6.1269999999999998E-2</c:v>
                </c:pt>
                <c:pt idx="1734">
                  <c:v>3.6199000000000002E-2</c:v>
                </c:pt>
                <c:pt idx="1735">
                  <c:v>3.6506999999999998E-2</c:v>
                </c:pt>
                <c:pt idx="1736">
                  <c:v>3.6776999999999997E-2</c:v>
                </c:pt>
                <c:pt idx="1737">
                  <c:v>3.6128E-2</c:v>
                </c:pt>
                <c:pt idx="1738">
                  <c:v>3.6443999999999997E-2</c:v>
                </c:pt>
                <c:pt idx="1739">
                  <c:v>3.6380999999999997E-2</c:v>
                </c:pt>
                <c:pt idx="1740">
                  <c:v>3.7043E-2</c:v>
                </c:pt>
                <c:pt idx="1741">
                  <c:v>3.6658999999999997E-2</c:v>
                </c:pt>
                <c:pt idx="1742">
                  <c:v>3.6511000000000002E-2</c:v>
                </c:pt>
                <c:pt idx="1743">
                  <c:v>3.7012999999999997E-2</c:v>
                </c:pt>
                <c:pt idx="1744">
                  <c:v>3.7007999999999999E-2</c:v>
                </c:pt>
                <c:pt idx="1745">
                  <c:v>4.5678999999999997E-2</c:v>
                </c:pt>
                <c:pt idx="1746">
                  <c:v>4.5579000000000001E-2</c:v>
                </c:pt>
                <c:pt idx="1747">
                  <c:v>4.5789999999999997E-2</c:v>
                </c:pt>
                <c:pt idx="1748">
                  <c:v>4.6462000000000003E-2</c:v>
                </c:pt>
                <c:pt idx="1749">
                  <c:v>4.5693999999999999E-2</c:v>
                </c:pt>
                <c:pt idx="1750">
                  <c:v>4.5602999999999998E-2</c:v>
                </c:pt>
                <c:pt idx="1751">
                  <c:v>4.6004000000000003E-2</c:v>
                </c:pt>
                <c:pt idx="1752">
                  <c:v>4.5700999999999999E-2</c:v>
                </c:pt>
                <c:pt idx="1753">
                  <c:v>4.6107000000000002E-2</c:v>
                </c:pt>
                <c:pt idx="1754">
                  <c:v>4.6089999999999999E-2</c:v>
                </c:pt>
                <c:pt idx="1755">
                  <c:v>4.5623999999999998E-2</c:v>
                </c:pt>
                <c:pt idx="1756">
                  <c:v>8.0780000000000001E-4</c:v>
                </c:pt>
                <c:pt idx="1757">
                  <c:v>8.8528000000000001E-4</c:v>
                </c:pt>
                <c:pt idx="1758">
                  <c:v>8.3940000000000002E-4</c:v>
                </c:pt>
                <c:pt idx="1759">
                  <c:v>8.6523000000000004E-4</c:v>
                </c:pt>
                <c:pt idx="1760">
                  <c:v>9.0684000000000001E-4</c:v>
                </c:pt>
                <c:pt idx="1761">
                  <c:v>7.7786000000000001E-4</c:v>
                </c:pt>
                <c:pt idx="1762">
                  <c:v>8.6624E-4</c:v>
                </c:pt>
                <c:pt idx="1763">
                  <c:v>8.9375000000000001E-4</c:v>
                </c:pt>
                <c:pt idx="1764">
                  <c:v>9.1069999999999996E-4</c:v>
                </c:pt>
                <c:pt idx="1765">
                  <c:v>8.3361999999999998E-4</c:v>
                </c:pt>
                <c:pt idx="1766">
                  <c:v>7.8585999999999999E-4</c:v>
                </c:pt>
                <c:pt idx="1767">
                  <c:v>1.2922999999999999E-3</c:v>
                </c:pt>
                <c:pt idx="1768">
                  <c:v>1.3653999999999999E-3</c:v>
                </c:pt>
                <c:pt idx="1769">
                  <c:v>1.2042000000000001E-3</c:v>
                </c:pt>
                <c:pt idx="1770">
                  <c:v>1.1358E-3</c:v>
                </c:pt>
                <c:pt idx="1771">
                  <c:v>1.2144E-3</c:v>
                </c:pt>
                <c:pt idx="1772">
                  <c:v>1.1746E-3</c:v>
                </c:pt>
                <c:pt idx="1773">
                  <c:v>1.2003000000000001E-3</c:v>
                </c:pt>
                <c:pt idx="1774">
                  <c:v>1.2872999999999999E-3</c:v>
                </c:pt>
                <c:pt idx="1775">
                  <c:v>1.1444999999999999E-3</c:v>
                </c:pt>
                <c:pt idx="1776">
                  <c:v>1.2163E-3</c:v>
                </c:pt>
                <c:pt idx="1777">
                  <c:v>1.2642E-3</c:v>
                </c:pt>
                <c:pt idx="1778">
                  <c:v>2.3777E-3</c:v>
                </c:pt>
                <c:pt idx="1779">
                  <c:v>2.3584999999999999E-3</c:v>
                </c:pt>
                <c:pt idx="1780">
                  <c:v>2.3237000000000002E-3</c:v>
                </c:pt>
                <c:pt idx="1781">
                  <c:v>2.2799000000000001E-3</c:v>
                </c:pt>
                <c:pt idx="1782">
                  <c:v>2.2786999999999998E-3</c:v>
                </c:pt>
                <c:pt idx="1783">
                  <c:v>2.2361E-3</c:v>
                </c:pt>
                <c:pt idx="1784">
                  <c:v>2.3134000000000002E-3</c:v>
                </c:pt>
                <c:pt idx="1785">
                  <c:v>2.3176E-3</c:v>
                </c:pt>
                <c:pt idx="1786">
                  <c:v>2.3714000000000001E-3</c:v>
                </c:pt>
                <c:pt idx="1787">
                  <c:v>2.4053E-3</c:v>
                </c:pt>
                <c:pt idx="1788">
                  <c:v>2.3178000000000001E-3</c:v>
                </c:pt>
                <c:pt idx="1789">
                  <c:v>9.3555000000000005E-4</c:v>
                </c:pt>
                <c:pt idx="1790">
                  <c:v>8.9214000000000003E-4</c:v>
                </c:pt>
                <c:pt idx="1791">
                  <c:v>9.1047999999999997E-4</c:v>
                </c:pt>
                <c:pt idx="1792">
                  <c:v>9.0753999999999997E-4</c:v>
                </c:pt>
                <c:pt idx="1793">
                  <c:v>1.0168E-3</c:v>
                </c:pt>
                <c:pt idx="1794">
                  <c:v>9.5918999999999996E-4</c:v>
                </c:pt>
                <c:pt idx="1795">
                  <c:v>1.0089999999999999E-3</c:v>
                </c:pt>
                <c:pt idx="1796">
                  <c:v>9.5047000000000003E-4</c:v>
                </c:pt>
                <c:pt idx="1797">
                  <c:v>9.1503000000000005E-4</c:v>
                </c:pt>
                <c:pt idx="1798">
                  <c:v>9.3011000000000005E-4</c:v>
                </c:pt>
                <c:pt idx="1799">
                  <c:v>8.3569999999999998E-4</c:v>
                </c:pt>
                <c:pt idx="1800">
                  <c:v>0.20676</c:v>
                </c:pt>
                <c:pt idx="1801">
                  <c:v>0.20846000000000001</c:v>
                </c:pt>
                <c:pt idx="1802">
                  <c:v>0.20891000000000001</c:v>
                </c:pt>
                <c:pt idx="1803">
                  <c:v>0.20680999999999999</c:v>
                </c:pt>
                <c:pt idx="1804">
                  <c:v>0.20738999999999999</c:v>
                </c:pt>
                <c:pt idx="1805">
                  <c:v>0.21037</c:v>
                </c:pt>
                <c:pt idx="1806">
                  <c:v>0.21081</c:v>
                </c:pt>
                <c:pt idx="1807">
                  <c:v>0.21038999999999999</c:v>
                </c:pt>
                <c:pt idx="1808">
                  <c:v>0.21015</c:v>
                </c:pt>
                <c:pt idx="1809">
                  <c:v>0.21006</c:v>
                </c:pt>
                <c:pt idx="1810">
                  <c:v>0.20954999999999999</c:v>
                </c:pt>
                <c:pt idx="1811">
                  <c:v>0.20144999999999999</c:v>
                </c:pt>
                <c:pt idx="1812">
                  <c:v>0.20086000000000001</c:v>
                </c:pt>
                <c:pt idx="1813">
                  <c:v>0.20188999999999999</c:v>
                </c:pt>
                <c:pt idx="1814">
                  <c:v>0.20150999999999999</c:v>
                </c:pt>
                <c:pt idx="1815">
                  <c:v>0.20072999999999999</c:v>
                </c:pt>
                <c:pt idx="1816">
                  <c:v>0.19975999999999999</c:v>
                </c:pt>
                <c:pt idx="1817">
                  <c:v>0.19932</c:v>
                </c:pt>
                <c:pt idx="1818">
                  <c:v>0.19914000000000001</c:v>
                </c:pt>
                <c:pt idx="1819">
                  <c:v>0.19979</c:v>
                </c:pt>
                <c:pt idx="1820">
                  <c:v>0.20058999999999999</c:v>
                </c:pt>
                <c:pt idx="1821">
                  <c:v>0.20113</c:v>
                </c:pt>
                <c:pt idx="1822">
                  <c:v>0.21134</c:v>
                </c:pt>
                <c:pt idx="1823">
                  <c:v>0.21301</c:v>
                </c:pt>
                <c:pt idx="1824">
                  <c:v>0.21290999999999999</c:v>
                </c:pt>
                <c:pt idx="1825">
                  <c:v>0.21076</c:v>
                </c:pt>
                <c:pt idx="1826">
                  <c:v>0.21118999999999999</c:v>
                </c:pt>
                <c:pt idx="1827">
                  <c:v>0.21412</c:v>
                </c:pt>
                <c:pt idx="1828">
                  <c:v>0.20905000000000001</c:v>
                </c:pt>
                <c:pt idx="1829">
                  <c:v>0.21129999999999999</c:v>
                </c:pt>
                <c:pt idx="1830">
                  <c:v>0.21387</c:v>
                </c:pt>
                <c:pt idx="1831">
                  <c:v>0.21065999999999999</c:v>
                </c:pt>
                <c:pt idx="1832">
                  <c:v>0.21409</c:v>
                </c:pt>
                <c:pt idx="1833">
                  <c:v>5.3081000000000003E-2</c:v>
                </c:pt>
                <c:pt idx="1834">
                  <c:v>5.2582999999999998E-2</c:v>
                </c:pt>
                <c:pt idx="1835">
                  <c:v>5.3144999999999998E-2</c:v>
                </c:pt>
                <c:pt idx="1836">
                  <c:v>5.3133E-2</c:v>
                </c:pt>
                <c:pt idx="1837">
                  <c:v>5.3726000000000003E-2</c:v>
                </c:pt>
                <c:pt idx="1838">
                  <c:v>5.2388999999999998E-2</c:v>
                </c:pt>
                <c:pt idx="1839">
                  <c:v>5.3304999999999998E-2</c:v>
                </c:pt>
                <c:pt idx="1840">
                  <c:v>5.2807E-2</c:v>
                </c:pt>
                <c:pt idx="1841">
                  <c:v>5.2698000000000002E-2</c:v>
                </c:pt>
                <c:pt idx="1842">
                  <c:v>5.2930999999999999E-2</c:v>
                </c:pt>
                <c:pt idx="1843">
                  <c:v>5.2733000000000002E-2</c:v>
                </c:pt>
                <c:pt idx="1844">
                  <c:v>6.7729999999999999E-2</c:v>
                </c:pt>
                <c:pt idx="1845">
                  <c:v>6.8057000000000006E-2</c:v>
                </c:pt>
                <c:pt idx="1846">
                  <c:v>6.7243999999999998E-2</c:v>
                </c:pt>
                <c:pt idx="1847">
                  <c:v>6.7851999999999996E-2</c:v>
                </c:pt>
                <c:pt idx="1848">
                  <c:v>6.7718E-2</c:v>
                </c:pt>
                <c:pt idx="1849">
                  <c:v>6.7240999999999995E-2</c:v>
                </c:pt>
                <c:pt idx="1850">
                  <c:v>6.7643999999999996E-2</c:v>
                </c:pt>
                <c:pt idx="1851">
                  <c:v>6.7121E-2</c:v>
                </c:pt>
                <c:pt idx="1852">
                  <c:v>6.8123000000000003E-2</c:v>
                </c:pt>
                <c:pt idx="1853">
                  <c:v>6.8144999999999997E-2</c:v>
                </c:pt>
                <c:pt idx="1854">
                  <c:v>6.7706000000000002E-2</c:v>
                </c:pt>
                <c:pt idx="1855">
                  <c:v>0.10009</c:v>
                </c:pt>
                <c:pt idx="1856">
                  <c:v>0.10082000000000001</c:v>
                </c:pt>
                <c:pt idx="1857">
                  <c:v>0.10019</c:v>
                </c:pt>
                <c:pt idx="1858">
                  <c:v>9.9846000000000004E-2</c:v>
                </c:pt>
                <c:pt idx="1859">
                  <c:v>0.10153</c:v>
                </c:pt>
                <c:pt idx="1860">
                  <c:v>9.9565000000000001E-2</c:v>
                </c:pt>
                <c:pt idx="1861">
                  <c:v>0.10076</c:v>
                </c:pt>
                <c:pt idx="1862">
                  <c:v>9.9479999999999999E-2</c:v>
                </c:pt>
                <c:pt idx="1863">
                  <c:v>0.10061</c:v>
                </c:pt>
                <c:pt idx="1864">
                  <c:v>0.10085</c:v>
                </c:pt>
                <c:pt idx="1865">
                  <c:v>9.9532999999999996E-2</c:v>
                </c:pt>
                <c:pt idx="1866">
                  <c:v>3.6763999999999998E-2</c:v>
                </c:pt>
                <c:pt idx="1867">
                  <c:v>3.6160999999999999E-2</c:v>
                </c:pt>
                <c:pt idx="1868">
                  <c:v>3.6643000000000002E-2</c:v>
                </c:pt>
                <c:pt idx="1869">
                  <c:v>3.6364E-2</c:v>
                </c:pt>
                <c:pt idx="1870">
                  <c:v>3.6724E-2</c:v>
                </c:pt>
                <c:pt idx="1871">
                  <c:v>3.6676E-2</c:v>
                </c:pt>
                <c:pt idx="1872">
                  <c:v>3.6860999999999998E-2</c:v>
                </c:pt>
                <c:pt idx="1873">
                  <c:v>3.6592E-2</c:v>
                </c:pt>
                <c:pt idx="1874">
                  <c:v>3.6742999999999998E-2</c:v>
                </c:pt>
                <c:pt idx="1875">
                  <c:v>3.6518000000000002E-2</c:v>
                </c:pt>
                <c:pt idx="1876">
                  <c:v>3.6165999999999997E-2</c:v>
                </c:pt>
                <c:pt idx="1877">
                  <c:v>7.6731999999999995E-2</c:v>
                </c:pt>
                <c:pt idx="1878">
                  <c:v>7.5234999999999996E-2</c:v>
                </c:pt>
                <c:pt idx="1879">
                  <c:v>7.6447000000000001E-2</c:v>
                </c:pt>
                <c:pt idx="1880">
                  <c:v>7.6368000000000005E-2</c:v>
                </c:pt>
                <c:pt idx="1881">
                  <c:v>7.7410999999999994E-2</c:v>
                </c:pt>
                <c:pt idx="1882">
                  <c:v>7.6203000000000007E-2</c:v>
                </c:pt>
                <c:pt idx="1883">
                  <c:v>7.6099E-2</c:v>
                </c:pt>
                <c:pt idx="1884">
                  <c:v>7.6329999999999995E-2</c:v>
                </c:pt>
                <c:pt idx="1885">
                  <c:v>7.5577000000000005E-2</c:v>
                </c:pt>
                <c:pt idx="1886">
                  <c:v>7.6173000000000005E-2</c:v>
                </c:pt>
                <c:pt idx="1887">
                  <c:v>7.6262999999999997E-2</c:v>
                </c:pt>
                <c:pt idx="1888">
                  <c:v>1.4644E-3</c:v>
                </c:pt>
                <c:pt idx="1889">
                  <c:v>1.387E-3</c:v>
                </c:pt>
                <c:pt idx="1890">
                  <c:v>1.1527E-3</c:v>
                </c:pt>
                <c:pt idx="1891">
                  <c:v>1.4117999999999999E-3</c:v>
                </c:pt>
                <c:pt idx="1892">
                  <c:v>1.4660999999999999E-3</c:v>
                </c:pt>
                <c:pt idx="1893">
                  <c:v>1.3561999999999999E-3</c:v>
                </c:pt>
                <c:pt idx="1894">
                  <c:v>1.4691000000000001E-3</c:v>
                </c:pt>
                <c:pt idx="1895">
                  <c:v>1.1543E-3</c:v>
                </c:pt>
                <c:pt idx="1896">
                  <c:v>1.6651000000000001E-3</c:v>
                </c:pt>
                <c:pt idx="1897">
                  <c:v>1.3512000000000001E-3</c:v>
                </c:pt>
                <c:pt idx="1898">
                  <c:v>1.3258E-3</c:v>
                </c:pt>
                <c:pt idx="1899">
                  <c:v>2.2079999999999999E-3</c:v>
                </c:pt>
                <c:pt idx="1900">
                  <c:v>2.0276000000000001E-3</c:v>
                </c:pt>
                <c:pt idx="1901">
                  <c:v>1.9840000000000001E-3</c:v>
                </c:pt>
                <c:pt idx="1902">
                  <c:v>1.9929000000000001E-3</c:v>
                </c:pt>
                <c:pt idx="1903">
                  <c:v>2.0365000000000001E-3</c:v>
                </c:pt>
                <c:pt idx="1904">
                  <c:v>2.2136E-3</c:v>
                </c:pt>
                <c:pt idx="1905">
                  <c:v>2.2361999999999998E-3</c:v>
                </c:pt>
                <c:pt idx="1906">
                  <c:v>2.1121999999999998E-3</c:v>
                </c:pt>
                <c:pt idx="1907">
                  <c:v>2.1137E-3</c:v>
                </c:pt>
                <c:pt idx="1908">
                  <c:v>2.1668E-3</c:v>
                </c:pt>
                <c:pt idx="1909">
                  <c:v>2.0403000000000001E-3</c:v>
                </c:pt>
                <c:pt idx="1910">
                  <c:v>3.9003000000000002E-3</c:v>
                </c:pt>
                <c:pt idx="1911">
                  <c:v>3.9640999999999999E-3</c:v>
                </c:pt>
                <c:pt idx="1912">
                  <c:v>3.9617999999999997E-3</c:v>
                </c:pt>
                <c:pt idx="1913">
                  <c:v>3.7609000000000002E-3</c:v>
                </c:pt>
                <c:pt idx="1914">
                  <c:v>3.9519999999999998E-3</c:v>
                </c:pt>
                <c:pt idx="1915">
                  <c:v>3.7959000000000001E-3</c:v>
                </c:pt>
                <c:pt idx="1916">
                  <c:v>3.6949999999999999E-3</c:v>
                </c:pt>
                <c:pt idx="1917">
                  <c:v>3.9034E-3</c:v>
                </c:pt>
                <c:pt idx="1918">
                  <c:v>3.9267E-3</c:v>
                </c:pt>
                <c:pt idx="1919">
                  <c:v>3.8392000000000001E-3</c:v>
                </c:pt>
                <c:pt idx="1920">
                  <c:v>3.7640999999999998E-3</c:v>
                </c:pt>
                <c:pt idx="1921">
                  <c:v>1.5403999999999999E-3</c:v>
                </c:pt>
                <c:pt idx="1922">
                  <c:v>1.6517999999999999E-3</c:v>
                </c:pt>
                <c:pt idx="1923">
                  <c:v>1.7589000000000001E-3</c:v>
                </c:pt>
                <c:pt idx="1924">
                  <c:v>1.6473E-3</c:v>
                </c:pt>
                <c:pt idx="1925">
                  <c:v>1.5681E-3</c:v>
                </c:pt>
                <c:pt idx="1926">
                  <c:v>1.5303000000000001E-3</c:v>
                </c:pt>
                <c:pt idx="1927">
                  <c:v>1.4926E-3</c:v>
                </c:pt>
                <c:pt idx="1928">
                  <c:v>1.6100000000000001E-3</c:v>
                </c:pt>
                <c:pt idx="1929">
                  <c:v>1.6618E-3</c:v>
                </c:pt>
                <c:pt idx="1930">
                  <c:v>1.5475E-3</c:v>
                </c:pt>
                <c:pt idx="1931">
                  <c:v>1.6462E-3</c:v>
                </c:pt>
                <c:pt idx="1932">
                  <c:v>0.26306000000000002</c:v>
                </c:pt>
                <c:pt idx="1933">
                  <c:v>0.26090000000000002</c:v>
                </c:pt>
                <c:pt idx="1934">
                  <c:v>0.26494000000000001</c:v>
                </c:pt>
                <c:pt idx="1935">
                  <c:v>0.26383000000000001</c:v>
                </c:pt>
                <c:pt idx="1936">
                  <c:v>0.26319999999999999</c:v>
                </c:pt>
                <c:pt idx="1937">
                  <c:v>0.26600000000000001</c:v>
                </c:pt>
                <c:pt idx="1938">
                  <c:v>0.26695999999999998</c:v>
                </c:pt>
                <c:pt idx="1939">
                  <c:v>0.26368999999999998</c:v>
                </c:pt>
                <c:pt idx="1940">
                  <c:v>0.26307000000000003</c:v>
                </c:pt>
                <c:pt idx="1941">
                  <c:v>0.26386999999999999</c:v>
                </c:pt>
                <c:pt idx="1942">
                  <c:v>0.26588000000000001</c:v>
                </c:pt>
                <c:pt idx="1943">
                  <c:v>0.25128</c:v>
                </c:pt>
                <c:pt idx="1944">
                  <c:v>0.24937999999999999</c:v>
                </c:pt>
                <c:pt idx="1945">
                  <c:v>0.25054999999999999</c:v>
                </c:pt>
                <c:pt idx="1946">
                  <c:v>0.25141999999999998</c:v>
                </c:pt>
                <c:pt idx="1947">
                  <c:v>0.25307000000000002</c:v>
                </c:pt>
                <c:pt idx="1948">
                  <c:v>0.25013000000000002</c:v>
                </c:pt>
                <c:pt idx="1949">
                  <c:v>0.25022</c:v>
                </c:pt>
                <c:pt idx="1950">
                  <c:v>0.25174999999999997</c:v>
                </c:pt>
                <c:pt idx="1951">
                  <c:v>0.25097000000000003</c:v>
                </c:pt>
                <c:pt idx="1952">
                  <c:v>0.25087999999999999</c:v>
                </c:pt>
                <c:pt idx="1953">
                  <c:v>0.25269999999999998</c:v>
                </c:pt>
                <c:pt idx="1954">
                  <c:v>0.26748</c:v>
                </c:pt>
                <c:pt idx="1955">
                  <c:v>0.26802999999999999</c:v>
                </c:pt>
                <c:pt idx="1956">
                  <c:v>0.26750000000000002</c:v>
                </c:pt>
                <c:pt idx="1957">
                  <c:v>0.26689000000000002</c:v>
                </c:pt>
                <c:pt idx="1958">
                  <c:v>0.26724999999999999</c:v>
                </c:pt>
                <c:pt idx="1959">
                  <c:v>0.26637</c:v>
                </c:pt>
                <c:pt idx="1960">
                  <c:v>0.26778999999999997</c:v>
                </c:pt>
                <c:pt idx="1961">
                  <c:v>0.26433000000000001</c:v>
                </c:pt>
                <c:pt idx="1962">
                  <c:v>0.26784000000000002</c:v>
                </c:pt>
                <c:pt idx="1963">
                  <c:v>0.26521</c:v>
                </c:pt>
                <c:pt idx="1964">
                  <c:v>0.26918999999999998</c:v>
                </c:pt>
                <c:pt idx="1965">
                  <c:v>6.6404000000000005E-2</c:v>
                </c:pt>
                <c:pt idx="1966">
                  <c:v>6.6213999999999995E-2</c:v>
                </c:pt>
                <c:pt idx="1967">
                  <c:v>6.6433000000000006E-2</c:v>
                </c:pt>
                <c:pt idx="1968">
                  <c:v>6.5748000000000001E-2</c:v>
                </c:pt>
                <c:pt idx="1969">
                  <c:v>6.6408999999999996E-2</c:v>
                </c:pt>
                <c:pt idx="1970">
                  <c:v>6.7013000000000003E-2</c:v>
                </c:pt>
                <c:pt idx="1971">
                  <c:v>6.6882999999999998E-2</c:v>
                </c:pt>
                <c:pt idx="1972">
                  <c:v>6.7030000000000006E-2</c:v>
                </c:pt>
                <c:pt idx="1973">
                  <c:v>6.6336000000000006E-2</c:v>
                </c:pt>
                <c:pt idx="1974">
                  <c:v>6.7265000000000005E-2</c:v>
                </c:pt>
                <c:pt idx="1975">
                  <c:v>6.5777000000000002E-2</c:v>
                </c:pt>
                <c:pt idx="1976">
                  <c:v>8.5177000000000003E-2</c:v>
                </c:pt>
                <c:pt idx="1977">
                  <c:v>8.5148000000000001E-2</c:v>
                </c:pt>
                <c:pt idx="1978">
                  <c:v>8.4797999999999998E-2</c:v>
                </c:pt>
                <c:pt idx="1979">
                  <c:v>8.5445999999999994E-2</c:v>
                </c:pt>
                <c:pt idx="1980">
                  <c:v>8.5335999999999995E-2</c:v>
                </c:pt>
                <c:pt idx="1981">
                  <c:v>8.5501999999999995E-2</c:v>
                </c:pt>
                <c:pt idx="1982">
                  <c:v>8.5199999999999998E-2</c:v>
                </c:pt>
                <c:pt idx="1983">
                  <c:v>8.4260000000000002E-2</c:v>
                </c:pt>
                <c:pt idx="1984">
                  <c:v>8.5591E-2</c:v>
                </c:pt>
                <c:pt idx="1985">
                  <c:v>8.4201999999999999E-2</c:v>
                </c:pt>
                <c:pt idx="1986">
                  <c:v>8.6233000000000004E-2</c:v>
                </c:pt>
                <c:pt idx="1987">
                  <c:v>0.12644</c:v>
                </c:pt>
                <c:pt idx="1988">
                  <c:v>0.12584000000000001</c:v>
                </c:pt>
                <c:pt idx="1989">
                  <c:v>0.12712999999999999</c:v>
                </c:pt>
                <c:pt idx="1990">
                  <c:v>0.12601999999999999</c:v>
                </c:pt>
                <c:pt idx="1991">
                  <c:v>0.12712999999999999</c:v>
                </c:pt>
                <c:pt idx="1992">
                  <c:v>0.12606999999999999</c:v>
                </c:pt>
                <c:pt idx="1993">
                  <c:v>0.12734999999999999</c:v>
                </c:pt>
                <c:pt idx="1994">
                  <c:v>0.12523000000000001</c:v>
                </c:pt>
                <c:pt idx="1995">
                  <c:v>0.12612999999999999</c:v>
                </c:pt>
                <c:pt idx="1996">
                  <c:v>0.12587000000000001</c:v>
                </c:pt>
                <c:pt idx="1997">
                  <c:v>0.12595000000000001</c:v>
                </c:pt>
                <c:pt idx="1998">
                  <c:v>4.6302999999999997E-2</c:v>
                </c:pt>
                <c:pt idx="1999">
                  <c:v>4.5829000000000002E-2</c:v>
                </c:pt>
                <c:pt idx="2000">
                  <c:v>4.6580999999999997E-2</c:v>
                </c:pt>
                <c:pt idx="2001">
                  <c:v>4.6264E-2</c:v>
                </c:pt>
                <c:pt idx="2002">
                  <c:v>4.5989000000000002E-2</c:v>
                </c:pt>
                <c:pt idx="2003">
                  <c:v>4.5809999999999997E-2</c:v>
                </c:pt>
                <c:pt idx="2004">
                  <c:v>4.6362E-2</c:v>
                </c:pt>
                <c:pt idx="2005">
                  <c:v>4.5330000000000002E-2</c:v>
                </c:pt>
                <c:pt idx="2006">
                  <c:v>4.5470999999999998E-2</c:v>
                </c:pt>
                <c:pt idx="2007">
                  <c:v>4.6149000000000003E-2</c:v>
                </c:pt>
                <c:pt idx="2008">
                  <c:v>4.5247000000000002E-2</c:v>
                </c:pt>
                <c:pt idx="2009">
                  <c:v>7.5867000000000004E-2</c:v>
                </c:pt>
                <c:pt idx="2010">
                  <c:v>7.6303999999999997E-2</c:v>
                </c:pt>
                <c:pt idx="2011">
                  <c:v>7.6467999999999994E-2</c:v>
                </c:pt>
                <c:pt idx="2012">
                  <c:v>7.6752000000000001E-2</c:v>
                </c:pt>
                <c:pt idx="2013">
                  <c:v>7.5893000000000002E-2</c:v>
                </c:pt>
                <c:pt idx="2014">
                  <c:v>7.7464000000000005E-2</c:v>
                </c:pt>
                <c:pt idx="2015">
                  <c:v>7.7345999999999998E-2</c:v>
                </c:pt>
                <c:pt idx="2016">
                  <c:v>7.6781000000000002E-2</c:v>
                </c:pt>
                <c:pt idx="2017">
                  <c:v>7.5970999999999997E-2</c:v>
                </c:pt>
                <c:pt idx="2018">
                  <c:v>7.6844999999999997E-2</c:v>
                </c:pt>
                <c:pt idx="2019">
                  <c:v>7.6151999999999997E-2</c:v>
                </c:pt>
                <c:pt idx="2020">
                  <c:v>1.8454999999999999E-3</c:v>
                </c:pt>
                <c:pt idx="2021">
                  <c:v>1.8223E-3</c:v>
                </c:pt>
                <c:pt idx="2022">
                  <c:v>1.5912999999999999E-3</c:v>
                </c:pt>
                <c:pt idx="2023">
                  <c:v>1.8990000000000001E-3</c:v>
                </c:pt>
                <c:pt idx="2024">
                  <c:v>1.6946999999999999E-3</c:v>
                </c:pt>
                <c:pt idx="2025">
                  <c:v>1.8521E-3</c:v>
                </c:pt>
                <c:pt idx="2026">
                  <c:v>1.5835999999999999E-3</c:v>
                </c:pt>
                <c:pt idx="2027">
                  <c:v>1.9589999999999998E-3</c:v>
                </c:pt>
                <c:pt idx="2028">
                  <c:v>1.9223000000000001E-3</c:v>
                </c:pt>
                <c:pt idx="2029">
                  <c:v>1.7049000000000001E-3</c:v>
                </c:pt>
                <c:pt idx="2030">
                  <c:v>1.8967999999999999E-3</c:v>
                </c:pt>
                <c:pt idx="2031">
                  <c:v>2.4440999999999998E-3</c:v>
                </c:pt>
                <c:pt idx="2032">
                  <c:v>2.7152999999999999E-3</c:v>
                </c:pt>
                <c:pt idx="2033">
                  <c:v>2.5233E-3</c:v>
                </c:pt>
                <c:pt idx="2034">
                  <c:v>2.5576000000000002E-3</c:v>
                </c:pt>
                <c:pt idx="2035">
                  <c:v>2.6162999999999998E-3</c:v>
                </c:pt>
                <c:pt idx="2036">
                  <c:v>2.5561999999999998E-3</c:v>
                </c:pt>
                <c:pt idx="2037">
                  <c:v>2.5771000000000001E-3</c:v>
                </c:pt>
                <c:pt idx="2038">
                  <c:v>2.5349000000000001E-3</c:v>
                </c:pt>
                <c:pt idx="2039">
                  <c:v>2.6205E-3</c:v>
                </c:pt>
                <c:pt idx="2040">
                  <c:v>2.5718E-3</c:v>
                </c:pt>
                <c:pt idx="2041">
                  <c:v>2.5906000000000002E-3</c:v>
                </c:pt>
                <c:pt idx="2042">
                  <c:v>4.5668000000000002E-3</c:v>
                </c:pt>
                <c:pt idx="2043">
                  <c:v>4.9072999999999999E-3</c:v>
                </c:pt>
                <c:pt idx="2044">
                  <c:v>4.8123000000000003E-3</c:v>
                </c:pt>
                <c:pt idx="2045">
                  <c:v>4.6851000000000002E-3</c:v>
                </c:pt>
                <c:pt idx="2046">
                  <c:v>4.8918E-3</c:v>
                </c:pt>
                <c:pt idx="2047">
                  <c:v>4.8551000000000002E-3</c:v>
                </c:pt>
                <c:pt idx="2048">
                  <c:v>4.7223999999999999E-3</c:v>
                </c:pt>
                <c:pt idx="2049">
                  <c:v>4.9382999999999996E-3</c:v>
                </c:pt>
                <c:pt idx="2050">
                  <c:v>4.6874000000000004E-3</c:v>
                </c:pt>
                <c:pt idx="2051">
                  <c:v>4.8119E-3</c:v>
                </c:pt>
                <c:pt idx="2052">
                  <c:v>4.7990999999999997E-3</c:v>
                </c:pt>
                <c:pt idx="2053">
                  <c:v>2.0490999999999999E-3</c:v>
                </c:pt>
                <c:pt idx="2054">
                  <c:v>1.9166000000000001E-3</c:v>
                </c:pt>
                <c:pt idx="2055">
                  <c:v>1.9731000000000002E-3</c:v>
                </c:pt>
                <c:pt idx="2056">
                  <c:v>2.0125E-3</c:v>
                </c:pt>
                <c:pt idx="2057">
                  <c:v>2.0509999999999999E-3</c:v>
                </c:pt>
                <c:pt idx="2058">
                  <c:v>2.3099000000000001E-3</c:v>
                </c:pt>
                <c:pt idx="2059">
                  <c:v>1.9384999999999999E-3</c:v>
                </c:pt>
                <c:pt idx="2060">
                  <c:v>1.9342999999999999E-3</c:v>
                </c:pt>
                <c:pt idx="2061">
                  <c:v>1.8799000000000001E-3</c:v>
                </c:pt>
                <c:pt idx="2062">
                  <c:v>1.7378999999999999E-3</c:v>
                </c:pt>
                <c:pt idx="2063">
                  <c:v>2.1305E-3</c:v>
                </c:pt>
                <c:pt idx="2064">
                  <c:v>0.69118999999999997</c:v>
                </c:pt>
                <c:pt idx="2065">
                  <c:v>0.69194999999999995</c:v>
                </c:pt>
                <c:pt idx="2066">
                  <c:v>0.69037999999999999</c:v>
                </c:pt>
                <c:pt idx="2067">
                  <c:v>0.69144000000000005</c:v>
                </c:pt>
                <c:pt idx="2068">
                  <c:v>0.69011999999999996</c:v>
                </c:pt>
                <c:pt idx="2069">
                  <c:v>0.69213999999999998</c:v>
                </c:pt>
                <c:pt idx="2070">
                  <c:v>0.69252999999999998</c:v>
                </c:pt>
                <c:pt idx="2071">
                  <c:v>0.76717000000000002</c:v>
                </c:pt>
                <c:pt idx="2072">
                  <c:v>0.76748000000000005</c:v>
                </c:pt>
                <c:pt idx="2073">
                  <c:v>0.76688000000000001</c:v>
                </c:pt>
                <c:pt idx="2074">
                  <c:v>0.76373000000000002</c:v>
                </c:pt>
                <c:pt idx="2075">
                  <c:v>0.76687000000000005</c:v>
                </c:pt>
                <c:pt idx="2076">
                  <c:v>0.76449</c:v>
                </c:pt>
                <c:pt idx="2077">
                  <c:v>0.7671</c:v>
                </c:pt>
                <c:pt idx="2078">
                  <c:v>0.19012999999999999</c:v>
                </c:pt>
                <c:pt idx="2079">
                  <c:v>0.19055</c:v>
                </c:pt>
                <c:pt idx="2080">
                  <c:v>0.18978999999999999</c:v>
                </c:pt>
                <c:pt idx="2081">
                  <c:v>0.19166</c:v>
                </c:pt>
                <c:pt idx="2082">
                  <c:v>0.19069</c:v>
                </c:pt>
                <c:pt idx="2083">
                  <c:v>0.18951999999999999</c:v>
                </c:pt>
                <c:pt idx="2084">
                  <c:v>0.19053</c:v>
                </c:pt>
                <c:pt idx="2085">
                  <c:v>0.19116</c:v>
                </c:pt>
                <c:pt idx="2086">
                  <c:v>0.19020000000000001</c:v>
                </c:pt>
                <c:pt idx="2087">
                  <c:v>0.19095000000000001</c:v>
                </c:pt>
                <c:pt idx="2088">
                  <c:v>0.19001000000000001</c:v>
                </c:pt>
                <c:pt idx="2089">
                  <c:v>0.24473</c:v>
                </c:pt>
                <c:pt idx="2090">
                  <c:v>0.24560999999999999</c:v>
                </c:pt>
                <c:pt idx="2091">
                  <c:v>0.24418999999999999</c:v>
                </c:pt>
                <c:pt idx="2092">
                  <c:v>0.24807999999999999</c:v>
                </c:pt>
                <c:pt idx="2093">
                  <c:v>0.24742</c:v>
                </c:pt>
                <c:pt idx="2094">
                  <c:v>0.24445</c:v>
                </c:pt>
                <c:pt idx="2095">
                  <c:v>0.24593000000000001</c:v>
                </c:pt>
                <c:pt idx="2096">
                  <c:v>0.24287</c:v>
                </c:pt>
                <c:pt idx="2097">
                  <c:v>0.24356</c:v>
                </c:pt>
                <c:pt idx="2098">
                  <c:v>0.24653</c:v>
                </c:pt>
                <c:pt idx="2099">
                  <c:v>0.24673999999999999</c:v>
                </c:pt>
                <c:pt idx="2100">
                  <c:v>0.36294999999999999</c:v>
                </c:pt>
                <c:pt idx="2101">
                  <c:v>0.36260999999999999</c:v>
                </c:pt>
                <c:pt idx="2102">
                  <c:v>0.36382999999999999</c:v>
                </c:pt>
                <c:pt idx="2103">
                  <c:v>0.36293999999999998</c:v>
                </c:pt>
                <c:pt idx="2104">
                  <c:v>0.36255999999999999</c:v>
                </c:pt>
                <c:pt idx="2105">
                  <c:v>0.36182999999999998</c:v>
                </c:pt>
                <c:pt idx="2106">
                  <c:v>0.35976999999999998</c:v>
                </c:pt>
                <c:pt idx="2107">
                  <c:v>0.36230000000000001</c:v>
                </c:pt>
                <c:pt idx="2108">
                  <c:v>0.36535000000000001</c:v>
                </c:pt>
                <c:pt idx="2109">
                  <c:v>0.35926000000000002</c:v>
                </c:pt>
                <c:pt idx="2110">
                  <c:v>0.36280000000000001</c:v>
                </c:pt>
                <c:pt idx="2111">
                  <c:v>0.13177</c:v>
                </c:pt>
                <c:pt idx="2112">
                  <c:v>0.13233</c:v>
                </c:pt>
                <c:pt idx="2113">
                  <c:v>0.13242000000000001</c:v>
                </c:pt>
                <c:pt idx="2114">
                  <c:v>0.13364000000000001</c:v>
                </c:pt>
                <c:pt idx="2115">
                  <c:v>0.13194</c:v>
                </c:pt>
                <c:pt idx="2116">
                  <c:v>0.13320000000000001</c:v>
                </c:pt>
                <c:pt idx="2117">
                  <c:v>0.13142999999999999</c:v>
                </c:pt>
                <c:pt idx="2118">
                  <c:v>0.13181999999999999</c:v>
                </c:pt>
                <c:pt idx="2119">
                  <c:v>0.13105</c:v>
                </c:pt>
                <c:pt idx="2120">
                  <c:v>0.1308</c:v>
                </c:pt>
                <c:pt idx="2121">
                  <c:v>0.13044</c:v>
                </c:pt>
                <c:pt idx="2122">
                  <c:v>0.21873999999999999</c:v>
                </c:pt>
                <c:pt idx="2123">
                  <c:v>0.22036</c:v>
                </c:pt>
                <c:pt idx="2124">
                  <c:v>0.21689</c:v>
                </c:pt>
                <c:pt idx="2125">
                  <c:v>0.21837000000000001</c:v>
                </c:pt>
                <c:pt idx="2126">
                  <c:v>0.21870000000000001</c:v>
                </c:pt>
                <c:pt idx="2127">
                  <c:v>0.21787000000000001</c:v>
                </c:pt>
                <c:pt idx="2128">
                  <c:v>0.22166</c:v>
                </c:pt>
                <c:pt idx="2129">
                  <c:v>0.21934999999999999</c:v>
                </c:pt>
                <c:pt idx="2130">
                  <c:v>0.21712000000000001</c:v>
                </c:pt>
                <c:pt idx="2131">
                  <c:v>0.22012999999999999</c:v>
                </c:pt>
                <c:pt idx="2132">
                  <c:v>0.21729999999999999</c:v>
                </c:pt>
                <c:pt idx="2133">
                  <c:v>0.27855999999999997</c:v>
                </c:pt>
                <c:pt idx="2134">
                  <c:v>0.27683000000000002</c:v>
                </c:pt>
                <c:pt idx="2135">
                  <c:v>0.27662999999999999</c:v>
                </c:pt>
                <c:pt idx="2136">
                  <c:v>0.27683999999999997</c:v>
                </c:pt>
                <c:pt idx="2137">
                  <c:v>0.27576000000000001</c:v>
                </c:pt>
                <c:pt idx="2138">
                  <c:v>0.27690999999999999</c:v>
                </c:pt>
                <c:pt idx="2139">
                  <c:v>0.27632000000000001</c:v>
                </c:pt>
                <c:pt idx="2140">
                  <c:v>0.27445000000000003</c:v>
                </c:pt>
                <c:pt idx="2141">
                  <c:v>0.27656999999999998</c:v>
                </c:pt>
                <c:pt idx="2142">
                  <c:v>0.27509</c:v>
                </c:pt>
                <c:pt idx="2143">
                  <c:v>0.27490999999999999</c:v>
                </c:pt>
                <c:pt idx="2144">
                  <c:v>0.69218000000000002</c:v>
                </c:pt>
                <c:pt idx="2145">
                  <c:v>0.68949000000000005</c:v>
                </c:pt>
                <c:pt idx="2146">
                  <c:v>0.6925</c:v>
                </c:pt>
                <c:pt idx="2147">
                  <c:v>0.69079000000000002</c:v>
                </c:pt>
                <c:pt idx="2148">
                  <c:v>0.69208000000000003</c:v>
                </c:pt>
                <c:pt idx="2149">
                  <c:v>0.69094999999999995</c:v>
                </c:pt>
                <c:pt idx="2150">
                  <c:v>0.69218000000000002</c:v>
                </c:pt>
                <c:pt idx="2151">
                  <c:v>0.69906999999999997</c:v>
                </c:pt>
                <c:pt idx="2152">
                  <c:v>0.69865999999999995</c:v>
                </c:pt>
                <c:pt idx="2153">
                  <c:v>0.69671000000000005</c:v>
                </c:pt>
                <c:pt idx="2154">
                  <c:v>0.69950999999999997</c:v>
                </c:pt>
                <c:pt idx="2155">
                  <c:v>0.70223999999999998</c:v>
                </c:pt>
                <c:pt idx="2156">
                  <c:v>0.69740000000000002</c:v>
                </c:pt>
                <c:pt idx="2157">
                  <c:v>0.69745000000000001</c:v>
                </c:pt>
                <c:pt idx="2158">
                  <c:v>0.17199</c:v>
                </c:pt>
                <c:pt idx="2159">
                  <c:v>0.17558000000000001</c:v>
                </c:pt>
                <c:pt idx="2160">
                  <c:v>0.17338000000000001</c:v>
                </c:pt>
                <c:pt idx="2161">
                  <c:v>0.17516000000000001</c:v>
                </c:pt>
                <c:pt idx="2162">
                  <c:v>0.17280999999999999</c:v>
                </c:pt>
                <c:pt idx="2163">
                  <c:v>0.17391000000000001</c:v>
                </c:pt>
                <c:pt idx="2164">
                  <c:v>0.17241000000000001</c:v>
                </c:pt>
                <c:pt idx="2165">
                  <c:v>0.17491000000000001</c:v>
                </c:pt>
                <c:pt idx="2166">
                  <c:v>0.17283000000000001</c:v>
                </c:pt>
                <c:pt idx="2167">
                  <c:v>0.17362</c:v>
                </c:pt>
                <c:pt idx="2168">
                  <c:v>0.17413999999999999</c:v>
                </c:pt>
                <c:pt idx="2169">
                  <c:v>0.22381000000000001</c:v>
                </c:pt>
                <c:pt idx="2170">
                  <c:v>0.22337000000000001</c:v>
                </c:pt>
                <c:pt idx="2171">
                  <c:v>0.22162000000000001</c:v>
                </c:pt>
                <c:pt idx="2172">
                  <c:v>0.22278999999999999</c:v>
                </c:pt>
                <c:pt idx="2173">
                  <c:v>0.22372</c:v>
                </c:pt>
                <c:pt idx="2174">
                  <c:v>0.22217999999999999</c:v>
                </c:pt>
                <c:pt idx="2175">
                  <c:v>0.22173000000000001</c:v>
                </c:pt>
                <c:pt idx="2176">
                  <c:v>0.22453999999999999</c:v>
                </c:pt>
                <c:pt idx="2177">
                  <c:v>0.22591</c:v>
                </c:pt>
                <c:pt idx="2178">
                  <c:v>0.22395999999999999</c:v>
                </c:pt>
                <c:pt idx="2179">
                  <c:v>0.22467000000000001</c:v>
                </c:pt>
                <c:pt idx="2180">
                  <c:v>0.33021</c:v>
                </c:pt>
                <c:pt idx="2181">
                  <c:v>0.33037</c:v>
                </c:pt>
                <c:pt idx="2182">
                  <c:v>0.33126</c:v>
                </c:pt>
                <c:pt idx="2183">
                  <c:v>0.33058999999999999</c:v>
                </c:pt>
                <c:pt idx="2184">
                  <c:v>0.33093</c:v>
                </c:pt>
                <c:pt idx="2185">
                  <c:v>0.32967000000000002</c:v>
                </c:pt>
                <c:pt idx="2186">
                  <c:v>0.32948</c:v>
                </c:pt>
                <c:pt idx="2187">
                  <c:v>0.33212999999999998</c:v>
                </c:pt>
                <c:pt idx="2188">
                  <c:v>0.32999000000000001</c:v>
                </c:pt>
                <c:pt idx="2189">
                  <c:v>0.33152999999999999</c:v>
                </c:pt>
                <c:pt idx="2190">
                  <c:v>0.32946999999999999</c:v>
                </c:pt>
                <c:pt idx="2191">
                  <c:v>0.12008000000000001</c:v>
                </c:pt>
                <c:pt idx="2192">
                  <c:v>0.12119000000000001</c:v>
                </c:pt>
                <c:pt idx="2193">
                  <c:v>0.11883000000000001</c:v>
                </c:pt>
                <c:pt idx="2194">
                  <c:v>0.12058000000000001</c:v>
                </c:pt>
                <c:pt idx="2195">
                  <c:v>0.12046999999999999</c:v>
                </c:pt>
                <c:pt idx="2196">
                  <c:v>0.11999</c:v>
                </c:pt>
                <c:pt idx="2197">
                  <c:v>0.1205</c:v>
                </c:pt>
                <c:pt idx="2198">
                  <c:v>0.12148</c:v>
                </c:pt>
                <c:pt idx="2199">
                  <c:v>0.12089999999999999</c:v>
                </c:pt>
                <c:pt idx="2200">
                  <c:v>0.12151000000000001</c:v>
                </c:pt>
                <c:pt idx="2201">
                  <c:v>0.12162000000000001</c:v>
                </c:pt>
                <c:pt idx="2202">
                  <c:v>0.19989999999999999</c:v>
                </c:pt>
                <c:pt idx="2203">
                  <c:v>0.19816</c:v>
                </c:pt>
                <c:pt idx="2204">
                  <c:v>0.20022000000000001</c:v>
                </c:pt>
                <c:pt idx="2205">
                  <c:v>0.20030000000000001</c:v>
                </c:pt>
                <c:pt idx="2206">
                  <c:v>0.19939000000000001</c:v>
                </c:pt>
                <c:pt idx="2207">
                  <c:v>0.19864999999999999</c:v>
                </c:pt>
                <c:pt idx="2208">
                  <c:v>0.19952</c:v>
                </c:pt>
                <c:pt idx="2209">
                  <c:v>0.19939000000000001</c:v>
                </c:pt>
                <c:pt idx="2210">
                  <c:v>0.19947000000000001</c:v>
                </c:pt>
                <c:pt idx="2211">
                  <c:v>0.19833999999999999</c:v>
                </c:pt>
                <c:pt idx="2212">
                  <c:v>0.19893</c:v>
                </c:pt>
                <c:pt idx="2213">
                  <c:v>0.25165999999999999</c:v>
                </c:pt>
                <c:pt idx="2214">
                  <c:v>0.25236999999999998</c:v>
                </c:pt>
                <c:pt idx="2215">
                  <c:v>0.24965000000000001</c:v>
                </c:pt>
                <c:pt idx="2216">
                  <c:v>0.25324999999999998</c:v>
                </c:pt>
                <c:pt idx="2217">
                  <c:v>0.25008000000000002</c:v>
                </c:pt>
                <c:pt idx="2218">
                  <c:v>0.25262000000000001</c:v>
                </c:pt>
                <c:pt idx="2219">
                  <c:v>0.25089</c:v>
                </c:pt>
                <c:pt idx="2220">
                  <c:v>0.25041000000000002</c:v>
                </c:pt>
                <c:pt idx="2221">
                  <c:v>0.25</c:v>
                </c:pt>
                <c:pt idx="2222">
                  <c:v>0.25224000000000002</c:v>
                </c:pt>
                <c:pt idx="2223">
                  <c:v>0.25042999999999999</c:v>
                </c:pt>
                <c:pt idx="2224">
                  <c:v>0.76617999999999997</c:v>
                </c:pt>
                <c:pt idx="2225">
                  <c:v>0.76627000000000001</c:v>
                </c:pt>
                <c:pt idx="2226">
                  <c:v>0.76592000000000005</c:v>
                </c:pt>
                <c:pt idx="2227">
                  <c:v>0.7661</c:v>
                </c:pt>
                <c:pt idx="2228">
                  <c:v>0.76571</c:v>
                </c:pt>
                <c:pt idx="2229">
                  <c:v>0.76680999999999999</c:v>
                </c:pt>
                <c:pt idx="2230">
                  <c:v>0.76666999999999996</c:v>
                </c:pt>
                <c:pt idx="2231">
                  <c:v>0.70064000000000004</c:v>
                </c:pt>
                <c:pt idx="2232">
                  <c:v>0.69894999999999996</c:v>
                </c:pt>
                <c:pt idx="2233">
                  <c:v>0.6986</c:v>
                </c:pt>
                <c:pt idx="2234">
                  <c:v>0.69928000000000001</c:v>
                </c:pt>
                <c:pt idx="2235">
                  <c:v>0.69962999999999997</c:v>
                </c:pt>
                <c:pt idx="2236">
                  <c:v>0.69840999999999998</c:v>
                </c:pt>
                <c:pt idx="2237">
                  <c:v>0.69711999999999996</c:v>
                </c:pt>
                <c:pt idx="2238">
                  <c:v>0.19247</c:v>
                </c:pt>
                <c:pt idx="2239">
                  <c:v>0.19369</c:v>
                </c:pt>
                <c:pt idx="2240">
                  <c:v>0.19334999999999999</c:v>
                </c:pt>
                <c:pt idx="2241">
                  <c:v>0.19228000000000001</c:v>
                </c:pt>
                <c:pt idx="2242">
                  <c:v>0.19436</c:v>
                </c:pt>
                <c:pt idx="2243">
                  <c:v>0.19348000000000001</c:v>
                </c:pt>
                <c:pt idx="2244">
                  <c:v>0.19564000000000001</c:v>
                </c:pt>
                <c:pt idx="2245">
                  <c:v>0.19083</c:v>
                </c:pt>
                <c:pt idx="2246">
                  <c:v>0.19242000000000001</c:v>
                </c:pt>
                <c:pt idx="2247">
                  <c:v>0.1933</c:v>
                </c:pt>
                <c:pt idx="2248">
                  <c:v>0.191</c:v>
                </c:pt>
                <c:pt idx="2249">
                  <c:v>0.24826000000000001</c:v>
                </c:pt>
                <c:pt idx="2250">
                  <c:v>0.24701999999999999</c:v>
                </c:pt>
                <c:pt idx="2251">
                  <c:v>0.24843000000000001</c:v>
                </c:pt>
                <c:pt idx="2252">
                  <c:v>0.24890999999999999</c:v>
                </c:pt>
                <c:pt idx="2253">
                  <c:v>0.24907000000000001</c:v>
                </c:pt>
                <c:pt idx="2254">
                  <c:v>0.24986</c:v>
                </c:pt>
                <c:pt idx="2255">
                  <c:v>0.24678</c:v>
                </c:pt>
                <c:pt idx="2256">
                  <c:v>0.24976999999999999</c:v>
                </c:pt>
                <c:pt idx="2257">
                  <c:v>0.24796000000000001</c:v>
                </c:pt>
                <c:pt idx="2258">
                  <c:v>0.24959000000000001</c:v>
                </c:pt>
                <c:pt idx="2259">
                  <c:v>0.24723000000000001</c:v>
                </c:pt>
                <c:pt idx="2260">
                  <c:v>0.36656</c:v>
                </c:pt>
                <c:pt idx="2261">
                  <c:v>0.36582999999999999</c:v>
                </c:pt>
                <c:pt idx="2262">
                  <c:v>0.36595</c:v>
                </c:pt>
                <c:pt idx="2263">
                  <c:v>0.36598000000000003</c:v>
                </c:pt>
                <c:pt idx="2264">
                  <c:v>0.36545</c:v>
                </c:pt>
                <c:pt idx="2265">
                  <c:v>0.36936999999999998</c:v>
                </c:pt>
                <c:pt idx="2266">
                  <c:v>0.37091000000000002</c:v>
                </c:pt>
                <c:pt idx="2267">
                  <c:v>0.36820000000000003</c:v>
                </c:pt>
                <c:pt idx="2268">
                  <c:v>0.36769000000000002</c:v>
                </c:pt>
                <c:pt idx="2269">
                  <c:v>0.36635000000000001</c:v>
                </c:pt>
                <c:pt idx="2270">
                  <c:v>0.36556</c:v>
                </c:pt>
                <c:pt idx="2271">
                  <c:v>0.13439000000000001</c:v>
                </c:pt>
                <c:pt idx="2272">
                  <c:v>0.13519</c:v>
                </c:pt>
                <c:pt idx="2273">
                  <c:v>0.13285</c:v>
                </c:pt>
                <c:pt idx="2274">
                  <c:v>0.13299</c:v>
                </c:pt>
                <c:pt idx="2275">
                  <c:v>0.13416</c:v>
                </c:pt>
                <c:pt idx="2276">
                  <c:v>0.13353999999999999</c:v>
                </c:pt>
                <c:pt idx="2277">
                  <c:v>0.13436999999999999</c:v>
                </c:pt>
                <c:pt idx="2278">
                  <c:v>0.13420000000000001</c:v>
                </c:pt>
                <c:pt idx="2279">
                  <c:v>0.13558999999999999</c:v>
                </c:pt>
                <c:pt idx="2280">
                  <c:v>0.13366</c:v>
                </c:pt>
                <c:pt idx="2281">
                  <c:v>0.13369</c:v>
                </c:pt>
                <c:pt idx="2282">
                  <c:v>0.22078999999999999</c:v>
                </c:pt>
                <c:pt idx="2283">
                  <c:v>0.22272</c:v>
                </c:pt>
                <c:pt idx="2284">
                  <c:v>0.22191</c:v>
                </c:pt>
                <c:pt idx="2285">
                  <c:v>0.22292999999999999</c:v>
                </c:pt>
                <c:pt idx="2286">
                  <c:v>0.22047</c:v>
                </c:pt>
                <c:pt idx="2287">
                  <c:v>0.22101999999999999</c:v>
                </c:pt>
                <c:pt idx="2288">
                  <c:v>0.22155</c:v>
                </c:pt>
                <c:pt idx="2289">
                  <c:v>0.22370999999999999</c:v>
                </c:pt>
                <c:pt idx="2290">
                  <c:v>0.22047</c:v>
                </c:pt>
                <c:pt idx="2291">
                  <c:v>0.2218</c:v>
                </c:pt>
                <c:pt idx="2292">
                  <c:v>0.22262000000000001</c:v>
                </c:pt>
                <c:pt idx="2293">
                  <c:v>0.27868999999999999</c:v>
                </c:pt>
                <c:pt idx="2294">
                  <c:v>0.27851999999999999</c:v>
                </c:pt>
                <c:pt idx="2295">
                  <c:v>0.27906999999999998</c:v>
                </c:pt>
                <c:pt idx="2296">
                  <c:v>0.28009000000000001</c:v>
                </c:pt>
                <c:pt idx="2297">
                  <c:v>0.27794999999999997</c:v>
                </c:pt>
                <c:pt idx="2298">
                  <c:v>0.27992</c:v>
                </c:pt>
                <c:pt idx="2299">
                  <c:v>0.27738000000000002</c:v>
                </c:pt>
                <c:pt idx="2300">
                  <c:v>0.27800000000000002</c:v>
                </c:pt>
                <c:pt idx="2301">
                  <c:v>0.27861000000000002</c:v>
                </c:pt>
                <c:pt idx="2302">
                  <c:v>0.28000000000000003</c:v>
                </c:pt>
                <c:pt idx="2303">
                  <c:v>0.27834999999999999</c:v>
                </c:pt>
                <c:pt idx="2304">
                  <c:v>0.19094</c:v>
                </c:pt>
                <c:pt idx="2305">
                  <c:v>0.19167000000000001</c:v>
                </c:pt>
                <c:pt idx="2306">
                  <c:v>0.19217000000000001</c:v>
                </c:pt>
                <c:pt idx="2307">
                  <c:v>0.19086</c:v>
                </c:pt>
                <c:pt idx="2308">
                  <c:v>0.19164</c:v>
                </c:pt>
                <c:pt idx="2309">
                  <c:v>0.19166</c:v>
                </c:pt>
                <c:pt idx="2310">
                  <c:v>0.19039</c:v>
                </c:pt>
                <c:pt idx="2311">
                  <c:v>0.19123000000000001</c:v>
                </c:pt>
                <c:pt idx="2312">
                  <c:v>0.19006000000000001</c:v>
                </c:pt>
                <c:pt idx="2313">
                  <c:v>0.19116</c:v>
                </c:pt>
                <c:pt idx="2314">
                  <c:v>0.19209999999999999</c:v>
                </c:pt>
                <c:pt idx="2315">
                  <c:v>0.17619000000000001</c:v>
                </c:pt>
                <c:pt idx="2316">
                  <c:v>0.17380000000000001</c:v>
                </c:pt>
                <c:pt idx="2317">
                  <c:v>0.17335999999999999</c:v>
                </c:pt>
                <c:pt idx="2318">
                  <c:v>0.17480000000000001</c:v>
                </c:pt>
                <c:pt idx="2319">
                  <c:v>0.17460000000000001</c:v>
                </c:pt>
                <c:pt idx="2320">
                  <c:v>0.17318</c:v>
                </c:pt>
                <c:pt idx="2321">
                  <c:v>0.17479</c:v>
                </c:pt>
                <c:pt idx="2322">
                  <c:v>0.17426</c:v>
                </c:pt>
                <c:pt idx="2323">
                  <c:v>0.17460999999999999</c:v>
                </c:pt>
                <c:pt idx="2324">
                  <c:v>0.17609</c:v>
                </c:pt>
                <c:pt idx="2325">
                  <c:v>0.17302000000000001</c:v>
                </c:pt>
                <c:pt idx="2326">
                  <c:v>0.18951000000000001</c:v>
                </c:pt>
                <c:pt idx="2327">
                  <c:v>0.19269</c:v>
                </c:pt>
                <c:pt idx="2328">
                  <c:v>0.19353999999999999</c:v>
                </c:pt>
                <c:pt idx="2329">
                  <c:v>0.19336</c:v>
                </c:pt>
                <c:pt idx="2330">
                  <c:v>0.19372</c:v>
                </c:pt>
                <c:pt idx="2331">
                  <c:v>0.19302</c:v>
                </c:pt>
                <c:pt idx="2332">
                  <c:v>0.19439000000000001</c:v>
                </c:pt>
                <c:pt idx="2333">
                  <c:v>0.19175</c:v>
                </c:pt>
                <c:pt idx="2334">
                  <c:v>0.19431000000000001</c:v>
                </c:pt>
                <c:pt idx="2335">
                  <c:v>0.19269</c:v>
                </c:pt>
                <c:pt idx="2336">
                  <c:v>0.19431000000000001</c:v>
                </c:pt>
                <c:pt idx="2337">
                  <c:v>6.1781999999999997E-2</c:v>
                </c:pt>
                <c:pt idx="2338">
                  <c:v>6.1541999999999999E-2</c:v>
                </c:pt>
                <c:pt idx="2339">
                  <c:v>6.1527999999999999E-2</c:v>
                </c:pt>
                <c:pt idx="2340">
                  <c:v>6.2459000000000001E-2</c:v>
                </c:pt>
                <c:pt idx="2341">
                  <c:v>6.1948000000000003E-2</c:v>
                </c:pt>
                <c:pt idx="2342">
                  <c:v>6.2080999999999997E-2</c:v>
                </c:pt>
                <c:pt idx="2343">
                  <c:v>6.0638999999999998E-2</c:v>
                </c:pt>
                <c:pt idx="2344">
                  <c:v>6.2086000000000002E-2</c:v>
                </c:pt>
                <c:pt idx="2345">
                  <c:v>6.1954000000000002E-2</c:v>
                </c:pt>
                <c:pt idx="2346">
                  <c:v>6.0823000000000002E-2</c:v>
                </c:pt>
                <c:pt idx="2347">
                  <c:v>6.1818999999999999E-2</c:v>
                </c:pt>
                <c:pt idx="2348">
                  <c:v>9.1434000000000001E-2</c:v>
                </c:pt>
                <c:pt idx="2349">
                  <c:v>9.2756000000000005E-2</c:v>
                </c:pt>
                <c:pt idx="2350">
                  <c:v>9.1688000000000006E-2</c:v>
                </c:pt>
                <c:pt idx="2351">
                  <c:v>9.2174000000000006E-2</c:v>
                </c:pt>
                <c:pt idx="2352">
                  <c:v>9.0760999999999994E-2</c:v>
                </c:pt>
                <c:pt idx="2353">
                  <c:v>9.1209999999999999E-2</c:v>
                </c:pt>
                <c:pt idx="2354">
                  <c:v>9.0687000000000004E-2</c:v>
                </c:pt>
                <c:pt idx="2355">
                  <c:v>9.1428999999999996E-2</c:v>
                </c:pt>
                <c:pt idx="2356">
                  <c:v>9.1319999999999998E-2</c:v>
                </c:pt>
                <c:pt idx="2357">
                  <c:v>9.1214000000000003E-2</c:v>
                </c:pt>
                <c:pt idx="2358">
                  <c:v>9.1995999999999994E-2</c:v>
                </c:pt>
                <c:pt idx="2359">
                  <c:v>3.2640000000000002E-2</c:v>
                </c:pt>
                <c:pt idx="2360">
                  <c:v>3.4249000000000002E-2</c:v>
                </c:pt>
                <c:pt idx="2361">
                  <c:v>3.3162999999999998E-2</c:v>
                </c:pt>
                <c:pt idx="2362">
                  <c:v>3.3237999999999997E-2</c:v>
                </c:pt>
                <c:pt idx="2363">
                  <c:v>3.3297E-2</c:v>
                </c:pt>
                <c:pt idx="2364">
                  <c:v>3.3078999999999997E-2</c:v>
                </c:pt>
                <c:pt idx="2365">
                  <c:v>3.3100999999999998E-2</c:v>
                </c:pt>
                <c:pt idx="2366">
                  <c:v>3.3515000000000003E-2</c:v>
                </c:pt>
                <c:pt idx="2367">
                  <c:v>3.3051999999999998E-2</c:v>
                </c:pt>
                <c:pt idx="2368">
                  <c:v>3.3028000000000002E-2</c:v>
                </c:pt>
                <c:pt idx="2369">
                  <c:v>3.2867E-2</c:v>
                </c:pt>
                <c:pt idx="2370">
                  <c:v>5.4892000000000003E-2</c:v>
                </c:pt>
                <c:pt idx="2371">
                  <c:v>5.5167000000000001E-2</c:v>
                </c:pt>
                <c:pt idx="2372">
                  <c:v>5.527E-2</c:v>
                </c:pt>
                <c:pt idx="2373">
                  <c:v>5.4692999999999999E-2</c:v>
                </c:pt>
                <c:pt idx="2374">
                  <c:v>5.5655000000000003E-2</c:v>
                </c:pt>
                <c:pt idx="2375">
                  <c:v>5.5821999999999997E-2</c:v>
                </c:pt>
                <c:pt idx="2376">
                  <c:v>5.4982999999999997E-2</c:v>
                </c:pt>
                <c:pt idx="2377">
                  <c:v>5.5573999999999998E-2</c:v>
                </c:pt>
                <c:pt idx="2378">
                  <c:v>5.4453000000000001E-2</c:v>
                </c:pt>
                <c:pt idx="2379">
                  <c:v>5.5017000000000003E-2</c:v>
                </c:pt>
                <c:pt idx="2380">
                  <c:v>5.5445000000000001E-2</c:v>
                </c:pt>
                <c:pt idx="2381">
                  <c:v>6.9786000000000001E-2</c:v>
                </c:pt>
                <c:pt idx="2382">
                  <c:v>7.0018999999999998E-2</c:v>
                </c:pt>
                <c:pt idx="2383">
                  <c:v>6.9611999999999993E-2</c:v>
                </c:pt>
                <c:pt idx="2384">
                  <c:v>6.9780999999999996E-2</c:v>
                </c:pt>
                <c:pt idx="2385">
                  <c:v>6.9998000000000005E-2</c:v>
                </c:pt>
                <c:pt idx="2386">
                  <c:v>6.9295999999999996E-2</c:v>
                </c:pt>
                <c:pt idx="2387">
                  <c:v>6.9736999999999993E-2</c:v>
                </c:pt>
                <c:pt idx="2388">
                  <c:v>6.9950999999999999E-2</c:v>
                </c:pt>
                <c:pt idx="2389">
                  <c:v>6.9112000000000007E-2</c:v>
                </c:pt>
                <c:pt idx="2390">
                  <c:v>6.8251999999999993E-2</c:v>
                </c:pt>
                <c:pt idx="2391">
                  <c:v>6.9745000000000001E-2</c:v>
                </c:pt>
                <c:pt idx="2392">
                  <c:v>1.2304E-3</c:v>
                </c:pt>
                <c:pt idx="2393">
                  <c:v>1.3347000000000001E-3</c:v>
                </c:pt>
                <c:pt idx="2394">
                  <c:v>1.3173E-3</c:v>
                </c:pt>
                <c:pt idx="2395">
                  <c:v>1.3165E-3</c:v>
                </c:pt>
                <c:pt idx="2396">
                  <c:v>1.2367999999999999E-3</c:v>
                </c:pt>
                <c:pt idx="2397">
                  <c:v>1.2317999999999999E-3</c:v>
                </c:pt>
                <c:pt idx="2398">
                  <c:v>1.1150000000000001E-3</c:v>
                </c:pt>
                <c:pt idx="2399">
                  <c:v>1.2405000000000001E-3</c:v>
                </c:pt>
                <c:pt idx="2400">
                  <c:v>1.2247E-3</c:v>
                </c:pt>
                <c:pt idx="2401">
                  <c:v>1.3470000000000001E-3</c:v>
                </c:pt>
                <c:pt idx="2402">
                  <c:v>1.3319E-3</c:v>
                </c:pt>
                <c:pt idx="2403">
                  <c:v>1.8901E-3</c:v>
                </c:pt>
                <c:pt idx="2404">
                  <c:v>1.8273E-3</c:v>
                </c:pt>
                <c:pt idx="2405">
                  <c:v>1.9318E-3</c:v>
                </c:pt>
                <c:pt idx="2406">
                  <c:v>1.9629000000000001E-3</c:v>
                </c:pt>
                <c:pt idx="2407">
                  <c:v>1.8508999999999999E-3</c:v>
                </c:pt>
                <c:pt idx="2408">
                  <c:v>1.9530000000000001E-3</c:v>
                </c:pt>
                <c:pt idx="2409">
                  <c:v>1.9859000000000001E-3</c:v>
                </c:pt>
                <c:pt idx="2410">
                  <c:v>1.9564999999999999E-3</c:v>
                </c:pt>
                <c:pt idx="2411">
                  <c:v>1.7780000000000001E-3</c:v>
                </c:pt>
                <c:pt idx="2412">
                  <c:v>1.8171999999999999E-3</c:v>
                </c:pt>
                <c:pt idx="2413">
                  <c:v>1.8270000000000001E-3</c:v>
                </c:pt>
                <c:pt idx="2414">
                  <c:v>3.5821999999999998E-3</c:v>
                </c:pt>
                <c:pt idx="2415">
                  <c:v>3.6132E-3</c:v>
                </c:pt>
                <c:pt idx="2416">
                  <c:v>3.5834999999999999E-3</c:v>
                </c:pt>
                <c:pt idx="2417">
                  <c:v>3.5209E-3</c:v>
                </c:pt>
                <c:pt idx="2418">
                  <c:v>3.1575000000000002E-3</c:v>
                </c:pt>
                <c:pt idx="2419">
                  <c:v>3.4902000000000002E-3</c:v>
                </c:pt>
                <c:pt idx="2420">
                  <c:v>3.607E-3</c:v>
                </c:pt>
                <c:pt idx="2421">
                  <c:v>3.4358000000000001E-3</c:v>
                </c:pt>
                <c:pt idx="2422">
                  <c:v>3.5693999999999999E-3</c:v>
                </c:pt>
                <c:pt idx="2423">
                  <c:v>3.5046999999999999E-3</c:v>
                </c:pt>
                <c:pt idx="2424">
                  <c:v>3.3936999999999999E-3</c:v>
                </c:pt>
                <c:pt idx="2425">
                  <c:v>1.3816E-3</c:v>
                </c:pt>
                <c:pt idx="2426">
                  <c:v>1.3749000000000001E-3</c:v>
                </c:pt>
                <c:pt idx="2427">
                  <c:v>1.4090000000000001E-3</c:v>
                </c:pt>
                <c:pt idx="2428">
                  <c:v>1.4496999999999999E-3</c:v>
                </c:pt>
                <c:pt idx="2429">
                  <c:v>1.392E-3</c:v>
                </c:pt>
                <c:pt idx="2430">
                  <c:v>1.4208999999999999E-3</c:v>
                </c:pt>
                <c:pt idx="2431">
                  <c:v>1.4354000000000001E-3</c:v>
                </c:pt>
                <c:pt idx="2432">
                  <c:v>1.4530000000000001E-3</c:v>
                </c:pt>
                <c:pt idx="2433">
                  <c:v>1.5111E-3</c:v>
                </c:pt>
                <c:pt idx="2434">
                  <c:v>1.2987000000000001E-3</c:v>
                </c:pt>
                <c:pt idx="2435">
                  <c:v>1.4940000000000001E-3</c:v>
                </c:pt>
                <c:pt idx="2436">
                  <c:v>0.24378</c:v>
                </c:pt>
                <c:pt idx="2437">
                  <c:v>0.2455</c:v>
                </c:pt>
                <c:pt idx="2438">
                  <c:v>0.24385000000000001</c:v>
                </c:pt>
                <c:pt idx="2439">
                  <c:v>0.24365000000000001</c:v>
                </c:pt>
                <c:pt idx="2440">
                  <c:v>0.24551999999999999</c:v>
                </c:pt>
                <c:pt idx="2441">
                  <c:v>0.24515999999999999</c:v>
                </c:pt>
                <c:pt idx="2442">
                  <c:v>0.24601000000000001</c:v>
                </c:pt>
                <c:pt idx="2443">
                  <c:v>0.24640000000000001</c:v>
                </c:pt>
                <c:pt idx="2444">
                  <c:v>0.24562999999999999</c:v>
                </c:pt>
                <c:pt idx="2445">
                  <c:v>0.24426999999999999</c:v>
                </c:pt>
                <c:pt idx="2446">
                  <c:v>0.24345</c:v>
                </c:pt>
                <c:pt idx="2447">
                  <c:v>0.22391</c:v>
                </c:pt>
                <c:pt idx="2448">
                  <c:v>0.22422</c:v>
                </c:pt>
                <c:pt idx="2449">
                  <c:v>0.22381999999999999</c:v>
                </c:pt>
                <c:pt idx="2450">
                  <c:v>0.22370000000000001</c:v>
                </c:pt>
                <c:pt idx="2451">
                  <c:v>0.22492999999999999</c:v>
                </c:pt>
                <c:pt idx="2452">
                  <c:v>0.22178999999999999</c:v>
                </c:pt>
                <c:pt idx="2453">
                  <c:v>0.22283</c:v>
                </c:pt>
                <c:pt idx="2454">
                  <c:v>0.22331000000000001</c:v>
                </c:pt>
                <c:pt idx="2455">
                  <c:v>0.22117999999999999</c:v>
                </c:pt>
                <c:pt idx="2456">
                  <c:v>0.22334000000000001</c:v>
                </c:pt>
                <c:pt idx="2457">
                  <c:v>0.22400999999999999</c:v>
                </c:pt>
                <c:pt idx="2458">
                  <c:v>0.24692</c:v>
                </c:pt>
                <c:pt idx="2459">
                  <c:v>0.24906</c:v>
                </c:pt>
                <c:pt idx="2460">
                  <c:v>0.24626000000000001</c:v>
                </c:pt>
                <c:pt idx="2461">
                  <c:v>0.24876999999999999</c:v>
                </c:pt>
                <c:pt idx="2462">
                  <c:v>0.24847</c:v>
                </c:pt>
                <c:pt idx="2463">
                  <c:v>0.24773000000000001</c:v>
                </c:pt>
                <c:pt idx="2464">
                  <c:v>0.24807999999999999</c:v>
                </c:pt>
                <c:pt idx="2465">
                  <c:v>0.24784999999999999</c:v>
                </c:pt>
                <c:pt idx="2466">
                  <c:v>0.24685000000000001</c:v>
                </c:pt>
                <c:pt idx="2467">
                  <c:v>0.24697</c:v>
                </c:pt>
                <c:pt idx="2468">
                  <c:v>0.24779000000000001</c:v>
                </c:pt>
                <c:pt idx="2469">
                  <c:v>6.1984999999999998E-2</c:v>
                </c:pt>
                <c:pt idx="2470">
                  <c:v>6.1447000000000002E-2</c:v>
                </c:pt>
                <c:pt idx="2471">
                  <c:v>6.1816000000000003E-2</c:v>
                </c:pt>
                <c:pt idx="2472">
                  <c:v>6.1772000000000001E-2</c:v>
                </c:pt>
                <c:pt idx="2473">
                  <c:v>6.2171999999999998E-2</c:v>
                </c:pt>
                <c:pt idx="2474">
                  <c:v>6.1809000000000003E-2</c:v>
                </c:pt>
                <c:pt idx="2475">
                  <c:v>6.0267000000000001E-2</c:v>
                </c:pt>
                <c:pt idx="2476">
                  <c:v>6.1843000000000002E-2</c:v>
                </c:pt>
                <c:pt idx="2477">
                  <c:v>6.1629999999999997E-2</c:v>
                </c:pt>
                <c:pt idx="2478">
                  <c:v>6.1963999999999998E-2</c:v>
                </c:pt>
                <c:pt idx="2479">
                  <c:v>6.2615000000000004E-2</c:v>
                </c:pt>
                <c:pt idx="2480">
                  <c:v>0.11773</c:v>
                </c:pt>
                <c:pt idx="2481">
                  <c:v>0.11700000000000001</c:v>
                </c:pt>
                <c:pt idx="2482">
                  <c:v>0.11700000000000001</c:v>
                </c:pt>
                <c:pt idx="2483">
                  <c:v>0.11716</c:v>
                </c:pt>
                <c:pt idx="2484">
                  <c:v>0.11652</c:v>
                </c:pt>
                <c:pt idx="2485">
                  <c:v>0.11791</c:v>
                </c:pt>
                <c:pt idx="2486">
                  <c:v>0.11749999999999999</c:v>
                </c:pt>
                <c:pt idx="2487">
                  <c:v>0.11768000000000001</c:v>
                </c:pt>
                <c:pt idx="2488">
                  <c:v>0.11624</c:v>
                </c:pt>
                <c:pt idx="2489">
                  <c:v>0.11587</c:v>
                </c:pt>
                <c:pt idx="2490">
                  <c:v>0.11684</c:v>
                </c:pt>
                <c:pt idx="2491">
                  <c:v>4.2603000000000002E-2</c:v>
                </c:pt>
                <c:pt idx="2492">
                  <c:v>4.2187000000000002E-2</c:v>
                </c:pt>
                <c:pt idx="2493">
                  <c:v>4.3174999999999998E-2</c:v>
                </c:pt>
                <c:pt idx="2494">
                  <c:v>4.3325000000000002E-2</c:v>
                </c:pt>
                <c:pt idx="2495">
                  <c:v>4.2624000000000002E-2</c:v>
                </c:pt>
                <c:pt idx="2496">
                  <c:v>4.2596000000000002E-2</c:v>
                </c:pt>
                <c:pt idx="2497">
                  <c:v>4.2528999999999997E-2</c:v>
                </c:pt>
                <c:pt idx="2498">
                  <c:v>4.2755000000000001E-2</c:v>
                </c:pt>
                <c:pt idx="2499">
                  <c:v>4.1762000000000001E-2</c:v>
                </c:pt>
                <c:pt idx="2500">
                  <c:v>4.2863999999999999E-2</c:v>
                </c:pt>
                <c:pt idx="2501">
                  <c:v>4.2118000000000003E-2</c:v>
                </c:pt>
                <c:pt idx="2502">
                  <c:v>7.0133000000000001E-2</c:v>
                </c:pt>
                <c:pt idx="2503">
                  <c:v>7.1185999999999999E-2</c:v>
                </c:pt>
                <c:pt idx="2504">
                  <c:v>7.1155999999999997E-2</c:v>
                </c:pt>
                <c:pt idx="2505">
                  <c:v>7.0059999999999997E-2</c:v>
                </c:pt>
                <c:pt idx="2506">
                  <c:v>7.0402999999999993E-2</c:v>
                </c:pt>
                <c:pt idx="2507">
                  <c:v>7.0399000000000003E-2</c:v>
                </c:pt>
                <c:pt idx="2508">
                  <c:v>7.0768999999999999E-2</c:v>
                </c:pt>
                <c:pt idx="2509">
                  <c:v>7.1562000000000001E-2</c:v>
                </c:pt>
                <c:pt idx="2510">
                  <c:v>7.0874000000000006E-2</c:v>
                </c:pt>
                <c:pt idx="2511">
                  <c:v>7.0051000000000002E-2</c:v>
                </c:pt>
                <c:pt idx="2512">
                  <c:v>7.1649000000000004E-2</c:v>
                </c:pt>
                <c:pt idx="2513">
                  <c:v>8.9428999999999995E-2</c:v>
                </c:pt>
                <c:pt idx="2514">
                  <c:v>8.8980000000000004E-2</c:v>
                </c:pt>
                <c:pt idx="2515">
                  <c:v>8.8338E-2</c:v>
                </c:pt>
                <c:pt idx="2516">
                  <c:v>8.8954000000000005E-2</c:v>
                </c:pt>
                <c:pt idx="2517">
                  <c:v>8.9243000000000003E-2</c:v>
                </c:pt>
                <c:pt idx="2518">
                  <c:v>8.8627999999999998E-2</c:v>
                </c:pt>
                <c:pt idx="2519">
                  <c:v>8.8317000000000007E-2</c:v>
                </c:pt>
                <c:pt idx="2520">
                  <c:v>8.9629E-2</c:v>
                </c:pt>
                <c:pt idx="2521">
                  <c:v>8.7341000000000002E-2</c:v>
                </c:pt>
                <c:pt idx="2522">
                  <c:v>8.9269000000000001E-2</c:v>
                </c:pt>
                <c:pt idx="2523">
                  <c:v>8.9793999999999999E-2</c:v>
                </c:pt>
                <c:pt idx="2524">
                  <c:v>1.6559000000000001E-3</c:v>
                </c:pt>
                <c:pt idx="2525">
                  <c:v>1.4618000000000001E-3</c:v>
                </c:pt>
                <c:pt idx="2526">
                  <c:v>1.4444E-3</c:v>
                </c:pt>
                <c:pt idx="2527">
                  <c:v>1.6524E-3</c:v>
                </c:pt>
                <c:pt idx="2528">
                  <c:v>1.4218E-3</c:v>
                </c:pt>
                <c:pt idx="2529">
                  <c:v>1.4376E-3</c:v>
                </c:pt>
                <c:pt idx="2530">
                  <c:v>1.444E-3</c:v>
                </c:pt>
                <c:pt idx="2531">
                  <c:v>1.4728E-3</c:v>
                </c:pt>
                <c:pt idx="2532">
                  <c:v>1.6071E-3</c:v>
                </c:pt>
                <c:pt idx="2533">
                  <c:v>1.6919999999999999E-3</c:v>
                </c:pt>
                <c:pt idx="2534">
                  <c:v>1.8385000000000001E-3</c:v>
                </c:pt>
                <c:pt idx="2535">
                  <c:v>2.3243999999999999E-3</c:v>
                </c:pt>
                <c:pt idx="2536">
                  <c:v>2.408E-3</c:v>
                </c:pt>
                <c:pt idx="2537">
                  <c:v>2.5279999999999999E-3</c:v>
                </c:pt>
                <c:pt idx="2538">
                  <c:v>2.2569999999999999E-3</c:v>
                </c:pt>
                <c:pt idx="2539">
                  <c:v>2.4166000000000001E-3</c:v>
                </c:pt>
                <c:pt idx="2540">
                  <c:v>2.5081000000000001E-3</c:v>
                </c:pt>
                <c:pt idx="2541">
                  <c:v>2.3914000000000001E-3</c:v>
                </c:pt>
                <c:pt idx="2542">
                  <c:v>2.6034999999999999E-3</c:v>
                </c:pt>
                <c:pt idx="2543">
                  <c:v>2.4382000000000002E-3</c:v>
                </c:pt>
                <c:pt idx="2544">
                  <c:v>2.2924E-3</c:v>
                </c:pt>
                <c:pt idx="2545">
                  <c:v>2.3467000000000002E-3</c:v>
                </c:pt>
                <c:pt idx="2546">
                  <c:v>4.7552999999999996E-3</c:v>
                </c:pt>
                <c:pt idx="2547">
                  <c:v>4.3613000000000002E-3</c:v>
                </c:pt>
                <c:pt idx="2548">
                  <c:v>4.6160000000000003E-3</c:v>
                </c:pt>
                <c:pt idx="2549">
                  <c:v>4.5500000000000002E-3</c:v>
                </c:pt>
                <c:pt idx="2550">
                  <c:v>4.3276E-3</c:v>
                </c:pt>
                <c:pt idx="2551">
                  <c:v>4.6597000000000001E-3</c:v>
                </c:pt>
                <c:pt idx="2552">
                  <c:v>4.7429999999999998E-3</c:v>
                </c:pt>
                <c:pt idx="2553">
                  <c:v>4.3851000000000003E-3</c:v>
                </c:pt>
                <c:pt idx="2554">
                  <c:v>4.5187999999999999E-3</c:v>
                </c:pt>
                <c:pt idx="2555">
                  <c:v>4.4539000000000002E-3</c:v>
                </c:pt>
                <c:pt idx="2556">
                  <c:v>4.7565999999999997E-3</c:v>
                </c:pt>
                <c:pt idx="2557">
                  <c:v>1.8098999999999999E-3</c:v>
                </c:pt>
                <c:pt idx="2558">
                  <c:v>2.0190999999999998E-3</c:v>
                </c:pt>
                <c:pt idx="2559">
                  <c:v>1.7738000000000001E-3</c:v>
                </c:pt>
                <c:pt idx="2560">
                  <c:v>1.7676E-3</c:v>
                </c:pt>
                <c:pt idx="2561">
                  <c:v>1.7644E-3</c:v>
                </c:pt>
                <c:pt idx="2562">
                  <c:v>1.9824E-3</c:v>
                </c:pt>
                <c:pt idx="2563">
                  <c:v>1.6888999999999999E-3</c:v>
                </c:pt>
                <c:pt idx="2564">
                  <c:v>1.8239E-3</c:v>
                </c:pt>
                <c:pt idx="2565">
                  <c:v>1.9751E-3</c:v>
                </c:pt>
                <c:pt idx="2566">
                  <c:v>1.8033999999999999E-3</c:v>
                </c:pt>
                <c:pt idx="2567">
                  <c:v>1.7266E-3</c:v>
                </c:pt>
                <c:pt idx="2568">
                  <c:v>0.36171999999999999</c:v>
                </c:pt>
                <c:pt idx="2569">
                  <c:v>0.36268</c:v>
                </c:pt>
                <c:pt idx="2570">
                  <c:v>0.36101</c:v>
                </c:pt>
                <c:pt idx="2571">
                  <c:v>0.36235000000000001</c:v>
                </c:pt>
                <c:pt idx="2572">
                  <c:v>0.36164000000000002</c:v>
                </c:pt>
                <c:pt idx="2573">
                  <c:v>0.36203999999999997</c:v>
                </c:pt>
                <c:pt idx="2574">
                  <c:v>0.36157</c:v>
                </c:pt>
                <c:pt idx="2575">
                  <c:v>0.36143999999999998</c:v>
                </c:pt>
                <c:pt idx="2576">
                  <c:v>0.36249999999999999</c:v>
                </c:pt>
                <c:pt idx="2577">
                  <c:v>0.36076999999999998</c:v>
                </c:pt>
                <c:pt idx="2578">
                  <c:v>0.36010999999999999</c:v>
                </c:pt>
                <c:pt idx="2579">
                  <c:v>0.33256999999999998</c:v>
                </c:pt>
                <c:pt idx="2580">
                  <c:v>0.33028999999999997</c:v>
                </c:pt>
                <c:pt idx="2581">
                  <c:v>0.32939000000000002</c:v>
                </c:pt>
                <c:pt idx="2582">
                  <c:v>0.32937</c:v>
                </c:pt>
                <c:pt idx="2583">
                  <c:v>0.32906999999999997</c:v>
                </c:pt>
                <c:pt idx="2584">
                  <c:v>0.33166000000000001</c:v>
                </c:pt>
                <c:pt idx="2585">
                  <c:v>0.32807999999999998</c:v>
                </c:pt>
                <c:pt idx="2586">
                  <c:v>0.33078000000000002</c:v>
                </c:pt>
                <c:pt idx="2587">
                  <c:v>0.33107999999999999</c:v>
                </c:pt>
                <c:pt idx="2588">
                  <c:v>0.33112999999999998</c:v>
                </c:pt>
                <c:pt idx="2589">
                  <c:v>0.32999000000000001</c:v>
                </c:pt>
                <c:pt idx="2590">
                  <c:v>0.36617</c:v>
                </c:pt>
                <c:pt idx="2591">
                  <c:v>0.36741000000000001</c:v>
                </c:pt>
                <c:pt idx="2592">
                  <c:v>0.36968000000000001</c:v>
                </c:pt>
                <c:pt idx="2593">
                  <c:v>0.36446000000000001</c:v>
                </c:pt>
                <c:pt idx="2594">
                  <c:v>0.36686000000000002</c:v>
                </c:pt>
                <c:pt idx="2595">
                  <c:v>0.36630000000000001</c:v>
                </c:pt>
                <c:pt idx="2596">
                  <c:v>0.36621999999999999</c:v>
                </c:pt>
                <c:pt idx="2597">
                  <c:v>0.36481000000000002</c:v>
                </c:pt>
                <c:pt idx="2598">
                  <c:v>0.36560999999999999</c:v>
                </c:pt>
                <c:pt idx="2599">
                  <c:v>0.36676999999999998</c:v>
                </c:pt>
                <c:pt idx="2600">
                  <c:v>0.36568000000000001</c:v>
                </c:pt>
                <c:pt idx="2601">
                  <c:v>9.1035000000000005E-2</c:v>
                </c:pt>
                <c:pt idx="2602">
                  <c:v>9.1103000000000003E-2</c:v>
                </c:pt>
                <c:pt idx="2603">
                  <c:v>9.1854000000000005E-2</c:v>
                </c:pt>
                <c:pt idx="2604">
                  <c:v>9.1058E-2</c:v>
                </c:pt>
                <c:pt idx="2605">
                  <c:v>9.0907000000000002E-2</c:v>
                </c:pt>
                <c:pt idx="2606">
                  <c:v>9.1527999999999998E-2</c:v>
                </c:pt>
                <c:pt idx="2607">
                  <c:v>9.1213000000000002E-2</c:v>
                </c:pt>
                <c:pt idx="2608">
                  <c:v>9.1669E-2</c:v>
                </c:pt>
                <c:pt idx="2609">
                  <c:v>9.2118000000000005E-2</c:v>
                </c:pt>
                <c:pt idx="2610">
                  <c:v>9.1838000000000003E-2</c:v>
                </c:pt>
                <c:pt idx="2611">
                  <c:v>9.0910000000000005E-2</c:v>
                </c:pt>
                <c:pt idx="2612">
                  <c:v>0.11837</c:v>
                </c:pt>
                <c:pt idx="2613">
                  <c:v>0.11865000000000001</c:v>
                </c:pt>
                <c:pt idx="2614">
                  <c:v>0.11741</c:v>
                </c:pt>
                <c:pt idx="2615">
                  <c:v>0.11677</c:v>
                </c:pt>
                <c:pt idx="2616">
                  <c:v>0.11836000000000001</c:v>
                </c:pt>
                <c:pt idx="2617">
                  <c:v>0.11650000000000001</c:v>
                </c:pt>
                <c:pt idx="2618">
                  <c:v>0.11852</c:v>
                </c:pt>
                <c:pt idx="2619">
                  <c:v>0.11620999999999999</c:v>
                </c:pt>
                <c:pt idx="2620">
                  <c:v>0.11665</c:v>
                </c:pt>
                <c:pt idx="2621">
                  <c:v>0.11735</c:v>
                </c:pt>
                <c:pt idx="2622">
                  <c:v>0.11692</c:v>
                </c:pt>
                <c:pt idx="2623">
                  <c:v>6.4204999999999998E-2</c:v>
                </c:pt>
                <c:pt idx="2624">
                  <c:v>6.3535999999999995E-2</c:v>
                </c:pt>
                <c:pt idx="2625">
                  <c:v>6.3597000000000001E-2</c:v>
                </c:pt>
                <c:pt idx="2626">
                  <c:v>6.3263E-2</c:v>
                </c:pt>
                <c:pt idx="2627">
                  <c:v>6.4692E-2</c:v>
                </c:pt>
                <c:pt idx="2628">
                  <c:v>6.3805000000000001E-2</c:v>
                </c:pt>
                <c:pt idx="2629">
                  <c:v>6.2702999999999995E-2</c:v>
                </c:pt>
                <c:pt idx="2630">
                  <c:v>6.4044000000000004E-2</c:v>
                </c:pt>
                <c:pt idx="2631">
                  <c:v>6.4654000000000003E-2</c:v>
                </c:pt>
                <c:pt idx="2632">
                  <c:v>6.3570000000000002E-2</c:v>
                </c:pt>
                <c:pt idx="2633">
                  <c:v>6.4022999999999997E-2</c:v>
                </c:pt>
                <c:pt idx="2634">
                  <c:v>0.10498</c:v>
                </c:pt>
                <c:pt idx="2635">
                  <c:v>0.10351</c:v>
                </c:pt>
                <c:pt idx="2636">
                  <c:v>0.10578</c:v>
                </c:pt>
                <c:pt idx="2637">
                  <c:v>0.10514999999999999</c:v>
                </c:pt>
                <c:pt idx="2638">
                  <c:v>0.10417</c:v>
                </c:pt>
                <c:pt idx="2639">
                  <c:v>0.10537000000000001</c:v>
                </c:pt>
                <c:pt idx="2640">
                  <c:v>0.10252</c:v>
                </c:pt>
                <c:pt idx="2641">
                  <c:v>0.10474</c:v>
                </c:pt>
                <c:pt idx="2642">
                  <c:v>0.10556</c:v>
                </c:pt>
                <c:pt idx="2643">
                  <c:v>0.1048</c:v>
                </c:pt>
                <c:pt idx="2644">
                  <c:v>0.10489999999999999</c:v>
                </c:pt>
                <c:pt idx="2645">
                  <c:v>0.13203999999999999</c:v>
                </c:pt>
                <c:pt idx="2646">
                  <c:v>0.13084999999999999</c:v>
                </c:pt>
                <c:pt idx="2647">
                  <c:v>0.13389999999999999</c:v>
                </c:pt>
                <c:pt idx="2648">
                  <c:v>0.13123000000000001</c:v>
                </c:pt>
                <c:pt idx="2649">
                  <c:v>0.13219</c:v>
                </c:pt>
                <c:pt idx="2650">
                  <c:v>0.13145000000000001</c:v>
                </c:pt>
                <c:pt idx="2651">
                  <c:v>0.13073000000000001</c:v>
                </c:pt>
                <c:pt idx="2652">
                  <c:v>0.13045000000000001</c:v>
                </c:pt>
                <c:pt idx="2653">
                  <c:v>0.13306999999999999</c:v>
                </c:pt>
                <c:pt idx="2654">
                  <c:v>0.13114999999999999</c:v>
                </c:pt>
                <c:pt idx="2655">
                  <c:v>0.13131000000000001</c:v>
                </c:pt>
                <c:pt idx="2656">
                  <c:v>2.5152999999999998E-3</c:v>
                </c:pt>
                <c:pt idx="2657">
                  <c:v>2.2403000000000002E-3</c:v>
                </c:pt>
                <c:pt idx="2658">
                  <c:v>2.1289999999999998E-3</c:v>
                </c:pt>
                <c:pt idx="2659">
                  <c:v>2.4837000000000001E-3</c:v>
                </c:pt>
                <c:pt idx="2660">
                  <c:v>2.3888E-3</c:v>
                </c:pt>
                <c:pt idx="2661">
                  <c:v>2.3035999999999998E-3</c:v>
                </c:pt>
                <c:pt idx="2662">
                  <c:v>2.4551E-3</c:v>
                </c:pt>
                <c:pt idx="2663">
                  <c:v>2.5127999999999999E-3</c:v>
                </c:pt>
                <c:pt idx="2664">
                  <c:v>2.3370999999999999E-3</c:v>
                </c:pt>
                <c:pt idx="2665">
                  <c:v>2.3698E-3</c:v>
                </c:pt>
                <c:pt idx="2666">
                  <c:v>2.3546000000000001E-3</c:v>
                </c:pt>
                <c:pt idx="2667">
                  <c:v>3.7331999999999999E-3</c:v>
                </c:pt>
                <c:pt idx="2668">
                  <c:v>3.6822000000000001E-3</c:v>
                </c:pt>
                <c:pt idx="2669">
                  <c:v>3.6224999999999999E-3</c:v>
                </c:pt>
                <c:pt idx="2670">
                  <c:v>3.6939E-3</c:v>
                </c:pt>
                <c:pt idx="2671">
                  <c:v>3.7431999999999999E-3</c:v>
                </c:pt>
                <c:pt idx="2672">
                  <c:v>3.7653999999999999E-3</c:v>
                </c:pt>
                <c:pt idx="2673">
                  <c:v>3.5121000000000002E-3</c:v>
                </c:pt>
                <c:pt idx="2674">
                  <c:v>3.5155E-3</c:v>
                </c:pt>
                <c:pt idx="2675">
                  <c:v>3.5709000000000001E-3</c:v>
                </c:pt>
                <c:pt idx="2676">
                  <c:v>3.3435000000000001E-3</c:v>
                </c:pt>
                <c:pt idx="2677">
                  <c:v>3.8368E-3</c:v>
                </c:pt>
                <c:pt idx="2678">
                  <c:v>6.3758E-3</c:v>
                </c:pt>
                <c:pt idx="2679">
                  <c:v>6.9077000000000001E-3</c:v>
                </c:pt>
                <c:pt idx="2680">
                  <c:v>6.8101000000000004E-3</c:v>
                </c:pt>
                <c:pt idx="2681">
                  <c:v>6.7058999999999999E-3</c:v>
                </c:pt>
                <c:pt idx="2682">
                  <c:v>6.6655999999999998E-3</c:v>
                </c:pt>
                <c:pt idx="2683">
                  <c:v>6.7444999999999996E-3</c:v>
                </c:pt>
                <c:pt idx="2684">
                  <c:v>6.5358999999999999E-3</c:v>
                </c:pt>
                <c:pt idx="2685">
                  <c:v>6.7131999999999999E-3</c:v>
                </c:pt>
                <c:pt idx="2686">
                  <c:v>6.7568999999999997E-3</c:v>
                </c:pt>
                <c:pt idx="2687">
                  <c:v>6.8614000000000001E-3</c:v>
                </c:pt>
                <c:pt idx="2688">
                  <c:v>6.3872E-3</c:v>
                </c:pt>
                <c:pt idx="2689">
                  <c:v>2.7155E-3</c:v>
                </c:pt>
                <c:pt idx="2690">
                  <c:v>2.8054E-3</c:v>
                </c:pt>
                <c:pt idx="2691">
                  <c:v>2.8633999999999999E-3</c:v>
                </c:pt>
                <c:pt idx="2692">
                  <c:v>2.6312000000000002E-3</c:v>
                </c:pt>
                <c:pt idx="2693">
                  <c:v>2.7556E-3</c:v>
                </c:pt>
                <c:pt idx="2694">
                  <c:v>2.6990999999999999E-3</c:v>
                </c:pt>
                <c:pt idx="2695">
                  <c:v>2.7636000000000002E-3</c:v>
                </c:pt>
                <c:pt idx="2696">
                  <c:v>2.6503999999999998E-3</c:v>
                </c:pt>
                <c:pt idx="2697">
                  <c:v>2.7255000000000001E-3</c:v>
                </c:pt>
                <c:pt idx="2698">
                  <c:v>2.6383000000000001E-3</c:v>
                </c:pt>
                <c:pt idx="2699">
                  <c:v>2.6383000000000001E-3</c:v>
                </c:pt>
                <c:pt idx="2700">
                  <c:v>0.13261000000000001</c:v>
                </c:pt>
                <c:pt idx="2701">
                  <c:v>0.1326</c:v>
                </c:pt>
                <c:pt idx="2702">
                  <c:v>0.13224</c:v>
                </c:pt>
                <c:pt idx="2703">
                  <c:v>0.13125000000000001</c:v>
                </c:pt>
                <c:pt idx="2704">
                  <c:v>0.13225000000000001</c:v>
                </c:pt>
                <c:pt idx="2705">
                  <c:v>0.13133</c:v>
                </c:pt>
                <c:pt idx="2706">
                  <c:v>0.13396</c:v>
                </c:pt>
                <c:pt idx="2707">
                  <c:v>0.13250000000000001</c:v>
                </c:pt>
                <c:pt idx="2708">
                  <c:v>0.13336999999999999</c:v>
                </c:pt>
                <c:pt idx="2709">
                  <c:v>0.13136</c:v>
                </c:pt>
                <c:pt idx="2710">
                  <c:v>0.13272</c:v>
                </c:pt>
                <c:pt idx="2711">
                  <c:v>0.12171999999999999</c:v>
                </c:pt>
                <c:pt idx="2712">
                  <c:v>0.12089999999999999</c:v>
                </c:pt>
                <c:pt idx="2713">
                  <c:v>0.12057</c:v>
                </c:pt>
                <c:pt idx="2714">
                  <c:v>0.12067</c:v>
                </c:pt>
                <c:pt idx="2715">
                  <c:v>0.12131</c:v>
                </c:pt>
                <c:pt idx="2716">
                  <c:v>0.12163</c:v>
                </c:pt>
                <c:pt idx="2717">
                  <c:v>0.12203</c:v>
                </c:pt>
                <c:pt idx="2718">
                  <c:v>0.11917</c:v>
                </c:pt>
                <c:pt idx="2719">
                  <c:v>0.12139</c:v>
                </c:pt>
                <c:pt idx="2720">
                  <c:v>0.12084</c:v>
                </c:pt>
                <c:pt idx="2721">
                  <c:v>0.12095</c:v>
                </c:pt>
                <c:pt idx="2722">
                  <c:v>0.13245000000000001</c:v>
                </c:pt>
                <c:pt idx="2723">
                  <c:v>0.13475000000000001</c:v>
                </c:pt>
                <c:pt idx="2724">
                  <c:v>0.13289000000000001</c:v>
                </c:pt>
                <c:pt idx="2725">
                  <c:v>0.13450000000000001</c:v>
                </c:pt>
                <c:pt idx="2726">
                  <c:v>0.13317999999999999</c:v>
                </c:pt>
                <c:pt idx="2727">
                  <c:v>0.13364999999999999</c:v>
                </c:pt>
                <c:pt idx="2728">
                  <c:v>0.13439999999999999</c:v>
                </c:pt>
                <c:pt idx="2729">
                  <c:v>0.13420000000000001</c:v>
                </c:pt>
                <c:pt idx="2730">
                  <c:v>0.13569000000000001</c:v>
                </c:pt>
                <c:pt idx="2731">
                  <c:v>0.13439000000000001</c:v>
                </c:pt>
                <c:pt idx="2732">
                  <c:v>0.13245000000000001</c:v>
                </c:pt>
                <c:pt idx="2733">
                  <c:v>3.3520000000000001E-2</c:v>
                </c:pt>
                <c:pt idx="2734">
                  <c:v>3.3015000000000003E-2</c:v>
                </c:pt>
                <c:pt idx="2735">
                  <c:v>3.3163999999999999E-2</c:v>
                </c:pt>
                <c:pt idx="2736">
                  <c:v>3.3473000000000003E-2</c:v>
                </c:pt>
                <c:pt idx="2737">
                  <c:v>3.3212999999999999E-2</c:v>
                </c:pt>
                <c:pt idx="2738">
                  <c:v>3.3374000000000001E-2</c:v>
                </c:pt>
                <c:pt idx="2739">
                  <c:v>3.3413999999999999E-2</c:v>
                </c:pt>
                <c:pt idx="2740">
                  <c:v>3.3681000000000003E-2</c:v>
                </c:pt>
                <c:pt idx="2741">
                  <c:v>3.3000000000000002E-2</c:v>
                </c:pt>
                <c:pt idx="2742">
                  <c:v>3.2761999999999999E-2</c:v>
                </c:pt>
                <c:pt idx="2743">
                  <c:v>3.3779000000000003E-2</c:v>
                </c:pt>
                <c:pt idx="2744">
                  <c:v>4.2708999999999997E-2</c:v>
                </c:pt>
                <c:pt idx="2745">
                  <c:v>4.2868999999999997E-2</c:v>
                </c:pt>
                <c:pt idx="2746">
                  <c:v>4.2315999999999999E-2</c:v>
                </c:pt>
                <c:pt idx="2747">
                  <c:v>4.2160999999999997E-2</c:v>
                </c:pt>
                <c:pt idx="2748">
                  <c:v>4.2937000000000003E-2</c:v>
                </c:pt>
                <c:pt idx="2749">
                  <c:v>4.2855999999999998E-2</c:v>
                </c:pt>
                <c:pt idx="2750">
                  <c:v>4.2675999999999999E-2</c:v>
                </c:pt>
                <c:pt idx="2751">
                  <c:v>4.2965999999999997E-2</c:v>
                </c:pt>
                <c:pt idx="2752">
                  <c:v>4.2687000000000003E-2</c:v>
                </c:pt>
                <c:pt idx="2753">
                  <c:v>4.2534000000000002E-2</c:v>
                </c:pt>
                <c:pt idx="2754">
                  <c:v>4.2417999999999997E-2</c:v>
                </c:pt>
                <c:pt idx="2755">
                  <c:v>6.3661999999999996E-2</c:v>
                </c:pt>
                <c:pt idx="2756">
                  <c:v>6.3405000000000003E-2</c:v>
                </c:pt>
                <c:pt idx="2757">
                  <c:v>6.3400999999999999E-2</c:v>
                </c:pt>
                <c:pt idx="2758">
                  <c:v>6.3416E-2</c:v>
                </c:pt>
                <c:pt idx="2759">
                  <c:v>6.2867999999999993E-2</c:v>
                </c:pt>
                <c:pt idx="2760">
                  <c:v>6.3351000000000005E-2</c:v>
                </c:pt>
                <c:pt idx="2761">
                  <c:v>6.3413999999999998E-2</c:v>
                </c:pt>
                <c:pt idx="2762">
                  <c:v>6.3524999999999998E-2</c:v>
                </c:pt>
                <c:pt idx="2763">
                  <c:v>6.2806000000000001E-2</c:v>
                </c:pt>
                <c:pt idx="2764">
                  <c:v>6.3821000000000003E-2</c:v>
                </c:pt>
                <c:pt idx="2765">
                  <c:v>6.2300000000000001E-2</c:v>
                </c:pt>
                <c:pt idx="2766">
                  <c:v>3.7613000000000001E-2</c:v>
                </c:pt>
                <c:pt idx="2767">
                  <c:v>3.8043E-2</c:v>
                </c:pt>
                <c:pt idx="2768">
                  <c:v>3.7745000000000001E-2</c:v>
                </c:pt>
                <c:pt idx="2769">
                  <c:v>3.8093000000000002E-2</c:v>
                </c:pt>
                <c:pt idx="2770">
                  <c:v>3.7911E-2</c:v>
                </c:pt>
                <c:pt idx="2771">
                  <c:v>3.7787000000000001E-2</c:v>
                </c:pt>
                <c:pt idx="2772">
                  <c:v>3.8503999999999997E-2</c:v>
                </c:pt>
                <c:pt idx="2773">
                  <c:v>3.8432000000000001E-2</c:v>
                </c:pt>
                <c:pt idx="2774">
                  <c:v>3.8797999999999999E-2</c:v>
                </c:pt>
                <c:pt idx="2775">
                  <c:v>3.8295000000000003E-2</c:v>
                </c:pt>
                <c:pt idx="2776">
                  <c:v>3.7523000000000001E-2</c:v>
                </c:pt>
                <c:pt idx="2777">
                  <c:v>4.8111000000000001E-2</c:v>
                </c:pt>
                <c:pt idx="2778">
                  <c:v>4.8231000000000003E-2</c:v>
                </c:pt>
                <c:pt idx="2779">
                  <c:v>4.8992000000000001E-2</c:v>
                </c:pt>
                <c:pt idx="2780">
                  <c:v>4.7233999999999998E-2</c:v>
                </c:pt>
                <c:pt idx="2781">
                  <c:v>4.8755E-2</c:v>
                </c:pt>
                <c:pt idx="2782">
                  <c:v>4.8021000000000001E-2</c:v>
                </c:pt>
                <c:pt idx="2783">
                  <c:v>4.8834000000000002E-2</c:v>
                </c:pt>
                <c:pt idx="2784">
                  <c:v>4.8266999999999997E-2</c:v>
                </c:pt>
                <c:pt idx="2785">
                  <c:v>4.8453000000000003E-2</c:v>
                </c:pt>
                <c:pt idx="2786">
                  <c:v>4.8614999999999998E-2</c:v>
                </c:pt>
                <c:pt idx="2787">
                  <c:v>4.7039999999999998E-2</c:v>
                </c:pt>
                <c:pt idx="2788">
                  <c:v>8.8575999999999998E-4</c:v>
                </c:pt>
                <c:pt idx="2789">
                  <c:v>8.6162000000000001E-4</c:v>
                </c:pt>
                <c:pt idx="2790">
                  <c:v>8.6467E-4</c:v>
                </c:pt>
                <c:pt idx="2791">
                  <c:v>8.5037000000000003E-4</c:v>
                </c:pt>
                <c:pt idx="2792">
                  <c:v>8.0573000000000005E-4</c:v>
                </c:pt>
                <c:pt idx="2793">
                  <c:v>8.4904999999999996E-4</c:v>
                </c:pt>
                <c:pt idx="2794">
                  <c:v>7.6672999999999997E-4</c:v>
                </c:pt>
                <c:pt idx="2795">
                  <c:v>7.9754999999999995E-4</c:v>
                </c:pt>
                <c:pt idx="2796">
                  <c:v>8.7109000000000004E-4</c:v>
                </c:pt>
                <c:pt idx="2797">
                  <c:v>9.2526000000000001E-4</c:v>
                </c:pt>
                <c:pt idx="2798">
                  <c:v>8.3228999999999996E-4</c:v>
                </c:pt>
                <c:pt idx="2799">
                  <c:v>1.3403E-3</c:v>
                </c:pt>
                <c:pt idx="2800">
                  <c:v>1.379E-3</c:v>
                </c:pt>
                <c:pt idx="2801">
                  <c:v>1.3282000000000001E-3</c:v>
                </c:pt>
                <c:pt idx="2802">
                  <c:v>1.3297000000000001E-3</c:v>
                </c:pt>
                <c:pt idx="2803">
                  <c:v>1.3067E-3</c:v>
                </c:pt>
                <c:pt idx="2804">
                  <c:v>1.3557E-3</c:v>
                </c:pt>
                <c:pt idx="2805">
                  <c:v>1.224E-3</c:v>
                </c:pt>
                <c:pt idx="2806">
                  <c:v>1.2239E-3</c:v>
                </c:pt>
                <c:pt idx="2807">
                  <c:v>1.1272000000000001E-3</c:v>
                </c:pt>
                <c:pt idx="2808">
                  <c:v>1.3171000000000001E-3</c:v>
                </c:pt>
                <c:pt idx="2809">
                  <c:v>1.2573E-3</c:v>
                </c:pt>
                <c:pt idx="2810">
                  <c:v>2.2206000000000001E-3</c:v>
                </c:pt>
                <c:pt idx="2811">
                  <c:v>2.4172999999999998E-3</c:v>
                </c:pt>
                <c:pt idx="2812">
                  <c:v>2.6075E-3</c:v>
                </c:pt>
                <c:pt idx="2813">
                  <c:v>2.3689000000000002E-3</c:v>
                </c:pt>
                <c:pt idx="2814">
                  <c:v>2.3422999999999999E-3</c:v>
                </c:pt>
                <c:pt idx="2815">
                  <c:v>2.2629999999999998E-3</c:v>
                </c:pt>
                <c:pt idx="2816">
                  <c:v>2.3828E-3</c:v>
                </c:pt>
                <c:pt idx="2817">
                  <c:v>2.3031000000000002E-3</c:v>
                </c:pt>
                <c:pt idx="2818">
                  <c:v>2.2510999999999998E-3</c:v>
                </c:pt>
                <c:pt idx="2819">
                  <c:v>2.4179000000000002E-3</c:v>
                </c:pt>
                <c:pt idx="2820">
                  <c:v>2.4597999999999998E-3</c:v>
                </c:pt>
                <c:pt idx="2821">
                  <c:v>9.5925000000000003E-4</c:v>
                </c:pt>
                <c:pt idx="2822">
                  <c:v>8.9944000000000005E-4</c:v>
                </c:pt>
                <c:pt idx="2823">
                  <c:v>1.0244E-3</c:v>
                </c:pt>
                <c:pt idx="2824">
                  <c:v>9.4333999999999998E-4</c:v>
                </c:pt>
                <c:pt idx="2825">
                  <c:v>1.0876E-3</c:v>
                </c:pt>
                <c:pt idx="2826">
                  <c:v>1.0721000000000001E-3</c:v>
                </c:pt>
                <c:pt idx="2827">
                  <c:v>1.1341999999999999E-3</c:v>
                </c:pt>
                <c:pt idx="2828">
                  <c:v>9.3835999999999995E-4</c:v>
                </c:pt>
                <c:pt idx="2829">
                  <c:v>1.0892E-3</c:v>
                </c:pt>
                <c:pt idx="2830">
                  <c:v>8.9813000000000002E-4</c:v>
                </c:pt>
                <c:pt idx="2831">
                  <c:v>1.0062000000000001E-3</c:v>
                </c:pt>
                <c:pt idx="2832">
                  <c:v>0.21939</c:v>
                </c:pt>
                <c:pt idx="2833">
                  <c:v>0.21909999999999999</c:v>
                </c:pt>
                <c:pt idx="2834">
                  <c:v>0.21854000000000001</c:v>
                </c:pt>
                <c:pt idx="2835">
                  <c:v>0.21909999999999999</c:v>
                </c:pt>
                <c:pt idx="2836">
                  <c:v>0.22089</c:v>
                </c:pt>
                <c:pt idx="2837">
                  <c:v>0.22026000000000001</c:v>
                </c:pt>
                <c:pt idx="2838">
                  <c:v>0.21962000000000001</c:v>
                </c:pt>
                <c:pt idx="2839">
                  <c:v>0.21747</c:v>
                </c:pt>
                <c:pt idx="2840">
                  <c:v>0.21969</c:v>
                </c:pt>
                <c:pt idx="2841">
                  <c:v>0.21845000000000001</c:v>
                </c:pt>
                <c:pt idx="2842">
                  <c:v>0.21646000000000001</c:v>
                </c:pt>
                <c:pt idx="2843">
                  <c:v>0.19925999999999999</c:v>
                </c:pt>
                <c:pt idx="2844">
                  <c:v>0.20054</c:v>
                </c:pt>
                <c:pt idx="2845">
                  <c:v>0.19797000000000001</c:v>
                </c:pt>
                <c:pt idx="2846">
                  <c:v>0.19994000000000001</c:v>
                </c:pt>
                <c:pt idx="2847">
                  <c:v>0.19842000000000001</c:v>
                </c:pt>
                <c:pt idx="2848">
                  <c:v>0.19933000000000001</c:v>
                </c:pt>
                <c:pt idx="2849">
                  <c:v>0.20047999999999999</c:v>
                </c:pt>
                <c:pt idx="2850">
                  <c:v>0.19961999999999999</c:v>
                </c:pt>
                <c:pt idx="2851">
                  <c:v>0.19964999999999999</c:v>
                </c:pt>
                <c:pt idx="2852">
                  <c:v>0.20024</c:v>
                </c:pt>
                <c:pt idx="2853">
                  <c:v>0.19880999999999999</c:v>
                </c:pt>
                <c:pt idx="2854">
                  <c:v>0.21970999999999999</c:v>
                </c:pt>
                <c:pt idx="2855">
                  <c:v>0.22336</c:v>
                </c:pt>
                <c:pt idx="2856">
                  <c:v>0.21876000000000001</c:v>
                </c:pt>
                <c:pt idx="2857">
                  <c:v>0.22109999999999999</c:v>
                </c:pt>
                <c:pt idx="2858">
                  <c:v>0.22294</c:v>
                </c:pt>
                <c:pt idx="2859">
                  <c:v>0.22176999999999999</c:v>
                </c:pt>
                <c:pt idx="2860">
                  <c:v>0.22192000000000001</c:v>
                </c:pt>
                <c:pt idx="2861">
                  <c:v>0.22114</c:v>
                </c:pt>
                <c:pt idx="2862">
                  <c:v>0.2203</c:v>
                </c:pt>
                <c:pt idx="2863">
                  <c:v>0.22081000000000001</c:v>
                </c:pt>
                <c:pt idx="2864">
                  <c:v>0.22311</c:v>
                </c:pt>
                <c:pt idx="2865">
                  <c:v>5.5331999999999999E-2</c:v>
                </c:pt>
                <c:pt idx="2866">
                  <c:v>5.5943E-2</c:v>
                </c:pt>
                <c:pt idx="2867">
                  <c:v>5.4905000000000002E-2</c:v>
                </c:pt>
                <c:pt idx="2868">
                  <c:v>5.5821999999999997E-2</c:v>
                </c:pt>
                <c:pt idx="2869">
                  <c:v>5.5384999999999997E-2</c:v>
                </c:pt>
                <c:pt idx="2870">
                  <c:v>5.5425000000000002E-2</c:v>
                </c:pt>
                <c:pt idx="2871">
                  <c:v>5.5057000000000002E-2</c:v>
                </c:pt>
                <c:pt idx="2872">
                  <c:v>5.5266000000000003E-2</c:v>
                </c:pt>
                <c:pt idx="2873">
                  <c:v>5.4850000000000003E-2</c:v>
                </c:pt>
                <c:pt idx="2874">
                  <c:v>5.4634000000000002E-2</c:v>
                </c:pt>
                <c:pt idx="2875">
                  <c:v>5.4699999999999999E-2</c:v>
                </c:pt>
                <c:pt idx="2876">
                  <c:v>7.1023000000000003E-2</c:v>
                </c:pt>
                <c:pt idx="2877">
                  <c:v>7.0320999999999995E-2</c:v>
                </c:pt>
                <c:pt idx="2878">
                  <c:v>7.0693000000000006E-2</c:v>
                </c:pt>
                <c:pt idx="2879">
                  <c:v>7.0967000000000002E-2</c:v>
                </c:pt>
                <c:pt idx="2880">
                  <c:v>6.9861999999999994E-2</c:v>
                </c:pt>
                <c:pt idx="2881">
                  <c:v>7.0319999999999994E-2</c:v>
                </c:pt>
                <c:pt idx="2882">
                  <c:v>7.0749999999999993E-2</c:v>
                </c:pt>
                <c:pt idx="2883">
                  <c:v>7.0692000000000005E-2</c:v>
                </c:pt>
                <c:pt idx="2884">
                  <c:v>7.0805000000000007E-2</c:v>
                </c:pt>
                <c:pt idx="2885">
                  <c:v>7.0735999999999993E-2</c:v>
                </c:pt>
                <c:pt idx="2886">
                  <c:v>7.0682999999999996E-2</c:v>
                </c:pt>
                <c:pt idx="2887">
                  <c:v>0.10512000000000001</c:v>
                </c:pt>
                <c:pt idx="2888">
                  <c:v>0.10596999999999999</c:v>
                </c:pt>
                <c:pt idx="2889">
                  <c:v>0.10549</c:v>
                </c:pt>
                <c:pt idx="2890">
                  <c:v>0.10484</c:v>
                </c:pt>
                <c:pt idx="2891">
                  <c:v>0.10446</c:v>
                </c:pt>
                <c:pt idx="2892">
                  <c:v>0.10381</c:v>
                </c:pt>
                <c:pt idx="2893">
                  <c:v>0.10421999999999999</c:v>
                </c:pt>
                <c:pt idx="2894">
                  <c:v>0.10556</c:v>
                </c:pt>
                <c:pt idx="2895">
                  <c:v>0.10428999999999999</c:v>
                </c:pt>
                <c:pt idx="2896">
                  <c:v>0.10459</c:v>
                </c:pt>
                <c:pt idx="2897">
                  <c:v>0.10458000000000001</c:v>
                </c:pt>
                <c:pt idx="2898">
                  <c:v>3.7811999999999998E-2</c:v>
                </c:pt>
                <c:pt idx="2899">
                  <c:v>3.8242999999999999E-2</c:v>
                </c:pt>
                <c:pt idx="2900">
                  <c:v>3.7822000000000001E-2</c:v>
                </c:pt>
                <c:pt idx="2901">
                  <c:v>3.8192999999999998E-2</c:v>
                </c:pt>
                <c:pt idx="2902">
                  <c:v>3.8342000000000001E-2</c:v>
                </c:pt>
                <c:pt idx="2903">
                  <c:v>3.9146E-2</c:v>
                </c:pt>
                <c:pt idx="2904">
                  <c:v>3.8130999999999998E-2</c:v>
                </c:pt>
                <c:pt idx="2905">
                  <c:v>3.7922999999999998E-2</c:v>
                </c:pt>
                <c:pt idx="2906">
                  <c:v>3.8068999999999999E-2</c:v>
                </c:pt>
                <c:pt idx="2907">
                  <c:v>3.8854E-2</c:v>
                </c:pt>
                <c:pt idx="2908">
                  <c:v>3.8058000000000002E-2</c:v>
                </c:pt>
                <c:pt idx="2909">
                  <c:v>8.0340999999999996E-2</c:v>
                </c:pt>
                <c:pt idx="2910">
                  <c:v>7.9701999999999995E-2</c:v>
                </c:pt>
                <c:pt idx="2911">
                  <c:v>8.0324000000000007E-2</c:v>
                </c:pt>
                <c:pt idx="2912">
                  <c:v>8.0403000000000002E-2</c:v>
                </c:pt>
                <c:pt idx="2913">
                  <c:v>7.9784999999999995E-2</c:v>
                </c:pt>
                <c:pt idx="2914">
                  <c:v>7.8390000000000001E-2</c:v>
                </c:pt>
                <c:pt idx="2915">
                  <c:v>7.9025999999999999E-2</c:v>
                </c:pt>
                <c:pt idx="2916">
                  <c:v>7.8731999999999996E-2</c:v>
                </c:pt>
                <c:pt idx="2917">
                  <c:v>8.0252000000000004E-2</c:v>
                </c:pt>
                <c:pt idx="2918">
                  <c:v>8.0270999999999995E-2</c:v>
                </c:pt>
                <c:pt idx="2919">
                  <c:v>7.9268000000000005E-2</c:v>
                </c:pt>
                <c:pt idx="2920">
                  <c:v>1.4641999999999999E-3</c:v>
                </c:pt>
                <c:pt idx="2921">
                  <c:v>1.4685E-3</c:v>
                </c:pt>
                <c:pt idx="2922">
                  <c:v>1.5254999999999999E-3</c:v>
                </c:pt>
                <c:pt idx="2923">
                  <c:v>1.3910000000000001E-3</c:v>
                </c:pt>
                <c:pt idx="2924">
                  <c:v>1.4698999999999999E-3</c:v>
                </c:pt>
                <c:pt idx="2925">
                  <c:v>1.4968E-3</c:v>
                </c:pt>
                <c:pt idx="2926">
                  <c:v>1.3753000000000001E-3</c:v>
                </c:pt>
                <c:pt idx="2927">
                  <c:v>1.5505E-3</c:v>
                </c:pt>
                <c:pt idx="2928">
                  <c:v>1.4664000000000001E-3</c:v>
                </c:pt>
                <c:pt idx="2929">
                  <c:v>1.4511999999999999E-3</c:v>
                </c:pt>
                <c:pt idx="2930">
                  <c:v>1.3943E-3</c:v>
                </c:pt>
                <c:pt idx="2931">
                  <c:v>2.3931E-3</c:v>
                </c:pt>
                <c:pt idx="2932">
                  <c:v>2.1473E-3</c:v>
                </c:pt>
                <c:pt idx="2933">
                  <c:v>2.1844999999999998E-3</c:v>
                </c:pt>
                <c:pt idx="2934">
                  <c:v>2.1313E-3</c:v>
                </c:pt>
                <c:pt idx="2935">
                  <c:v>2.1909E-3</c:v>
                </c:pt>
                <c:pt idx="2936">
                  <c:v>2.0444E-3</c:v>
                </c:pt>
                <c:pt idx="2937">
                  <c:v>2.2466999999999999E-3</c:v>
                </c:pt>
                <c:pt idx="2938">
                  <c:v>2.1567000000000001E-3</c:v>
                </c:pt>
                <c:pt idx="2939">
                  <c:v>1.9935999999999999E-3</c:v>
                </c:pt>
                <c:pt idx="2940">
                  <c:v>2.2334999999999998E-3</c:v>
                </c:pt>
                <c:pt idx="2941">
                  <c:v>2.1483000000000001E-3</c:v>
                </c:pt>
                <c:pt idx="2942">
                  <c:v>3.9550999999999996E-3</c:v>
                </c:pt>
                <c:pt idx="2943">
                  <c:v>3.9195999999999996E-3</c:v>
                </c:pt>
                <c:pt idx="2944">
                  <c:v>3.8880999999999998E-3</c:v>
                </c:pt>
                <c:pt idx="2945">
                  <c:v>3.8411999999999999E-3</c:v>
                </c:pt>
                <c:pt idx="2946">
                  <c:v>4.2969000000000002E-3</c:v>
                </c:pt>
                <c:pt idx="2947">
                  <c:v>3.8861E-3</c:v>
                </c:pt>
                <c:pt idx="2948">
                  <c:v>3.7445999999999998E-3</c:v>
                </c:pt>
                <c:pt idx="2949">
                  <c:v>4.1535000000000001E-3</c:v>
                </c:pt>
                <c:pt idx="2950">
                  <c:v>4.4092999999999997E-3</c:v>
                </c:pt>
                <c:pt idx="2951">
                  <c:v>4.1936999999999999E-3</c:v>
                </c:pt>
                <c:pt idx="2952">
                  <c:v>3.8749000000000001E-3</c:v>
                </c:pt>
                <c:pt idx="2953">
                  <c:v>1.7991000000000001E-3</c:v>
                </c:pt>
                <c:pt idx="2954">
                  <c:v>1.5801000000000001E-3</c:v>
                </c:pt>
                <c:pt idx="2955">
                  <c:v>1.5237E-3</c:v>
                </c:pt>
                <c:pt idx="2956">
                  <c:v>1.7266E-3</c:v>
                </c:pt>
                <c:pt idx="2957">
                  <c:v>1.64E-3</c:v>
                </c:pt>
                <c:pt idx="2958">
                  <c:v>1.6988000000000001E-3</c:v>
                </c:pt>
                <c:pt idx="2959">
                  <c:v>1.4605E-3</c:v>
                </c:pt>
                <c:pt idx="2960">
                  <c:v>1.6214999999999999E-3</c:v>
                </c:pt>
                <c:pt idx="2961">
                  <c:v>1.6076E-3</c:v>
                </c:pt>
                <c:pt idx="2962">
                  <c:v>1.7296E-3</c:v>
                </c:pt>
                <c:pt idx="2963">
                  <c:v>1.7290999999999999E-3</c:v>
                </c:pt>
                <c:pt idx="2964">
                  <c:v>0.27688000000000001</c:v>
                </c:pt>
                <c:pt idx="2965">
                  <c:v>0.27590999999999999</c:v>
                </c:pt>
                <c:pt idx="2966">
                  <c:v>0.27500999999999998</c:v>
                </c:pt>
                <c:pt idx="2967">
                  <c:v>0.27582000000000001</c:v>
                </c:pt>
                <c:pt idx="2968">
                  <c:v>0.27684999999999998</c:v>
                </c:pt>
                <c:pt idx="2969">
                  <c:v>0.27631</c:v>
                </c:pt>
                <c:pt idx="2970">
                  <c:v>0.27676000000000001</c:v>
                </c:pt>
                <c:pt idx="2971">
                  <c:v>0.27642</c:v>
                </c:pt>
                <c:pt idx="2972">
                  <c:v>0.27435999999999999</c:v>
                </c:pt>
                <c:pt idx="2973">
                  <c:v>0.27668999999999999</c:v>
                </c:pt>
                <c:pt idx="2974">
                  <c:v>0.2782</c:v>
                </c:pt>
                <c:pt idx="2975">
                  <c:v>0.25102000000000002</c:v>
                </c:pt>
                <c:pt idx="2976">
                  <c:v>0.25081999999999999</c:v>
                </c:pt>
                <c:pt idx="2977">
                  <c:v>0.25013999999999997</c:v>
                </c:pt>
                <c:pt idx="2978">
                  <c:v>0.25161</c:v>
                </c:pt>
                <c:pt idx="2979">
                  <c:v>0.25220999999999999</c:v>
                </c:pt>
                <c:pt idx="2980">
                  <c:v>0.25095000000000001</c:v>
                </c:pt>
                <c:pt idx="2981">
                  <c:v>0.25148999999999999</c:v>
                </c:pt>
                <c:pt idx="2982">
                  <c:v>0.25367000000000001</c:v>
                </c:pt>
                <c:pt idx="2983">
                  <c:v>0.25130000000000002</c:v>
                </c:pt>
                <c:pt idx="2984">
                  <c:v>0.25190000000000001</c:v>
                </c:pt>
                <c:pt idx="2985">
                  <c:v>0.25092999999999999</c:v>
                </c:pt>
                <c:pt idx="2986">
                  <c:v>0.27983000000000002</c:v>
                </c:pt>
                <c:pt idx="2987">
                  <c:v>0.27894999999999998</c:v>
                </c:pt>
                <c:pt idx="2988">
                  <c:v>0.27988000000000002</c:v>
                </c:pt>
                <c:pt idx="2989">
                  <c:v>0.27773999999999999</c:v>
                </c:pt>
                <c:pt idx="2990">
                  <c:v>0.27965000000000001</c:v>
                </c:pt>
                <c:pt idx="2991">
                  <c:v>0.2787</c:v>
                </c:pt>
                <c:pt idx="2992">
                  <c:v>0.27705999999999997</c:v>
                </c:pt>
                <c:pt idx="2993">
                  <c:v>0.28056999999999999</c:v>
                </c:pt>
                <c:pt idx="2994">
                  <c:v>0.27671000000000001</c:v>
                </c:pt>
                <c:pt idx="2995">
                  <c:v>0.27960000000000002</c:v>
                </c:pt>
                <c:pt idx="2996">
                  <c:v>0.28254000000000001</c:v>
                </c:pt>
                <c:pt idx="2997">
                  <c:v>6.9915000000000005E-2</c:v>
                </c:pt>
                <c:pt idx="2998">
                  <c:v>7.0574999999999999E-2</c:v>
                </c:pt>
                <c:pt idx="2999">
                  <c:v>6.9387000000000004E-2</c:v>
                </c:pt>
                <c:pt idx="3000">
                  <c:v>6.9825999999999999E-2</c:v>
                </c:pt>
                <c:pt idx="3001">
                  <c:v>6.9627999999999995E-2</c:v>
                </c:pt>
                <c:pt idx="3002">
                  <c:v>6.8675E-2</c:v>
                </c:pt>
                <c:pt idx="3003">
                  <c:v>7.0749000000000006E-2</c:v>
                </c:pt>
                <c:pt idx="3004">
                  <c:v>6.9680000000000006E-2</c:v>
                </c:pt>
                <c:pt idx="3005">
                  <c:v>6.9750000000000006E-2</c:v>
                </c:pt>
                <c:pt idx="3006">
                  <c:v>6.9700999999999999E-2</c:v>
                </c:pt>
                <c:pt idx="3007">
                  <c:v>6.8950999999999998E-2</c:v>
                </c:pt>
                <c:pt idx="3008">
                  <c:v>8.9418999999999998E-2</c:v>
                </c:pt>
                <c:pt idx="3009">
                  <c:v>8.9038999999999993E-2</c:v>
                </c:pt>
                <c:pt idx="3010">
                  <c:v>8.9804999999999996E-2</c:v>
                </c:pt>
                <c:pt idx="3011">
                  <c:v>8.9540999999999996E-2</c:v>
                </c:pt>
                <c:pt idx="3012">
                  <c:v>8.9607000000000006E-2</c:v>
                </c:pt>
                <c:pt idx="3013">
                  <c:v>8.9659000000000003E-2</c:v>
                </c:pt>
                <c:pt idx="3014">
                  <c:v>8.9790999999999996E-2</c:v>
                </c:pt>
                <c:pt idx="3015">
                  <c:v>9.0543999999999999E-2</c:v>
                </c:pt>
                <c:pt idx="3016">
                  <c:v>8.8098999999999997E-2</c:v>
                </c:pt>
                <c:pt idx="3017">
                  <c:v>8.7970999999999994E-2</c:v>
                </c:pt>
                <c:pt idx="3018">
                  <c:v>8.8047E-2</c:v>
                </c:pt>
                <c:pt idx="3019">
                  <c:v>0.13092000000000001</c:v>
                </c:pt>
                <c:pt idx="3020">
                  <c:v>0.13172</c:v>
                </c:pt>
                <c:pt idx="3021">
                  <c:v>0.13241</c:v>
                </c:pt>
                <c:pt idx="3022">
                  <c:v>0.13156000000000001</c:v>
                </c:pt>
                <c:pt idx="3023">
                  <c:v>0.13228999999999999</c:v>
                </c:pt>
                <c:pt idx="3024">
                  <c:v>0.13086</c:v>
                </c:pt>
                <c:pt idx="3025">
                  <c:v>0.13186</c:v>
                </c:pt>
                <c:pt idx="3026">
                  <c:v>0.13267000000000001</c:v>
                </c:pt>
                <c:pt idx="3027">
                  <c:v>0.13167999999999999</c:v>
                </c:pt>
                <c:pt idx="3028">
                  <c:v>0.13342999999999999</c:v>
                </c:pt>
                <c:pt idx="3029">
                  <c:v>0.13178999999999999</c:v>
                </c:pt>
                <c:pt idx="3030">
                  <c:v>4.8577000000000002E-2</c:v>
                </c:pt>
                <c:pt idx="3031">
                  <c:v>4.8883000000000003E-2</c:v>
                </c:pt>
                <c:pt idx="3032">
                  <c:v>4.7654000000000002E-2</c:v>
                </c:pt>
                <c:pt idx="3033">
                  <c:v>4.8647000000000003E-2</c:v>
                </c:pt>
                <c:pt idx="3034">
                  <c:v>4.8604000000000001E-2</c:v>
                </c:pt>
                <c:pt idx="3035">
                  <c:v>4.7919999999999997E-2</c:v>
                </c:pt>
                <c:pt idx="3036">
                  <c:v>4.7560999999999999E-2</c:v>
                </c:pt>
                <c:pt idx="3037">
                  <c:v>4.8285000000000002E-2</c:v>
                </c:pt>
                <c:pt idx="3038">
                  <c:v>4.8053999999999999E-2</c:v>
                </c:pt>
                <c:pt idx="3039">
                  <c:v>4.7379999999999999E-2</c:v>
                </c:pt>
                <c:pt idx="3040">
                  <c:v>4.7801000000000003E-2</c:v>
                </c:pt>
                <c:pt idx="3041">
                  <c:v>7.9715999999999995E-2</c:v>
                </c:pt>
                <c:pt idx="3042">
                  <c:v>7.9381999999999994E-2</c:v>
                </c:pt>
                <c:pt idx="3043">
                  <c:v>8.0274999999999999E-2</c:v>
                </c:pt>
                <c:pt idx="3044">
                  <c:v>7.9273999999999997E-2</c:v>
                </c:pt>
                <c:pt idx="3045">
                  <c:v>7.9170000000000004E-2</c:v>
                </c:pt>
                <c:pt idx="3046">
                  <c:v>8.0587000000000006E-2</c:v>
                </c:pt>
                <c:pt idx="3047">
                  <c:v>7.961E-2</c:v>
                </c:pt>
                <c:pt idx="3048">
                  <c:v>7.9227000000000006E-2</c:v>
                </c:pt>
                <c:pt idx="3049">
                  <c:v>7.9952999999999996E-2</c:v>
                </c:pt>
                <c:pt idx="3050">
                  <c:v>8.0509999999999998E-2</c:v>
                </c:pt>
                <c:pt idx="3051">
                  <c:v>7.9023999999999997E-2</c:v>
                </c:pt>
                <c:pt idx="3052">
                  <c:v>2.016E-3</c:v>
                </c:pt>
                <c:pt idx="3053">
                  <c:v>1.7626E-3</c:v>
                </c:pt>
                <c:pt idx="3054">
                  <c:v>1.7884000000000001E-3</c:v>
                </c:pt>
                <c:pt idx="3055">
                  <c:v>1.9916999999999999E-3</c:v>
                </c:pt>
                <c:pt idx="3056">
                  <c:v>1.7186E-3</c:v>
                </c:pt>
                <c:pt idx="3057">
                  <c:v>1.7102E-3</c:v>
                </c:pt>
                <c:pt idx="3058">
                  <c:v>2.0587000000000001E-3</c:v>
                </c:pt>
                <c:pt idx="3059">
                  <c:v>1.9044000000000001E-3</c:v>
                </c:pt>
                <c:pt idx="3060">
                  <c:v>1.7569E-3</c:v>
                </c:pt>
                <c:pt idx="3061">
                  <c:v>1.6708000000000001E-3</c:v>
                </c:pt>
                <c:pt idx="3062">
                  <c:v>1.7355000000000001E-3</c:v>
                </c:pt>
                <c:pt idx="3063">
                  <c:v>2.9185000000000001E-3</c:v>
                </c:pt>
                <c:pt idx="3064">
                  <c:v>2.6427E-3</c:v>
                </c:pt>
                <c:pt idx="3065">
                  <c:v>2.9125000000000002E-3</c:v>
                </c:pt>
                <c:pt idx="3066">
                  <c:v>2.8116999999999999E-3</c:v>
                </c:pt>
                <c:pt idx="3067">
                  <c:v>2.7783E-3</c:v>
                </c:pt>
                <c:pt idx="3068">
                  <c:v>2.6662000000000001E-3</c:v>
                </c:pt>
                <c:pt idx="3069">
                  <c:v>2.5661E-3</c:v>
                </c:pt>
                <c:pt idx="3070">
                  <c:v>2.8974000000000001E-3</c:v>
                </c:pt>
                <c:pt idx="3071">
                  <c:v>2.8587E-3</c:v>
                </c:pt>
                <c:pt idx="3072">
                  <c:v>2.6949999999999999E-3</c:v>
                </c:pt>
                <c:pt idx="3073">
                  <c:v>2.8043E-3</c:v>
                </c:pt>
                <c:pt idx="3074">
                  <c:v>5.1562999999999999E-3</c:v>
                </c:pt>
                <c:pt idx="3075">
                  <c:v>5.0492000000000002E-3</c:v>
                </c:pt>
                <c:pt idx="3076">
                  <c:v>4.7809999999999997E-3</c:v>
                </c:pt>
                <c:pt idx="3077">
                  <c:v>4.7463000000000002E-3</c:v>
                </c:pt>
                <c:pt idx="3078">
                  <c:v>4.7153000000000004E-3</c:v>
                </c:pt>
                <c:pt idx="3079">
                  <c:v>5.0892999999999997E-3</c:v>
                </c:pt>
                <c:pt idx="3080">
                  <c:v>5.1260000000000003E-3</c:v>
                </c:pt>
                <c:pt idx="3081">
                  <c:v>5.1510000000000002E-3</c:v>
                </c:pt>
                <c:pt idx="3082">
                  <c:v>4.7622999999999997E-3</c:v>
                </c:pt>
                <c:pt idx="3083">
                  <c:v>5.2078999999999997E-3</c:v>
                </c:pt>
                <c:pt idx="3084">
                  <c:v>4.8564000000000003E-3</c:v>
                </c:pt>
                <c:pt idx="3085">
                  <c:v>2.0669999999999998E-3</c:v>
                </c:pt>
                <c:pt idx="3086">
                  <c:v>2.0712E-3</c:v>
                </c:pt>
                <c:pt idx="3087">
                  <c:v>2.0192999999999999E-3</c:v>
                </c:pt>
                <c:pt idx="3088">
                  <c:v>2.2683999999999998E-3</c:v>
                </c:pt>
                <c:pt idx="3089">
                  <c:v>2.0885999999999999E-3</c:v>
                </c:pt>
                <c:pt idx="3090">
                  <c:v>2.2030000000000001E-3</c:v>
                </c:pt>
                <c:pt idx="3091">
                  <c:v>2.1535999999999999E-3</c:v>
                </c:pt>
                <c:pt idx="3092">
                  <c:v>1.9637000000000001E-3</c:v>
                </c:pt>
                <c:pt idx="3093">
                  <c:v>2.1318999999999999E-3</c:v>
                </c:pt>
                <c:pt idx="3094">
                  <c:v>2.3392999999999999E-3</c:v>
                </c:pt>
                <c:pt idx="3095">
                  <c:v>2.0655000000000001E-3</c:v>
                </c:pt>
                <c:pt idx="3096">
                  <c:v>0.73251999999999995</c:v>
                </c:pt>
                <c:pt idx="3097">
                  <c:v>0.73368</c:v>
                </c:pt>
                <c:pt idx="3098">
                  <c:v>0.73197999999999996</c:v>
                </c:pt>
                <c:pt idx="3099">
                  <c:v>0.73521000000000003</c:v>
                </c:pt>
                <c:pt idx="3100">
                  <c:v>0.73321999999999998</c:v>
                </c:pt>
                <c:pt idx="3101">
                  <c:v>0.73394999999999999</c:v>
                </c:pt>
                <c:pt idx="3102">
                  <c:v>0.73484000000000005</c:v>
                </c:pt>
                <c:pt idx="3103">
                  <c:v>0.76824999999999999</c:v>
                </c:pt>
                <c:pt idx="3104">
                  <c:v>0.76814000000000004</c:v>
                </c:pt>
                <c:pt idx="3105">
                  <c:v>0.76543000000000005</c:v>
                </c:pt>
                <c:pt idx="3106">
                  <c:v>0.76622000000000001</c:v>
                </c:pt>
                <c:pt idx="3107">
                  <c:v>0.76622000000000001</c:v>
                </c:pt>
                <c:pt idx="3108">
                  <c:v>0.76878000000000002</c:v>
                </c:pt>
                <c:pt idx="3109">
                  <c:v>0.76585000000000003</c:v>
                </c:pt>
                <c:pt idx="3110">
                  <c:v>0.20324</c:v>
                </c:pt>
                <c:pt idx="3111">
                  <c:v>0.20288999999999999</c:v>
                </c:pt>
                <c:pt idx="3112">
                  <c:v>0.20463999999999999</c:v>
                </c:pt>
                <c:pt idx="3113">
                  <c:v>0.20297000000000001</c:v>
                </c:pt>
                <c:pt idx="3114">
                  <c:v>0.20337</c:v>
                </c:pt>
                <c:pt idx="3115">
                  <c:v>0.20413000000000001</c:v>
                </c:pt>
                <c:pt idx="3116">
                  <c:v>0.20255999999999999</c:v>
                </c:pt>
                <c:pt idx="3117">
                  <c:v>0.20452000000000001</c:v>
                </c:pt>
                <c:pt idx="3118">
                  <c:v>0.20302000000000001</c:v>
                </c:pt>
                <c:pt idx="3119">
                  <c:v>0.2014</c:v>
                </c:pt>
                <c:pt idx="3120">
                  <c:v>0.20224</c:v>
                </c:pt>
                <c:pt idx="3121">
                  <c:v>0.26127</c:v>
                </c:pt>
                <c:pt idx="3122">
                  <c:v>0.25971</c:v>
                </c:pt>
                <c:pt idx="3123">
                  <c:v>0.26007000000000002</c:v>
                </c:pt>
                <c:pt idx="3124">
                  <c:v>0.26027</c:v>
                </c:pt>
                <c:pt idx="3125">
                  <c:v>0.25947999999999999</c:v>
                </c:pt>
                <c:pt idx="3126">
                  <c:v>0.26008999999999999</c:v>
                </c:pt>
                <c:pt idx="3127">
                  <c:v>0.25917000000000001</c:v>
                </c:pt>
                <c:pt idx="3128">
                  <c:v>0.26063999999999998</c:v>
                </c:pt>
                <c:pt idx="3129">
                  <c:v>0.25969999999999999</c:v>
                </c:pt>
                <c:pt idx="3130">
                  <c:v>0.25918000000000002</c:v>
                </c:pt>
                <c:pt idx="3131">
                  <c:v>0.26047999999999999</c:v>
                </c:pt>
                <c:pt idx="3132">
                  <c:v>0.38562000000000002</c:v>
                </c:pt>
                <c:pt idx="3133">
                  <c:v>0.38289000000000001</c:v>
                </c:pt>
                <c:pt idx="3134">
                  <c:v>0.38651000000000002</c:v>
                </c:pt>
                <c:pt idx="3135">
                  <c:v>0.38413000000000003</c:v>
                </c:pt>
                <c:pt idx="3136">
                  <c:v>0.38388</c:v>
                </c:pt>
                <c:pt idx="3137">
                  <c:v>0.38355</c:v>
                </c:pt>
                <c:pt idx="3138">
                  <c:v>0.38246999999999998</c:v>
                </c:pt>
                <c:pt idx="3139">
                  <c:v>0.3856</c:v>
                </c:pt>
                <c:pt idx="3140">
                  <c:v>0.38446000000000002</c:v>
                </c:pt>
                <c:pt idx="3141">
                  <c:v>0.38449</c:v>
                </c:pt>
                <c:pt idx="3142">
                  <c:v>0.38329000000000002</c:v>
                </c:pt>
                <c:pt idx="3143">
                  <c:v>0.13988999999999999</c:v>
                </c:pt>
                <c:pt idx="3144">
                  <c:v>0.14055000000000001</c:v>
                </c:pt>
                <c:pt idx="3145">
                  <c:v>0.14011000000000001</c:v>
                </c:pt>
                <c:pt idx="3146">
                  <c:v>0.14035</c:v>
                </c:pt>
                <c:pt idx="3147">
                  <c:v>0.13894000000000001</c:v>
                </c:pt>
                <c:pt idx="3148">
                  <c:v>0.14027000000000001</c:v>
                </c:pt>
                <c:pt idx="3149">
                  <c:v>0.14065</c:v>
                </c:pt>
                <c:pt idx="3150">
                  <c:v>0.13957</c:v>
                </c:pt>
                <c:pt idx="3151">
                  <c:v>0.14033000000000001</c:v>
                </c:pt>
                <c:pt idx="3152">
                  <c:v>0.14166000000000001</c:v>
                </c:pt>
                <c:pt idx="3153">
                  <c:v>0.13875999999999999</c:v>
                </c:pt>
                <c:pt idx="3154">
                  <c:v>0.23438999999999999</c:v>
                </c:pt>
                <c:pt idx="3155">
                  <c:v>0.23218</c:v>
                </c:pt>
                <c:pt idx="3156">
                  <c:v>0.23082</c:v>
                </c:pt>
                <c:pt idx="3157">
                  <c:v>0.22928999999999999</c:v>
                </c:pt>
                <c:pt idx="3158">
                  <c:v>0.23122999999999999</c:v>
                </c:pt>
                <c:pt idx="3159">
                  <c:v>0.23458000000000001</c:v>
                </c:pt>
                <c:pt idx="3160">
                  <c:v>0.23086999999999999</c:v>
                </c:pt>
                <c:pt idx="3161">
                  <c:v>0.23191999999999999</c:v>
                </c:pt>
                <c:pt idx="3162">
                  <c:v>0.23258999999999999</c:v>
                </c:pt>
                <c:pt idx="3163">
                  <c:v>0.23313</c:v>
                </c:pt>
                <c:pt idx="3164">
                  <c:v>0.23097999999999999</c:v>
                </c:pt>
                <c:pt idx="3165">
                  <c:v>0.29477999999999999</c:v>
                </c:pt>
                <c:pt idx="3166">
                  <c:v>0.29127999999999998</c:v>
                </c:pt>
                <c:pt idx="3167">
                  <c:v>0.29260000000000003</c:v>
                </c:pt>
                <c:pt idx="3168">
                  <c:v>0.29327999999999999</c:v>
                </c:pt>
                <c:pt idx="3169">
                  <c:v>0.29099999999999998</c:v>
                </c:pt>
                <c:pt idx="3170">
                  <c:v>0.29239999999999999</c:v>
                </c:pt>
                <c:pt idx="3171">
                  <c:v>0.29147000000000001</c:v>
                </c:pt>
                <c:pt idx="3172">
                  <c:v>0.29224</c:v>
                </c:pt>
                <c:pt idx="3173">
                  <c:v>0.29285</c:v>
                </c:pt>
                <c:pt idx="3174">
                  <c:v>0.29293000000000002</c:v>
                </c:pt>
                <c:pt idx="3175">
                  <c:v>0.29327999999999999</c:v>
                </c:pt>
                <c:pt idx="3176">
                  <c:v>0.73463000000000001</c:v>
                </c:pt>
                <c:pt idx="3177">
                  <c:v>0.73372999999999999</c:v>
                </c:pt>
                <c:pt idx="3178">
                  <c:v>0.73436999999999997</c:v>
                </c:pt>
                <c:pt idx="3179">
                  <c:v>0.73402000000000001</c:v>
                </c:pt>
                <c:pt idx="3180">
                  <c:v>0.73370999999999997</c:v>
                </c:pt>
                <c:pt idx="3181">
                  <c:v>0.73412999999999995</c:v>
                </c:pt>
                <c:pt idx="3182">
                  <c:v>0.73053000000000001</c:v>
                </c:pt>
                <c:pt idx="3183">
                  <c:v>0.70043999999999995</c:v>
                </c:pt>
                <c:pt idx="3184">
                  <c:v>0.70008999999999999</c:v>
                </c:pt>
                <c:pt idx="3185">
                  <c:v>0.69991999999999999</c:v>
                </c:pt>
                <c:pt idx="3186">
                  <c:v>0.69998000000000005</c:v>
                </c:pt>
                <c:pt idx="3187">
                  <c:v>0.69830999999999999</c:v>
                </c:pt>
                <c:pt idx="3188">
                  <c:v>0.70094000000000001</c:v>
                </c:pt>
                <c:pt idx="3189">
                  <c:v>0.70082</c:v>
                </c:pt>
                <c:pt idx="3190">
                  <c:v>0.18465999999999999</c:v>
                </c:pt>
                <c:pt idx="3191">
                  <c:v>0.18573999999999999</c:v>
                </c:pt>
                <c:pt idx="3192">
                  <c:v>0.18601999999999999</c:v>
                </c:pt>
                <c:pt idx="3193">
                  <c:v>0.18523000000000001</c:v>
                </c:pt>
                <c:pt idx="3194">
                  <c:v>0.18525</c:v>
                </c:pt>
                <c:pt idx="3195">
                  <c:v>0.18251999999999999</c:v>
                </c:pt>
                <c:pt idx="3196">
                  <c:v>0.1852</c:v>
                </c:pt>
                <c:pt idx="3197">
                  <c:v>0.18435000000000001</c:v>
                </c:pt>
                <c:pt idx="3198">
                  <c:v>0.18284</c:v>
                </c:pt>
                <c:pt idx="3199">
                  <c:v>0.18690000000000001</c:v>
                </c:pt>
                <c:pt idx="3200">
                  <c:v>0.18418000000000001</c:v>
                </c:pt>
                <c:pt idx="3201">
                  <c:v>0.23549</c:v>
                </c:pt>
                <c:pt idx="3202">
                  <c:v>0.23701</c:v>
                </c:pt>
                <c:pt idx="3203">
                  <c:v>0.23824000000000001</c:v>
                </c:pt>
                <c:pt idx="3204">
                  <c:v>0.23713999999999999</c:v>
                </c:pt>
                <c:pt idx="3205">
                  <c:v>0.23677000000000001</c:v>
                </c:pt>
                <c:pt idx="3206">
                  <c:v>0.23688999999999999</c:v>
                </c:pt>
                <c:pt idx="3207">
                  <c:v>0.23638999999999999</c:v>
                </c:pt>
                <c:pt idx="3208">
                  <c:v>0.23685999999999999</c:v>
                </c:pt>
                <c:pt idx="3209">
                  <c:v>0.23538000000000001</c:v>
                </c:pt>
                <c:pt idx="3210">
                  <c:v>0.23763000000000001</c:v>
                </c:pt>
                <c:pt idx="3211">
                  <c:v>0.23930999999999999</c:v>
                </c:pt>
                <c:pt idx="3212">
                  <c:v>0.34891</c:v>
                </c:pt>
                <c:pt idx="3213">
                  <c:v>0.35021000000000002</c:v>
                </c:pt>
                <c:pt idx="3214">
                  <c:v>0.35271999999999998</c:v>
                </c:pt>
                <c:pt idx="3215">
                  <c:v>0.34977000000000003</c:v>
                </c:pt>
                <c:pt idx="3216">
                  <c:v>0.35076000000000002</c:v>
                </c:pt>
                <c:pt idx="3217">
                  <c:v>0.34877000000000002</c:v>
                </c:pt>
                <c:pt idx="3218">
                  <c:v>0.35263</c:v>
                </c:pt>
                <c:pt idx="3219">
                  <c:v>0.35100999999999999</c:v>
                </c:pt>
                <c:pt idx="3220">
                  <c:v>0.35042000000000001</c:v>
                </c:pt>
                <c:pt idx="3221">
                  <c:v>0.35248000000000002</c:v>
                </c:pt>
                <c:pt idx="3222">
                  <c:v>0.35247000000000001</c:v>
                </c:pt>
                <c:pt idx="3223">
                  <c:v>0.12781999999999999</c:v>
                </c:pt>
                <c:pt idx="3224">
                  <c:v>0.12803999999999999</c:v>
                </c:pt>
                <c:pt idx="3225">
                  <c:v>0.128</c:v>
                </c:pt>
                <c:pt idx="3226">
                  <c:v>0.12823999999999999</c:v>
                </c:pt>
                <c:pt idx="3227">
                  <c:v>0.12801000000000001</c:v>
                </c:pt>
                <c:pt idx="3228">
                  <c:v>0.12784000000000001</c:v>
                </c:pt>
                <c:pt idx="3229">
                  <c:v>0.12681000000000001</c:v>
                </c:pt>
                <c:pt idx="3230">
                  <c:v>0.12698999999999999</c:v>
                </c:pt>
                <c:pt idx="3231">
                  <c:v>0.12747</c:v>
                </c:pt>
                <c:pt idx="3232">
                  <c:v>0.12708</c:v>
                </c:pt>
                <c:pt idx="3233">
                  <c:v>0.12673999999999999</c:v>
                </c:pt>
                <c:pt idx="3234">
                  <c:v>0.20982999999999999</c:v>
                </c:pt>
                <c:pt idx="3235">
                  <c:v>0.21290000000000001</c:v>
                </c:pt>
                <c:pt idx="3236">
                  <c:v>0.21295</c:v>
                </c:pt>
                <c:pt idx="3237">
                  <c:v>0.21076</c:v>
                </c:pt>
                <c:pt idx="3238">
                  <c:v>0.21379999999999999</c:v>
                </c:pt>
                <c:pt idx="3239">
                  <c:v>0.21109</c:v>
                </c:pt>
                <c:pt idx="3240">
                  <c:v>0.21182999999999999</c:v>
                </c:pt>
                <c:pt idx="3241">
                  <c:v>0.21065</c:v>
                </c:pt>
                <c:pt idx="3242">
                  <c:v>0.21282000000000001</c:v>
                </c:pt>
                <c:pt idx="3243">
                  <c:v>0.21199999999999999</c:v>
                </c:pt>
                <c:pt idx="3244">
                  <c:v>0.21135000000000001</c:v>
                </c:pt>
                <c:pt idx="3245">
                  <c:v>0.26756999999999997</c:v>
                </c:pt>
                <c:pt idx="3246">
                  <c:v>0.26646999999999998</c:v>
                </c:pt>
                <c:pt idx="3247">
                  <c:v>0.26568999999999998</c:v>
                </c:pt>
                <c:pt idx="3248">
                  <c:v>0.26702999999999999</c:v>
                </c:pt>
                <c:pt idx="3249">
                  <c:v>0.26684999999999998</c:v>
                </c:pt>
                <c:pt idx="3250">
                  <c:v>0.26765</c:v>
                </c:pt>
                <c:pt idx="3251">
                  <c:v>0.26879999999999998</c:v>
                </c:pt>
                <c:pt idx="3252">
                  <c:v>0.26967000000000002</c:v>
                </c:pt>
                <c:pt idx="3253">
                  <c:v>0.26821</c:v>
                </c:pt>
                <c:pt idx="3254">
                  <c:v>0.26751000000000003</c:v>
                </c:pt>
                <c:pt idx="3255">
                  <c:v>0.2702</c:v>
                </c:pt>
                <c:pt idx="3256">
                  <c:v>0.76687000000000005</c:v>
                </c:pt>
                <c:pt idx="3257">
                  <c:v>0.76585999999999999</c:v>
                </c:pt>
                <c:pt idx="3258">
                  <c:v>0.76661000000000001</c:v>
                </c:pt>
                <c:pt idx="3259">
                  <c:v>0.76907000000000003</c:v>
                </c:pt>
                <c:pt idx="3260">
                  <c:v>0.76797000000000004</c:v>
                </c:pt>
                <c:pt idx="3261">
                  <c:v>0.76654999999999995</c:v>
                </c:pt>
                <c:pt idx="3262">
                  <c:v>0.76604000000000005</c:v>
                </c:pt>
                <c:pt idx="3263">
                  <c:v>0.69864000000000004</c:v>
                </c:pt>
                <c:pt idx="3264">
                  <c:v>0.69984000000000002</c:v>
                </c:pt>
                <c:pt idx="3265">
                  <c:v>0.69928000000000001</c:v>
                </c:pt>
                <c:pt idx="3266">
                  <c:v>0.70016999999999996</c:v>
                </c:pt>
                <c:pt idx="3267">
                  <c:v>0.70062000000000002</c:v>
                </c:pt>
                <c:pt idx="3268">
                  <c:v>0.69781000000000004</c:v>
                </c:pt>
                <c:pt idx="3269">
                  <c:v>0.69984999999999997</c:v>
                </c:pt>
                <c:pt idx="3270">
                  <c:v>0.19169</c:v>
                </c:pt>
                <c:pt idx="3271">
                  <c:v>0.19416</c:v>
                </c:pt>
                <c:pt idx="3272">
                  <c:v>0.19220999999999999</c:v>
                </c:pt>
                <c:pt idx="3273">
                  <c:v>0.19181000000000001</c:v>
                </c:pt>
                <c:pt idx="3274">
                  <c:v>0.19294</c:v>
                </c:pt>
                <c:pt idx="3275">
                  <c:v>0.19495999999999999</c:v>
                </c:pt>
                <c:pt idx="3276">
                  <c:v>0.19427</c:v>
                </c:pt>
                <c:pt idx="3277">
                  <c:v>0.19325999999999999</c:v>
                </c:pt>
                <c:pt idx="3278">
                  <c:v>0.19277</c:v>
                </c:pt>
                <c:pt idx="3279">
                  <c:v>0.19245000000000001</c:v>
                </c:pt>
                <c:pt idx="3280">
                  <c:v>0.19438</c:v>
                </c:pt>
                <c:pt idx="3281">
                  <c:v>0.24792</c:v>
                </c:pt>
                <c:pt idx="3282">
                  <c:v>0.24753</c:v>
                </c:pt>
                <c:pt idx="3283">
                  <c:v>0.24833</c:v>
                </c:pt>
                <c:pt idx="3284">
                  <c:v>0.24668999999999999</c:v>
                </c:pt>
                <c:pt idx="3285">
                  <c:v>0.24951000000000001</c:v>
                </c:pt>
                <c:pt idx="3286">
                  <c:v>0.25003999999999998</c:v>
                </c:pt>
                <c:pt idx="3287">
                  <c:v>0.24759999999999999</c:v>
                </c:pt>
                <c:pt idx="3288">
                  <c:v>0.24903</c:v>
                </c:pt>
                <c:pt idx="3289">
                  <c:v>0.24942</c:v>
                </c:pt>
                <c:pt idx="3290">
                  <c:v>0.24779000000000001</c:v>
                </c:pt>
                <c:pt idx="3291">
                  <c:v>0.24851000000000001</c:v>
                </c:pt>
                <c:pt idx="3292">
                  <c:v>0.37047000000000002</c:v>
                </c:pt>
                <c:pt idx="3293">
                  <c:v>0.36612</c:v>
                </c:pt>
                <c:pt idx="3294">
                  <c:v>0.36859999999999998</c:v>
                </c:pt>
                <c:pt idx="3295">
                  <c:v>0.36370000000000002</c:v>
                </c:pt>
                <c:pt idx="3296">
                  <c:v>0.36645</c:v>
                </c:pt>
                <c:pt idx="3297">
                  <c:v>0.36662</c:v>
                </c:pt>
                <c:pt idx="3298">
                  <c:v>0.36552000000000001</c:v>
                </c:pt>
                <c:pt idx="3299">
                  <c:v>0.36513000000000001</c:v>
                </c:pt>
                <c:pt idx="3300">
                  <c:v>0.36623</c:v>
                </c:pt>
                <c:pt idx="3301">
                  <c:v>0.36635000000000001</c:v>
                </c:pt>
                <c:pt idx="3302">
                  <c:v>0.36553999999999998</c:v>
                </c:pt>
                <c:pt idx="3303">
                  <c:v>0.13353999999999999</c:v>
                </c:pt>
                <c:pt idx="3304">
                  <c:v>0.13378000000000001</c:v>
                </c:pt>
                <c:pt idx="3305">
                  <c:v>0.13414999999999999</c:v>
                </c:pt>
                <c:pt idx="3306">
                  <c:v>0.13503999999999999</c:v>
                </c:pt>
                <c:pt idx="3307">
                  <c:v>0.13294</c:v>
                </c:pt>
                <c:pt idx="3308">
                  <c:v>0.13231999999999999</c:v>
                </c:pt>
                <c:pt idx="3309">
                  <c:v>0.13511999999999999</c:v>
                </c:pt>
                <c:pt idx="3310">
                  <c:v>0.13395000000000001</c:v>
                </c:pt>
                <c:pt idx="3311">
                  <c:v>0.13471</c:v>
                </c:pt>
                <c:pt idx="3312">
                  <c:v>0.13295999999999999</c:v>
                </c:pt>
                <c:pt idx="3313">
                  <c:v>0.13422000000000001</c:v>
                </c:pt>
                <c:pt idx="3314">
                  <c:v>0.22001000000000001</c:v>
                </c:pt>
                <c:pt idx="3315">
                  <c:v>0.22076000000000001</c:v>
                </c:pt>
                <c:pt idx="3316">
                  <c:v>0.22078999999999999</c:v>
                </c:pt>
                <c:pt idx="3317">
                  <c:v>0.22289999999999999</c:v>
                </c:pt>
                <c:pt idx="3318">
                  <c:v>0.22272</c:v>
                </c:pt>
                <c:pt idx="3319">
                  <c:v>0.22028</c:v>
                </c:pt>
                <c:pt idx="3320">
                  <c:v>0.22048999999999999</c:v>
                </c:pt>
                <c:pt idx="3321">
                  <c:v>0.22364000000000001</c:v>
                </c:pt>
                <c:pt idx="3322">
                  <c:v>0.22248999999999999</c:v>
                </c:pt>
                <c:pt idx="3323">
                  <c:v>0.22178</c:v>
                </c:pt>
                <c:pt idx="3324">
                  <c:v>0.21948999999999999</c:v>
                </c:pt>
                <c:pt idx="3325">
                  <c:v>0.28042</c:v>
                </c:pt>
                <c:pt idx="3326">
                  <c:v>0.27805000000000002</c:v>
                </c:pt>
                <c:pt idx="3327">
                  <c:v>0.27922999999999998</c:v>
                </c:pt>
                <c:pt idx="3328">
                  <c:v>0.27866000000000002</c:v>
                </c:pt>
                <c:pt idx="3329">
                  <c:v>0.27811000000000002</c:v>
                </c:pt>
                <c:pt idx="3330">
                  <c:v>0.27773999999999999</c:v>
                </c:pt>
                <c:pt idx="3331">
                  <c:v>0.28072000000000003</c:v>
                </c:pt>
                <c:pt idx="3332">
                  <c:v>0.27817999999999998</c:v>
                </c:pt>
                <c:pt idx="3333">
                  <c:v>0.27916999999999997</c:v>
                </c:pt>
                <c:pt idx="3334">
                  <c:v>0.28006999999999999</c:v>
                </c:pt>
                <c:pt idx="3335">
                  <c:v>0.28133999999999998</c:v>
                </c:pt>
                <c:pt idx="3336">
                  <c:v>0.20296</c:v>
                </c:pt>
                <c:pt idx="3337">
                  <c:v>0.20422999999999999</c:v>
                </c:pt>
                <c:pt idx="3338">
                  <c:v>0.20308000000000001</c:v>
                </c:pt>
                <c:pt idx="3339">
                  <c:v>0.20119000000000001</c:v>
                </c:pt>
                <c:pt idx="3340">
                  <c:v>0.20358000000000001</c:v>
                </c:pt>
                <c:pt idx="3341">
                  <c:v>0.20326</c:v>
                </c:pt>
                <c:pt idx="3342">
                  <c:v>0.20230999999999999</c:v>
                </c:pt>
                <c:pt idx="3343">
                  <c:v>0.20138</c:v>
                </c:pt>
                <c:pt idx="3344">
                  <c:v>0.20316999999999999</c:v>
                </c:pt>
                <c:pt idx="3345">
                  <c:v>0.20224</c:v>
                </c:pt>
                <c:pt idx="3346">
                  <c:v>0.20512</c:v>
                </c:pt>
                <c:pt idx="3347">
                  <c:v>0.18517</c:v>
                </c:pt>
                <c:pt idx="3348">
                  <c:v>0.18576000000000001</c:v>
                </c:pt>
                <c:pt idx="3349">
                  <c:v>0.18595</c:v>
                </c:pt>
                <c:pt idx="3350">
                  <c:v>0.18410000000000001</c:v>
                </c:pt>
                <c:pt idx="3351">
                  <c:v>0.1842</c:v>
                </c:pt>
                <c:pt idx="3352">
                  <c:v>0.18346999999999999</c:v>
                </c:pt>
                <c:pt idx="3353">
                  <c:v>0.18323</c:v>
                </c:pt>
                <c:pt idx="3354">
                  <c:v>0.18509999999999999</c:v>
                </c:pt>
                <c:pt idx="3355">
                  <c:v>0.18260000000000001</c:v>
                </c:pt>
                <c:pt idx="3356">
                  <c:v>0.1852</c:v>
                </c:pt>
                <c:pt idx="3357">
                  <c:v>0.18675</c:v>
                </c:pt>
                <c:pt idx="3358">
                  <c:v>0.193</c:v>
                </c:pt>
                <c:pt idx="3359">
                  <c:v>0.19384999999999999</c:v>
                </c:pt>
                <c:pt idx="3360">
                  <c:v>0.19228000000000001</c:v>
                </c:pt>
                <c:pt idx="3361">
                  <c:v>0.19377</c:v>
                </c:pt>
                <c:pt idx="3362">
                  <c:v>0.19316</c:v>
                </c:pt>
                <c:pt idx="3363">
                  <c:v>0.19195999999999999</c:v>
                </c:pt>
                <c:pt idx="3364">
                  <c:v>0.19420999999999999</c:v>
                </c:pt>
                <c:pt idx="3365">
                  <c:v>0.1948</c:v>
                </c:pt>
                <c:pt idx="3366">
                  <c:v>0.19469</c:v>
                </c:pt>
                <c:pt idx="3367">
                  <c:v>0.19320000000000001</c:v>
                </c:pt>
                <c:pt idx="3368">
                  <c:v>0.19373000000000001</c:v>
                </c:pt>
                <c:pt idx="3369">
                  <c:v>6.4926999999999999E-2</c:v>
                </c:pt>
                <c:pt idx="3370">
                  <c:v>6.4801999999999998E-2</c:v>
                </c:pt>
                <c:pt idx="3371">
                  <c:v>6.5775E-2</c:v>
                </c:pt>
                <c:pt idx="3372">
                  <c:v>6.6550999999999999E-2</c:v>
                </c:pt>
                <c:pt idx="3373">
                  <c:v>6.4374000000000001E-2</c:v>
                </c:pt>
                <c:pt idx="3374">
                  <c:v>6.5627000000000005E-2</c:v>
                </c:pt>
                <c:pt idx="3375">
                  <c:v>6.5946000000000005E-2</c:v>
                </c:pt>
                <c:pt idx="3376">
                  <c:v>6.5672999999999995E-2</c:v>
                </c:pt>
                <c:pt idx="3377">
                  <c:v>6.5918000000000004E-2</c:v>
                </c:pt>
                <c:pt idx="3378">
                  <c:v>6.4657000000000006E-2</c:v>
                </c:pt>
                <c:pt idx="3379">
                  <c:v>6.5494999999999998E-2</c:v>
                </c:pt>
                <c:pt idx="3380">
                  <c:v>9.5809000000000005E-2</c:v>
                </c:pt>
                <c:pt idx="3381">
                  <c:v>9.6604999999999996E-2</c:v>
                </c:pt>
                <c:pt idx="3382">
                  <c:v>9.6560999999999994E-2</c:v>
                </c:pt>
                <c:pt idx="3383">
                  <c:v>9.6892000000000006E-2</c:v>
                </c:pt>
                <c:pt idx="3384">
                  <c:v>9.5982999999999999E-2</c:v>
                </c:pt>
                <c:pt idx="3385">
                  <c:v>9.7350999999999993E-2</c:v>
                </c:pt>
                <c:pt idx="3386">
                  <c:v>9.6792000000000003E-2</c:v>
                </c:pt>
                <c:pt idx="3387">
                  <c:v>9.7735000000000002E-2</c:v>
                </c:pt>
                <c:pt idx="3388">
                  <c:v>9.7377000000000005E-2</c:v>
                </c:pt>
                <c:pt idx="3389">
                  <c:v>9.6532999999999994E-2</c:v>
                </c:pt>
                <c:pt idx="3390">
                  <c:v>9.6654000000000004E-2</c:v>
                </c:pt>
                <c:pt idx="3391">
                  <c:v>3.5143000000000001E-2</c:v>
                </c:pt>
                <c:pt idx="3392">
                  <c:v>3.5242999999999997E-2</c:v>
                </c:pt>
                <c:pt idx="3393">
                  <c:v>3.5497000000000001E-2</c:v>
                </c:pt>
                <c:pt idx="3394">
                  <c:v>3.5175999999999999E-2</c:v>
                </c:pt>
                <c:pt idx="3395">
                  <c:v>3.5943000000000003E-2</c:v>
                </c:pt>
                <c:pt idx="3396">
                  <c:v>3.5246E-2</c:v>
                </c:pt>
                <c:pt idx="3397">
                  <c:v>3.5265999999999999E-2</c:v>
                </c:pt>
                <c:pt idx="3398">
                  <c:v>3.4814999999999999E-2</c:v>
                </c:pt>
                <c:pt idx="3399">
                  <c:v>3.5457000000000002E-2</c:v>
                </c:pt>
                <c:pt idx="3400">
                  <c:v>3.5413E-2</c:v>
                </c:pt>
                <c:pt idx="3401">
                  <c:v>3.5084999999999998E-2</c:v>
                </c:pt>
                <c:pt idx="3402">
                  <c:v>5.7944000000000002E-2</c:v>
                </c:pt>
                <c:pt idx="3403">
                  <c:v>5.849E-2</c:v>
                </c:pt>
                <c:pt idx="3404">
                  <c:v>5.7777000000000002E-2</c:v>
                </c:pt>
                <c:pt idx="3405">
                  <c:v>5.8679000000000002E-2</c:v>
                </c:pt>
                <c:pt idx="3406">
                  <c:v>5.8445999999999998E-2</c:v>
                </c:pt>
                <c:pt idx="3407">
                  <c:v>5.8765999999999999E-2</c:v>
                </c:pt>
                <c:pt idx="3408">
                  <c:v>5.8770999999999997E-2</c:v>
                </c:pt>
                <c:pt idx="3409">
                  <c:v>5.7860000000000002E-2</c:v>
                </c:pt>
                <c:pt idx="3410">
                  <c:v>5.8658000000000002E-2</c:v>
                </c:pt>
                <c:pt idx="3411">
                  <c:v>5.9062000000000003E-2</c:v>
                </c:pt>
                <c:pt idx="3412">
                  <c:v>5.8538E-2</c:v>
                </c:pt>
                <c:pt idx="3413">
                  <c:v>7.3949000000000001E-2</c:v>
                </c:pt>
                <c:pt idx="3414">
                  <c:v>7.4340000000000003E-2</c:v>
                </c:pt>
                <c:pt idx="3415">
                  <c:v>7.3842000000000005E-2</c:v>
                </c:pt>
                <c:pt idx="3416">
                  <c:v>7.3164999999999994E-2</c:v>
                </c:pt>
                <c:pt idx="3417">
                  <c:v>7.3896000000000003E-2</c:v>
                </c:pt>
                <c:pt idx="3418">
                  <c:v>7.5140999999999999E-2</c:v>
                </c:pt>
                <c:pt idx="3419">
                  <c:v>7.4494000000000005E-2</c:v>
                </c:pt>
                <c:pt idx="3420">
                  <c:v>7.3655999999999999E-2</c:v>
                </c:pt>
                <c:pt idx="3421">
                  <c:v>7.2649000000000005E-2</c:v>
                </c:pt>
                <c:pt idx="3422">
                  <c:v>7.3929999999999996E-2</c:v>
                </c:pt>
                <c:pt idx="3423">
                  <c:v>7.2854000000000002E-2</c:v>
                </c:pt>
                <c:pt idx="3424">
                  <c:v>1.4543E-3</c:v>
                </c:pt>
                <c:pt idx="3425">
                  <c:v>1.2708000000000001E-3</c:v>
                </c:pt>
                <c:pt idx="3426">
                  <c:v>1.4417E-3</c:v>
                </c:pt>
                <c:pt idx="3427">
                  <c:v>1.3385000000000001E-3</c:v>
                </c:pt>
                <c:pt idx="3428">
                  <c:v>1.3054E-3</c:v>
                </c:pt>
                <c:pt idx="3429">
                  <c:v>1.4672999999999999E-3</c:v>
                </c:pt>
                <c:pt idx="3430">
                  <c:v>1.3357E-3</c:v>
                </c:pt>
                <c:pt idx="3431">
                  <c:v>1.2884000000000001E-3</c:v>
                </c:pt>
                <c:pt idx="3432">
                  <c:v>1.3362999999999999E-3</c:v>
                </c:pt>
                <c:pt idx="3433">
                  <c:v>1.4453000000000001E-3</c:v>
                </c:pt>
                <c:pt idx="3434">
                  <c:v>1.1869999999999999E-3</c:v>
                </c:pt>
                <c:pt idx="3435">
                  <c:v>1.9973E-3</c:v>
                </c:pt>
                <c:pt idx="3436">
                  <c:v>2.1645000000000002E-3</c:v>
                </c:pt>
                <c:pt idx="3437">
                  <c:v>2.0148000000000002E-3</c:v>
                </c:pt>
                <c:pt idx="3438">
                  <c:v>2.1496000000000002E-3</c:v>
                </c:pt>
                <c:pt idx="3439">
                  <c:v>1.9553000000000001E-3</c:v>
                </c:pt>
                <c:pt idx="3440">
                  <c:v>2.0888E-3</c:v>
                </c:pt>
                <c:pt idx="3441">
                  <c:v>1.8871999999999999E-3</c:v>
                </c:pt>
                <c:pt idx="3442">
                  <c:v>1.8602E-3</c:v>
                </c:pt>
                <c:pt idx="3443">
                  <c:v>2.1362E-3</c:v>
                </c:pt>
                <c:pt idx="3444">
                  <c:v>2.1118999999999999E-3</c:v>
                </c:pt>
                <c:pt idx="3445">
                  <c:v>1.9405E-3</c:v>
                </c:pt>
                <c:pt idx="3446">
                  <c:v>3.7531999999999999E-3</c:v>
                </c:pt>
                <c:pt idx="3447">
                  <c:v>3.6018999999999999E-3</c:v>
                </c:pt>
                <c:pt idx="3448">
                  <c:v>3.7085E-3</c:v>
                </c:pt>
                <c:pt idx="3449">
                  <c:v>3.6327999999999998E-3</c:v>
                </c:pt>
                <c:pt idx="3450">
                  <c:v>3.5793000000000001E-3</c:v>
                </c:pt>
                <c:pt idx="3451">
                  <c:v>3.5051000000000001E-3</c:v>
                </c:pt>
                <c:pt idx="3452">
                  <c:v>3.7829000000000001E-3</c:v>
                </c:pt>
                <c:pt idx="3453">
                  <c:v>3.7667999999999998E-3</c:v>
                </c:pt>
                <c:pt idx="3454">
                  <c:v>3.8585E-3</c:v>
                </c:pt>
                <c:pt idx="3455">
                  <c:v>3.6116999999999998E-3</c:v>
                </c:pt>
                <c:pt idx="3456">
                  <c:v>3.7453999999999999E-3</c:v>
                </c:pt>
                <c:pt idx="3457">
                  <c:v>1.7708000000000001E-3</c:v>
                </c:pt>
                <c:pt idx="3458">
                  <c:v>1.5364E-3</c:v>
                </c:pt>
                <c:pt idx="3459">
                  <c:v>1.4812E-3</c:v>
                </c:pt>
                <c:pt idx="3460">
                  <c:v>1.4136999999999999E-3</c:v>
                </c:pt>
                <c:pt idx="3461">
                  <c:v>1.5782999999999999E-3</c:v>
                </c:pt>
                <c:pt idx="3462">
                  <c:v>1.6272000000000001E-3</c:v>
                </c:pt>
                <c:pt idx="3463">
                  <c:v>1.4219E-3</c:v>
                </c:pt>
                <c:pt idx="3464">
                  <c:v>1.5897999999999999E-3</c:v>
                </c:pt>
                <c:pt idx="3465">
                  <c:v>1.632E-3</c:v>
                </c:pt>
                <c:pt idx="3466">
                  <c:v>1.3764999999999999E-3</c:v>
                </c:pt>
                <c:pt idx="3467">
                  <c:v>1.4218E-3</c:v>
                </c:pt>
                <c:pt idx="3468">
                  <c:v>0.26049</c:v>
                </c:pt>
                <c:pt idx="3469">
                  <c:v>0.25992999999999999</c:v>
                </c:pt>
                <c:pt idx="3470">
                  <c:v>0.25956000000000001</c:v>
                </c:pt>
                <c:pt idx="3471">
                  <c:v>0.26173000000000002</c:v>
                </c:pt>
                <c:pt idx="3472">
                  <c:v>0.26095000000000002</c:v>
                </c:pt>
                <c:pt idx="3473">
                  <c:v>0.26091999999999999</c:v>
                </c:pt>
                <c:pt idx="3474">
                  <c:v>0.25845000000000001</c:v>
                </c:pt>
                <c:pt idx="3475">
                  <c:v>0.26275999999999999</c:v>
                </c:pt>
                <c:pt idx="3476">
                  <c:v>0.25985999999999998</c:v>
                </c:pt>
                <c:pt idx="3477">
                  <c:v>0.26045000000000001</c:v>
                </c:pt>
                <c:pt idx="3478">
                  <c:v>0.25902999999999998</c:v>
                </c:pt>
                <c:pt idx="3479">
                  <c:v>0.23677000000000001</c:v>
                </c:pt>
                <c:pt idx="3480">
                  <c:v>0.23526</c:v>
                </c:pt>
                <c:pt idx="3481">
                  <c:v>0.23777999999999999</c:v>
                </c:pt>
                <c:pt idx="3482">
                  <c:v>0.23585</c:v>
                </c:pt>
                <c:pt idx="3483">
                  <c:v>0.23530999999999999</c:v>
                </c:pt>
                <c:pt idx="3484">
                  <c:v>0.23693</c:v>
                </c:pt>
                <c:pt idx="3485">
                  <c:v>0.23952999999999999</c:v>
                </c:pt>
                <c:pt idx="3486">
                  <c:v>0.23701</c:v>
                </c:pt>
                <c:pt idx="3487">
                  <c:v>0.23777999999999999</c:v>
                </c:pt>
                <c:pt idx="3488">
                  <c:v>0.23505999999999999</c:v>
                </c:pt>
                <c:pt idx="3489">
                  <c:v>0.23901</c:v>
                </c:pt>
                <c:pt idx="3490">
                  <c:v>0.24784999999999999</c:v>
                </c:pt>
                <c:pt idx="3491">
                  <c:v>0.24969</c:v>
                </c:pt>
                <c:pt idx="3492">
                  <c:v>0.24773000000000001</c:v>
                </c:pt>
                <c:pt idx="3493">
                  <c:v>0.24822</c:v>
                </c:pt>
                <c:pt idx="3494">
                  <c:v>0.24823000000000001</c:v>
                </c:pt>
                <c:pt idx="3495">
                  <c:v>0.24843000000000001</c:v>
                </c:pt>
                <c:pt idx="3496">
                  <c:v>0.24759</c:v>
                </c:pt>
                <c:pt idx="3497">
                  <c:v>0.24872</c:v>
                </c:pt>
                <c:pt idx="3498">
                  <c:v>0.24761</c:v>
                </c:pt>
                <c:pt idx="3499">
                  <c:v>0.24864</c:v>
                </c:pt>
                <c:pt idx="3500">
                  <c:v>0.24706</c:v>
                </c:pt>
                <c:pt idx="3501">
                  <c:v>6.5157000000000007E-2</c:v>
                </c:pt>
                <c:pt idx="3502">
                  <c:v>6.5801999999999999E-2</c:v>
                </c:pt>
                <c:pt idx="3503">
                  <c:v>6.5237000000000003E-2</c:v>
                </c:pt>
                <c:pt idx="3504">
                  <c:v>6.6270999999999997E-2</c:v>
                </c:pt>
                <c:pt idx="3505">
                  <c:v>6.7248000000000002E-2</c:v>
                </c:pt>
                <c:pt idx="3506">
                  <c:v>6.4897999999999997E-2</c:v>
                </c:pt>
                <c:pt idx="3507">
                  <c:v>6.5133999999999997E-2</c:v>
                </c:pt>
                <c:pt idx="3508">
                  <c:v>6.5443000000000001E-2</c:v>
                </c:pt>
                <c:pt idx="3509">
                  <c:v>6.5574999999999994E-2</c:v>
                </c:pt>
                <c:pt idx="3510">
                  <c:v>6.5542000000000003E-2</c:v>
                </c:pt>
                <c:pt idx="3511">
                  <c:v>6.5651000000000001E-2</c:v>
                </c:pt>
                <c:pt idx="3512">
                  <c:v>0.12529000000000001</c:v>
                </c:pt>
                <c:pt idx="3513">
                  <c:v>0.12383</c:v>
                </c:pt>
                <c:pt idx="3514">
                  <c:v>0.12381</c:v>
                </c:pt>
                <c:pt idx="3515">
                  <c:v>0.12435</c:v>
                </c:pt>
                <c:pt idx="3516">
                  <c:v>0.12422999999999999</c:v>
                </c:pt>
                <c:pt idx="3517">
                  <c:v>0.12329</c:v>
                </c:pt>
                <c:pt idx="3518">
                  <c:v>0.12397</c:v>
                </c:pt>
                <c:pt idx="3519">
                  <c:v>0.12433</c:v>
                </c:pt>
                <c:pt idx="3520">
                  <c:v>0.1235</c:v>
                </c:pt>
                <c:pt idx="3521">
                  <c:v>0.1255</c:v>
                </c:pt>
                <c:pt idx="3522">
                  <c:v>0.12236</c:v>
                </c:pt>
                <c:pt idx="3523">
                  <c:v>4.6087000000000003E-2</c:v>
                </c:pt>
                <c:pt idx="3524">
                  <c:v>4.6170999999999997E-2</c:v>
                </c:pt>
                <c:pt idx="3525">
                  <c:v>4.5020999999999999E-2</c:v>
                </c:pt>
                <c:pt idx="3526">
                  <c:v>4.5738000000000001E-2</c:v>
                </c:pt>
                <c:pt idx="3527">
                  <c:v>4.4783000000000003E-2</c:v>
                </c:pt>
                <c:pt idx="3528">
                  <c:v>4.5111999999999999E-2</c:v>
                </c:pt>
                <c:pt idx="3529">
                  <c:v>4.5378000000000002E-2</c:v>
                </c:pt>
                <c:pt idx="3530">
                  <c:v>4.5331000000000003E-2</c:v>
                </c:pt>
                <c:pt idx="3531">
                  <c:v>4.5158999999999998E-2</c:v>
                </c:pt>
                <c:pt idx="3532">
                  <c:v>4.5654E-2</c:v>
                </c:pt>
                <c:pt idx="3533">
                  <c:v>4.4839999999999998E-2</c:v>
                </c:pt>
                <c:pt idx="3534">
                  <c:v>7.4222999999999997E-2</c:v>
                </c:pt>
                <c:pt idx="3535">
                  <c:v>7.4890999999999999E-2</c:v>
                </c:pt>
                <c:pt idx="3536">
                  <c:v>7.5609999999999997E-2</c:v>
                </c:pt>
                <c:pt idx="3537">
                  <c:v>7.4476000000000001E-2</c:v>
                </c:pt>
                <c:pt idx="3538">
                  <c:v>7.5393000000000002E-2</c:v>
                </c:pt>
                <c:pt idx="3539">
                  <c:v>7.5201000000000004E-2</c:v>
                </c:pt>
                <c:pt idx="3540">
                  <c:v>7.4732000000000007E-2</c:v>
                </c:pt>
                <c:pt idx="3541">
                  <c:v>7.5509999999999994E-2</c:v>
                </c:pt>
                <c:pt idx="3542">
                  <c:v>7.5240000000000001E-2</c:v>
                </c:pt>
                <c:pt idx="3543">
                  <c:v>7.5736999999999999E-2</c:v>
                </c:pt>
                <c:pt idx="3544">
                  <c:v>7.5040999999999997E-2</c:v>
                </c:pt>
                <c:pt idx="3545">
                  <c:v>9.4566999999999998E-2</c:v>
                </c:pt>
                <c:pt idx="3546">
                  <c:v>9.3310000000000004E-2</c:v>
                </c:pt>
                <c:pt idx="3547">
                  <c:v>9.4662999999999997E-2</c:v>
                </c:pt>
                <c:pt idx="3548">
                  <c:v>9.4983999999999999E-2</c:v>
                </c:pt>
                <c:pt idx="3549">
                  <c:v>9.4159999999999994E-2</c:v>
                </c:pt>
                <c:pt idx="3550">
                  <c:v>9.5535999999999996E-2</c:v>
                </c:pt>
                <c:pt idx="3551">
                  <c:v>9.4393000000000005E-2</c:v>
                </c:pt>
                <c:pt idx="3552">
                  <c:v>9.5186000000000007E-2</c:v>
                </c:pt>
                <c:pt idx="3553">
                  <c:v>9.4682000000000002E-2</c:v>
                </c:pt>
                <c:pt idx="3554">
                  <c:v>9.4298999999999994E-2</c:v>
                </c:pt>
                <c:pt idx="3555">
                  <c:v>9.4143000000000004E-2</c:v>
                </c:pt>
                <c:pt idx="3556">
                  <c:v>1.6482000000000001E-3</c:v>
                </c:pt>
                <c:pt idx="3557">
                  <c:v>2.0349000000000001E-3</c:v>
                </c:pt>
                <c:pt idx="3558">
                  <c:v>1.6312E-3</c:v>
                </c:pt>
                <c:pt idx="3559">
                  <c:v>1.6359E-3</c:v>
                </c:pt>
                <c:pt idx="3560">
                  <c:v>1.8707999999999999E-3</c:v>
                </c:pt>
                <c:pt idx="3561">
                  <c:v>1.5751999999999999E-3</c:v>
                </c:pt>
                <c:pt idx="3562">
                  <c:v>1.8282999999999999E-3</c:v>
                </c:pt>
                <c:pt idx="3563">
                  <c:v>1.7673999999999999E-3</c:v>
                </c:pt>
                <c:pt idx="3564">
                  <c:v>2.0186000000000002E-3</c:v>
                </c:pt>
                <c:pt idx="3565">
                  <c:v>1.8779000000000001E-3</c:v>
                </c:pt>
                <c:pt idx="3566">
                  <c:v>1.8197000000000001E-3</c:v>
                </c:pt>
                <c:pt idx="3567">
                  <c:v>2.4554999999999998E-3</c:v>
                </c:pt>
                <c:pt idx="3568">
                  <c:v>2.3944000000000001E-3</c:v>
                </c:pt>
                <c:pt idx="3569">
                  <c:v>2.6286E-3</c:v>
                </c:pt>
                <c:pt idx="3570">
                  <c:v>2.6451000000000001E-3</c:v>
                </c:pt>
                <c:pt idx="3571">
                  <c:v>2.5704E-3</c:v>
                </c:pt>
                <c:pt idx="3572">
                  <c:v>2.6819999999999999E-3</c:v>
                </c:pt>
                <c:pt idx="3573">
                  <c:v>2.4214000000000002E-3</c:v>
                </c:pt>
                <c:pt idx="3574">
                  <c:v>2.4472999999999999E-3</c:v>
                </c:pt>
                <c:pt idx="3575">
                  <c:v>2.846E-3</c:v>
                </c:pt>
                <c:pt idx="3576">
                  <c:v>2.7900999999999998E-3</c:v>
                </c:pt>
                <c:pt idx="3577">
                  <c:v>2.3839999999999998E-3</c:v>
                </c:pt>
                <c:pt idx="3578">
                  <c:v>4.6775000000000002E-3</c:v>
                </c:pt>
                <c:pt idx="3579">
                  <c:v>4.8662999999999996E-3</c:v>
                </c:pt>
                <c:pt idx="3580">
                  <c:v>4.8440999999999996E-3</c:v>
                </c:pt>
                <c:pt idx="3581">
                  <c:v>4.6807999999999997E-3</c:v>
                </c:pt>
                <c:pt idx="3582">
                  <c:v>4.9477999999999996E-3</c:v>
                </c:pt>
                <c:pt idx="3583">
                  <c:v>4.6625E-3</c:v>
                </c:pt>
                <c:pt idx="3584">
                  <c:v>4.9528999999999997E-3</c:v>
                </c:pt>
                <c:pt idx="3585">
                  <c:v>4.8012999999999997E-3</c:v>
                </c:pt>
                <c:pt idx="3586">
                  <c:v>4.8998999999999996E-3</c:v>
                </c:pt>
                <c:pt idx="3587">
                  <c:v>4.8285999999999997E-3</c:v>
                </c:pt>
                <c:pt idx="3588">
                  <c:v>4.8231000000000003E-3</c:v>
                </c:pt>
                <c:pt idx="3589">
                  <c:v>1.9428E-3</c:v>
                </c:pt>
                <c:pt idx="3590">
                  <c:v>1.9848999999999999E-3</c:v>
                </c:pt>
                <c:pt idx="3591">
                  <c:v>1.9265E-3</c:v>
                </c:pt>
                <c:pt idx="3592">
                  <c:v>2.2204E-3</c:v>
                </c:pt>
                <c:pt idx="3593">
                  <c:v>1.9151000000000001E-3</c:v>
                </c:pt>
                <c:pt idx="3594">
                  <c:v>1.8781E-3</c:v>
                </c:pt>
                <c:pt idx="3595">
                  <c:v>1.8642999999999999E-3</c:v>
                </c:pt>
                <c:pt idx="3596">
                  <c:v>1.897E-3</c:v>
                </c:pt>
                <c:pt idx="3597">
                  <c:v>1.9032999999999999E-3</c:v>
                </c:pt>
                <c:pt idx="3598">
                  <c:v>2.0075000000000002E-3</c:v>
                </c:pt>
                <c:pt idx="3599">
                  <c:v>2.1421999999999999E-3</c:v>
                </c:pt>
                <c:pt idx="3600">
                  <c:v>0.38329000000000002</c:v>
                </c:pt>
                <c:pt idx="3601">
                  <c:v>0.38375999999999999</c:v>
                </c:pt>
                <c:pt idx="3602">
                  <c:v>0.38499</c:v>
                </c:pt>
                <c:pt idx="3603">
                  <c:v>0.38540000000000002</c:v>
                </c:pt>
                <c:pt idx="3604">
                  <c:v>0.38471</c:v>
                </c:pt>
                <c:pt idx="3605">
                  <c:v>0.38300000000000001</c:v>
                </c:pt>
                <c:pt idx="3606">
                  <c:v>0.38408999999999999</c:v>
                </c:pt>
                <c:pt idx="3607">
                  <c:v>0.38352999999999998</c:v>
                </c:pt>
                <c:pt idx="3608">
                  <c:v>0.38302999999999998</c:v>
                </c:pt>
                <c:pt idx="3609">
                  <c:v>0.38572000000000001</c:v>
                </c:pt>
                <c:pt idx="3610">
                  <c:v>0.38168000000000002</c:v>
                </c:pt>
                <c:pt idx="3611">
                  <c:v>0.35025000000000001</c:v>
                </c:pt>
                <c:pt idx="3612">
                  <c:v>0.34938999999999998</c:v>
                </c:pt>
                <c:pt idx="3613">
                  <c:v>0.35100999999999999</c:v>
                </c:pt>
                <c:pt idx="3614">
                  <c:v>0.35217999999999999</c:v>
                </c:pt>
                <c:pt idx="3615">
                  <c:v>0.35088999999999998</c:v>
                </c:pt>
                <c:pt idx="3616">
                  <c:v>0.35132999999999998</c:v>
                </c:pt>
                <c:pt idx="3617">
                  <c:v>0.35156999999999999</c:v>
                </c:pt>
                <c:pt idx="3618">
                  <c:v>0.35274</c:v>
                </c:pt>
                <c:pt idx="3619">
                  <c:v>0.34934999999999999</c:v>
                </c:pt>
                <c:pt idx="3620">
                  <c:v>0.34899999999999998</c:v>
                </c:pt>
                <c:pt idx="3621">
                  <c:v>0.35152</c:v>
                </c:pt>
                <c:pt idx="3622">
                  <c:v>0.36492000000000002</c:v>
                </c:pt>
                <c:pt idx="3623">
                  <c:v>0.36431999999999998</c:v>
                </c:pt>
                <c:pt idx="3624">
                  <c:v>0.36710999999999999</c:v>
                </c:pt>
                <c:pt idx="3625">
                  <c:v>0.36726999999999999</c:v>
                </c:pt>
                <c:pt idx="3626">
                  <c:v>0.36597000000000002</c:v>
                </c:pt>
                <c:pt idx="3627">
                  <c:v>0.36703999999999998</c:v>
                </c:pt>
                <c:pt idx="3628">
                  <c:v>0.36659999999999998</c:v>
                </c:pt>
                <c:pt idx="3629">
                  <c:v>0.36609000000000003</c:v>
                </c:pt>
                <c:pt idx="3630">
                  <c:v>0.36709000000000003</c:v>
                </c:pt>
                <c:pt idx="3631">
                  <c:v>0.36697000000000002</c:v>
                </c:pt>
                <c:pt idx="3632">
                  <c:v>0.36662</c:v>
                </c:pt>
                <c:pt idx="3633">
                  <c:v>9.7224000000000005E-2</c:v>
                </c:pt>
                <c:pt idx="3634">
                  <c:v>9.6466999999999997E-2</c:v>
                </c:pt>
                <c:pt idx="3635">
                  <c:v>9.6701999999999996E-2</c:v>
                </c:pt>
                <c:pt idx="3636">
                  <c:v>9.6957000000000002E-2</c:v>
                </c:pt>
                <c:pt idx="3637">
                  <c:v>9.6466999999999997E-2</c:v>
                </c:pt>
                <c:pt idx="3638">
                  <c:v>9.7784999999999997E-2</c:v>
                </c:pt>
                <c:pt idx="3639">
                  <c:v>9.5702999999999996E-2</c:v>
                </c:pt>
                <c:pt idx="3640">
                  <c:v>9.4855999999999996E-2</c:v>
                </c:pt>
                <c:pt idx="3641">
                  <c:v>9.7771999999999998E-2</c:v>
                </c:pt>
                <c:pt idx="3642">
                  <c:v>9.8340999999999998E-2</c:v>
                </c:pt>
                <c:pt idx="3643">
                  <c:v>9.6379000000000006E-2</c:v>
                </c:pt>
                <c:pt idx="3644">
                  <c:v>0.12429999999999999</c:v>
                </c:pt>
                <c:pt idx="3645">
                  <c:v>0.12328</c:v>
                </c:pt>
                <c:pt idx="3646">
                  <c:v>0.12414</c:v>
                </c:pt>
                <c:pt idx="3647">
                  <c:v>0.12415</c:v>
                </c:pt>
                <c:pt idx="3648">
                  <c:v>0.12451</c:v>
                </c:pt>
                <c:pt idx="3649">
                  <c:v>0.12499</c:v>
                </c:pt>
                <c:pt idx="3650">
                  <c:v>0.12553</c:v>
                </c:pt>
                <c:pt idx="3651">
                  <c:v>0.12497999999999999</c:v>
                </c:pt>
                <c:pt idx="3652">
                  <c:v>0.12341000000000001</c:v>
                </c:pt>
                <c:pt idx="3653">
                  <c:v>0.12438</c:v>
                </c:pt>
                <c:pt idx="3654">
                  <c:v>0.12432</c:v>
                </c:pt>
                <c:pt idx="3655">
                  <c:v>6.5959000000000004E-2</c:v>
                </c:pt>
                <c:pt idx="3656">
                  <c:v>6.7616999999999997E-2</c:v>
                </c:pt>
                <c:pt idx="3657">
                  <c:v>6.8103999999999998E-2</c:v>
                </c:pt>
                <c:pt idx="3658">
                  <c:v>6.6511000000000001E-2</c:v>
                </c:pt>
                <c:pt idx="3659">
                  <c:v>6.7531999999999995E-2</c:v>
                </c:pt>
                <c:pt idx="3660">
                  <c:v>6.6206000000000001E-2</c:v>
                </c:pt>
                <c:pt idx="3661">
                  <c:v>6.5947000000000006E-2</c:v>
                </c:pt>
                <c:pt idx="3662">
                  <c:v>6.6439999999999999E-2</c:v>
                </c:pt>
                <c:pt idx="3663">
                  <c:v>6.6775000000000001E-2</c:v>
                </c:pt>
                <c:pt idx="3664">
                  <c:v>6.7320000000000005E-2</c:v>
                </c:pt>
                <c:pt idx="3665">
                  <c:v>6.7188999999999999E-2</c:v>
                </c:pt>
                <c:pt idx="3666">
                  <c:v>0.11119999999999999</c:v>
                </c:pt>
                <c:pt idx="3667">
                  <c:v>0.11131000000000001</c:v>
                </c:pt>
                <c:pt idx="3668">
                  <c:v>0.11162</c:v>
                </c:pt>
                <c:pt idx="3669">
                  <c:v>0.11031000000000001</c:v>
                </c:pt>
                <c:pt idx="3670">
                  <c:v>0.11076</c:v>
                </c:pt>
                <c:pt idx="3671">
                  <c:v>0.11076</c:v>
                </c:pt>
                <c:pt idx="3672">
                  <c:v>0.11031000000000001</c:v>
                </c:pt>
                <c:pt idx="3673">
                  <c:v>0.1109</c:v>
                </c:pt>
                <c:pt idx="3674">
                  <c:v>0.11083</c:v>
                </c:pt>
                <c:pt idx="3675">
                  <c:v>0.1111</c:v>
                </c:pt>
                <c:pt idx="3676">
                  <c:v>0.11179</c:v>
                </c:pt>
                <c:pt idx="3677">
                  <c:v>0.14074</c:v>
                </c:pt>
                <c:pt idx="3678">
                  <c:v>0.13983999999999999</c:v>
                </c:pt>
                <c:pt idx="3679">
                  <c:v>0.1404</c:v>
                </c:pt>
                <c:pt idx="3680">
                  <c:v>0.14043</c:v>
                </c:pt>
                <c:pt idx="3681">
                  <c:v>0.14097999999999999</c:v>
                </c:pt>
                <c:pt idx="3682">
                  <c:v>0.13894000000000001</c:v>
                </c:pt>
                <c:pt idx="3683">
                  <c:v>0.13897000000000001</c:v>
                </c:pt>
                <c:pt idx="3684">
                  <c:v>0.14002999999999999</c:v>
                </c:pt>
                <c:pt idx="3685">
                  <c:v>0.14197000000000001</c:v>
                </c:pt>
                <c:pt idx="3686">
                  <c:v>0.14026</c:v>
                </c:pt>
                <c:pt idx="3687">
                  <c:v>0.13986000000000001</c:v>
                </c:pt>
                <c:pt idx="3688">
                  <c:v>2.7377E-3</c:v>
                </c:pt>
                <c:pt idx="3689">
                  <c:v>2.4377000000000001E-3</c:v>
                </c:pt>
                <c:pt idx="3690">
                  <c:v>2.7173000000000002E-3</c:v>
                </c:pt>
                <c:pt idx="3691">
                  <c:v>2.4237E-3</c:v>
                </c:pt>
                <c:pt idx="3692">
                  <c:v>2.601E-3</c:v>
                </c:pt>
                <c:pt idx="3693">
                  <c:v>2.5333E-3</c:v>
                </c:pt>
                <c:pt idx="3694">
                  <c:v>2.6527E-3</c:v>
                </c:pt>
                <c:pt idx="3695">
                  <c:v>2.6718000000000002E-3</c:v>
                </c:pt>
                <c:pt idx="3696">
                  <c:v>2.6377000000000002E-3</c:v>
                </c:pt>
                <c:pt idx="3697">
                  <c:v>2.5455999999999999E-3</c:v>
                </c:pt>
                <c:pt idx="3698">
                  <c:v>2.5634999999999998E-3</c:v>
                </c:pt>
                <c:pt idx="3699">
                  <c:v>3.7485999999999999E-3</c:v>
                </c:pt>
                <c:pt idx="3700">
                  <c:v>3.9567999999999999E-3</c:v>
                </c:pt>
                <c:pt idx="3701">
                  <c:v>3.6798E-3</c:v>
                </c:pt>
                <c:pt idx="3702">
                  <c:v>3.8646000000000002E-3</c:v>
                </c:pt>
                <c:pt idx="3703">
                  <c:v>3.5877999999999999E-3</c:v>
                </c:pt>
                <c:pt idx="3704">
                  <c:v>3.8555E-3</c:v>
                </c:pt>
                <c:pt idx="3705">
                  <c:v>3.784E-3</c:v>
                </c:pt>
                <c:pt idx="3706">
                  <c:v>3.7323999999999999E-3</c:v>
                </c:pt>
                <c:pt idx="3707">
                  <c:v>3.9497999999999998E-3</c:v>
                </c:pt>
                <c:pt idx="3708">
                  <c:v>3.6987999999999999E-3</c:v>
                </c:pt>
                <c:pt idx="3709">
                  <c:v>3.846E-3</c:v>
                </c:pt>
                <c:pt idx="3710">
                  <c:v>6.6219E-3</c:v>
                </c:pt>
                <c:pt idx="3711">
                  <c:v>7.0226000000000004E-3</c:v>
                </c:pt>
                <c:pt idx="3712">
                  <c:v>6.9655000000000003E-3</c:v>
                </c:pt>
                <c:pt idx="3713">
                  <c:v>6.9733E-3</c:v>
                </c:pt>
                <c:pt idx="3714">
                  <c:v>6.9195999999999997E-3</c:v>
                </c:pt>
                <c:pt idx="3715">
                  <c:v>7.4208E-3</c:v>
                </c:pt>
                <c:pt idx="3716">
                  <c:v>7.0276000000000002E-3</c:v>
                </c:pt>
                <c:pt idx="3717">
                  <c:v>7.2675999999999999E-3</c:v>
                </c:pt>
                <c:pt idx="3718">
                  <c:v>6.9687999999999998E-3</c:v>
                </c:pt>
                <c:pt idx="3719">
                  <c:v>6.7298999999999996E-3</c:v>
                </c:pt>
                <c:pt idx="3720">
                  <c:v>7.1932999999999997E-3</c:v>
                </c:pt>
                <c:pt idx="3721">
                  <c:v>2.8639E-3</c:v>
                </c:pt>
                <c:pt idx="3722">
                  <c:v>3.0631E-3</c:v>
                </c:pt>
                <c:pt idx="3723">
                  <c:v>2.8597000000000002E-3</c:v>
                </c:pt>
                <c:pt idx="3724">
                  <c:v>2.725E-3</c:v>
                </c:pt>
                <c:pt idx="3725">
                  <c:v>2.9946999999999999E-3</c:v>
                </c:pt>
                <c:pt idx="3726">
                  <c:v>2.7770999999999998E-3</c:v>
                </c:pt>
                <c:pt idx="3727">
                  <c:v>2.8544E-3</c:v>
                </c:pt>
                <c:pt idx="3728">
                  <c:v>2.6178E-3</c:v>
                </c:pt>
                <c:pt idx="3729">
                  <c:v>2.7464E-3</c:v>
                </c:pt>
                <c:pt idx="3730">
                  <c:v>2.7376000000000002E-3</c:v>
                </c:pt>
                <c:pt idx="3731">
                  <c:v>3.3508000000000001E-3</c:v>
                </c:pt>
                <c:pt idx="3732">
                  <c:v>0.1386</c:v>
                </c:pt>
                <c:pt idx="3733">
                  <c:v>0.14027000000000001</c:v>
                </c:pt>
                <c:pt idx="3734">
                  <c:v>0.14005999999999999</c:v>
                </c:pt>
                <c:pt idx="3735">
                  <c:v>0.1404</c:v>
                </c:pt>
                <c:pt idx="3736">
                  <c:v>0.14036000000000001</c:v>
                </c:pt>
                <c:pt idx="3737">
                  <c:v>0.13994999999999999</c:v>
                </c:pt>
                <c:pt idx="3738">
                  <c:v>0.14097000000000001</c:v>
                </c:pt>
                <c:pt idx="3739">
                  <c:v>0.13975000000000001</c:v>
                </c:pt>
                <c:pt idx="3740">
                  <c:v>0.14069999999999999</c:v>
                </c:pt>
                <c:pt idx="3741">
                  <c:v>0.13974</c:v>
                </c:pt>
                <c:pt idx="3742">
                  <c:v>0.13811999999999999</c:v>
                </c:pt>
                <c:pt idx="3743">
                  <c:v>0.12734000000000001</c:v>
                </c:pt>
                <c:pt idx="3744">
                  <c:v>0.12884999999999999</c:v>
                </c:pt>
                <c:pt idx="3745">
                  <c:v>0.12806999999999999</c:v>
                </c:pt>
                <c:pt idx="3746">
                  <c:v>0.12676999999999999</c:v>
                </c:pt>
                <c:pt idx="3747">
                  <c:v>0.12672</c:v>
                </c:pt>
                <c:pt idx="3748">
                  <c:v>0.1278</c:v>
                </c:pt>
                <c:pt idx="3749">
                  <c:v>0.12806000000000001</c:v>
                </c:pt>
                <c:pt idx="3750">
                  <c:v>0.12952</c:v>
                </c:pt>
                <c:pt idx="3751">
                  <c:v>0.12556999999999999</c:v>
                </c:pt>
                <c:pt idx="3752">
                  <c:v>0.12847</c:v>
                </c:pt>
                <c:pt idx="3753">
                  <c:v>0.12814999999999999</c:v>
                </c:pt>
                <c:pt idx="3754">
                  <c:v>0.13336000000000001</c:v>
                </c:pt>
                <c:pt idx="3755">
                  <c:v>0.13425999999999999</c:v>
                </c:pt>
                <c:pt idx="3756">
                  <c:v>0.13385</c:v>
                </c:pt>
                <c:pt idx="3757">
                  <c:v>0.13339999999999999</c:v>
                </c:pt>
                <c:pt idx="3758">
                  <c:v>0.13313</c:v>
                </c:pt>
                <c:pt idx="3759">
                  <c:v>0.13261000000000001</c:v>
                </c:pt>
                <c:pt idx="3760">
                  <c:v>0.13275000000000001</c:v>
                </c:pt>
                <c:pt idx="3761">
                  <c:v>0.13406999999999999</c:v>
                </c:pt>
                <c:pt idx="3762">
                  <c:v>0.13270000000000001</c:v>
                </c:pt>
                <c:pt idx="3763">
                  <c:v>0.1343</c:v>
                </c:pt>
                <c:pt idx="3764">
                  <c:v>0.13270999999999999</c:v>
                </c:pt>
                <c:pt idx="3765">
                  <c:v>3.5501999999999999E-2</c:v>
                </c:pt>
                <c:pt idx="3766">
                  <c:v>3.6222999999999998E-2</c:v>
                </c:pt>
                <c:pt idx="3767">
                  <c:v>3.5090000000000003E-2</c:v>
                </c:pt>
                <c:pt idx="3768">
                  <c:v>3.5473999999999999E-2</c:v>
                </c:pt>
                <c:pt idx="3769">
                  <c:v>3.5317000000000001E-2</c:v>
                </c:pt>
                <c:pt idx="3770">
                  <c:v>3.5288E-2</c:v>
                </c:pt>
                <c:pt idx="3771">
                  <c:v>3.5675999999999999E-2</c:v>
                </c:pt>
                <c:pt idx="3772">
                  <c:v>3.5437000000000003E-2</c:v>
                </c:pt>
                <c:pt idx="3773">
                  <c:v>3.5680999999999997E-2</c:v>
                </c:pt>
                <c:pt idx="3774">
                  <c:v>3.5032000000000001E-2</c:v>
                </c:pt>
                <c:pt idx="3775">
                  <c:v>3.5503E-2</c:v>
                </c:pt>
                <c:pt idx="3776">
                  <c:v>4.5324999999999997E-2</c:v>
                </c:pt>
                <c:pt idx="3777">
                  <c:v>4.5492999999999999E-2</c:v>
                </c:pt>
                <c:pt idx="3778">
                  <c:v>4.5225000000000001E-2</c:v>
                </c:pt>
                <c:pt idx="3779">
                  <c:v>4.5720999999999998E-2</c:v>
                </c:pt>
                <c:pt idx="3780">
                  <c:v>4.5893999999999997E-2</c:v>
                </c:pt>
                <c:pt idx="3781">
                  <c:v>4.5552000000000002E-2</c:v>
                </c:pt>
                <c:pt idx="3782">
                  <c:v>4.4881999999999998E-2</c:v>
                </c:pt>
                <c:pt idx="3783">
                  <c:v>4.5408999999999998E-2</c:v>
                </c:pt>
                <c:pt idx="3784">
                  <c:v>4.5938E-2</c:v>
                </c:pt>
                <c:pt idx="3785">
                  <c:v>4.5621000000000002E-2</c:v>
                </c:pt>
                <c:pt idx="3786">
                  <c:v>4.5412000000000001E-2</c:v>
                </c:pt>
                <c:pt idx="3787">
                  <c:v>6.7208000000000004E-2</c:v>
                </c:pt>
                <c:pt idx="3788">
                  <c:v>6.6586999999999993E-2</c:v>
                </c:pt>
                <c:pt idx="3789">
                  <c:v>6.7446000000000006E-2</c:v>
                </c:pt>
                <c:pt idx="3790">
                  <c:v>6.7225999999999994E-2</c:v>
                </c:pt>
                <c:pt idx="3791">
                  <c:v>6.6591999999999998E-2</c:v>
                </c:pt>
                <c:pt idx="3792">
                  <c:v>6.6353999999999996E-2</c:v>
                </c:pt>
                <c:pt idx="3793">
                  <c:v>6.7506999999999998E-2</c:v>
                </c:pt>
                <c:pt idx="3794">
                  <c:v>6.7945000000000005E-2</c:v>
                </c:pt>
                <c:pt idx="3795">
                  <c:v>6.6515000000000005E-2</c:v>
                </c:pt>
                <c:pt idx="3796">
                  <c:v>6.6600999999999994E-2</c:v>
                </c:pt>
                <c:pt idx="3797">
                  <c:v>6.7676E-2</c:v>
                </c:pt>
                <c:pt idx="3798">
                  <c:v>4.0092999999999997E-2</c:v>
                </c:pt>
                <c:pt idx="3799">
                  <c:v>4.1006000000000001E-2</c:v>
                </c:pt>
                <c:pt idx="3800">
                  <c:v>4.0562000000000001E-2</c:v>
                </c:pt>
                <c:pt idx="3801">
                  <c:v>4.0320000000000002E-2</c:v>
                </c:pt>
                <c:pt idx="3802">
                  <c:v>3.9945000000000001E-2</c:v>
                </c:pt>
                <c:pt idx="3803">
                  <c:v>4.0582E-2</c:v>
                </c:pt>
                <c:pt idx="3804">
                  <c:v>4.0400999999999999E-2</c:v>
                </c:pt>
                <c:pt idx="3805">
                  <c:v>4.0499E-2</c:v>
                </c:pt>
                <c:pt idx="3806">
                  <c:v>4.0745999999999997E-2</c:v>
                </c:pt>
                <c:pt idx="3807">
                  <c:v>4.0143999999999999E-2</c:v>
                </c:pt>
                <c:pt idx="3808">
                  <c:v>4.0971E-2</c:v>
                </c:pt>
                <c:pt idx="3809">
                  <c:v>5.1172000000000002E-2</c:v>
                </c:pt>
                <c:pt idx="3810">
                  <c:v>5.0742000000000002E-2</c:v>
                </c:pt>
                <c:pt idx="3811">
                  <c:v>5.1281E-2</c:v>
                </c:pt>
                <c:pt idx="3812">
                  <c:v>5.0928000000000001E-2</c:v>
                </c:pt>
                <c:pt idx="3813">
                  <c:v>5.1165000000000002E-2</c:v>
                </c:pt>
                <c:pt idx="3814">
                  <c:v>5.1483000000000001E-2</c:v>
                </c:pt>
                <c:pt idx="3815">
                  <c:v>5.1138999999999997E-2</c:v>
                </c:pt>
                <c:pt idx="3816">
                  <c:v>5.1248000000000002E-2</c:v>
                </c:pt>
                <c:pt idx="3817">
                  <c:v>5.1101000000000001E-2</c:v>
                </c:pt>
                <c:pt idx="3818">
                  <c:v>5.0158000000000001E-2</c:v>
                </c:pt>
                <c:pt idx="3819">
                  <c:v>5.0924999999999998E-2</c:v>
                </c:pt>
                <c:pt idx="3820">
                  <c:v>9.2303000000000003E-4</c:v>
                </c:pt>
                <c:pt idx="3821">
                  <c:v>9.4414E-4</c:v>
                </c:pt>
                <c:pt idx="3822">
                  <c:v>9.6975999999999996E-4</c:v>
                </c:pt>
                <c:pt idx="3823">
                  <c:v>9.0404999999999999E-4</c:v>
                </c:pt>
                <c:pt idx="3824">
                  <c:v>8.8648000000000004E-4</c:v>
                </c:pt>
                <c:pt idx="3825">
                  <c:v>8.7741999999999996E-4</c:v>
                </c:pt>
                <c:pt idx="3826">
                  <c:v>8.5316000000000005E-4</c:v>
                </c:pt>
                <c:pt idx="3827">
                  <c:v>7.7957000000000005E-4</c:v>
                </c:pt>
                <c:pt idx="3828">
                  <c:v>8.9842000000000003E-4</c:v>
                </c:pt>
                <c:pt idx="3829">
                  <c:v>9.6420999999999996E-4</c:v>
                </c:pt>
                <c:pt idx="3830">
                  <c:v>9.9861000000000004E-4</c:v>
                </c:pt>
                <c:pt idx="3831">
                  <c:v>1.4396000000000001E-3</c:v>
                </c:pt>
                <c:pt idx="3832">
                  <c:v>1.2795E-3</c:v>
                </c:pt>
                <c:pt idx="3833">
                  <c:v>1.3698E-3</c:v>
                </c:pt>
                <c:pt idx="3834">
                  <c:v>1.3546000000000001E-3</c:v>
                </c:pt>
                <c:pt idx="3835">
                  <c:v>1.3286999999999999E-3</c:v>
                </c:pt>
                <c:pt idx="3836">
                  <c:v>1.3854E-3</c:v>
                </c:pt>
                <c:pt idx="3837">
                  <c:v>1.4289999999999999E-3</c:v>
                </c:pt>
                <c:pt idx="3838">
                  <c:v>1.4303E-3</c:v>
                </c:pt>
                <c:pt idx="3839">
                  <c:v>1.2627000000000001E-3</c:v>
                </c:pt>
                <c:pt idx="3840">
                  <c:v>1.4346999999999999E-3</c:v>
                </c:pt>
                <c:pt idx="3841">
                  <c:v>1.2719000000000001E-3</c:v>
                </c:pt>
                <c:pt idx="3842">
                  <c:v>2.3765000000000001E-3</c:v>
                </c:pt>
                <c:pt idx="3843">
                  <c:v>2.5923999999999999E-3</c:v>
                </c:pt>
                <c:pt idx="3844">
                  <c:v>2.6334000000000002E-3</c:v>
                </c:pt>
                <c:pt idx="3845">
                  <c:v>2.5546000000000002E-3</c:v>
                </c:pt>
                <c:pt idx="3846">
                  <c:v>2.5428999999999998E-3</c:v>
                </c:pt>
                <c:pt idx="3847">
                  <c:v>2.4775999999999999E-3</c:v>
                </c:pt>
                <c:pt idx="3848">
                  <c:v>2.7123E-3</c:v>
                </c:pt>
                <c:pt idx="3849">
                  <c:v>2.6193000000000002E-3</c:v>
                </c:pt>
                <c:pt idx="3850">
                  <c:v>2.7192000000000002E-3</c:v>
                </c:pt>
                <c:pt idx="3851">
                  <c:v>2.6037E-3</c:v>
                </c:pt>
                <c:pt idx="3852">
                  <c:v>2.4616999999999998E-3</c:v>
                </c:pt>
                <c:pt idx="3853">
                  <c:v>1.0264E-3</c:v>
                </c:pt>
                <c:pt idx="3854">
                  <c:v>9.6577000000000002E-4</c:v>
                </c:pt>
                <c:pt idx="3855">
                  <c:v>1.0915E-3</c:v>
                </c:pt>
                <c:pt idx="3856">
                  <c:v>1.0460000000000001E-3</c:v>
                </c:pt>
                <c:pt idx="3857">
                  <c:v>1.098E-3</c:v>
                </c:pt>
                <c:pt idx="3858">
                  <c:v>9.8269000000000004E-4</c:v>
                </c:pt>
                <c:pt idx="3859">
                  <c:v>1.0950000000000001E-3</c:v>
                </c:pt>
                <c:pt idx="3860">
                  <c:v>1.1077000000000001E-3</c:v>
                </c:pt>
                <c:pt idx="3861">
                  <c:v>1.0138E-3</c:v>
                </c:pt>
                <c:pt idx="3862">
                  <c:v>1.1521999999999999E-3</c:v>
                </c:pt>
                <c:pt idx="3863">
                  <c:v>1.1535E-3</c:v>
                </c:pt>
                <c:pt idx="3864">
                  <c:v>0.23147999999999999</c:v>
                </c:pt>
                <c:pt idx="3865">
                  <c:v>0.23225999999999999</c:v>
                </c:pt>
                <c:pt idx="3866">
                  <c:v>0.23401</c:v>
                </c:pt>
                <c:pt idx="3867">
                  <c:v>0.23513000000000001</c:v>
                </c:pt>
                <c:pt idx="3868">
                  <c:v>0.23355000000000001</c:v>
                </c:pt>
                <c:pt idx="3869">
                  <c:v>0.23218</c:v>
                </c:pt>
                <c:pt idx="3870">
                  <c:v>0.23178000000000001</c:v>
                </c:pt>
                <c:pt idx="3871">
                  <c:v>0.2351</c:v>
                </c:pt>
                <c:pt idx="3872">
                  <c:v>0.23358000000000001</c:v>
                </c:pt>
                <c:pt idx="3873">
                  <c:v>0.23036000000000001</c:v>
                </c:pt>
                <c:pt idx="3874">
                  <c:v>0.23158000000000001</c:v>
                </c:pt>
                <c:pt idx="3875">
                  <c:v>0.21163000000000001</c:v>
                </c:pt>
                <c:pt idx="3876">
                  <c:v>0.21409</c:v>
                </c:pt>
                <c:pt idx="3877">
                  <c:v>0.21179999999999999</c:v>
                </c:pt>
                <c:pt idx="3878">
                  <c:v>0.21432999999999999</c:v>
                </c:pt>
                <c:pt idx="3879">
                  <c:v>0.21398</c:v>
                </c:pt>
                <c:pt idx="3880">
                  <c:v>0.20996999999999999</c:v>
                </c:pt>
                <c:pt idx="3881">
                  <c:v>0.21065999999999999</c:v>
                </c:pt>
                <c:pt idx="3882">
                  <c:v>0.21124000000000001</c:v>
                </c:pt>
                <c:pt idx="3883">
                  <c:v>0.21279000000000001</c:v>
                </c:pt>
                <c:pt idx="3884">
                  <c:v>0.21160999999999999</c:v>
                </c:pt>
                <c:pt idx="3885">
                  <c:v>0.21092</c:v>
                </c:pt>
                <c:pt idx="3886">
                  <c:v>0.22062000000000001</c:v>
                </c:pt>
                <c:pt idx="3887">
                  <c:v>0.22125</c:v>
                </c:pt>
                <c:pt idx="3888">
                  <c:v>0.22109000000000001</c:v>
                </c:pt>
                <c:pt idx="3889">
                  <c:v>0.22198000000000001</c:v>
                </c:pt>
                <c:pt idx="3890">
                  <c:v>0.22244</c:v>
                </c:pt>
                <c:pt idx="3891">
                  <c:v>0.22017</c:v>
                </c:pt>
                <c:pt idx="3892">
                  <c:v>0.22039</c:v>
                </c:pt>
                <c:pt idx="3893">
                  <c:v>0.22101000000000001</c:v>
                </c:pt>
                <c:pt idx="3894">
                  <c:v>0.22003</c:v>
                </c:pt>
                <c:pt idx="3895">
                  <c:v>0.22054000000000001</c:v>
                </c:pt>
                <c:pt idx="3896">
                  <c:v>0.2218</c:v>
                </c:pt>
                <c:pt idx="3897">
                  <c:v>5.8076999999999997E-2</c:v>
                </c:pt>
                <c:pt idx="3898">
                  <c:v>5.8963000000000002E-2</c:v>
                </c:pt>
                <c:pt idx="3899">
                  <c:v>5.7715000000000002E-2</c:v>
                </c:pt>
                <c:pt idx="3900">
                  <c:v>5.8559E-2</c:v>
                </c:pt>
                <c:pt idx="3901">
                  <c:v>5.8035999999999997E-2</c:v>
                </c:pt>
                <c:pt idx="3902">
                  <c:v>5.8331000000000001E-2</c:v>
                </c:pt>
                <c:pt idx="3903">
                  <c:v>5.8333000000000003E-2</c:v>
                </c:pt>
                <c:pt idx="3904">
                  <c:v>5.8327999999999998E-2</c:v>
                </c:pt>
                <c:pt idx="3905">
                  <c:v>5.9374000000000003E-2</c:v>
                </c:pt>
                <c:pt idx="3906">
                  <c:v>5.8590999999999997E-2</c:v>
                </c:pt>
                <c:pt idx="3907">
                  <c:v>5.8876999999999999E-2</c:v>
                </c:pt>
                <c:pt idx="3908">
                  <c:v>7.5955999999999996E-2</c:v>
                </c:pt>
                <c:pt idx="3909">
                  <c:v>7.5931999999999999E-2</c:v>
                </c:pt>
                <c:pt idx="3910">
                  <c:v>7.5300000000000006E-2</c:v>
                </c:pt>
                <c:pt idx="3911">
                  <c:v>7.5581999999999996E-2</c:v>
                </c:pt>
                <c:pt idx="3912">
                  <c:v>7.5143000000000001E-2</c:v>
                </c:pt>
                <c:pt idx="3913">
                  <c:v>7.5850000000000001E-2</c:v>
                </c:pt>
                <c:pt idx="3914">
                  <c:v>7.4648000000000006E-2</c:v>
                </c:pt>
                <c:pt idx="3915">
                  <c:v>7.4981999999999993E-2</c:v>
                </c:pt>
                <c:pt idx="3916">
                  <c:v>7.4416999999999997E-2</c:v>
                </c:pt>
                <c:pt idx="3917">
                  <c:v>7.5104000000000004E-2</c:v>
                </c:pt>
                <c:pt idx="3918">
                  <c:v>7.4594999999999995E-2</c:v>
                </c:pt>
                <c:pt idx="3919">
                  <c:v>0.11058999999999999</c:v>
                </c:pt>
                <c:pt idx="3920">
                  <c:v>0.1125</c:v>
                </c:pt>
                <c:pt idx="3921">
                  <c:v>0.11242000000000001</c:v>
                </c:pt>
                <c:pt idx="3922">
                  <c:v>0.11212999999999999</c:v>
                </c:pt>
                <c:pt idx="3923">
                  <c:v>0.11089</c:v>
                </c:pt>
                <c:pt idx="3924">
                  <c:v>0.1113</c:v>
                </c:pt>
                <c:pt idx="3925">
                  <c:v>0.11065999999999999</c:v>
                </c:pt>
                <c:pt idx="3926">
                  <c:v>0.11027000000000001</c:v>
                </c:pt>
                <c:pt idx="3927">
                  <c:v>0.11219</c:v>
                </c:pt>
                <c:pt idx="3928">
                  <c:v>0.11044</c:v>
                </c:pt>
                <c:pt idx="3929">
                  <c:v>0.11076999999999999</c:v>
                </c:pt>
                <c:pt idx="3930">
                  <c:v>4.0920999999999999E-2</c:v>
                </c:pt>
                <c:pt idx="3931">
                  <c:v>4.0332E-2</c:v>
                </c:pt>
                <c:pt idx="3932">
                  <c:v>4.0431000000000002E-2</c:v>
                </c:pt>
                <c:pt idx="3933">
                  <c:v>4.0363000000000003E-2</c:v>
                </c:pt>
                <c:pt idx="3934">
                  <c:v>4.0342000000000003E-2</c:v>
                </c:pt>
                <c:pt idx="3935">
                  <c:v>4.0048E-2</c:v>
                </c:pt>
                <c:pt idx="3936">
                  <c:v>4.0883999999999997E-2</c:v>
                </c:pt>
                <c:pt idx="3937">
                  <c:v>3.9638E-2</c:v>
                </c:pt>
                <c:pt idx="3938">
                  <c:v>4.0702000000000002E-2</c:v>
                </c:pt>
                <c:pt idx="3939">
                  <c:v>3.9948999999999998E-2</c:v>
                </c:pt>
                <c:pt idx="3940">
                  <c:v>4.0552999999999999E-2</c:v>
                </c:pt>
                <c:pt idx="3941">
                  <c:v>8.5591E-2</c:v>
                </c:pt>
                <c:pt idx="3942">
                  <c:v>8.4145999999999999E-2</c:v>
                </c:pt>
                <c:pt idx="3943">
                  <c:v>8.3902000000000004E-2</c:v>
                </c:pt>
                <c:pt idx="3944">
                  <c:v>8.3811999999999998E-2</c:v>
                </c:pt>
                <c:pt idx="3945">
                  <c:v>8.5158999999999999E-2</c:v>
                </c:pt>
                <c:pt idx="3946">
                  <c:v>8.4630999999999998E-2</c:v>
                </c:pt>
                <c:pt idx="3947">
                  <c:v>8.3567000000000002E-2</c:v>
                </c:pt>
                <c:pt idx="3948">
                  <c:v>8.5821999999999996E-2</c:v>
                </c:pt>
                <c:pt idx="3949">
                  <c:v>8.5109000000000004E-2</c:v>
                </c:pt>
                <c:pt idx="3950">
                  <c:v>8.5086999999999996E-2</c:v>
                </c:pt>
                <c:pt idx="3951">
                  <c:v>8.4513000000000005E-2</c:v>
                </c:pt>
                <c:pt idx="3952">
                  <c:v>1.3883999999999999E-3</c:v>
                </c:pt>
                <c:pt idx="3953">
                  <c:v>1.7292E-3</c:v>
                </c:pt>
                <c:pt idx="3954">
                  <c:v>1.4444E-3</c:v>
                </c:pt>
                <c:pt idx="3955">
                  <c:v>1.4388000000000001E-3</c:v>
                </c:pt>
                <c:pt idx="3956">
                  <c:v>1.5931999999999999E-3</c:v>
                </c:pt>
                <c:pt idx="3957">
                  <c:v>1.469E-3</c:v>
                </c:pt>
                <c:pt idx="3958">
                  <c:v>1.5378E-3</c:v>
                </c:pt>
                <c:pt idx="3959">
                  <c:v>1.4616E-3</c:v>
                </c:pt>
                <c:pt idx="3960">
                  <c:v>1.6061000000000001E-3</c:v>
                </c:pt>
                <c:pt idx="3961">
                  <c:v>1.5616E-3</c:v>
                </c:pt>
                <c:pt idx="3962">
                  <c:v>1.6444000000000001E-3</c:v>
                </c:pt>
                <c:pt idx="3963">
                  <c:v>2.1145000000000001E-3</c:v>
                </c:pt>
                <c:pt idx="3964">
                  <c:v>2.1048E-3</c:v>
                </c:pt>
                <c:pt idx="3965">
                  <c:v>2.2409999999999999E-3</c:v>
                </c:pt>
                <c:pt idx="3966">
                  <c:v>2.1697999999999999E-3</c:v>
                </c:pt>
                <c:pt idx="3967">
                  <c:v>2.3205999999999999E-3</c:v>
                </c:pt>
                <c:pt idx="3968">
                  <c:v>2.3557999999999999E-3</c:v>
                </c:pt>
                <c:pt idx="3969">
                  <c:v>2.3549999999999999E-3</c:v>
                </c:pt>
                <c:pt idx="3970">
                  <c:v>2.3359000000000001E-3</c:v>
                </c:pt>
                <c:pt idx="3971">
                  <c:v>2.3638999999999999E-3</c:v>
                </c:pt>
                <c:pt idx="3972">
                  <c:v>2.4429999999999999E-3</c:v>
                </c:pt>
                <c:pt idx="3973">
                  <c:v>2.3240000000000001E-3</c:v>
                </c:pt>
                <c:pt idx="3974">
                  <c:v>4.1456000000000002E-3</c:v>
                </c:pt>
                <c:pt idx="3975">
                  <c:v>4.1577000000000003E-3</c:v>
                </c:pt>
                <c:pt idx="3976">
                  <c:v>4.2979999999999997E-3</c:v>
                </c:pt>
                <c:pt idx="3977">
                  <c:v>4.1173E-3</c:v>
                </c:pt>
                <c:pt idx="3978">
                  <c:v>4.0537999999999998E-3</c:v>
                </c:pt>
                <c:pt idx="3979">
                  <c:v>4.2956000000000001E-3</c:v>
                </c:pt>
                <c:pt idx="3980">
                  <c:v>4.0730999999999996E-3</c:v>
                </c:pt>
                <c:pt idx="3981">
                  <c:v>4.4346000000000003E-3</c:v>
                </c:pt>
                <c:pt idx="3982">
                  <c:v>4.3419000000000001E-3</c:v>
                </c:pt>
                <c:pt idx="3983">
                  <c:v>4.1330000000000004E-3</c:v>
                </c:pt>
                <c:pt idx="3984">
                  <c:v>4.0276000000000001E-3</c:v>
                </c:pt>
                <c:pt idx="3985">
                  <c:v>1.7049999999999999E-3</c:v>
                </c:pt>
                <c:pt idx="3986">
                  <c:v>1.7254E-3</c:v>
                </c:pt>
                <c:pt idx="3987">
                  <c:v>1.6364000000000001E-3</c:v>
                </c:pt>
                <c:pt idx="3988">
                  <c:v>1.8197000000000001E-3</c:v>
                </c:pt>
                <c:pt idx="3989">
                  <c:v>1.779E-3</c:v>
                </c:pt>
                <c:pt idx="3990">
                  <c:v>1.8115E-3</c:v>
                </c:pt>
                <c:pt idx="3991">
                  <c:v>1.7979999999999999E-3</c:v>
                </c:pt>
                <c:pt idx="3992">
                  <c:v>1.7606E-3</c:v>
                </c:pt>
                <c:pt idx="3993">
                  <c:v>1.6655000000000001E-3</c:v>
                </c:pt>
                <c:pt idx="3994">
                  <c:v>1.7275999999999999E-3</c:v>
                </c:pt>
                <c:pt idx="3995">
                  <c:v>1.7730999999999999E-3</c:v>
                </c:pt>
                <c:pt idx="3996">
                  <c:v>0.29381000000000002</c:v>
                </c:pt>
                <c:pt idx="3997">
                  <c:v>0.29091</c:v>
                </c:pt>
                <c:pt idx="3998">
                  <c:v>0.29216999999999999</c:v>
                </c:pt>
                <c:pt idx="3999">
                  <c:v>0.29191</c:v>
                </c:pt>
                <c:pt idx="4000">
                  <c:v>0.29382000000000003</c:v>
                </c:pt>
                <c:pt idx="4001">
                  <c:v>0.29198000000000002</c:v>
                </c:pt>
                <c:pt idx="4002">
                  <c:v>0.29166999999999998</c:v>
                </c:pt>
                <c:pt idx="4003">
                  <c:v>0.29461999999999999</c:v>
                </c:pt>
                <c:pt idx="4004">
                  <c:v>0.29209000000000002</c:v>
                </c:pt>
                <c:pt idx="4005">
                  <c:v>0.29352</c:v>
                </c:pt>
                <c:pt idx="4006">
                  <c:v>0.29039999999999999</c:v>
                </c:pt>
                <c:pt idx="4007">
                  <c:v>0.26646999999999998</c:v>
                </c:pt>
                <c:pt idx="4008">
                  <c:v>0.26557999999999998</c:v>
                </c:pt>
                <c:pt idx="4009">
                  <c:v>0.26527000000000001</c:v>
                </c:pt>
                <c:pt idx="4010">
                  <c:v>0.2676</c:v>
                </c:pt>
                <c:pt idx="4011">
                  <c:v>0.26845000000000002</c:v>
                </c:pt>
                <c:pt idx="4012">
                  <c:v>0.26499</c:v>
                </c:pt>
                <c:pt idx="4013">
                  <c:v>0.2646</c:v>
                </c:pt>
                <c:pt idx="4014">
                  <c:v>0.26948</c:v>
                </c:pt>
                <c:pt idx="4015">
                  <c:v>0.26934000000000002</c:v>
                </c:pt>
                <c:pt idx="4016">
                  <c:v>0.26778000000000002</c:v>
                </c:pt>
                <c:pt idx="4017">
                  <c:v>0.26641999999999999</c:v>
                </c:pt>
                <c:pt idx="4018">
                  <c:v>0.27855999999999997</c:v>
                </c:pt>
                <c:pt idx="4019">
                  <c:v>0.27898000000000001</c:v>
                </c:pt>
                <c:pt idx="4020">
                  <c:v>0.27828000000000003</c:v>
                </c:pt>
                <c:pt idx="4021">
                  <c:v>0.28023999999999999</c:v>
                </c:pt>
                <c:pt idx="4022">
                  <c:v>0.28155000000000002</c:v>
                </c:pt>
                <c:pt idx="4023">
                  <c:v>0.27733999999999998</c:v>
                </c:pt>
                <c:pt idx="4024">
                  <c:v>0.27865000000000001</c:v>
                </c:pt>
                <c:pt idx="4025">
                  <c:v>0.27983000000000002</c:v>
                </c:pt>
                <c:pt idx="4026">
                  <c:v>0.27971000000000001</c:v>
                </c:pt>
                <c:pt idx="4027">
                  <c:v>0.27761999999999998</c:v>
                </c:pt>
                <c:pt idx="4028">
                  <c:v>0.27837000000000001</c:v>
                </c:pt>
                <c:pt idx="4029">
                  <c:v>7.4315000000000006E-2</c:v>
                </c:pt>
                <c:pt idx="4030">
                  <c:v>7.3318999999999995E-2</c:v>
                </c:pt>
                <c:pt idx="4031">
                  <c:v>7.3312000000000002E-2</c:v>
                </c:pt>
                <c:pt idx="4032">
                  <c:v>7.4107999999999993E-2</c:v>
                </c:pt>
                <c:pt idx="4033">
                  <c:v>7.4815999999999994E-2</c:v>
                </c:pt>
                <c:pt idx="4034">
                  <c:v>7.3505000000000001E-2</c:v>
                </c:pt>
                <c:pt idx="4035">
                  <c:v>7.4440999999999993E-2</c:v>
                </c:pt>
                <c:pt idx="4036">
                  <c:v>7.3802999999999994E-2</c:v>
                </c:pt>
                <c:pt idx="4037">
                  <c:v>7.3936000000000002E-2</c:v>
                </c:pt>
                <c:pt idx="4038">
                  <c:v>7.3110999999999995E-2</c:v>
                </c:pt>
                <c:pt idx="4039">
                  <c:v>7.3123999999999995E-2</c:v>
                </c:pt>
                <c:pt idx="4040">
                  <c:v>9.4317999999999999E-2</c:v>
                </c:pt>
                <c:pt idx="4041">
                  <c:v>9.5230999999999996E-2</c:v>
                </c:pt>
                <c:pt idx="4042">
                  <c:v>9.5739000000000005E-2</c:v>
                </c:pt>
                <c:pt idx="4043">
                  <c:v>9.4689999999999996E-2</c:v>
                </c:pt>
                <c:pt idx="4044">
                  <c:v>9.3549999999999994E-2</c:v>
                </c:pt>
                <c:pt idx="4045">
                  <c:v>9.4684000000000004E-2</c:v>
                </c:pt>
                <c:pt idx="4046">
                  <c:v>9.5221E-2</c:v>
                </c:pt>
                <c:pt idx="4047">
                  <c:v>9.4700000000000006E-2</c:v>
                </c:pt>
                <c:pt idx="4048">
                  <c:v>9.6074999999999994E-2</c:v>
                </c:pt>
                <c:pt idx="4049">
                  <c:v>9.4697000000000003E-2</c:v>
                </c:pt>
                <c:pt idx="4050">
                  <c:v>9.4116000000000005E-2</c:v>
                </c:pt>
                <c:pt idx="4051">
                  <c:v>0.14015</c:v>
                </c:pt>
                <c:pt idx="4052">
                  <c:v>0.14041999999999999</c:v>
                </c:pt>
                <c:pt idx="4053">
                  <c:v>0.14122999999999999</c:v>
                </c:pt>
                <c:pt idx="4054">
                  <c:v>0.13925000000000001</c:v>
                </c:pt>
                <c:pt idx="4055">
                  <c:v>0.14036000000000001</c:v>
                </c:pt>
                <c:pt idx="4056">
                  <c:v>0.14022999999999999</c:v>
                </c:pt>
                <c:pt idx="4057">
                  <c:v>0.13965</c:v>
                </c:pt>
                <c:pt idx="4058">
                  <c:v>0.13847999999999999</c:v>
                </c:pt>
                <c:pt idx="4059">
                  <c:v>0.13875000000000001</c:v>
                </c:pt>
                <c:pt idx="4060">
                  <c:v>0.13982</c:v>
                </c:pt>
                <c:pt idx="4061">
                  <c:v>0.13951</c:v>
                </c:pt>
                <c:pt idx="4062">
                  <c:v>5.1312999999999998E-2</c:v>
                </c:pt>
                <c:pt idx="4063">
                  <c:v>5.0895000000000003E-2</c:v>
                </c:pt>
                <c:pt idx="4064">
                  <c:v>5.1291000000000003E-2</c:v>
                </c:pt>
                <c:pt idx="4065">
                  <c:v>5.1603999999999997E-2</c:v>
                </c:pt>
                <c:pt idx="4066">
                  <c:v>5.1520999999999997E-2</c:v>
                </c:pt>
                <c:pt idx="4067">
                  <c:v>5.1302E-2</c:v>
                </c:pt>
                <c:pt idx="4068">
                  <c:v>5.0363999999999999E-2</c:v>
                </c:pt>
                <c:pt idx="4069">
                  <c:v>5.1575999999999997E-2</c:v>
                </c:pt>
                <c:pt idx="4070">
                  <c:v>5.0550999999999999E-2</c:v>
                </c:pt>
                <c:pt idx="4071">
                  <c:v>5.1327999999999999E-2</c:v>
                </c:pt>
                <c:pt idx="4072">
                  <c:v>5.0795E-2</c:v>
                </c:pt>
                <c:pt idx="4073">
                  <c:v>8.5294999999999996E-2</c:v>
                </c:pt>
                <c:pt idx="4074">
                  <c:v>8.3976999999999996E-2</c:v>
                </c:pt>
                <c:pt idx="4075">
                  <c:v>8.4026000000000003E-2</c:v>
                </c:pt>
                <c:pt idx="4076">
                  <c:v>8.4916000000000005E-2</c:v>
                </c:pt>
                <c:pt idx="4077">
                  <c:v>8.4634000000000001E-2</c:v>
                </c:pt>
                <c:pt idx="4078">
                  <c:v>8.4635000000000002E-2</c:v>
                </c:pt>
                <c:pt idx="4079">
                  <c:v>8.3998000000000003E-2</c:v>
                </c:pt>
                <c:pt idx="4080">
                  <c:v>8.5137000000000004E-2</c:v>
                </c:pt>
                <c:pt idx="4081">
                  <c:v>8.5055000000000006E-2</c:v>
                </c:pt>
                <c:pt idx="4082">
                  <c:v>8.4708000000000006E-2</c:v>
                </c:pt>
                <c:pt idx="4083">
                  <c:v>8.4853999999999999E-2</c:v>
                </c:pt>
                <c:pt idx="4084">
                  <c:v>2.1578000000000001E-3</c:v>
                </c:pt>
                <c:pt idx="4085">
                  <c:v>2.1429000000000001E-3</c:v>
                </c:pt>
                <c:pt idx="4086">
                  <c:v>1.8688999999999999E-3</c:v>
                </c:pt>
                <c:pt idx="4087">
                  <c:v>1.7668E-3</c:v>
                </c:pt>
                <c:pt idx="4088">
                  <c:v>1.8346E-3</c:v>
                </c:pt>
                <c:pt idx="4089">
                  <c:v>1.9823000000000002E-3</c:v>
                </c:pt>
                <c:pt idx="4090">
                  <c:v>1.8657000000000001E-3</c:v>
                </c:pt>
                <c:pt idx="4091">
                  <c:v>1.9721000000000001E-3</c:v>
                </c:pt>
                <c:pt idx="4092">
                  <c:v>1.8400000000000001E-3</c:v>
                </c:pt>
                <c:pt idx="4093">
                  <c:v>1.7803999999999999E-3</c:v>
                </c:pt>
                <c:pt idx="4094">
                  <c:v>2.1808999999999999E-3</c:v>
                </c:pt>
                <c:pt idx="4095">
                  <c:v>2.9667000000000001E-3</c:v>
                </c:pt>
                <c:pt idx="4096">
                  <c:v>2.9802000000000001E-3</c:v>
                </c:pt>
                <c:pt idx="4097">
                  <c:v>2.8335000000000001E-3</c:v>
                </c:pt>
                <c:pt idx="4098">
                  <c:v>2.6126999999999999E-3</c:v>
                </c:pt>
                <c:pt idx="4099">
                  <c:v>2.9272E-3</c:v>
                </c:pt>
                <c:pt idx="4100">
                  <c:v>2.9274000000000001E-3</c:v>
                </c:pt>
                <c:pt idx="4101">
                  <c:v>2.8330999999999999E-3</c:v>
                </c:pt>
                <c:pt idx="4102">
                  <c:v>2.6827000000000001E-3</c:v>
                </c:pt>
                <c:pt idx="4103">
                  <c:v>2.9310999999999999E-3</c:v>
                </c:pt>
                <c:pt idx="4104">
                  <c:v>2.9899000000000002E-3</c:v>
                </c:pt>
                <c:pt idx="4105">
                  <c:v>2.9183E-3</c:v>
                </c:pt>
                <c:pt idx="4106">
                  <c:v>5.3455000000000004E-3</c:v>
                </c:pt>
                <c:pt idx="4107">
                  <c:v>5.4282999999999996E-3</c:v>
                </c:pt>
                <c:pt idx="4108">
                  <c:v>5.2997000000000001E-3</c:v>
                </c:pt>
                <c:pt idx="4109">
                  <c:v>5.2320999999999999E-3</c:v>
                </c:pt>
                <c:pt idx="4110">
                  <c:v>5.3039000000000003E-3</c:v>
                </c:pt>
                <c:pt idx="4111">
                  <c:v>5.4073999999999997E-3</c:v>
                </c:pt>
                <c:pt idx="4112">
                  <c:v>5.3480999999999997E-3</c:v>
                </c:pt>
                <c:pt idx="4113">
                  <c:v>5.2953999999999996E-3</c:v>
                </c:pt>
                <c:pt idx="4114">
                  <c:v>5.0908999999999998E-3</c:v>
                </c:pt>
                <c:pt idx="4115">
                  <c:v>5.4260000000000003E-3</c:v>
                </c:pt>
                <c:pt idx="4116">
                  <c:v>5.1747E-3</c:v>
                </c:pt>
                <c:pt idx="4117">
                  <c:v>2.1681000000000001E-3</c:v>
                </c:pt>
                <c:pt idx="4118">
                  <c:v>2.1044000000000002E-3</c:v>
                </c:pt>
                <c:pt idx="4119">
                  <c:v>2.2225000000000001E-3</c:v>
                </c:pt>
                <c:pt idx="4120">
                  <c:v>2.0268999999999999E-3</c:v>
                </c:pt>
                <c:pt idx="4121">
                  <c:v>2.1270999999999998E-3</c:v>
                </c:pt>
                <c:pt idx="4122">
                  <c:v>2.0688999999999998E-3</c:v>
                </c:pt>
                <c:pt idx="4123">
                  <c:v>2.1358000000000002E-3</c:v>
                </c:pt>
                <c:pt idx="4124">
                  <c:v>2.4269000000000001E-3</c:v>
                </c:pt>
                <c:pt idx="4125">
                  <c:v>2.1627E-3</c:v>
                </c:pt>
                <c:pt idx="4126">
                  <c:v>2.1435E-3</c:v>
                </c:pt>
                <c:pt idx="4127">
                  <c:v>1.9897999999999999E-3</c:v>
                </c:pt>
              </c:numCache>
            </c:numRef>
          </c:val>
          <c:smooth val="0"/>
        </c:ser>
        <c:dLbls>
          <c:showLegendKey val="0"/>
          <c:showVal val="0"/>
          <c:showCatName val="0"/>
          <c:showSerName val="0"/>
          <c:showPercent val="0"/>
          <c:showBubbleSize val="0"/>
        </c:dLbls>
        <c:marker val="1"/>
        <c:smooth val="0"/>
        <c:axId val="355051776"/>
        <c:axId val="355058048"/>
      </c:lineChart>
      <c:catAx>
        <c:axId val="355051776"/>
        <c:scaling>
          <c:orientation val="minMax"/>
        </c:scaling>
        <c:delete val="0"/>
        <c:axPos val="b"/>
        <c:title>
          <c:tx>
            <c:rich>
              <a:bodyPr/>
              <a:lstStyle/>
              <a:p>
                <a:pPr>
                  <a:defRPr/>
                </a:pPr>
                <a:r>
                  <a:rPr lang="en-GB"/>
                  <a:t>Policy number</a:t>
                </a:r>
              </a:p>
            </c:rich>
          </c:tx>
          <c:layout>
            <c:manualLayout>
              <c:xMode val="edge"/>
              <c:yMode val="edge"/>
              <c:x val="0.4497596666396082"/>
              <c:y val="0.92960391314722024"/>
            </c:manualLayout>
          </c:layout>
          <c:overlay val="0"/>
        </c:title>
        <c:numFmt formatCode="General" sourceLinked="1"/>
        <c:majorTickMark val="out"/>
        <c:minorTickMark val="none"/>
        <c:tickLblPos val="nextTo"/>
        <c:txPr>
          <a:bodyPr/>
          <a:lstStyle/>
          <a:p>
            <a:pPr>
              <a:defRPr sz="700"/>
            </a:pPr>
            <a:endParaRPr lang="en-US"/>
          </a:p>
        </c:txPr>
        <c:crossAx val="355058048"/>
        <c:crosses val="autoZero"/>
        <c:auto val="1"/>
        <c:lblAlgn val="ctr"/>
        <c:lblOffset val="100"/>
        <c:noMultiLvlLbl val="0"/>
      </c:catAx>
      <c:valAx>
        <c:axId val="355058048"/>
        <c:scaling>
          <c:orientation val="minMax"/>
        </c:scaling>
        <c:delete val="0"/>
        <c:axPos val="l"/>
        <c:majorGridlines/>
        <c:numFmt formatCode="0%" sourceLinked="0"/>
        <c:majorTickMark val="out"/>
        <c:minorTickMark val="none"/>
        <c:tickLblPos val="nextTo"/>
        <c:crossAx val="355051776"/>
        <c:crosses val="autoZero"/>
        <c:crossBetween val="between"/>
        <c:majorUnit val="0.2"/>
      </c:valAx>
      <c:spPr>
        <a:ln>
          <a:solidFill>
            <a:schemeClr val="bg1">
              <a:lumMod val="75000"/>
            </a:schemeClr>
          </a:solidFill>
        </a:ln>
      </c:spPr>
    </c:plotArea>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Men</a:t>
            </a:r>
          </a:p>
        </c:rich>
      </c:tx>
      <c:layout>
        <c:manualLayout>
          <c:xMode val="edge"/>
          <c:yMode val="edge"/>
          <c:x val="0.72112975008558722"/>
          <c:y val="0.30555555555555558"/>
        </c:manualLayout>
      </c:layout>
      <c:overlay val="1"/>
    </c:title>
    <c:autoTitleDeleted val="0"/>
    <c:plotArea>
      <c:layout/>
      <c:barChart>
        <c:barDir val="col"/>
        <c:grouping val="stacked"/>
        <c:varyColors val="0"/>
        <c:ser>
          <c:idx val="0"/>
          <c:order val="0"/>
          <c:tx>
            <c:strRef>
              <c:f>'4-1'!$A$6</c:f>
              <c:strCache>
                <c:ptCount val="1"/>
                <c:pt idx="0">
                  <c:v>Hypertensive controlled</c:v>
                </c:pt>
              </c:strCache>
            </c:strRef>
          </c:tx>
          <c:spPr>
            <a:solidFill>
              <a:schemeClr val="tx1"/>
            </a:solidFill>
          </c:spPr>
          <c:invertIfNegative val="0"/>
          <c:cat>
            <c:strRef>
              <c:f>'4-1'!$B$4:$H$4</c:f>
              <c:strCache>
                <c:ptCount val="7"/>
                <c:pt idx="0">
                  <c:v>16-24</c:v>
                </c:pt>
                <c:pt idx="1">
                  <c:v>25-34</c:v>
                </c:pt>
                <c:pt idx="2">
                  <c:v>35-44</c:v>
                </c:pt>
                <c:pt idx="3">
                  <c:v>45-54</c:v>
                </c:pt>
                <c:pt idx="4">
                  <c:v>55-64</c:v>
                </c:pt>
                <c:pt idx="5">
                  <c:v>65-74</c:v>
                </c:pt>
                <c:pt idx="6">
                  <c:v>75+</c:v>
                </c:pt>
              </c:strCache>
            </c:strRef>
          </c:cat>
          <c:val>
            <c:numRef>
              <c:f>'4-1'!$B$6:$H$6</c:f>
              <c:numCache>
                <c:formatCode>General</c:formatCode>
                <c:ptCount val="7"/>
                <c:pt idx="0">
                  <c:v>0</c:v>
                </c:pt>
                <c:pt idx="1">
                  <c:v>1</c:v>
                </c:pt>
                <c:pt idx="2">
                  <c:v>3</c:v>
                </c:pt>
                <c:pt idx="3">
                  <c:v>11</c:v>
                </c:pt>
                <c:pt idx="4">
                  <c:v>19</c:v>
                </c:pt>
                <c:pt idx="5">
                  <c:v>24</c:v>
                </c:pt>
                <c:pt idx="6">
                  <c:v>30</c:v>
                </c:pt>
              </c:numCache>
            </c:numRef>
          </c:val>
        </c:ser>
        <c:ser>
          <c:idx val="1"/>
          <c:order val="1"/>
          <c:tx>
            <c:strRef>
              <c:f>'4-1'!$A$7</c:f>
              <c:strCache>
                <c:ptCount val="1"/>
                <c:pt idx="0">
                  <c:v>Hypertensive uncontrolled</c:v>
                </c:pt>
              </c:strCache>
            </c:strRef>
          </c:tx>
          <c:spPr>
            <a:solidFill>
              <a:schemeClr val="bg1">
                <a:lumMod val="65000"/>
              </a:schemeClr>
            </a:solidFill>
          </c:spPr>
          <c:invertIfNegative val="0"/>
          <c:cat>
            <c:strRef>
              <c:f>'4-1'!$B$4:$H$4</c:f>
              <c:strCache>
                <c:ptCount val="7"/>
                <c:pt idx="0">
                  <c:v>16-24</c:v>
                </c:pt>
                <c:pt idx="1">
                  <c:v>25-34</c:v>
                </c:pt>
                <c:pt idx="2">
                  <c:v>35-44</c:v>
                </c:pt>
                <c:pt idx="3">
                  <c:v>45-54</c:v>
                </c:pt>
                <c:pt idx="4">
                  <c:v>55-64</c:v>
                </c:pt>
                <c:pt idx="5">
                  <c:v>65-74</c:v>
                </c:pt>
                <c:pt idx="6">
                  <c:v>75+</c:v>
                </c:pt>
              </c:strCache>
            </c:strRef>
          </c:cat>
          <c:val>
            <c:numRef>
              <c:f>'4-1'!$B$7:$H$7</c:f>
              <c:numCache>
                <c:formatCode>General</c:formatCode>
                <c:ptCount val="7"/>
                <c:pt idx="0">
                  <c:v>0</c:v>
                </c:pt>
                <c:pt idx="1">
                  <c:v>0</c:v>
                </c:pt>
                <c:pt idx="2">
                  <c:v>2</c:v>
                </c:pt>
                <c:pt idx="3">
                  <c:v>4</c:v>
                </c:pt>
                <c:pt idx="4">
                  <c:v>10</c:v>
                </c:pt>
                <c:pt idx="5">
                  <c:v>17</c:v>
                </c:pt>
                <c:pt idx="6">
                  <c:v>21</c:v>
                </c:pt>
              </c:numCache>
            </c:numRef>
          </c:val>
        </c:ser>
        <c:ser>
          <c:idx val="2"/>
          <c:order val="2"/>
          <c:tx>
            <c:strRef>
              <c:f>'4-1'!$A$8</c:f>
              <c:strCache>
                <c:ptCount val="1"/>
                <c:pt idx="0">
                  <c:v>Hypertensive untreated</c:v>
                </c:pt>
              </c:strCache>
            </c:strRef>
          </c:tx>
          <c:spPr>
            <a:solidFill>
              <a:schemeClr val="bg1">
                <a:lumMod val="85000"/>
              </a:schemeClr>
            </a:solidFill>
          </c:spPr>
          <c:invertIfNegative val="0"/>
          <c:cat>
            <c:strRef>
              <c:f>'4-1'!$B$4:$H$4</c:f>
              <c:strCache>
                <c:ptCount val="7"/>
                <c:pt idx="0">
                  <c:v>16-24</c:v>
                </c:pt>
                <c:pt idx="1">
                  <c:v>25-34</c:v>
                </c:pt>
                <c:pt idx="2">
                  <c:v>35-44</c:v>
                </c:pt>
                <c:pt idx="3">
                  <c:v>45-54</c:v>
                </c:pt>
                <c:pt idx="4">
                  <c:v>55-64</c:v>
                </c:pt>
                <c:pt idx="5">
                  <c:v>65-74</c:v>
                </c:pt>
                <c:pt idx="6">
                  <c:v>75+</c:v>
                </c:pt>
              </c:strCache>
            </c:strRef>
          </c:cat>
          <c:val>
            <c:numRef>
              <c:f>'4-1'!$B$8:$H$8</c:f>
              <c:numCache>
                <c:formatCode>General</c:formatCode>
                <c:ptCount val="7"/>
                <c:pt idx="0">
                  <c:v>8</c:v>
                </c:pt>
                <c:pt idx="1">
                  <c:v>9</c:v>
                </c:pt>
                <c:pt idx="2">
                  <c:v>15</c:v>
                </c:pt>
                <c:pt idx="3">
                  <c:v>18</c:v>
                </c:pt>
                <c:pt idx="4">
                  <c:v>19</c:v>
                </c:pt>
                <c:pt idx="5">
                  <c:v>17</c:v>
                </c:pt>
                <c:pt idx="6">
                  <c:v>14</c:v>
                </c:pt>
              </c:numCache>
            </c:numRef>
          </c:val>
        </c:ser>
        <c:dLbls>
          <c:showLegendKey val="0"/>
          <c:showVal val="0"/>
          <c:showCatName val="0"/>
          <c:showSerName val="0"/>
          <c:showPercent val="0"/>
          <c:showBubbleSize val="0"/>
        </c:dLbls>
        <c:gapWidth val="150"/>
        <c:overlap val="100"/>
        <c:axId val="353337728"/>
        <c:axId val="353339648"/>
      </c:barChart>
      <c:catAx>
        <c:axId val="353337728"/>
        <c:scaling>
          <c:orientation val="minMax"/>
        </c:scaling>
        <c:delete val="0"/>
        <c:axPos val="b"/>
        <c:title>
          <c:tx>
            <c:rich>
              <a:bodyPr/>
              <a:lstStyle/>
              <a:p>
                <a:pPr>
                  <a:defRPr/>
                </a:pPr>
                <a:r>
                  <a:rPr lang="en-GB"/>
                  <a:t>Age</a:t>
                </a:r>
              </a:p>
            </c:rich>
          </c:tx>
          <c:overlay val="0"/>
        </c:title>
        <c:majorTickMark val="out"/>
        <c:minorTickMark val="none"/>
        <c:tickLblPos val="nextTo"/>
        <c:crossAx val="353339648"/>
        <c:crosses val="autoZero"/>
        <c:auto val="1"/>
        <c:lblAlgn val="ctr"/>
        <c:lblOffset val="100"/>
        <c:noMultiLvlLbl val="0"/>
      </c:catAx>
      <c:valAx>
        <c:axId val="353339648"/>
        <c:scaling>
          <c:orientation val="minMax"/>
          <c:max val="90"/>
        </c:scaling>
        <c:delete val="0"/>
        <c:axPos val="l"/>
        <c:majorGridlines/>
        <c:title>
          <c:tx>
            <c:rich>
              <a:bodyPr rot="-5400000" vert="horz"/>
              <a:lstStyle/>
              <a:p>
                <a:pPr>
                  <a:defRPr/>
                </a:pPr>
                <a:r>
                  <a:rPr lang="en-GB"/>
                  <a:t>%</a:t>
                </a:r>
              </a:p>
            </c:rich>
          </c:tx>
          <c:layout>
            <c:manualLayout>
              <c:xMode val="edge"/>
              <c:yMode val="edge"/>
              <c:x val="2.1739130434782608E-2"/>
              <c:y val="0.39895414114902306"/>
            </c:manualLayout>
          </c:layout>
          <c:overlay val="0"/>
        </c:title>
        <c:numFmt formatCode="General" sourceLinked="1"/>
        <c:majorTickMark val="out"/>
        <c:minorTickMark val="none"/>
        <c:tickLblPos val="nextTo"/>
        <c:crossAx val="353337728"/>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9487452682276106E-2"/>
          <c:y val="0.11574074074074074"/>
          <c:w val="0.87224431104527778"/>
          <c:h val="0.53237235856466847"/>
        </c:manualLayout>
      </c:layout>
      <c:barChart>
        <c:barDir val="col"/>
        <c:grouping val="clustered"/>
        <c:varyColors val="0"/>
        <c:ser>
          <c:idx val="0"/>
          <c:order val="0"/>
          <c:tx>
            <c:strRef>
              <c:f>ClustAz!$B$21</c:f>
              <c:strCache>
                <c:ptCount val="1"/>
                <c:pt idx="0">
                  <c:v>1st drug</c:v>
                </c:pt>
              </c:strCache>
            </c:strRef>
          </c:tx>
          <c:spPr>
            <a:solidFill>
              <a:schemeClr val="tx1"/>
            </a:solidFill>
          </c:spPr>
          <c:invertIfNegative val="0"/>
          <c:cat>
            <c:strRef>
              <c:f>ClustAz!$A$22:$A$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B$22:$B$35</c:f>
              <c:numCache>
                <c:formatCode>0.00</c:formatCode>
                <c:ptCount val="14"/>
                <c:pt idx="0">
                  <c:v>27.118644067796609</c:v>
                </c:pt>
                <c:pt idx="1">
                  <c:v>21.307506053268767</c:v>
                </c:pt>
                <c:pt idx="2">
                  <c:v>24.697336561743342</c:v>
                </c:pt>
                <c:pt idx="3">
                  <c:v>26.876513317191282</c:v>
                </c:pt>
                <c:pt idx="4">
                  <c:v>0</c:v>
                </c:pt>
                <c:pt idx="5">
                  <c:v>0</c:v>
                </c:pt>
                <c:pt idx="6">
                  <c:v>0</c:v>
                </c:pt>
                <c:pt idx="7">
                  <c:v>0</c:v>
                </c:pt>
                <c:pt idx="8">
                  <c:v>0</c:v>
                </c:pt>
                <c:pt idx="9">
                  <c:v>0</c:v>
                </c:pt>
                <c:pt idx="10">
                  <c:v>0</c:v>
                </c:pt>
                <c:pt idx="11">
                  <c:v>0</c:v>
                </c:pt>
                <c:pt idx="12">
                  <c:v>0</c:v>
                </c:pt>
                <c:pt idx="13">
                  <c:v>0</c:v>
                </c:pt>
              </c:numCache>
            </c:numRef>
          </c:val>
        </c:ser>
        <c:ser>
          <c:idx val="1"/>
          <c:order val="1"/>
          <c:tx>
            <c:strRef>
              <c:f>ClustAz!$C$21</c:f>
              <c:strCache>
                <c:ptCount val="1"/>
                <c:pt idx="0">
                  <c:v>2nd drug</c:v>
                </c:pt>
              </c:strCache>
            </c:strRef>
          </c:tx>
          <c:spPr>
            <a:pattFill prst="pct20">
              <a:fgClr>
                <a:schemeClr val="tx1"/>
              </a:fgClr>
              <a:bgClr>
                <a:schemeClr val="bg1"/>
              </a:bgClr>
            </a:pattFill>
            <a:ln>
              <a:solidFill>
                <a:schemeClr val="tx1"/>
              </a:solidFill>
            </a:ln>
          </c:spPr>
          <c:invertIfNegative val="0"/>
          <c:cat>
            <c:strRef>
              <c:f>ClustAz!$A$22:$A$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C$22:$C$35</c:f>
              <c:numCache>
                <c:formatCode>0.00</c:formatCode>
                <c:ptCount val="14"/>
                <c:pt idx="0">
                  <c:v>0.72639225181598066</c:v>
                </c:pt>
                <c:pt idx="1">
                  <c:v>0</c:v>
                </c:pt>
                <c:pt idx="2">
                  <c:v>0.72639225181598066</c:v>
                </c:pt>
                <c:pt idx="3">
                  <c:v>1.2106537530266344</c:v>
                </c:pt>
                <c:pt idx="4">
                  <c:v>0</c:v>
                </c:pt>
                <c:pt idx="5">
                  <c:v>15.012106537530268</c:v>
                </c:pt>
                <c:pt idx="6">
                  <c:v>40.92009685230024</c:v>
                </c:pt>
                <c:pt idx="7">
                  <c:v>0</c:v>
                </c:pt>
                <c:pt idx="8">
                  <c:v>0</c:v>
                </c:pt>
                <c:pt idx="9">
                  <c:v>41.404358353510894</c:v>
                </c:pt>
                <c:pt idx="10">
                  <c:v>0</c:v>
                </c:pt>
                <c:pt idx="11">
                  <c:v>0</c:v>
                </c:pt>
                <c:pt idx="12">
                  <c:v>0</c:v>
                </c:pt>
                <c:pt idx="13">
                  <c:v>0</c:v>
                </c:pt>
              </c:numCache>
            </c:numRef>
          </c:val>
        </c:ser>
        <c:ser>
          <c:idx val="2"/>
          <c:order val="2"/>
          <c:tx>
            <c:strRef>
              <c:f>ClustAz!$D$21</c:f>
              <c:strCache>
                <c:ptCount val="1"/>
                <c:pt idx="0">
                  <c:v>3rd drug</c:v>
                </c:pt>
              </c:strCache>
            </c:strRef>
          </c:tx>
          <c:spPr>
            <a:solidFill>
              <a:schemeClr val="bg1">
                <a:lumMod val="75000"/>
              </a:schemeClr>
            </a:solidFill>
            <a:ln>
              <a:solidFill>
                <a:schemeClr val="tx1"/>
              </a:solidFill>
            </a:ln>
          </c:spPr>
          <c:invertIfNegative val="0"/>
          <c:cat>
            <c:strRef>
              <c:f>ClustAz!$A$22:$A$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D$22:$D$35</c:f>
              <c:numCache>
                <c:formatCode>0.00</c:formatCode>
                <c:ptCount val="14"/>
                <c:pt idx="0">
                  <c:v>0</c:v>
                </c:pt>
                <c:pt idx="1">
                  <c:v>0</c:v>
                </c:pt>
                <c:pt idx="2">
                  <c:v>0</c:v>
                </c:pt>
                <c:pt idx="3">
                  <c:v>0</c:v>
                </c:pt>
                <c:pt idx="4">
                  <c:v>0</c:v>
                </c:pt>
                <c:pt idx="5">
                  <c:v>0</c:v>
                </c:pt>
                <c:pt idx="6">
                  <c:v>0.96852300242130751</c:v>
                </c:pt>
                <c:pt idx="7">
                  <c:v>0</c:v>
                </c:pt>
                <c:pt idx="8">
                  <c:v>0</c:v>
                </c:pt>
                <c:pt idx="9">
                  <c:v>1.6949152542372881</c:v>
                </c:pt>
                <c:pt idx="10">
                  <c:v>21.307506053268767</c:v>
                </c:pt>
                <c:pt idx="11">
                  <c:v>18.401937046004843</c:v>
                </c:pt>
                <c:pt idx="12">
                  <c:v>31.961259079903147</c:v>
                </c:pt>
                <c:pt idx="13">
                  <c:v>25.665859564164649</c:v>
                </c:pt>
              </c:numCache>
            </c:numRef>
          </c:val>
        </c:ser>
        <c:ser>
          <c:idx val="3"/>
          <c:order val="3"/>
          <c:tx>
            <c:strRef>
              <c:f>ClustAz!$E$21</c:f>
              <c:strCache>
                <c:ptCount val="1"/>
                <c:pt idx="0">
                  <c:v>4th drug</c:v>
                </c:pt>
              </c:strCache>
            </c:strRef>
          </c:tx>
          <c:spPr>
            <a:pattFill prst="wdUpDiag">
              <a:fgClr>
                <a:schemeClr val="tx1"/>
              </a:fgClr>
              <a:bgClr>
                <a:schemeClr val="bg1"/>
              </a:bgClr>
            </a:pattFill>
            <a:ln>
              <a:solidFill>
                <a:schemeClr val="tx1"/>
              </a:solidFill>
            </a:ln>
          </c:spPr>
          <c:invertIfNegative val="0"/>
          <c:cat>
            <c:strRef>
              <c:f>ClustAz!$A$22:$A$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E$22:$E$35</c:f>
              <c:numCache>
                <c:formatCode>0.00</c:formatCode>
                <c:ptCount val="14"/>
                <c:pt idx="0">
                  <c:v>6.053268765133172</c:v>
                </c:pt>
                <c:pt idx="1">
                  <c:v>6.7796610169491522</c:v>
                </c:pt>
                <c:pt idx="2">
                  <c:v>6.5375302663438255</c:v>
                </c:pt>
                <c:pt idx="3">
                  <c:v>6.2953995157384997</c:v>
                </c:pt>
                <c:pt idx="4">
                  <c:v>8.7167070217917662</c:v>
                </c:pt>
                <c:pt idx="5">
                  <c:v>7.2639225181598057</c:v>
                </c:pt>
                <c:pt idx="6">
                  <c:v>5.0847457627118651</c:v>
                </c:pt>
                <c:pt idx="7">
                  <c:v>8.9588377723970947</c:v>
                </c:pt>
                <c:pt idx="8">
                  <c:v>8.7167070217917662</c:v>
                </c:pt>
                <c:pt idx="9">
                  <c:v>5.3268765133171918</c:v>
                </c:pt>
                <c:pt idx="10">
                  <c:v>7.2639225181598057</c:v>
                </c:pt>
                <c:pt idx="11">
                  <c:v>7.2639225181598057</c:v>
                </c:pt>
                <c:pt idx="12">
                  <c:v>8.9588377723970947</c:v>
                </c:pt>
                <c:pt idx="13">
                  <c:v>6.7796610169491522</c:v>
                </c:pt>
              </c:numCache>
            </c:numRef>
          </c:val>
        </c:ser>
        <c:dLbls>
          <c:showLegendKey val="0"/>
          <c:showVal val="0"/>
          <c:showCatName val="0"/>
          <c:showSerName val="0"/>
          <c:showPercent val="0"/>
          <c:showBubbleSize val="0"/>
        </c:dLbls>
        <c:gapWidth val="150"/>
        <c:axId val="355256576"/>
        <c:axId val="355258368"/>
      </c:barChart>
      <c:catAx>
        <c:axId val="355256576"/>
        <c:scaling>
          <c:orientation val="minMax"/>
        </c:scaling>
        <c:delete val="0"/>
        <c:axPos val="b"/>
        <c:majorTickMark val="out"/>
        <c:minorTickMark val="none"/>
        <c:tickLblPos val="nextTo"/>
        <c:txPr>
          <a:bodyPr/>
          <a:lstStyle/>
          <a:p>
            <a:pPr>
              <a:defRPr sz="800"/>
            </a:pPr>
            <a:endParaRPr lang="en-US"/>
          </a:p>
        </c:txPr>
        <c:crossAx val="355258368"/>
        <c:crosses val="autoZero"/>
        <c:auto val="1"/>
        <c:lblAlgn val="ctr"/>
        <c:lblOffset val="100"/>
        <c:noMultiLvlLbl val="0"/>
      </c:catAx>
      <c:valAx>
        <c:axId val="355258368"/>
        <c:scaling>
          <c:orientation val="minMax"/>
        </c:scaling>
        <c:delete val="0"/>
        <c:axPos val="l"/>
        <c:majorGridlines/>
        <c:title>
          <c:tx>
            <c:rich>
              <a:bodyPr rot="-5400000" vert="horz"/>
              <a:lstStyle/>
              <a:p>
                <a:pPr>
                  <a:defRPr/>
                </a:pPr>
                <a:r>
                  <a:rPr lang="en-GB"/>
                  <a:t>Percentage (%)</a:t>
                </a:r>
              </a:p>
            </c:rich>
          </c:tx>
          <c:layout>
            <c:manualLayout>
              <c:xMode val="edge"/>
              <c:yMode val="edge"/>
              <c:x val="5.5555555555555558E-3"/>
              <c:y val="0.25919145523476234"/>
            </c:manualLayout>
          </c:layout>
          <c:overlay val="0"/>
        </c:title>
        <c:numFmt formatCode="0" sourceLinked="0"/>
        <c:majorTickMark val="out"/>
        <c:minorTickMark val="none"/>
        <c:tickLblPos val="nextTo"/>
        <c:crossAx val="355256576"/>
        <c:crosses val="autoZero"/>
        <c:crossBetween val="between"/>
      </c:valAx>
      <c:spPr>
        <a:ln>
          <a:solidFill>
            <a:schemeClr val="bg1">
              <a:lumMod val="75000"/>
            </a:schemeClr>
          </a:solidFill>
        </a:ln>
      </c:spPr>
    </c:plotArea>
    <c:legend>
      <c:legendPos val="r"/>
      <c:layout>
        <c:manualLayout>
          <c:xMode val="edge"/>
          <c:yMode val="edge"/>
          <c:x val="0.45895384951881013"/>
          <c:y val="1.9674832312627587E-2"/>
          <c:w val="0.50215726159230101"/>
          <c:h val="9.0279965004374421E-2"/>
        </c:manualLayout>
      </c:layout>
      <c:overlay val="0"/>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6642687105972222E-2"/>
          <c:y val="0.15277777777777779"/>
          <c:w val="0.86231110646052966"/>
          <c:h val="0.54031240886555842"/>
        </c:manualLayout>
      </c:layout>
      <c:barChart>
        <c:barDir val="col"/>
        <c:grouping val="clustered"/>
        <c:varyColors val="0"/>
        <c:ser>
          <c:idx val="0"/>
          <c:order val="0"/>
          <c:tx>
            <c:strRef>
              <c:f>ClustAz!$H$21</c:f>
              <c:strCache>
                <c:ptCount val="1"/>
                <c:pt idx="0">
                  <c:v>2nd drug</c:v>
                </c:pt>
              </c:strCache>
            </c:strRef>
          </c:tx>
          <c:spPr>
            <a:pattFill prst="pct20">
              <a:fgClr>
                <a:schemeClr val="tx1"/>
              </a:fgClr>
              <a:bgClr>
                <a:schemeClr val="bg1"/>
              </a:bgClr>
            </a:pattFill>
            <a:ln>
              <a:solidFill>
                <a:schemeClr val="tx1"/>
              </a:solidFill>
            </a:ln>
          </c:spPr>
          <c:invertIfNegative val="0"/>
          <c:cat>
            <c:strRef>
              <c:f>ClustAz!$G$22:$G$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H$22:$H$35</c:f>
              <c:numCache>
                <c:formatCode>0.00</c:formatCode>
                <c:ptCount val="14"/>
                <c:pt idx="0">
                  <c:v>0</c:v>
                </c:pt>
                <c:pt idx="1">
                  <c:v>0</c:v>
                </c:pt>
                <c:pt idx="2">
                  <c:v>0.97087378640776689</c:v>
                </c:pt>
                <c:pt idx="3">
                  <c:v>1.9417475728155338</c:v>
                </c:pt>
                <c:pt idx="4">
                  <c:v>0</c:v>
                </c:pt>
                <c:pt idx="5">
                  <c:v>11.650485436893204</c:v>
                </c:pt>
                <c:pt idx="6">
                  <c:v>42.718446601941743</c:v>
                </c:pt>
                <c:pt idx="7">
                  <c:v>0</c:v>
                </c:pt>
                <c:pt idx="8">
                  <c:v>0</c:v>
                </c:pt>
                <c:pt idx="9">
                  <c:v>42.718446601941743</c:v>
                </c:pt>
                <c:pt idx="10">
                  <c:v>0</c:v>
                </c:pt>
                <c:pt idx="11">
                  <c:v>0</c:v>
                </c:pt>
                <c:pt idx="12">
                  <c:v>0</c:v>
                </c:pt>
                <c:pt idx="13">
                  <c:v>0</c:v>
                </c:pt>
              </c:numCache>
            </c:numRef>
          </c:val>
        </c:ser>
        <c:ser>
          <c:idx val="1"/>
          <c:order val="1"/>
          <c:tx>
            <c:strRef>
              <c:f>ClustAz!$I$21</c:f>
              <c:strCache>
                <c:ptCount val="1"/>
                <c:pt idx="0">
                  <c:v>3rd drug</c:v>
                </c:pt>
              </c:strCache>
            </c:strRef>
          </c:tx>
          <c:spPr>
            <a:solidFill>
              <a:schemeClr val="bg1">
                <a:lumMod val="75000"/>
              </a:schemeClr>
            </a:solidFill>
            <a:ln>
              <a:solidFill>
                <a:schemeClr val="tx1"/>
              </a:solidFill>
            </a:ln>
          </c:spPr>
          <c:invertIfNegative val="0"/>
          <c:cat>
            <c:strRef>
              <c:f>ClustAz!$G$22:$G$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I$22:$I$35</c:f>
              <c:numCache>
                <c:formatCode>0.00</c:formatCode>
                <c:ptCount val="14"/>
                <c:pt idx="0">
                  <c:v>0</c:v>
                </c:pt>
                <c:pt idx="1">
                  <c:v>0</c:v>
                </c:pt>
                <c:pt idx="2">
                  <c:v>0</c:v>
                </c:pt>
                <c:pt idx="3">
                  <c:v>0</c:v>
                </c:pt>
                <c:pt idx="4">
                  <c:v>0</c:v>
                </c:pt>
                <c:pt idx="5">
                  <c:v>0</c:v>
                </c:pt>
                <c:pt idx="6">
                  <c:v>0.97087378640776689</c:v>
                </c:pt>
                <c:pt idx="7">
                  <c:v>0</c:v>
                </c:pt>
                <c:pt idx="8">
                  <c:v>0</c:v>
                </c:pt>
                <c:pt idx="9">
                  <c:v>1.9417475728155338</c:v>
                </c:pt>
                <c:pt idx="10">
                  <c:v>21.359223300970871</c:v>
                </c:pt>
                <c:pt idx="11">
                  <c:v>21.359223300970871</c:v>
                </c:pt>
                <c:pt idx="12">
                  <c:v>32.038834951456316</c:v>
                </c:pt>
                <c:pt idx="13">
                  <c:v>22.330097087378643</c:v>
                </c:pt>
              </c:numCache>
            </c:numRef>
          </c:val>
        </c:ser>
        <c:ser>
          <c:idx val="2"/>
          <c:order val="2"/>
          <c:tx>
            <c:strRef>
              <c:f>ClustAz!$J$21</c:f>
              <c:strCache>
                <c:ptCount val="1"/>
                <c:pt idx="0">
                  <c:v>4th drug</c:v>
                </c:pt>
              </c:strCache>
            </c:strRef>
          </c:tx>
          <c:spPr>
            <a:pattFill prst="wdUpDiag">
              <a:fgClr>
                <a:schemeClr val="tx1"/>
              </a:fgClr>
              <a:bgClr>
                <a:schemeClr val="bg1"/>
              </a:bgClr>
            </a:pattFill>
            <a:ln>
              <a:solidFill>
                <a:schemeClr val="tx1"/>
              </a:solidFill>
            </a:ln>
          </c:spPr>
          <c:invertIfNegative val="0"/>
          <c:cat>
            <c:strRef>
              <c:f>ClustAz!$G$22:$G$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J$22:$J$35</c:f>
              <c:numCache>
                <c:formatCode>0.00</c:formatCode>
                <c:ptCount val="14"/>
                <c:pt idx="0">
                  <c:v>0</c:v>
                </c:pt>
                <c:pt idx="1">
                  <c:v>8.7378640776699026</c:v>
                </c:pt>
                <c:pt idx="2">
                  <c:v>8.7378640776699026</c:v>
                </c:pt>
                <c:pt idx="3">
                  <c:v>8.7378640776699026</c:v>
                </c:pt>
                <c:pt idx="4">
                  <c:v>9.7087378640776691</c:v>
                </c:pt>
                <c:pt idx="5">
                  <c:v>7.7669902912621351</c:v>
                </c:pt>
                <c:pt idx="6">
                  <c:v>4.8543689320388346</c:v>
                </c:pt>
                <c:pt idx="7">
                  <c:v>8.7378640776699026</c:v>
                </c:pt>
                <c:pt idx="8">
                  <c:v>8.7378640776699026</c:v>
                </c:pt>
                <c:pt idx="9">
                  <c:v>4.8543689320388346</c:v>
                </c:pt>
                <c:pt idx="10">
                  <c:v>6.7961165048543686</c:v>
                </c:pt>
                <c:pt idx="11">
                  <c:v>6.7961165048543686</c:v>
                </c:pt>
                <c:pt idx="12">
                  <c:v>8.7378640776699026</c:v>
                </c:pt>
                <c:pt idx="13">
                  <c:v>6.7961165048543686</c:v>
                </c:pt>
              </c:numCache>
            </c:numRef>
          </c:val>
        </c:ser>
        <c:dLbls>
          <c:showLegendKey val="0"/>
          <c:showVal val="0"/>
          <c:showCatName val="0"/>
          <c:showSerName val="0"/>
          <c:showPercent val="0"/>
          <c:showBubbleSize val="0"/>
        </c:dLbls>
        <c:gapWidth val="150"/>
        <c:axId val="354956800"/>
        <c:axId val="354958336"/>
      </c:barChart>
      <c:catAx>
        <c:axId val="354956800"/>
        <c:scaling>
          <c:orientation val="minMax"/>
        </c:scaling>
        <c:delete val="0"/>
        <c:axPos val="b"/>
        <c:majorTickMark val="out"/>
        <c:minorTickMark val="none"/>
        <c:tickLblPos val="nextTo"/>
        <c:txPr>
          <a:bodyPr/>
          <a:lstStyle/>
          <a:p>
            <a:pPr>
              <a:defRPr sz="800"/>
            </a:pPr>
            <a:endParaRPr lang="en-US"/>
          </a:p>
        </c:txPr>
        <c:crossAx val="354958336"/>
        <c:crosses val="autoZero"/>
        <c:auto val="1"/>
        <c:lblAlgn val="ctr"/>
        <c:lblOffset val="100"/>
        <c:noMultiLvlLbl val="0"/>
      </c:catAx>
      <c:valAx>
        <c:axId val="354958336"/>
        <c:scaling>
          <c:orientation val="minMax"/>
        </c:scaling>
        <c:delete val="0"/>
        <c:axPos val="l"/>
        <c:majorGridlines/>
        <c:title>
          <c:tx>
            <c:rich>
              <a:bodyPr rot="-5400000" vert="horz"/>
              <a:lstStyle/>
              <a:p>
                <a:pPr>
                  <a:defRPr/>
                </a:pPr>
                <a:r>
                  <a:rPr lang="en-GB"/>
                  <a:t>Percentage (%)</a:t>
                </a:r>
              </a:p>
            </c:rich>
          </c:tx>
          <c:layout>
            <c:manualLayout>
              <c:xMode val="edge"/>
              <c:yMode val="edge"/>
              <c:x val="1.3362806393386871E-2"/>
              <c:y val="0.30412620297462817"/>
            </c:manualLayout>
          </c:layout>
          <c:overlay val="0"/>
        </c:title>
        <c:numFmt formatCode="0" sourceLinked="0"/>
        <c:majorTickMark val="out"/>
        <c:minorTickMark val="none"/>
        <c:tickLblPos val="nextTo"/>
        <c:crossAx val="354956800"/>
        <c:crosses val="autoZero"/>
        <c:crossBetween val="between"/>
      </c:valAx>
      <c:spPr>
        <a:ln>
          <a:solidFill>
            <a:schemeClr val="bg1">
              <a:lumMod val="75000"/>
            </a:schemeClr>
          </a:solidFill>
        </a:ln>
      </c:spPr>
    </c:plotArea>
    <c:legend>
      <c:legendPos val="r"/>
      <c:layout>
        <c:manualLayout>
          <c:xMode val="edge"/>
          <c:yMode val="edge"/>
          <c:x val="0.52006496062992125"/>
          <c:y val="5.8737605715952171E-2"/>
          <c:w val="0.44104615048118984"/>
          <c:h val="9.0858121901428973E-2"/>
        </c:manualLayout>
      </c:layout>
      <c:overlay val="0"/>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727824631058174E-2"/>
          <c:y val="0.11574074074074074"/>
          <c:w val="0.85056459313144228"/>
          <c:h val="0.56348212701170364"/>
        </c:manualLayout>
      </c:layout>
      <c:barChart>
        <c:barDir val="col"/>
        <c:grouping val="clustered"/>
        <c:varyColors val="0"/>
        <c:ser>
          <c:idx val="0"/>
          <c:order val="0"/>
          <c:tx>
            <c:strRef>
              <c:f>ClustAz!$M$21</c:f>
              <c:strCache>
                <c:ptCount val="1"/>
                <c:pt idx="0">
                  <c:v>2nd drug</c:v>
                </c:pt>
              </c:strCache>
            </c:strRef>
          </c:tx>
          <c:spPr>
            <a:pattFill prst="pct20">
              <a:fgClr>
                <a:schemeClr val="tx1"/>
              </a:fgClr>
              <a:bgClr>
                <a:schemeClr val="bg1"/>
              </a:bgClr>
            </a:pattFill>
            <a:ln>
              <a:solidFill>
                <a:schemeClr val="tx1"/>
              </a:solidFill>
            </a:ln>
          </c:spPr>
          <c:invertIfNegative val="0"/>
          <c:cat>
            <c:strRef>
              <c:f>ClustAz!$L$22:$L$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M$22:$M$35</c:f>
              <c:numCache>
                <c:formatCode>0.00</c:formatCode>
                <c:ptCount val="14"/>
                <c:pt idx="0">
                  <c:v>0.97087378640776689</c:v>
                </c:pt>
                <c:pt idx="1">
                  <c:v>0</c:v>
                </c:pt>
                <c:pt idx="2">
                  <c:v>0</c:v>
                </c:pt>
                <c:pt idx="3">
                  <c:v>0.97087378640776689</c:v>
                </c:pt>
                <c:pt idx="4">
                  <c:v>0</c:v>
                </c:pt>
                <c:pt idx="5">
                  <c:v>12.621359223300971</c:v>
                </c:pt>
                <c:pt idx="6">
                  <c:v>42.718446601941743</c:v>
                </c:pt>
                <c:pt idx="7">
                  <c:v>0</c:v>
                </c:pt>
                <c:pt idx="8">
                  <c:v>0</c:v>
                </c:pt>
                <c:pt idx="9">
                  <c:v>42.718446601941743</c:v>
                </c:pt>
                <c:pt idx="10">
                  <c:v>0</c:v>
                </c:pt>
                <c:pt idx="11">
                  <c:v>0</c:v>
                </c:pt>
                <c:pt idx="12">
                  <c:v>0</c:v>
                </c:pt>
                <c:pt idx="13">
                  <c:v>0</c:v>
                </c:pt>
              </c:numCache>
            </c:numRef>
          </c:val>
        </c:ser>
        <c:ser>
          <c:idx val="1"/>
          <c:order val="1"/>
          <c:tx>
            <c:strRef>
              <c:f>ClustAz!$N$21</c:f>
              <c:strCache>
                <c:ptCount val="1"/>
                <c:pt idx="0">
                  <c:v>3rd drug</c:v>
                </c:pt>
              </c:strCache>
            </c:strRef>
          </c:tx>
          <c:spPr>
            <a:solidFill>
              <a:schemeClr val="bg1">
                <a:lumMod val="75000"/>
              </a:schemeClr>
            </a:solidFill>
            <a:ln>
              <a:solidFill>
                <a:schemeClr val="tx1"/>
              </a:solidFill>
            </a:ln>
          </c:spPr>
          <c:invertIfNegative val="0"/>
          <c:cat>
            <c:strRef>
              <c:f>ClustAz!$L$22:$L$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N$22:$N$35</c:f>
              <c:numCache>
                <c:formatCode>0.00</c:formatCode>
                <c:ptCount val="14"/>
                <c:pt idx="0">
                  <c:v>0</c:v>
                </c:pt>
                <c:pt idx="1">
                  <c:v>0</c:v>
                </c:pt>
                <c:pt idx="2">
                  <c:v>0</c:v>
                </c:pt>
                <c:pt idx="3">
                  <c:v>0</c:v>
                </c:pt>
                <c:pt idx="4">
                  <c:v>0</c:v>
                </c:pt>
                <c:pt idx="5">
                  <c:v>0</c:v>
                </c:pt>
                <c:pt idx="6">
                  <c:v>0</c:v>
                </c:pt>
                <c:pt idx="7">
                  <c:v>0</c:v>
                </c:pt>
                <c:pt idx="8">
                  <c:v>0</c:v>
                </c:pt>
                <c:pt idx="9">
                  <c:v>1.9417475728155338</c:v>
                </c:pt>
                <c:pt idx="10">
                  <c:v>21.359223300970871</c:v>
                </c:pt>
                <c:pt idx="11">
                  <c:v>21.359223300970871</c:v>
                </c:pt>
                <c:pt idx="12">
                  <c:v>32.038834951456316</c:v>
                </c:pt>
                <c:pt idx="13">
                  <c:v>23.300970873786408</c:v>
                </c:pt>
              </c:numCache>
            </c:numRef>
          </c:val>
        </c:ser>
        <c:ser>
          <c:idx val="2"/>
          <c:order val="2"/>
          <c:tx>
            <c:strRef>
              <c:f>ClustAz!$O$21</c:f>
              <c:strCache>
                <c:ptCount val="1"/>
                <c:pt idx="0">
                  <c:v>4th drug</c:v>
                </c:pt>
              </c:strCache>
            </c:strRef>
          </c:tx>
          <c:spPr>
            <a:pattFill prst="wdUpDiag">
              <a:fgClr>
                <a:schemeClr val="tx1"/>
              </a:fgClr>
              <a:bgClr>
                <a:schemeClr val="bg1"/>
              </a:bgClr>
            </a:pattFill>
            <a:ln>
              <a:solidFill>
                <a:schemeClr val="tx1"/>
              </a:solidFill>
            </a:ln>
          </c:spPr>
          <c:invertIfNegative val="0"/>
          <c:cat>
            <c:strRef>
              <c:f>ClustAz!$L$22:$L$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O$22:$O$35</c:f>
              <c:numCache>
                <c:formatCode>0.00</c:formatCode>
                <c:ptCount val="14"/>
                <c:pt idx="0">
                  <c:v>8.7378640776699026</c:v>
                </c:pt>
                <c:pt idx="1">
                  <c:v>0</c:v>
                </c:pt>
                <c:pt idx="2">
                  <c:v>8.7378640776699026</c:v>
                </c:pt>
                <c:pt idx="3">
                  <c:v>8.7378640776699026</c:v>
                </c:pt>
                <c:pt idx="4">
                  <c:v>8.7378640776699026</c:v>
                </c:pt>
                <c:pt idx="5">
                  <c:v>7.7669902912621351</c:v>
                </c:pt>
                <c:pt idx="6">
                  <c:v>4.8543689320388346</c:v>
                </c:pt>
                <c:pt idx="7">
                  <c:v>8.7378640776699026</c:v>
                </c:pt>
                <c:pt idx="8">
                  <c:v>8.7378640776699026</c:v>
                </c:pt>
                <c:pt idx="9">
                  <c:v>4.8543689320388346</c:v>
                </c:pt>
                <c:pt idx="10">
                  <c:v>7.7669902912621351</c:v>
                </c:pt>
                <c:pt idx="11">
                  <c:v>6.7961165048543686</c:v>
                </c:pt>
                <c:pt idx="12">
                  <c:v>8.7378640776699026</c:v>
                </c:pt>
                <c:pt idx="13">
                  <c:v>6.7961165048543686</c:v>
                </c:pt>
              </c:numCache>
            </c:numRef>
          </c:val>
        </c:ser>
        <c:dLbls>
          <c:showLegendKey val="0"/>
          <c:showVal val="0"/>
          <c:showCatName val="0"/>
          <c:showSerName val="0"/>
          <c:showPercent val="0"/>
          <c:showBubbleSize val="0"/>
        </c:dLbls>
        <c:gapWidth val="150"/>
        <c:axId val="354984704"/>
        <c:axId val="354986240"/>
      </c:barChart>
      <c:catAx>
        <c:axId val="354984704"/>
        <c:scaling>
          <c:orientation val="minMax"/>
        </c:scaling>
        <c:delete val="0"/>
        <c:axPos val="b"/>
        <c:majorTickMark val="out"/>
        <c:minorTickMark val="none"/>
        <c:tickLblPos val="nextTo"/>
        <c:txPr>
          <a:bodyPr/>
          <a:lstStyle/>
          <a:p>
            <a:pPr>
              <a:defRPr sz="800"/>
            </a:pPr>
            <a:endParaRPr lang="en-US"/>
          </a:p>
        </c:txPr>
        <c:crossAx val="354986240"/>
        <c:crosses val="autoZero"/>
        <c:auto val="1"/>
        <c:lblAlgn val="ctr"/>
        <c:lblOffset val="100"/>
        <c:noMultiLvlLbl val="0"/>
      </c:catAx>
      <c:valAx>
        <c:axId val="354986240"/>
        <c:scaling>
          <c:orientation val="minMax"/>
        </c:scaling>
        <c:delete val="0"/>
        <c:axPos val="l"/>
        <c:majorGridlines/>
        <c:title>
          <c:tx>
            <c:rich>
              <a:bodyPr rot="-5400000" vert="horz"/>
              <a:lstStyle/>
              <a:p>
                <a:pPr>
                  <a:defRPr/>
                </a:pPr>
                <a:r>
                  <a:rPr lang="en-GB"/>
                  <a:t>Percentage (%)</a:t>
                </a:r>
              </a:p>
            </c:rich>
          </c:tx>
          <c:layout>
            <c:manualLayout>
              <c:xMode val="edge"/>
              <c:yMode val="edge"/>
              <c:x val="1.3888888888888888E-2"/>
              <c:y val="0.25315325167687375"/>
            </c:manualLayout>
          </c:layout>
          <c:overlay val="0"/>
        </c:title>
        <c:numFmt formatCode="0" sourceLinked="0"/>
        <c:majorTickMark val="out"/>
        <c:minorTickMark val="none"/>
        <c:tickLblPos val="nextTo"/>
        <c:crossAx val="354984704"/>
        <c:crosses val="autoZero"/>
        <c:crossBetween val="between"/>
      </c:valAx>
      <c:spPr>
        <a:ln>
          <a:solidFill>
            <a:schemeClr val="bg1">
              <a:lumMod val="75000"/>
            </a:schemeClr>
          </a:solidFill>
        </a:ln>
      </c:spPr>
    </c:plotArea>
    <c:legend>
      <c:legendPos val="r"/>
      <c:layout>
        <c:manualLayout>
          <c:xMode val="edge"/>
          <c:yMode val="edge"/>
          <c:x val="0.53673162729658797"/>
          <c:y val="1.7070939049285506E-2"/>
          <c:w val="0.41326837270341205"/>
          <c:h val="0.11400627004957714"/>
        </c:manualLayout>
      </c:layout>
      <c:overlay val="0"/>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910362864321746E-2"/>
          <c:y val="0.1111111111111111"/>
          <c:w val="0.85849586299276981"/>
          <c:h val="0.57246799781426638"/>
        </c:manualLayout>
      </c:layout>
      <c:barChart>
        <c:barDir val="col"/>
        <c:grouping val="clustered"/>
        <c:varyColors val="0"/>
        <c:ser>
          <c:idx val="0"/>
          <c:order val="0"/>
          <c:tx>
            <c:strRef>
              <c:f>ClustAz!$R$21</c:f>
              <c:strCache>
                <c:ptCount val="1"/>
                <c:pt idx="0">
                  <c:v>2nd drug</c:v>
                </c:pt>
              </c:strCache>
            </c:strRef>
          </c:tx>
          <c:spPr>
            <a:pattFill prst="pct20">
              <a:fgClr>
                <a:schemeClr val="tx1"/>
              </a:fgClr>
              <a:bgClr>
                <a:schemeClr val="bg1"/>
              </a:bgClr>
            </a:pattFill>
            <a:ln>
              <a:solidFill>
                <a:schemeClr val="tx1"/>
              </a:solidFill>
            </a:ln>
          </c:spPr>
          <c:invertIfNegative val="0"/>
          <c:cat>
            <c:strRef>
              <c:f>ClustAz!$Q$22:$Q$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R$22:$R$35</c:f>
              <c:numCache>
                <c:formatCode>0.00</c:formatCode>
                <c:ptCount val="14"/>
                <c:pt idx="0">
                  <c:v>1.9417475728155338</c:v>
                </c:pt>
                <c:pt idx="1">
                  <c:v>0</c:v>
                </c:pt>
                <c:pt idx="2">
                  <c:v>0</c:v>
                </c:pt>
                <c:pt idx="3">
                  <c:v>1.9417475728155338</c:v>
                </c:pt>
                <c:pt idx="4">
                  <c:v>0</c:v>
                </c:pt>
                <c:pt idx="5">
                  <c:v>10.679611650485436</c:v>
                </c:pt>
                <c:pt idx="6">
                  <c:v>42.718446601941743</c:v>
                </c:pt>
                <c:pt idx="7">
                  <c:v>0</c:v>
                </c:pt>
                <c:pt idx="8">
                  <c:v>0</c:v>
                </c:pt>
                <c:pt idx="9">
                  <c:v>42.718446601941743</c:v>
                </c:pt>
                <c:pt idx="10">
                  <c:v>0</c:v>
                </c:pt>
                <c:pt idx="11">
                  <c:v>0</c:v>
                </c:pt>
                <c:pt idx="12">
                  <c:v>0</c:v>
                </c:pt>
                <c:pt idx="13">
                  <c:v>0</c:v>
                </c:pt>
              </c:numCache>
            </c:numRef>
          </c:val>
        </c:ser>
        <c:ser>
          <c:idx val="1"/>
          <c:order val="1"/>
          <c:tx>
            <c:strRef>
              <c:f>ClustAz!$S$21</c:f>
              <c:strCache>
                <c:ptCount val="1"/>
                <c:pt idx="0">
                  <c:v>3rd drug</c:v>
                </c:pt>
              </c:strCache>
            </c:strRef>
          </c:tx>
          <c:spPr>
            <a:solidFill>
              <a:schemeClr val="bg1">
                <a:lumMod val="75000"/>
              </a:schemeClr>
            </a:solidFill>
            <a:ln>
              <a:solidFill>
                <a:schemeClr val="tx1"/>
              </a:solidFill>
            </a:ln>
          </c:spPr>
          <c:invertIfNegative val="0"/>
          <c:cat>
            <c:strRef>
              <c:f>ClustAz!$Q$22:$Q$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S$22:$S$35</c:f>
              <c:numCache>
                <c:formatCode>0.00</c:formatCode>
                <c:ptCount val="14"/>
                <c:pt idx="0">
                  <c:v>0</c:v>
                </c:pt>
                <c:pt idx="1">
                  <c:v>0</c:v>
                </c:pt>
                <c:pt idx="2">
                  <c:v>0</c:v>
                </c:pt>
                <c:pt idx="3">
                  <c:v>0</c:v>
                </c:pt>
                <c:pt idx="4">
                  <c:v>0</c:v>
                </c:pt>
                <c:pt idx="5">
                  <c:v>0</c:v>
                </c:pt>
                <c:pt idx="6">
                  <c:v>1.9417475728155338</c:v>
                </c:pt>
                <c:pt idx="7">
                  <c:v>0</c:v>
                </c:pt>
                <c:pt idx="8">
                  <c:v>0</c:v>
                </c:pt>
                <c:pt idx="9">
                  <c:v>1.9417475728155338</c:v>
                </c:pt>
                <c:pt idx="10">
                  <c:v>21.359223300970871</c:v>
                </c:pt>
                <c:pt idx="11">
                  <c:v>21.359223300970871</c:v>
                </c:pt>
                <c:pt idx="12">
                  <c:v>32.038834951456316</c:v>
                </c:pt>
                <c:pt idx="13">
                  <c:v>21.359223300970871</c:v>
                </c:pt>
              </c:numCache>
            </c:numRef>
          </c:val>
        </c:ser>
        <c:ser>
          <c:idx val="2"/>
          <c:order val="2"/>
          <c:tx>
            <c:strRef>
              <c:f>ClustAz!$T$21</c:f>
              <c:strCache>
                <c:ptCount val="1"/>
                <c:pt idx="0">
                  <c:v>4th drug</c:v>
                </c:pt>
              </c:strCache>
            </c:strRef>
          </c:tx>
          <c:spPr>
            <a:pattFill prst="wdUpDiag">
              <a:fgClr>
                <a:schemeClr val="tx1"/>
              </a:fgClr>
              <a:bgClr>
                <a:schemeClr val="bg1"/>
              </a:bgClr>
            </a:pattFill>
            <a:ln>
              <a:solidFill>
                <a:schemeClr val="tx1"/>
              </a:solidFill>
            </a:ln>
          </c:spPr>
          <c:invertIfNegative val="0"/>
          <c:cat>
            <c:strRef>
              <c:f>ClustAz!$Q$22:$Q$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T$22:$T$35</c:f>
              <c:numCache>
                <c:formatCode>0.00</c:formatCode>
                <c:ptCount val="14"/>
                <c:pt idx="0">
                  <c:v>8.7378640776699026</c:v>
                </c:pt>
                <c:pt idx="1">
                  <c:v>8.7378640776699026</c:v>
                </c:pt>
                <c:pt idx="2">
                  <c:v>0</c:v>
                </c:pt>
                <c:pt idx="3">
                  <c:v>8.7378640776699026</c:v>
                </c:pt>
                <c:pt idx="4">
                  <c:v>8.7378640776699026</c:v>
                </c:pt>
                <c:pt idx="5">
                  <c:v>7.7669902912621351</c:v>
                </c:pt>
                <c:pt idx="6">
                  <c:v>4.8543689320388346</c:v>
                </c:pt>
                <c:pt idx="7">
                  <c:v>8.7378640776699026</c:v>
                </c:pt>
                <c:pt idx="8">
                  <c:v>8.7378640776699026</c:v>
                </c:pt>
                <c:pt idx="9">
                  <c:v>4.8543689320388346</c:v>
                </c:pt>
                <c:pt idx="10">
                  <c:v>6.7961165048543686</c:v>
                </c:pt>
                <c:pt idx="11">
                  <c:v>6.7961165048543686</c:v>
                </c:pt>
                <c:pt idx="12">
                  <c:v>9.7087378640776691</c:v>
                </c:pt>
                <c:pt idx="13">
                  <c:v>6.7961165048543686</c:v>
                </c:pt>
              </c:numCache>
            </c:numRef>
          </c:val>
        </c:ser>
        <c:dLbls>
          <c:showLegendKey val="0"/>
          <c:showVal val="0"/>
          <c:showCatName val="0"/>
          <c:showSerName val="0"/>
          <c:showPercent val="0"/>
          <c:showBubbleSize val="0"/>
        </c:dLbls>
        <c:gapWidth val="150"/>
        <c:axId val="355405824"/>
        <c:axId val="355407360"/>
      </c:barChart>
      <c:catAx>
        <c:axId val="355405824"/>
        <c:scaling>
          <c:orientation val="minMax"/>
        </c:scaling>
        <c:delete val="0"/>
        <c:axPos val="b"/>
        <c:majorTickMark val="out"/>
        <c:minorTickMark val="none"/>
        <c:tickLblPos val="nextTo"/>
        <c:txPr>
          <a:bodyPr/>
          <a:lstStyle/>
          <a:p>
            <a:pPr>
              <a:defRPr sz="800"/>
            </a:pPr>
            <a:endParaRPr lang="en-US"/>
          </a:p>
        </c:txPr>
        <c:crossAx val="355407360"/>
        <c:crosses val="autoZero"/>
        <c:auto val="1"/>
        <c:lblAlgn val="ctr"/>
        <c:lblOffset val="100"/>
        <c:noMultiLvlLbl val="0"/>
      </c:catAx>
      <c:valAx>
        <c:axId val="355407360"/>
        <c:scaling>
          <c:orientation val="minMax"/>
        </c:scaling>
        <c:delete val="0"/>
        <c:axPos val="l"/>
        <c:majorGridlines/>
        <c:title>
          <c:tx>
            <c:rich>
              <a:bodyPr rot="-5400000" vert="horz"/>
              <a:lstStyle/>
              <a:p>
                <a:pPr>
                  <a:defRPr/>
                </a:pPr>
                <a:r>
                  <a:rPr lang="en-GB"/>
                  <a:t>Percentage (%)</a:t>
                </a:r>
              </a:p>
            </c:rich>
          </c:tx>
          <c:layout>
            <c:manualLayout>
              <c:xMode val="edge"/>
              <c:yMode val="edge"/>
              <c:x val="7.4755556812130981E-3"/>
              <c:y val="0.28324586273486602"/>
            </c:manualLayout>
          </c:layout>
          <c:overlay val="0"/>
        </c:title>
        <c:numFmt formatCode="0" sourceLinked="0"/>
        <c:majorTickMark val="out"/>
        <c:minorTickMark val="none"/>
        <c:tickLblPos val="nextTo"/>
        <c:crossAx val="355405824"/>
        <c:crosses val="autoZero"/>
        <c:crossBetween val="between"/>
      </c:valAx>
      <c:spPr>
        <a:ln>
          <a:solidFill>
            <a:schemeClr val="bg1">
              <a:lumMod val="75000"/>
            </a:schemeClr>
          </a:solidFill>
        </a:ln>
      </c:spPr>
    </c:plotArea>
    <c:legend>
      <c:legendPos val="r"/>
      <c:layout>
        <c:manualLayout>
          <c:xMode val="edge"/>
          <c:yMode val="edge"/>
          <c:x val="0.53950940507436573"/>
          <c:y val="1.2441309419655877E-2"/>
          <c:w val="0.41604615048118987"/>
          <c:h val="0.1093766404199475"/>
        </c:manualLayout>
      </c:layout>
      <c:overlay val="0"/>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63833459173764E-2"/>
          <c:y val="0.10648148148148148"/>
          <c:w val="0.86246773091719697"/>
          <c:h val="0.56091418175616137"/>
        </c:manualLayout>
      </c:layout>
      <c:barChart>
        <c:barDir val="col"/>
        <c:grouping val="clustered"/>
        <c:varyColors val="0"/>
        <c:ser>
          <c:idx val="0"/>
          <c:order val="0"/>
          <c:tx>
            <c:strRef>
              <c:f>ClustAz!$W$21</c:f>
              <c:strCache>
                <c:ptCount val="1"/>
                <c:pt idx="0">
                  <c:v>2nd drug</c:v>
                </c:pt>
              </c:strCache>
            </c:strRef>
          </c:tx>
          <c:spPr>
            <a:pattFill prst="pct20">
              <a:fgClr>
                <a:schemeClr val="tx1"/>
              </a:fgClr>
              <a:bgClr>
                <a:schemeClr val="bg1"/>
              </a:bgClr>
            </a:pattFill>
            <a:ln>
              <a:solidFill>
                <a:schemeClr val="tx1"/>
              </a:solidFill>
            </a:ln>
          </c:spPr>
          <c:invertIfNegative val="0"/>
          <c:cat>
            <c:strRef>
              <c:f>ClustAz!$V$22:$V$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W$22:$W$35</c:f>
              <c:numCache>
                <c:formatCode>0.00</c:formatCode>
                <c:ptCount val="14"/>
                <c:pt idx="0">
                  <c:v>1.9417475728155338</c:v>
                </c:pt>
                <c:pt idx="1">
                  <c:v>0</c:v>
                </c:pt>
                <c:pt idx="2">
                  <c:v>0.97087378640776689</c:v>
                </c:pt>
                <c:pt idx="3">
                  <c:v>0</c:v>
                </c:pt>
                <c:pt idx="4">
                  <c:v>0</c:v>
                </c:pt>
                <c:pt idx="5">
                  <c:v>11.650485436893204</c:v>
                </c:pt>
                <c:pt idx="6">
                  <c:v>42.718446601941743</c:v>
                </c:pt>
                <c:pt idx="7">
                  <c:v>0</c:v>
                </c:pt>
                <c:pt idx="8">
                  <c:v>0</c:v>
                </c:pt>
                <c:pt idx="9">
                  <c:v>42.718446601941743</c:v>
                </c:pt>
                <c:pt idx="10">
                  <c:v>0</c:v>
                </c:pt>
                <c:pt idx="11">
                  <c:v>0</c:v>
                </c:pt>
                <c:pt idx="12">
                  <c:v>0</c:v>
                </c:pt>
                <c:pt idx="13">
                  <c:v>0</c:v>
                </c:pt>
              </c:numCache>
            </c:numRef>
          </c:val>
        </c:ser>
        <c:ser>
          <c:idx val="1"/>
          <c:order val="1"/>
          <c:tx>
            <c:strRef>
              <c:f>ClustAz!$X$21</c:f>
              <c:strCache>
                <c:ptCount val="1"/>
                <c:pt idx="0">
                  <c:v>3rd drug</c:v>
                </c:pt>
              </c:strCache>
            </c:strRef>
          </c:tx>
          <c:spPr>
            <a:solidFill>
              <a:schemeClr val="bg1">
                <a:lumMod val="75000"/>
              </a:schemeClr>
            </a:solidFill>
            <a:ln>
              <a:solidFill>
                <a:schemeClr val="tx1"/>
              </a:solidFill>
            </a:ln>
          </c:spPr>
          <c:invertIfNegative val="0"/>
          <c:cat>
            <c:strRef>
              <c:f>ClustAz!$V$22:$V$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X$22:$X$35</c:f>
              <c:numCache>
                <c:formatCode>0.00</c:formatCode>
                <c:ptCount val="14"/>
                <c:pt idx="0">
                  <c:v>0</c:v>
                </c:pt>
                <c:pt idx="1">
                  <c:v>0</c:v>
                </c:pt>
                <c:pt idx="2">
                  <c:v>0</c:v>
                </c:pt>
                <c:pt idx="3">
                  <c:v>0</c:v>
                </c:pt>
                <c:pt idx="4">
                  <c:v>0</c:v>
                </c:pt>
                <c:pt idx="5">
                  <c:v>0</c:v>
                </c:pt>
                <c:pt idx="6">
                  <c:v>0.97087378640776689</c:v>
                </c:pt>
                <c:pt idx="7">
                  <c:v>0</c:v>
                </c:pt>
                <c:pt idx="8">
                  <c:v>0</c:v>
                </c:pt>
                <c:pt idx="9">
                  <c:v>1.9417475728155338</c:v>
                </c:pt>
                <c:pt idx="10">
                  <c:v>21.359223300970871</c:v>
                </c:pt>
                <c:pt idx="11">
                  <c:v>21.359223300970871</c:v>
                </c:pt>
                <c:pt idx="12">
                  <c:v>32.038834951456316</c:v>
                </c:pt>
                <c:pt idx="13">
                  <c:v>22.330097087378643</c:v>
                </c:pt>
              </c:numCache>
            </c:numRef>
          </c:val>
        </c:ser>
        <c:ser>
          <c:idx val="2"/>
          <c:order val="2"/>
          <c:tx>
            <c:strRef>
              <c:f>ClustAz!$Y$21</c:f>
              <c:strCache>
                <c:ptCount val="1"/>
                <c:pt idx="0">
                  <c:v>4th drug</c:v>
                </c:pt>
              </c:strCache>
            </c:strRef>
          </c:tx>
          <c:spPr>
            <a:pattFill prst="wdUpDiag">
              <a:fgClr>
                <a:schemeClr val="tx1"/>
              </a:fgClr>
              <a:bgClr>
                <a:schemeClr val="bg1"/>
              </a:bgClr>
            </a:pattFill>
            <a:ln>
              <a:solidFill>
                <a:schemeClr val="tx1"/>
              </a:solidFill>
            </a:ln>
          </c:spPr>
          <c:invertIfNegative val="0"/>
          <c:cat>
            <c:strRef>
              <c:f>ClustAz!$V$22:$V$35</c:f>
              <c:strCache>
                <c:ptCount val="14"/>
                <c:pt idx="0">
                  <c:v>Diuretics</c:v>
                </c:pt>
                <c:pt idx="1">
                  <c:v>BBs</c:v>
                </c:pt>
                <c:pt idx="2">
                  <c:v>CCBs</c:v>
                </c:pt>
                <c:pt idx="3">
                  <c:v>ACEIs/ARBs</c:v>
                </c:pt>
                <c:pt idx="4">
                  <c:v>Ds+BBs</c:v>
                </c:pt>
                <c:pt idx="5">
                  <c:v>Ds+CCBs</c:v>
                </c:pt>
                <c:pt idx="6">
                  <c:v>Ds+ACEIs/ARBs</c:v>
                </c:pt>
                <c:pt idx="7">
                  <c:v>BBs+CCBs</c:v>
                </c:pt>
                <c:pt idx="8">
                  <c:v>BBs+ACEIs/ARBs</c:v>
                </c:pt>
                <c:pt idx="9">
                  <c:v>CCBs+ACEIs/ARBs</c:v>
                </c:pt>
                <c:pt idx="10">
                  <c:v>Ds+BBs+CCBs</c:v>
                </c:pt>
                <c:pt idx="11">
                  <c:v>Ds+BBs+ACEIs/ARBs</c:v>
                </c:pt>
                <c:pt idx="12">
                  <c:v>Ds+CCBs+ACEIs/ARBs</c:v>
                </c:pt>
                <c:pt idx="13">
                  <c:v>BBs+CCBs+ACEIs/ARBs</c:v>
                </c:pt>
              </c:strCache>
            </c:strRef>
          </c:cat>
          <c:val>
            <c:numRef>
              <c:f>ClustAz!$Y$22:$Y$35</c:f>
              <c:numCache>
                <c:formatCode>0.00</c:formatCode>
                <c:ptCount val="14"/>
                <c:pt idx="0">
                  <c:v>8.7378640776699026</c:v>
                </c:pt>
                <c:pt idx="1">
                  <c:v>8.7378640776699026</c:v>
                </c:pt>
                <c:pt idx="2">
                  <c:v>8.7378640776699026</c:v>
                </c:pt>
                <c:pt idx="3">
                  <c:v>0</c:v>
                </c:pt>
                <c:pt idx="4">
                  <c:v>8.7378640776699026</c:v>
                </c:pt>
                <c:pt idx="5">
                  <c:v>7.7669902912621351</c:v>
                </c:pt>
                <c:pt idx="6">
                  <c:v>4.8543689320388346</c:v>
                </c:pt>
                <c:pt idx="7">
                  <c:v>8.7378640776699026</c:v>
                </c:pt>
                <c:pt idx="8">
                  <c:v>8.7378640776699026</c:v>
                </c:pt>
                <c:pt idx="9">
                  <c:v>4.8543689320388346</c:v>
                </c:pt>
                <c:pt idx="10">
                  <c:v>6.7961165048543686</c:v>
                </c:pt>
                <c:pt idx="11">
                  <c:v>6.7961165048543686</c:v>
                </c:pt>
                <c:pt idx="12">
                  <c:v>9.7087378640776691</c:v>
                </c:pt>
                <c:pt idx="13">
                  <c:v>6.7961165048543686</c:v>
                </c:pt>
              </c:numCache>
            </c:numRef>
          </c:val>
        </c:ser>
        <c:dLbls>
          <c:showLegendKey val="0"/>
          <c:showVal val="0"/>
          <c:showCatName val="0"/>
          <c:showSerName val="0"/>
          <c:showPercent val="0"/>
          <c:showBubbleSize val="0"/>
        </c:dLbls>
        <c:gapWidth val="150"/>
        <c:axId val="355420800"/>
        <c:axId val="355430784"/>
      </c:barChart>
      <c:catAx>
        <c:axId val="355420800"/>
        <c:scaling>
          <c:orientation val="minMax"/>
        </c:scaling>
        <c:delete val="0"/>
        <c:axPos val="b"/>
        <c:majorTickMark val="out"/>
        <c:minorTickMark val="none"/>
        <c:tickLblPos val="nextTo"/>
        <c:txPr>
          <a:bodyPr/>
          <a:lstStyle/>
          <a:p>
            <a:pPr>
              <a:defRPr sz="800"/>
            </a:pPr>
            <a:endParaRPr lang="en-US"/>
          </a:p>
        </c:txPr>
        <c:crossAx val="355430784"/>
        <c:crosses val="autoZero"/>
        <c:auto val="1"/>
        <c:lblAlgn val="ctr"/>
        <c:lblOffset val="100"/>
        <c:noMultiLvlLbl val="0"/>
      </c:catAx>
      <c:valAx>
        <c:axId val="355430784"/>
        <c:scaling>
          <c:orientation val="minMax"/>
        </c:scaling>
        <c:delete val="0"/>
        <c:axPos val="l"/>
        <c:majorGridlines/>
        <c:title>
          <c:tx>
            <c:rich>
              <a:bodyPr rot="-5400000" vert="horz"/>
              <a:lstStyle/>
              <a:p>
                <a:pPr>
                  <a:defRPr/>
                </a:pPr>
                <a:r>
                  <a:rPr lang="en-GB"/>
                  <a:t>Percentage (%)</a:t>
                </a:r>
              </a:p>
            </c:rich>
          </c:tx>
          <c:layout>
            <c:manualLayout>
              <c:xMode val="edge"/>
              <c:yMode val="edge"/>
              <c:x val="1.1111111111111112E-2"/>
              <c:y val="0.25315325167687375"/>
            </c:manualLayout>
          </c:layout>
          <c:overlay val="0"/>
        </c:title>
        <c:numFmt formatCode="0" sourceLinked="0"/>
        <c:majorTickMark val="out"/>
        <c:minorTickMark val="none"/>
        <c:tickLblPos val="nextTo"/>
        <c:crossAx val="355420800"/>
        <c:crosses val="autoZero"/>
        <c:crossBetween val="between"/>
      </c:valAx>
      <c:spPr>
        <a:ln>
          <a:solidFill>
            <a:schemeClr val="bg1">
              <a:lumMod val="75000"/>
            </a:schemeClr>
          </a:solidFill>
        </a:ln>
      </c:spPr>
    </c:plotArea>
    <c:legend>
      <c:legendPos val="r"/>
      <c:layout>
        <c:manualLayout>
          <c:xMode val="edge"/>
          <c:yMode val="edge"/>
          <c:x val="0.48395384951881015"/>
          <c:y val="7.8116797900262451E-3"/>
          <c:w val="0.47160170603674539"/>
          <c:h val="0.10011738116068825"/>
        </c:manualLayout>
      </c:layout>
      <c:overlay val="0"/>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9077533191562729E-2"/>
          <c:y val="4.1904761904761903E-2"/>
          <c:w val="0.59322068318102572"/>
          <c:h val="0.84822197225346829"/>
        </c:manualLayout>
      </c:layout>
      <c:lineChart>
        <c:grouping val="standard"/>
        <c:varyColors val="0"/>
        <c:ser>
          <c:idx val="0"/>
          <c:order val="0"/>
          <c:tx>
            <c:strRef>
              <c:f>Sheet3!$B$5</c:f>
              <c:strCache>
                <c:ptCount val="1"/>
                <c:pt idx="0">
                  <c:v>Ds+CCBs+ACEIs/ARBs</c:v>
                </c:pt>
              </c:strCache>
            </c:strRef>
          </c:tx>
          <c:spPr>
            <a:ln>
              <a:solidFill>
                <a:schemeClr val="bg1">
                  <a:lumMod val="85000"/>
                </a:schemeClr>
              </a:solidFill>
            </a:ln>
          </c:spPr>
          <c:marker>
            <c:symbol val="square"/>
            <c:size val="3"/>
            <c:spPr>
              <a:solidFill>
                <a:schemeClr val="tx1"/>
              </a:solidFill>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5:$S$5</c:f>
              <c:numCache>
                <c:formatCode>General</c:formatCode>
                <c:ptCount val="17"/>
                <c:pt idx="0">
                  <c:v>0</c:v>
                </c:pt>
                <c:pt idx="1">
                  <c:v>7.9362727113797362</c:v>
                </c:pt>
                <c:pt idx="2">
                  <c:v>12.578694643033497</c:v>
                </c:pt>
                <c:pt idx="3">
                  <c:v>15.872545422759472</c:v>
                </c:pt>
                <c:pt idx="4">
                  <c:v>18.427454577240511</c:v>
                </c:pt>
                <c:pt idx="5">
                  <c:v>20.514967354413233</c:v>
                </c:pt>
                <c:pt idx="6">
                  <c:v>22.279934259083348</c:v>
                </c:pt>
                <c:pt idx="7">
                  <c:v>23.808818134139209</c:v>
                </c:pt>
                <c:pt idx="8">
                  <c:v>25.157389286066994</c:v>
                </c:pt>
                <c:pt idx="9">
                  <c:v>26.363727288620247</c:v>
                </c:pt>
                <c:pt idx="10">
                  <c:v>27.454992751875416</c:v>
                </c:pt>
                <c:pt idx="11">
                  <c:v>28.451240065792966</c:v>
                </c:pt>
                <c:pt idx="12">
                  <c:v>29.367698755188869</c:v>
                </c:pt>
                <c:pt idx="13">
                  <c:v>30.216206970463084</c:v>
                </c:pt>
                <c:pt idx="14">
                  <c:v>31.006149220274008</c:v>
                </c:pt>
                <c:pt idx="15">
                  <c:v>31.745090845518945</c:v>
                </c:pt>
                <c:pt idx="16">
                  <c:v>32.439219805793748</c:v>
                </c:pt>
              </c:numCache>
            </c:numRef>
          </c:val>
          <c:smooth val="0"/>
        </c:ser>
        <c:ser>
          <c:idx val="1"/>
          <c:order val="1"/>
          <c:tx>
            <c:strRef>
              <c:f>Sheet3!$B$6</c:f>
              <c:strCache>
                <c:ptCount val="1"/>
                <c:pt idx="0">
                  <c:v>Ds+BBs+CCBs</c:v>
                </c:pt>
              </c:strCache>
            </c:strRef>
          </c:tx>
          <c:spPr>
            <a:ln>
              <a:solidFill>
                <a:schemeClr val="bg1">
                  <a:lumMod val="85000"/>
                </a:schemeClr>
              </a:solidFill>
            </a:ln>
          </c:spPr>
          <c:marker>
            <c:symbol val="x"/>
            <c:size val="5"/>
            <c:spPr>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6:$S$6</c:f>
              <c:numCache>
                <c:formatCode>General</c:formatCode>
                <c:ptCount val="17"/>
                <c:pt idx="0">
                  <c:v>0</c:v>
                </c:pt>
                <c:pt idx="1">
                  <c:v>7.8556029839494554</c:v>
                </c:pt>
                <c:pt idx="2">
                  <c:v>12.450836150113108</c:v>
                </c:pt>
                <c:pt idx="3">
                  <c:v>15.711205967898911</c:v>
                </c:pt>
                <c:pt idx="4">
                  <c:v>18.240145270713239</c:v>
                </c:pt>
                <c:pt idx="5">
                  <c:v>20.306439134062561</c:v>
                </c:pt>
                <c:pt idx="6">
                  <c:v>22.053465702720906</c:v>
                </c:pt>
                <c:pt idx="7">
                  <c:v>23.566808951848365</c:v>
                </c:pt>
                <c:pt idx="8">
                  <c:v>24.901672300226217</c:v>
                </c:pt>
                <c:pt idx="9">
                  <c:v>26.095748254662695</c:v>
                </c:pt>
                <c:pt idx="10">
                  <c:v>27.175921346136249</c:v>
                </c:pt>
                <c:pt idx="11">
                  <c:v>28.162042118012018</c:v>
                </c:pt>
                <c:pt idx="12">
                  <c:v>29.069185291754245</c:v>
                </c:pt>
                <c:pt idx="13">
                  <c:v>29.909068686670359</c:v>
                </c:pt>
                <c:pt idx="14">
                  <c:v>30.690981420826343</c:v>
                </c:pt>
                <c:pt idx="15">
                  <c:v>31.422411935797822</c:v>
                </c:pt>
                <c:pt idx="16">
                  <c:v>32.109485292508687</c:v>
                </c:pt>
              </c:numCache>
            </c:numRef>
          </c:val>
          <c:smooth val="0"/>
        </c:ser>
        <c:ser>
          <c:idx val="2"/>
          <c:order val="2"/>
          <c:tx>
            <c:strRef>
              <c:f>Sheet3!$B$7</c:f>
              <c:strCache>
                <c:ptCount val="1"/>
                <c:pt idx="0">
                  <c:v>Ds+BBs+ACEIs/ARBs</c:v>
                </c:pt>
              </c:strCache>
            </c:strRef>
          </c:tx>
          <c:spPr>
            <a:ln>
              <a:solidFill>
                <a:schemeClr val="bg1">
                  <a:lumMod val="85000"/>
                </a:schemeClr>
              </a:solidFill>
            </a:ln>
          </c:spPr>
          <c:marker>
            <c:symbol val="circle"/>
            <c:size val="3"/>
            <c:spPr>
              <a:solidFill>
                <a:schemeClr val="tx1"/>
              </a:solidFill>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7:$S$7</c:f>
              <c:numCache>
                <c:formatCode>General</c:formatCode>
                <c:ptCount val="17"/>
                <c:pt idx="0">
                  <c:v>0</c:v>
                </c:pt>
                <c:pt idx="1">
                  <c:v>7.6242247707896968</c:v>
                </c:pt>
                <c:pt idx="2">
                  <c:v>12.084110358771024</c:v>
                </c:pt>
                <c:pt idx="3">
                  <c:v>15.248449541579394</c:v>
                </c:pt>
                <c:pt idx="4">
                  <c:v>17.702901697032758</c:v>
                </c:pt>
                <c:pt idx="5">
                  <c:v>19.708335129560719</c:v>
                </c:pt>
                <c:pt idx="6">
                  <c:v>21.403904937149967</c:v>
                </c:pt>
                <c:pt idx="7">
                  <c:v>22.872674312369092</c:v>
                </c:pt>
                <c:pt idx="8">
                  <c:v>24.168220717542049</c:v>
                </c:pt>
                <c:pt idx="9">
                  <c:v>25.32712646782246</c:v>
                </c:pt>
                <c:pt idx="10">
                  <c:v>26.375484239667585</c:v>
                </c:pt>
                <c:pt idx="11">
                  <c:v>27.332559900350418</c:v>
                </c:pt>
                <c:pt idx="12">
                  <c:v>28.212984161865364</c:v>
                </c:pt>
                <c:pt idx="13">
                  <c:v>29.028129707939662</c:v>
                </c:pt>
                <c:pt idx="14">
                  <c:v>29.787012055803782</c:v>
                </c:pt>
                <c:pt idx="15">
                  <c:v>30.496899083158787</c:v>
                </c:pt>
                <c:pt idx="16">
                  <c:v>31.163735443943274</c:v>
                </c:pt>
              </c:numCache>
            </c:numRef>
          </c:val>
          <c:smooth val="0"/>
        </c:ser>
        <c:ser>
          <c:idx val="3"/>
          <c:order val="3"/>
          <c:tx>
            <c:strRef>
              <c:f>Sheet3!$B$8</c:f>
              <c:strCache>
                <c:ptCount val="1"/>
                <c:pt idx="0">
                  <c:v>BBs+CCBs+ACEIs/ARBs</c:v>
                </c:pt>
              </c:strCache>
            </c:strRef>
          </c:tx>
          <c:spPr>
            <a:ln>
              <a:solidFill>
                <a:schemeClr val="bg1">
                  <a:lumMod val="85000"/>
                </a:schemeClr>
              </a:solidFill>
            </a:ln>
          </c:spPr>
          <c:marker>
            <c:symbol val="dash"/>
            <c:size val="5"/>
            <c:spPr>
              <a:solidFill>
                <a:schemeClr val="tx1"/>
              </a:solidFill>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8:$S$8</c:f>
              <c:numCache>
                <c:formatCode>General</c:formatCode>
                <c:ptCount val="17"/>
                <c:pt idx="0">
                  <c:v>0</c:v>
                </c:pt>
                <c:pt idx="1">
                  <c:v>7.4391222002618953</c:v>
                </c:pt>
                <c:pt idx="2">
                  <c:v>11.790729725697364</c:v>
                </c:pt>
                <c:pt idx="3">
                  <c:v>14.878244400523791</c:v>
                </c:pt>
                <c:pt idx="4">
                  <c:v>17.273106838088385</c:v>
                </c:pt>
                <c:pt idx="5">
                  <c:v>19.22985192595926</c:v>
                </c:pt>
                <c:pt idx="6">
                  <c:v>20.884256324693226</c:v>
                </c:pt>
                <c:pt idx="7">
                  <c:v>22.317366600785682</c:v>
                </c:pt>
                <c:pt idx="8">
                  <c:v>23.581459451394728</c:v>
                </c:pt>
                <c:pt idx="9">
                  <c:v>24.71222903835028</c:v>
                </c:pt>
                <c:pt idx="10">
                  <c:v>25.73513455449266</c:v>
                </c:pt>
                <c:pt idx="11">
                  <c:v>26.668974126221151</c:v>
                </c:pt>
                <c:pt idx="12">
                  <c:v>27.528023257954267</c:v>
                </c:pt>
                <c:pt idx="13">
                  <c:v>28.323378524955118</c:v>
                </c:pt>
                <c:pt idx="14">
                  <c:v>29.063836563785745</c:v>
                </c:pt>
                <c:pt idx="15">
                  <c:v>29.756488801047581</c:v>
                </c:pt>
                <c:pt idx="16">
                  <c:v>30.407135565090961</c:v>
                </c:pt>
              </c:numCache>
            </c:numRef>
          </c:val>
          <c:smooth val="0"/>
        </c:ser>
        <c:ser>
          <c:idx val="4"/>
          <c:order val="4"/>
          <c:tx>
            <c:strRef>
              <c:f>Sheet3!$B$9</c:f>
              <c:strCache>
                <c:ptCount val="1"/>
                <c:pt idx="0">
                  <c:v>Ds+CCBs</c:v>
                </c:pt>
              </c:strCache>
            </c:strRef>
          </c:tx>
          <c:spPr>
            <a:ln w="19050">
              <a:solidFill>
                <a:schemeClr val="bg1">
                  <a:lumMod val="65000"/>
                </a:schemeClr>
              </a:solidFill>
            </a:ln>
          </c:spPr>
          <c:marker>
            <c:symbol val="square"/>
            <c:size val="3"/>
            <c:spPr>
              <a:solidFill>
                <a:schemeClr val="tx1"/>
              </a:solidFill>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9:$S$9</c:f>
              <c:numCache>
                <c:formatCode>General</c:formatCode>
                <c:ptCount val="17"/>
                <c:pt idx="0">
                  <c:v>0</c:v>
                </c:pt>
                <c:pt idx="1">
                  <c:v>5.5068014732022634</c:v>
                </c:pt>
                <c:pt idx="2">
                  <c:v>8.7280738339416075</c:v>
                </c:pt>
                <c:pt idx="3">
                  <c:v>11.013602946404527</c:v>
                </c:pt>
                <c:pt idx="4">
                  <c:v>12.786397053595451</c:v>
                </c:pt>
                <c:pt idx="5">
                  <c:v>14.23487530714387</c:v>
                </c:pt>
                <c:pt idx="6">
                  <c:v>15.45954622058844</c:v>
                </c:pt>
                <c:pt idx="7">
                  <c:v>16.520404419606791</c:v>
                </c:pt>
                <c:pt idx="8">
                  <c:v>17.456147667883215</c:v>
                </c:pt>
                <c:pt idx="9">
                  <c:v>18.293198526797717</c:v>
                </c:pt>
                <c:pt idx="10">
                  <c:v>19.050403133954362</c:v>
                </c:pt>
                <c:pt idx="11">
                  <c:v>19.741676780346133</c:v>
                </c:pt>
                <c:pt idx="12">
                  <c:v>20.377586891355534</c:v>
                </c:pt>
                <c:pt idx="13">
                  <c:v>20.966347693790702</c:v>
                </c:pt>
                <c:pt idx="14">
                  <c:v>21.514470887537058</c:v>
                </c:pt>
                <c:pt idx="15">
                  <c:v>22.027205892809054</c:v>
                </c:pt>
                <c:pt idx="16">
                  <c:v>22.508846395856878</c:v>
                </c:pt>
              </c:numCache>
            </c:numRef>
          </c:val>
          <c:smooth val="0"/>
        </c:ser>
        <c:ser>
          <c:idx val="5"/>
          <c:order val="5"/>
          <c:tx>
            <c:strRef>
              <c:f>Sheet3!$B$10</c:f>
              <c:strCache>
                <c:ptCount val="1"/>
                <c:pt idx="0">
                  <c:v>Ds+ACEIs/ARBs</c:v>
                </c:pt>
              </c:strCache>
            </c:strRef>
          </c:tx>
          <c:spPr>
            <a:ln w="19050">
              <a:solidFill>
                <a:schemeClr val="bg1">
                  <a:lumMod val="65000"/>
                </a:schemeClr>
              </a:solidFill>
            </a:ln>
          </c:spPr>
          <c:marker>
            <c:symbol val="diamond"/>
            <c:size val="3"/>
            <c:spPr>
              <a:solidFill>
                <a:schemeClr val="tx1"/>
              </a:solidFill>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10:$S$10</c:f>
              <c:numCache>
                <c:formatCode>General</c:formatCode>
                <c:ptCount val="17"/>
                <c:pt idx="0">
                  <c:v>0</c:v>
                </c:pt>
                <c:pt idx="1">
                  <c:v>5.2754232600425048</c:v>
                </c:pt>
                <c:pt idx="2">
                  <c:v>8.3613480425995235</c:v>
                </c:pt>
                <c:pt idx="3">
                  <c:v>10.55084652008501</c:v>
                </c:pt>
                <c:pt idx="4">
                  <c:v>12.249153479914971</c:v>
                </c:pt>
                <c:pt idx="5">
                  <c:v>13.636771302642028</c:v>
                </c:pt>
                <c:pt idx="6">
                  <c:v>14.809985455017499</c:v>
                </c:pt>
                <c:pt idx="7">
                  <c:v>15.826269780127515</c:v>
                </c:pt>
                <c:pt idx="8">
                  <c:v>16.722696085199047</c:v>
                </c:pt>
                <c:pt idx="9">
                  <c:v>17.524576739957478</c:v>
                </c:pt>
                <c:pt idx="10">
                  <c:v>18.249966027485691</c:v>
                </c:pt>
                <c:pt idx="11">
                  <c:v>18.912194562684533</c:v>
                </c:pt>
                <c:pt idx="12">
                  <c:v>19.52138576146665</c:v>
                </c:pt>
                <c:pt idx="13">
                  <c:v>20.085408715060005</c:v>
                </c:pt>
                <c:pt idx="14">
                  <c:v>20.610501522514497</c:v>
                </c:pt>
                <c:pt idx="15">
                  <c:v>21.101693040170019</c:v>
                </c:pt>
                <c:pt idx="16">
                  <c:v>21.563096547291465</c:v>
                </c:pt>
              </c:numCache>
            </c:numRef>
          </c:val>
          <c:smooth val="0"/>
        </c:ser>
        <c:ser>
          <c:idx val="6"/>
          <c:order val="6"/>
          <c:tx>
            <c:strRef>
              <c:f>Sheet3!$B$11</c:f>
              <c:strCache>
                <c:ptCount val="1"/>
                <c:pt idx="0">
                  <c:v>Ds+BBs</c:v>
                </c:pt>
              </c:strCache>
            </c:strRef>
          </c:tx>
          <c:spPr>
            <a:ln w="19050">
              <a:solidFill>
                <a:schemeClr val="bg1">
                  <a:lumMod val="65000"/>
                </a:schemeClr>
              </a:solidFill>
            </a:ln>
          </c:spPr>
          <c:marker>
            <c:symbol val="x"/>
            <c:size val="5"/>
            <c:spPr>
              <a:noFill/>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11:$S$11</c:f>
              <c:numCache>
                <c:formatCode>General</c:formatCode>
                <c:ptCount val="17"/>
                <c:pt idx="0">
                  <c:v>0</c:v>
                </c:pt>
                <c:pt idx="1">
                  <c:v>5.1947535326122249</c:v>
                </c:pt>
                <c:pt idx="2">
                  <c:v>8.2334895496791347</c:v>
                </c:pt>
                <c:pt idx="3">
                  <c:v>10.38950706522445</c:v>
                </c:pt>
                <c:pt idx="4">
                  <c:v>12.0618441733877</c:v>
                </c:pt>
                <c:pt idx="5">
                  <c:v>13.428243082291358</c:v>
                </c:pt>
                <c:pt idx="6">
                  <c:v>14.583516898655057</c:v>
                </c:pt>
                <c:pt idx="7">
                  <c:v>15.584260597836675</c:v>
                </c:pt>
                <c:pt idx="8">
                  <c:v>16.466979099358269</c:v>
                </c:pt>
                <c:pt idx="9">
                  <c:v>17.256597705999926</c:v>
                </c:pt>
                <c:pt idx="10">
                  <c:v>17.970894621746531</c:v>
                </c:pt>
                <c:pt idx="11">
                  <c:v>18.622996614903585</c:v>
                </c:pt>
                <c:pt idx="12">
                  <c:v>19.222872298032026</c:v>
                </c:pt>
                <c:pt idx="13">
                  <c:v>19.778270431267281</c:v>
                </c:pt>
                <c:pt idx="14">
                  <c:v>20.295333723066832</c:v>
                </c:pt>
                <c:pt idx="15">
                  <c:v>20.7790141304489</c:v>
                </c:pt>
                <c:pt idx="16">
                  <c:v>21.233362034006404</c:v>
                </c:pt>
              </c:numCache>
            </c:numRef>
          </c:val>
          <c:smooth val="0"/>
        </c:ser>
        <c:ser>
          <c:idx val="7"/>
          <c:order val="7"/>
          <c:tx>
            <c:strRef>
              <c:f>Sheet3!$B$12</c:f>
              <c:strCache>
                <c:ptCount val="1"/>
                <c:pt idx="0">
                  <c:v>CCBs+ACEIs/ARBs</c:v>
                </c:pt>
              </c:strCache>
            </c:strRef>
          </c:tx>
          <c:spPr>
            <a:ln w="19050">
              <a:solidFill>
                <a:schemeClr val="bg1">
                  <a:lumMod val="65000"/>
                </a:schemeClr>
              </a:solidFill>
            </a:ln>
          </c:spPr>
          <c:marker>
            <c:symbol val="circle"/>
            <c:size val="3"/>
            <c:spPr>
              <a:solidFill>
                <a:schemeClr val="tx1"/>
              </a:solidFill>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12:$S$12</c:f>
              <c:numCache>
                <c:formatCode>General</c:formatCode>
                <c:ptCount val="17"/>
                <c:pt idx="0">
                  <c:v>0</c:v>
                </c:pt>
                <c:pt idx="1">
                  <c:v>5.0903206895147033</c:v>
                </c:pt>
                <c:pt idx="2">
                  <c:v>8.0679674095258633</c:v>
                </c:pt>
                <c:pt idx="3">
                  <c:v>10.180641379029407</c:v>
                </c:pt>
                <c:pt idx="4">
                  <c:v>11.819358620970597</c:v>
                </c:pt>
                <c:pt idx="5">
                  <c:v>13.158288099040565</c:v>
                </c:pt>
                <c:pt idx="6">
                  <c:v>14.290336842560757</c:v>
                </c:pt>
                <c:pt idx="7">
                  <c:v>15.270962068544106</c:v>
                </c:pt>
                <c:pt idx="8">
                  <c:v>16.135934819051727</c:v>
                </c:pt>
                <c:pt idx="9">
                  <c:v>16.909679310485302</c:v>
                </c:pt>
                <c:pt idx="10">
                  <c:v>17.609616342310773</c:v>
                </c:pt>
                <c:pt idx="11">
                  <c:v>18.24860878855527</c:v>
                </c:pt>
                <c:pt idx="12">
                  <c:v>18.836424857555556</c:v>
                </c:pt>
                <c:pt idx="13">
                  <c:v>19.38065753207546</c:v>
                </c:pt>
                <c:pt idx="14">
                  <c:v>19.88732603049646</c:v>
                </c:pt>
                <c:pt idx="15">
                  <c:v>20.361282758058813</c:v>
                </c:pt>
                <c:pt idx="16">
                  <c:v>20.806496668439152</c:v>
                </c:pt>
              </c:numCache>
            </c:numRef>
          </c:val>
          <c:smooth val="0"/>
        </c:ser>
        <c:ser>
          <c:idx val="8"/>
          <c:order val="8"/>
          <c:tx>
            <c:strRef>
              <c:f>Sheet3!$B$13</c:f>
              <c:strCache>
                <c:ptCount val="1"/>
                <c:pt idx="0">
                  <c:v>BBs+CCBs</c:v>
                </c:pt>
              </c:strCache>
            </c:strRef>
          </c:tx>
          <c:spPr>
            <a:ln w="19050">
              <a:solidFill>
                <a:schemeClr val="bg1">
                  <a:lumMod val="65000"/>
                </a:schemeClr>
              </a:solidFill>
            </a:ln>
          </c:spPr>
          <c:marker>
            <c:symbol val="triangle"/>
            <c:size val="3"/>
            <c:spPr>
              <a:solidFill>
                <a:schemeClr val="tx1"/>
              </a:solidFill>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13:$S$13</c:f>
              <c:numCache>
                <c:formatCode>General</c:formatCode>
                <c:ptCount val="17"/>
                <c:pt idx="0">
                  <c:v>0</c:v>
                </c:pt>
                <c:pt idx="1">
                  <c:v>5.0096509620844234</c:v>
                </c:pt>
                <c:pt idx="2">
                  <c:v>7.9401089166054737</c:v>
                </c:pt>
                <c:pt idx="3">
                  <c:v>10.019301924168847</c:v>
                </c:pt>
                <c:pt idx="4">
                  <c:v>11.632049314443325</c:v>
                </c:pt>
                <c:pt idx="5">
                  <c:v>12.949759878689896</c:v>
                </c:pt>
                <c:pt idx="6">
                  <c:v>14.063868286198316</c:v>
                </c:pt>
                <c:pt idx="7">
                  <c:v>15.028952886253267</c:v>
                </c:pt>
                <c:pt idx="8">
                  <c:v>15.880217833210947</c:v>
                </c:pt>
                <c:pt idx="9">
                  <c:v>16.64170027652775</c:v>
                </c:pt>
                <c:pt idx="10">
                  <c:v>17.330544936571609</c:v>
                </c:pt>
                <c:pt idx="11">
                  <c:v>17.959410840774318</c:v>
                </c:pt>
                <c:pt idx="12">
                  <c:v>18.537911394120933</c:v>
                </c:pt>
                <c:pt idx="13">
                  <c:v>19.073519248282736</c:v>
                </c:pt>
                <c:pt idx="14">
                  <c:v>19.572158231048796</c:v>
                </c:pt>
                <c:pt idx="15">
                  <c:v>20.038603848337694</c:v>
                </c:pt>
                <c:pt idx="16">
                  <c:v>20.476762155154091</c:v>
                </c:pt>
              </c:numCache>
            </c:numRef>
          </c:val>
          <c:smooth val="0"/>
        </c:ser>
        <c:ser>
          <c:idx val="9"/>
          <c:order val="9"/>
          <c:tx>
            <c:strRef>
              <c:f>Sheet3!$B$14</c:f>
              <c:strCache>
                <c:ptCount val="1"/>
                <c:pt idx="0">
                  <c:v>BBs+ACEIs/ARBs</c:v>
                </c:pt>
              </c:strCache>
            </c:strRef>
          </c:tx>
          <c:spPr>
            <a:ln>
              <a:solidFill>
                <a:schemeClr val="bg1">
                  <a:lumMod val="65000"/>
                </a:schemeClr>
              </a:solidFill>
            </a:ln>
          </c:spPr>
          <c:marker>
            <c:symbol val="dash"/>
            <c:size val="5"/>
            <c:spPr>
              <a:solidFill>
                <a:schemeClr val="tx1"/>
              </a:solidFill>
              <a:ln>
                <a:solidFill>
                  <a:schemeClr val="tx1"/>
                </a:solidFill>
              </a:ln>
            </c:spPr>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14:$S$14</c:f>
              <c:numCache>
                <c:formatCode>General</c:formatCode>
                <c:ptCount val="17"/>
                <c:pt idx="0">
                  <c:v>0</c:v>
                </c:pt>
                <c:pt idx="1">
                  <c:v>4.7782727489246648</c:v>
                </c:pt>
                <c:pt idx="2">
                  <c:v>7.5733831252633905</c:v>
                </c:pt>
                <c:pt idx="3">
                  <c:v>9.5565454978493296</c:v>
                </c:pt>
                <c:pt idx="4">
                  <c:v>11.094805740762846</c:v>
                </c:pt>
                <c:pt idx="5">
                  <c:v>12.351655874188054</c:v>
                </c:pt>
                <c:pt idx="6">
                  <c:v>13.414307520627375</c:v>
                </c:pt>
                <c:pt idx="7">
                  <c:v>14.334818246773992</c:v>
                </c:pt>
                <c:pt idx="8">
                  <c:v>15.146766250526781</c:v>
                </c:pt>
                <c:pt idx="9">
                  <c:v>15.873078489687511</c:v>
                </c:pt>
                <c:pt idx="10">
                  <c:v>16.530107830102942</c:v>
                </c:pt>
                <c:pt idx="11">
                  <c:v>17.129928623112718</c:v>
                </c:pt>
                <c:pt idx="12">
                  <c:v>17.681710264232049</c:v>
                </c:pt>
                <c:pt idx="13">
                  <c:v>18.192580269552039</c:v>
                </c:pt>
                <c:pt idx="14">
                  <c:v>18.668188866026235</c:v>
                </c:pt>
                <c:pt idx="15">
                  <c:v>19.113090995698659</c:v>
                </c:pt>
                <c:pt idx="16">
                  <c:v>19.531012306588678</c:v>
                </c:pt>
              </c:numCache>
            </c:numRef>
          </c:val>
          <c:smooth val="0"/>
        </c:ser>
        <c:ser>
          <c:idx val="10"/>
          <c:order val="10"/>
          <c:tx>
            <c:strRef>
              <c:f>Sheet3!$B$15</c:f>
              <c:strCache>
                <c:ptCount val="1"/>
                <c:pt idx="0">
                  <c:v>Ds (ALLHAT)</c:v>
                </c:pt>
              </c:strCache>
            </c:strRef>
          </c:tx>
          <c:spPr>
            <a:ln w="12700">
              <a:solidFill>
                <a:schemeClr val="tx1"/>
              </a:solidFill>
            </a:ln>
          </c:spPr>
          <c:marker>
            <c:symbol val="none"/>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15:$S$15</c:f>
              <c:numCache>
                <c:formatCode>General</c:formatCode>
                <c:ptCount val="17"/>
                <c:pt idx="0">
                  <c:v>0</c:v>
                </c:pt>
                <c:pt idx="1">
                  <c:v>2.8459520218650329</c:v>
                </c:pt>
                <c:pt idx="2">
                  <c:v>4.5107272335076338</c:v>
                </c:pt>
                <c:pt idx="3">
                  <c:v>5.6919040437300659</c:v>
                </c:pt>
                <c:pt idx="4">
                  <c:v>6.6080959562699126</c:v>
                </c:pt>
                <c:pt idx="5">
                  <c:v>7.3566792553726659</c:v>
                </c:pt>
                <c:pt idx="6">
                  <c:v>7.9895974165225905</c:v>
                </c:pt>
                <c:pt idx="7">
                  <c:v>8.5378560655950988</c:v>
                </c:pt>
                <c:pt idx="8">
                  <c:v>9.0214544670152677</c:v>
                </c:pt>
                <c:pt idx="9">
                  <c:v>9.4540479781349465</c:v>
                </c:pt>
                <c:pt idx="10">
                  <c:v>9.8453764095646399</c:v>
                </c:pt>
                <c:pt idx="11">
                  <c:v>10.2026312772377</c:v>
                </c:pt>
                <c:pt idx="12">
                  <c:v>10.531273897633314</c:v>
                </c:pt>
                <c:pt idx="13">
                  <c:v>10.835549438387623</c:v>
                </c:pt>
                <c:pt idx="14">
                  <c:v>11.118823189777547</c:v>
                </c:pt>
                <c:pt idx="15">
                  <c:v>11.383808087460132</c:v>
                </c:pt>
                <c:pt idx="16">
                  <c:v>11.632723137354596</c:v>
                </c:pt>
              </c:numCache>
            </c:numRef>
          </c:val>
          <c:smooth val="0"/>
        </c:ser>
        <c:ser>
          <c:idx val="11"/>
          <c:order val="11"/>
          <c:tx>
            <c:strRef>
              <c:f>Sheet3!$B$16</c:f>
              <c:strCache>
                <c:ptCount val="1"/>
                <c:pt idx="0">
                  <c:v>CCBs (ALLHAT)</c:v>
                </c:pt>
              </c:strCache>
            </c:strRef>
          </c:tx>
          <c:spPr>
            <a:ln w="12700">
              <a:solidFill>
                <a:schemeClr val="tx1"/>
              </a:solidFill>
              <a:prstDash val="lgDash"/>
            </a:ln>
          </c:spPr>
          <c:marker>
            <c:symbol val="none"/>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16:$S$16</c:f>
              <c:numCache>
                <c:formatCode>General</c:formatCode>
                <c:ptCount val="17"/>
                <c:pt idx="0">
                  <c:v>0</c:v>
                </c:pt>
                <c:pt idx="1">
                  <c:v>2.6608494513372305</c:v>
                </c:pt>
                <c:pt idx="2">
                  <c:v>4.2173466004339737</c:v>
                </c:pt>
                <c:pt idx="3">
                  <c:v>5.321698902674461</c:v>
                </c:pt>
                <c:pt idx="4">
                  <c:v>6.1783010973255381</c:v>
                </c:pt>
                <c:pt idx="5">
                  <c:v>6.8781960517712033</c:v>
                </c:pt>
                <c:pt idx="6">
                  <c:v>7.469948804065849</c:v>
                </c:pt>
                <c:pt idx="7">
                  <c:v>7.9825483540116906</c:v>
                </c:pt>
                <c:pt idx="8">
                  <c:v>8.4346932008679474</c:v>
                </c:pt>
                <c:pt idx="9">
                  <c:v>8.8391505486627704</c:v>
                </c:pt>
                <c:pt idx="10">
                  <c:v>9.2050267243897199</c:v>
                </c:pt>
                <c:pt idx="11">
                  <c:v>9.5390455031084347</c:v>
                </c:pt>
                <c:pt idx="12">
                  <c:v>9.8463129937222202</c:v>
                </c:pt>
                <c:pt idx="13">
                  <c:v>10.130798255403079</c:v>
                </c:pt>
                <c:pt idx="14">
                  <c:v>10.395647697759511</c:v>
                </c:pt>
                <c:pt idx="15">
                  <c:v>10.643397805348922</c:v>
                </c:pt>
                <c:pt idx="16">
                  <c:v>10.876123258502282</c:v>
                </c:pt>
              </c:numCache>
            </c:numRef>
          </c:val>
          <c:smooth val="0"/>
        </c:ser>
        <c:ser>
          <c:idx val="12"/>
          <c:order val="12"/>
          <c:tx>
            <c:strRef>
              <c:f>Sheet3!$B$17</c:f>
              <c:strCache>
                <c:ptCount val="1"/>
                <c:pt idx="0">
                  <c:v>ACEIs/ARBs (ALLHAT)</c:v>
                </c:pt>
              </c:strCache>
            </c:strRef>
          </c:tx>
          <c:spPr>
            <a:ln w="12700">
              <a:solidFill>
                <a:schemeClr val="tx1"/>
              </a:solidFill>
              <a:prstDash val="sysDot"/>
            </a:ln>
          </c:spPr>
          <c:marker>
            <c:symbol val="none"/>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17:$S$17</c:f>
              <c:numCache>
                <c:formatCode>General</c:formatCode>
                <c:ptCount val="17"/>
                <c:pt idx="0">
                  <c:v>0</c:v>
                </c:pt>
                <c:pt idx="1">
                  <c:v>2.4294712381774723</c:v>
                </c:pt>
                <c:pt idx="2">
                  <c:v>3.8506208090918905</c:v>
                </c:pt>
                <c:pt idx="3">
                  <c:v>4.8589424763549447</c:v>
                </c:pt>
                <c:pt idx="4">
                  <c:v>5.6410575236450589</c:v>
                </c:pt>
                <c:pt idx="5">
                  <c:v>6.2800920472693624</c:v>
                </c:pt>
                <c:pt idx="6">
                  <c:v>6.820388038494908</c:v>
                </c:pt>
                <c:pt idx="7">
                  <c:v>7.2884137145324157</c:v>
                </c:pt>
                <c:pt idx="8">
                  <c:v>7.7012416181837811</c:v>
                </c:pt>
                <c:pt idx="9">
                  <c:v>8.0705287618225316</c:v>
                </c:pt>
                <c:pt idx="10">
                  <c:v>8.4045896179210526</c:v>
                </c:pt>
                <c:pt idx="11">
                  <c:v>8.7095632854468352</c:v>
                </c:pt>
                <c:pt idx="12">
                  <c:v>8.9901118638333362</c:v>
                </c:pt>
                <c:pt idx="13">
                  <c:v>9.2498592766723799</c:v>
                </c:pt>
                <c:pt idx="14">
                  <c:v>9.4916783327369494</c:v>
                </c:pt>
                <c:pt idx="15">
                  <c:v>9.7178849527098894</c:v>
                </c:pt>
                <c:pt idx="16">
                  <c:v>9.9303734099368715</c:v>
                </c:pt>
              </c:numCache>
            </c:numRef>
          </c:val>
          <c:smooth val="0"/>
        </c:ser>
        <c:ser>
          <c:idx val="13"/>
          <c:order val="13"/>
          <c:tx>
            <c:strRef>
              <c:f>Sheet3!$B$18</c:f>
              <c:strCache>
                <c:ptCount val="1"/>
                <c:pt idx="0">
                  <c:v>BB (Dutch TIA)</c:v>
                </c:pt>
              </c:strCache>
            </c:strRef>
          </c:tx>
          <c:spPr>
            <a:ln w="12700">
              <a:solidFill>
                <a:schemeClr val="tx1"/>
              </a:solidFill>
              <a:prstDash val="sysDash"/>
            </a:ln>
          </c:spPr>
          <c:marker>
            <c:symbol val="none"/>
          </c:marker>
          <c:cat>
            <c:strRef>
              <c:f>Sheet3!$C$4:$S$4</c:f>
              <c:strCache>
                <c:ptCount val="17"/>
                <c:pt idx="0">
                  <c:v>Start</c:v>
                </c:pt>
                <c:pt idx="1">
                  <c:v>3m</c:v>
                </c:pt>
                <c:pt idx="2">
                  <c:v>6m</c:v>
                </c:pt>
                <c:pt idx="3">
                  <c:v>9m</c:v>
                </c:pt>
                <c:pt idx="4">
                  <c:v>12m</c:v>
                </c:pt>
                <c:pt idx="5">
                  <c:v>15m</c:v>
                </c:pt>
                <c:pt idx="6">
                  <c:v>18m</c:v>
                </c:pt>
                <c:pt idx="7">
                  <c:v>21m</c:v>
                </c:pt>
                <c:pt idx="8">
                  <c:v>24m</c:v>
                </c:pt>
                <c:pt idx="9">
                  <c:v>27m</c:v>
                </c:pt>
                <c:pt idx="10">
                  <c:v>30m</c:v>
                </c:pt>
                <c:pt idx="11">
                  <c:v>33m</c:v>
                </c:pt>
                <c:pt idx="12">
                  <c:v>36m</c:v>
                </c:pt>
                <c:pt idx="13">
                  <c:v>39m</c:v>
                </c:pt>
                <c:pt idx="14">
                  <c:v>42m</c:v>
                </c:pt>
                <c:pt idx="15">
                  <c:v>45m</c:v>
                </c:pt>
                <c:pt idx="16">
                  <c:v>48m</c:v>
                </c:pt>
              </c:strCache>
            </c:strRef>
          </c:cat>
          <c:val>
            <c:numRef>
              <c:f>Sheet3!$C$18:$S$18</c:f>
              <c:numCache>
                <c:formatCode>General</c:formatCode>
                <c:ptCount val="17"/>
                <c:pt idx="0">
                  <c:v>0</c:v>
                </c:pt>
                <c:pt idx="1">
                  <c:v>2.3488015107471925</c:v>
                </c:pt>
                <c:pt idx="2">
                  <c:v>3.7227623161715</c:v>
                </c:pt>
                <c:pt idx="3">
                  <c:v>4.6976030214943849</c:v>
                </c:pt>
                <c:pt idx="4">
                  <c:v>5.4537482171177869</c:v>
                </c:pt>
                <c:pt idx="5">
                  <c:v>6.071563826918692</c:v>
                </c:pt>
                <c:pt idx="6">
                  <c:v>6.5939194821324669</c:v>
                </c:pt>
                <c:pt idx="7">
                  <c:v>7.046404532241576</c:v>
                </c:pt>
                <c:pt idx="8">
                  <c:v>7.445524632343</c:v>
                </c:pt>
                <c:pt idx="9">
                  <c:v>7.8025497278649798</c:v>
                </c:pt>
                <c:pt idx="10">
                  <c:v>8.1255182121818894</c:v>
                </c:pt>
                <c:pt idx="11">
                  <c:v>8.4203653376658849</c:v>
                </c:pt>
                <c:pt idx="12">
                  <c:v>8.6915984003987123</c:v>
                </c:pt>
                <c:pt idx="13">
                  <c:v>8.9427209928796589</c:v>
                </c:pt>
                <c:pt idx="14">
                  <c:v>9.1765105332892869</c:v>
                </c:pt>
                <c:pt idx="15">
                  <c:v>9.3952060429887698</c:v>
                </c:pt>
                <c:pt idx="16">
                  <c:v>9.6006388966518088</c:v>
                </c:pt>
              </c:numCache>
            </c:numRef>
          </c:val>
          <c:smooth val="0"/>
        </c:ser>
        <c:dLbls>
          <c:showLegendKey val="0"/>
          <c:showVal val="0"/>
          <c:showCatName val="0"/>
          <c:showSerName val="0"/>
          <c:showPercent val="0"/>
          <c:showBubbleSize val="0"/>
        </c:dLbls>
        <c:marker val="1"/>
        <c:smooth val="0"/>
        <c:axId val="355637888"/>
        <c:axId val="355656064"/>
      </c:lineChart>
      <c:catAx>
        <c:axId val="355637888"/>
        <c:scaling>
          <c:orientation val="minMax"/>
        </c:scaling>
        <c:delete val="0"/>
        <c:axPos val="b"/>
        <c:majorTickMark val="out"/>
        <c:minorTickMark val="none"/>
        <c:tickLblPos val="nextTo"/>
        <c:txPr>
          <a:bodyPr/>
          <a:lstStyle/>
          <a:p>
            <a:pPr>
              <a:defRPr sz="850"/>
            </a:pPr>
            <a:endParaRPr lang="en-US"/>
          </a:p>
        </c:txPr>
        <c:crossAx val="355656064"/>
        <c:crosses val="autoZero"/>
        <c:auto val="1"/>
        <c:lblAlgn val="ctr"/>
        <c:lblOffset val="100"/>
        <c:noMultiLvlLbl val="0"/>
      </c:catAx>
      <c:valAx>
        <c:axId val="355656064"/>
        <c:scaling>
          <c:orientation val="minMax"/>
        </c:scaling>
        <c:delete val="0"/>
        <c:axPos val="l"/>
        <c:majorGridlines/>
        <c:title>
          <c:tx>
            <c:rich>
              <a:bodyPr rot="-5400000" vert="horz"/>
              <a:lstStyle/>
              <a:p>
                <a:pPr>
                  <a:defRPr b="0"/>
                </a:pPr>
                <a:r>
                  <a:rPr lang="en-GB" b="0"/>
                  <a:t>SBP lowering</a:t>
                </a:r>
                <a:r>
                  <a:rPr lang="en-GB" b="0" baseline="0"/>
                  <a:t> effect (mmHg)</a:t>
                </a:r>
                <a:endParaRPr lang="en-GB" b="0"/>
              </a:p>
            </c:rich>
          </c:tx>
          <c:layout>
            <c:manualLayout>
              <c:xMode val="edge"/>
              <c:yMode val="edge"/>
              <c:x val="0"/>
              <c:y val="0.25226336707911506"/>
            </c:manualLayout>
          </c:layout>
          <c:overlay val="0"/>
        </c:title>
        <c:numFmt formatCode="General" sourceLinked="1"/>
        <c:majorTickMark val="out"/>
        <c:minorTickMark val="none"/>
        <c:tickLblPos val="nextTo"/>
        <c:txPr>
          <a:bodyPr/>
          <a:lstStyle/>
          <a:p>
            <a:pPr>
              <a:defRPr sz="850"/>
            </a:pPr>
            <a:endParaRPr lang="en-US"/>
          </a:p>
        </c:txPr>
        <c:crossAx val="355637888"/>
        <c:crosses val="autoZero"/>
        <c:crossBetween val="between"/>
      </c:valAx>
      <c:spPr>
        <a:ln>
          <a:solidFill>
            <a:schemeClr val="bg1">
              <a:lumMod val="75000"/>
            </a:schemeClr>
          </a:solidFill>
        </a:ln>
      </c:spPr>
    </c:plotArea>
    <c:legend>
      <c:legendPos val="r"/>
      <c:layout>
        <c:manualLayout>
          <c:xMode val="edge"/>
          <c:yMode val="edge"/>
          <c:x val="0.6877127037952373"/>
          <c:y val="9.1445669291338585E-2"/>
          <c:w val="0.3122872962047627"/>
          <c:h val="0.81710866141732286"/>
        </c:manualLayout>
      </c:layout>
      <c:overlay val="0"/>
      <c:txPr>
        <a:bodyPr/>
        <a:lstStyle/>
        <a:p>
          <a:pPr>
            <a:defRPr sz="850"/>
          </a:pPr>
          <a:endParaRPr lang="en-US"/>
        </a:p>
      </c:txPr>
    </c:legend>
    <c:plotVisOnly val="1"/>
    <c:dispBlanksAs val="gap"/>
    <c:showDLblsOverMax val="0"/>
  </c:chart>
  <c:spPr>
    <a:ln>
      <a:noFill/>
    </a:ln>
  </c:spPr>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4734071840220076E-2"/>
          <c:y val="3.1664929611656484E-2"/>
          <c:w val="0.93198247463787331"/>
          <c:h val="0.82141372170167382"/>
        </c:manualLayout>
      </c:layout>
      <c:areaChart>
        <c:grouping val="stacked"/>
        <c:varyColors val="0"/>
        <c:ser>
          <c:idx val="0"/>
          <c:order val="0"/>
          <c:tx>
            <c:strRef>
              <c:f>p4drug!$O$2</c:f>
              <c:strCache>
                <c:ptCount val="1"/>
                <c:pt idx="0">
                  <c:v>Base case</c:v>
                </c:pt>
              </c:strCache>
            </c:strRef>
          </c:tx>
          <c:spPr>
            <a:solidFill>
              <a:schemeClr val="bg1">
                <a:lumMod val="85000"/>
              </a:schemeClr>
            </a:solidFill>
            <a:ln>
              <a:noFill/>
            </a:ln>
          </c:spPr>
          <c:cat>
            <c:numRef>
              <c:f>p4drug!$N$3:$N$4130</c:f>
              <c:numCache>
                <c:formatCode>General</c:formatCode>
                <c:ptCount val="41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numCache>
            </c:numRef>
          </c:cat>
          <c:val>
            <c:numRef>
              <c:f>p4drug!$O$3:$O$4130</c:f>
              <c:numCache>
                <c:formatCode>0</c:formatCode>
                <c:ptCount val="4128"/>
                <c:pt idx="0">
                  <c:v>0.64815999999999996</c:v>
                </c:pt>
                <c:pt idx="1">
                  <c:v>0.15772</c:v>
                </c:pt>
                <c:pt idx="2">
                  <c:v>0.20419999999999999</c:v>
                </c:pt>
                <c:pt idx="3">
                  <c:v>0.30024000000000001</c:v>
                </c:pt>
                <c:pt idx="4">
                  <c:v>0.10775</c:v>
                </c:pt>
                <c:pt idx="5">
                  <c:v>0.18082999999999999</c:v>
                </c:pt>
                <c:pt idx="6">
                  <c:v>0.22735</c:v>
                </c:pt>
                <c:pt idx="7">
                  <c:v>0.64429000000000003</c:v>
                </c:pt>
                <c:pt idx="8">
                  <c:v>0.16631000000000001</c:v>
                </c:pt>
                <c:pt idx="9">
                  <c:v>0.21473999999999999</c:v>
                </c:pt>
                <c:pt idx="10">
                  <c:v>0.31666</c:v>
                </c:pt>
                <c:pt idx="11">
                  <c:v>0.11466</c:v>
                </c:pt>
                <c:pt idx="12">
                  <c:v>0.19228999999999999</c:v>
                </c:pt>
                <c:pt idx="13">
                  <c:v>0.24324999999999999</c:v>
                </c:pt>
                <c:pt idx="14">
                  <c:v>0.15978000000000001</c:v>
                </c:pt>
                <c:pt idx="15">
                  <c:v>0.17108999999999999</c:v>
                </c:pt>
                <c:pt idx="16">
                  <c:v>5.3366999999999998E-2</c:v>
                </c:pt>
                <c:pt idx="17">
                  <c:v>7.8770999999999994E-2</c:v>
                </c:pt>
                <c:pt idx="18">
                  <c:v>2.8766E-2</c:v>
                </c:pt>
                <c:pt idx="19">
                  <c:v>4.7870000000000003E-2</c:v>
                </c:pt>
                <c:pt idx="20">
                  <c:v>5.9597999999999998E-2</c:v>
                </c:pt>
                <c:pt idx="21">
                  <c:v>1.0348E-3</c:v>
                </c:pt>
                <c:pt idx="22">
                  <c:v>1.457E-3</c:v>
                </c:pt>
                <c:pt idx="23">
                  <c:v>2.9789999999999999E-3</c:v>
                </c:pt>
                <c:pt idx="24">
                  <c:v>1.1525999999999999E-3</c:v>
                </c:pt>
                <c:pt idx="25">
                  <c:v>0.20637</c:v>
                </c:pt>
                <c:pt idx="26">
                  <c:v>0.22098999999999999</c:v>
                </c:pt>
                <c:pt idx="27">
                  <c:v>5.3319999999999999E-2</c:v>
                </c:pt>
                <c:pt idx="28">
                  <c:v>0.10229000000000001</c:v>
                </c:pt>
                <c:pt idx="29">
                  <c:v>3.6131999999999997E-2</c:v>
                </c:pt>
                <c:pt idx="30">
                  <c:v>5.9832999999999997E-2</c:v>
                </c:pt>
                <c:pt idx="31">
                  <c:v>7.7215000000000006E-2</c:v>
                </c:pt>
                <c:pt idx="32">
                  <c:v>1.2966E-3</c:v>
                </c:pt>
                <c:pt idx="33">
                  <c:v>1.9765999999999998E-3</c:v>
                </c:pt>
                <c:pt idx="34">
                  <c:v>3.5718999999999998E-3</c:v>
                </c:pt>
                <c:pt idx="35">
                  <c:v>1.3564E-3</c:v>
                </c:pt>
                <c:pt idx="36">
                  <c:v>0.30609999999999998</c:v>
                </c:pt>
                <c:pt idx="37">
                  <c:v>0.32438</c:v>
                </c:pt>
                <c:pt idx="38">
                  <c:v>7.8781000000000004E-2</c:v>
                </c:pt>
                <c:pt idx="39">
                  <c:v>0.10002999999999999</c:v>
                </c:pt>
                <c:pt idx="40">
                  <c:v>5.4106000000000001E-2</c:v>
                </c:pt>
                <c:pt idx="41">
                  <c:v>9.1021000000000005E-2</c:v>
                </c:pt>
                <c:pt idx="42">
                  <c:v>0.1139</c:v>
                </c:pt>
                <c:pt idx="43">
                  <c:v>2.0646000000000002E-3</c:v>
                </c:pt>
                <c:pt idx="44">
                  <c:v>2.9009000000000001E-3</c:v>
                </c:pt>
                <c:pt idx="45">
                  <c:v>5.4973000000000001E-3</c:v>
                </c:pt>
                <c:pt idx="46">
                  <c:v>2.5011999999999999E-3</c:v>
                </c:pt>
                <c:pt idx="47">
                  <c:v>0.11123</c:v>
                </c:pt>
                <c:pt idx="48">
                  <c:v>0.11738999999999999</c:v>
                </c:pt>
                <c:pt idx="49">
                  <c:v>2.8324999999999999E-2</c:v>
                </c:pt>
                <c:pt idx="50">
                  <c:v>3.7144000000000003E-2</c:v>
                </c:pt>
                <c:pt idx="51">
                  <c:v>5.5024999999999998E-2</c:v>
                </c:pt>
                <c:pt idx="52">
                  <c:v>3.3087999999999999E-2</c:v>
                </c:pt>
                <c:pt idx="53">
                  <c:v>4.1371999999999999E-2</c:v>
                </c:pt>
                <c:pt idx="54">
                  <c:v>7.1723000000000002E-4</c:v>
                </c:pt>
                <c:pt idx="55">
                  <c:v>1.2244999999999999E-3</c:v>
                </c:pt>
                <c:pt idx="56">
                  <c:v>2.0395000000000001E-3</c:v>
                </c:pt>
                <c:pt idx="57">
                  <c:v>8.5893999999999999E-4</c:v>
                </c:pt>
                <c:pt idx="58">
                  <c:v>0.18411</c:v>
                </c:pt>
                <c:pt idx="59">
                  <c:v>0.19449</c:v>
                </c:pt>
                <c:pt idx="60">
                  <c:v>4.7393999999999999E-2</c:v>
                </c:pt>
                <c:pt idx="61">
                  <c:v>6.1241999999999998E-2</c:v>
                </c:pt>
                <c:pt idx="62">
                  <c:v>9.0870999999999993E-2</c:v>
                </c:pt>
                <c:pt idx="63">
                  <c:v>3.2393999999999999E-2</c:v>
                </c:pt>
                <c:pt idx="64">
                  <c:v>6.8862000000000007E-2</c:v>
                </c:pt>
                <c:pt idx="65">
                  <c:v>1.2823999999999999E-3</c:v>
                </c:pt>
                <c:pt idx="66">
                  <c:v>1.5602999999999999E-3</c:v>
                </c:pt>
                <c:pt idx="67">
                  <c:v>3.3013000000000001E-3</c:v>
                </c:pt>
                <c:pt idx="68">
                  <c:v>1.4348E-3</c:v>
                </c:pt>
                <c:pt idx="69">
                  <c:v>0.23211000000000001</c:v>
                </c:pt>
                <c:pt idx="70">
                  <c:v>0.24642</c:v>
                </c:pt>
                <c:pt idx="71">
                  <c:v>6.0108000000000002E-2</c:v>
                </c:pt>
                <c:pt idx="72">
                  <c:v>7.7130000000000004E-2</c:v>
                </c:pt>
                <c:pt idx="73">
                  <c:v>0.11495</c:v>
                </c:pt>
                <c:pt idx="74">
                  <c:v>4.1554000000000001E-2</c:v>
                </c:pt>
                <c:pt idx="75">
                  <c:v>6.8907999999999997E-2</c:v>
                </c:pt>
                <c:pt idx="76">
                  <c:v>1.4663E-3</c:v>
                </c:pt>
                <c:pt idx="77">
                  <c:v>2.1830999999999999E-3</c:v>
                </c:pt>
                <c:pt idx="78">
                  <c:v>4.4266000000000002E-3</c:v>
                </c:pt>
                <c:pt idx="79">
                  <c:v>1.9013999999999999E-3</c:v>
                </c:pt>
                <c:pt idx="80">
                  <c:v>0.64651000000000003</c:v>
                </c:pt>
                <c:pt idx="81">
                  <c:v>0.15573999999999999</c:v>
                </c:pt>
                <c:pt idx="82">
                  <c:v>0.20332</c:v>
                </c:pt>
                <c:pt idx="83">
                  <c:v>0.29836000000000001</c:v>
                </c:pt>
                <c:pt idx="84">
                  <c:v>0.10742</c:v>
                </c:pt>
                <c:pt idx="85">
                  <c:v>0.17999000000000001</c:v>
                </c:pt>
                <c:pt idx="86">
                  <c:v>0.22775999999999999</c:v>
                </c:pt>
                <c:pt idx="87">
                  <c:v>0.64492000000000005</c:v>
                </c:pt>
                <c:pt idx="88">
                  <c:v>0.17427999999999999</c:v>
                </c:pt>
                <c:pt idx="89">
                  <c:v>0.22220999999999999</c:v>
                </c:pt>
                <c:pt idx="90">
                  <c:v>0.33301999999999998</c:v>
                </c:pt>
                <c:pt idx="91">
                  <c:v>0.11926</c:v>
                </c:pt>
                <c:pt idx="92">
                  <c:v>0.19943</c:v>
                </c:pt>
                <c:pt idx="93">
                  <c:v>0.25381999999999999</c:v>
                </c:pt>
                <c:pt idx="94">
                  <c:v>0.15842999999999999</c:v>
                </c:pt>
                <c:pt idx="95">
                  <c:v>0.17884</c:v>
                </c:pt>
                <c:pt idx="96">
                  <c:v>5.6388000000000001E-2</c:v>
                </c:pt>
                <c:pt idx="97">
                  <c:v>8.4439E-2</c:v>
                </c:pt>
                <c:pt idx="98">
                  <c:v>3.0151000000000001E-2</c:v>
                </c:pt>
                <c:pt idx="99">
                  <c:v>5.0428000000000001E-2</c:v>
                </c:pt>
                <c:pt idx="100">
                  <c:v>6.2754000000000004E-2</c:v>
                </c:pt>
                <c:pt idx="101">
                  <c:v>1.1424E-3</c:v>
                </c:pt>
                <c:pt idx="102">
                  <c:v>1.6433999999999999E-3</c:v>
                </c:pt>
                <c:pt idx="103">
                  <c:v>2.9461000000000001E-3</c:v>
                </c:pt>
                <c:pt idx="104">
                  <c:v>1.3043E-3</c:v>
                </c:pt>
                <c:pt idx="105">
                  <c:v>0.20524999999999999</c:v>
                </c:pt>
                <c:pt idx="106">
                  <c:v>0.22864999999999999</c:v>
                </c:pt>
                <c:pt idx="107">
                  <c:v>5.5030999999999997E-2</c:v>
                </c:pt>
                <c:pt idx="108">
                  <c:v>0.10712000000000001</c:v>
                </c:pt>
                <c:pt idx="109">
                  <c:v>3.7922999999999998E-2</c:v>
                </c:pt>
                <c:pt idx="110">
                  <c:v>6.4530000000000004E-2</c:v>
                </c:pt>
                <c:pt idx="111">
                  <c:v>7.9833000000000001E-2</c:v>
                </c:pt>
                <c:pt idx="112">
                  <c:v>1.4805E-3</c:v>
                </c:pt>
                <c:pt idx="113">
                  <c:v>2.0871000000000002E-3</c:v>
                </c:pt>
                <c:pt idx="114">
                  <c:v>3.8003999999999998E-3</c:v>
                </c:pt>
                <c:pt idx="115">
                  <c:v>1.7446E-3</c:v>
                </c:pt>
                <c:pt idx="116">
                  <c:v>0.30447999999999997</c:v>
                </c:pt>
                <c:pt idx="117">
                  <c:v>0.33734999999999998</c:v>
                </c:pt>
                <c:pt idx="118">
                  <c:v>8.2066E-2</c:v>
                </c:pt>
                <c:pt idx="119">
                  <c:v>0.1055</c:v>
                </c:pt>
                <c:pt idx="120">
                  <c:v>5.7106999999999998E-2</c:v>
                </c:pt>
                <c:pt idx="121">
                  <c:v>9.3834000000000001E-2</c:v>
                </c:pt>
                <c:pt idx="122">
                  <c:v>0.11989</c:v>
                </c:pt>
                <c:pt idx="123">
                  <c:v>1.9254999999999999E-3</c:v>
                </c:pt>
                <c:pt idx="124">
                  <c:v>3.3116E-3</c:v>
                </c:pt>
                <c:pt idx="125">
                  <c:v>5.6918999999999997E-3</c:v>
                </c:pt>
                <c:pt idx="126">
                  <c:v>2.3987000000000001E-3</c:v>
                </c:pt>
                <c:pt idx="127">
                  <c:v>0.11106000000000001</c:v>
                </c:pt>
                <c:pt idx="128">
                  <c:v>0.12409000000000001</c:v>
                </c:pt>
                <c:pt idx="129">
                  <c:v>3.0273999999999999E-2</c:v>
                </c:pt>
                <c:pt idx="130">
                  <c:v>3.8219999999999997E-2</c:v>
                </c:pt>
                <c:pt idx="131">
                  <c:v>5.6668999999999997E-2</c:v>
                </c:pt>
                <c:pt idx="132">
                  <c:v>3.4630000000000001E-2</c:v>
                </c:pt>
                <c:pt idx="133">
                  <c:v>4.3333000000000003E-2</c:v>
                </c:pt>
                <c:pt idx="134">
                  <c:v>7.8123000000000005E-4</c:v>
                </c:pt>
                <c:pt idx="135">
                  <c:v>1.124E-3</c:v>
                </c:pt>
                <c:pt idx="136">
                  <c:v>2.0872E-3</c:v>
                </c:pt>
                <c:pt idx="137">
                  <c:v>9.0414E-4</c:v>
                </c:pt>
                <c:pt idx="138">
                  <c:v>0.1825</c:v>
                </c:pt>
                <c:pt idx="139">
                  <c:v>0.20372999999999999</c:v>
                </c:pt>
                <c:pt idx="140">
                  <c:v>4.8932999999999997E-2</c:v>
                </c:pt>
                <c:pt idx="141">
                  <c:v>6.4033999999999994E-2</c:v>
                </c:pt>
                <c:pt idx="142">
                  <c:v>9.5875000000000002E-2</c:v>
                </c:pt>
                <c:pt idx="143">
                  <c:v>3.4692000000000001E-2</c:v>
                </c:pt>
                <c:pt idx="144">
                  <c:v>7.1820999999999996E-2</c:v>
                </c:pt>
                <c:pt idx="145">
                  <c:v>1.2783E-3</c:v>
                </c:pt>
                <c:pt idx="146">
                  <c:v>1.9497E-3</c:v>
                </c:pt>
                <c:pt idx="147">
                  <c:v>3.3525E-3</c:v>
                </c:pt>
                <c:pt idx="148">
                  <c:v>1.5085999999999999E-3</c:v>
                </c:pt>
                <c:pt idx="149">
                  <c:v>0.23132</c:v>
                </c:pt>
                <c:pt idx="150">
                  <c:v>0.25858999999999999</c:v>
                </c:pt>
                <c:pt idx="151">
                  <c:v>6.1795999999999997E-2</c:v>
                </c:pt>
                <c:pt idx="152">
                  <c:v>7.9563999999999996E-2</c:v>
                </c:pt>
                <c:pt idx="153">
                  <c:v>0.12059</c:v>
                </c:pt>
                <c:pt idx="154">
                  <c:v>4.3186000000000002E-2</c:v>
                </c:pt>
                <c:pt idx="155">
                  <c:v>7.1443000000000006E-2</c:v>
                </c:pt>
                <c:pt idx="156">
                  <c:v>1.6416E-3</c:v>
                </c:pt>
                <c:pt idx="157">
                  <c:v>2.2182999999999999E-3</c:v>
                </c:pt>
                <c:pt idx="158">
                  <c:v>4.4308999999999998E-3</c:v>
                </c:pt>
                <c:pt idx="159">
                  <c:v>1.9384999999999999E-3</c:v>
                </c:pt>
                <c:pt idx="160">
                  <c:v>0.64566000000000001</c:v>
                </c:pt>
                <c:pt idx="161">
                  <c:v>0.16689000000000001</c:v>
                </c:pt>
                <c:pt idx="162">
                  <c:v>0.21454000000000001</c:v>
                </c:pt>
                <c:pt idx="163">
                  <c:v>0.31809999999999999</c:v>
                </c:pt>
                <c:pt idx="164">
                  <c:v>0.11304</c:v>
                </c:pt>
                <c:pt idx="165">
                  <c:v>0.19067000000000001</c:v>
                </c:pt>
                <c:pt idx="166">
                  <c:v>0.24173</c:v>
                </c:pt>
                <c:pt idx="167">
                  <c:v>0.64166999999999996</c:v>
                </c:pt>
                <c:pt idx="168">
                  <c:v>0.17252999999999999</c:v>
                </c:pt>
                <c:pt idx="169">
                  <c:v>0.22203999999999999</c:v>
                </c:pt>
                <c:pt idx="170">
                  <c:v>0.33145999999999998</c:v>
                </c:pt>
                <c:pt idx="171">
                  <c:v>0.12039999999999999</c:v>
                </c:pt>
                <c:pt idx="172">
                  <c:v>0.2</c:v>
                </c:pt>
                <c:pt idx="173">
                  <c:v>0.25192999999999999</c:v>
                </c:pt>
                <c:pt idx="174">
                  <c:v>0.17005000000000001</c:v>
                </c:pt>
                <c:pt idx="175">
                  <c:v>0.1787</c:v>
                </c:pt>
                <c:pt idx="176">
                  <c:v>5.9267E-2</c:v>
                </c:pt>
                <c:pt idx="177">
                  <c:v>8.7369000000000002E-2</c:v>
                </c:pt>
                <c:pt idx="178">
                  <c:v>3.1549000000000001E-2</c:v>
                </c:pt>
                <c:pt idx="179">
                  <c:v>5.2956000000000003E-2</c:v>
                </c:pt>
                <c:pt idx="180">
                  <c:v>6.7015000000000005E-2</c:v>
                </c:pt>
                <c:pt idx="181">
                  <c:v>1.1377E-3</c:v>
                </c:pt>
                <c:pt idx="182">
                  <c:v>1.6898E-3</c:v>
                </c:pt>
                <c:pt idx="183">
                  <c:v>3.3122E-3</c:v>
                </c:pt>
                <c:pt idx="184">
                  <c:v>1.3983000000000001E-3</c:v>
                </c:pt>
                <c:pt idx="185">
                  <c:v>0.21948000000000001</c:v>
                </c:pt>
                <c:pt idx="186">
                  <c:v>0.22886999999999999</c:v>
                </c:pt>
                <c:pt idx="187">
                  <c:v>5.8913E-2</c:v>
                </c:pt>
                <c:pt idx="188">
                  <c:v>0.11326</c:v>
                </c:pt>
                <c:pt idx="189">
                  <c:v>4.0589E-2</c:v>
                </c:pt>
                <c:pt idx="190">
                  <c:v>6.8115999999999996E-2</c:v>
                </c:pt>
                <c:pt idx="191">
                  <c:v>8.5793999999999995E-2</c:v>
                </c:pt>
                <c:pt idx="192">
                  <c:v>1.488E-3</c:v>
                </c:pt>
                <c:pt idx="193">
                  <c:v>2.0614000000000001E-3</c:v>
                </c:pt>
                <c:pt idx="194">
                  <c:v>4.1495999999999998E-3</c:v>
                </c:pt>
                <c:pt idx="195">
                  <c:v>1.74E-3</c:v>
                </c:pt>
                <c:pt idx="196">
                  <c:v>0.32257000000000002</c:v>
                </c:pt>
                <c:pt idx="197">
                  <c:v>0.33656999999999998</c:v>
                </c:pt>
                <c:pt idx="198">
                  <c:v>8.6784E-2</c:v>
                </c:pt>
                <c:pt idx="199">
                  <c:v>0.11253000000000001</c:v>
                </c:pt>
                <c:pt idx="200">
                  <c:v>5.9686000000000003E-2</c:v>
                </c:pt>
                <c:pt idx="201">
                  <c:v>0.1007</c:v>
                </c:pt>
                <c:pt idx="202">
                  <c:v>0.12656999999999999</c:v>
                </c:pt>
                <c:pt idx="203">
                  <c:v>2.1686000000000001E-3</c:v>
                </c:pt>
                <c:pt idx="204">
                  <c:v>3.3297999999999999E-3</c:v>
                </c:pt>
                <c:pt idx="205">
                  <c:v>6.0946000000000004E-3</c:v>
                </c:pt>
                <c:pt idx="206">
                  <c:v>2.6957999999999999E-3</c:v>
                </c:pt>
                <c:pt idx="207">
                  <c:v>0.11803</c:v>
                </c:pt>
                <c:pt idx="208">
                  <c:v>0.12304</c:v>
                </c:pt>
                <c:pt idx="209">
                  <c:v>3.1806000000000001E-2</c:v>
                </c:pt>
                <c:pt idx="210">
                  <c:v>4.1542000000000003E-2</c:v>
                </c:pt>
                <c:pt idx="211">
                  <c:v>6.0282000000000002E-2</c:v>
                </c:pt>
                <c:pt idx="212">
                  <c:v>3.6649000000000001E-2</c:v>
                </c:pt>
                <c:pt idx="213">
                  <c:v>4.5788000000000002E-2</c:v>
                </c:pt>
                <c:pt idx="214">
                  <c:v>7.9752999999999996E-4</c:v>
                </c:pt>
                <c:pt idx="215">
                  <c:v>1.1833E-3</c:v>
                </c:pt>
                <c:pt idx="216">
                  <c:v>2.2655000000000002E-3</c:v>
                </c:pt>
                <c:pt idx="217">
                  <c:v>1.023E-3</c:v>
                </c:pt>
                <c:pt idx="218">
                  <c:v>0.19574</c:v>
                </c:pt>
                <c:pt idx="219">
                  <c:v>0.20601</c:v>
                </c:pt>
                <c:pt idx="220">
                  <c:v>5.2583999999999999E-2</c:v>
                </c:pt>
                <c:pt idx="221">
                  <c:v>6.7984000000000003E-2</c:v>
                </c:pt>
                <c:pt idx="222">
                  <c:v>0.10063</c:v>
                </c:pt>
                <c:pt idx="223">
                  <c:v>3.5977000000000002E-2</c:v>
                </c:pt>
                <c:pt idx="224">
                  <c:v>7.5716000000000006E-2</c:v>
                </c:pt>
                <c:pt idx="225">
                  <c:v>1.1684E-3</c:v>
                </c:pt>
                <c:pt idx="226">
                  <c:v>1.916E-3</c:v>
                </c:pt>
                <c:pt idx="227">
                  <c:v>3.7387000000000002E-3</c:v>
                </c:pt>
                <c:pt idx="228">
                  <c:v>1.67E-3</c:v>
                </c:pt>
                <c:pt idx="229">
                  <c:v>0.24643000000000001</c:v>
                </c:pt>
                <c:pt idx="230">
                  <c:v>0.26018000000000002</c:v>
                </c:pt>
                <c:pt idx="231">
                  <c:v>6.6421999999999995E-2</c:v>
                </c:pt>
                <c:pt idx="232">
                  <c:v>8.6572999999999997E-2</c:v>
                </c:pt>
                <c:pt idx="233">
                  <c:v>0.12741</c:v>
                </c:pt>
                <c:pt idx="234">
                  <c:v>4.5162000000000001E-2</c:v>
                </c:pt>
                <c:pt idx="235">
                  <c:v>7.5014999999999998E-2</c:v>
                </c:pt>
                <c:pt idx="236">
                  <c:v>1.5911E-3</c:v>
                </c:pt>
                <c:pt idx="237">
                  <c:v>2.4421E-3</c:v>
                </c:pt>
                <c:pt idx="238">
                  <c:v>4.7704000000000002E-3</c:v>
                </c:pt>
                <c:pt idx="239">
                  <c:v>1.756E-3</c:v>
                </c:pt>
                <c:pt idx="240">
                  <c:v>0.15969</c:v>
                </c:pt>
                <c:pt idx="241">
                  <c:v>0.17077000000000001</c:v>
                </c:pt>
                <c:pt idx="242">
                  <c:v>5.3369E-2</c:v>
                </c:pt>
                <c:pt idx="243">
                  <c:v>7.9200000000000007E-2</c:v>
                </c:pt>
                <c:pt idx="244">
                  <c:v>2.8410000000000001E-2</c:v>
                </c:pt>
                <c:pt idx="245">
                  <c:v>4.7245000000000002E-2</c:v>
                </c:pt>
                <c:pt idx="246">
                  <c:v>5.9740000000000001E-2</c:v>
                </c:pt>
                <c:pt idx="247">
                  <c:v>1.0516E-3</c:v>
                </c:pt>
                <c:pt idx="248">
                  <c:v>1.5602999999999999E-3</c:v>
                </c:pt>
                <c:pt idx="249">
                  <c:v>2.8184999999999998E-3</c:v>
                </c:pt>
                <c:pt idx="250">
                  <c:v>1.2775E-3</c:v>
                </c:pt>
                <c:pt idx="251">
                  <c:v>0.16170000000000001</c:v>
                </c:pt>
                <c:pt idx="252">
                  <c:v>0.17907000000000001</c:v>
                </c:pt>
                <c:pt idx="253">
                  <c:v>5.6397000000000003E-2</c:v>
                </c:pt>
                <c:pt idx="254">
                  <c:v>8.2320000000000004E-2</c:v>
                </c:pt>
                <c:pt idx="255">
                  <c:v>2.9798999999999999E-2</c:v>
                </c:pt>
                <c:pt idx="256">
                  <c:v>4.9630000000000001E-2</c:v>
                </c:pt>
                <c:pt idx="257">
                  <c:v>6.3662999999999997E-2</c:v>
                </c:pt>
                <c:pt idx="258">
                  <c:v>1.1360999999999999E-3</c:v>
                </c:pt>
                <c:pt idx="259">
                  <c:v>1.7079E-3</c:v>
                </c:pt>
                <c:pt idx="260">
                  <c:v>3.1032999999999998E-3</c:v>
                </c:pt>
                <c:pt idx="261">
                  <c:v>1.3885E-3</c:v>
                </c:pt>
                <c:pt idx="262">
                  <c:v>0.16916999999999999</c:v>
                </c:pt>
                <c:pt idx="263">
                  <c:v>0.17757999999999999</c:v>
                </c:pt>
                <c:pt idx="264">
                  <c:v>5.9111999999999998E-2</c:v>
                </c:pt>
                <c:pt idx="265">
                  <c:v>8.7220000000000006E-2</c:v>
                </c:pt>
                <c:pt idx="266">
                  <c:v>3.1629999999999998E-2</c:v>
                </c:pt>
                <c:pt idx="267">
                  <c:v>5.2609999999999997E-2</c:v>
                </c:pt>
                <c:pt idx="268">
                  <c:v>6.6755999999999996E-2</c:v>
                </c:pt>
                <c:pt idx="269">
                  <c:v>1.1119000000000001E-3</c:v>
                </c:pt>
                <c:pt idx="270">
                  <c:v>1.6404E-3</c:v>
                </c:pt>
                <c:pt idx="271">
                  <c:v>3.1743000000000001E-3</c:v>
                </c:pt>
                <c:pt idx="272">
                  <c:v>1.3948000000000001E-3</c:v>
                </c:pt>
                <c:pt idx="273">
                  <c:v>5.4212000000000003E-2</c:v>
                </c:pt>
                <c:pt idx="274">
                  <c:v>5.7182999999999998E-2</c:v>
                </c:pt>
                <c:pt idx="275">
                  <c:v>6.0178000000000002E-2</c:v>
                </c:pt>
                <c:pt idx="276">
                  <c:v>2.8437E-2</c:v>
                </c:pt>
                <c:pt idx="277">
                  <c:v>1.0133E-2</c:v>
                </c:pt>
                <c:pt idx="278">
                  <c:v>1.6598000000000002E-2</c:v>
                </c:pt>
                <c:pt idx="279">
                  <c:v>2.1381000000000001E-2</c:v>
                </c:pt>
                <c:pt idx="280">
                  <c:v>3.7126999999999999E-4</c:v>
                </c:pt>
                <c:pt idx="281">
                  <c:v>5.2125999999999995E-4</c:v>
                </c:pt>
                <c:pt idx="282">
                  <c:v>1.0415000000000001E-3</c:v>
                </c:pt>
                <c:pt idx="283">
                  <c:v>3.9895000000000002E-4</c:v>
                </c:pt>
                <c:pt idx="284">
                  <c:v>8.0633999999999997E-2</c:v>
                </c:pt>
                <c:pt idx="285">
                  <c:v>8.4500000000000006E-2</c:v>
                </c:pt>
                <c:pt idx="286">
                  <c:v>8.9699000000000001E-2</c:v>
                </c:pt>
                <c:pt idx="287">
                  <c:v>2.7932999999999999E-2</c:v>
                </c:pt>
                <c:pt idx="288">
                  <c:v>1.4907E-2</c:v>
                </c:pt>
                <c:pt idx="289">
                  <c:v>2.5159000000000001E-2</c:v>
                </c:pt>
                <c:pt idx="290">
                  <c:v>3.1426000000000003E-2</c:v>
                </c:pt>
                <c:pt idx="291">
                  <c:v>5.465E-4</c:v>
                </c:pt>
                <c:pt idx="292">
                  <c:v>7.9668000000000002E-4</c:v>
                </c:pt>
                <c:pt idx="293">
                  <c:v>1.5403000000000001E-3</c:v>
                </c:pt>
                <c:pt idx="294">
                  <c:v>6.0313000000000001E-4</c:v>
                </c:pt>
                <c:pt idx="295">
                  <c:v>2.9232000000000001E-2</c:v>
                </c:pt>
                <c:pt idx="296">
                  <c:v>3.0647000000000001E-2</c:v>
                </c:pt>
                <c:pt idx="297">
                  <c:v>3.2578000000000003E-2</c:v>
                </c:pt>
                <c:pt idx="298">
                  <c:v>1.0340999999999999E-2</c:v>
                </c:pt>
                <c:pt idx="299">
                  <c:v>1.5351999999999999E-2</c:v>
                </c:pt>
                <c:pt idx="300">
                  <c:v>9.0617000000000007E-3</c:v>
                </c:pt>
                <c:pt idx="301">
                  <c:v>1.1446E-2</c:v>
                </c:pt>
                <c:pt idx="302">
                  <c:v>1.9295E-4</c:v>
                </c:pt>
                <c:pt idx="303">
                  <c:v>2.8263000000000002E-4</c:v>
                </c:pt>
                <c:pt idx="304">
                  <c:v>5.1239999999999999E-4</c:v>
                </c:pt>
                <c:pt idx="305">
                  <c:v>2.1084000000000001E-4</c:v>
                </c:pt>
                <c:pt idx="306">
                  <c:v>4.8826000000000001E-2</c:v>
                </c:pt>
                <c:pt idx="307">
                  <c:v>5.0099999999999999E-2</c:v>
                </c:pt>
                <c:pt idx="308">
                  <c:v>5.3638999999999999E-2</c:v>
                </c:pt>
                <c:pt idx="309">
                  <c:v>1.6559999999999998E-2</c:v>
                </c:pt>
                <c:pt idx="310">
                  <c:v>2.5087999999999999E-2</c:v>
                </c:pt>
                <c:pt idx="311">
                  <c:v>9.0732E-3</c:v>
                </c:pt>
                <c:pt idx="312">
                  <c:v>1.8839999999999999E-2</c:v>
                </c:pt>
                <c:pt idx="313">
                  <c:v>3.6982999999999997E-4</c:v>
                </c:pt>
                <c:pt idx="314">
                  <c:v>4.8157000000000001E-4</c:v>
                </c:pt>
                <c:pt idx="315">
                  <c:v>9.4005E-4</c:v>
                </c:pt>
                <c:pt idx="316">
                  <c:v>3.6486E-4</c:v>
                </c:pt>
                <c:pt idx="317">
                  <c:v>6.1032999999999997E-2</c:v>
                </c:pt>
                <c:pt idx="318">
                  <c:v>6.4113000000000003E-2</c:v>
                </c:pt>
                <c:pt idx="319">
                  <c:v>6.7696999999999993E-2</c:v>
                </c:pt>
                <c:pt idx="320">
                  <c:v>2.1392999999999999E-2</c:v>
                </c:pt>
                <c:pt idx="321">
                  <c:v>3.1458E-2</c:v>
                </c:pt>
                <c:pt idx="322">
                  <c:v>1.1403E-2</c:v>
                </c:pt>
                <c:pt idx="323">
                  <c:v>1.8662999999999999E-2</c:v>
                </c:pt>
                <c:pt idx="324">
                  <c:v>4.5845E-4</c:v>
                </c:pt>
                <c:pt idx="325">
                  <c:v>6.2158000000000005E-4</c:v>
                </c:pt>
                <c:pt idx="326">
                  <c:v>1.1586999999999999E-3</c:v>
                </c:pt>
                <c:pt idx="327">
                  <c:v>5.1559999999999996E-4</c:v>
                </c:pt>
                <c:pt idx="328">
                  <c:v>1.2130000000000001E-3</c:v>
                </c:pt>
                <c:pt idx="329">
                  <c:v>1.2030999999999999E-3</c:v>
                </c:pt>
                <c:pt idx="330">
                  <c:v>1.5692E-3</c:v>
                </c:pt>
                <c:pt idx="331">
                  <c:v>3.6640000000000002E-4</c:v>
                </c:pt>
                <c:pt idx="332">
                  <c:v>5.7934999999999996E-4</c:v>
                </c:pt>
                <c:pt idx="333">
                  <c:v>2.0455000000000001E-4</c:v>
                </c:pt>
                <c:pt idx="334">
                  <c:v>3.6518999999999999E-4</c:v>
                </c:pt>
                <c:pt idx="335">
                  <c:v>4.4384999999999997E-4</c:v>
                </c:pt>
                <c:pt idx="336">
                  <c:v>1.2506E-5</c:v>
                </c:pt>
                <c:pt idx="337">
                  <c:v>2.1963E-5</c:v>
                </c:pt>
                <c:pt idx="338">
                  <c:v>8.6076000000000004E-6</c:v>
                </c:pt>
                <c:pt idx="339">
                  <c:v>1.6358E-3</c:v>
                </c:pt>
                <c:pt idx="340">
                  <c:v>1.7195999999999999E-3</c:v>
                </c:pt>
                <c:pt idx="341">
                  <c:v>1.9220000000000001E-3</c:v>
                </c:pt>
                <c:pt idx="342">
                  <c:v>5.8713999999999999E-4</c:v>
                </c:pt>
                <c:pt idx="343">
                  <c:v>9.2016000000000005E-4</c:v>
                </c:pt>
                <c:pt idx="344">
                  <c:v>3.1376E-4</c:v>
                </c:pt>
                <c:pt idx="345">
                  <c:v>4.9923999999999997E-4</c:v>
                </c:pt>
                <c:pt idx="346">
                  <c:v>6.2483999999999999E-4</c:v>
                </c:pt>
                <c:pt idx="347">
                  <c:v>1.1598E-5</c:v>
                </c:pt>
                <c:pt idx="348">
                  <c:v>3.0623999999999997E-5</c:v>
                </c:pt>
                <c:pt idx="349">
                  <c:v>1.4171999999999999E-5</c:v>
                </c:pt>
                <c:pt idx="350">
                  <c:v>3.0016999999999999E-3</c:v>
                </c:pt>
                <c:pt idx="351">
                  <c:v>3.2994999999999999E-3</c:v>
                </c:pt>
                <c:pt idx="352">
                  <c:v>3.3541000000000001E-3</c:v>
                </c:pt>
                <c:pt idx="353">
                  <c:v>1.0127000000000001E-3</c:v>
                </c:pt>
                <c:pt idx="354">
                  <c:v>1.6106E-3</c:v>
                </c:pt>
                <c:pt idx="355">
                  <c:v>5.7490000000000004E-4</c:v>
                </c:pt>
                <c:pt idx="356">
                  <c:v>9.2845000000000004E-4</c:v>
                </c:pt>
                <c:pt idx="357">
                  <c:v>1.2251E-3</c:v>
                </c:pt>
                <c:pt idx="358">
                  <c:v>1.9823E-5</c:v>
                </c:pt>
                <c:pt idx="359">
                  <c:v>2.8305000000000001E-5</c:v>
                </c:pt>
                <c:pt idx="360">
                  <c:v>2.3849000000000002E-5</c:v>
                </c:pt>
                <c:pt idx="361">
                  <c:v>1.2671E-3</c:v>
                </c:pt>
                <c:pt idx="362">
                  <c:v>1.2966E-3</c:v>
                </c:pt>
                <c:pt idx="363">
                  <c:v>1.3828E-3</c:v>
                </c:pt>
                <c:pt idx="364">
                  <c:v>4.0743000000000002E-4</c:v>
                </c:pt>
                <c:pt idx="365">
                  <c:v>7.0177E-4</c:v>
                </c:pt>
                <c:pt idx="366">
                  <c:v>2.4708E-4</c:v>
                </c:pt>
                <c:pt idx="367">
                  <c:v>4.2360999999999999E-4</c:v>
                </c:pt>
                <c:pt idx="368">
                  <c:v>5.2764000000000001E-4</c:v>
                </c:pt>
                <c:pt idx="369">
                  <c:v>1.0307E-5</c:v>
                </c:pt>
                <c:pt idx="370">
                  <c:v>1.4724E-5</c:v>
                </c:pt>
                <c:pt idx="371">
                  <c:v>2.2546000000000001E-5</c:v>
                </c:pt>
                <c:pt idx="372">
                  <c:v>0.20516999999999999</c:v>
                </c:pt>
                <c:pt idx="373">
                  <c:v>0.21965000000000001</c:v>
                </c:pt>
                <c:pt idx="374">
                  <c:v>5.3268000000000003E-2</c:v>
                </c:pt>
                <c:pt idx="375">
                  <c:v>0.10117</c:v>
                </c:pt>
                <c:pt idx="376">
                  <c:v>3.6582000000000003E-2</c:v>
                </c:pt>
                <c:pt idx="377">
                  <c:v>6.1263999999999999E-2</c:v>
                </c:pt>
                <c:pt idx="378">
                  <c:v>7.7808000000000002E-2</c:v>
                </c:pt>
                <c:pt idx="379">
                  <c:v>1.173E-3</c:v>
                </c:pt>
                <c:pt idx="380">
                  <c:v>1.7650000000000001E-3</c:v>
                </c:pt>
                <c:pt idx="381">
                  <c:v>3.7093E-3</c:v>
                </c:pt>
                <c:pt idx="382">
                  <c:v>1.3891999999999999E-3</c:v>
                </c:pt>
                <c:pt idx="383">
                  <c:v>0.20458000000000001</c:v>
                </c:pt>
                <c:pt idx="384">
                  <c:v>0.22738</c:v>
                </c:pt>
                <c:pt idx="385">
                  <c:v>5.5265000000000002E-2</c:v>
                </c:pt>
                <c:pt idx="386">
                  <c:v>0.10514999999999999</c:v>
                </c:pt>
                <c:pt idx="387">
                  <c:v>3.8184000000000003E-2</c:v>
                </c:pt>
                <c:pt idx="388">
                  <c:v>6.4330999999999999E-2</c:v>
                </c:pt>
                <c:pt idx="389">
                  <c:v>8.1014000000000003E-2</c:v>
                </c:pt>
                <c:pt idx="390">
                  <c:v>1.3117000000000001E-3</c:v>
                </c:pt>
                <c:pt idx="391">
                  <c:v>2.2566999999999999E-3</c:v>
                </c:pt>
                <c:pt idx="392">
                  <c:v>3.9502000000000001E-3</c:v>
                </c:pt>
                <c:pt idx="393">
                  <c:v>1.6509000000000001E-3</c:v>
                </c:pt>
                <c:pt idx="394">
                  <c:v>0.21928</c:v>
                </c:pt>
                <c:pt idx="395">
                  <c:v>0.23024</c:v>
                </c:pt>
                <c:pt idx="396">
                  <c:v>5.9445999999999999E-2</c:v>
                </c:pt>
                <c:pt idx="397">
                  <c:v>0.11310000000000001</c:v>
                </c:pt>
                <c:pt idx="398">
                  <c:v>4.0389000000000001E-2</c:v>
                </c:pt>
                <c:pt idx="399">
                  <c:v>6.7044999999999993E-2</c:v>
                </c:pt>
                <c:pt idx="400">
                  <c:v>8.5698999999999997E-2</c:v>
                </c:pt>
                <c:pt idx="401">
                  <c:v>1.5299000000000001E-3</c:v>
                </c:pt>
                <c:pt idx="402">
                  <c:v>2.2742000000000001E-3</c:v>
                </c:pt>
                <c:pt idx="403">
                  <c:v>4.0708999999999997E-3</c:v>
                </c:pt>
                <c:pt idx="404">
                  <c:v>1.9537999999999999E-3</c:v>
                </c:pt>
                <c:pt idx="405">
                  <c:v>5.4848000000000001E-2</c:v>
                </c:pt>
                <c:pt idx="406">
                  <c:v>5.7661999999999998E-2</c:v>
                </c:pt>
                <c:pt idx="407">
                  <c:v>6.0763999999999999E-2</c:v>
                </c:pt>
                <c:pt idx="408">
                  <c:v>2.7980000000000001E-2</c:v>
                </c:pt>
                <c:pt idx="409">
                  <c:v>9.9850000000000008E-3</c:v>
                </c:pt>
                <c:pt idx="410">
                  <c:v>1.6792000000000001E-2</c:v>
                </c:pt>
                <c:pt idx="411">
                  <c:v>2.1725999999999999E-2</c:v>
                </c:pt>
                <c:pt idx="412">
                  <c:v>3.7394000000000001E-4</c:v>
                </c:pt>
                <c:pt idx="413">
                  <c:v>5.4215999999999997E-4</c:v>
                </c:pt>
                <c:pt idx="414">
                  <c:v>1.0555E-3</c:v>
                </c:pt>
                <c:pt idx="415">
                  <c:v>4.4062000000000002E-4</c:v>
                </c:pt>
                <c:pt idx="416">
                  <c:v>0.10362</c:v>
                </c:pt>
                <c:pt idx="417">
                  <c:v>0.10827000000000001</c:v>
                </c:pt>
                <c:pt idx="418">
                  <c:v>0.11425</c:v>
                </c:pt>
                <c:pt idx="419">
                  <c:v>2.7740999999999998E-2</c:v>
                </c:pt>
                <c:pt idx="420">
                  <c:v>1.8974000000000001E-2</c:v>
                </c:pt>
                <c:pt idx="421">
                  <c:v>3.1757000000000001E-2</c:v>
                </c:pt>
                <c:pt idx="422">
                  <c:v>4.0684999999999999E-2</c:v>
                </c:pt>
                <c:pt idx="423">
                  <c:v>6.9461999999999996E-4</c:v>
                </c:pt>
                <c:pt idx="424">
                  <c:v>1.1146999999999999E-3</c:v>
                </c:pt>
                <c:pt idx="425">
                  <c:v>1.9218E-3</c:v>
                </c:pt>
                <c:pt idx="426">
                  <c:v>8.4511000000000005E-4</c:v>
                </c:pt>
                <c:pt idx="427">
                  <c:v>3.7678999999999997E-2</c:v>
                </c:pt>
                <c:pt idx="428">
                  <c:v>3.9035E-2</c:v>
                </c:pt>
                <c:pt idx="429">
                  <c:v>4.2004E-2</c:v>
                </c:pt>
                <c:pt idx="430">
                  <c:v>1.0383999999999999E-2</c:v>
                </c:pt>
                <c:pt idx="431">
                  <c:v>1.9456000000000001E-2</c:v>
                </c:pt>
                <c:pt idx="432">
                  <c:v>1.1724E-2</c:v>
                </c:pt>
                <c:pt idx="433">
                  <c:v>1.4707E-2</c:v>
                </c:pt>
                <c:pt idx="434">
                  <c:v>2.7300000000000002E-4</c:v>
                </c:pt>
                <c:pt idx="435">
                  <c:v>3.4468999999999998E-4</c:v>
                </c:pt>
                <c:pt idx="436">
                  <c:v>7.5507000000000005E-4</c:v>
                </c:pt>
                <c:pt idx="437">
                  <c:v>2.8577000000000002E-4</c:v>
                </c:pt>
                <c:pt idx="438">
                  <c:v>6.2573000000000004E-2</c:v>
                </c:pt>
                <c:pt idx="439">
                  <c:v>6.3992999999999994E-2</c:v>
                </c:pt>
                <c:pt idx="440">
                  <c:v>6.9439000000000001E-2</c:v>
                </c:pt>
                <c:pt idx="441">
                  <c:v>1.7075E-2</c:v>
                </c:pt>
                <c:pt idx="442">
                  <c:v>3.2378999999999998E-2</c:v>
                </c:pt>
                <c:pt idx="443">
                  <c:v>1.1768000000000001E-2</c:v>
                </c:pt>
                <c:pt idx="444">
                  <c:v>2.392E-2</c:v>
                </c:pt>
                <c:pt idx="445">
                  <c:v>4.5396E-4</c:v>
                </c:pt>
                <c:pt idx="446">
                  <c:v>6.3752999999999998E-4</c:v>
                </c:pt>
                <c:pt idx="447">
                  <c:v>1.1845E-3</c:v>
                </c:pt>
                <c:pt idx="448">
                  <c:v>5.3859000000000003E-4</c:v>
                </c:pt>
                <c:pt idx="449">
                  <c:v>7.6776999999999998E-2</c:v>
                </c:pt>
                <c:pt idx="450">
                  <c:v>8.2283999999999996E-2</c:v>
                </c:pt>
                <c:pt idx="451">
                  <c:v>8.6992E-2</c:v>
                </c:pt>
                <c:pt idx="452">
                  <c:v>2.1151E-2</c:v>
                </c:pt>
                <c:pt idx="453">
                  <c:v>4.0717999999999997E-2</c:v>
                </c:pt>
                <c:pt idx="454">
                  <c:v>1.4644000000000001E-2</c:v>
                </c:pt>
                <c:pt idx="455">
                  <c:v>2.4160999999999998E-2</c:v>
                </c:pt>
                <c:pt idx="456">
                  <c:v>5.0374000000000003E-4</c:v>
                </c:pt>
                <c:pt idx="457">
                  <c:v>7.9286000000000005E-4</c:v>
                </c:pt>
                <c:pt idx="458">
                  <c:v>1.5009999999999999E-3</c:v>
                </c:pt>
                <c:pt idx="459">
                  <c:v>5.7333999999999998E-4</c:v>
                </c:pt>
                <c:pt idx="460">
                  <c:v>1.2477E-3</c:v>
                </c:pt>
                <c:pt idx="461">
                  <c:v>1.4625E-3</c:v>
                </c:pt>
                <c:pt idx="462">
                  <c:v>1.6799E-3</c:v>
                </c:pt>
                <c:pt idx="463">
                  <c:v>4.0175999999999998E-4</c:v>
                </c:pt>
                <c:pt idx="464">
                  <c:v>8.3314999999999995E-4</c:v>
                </c:pt>
                <c:pt idx="465">
                  <c:v>2.8448999999999998E-4</c:v>
                </c:pt>
                <c:pt idx="466">
                  <c:v>3.9264999999999998E-4</c:v>
                </c:pt>
                <c:pt idx="467">
                  <c:v>5.6975000000000005E-4</c:v>
                </c:pt>
                <c:pt idx="468">
                  <c:v>1.4447000000000001E-5</c:v>
                </c:pt>
                <c:pt idx="469">
                  <c:v>2.264E-5</c:v>
                </c:pt>
                <c:pt idx="470">
                  <c:v>1.1161E-5</c:v>
                </c:pt>
                <c:pt idx="471">
                  <c:v>2.1140999999999998E-3</c:v>
                </c:pt>
                <c:pt idx="472">
                  <c:v>2.1511999999999998E-3</c:v>
                </c:pt>
                <c:pt idx="473">
                  <c:v>2.2780000000000001E-3</c:v>
                </c:pt>
                <c:pt idx="474">
                  <c:v>5.5477E-4</c:v>
                </c:pt>
                <c:pt idx="475">
                  <c:v>1.0418000000000001E-3</c:v>
                </c:pt>
                <c:pt idx="476">
                  <c:v>3.8450000000000002E-4</c:v>
                </c:pt>
                <c:pt idx="477">
                  <c:v>6.6728000000000002E-4</c:v>
                </c:pt>
                <c:pt idx="478">
                  <c:v>9.1805000000000001E-4</c:v>
                </c:pt>
                <c:pt idx="479">
                  <c:v>1.7461000000000001E-5</c:v>
                </c:pt>
                <c:pt idx="480">
                  <c:v>3.9459999999999998E-5</c:v>
                </c:pt>
                <c:pt idx="481">
                  <c:v>1.5016E-5</c:v>
                </c:pt>
                <c:pt idx="482">
                  <c:v>3.9597E-3</c:v>
                </c:pt>
                <c:pt idx="483">
                  <c:v>4.15E-3</c:v>
                </c:pt>
                <c:pt idx="484">
                  <c:v>4.3668999999999999E-3</c:v>
                </c:pt>
                <c:pt idx="485">
                  <c:v>1.0847000000000001E-3</c:v>
                </c:pt>
                <c:pt idx="486">
                  <c:v>2.0563999999999999E-3</c:v>
                </c:pt>
                <c:pt idx="487">
                  <c:v>7.4501999999999999E-4</c:v>
                </c:pt>
                <c:pt idx="488">
                  <c:v>1.1927999999999999E-3</c:v>
                </c:pt>
                <c:pt idx="489">
                  <c:v>1.5164E-3</c:v>
                </c:pt>
                <c:pt idx="490">
                  <c:v>2.5893000000000001E-5</c:v>
                </c:pt>
                <c:pt idx="491">
                  <c:v>3.9983E-5</c:v>
                </c:pt>
                <c:pt idx="492">
                  <c:v>3.2008999999999998E-5</c:v>
                </c:pt>
                <c:pt idx="493">
                  <c:v>1.5372000000000001E-3</c:v>
                </c:pt>
                <c:pt idx="494">
                  <c:v>1.7462000000000001E-3</c:v>
                </c:pt>
                <c:pt idx="495">
                  <c:v>1.9168E-3</c:v>
                </c:pt>
                <c:pt idx="496">
                  <c:v>4.0021000000000002E-4</c:v>
                </c:pt>
                <c:pt idx="497">
                  <c:v>9.3340999999999997E-4</c:v>
                </c:pt>
                <c:pt idx="498">
                  <c:v>3.0191000000000001E-4</c:v>
                </c:pt>
                <c:pt idx="499">
                  <c:v>5.4710999999999996E-4</c:v>
                </c:pt>
                <c:pt idx="500">
                  <c:v>6.1017000000000005E-4</c:v>
                </c:pt>
                <c:pt idx="501">
                  <c:v>9.0687000000000001E-6</c:v>
                </c:pt>
                <c:pt idx="502">
                  <c:v>1.7445E-5</c:v>
                </c:pt>
                <c:pt idx="503">
                  <c:v>3.2279E-5</c:v>
                </c:pt>
                <c:pt idx="504">
                  <c:v>0.30610999999999999</c:v>
                </c:pt>
                <c:pt idx="505">
                  <c:v>0.3236</c:v>
                </c:pt>
                <c:pt idx="506">
                  <c:v>7.8403E-2</c:v>
                </c:pt>
                <c:pt idx="507">
                  <c:v>0.10191</c:v>
                </c:pt>
                <c:pt idx="508">
                  <c:v>5.5066999999999998E-2</c:v>
                </c:pt>
                <c:pt idx="509">
                  <c:v>9.0907000000000002E-2</c:v>
                </c:pt>
                <c:pt idx="510">
                  <c:v>0.11462</c:v>
                </c:pt>
                <c:pt idx="511">
                  <c:v>2.0934999999999999E-3</c:v>
                </c:pt>
                <c:pt idx="512">
                  <c:v>3.0316000000000002E-3</c:v>
                </c:pt>
                <c:pt idx="513">
                  <c:v>5.5186000000000002E-3</c:v>
                </c:pt>
                <c:pt idx="514">
                  <c:v>2.1627E-3</c:v>
                </c:pt>
                <c:pt idx="515">
                  <c:v>0.30647000000000002</c:v>
                </c:pt>
                <c:pt idx="516">
                  <c:v>0.33817000000000003</c:v>
                </c:pt>
                <c:pt idx="517">
                  <c:v>8.0813999999999997E-2</c:v>
                </c:pt>
                <c:pt idx="518">
                  <c:v>0.10668</c:v>
                </c:pt>
                <c:pt idx="519">
                  <c:v>5.6377999999999998E-2</c:v>
                </c:pt>
                <c:pt idx="520">
                  <c:v>9.4548999999999994E-2</c:v>
                </c:pt>
                <c:pt idx="521">
                  <c:v>0.11874999999999999</c:v>
                </c:pt>
                <c:pt idx="522">
                  <c:v>2.2436999999999999E-3</c:v>
                </c:pt>
                <c:pt idx="523">
                  <c:v>3.0103E-3</c:v>
                </c:pt>
                <c:pt idx="524">
                  <c:v>5.7215E-3</c:v>
                </c:pt>
                <c:pt idx="525">
                  <c:v>2.3636E-3</c:v>
                </c:pt>
                <c:pt idx="526">
                  <c:v>0.32258999999999999</c:v>
                </c:pt>
                <c:pt idx="527">
                  <c:v>0.33859</c:v>
                </c:pt>
                <c:pt idx="528">
                  <c:v>8.8324E-2</c:v>
                </c:pt>
                <c:pt idx="529">
                  <c:v>0.11262999999999999</c:v>
                </c:pt>
                <c:pt idx="530">
                  <c:v>6.0082999999999998E-2</c:v>
                </c:pt>
                <c:pt idx="531">
                  <c:v>9.9531999999999995E-2</c:v>
                </c:pt>
                <c:pt idx="532">
                  <c:v>0.12595000000000001</c:v>
                </c:pt>
                <c:pt idx="533">
                  <c:v>2.2880000000000001E-3</c:v>
                </c:pt>
                <c:pt idx="534">
                  <c:v>3.2282000000000001E-3</c:v>
                </c:pt>
                <c:pt idx="535">
                  <c:v>6.2432E-3</c:v>
                </c:pt>
                <c:pt idx="536">
                  <c:v>2.4581E-3</c:v>
                </c:pt>
                <c:pt idx="537">
                  <c:v>7.9582E-2</c:v>
                </c:pt>
                <c:pt idx="538">
                  <c:v>8.4338999999999997E-2</c:v>
                </c:pt>
                <c:pt idx="539">
                  <c:v>9.0077000000000004E-2</c:v>
                </c:pt>
                <c:pt idx="540">
                  <c:v>2.8015000000000002E-2</c:v>
                </c:pt>
                <c:pt idx="541">
                  <c:v>1.52E-2</c:v>
                </c:pt>
                <c:pt idx="542">
                  <c:v>2.4930000000000001E-2</c:v>
                </c:pt>
                <c:pt idx="543">
                  <c:v>3.1654000000000002E-2</c:v>
                </c:pt>
                <c:pt idx="544">
                  <c:v>6.5410999999999996E-4</c:v>
                </c:pt>
                <c:pt idx="545">
                  <c:v>8.5464000000000004E-4</c:v>
                </c:pt>
                <c:pt idx="546">
                  <c:v>1.5472000000000001E-3</c:v>
                </c:pt>
                <c:pt idx="547">
                  <c:v>6.2220000000000005E-4</c:v>
                </c:pt>
                <c:pt idx="548">
                  <c:v>0.10305</c:v>
                </c:pt>
                <c:pt idx="549">
                  <c:v>0.10854999999999999</c:v>
                </c:pt>
                <c:pt idx="550">
                  <c:v>0.11498</c:v>
                </c:pt>
                <c:pt idx="551">
                  <c:v>2.8039999999999999E-2</c:v>
                </c:pt>
                <c:pt idx="552">
                  <c:v>1.9085999999999999E-2</c:v>
                </c:pt>
                <c:pt idx="553">
                  <c:v>3.2233999999999999E-2</c:v>
                </c:pt>
                <c:pt idx="554">
                  <c:v>4.0670999999999999E-2</c:v>
                </c:pt>
                <c:pt idx="555">
                  <c:v>7.7503000000000001E-4</c:v>
                </c:pt>
                <c:pt idx="556">
                  <c:v>1.0368E-3</c:v>
                </c:pt>
                <c:pt idx="557">
                  <c:v>1.8415E-3</c:v>
                </c:pt>
                <c:pt idx="558">
                  <c:v>8.7093000000000001E-4</c:v>
                </c:pt>
                <c:pt idx="559">
                  <c:v>5.5239000000000003E-2</c:v>
                </c:pt>
                <c:pt idx="560">
                  <c:v>5.7851E-2</c:v>
                </c:pt>
                <c:pt idx="561">
                  <c:v>6.1011000000000003E-2</c:v>
                </c:pt>
                <c:pt idx="562">
                  <c:v>1.4824E-2</c:v>
                </c:pt>
                <c:pt idx="563">
                  <c:v>1.9408000000000002E-2</c:v>
                </c:pt>
                <c:pt idx="564">
                  <c:v>1.7211000000000001E-2</c:v>
                </c:pt>
                <c:pt idx="565">
                  <c:v>2.1713E-2</c:v>
                </c:pt>
                <c:pt idx="566">
                  <c:v>3.8813999999999998E-4</c:v>
                </c:pt>
                <c:pt idx="567">
                  <c:v>5.6756000000000005E-4</c:v>
                </c:pt>
                <c:pt idx="568">
                  <c:v>1.072E-3</c:v>
                </c:pt>
                <c:pt idx="569">
                  <c:v>4.5303999999999999E-4</c:v>
                </c:pt>
                <c:pt idx="570">
                  <c:v>9.1767000000000001E-2</c:v>
                </c:pt>
                <c:pt idx="571">
                  <c:v>9.7530000000000006E-2</c:v>
                </c:pt>
                <c:pt idx="572">
                  <c:v>0.10265000000000001</c:v>
                </c:pt>
                <c:pt idx="573">
                  <c:v>2.4995E-2</c:v>
                </c:pt>
                <c:pt idx="574">
                  <c:v>3.2214E-2</c:v>
                </c:pt>
                <c:pt idx="575">
                  <c:v>1.7513999999999998E-2</c:v>
                </c:pt>
                <c:pt idx="576">
                  <c:v>3.6084999999999999E-2</c:v>
                </c:pt>
                <c:pt idx="577">
                  <c:v>5.8186000000000002E-4</c:v>
                </c:pt>
                <c:pt idx="578">
                  <c:v>9.5715999999999998E-4</c:v>
                </c:pt>
                <c:pt idx="579">
                  <c:v>1.7007999999999999E-3</c:v>
                </c:pt>
                <c:pt idx="580">
                  <c:v>7.0545000000000004E-4</c:v>
                </c:pt>
                <c:pt idx="581">
                  <c:v>0.11549</c:v>
                </c:pt>
                <c:pt idx="582">
                  <c:v>0.12262000000000001</c:v>
                </c:pt>
                <c:pt idx="583">
                  <c:v>0.12992999999999999</c:v>
                </c:pt>
                <c:pt idx="584">
                  <c:v>3.1274000000000003E-2</c:v>
                </c:pt>
                <c:pt idx="585">
                  <c:v>4.0767999999999999E-2</c:v>
                </c:pt>
                <c:pt idx="586">
                  <c:v>2.1548000000000001E-2</c:v>
                </c:pt>
                <c:pt idx="587">
                  <c:v>3.5921000000000002E-2</c:v>
                </c:pt>
                <c:pt idx="588">
                  <c:v>8.0099000000000001E-4</c:v>
                </c:pt>
                <c:pt idx="589">
                  <c:v>1.2979000000000001E-3</c:v>
                </c:pt>
                <c:pt idx="590">
                  <c:v>2.2311000000000002E-3</c:v>
                </c:pt>
                <c:pt idx="591">
                  <c:v>9.4527999999999995E-4</c:v>
                </c:pt>
                <c:pt idx="592">
                  <c:v>2.0100000000000001E-3</c:v>
                </c:pt>
                <c:pt idx="593">
                  <c:v>2.1781999999999999E-3</c:v>
                </c:pt>
                <c:pt idx="594">
                  <c:v>2.3500000000000001E-3</c:v>
                </c:pt>
                <c:pt idx="595">
                  <c:v>5.9363999999999999E-4</c:v>
                </c:pt>
                <c:pt idx="596">
                  <c:v>6.4899999999999995E-4</c:v>
                </c:pt>
                <c:pt idx="597">
                  <c:v>3.2885999999999999E-4</c:v>
                </c:pt>
                <c:pt idx="598">
                  <c:v>6.7190000000000001E-4</c:v>
                </c:pt>
                <c:pt idx="599">
                  <c:v>7.7857999999999996E-4</c:v>
                </c:pt>
                <c:pt idx="600">
                  <c:v>2.1518E-5</c:v>
                </c:pt>
                <c:pt idx="601">
                  <c:v>3.7351000000000002E-5</c:v>
                </c:pt>
                <c:pt idx="602">
                  <c:v>1.6027000000000001E-5</c:v>
                </c:pt>
                <c:pt idx="603">
                  <c:v>2.6943000000000002E-3</c:v>
                </c:pt>
                <c:pt idx="604">
                  <c:v>3.1676E-3</c:v>
                </c:pt>
                <c:pt idx="605">
                  <c:v>3.6370999999999999E-3</c:v>
                </c:pt>
                <c:pt idx="606">
                  <c:v>7.8043000000000003E-4</c:v>
                </c:pt>
                <c:pt idx="607">
                  <c:v>1.0577E-3</c:v>
                </c:pt>
                <c:pt idx="608">
                  <c:v>5.7253999999999996E-4</c:v>
                </c:pt>
                <c:pt idx="609">
                  <c:v>9.7958000000000008E-4</c:v>
                </c:pt>
                <c:pt idx="610">
                  <c:v>1.1578999999999999E-3</c:v>
                </c:pt>
                <c:pt idx="611">
                  <c:v>2.1603999999999998E-5</c:v>
                </c:pt>
                <c:pt idx="612">
                  <c:v>5.8204E-5</c:v>
                </c:pt>
                <c:pt idx="613">
                  <c:v>2.3686E-5</c:v>
                </c:pt>
                <c:pt idx="614">
                  <c:v>5.7467000000000004E-3</c:v>
                </c:pt>
                <c:pt idx="615">
                  <c:v>6.0727999999999997E-3</c:v>
                </c:pt>
                <c:pt idx="616">
                  <c:v>6.6109999999999997E-3</c:v>
                </c:pt>
                <c:pt idx="617">
                  <c:v>1.5169000000000001E-3</c:v>
                </c:pt>
                <c:pt idx="618">
                  <c:v>2.1564000000000002E-3</c:v>
                </c:pt>
                <c:pt idx="619">
                  <c:v>1.0694000000000001E-3</c:v>
                </c:pt>
                <c:pt idx="620">
                  <c:v>1.7323E-3</c:v>
                </c:pt>
                <c:pt idx="621">
                  <c:v>2.2114000000000001E-3</c:v>
                </c:pt>
                <c:pt idx="622">
                  <c:v>4.8143999999999998E-5</c:v>
                </c:pt>
                <c:pt idx="623">
                  <c:v>5.9063E-5</c:v>
                </c:pt>
                <c:pt idx="624">
                  <c:v>4.5460000000000002E-5</c:v>
                </c:pt>
                <c:pt idx="625">
                  <c:v>2.2645999999999999E-3</c:v>
                </c:pt>
                <c:pt idx="626">
                  <c:v>2.4938E-3</c:v>
                </c:pt>
                <c:pt idx="627">
                  <c:v>2.2612000000000001E-3</c:v>
                </c:pt>
                <c:pt idx="628">
                  <c:v>6.3164000000000004E-4</c:v>
                </c:pt>
                <c:pt idx="629">
                  <c:v>7.6944999999999997E-4</c:v>
                </c:pt>
                <c:pt idx="630">
                  <c:v>4.8372999999999998E-4</c:v>
                </c:pt>
                <c:pt idx="631">
                  <c:v>6.7387000000000002E-4</c:v>
                </c:pt>
                <c:pt idx="632">
                  <c:v>9.6482999999999996E-4</c:v>
                </c:pt>
                <c:pt idx="633">
                  <c:v>1.7265000000000002E-5</c:v>
                </c:pt>
                <c:pt idx="634">
                  <c:v>2.5148999999999999E-5</c:v>
                </c:pt>
                <c:pt idx="635">
                  <c:v>4.5354E-5</c:v>
                </c:pt>
                <c:pt idx="636">
                  <c:v>0.11142000000000001</c:v>
                </c:pt>
                <c:pt idx="637">
                  <c:v>0.11812</c:v>
                </c:pt>
                <c:pt idx="638">
                  <c:v>2.8948999999999999E-2</c:v>
                </c:pt>
                <c:pt idx="639">
                  <c:v>3.6804000000000003E-2</c:v>
                </c:pt>
                <c:pt idx="640">
                  <c:v>5.5009000000000002E-2</c:v>
                </c:pt>
                <c:pt idx="641">
                  <c:v>3.2836999999999998E-2</c:v>
                </c:pt>
                <c:pt idx="642">
                  <c:v>4.1856999999999998E-2</c:v>
                </c:pt>
                <c:pt idx="643">
                  <c:v>7.6389000000000003E-4</c:v>
                </c:pt>
                <c:pt idx="644">
                  <c:v>1.1088000000000001E-3</c:v>
                </c:pt>
                <c:pt idx="645">
                  <c:v>2.1113999999999998E-3</c:v>
                </c:pt>
                <c:pt idx="646">
                  <c:v>8.0931999999999998E-4</c:v>
                </c:pt>
                <c:pt idx="647">
                  <c:v>0.11242000000000001</c:v>
                </c:pt>
                <c:pt idx="648">
                  <c:v>0.12392</c:v>
                </c:pt>
                <c:pt idx="649">
                  <c:v>3.0247E-2</c:v>
                </c:pt>
                <c:pt idx="650">
                  <c:v>3.8632E-2</c:v>
                </c:pt>
                <c:pt idx="651">
                  <c:v>5.7926999999999999E-2</c:v>
                </c:pt>
                <c:pt idx="652">
                  <c:v>3.3916000000000002E-2</c:v>
                </c:pt>
                <c:pt idx="653">
                  <c:v>4.3293999999999999E-2</c:v>
                </c:pt>
                <c:pt idx="654">
                  <c:v>8.1284E-4</c:v>
                </c:pt>
                <c:pt idx="655">
                  <c:v>1.0836999999999999E-3</c:v>
                </c:pt>
                <c:pt idx="656">
                  <c:v>2.1472000000000002E-3</c:v>
                </c:pt>
                <c:pt idx="657">
                  <c:v>8.3202000000000005E-4</c:v>
                </c:pt>
                <c:pt idx="658">
                  <c:v>0.11643000000000001</c:v>
                </c:pt>
                <c:pt idx="659">
                  <c:v>0.12262000000000001</c:v>
                </c:pt>
                <c:pt idx="660">
                  <c:v>3.2648999999999997E-2</c:v>
                </c:pt>
                <c:pt idx="661">
                  <c:v>4.0654999999999997E-2</c:v>
                </c:pt>
                <c:pt idx="662">
                  <c:v>6.0545000000000002E-2</c:v>
                </c:pt>
                <c:pt idx="663">
                  <c:v>3.6753000000000001E-2</c:v>
                </c:pt>
                <c:pt idx="664">
                  <c:v>4.6275999999999998E-2</c:v>
                </c:pt>
                <c:pt idx="665">
                  <c:v>7.7753000000000002E-4</c:v>
                </c:pt>
                <c:pt idx="666">
                  <c:v>1.274E-3</c:v>
                </c:pt>
                <c:pt idx="667">
                  <c:v>2.3040000000000001E-3</c:v>
                </c:pt>
                <c:pt idx="668">
                  <c:v>9.3585999999999995E-4</c:v>
                </c:pt>
                <c:pt idx="669">
                  <c:v>2.972E-2</c:v>
                </c:pt>
                <c:pt idx="670">
                  <c:v>3.0598E-2</c:v>
                </c:pt>
                <c:pt idx="671">
                  <c:v>3.2938000000000002E-2</c:v>
                </c:pt>
                <c:pt idx="672">
                  <c:v>1.0026E-2</c:v>
                </c:pt>
                <c:pt idx="673">
                  <c:v>1.5369000000000001E-2</c:v>
                </c:pt>
                <c:pt idx="674">
                  <c:v>9.2738000000000004E-3</c:v>
                </c:pt>
                <c:pt idx="675">
                  <c:v>1.1410999999999999E-2</c:v>
                </c:pt>
                <c:pt idx="676">
                  <c:v>1.9667999999999999E-4</c:v>
                </c:pt>
                <c:pt idx="677">
                  <c:v>2.7473999999999999E-4</c:v>
                </c:pt>
                <c:pt idx="678">
                  <c:v>5.6079000000000003E-4</c:v>
                </c:pt>
                <c:pt idx="679">
                  <c:v>2.3248E-4</c:v>
                </c:pt>
                <c:pt idx="680">
                  <c:v>3.7386000000000003E-2</c:v>
                </c:pt>
                <c:pt idx="681">
                  <c:v>3.9626000000000001E-2</c:v>
                </c:pt>
                <c:pt idx="682">
                  <c:v>4.2070999999999997E-2</c:v>
                </c:pt>
                <c:pt idx="683">
                  <c:v>1.0078E-2</c:v>
                </c:pt>
                <c:pt idx="684">
                  <c:v>1.9413E-2</c:v>
                </c:pt>
                <c:pt idx="685">
                  <c:v>1.1644E-2</c:v>
                </c:pt>
                <c:pt idx="686">
                  <c:v>1.4694E-2</c:v>
                </c:pt>
                <c:pt idx="687">
                  <c:v>2.6246E-4</c:v>
                </c:pt>
                <c:pt idx="688">
                  <c:v>3.8110999999999999E-4</c:v>
                </c:pt>
                <c:pt idx="689">
                  <c:v>6.8351999999999996E-4</c:v>
                </c:pt>
                <c:pt idx="690">
                  <c:v>3.0352999999999999E-4</c:v>
                </c:pt>
                <c:pt idx="691">
                  <c:v>5.5100000000000003E-2</c:v>
                </c:pt>
                <c:pt idx="692">
                  <c:v>5.7716000000000003E-2</c:v>
                </c:pt>
                <c:pt idx="693">
                  <c:v>6.1441000000000003E-2</c:v>
                </c:pt>
                <c:pt idx="694">
                  <c:v>1.4952999999999999E-2</c:v>
                </c:pt>
                <c:pt idx="695">
                  <c:v>1.9136E-2</c:v>
                </c:pt>
                <c:pt idx="696">
                  <c:v>1.7023E-2</c:v>
                </c:pt>
                <c:pt idx="697">
                  <c:v>2.1732000000000001E-2</c:v>
                </c:pt>
                <c:pt idx="698">
                  <c:v>4.2662E-4</c:v>
                </c:pt>
                <c:pt idx="699">
                  <c:v>5.1521E-4</c:v>
                </c:pt>
                <c:pt idx="700">
                  <c:v>1.0417E-3</c:v>
                </c:pt>
                <c:pt idx="701">
                  <c:v>4.5772E-4</c:v>
                </c:pt>
                <c:pt idx="702">
                  <c:v>3.3651E-2</c:v>
                </c:pt>
                <c:pt idx="703">
                  <c:v>3.4558999999999999E-2</c:v>
                </c:pt>
                <c:pt idx="704">
                  <c:v>3.7720999999999998E-2</c:v>
                </c:pt>
                <c:pt idx="705">
                  <c:v>9.0907000000000002E-3</c:v>
                </c:pt>
                <c:pt idx="706">
                  <c:v>1.1509E-2</c:v>
                </c:pt>
                <c:pt idx="707">
                  <c:v>1.72E-2</c:v>
                </c:pt>
                <c:pt idx="708">
                  <c:v>1.3128000000000001E-2</c:v>
                </c:pt>
                <c:pt idx="709">
                  <c:v>2.119E-4</c:v>
                </c:pt>
                <c:pt idx="710">
                  <c:v>3.3823000000000002E-4</c:v>
                </c:pt>
                <c:pt idx="711">
                  <c:v>6.5755999999999996E-4</c:v>
                </c:pt>
                <c:pt idx="712">
                  <c:v>2.8206999999999999E-4</c:v>
                </c:pt>
                <c:pt idx="713">
                  <c:v>4.3202999999999998E-2</c:v>
                </c:pt>
                <c:pt idx="714">
                  <c:v>4.4298999999999998E-2</c:v>
                </c:pt>
                <c:pt idx="715">
                  <c:v>4.7608999999999999E-2</c:v>
                </c:pt>
                <c:pt idx="716">
                  <c:v>1.1519E-2</c:v>
                </c:pt>
                <c:pt idx="717">
                  <c:v>1.4716999999999999E-2</c:v>
                </c:pt>
                <c:pt idx="718">
                  <c:v>2.1943000000000001E-2</c:v>
                </c:pt>
                <c:pt idx="719">
                  <c:v>1.3202999999999999E-2</c:v>
                </c:pt>
                <c:pt idx="720">
                  <c:v>3.1514999999999999E-4</c:v>
                </c:pt>
                <c:pt idx="721">
                  <c:v>3.8241000000000002E-4</c:v>
                </c:pt>
                <c:pt idx="722">
                  <c:v>8.1262000000000001E-4</c:v>
                </c:pt>
                <c:pt idx="723">
                  <c:v>3.2524000000000002E-4</c:v>
                </c:pt>
                <c:pt idx="724">
                  <c:v>8.4756999999999996E-4</c:v>
                </c:pt>
                <c:pt idx="725">
                  <c:v>7.6953000000000004E-4</c:v>
                </c:pt>
                <c:pt idx="726">
                  <c:v>8.8035999999999995E-4</c:v>
                </c:pt>
                <c:pt idx="727">
                  <c:v>2.2285E-4</c:v>
                </c:pt>
                <c:pt idx="728">
                  <c:v>2.7241E-4</c:v>
                </c:pt>
                <c:pt idx="729">
                  <c:v>3.7305999999999998E-4</c:v>
                </c:pt>
                <c:pt idx="730">
                  <c:v>2.3414E-4</c:v>
                </c:pt>
                <c:pt idx="731">
                  <c:v>3.1243999999999998E-4</c:v>
                </c:pt>
                <c:pt idx="732">
                  <c:v>6.9643000000000004E-6</c:v>
                </c:pt>
                <c:pt idx="733">
                  <c:v>1.34E-5</c:v>
                </c:pt>
                <c:pt idx="734">
                  <c:v>6.1731000000000002E-6</c:v>
                </c:pt>
                <c:pt idx="735">
                  <c:v>1.0855000000000001E-3</c:v>
                </c:pt>
                <c:pt idx="736">
                  <c:v>1.1715E-3</c:v>
                </c:pt>
                <c:pt idx="737">
                  <c:v>1.3848E-3</c:v>
                </c:pt>
                <c:pt idx="738">
                  <c:v>2.9493E-4</c:v>
                </c:pt>
                <c:pt idx="739">
                  <c:v>3.8778E-4</c:v>
                </c:pt>
                <c:pt idx="740">
                  <c:v>5.6687999999999997E-4</c:v>
                </c:pt>
                <c:pt idx="741">
                  <c:v>3.6544000000000002E-4</c:v>
                </c:pt>
                <c:pt idx="742">
                  <c:v>4.7606999999999999E-4</c:v>
                </c:pt>
                <c:pt idx="743">
                  <c:v>8.1288000000000008E-6</c:v>
                </c:pt>
                <c:pt idx="744">
                  <c:v>2.2347000000000001E-5</c:v>
                </c:pt>
                <c:pt idx="745">
                  <c:v>9.4219000000000004E-6</c:v>
                </c:pt>
                <c:pt idx="746">
                  <c:v>2.1491000000000001E-3</c:v>
                </c:pt>
                <c:pt idx="747">
                  <c:v>2.1562E-3</c:v>
                </c:pt>
                <c:pt idx="748">
                  <c:v>2.4773999999999998E-3</c:v>
                </c:pt>
                <c:pt idx="749">
                  <c:v>5.6165999999999996E-4</c:v>
                </c:pt>
                <c:pt idx="750">
                  <c:v>7.8302999999999999E-4</c:v>
                </c:pt>
                <c:pt idx="751">
                  <c:v>1.0891E-3</c:v>
                </c:pt>
                <c:pt idx="752">
                  <c:v>6.6113999999999995E-4</c:v>
                </c:pt>
                <c:pt idx="753">
                  <c:v>9.1949999999999996E-4</c:v>
                </c:pt>
                <c:pt idx="754">
                  <c:v>1.4805E-5</c:v>
                </c:pt>
                <c:pt idx="755">
                  <c:v>2.1539000000000002E-5</c:v>
                </c:pt>
                <c:pt idx="756">
                  <c:v>1.7482999999999998E-5</c:v>
                </c:pt>
                <c:pt idx="757">
                  <c:v>8.8161999999999995E-4</c:v>
                </c:pt>
                <c:pt idx="758">
                  <c:v>9.9628999999999994E-4</c:v>
                </c:pt>
                <c:pt idx="759">
                  <c:v>1.1249000000000001E-3</c:v>
                </c:pt>
                <c:pt idx="760">
                  <c:v>2.3551999999999999E-4</c:v>
                </c:pt>
                <c:pt idx="761">
                  <c:v>3.3340000000000003E-4</c:v>
                </c:pt>
                <c:pt idx="762">
                  <c:v>4.6490000000000002E-4</c:v>
                </c:pt>
                <c:pt idx="763">
                  <c:v>2.7247000000000003E-4</c:v>
                </c:pt>
                <c:pt idx="764">
                  <c:v>3.2716000000000001E-4</c:v>
                </c:pt>
                <c:pt idx="765">
                  <c:v>5.9367999999999996E-6</c:v>
                </c:pt>
                <c:pt idx="766">
                  <c:v>8.7397000000000004E-6</c:v>
                </c:pt>
                <c:pt idx="767">
                  <c:v>1.7753000000000001E-5</c:v>
                </c:pt>
                <c:pt idx="768">
                  <c:v>0.18448999999999999</c:v>
                </c:pt>
                <c:pt idx="769">
                  <c:v>0.19497</c:v>
                </c:pt>
                <c:pt idx="770">
                  <c:v>4.7431000000000001E-2</c:v>
                </c:pt>
                <c:pt idx="771">
                  <c:v>6.0456999999999997E-2</c:v>
                </c:pt>
                <c:pt idx="772">
                  <c:v>9.0246000000000007E-2</c:v>
                </c:pt>
                <c:pt idx="773">
                  <c:v>3.2809999999999999E-2</c:v>
                </c:pt>
                <c:pt idx="774">
                  <c:v>6.8115999999999996E-2</c:v>
                </c:pt>
                <c:pt idx="775">
                  <c:v>1.2033E-3</c:v>
                </c:pt>
                <c:pt idx="776">
                  <c:v>1.8882E-3</c:v>
                </c:pt>
                <c:pt idx="777">
                  <c:v>3.0571999999999999E-3</c:v>
                </c:pt>
                <c:pt idx="778">
                  <c:v>1.4246E-3</c:v>
                </c:pt>
                <c:pt idx="779">
                  <c:v>0.18287</c:v>
                </c:pt>
                <c:pt idx="780">
                  <c:v>0.2056</c:v>
                </c:pt>
                <c:pt idx="781">
                  <c:v>4.9313999999999997E-2</c:v>
                </c:pt>
                <c:pt idx="782">
                  <c:v>6.3912999999999998E-2</c:v>
                </c:pt>
                <c:pt idx="783">
                  <c:v>9.5736000000000002E-2</c:v>
                </c:pt>
                <c:pt idx="784">
                  <c:v>3.3633000000000003E-2</c:v>
                </c:pt>
                <c:pt idx="785">
                  <c:v>7.2291999999999995E-2</c:v>
                </c:pt>
                <c:pt idx="786">
                  <c:v>1.2378000000000001E-3</c:v>
                </c:pt>
                <c:pt idx="787">
                  <c:v>1.9467E-3</c:v>
                </c:pt>
                <c:pt idx="788">
                  <c:v>3.2680999999999999E-3</c:v>
                </c:pt>
                <c:pt idx="789">
                  <c:v>1.3105E-3</c:v>
                </c:pt>
                <c:pt idx="790">
                  <c:v>0.19603999999999999</c:v>
                </c:pt>
                <c:pt idx="791">
                  <c:v>0.20479</c:v>
                </c:pt>
                <c:pt idx="792">
                  <c:v>5.2400000000000002E-2</c:v>
                </c:pt>
                <c:pt idx="793">
                  <c:v>6.7505999999999997E-2</c:v>
                </c:pt>
                <c:pt idx="794">
                  <c:v>0.10049</c:v>
                </c:pt>
                <c:pt idx="795">
                  <c:v>3.5805999999999998E-2</c:v>
                </c:pt>
                <c:pt idx="796">
                  <c:v>7.4942999999999996E-2</c:v>
                </c:pt>
                <c:pt idx="797">
                  <c:v>1.2428000000000001E-3</c:v>
                </c:pt>
                <c:pt idx="798">
                  <c:v>1.9487E-3</c:v>
                </c:pt>
                <c:pt idx="799">
                  <c:v>3.4437999999999999E-3</c:v>
                </c:pt>
                <c:pt idx="800">
                  <c:v>1.5383E-3</c:v>
                </c:pt>
                <c:pt idx="801">
                  <c:v>4.854E-2</c:v>
                </c:pt>
                <c:pt idx="802">
                  <c:v>5.0762000000000002E-2</c:v>
                </c:pt>
                <c:pt idx="803">
                  <c:v>5.3779E-2</c:v>
                </c:pt>
                <c:pt idx="804">
                  <c:v>1.7003000000000001E-2</c:v>
                </c:pt>
                <c:pt idx="805">
                  <c:v>2.4917999999999999E-2</c:v>
                </c:pt>
                <c:pt idx="806">
                  <c:v>9.1261999999999992E-3</c:v>
                </c:pt>
                <c:pt idx="807">
                  <c:v>1.8946999999999999E-2</c:v>
                </c:pt>
                <c:pt idx="808">
                  <c:v>3.6789E-4</c:v>
                </c:pt>
                <c:pt idx="809">
                  <c:v>4.7512999999999999E-4</c:v>
                </c:pt>
                <c:pt idx="810">
                  <c:v>9.5421000000000004E-4</c:v>
                </c:pt>
                <c:pt idx="811">
                  <c:v>3.8661000000000001E-4</c:v>
                </c:pt>
                <c:pt idx="812">
                  <c:v>6.2063E-2</c:v>
                </c:pt>
                <c:pt idx="813">
                  <c:v>6.5071000000000004E-2</c:v>
                </c:pt>
                <c:pt idx="814">
                  <c:v>6.8976999999999997E-2</c:v>
                </c:pt>
                <c:pt idx="815">
                  <c:v>1.6848999999999999E-2</c:v>
                </c:pt>
                <c:pt idx="816">
                  <c:v>3.2045999999999998E-2</c:v>
                </c:pt>
                <c:pt idx="817">
                  <c:v>1.1662E-2</c:v>
                </c:pt>
                <c:pt idx="818">
                  <c:v>2.4379999999999999E-2</c:v>
                </c:pt>
                <c:pt idx="819">
                  <c:v>4.0131999999999999E-4</c:v>
                </c:pt>
                <c:pt idx="820">
                  <c:v>6.4393000000000002E-4</c:v>
                </c:pt>
                <c:pt idx="821">
                  <c:v>1.2130000000000001E-3</c:v>
                </c:pt>
                <c:pt idx="822">
                  <c:v>5.3467E-4</c:v>
                </c:pt>
                <c:pt idx="823">
                  <c:v>9.2537999999999995E-2</c:v>
                </c:pt>
                <c:pt idx="824">
                  <c:v>9.7114000000000006E-2</c:v>
                </c:pt>
                <c:pt idx="825">
                  <c:v>0.1031</c:v>
                </c:pt>
                <c:pt idx="826">
                  <c:v>2.4750000000000001E-2</c:v>
                </c:pt>
                <c:pt idx="827">
                  <c:v>3.2173E-2</c:v>
                </c:pt>
                <c:pt idx="828">
                  <c:v>1.7448000000000002E-2</c:v>
                </c:pt>
                <c:pt idx="829">
                  <c:v>3.6007999999999998E-2</c:v>
                </c:pt>
                <c:pt idx="830">
                  <c:v>5.9261999999999997E-4</c:v>
                </c:pt>
                <c:pt idx="831">
                  <c:v>9.0881999999999996E-4</c:v>
                </c:pt>
                <c:pt idx="832">
                  <c:v>1.712E-3</c:v>
                </c:pt>
                <c:pt idx="833">
                  <c:v>7.7094000000000002E-4</c:v>
                </c:pt>
                <c:pt idx="834">
                  <c:v>3.3765999999999997E-2</c:v>
                </c:pt>
                <c:pt idx="835">
                  <c:v>3.4211999999999999E-2</c:v>
                </c:pt>
                <c:pt idx="836">
                  <c:v>3.7009E-2</c:v>
                </c:pt>
                <c:pt idx="837">
                  <c:v>9.1438999999999999E-3</c:v>
                </c:pt>
                <c:pt idx="838">
                  <c:v>1.1686999999999999E-2</c:v>
                </c:pt>
                <c:pt idx="839">
                  <c:v>1.7163999999999999E-2</c:v>
                </c:pt>
                <c:pt idx="840">
                  <c:v>1.3200999999999999E-2</c:v>
                </c:pt>
                <c:pt idx="841">
                  <c:v>2.4831000000000001E-4</c:v>
                </c:pt>
                <c:pt idx="842">
                  <c:v>3.4192000000000001E-4</c:v>
                </c:pt>
                <c:pt idx="843">
                  <c:v>6.5583999999999998E-4</c:v>
                </c:pt>
                <c:pt idx="844">
                  <c:v>2.2654000000000001E-4</c:v>
                </c:pt>
                <c:pt idx="845">
                  <c:v>7.0085999999999996E-2</c:v>
                </c:pt>
                <c:pt idx="846">
                  <c:v>7.3038000000000006E-2</c:v>
                </c:pt>
                <c:pt idx="847">
                  <c:v>7.8687999999999994E-2</c:v>
                </c:pt>
                <c:pt idx="848">
                  <c:v>1.8851E-2</c:v>
                </c:pt>
                <c:pt idx="849">
                  <c:v>2.4287E-2</c:v>
                </c:pt>
                <c:pt idx="850">
                  <c:v>3.6045000000000001E-2</c:v>
                </c:pt>
                <c:pt idx="851">
                  <c:v>1.2817E-2</c:v>
                </c:pt>
                <c:pt idx="852">
                  <c:v>4.9925999999999996E-4</c:v>
                </c:pt>
                <c:pt idx="853">
                  <c:v>6.4015999999999997E-4</c:v>
                </c:pt>
                <c:pt idx="854">
                  <c:v>1.3014000000000001E-3</c:v>
                </c:pt>
                <c:pt idx="855">
                  <c:v>5.6103000000000001E-4</c:v>
                </c:pt>
                <c:pt idx="856">
                  <c:v>1.2473E-3</c:v>
                </c:pt>
                <c:pt idx="857">
                  <c:v>1.0908000000000001E-3</c:v>
                </c:pt>
                <c:pt idx="858">
                  <c:v>1.4086000000000001E-3</c:v>
                </c:pt>
                <c:pt idx="859">
                  <c:v>3.4505000000000001E-4</c:v>
                </c:pt>
                <c:pt idx="860">
                  <c:v>5.0053000000000001E-4</c:v>
                </c:pt>
                <c:pt idx="861">
                  <c:v>6.8690000000000005E-4</c:v>
                </c:pt>
                <c:pt idx="862">
                  <c:v>2.2214000000000001E-4</c:v>
                </c:pt>
                <c:pt idx="863">
                  <c:v>5.4058000000000003E-4</c:v>
                </c:pt>
                <c:pt idx="864">
                  <c:v>1.1104000000000001E-5</c:v>
                </c:pt>
                <c:pt idx="865">
                  <c:v>2.2419999999999999E-5</c:v>
                </c:pt>
                <c:pt idx="866">
                  <c:v>1.0686999999999999E-5</c:v>
                </c:pt>
                <c:pt idx="867">
                  <c:v>2.0125999999999998E-3</c:v>
                </c:pt>
                <c:pt idx="868">
                  <c:v>1.9373999999999999E-3</c:v>
                </c:pt>
                <c:pt idx="869">
                  <c:v>2.2848999999999999E-3</c:v>
                </c:pt>
                <c:pt idx="870">
                  <c:v>5.4628000000000001E-4</c:v>
                </c:pt>
                <c:pt idx="871">
                  <c:v>6.5090000000000005E-4</c:v>
                </c:pt>
                <c:pt idx="872">
                  <c:v>1.0097999999999999E-3</c:v>
                </c:pt>
                <c:pt idx="873">
                  <c:v>3.2103999999999998E-4</c:v>
                </c:pt>
                <c:pt idx="874">
                  <c:v>8.1218000000000002E-4</c:v>
                </c:pt>
                <c:pt idx="875">
                  <c:v>1.2252999999999999E-5</c:v>
                </c:pt>
                <c:pt idx="876">
                  <c:v>3.4004000000000002E-5</c:v>
                </c:pt>
                <c:pt idx="877">
                  <c:v>1.5016E-5</c:v>
                </c:pt>
                <c:pt idx="878">
                  <c:v>3.3936000000000001E-3</c:v>
                </c:pt>
                <c:pt idx="879">
                  <c:v>3.5046000000000001E-3</c:v>
                </c:pt>
                <c:pt idx="880">
                  <c:v>4.1482000000000003E-3</c:v>
                </c:pt>
                <c:pt idx="881">
                  <c:v>9.3552000000000001E-4</c:v>
                </c:pt>
                <c:pt idx="882">
                  <c:v>1.2286E-3</c:v>
                </c:pt>
                <c:pt idx="883">
                  <c:v>1.7953999999999999E-3</c:v>
                </c:pt>
                <c:pt idx="884">
                  <c:v>6.2182000000000003E-4</c:v>
                </c:pt>
                <c:pt idx="885">
                  <c:v>1.4059000000000001E-3</c:v>
                </c:pt>
                <c:pt idx="886">
                  <c:v>2.3591000000000002E-5</c:v>
                </c:pt>
                <c:pt idx="887">
                  <c:v>3.5102999999999999E-5</c:v>
                </c:pt>
                <c:pt idx="888">
                  <c:v>2.8909000000000001E-5</c:v>
                </c:pt>
                <c:pt idx="889">
                  <c:v>1.5115E-3</c:v>
                </c:pt>
                <c:pt idx="890">
                  <c:v>1.3875000000000001E-3</c:v>
                </c:pt>
                <c:pt idx="891">
                  <c:v>1.5877E-3</c:v>
                </c:pt>
                <c:pt idx="892">
                  <c:v>4.1796999999999998E-4</c:v>
                </c:pt>
                <c:pt idx="893">
                  <c:v>5.1276999999999996E-4</c:v>
                </c:pt>
                <c:pt idx="894">
                  <c:v>7.4049999999999995E-4</c:v>
                </c:pt>
                <c:pt idx="895">
                  <c:v>2.8448999999999998E-4</c:v>
                </c:pt>
                <c:pt idx="896">
                  <c:v>5.8429E-4</c:v>
                </c:pt>
                <c:pt idx="897">
                  <c:v>1.0618000000000001E-5</c:v>
                </c:pt>
                <c:pt idx="898">
                  <c:v>1.5228000000000001E-5</c:v>
                </c:pt>
                <c:pt idx="899">
                  <c:v>2.8311999999999999E-5</c:v>
                </c:pt>
                <c:pt idx="900">
                  <c:v>0.23308999999999999</c:v>
                </c:pt>
                <c:pt idx="901">
                  <c:v>0.24673999999999999</c:v>
                </c:pt>
                <c:pt idx="902">
                  <c:v>5.9851000000000001E-2</c:v>
                </c:pt>
                <c:pt idx="903">
                  <c:v>7.6882000000000006E-2</c:v>
                </c:pt>
                <c:pt idx="904">
                  <c:v>0.11455</c:v>
                </c:pt>
                <c:pt idx="905">
                  <c:v>4.0157999999999999E-2</c:v>
                </c:pt>
                <c:pt idx="906">
                  <c:v>6.8992999999999999E-2</c:v>
                </c:pt>
                <c:pt idx="907">
                  <c:v>1.5045E-3</c:v>
                </c:pt>
                <c:pt idx="908">
                  <c:v>2.5257999999999999E-3</c:v>
                </c:pt>
                <c:pt idx="909">
                  <c:v>4.2265000000000002E-3</c:v>
                </c:pt>
                <c:pt idx="910">
                  <c:v>1.8745000000000001E-3</c:v>
                </c:pt>
                <c:pt idx="911">
                  <c:v>0.23171</c:v>
                </c:pt>
                <c:pt idx="912">
                  <c:v>0.25680999999999998</c:v>
                </c:pt>
                <c:pt idx="913">
                  <c:v>6.1476000000000003E-2</c:v>
                </c:pt>
                <c:pt idx="914">
                  <c:v>8.0825999999999995E-2</c:v>
                </c:pt>
                <c:pt idx="915">
                  <c:v>0.12066</c:v>
                </c:pt>
                <c:pt idx="916">
                  <c:v>4.3347999999999998E-2</c:v>
                </c:pt>
                <c:pt idx="917">
                  <c:v>7.1265999999999996E-2</c:v>
                </c:pt>
                <c:pt idx="918">
                  <c:v>1.6968E-3</c:v>
                </c:pt>
                <c:pt idx="919">
                  <c:v>2.3608000000000001E-3</c:v>
                </c:pt>
                <c:pt idx="920">
                  <c:v>4.2062000000000002E-3</c:v>
                </c:pt>
                <c:pt idx="921">
                  <c:v>1.6804000000000001E-3</c:v>
                </c:pt>
                <c:pt idx="922">
                  <c:v>0.24811</c:v>
                </c:pt>
                <c:pt idx="923">
                  <c:v>0.25655</c:v>
                </c:pt>
                <c:pt idx="924">
                  <c:v>6.6897999999999999E-2</c:v>
                </c:pt>
                <c:pt idx="925">
                  <c:v>8.4804000000000004E-2</c:v>
                </c:pt>
                <c:pt idx="926">
                  <c:v>0.12573000000000001</c:v>
                </c:pt>
                <c:pt idx="927">
                  <c:v>4.6196000000000001E-2</c:v>
                </c:pt>
                <c:pt idx="928">
                  <c:v>7.6683000000000001E-2</c:v>
                </c:pt>
                <c:pt idx="929">
                  <c:v>1.6934000000000001E-3</c:v>
                </c:pt>
                <c:pt idx="930">
                  <c:v>2.5842E-3</c:v>
                </c:pt>
                <c:pt idx="931">
                  <c:v>4.5859000000000004E-3</c:v>
                </c:pt>
                <c:pt idx="932">
                  <c:v>1.7385E-3</c:v>
                </c:pt>
                <c:pt idx="933">
                  <c:v>6.2331999999999999E-2</c:v>
                </c:pt>
                <c:pt idx="934">
                  <c:v>6.3846E-2</c:v>
                </c:pt>
                <c:pt idx="935">
                  <c:v>6.7967E-2</c:v>
                </c:pt>
                <c:pt idx="936">
                  <c:v>2.1252E-2</c:v>
                </c:pt>
                <c:pt idx="937">
                  <c:v>3.1295000000000003E-2</c:v>
                </c:pt>
                <c:pt idx="938">
                  <c:v>1.1372E-2</c:v>
                </c:pt>
                <c:pt idx="939">
                  <c:v>1.9106000000000001E-2</c:v>
                </c:pt>
                <c:pt idx="940">
                  <c:v>4.2881000000000001E-4</c:v>
                </c:pt>
                <c:pt idx="941">
                  <c:v>6.2779000000000003E-4</c:v>
                </c:pt>
                <c:pt idx="942">
                  <c:v>1.0981999999999999E-3</c:v>
                </c:pt>
                <c:pt idx="943">
                  <c:v>4.952E-4</c:v>
                </c:pt>
                <c:pt idx="944">
                  <c:v>7.8062000000000006E-2</c:v>
                </c:pt>
                <c:pt idx="945">
                  <c:v>8.1753000000000006E-2</c:v>
                </c:pt>
                <c:pt idx="946">
                  <c:v>8.6490999999999998E-2</c:v>
                </c:pt>
                <c:pt idx="947">
                  <c:v>2.1382000000000002E-2</c:v>
                </c:pt>
                <c:pt idx="948">
                  <c:v>4.0929E-2</c:v>
                </c:pt>
                <c:pt idx="949">
                  <c:v>1.444E-2</c:v>
                </c:pt>
                <c:pt idx="950">
                  <c:v>2.4361000000000001E-2</c:v>
                </c:pt>
                <c:pt idx="951">
                  <c:v>4.7873000000000002E-4</c:v>
                </c:pt>
                <c:pt idx="952">
                  <c:v>7.5361000000000004E-4</c:v>
                </c:pt>
                <c:pt idx="953">
                  <c:v>1.4254999999999999E-3</c:v>
                </c:pt>
                <c:pt idx="954">
                  <c:v>6.4576E-4</c:v>
                </c:pt>
                <c:pt idx="955">
                  <c:v>0.11612</c:v>
                </c:pt>
                <c:pt idx="956">
                  <c:v>0.12182</c:v>
                </c:pt>
                <c:pt idx="957">
                  <c:v>0.12984000000000001</c:v>
                </c:pt>
                <c:pt idx="958">
                  <c:v>3.1268999999999998E-2</c:v>
                </c:pt>
                <c:pt idx="959">
                  <c:v>4.0622999999999999E-2</c:v>
                </c:pt>
                <c:pt idx="960">
                  <c:v>2.1670999999999999E-2</c:v>
                </c:pt>
                <c:pt idx="961">
                  <c:v>3.5822E-2</c:v>
                </c:pt>
                <c:pt idx="962">
                  <c:v>8.2476999999999995E-4</c:v>
                </c:pt>
                <c:pt idx="963">
                  <c:v>1.1647999999999999E-3</c:v>
                </c:pt>
                <c:pt idx="964">
                  <c:v>2.1584E-3</c:v>
                </c:pt>
                <c:pt idx="965">
                  <c:v>9.7787000000000004E-4</c:v>
                </c:pt>
                <c:pt idx="966">
                  <c:v>4.2137000000000001E-2</c:v>
                </c:pt>
                <c:pt idx="967">
                  <c:v>4.4326999999999998E-2</c:v>
                </c:pt>
                <c:pt idx="968">
                  <c:v>4.7916E-2</c:v>
                </c:pt>
                <c:pt idx="969">
                  <c:v>1.1336000000000001E-2</c:v>
                </c:pt>
                <c:pt idx="970">
                  <c:v>1.4706E-2</c:v>
                </c:pt>
                <c:pt idx="971">
                  <c:v>2.2023000000000001E-2</c:v>
                </c:pt>
                <c:pt idx="972">
                  <c:v>1.2997E-2</c:v>
                </c:pt>
                <c:pt idx="973">
                  <c:v>2.8686E-4</c:v>
                </c:pt>
                <c:pt idx="974">
                  <c:v>4.1900999999999999E-4</c:v>
                </c:pt>
                <c:pt idx="975">
                  <c:v>7.9849000000000001E-4</c:v>
                </c:pt>
                <c:pt idx="976">
                  <c:v>3.322E-4</c:v>
                </c:pt>
                <c:pt idx="977">
                  <c:v>7.0078000000000001E-2</c:v>
                </c:pt>
                <c:pt idx="978">
                  <c:v>7.3042999999999997E-2</c:v>
                </c:pt>
                <c:pt idx="979">
                  <c:v>7.8398999999999996E-2</c:v>
                </c:pt>
                <c:pt idx="980">
                  <c:v>1.9023000000000002E-2</c:v>
                </c:pt>
                <c:pt idx="981">
                  <c:v>2.435E-2</c:v>
                </c:pt>
                <c:pt idx="982">
                  <c:v>3.6214999999999997E-2</c:v>
                </c:pt>
                <c:pt idx="983">
                  <c:v>1.2791E-2</c:v>
                </c:pt>
                <c:pt idx="984">
                  <c:v>4.9116000000000003E-4</c:v>
                </c:pt>
                <c:pt idx="985">
                  <c:v>7.3521999999999997E-4</c:v>
                </c:pt>
                <c:pt idx="986">
                  <c:v>1.3429E-3</c:v>
                </c:pt>
                <c:pt idx="987">
                  <c:v>5.6736000000000004E-4</c:v>
                </c:pt>
                <c:pt idx="988">
                  <c:v>1.8292E-3</c:v>
                </c:pt>
                <c:pt idx="989">
                  <c:v>1.5295E-3</c:v>
                </c:pt>
                <c:pt idx="990">
                  <c:v>1.7451000000000001E-3</c:v>
                </c:pt>
                <c:pt idx="991">
                  <c:v>4.169E-4</c:v>
                </c:pt>
                <c:pt idx="992">
                  <c:v>4.9989999999999995E-4</c:v>
                </c:pt>
                <c:pt idx="993">
                  <c:v>8.6572000000000005E-4</c:v>
                </c:pt>
                <c:pt idx="994">
                  <c:v>2.9873999999999998E-4</c:v>
                </c:pt>
                <c:pt idx="995">
                  <c:v>4.6603999999999998E-4</c:v>
                </c:pt>
                <c:pt idx="996">
                  <c:v>1.4015E-5</c:v>
                </c:pt>
                <c:pt idx="997">
                  <c:v>2.9499999999999999E-5</c:v>
                </c:pt>
                <c:pt idx="998">
                  <c:v>1.3893000000000001E-5</c:v>
                </c:pt>
                <c:pt idx="999">
                  <c:v>2.4426999999999999E-3</c:v>
                </c:pt>
                <c:pt idx="1000">
                  <c:v>2.3019E-3</c:v>
                </c:pt>
                <c:pt idx="1001">
                  <c:v>2.6884000000000001E-3</c:v>
                </c:pt>
                <c:pt idx="1002">
                  <c:v>6.8957000000000003E-4</c:v>
                </c:pt>
                <c:pt idx="1003">
                  <c:v>9.3336000000000005E-4</c:v>
                </c:pt>
                <c:pt idx="1004">
                  <c:v>1.2482999999999999E-3</c:v>
                </c:pt>
                <c:pt idx="1005">
                  <c:v>4.7242999999999997E-4</c:v>
                </c:pt>
                <c:pt idx="1006">
                  <c:v>7.1224999999999999E-4</c:v>
                </c:pt>
                <c:pt idx="1007">
                  <c:v>1.7615E-5</c:v>
                </c:pt>
                <c:pt idx="1008">
                  <c:v>4.7105999999999999E-5</c:v>
                </c:pt>
                <c:pt idx="1009">
                  <c:v>1.9675999999999999E-5</c:v>
                </c:pt>
                <c:pt idx="1010">
                  <c:v>4.6844E-3</c:v>
                </c:pt>
                <c:pt idx="1011">
                  <c:v>4.6143E-3</c:v>
                </c:pt>
                <c:pt idx="1012">
                  <c:v>5.0020000000000004E-3</c:v>
                </c:pt>
                <c:pt idx="1013">
                  <c:v>1.1873999999999999E-3</c:v>
                </c:pt>
                <c:pt idx="1014">
                  <c:v>1.5337E-3</c:v>
                </c:pt>
                <c:pt idx="1015">
                  <c:v>2.2642000000000001E-3</c:v>
                </c:pt>
                <c:pt idx="1016">
                  <c:v>7.9270999999999996E-4</c:v>
                </c:pt>
                <c:pt idx="1017">
                  <c:v>1.2945000000000001E-3</c:v>
                </c:pt>
                <c:pt idx="1018">
                  <c:v>2.9658E-5</c:v>
                </c:pt>
                <c:pt idx="1019">
                  <c:v>4.7521999999999997E-5</c:v>
                </c:pt>
                <c:pt idx="1020">
                  <c:v>3.7895000000000002E-5</c:v>
                </c:pt>
                <c:pt idx="1021">
                  <c:v>1.8515000000000001E-3</c:v>
                </c:pt>
                <c:pt idx="1022">
                  <c:v>1.787E-3</c:v>
                </c:pt>
                <c:pt idx="1023">
                  <c:v>2.1461000000000002E-3</c:v>
                </c:pt>
                <c:pt idx="1024">
                  <c:v>5.3456E-4</c:v>
                </c:pt>
                <c:pt idx="1025">
                  <c:v>7.0445999999999996E-4</c:v>
                </c:pt>
                <c:pt idx="1026">
                  <c:v>9.8104000000000008E-4</c:v>
                </c:pt>
                <c:pt idx="1027">
                  <c:v>3.3602000000000003E-4</c:v>
                </c:pt>
                <c:pt idx="1028">
                  <c:v>5.4372999999999997E-4</c:v>
                </c:pt>
                <c:pt idx="1029">
                  <c:v>1.2773E-5</c:v>
                </c:pt>
                <c:pt idx="1030">
                  <c:v>2.1888000000000001E-5</c:v>
                </c:pt>
                <c:pt idx="1031">
                  <c:v>3.7020000000000001E-5</c:v>
                </c:pt>
                <c:pt idx="1032">
                  <c:v>0.64451000000000003</c:v>
                </c:pt>
                <c:pt idx="1033">
                  <c:v>0.15642</c:v>
                </c:pt>
                <c:pt idx="1034">
                  <c:v>0.20094999999999999</c:v>
                </c:pt>
                <c:pt idx="1035">
                  <c:v>0.30019000000000001</c:v>
                </c:pt>
                <c:pt idx="1036">
                  <c:v>0.10717</c:v>
                </c:pt>
                <c:pt idx="1037">
                  <c:v>0.18059</c:v>
                </c:pt>
                <c:pt idx="1038">
                  <c:v>0.22708</c:v>
                </c:pt>
                <c:pt idx="1039">
                  <c:v>0.64498999999999995</c:v>
                </c:pt>
                <c:pt idx="1040">
                  <c:v>0.16647999999999999</c:v>
                </c:pt>
                <c:pt idx="1041">
                  <c:v>0.21374000000000001</c:v>
                </c:pt>
                <c:pt idx="1042">
                  <c:v>0.31774999999999998</c:v>
                </c:pt>
                <c:pt idx="1043">
                  <c:v>0.11455</c:v>
                </c:pt>
                <c:pt idx="1044">
                  <c:v>0.19145000000000001</c:v>
                </c:pt>
                <c:pt idx="1045">
                  <c:v>0.24215999999999999</c:v>
                </c:pt>
                <c:pt idx="1046">
                  <c:v>0.15972</c:v>
                </c:pt>
                <c:pt idx="1047">
                  <c:v>0.17126</c:v>
                </c:pt>
                <c:pt idx="1048">
                  <c:v>5.2976000000000002E-2</c:v>
                </c:pt>
                <c:pt idx="1049">
                  <c:v>7.9412999999999997E-2</c:v>
                </c:pt>
                <c:pt idx="1050">
                  <c:v>2.8764999999999999E-2</c:v>
                </c:pt>
                <c:pt idx="1051">
                  <c:v>4.7072999999999997E-2</c:v>
                </c:pt>
                <c:pt idx="1052">
                  <c:v>5.9534999999999998E-2</c:v>
                </c:pt>
                <c:pt idx="1053">
                  <c:v>9.9798000000000009E-4</c:v>
                </c:pt>
                <c:pt idx="1054">
                  <c:v>1.3068999999999999E-3</c:v>
                </c:pt>
                <c:pt idx="1055">
                  <c:v>2.9632E-3</c:v>
                </c:pt>
                <c:pt idx="1056">
                  <c:v>1.1562E-3</c:v>
                </c:pt>
                <c:pt idx="1057">
                  <c:v>0.20755999999999999</c:v>
                </c:pt>
                <c:pt idx="1058">
                  <c:v>0.21790000000000001</c:v>
                </c:pt>
                <c:pt idx="1059">
                  <c:v>5.3304999999999998E-2</c:v>
                </c:pt>
                <c:pt idx="1060">
                  <c:v>0.10192</c:v>
                </c:pt>
                <c:pt idx="1061">
                  <c:v>3.6608000000000002E-2</c:v>
                </c:pt>
                <c:pt idx="1062">
                  <c:v>6.0782000000000003E-2</c:v>
                </c:pt>
                <c:pt idx="1063">
                  <c:v>7.6601000000000002E-2</c:v>
                </c:pt>
                <c:pt idx="1064">
                  <c:v>1.3082E-3</c:v>
                </c:pt>
                <c:pt idx="1065">
                  <c:v>1.8037999999999999E-3</c:v>
                </c:pt>
                <c:pt idx="1066">
                  <c:v>3.4583999999999999E-3</c:v>
                </c:pt>
                <c:pt idx="1067">
                  <c:v>1.5569E-3</c:v>
                </c:pt>
                <c:pt idx="1068">
                  <c:v>0.30510999999999999</c:v>
                </c:pt>
                <c:pt idx="1069">
                  <c:v>0.32396999999999998</c:v>
                </c:pt>
                <c:pt idx="1070">
                  <c:v>7.7371999999999996E-2</c:v>
                </c:pt>
                <c:pt idx="1071">
                  <c:v>0.10299</c:v>
                </c:pt>
                <c:pt idx="1072">
                  <c:v>5.4212000000000003E-2</c:v>
                </c:pt>
                <c:pt idx="1073">
                  <c:v>9.0194999999999997E-2</c:v>
                </c:pt>
                <c:pt idx="1074">
                  <c:v>0.11412</c:v>
                </c:pt>
                <c:pt idx="1075">
                  <c:v>2.0693999999999999E-3</c:v>
                </c:pt>
                <c:pt idx="1076">
                  <c:v>2.9591000000000001E-3</c:v>
                </c:pt>
                <c:pt idx="1077">
                  <c:v>5.3359999999999996E-3</c:v>
                </c:pt>
                <c:pt idx="1078">
                  <c:v>2.2382999999999999E-3</c:v>
                </c:pt>
                <c:pt idx="1079">
                  <c:v>0.11269</c:v>
                </c:pt>
                <c:pt idx="1080">
                  <c:v>0.11867999999999999</c:v>
                </c:pt>
                <c:pt idx="1081">
                  <c:v>2.8289999999999999E-2</c:v>
                </c:pt>
                <c:pt idx="1082">
                  <c:v>3.7386999999999997E-2</c:v>
                </c:pt>
                <c:pt idx="1083">
                  <c:v>5.5198999999999998E-2</c:v>
                </c:pt>
                <c:pt idx="1084">
                  <c:v>3.2999000000000001E-2</c:v>
                </c:pt>
                <c:pt idx="1085">
                  <c:v>4.1438000000000003E-2</c:v>
                </c:pt>
                <c:pt idx="1086">
                  <c:v>6.2264000000000004E-4</c:v>
                </c:pt>
                <c:pt idx="1087">
                  <c:v>1.0701E-3</c:v>
                </c:pt>
                <c:pt idx="1088">
                  <c:v>2.0273000000000001E-3</c:v>
                </c:pt>
                <c:pt idx="1089">
                  <c:v>9.4094999999999997E-4</c:v>
                </c:pt>
                <c:pt idx="1090">
                  <c:v>0.18214</c:v>
                </c:pt>
                <c:pt idx="1091">
                  <c:v>0.19484000000000001</c:v>
                </c:pt>
                <c:pt idx="1092">
                  <c:v>4.8064999999999997E-2</c:v>
                </c:pt>
                <c:pt idx="1093">
                  <c:v>6.0698000000000002E-2</c:v>
                </c:pt>
                <c:pt idx="1094">
                  <c:v>9.1025999999999996E-2</c:v>
                </c:pt>
                <c:pt idx="1095">
                  <c:v>3.2834000000000002E-2</c:v>
                </c:pt>
                <c:pt idx="1096">
                  <c:v>6.9272E-2</c:v>
                </c:pt>
                <c:pt idx="1097">
                  <c:v>1.2549E-3</c:v>
                </c:pt>
                <c:pt idx="1098">
                  <c:v>1.8498E-3</c:v>
                </c:pt>
                <c:pt idx="1099">
                  <c:v>3.4115999999999999E-3</c:v>
                </c:pt>
                <c:pt idx="1100">
                  <c:v>1.4104E-3</c:v>
                </c:pt>
                <c:pt idx="1101">
                  <c:v>0.23266999999999999</c:v>
                </c:pt>
                <c:pt idx="1102">
                  <c:v>0.24603</c:v>
                </c:pt>
                <c:pt idx="1103">
                  <c:v>6.0068999999999997E-2</c:v>
                </c:pt>
                <c:pt idx="1104">
                  <c:v>7.6658000000000004E-2</c:v>
                </c:pt>
                <c:pt idx="1105">
                  <c:v>0.1149</c:v>
                </c:pt>
                <c:pt idx="1106">
                  <c:v>4.1452000000000003E-2</c:v>
                </c:pt>
                <c:pt idx="1107">
                  <c:v>6.8762000000000004E-2</c:v>
                </c:pt>
                <c:pt idx="1108">
                  <c:v>1.5571000000000001E-3</c:v>
                </c:pt>
                <c:pt idx="1109">
                  <c:v>2.4390000000000002E-3</c:v>
                </c:pt>
                <c:pt idx="1110">
                  <c:v>4.2151999999999997E-3</c:v>
                </c:pt>
                <c:pt idx="1111">
                  <c:v>1.5332E-3</c:v>
                </c:pt>
                <c:pt idx="1112">
                  <c:v>0.64549999999999996</c:v>
                </c:pt>
                <c:pt idx="1113">
                  <c:v>0.15765999999999999</c:v>
                </c:pt>
                <c:pt idx="1114">
                  <c:v>0.20132</c:v>
                </c:pt>
                <c:pt idx="1115">
                  <c:v>0.29885</c:v>
                </c:pt>
                <c:pt idx="1116">
                  <c:v>0.10707999999999999</c:v>
                </c:pt>
                <c:pt idx="1117">
                  <c:v>0.17956</c:v>
                </c:pt>
                <c:pt idx="1118">
                  <c:v>0.22850999999999999</c:v>
                </c:pt>
                <c:pt idx="1119">
                  <c:v>0.64598</c:v>
                </c:pt>
                <c:pt idx="1120">
                  <c:v>0.15797</c:v>
                </c:pt>
                <c:pt idx="1121">
                  <c:v>0.2034</c:v>
                </c:pt>
                <c:pt idx="1122">
                  <c:v>0.30148000000000003</c:v>
                </c:pt>
                <c:pt idx="1123">
                  <c:v>0.10970000000000001</c:v>
                </c:pt>
                <c:pt idx="1124">
                  <c:v>0.18215000000000001</c:v>
                </c:pt>
                <c:pt idx="1125">
                  <c:v>0.22805</c:v>
                </c:pt>
                <c:pt idx="1126">
                  <c:v>0.16020000000000001</c:v>
                </c:pt>
                <c:pt idx="1127">
                  <c:v>0.16336000000000001</c:v>
                </c:pt>
                <c:pt idx="1128">
                  <c:v>5.0705E-2</c:v>
                </c:pt>
                <c:pt idx="1129">
                  <c:v>7.4011999999999994E-2</c:v>
                </c:pt>
                <c:pt idx="1130">
                  <c:v>2.7453999999999999E-2</c:v>
                </c:pt>
                <c:pt idx="1131">
                  <c:v>4.5950999999999999E-2</c:v>
                </c:pt>
                <c:pt idx="1132">
                  <c:v>5.8201000000000003E-2</c:v>
                </c:pt>
                <c:pt idx="1133">
                  <c:v>9.7077999999999997E-4</c:v>
                </c:pt>
                <c:pt idx="1134">
                  <c:v>1.3439999999999999E-3</c:v>
                </c:pt>
                <c:pt idx="1135">
                  <c:v>2.7691E-3</c:v>
                </c:pt>
                <c:pt idx="1136">
                  <c:v>1.1812999999999999E-3</c:v>
                </c:pt>
                <c:pt idx="1137">
                  <c:v>0.20591000000000001</c:v>
                </c:pt>
                <c:pt idx="1138">
                  <c:v>0.20654</c:v>
                </c:pt>
                <c:pt idx="1139">
                  <c:v>5.0777999999999997E-2</c:v>
                </c:pt>
                <c:pt idx="1140">
                  <c:v>9.7265000000000004E-2</c:v>
                </c:pt>
                <c:pt idx="1141">
                  <c:v>3.4972999999999997E-2</c:v>
                </c:pt>
                <c:pt idx="1142">
                  <c:v>5.7804000000000001E-2</c:v>
                </c:pt>
                <c:pt idx="1143">
                  <c:v>7.3492000000000002E-2</c:v>
                </c:pt>
                <c:pt idx="1144">
                  <c:v>1.1588E-3</c:v>
                </c:pt>
                <c:pt idx="1145">
                  <c:v>1.923E-3</c:v>
                </c:pt>
                <c:pt idx="1146">
                  <c:v>3.6145000000000001E-3</c:v>
                </c:pt>
                <c:pt idx="1147">
                  <c:v>1.2229999999999999E-3</c:v>
                </c:pt>
                <c:pt idx="1148">
                  <c:v>0.30531000000000003</c:v>
                </c:pt>
                <c:pt idx="1149">
                  <c:v>0.30710999999999999</c:v>
                </c:pt>
                <c:pt idx="1150">
                  <c:v>7.4823000000000001E-2</c:v>
                </c:pt>
                <c:pt idx="1151">
                  <c:v>9.6004999999999993E-2</c:v>
                </c:pt>
                <c:pt idx="1152">
                  <c:v>5.1666999999999998E-2</c:v>
                </c:pt>
                <c:pt idx="1153">
                  <c:v>8.5778999999999994E-2</c:v>
                </c:pt>
                <c:pt idx="1154">
                  <c:v>0.10847</c:v>
                </c:pt>
                <c:pt idx="1155">
                  <c:v>1.7063E-3</c:v>
                </c:pt>
                <c:pt idx="1156">
                  <c:v>2.5771000000000001E-3</c:v>
                </c:pt>
                <c:pt idx="1157">
                  <c:v>5.1872999999999997E-3</c:v>
                </c:pt>
                <c:pt idx="1158">
                  <c:v>2.1475000000000001E-3</c:v>
                </c:pt>
                <c:pt idx="1159">
                  <c:v>0.11058999999999999</c:v>
                </c:pt>
                <c:pt idx="1160">
                  <c:v>0.11255</c:v>
                </c:pt>
                <c:pt idx="1161">
                  <c:v>2.6903E-2</c:v>
                </c:pt>
                <c:pt idx="1162">
                  <c:v>3.5004E-2</c:v>
                </c:pt>
                <c:pt idx="1163">
                  <c:v>5.1456000000000002E-2</c:v>
                </c:pt>
                <c:pt idx="1164">
                  <c:v>3.1522000000000001E-2</c:v>
                </c:pt>
                <c:pt idx="1165">
                  <c:v>3.9336999999999997E-2</c:v>
                </c:pt>
                <c:pt idx="1166">
                  <c:v>6.3719999999999998E-4</c:v>
                </c:pt>
                <c:pt idx="1167">
                  <c:v>9.9774E-4</c:v>
                </c:pt>
                <c:pt idx="1168">
                  <c:v>1.9797E-3</c:v>
                </c:pt>
                <c:pt idx="1169">
                  <c:v>7.9858000000000001E-4</c:v>
                </c:pt>
                <c:pt idx="1170">
                  <c:v>0.18468000000000001</c:v>
                </c:pt>
                <c:pt idx="1171">
                  <c:v>0.18631</c:v>
                </c:pt>
                <c:pt idx="1172">
                  <c:v>4.5393000000000003E-2</c:v>
                </c:pt>
                <c:pt idx="1173">
                  <c:v>5.8524E-2</c:v>
                </c:pt>
                <c:pt idx="1174">
                  <c:v>8.5944000000000007E-2</c:v>
                </c:pt>
                <c:pt idx="1175">
                  <c:v>3.1296999999999998E-2</c:v>
                </c:pt>
                <c:pt idx="1176">
                  <c:v>6.6298999999999997E-2</c:v>
                </c:pt>
                <c:pt idx="1177">
                  <c:v>1.1628000000000001E-3</c:v>
                </c:pt>
                <c:pt idx="1178">
                  <c:v>1.6126000000000001E-3</c:v>
                </c:pt>
                <c:pt idx="1179">
                  <c:v>2.9776999999999998E-3</c:v>
                </c:pt>
                <c:pt idx="1180">
                  <c:v>1.3135E-3</c:v>
                </c:pt>
                <c:pt idx="1181">
                  <c:v>0.23277999999999999</c:v>
                </c:pt>
                <c:pt idx="1182">
                  <c:v>0.23724000000000001</c:v>
                </c:pt>
                <c:pt idx="1183">
                  <c:v>5.7237999999999997E-2</c:v>
                </c:pt>
                <c:pt idx="1184">
                  <c:v>7.3201000000000002E-2</c:v>
                </c:pt>
                <c:pt idx="1185">
                  <c:v>0.10857</c:v>
                </c:pt>
                <c:pt idx="1186">
                  <c:v>3.9667000000000001E-2</c:v>
                </c:pt>
                <c:pt idx="1187">
                  <c:v>6.5384999999999999E-2</c:v>
                </c:pt>
                <c:pt idx="1188">
                  <c:v>1.3760999999999999E-3</c:v>
                </c:pt>
                <c:pt idx="1189">
                  <c:v>2.2824E-3</c:v>
                </c:pt>
                <c:pt idx="1190">
                  <c:v>3.9858000000000003E-3</c:v>
                </c:pt>
                <c:pt idx="1191">
                  <c:v>1.7080000000000001E-3</c:v>
                </c:pt>
                <c:pt idx="1192">
                  <c:v>0.64239999999999997</c:v>
                </c:pt>
                <c:pt idx="1193">
                  <c:v>0.16611999999999999</c:v>
                </c:pt>
                <c:pt idx="1194">
                  <c:v>0.21071999999999999</c:v>
                </c:pt>
                <c:pt idx="1195">
                  <c:v>0.31858999999999998</c:v>
                </c:pt>
                <c:pt idx="1196">
                  <c:v>0.11409</c:v>
                </c:pt>
                <c:pt idx="1197">
                  <c:v>0.19064</c:v>
                </c:pt>
                <c:pt idx="1198">
                  <c:v>0.24238999999999999</c:v>
                </c:pt>
                <c:pt idx="1199">
                  <c:v>0.64637999999999995</c:v>
                </c:pt>
                <c:pt idx="1200">
                  <c:v>0.15834999999999999</c:v>
                </c:pt>
                <c:pt idx="1201">
                  <c:v>0.20476</c:v>
                </c:pt>
                <c:pt idx="1202">
                  <c:v>0.30480000000000002</c:v>
                </c:pt>
                <c:pt idx="1203">
                  <c:v>0.10804</c:v>
                </c:pt>
                <c:pt idx="1204">
                  <c:v>0.18151</c:v>
                </c:pt>
                <c:pt idx="1205">
                  <c:v>0.23041</c:v>
                </c:pt>
                <c:pt idx="1206">
                  <c:v>0.16905000000000001</c:v>
                </c:pt>
                <c:pt idx="1207">
                  <c:v>0.16134999999999999</c:v>
                </c:pt>
                <c:pt idx="1208">
                  <c:v>5.2802000000000002E-2</c:v>
                </c:pt>
                <c:pt idx="1209">
                  <c:v>8.1073999999999993E-2</c:v>
                </c:pt>
                <c:pt idx="1210">
                  <c:v>2.9114999999999999E-2</c:v>
                </c:pt>
                <c:pt idx="1211">
                  <c:v>4.8176999999999998E-2</c:v>
                </c:pt>
                <c:pt idx="1212">
                  <c:v>6.0691000000000002E-2</c:v>
                </c:pt>
                <c:pt idx="1213">
                  <c:v>1.0996000000000001E-3</c:v>
                </c:pt>
                <c:pt idx="1214">
                  <c:v>1.4869E-3</c:v>
                </c:pt>
                <c:pt idx="1215">
                  <c:v>3.1115000000000001E-3</c:v>
                </c:pt>
                <c:pt idx="1216">
                  <c:v>1.2252000000000001E-3</c:v>
                </c:pt>
                <c:pt idx="1217">
                  <c:v>0.22092999999999999</c:v>
                </c:pt>
                <c:pt idx="1218">
                  <c:v>0.20960999999999999</c:v>
                </c:pt>
                <c:pt idx="1219">
                  <c:v>5.3371000000000002E-2</c:v>
                </c:pt>
                <c:pt idx="1220">
                  <c:v>0.10274</c:v>
                </c:pt>
                <c:pt idx="1221">
                  <c:v>3.7055999999999999E-2</c:v>
                </c:pt>
                <c:pt idx="1222">
                  <c:v>6.1371000000000002E-2</c:v>
                </c:pt>
                <c:pt idx="1223">
                  <c:v>7.8048000000000006E-2</c:v>
                </c:pt>
                <c:pt idx="1224">
                  <c:v>1.4716E-3</c:v>
                </c:pt>
                <c:pt idx="1225">
                  <c:v>2.3008999999999998E-3</c:v>
                </c:pt>
                <c:pt idx="1226">
                  <c:v>3.8065999999999998E-3</c:v>
                </c:pt>
                <c:pt idx="1227">
                  <c:v>1.5712E-3</c:v>
                </c:pt>
                <c:pt idx="1228">
                  <c:v>0.32607999999999998</c:v>
                </c:pt>
                <c:pt idx="1229">
                  <c:v>0.30939</c:v>
                </c:pt>
                <c:pt idx="1230">
                  <c:v>7.9039999999999999E-2</c:v>
                </c:pt>
                <c:pt idx="1231">
                  <c:v>0.1027</c:v>
                </c:pt>
                <c:pt idx="1232">
                  <c:v>5.4247999999999998E-2</c:v>
                </c:pt>
                <c:pt idx="1233">
                  <c:v>9.1706999999999997E-2</c:v>
                </c:pt>
                <c:pt idx="1234">
                  <c:v>0.11562</c:v>
                </c:pt>
                <c:pt idx="1235">
                  <c:v>1.9648999999999999E-3</c:v>
                </c:pt>
                <c:pt idx="1236">
                  <c:v>2.9643E-3</c:v>
                </c:pt>
                <c:pt idx="1237">
                  <c:v>5.2053999999999998E-3</c:v>
                </c:pt>
                <c:pt idx="1238">
                  <c:v>2.0652999999999999E-3</c:v>
                </c:pt>
                <c:pt idx="1239">
                  <c:v>0.1169</c:v>
                </c:pt>
                <c:pt idx="1240">
                  <c:v>0.11207</c:v>
                </c:pt>
                <c:pt idx="1241">
                  <c:v>2.8799000000000002E-2</c:v>
                </c:pt>
                <c:pt idx="1242">
                  <c:v>3.7560000000000003E-2</c:v>
                </c:pt>
                <c:pt idx="1243">
                  <c:v>5.5034E-2</c:v>
                </c:pt>
                <c:pt idx="1244">
                  <c:v>3.3043000000000003E-2</c:v>
                </c:pt>
                <c:pt idx="1245">
                  <c:v>4.2258999999999998E-2</c:v>
                </c:pt>
                <c:pt idx="1246">
                  <c:v>7.6382000000000002E-4</c:v>
                </c:pt>
                <c:pt idx="1247">
                  <c:v>1.0606999999999999E-3</c:v>
                </c:pt>
                <c:pt idx="1248">
                  <c:v>1.9501E-3</c:v>
                </c:pt>
                <c:pt idx="1249">
                  <c:v>8.8438000000000004E-4</c:v>
                </c:pt>
                <c:pt idx="1250">
                  <c:v>0.19672000000000001</c:v>
                </c:pt>
                <c:pt idx="1251">
                  <c:v>0.18747</c:v>
                </c:pt>
                <c:pt idx="1252">
                  <c:v>4.7862000000000002E-2</c:v>
                </c:pt>
                <c:pt idx="1253">
                  <c:v>6.1593000000000002E-2</c:v>
                </c:pt>
                <c:pt idx="1254">
                  <c:v>9.2659000000000005E-2</c:v>
                </c:pt>
                <c:pt idx="1255">
                  <c:v>3.2793000000000003E-2</c:v>
                </c:pt>
                <c:pt idx="1256">
                  <c:v>6.9400000000000003E-2</c:v>
                </c:pt>
                <c:pt idx="1257">
                  <c:v>1.0924000000000001E-3</c:v>
                </c:pt>
                <c:pt idx="1258">
                  <c:v>1.8625E-3</c:v>
                </c:pt>
                <c:pt idx="1259">
                  <c:v>3.4221999999999998E-3</c:v>
                </c:pt>
                <c:pt idx="1260">
                  <c:v>1.3074E-3</c:v>
                </c:pt>
                <c:pt idx="1261">
                  <c:v>0.24601999999999999</c:v>
                </c:pt>
                <c:pt idx="1262">
                  <c:v>0.23413999999999999</c:v>
                </c:pt>
                <c:pt idx="1263">
                  <c:v>6.0311999999999998E-2</c:v>
                </c:pt>
                <c:pt idx="1264">
                  <c:v>7.7031000000000002E-2</c:v>
                </c:pt>
                <c:pt idx="1265">
                  <c:v>0.11549</c:v>
                </c:pt>
                <c:pt idx="1266">
                  <c:v>4.1607999999999999E-2</c:v>
                </c:pt>
                <c:pt idx="1267">
                  <c:v>6.9218000000000002E-2</c:v>
                </c:pt>
                <c:pt idx="1268">
                  <c:v>1.5948E-3</c:v>
                </c:pt>
                <c:pt idx="1269">
                  <c:v>2.1941E-3</c:v>
                </c:pt>
                <c:pt idx="1270">
                  <c:v>4.3752000000000001E-3</c:v>
                </c:pt>
                <c:pt idx="1271">
                  <c:v>1.8502E-3</c:v>
                </c:pt>
                <c:pt idx="1272">
                  <c:v>0.15790000000000001</c:v>
                </c:pt>
                <c:pt idx="1273">
                  <c:v>0.17286000000000001</c:v>
                </c:pt>
                <c:pt idx="1274">
                  <c:v>5.3133E-2</c:v>
                </c:pt>
                <c:pt idx="1275">
                  <c:v>7.9096E-2</c:v>
                </c:pt>
                <c:pt idx="1276">
                  <c:v>2.8636000000000002E-2</c:v>
                </c:pt>
                <c:pt idx="1277">
                  <c:v>4.7697000000000003E-2</c:v>
                </c:pt>
                <c:pt idx="1278">
                  <c:v>6.0739000000000001E-2</c:v>
                </c:pt>
                <c:pt idx="1279">
                  <c:v>1.0633000000000001E-3</c:v>
                </c:pt>
                <c:pt idx="1280">
                  <c:v>1.5889999999999999E-3</c:v>
                </c:pt>
                <c:pt idx="1281">
                  <c:v>2.9332E-3</c:v>
                </c:pt>
                <c:pt idx="1282">
                  <c:v>1.1088999999999999E-3</c:v>
                </c:pt>
                <c:pt idx="1283">
                  <c:v>0.16012999999999999</c:v>
                </c:pt>
                <c:pt idx="1284">
                  <c:v>0.16316</c:v>
                </c:pt>
                <c:pt idx="1285">
                  <c:v>5.0564999999999999E-2</c:v>
                </c:pt>
                <c:pt idx="1286">
                  <c:v>7.5923000000000004E-2</c:v>
                </c:pt>
                <c:pt idx="1287">
                  <c:v>2.699E-2</c:v>
                </c:pt>
                <c:pt idx="1288">
                  <c:v>4.5191000000000002E-2</c:v>
                </c:pt>
                <c:pt idx="1289">
                  <c:v>5.7630000000000001E-2</c:v>
                </c:pt>
                <c:pt idx="1290">
                  <c:v>8.5426999999999996E-4</c:v>
                </c:pt>
                <c:pt idx="1291">
                  <c:v>1.4616E-3</c:v>
                </c:pt>
                <c:pt idx="1292">
                  <c:v>2.7956000000000001E-3</c:v>
                </c:pt>
                <c:pt idx="1293">
                  <c:v>1.0725000000000001E-3</c:v>
                </c:pt>
                <c:pt idx="1294">
                  <c:v>0.17188000000000001</c:v>
                </c:pt>
                <c:pt idx="1295">
                  <c:v>0.16303999999999999</c:v>
                </c:pt>
                <c:pt idx="1296">
                  <c:v>5.4321000000000001E-2</c:v>
                </c:pt>
                <c:pt idx="1297">
                  <c:v>8.0144999999999994E-2</c:v>
                </c:pt>
                <c:pt idx="1298">
                  <c:v>2.8634E-2</c:v>
                </c:pt>
                <c:pt idx="1299">
                  <c:v>4.7898000000000003E-2</c:v>
                </c:pt>
                <c:pt idx="1300">
                  <c:v>6.1093000000000001E-2</c:v>
                </c:pt>
                <c:pt idx="1301">
                  <c:v>1.0514999999999999E-3</c:v>
                </c:pt>
                <c:pt idx="1302">
                  <c:v>1.4986000000000001E-3</c:v>
                </c:pt>
                <c:pt idx="1303">
                  <c:v>3.0208000000000001E-3</c:v>
                </c:pt>
                <c:pt idx="1304">
                  <c:v>1.3079999999999999E-3</c:v>
                </c:pt>
                <c:pt idx="1305">
                  <c:v>5.4446000000000001E-2</c:v>
                </c:pt>
                <c:pt idx="1306">
                  <c:v>5.1457999999999997E-2</c:v>
                </c:pt>
                <c:pt idx="1307">
                  <c:v>5.5509999999999997E-2</c:v>
                </c:pt>
                <c:pt idx="1308">
                  <c:v>2.5429E-2</c:v>
                </c:pt>
                <c:pt idx="1309">
                  <c:v>9.2878000000000006E-3</c:v>
                </c:pt>
                <c:pt idx="1310">
                  <c:v>1.5433000000000001E-2</c:v>
                </c:pt>
                <c:pt idx="1311">
                  <c:v>1.9539000000000001E-2</c:v>
                </c:pt>
                <c:pt idx="1312">
                  <c:v>3.5072E-4</c:v>
                </c:pt>
                <c:pt idx="1313">
                  <c:v>4.8814000000000003E-4</c:v>
                </c:pt>
                <c:pt idx="1314">
                  <c:v>9.1525000000000005E-4</c:v>
                </c:pt>
                <c:pt idx="1315">
                  <c:v>4.0713000000000001E-4</c:v>
                </c:pt>
                <c:pt idx="1316">
                  <c:v>8.0201999999999996E-2</c:v>
                </c:pt>
                <c:pt idx="1317">
                  <c:v>7.6409000000000005E-2</c:v>
                </c:pt>
                <c:pt idx="1318">
                  <c:v>8.2180000000000003E-2</c:v>
                </c:pt>
                <c:pt idx="1319">
                  <c:v>2.5499000000000001E-2</c:v>
                </c:pt>
                <c:pt idx="1320">
                  <c:v>1.3553000000000001E-2</c:v>
                </c:pt>
                <c:pt idx="1321">
                  <c:v>2.2721999999999999E-2</c:v>
                </c:pt>
                <c:pt idx="1322">
                  <c:v>2.9198000000000002E-2</c:v>
                </c:pt>
                <c:pt idx="1323">
                  <c:v>5.9533000000000003E-4</c:v>
                </c:pt>
                <c:pt idx="1324">
                  <c:v>7.7893000000000005E-4</c:v>
                </c:pt>
                <c:pt idx="1325">
                  <c:v>1.4691000000000001E-3</c:v>
                </c:pt>
                <c:pt idx="1326">
                  <c:v>6.0946999999999998E-4</c:v>
                </c:pt>
                <c:pt idx="1327">
                  <c:v>2.9547E-2</c:v>
                </c:pt>
                <c:pt idx="1328">
                  <c:v>2.7431000000000001E-2</c:v>
                </c:pt>
                <c:pt idx="1329">
                  <c:v>2.9631000000000001E-2</c:v>
                </c:pt>
                <c:pt idx="1330">
                  <c:v>9.3171E-3</c:v>
                </c:pt>
                <c:pt idx="1331">
                  <c:v>1.4161999999999999E-2</c:v>
                </c:pt>
                <c:pt idx="1332">
                  <c:v>8.3558999999999994E-3</c:v>
                </c:pt>
                <c:pt idx="1333">
                  <c:v>1.0436000000000001E-2</c:v>
                </c:pt>
                <c:pt idx="1334">
                  <c:v>1.8148E-4</c:v>
                </c:pt>
                <c:pt idx="1335">
                  <c:v>2.8499999999999999E-4</c:v>
                </c:pt>
                <c:pt idx="1336">
                  <c:v>5.0934000000000005E-4</c:v>
                </c:pt>
                <c:pt idx="1337">
                  <c:v>2.2418000000000001E-4</c:v>
                </c:pt>
                <c:pt idx="1338">
                  <c:v>4.9017999999999999E-2</c:v>
                </c:pt>
                <c:pt idx="1339">
                  <c:v>4.573E-2</c:v>
                </c:pt>
                <c:pt idx="1340">
                  <c:v>4.9180000000000001E-2</c:v>
                </c:pt>
                <c:pt idx="1341">
                  <c:v>1.5372E-2</c:v>
                </c:pt>
                <c:pt idx="1342">
                  <c:v>2.2879E-2</c:v>
                </c:pt>
                <c:pt idx="1343">
                  <c:v>8.3119999999999999E-3</c:v>
                </c:pt>
                <c:pt idx="1344">
                  <c:v>1.7191999999999999E-2</c:v>
                </c:pt>
                <c:pt idx="1345">
                  <c:v>2.8508E-4</c:v>
                </c:pt>
                <c:pt idx="1346">
                  <c:v>4.5459999999999999E-4</c:v>
                </c:pt>
                <c:pt idx="1347">
                  <c:v>7.6948000000000001E-4</c:v>
                </c:pt>
                <c:pt idx="1348">
                  <c:v>3.4702000000000002E-4</c:v>
                </c:pt>
                <c:pt idx="1349">
                  <c:v>6.1060999999999997E-2</c:v>
                </c:pt>
                <c:pt idx="1350">
                  <c:v>5.8989E-2</c:v>
                </c:pt>
                <c:pt idx="1351">
                  <c:v>6.2088999999999998E-2</c:v>
                </c:pt>
                <c:pt idx="1352">
                  <c:v>1.9415000000000002E-2</c:v>
                </c:pt>
                <c:pt idx="1353">
                  <c:v>2.8795999999999999E-2</c:v>
                </c:pt>
                <c:pt idx="1354">
                  <c:v>1.0592000000000001E-2</c:v>
                </c:pt>
                <c:pt idx="1355">
                  <c:v>1.7180999999999998E-2</c:v>
                </c:pt>
                <c:pt idx="1356">
                  <c:v>3.9816999999999999E-4</c:v>
                </c:pt>
                <c:pt idx="1357">
                  <c:v>6.0331000000000002E-4</c:v>
                </c:pt>
                <c:pt idx="1358">
                  <c:v>1.0854E-3</c:v>
                </c:pt>
                <c:pt idx="1359">
                  <c:v>4.5617999999999999E-4</c:v>
                </c:pt>
                <c:pt idx="1360">
                  <c:v>1.0962000000000001E-3</c:v>
                </c:pt>
                <c:pt idx="1361">
                  <c:v>1.1799E-3</c:v>
                </c:pt>
                <c:pt idx="1362">
                  <c:v>1.1054000000000001E-3</c:v>
                </c:pt>
                <c:pt idx="1363">
                  <c:v>2.9625000000000002E-4</c:v>
                </c:pt>
                <c:pt idx="1364">
                  <c:v>5.2296999999999999E-4</c:v>
                </c:pt>
                <c:pt idx="1365">
                  <c:v>1.8429000000000001E-4</c:v>
                </c:pt>
                <c:pt idx="1366">
                  <c:v>3.5849999999999999E-4</c:v>
                </c:pt>
                <c:pt idx="1367">
                  <c:v>4.1032999999999998E-4</c:v>
                </c:pt>
                <c:pt idx="1368">
                  <c:v>1.039E-5</c:v>
                </c:pt>
                <c:pt idx="1369">
                  <c:v>1.9252000000000001E-5</c:v>
                </c:pt>
                <c:pt idx="1370">
                  <c:v>6.6104999999999996E-6</c:v>
                </c:pt>
                <c:pt idx="1371">
                  <c:v>1.5616E-3</c:v>
                </c:pt>
                <c:pt idx="1372">
                  <c:v>1.6138999999999999E-3</c:v>
                </c:pt>
                <c:pt idx="1373">
                  <c:v>1.6546E-3</c:v>
                </c:pt>
                <c:pt idx="1374">
                  <c:v>4.7370000000000002E-4</c:v>
                </c:pt>
                <c:pt idx="1375">
                  <c:v>7.8611999999999996E-4</c:v>
                </c:pt>
                <c:pt idx="1376">
                  <c:v>2.9065999999999999E-4</c:v>
                </c:pt>
                <c:pt idx="1377">
                  <c:v>4.8755000000000001E-4</c:v>
                </c:pt>
                <c:pt idx="1378">
                  <c:v>6.0731999999999995E-4</c:v>
                </c:pt>
                <c:pt idx="1379">
                  <c:v>1.0142E-5</c:v>
                </c:pt>
                <c:pt idx="1380">
                  <c:v>2.9739000000000001E-5</c:v>
                </c:pt>
                <c:pt idx="1381">
                  <c:v>1.0382E-5</c:v>
                </c:pt>
                <c:pt idx="1382">
                  <c:v>3.0129000000000002E-3</c:v>
                </c:pt>
                <c:pt idx="1383">
                  <c:v>2.9312000000000001E-3</c:v>
                </c:pt>
                <c:pt idx="1384">
                  <c:v>3.0994E-3</c:v>
                </c:pt>
                <c:pt idx="1385">
                  <c:v>9.8853999999999999E-4</c:v>
                </c:pt>
                <c:pt idx="1386">
                  <c:v>1.4547E-3</c:v>
                </c:pt>
                <c:pt idx="1387">
                  <c:v>5.2879999999999995E-4</c:v>
                </c:pt>
                <c:pt idx="1388">
                  <c:v>8.6819000000000002E-4</c:v>
                </c:pt>
                <c:pt idx="1389">
                  <c:v>1.0728999999999999E-3</c:v>
                </c:pt>
                <c:pt idx="1390">
                  <c:v>1.9428000000000001E-5</c:v>
                </c:pt>
                <c:pt idx="1391">
                  <c:v>2.8102E-5</c:v>
                </c:pt>
                <c:pt idx="1392">
                  <c:v>2.1461E-5</c:v>
                </c:pt>
                <c:pt idx="1393">
                  <c:v>1.1523E-3</c:v>
                </c:pt>
                <c:pt idx="1394">
                  <c:v>1.3267999999999999E-3</c:v>
                </c:pt>
                <c:pt idx="1395">
                  <c:v>1.1848E-3</c:v>
                </c:pt>
                <c:pt idx="1396">
                  <c:v>4.5167999999999999E-4</c:v>
                </c:pt>
                <c:pt idx="1397">
                  <c:v>5.2820999999999999E-4</c:v>
                </c:pt>
                <c:pt idx="1398">
                  <c:v>2.2279E-4</c:v>
                </c:pt>
                <c:pt idx="1399">
                  <c:v>3.7535999999999998E-4</c:v>
                </c:pt>
                <c:pt idx="1400">
                  <c:v>4.3297000000000002E-4</c:v>
                </c:pt>
                <c:pt idx="1401">
                  <c:v>7.559E-6</c:v>
                </c:pt>
                <c:pt idx="1402">
                  <c:v>1.1029000000000001E-5</c:v>
                </c:pt>
                <c:pt idx="1403">
                  <c:v>2.2498999999999999E-5</c:v>
                </c:pt>
                <c:pt idx="1404">
                  <c:v>0.20538999999999999</c:v>
                </c:pt>
                <c:pt idx="1405">
                  <c:v>0.21715999999999999</c:v>
                </c:pt>
                <c:pt idx="1406">
                  <c:v>5.3726999999999997E-2</c:v>
                </c:pt>
                <c:pt idx="1407">
                  <c:v>0.10247000000000001</c:v>
                </c:pt>
                <c:pt idx="1408">
                  <c:v>3.6681999999999999E-2</c:v>
                </c:pt>
                <c:pt idx="1409">
                  <c:v>6.1608000000000003E-2</c:v>
                </c:pt>
                <c:pt idx="1410">
                  <c:v>7.7133999999999994E-2</c:v>
                </c:pt>
                <c:pt idx="1411">
                  <c:v>1.2577000000000001E-3</c:v>
                </c:pt>
                <c:pt idx="1412">
                  <c:v>2.1616999999999999E-3</c:v>
                </c:pt>
                <c:pt idx="1413">
                  <c:v>3.7366999999999999E-3</c:v>
                </c:pt>
                <c:pt idx="1414">
                  <c:v>1.4450999999999999E-3</c:v>
                </c:pt>
                <c:pt idx="1415">
                  <c:v>0.20776</c:v>
                </c:pt>
                <c:pt idx="1416">
                  <c:v>0.20938000000000001</c:v>
                </c:pt>
                <c:pt idx="1417">
                  <c:v>5.0639999999999998E-2</c:v>
                </c:pt>
                <c:pt idx="1418">
                  <c:v>9.6323000000000006E-2</c:v>
                </c:pt>
                <c:pt idx="1419">
                  <c:v>3.4870999999999999E-2</c:v>
                </c:pt>
                <c:pt idx="1420">
                  <c:v>5.8217999999999999E-2</c:v>
                </c:pt>
                <c:pt idx="1421">
                  <c:v>7.4063000000000004E-2</c:v>
                </c:pt>
                <c:pt idx="1422">
                  <c:v>1.1766999999999999E-3</c:v>
                </c:pt>
                <c:pt idx="1423">
                  <c:v>1.8563E-3</c:v>
                </c:pt>
                <c:pt idx="1424">
                  <c:v>3.4770000000000001E-3</c:v>
                </c:pt>
                <c:pt idx="1425">
                  <c:v>1.4912E-3</c:v>
                </c:pt>
                <c:pt idx="1426">
                  <c:v>0.22040000000000001</c:v>
                </c:pt>
                <c:pt idx="1427">
                  <c:v>0.20932000000000001</c:v>
                </c:pt>
                <c:pt idx="1428">
                  <c:v>5.4281999999999997E-2</c:v>
                </c:pt>
                <c:pt idx="1429">
                  <c:v>0.10340000000000001</c:v>
                </c:pt>
                <c:pt idx="1430">
                  <c:v>3.7053999999999997E-2</c:v>
                </c:pt>
                <c:pt idx="1431">
                  <c:v>6.1277999999999999E-2</c:v>
                </c:pt>
                <c:pt idx="1432">
                  <c:v>7.7590000000000006E-2</c:v>
                </c:pt>
                <c:pt idx="1433">
                  <c:v>1.2726E-3</c:v>
                </c:pt>
                <c:pt idx="1434">
                  <c:v>2.1865000000000001E-3</c:v>
                </c:pt>
                <c:pt idx="1435">
                  <c:v>3.6592999999999999E-3</c:v>
                </c:pt>
                <c:pt idx="1436">
                  <c:v>1.5479999999999999E-3</c:v>
                </c:pt>
                <c:pt idx="1437">
                  <c:v>5.5032999999999999E-2</c:v>
                </c:pt>
                <c:pt idx="1438">
                  <c:v>5.1995E-2</c:v>
                </c:pt>
                <c:pt idx="1439">
                  <c:v>5.5527E-2</c:v>
                </c:pt>
                <c:pt idx="1440">
                  <c:v>2.5597000000000002E-2</c:v>
                </c:pt>
                <c:pt idx="1441">
                  <c:v>9.2922000000000005E-3</c:v>
                </c:pt>
                <c:pt idx="1442">
                  <c:v>1.5466000000000001E-2</c:v>
                </c:pt>
                <c:pt idx="1443">
                  <c:v>1.9618E-2</c:v>
                </c:pt>
                <c:pt idx="1444">
                  <c:v>3.2884E-4</c:v>
                </c:pt>
                <c:pt idx="1445">
                  <c:v>4.9879999999999998E-4</c:v>
                </c:pt>
                <c:pt idx="1446">
                  <c:v>9.4289999999999999E-4</c:v>
                </c:pt>
                <c:pt idx="1447">
                  <c:v>3.8845999999999998E-4</c:v>
                </c:pt>
                <c:pt idx="1448">
                  <c:v>0.10398</c:v>
                </c:pt>
                <c:pt idx="1449">
                  <c:v>9.6940999999999999E-2</c:v>
                </c:pt>
                <c:pt idx="1450">
                  <c:v>0.10353</c:v>
                </c:pt>
                <c:pt idx="1451">
                  <c:v>2.5191999999999999E-2</c:v>
                </c:pt>
                <c:pt idx="1452">
                  <c:v>1.7350999999999998E-2</c:v>
                </c:pt>
                <c:pt idx="1453">
                  <c:v>2.9294000000000001E-2</c:v>
                </c:pt>
                <c:pt idx="1454">
                  <c:v>3.7039999999999997E-2</c:v>
                </c:pt>
                <c:pt idx="1455">
                  <c:v>6.6385000000000001E-4</c:v>
                </c:pt>
                <c:pt idx="1456">
                  <c:v>9.9351999999999991E-4</c:v>
                </c:pt>
                <c:pt idx="1457">
                  <c:v>1.7558999999999999E-3</c:v>
                </c:pt>
                <c:pt idx="1458">
                  <c:v>6.7199999999999996E-4</c:v>
                </c:pt>
                <c:pt idx="1459">
                  <c:v>3.7055999999999999E-2</c:v>
                </c:pt>
                <c:pt idx="1460">
                  <c:v>3.6028999999999999E-2</c:v>
                </c:pt>
                <c:pt idx="1461">
                  <c:v>3.8232000000000002E-2</c:v>
                </c:pt>
                <c:pt idx="1462">
                  <c:v>9.1541999999999995E-3</c:v>
                </c:pt>
                <c:pt idx="1463">
                  <c:v>1.7888000000000001E-2</c:v>
                </c:pt>
                <c:pt idx="1464">
                  <c:v>1.0580000000000001E-2</c:v>
                </c:pt>
                <c:pt idx="1465">
                  <c:v>1.3475000000000001E-2</c:v>
                </c:pt>
                <c:pt idx="1466">
                  <c:v>2.4222999999999999E-4</c:v>
                </c:pt>
                <c:pt idx="1467">
                  <c:v>3.3131000000000002E-4</c:v>
                </c:pt>
                <c:pt idx="1468">
                  <c:v>6.6173000000000002E-4</c:v>
                </c:pt>
                <c:pt idx="1469">
                  <c:v>2.5705999999999998E-4</c:v>
                </c:pt>
                <c:pt idx="1470">
                  <c:v>6.2631999999999993E-2</c:v>
                </c:pt>
                <c:pt idx="1471">
                  <c:v>6.0593000000000001E-2</c:v>
                </c:pt>
                <c:pt idx="1472">
                  <c:v>6.3522999999999996E-2</c:v>
                </c:pt>
                <c:pt idx="1473">
                  <c:v>1.5358E-2</c:v>
                </c:pt>
                <c:pt idx="1474">
                  <c:v>2.8874E-2</c:v>
                </c:pt>
                <c:pt idx="1475">
                  <c:v>1.0607999999999999E-2</c:v>
                </c:pt>
                <c:pt idx="1476">
                  <c:v>2.2435E-2</c:v>
                </c:pt>
                <c:pt idx="1477">
                  <c:v>3.9212999999999997E-4</c:v>
                </c:pt>
                <c:pt idx="1478">
                  <c:v>5.8721000000000001E-4</c:v>
                </c:pt>
                <c:pt idx="1479">
                  <c:v>1.0579999999999999E-3</c:v>
                </c:pt>
                <c:pt idx="1480">
                  <c:v>4.5998000000000002E-4</c:v>
                </c:pt>
                <c:pt idx="1481">
                  <c:v>7.8991000000000006E-2</c:v>
                </c:pt>
                <c:pt idx="1482">
                  <c:v>7.5152999999999998E-2</c:v>
                </c:pt>
                <c:pt idx="1483">
                  <c:v>7.9613000000000003E-2</c:v>
                </c:pt>
                <c:pt idx="1484">
                  <c:v>1.9545E-2</c:v>
                </c:pt>
                <c:pt idx="1485">
                  <c:v>3.7468000000000001E-2</c:v>
                </c:pt>
                <c:pt idx="1486">
                  <c:v>1.3431999999999999E-2</c:v>
                </c:pt>
                <c:pt idx="1487">
                  <c:v>2.2182E-2</c:v>
                </c:pt>
                <c:pt idx="1488">
                  <c:v>4.8739999999999998E-4</c:v>
                </c:pt>
                <c:pt idx="1489">
                  <c:v>7.5077E-4</c:v>
                </c:pt>
                <c:pt idx="1490">
                  <c:v>1.4407999999999999E-3</c:v>
                </c:pt>
                <c:pt idx="1491">
                  <c:v>5.5752999999999998E-4</c:v>
                </c:pt>
                <c:pt idx="1492">
                  <c:v>1.4875000000000001E-3</c:v>
                </c:pt>
                <c:pt idx="1493">
                  <c:v>1.4034E-3</c:v>
                </c:pt>
                <c:pt idx="1494">
                  <c:v>1.4170999999999999E-3</c:v>
                </c:pt>
                <c:pt idx="1495">
                  <c:v>3.3297999999999997E-4</c:v>
                </c:pt>
                <c:pt idx="1496">
                  <c:v>6.2558000000000004E-4</c:v>
                </c:pt>
                <c:pt idx="1497">
                  <c:v>2.5317999999999998E-4</c:v>
                </c:pt>
                <c:pt idx="1498">
                  <c:v>4.0151E-4</c:v>
                </c:pt>
                <c:pt idx="1499">
                  <c:v>4.6159E-4</c:v>
                </c:pt>
                <c:pt idx="1500">
                  <c:v>1.308E-5</c:v>
                </c:pt>
                <c:pt idx="1501">
                  <c:v>2.7911000000000001E-5</c:v>
                </c:pt>
                <c:pt idx="1502">
                  <c:v>1.0645000000000001E-5</c:v>
                </c:pt>
                <c:pt idx="1503">
                  <c:v>2.0977999999999999E-3</c:v>
                </c:pt>
                <c:pt idx="1504">
                  <c:v>2.0217999999999998E-3</c:v>
                </c:pt>
                <c:pt idx="1505">
                  <c:v>2.3692000000000001E-3</c:v>
                </c:pt>
                <c:pt idx="1506">
                  <c:v>4.7828999999999998E-4</c:v>
                </c:pt>
                <c:pt idx="1507">
                  <c:v>9.1514000000000005E-4</c:v>
                </c:pt>
                <c:pt idx="1508">
                  <c:v>3.5449E-4</c:v>
                </c:pt>
                <c:pt idx="1509">
                  <c:v>5.7414E-4</c:v>
                </c:pt>
                <c:pt idx="1510">
                  <c:v>7.4465000000000002E-4</c:v>
                </c:pt>
                <c:pt idx="1511">
                  <c:v>1.3249E-5</c:v>
                </c:pt>
                <c:pt idx="1512">
                  <c:v>3.6383E-5</c:v>
                </c:pt>
                <c:pt idx="1513">
                  <c:v>1.6342E-5</c:v>
                </c:pt>
                <c:pt idx="1514">
                  <c:v>4.1457000000000004E-3</c:v>
                </c:pt>
                <c:pt idx="1515">
                  <c:v>3.8746000000000002E-3</c:v>
                </c:pt>
                <c:pt idx="1516">
                  <c:v>4.0809000000000002E-3</c:v>
                </c:pt>
                <c:pt idx="1517">
                  <c:v>1.0614999999999999E-3</c:v>
                </c:pt>
                <c:pt idx="1518">
                  <c:v>1.7895000000000001E-3</c:v>
                </c:pt>
                <c:pt idx="1519">
                  <c:v>6.7650999999999996E-4</c:v>
                </c:pt>
                <c:pt idx="1520">
                  <c:v>1.0723E-3</c:v>
                </c:pt>
                <c:pt idx="1521">
                  <c:v>1.4423000000000001E-3</c:v>
                </c:pt>
                <c:pt idx="1522">
                  <c:v>2.6925000000000001E-5</c:v>
                </c:pt>
                <c:pt idx="1523">
                  <c:v>3.6934000000000002E-5</c:v>
                </c:pt>
                <c:pt idx="1524">
                  <c:v>2.5522999999999999E-5</c:v>
                </c:pt>
                <c:pt idx="1525">
                  <c:v>1.4894999999999999E-3</c:v>
                </c:pt>
                <c:pt idx="1526">
                  <c:v>1.4936000000000001E-3</c:v>
                </c:pt>
                <c:pt idx="1527">
                  <c:v>1.7845999999999999E-3</c:v>
                </c:pt>
                <c:pt idx="1528">
                  <c:v>3.701E-4</c:v>
                </c:pt>
                <c:pt idx="1529">
                  <c:v>6.9563999999999997E-4</c:v>
                </c:pt>
                <c:pt idx="1530">
                  <c:v>2.9085E-4</c:v>
                </c:pt>
                <c:pt idx="1531">
                  <c:v>4.7090000000000001E-4</c:v>
                </c:pt>
                <c:pt idx="1532">
                  <c:v>6.0930999999999995E-4</c:v>
                </c:pt>
                <c:pt idx="1533">
                  <c:v>1.2004000000000001E-5</c:v>
                </c:pt>
                <c:pt idx="1534">
                  <c:v>1.5023E-5</c:v>
                </c:pt>
                <c:pt idx="1535">
                  <c:v>2.5814999999999999E-5</c:v>
                </c:pt>
                <c:pt idx="1536">
                  <c:v>0.30458000000000002</c:v>
                </c:pt>
                <c:pt idx="1537">
                  <c:v>0.32308999999999999</c:v>
                </c:pt>
                <c:pt idx="1538">
                  <c:v>7.8506999999999993E-2</c:v>
                </c:pt>
                <c:pt idx="1539">
                  <c:v>0.10165</c:v>
                </c:pt>
                <c:pt idx="1540">
                  <c:v>5.4153E-2</c:v>
                </c:pt>
                <c:pt idx="1541">
                  <c:v>8.9649000000000006E-2</c:v>
                </c:pt>
                <c:pt idx="1542">
                  <c:v>0.11409</c:v>
                </c:pt>
                <c:pt idx="1543">
                  <c:v>2.0233999999999999E-3</c:v>
                </c:pt>
                <c:pt idx="1544">
                  <c:v>2.9068000000000002E-3</c:v>
                </c:pt>
                <c:pt idx="1545">
                  <c:v>5.4998E-3</c:v>
                </c:pt>
                <c:pt idx="1546">
                  <c:v>2.2767999999999998E-3</c:v>
                </c:pt>
                <c:pt idx="1547">
                  <c:v>0.30628</c:v>
                </c:pt>
                <c:pt idx="1548">
                  <c:v>0.30862000000000001</c:v>
                </c:pt>
                <c:pt idx="1549">
                  <c:v>7.4945999999999999E-2</c:v>
                </c:pt>
                <c:pt idx="1550">
                  <c:v>9.5508999999999997E-2</c:v>
                </c:pt>
                <c:pt idx="1551">
                  <c:v>5.178E-2</c:v>
                </c:pt>
                <c:pt idx="1552">
                  <c:v>8.5573999999999997E-2</c:v>
                </c:pt>
                <c:pt idx="1553">
                  <c:v>0.10901</c:v>
                </c:pt>
                <c:pt idx="1554">
                  <c:v>2.0110000000000002E-3</c:v>
                </c:pt>
                <c:pt idx="1555">
                  <c:v>2.9139999999999999E-3</c:v>
                </c:pt>
                <c:pt idx="1556">
                  <c:v>5.4974999999999998E-3</c:v>
                </c:pt>
                <c:pt idx="1557">
                  <c:v>1.9770999999999999E-3</c:v>
                </c:pt>
                <c:pt idx="1558">
                  <c:v>0.32379999999999998</c:v>
                </c:pt>
                <c:pt idx="1559">
                  <c:v>0.30784</c:v>
                </c:pt>
                <c:pt idx="1560">
                  <c:v>7.9525999999999999E-2</c:v>
                </c:pt>
                <c:pt idx="1561">
                  <c:v>0.10328</c:v>
                </c:pt>
                <c:pt idx="1562">
                  <c:v>5.4441999999999997E-2</c:v>
                </c:pt>
                <c:pt idx="1563">
                  <c:v>9.1705999999999996E-2</c:v>
                </c:pt>
                <c:pt idx="1564">
                  <c:v>0.11534999999999999</c:v>
                </c:pt>
                <c:pt idx="1565">
                  <c:v>1.9262999999999999E-3</c:v>
                </c:pt>
                <c:pt idx="1566">
                  <c:v>2.8509E-3</c:v>
                </c:pt>
                <c:pt idx="1567">
                  <c:v>5.7001999999999999E-3</c:v>
                </c:pt>
                <c:pt idx="1568">
                  <c:v>2.1297999999999998E-3</c:v>
                </c:pt>
                <c:pt idx="1569">
                  <c:v>8.0770999999999996E-2</c:v>
                </c:pt>
                <c:pt idx="1570">
                  <c:v>7.6026999999999997E-2</c:v>
                </c:pt>
                <c:pt idx="1571">
                  <c:v>8.1087000000000006E-2</c:v>
                </c:pt>
                <c:pt idx="1572">
                  <c:v>2.5781999999999999E-2</c:v>
                </c:pt>
                <c:pt idx="1573">
                  <c:v>1.3599E-2</c:v>
                </c:pt>
                <c:pt idx="1574">
                  <c:v>2.2794999999999999E-2</c:v>
                </c:pt>
                <c:pt idx="1575">
                  <c:v>2.8732000000000001E-2</c:v>
                </c:pt>
                <c:pt idx="1576">
                  <c:v>5.4808000000000005E-4</c:v>
                </c:pt>
                <c:pt idx="1577">
                  <c:v>6.8077999999999997E-4</c:v>
                </c:pt>
                <c:pt idx="1578">
                  <c:v>1.3843E-3</c:v>
                </c:pt>
                <c:pt idx="1579">
                  <c:v>5.7178999999999997E-4</c:v>
                </c:pt>
                <c:pt idx="1580">
                  <c:v>0.10284</c:v>
                </c:pt>
                <c:pt idx="1581">
                  <c:v>9.8623000000000002E-2</c:v>
                </c:pt>
                <c:pt idx="1582">
                  <c:v>0.10611</c:v>
                </c:pt>
                <c:pt idx="1583">
                  <c:v>2.5475000000000001E-2</c:v>
                </c:pt>
                <c:pt idx="1584">
                  <c:v>1.7634E-2</c:v>
                </c:pt>
                <c:pt idx="1585">
                  <c:v>2.8913000000000001E-2</c:v>
                </c:pt>
                <c:pt idx="1586">
                  <c:v>3.6844000000000002E-2</c:v>
                </c:pt>
                <c:pt idx="1587">
                  <c:v>6.8276999999999997E-4</c:v>
                </c:pt>
                <c:pt idx="1588">
                  <c:v>9.3492E-4</c:v>
                </c:pt>
                <c:pt idx="1589">
                  <c:v>1.9243999999999999E-3</c:v>
                </c:pt>
                <c:pt idx="1590">
                  <c:v>6.5755000000000002E-4</c:v>
                </c:pt>
                <c:pt idx="1591">
                  <c:v>5.5509000000000003E-2</c:v>
                </c:pt>
                <c:pt idx="1592">
                  <c:v>5.3219000000000002E-2</c:v>
                </c:pt>
                <c:pt idx="1593">
                  <c:v>5.6425000000000003E-2</c:v>
                </c:pt>
                <c:pt idx="1594">
                  <c:v>1.3708E-2</c:v>
                </c:pt>
                <c:pt idx="1595">
                  <c:v>1.7925E-2</c:v>
                </c:pt>
                <c:pt idx="1596">
                  <c:v>1.5942000000000001E-2</c:v>
                </c:pt>
                <c:pt idx="1597">
                  <c:v>1.9661999999999999E-2</c:v>
                </c:pt>
                <c:pt idx="1598">
                  <c:v>3.5714999999999998E-4</c:v>
                </c:pt>
                <c:pt idx="1599">
                  <c:v>4.7889999999999999E-4</c:v>
                </c:pt>
                <c:pt idx="1600">
                  <c:v>9.4089E-4</c:v>
                </c:pt>
                <c:pt idx="1601">
                  <c:v>3.8483000000000001E-4</c:v>
                </c:pt>
                <c:pt idx="1602">
                  <c:v>9.1986999999999999E-2</c:v>
                </c:pt>
                <c:pt idx="1603">
                  <c:v>8.8406999999999999E-2</c:v>
                </c:pt>
                <c:pt idx="1604">
                  <c:v>9.3265000000000001E-2</c:v>
                </c:pt>
                <c:pt idx="1605">
                  <c:v>2.2668000000000001E-2</c:v>
                </c:pt>
                <c:pt idx="1606">
                  <c:v>2.9159999999999998E-2</c:v>
                </c:pt>
                <c:pt idx="1607">
                  <c:v>1.576E-2</c:v>
                </c:pt>
                <c:pt idx="1608">
                  <c:v>3.3328000000000003E-2</c:v>
                </c:pt>
                <c:pt idx="1609">
                  <c:v>5.2209999999999995E-4</c:v>
                </c:pt>
                <c:pt idx="1610">
                  <c:v>8.6039000000000005E-4</c:v>
                </c:pt>
                <c:pt idx="1611">
                  <c:v>1.5999E-3</c:v>
                </c:pt>
                <c:pt idx="1612">
                  <c:v>7.1396000000000003E-4</c:v>
                </c:pt>
                <c:pt idx="1613">
                  <c:v>0.1163</c:v>
                </c:pt>
                <c:pt idx="1614">
                  <c:v>0.11051</c:v>
                </c:pt>
                <c:pt idx="1615">
                  <c:v>0.11716</c:v>
                </c:pt>
                <c:pt idx="1616">
                  <c:v>2.8445999999999999E-2</c:v>
                </c:pt>
                <c:pt idx="1617">
                  <c:v>3.6472999999999998E-2</c:v>
                </c:pt>
                <c:pt idx="1618">
                  <c:v>1.966E-2</c:v>
                </c:pt>
                <c:pt idx="1619">
                  <c:v>3.2395E-2</c:v>
                </c:pt>
                <c:pt idx="1620">
                  <c:v>6.5618000000000002E-4</c:v>
                </c:pt>
                <c:pt idx="1621">
                  <c:v>1.1245999999999999E-3</c:v>
                </c:pt>
                <c:pt idx="1622">
                  <c:v>2.1467999999999999E-3</c:v>
                </c:pt>
                <c:pt idx="1623">
                  <c:v>7.6878999999999999E-4</c:v>
                </c:pt>
                <c:pt idx="1624">
                  <c:v>2.0228999999999998E-3</c:v>
                </c:pt>
                <c:pt idx="1625">
                  <c:v>2.0996999999999999E-3</c:v>
                </c:pt>
                <c:pt idx="1626">
                  <c:v>2.0655999999999999E-3</c:v>
                </c:pt>
                <c:pt idx="1627">
                  <c:v>4.7782E-4</c:v>
                </c:pt>
                <c:pt idx="1628">
                  <c:v>6.7635999999999998E-4</c:v>
                </c:pt>
                <c:pt idx="1629">
                  <c:v>3.2036E-4</c:v>
                </c:pt>
                <c:pt idx="1630">
                  <c:v>5.7284000000000002E-4</c:v>
                </c:pt>
                <c:pt idx="1631">
                  <c:v>7.7508000000000004E-4</c:v>
                </c:pt>
                <c:pt idx="1632">
                  <c:v>2.3434999999999998E-5</c:v>
                </c:pt>
                <c:pt idx="1633">
                  <c:v>3.4632000000000003E-5</c:v>
                </c:pt>
                <c:pt idx="1634">
                  <c:v>1.4086E-5</c:v>
                </c:pt>
                <c:pt idx="1635">
                  <c:v>3.3325E-3</c:v>
                </c:pt>
                <c:pt idx="1636">
                  <c:v>2.9299999999999999E-3</c:v>
                </c:pt>
                <c:pt idx="1637">
                  <c:v>3.1595E-3</c:v>
                </c:pt>
                <c:pt idx="1638">
                  <c:v>7.8001999999999998E-4</c:v>
                </c:pt>
                <c:pt idx="1639">
                  <c:v>9.8302000000000003E-4</c:v>
                </c:pt>
                <c:pt idx="1640">
                  <c:v>5.4578999999999999E-4</c:v>
                </c:pt>
                <c:pt idx="1641">
                  <c:v>9.7161000000000003E-4</c:v>
                </c:pt>
                <c:pt idx="1642">
                  <c:v>1.1942000000000001E-3</c:v>
                </c:pt>
                <c:pt idx="1643">
                  <c:v>1.7552000000000001E-5</c:v>
                </c:pt>
                <c:pt idx="1644">
                  <c:v>5.4134E-5</c:v>
                </c:pt>
                <c:pt idx="1645">
                  <c:v>2.3705000000000001E-5</c:v>
                </c:pt>
                <c:pt idx="1646">
                  <c:v>5.7622000000000003E-3</c:v>
                </c:pt>
                <c:pt idx="1647">
                  <c:v>5.5703000000000003E-3</c:v>
                </c:pt>
                <c:pt idx="1648">
                  <c:v>5.7400999999999997E-3</c:v>
                </c:pt>
                <c:pt idx="1649">
                  <c:v>1.4201000000000001E-3</c:v>
                </c:pt>
                <c:pt idx="1650">
                  <c:v>1.9564000000000001E-3</c:v>
                </c:pt>
                <c:pt idx="1651">
                  <c:v>9.2769E-4</c:v>
                </c:pt>
                <c:pt idx="1652">
                  <c:v>1.635E-3</c:v>
                </c:pt>
                <c:pt idx="1653">
                  <c:v>2.0893999999999999E-3</c:v>
                </c:pt>
                <c:pt idx="1654">
                  <c:v>4.0856000000000003E-5</c:v>
                </c:pt>
                <c:pt idx="1655">
                  <c:v>5.1928000000000002E-5</c:v>
                </c:pt>
                <c:pt idx="1656">
                  <c:v>4.0979999999999997E-5</c:v>
                </c:pt>
                <c:pt idx="1657">
                  <c:v>2.4976999999999998E-3</c:v>
                </c:pt>
                <c:pt idx="1658">
                  <c:v>2.2778999999999998E-3</c:v>
                </c:pt>
                <c:pt idx="1659">
                  <c:v>2.2066999999999998E-3</c:v>
                </c:pt>
                <c:pt idx="1660">
                  <c:v>6.0267999999999997E-4</c:v>
                </c:pt>
                <c:pt idx="1661">
                  <c:v>7.2009000000000005E-4</c:v>
                </c:pt>
                <c:pt idx="1662">
                  <c:v>4.5402000000000002E-4</c:v>
                </c:pt>
                <c:pt idx="1663">
                  <c:v>6.9450000000000002E-4</c:v>
                </c:pt>
                <c:pt idx="1664">
                  <c:v>8.5999000000000004E-4</c:v>
                </c:pt>
                <c:pt idx="1665">
                  <c:v>1.5685999999999999E-5</c:v>
                </c:pt>
                <c:pt idx="1666">
                  <c:v>2.3566000000000001E-5</c:v>
                </c:pt>
                <c:pt idx="1667">
                  <c:v>4.3532999999999998E-5</c:v>
                </c:pt>
                <c:pt idx="1668">
                  <c:v>0.11192000000000001</c:v>
                </c:pt>
                <c:pt idx="1669">
                  <c:v>0.11734</c:v>
                </c:pt>
                <c:pt idx="1670">
                  <c:v>2.8705000000000001E-2</c:v>
                </c:pt>
                <c:pt idx="1671">
                  <c:v>3.6713000000000003E-2</c:v>
                </c:pt>
                <c:pt idx="1672">
                  <c:v>5.5570000000000001E-2</c:v>
                </c:pt>
                <c:pt idx="1673">
                  <c:v>3.3106999999999998E-2</c:v>
                </c:pt>
                <c:pt idx="1674">
                  <c:v>4.1466999999999997E-2</c:v>
                </c:pt>
                <c:pt idx="1675">
                  <c:v>9.0268E-4</c:v>
                </c:pt>
                <c:pt idx="1676">
                  <c:v>1.0299E-3</c:v>
                </c:pt>
                <c:pt idx="1677">
                  <c:v>2.0512E-3</c:v>
                </c:pt>
                <c:pt idx="1678">
                  <c:v>8.2109000000000001E-4</c:v>
                </c:pt>
                <c:pt idx="1679">
                  <c:v>0.11161</c:v>
                </c:pt>
                <c:pt idx="1680">
                  <c:v>0.11221</c:v>
                </c:pt>
                <c:pt idx="1681">
                  <c:v>2.6966E-2</c:v>
                </c:pt>
                <c:pt idx="1682">
                  <c:v>3.5811999999999997E-2</c:v>
                </c:pt>
                <c:pt idx="1683">
                  <c:v>5.2386000000000002E-2</c:v>
                </c:pt>
                <c:pt idx="1684">
                  <c:v>3.1146E-2</c:v>
                </c:pt>
                <c:pt idx="1685">
                  <c:v>3.9392999999999997E-2</c:v>
                </c:pt>
                <c:pt idx="1686">
                  <c:v>7.1352999999999998E-4</c:v>
                </c:pt>
                <c:pt idx="1687">
                  <c:v>1.0369000000000001E-3</c:v>
                </c:pt>
                <c:pt idx="1688">
                  <c:v>1.7962E-3</c:v>
                </c:pt>
                <c:pt idx="1689">
                  <c:v>7.2123E-4</c:v>
                </c:pt>
                <c:pt idx="1690">
                  <c:v>0.11846</c:v>
                </c:pt>
                <c:pt idx="1691">
                  <c:v>0.11112</c:v>
                </c:pt>
                <c:pt idx="1692">
                  <c:v>2.9051E-2</c:v>
                </c:pt>
                <c:pt idx="1693">
                  <c:v>3.7782000000000003E-2</c:v>
                </c:pt>
                <c:pt idx="1694">
                  <c:v>5.5169000000000003E-2</c:v>
                </c:pt>
                <c:pt idx="1695">
                  <c:v>3.3842999999999998E-2</c:v>
                </c:pt>
                <c:pt idx="1696">
                  <c:v>4.2271999999999997E-2</c:v>
                </c:pt>
                <c:pt idx="1697">
                  <c:v>7.2316999999999998E-4</c:v>
                </c:pt>
                <c:pt idx="1698">
                  <c:v>1.0383E-3</c:v>
                </c:pt>
                <c:pt idx="1699">
                  <c:v>2.1308E-3</c:v>
                </c:pt>
                <c:pt idx="1700">
                  <c:v>8.8794000000000004E-4</c:v>
                </c:pt>
                <c:pt idx="1701">
                  <c:v>2.9395000000000001E-2</c:v>
                </c:pt>
                <c:pt idx="1702">
                  <c:v>2.7958E-2</c:v>
                </c:pt>
                <c:pt idx="1703">
                  <c:v>3.0460999999999998E-2</c:v>
                </c:pt>
                <c:pt idx="1704">
                  <c:v>9.1619000000000006E-3</c:v>
                </c:pt>
                <c:pt idx="1705">
                  <c:v>1.3716000000000001E-2</c:v>
                </c:pt>
                <c:pt idx="1706">
                  <c:v>8.3580000000000008E-3</c:v>
                </c:pt>
                <c:pt idx="1707">
                  <c:v>1.0418999999999999E-2</c:v>
                </c:pt>
                <c:pt idx="1708">
                  <c:v>1.7864000000000001E-4</c:v>
                </c:pt>
                <c:pt idx="1709">
                  <c:v>2.8369000000000002E-4</c:v>
                </c:pt>
                <c:pt idx="1710">
                  <c:v>4.9268999999999995E-4</c:v>
                </c:pt>
                <c:pt idx="1711">
                  <c:v>2.017E-4</c:v>
                </c:pt>
                <c:pt idx="1712">
                  <c:v>3.7772E-2</c:v>
                </c:pt>
                <c:pt idx="1713">
                  <c:v>3.5954E-2</c:v>
                </c:pt>
                <c:pt idx="1714">
                  <c:v>3.6888999999999998E-2</c:v>
                </c:pt>
                <c:pt idx="1715">
                  <c:v>9.1660999999999999E-3</c:v>
                </c:pt>
                <c:pt idx="1716">
                  <c:v>1.7895999999999999E-2</c:v>
                </c:pt>
                <c:pt idx="1717">
                  <c:v>1.0584E-2</c:v>
                </c:pt>
                <c:pt idx="1718">
                  <c:v>1.3462999999999999E-2</c:v>
                </c:pt>
                <c:pt idx="1719">
                  <c:v>2.3241000000000001E-4</c:v>
                </c:pt>
                <c:pt idx="1720">
                  <c:v>3.4382999999999999E-4</c:v>
                </c:pt>
                <c:pt idx="1721">
                  <c:v>6.2270000000000001E-4</c:v>
                </c:pt>
                <c:pt idx="1722">
                  <c:v>2.7095E-4</c:v>
                </c:pt>
                <c:pt idx="1723">
                  <c:v>5.5307000000000002E-2</c:v>
                </c:pt>
                <c:pt idx="1724">
                  <c:v>5.2608000000000002E-2</c:v>
                </c:pt>
                <c:pt idx="1725">
                  <c:v>5.6161000000000003E-2</c:v>
                </c:pt>
                <c:pt idx="1726">
                  <c:v>1.3750999999999999E-2</c:v>
                </c:pt>
                <c:pt idx="1727">
                  <c:v>1.7621999999999999E-2</c:v>
                </c:pt>
                <c:pt idx="1728">
                  <c:v>1.5650000000000001E-2</c:v>
                </c:pt>
                <c:pt idx="1729">
                  <c:v>1.9834999999999998E-2</c:v>
                </c:pt>
                <c:pt idx="1730">
                  <c:v>3.7795E-4</c:v>
                </c:pt>
                <c:pt idx="1731">
                  <c:v>4.8558999999999999E-4</c:v>
                </c:pt>
                <c:pt idx="1732">
                  <c:v>9.1867999999999995E-4</c:v>
                </c:pt>
                <c:pt idx="1733">
                  <c:v>3.7466000000000002E-4</c:v>
                </c:pt>
                <c:pt idx="1734">
                  <c:v>3.3128999999999999E-2</c:v>
                </c:pt>
                <c:pt idx="1735">
                  <c:v>3.1417E-2</c:v>
                </c:pt>
                <c:pt idx="1736">
                  <c:v>3.3695999999999997E-2</c:v>
                </c:pt>
                <c:pt idx="1737">
                  <c:v>8.3184999999999995E-3</c:v>
                </c:pt>
                <c:pt idx="1738">
                  <c:v>1.0739E-2</c:v>
                </c:pt>
                <c:pt idx="1739">
                  <c:v>1.6007E-2</c:v>
                </c:pt>
                <c:pt idx="1740">
                  <c:v>1.2068000000000001E-2</c:v>
                </c:pt>
                <c:pt idx="1741">
                  <c:v>2.2771E-4</c:v>
                </c:pt>
                <c:pt idx="1742">
                  <c:v>3.0822999999999999E-4</c:v>
                </c:pt>
                <c:pt idx="1743">
                  <c:v>5.8940000000000002E-4</c:v>
                </c:pt>
                <c:pt idx="1744">
                  <c:v>2.1861E-4</c:v>
                </c:pt>
                <c:pt idx="1745">
                  <c:v>4.2566E-2</c:v>
                </c:pt>
                <c:pt idx="1746">
                  <c:v>4.0217999999999997E-2</c:v>
                </c:pt>
                <c:pt idx="1747">
                  <c:v>4.2680000000000003E-2</c:v>
                </c:pt>
                <c:pt idx="1748">
                  <c:v>1.0428E-2</c:v>
                </c:pt>
                <c:pt idx="1749">
                  <c:v>1.3445E-2</c:v>
                </c:pt>
                <c:pt idx="1750">
                  <c:v>2.0065E-2</c:v>
                </c:pt>
                <c:pt idx="1751">
                  <c:v>1.1882E-2</c:v>
                </c:pt>
                <c:pt idx="1752">
                  <c:v>2.6436999999999999E-4</c:v>
                </c:pt>
                <c:pt idx="1753">
                  <c:v>3.6799000000000001E-4</c:v>
                </c:pt>
                <c:pt idx="1754">
                  <c:v>7.4467999999999995E-4</c:v>
                </c:pt>
                <c:pt idx="1755">
                  <c:v>3.2836999999999997E-4</c:v>
                </c:pt>
                <c:pt idx="1756">
                  <c:v>7.8071E-4</c:v>
                </c:pt>
                <c:pt idx="1757">
                  <c:v>6.9550999999999999E-4</c:v>
                </c:pt>
                <c:pt idx="1758">
                  <c:v>8.2227000000000005E-4</c:v>
                </c:pt>
                <c:pt idx="1759">
                  <c:v>1.9499E-4</c:v>
                </c:pt>
                <c:pt idx="1760">
                  <c:v>2.2688999999999999E-4</c:v>
                </c:pt>
                <c:pt idx="1761">
                  <c:v>3.8441000000000001E-4</c:v>
                </c:pt>
                <c:pt idx="1762">
                  <c:v>2.1431999999999999E-4</c:v>
                </c:pt>
                <c:pt idx="1763">
                  <c:v>2.6271999999999998E-4</c:v>
                </c:pt>
                <c:pt idx="1764">
                  <c:v>7.3297999999999997E-6</c:v>
                </c:pt>
                <c:pt idx="1765">
                  <c:v>1.2680000000000001E-5</c:v>
                </c:pt>
                <c:pt idx="1766">
                  <c:v>6.0938E-6</c:v>
                </c:pt>
                <c:pt idx="1767">
                  <c:v>1.2260999999999999E-3</c:v>
                </c:pt>
                <c:pt idx="1768">
                  <c:v>9.9927000000000002E-4</c:v>
                </c:pt>
                <c:pt idx="1769">
                  <c:v>1.0824000000000001E-3</c:v>
                </c:pt>
                <c:pt idx="1770">
                  <c:v>2.6661000000000002E-4</c:v>
                </c:pt>
                <c:pt idx="1771">
                  <c:v>3.9557999999999998E-4</c:v>
                </c:pt>
                <c:pt idx="1772">
                  <c:v>6.0656999999999996E-4</c:v>
                </c:pt>
                <c:pt idx="1773">
                  <c:v>3.2054000000000002E-4</c:v>
                </c:pt>
                <c:pt idx="1774">
                  <c:v>3.9597999999999999E-4</c:v>
                </c:pt>
                <c:pt idx="1775">
                  <c:v>7.8045999999999998E-6</c:v>
                </c:pt>
                <c:pt idx="1776">
                  <c:v>2.101E-5</c:v>
                </c:pt>
                <c:pt idx="1777">
                  <c:v>6.8902999999999999E-6</c:v>
                </c:pt>
                <c:pt idx="1778">
                  <c:v>2.0918E-3</c:v>
                </c:pt>
                <c:pt idx="1779">
                  <c:v>2.0441999999999999E-3</c:v>
                </c:pt>
                <c:pt idx="1780">
                  <c:v>2.1940000000000002E-3</c:v>
                </c:pt>
                <c:pt idx="1781">
                  <c:v>5.0872999999999999E-4</c:v>
                </c:pt>
                <c:pt idx="1782">
                  <c:v>6.9353000000000004E-4</c:v>
                </c:pt>
                <c:pt idx="1783">
                  <c:v>1.0269000000000001E-3</c:v>
                </c:pt>
                <c:pt idx="1784">
                  <c:v>6.2615000000000001E-4</c:v>
                </c:pt>
                <c:pt idx="1785">
                  <c:v>7.1252999999999996E-4</c:v>
                </c:pt>
                <c:pt idx="1786">
                  <c:v>1.2424E-5</c:v>
                </c:pt>
                <c:pt idx="1787">
                  <c:v>1.8397E-5</c:v>
                </c:pt>
                <c:pt idx="1788">
                  <c:v>1.6351E-5</c:v>
                </c:pt>
                <c:pt idx="1789">
                  <c:v>9.525E-4</c:v>
                </c:pt>
                <c:pt idx="1790">
                  <c:v>8.8440000000000003E-4</c:v>
                </c:pt>
                <c:pt idx="1791">
                  <c:v>9.5666999999999996E-4</c:v>
                </c:pt>
                <c:pt idx="1792">
                  <c:v>2.3038E-4</c:v>
                </c:pt>
                <c:pt idx="1793">
                  <c:v>2.8540999999999999E-4</c:v>
                </c:pt>
                <c:pt idx="1794">
                  <c:v>4.1319000000000002E-4</c:v>
                </c:pt>
                <c:pt idx="1795">
                  <c:v>2.5294E-4</c:v>
                </c:pt>
                <c:pt idx="1796">
                  <c:v>2.9588999999999999E-4</c:v>
                </c:pt>
                <c:pt idx="1797">
                  <c:v>5.4862000000000001E-6</c:v>
                </c:pt>
                <c:pt idx="1798">
                  <c:v>8.2261999999999993E-6</c:v>
                </c:pt>
                <c:pt idx="1799">
                  <c:v>1.5841E-5</c:v>
                </c:pt>
                <c:pt idx="1800">
                  <c:v>0.18443999999999999</c:v>
                </c:pt>
                <c:pt idx="1801">
                  <c:v>0.19559000000000001</c:v>
                </c:pt>
                <c:pt idx="1802">
                  <c:v>4.7425000000000002E-2</c:v>
                </c:pt>
                <c:pt idx="1803">
                  <c:v>6.1165999999999998E-2</c:v>
                </c:pt>
                <c:pt idx="1804">
                  <c:v>9.1292999999999999E-2</c:v>
                </c:pt>
                <c:pt idx="1805">
                  <c:v>3.2515000000000002E-2</c:v>
                </c:pt>
                <c:pt idx="1806">
                  <c:v>6.8590999999999999E-2</c:v>
                </c:pt>
                <c:pt idx="1807">
                  <c:v>1.2011999999999999E-3</c:v>
                </c:pt>
                <c:pt idx="1808">
                  <c:v>1.7719999999999999E-3</c:v>
                </c:pt>
                <c:pt idx="1809">
                  <c:v>3.3151999999999999E-3</c:v>
                </c:pt>
                <c:pt idx="1810">
                  <c:v>1.3776999999999999E-3</c:v>
                </c:pt>
                <c:pt idx="1811">
                  <c:v>0.18528</c:v>
                </c:pt>
                <c:pt idx="1812">
                  <c:v>0.18687999999999999</c:v>
                </c:pt>
                <c:pt idx="1813">
                  <c:v>4.5275999999999997E-2</c:v>
                </c:pt>
                <c:pt idx="1814">
                  <c:v>5.7931000000000003E-2</c:v>
                </c:pt>
                <c:pt idx="1815">
                  <c:v>8.6499000000000006E-2</c:v>
                </c:pt>
                <c:pt idx="1816">
                  <c:v>3.1648000000000003E-2</c:v>
                </c:pt>
                <c:pt idx="1817">
                  <c:v>6.5714999999999996E-2</c:v>
                </c:pt>
                <c:pt idx="1818">
                  <c:v>1.1933E-3</c:v>
                </c:pt>
                <c:pt idx="1819">
                  <c:v>1.6471000000000001E-3</c:v>
                </c:pt>
                <c:pt idx="1820">
                  <c:v>2.9237999999999998E-3</c:v>
                </c:pt>
                <c:pt idx="1821">
                  <c:v>1.3986000000000001E-3</c:v>
                </c:pt>
                <c:pt idx="1822">
                  <c:v>0.19334000000000001</c:v>
                </c:pt>
                <c:pt idx="1823">
                  <c:v>0.18592</c:v>
                </c:pt>
                <c:pt idx="1824">
                  <c:v>4.8534000000000001E-2</c:v>
                </c:pt>
                <c:pt idx="1825">
                  <c:v>6.1573999999999997E-2</c:v>
                </c:pt>
                <c:pt idx="1826">
                  <c:v>9.2046000000000003E-2</c:v>
                </c:pt>
                <c:pt idx="1827">
                  <c:v>3.2981999999999997E-2</c:v>
                </c:pt>
                <c:pt idx="1828">
                  <c:v>6.8953E-2</c:v>
                </c:pt>
                <c:pt idx="1829">
                  <c:v>1.1684E-3</c:v>
                </c:pt>
                <c:pt idx="1830">
                  <c:v>1.6807E-3</c:v>
                </c:pt>
                <c:pt idx="1831">
                  <c:v>3.2900999999999998E-3</c:v>
                </c:pt>
                <c:pt idx="1832">
                  <c:v>1.4452E-3</c:v>
                </c:pt>
                <c:pt idx="1833">
                  <c:v>4.904E-2</c:v>
                </c:pt>
                <c:pt idx="1834">
                  <c:v>4.6718000000000003E-2</c:v>
                </c:pt>
                <c:pt idx="1835">
                  <c:v>4.9105000000000003E-2</c:v>
                </c:pt>
                <c:pt idx="1836">
                  <c:v>1.5729E-2</c:v>
                </c:pt>
                <c:pt idx="1837">
                  <c:v>2.2547999999999999E-2</c:v>
                </c:pt>
                <c:pt idx="1838">
                  <c:v>8.3245999999999997E-3</c:v>
                </c:pt>
                <c:pt idx="1839">
                  <c:v>1.7398E-2</c:v>
                </c:pt>
                <c:pt idx="1840">
                  <c:v>2.6837999999999997E-4</c:v>
                </c:pt>
                <c:pt idx="1841">
                  <c:v>5.0102000000000002E-4</c:v>
                </c:pt>
                <c:pt idx="1842">
                  <c:v>8.9652999999999998E-4</c:v>
                </c:pt>
                <c:pt idx="1843">
                  <c:v>3.2224E-4</c:v>
                </c:pt>
                <c:pt idx="1844">
                  <c:v>6.1748999999999998E-2</c:v>
                </c:pt>
                <c:pt idx="1845">
                  <c:v>5.9355999999999999E-2</c:v>
                </c:pt>
                <c:pt idx="1846">
                  <c:v>6.2890000000000001E-2</c:v>
                </c:pt>
                <c:pt idx="1847">
                  <c:v>1.5480000000000001E-2</c:v>
                </c:pt>
                <c:pt idx="1848">
                  <c:v>2.9041000000000001E-2</c:v>
                </c:pt>
                <c:pt idx="1849">
                  <c:v>1.0614999999999999E-2</c:v>
                </c:pt>
                <c:pt idx="1850">
                  <c:v>2.2561000000000001E-2</c:v>
                </c:pt>
                <c:pt idx="1851">
                  <c:v>3.7536999999999998E-4</c:v>
                </c:pt>
                <c:pt idx="1852">
                  <c:v>5.7669000000000004E-4</c:v>
                </c:pt>
                <c:pt idx="1853">
                  <c:v>1.1081000000000001E-3</c:v>
                </c:pt>
                <c:pt idx="1854">
                  <c:v>4.5273999999999998E-4</c:v>
                </c:pt>
                <c:pt idx="1855">
                  <c:v>9.2362E-2</c:v>
                </c:pt>
                <c:pt idx="1856">
                  <c:v>8.7914000000000006E-2</c:v>
                </c:pt>
                <c:pt idx="1857">
                  <c:v>9.2785000000000006E-2</c:v>
                </c:pt>
                <c:pt idx="1858">
                  <c:v>2.2567E-2</c:v>
                </c:pt>
                <c:pt idx="1859">
                  <c:v>2.9045000000000001E-2</c:v>
                </c:pt>
                <c:pt idx="1860">
                  <c:v>1.5514E-2</c:v>
                </c:pt>
                <c:pt idx="1861">
                  <c:v>3.2703000000000003E-2</c:v>
                </c:pt>
                <c:pt idx="1862">
                  <c:v>5.9774000000000003E-4</c:v>
                </c:pt>
                <c:pt idx="1863">
                  <c:v>8.9952000000000001E-4</c:v>
                </c:pt>
                <c:pt idx="1864">
                  <c:v>1.6354E-3</c:v>
                </c:pt>
                <c:pt idx="1865">
                  <c:v>6.9076000000000001E-4</c:v>
                </c:pt>
                <c:pt idx="1866">
                  <c:v>3.4243000000000003E-2</c:v>
                </c:pt>
                <c:pt idx="1867">
                  <c:v>3.1995999999999997E-2</c:v>
                </c:pt>
                <c:pt idx="1868">
                  <c:v>3.4414E-2</c:v>
                </c:pt>
                <c:pt idx="1869">
                  <c:v>8.1981999999999992E-3</c:v>
                </c:pt>
                <c:pt idx="1870">
                  <c:v>1.0562999999999999E-2</c:v>
                </c:pt>
                <c:pt idx="1871">
                  <c:v>1.5778E-2</c:v>
                </c:pt>
                <c:pt idx="1872">
                  <c:v>1.1989E-2</c:v>
                </c:pt>
                <c:pt idx="1873">
                  <c:v>1.9652E-4</c:v>
                </c:pt>
                <c:pt idx="1874">
                  <c:v>3.2329E-4</c:v>
                </c:pt>
                <c:pt idx="1875">
                  <c:v>5.8421999999999999E-4</c:v>
                </c:pt>
                <c:pt idx="1876">
                  <c:v>2.5064E-4</c:v>
                </c:pt>
                <c:pt idx="1877">
                  <c:v>7.0555000000000007E-2</c:v>
                </c:pt>
                <c:pt idx="1878">
                  <c:v>6.6897999999999999E-2</c:v>
                </c:pt>
                <c:pt idx="1879">
                  <c:v>7.0180000000000006E-2</c:v>
                </c:pt>
                <c:pt idx="1880">
                  <c:v>1.7295999999999999E-2</c:v>
                </c:pt>
                <c:pt idx="1881">
                  <c:v>2.2350999999999999E-2</c:v>
                </c:pt>
                <c:pt idx="1882">
                  <c:v>3.2918999999999997E-2</c:v>
                </c:pt>
                <c:pt idx="1883">
                  <c:v>1.1818E-2</c:v>
                </c:pt>
                <c:pt idx="1884">
                  <c:v>4.3591000000000002E-4</c:v>
                </c:pt>
                <c:pt idx="1885">
                  <c:v>5.5977999999999996E-4</c:v>
                </c:pt>
                <c:pt idx="1886">
                  <c:v>1.1525999999999999E-3</c:v>
                </c:pt>
                <c:pt idx="1887">
                  <c:v>5.0374000000000003E-4</c:v>
                </c:pt>
                <c:pt idx="1888">
                  <c:v>1.2172000000000001E-3</c:v>
                </c:pt>
                <c:pt idx="1889">
                  <c:v>1.0988E-3</c:v>
                </c:pt>
                <c:pt idx="1890">
                  <c:v>1.3074E-3</c:v>
                </c:pt>
                <c:pt idx="1891">
                  <c:v>3.6622E-4</c:v>
                </c:pt>
                <c:pt idx="1892">
                  <c:v>3.6159000000000001E-4</c:v>
                </c:pt>
                <c:pt idx="1893">
                  <c:v>6.2912999999999999E-4</c:v>
                </c:pt>
                <c:pt idx="1894">
                  <c:v>2.1333999999999999E-4</c:v>
                </c:pt>
                <c:pt idx="1895">
                  <c:v>4.0038999999999998E-4</c:v>
                </c:pt>
                <c:pt idx="1896">
                  <c:v>1.3668E-5</c:v>
                </c:pt>
                <c:pt idx="1897">
                  <c:v>2.5079000000000002E-5</c:v>
                </c:pt>
                <c:pt idx="1898">
                  <c:v>9.0576999999999997E-6</c:v>
                </c:pt>
                <c:pt idx="1899">
                  <c:v>1.8864999999999999E-3</c:v>
                </c:pt>
                <c:pt idx="1900">
                  <c:v>1.9475E-3</c:v>
                </c:pt>
                <c:pt idx="1901">
                  <c:v>1.9135999999999999E-3</c:v>
                </c:pt>
                <c:pt idx="1902">
                  <c:v>4.3761000000000001E-4</c:v>
                </c:pt>
                <c:pt idx="1903">
                  <c:v>6.1850999999999996E-4</c:v>
                </c:pt>
                <c:pt idx="1904">
                  <c:v>8.8252999999999997E-4</c:v>
                </c:pt>
                <c:pt idx="1905">
                  <c:v>2.9820999999999998E-4</c:v>
                </c:pt>
                <c:pt idx="1906">
                  <c:v>7.0553E-4</c:v>
                </c:pt>
                <c:pt idx="1907">
                  <c:v>1.2374E-5</c:v>
                </c:pt>
                <c:pt idx="1908">
                  <c:v>3.4728999999999999E-5</c:v>
                </c:pt>
                <c:pt idx="1909">
                  <c:v>1.3259E-5</c:v>
                </c:pt>
                <c:pt idx="1910">
                  <c:v>3.3517999999999998E-3</c:v>
                </c:pt>
                <c:pt idx="1911">
                  <c:v>3.4743E-3</c:v>
                </c:pt>
                <c:pt idx="1912">
                  <c:v>3.5617000000000001E-3</c:v>
                </c:pt>
                <c:pt idx="1913">
                  <c:v>8.9209000000000001E-4</c:v>
                </c:pt>
                <c:pt idx="1914">
                  <c:v>1.1150999999999999E-3</c:v>
                </c:pt>
                <c:pt idx="1915">
                  <c:v>1.6221E-3</c:v>
                </c:pt>
                <c:pt idx="1916">
                  <c:v>5.9376999999999997E-4</c:v>
                </c:pt>
                <c:pt idx="1917">
                  <c:v>1.2639000000000001E-3</c:v>
                </c:pt>
                <c:pt idx="1918">
                  <c:v>2.2548000000000002E-5</c:v>
                </c:pt>
                <c:pt idx="1919">
                  <c:v>3.2407999999999999E-5</c:v>
                </c:pt>
                <c:pt idx="1920">
                  <c:v>2.6441999999999999E-5</c:v>
                </c:pt>
                <c:pt idx="1921">
                  <c:v>1.2229999999999999E-3</c:v>
                </c:pt>
                <c:pt idx="1922">
                  <c:v>1.4349E-3</c:v>
                </c:pt>
                <c:pt idx="1923">
                  <c:v>1.5437999999999999E-3</c:v>
                </c:pt>
                <c:pt idx="1924">
                  <c:v>3.5867000000000001E-4</c:v>
                </c:pt>
                <c:pt idx="1925">
                  <c:v>4.7355999999999999E-4</c:v>
                </c:pt>
                <c:pt idx="1926">
                  <c:v>7.2406E-4</c:v>
                </c:pt>
                <c:pt idx="1927">
                  <c:v>2.7587E-4</c:v>
                </c:pt>
                <c:pt idx="1928">
                  <c:v>5.0639000000000001E-4</c:v>
                </c:pt>
                <c:pt idx="1929">
                  <c:v>9.9940999999999997E-6</c:v>
                </c:pt>
                <c:pt idx="1930">
                  <c:v>1.1523E-5</c:v>
                </c:pt>
                <c:pt idx="1931">
                  <c:v>2.4477E-5</c:v>
                </c:pt>
                <c:pt idx="1932">
                  <c:v>0.23185</c:v>
                </c:pt>
                <c:pt idx="1933">
                  <c:v>0.24623999999999999</c:v>
                </c:pt>
                <c:pt idx="1934">
                  <c:v>5.9603000000000003E-2</c:v>
                </c:pt>
                <c:pt idx="1935">
                  <c:v>7.7007999999999993E-2</c:v>
                </c:pt>
                <c:pt idx="1936">
                  <c:v>0.11496000000000001</c:v>
                </c:pt>
                <c:pt idx="1937">
                  <c:v>4.0773999999999998E-2</c:v>
                </c:pt>
                <c:pt idx="1938">
                  <c:v>6.8663000000000002E-2</c:v>
                </c:pt>
                <c:pt idx="1939">
                  <c:v>1.8614E-3</c:v>
                </c:pt>
                <c:pt idx="1940">
                  <c:v>2.2729E-3</c:v>
                </c:pt>
                <c:pt idx="1941">
                  <c:v>4.3187E-3</c:v>
                </c:pt>
                <c:pt idx="1942">
                  <c:v>1.6462E-3</c:v>
                </c:pt>
                <c:pt idx="1943">
                  <c:v>0.23188</c:v>
                </c:pt>
                <c:pt idx="1944">
                  <c:v>0.23555999999999999</c:v>
                </c:pt>
                <c:pt idx="1945">
                  <c:v>5.6933999999999998E-2</c:v>
                </c:pt>
                <c:pt idx="1946">
                  <c:v>7.3886999999999994E-2</c:v>
                </c:pt>
                <c:pt idx="1947">
                  <c:v>0.10838</c:v>
                </c:pt>
                <c:pt idx="1948">
                  <c:v>3.8935999999999998E-2</c:v>
                </c:pt>
                <c:pt idx="1949">
                  <c:v>6.4519000000000007E-2</c:v>
                </c:pt>
                <c:pt idx="1950">
                  <c:v>1.6339E-3</c:v>
                </c:pt>
                <c:pt idx="1951">
                  <c:v>2.2123999999999998E-3</c:v>
                </c:pt>
                <c:pt idx="1952">
                  <c:v>3.8411000000000001E-3</c:v>
                </c:pt>
                <c:pt idx="1953">
                  <c:v>1.7874E-3</c:v>
                </c:pt>
                <c:pt idx="1954">
                  <c:v>0.24667</c:v>
                </c:pt>
                <c:pt idx="1955">
                  <c:v>0.23522000000000001</c:v>
                </c:pt>
                <c:pt idx="1956">
                  <c:v>6.0748000000000003E-2</c:v>
                </c:pt>
                <c:pt idx="1957">
                  <c:v>7.8604999999999994E-2</c:v>
                </c:pt>
                <c:pt idx="1958">
                  <c:v>0.11618000000000001</c:v>
                </c:pt>
                <c:pt idx="1959">
                  <c:v>4.181E-2</c:v>
                </c:pt>
                <c:pt idx="1960">
                  <c:v>6.9428000000000004E-2</c:v>
                </c:pt>
                <c:pt idx="1961">
                  <c:v>1.5893000000000001E-3</c:v>
                </c:pt>
                <c:pt idx="1962">
                  <c:v>2.3056999999999999E-3</c:v>
                </c:pt>
                <c:pt idx="1963">
                  <c:v>4.1598E-3</c:v>
                </c:pt>
                <c:pt idx="1964">
                  <c:v>1.7420999999999999E-3</c:v>
                </c:pt>
                <c:pt idx="1965">
                  <c:v>6.1634000000000001E-2</c:v>
                </c:pt>
                <c:pt idx="1966">
                  <c:v>5.8500999999999997E-2</c:v>
                </c:pt>
                <c:pt idx="1967">
                  <c:v>6.2206999999999998E-2</c:v>
                </c:pt>
                <c:pt idx="1968">
                  <c:v>1.915E-2</c:v>
                </c:pt>
                <c:pt idx="1969">
                  <c:v>2.9005E-2</c:v>
                </c:pt>
                <c:pt idx="1970">
                  <c:v>1.0258E-2</c:v>
                </c:pt>
                <c:pt idx="1971">
                  <c:v>1.7512E-2</c:v>
                </c:pt>
                <c:pt idx="1972">
                  <c:v>4.3372000000000001E-4</c:v>
                </c:pt>
                <c:pt idx="1973">
                  <c:v>5.5502000000000004E-4</c:v>
                </c:pt>
                <c:pt idx="1974">
                  <c:v>1.0981000000000001E-3</c:v>
                </c:pt>
                <c:pt idx="1975">
                  <c:v>4.8118999999999999E-4</c:v>
                </c:pt>
                <c:pt idx="1976">
                  <c:v>7.8897999999999996E-2</c:v>
                </c:pt>
                <c:pt idx="1977">
                  <c:v>7.4935000000000002E-2</c:v>
                </c:pt>
                <c:pt idx="1978">
                  <c:v>7.9669000000000004E-2</c:v>
                </c:pt>
                <c:pt idx="1979">
                  <c:v>1.9243E-2</c:v>
                </c:pt>
                <c:pt idx="1980">
                  <c:v>3.7221999999999998E-2</c:v>
                </c:pt>
                <c:pt idx="1981">
                  <c:v>1.3344E-2</c:v>
                </c:pt>
                <c:pt idx="1982">
                  <c:v>2.2370000000000001E-2</c:v>
                </c:pt>
                <c:pt idx="1983">
                  <c:v>5.2798999999999999E-4</c:v>
                </c:pt>
                <c:pt idx="1984">
                  <c:v>7.6440000000000004E-4</c:v>
                </c:pt>
                <c:pt idx="1985">
                  <c:v>1.3741000000000001E-3</c:v>
                </c:pt>
                <c:pt idx="1986">
                  <c:v>5.9862999999999995E-4</c:v>
                </c:pt>
                <c:pt idx="1987">
                  <c:v>0.11668000000000001</c:v>
                </c:pt>
                <c:pt idx="1988">
                  <c:v>0.11148</c:v>
                </c:pt>
                <c:pt idx="1989">
                  <c:v>0.11842999999999999</c:v>
                </c:pt>
                <c:pt idx="1990">
                  <c:v>2.9002E-2</c:v>
                </c:pt>
                <c:pt idx="1991">
                  <c:v>3.703E-2</c:v>
                </c:pt>
                <c:pt idx="1992">
                  <c:v>1.9956000000000002E-2</c:v>
                </c:pt>
                <c:pt idx="1993">
                  <c:v>3.2538999999999998E-2</c:v>
                </c:pt>
                <c:pt idx="1994">
                  <c:v>7.7939000000000003E-4</c:v>
                </c:pt>
                <c:pt idx="1995">
                  <c:v>1.1057E-3</c:v>
                </c:pt>
                <c:pt idx="1996">
                  <c:v>2.1040999999999998E-3</c:v>
                </c:pt>
                <c:pt idx="1997">
                  <c:v>8.6434999999999995E-4</c:v>
                </c:pt>
                <c:pt idx="1998">
                  <c:v>4.2597000000000003E-2</c:v>
                </c:pt>
                <c:pt idx="1999">
                  <c:v>4.0219999999999999E-2</c:v>
                </c:pt>
                <c:pt idx="2000">
                  <c:v>4.3087E-2</c:v>
                </c:pt>
                <c:pt idx="2001">
                  <c:v>1.0354E-2</c:v>
                </c:pt>
                <c:pt idx="2002">
                  <c:v>1.3375E-2</c:v>
                </c:pt>
                <c:pt idx="2003">
                  <c:v>1.9932999999999999E-2</c:v>
                </c:pt>
                <c:pt idx="2004">
                  <c:v>1.1957000000000001E-2</c:v>
                </c:pt>
                <c:pt idx="2005">
                  <c:v>2.6785999999999997E-4</c:v>
                </c:pt>
                <c:pt idx="2006">
                  <c:v>3.8980999999999998E-4</c:v>
                </c:pt>
                <c:pt idx="2007">
                  <c:v>7.3616999999999997E-4</c:v>
                </c:pt>
                <c:pt idx="2008">
                  <c:v>2.9327999999999998E-4</c:v>
                </c:pt>
                <c:pt idx="2009">
                  <c:v>7.1169999999999997E-2</c:v>
                </c:pt>
                <c:pt idx="2010">
                  <c:v>6.7635000000000001E-2</c:v>
                </c:pt>
                <c:pt idx="2011">
                  <c:v>7.0289000000000004E-2</c:v>
                </c:pt>
                <c:pt idx="2012">
                  <c:v>1.7444000000000001E-2</c:v>
                </c:pt>
                <c:pt idx="2013">
                  <c:v>2.2401999999999998E-2</c:v>
                </c:pt>
                <c:pt idx="2014">
                  <c:v>3.3328000000000003E-2</c:v>
                </c:pt>
                <c:pt idx="2015">
                  <c:v>1.2030000000000001E-2</c:v>
                </c:pt>
                <c:pt idx="2016">
                  <c:v>4.2821999999999999E-4</c:v>
                </c:pt>
                <c:pt idx="2017">
                  <c:v>6.2733000000000005E-4</c:v>
                </c:pt>
                <c:pt idx="2018">
                  <c:v>1.1528E-3</c:v>
                </c:pt>
                <c:pt idx="2019">
                  <c:v>4.7414000000000001E-4</c:v>
                </c:pt>
                <c:pt idx="2020">
                  <c:v>1.5826E-3</c:v>
                </c:pt>
                <c:pt idx="2021">
                  <c:v>1.4595000000000001E-3</c:v>
                </c:pt>
                <c:pt idx="2022">
                  <c:v>1.5605E-3</c:v>
                </c:pt>
                <c:pt idx="2023">
                  <c:v>4.0782999999999998E-4</c:v>
                </c:pt>
                <c:pt idx="2024">
                  <c:v>4.4302000000000002E-4</c:v>
                </c:pt>
                <c:pt idx="2025">
                  <c:v>7.5887999999999997E-4</c:v>
                </c:pt>
                <c:pt idx="2026">
                  <c:v>2.6813999999999999E-4</c:v>
                </c:pt>
                <c:pt idx="2027">
                  <c:v>4.4836000000000002E-4</c:v>
                </c:pt>
                <c:pt idx="2028">
                  <c:v>1.3076E-5</c:v>
                </c:pt>
                <c:pt idx="2029">
                  <c:v>2.4930999999999999E-5</c:v>
                </c:pt>
                <c:pt idx="2030">
                  <c:v>1.0366E-5</c:v>
                </c:pt>
                <c:pt idx="2031">
                  <c:v>2.3594000000000002E-3</c:v>
                </c:pt>
                <c:pt idx="2032">
                  <c:v>2.2629E-3</c:v>
                </c:pt>
                <c:pt idx="2033">
                  <c:v>2.2574000000000001E-3</c:v>
                </c:pt>
                <c:pt idx="2034">
                  <c:v>6.1003999999999995E-4</c:v>
                </c:pt>
                <c:pt idx="2035">
                  <c:v>7.4461000000000004E-4</c:v>
                </c:pt>
                <c:pt idx="2036">
                  <c:v>1.1394E-3</c:v>
                </c:pt>
                <c:pt idx="2037">
                  <c:v>4.0901000000000002E-4</c:v>
                </c:pt>
                <c:pt idx="2038">
                  <c:v>7.0173999999999996E-4</c:v>
                </c:pt>
                <c:pt idx="2039">
                  <c:v>1.2588E-5</c:v>
                </c:pt>
                <c:pt idx="2040">
                  <c:v>4.6159000000000003E-5</c:v>
                </c:pt>
                <c:pt idx="2041">
                  <c:v>1.8108999999999999E-5</c:v>
                </c:pt>
                <c:pt idx="2042">
                  <c:v>4.4294E-3</c:v>
                </c:pt>
                <c:pt idx="2043">
                  <c:v>4.4475000000000001E-3</c:v>
                </c:pt>
                <c:pt idx="2044">
                  <c:v>4.3765000000000002E-3</c:v>
                </c:pt>
                <c:pt idx="2045">
                  <c:v>1.0847000000000001E-3</c:v>
                </c:pt>
                <c:pt idx="2046">
                  <c:v>1.4197999999999999E-3</c:v>
                </c:pt>
                <c:pt idx="2047">
                  <c:v>1.9884999999999998E-3</c:v>
                </c:pt>
                <c:pt idx="2048">
                  <c:v>7.2917000000000001E-4</c:v>
                </c:pt>
                <c:pt idx="2049">
                  <c:v>1.2769999999999999E-3</c:v>
                </c:pt>
                <c:pt idx="2050">
                  <c:v>2.8059E-5</c:v>
                </c:pt>
                <c:pt idx="2051">
                  <c:v>4.0538999999999999E-5</c:v>
                </c:pt>
                <c:pt idx="2052">
                  <c:v>3.7354000000000002E-5</c:v>
                </c:pt>
                <c:pt idx="2053">
                  <c:v>1.8288E-3</c:v>
                </c:pt>
                <c:pt idx="2054">
                  <c:v>1.9036000000000001E-3</c:v>
                </c:pt>
                <c:pt idx="2055">
                  <c:v>1.8201000000000001E-3</c:v>
                </c:pt>
                <c:pt idx="2056">
                  <c:v>4.5006000000000001E-4</c:v>
                </c:pt>
                <c:pt idx="2057">
                  <c:v>6.0214000000000003E-4</c:v>
                </c:pt>
                <c:pt idx="2058">
                  <c:v>8.7662000000000005E-4</c:v>
                </c:pt>
                <c:pt idx="2059">
                  <c:v>2.9372000000000003E-4</c:v>
                </c:pt>
                <c:pt idx="2060">
                  <c:v>5.0438999999999996E-4</c:v>
                </c:pt>
                <c:pt idx="2061">
                  <c:v>1.2455E-5</c:v>
                </c:pt>
                <c:pt idx="2062">
                  <c:v>1.6793999999999999E-5</c:v>
                </c:pt>
                <c:pt idx="2063">
                  <c:v>2.8354E-5</c:v>
                </c:pt>
                <c:pt idx="2064">
                  <c:v>0.64251999999999998</c:v>
                </c:pt>
                <c:pt idx="2065">
                  <c:v>0.15822</c:v>
                </c:pt>
                <c:pt idx="2066">
                  <c:v>0.20097999999999999</c:v>
                </c:pt>
                <c:pt idx="2067">
                  <c:v>0.2999</c:v>
                </c:pt>
                <c:pt idx="2068">
                  <c:v>0.10879999999999999</c:v>
                </c:pt>
                <c:pt idx="2069">
                  <c:v>0.17879999999999999</c:v>
                </c:pt>
                <c:pt idx="2070">
                  <c:v>0.22772999999999999</c:v>
                </c:pt>
                <c:pt idx="2071">
                  <c:v>0.64275000000000004</c:v>
                </c:pt>
                <c:pt idx="2072">
                  <c:v>0.17474999999999999</c:v>
                </c:pt>
                <c:pt idx="2073">
                  <c:v>0.22328999999999999</c:v>
                </c:pt>
                <c:pt idx="2074">
                  <c:v>0.33393</c:v>
                </c:pt>
                <c:pt idx="2075">
                  <c:v>0.11908000000000001</c:v>
                </c:pt>
                <c:pt idx="2076">
                  <c:v>0.20044999999999999</c:v>
                </c:pt>
                <c:pt idx="2077">
                  <c:v>0.25041000000000002</c:v>
                </c:pt>
                <c:pt idx="2078">
                  <c:v>0.16120999999999999</c:v>
                </c:pt>
                <c:pt idx="2079">
                  <c:v>0.17805000000000001</c:v>
                </c:pt>
                <c:pt idx="2080">
                  <c:v>5.5953000000000003E-2</c:v>
                </c:pt>
                <c:pt idx="2081">
                  <c:v>8.3721000000000004E-2</c:v>
                </c:pt>
                <c:pt idx="2082">
                  <c:v>2.9675E-2</c:v>
                </c:pt>
                <c:pt idx="2083">
                  <c:v>4.9869999999999998E-2</c:v>
                </c:pt>
                <c:pt idx="2084">
                  <c:v>6.2696000000000002E-2</c:v>
                </c:pt>
                <c:pt idx="2085">
                  <c:v>9.9032000000000005E-4</c:v>
                </c:pt>
                <c:pt idx="2086">
                  <c:v>1.4708E-3</c:v>
                </c:pt>
                <c:pt idx="2087">
                  <c:v>3.1443E-3</c:v>
                </c:pt>
                <c:pt idx="2088">
                  <c:v>1.1640000000000001E-3</c:v>
                </c:pt>
                <c:pt idx="2089">
                  <c:v>0.20616000000000001</c:v>
                </c:pt>
                <c:pt idx="2090">
                  <c:v>0.22789000000000001</c:v>
                </c:pt>
                <c:pt idx="2091">
                  <c:v>5.5434999999999998E-2</c:v>
                </c:pt>
                <c:pt idx="2092">
                  <c:v>0.10580000000000001</c:v>
                </c:pt>
                <c:pt idx="2093">
                  <c:v>3.8280000000000002E-2</c:v>
                </c:pt>
                <c:pt idx="2094">
                  <c:v>6.4154000000000003E-2</c:v>
                </c:pt>
                <c:pt idx="2095">
                  <c:v>8.1058000000000005E-2</c:v>
                </c:pt>
                <c:pt idx="2096">
                  <c:v>1.3051E-3</c:v>
                </c:pt>
                <c:pt idx="2097">
                  <c:v>1.9654E-3</c:v>
                </c:pt>
                <c:pt idx="2098">
                  <c:v>3.6984000000000001E-3</c:v>
                </c:pt>
                <c:pt idx="2099">
                  <c:v>1.4242E-3</c:v>
                </c:pt>
                <c:pt idx="2100">
                  <c:v>0.30604999999999999</c:v>
                </c:pt>
                <c:pt idx="2101">
                  <c:v>0.33778999999999998</c:v>
                </c:pt>
                <c:pt idx="2102">
                  <c:v>8.1372E-2</c:v>
                </c:pt>
                <c:pt idx="2103">
                  <c:v>0.10546999999999999</c:v>
                </c:pt>
                <c:pt idx="2104">
                  <c:v>5.6603000000000001E-2</c:v>
                </c:pt>
                <c:pt idx="2105">
                  <c:v>9.4903000000000001E-2</c:v>
                </c:pt>
                <c:pt idx="2106">
                  <c:v>0.1196</c:v>
                </c:pt>
                <c:pt idx="2107">
                  <c:v>2.1646999999999999E-3</c:v>
                </c:pt>
                <c:pt idx="2108">
                  <c:v>3.0247E-3</c:v>
                </c:pt>
                <c:pt idx="2109">
                  <c:v>6.1517999999999998E-3</c:v>
                </c:pt>
                <c:pt idx="2110">
                  <c:v>2.5690999999999999E-3</c:v>
                </c:pt>
                <c:pt idx="2111">
                  <c:v>0.11078</c:v>
                </c:pt>
                <c:pt idx="2112">
                  <c:v>0.12403</c:v>
                </c:pt>
                <c:pt idx="2113">
                  <c:v>3.0092000000000001E-2</c:v>
                </c:pt>
                <c:pt idx="2114">
                  <c:v>3.8929999999999999E-2</c:v>
                </c:pt>
                <c:pt idx="2115">
                  <c:v>5.8269000000000001E-2</c:v>
                </c:pt>
                <c:pt idx="2116">
                  <c:v>3.4362999999999998E-2</c:v>
                </c:pt>
                <c:pt idx="2117">
                  <c:v>4.3832999999999997E-2</c:v>
                </c:pt>
                <c:pt idx="2118">
                  <c:v>7.9341000000000004E-4</c:v>
                </c:pt>
                <c:pt idx="2119">
                  <c:v>1.0842E-3</c:v>
                </c:pt>
                <c:pt idx="2120">
                  <c:v>2.1156E-3</c:v>
                </c:pt>
                <c:pt idx="2121">
                  <c:v>8.7666999999999997E-4</c:v>
                </c:pt>
                <c:pt idx="2122">
                  <c:v>0.18418999999999999</c:v>
                </c:pt>
                <c:pt idx="2123">
                  <c:v>0.20443</c:v>
                </c:pt>
                <c:pt idx="2124">
                  <c:v>4.9496999999999999E-2</c:v>
                </c:pt>
                <c:pt idx="2125">
                  <c:v>6.3707E-2</c:v>
                </c:pt>
                <c:pt idx="2126">
                  <c:v>9.5381999999999995E-2</c:v>
                </c:pt>
                <c:pt idx="2127">
                  <c:v>3.3848000000000003E-2</c:v>
                </c:pt>
                <c:pt idx="2128">
                  <c:v>7.2650999999999993E-2</c:v>
                </c:pt>
                <c:pt idx="2129">
                  <c:v>1.2118999999999999E-3</c:v>
                </c:pt>
                <c:pt idx="2130">
                  <c:v>1.7325999999999999E-3</c:v>
                </c:pt>
                <c:pt idx="2131">
                  <c:v>3.4677000000000002E-3</c:v>
                </c:pt>
                <c:pt idx="2132">
                  <c:v>1.3986999999999999E-3</c:v>
                </c:pt>
                <c:pt idx="2133">
                  <c:v>0.23204</c:v>
                </c:pt>
                <c:pt idx="2134">
                  <c:v>0.25990999999999997</c:v>
                </c:pt>
                <c:pt idx="2135">
                  <c:v>6.2206999999999998E-2</c:v>
                </c:pt>
                <c:pt idx="2136">
                  <c:v>8.0581E-2</c:v>
                </c:pt>
                <c:pt idx="2137">
                  <c:v>0.11996999999999999</c:v>
                </c:pt>
                <c:pt idx="2138">
                  <c:v>4.4212000000000001E-2</c:v>
                </c:pt>
                <c:pt idx="2139">
                  <c:v>7.2396000000000002E-2</c:v>
                </c:pt>
                <c:pt idx="2140">
                  <c:v>1.4848000000000001E-3</c:v>
                </c:pt>
                <c:pt idx="2141">
                  <c:v>2.1871E-3</c:v>
                </c:pt>
                <c:pt idx="2142">
                  <c:v>4.2726999999999999E-3</c:v>
                </c:pt>
                <c:pt idx="2143">
                  <c:v>1.8094999999999999E-3</c:v>
                </c:pt>
                <c:pt idx="2144">
                  <c:v>0.64551999999999998</c:v>
                </c:pt>
                <c:pt idx="2145">
                  <c:v>0.15679999999999999</c:v>
                </c:pt>
                <c:pt idx="2146">
                  <c:v>0.2014</c:v>
                </c:pt>
                <c:pt idx="2147">
                  <c:v>0.29970000000000002</c:v>
                </c:pt>
                <c:pt idx="2148">
                  <c:v>0.11004</c:v>
                </c:pt>
                <c:pt idx="2149">
                  <c:v>0.17805000000000001</c:v>
                </c:pt>
                <c:pt idx="2150">
                  <c:v>0.22749</c:v>
                </c:pt>
                <c:pt idx="2151">
                  <c:v>0.64439999999999997</c:v>
                </c:pt>
                <c:pt idx="2152">
                  <c:v>0.15815000000000001</c:v>
                </c:pt>
                <c:pt idx="2153">
                  <c:v>0.20263</c:v>
                </c:pt>
                <c:pt idx="2154">
                  <c:v>0.30129</c:v>
                </c:pt>
                <c:pt idx="2155">
                  <c:v>0.10861999999999999</c:v>
                </c:pt>
                <c:pt idx="2156">
                  <c:v>0.18218999999999999</c:v>
                </c:pt>
                <c:pt idx="2157">
                  <c:v>0.23058999999999999</c:v>
                </c:pt>
                <c:pt idx="2158">
                  <c:v>0.16059999999999999</c:v>
                </c:pt>
                <c:pt idx="2159">
                  <c:v>0.16102</c:v>
                </c:pt>
                <c:pt idx="2160">
                  <c:v>5.0963000000000001E-2</c:v>
                </c:pt>
                <c:pt idx="2161">
                  <c:v>7.5221999999999997E-2</c:v>
                </c:pt>
                <c:pt idx="2162">
                  <c:v>2.7372E-2</c:v>
                </c:pt>
                <c:pt idx="2163">
                  <c:v>4.4875999999999999E-2</c:v>
                </c:pt>
                <c:pt idx="2164">
                  <c:v>5.7875000000000003E-2</c:v>
                </c:pt>
                <c:pt idx="2165">
                  <c:v>1.0495000000000001E-3</c:v>
                </c:pt>
                <c:pt idx="2166">
                  <c:v>1.5271E-3</c:v>
                </c:pt>
                <c:pt idx="2167">
                  <c:v>2.9207E-3</c:v>
                </c:pt>
                <c:pt idx="2168">
                  <c:v>1.2549E-3</c:v>
                </c:pt>
                <c:pt idx="2169">
                  <c:v>0.20785000000000001</c:v>
                </c:pt>
                <c:pt idx="2170">
                  <c:v>0.20849999999999999</c:v>
                </c:pt>
                <c:pt idx="2171">
                  <c:v>5.0826000000000003E-2</c:v>
                </c:pt>
                <c:pt idx="2172">
                  <c:v>9.6889000000000003E-2</c:v>
                </c:pt>
                <c:pt idx="2173">
                  <c:v>3.4551999999999999E-2</c:v>
                </c:pt>
                <c:pt idx="2174">
                  <c:v>5.8264999999999997E-2</c:v>
                </c:pt>
                <c:pt idx="2175">
                  <c:v>7.3165999999999995E-2</c:v>
                </c:pt>
                <c:pt idx="2176">
                  <c:v>1.3729E-3</c:v>
                </c:pt>
                <c:pt idx="2177">
                  <c:v>1.8837999999999999E-3</c:v>
                </c:pt>
                <c:pt idx="2178">
                  <c:v>3.3798999999999999E-3</c:v>
                </c:pt>
                <c:pt idx="2179">
                  <c:v>1.3567E-3</c:v>
                </c:pt>
                <c:pt idx="2180">
                  <c:v>0.30571999999999999</c:v>
                </c:pt>
                <c:pt idx="2181">
                  <c:v>0.30862000000000001</c:v>
                </c:pt>
                <c:pt idx="2182">
                  <c:v>7.4730000000000005E-2</c:v>
                </c:pt>
                <c:pt idx="2183">
                  <c:v>9.5642000000000005E-2</c:v>
                </c:pt>
                <c:pt idx="2184">
                  <c:v>5.1683E-2</c:v>
                </c:pt>
                <c:pt idx="2185">
                  <c:v>8.6738999999999997E-2</c:v>
                </c:pt>
                <c:pt idx="2186">
                  <c:v>0.10799</c:v>
                </c:pt>
                <c:pt idx="2187">
                  <c:v>1.851E-3</c:v>
                </c:pt>
                <c:pt idx="2188">
                  <c:v>2.7000000000000001E-3</c:v>
                </c:pt>
                <c:pt idx="2189">
                  <c:v>5.1783999999999997E-3</c:v>
                </c:pt>
                <c:pt idx="2190">
                  <c:v>2.1323000000000002E-3</c:v>
                </c:pt>
                <c:pt idx="2191">
                  <c:v>0.11158</c:v>
                </c:pt>
                <c:pt idx="2192">
                  <c:v>0.11357</c:v>
                </c:pt>
                <c:pt idx="2193">
                  <c:v>2.7282000000000001E-2</c:v>
                </c:pt>
                <c:pt idx="2194">
                  <c:v>3.5173000000000003E-2</c:v>
                </c:pt>
                <c:pt idx="2195">
                  <c:v>5.1716999999999999E-2</c:v>
                </c:pt>
                <c:pt idx="2196">
                  <c:v>3.116E-2</c:v>
                </c:pt>
                <c:pt idx="2197">
                  <c:v>3.9988000000000003E-2</c:v>
                </c:pt>
                <c:pt idx="2198">
                  <c:v>6.7498000000000005E-4</c:v>
                </c:pt>
                <c:pt idx="2199">
                  <c:v>1.0298E-3</c:v>
                </c:pt>
                <c:pt idx="2200">
                  <c:v>1.9235000000000001E-3</c:v>
                </c:pt>
                <c:pt idx="2201">
                  <c:v>8.0161000000000002E-4</c:v>
                </c:pt>
                <c:pt idx="2202">
                  <c:v>0.18373</c:v>
                </c:pt>
                <c:pt idx="2203">
                  <c:v>0.18737999999999999</c:v>
                </c:pt>
                <c:pt idx="2204">
                  <c:v>4.5206000000000003E-2</c:v>
                </c:pt>
                <c:pt idx="2205">
                  <c:v>5.7146000000000002E-2</c:v>
                </c:pt>
                <c:pt idx="2206">
                  <c:v>8.6362999999999995E-2</c:v>
                </c:pt>
                <c:pt idx="2207">
                  <c:v>3.1259000000000002E-2</c:v>
                </c:pt>
                <c:pt idx="2208">
                  <c:v>6.6073000000000007E-2</c:v>
                </c:pt>
                <c:pt idx="2209">
                  <c:v>1.2148E-3</c:v>
                </c:pt>
                <c:pt idx="2210">
                  <c:v>1.8775E-3</c:v>
                </c:pt>
                <c:pt idx="2211">
                  <c:v>3.4126E-3</c:v>
                </c:pt>
                <c:pt idx="2212">
                  <c:v>1.3319E-3</c:v>
                </c:pt>
                <c:pt idx="2213">
                  <c:v>0.23315</c:v>
                </c:pt>
                <c:pt idx="2214">
                  <c:v>0.23538000000000001</c:v>
                </c:pt>
                <c:pt idx="2215">
                  <c:v>5.6447999999999998E-2</c:v>
                </c:pt>
                <c:pt idx="2216">
                  <c:v>7.3179999999999995E-2</c:v>
                </c:pt>
                <c:pt idx="2217">
                  <c:v>0.10978</c:v>
                </c:pt>
                <c:pt idx="2218">
                  <c:v>3.9677999999999998E-2</c:v>
                </c:pt>
                <c:pt idx="2219">
                  <c:v>6.5559999999999993E-2</c:v>
                </c:pt>
                <c:pt idx="2220">
                  <c:v>1.4972E-3</c:v>
                </c:pt>
                <c:pt idx="2221">
                  <c:v>2.0240000000000002E-3</c:v>
                </c:pt>
                <c:pt idx="2222">
                  <c:v>4.0584000000000002E-3</c:v>
                </c:pt>
                <c:pt idx="2223">
                  <c:v>1.8500000000000001E-3</c:v>
                </c:pt>
                <c:pt idx="2224">
                  <c:v>0.64068000000000003</c:v>
                </c:pt>
                <c:pt idx="2225">
                  <c:v>0.17533000000000001</c:v>
                </c:pt>
                <c:pt idx="2226">
                  <c:v>0.223</c:v>
                </c:pt>
                <c:pt idx="2227">
                  <c:v>0.33311000000000002</c:v>
                </c:pt>
                <c:pt idx="2228">
                  <c:v>0.11941</c:v>
                </c:pt>
                <c:pt idx="2229">
                  <c:v>0.19986000000000001</c:v>
                </c:pt>
                <c:pt idx="2230">
                  <c:v>0.25335000000000002</c:v>
                </c:pt>
                <c:pt idx="2231">
                  <c:v>0.64505999999999997</c:v>
                </c:pt>
                <c:pt idx="2232">
                  <c:v>0.16075999999999999</c:v>
                </c:pt>
                <c:pt idx="2233">
                  <c:v>0.20412</c:v>
                </c:pt>
                <c:pt idx="2234">
                  <c:v>0.30397000000000002</c:v>
                </c:pt>
                <c:pt idx="2235">
                  <c:v>0.10957</c:v>
                </c:pt>
                <c:pt idx="2236">
                  <c:v>0.18237999999999999</c:v>
                </c:pt>
                <c:pt idx="2237">
                  <c:v>0.23002</c:v>
                </c:pt>
                <c:pt idx="2238">
                  <c:v>0.17888999999999999</c:v>
                </c:pt>
                <c:pt idx="2239">
                  <c:v>0.16202</c:v>
                </c:pt>
                <c:pt idx="2240">
                  <c:v>5.5941999999999999E-2</c:v>
                </c:pt>
                <c:pt idx="2241">
                  <c:v>8.4682999999999994E-2</c:v>
                </c:pt>
                <c:pt idx="2242">
                  <c:v>2.9846000000000001E-2</c:v>
                </c:pt>
                <c:pt idx="2243">
                  <c:v>5.0064999999999998E-2</c:v>
                </c:pt>
                <c:pt idx="2244">
                  <c:v>6.4184000000000005E-2</c:v>
                </c:pt>
                <c:pt idx="2245">
                  <c:v>1.1746E-3</c:v>
                </c:pt>
                <c:pt idx="2246">
                  <c:v>1.5479000000000001E-3</c:v>
                </c:pt>
                <c:pt idx="2247">
                  <c:v>2.8900000000000002E-3</c:v>
                </c:pt>
                <c:pt idx="2248">
                  <c:v>1.2917E-3</c:v>
                </c:pt>
                <c:pt idx="2249">
                  <c:v>0.22775999999999999</c:v>
                </c:pt>
                <c:pt idx="2250">
                  <c:v>0.20993999999999999</c:v>
                </c:pt>
                <c:pt idx="2251">
                  <c:v>5.6779999999999997E-2</c:v>
                </c:pt>
                <c:pt idx="2252">
                  <c:v>0.10827000000000001</c:v>
                </c:pt>
                <c:pt idx="2253">
                  <c:v>3.9066999999999998E-2</c:v>
                </c:pt>
                <c:pt idx="2254">
                  <c:v>6.4466999999999997E-2</c:v>
                </c:pt>
                <c:pt idx="2255">
                  <c:v>8.2147999999999999E-2</c:v>
                </c:pt>
                <c:pt idx="2256">
                  <c:v>1.4113000000000001E-3</c:v>
                </c:pt>
                <c:pt idx="2257">
                  <c:v>2.1686000000000001E-3</c:v>
                </c:pt>
                <c:pt idx="2258">
                  <c:v>3.8677E-3</c:v>
                </c:pt>
                <c:pt idx="2259">
                  <c:v>1.8119E-3</c:v>
                </c:pt>
                <c:pt idx="2260">
                  <c:v>0.33656000000000003</c:v>
                </c:pt>
                <c:pt idx="2261">
                  <c:v>0.30780000000000002</c:v>
                </c:pt>
                <c:pt idx="2262">
                  <c:v>8.3446000000000006E-2</c:v>
                </c:pt>
                <c:pt idx="2263">
                  <c:v>0.10679</c:v>
                </c:pt>
                <c:pt idx="2264">
                  <c:v>5.7134999999999998E-2</c:v>
                </c:pt>
                <c:pt idx="2265">
                  <c:v>9.5447000000000004E-2</c:v>
                </c:pt>
                <c:pt idx="2266">
                  <c:v>0.12046999999999999</c:v>
                </c:pt>
                <c:pt idx="2267">
                  <c:v>2.0297000000000002E-3</c:v>
                </c:pt>
                <c:pt idx="2268">
                  <c:v>2.8982999999999999E-3</c:v>
                </c:pt>
                <c:pt idx="2269">
                  <c:v>6.0996000000000002E-3</c:v>
                </c:pt>
                <c:pt idx="2270">
                  <c:v>2.2997E-3</c:v>
                </c:pt>
                <c:pt idx="2271">
                  <c:v>0.12316000000000001</c:v>
                </c:pt>
                <c:pt idx="2272">
                  <c:v>0.11108999999999999</c:v>
                </c:pt>
                <c:pt idx="2273">
                  <c:v>3.0578999999999999E-2</c:v>
                </c:pt>
                <c:pt idx="2274">
                  <c:v>3.9614000000000003E-2</c:v>
                </c:pt>
                <c:pt idx="2275">
                  <c:v>5.747E-2</c:v>
                </c:pt>
                <c:pt idx="2276">
                  <c:v>3.4859000000000001E-2</c:v>
                </c:pt>
                <c:pt idx="2277">
                  <c:v>4.4056999999999999E-2</c:v>
                </c:pt>
                <c:pt idx="2278">
                  <c:v>7.8474000000000003E-4</c:v>
                </c:pt>
                <c:pt idx="2279">
                  <c:v>1.1171E-3</c:v>
                </c:pt>
                <c:pt idx="2280">
                  <c:v>2.1329000000000001E-3</c:v>
                </c:pt>
                <c:pt idx="2281">
                  <c:v>7.5014000000000005E-4</c:v>
                </c:pt>
                <c:pt idx="2282">
                  <c:v>0.20333000000000001</c:v>
                </c:pt>
                <c:pt idx="2283">
                  <c:v>0.18578</c:v>
                </c:pt>
                <c:pt idx="2284">
                  <c:v>5.0319999999999997E-2</c:v>
                </c:pt>
                <c:pt idx="2285">
                  <c:v>6.5173999999999996E-2</c:v>
                </c:pt>
                <c:pt idx="2286">
                  <c:v>9.5166000000000001E-2</c:v>
                </c:pt>
                <c:pt idx="2287">
                  <c:v>3.4465000000000003E-2</c:v>
                </c:pt>
                <c:pt idx="2288">
                  <c:v>7.2637999999999994E-2</c:v>
                </c:pt>
                <c:pt idx="2289">
                  <c:v>1.4605E-3</c:v>
                </c:pt>
                <c:pt idx="2290">
                  <c:v>1.9732E-3</c:v>
                </c:pt>
                <c:pt idx="2291">
                  <c:v>3.6386999999999999E-3</c:v>
                </c:pt>
                <c:pt idx="2292">
                  <c:v>1.3035E-3</c:v>
                </c:pt>
                <c:pt idx="2293">
                  <c:v>0.25694</c:v>
                </c:pt>
                <c:pt idx="2294">
                  <c:v>0.23502999999999999</c:v>
                </c:pt>
                <c:pt idx="2295">
                  <c:v>6.3061000000000006E-2</c:v>
                </c:pt>
                <c:pt idx="2296">
                  <c:v>8.1151000000000001E-2</c:v>
                </c:pt>
                <c:pt idx="2297">
                  <c:v>0.1217</c:v>
                </c:pt>
                <c:pt idx="2298">
                  <c:v>4.3697E-2</c:v>
                </c:pt>
                <c:pt idx="2299">
                  <c:v>7.2210999999999997E-2</c:v>
                </c:pt>
                <c:pt idx="2300">
                  <c:v>1.7056E-3</c:v>
                </c:pt>
                <c:pt idx="2301">
                  <c:v>2.4014000000000001E-3</c:v>
                </c:pt>
                <c:pt idx="2302">
                  <c:v>4.1976000000000001E-3</c:v>
                </c:pt>
                <c:pt idx="2303">
                  <c:v>2.1291000000000001E-3</c:v>
                </c:pt>
                <c:pt idx="2304">
                  <c:v>0.15981999999999999</c:v>
                </c:pt>
                <c:pt idx="2305">
                  <c:v>0.17943000000000001</c:v>
                </c:pt>
                <c:pt idx="2306">
                  <c:v>5.5952000000000002E-2</c:v>
                </c:pt>
                <c:pt idx="2307">
                  <c:v>8.3727999999999997E-2</c:v>
                </c:pt>
                <c:pt idx="2308">
                  <c:v>3.0256000000000002E-2</c:v>
                </c:pt>
                <c:pt idx="2309">
                  <c:v>4.9515000000000003E-2</c:v>
                </c:pt>
                <c:pt idx="2310">
                  <c:v>6.3368999999999995E-2</c:v>
                </c:pt>
                <c:pt idx="2311">
                  <c:v>9.6783999999999998E-4</c:v>
                </c:pt>
                <c:pt idx="2312">
                  <c:v>1.6455E-3</c:v>
                </c:pt>
                <c:pt idx="2313">
                  <c:v>2.9145E-3</c:v>
                </c:pt>
                <c:pt idx="2314">
                  <c:v>1.3332999999999999E-3</c:v>
                </c:pt>
                <c:pt idx="2315">
                  <c:v>0.16017999999999999</c:v>
                </c:pt>
                <c:pt idx="2316">
                  <c:v>0.16136</c:v>
                </c:pt>
                <c:pt idx="2317">
                  <c:v>5.0807999999999999E-2</c:v>
                </c:pt>
                <c:pt idx="2318">
                  <c:v>7.4749999999999997E-2</c:v>
                </c:pt>
                <c:pt idx="2319">
                  <c:v>2.717E-2</c:v>
                </c:pt>
                <c:pt idx="2320">
                  <c:v>4.4429999999999997E-2</c:v>
                </c:pt>
                <c:pt idx="2321">
                  <c:v>5.7307999999999998E-2</c:v>
                </c:pt>
                <c:pt idx="2322">
                  <c:v>9.928300000000001E-4</c:v>
                </c:pt>
                <c:pt idx="2323">
                  <c:v>1.531E-3</c:v>
                </c:pt>
                <c:pt idx="2324">
                  <c:v>2.9053999999999998E-3</c:v>
                </c:pt>
                <c:pt idx="2325">
                  <c:v>9.9747000000000008E-4</c:v>
                </c:pt>
                <c:pt idx="2326">
                  <c:v>0.1802</c:v>
                </c:pt>
                <c:pt idx="2327">
                  <c:v>0.16214000000000001</c:v>
                </c:pt>
                <c:pt idx="2328">
                  <c:v>5.6295999999999999E-2</c:v>
                </c:pt>
                <c:pt idx="2329">
                  <c:v>8.4081000000000003E-2</c:v>
                </c:pt>
                <c:pt idx="2330">
                  <c:v>2.9966E-2</c:v>
                </c:pt>
                <c:pt idx="2331">
                  <c:v>5.0136E-2</c:v>
                </c:pt>
                <c:pt idx="2332">
                  <c:v>6.3822000000000004E-2</c:v>
                </c:pt>
                <c:pt idx="2333">
                  <c:v>1.1268000000000001E-3</c:v>
                </c:pt>
                <c:pt idx="2334">
                  <c:v>1.6551000000000001E-3</c:v>
                </c:pt>
                <c:pt idx="2335">
                  <c:v>3.2039E-3</c:v>
                </c:pt>
                <c:pt idx="2336">
                  <c:v>1.3477999999999999E-3</c:v>
                </c:pt>
                <c:pt idx="2337">
                  <c:v>5.7178E-2</c:v>
                </c:pt>
                <c:pt idx="2338">
                  <c:v>5.1560000000000002E-2</c:v>
                </c:pt>
                <c:pt idx="2339">
                  <c:v>5.7686000000000001E-2</c:v>
                </c:pt>
                <c:pt idx="2340">
                  <c:v>2.7237000000000001E-2</c:v>
                </c:pt>
                <c:pt idx="2341">
                  <c:v>9.4645000000000007E-3</c:v>
                </c:pt>
                <c:pt idx="2342">
                  <c:v>1.6177E-2</c:v>
                </c:pt>
                <c:pt idx="2343">
                  <c:v>2.0299999999999999E-2</c:v>
                </c:pt>
                <c:pt idx="2344">
                  <c:v>3.6055000000000001E-4</c:v>
                </c:pt>
                <c:pt idx="2345">
                  <c:v>5.2769000000000004E-4</c:v>
                </c:pt>
                <c:pt idx="2346">
                  <c:v>9.9475999999999992E-4</c:v>
                </c:pt>
                <c:pt idx="2347">
                  <c:v>3.9584E-4</c:v>
                </c:pt>
                <c:pt idx="2348">
                  <c:v>8.3942000000000003E-2</c:v>
                </c:pt>
                <c:pt idx="2349">
                  <c:v>7.6586000000000001E-2</c:v>
                </c:pt>
                <c:pt idx="2350">
                  <c:v>8.4736000000000006E-2</c:v>
                </c:pt>
                <c:pt idx="2351">
                  <c:v>2.7087E-2</c:v>
                </c:pt>
                <c:pt idx="2352">
                  <c:v>1.4305E-2</c:v>
                </c:pt>
                <c:pt idx="2353">
                  <c:v>2.3630000000000002E-2</c:v>
                </c:pt>
                <c:pt idx="2354">
                  <c:v>3.0464999999999999E-2</c:v>
                </c:pt>
                <c:pt idx="2355">
                  <c:v>5.1462999999999997E-4</c:v>
                </c:pt>
                <c:pt idx="2356">
                  <c:v>7.7026999999999998E-4</c:v>
                </c:pt>
                <c:pt idx="2357">
                  <c:v>1.4239000000000001E-3</c:v>
                </c:pt>
                <c:pt idx="2358">
                  <c:v>6.5872000000000001E-4</c:v>
                </c:pt>
                <c:pt idx="2359">
                  <c:v>3.0904999999999998E-2</c:v>
                </c:pt>
                <c:pt idx="2360">
                  <c:v>2.76E-2</c:v>
                </c:pt>
                <c:pt idx="2361">
                  <c:v>3.1335000000000002E-2</c:v>
                </c:pt>
                <c:pt idx="2362">
                  <c:v>9.4372999999999992E-3</c:v>
                </c:pt>
                <c:pt idx="2363">
                  <c:v>1.4329E-2</c:v>
                </c:pt>
                <c:pt idx="2364">
                  <c:v>8.8733000000000006E-3</c:v>
                </c:pt>
                <c:pt idx="2365">
                  <c:v>1.0936E-2</c:v>
                </c:pt>
                <c:pt idx="2366">
                  <c:v>1.9561000000000001E-4</c:v>
                </c:pt>
                <c:pt idx="2367">
                  <c:v>2.9041000000000001E-4</c:v>
                </c:pt>
                <c:pt idx="2368">
                  <c:v>5.3766000000000003E-4</c:v>
                </c:pt>
                <c:pt idx="2369">
                  <c:v>2.4857999999999998E-4</c:v>
                </c:pt>
                <c:pt idx="2370">
                  <c:v>5.1209999999999999E-2</c:v>
                </c:pt>
                <c:pt idx="2371">
                  <c:v>4.6039999999999998E-2</c:v>
                </c:pt>
                <c:pt idx="2372">
                  <c:v>5.2202999999999999E-2</c:v>
                </c:pt>
                <c:pt idx="2373">
                  <c:v>1.5991999999999999E-2</c:v>
                </c:pt>
                <c:pt idx="2374">
                  <c:v>2.3914999999999999E-2</c:v>
                </c:pt>
                <c:pt idx="2375">
                  <c:v>8.6697000000000007E-3</c:v>
                </c:pt>
                <c:pt idx="2376">
                  <c:v>1.7919000000000001E-2</c:v>
                </c:pt>
                <c:pt idx="2377">
                  <c:v>3.5044999999999998E-4</c:v>
                </c:pt>
                <c:pt idx="2378">
                  <c:v>4.6642E-4</c:v>
                </c:pt>
                <c:pt idx="2379">
                  <c:v>9.1582999999999996E-4</c:v>
                </c:pt>
                <c:pt idx="2380">
                  <c:v>4.1619999999999998E-4</c:v>
                </c:pt>
                <c:pt idx="2381">
                  <c:v>6.3709000000000002E-2</c:v>
                </c:pt>
                <c:pt idx="2382">
                  <c:v>5.8025E-2</c:v>
                </c:pt>
                <c:pt idx="2383">
                  <c:v>6.5027000000000001E-2</c:v>
                </c:pt>
                <c:pt idx="2384">
                  <c:v>2.0747000000000002E-2</c:v>
                </c:pt>
                <c:pt idx="2385">
                  <c:v>3.0438E-2</c:v>
                </c:pt>
                <c:pt idx="2386">
                  <c:v>1.098E-2</c:v>
                </c:pt>
                <c:pt idx="2387">
                  <c:v>1.8185E-2</c:v>
                </c:pt>
                <c:pt idx="2388">
                  <c:v>4.5083999999999999E-4</c:v>
                </c:pt>
                <c:pt idx="2389">
                  <c:v>6.0097000000000004E-4</c:v>
                </c:pt>
                <c:pt idx="2390">
                  <c:v>1.0505E-3</c:v>
                </c:pt>
                <c:pt idx="2391">
                  <c:v>4.8229000000000002E-4</c:v>
                </c:pt>
                <c:pt idx="2392">
                  <c:v>1.2780999999999999E-3</c:v>
                </c:pt>
                <c:pt idx="2393">
                  <c:v>1.1348E-3</c:v>
                </c:pt>
                <c:pt idx="2394">
                  <c:v>1.2773999999999999E-3</c:v>
                </c:pt>
                <c:pt idx="2395">
                  <c:v>3.8125000000000002E-4</c:v>
                </c:pt>
                <c:pt idx="2396">
                  <c:v>5.1369000000000002E-4</c:v>
                </c:pt>
                <c:pt idx="2397">
                  <c:v>2.1451E-4</c:v>
                </c:pt>
                <c:pt idx="2398">
                  <c:v>3.5523E-4</c:v>
                </c:pt>
                <c:pt idx="2399">
                  <c:v>4.3905000000000002E-4</c:v>
                </c:pt>
                <c:pt idx="2400">
                  <c:v>1.1358E-5</c:v>
                </c:pt>
                <c:pt idx="2401">
                  <c:v>1.7091E-5</c:v>
                </c:pt>
                <c:pt idx="2402">
                  <c:v>7.2122000000000002E-6</c:v>
                </c:pt>
                <c:pt idx="2403">
                  <c:v>1.7357E-3</c:v>
                </c:pt>
                <c:pt idx="2404">
                  <c:v>1.5524E-3</c:v>
                </c:pt>
                <c:pt idx="2405">
                  <c:v>1.7002E-3</c:v>
                </c:pt>
                <c:pt idx="2406">
                  <c:v>6.4000999999999999E-4</c:v>
                </c:pt>
                <c:pt idx="2407">
                  <c:v>7.7408999999999996E-4</c:v>
                </c:pt>
                <c:pt idx="2408">
                  <c:v>3.0742999999999998E-4</c:v>
                </c:pt>
                <c:pt idx="2409">
                  <c:v>5.2718999999999997E-4</c:v>
                </c:pt>
                <c:pt idx="2410">
                  <c:v>5.5867000000000004E-4</c:v>
                </c:pt>
                <c:pt idx="2411">
                  <c:v>1.0764999999999999E-5</c:v>
                </c:pt>
                <c:pt idx="2412">
                  <c:v>2.9757999999999999E-5</c:v>
                </c:pt>
                <c:pt idx="2413">
                  <c:v>1.3781000000000001E-5</c:v>
                </c:pt>
                <c:pt idx="2414">
                  <c:v>3.3448000000000002E-3</c:v>
                </c:pt>
                <c:pt idx="2415">
                  <c:v>2.9134E-3</c:v>
                </c:pt>
                <c:pt idx="2416">
                  <c:v>3.2314000000000002E-3</c:v>
                </c:pt>
                <c:pt idx="2417">
                  <c:v>1.0357999999999999E-3</c:v>
                </c:pt>
                <c:pt idx="2418">
                  <c:v>1.4551E-3</c:v>
                </c:pt>
                <c:pt idx="2419">
                  <c:v>5.6727999999999998E-4</c:v>
                </c:pt>
                <c:pt idx="2420">
                  <c:v>9.2121E-4</c:v>
                </c:pt>
                <c:pt idx="2421">
                  <c:v>1.1536999999999999E-3</c:v>
                </c:pt>
                <c:pt idx="2422">
                  <c:v>1.8094999999999999E-5</c:v>
                </c:pt>
                <c:pt idx="2423">
                  <c:v>2.7582000000000001E-5</c:v>
                </c:pt>
                <c:pt idx="2424">
                  <c:v>2.5103E-5</c:v>
                </c:pt>
                <c:pt idx="2425">
                  <c:v>1.2902E-3</c:v>
                </c:pt>
                <c:pt idx="2426">
                  <c:v>1.3217000000000001E-3</c:v>
                </c:pt>
                <c:pt idx="2427">
                  <c:v>1.3755E-3</c:v>
                </c:pt>
                <c:pt idx="2428">
                  <c:v>4.3513999999999998E-4</c:v>
                </c:pt>
                <c:pt idx="2429">
                  <c:v>6.9421999999999995E-4</c:v>
                </c:pt>
                <c:pt idx="2430">
                  <c:v>2.1441E-4</c:v>
                </c:pt>
                <c:pt idx="2431">
                  <c:v>4.2098E-4</c:v>
                </c:pt>
                <c:pt idx="2432">
                  <c:v>4.2957E-4</c:v>
                </c:pt>
                <c:pt idx="2433">
                  <c:v>9.2171000000000002E-6</c:v>
                </c:pt>
                <c:pt idx="2434">
                  <c:v>1.1245E-5</c:v>
                </c:pt>
                <c:pt idx="2435">
                  <c:v>2.1993000000000001E-5</c:v>
                </c:pt>
                <c:pt idx="2436">
                  <c:v>0.20546</c:v>
                </c:pt>
                <c:pt idx="2437">
                  <c:v>0.22894</c:v>
                </c:pt>
                <c:pt idx="2438">
                  <c:v>5.5667000000000001E-2</c:v>
                </c:pt>
                <c:pt idx="2439">
                  <c:v>0.10636</c:v>
                </c:pt>
                <c:pt idx="2440">
                  <c:v>3.8025999999999997E-2</c:v>
                </c:pt>
                <c:pt idx="2441">
                  <c:v>6.3812999999999995E-2</c:v>
                </c:pt>
                <c:pt idx="2442">
                  <c:v>8.0355999999999997E-2</c:v>
                </c:pt>
                <c:pt idx="2443">
                  <c:v>1.2826999999999999E-3</c:v>
                </c:pt>
                <c:pt idx="2444">
                  <c:v>2.0631999999999998E-3</c:v>
                </c:pt>
                <c:pt idx="2445">
                  <c:v>4.0936000000000002E-3</c:v>
                </c:pt>
                <c:pt idx="2446">
                  <c:v>1.7194000000000001E-3</c:v>
                </c:pt>
                <c:pt idx="2447">
                  <c:v>0.20283999999999999</c:v>
                </c:pt>
                <c:pt idx="2448">
                  <c:v>0.20816000000000001</c:v>
                </c:pt>
                <c:pt idx="2449">
                  <c:v>5.0634999999999999E-2</c:v>
                </c:pt>
                <c:pt idx="2450">
                  <c:v>9.8220000000000002E-2</c:v>
                </c:pt>
                <c:pt idx="2451">
                  <c:v>3.3988999999999998E-2</c:v>
                </c:pt>
                <c:pt idx="2452">
                  <c:v>5.7983E-2</c:v>
                </c:pt>
                <c:pt idx="2453">
                  <c:v>7.3118000000000002E-2</c:v>
                </c:pt>
                <c:pt idx="2454">
                  <c:v>1.3429E-3</c:v>
                </c:pt>
                <c:pt idx="2455">
                  <c:v>1.9843999999999999E-3</c:v>
                </c:pt>
                <c:pt idx="2456">
                  <c:v>3.5693999999999999E-3</c:v>
                </c:pt>
                <c:pt idx="2457">
                  <c:v>1.4687999999999999E-3</c:v>
                </c:pt>
                <c:pt idx="2458">
                  <c:v>0.22988</c:v>
                </c:pt>
                <c:pt idx="2459">
                  <c:v>0.20841999999999999</c:v>
                </c:pt>
                <c:pt idx="2460">
                  <c:v>5.6023000000000003E-2</c:v>
                </c:pt>
                <c:pt idx="2461">
                  <c:v>0.10629</c:v>
                </c:pt>
                <c:pt idx="2462">
                  <c:v>3.8788999999999997E-2</c:v>
                </c:pt>
                <c:pt idx="2463">
                  <c:v>6.3947000000000004E-2</c:v>
                </c:pt>
                <c:pt idx="2464">
                  <c:v>8.1935999999999995E-2</c:v>
                </c:pt>
                <c:pt idx="2465">
                  <c:v>1.4851E-3</c:v>
                </c:pt>
                <c:pt idx="2466">
                  <c:v>2.2044999999999999E-3</c:v>
                </c:pt>
                <c:pt idx="2467">
                  <c:v>3.8245000000000002E-3</c:v>
                </c:pt>
                <c:pt idx="2468">
                  <c:v>1.5585E-3</c:v>
                </c:pt>
                <c:pt idx="2469">
                  <c:v>5.7105999999999997E-2</c:v>
                </c:pt>
                <c:pt idx="2470">
                  <c:v>5.2776000000000003E-2</c:v>
                </c:pt>
                <c:pt idx="2471">
                  <c:v>5.7852000000000001E-2</c:v>
                </c:pt>
                <c:pt idx="2472">
                  <c:v>2.6623000000000001E-2</c:v>
                </c:pt>
                <c:pt idx="2473">
                  <c:v>9.7449000000000008E-3</c:v>
                </c:pt>
                <c:pt idx="2474">
                  <c:v>1.5851000000000001E-2</c:v>
                </c:pt>
                <c:pt idx="2475">
                  <c:v>2.0275999999999999E-2</c:v>
                </c:pt>
                <c:pt idx="2476">
                  <c:v>3.6717E-4</c:v>
                </c:pt>
                <c:pt idx="2477">
                  <c:v>5.0655999999999997E-4</c:v>
                </c:pt>
                <c:pt idx="2478">
                  <c:v>9.2347000000000002E-4</c:v>
                </c:pt>
                <c:pt idx="2479">
                  <c:v>3.6089E-4</c:v>
                </c:pt>
                <c:pt idx="2480">
                  <c:v>0.10868</c:v>
                </c:pt>
                <c:pt idx="2481">
                  <c:v>9.7753000000000007E-2</c:v>
                </c:pt>
                <c:pt idx="2482">
                  <c:v>0.10961</c:v>
                </c:pt>
                <c:pt idx="2483">
                  <c:v>2.6692E-2</c:v>
                </c:pt>
                <c:pt idx="2484">
                  <c:v>1.8180000000000002E-2</c:v>
                </c:pt>
                <c:pt idx="2485">
                  <c:v>3.0297999999999999E-2</c:v>
                </c:pt>
                <c:pt idx="2486">
                  <c:v>3.8346999999999999E-2</c:v>
                </c:pt>
                <c:pt idx="2487">
                  <c:v>6.4698000000000002E-4</c:v>
                </c:pt>
                <c:pt idx="2488">
                  <c:v>9.8820000000000006E-4</c:v>
                </c:pt>
                <c:pt idx="2489">
                  <c:v>1.9292000000000001E-3</c:v>
                </c:pt>
                <c:pt idx="2490">
                  <c:v>7.7912000000000001E-4</c:v>
                </c:pt>
                <c:pt idx="2491">
                  <c:v>3.9648000000000003E-2</c:v>
                </c:pt>
                <c:pt idx="2492">
                  <c:v>3.5611999999999998E-2</c:v>
                </c:pt>
                <c:pt idx="2493">
                  <c:v>3.9780000000000003E-2</c:v>
                </c:pt>
                <c:pt idx="2494">
                  <c:v>9.8268999999999995E-3</c:v>
                </c:pt>
                <c:pt idx="2495">
                  <c:v>1.8348E-2</c:v>
                </c:pt>
                <c:pt idx="2496">
                  <c:v>1.1122999999999999E-2</c:v>
                </c:pt>
                <c:pt idx="2497">
                  <c:v>1.3863E-2</c:v>
                </c:pt>
                <c:pt idx="2498">
                  <c:v>2.7645000000000002E-4</c:v>
                </c:pt>
                <c:pt idx="2499">
                  <c:v>3.7201999999999998E-4</c:v>
                </c:pt>
                <c:pt idx="2500">
                  <c:v>7.0355000000000005E-4</c:v>
                </c:pt>
                <c:pt idx="2501">
                  <c:v>2.8654E-4</c:v>
                </c:pt>
                <c:pt idx="2502">
                  <c:v>6.4824999999999994E-2</c:v>
                </c:pt>
                <c:pt idx="2503">
                  <c:v>5.9209999999999999E-2</c:v>
                </c:pt>
                <c:pt idx="2504">
                  <c:v>6.7239999999999994E-2</c:v>
                </c:pt>
                <c:pt idx="2505">
                  <c:v>1.6244999999999999E-2</c:v>
                </c:pt>
                <c:pt idx="2506">
                  <c:v>3.0713000000000001E-2</c:v>
                </c:pt>
                <c:pt idx="2507">
                  <c:v>1.0968E-2</c:v>
                </c:pt>
                <c:pt idx="2508">
                  <c:v>2.3328999999999999E-2</c:v>
                </c:pt>
                <c:pt idx="2509">
                  <c:v>4.3031999999999999E-4</c:v>
                </c:pt>
                <c:pt idx="2510">
                  <c:v>6.3955999999999995E-4</c:v>
                </c:pt>
                <c:pt idx="2511">
                  <c:v>1.1693000000000001E-3</c:v>
                </c:pt>
                <c:pt idx="2512">
                  <c:v>4.9543000000000005E-4</c:v>
                </c:pt>
                <c:pt idx="2513">
                  <c:v>8.2526000000000002E-2</c:v>
                </c:pt>
                <c:pt idx="2514">
                  <c:v>7.4386999999999995E-2</c:v>
                </c:pt>
                <c:pt idx="2515">
                  <c:v>8.3261000000000002E-2</c:v>
                </c:pt>
                <c:pt idx="2516">
                  <c:v>2.0268999999999999E-2</c:v>
                </c:pt>
                <c:pt idx="2517">
                  <c:v>3.8561999999999999E-2</c:v>
                </c:pt>
                <c:pt idx="2518">
                  <c:v>1.3887E-2</c:v>
                </c:pt>
                <c:pt idx="2519">
                  <c:v>2.3386000000000001E-2</c:v>
                </c:pt>
                <c:pt idx="2520">
                  <c:v>5.2320000000000003E-4</c:v>
                </c:pt>
                <c:pt idx="2521">
                  <c:v>7.9854999999999998E-4</c:v>
                </c:pt>
                <c:pt idx="2522">
                  <c:v>1.4545000000000001E-3</c:v>
                </c:pt>
                <c:pt idx="2523">
                  <c:v>6.1123999999999998E-4</c:v>
                </c:pt>
                <c:pt idx="2524">
                  <c:v>1.4153E-3</c:v>
                </c:pt>
                <c:pt idx="2525">
                  <c:v>1.539E-3</c:v>
                </c:pt>
                <c:pt idx="2526">
                  <c:v>1.5904000000000001E-3</c:v>
                </c:pt>
                <c:pt idx="2527">
                  <c:v>3.9704999999999997E-4</c:v>
                </c:pt>
                <c:pt idx="2528">
                  <c:v>6.6153000000000002E-4</c:v>
                </c:pt>
                <c:pt idx="2529">
                  <c:v>2.5535E-4</c:v>
                </c:pt>
                <c:pt idx="2530">
                  <c:v>3.8990999999999999E-4</c:v>
                </c:pt>
                <c:pt idx="2531">
                  <c:v>4.8994000000000002E-4</c:v>
                </c:pt>
                <c:pt idx="2532">
                  <c:v>1.4031E-5</c:v>
                </c:pt>
                <c:pt idx="2533">
                  <c:v>2.3620000000000001E-5</c:v>
                </c:pt>
                <c:pt idx="2534">
                  <c:v>1.0526999999999999E-5</c:v>
                </c:pt>
                <c:pt idx="2535">
                  <c:v>2.2774000000000002E-3</c:v>
                </c:pt>
                <c:pt idx="2536">
                  <c:v>2.0661E-3</c:v>
                </c:pt>
                <c:pt idx="2537">
                  <c:v>2.271E-3</c:v>
                </c:pt>
                <c:pt idx="2538">
                  <c:v>5.4546E-4</c:v>
                </c:pt>
                <c:pt idx="2539">
                  <c:v>1.1192999999999999E-3</c:v>
                </c:pt>
                <c:pt idx="2540">
                  <c:v>3.835E-4</c:v>
                </c:pt>
                <c:pt idx="2541">
                  <c:v>6.4630999999999998E-4</c:v>
                </c:pt>
                <c:pt idx="2542">
                  <c:v>7.8107999999999997E-4</c:v>
                </c:pt>
                <c:pt idx="2543">
                  <c:v>1.4256E-5</c:v>
                </c:pt>
                <c:pt idx="2544">
                  <c:v>3.7795E-5</c:v>
                </c:pt>
                <c:pt idx="2545">
                  <c:v>1.8681E-5</c:v>
                </c:pt>
                <c:pt idx="2546">
                  <c:v>4.0194999999999996E-3</c:v>
                </c:pt>
                <c:pt idx="2547">
                  <c:v>3.9208999999999997E-3</c:v>
                </c:pt>
                <c:pt idx="2548">
                  <c:v>4.3368E-3</c:v>
                </c:pt>
                <c:pt idx="2549">
                  <c:v>9.9449E-4</c:v>
                </c:pt>
                <c:pt idx="2550">
                  <c:v>1.9775999999999999E-3</c:v>
                </c:pt>
                <c:pt idx="2551">
                  <c:v>6.9824000000000004E-4</c:v>
                </c:pt>
                <c:pt idx="2552">
                  <c:v>1.1596E-3</c:v>
                </c:pt>
                <c:pt idx="2553">
                  <c:v>1.4687000000000001E-3</c:v>
                </c:pt>
                <c:pt idx="2554">
                  <c:v>2.3065999999999999E-5</c:v>
                </c:pt>
                <c:pt idx="2555">
                  <c:v>3.5593000000000003E-5</c:v>
                </c:pt>
                <c:pt idx="2556">
                  <c:v>3.4411E-5</c:v>
                </c:pt>
                <c:pt idx="2557">
                  <c:v>1.8146E-3</c:v>
                </c:pt>
                <c:pt idx="2558">
                  <c:v>1.3646999999999999E-3</c:v>
                </c:pt>
                <c:pt idx="2559">
                  <c:v>1.8060999999999999E-3</c:v>
                </c:pt>
                <c:pt idx="2560">
                  <c:v>3.9955999999999998E-4</c:v>
                </c:pt>
                <c:pt idx="2561">
                  <c:v>8.2215000000000001E-4</c:v>
                </c:pt>
                <c:pt idx="2562">
                  <c:v>2.8165999999999998E-4</c:v>
                </c:pt>
                <c:pt idx="2563">
                  <c:v>4.9242000000000003E-4</c:v>
                </c:pt>
                <c:pt idx="2564">
                  <c:v>6.5476E-4</c:v>
                </c:pt>
                <c:pt idx="2565">
                  <c:v>9.5995000000000002E-6</c:v>
                </c:pt>
                <c:pt idx="2566">
                  <c:v>1.6242000000000001E-5</c:v>
                </c:pt>
                <c:pt idx="2567">
                  <c:v>3.1071000000000001E-5</c:v>
                </c:pt>
                <c:pt idx="2568">
                  <c:v>0.30181000000000002</c:v>
                </c:pt>
                <c:pt idx="2569">
                  <c:v>0.33734999999999998</c:v>
                </c:pt>
                <c:pt idx="2570">
                  <c:v>8.1975000000000006E-2</c:v>
                </c:pt>
                <c:pt idx="2571">
                  <c:v>0.10546999999999999</c:v>
                </c:pt>
                <c:pt idx="2572">
                  <c:v>5.6452000000000002E-2</c:v>
                </c:pt>
                <c:pt idx="2573">
                  <c:v>9.4574000000000005E-2</c:v>
                </c:pt>
                <c:pt idx="2574">
                  <c:v>0.11933000000000001</c:v>
                </c:pt>
                <c:pt idx="2575">
                  <c:v>2.2344000000000001E-3</c:v>
                </c:pt>
                <c:pt idx="2576">
                  <c:v>2.9142E-3</c:v>
                </c:pt>
                <c:pt idx="2577">
                  <c:v>5.8907999999999999E-3</c:v>
                </c:pt>
                <c:pt idx="2578">
                  <c:v>2.6549999999999998E-3</c:v>
                </c:pt>
                <c:pt idx="2579">
                  <c:v>0.30730000000000002</c:v>
                </c:pt>
                <c:pt idx="2580">
                  <c:v>0.30843999999999999</c:v>
                </c:pt>
                <c:pt idx="2581">
                  <c:v>7.4466000000000004E-2</c:v>
                </c:pt>
                <c:pt idx="2582">
                  <c:v>9.6784999999999996E-2</c:v>
                </c:pt>
                <c:pt idx="2583">
                  <c:v>5.1159999999999997E-2</c:v>
                </c:pt>
                <c:pt idx="2584">
                  <c:v>8.6516999999999997E-2</c:v>
                </c:pt>
                <c:pt idx="2585">
                  <c:v>0.1082</c:v>
                </c:pt>
                <c:pt idx="2586">
                  <c:v>1.817E-3</c:v>
                </c:pt>
                <c:pt idx="2587">
                  <c:v>2.6191000000000001E-3</c:v>
                </c:pt>
                <c:pt idx="2588">
                  <c:v>5.3777E-3</c:v>
                </c:pt>
                <c:pt idx="2589">
                  <c:v>2.1892000000000001E-3</c:v>
                </c:pt>
                <c:pt idx="2590">
                  <c:v>0.33659</c:v>
                </c:pt>
                <c:pt idx="2591">
                  <c:v>0.30548999999999998</c:v>
                </c:pt>
                <c:pt idx="2592">
                  <c:v>8.3225999999999994E-2</c:v>
                </c:pt>
                <c:pt idx="2593">
                  <c:v>0.10743999999999999</c:v>
                </c:pt>
                <c:pt idx="2594">
                  <c:v>5.774E-2</c:v>
                </c:pt>
                <c:pt idx="2595">
                  <c:v>9.3661999999999995E-2</c:v>
                </c:pt>
                <c:pt idx="2596">
                  <c:v>0.12059</c:v>
                </c:pt>
                <c:pt idx="2597">
                  <c:v>2.2972000000000001E-3</c:v>
                </c:pt>
                <c:pt idx="2598">
                  <c:v>2.6895999999999999E-3</c:v>
                </c:pt>
                <c:pt idx="2599">
                  <c:v>5.8618999999999997E-3</c:v>
                </c:pt>
                <c:pt idx="2600">
                  <c:v>2.3411E-3</c:v>
                </c:pt>
                <c:pt idx="2601">
                  <c:v>8.3935999999999997E-2</c:v>
                </c:pt>
                <c:pt idx="2602">
                  <c:v>7.6116000000000003E-2</c:v>
                </c:pt>
                <c:pt idx="2603">
                  <c:v>8.5401000000000005E-2</c:v>
                </c:pt>
                <c:pt idx="2604">
                  <c:v>2.6613000000000001E-2</c:v>
                </c:pt>
                <c:pt idx="2605">
                  <c:v>1.4289E-2</c:v>
                </c:pt>
                <c:pt idx="2606">
                  <c:v>2.375E-2</c:v>
                </c:pt>
                <c:pt idx="2607">
                  <c:v>3.0408000000000001E-2</c:v>
                </c:pt>
                <c:pt idx="2608">
                  <c:v>5.6619000000000005E-4</c:v>
                </c:pt>
                <c:pt idx="2609">
                  <c:v>7.8633999999999996E-4</c:v>
                </c:pt>
                <c:pt idx="2610">
                  <c:v>1.413E-3</c:v>
                </c:pt>
                <c:pt idx="2611">
                  <c:v>5.4934999999999999E-4</c:v>
                </c:pt>
                <c:pt idx="2612">
                  <c:v>0.10739</c:v>
                </c:pt>
                <c:pt idx="2613">
                  <c:v>9.8627999999999993E-2</c:v>
                </c:pt>
                <c:pt idx="2614">
                  <c:v>0.10896</c:v>
                </c:pt>
                <c:pt idx="2615">
                  <c:v>2.6176000000000001E-2</c:v>
                </c:pt>
                <c:pt idx="2616">
                  <c:v>1.8492000000000001E-2</c:v>
                </c:pt>
                <c:pt idx="2617">
                  <c:v>3.0276000000000001E-2</c:v>
                </c:pt>
                <c:pt idx="2618">
                  <c:v>3.9215E-2</c:v>
                </c:pt>
                <c:pt idx="2619">
                  <c:v>6.4446999999999996E-4</c:v>
                </c:pt>
                <c:pt idx="2620">
                  <c:v>1.1107000000000001E-3</c:v>
                </c:pt>
                <c:pt idx="2621">
                  <c:v>1.8328999999999999E-3</c:v>
                </c:pt>
                <c:pt idx="2622">
                  <c:v>8.3058999999999997E-4</c:v>
                </c:pt>
                <c:pt idx="2623">
                  <c:v>5.8784000000000003E-2</c:v>
                </c:pt>
                <c:pt idx="2624">
                  <c:v>5.2608000000000002E-2</c:v>
                </c:pt>
                <c:pt idx="2625">
                  <c:v>5.9503E-2</c:v>
                </c:pt>
                <c:pt idx="2626">
                  <c:v>1.4322E-2</c:v>
                </c:pt>
                <c:pt idx="2627">
                  <c:v>1.8592999999999998E-2</c:v>
                </c:pt>
                <c:pt idx="2628">
                  <c:v>1.6423E-2</c:v>
                </c:pt>
                <c:pt idx="2629">
                  <c:v>2.0560999999999999E-2</c:v>
                </c:pt>
                <c:pt idx="2630">
                  <c:v>3.5938000000000002E-4</c:v>
                </c:pt>
                <c:pt idx="2631">
                  <c:v>5.1581999999999995E-4</c:v>
                </c:pt>
                <c:pt idx="2632">
                  <c:v>1.0246000000000001E-3</c:v>
                </c:pt>
                <c:pt idx="2633">
                  <c:v>4.0998E-4</c:v>
                </c:pt>
                <c:pt idx="2634">
                  <c:v>9.6765000000000004E-2</c:v>
                </c:pt>
                <c:pt idx="2635">
                  <c:v>8.7592000000000003E-2</c:v>
                </c:pt>
                <c:pt idx="2636">
                  <c:v>9.7476999999999994E-2</c:v>
                </c:pt>
                <c:pt idx="2637">
                  <c:v>2.3611E-2</c:v>
                </c:pt>
                <c:pt idx="2638">
                  <c:v>3.0471000000000002E-2</c:v>
                </c:pt>
                <c:pt idx="2639">
                  <c:v>1.6514000000000001E-2</c:v>
                </c:pt>
                <c:pt idx="2640">
                  <c:v>3.4564999999999999E-2</c:v>
                </c:pt>
                <c:pt idx="2641">
                  <c:v>5.9730999999999999E-4</c:v>
                </c:pt>
                <c:pt idx="2642">
                  <c:v>8.6602999999999995E-4</c:v>
                </c:pt>
                <c:pt idx="2643">
                  <c:v>1.6245999999999999E-3</c:v>
                </c:pt>
                <c:pt idx="2644">
                  <c:v>7.1555999999999996E-4</c:v>
                </c:pt>
                <c:pt idx="2645">
                  <c:v>0.12154</c:v>
                </c:pt>
                <c:pt idx="2646">
                  <c:v>0.11092</c:v>
                </c:pt>
                <c:pt idx="2647">
                  <c:v>0.12372</c:v>
                </c:pt>
                <c:pt idx="2648">
                  <c:v>3.0061000000000001E-2</c:v>
                </c:pt>
                <c:pt idx="2649">
                  <c:v>3.8483999999999997E-2</c:v>
                </c:pt>
                <c:pt idx="2650">
                  <c:v>2.0847999999999998E-2</c:v>
                </c:pt>
                <c:pt idx="2651">
                  <c:v>3.4071999999999998E-2</c:v>
                </c:pt>
                <c:pt idx="2652">
                  <c:v>7.4450000000000004E-4</c:v>
                </c:pt>
                <c:pt idx="2653">
                  <c:v>1.0223999999999999E-3</c:v>
                </c:pt>
                <c:pt idx="2654">
                  <c:v>2.0103E-3</c:v>
                </c:pt>
                <c:pt idx="2655">
                  <c:v>9.0079999999999999E-4</c:v>
                </c:pt>
                <c:pt idx="2656">
                  <c:v>2.0769E-3</c:v>
                </c:pt>
                <c:pt idx="2657">
                  <c:v>2.0833000000000002E-3</c:v>
                </c:pt>
                <c:pt idx="2658">
                  <c:v>2.2594E-3</c:v>
                </c:pt>
                <c:pt idx="2659">
                  <c:v>5.7253999999999996E-4</c:v>
                </c:pt>
                <c:pt idx="2660">
                  <c:v>6.7511000000000003E-4</c:v>
                </c:pt>
                <c:pt idx="2661">
                  <c:v>3.7073E-4</c:v>
                </c:pt>
                <c:pt idx="2662">
                  <c:v>6.2065000000000004E-4</c:v>
                </c:pt>
                <c:pt idx="2663">
                  <c:v>8.3516000000000005E-4</c:v>
                </c:pt>
                <c:pt idx="2664">
                  <c:v>1.7784000000000001E-5</c:v>
                </c:pt>
                <c:pt idx="2665">
                  <c:v>4.2234999999999998E-5</c:v>
                </c:pt>
                <c:pt idx="2666">
                  <c:v>1.1868000000000001E-5</c:v>
                </c:pt>
                <c:pt idx="2667">
                  <c:v>3.2225999999999999E-3</c:v>
                </c:pt>
                <c:pt idx="2668">
                  <c:v>3.4889000000000001E-3</c:v>
                </c:pt>
                <c:pt idx="2669">
                  <c:v>3.2404999999999999E-3</c:v>
                </c:pt>
                <c:pt idx="2670">
                  <c:v>8.1614999999999997E-4</c:v>
                </c:pt>
                <c:pt idx="2671">
                  <c:v>1.1016999999999999E-3</c:v>
                </c:pt>
                <c:pt idx="2672">
                  <c:v>5.7434000000000001E-4</c:v>
                </c:pt>
                <c:pt idx="2673">
                  <c:v>8.6817000000000003E-4</c:v>
                </c:pt>
                <c:pt idx="2674">
                  <c:v>1.0587000000000001E-3</c:v>
                </c:pt>
                <c:pt idx="2675">
                  <c:v>1.9505999999999999E-5</c:v>
                </c:pt>
                <c:pt idx="2676">
                  <c:v>5.8922999999999998E-5</c:v>
                </c:pt>
                <c:pt idx="2677">
                  <c:v>2.1722E-5</c:v>
                </c:pt>
                <c:pt idx="2678">
                  <c:v>6.1770000000000002E-3</c:v>
                </c:pt>
                <c:pt idx="2679">
                  <c:v>5.5351999999999997E-3</c:v>
                </c:pt>
                <c:pt idx="2680">
                  <c:v>6.1488000000000003E-3</c:v>
                </c:pt>
                <c:pt idx="2681">
                  <c:v>1.5005999999999999E-3</c:v>
                </c:pt>
                <c:pt idx="2682">
                  <c:v>1.9647000000000002E-3</c:v>
                </c:pt>
                <c:pt idx="2683">
                  <c:v>1.0162999999999999E-3</c:v>
                </c:pt>
                <c:pt idx="2684">
                  <c:v>1.6703E-3</c:v>
                </c:pt>
                <c:pt idx="2685">
                  <c:v>2.1432000000000001E-3</c:v>
                </c:pt>
                <c:pt idx="2686">
                  <c:v>3.5722000000000001E-5</c:v>
                </c:pt>
                <c:pt idx="2687">
                  <c:v>5.8517000000000002E-5</c:v>
                </c:pt>
                <c:pt idx="2688">
                  <c:v>3.8720000000000002E-5</c:v>
                </c:pt>
                <c:pt idx="2689">
                  <c:v>2.3640000000000002E-3</c:v>
                </c:pt>
                <c:pt idx="2690">
                  <c:v>2.5598999999999999E-3</c:v>
                </c:pt>
                <c:pt idx="2691">
                  <c:v>2.7951999999999999E-3</c:v>
                </c:pt>
                <c:pt idx="2692">
                  <c:v>6.7670000000000002E-4</c:v>
                </c:pt>
                <c:pt idx="2693">
                  <c:v>9.2299000000000005E-4</c:v>
                </c:pt>
                <c:pt idx="2694">
                  <c:v>4.4560999999999998E-4</c:v>
                </c:pt>
                <c:pt idx="2695">
                  <c:v>6.6133000000000001E-4</c:v>
                </c:pt>
                <c:pt idx="2696">
                  <c:v>8.3956999999999999E-4</c:v>
                </c:pt>
                <c:pt idx="2697">
                  <c:v>1.6183000000000001E-5</c:v>
                </c:pt>
                <c:pt idx="2698">
                  <c:v>2.3961E-5</c:v>
                </c:pt>
                <c:pt idx="2699">
                  <c:v>4.5386999999999998E-5</c:v>
                </c:pt>
                <c:pt idx="2700">
                  <c:v>0.11169</c:v>
                </c:pt>
                <c:pt idx="2701">
                  <c:v>0.12286999999999999</c:v>
                </c:pt>
                <c:pt idx="2702">
                  <c:v>2.9975000000000002E-2</c:v>
                </c:pt>
                <c:pt idx="2703">
                  <c:v>3.9010000000000003E-2</c:v>
                </c:pt>
                <c:pt idx="2704">
                  <c:v>5.7029999999999997E-2</c:v>
                </c:pt>
                <c:pt idx="2705">
                  <c:v>3.4143E-2</c:v>
                </c:pt>
                <c:pt idx="2706">
                  <c:v>4.3410999999999998E-2</c:v>
                </c:pt>
                <c:pt idx="2707">
                  <c:v>7.9378000000000001E-4</c:v>
                </c:pt>
                <c:pt idx="2708">
                  <c:v>1.0503999999999999E-3</c:v>
                </c:pt>
                <c:pt idx="2709">
                  <c:v>2.1787999999999998E-3</c:v>
                </c:pt>
                <c:pt idx="2710">
                  <c:v>9.0226E-4</c:v>
                </c:pt>
                <c:pt idx="2711">
                  <c:v>0.11119</c:v>
                </c:pt>
                <c:pt idx="2712">
                  <c:v>0.11427</c:v>
                </c:pt>
                <c:pt idx="2713">
                  <c:v>2.7455E-2</c:v>
                </c:pt>
                <c:pt idx="2714">
                  <c:v>3.5212E-2</c:v>
                </c:pt>
                <c:pt idx="2715">
                  <c:v>5.2365000000000002E-2</c:v>
                </c:pt>
                <c:pt idx="2716">
                  <c:v>3.1697000000000003E-2</c:v>
                </c:pt>
                <c:pt idx="2717">
                  <c:v>4.0058000000000003E-2</c:v>
                </c:pt>
                <c:pt idx="2718">
                  <c:v>8.0718999999999995E-4</c:v>
                </c:pt>
                <c:pt idx="2719">
                  <c:v>9.8237999999999993E-4</c:v>
                </c:pt>
                <c:pt idx="2720">
                  <c:v>1.8569999999999999E-3</c:v>
                </c:pt>
                <c:pt idx="2721">
                  <c:v>7.1297000000000005E-4</c:v>
                </c:pt>
                <c:pt idx="2722">
                  <c:v>0.1241</c:v>
                </c:pt>
                <c:pt idx="2723">
                  <c:v>0.11137</c:v>
                </c:pt>
                <c:pt idx="2724">
                  <c:v>3.0529000000000001E-2</c:v>
                </c:pt>
                <c:pt idx="2725">
                  <c:v>3.9345999999999999E-2</c:v>
                </c:pt>
                <c:pt idx="2726">
                  <c:v>5.7435E-2</c:v>
                </c:pt>
                <c:pt idx="2727">
                  <c:v>3.5068000000000002E-2</c:v>
                </c:pt>
                <c:pt idx="2728">
                  <c:v>4.3725E-2</c:v>
                </c:pt>
                <c:pt idx="2729">
                  <c:v>8.4628000000000004E-4</c:v>
                </c:pt>
                <c:pt idx="2730">
                  <c:v>1.1823999999999999E-3</c:v>
                </c:pt>
                <c:pt idx="2731">
                  <c:v>2.1156E-3</c:v>
                </c:pt>
                <c:pt idx="2732">
                  <c:v>9.3032E-4</c:v>
                </c:pt>
                <c:pt idx="2733">
                  <c:v>3.0574E-2</c:v>
                </c:pt>
                <c:pt idx="2734">
                  <c:v>2.7829E-2</c:v>
                </c:pt>
                <c:pt idx="2735">
                  <c:v>3.1555E-2</c:v>
                </c:pt>
                <c:pt idx="2736">
                  <c:v>9.7245000000000005E-3</c:v>
                </c:pt>
                <c:pt idx="2737">
                  <c:v>1.4194E-2</c:v>
                </c:pt>
                <c:pt idx="2738">
                  <c:v>8.5147E-3</c:v>
                </c:pt>
                <c:pt idx="2739">
                  <c:v>1.0897E-2</c:v>
                </c:pt>
                <c:pt idx="2740">
                  <c:v>1.8384E-4</c:v>
                </c:pt>
                <c:pt idx="2741">
                  <c:v>2.9095999999999999E-4</c:v>
                </c:pt>
                <c:pt idx="2742">
                  <c:v>5.5657000000000005E-4</c:v>
                </c:pt>
                <c:pt idx="2743">
                  <c:v>2.1751E-4</c:v>
                </c:pt>
                <c:pt idx="2744">
                  <c:v>3.9187E-2</c:v>
                </c:pt>
                <c:pt idx="2745">
                  <c:v>3.5305000000000003E-2</c:v>
                </c:pt>
                <c:pt idx="2746">
                  <c:v>4.0107999999999998E-2</c:v>
                </c:pt>
                <c:pt idx="2747">
                  <c:v>9.7985999999999993E-3</c:v>
                </c:pt>
                <c:pt idx="2748">
                  <c:v>1.8356000000000001E-2</c:v>
                </c:pt>
                <c:pt idx="2749">
                  <c:v>1.1056E-2</c:v>
                </c:pt>
                <c:pt idx="2750">
                  <c:v>1.4111E-2</c:v>
                </c:pt>
                <c:pt idx="2751">
                  <c:v>2.3362E-4</c:v>
                </c:pt>
                <c:pt idx="2752">
                  <c:v>3.6375999999999997E-4</c:v>
                </c:pt>
                <c:pt idx="2753">
                  <c:v>7.1462000000000001E-4</c:v>
                </c:pt>
                <c:pt idx="2754">
                  <c:v>2.5933999999999999E-4</c:v>
                </c:pt>
                <c:pt idx="2755">
                  <c:v>5.8389000000000003E-2</c:v>
                </c:pt>
                <c:pt idx="2756">
                  <c:v>5.314E-2</c:v>
                </c:pt>
                <c:pt idx="2757">
                  <c:v>5.917E-2</c:v>
                </c:pt>
                <c:pt idx="2758">
                  <c:v>1.4154E-2</c:v>
                </c:pt>
                <c:pt idx="2759">
                  <c:v>1.8293E-2</c:v>
                </c:pt>
                <c:pt idx="2760">
                  <c:v>1.6670999999999998E-2</c:v>
                </c:pt>
                <c:pt idx="2761">
                  <c:v>2.0629000000000002E-2</c:v>
                </c:pt>
                <c:pt idx="2762">
                  <c:v>3.5941E-4</c:v>
                </c:pt>
                <c:pt idx="2763">
                  <c:v>5.5856999999999999E-4</c:v>
                </c:pt>
                <c:pt idx="2764">
                  <c:v>1.013E-3</c:v>
                </c:pt>
                <c:pt idx="2765">
                  <c:v>3.7815E-4</c:v>
                </c:pt>
                <c:pt idx="2766">
                  <c:v>3.5774E-2</c:v>
                </c:pt>
                <c:pt idx="2767">
                  <c:v>3.2634999999999997E-2</c:v>
                </c:pt>
                <c:pt idx="2768">
                  <c:v>3.5711E-2</c:v>
                </c:pt>
                <c:pt idx="2769">
                  <c:v>8.6932999999999993E-3</c:v>
                </c:pt>
                <c:pt idx="2770">
                  <c:v>1.1081000000000001E-2</c:v>
                </c:pt>
                <c:pt idx="2771">
                  <c:v>1.653E-2</c:v>
                </c:pt>
                <c:pt idx="2772">
                  <c:v>1.2638999999999999E-2</c:v>
                </c:pt>
                <c:pt idx="2773">
                  <c:v>2.3476000000000001E-4</c:v>
                </c:pt>
                <c:pt idx="2774">
                  <c:v>3.3481E-4</c:v>
                </c:pt>
                <c:pt idx="2775">
                  <c:v>6.2326999999999999E-4</c:v>
                </c:pt>
                <c:pt idx="2776">
                  <c:v>2.5166000000000001E-4</c:v>
                </c:pt>
                <c:pt idx="2777">
                  <c:v>4.3716999999999999E-2</c:v>
                </c:pt>
                <c:pt idx="2778">
                  <c:v>4.0112000000000002E-2</c:v>
                </c:pt>
                <c:pt idx="2779">
                  <c:v>4.4445999999999999E-2</c:v>
                </c:pt>
                <c:pt idx="2780">
                  <c:v>1.102E-2</c:v>
                </c:pt>
                <c:pt idx="2781">
                  <c:v>1.4291999999999999E-2</c:v>
                </c:pt>
                <c:pt idx="2782">
                  <c:v>2.0962000000000001E-2</c:v>
                </c:pt>
                <c:pt idx="2783">
                  <c:v>1.2537E-2</c:v>
                </c:pt>
                <c:pt idx="2784">
                  <c:v>3.0981999999999998E-4</c:v>
                </c:pt>
                <c:pt idx="2785">
                  <c:v>3.7331000000000002E-4</c:v>
                </c:pt>
                <c:pt idx="2786">
                  <c:v>7.7059999999999997E-4</c:v>
                </c:pt>
                <c:pt idx="2787">
                  <c:v>2.9856000000000001E-4</c:v>
                </c:pt>
                <c:pt idx="2788">
                  <c:v>8.4400000000000002E-4</c:v>
                </c:pt>
                <c:pt idx="2789">
                  <c:v>7.1889000000000002E-4</c:v>
                </c:pt>
                <c:pt idx="2790">
                  <c:v>8.0362000000000001E-4</c:v>
                </c:pt>
                <c:pt idx="2791">
                  <c:v>1.9213999999999999E-4</c:v>
                </c:pt>
                <c:pt idx="2792">
                  <c:v>2.6941999999999998E-4</c:v>
                </c:pt>
                <c:pt idx="2793">
                  <c:v>3.9264999999999998E-4</c:v>
                </c:pt>
                <c:pt idx="2794">
                  <c:v>2.3907999999999999E-4</c:v>
                </c:pt>
                <c:pt idx="2795">
                  <c:v>3.0152E-4</c:v>
                </c:pt>
                <c:pt idx="2796">
                  <c:v>7.7241999999999997E-6</c:v>
                </c:pt>
                <c:pt idx="2797">
                  <c:v>1.2731000000000001E-5</c:v>
                </c:pt>
                <c:pt idx="2798">
                  <c:v>5.8548000000000003E-6</c:v>
                </c:pt>
                <c:pt idx="2799">
                  <c:v>1.1950999999999999E-3</c:v>
                </c:pt>
                <c:pt idx="2800">
                  <c:v>1.0859999999999999E-3</c:v>
                </c:pt>
                <c:pt idx="2801">
                  <c:v>1.2570999999999999E-3</c:v>
                </c:pt>
                <c:pt idx="2802">
                  <c:v>2.8747000000000001E-4</c:v>
                </c:pt>
                <c:pt idx="2803">
                  <c:v>3.7979000000000002E-4</c:v>
                </c:pt>
                <c:pt idx="2804">
                  <c:v>5.6833000000000003E-4</c:v>
                </c:pt>
                <c:pt idx="2805">
                  <c:v>3.5899E-4</c:v>
                </c:pt>
                <c:pt idx="2806">
                  <c:v>4.1211999999999998E-4</c:v>
                </c:pt>
                <c:pt idx="2807">
                  <c:v>7.9171000000000008E-6</c:v>
                </c:pt>
                <c:pt idx="2808">
                  <c:v>2.0961000000000001E-5</c:v>
                </c:pt>
                <c:pt idx="2809">
                  <c:v>8.2502999999999996E-6</c:v>
                </c:pt>
                <c:pt idx="2810">
                  <c:v>2.1499000000000002E-3</c:v>
                </c:pt>
                <c:pt idx="2811">
                  <c:v>1.9446999999999999E-3</c:v>
                </c:pt>
                <c:pt idx="2812">
                  <c:v>2.2853000000000001E-3</c:v>
                </c:pt>
                <c:pt idx="2813">
                  <c:v>5.6641000000000005E-4</c:v>
                </c:pt>
                <c:pt idx="2814">
                  <c:v>6.7206000000000004E-4</c:v>
                </c:pt>
                <c:pt idx="2815">
                  <c:v>1.0365000000000001E-3</c:v>
                </c:pt>
                <c:pt idx="2816">
                  <c:v>6.4404999999999996E-4</c:v>
                </c:pt>
                <c:pt idx="2817">
                  <c:v>7.9277000000000004E-4</c:v>
                </c:pt>
                <c:pt idx="2818">
                  <c:v>1.4107999999999999E-5</c:v>
                </c:pt>
                <c:pt idx="2819">
                  <c:v>2.0386000000000001E-5</c:v>
                </c:pt>
                <c:pt idx="2820">
                  <c:v>1.6242000000000001E-5</c:v>
                </c:pt>
                <c:pt idx="2821">
                  <c:v>8.4241999999999997E-4</c:v>
                </c:pt>
                <c:pt idx="2822">
                  <c:v>8.8561E-4</c:v>
                </c:pt>
                <c:pt idx="2823">
                  <c:v>1.0007E-3</c:v>
                </c:pt>
                <c:pt idx="2824">
                  <c:v>2.1519E-4</c:v>
                </c:pt>
                <c:pt idx="2825">
                  <c:v>2.5612999999999998E-4</c:v>
                </c:pt>
                <c:pt idx="2826">
                  <c:v>4.6020000000000002E-4</c:v>
                </c:pt>
                <c:pt idx="2827">
                  <c:v>2.6457999999999999E-4</c:v>
                </c:pt>
                <c:pt idx="2828">
                  <c:v>3.2426999999999998E-4</c:v>
                </c:pt>
                <c:pt idx="2829">
                  <c:v>5.0849000000000002E-6</c:v>
                </c:pt>
                <c:pt idx="2830">
                  <c:v>9.4150000000000005E-6</c:v>
                </c:pt>
                <c:pt idx="2831">
                  <c:v>1.6106000000000001E-5</c:v>
                </c:pt>
                <c:pt idx="2832">
                  <c:v>0.184</c:v>
                </c:pt>
                <c:pt idx="2833">
                  <c:v>0.20538000000000001</c:v>
                </c:pt>
                <c:pt idx="2834">
                  <c:v>4.8748E-2</c:v>
                </c:pt>
                <c:pt idx="2835">
                  <c:v>6.4158000000000007E-2</c:v>
                </c:pt>
                <c:pt idx="2836">
                  <c:v>9.4566999999999998E-2</c:v>
                </c:pt>
                <c:pt idx="2837">
                  <c:v>3.3826000000000002E-2</c:v>
                </c:pt>
                <c:pt idx="2838">
                  <c:v>7.2451000000000002E-2</c:v>
                </c:pt>
                <c:pt idx="2839">
                  <c:v>1.2354E-3</c:v>
                </c:pt>
                <c:pt idx="2840">
                  <c:v>1.9253E-3</c:v>
                </c:pt>
                <c:pt idx="2841">
                  <c:v>3.4889999999999999E-3</c:v>
                </c:pt>
                <c:pt idx="2842">
                  <c:v>1.4132000000000001E-3</c:v>
                </c:pt>
                <c:pt idx="2843">
                  <c:v>0.18492</c:v>
                </c:pt>
                <c:pt idx="2844">
                  <c:v>0.18770999999999999</c:v>
                </c:pt>
                <c:pt idx="2845">
                  <c:v>4.5465999999999999E-2</c:v>
                </c:pt>
                <c:pt idx="2846">
                  <c:v>5.8594E-2</c:v>
                </c:pt>
                <c:pt idx="2847">
                  <c:v>8.6485000000000006E-2</c:v>
                </c:pt>
                <c:pt idx="2848">
                  <c:v>3.1428999999999999E-2</c:v>
                </c:pt>
                <c:pt idx="2849">
                  <c:v>6.5103999999999995E-2</c:v>
                </c:pt>
                <c:pt idx="2850">
                  <c:v>1.1029E-3</c:v>
                </c:pt>
                <c:pt idx="2851">
                  <c:v>1.5663000000000001E-3</c:v>
                </c:pt>
                <c:pt idx="2852">
                  <c:v>3.2096E-3</c:v>
                </c:pt>
                <c:pt idx="2853">
                  <c:v>1.2669999999999999E-3</c:v>
                </c:pt>
                <c:pt idx="2854">
                  <c:v>0.20394999999999999</c:v>
                </c:pt>
                <c:pt idx="2855">
                  <c:v>0.18578</c:v>
                </c:pt>
                <c:pt idx="2856">
                  <c:v>5.0550999999999999E-2</c:v>
                </c:pt>
                <c:pt idx="2857">
                  <c:v>6.4685999999999994E-2</c:v>
                </c:pt>
                <c:pt idx="2858">
                  <c:v>9.6127000000000004E-2</c:v>
                </c:pt>
                <c:pt idx="2859">
                  <c:v>3.5069000000000003E-2</c:v>
                </c:pt>
                <c:pt idx="2860">
                  <c:v>7.2527999999999995E-2</c:v>
                </c:pt>
                <c:pt idx="2861">
                  <c:v>1.1858000000000001E-3</c:v>
                </c:pt>
                <c:pt idx="2862">
                  <c:v>2.0255999999999998E-3</c:v>
                </c:pt>
                <c:pt idx="2863">
                  <c:v>3.4131999999999999E-3</c:v>
                </c:pt>
                <c:pt idx="2864">
                  <c:v>1.5376999999999999E-3</c:v>
                </c:pt>
                <c:pt idx="2865">
                  <c:v>5.0577999999999998E-2</c:v>
                </c:pt>
                <c:pt idx="2866">
                  <c:v>4.641E-2</c:v>
                </c:pt>
                <c:pt idx="2867">
                  <c:v>5.1809000000000001E-2</c:v>
                </c:pt>
                <c:pt idx="2868">
                  <c:v>1.6142E-2</c:v>
                </c:pt>
                <c:pt idx="2869">
                  <c:v>2.3851000000000001E-2</c:v>
                </c:pt>
                <c:pt idx="2870">
                  <c:v>8.6192999999999999E-3</c:v>
                </c:pt>
                <c:pt idx="2871">
                  <c:v>1.8315000000000001E-2</c:v>
                </c:pt>
                <c:pt idx="2872">
                  <c:v>3.5188E-4</c:v>
                </c:pt>
                <c:pt idx="2873">
                  <c:v>4.7281999999999999E-4</c:v>
                </c:pt>
                <c:pt idx="2874">
                  <c:v>8.6832000000000001E-4</c:v>
                </c:pt>
                <c:pt idx="2875">
                  <c:v>3.4959999999999999E-4</c:v>
                </c:pt>
                <c:pt idx="2876">
                  <c:v>6.5111000000000002E-2</c:v>
                </c:pt>
                <c:pt idx="2877">
                  <c:v>5.9507999999999998E-2</c:v>
                </c:pt>
                <c:pt idx="2878">
                  <c:v>6.6755999999999996E-2</c:v>
                </c:pt>
                <c:pt idx="2879">
                  <c:v>1.5958E-2</c:v>
                </c:pt>
                <c:pt idx="2880">
                  <c:v>3.0640000000000001E-2</c:v>
                </c:pt>
                <c:pt idx="2881">
                  <c:v>1.1102000000000001E-2</c:v>
                </c:pt>
                <c:pt idx="2882">
                  <c:v>2.3043999999999999E-2</c:v>
                </c:pt>
                <c:pt idx="2883">
                  <c:v>4.4833999999999998E-4</c:v>
                </c:pt>
                <c:pt idx="2884">
                  <c:v>6.3469999999999998E-4</c:v>
                </c:pt>
                <c:pt idx="2885">
                  <c:v>1.1504E-3</c:v>
                </c:pt>
                <c:pt idx="2886">
                  <c:v>4.327E-4</c:v>
                </c:pt>
                <c:pt idx="2887">
                  <c:v>9.6601000000000006E-2</c:v>
                </c:pt>
                <c:pt idx="2888">
                  <c:v>8.7981000000000004E-2</c:v>
                </c:pt>
                <c:pt idx="2889">
                  <c:v>9.8195000000000005E-2</c:v>
                </c:pt>
                <c:pt idx="2890">
                  <c:v>2.3827000000000001E-2</c:v>
                </c:pt>
                <c:pt idx="2891">
                  <c:v>3.0276999999999998E-2</c:v>
                </c:pt>
                <c:pt idx="2892">
                  <c:v>1.6138E-2</c:v>
                </c:pt>
                <c:pt idx="2893">
                  <c:v>3.4334000000000003E-2</c:v>
                </c:pt>
                <c:pt idx="2894">
                  <c:v>6.4094E-4</c:v>
                </c:pt>
                <c:pt idx="2895">
                  <c:v>8.5937999999999997E-4</c:v>
                </c:pt>
                <c:pt idx="2896">
                  <c:v>1.5945E-3</c:v>
                </c:pt>
                <c:pt idx="2897">
                  <c:v>7.1263000000000001E-4</c:v>
                </c:pt>
                <c:pt idx="2898">
                  <c:v>3.5017E-2</c:v>
                </c:pt>
                <c:pt idx="2899">
                  <c:v>3.2461999999999998E-2</c:v>
                </c:pt>
                <c:pt idx="2900">
                  <c:v>3.5811000000000003E-2</c:v>
                </c:pt>
                <c:pt idx="2901">
                  <c:v>8.5743E-3</c:v>
                </c:pt>
                <c:pt idx="2902">
                  <c:v>1.1162E-2</c:v>
                </c:pt>
                <c:pt idx="2903">
                  <c:v>1.6313000000000001E-2</c:v>
                </c:pt>
                <c:pt idx="2904">
                  <c:v>1.2446E-2</c:v>
                </c:pt>
                <c:pt idx="2905">
                  <c:v>2.4604E-4</c:v>
                </c:pt>
                <c:pt idx="2906">
                  <c:v>3.0009999999999998E-4</c:v>
                </c:pt>
                <c:pt idx="2907">
                  <c:v>5.9048E-4</c:v>
                </c:pt>
                <c:pt idx="2908">
                  <c:v>2.7213999999999998E-4</c:v>
                </c:pt>
                <c:pt idx="2909">
                  <c:v>7.3644000000000001E-2</c:v>
                </c:pt>
                <c:pt idx="2910">
                  <c:v>6.7685999999999996E-2</c:v>
                </c:pt>
                <c:pt idx="2911">
                  <c:v>7.4354000000000003E-2</c:v>
                </c:pt>
                <c:pt idx="2912">
                  <c:v>1.8260999999999999E-2</c:v>
                </c:pt>
                <c:pt idx="2913">
                  <c:v>2.2966E-2</c:v>
                </c:pt>
                <c:pt idx="2914">
                  <c:v>3.4504E-2</c:v>
                </c:pt>
                <c:pt idx="2915">
                  <c:v>1.2239999999999999E-2</c:v>
                </c:pt>
                <c:pt idx="2916">
                  <c:v>4.6596000000000002E-4</c:v>
                </c:pt>
                <c:pt idx="2917">
                  <c:v>6.3997000000000001E-4</c:v>
                </c:pt>
                <c:pt idx="2918">
                  <c:v>1.2397E-3</c:v>
                </c:pt>
                <c:pt idx="2919">
                  <c:v>4.9395999999999999E-4</c:v>
                </c:pt>
                <c:pt idx="2920">
                  <c:v>1.5703E-3</c:v>
                </c:pt>
                <c:pt idx="2921">
                  <c:v>1.2252000000000001E-3</c:v>
                </c:pt>
                <c:pt idx="2922">
                  <c:v>1.3259000000000001E-3</c:v>
                </c:pt>
                <c:pt idx="2923">
                  <c:v>3.4021000000000002E-4</c:v>
                </c:pt>
                <c:pt idx="2924">
                  <c:v>3.7489000000000001E-4</c:v>
                </c:pt>
                <c:pt idx="2925">
                  <c:v>6.3489999999999998E-4</c:v>
                </c:pt>
                <c:pt idx="2926">
                  <c:v>2.3085E-4</c:v>
                </c:pt>
                <c:pt idx="2927">
                  <c:v>4.7983999999999999E-4</c:v>
                </c:pt>
                <c:pt idx="2928">
                  <c:v>1.3091999999999999E-5</c:v>
                </c:pt>
                <c:pt idx="2929">
                  <c:v>2.3567999999999999E-5</c:v>
                </c:pt>
                <c:pt idx="2930">
                  <c:v>9.2836000000000004E-6</c:v>
                </c:pt>
                <c:pt idx="2931">
                  <c:v>2.0241999999999999E-3</c:v>
                </c:pt>
                <c:pt idx="2932">
                  <c:v>2.0303000000000001E-3</c:v>
                </c:pt>
                <c:pt idx="2933">
                  <c:v>1.9770999999999999E-3</c:v>
                </c:pt>
                <c:pt idx="2934">
                  <c:v>5.0591000000000004E-4</c:v>
                </c:pt>
                <c:pt idx="2935">
                  <c:v>6.5647999999999998E-4</c:v>
                </c:pt>
                <c:pt idx="2936">
                  <c:v>1.0468000000000001E-3</c:v>
                </c:pt>
                <c:pt idx="2937">
                  <c:v>3.2085000000000002E-4</c:v>
                </c:pt>
                <c:pt idx="2938">
                  <c:v>6.9118000000000001E-4</c:v>
                </c:pt>
                <c:pt idx="2939">
                  <c:v>1.3161E-5</c:v>
                </c:pt>
                <c:pt idx="2940">
                  <c:v>3.1773999999999998E-5</c:v>
                </c:pt>
                <c:pt idx="2941">
                  <c:v>1.3229E-5</c:v>
                </c:pt>
                <c:pt idx="2942">
                  <c:v>3.6240999999999999E-3</c:v>
                </c:pt>
                <c:pt idx="2943">
                  <c:v>3.2829000000000001E-3</c:v>
                </c:pt>
                <c:pt idx="2944">
                  <c:v>3.8441999999999999E-3</c:v>
                </c:pt>
                <c:pt idx="2945">
                  <c:v>9.1102000000000002E-4</c:v>
                </c:pt>
                <c:pt idx="2946">
                  <c:v>1.1996000000000001E-3</c:v>
                </c:pt>
                <c:pt idx="2947">
                  <c:v>1.7694E-3</c:v>
                </c:pt>
                <c:pt idx="2948">
                  <c:v>6.5003999999999995E-4</c:v>
                </c:pt>
                <c:pt idx="2949">
                  <c:v>1.2907000000000001E-3</c:v>
                </c:pt>
                <c:pt idx="2950">
                  <c:v>2.0120999999999999E-5</c:v>
                </c:pt>
                <c:pt idx="2951">
                  <c:v>3.3358999999999997E-5</c:v>
                </c:pt>
                <c:pt idx="2952">
                  <c:v>2.3921E-5</c:v>
                </c:pt>
                <c:pt idx="2953">
                  <c:v>1.4092E-3</c:v>
                </c:pt>
                <c:pt idx="2954">
                  <c:v>1.4335000000000001E-3</c:v>
                </c:pt>
                <c:pt idx="2955">
                  <c:v>1.5261000000000001E-3</c:v>
                </c:pt>
                <c:pt idx="2956">
                  <c:v>3.5958000000000002E-4</c:v>
                </c:pt>
                <c:pt idx="2957">
                  <c:v>5.1216E-4</c:v>
                </c:pt>
                <c:pt idx="2958">
                  <c:v>7.2875999999999995E-4</c:v>
                </c:pt>
                <c:pt idx="2959">
                  <c:v>2.2986999999999999E-4</c:v>
                </c:pt>
                <c:pt idx="2960">
                  <c:v>4.9658999999999999E-4</c:v>
                </c:pt>
                <c:pt idx="2961">
                  <c:v>1.08E-5</c:v>
                </c:pt>
                <c:pt idx="2962">
                  <c:v>1.6028E-5</c:v>
                </c:pt>
                <c:pt idx="2963">
                  <c:v>2.6186999999999998E-5</c:v>
                </c:pt>
                <c:pt idx="2964">
                  <c:v>0.23033000000000001</c:v>
                </c:pt>
                <c:pt idx="2965">
                  <c:v>0.25839000000000001</c:v>
                </c:pt>
                <c:pt idx="2966">
                  <c:v>6.2607999999999997E-2</c:v>
                </c:pt>
                <c:pt idx="2967">
                  <c:v>8.1254000000000007E-2</c:v>
                </c:pt>
                <c:pt idx="2968">
                  <c:v>0.11963</c:v>
                </c:pt>
                <c:pt idx="2969">
                  <c:v>4.3720000000000002E-2</c:v>
                </c:pt>
                <c:pt idx="2970">
                  <c:v>7.1557999999999997E-2</c:v>
                </c:pt>
                <c:pt idx="2971">
                  <c:v>1.5238000000000001E-3</c:v>
                </c:pt>
                <c:pt idx="2972">
                  <c:v>2.4842000000000002E-3</c:v>
                </c:pt>
                <c:pt idx="2973">
                  <c:v>4.3102000000000001E-3</c:v>
                </c:pt>
                <c:pt idx="2974">
                  <c:v>1.856E-3</c:v>
                </c:pt>
                <c:pt idx="2975">
                  <c:v>0.23241999999999999</c:v>
                </c:pt>
                <c:pt idx="2976">
                  <c:v>0.23404</c:v>
                </c:pt>
                <c:pt idx="2977">
                  <c:v>5.6499000000000001E-2</c:v>
                </c:pt>
                <c:pt idx="2978">
                  <c:v>7.3635000000000006E-2</c:v>
                </c:pt>
                <c:pt idx="2979">
                  <c:v>0.1085</c:v>
                </c:pt>
                <c:pt idx="2980">
                  <c:v>3.9813000000000001E-2</c:v>
                </c:pt>
                <c:pt idx="2981">
                  <c:v>6.5726000000000007E-2</c:v>
                </c:pt>
                <c:pt idx="2982">
                  <c:v>1.3943E-3</c:v>
                </c:pt>
                <c:pt idx="2983">
                  <c:v>2.0306999999999999E-3</c:v>
                </c:pt>
                <c:pt idx="2984">
                  <c:v>4.0959999999999998E-3</c:v>
                </c:pt>
                <c:pt idx="2985">
                  <c:v>1.719E-3</c:v>
                </c:pt>
                <c:pt idx="2986">
                  <c:v>0.25858999999999999</c:v>
                </c:pt>
                <c:pt idx="2987">
                  <c:v>0.23343</c:v>
                </c:pt>
                <c:pt idx="2988">
                  <c:v>6.2913999999999998E-2</c:v>
                </c:pt>
                <c:pt idx="2989">
                  <c:v>8.1083000000000002E-2</c:v>
                </c:pt>
                <c:pt idx="2990">
                  <c:v>0.12225999999999999</c:v>
                </c:pt>
                <c:pt idx="2991">
                  <c:v>4.3873000000000002E-2</c:v>
                </c:pt>
                <c:pt idx="2992">
                  <c:v>7.2715000000000002E-2</c:v>
                </c:pt>
                <c:pt idx="2993">
                  <c:v>1.5895E-3</c:v>
                </c:pt>
                <c:pt idx="2994">
                  <c:v>2.2179999999999999E-3</c:v>
                </c:pt>
                <c:pt idx="2995">
                  <c:v>4.5282999999999999E-3</c:v>
                </c:pt>
                <c:pt idx="2996">
                  <c:v>1.9096E-3</c:v>
                </c:pt>
                <c:pt idx="2997">
                  <c:v>6.5037999999999999E-2</c:v>
                </c:pt>
                <c:pt idx="2998">
                  <c:v>5.7603000000000001E-2</c:v>
                </c:pt>
                <c:pt idx="2999">
                  <c:v>6.4246999999999999E-2</c:v>
                </c:pt>
                <c:pt idx="3000">
                  <c:v>2.0049000000000001E-2</c:v>
                </c:pt>
                <c:pt idx="3001">
                  <c:v>2.9818000000000001E-2</c:v>
                </c:pt>
                <c:pt idx="3002">
                  <c:v>1.0688E-2</c:v>
                </c:pt>
                <c:pt idx="3003">
                  <c:v>1.7878999999999999E-2</c:v>
                </c:pt>
                <c:pt idx="3004">
                  <c:v>3.5239000000000001E-4</c:v>
                </c:pt>
                <c:pt idx="3005">
                  <c:v>5.2309000000000003E-4</c:v>
                </c:pt>
                <c:pt idx="3006">
                  <c:v>1.1142000000000001E-3</c:v>
                </c:pt>
                <c:pt idx="3007">
                  <c:v>5.2034E-4</c:v>
                </c:pt>
                <c:pt idx="3008">
                  <c:v>8.2794000000000006E-2</c:v>
                </c:pt>
                <c:pt idx="3009">
                  <c:v>7.4847999999999998E-2</c:v>
                </c:pt>
                <c:pt idx="3010">
                  <c:v>8.4237000000000006E-2</c:v>
                </c:pt>
                <c:pt idx="3011">
                  <c:v>2.0243000000000001E-2</c:v>
                </c:pt>
                <c:pt idx="3012">
                  <c:v>3.8483000000000003E-2</c:v>
                </c:pt>
                <c:pt idx="3013">
                  <c:v>1.4034E-2</c:v>
                </c:pt>
                <c:pt idx="3014">
                  <c:v>2.3146E-2</c:v>
                </c:pt>
                <c:pt idx="3015">
                  <c:v>4.9392000000000001E-4</c:v>
                </c:pt>
                <c:pt idx="3016">
                  <c:v>7.6086999999999997E-4</c:v>
                </c:pt>
                <c:pt idx="3017">
                  <c:v>1.4227E-3</c:v>
                </c:pt>
                <c:pt idx="3018">
                  <c:v>5.4761000000000002E-4</c:v>
                </c:pt>
                <c:pt idx="3019">
                  <c:v>0.12121</c:v>
                </c:pt>
                <c:pt idx="3020">
                  <c:v>0.11025</c:v>
                </c:pt>
                <c:pt idx="3021">
                  <c:v>0.12286999999999999</c:v>
                </c:pt>
                <c:pt idx="3022">
                  <c:v>2.9946E-2</c:v>
                </c:pt>
                <c:pt idx="3023">
                  <c:v>3.8258E-2</c:v>
                </c:pt>
                <c:pt idx="3024">
                  <c:v>2.0553999999999999E-2</c:v>
                </c:pt>
                <c:pt idx="3025">
                  <c:v>3.4751999999999998E-2</c:v>
                </c:pt>
                <c:pt idx="3026">
                  <c:v>8.1035999999999999E-4</c:v>
                </c:pt>
                <c:pt idx="3027">
                  <c:v>1.1352999999999999E-3</c:v>
                </c:pt>
                <c:pt idx="3028">
                  <c:v>2.0211000000000001E-3</c:v>
                </c:pt>
                <c:pt idx="3029">
                  <c:v>9.3592000000000002E-4</c:v>
                </c:pt>
                <c:pt idx="3030">
                  <c:v>4.4250999999999999E-2</c:v>
                </c:pt>
                <c:pt idx="3031">
                  <c:v>4.1012E-2</c:v>
                </c:pt>
                <c:pt idx="3032">
                  <c:v>4.4653999999999999E-2</c:v>
                </c:pt>
                <c:pt idx="3033">
                  <c:v>1.0687E-2</c:v>
                </c:pt>
                <c:pt idx="3034">
                  <c:v>1.4211E-2</c:v>
                </c:pt>
                <c:pt idx="3035">
                  <c:v>2.1062999999999998E-2</c:v>
                </c:pt>
                <c:pt idx="3036">
                  <c:v>1.2444999999999999E-2</c:v>
                </c:pt>
                <c:pt idx="3037">
                  <c:v>2.9236000000000003E-4</c:v>
                </c:pt>
                <c:pt idx="3038">
                  <c:v>4.1126999999999998E-4</c:v>
                </c:pt>
                <c:pt idx="3039">
                  <c:v>7.8602000000000001E-4</c:v>
                </c:pt>
                <c:pt idx="3040">
                  <c:v>3.2300999999999999E-4</c:v>
                </c:pt>
                <c:pt idx="3041">
                  <c:v>7.3780999999999999E-2</c:v>
                </c:pt>
                <c:pt idx="3042">
                  <c:v>6.7118999999999998E-2</c:v>
                </c:pt>
                <c:pt idx="3043">
                  <c:v>7.4914999999999995E-2</c:v>
                </c:pt>
                <c:pt idx="3044">
                  <c:v>1.821E-2</c:v>
                </c:pt>
                <c:pt idx="3045">
                  <c:v>2.2922000000000001E-2</c:v>
                </c:pt>
                <c:pt idx="3046">
                  <c:v>3.4583000000000003E-2</c:v>
                </c:pt>
                <c:pt idx="3047">
                  <c:v>1.2491E-2</c:v>
                </c:pt>
                <c:pt idx="3048">
                  <c:v>4.4805000000000002E-4</c:v>
                </c:pt>
                <c:pt idx="3049">
                  <c:v>6.8243999999999998E-4</c:v>
                </c:pt>
                <c:pt idx="3050">
                  <c:v>1.2677000000000001E-3</c:v>
                </c:pt>
                <c:pt idx="3051">
                  <c:v>5.0000999999999995E-4</c:v>
                </c:pt>
                <c:pt idx="3052">
                  <c:v>1.7051E-3</c:v>
                </c:pt>
                <c:pt idx="3053">
                  <c:v>1.6356999999999999E-3</c:v>
                </c:pt>
                <c:pt idx="3054">
                  <c:v>1.8059E-3</c:v>
                </c:pt>
                <c:pt idx="3055">
                  <c:v>4.2527999999999999E-4</c:v>
                </c:pt>
                <c:pt idx="3056">
                  <c:v>5.2154000000000002E-4</c:v>
                </c:pt>
                <c:pt idx="3057">
                  <c:v>7.4313999999999999E-4</c:v>
                </c:pt>
                <c:pt idx="3058">
                  <c:v>3.2880000000000002E-4</c:v>
                </c:pt>
                <c:pt idx="3059">
                  <c:v>4.9620999999999997E-4</c:v>
                </c:pt>
                <c:pt idx="3060">
                  <c:v>1.4109E-5</c:v>
                </c:pt>
                <c:pt idx="3061">
                  <c:v>2.9269999999999999E-5</c:v>
                </c:pt>
                <c:pt idx="3062">
                  <c:v>8.5603E-6</c:v>
                </c:pt>
                <c:pt idx="3063">
                  <c:v>2.5907999999999999E-3</c:v>
                </c:pt>
                <c:pt idx="3064">
                  <c:v>2.1765999999999999E-3</c:v>
                </c:pt>
                <c:pt idx="3065">
                  <c:v>2.6718000000000002E-3</c:v>
                </c:pt>
                <c:pt idx="3066">
                  <c:v>6.8362999999999996E-4</c:v>
                </c:pt>
                <c:pt idx="3067">
                  <c:v>8.1408999999999995E-4</c:v>
                </c:pt>
                <c:pt idx="3068">
                  <c:v>1.1335E-3</c:v>
                </c:pt>
                <c:pt idx="3069">
                  <c:v>4.6765000000000001E-4</c:v>
                </c:pt>
                <c:pt idx="3070">
                  <c:v>6.6308999999999997E-4</c:v>
                </c:pt>
                <c:pt idx="3071">
                  <c:v>1.5554999999999999E-5</c:v>
                </c:pt>
                <c:pt idx="3072">
                  <c:v>4.3631999999999998E-5</c:v>
                </c:pt>
                <c:pt idx="3073">
                  <c:v>1.7886000000000001E-5</c:v>
                </c:pt>
                <c:pt idx="3074">
                  <c:v>4.5154000000000001E-3</c:v>
                </c:pt>
                <c:pt idx="3075">
                  <c:v>4.0702999999999998E-3</c:v>
                </c:pt>
                <c:pt idx="3076">
                  <c:v>4.7730999999999997E-3</c:v>
                </c:pt>
                <c:pt idx="3077">
                  <c:v>1.1264000000000001E-3</c:v>
                </c:pt>
                <c:pt idx="3078">
                  <c:v>1.4205999999999999E-3</c:v>
                </c:pt>
                <c:pt idx="3079">
                  <c:v>2.1156E-3</c:v>
                </c:pt>
                <c:pt idx="3080">
                  <c:v>7.8335999999999998E-4</c:v>
                </c:pt>
                <c:pt idx="3081">
                  <c:v>1.3196E-3</c:v>
                </c:pt>
                <c:pt idx="3082">
                  <c:v>3.1408999999999997E-5</c:v>
                </c:pt>
                <c:pt idx="3083">
                  <c:v>4.2215999999999997E-5</c:v>
                </c:pt>
                <c:pt idx="3084">
                  <c:v>3.0026999999999999E-5</c:v>
                </c:pt>
                <c:pt idx="3085">
                  <c:v>1.9026E-3</c:v>
                </c:pt>
                <c:pt idx="3086">
                  <c:v>1.5774999999999999E-3</c:v>
                </c:pt>
                <c:pt idx="3087">
                  <c:v>2.0522000000000001E-3</c:v>
                </c:pt>
                <c:pt idx="3088">
                  <c:v>4.6493000000000001E-4</c:v>
                </c:pt>
                <c:pt idx="3089">
                  <c:v>5.7070000000000005E-4</c:v>
                </c:pt>
                <c:pt idx="3090">
                  <c:v>9.4308E-4</c:v>
                </c:pt>
                <c:pt idx="3091">
                  <c:v>3.0562999999999999E-4</c:v>
                </c:pt>
                <c:pt idx="3092">
                  <c:v>5.8907999999999996E-4</c:v>
                </c:pt>
                <c:pt idx="3093">
                  <c:v>1.0027000000000001E-5</c:v>
                </c:pt>
                <c:pt idx="3094">
                  <c:v>1.8910999999999999E-5</c:v>
                </c:pt>
                <c:pt idx="3095">
                  <c:v>3.7762999999999997E-5</c:v>
                </c:pt>
                <c:pt idx="3096">
                  <c:v>0.64561000000000002</c:v>
                </c:pt>
                <c:pt idx="3097">
                  <c:v>0.16641</c:v>
                </c:pt>
                <c:pt idx="3098">
                  <c:v>0.21226999999999999</c:v>
                </c:pt>
                <c:pt idx="3099">
                  <c:v>0.31696999999999997</c:v>
                </c:pt>
                <c:pt idx="3100">
                  <c:v>0.1143</c:v>
                </c:pt>
                <c:pt idx="3101">
                  <c:v>0.19195000000000001</c:v>
                </c:pt>
                <c:pt idx="3102">
                  <c:v>0.24231</c:v>
                </c:pt>
                <c:pt idx="3103">
                  <c:v>0.64180000000000004</c:v>
                </c:pt>
                <c:pt idx="3104">
                  <c:v>0.17258000000000001</c:v>
                </c:pt>
                <c:pt idx="3105">
                  <c:v>0.22475000000000001</c:v>
                </c:pt>
                <c:pt idx="3106">
                  <c:v>0.33183000000000001</c:v>
                </c:pt>
                <c:pt idx="3107">
                  <c:v>0.11978999999999999</c:v>
                </c:pt>
                <c:pt idx="3108">
                  <c:v>0.19681999999999999</c:v>
                </c:pt>
                <c:pt idx="3109">
                  <c:v>0.25045000000000001</c:v>
                </c:pt>
                <c:pt idx="3110">
                  <c:v>0.16980999999999999</c:v>
                </c:pt>
                <c:pt idx="3111">
                  <c:v>0.17935000000000001</c:v>
                </c:pt>
                <c:pt idx="3112">
                  <c:v>5.8994999999999999E-2</c:v>
                </c:pt>
                <c:pt idx="3113">
                  <c:v>8.7916999999999995E-2</c:v>
                </c:pt>
                <c:pt idx="3114">
                  <c:v>3.1951E-2</c:v>
                </c:pt>
                <c:pt idx="3115">
                  <c:v>5.3802000000000003E-2</c:v>
                </c:pt>
                <c:pt idx="3116">
                  <c:v>6.6568000000000002E-2</c:v>
                </c:pt>
                <c:pt idx="3117">
                  <c:v>1.1460999999999999E-3</c:v>
                </c:pt>
                <c:pt idx="3118">
                  <c:v>1.7907999999999999E-3</c:v>
                </c:pt>
                <c:pt idx="3119">
                  <c:v>3.0695000000000002E-3</c:v>
                </c:pt>
                <c:pt idx="3120">
                  <c:v>1.2696000000000001E-3</c:v>
                </c:pt>
                <c:pt idx="3121">
                  <c:v>0.21945000000000001</c:v>
                </c:pt>
                <c:pt idx="3122">
                  <c:v>0.22791</c:v>
                </c:pt>
                <c:pt idx="3123">
                  <c:v>5.8754000000000001E-2</c:v>
                </c:pt>
                <c:pt idx="3124">
                  <c:v>0.11258</c:v>
                </c:pt>
                <c:pt idx="3125">
                  <c:v>4.0687000000000001E-2</c:v>
                </c:pt>
                <c:pt idx="3126">
                  <c:v>6.8228999999999998E-2</c:v>
                </c:pt>
                <c:pt idx="3127">
                  <c:v>8.4756999999999999E-2</c:v>
                </c:pt>
                <c:pt idx="3128">
                  <c:v>1.4224999999999999E-3</c:v>
                </c:pt>
                <c:pt idx="3129">
                  <c:v>2.1310000000000001E-3</c:v>
                </c:pt>
                <c:pt idx="3130">
                  <c:v>4.1180000000000001E-3</c:v>
                </c:pt>
                <c:pt idx="3131">
                  <c:v>1.7208E-3</c:v>
                </c:pt>
                <c:pt idx="3132">
                  <c:v>0.32027</c:v>
                </c:pt>
                <c:pt idx="3133">
                  <c:v>0.33674999999999999</c:v>
                </c:pt>
                <c:pt idx="3134">
                  <c:v>8.6929999999999993E-2</c:v>
                </c:pt>
                <c:pt idx="3135">
                  <c:v>0.11209</c:v>
                </c:pt>
                <c:pt idx="3136">
                  <c:v>6.0274000000000001E-2</c:v>
                </c:pt>
                <c:pt idx="3137">
                  <c:v>0.1002</c:v>
                </c:pt>
                <c:pt idx="3138">
                  <c:v>0.12683</c:v>
                </c:pt>
                <c:pt idx="3139">
                  <c:v>2.5011999999999999E-3</c:v>
                </c:pt>
                <c:pt idx="3140">
                  <c:v>2.8884000000000002E-3</c:v>
                </c:pt>
                <c:pt idx="3141">
                  <c:v>5.8948000000000004E-3</c:v>
                </c:pt>
                <c:pt idx="3142">
                  <c:v>2.3554000000000001E-3</c:v>
                </c:pt>
                <c:pt idx="3143">
                  <c:v>0.11599</c:v>
                </c:pt>
                <c:pt idx="3144">
                  <c:v>0.12411</c:v>
                </c:pt>
                <c:pt idx="3145">
                  <c:v>3.1557000000000002E-2</c:v>
                </c:pt>
                <c:pt idx="3146">
                  <c:v>4.0198999999999999E-2</c:v>
                </c:pt>
                <c:pt idx="3147">
                  <c:v>6.1344000000000003E-2</c:v>
                </c:pt>
                <c:pt idx="3148">
                  <c:v>3.6172999999999997E-2</c:v>
                </c:pt>
                <c:pt idx="3149">
                  <c:v>4.6088999999999998E-2</c:v>
                </c:pt>
                <c:pt idx="3150">
                  <c:v>8.7569999999999998E-4</c:v>
                </c:pt>
                <c:pt idx="3151">
                  <c:v>1.1979E-3</c:v>
                </c:pt>
                <c:pt idx="3152">
                  <c:v>2.1289999999999998E-3</c:v>
                </c:pt>
                <c:pt idx="3153">
                  <c:v>9.8796999999999991E-4</c:v>
                </c:pt>
                <c:pt idx="3154">
                  <c:v>0.19483</c:v>
                </c:pt>
                <c:pt idx="3155">
                  <c:v>0.20341999999999999</c:v>
                </c:pt>
                <c:pt idx="3156">
                  <c:v>5.2706999999999997E-2</c:v>
                </c:pt>
                <c:pt idx="3157">
                  <c:v>6.7527000000000004E-2</c:v>
                </c:pt>
                <c:pt idx="3158">
                  <c:v>0.10099</c:v>
                </c:pt>
                <c:pt idx="3159">
                  <c:v>3.6334999999999999E-2</c:v>
                </c:pt>
                <c:pt idx="3160">
                  <c:v>7.6342999999999994E-2</c:v>
                </c:pt>
                <c:pt idx="3161">
                  <c:v>1.2876000000000001E-3</c:v>
                </c:pt>
                <c:pt idx="3162">
                  <c:v>1.9926000000000002E-3</c:v>
                </c:pt>
                <c:pt idx="3163">
                  <c:v>3.6129000000000001E-3</c:v>
                </c:pt>
                <c:pt idx="3164">
                  <c:v>1.4812E-3</c:v>
                </c:pt>
                <c:pt idx="3165">
                  <c:v>0.24581</c:v>
                </c:pt>
                <c:pt idx="3166">
                  <c:v>0.25758999999999999</c:v>
                </c:pt>
                <c:pt idx="3167">
                  <c:v>6.5921999999999994E-2</c:v>
                </c:pt>
                <c:pt idx="3168">
                  <c:v>8.6437E-2</c:v>
                </c:pt>
                <c:pt idx="3169">
                  <c:v>0.12717000000000001</c:v>
                </c:pt>
                <c:pt idx="3170">
                  <c:v>4.5878000000000002E-2</c:v>
                </c:pt>
                <c:pt idx="3171">
                  <c:v>7.6457999999999998E-2</c:v>
                </c:pt>
                <c:pt idx="3172">
                  <c:v>1.8265E-3</c:v>
                </c:pt>
                <c:pt idx="3173">
                  <c:v>2.3536E-3</c:v>
                </c:pt>
                <c:pt idx="3174">
                  <c:v>4.6658000000000003E-3</c:v>
                </c:pt>
                <c:pt idx="3175">
                  <c:v>1.8847E-3</c:v>
                </c:pt>
                <c:pt idx="3176">
                  <c:v>0.64227999999999996</c:v>
                </c:pt>
                <c:pt idx="3177">
                  <c:v>0.16599</c:v>
                </c:pt>
                <c:pt idx="3178">
                  <c:v>0.21260000000000001</c:v>
                </c:pt>
                <c:pt idx="3179">
                  <c:v>0.3175</c:v>
                </c:pt>
                <c:pt idx="3180">
                  <c:v>0.11518</c:v>
                </c:pt>
                <c:pt idx="3181">
                  <c:v>0.1898</c:v>
                </c:pt>
                <c:pt idx="3182">
                  <c:v>0.24249999999999999</c:v>
                </c:pt>
                <c:pt idx="3183">
                  <c:v>0.64570000000000005</c:v>
                </c:pt>
                <c:pt idx="3184">
                  <c:v>0.15995999999999999</c:v>
                </c:pt>
                <c:pt idx="3185">
                  <c:v>0.20673</c:v>
                </c:pt>
                <c:pt idx="3186">
                  <c:v>0.30420000000000003</c:v>
                </c:pt>
                <c:pt idx="3187">
                  <c:v>0.10882</c:v>
                </c:pt>
                <c:pt idx="3188">
                  <c:v>0.18129000000000001</c:v>
                </c:pt>
                <c:pt idx="3189">
                  <c:v>0.22919999999999999</c:v>
                </c:pt>
                <c:pt idx="3190">
                  <c:v>0.17052</c:v>
                </c:pt>
                <c:pt idx="3191">
                  <c:v>0.16386999999999999</c:v>
                </c:pt>
                <c:pt idx="3192">
                  <c:v>5.3823999999999997E-2</c:v>
                </c:pt>
                <c:pt idx="3193">
                  <c:v>8.0144000000000007E-2</c:v>
                </c:pt>
                <c:pt idx="3194">
                  <c:v>2.8583999999999998E-2</c:v>
                </c:pt>
                <c:pt idx="3195">
                  <c:v>4.9051999999999998E-2</c:v>
                </c:pt>
                <c:pt idx="3196">
                  <c:v>6.1116999999999998E-2</c:v>
                </c:pt>
                <c:pt idx="3197">
                  <c:v>1.0647E-3</c:v>
                </c:pt>
                <c:pt idx="3198">
                  <c:v>1.6664E-3</c:v>
                </c:pt>
                <c:pt idx="3199">
                  <c:v>2.9957999999999999E-3</c:v>
                </c:pt>
                <c:pt idx="3200">
                  <c:v>1.4777E-3</c:v>
                </c:pt>
                <c:pt idx="3201">
                  <c:v>0.21878</c:v>
                </c:pt>
                <c:pt idx="3202">
                  <c:v>0.20809</c:v>
                </c:pt>
                <c:pt idx="3203">
                  <c:v>5.4185999999999998E-2</c:v>
                </c:pt>
                <c:pt idx="3204">
                  <c:v>0.10276</c:v>
                </c:pt>
                <c:pt idx="3205">
                  <c:v>3.7412000000000001E-2</c:v>
                </c:pt>
                <c:pt idx="3206">
                  <c:v>6.2434999999999997E-2</c:v>
                </c:pt>
                <c:pt idx="3207">
                  <c:v>7.7581999999999998E-2</c:v>
                </c:pt>
                <c:pt idx="3208">
                  <c:v>1.1964E-3</c:v>
                </c:pt>
                <c:pt idx="3209">
                  <c:v>2.0487999999999999E-3</c:v>
                </c:pt>
                <c:pt idx="3210">
                  <c:v>3.7661000000000001E-3</c:v>
                </c:pt>
                <c:pt idx="3211">
                  <c:v>1.4936999999999999E-3</c:v>
                </c:pt>
                <c:pt idx="3212">
                  <c:v>0.32274999999999998</c:v>
                </c:pt>
                <c:pt idx="3213">
                  <c:v>0.30803000000000003</c:v>
                </c:pt>
                <c:pt idx="3214">
                  <c:v>7.9389000000000001E-2</c:v>
                </c:pt>
                <c:pt idx="3215">
                  <c:v>0.10228</c:v>
                </c:pt>
                <c:pt idx="3216">
                  <c:v>5.5256E-2</c:v>
                </c:pt>
                <c:pt idx="3217">
                  <c:v>9.1528999999999999E-2</c:v>
                </c:pt>
                <c:pt idx="3218">
                  <c:v>0.11508</c:v>
                </c:pt>
                <c:pt idx="3219">
                  <c:v>2.1112000000000001E-3</c:v>
                </c:pt>
                <c:pt idx="3220">
                  <c:v>2.9004E-3</c:v>
                </c:pt>
                <c:pt idx="3221">
                  <c:v>5.4206999999999997E-3</c:v>
                </c:pt>
                <c:pt idx="3222">
                  <c:v>2.3666999999999998E-3</c:v>
                </c:pt>
                <c:pt idx="3223">
                  <c:v>0.11809</c:v>
                </c:pt>
                <c:pt idx="3224">
                  <c:v>0.11455</c:v>
                </c:pt>
                <c:pt idx="3225">
                  <c:v>2.9307E-2</c:v>
                </c:pt>
                <c:pt idx="3226">
                  <c:v>3.7894999999999998E-2</c:v>
                </c:pt>
                <c:pt idx="3227">
                  <c:v>5.4873999999999999E-2</c:v>
                </c:pt>
                <c:pt idx="3228">
                  <c:v>3.2979000000000001E-2</c:v>
                </c:pt>
                <c:pt idx="3229">
                  <c:v>4.1863999999999998E-2</c:v>
                </c:pt>
                <c:pt idx="3230">
                  <c:v>8.0493999999999997E-4</c:v>
                </c:pt>
                <c:pt idx="3231">
                  <c:v>1.0196999999999999E-3</c:v>
                </c:pt>
                <c:pt idx="3232">
                  <c:v>2.0333999999999999E-3</c:v>
                </c:pt>
                <c:pt idx="3233">
                  <c:v>8.8234999999999995E-4</c:v>
                </c:pt>
                <c:pt idx="3234">
                  <c:v>0.19538</c:v>
                </c:pt>
                <c:pt idx="3235">
                  <c:v>0.18443000000000001</c:v>
                </c:pt>
                <c:pt idx="3236">
                  <c:v>4.8203999999999997E-2</c:v>
                </c:pt>
                <c:pt idx="3237">
                  <c:v>6.2135000000000003E-2</c:v>
                </c:pt>
                <c:pt idx="3238">
                  <c:v>9.1355000000000006E-2</c:v>
                </c:pt>
                <c:pt idx="3239">
                  <c:v>3.3523999999999998E-2</c:v>
                </c:pt>
                <c:pt idx="3240">
                  <c:v>6.9511000000000003E-2</c:v>
                </c:pt>
                <c:pt idx="3241">
                  <c:v>1.1703E-3</c:v>
                </c:pt>
                <c:pt idx="3242">
                  <c:v>2.003E-3</c:v>
                </c:pt>
                <c:pt idx="3243">
                  <c:v>3.3758999999999998E-3</c:v>
                </c:pt>
                <c:pt idx="3244">
                  <c:v>1.4861E-3</c:v>
                </c:pt>
                <c:pt idx="3245">
                  <c:v>0.24842</c:v>
                </c:pt>
                <c:pt idx="3246">
                  <c:v>0.23588999999999999</c:v>
                </c:pt>
                <c:pt idx="3247">
                  <c:v>6.1539999999999997E-2</c:v>
                </c:pt>
                <c:pt idx="3248">
                  <c:v>7.8137999999999999E-2</c:v>
                </c:pt>
                <c:pt idx="3249">
                  <c:v>0.11472</c:v>
                </c:pt>
                <c:pt idx="3250">
                  <c:v>4.1595E-2</c:v>
                </c:pt>
                <c:pt idx="3251">
                  <c:v>7.0347999999999994E-2</c:v>
                </c:pt>
                <c:pt idx="3252">
                  <c:v>1.6348999999999999E-3</c:v>
                </c:pt>
                <c:pt idx="3253">
                  <c:v>2.2648999999999998E-3</c:v>
                </c:pt>
                <c:pt idx="3254">
                  <c:v>4.3587000000000001E-3</c:v>
                </c:pt>
                <c:pt idx="3255">
                  <c:v>1.8369E-3</c:v>
                </c:pt>
                <c:pt idx="3256">
                  <c:v>0.64407000000000003</c:v>
                </c:pt>
                <c:pt idx="3257">
                  <c:v>0.17398</c:v>
                </c:pt>
                <c:pt idx="3258">
                  <c:v>0.22206000000000001</c:v>
                </c:pt>
                <c:pt idx="3259">
                  <c:v>0.33035999999999999</c:v>
                </c:pt>
                <c:pt idx="3260">
                  <c:v>0.12071999999999999</c:v>
                </c:pt>
                <c:pt idx="3261">
                  <c:v>0.19969999999999999</c:v>
                </c:pt>
                <c:pt idx="3262">
                  <c:v>0.25390000000000001</c:v>
                </c:pt>
                <c:pt idx="3263">
                  <c:v>0.64510000000000001</c:v>
                </c:pt>
                <c:pt idx="3264">
                  <c:v>0.15925</c:v>
                </c:pt>
                <c:pt idx="3265">
                  <c:v>0.20282</c:v>
                </c:pt>
                <c:pt idx="3266">
                  <c:v>0.30308000000000002</c:v>
                </c:pt>
                <c:pt idx="3267">
                  <c:v>0.10945000000000001</c:v>
                </c:pt>
                <c:pt idx="3268">
                  <c:v>0.18254999999999999</c:v>
                </c:pt>
                <c:pt idx="3269">
                  <c:v>0.22943</c:v>
                </c:pt>
                <c:pt idx="3270">
                  <c:v>0.17857000000000001</c:v>
                </c:pt>
                <c:pt idx="3271">
                  <c:v>0.16350999999999999</c:v>
                </c:pt>
                <c:pt idx="3272">
                  <c:v>5.6855000000000003E-2</c:v>
                </c:pt>
                <c:pt idx="3273">
                  <c:v>8.4453E-2</c:v>
                </c:pt>
                <c:pt idx="3274">
                  <c:v>2.9939E-2</c:v>
                </c:pt>
                <c:pt idx="3275">
                  <c:v>5.0550999999999999E-2</c:v>
                </c:pt>
                <c:pt idx="3276">
                  <c:v>6.3202999999999995E-2</c:v>
                </c:pt>
                <c:pt idx="3277">
                  <c:v>1.0998E-3</c:v>
                </c:pt>
                <c:pt idx="3278">
                  <c:v>1.6773000000000001E-3</c:v>
                </c:pt>
                <c:pt idx="3279">
                  <c:v>3.0677E-3</c:v>
                </c:pt>
                <c:pt idx="3280">
                  <c:v>1.3408999999999999E-3</c:v>
                </c:pt>
                <c:pt idx="3281">
                  <c:v>0.23161000000000001</c:v>
                </c:pt>
                <c:pt idx="3282">
                  <c:v>0.21009</c:v>
                </c:pt>
                <c:pt idx="3283">
                  <c:v>5.6237000000000002E-2</c:v>
                </c:pt>
                <c:pt idx="3284">
                  <c:v>0.10911</c:v>
                </c:pt>
                <c:pt idx="3285">
                  <c:v>3.8869000000000001E-2</c:v>
                </c:pt>
                <c:pt idx="3286">
                  <c:v>6.4937999999999996E-2</c:v>
                </c:pt>
                <c:pt idx="3287">
                  <c:v>8.3025000000000002E-2</c:v>
                </c:pt>
                <c:pt idx="3288">
                  <c:v>1.2911999999999999E-3</c:v>
                </c:pt>
                <c:pt idx="3289">
                  <c:v>2.1524999999999999E-3</c:v>
                </c:pt>
                <c:pt idx="3290">
                  <c:v>4.0374E-3</c:v>
                </c:pt>
                <c:pt idx="3291">
                  <c:v>1.7604999999999999E-3</c:v>
                </c:pt>
                <c:pt idx="3292">
                  <c:v>0.33604000000000001</c:v>
                </c:pt>
                <c:pt idx="3293">
                  <c:v>0.30710999999999999</c:v>
                </c:pt>
                <c:pt idx="3294">
                  <c:v>8.2441E-2</c:v>
                </c:pt>
                <c:pt idx="3295">
                  <c:v>0.10663</c:v>
                </c:pt>
                <c:pt idx="3296">
                  <c:v>5.7558999999999999E-2</c:v>
                </c:pt>
                <c:pt idx="3297">
                  <c:v>9.4825000000000007E-2</c:v>
                </c:pt>
                <c:pt idx="3298">
                  <c:v>0.12023</c:v>
                </c:pt>
                <c:pt idx="3299">
                  <c:v>2.1627E-3</c:v>
                </c:pt>
                <c:pt idx="3300">
                  <c:v>2.9865E-3</c:v>
                </c:pt>
                <c:pt idx="3301">
                  <c:v>5.6105E-3</c:v>
                </c:pt>
                <c:pt idx="3302">
                  <c:v>2.4307999999999999E-3</c:v>
                </c:pt>
                <c:pt idx="3303">
                  <c:v>0.12322</c:v>
                </c:pt>
                <c:pt idx="3304">
                  <c:v>0.11164</c:v>
                </c:pt>
                <c:pt idx="3305">
                  <c:v>3.0408999999999999E-2</c:v>
                </c:pt>
                <c:pt idx="3306">
                  <c:v>3.8518999999999998E-2</c:v>
                </c:pt>
                <c:pt idx="3307">
                  <c:v>5.8479000000000003E-2</c:v>
                </c:pt>
                <c:pt idx="3308">
                  <c:v>3.4556999999999997E-2</c:v>
                </c:pt>
                <c:pt idx="3309">
                  <c:v>4.4462000000000002E-2</c:v>
                </c:pt>
                <c:pt idx="3310">
                  <c:v>7.2754000000000004E-4</c:v>
                </c:pt>
                <c:pt idx="3311">
                  <c:v>1.0897999999999999E-3</c:v>
                </c:pt>
                <c:pt idx="3312">
                  <c:v>2.1882E-3</c:v>
                </c:pt>
                <c:pt idx="3313">
                  <c:v>9.4749000000000005E-4</c:v>
                </c:pt>
                <c:pt idx="3314">
                  <c:v>0.20193</c:v>
                </c:pt>
                <c:pt idx="3315">
                  <c:v>0.18595</c:v>
                </c:pt>
                <c:pt idx="3316">
                  <c:v>5.0168999999999998E-2</c:v>
                </c:pt>
                <c:pt idx="3317">
                  <c:v>6.4304E-2</c:v>
                </c:pt>
                <c:pt idx="3318">
                  <c:v>9.6101000000000006E-2</c:v>
                </c:pt>
                <c:pt idx="3319">
                  <c:v>3.4877999999999999E-2</c:v>
                </c:pt>
                <c:pt idx="3320">
                  <c:v>7.3344999999999994E-2</c:v>
                </c:pt>
                <c:pt idx="3321">
                  <c:v>1.3073E-3</c:v>
                </c:pt>
                <c:pt idx="3322">
                  <c:v>2.0278000000000002E-3</c:v>
                </c:pt>
                <c:pt idx="3323">
                  <c:v>3.6145000000000001E-3</c:v>
                </c:pt>
                <c:pt idx="3324">
                  <c:v>1.4480999999999999E-3</c:v>
                </c:pt>
                <c:pt idx="3325">
                  <c:v>0.25683</c:v>
                </c:pt>
                <c:pt idx="3326">
                  <c:v>0.23416000000000001</c:v>
                </c:pt>
                <c:pt idx="3327">
                  <c:v>6.3175999999999996E-2</c:v>
                </c:pt>
                <c:pt idx="3328">
                  <c:v>8.0989000000000005E-2</c:v>
                </c:pt>
                <c:pt idx="3329">
                  <c:v>0.12184</c:v>
                </c:pt>
                <c:pt idx="3330">
                  <c:v>4.3991000000000002E-2</c:v>
                </c:pt>
                <c:pt idx="3331">
                  <c:v>7.2734999999999994E-2</c:v>
                </c:pt>
                <c:pt idx="3332">
                  <c:v>1.6075E-3</c:v>
                </c:pt>
                <c:pt idx="3333">
                  <c:v>2.3205999999999999E-3</c:v>
                </c:pt>
                <c:pt idx="3334">
                  <c:v>4.3518000000000003E-3</c:v>
                </c:pt>
                <c:pt idx="3335">
                  <c:v>1.8243000000000001E-3</c:v>
                </c:pt>
                <c:pt idx="3336">
                  <c:v>0.17151</c:v>
                </c:pt>
                <c:pt idx="3337">
                  <c:v>0.17806</c:v>
                </c:pt>
                <c:pt idx="3338">
                  <c:v>5.9247000000000001E-2</c:v>
                </c:pt>
                <c:pt idx="3339">
                  <c:v>8.8943999999999995E-2</c:v>
                </c:pt>
                <c:pt idx="3340">
                  <c:v>3.1496999999999997E-2</c:v>
                </c:pt>
                <c:pt idx="3341">
                  <c:v>5.2252E-2</c:v>
                </c:pt>
                <c:pt idx="3342">
                  <c:v>6.6512000000000002E-2</c:v>
                </c:pt>
                <c:pt idx="3343">
                  <c:v>1.2317000000000001E-3</c:v>
                </c:pt>
                <c:pt idx="3344">
                  <c:v>1.7024E-3</c:v>
                </c:pt>
                <c:pt idx="3345">
                  <c:v>3.447E-3</c:v>
                </c:pt>
                <c:pt idx="3346">
                  <c:v>1.2876999999999999E-3</c:v>
                </c:pt>
                <c:pt idx="3347">
                  <c:v>0.17091999999999999</c:v>
                </c:pt>
                <c:pt idx="3348">
                  <c:v>0.16267000000000001</c:v>
                </c:pt>
                <c:pt idx="3349">
                  <c:v>5.4884000000000002E-2</c:v>
                </c:pt>
                <c:pt idx="3350">
                  <c:v>8.0229999999999996E-2</c:v>
                </c:pt>
                <c:pt idx="3351">
                  <c:v>2.9153999999999999E-2</c:v>
                </c:pt>
                <c:pt idx="3352">
                  <c:v>4.9314999999999998E-2</c:v>
                </c:pt>
                <c:pt idx="3353">
                  <c:v>6.0886000000000003E-2</c:v>
                </c:pt>
                <c:pt idx="3354">
                  <c:v>1.0560999999999999E-3</c:v>
                </c:pt>
                <c:pt idx="3355">
                  <c:v>1.4557999999999999E-3</c:v>
                </c:pt>
                <c:pt idx="3356">
                  <c:v>3.2285E-3</c:v>
                </c:pt>
                <c:pt idx="3357">
                  <c:v>1.1998E-3</c:v>
                </c:pt>
                <c:pt idx="3358">
                  <c:v>0.18054999999999999</c:v>
                </c:pt>
                <c:pt idx="3359">
                  <c:v>0.16139000000000001</c:v>
                </c:pt>
                <c:pt idx="3360">
                  <c:v>5.6205999999999999E-2</c:v>
                </c:pt>
                <c:pt idx="3361">
                  <c:v>8.3741999999999997E-2</c:v>
                </c:pt>
                <c:pt idx="3362">
                  <c:v>2.9928E-2</c:v>
                </c:pt>
                <c:pt idx="3363">
                  <c:v>5.0159000000000002E-2</c:v>
                </c:pt>
                <c:pt idx="3364">
                  <c:v>6.3828999999999997E-2</c:v>
                </c:pt>
                <c:pt idx="3365">
                  <c:v>1.1044E-3</c:v>
                </c:pt>
                <c:pt idx="3366">
                  <c:v>1.5563E-3</c:v>
                </c:pt>
                <c:pt idx="3367">
                  <c:v>3.0401999999999998E-3</c:v>
                </c:pt>
                <c:pt idx="3368">
                  <c:v>1.1609999999999999E-3</c:v>
                </c:pt>
                <c:pt idx="3369">
                  <c:v>6.0544000000000001E-2</c:v>
                </c:pt>
                <c:pt idx="3370">
                  <c:v>5.5183999999999997E-2</c:v>
                </c:pt>
                <c:pt idx="3371">
                  <c:v>5.7624000000000002E-2</c:v>
                </c:pt>
                <c:pt idx="3372">
                  <c:v>2.819E-2</c:v>
                </c:pt>
                <c:pt idx="3373">
                  <c:v>1.026E-2</c:v>
                </c:pt>
                <c:pt idx="3374">
                  <c:v>1.7038999999999999E-2</c:v>
                </c:pt>
                <c:pt idx="3375">
                  <c:v>2.1558000000000001E-2</c:v>
                </c:pt>
                <c:pt idx="3376">
                  <c:v>4.0475E-4</c:v>
                </c:pt>
                <c:pt idx="3377">
                  <c:v>5.4626000000000002E-4</c:v>
                </c:pt>
                <c:pt idx="3378">
                  <c:v>1.0172E-3</c:v>
                </c:pt>
                <c:pt idx="3379">
                  <c:v>4.3585999999999999E-4</c:v>
                </c:pt>
                <c:pt idx="3380">
                  <c:v>8.9061000000000001E-2</c:v>
                </c:pt>
                <c:pt idx="3381">
                  <c:v>8.0797999999999995E-2</c:v>
                </c:pt>
                <c:pt idx="3382">
                  <c:v>8.5389000000000007E-2</c:v>
                </c:pt>
                <c:pt idx="3383">
                  <c:v>2.8594999999999999E-2</c:v>
                </c:pt>
                <c:pt idx="3384">
                  <c:v>1.5173000000000001E-2</c:v>
                </c:pt>
                <c:pt idx="3385">
                  <c:v>2.5215999999999999E-2</c:v>
                </c:pt>
                <c:pt idx="3386">
                  <c:v>3.2032999999999999E-2</c:v>
                </c:pt>
                <c:pt idx="3387">
                  <c:v>5.4651000000000005E-4</c:v>
                </c:pt>
                <c:pt idx="3388">
                  <c:v>8.4792999999999999E-4</c:v>
                </c:pt>
                <c:pt idx="3389">
                  <c:v>1.5449999999999999E-3</c:v>
                </c:pt>
                <c:pt idx="3390">
                  <c:v>6.4163999999999996E-4</c:v>
                </c:pt>
                <c:pt idx="3391">
                  <c:v>3.2135999999999998E-2</c:v>
                </c:pt>
                <c:pt idx="3392">
                  <c:v>2.9985999999999999E-2</c:v>
                </c:pt>
                <c:pt idx="3393">
                  <c:v>3.0988000000000002E-2</c:v>
                </c:pt>
                <c:pt idx="3394">
                  <c:v>1.0430999999999999E-2</c:v>
                </c:pt>
                <c:pt idx="3395">
                  <c:v>1.5096999999999999E-2</c:v>
                </c:pt>
                <c:pt idx="3396">
                  <c:v>9.2225999999999992E-3</c:v>
                </c:pt>
                <c:pt idx="3397">
                  <c:v>1.1487000000000001E-2</c:v>
                </c:pt>
                <c:pt idx="3398">
                  <c:v>2.2761E-4</c:v>
                </c:pt>
                <c:pt idx="3399">
                  <c:v>2.9614000000000002E-4</c:v>
                </c:pt>
                <c:pt idx="3400">
                  <c:v>5.5101E-4</c:v>
                </c:pt>
                <c:pt idx="3401">
                  <c:v>2.5832999999999997E-4</c:v>
                </c:pt>
                <c:pt idx="3402">
                  <c:v>5.4572000000000002E-2</c:v>
                </c:pt>
                <c:pt idx="3403">
                  <c:v>4.9244000000000003E-2</c:v>
                </c:pt>
                <c:pt idx="3404">
                  <c:v>5.1538E-2</c:v>
                </c:pt>
                <c:pt idx="3405">
                  <c:v>1.7082E-2</c:v>
                </c:pt>
                <c:pt idx="3406">
                  <c:v>2.4879999999999999E-2</c:v>
                </c:pt>
                <c:pt idx="3407">
                  <c:v>9.0268999999999992E-3</c:v>
                </c:pt>
                <c:pt idx="3408">
                  <c:v>1.9109000000000001E-2</c:v>
                </c:pt>
                <c:pt idx="3409">
                  <c:v>3.279E-4</c:v>
                </c:pt>
                <c:pt idx="3410">
                  <c:v>4.7221999999999997E-4</c:v>
                </c:pt>
                <c:pt idx="3411">
                  <c:v>9.5173000000000002E-4</c:v>
                </c:pt>
                <c:pt idx="3412">
                  <c:v>3.8318E-4</c:v>
                </c:pt>
                <c:pt idx="3413">
                  <c:v>6.8469000000000002E-2</c:v>
                </c:pt>
                <c:pt idx="3414">
                  <c:v>6.1796999999999998E-2</c:v>
                </c:pt>
                <c:pt idx="3415">
                  <c:v>6.4925999999999998E-2</c:v>
                </c:pt>
                <c:pt idx="3416">
                  <c:v>2.1613E-2</c:v>
                </c:pt>
                <c:pt idx="3417">
                  <c:v>3.1518999999999998E-2</c:v>
                </c:pt>
                <c:pt idx="3418">
                  <c:v>1.155E-2</c:v>
                </c:pt>
                <c:pt idx="3419">
                  <c:v>1.9375E-2</c:v>
                </c:pt>
                <c:pt idx="3420">
                  <c:v>4.4540999999999998E-4</c:v>
                </c:pt>
                <c:pt idx="3421">
                  <c:v>6.4296000000000004E-4</c:v>
                </c:pt>
                <c:pt idx="3422">
                  <c:v>1.2275999999999999E-3</c:v>
                </c:pt>
                <c:pt idx="3423">
                  <c:v>4.9673000000000002E-4</c:v>
                </c:pt>
                <c:pt idx="3424">
                  <c:v>1.2212E-3</c:v>
                </c:pt>
                <c:pt idx="3425">
                  <c:v>1.2687E-3</c:v>
                </c:pt>
                <c:pt idx="3426">
                  <c:v>1.1720999999999999E-3</c:v>
                </c:pt>
                <c:pt idx="3427">
                  <c:v>4.8068999999999998E-4</c:v>
                </c:pt>
                <c:pt idx="3428">
                  <c:v>5.4577E-4</c:v>
                </c:pt>
                <c:pt idx="3429">
                  <c:v>1.8291E-4</c:v>
                </c:pt>
                <c:pt idx="3430">
                  <c:v>3.2049999999999998E-4</c:v>
                </c:pt>
                <c:pt idx="3431">
                  <c:v>4.1782000000000001E-4</c:v>
                </c:pt>
                <c:pt idx="3432">
                  <c:v>1.075E-5</c:v>
                </c:pt>
                <c:pt idx="3433">
                  <c:v>2.001E-5</c:v>
                </c:pt>
                <c:pt idx="3434">
                  <c:v>1.0052E-5</c:v>
                </c:pt>
                <c:pt idx="3435">
                  <c:v>1.833E-3</c:v>
                </c:pt>
                <c:pt idx="3436">
                  <c:v>1.6130999999999999E-3</c:v>
                </c:pt>
                <c:pt idx="3437">
                  <c:v>1.7237999999999999E-3</c:v>
                </c:pt>
                <c:pt idx="3438">
                  <c:v>5.8288000000000003E-4</c:v>
                </c:pt>
                <c:pt idx="3439">
                  <c:v>8.2348000000000002E-4</c:v>
                </c:pt>
                <c:pt idx="3440">
                  <c:v>3.1667000000000002E-4</c:v>
                </c:pt>
                <c:pt idx="3441">
                  <c:v>5.2908999999999996E-4</c:v>
                </c:pt>
                <c:pt idx="3442">
                  <c:v>6.5410999999999996E-4</c:v>
                </c:pt>
                <c:pt idx="3443">
                  <c:v>1.1525999999999999E-5</c:v>
                </c:pt>
                <c:pt idx="3444">
                  <c:v>2.9397999999999999E-5</c:v>
                </c:pt>
                <c:pt idx="3445">
                  <c:v>1.4365000000000001E-5</c:v>
                </c:pt>
                <c:pt idx="3446">
                  <c:v>3.4654E-3</c:v>
                </c:pt>
                <c:pt idx="3447">
                  <c:v>3.3105999999999999E-3</c:v>
                </c:pt>
                <c:pt idx="3448">
                  <c:v>3.0818999999999998E-3</c:v>
                </c:pt>
                <c:pt idx="3449">
                  <c:v>1.0966000000000001E-3</c:v>
                </c:pt>
                <c:pt idx="3450">
                  <c:v>1.5820000000000001E-3</c:v>
                </c:pt>
                <c:pt idx="3451">
                  <c:v>5.4054999999999999E-4</c:v>
                </c:pt>
                <c:pt idx="3452">
                  <c:v>1.0223000000000001E-3</c:v>
                </c:pt>
                <c:pt idx="3453">
                  <c:v>1.1969000000000001E-3</c:v>
                </c:pt>
                <c:pt idx="3454">
                  <c:v>2.4298999999999999E-5</c:v>
                </c:pt>
                <c:pt idx="3455">
                  <c:v>3.4162000000000003E-5</c:v>
                </c:pt>
                <c:pt idx="3456">
                  <c:v>2.4904000000000001E-5</c:v>
                </c:pt>
                <c:pt idx="3457">
                  <c:v>1.2352000000000001E-3</c:v>
                </c:pt>
                <c:pt idx="3458">
                  <c:v>1.1447E-3</c:v>
                </c:pt>
                <c:pt idx="3459">
                  <c:v>1.3774E-3</c:v>
                </c:pt>
                <c:pt idx="3460">
                  <c:v>3.9875000000000002E-4</c:v>
                </c:pt>
                <c:pt idx="3461">
                  <c:v>6.7683999999999995E-4</c:v>
                </c:pt>
                <c:pt idx="3462">
                  <c:v>2.3661999999999999E-4</c:v>
                </c:pt>
                <c:pt idx="3463">
                  <c:v>4.5133E-4</c:v>
                </c:pt>
                <c:pt idx="3464">
                  <c:v>4.8733000000000001E-4</c:v>
                </c:pt>
                <c:pt idx="3465">
                  <c:v>8.2911999999999995E-6</c:v>
                </c:pt>
                <c:pt idx="3466">
                  <c:v>1.1739000000000001E-5</c:v>
                </c:pt>
                <c:pt idx="3467">
                  <c:v>2.4771000000000001E-5</c:v>
                </c:pt>
                <c:pt idx="3468">
                  <c:v>0.21831999999999999</c:v>
                </c:pt>
                <c:pt idx="3469">
                  <c:v>0.22878999999999999</c:v>
                </c:pt>
                <c:pt idx="3470">
                  <c:v>5.9648E-2</c:v>
                </c:pt>
                <c:pt idx="3471">
                  <c:v>0.11258</c:v>
                </c:pt>
                <c:pt idx="3472">
                  <c:v>4.0308999999999998E-2</c:v>
                </c:pt>
                <c:pt idx="3473">
                  <c:v>6.7693000000000003E-2</c:v>
                </c:pt>
                <c:pt idx="3474">
                  <c:v>8.6461999999999997E-2</c:v>
                </c:pt>
                <c:pt idx="3475">
                  <c:v>1.4698999999999999E-3</c:v>
                </c:pt>
                <c:pt idx="3476">
                  <c:v>1.9735999999999998E-3</c:v>
                </c:pt>
                <c:pt idx="3477">
                  <c:v>4.2348000000000004E-3</c:v>
                </c:pt>
                <c:pt idx="3478">
                  <c:v>1.681E-3</c:v>
                </c:pt>
                <c:pt idx="3479">
                  <c:v>0.21867</c:v>
                </c:pt>
                <c:pt idx="3480">
                  <c:v>0.20866000000000001</c:v>
                </c:pt>
                <c:pt idx="3481">
                  <c:v>5.3671000000000003E-2</c:v>
                </c:pt>
                <c:pt idx="3482">
                  <c:v>0.10408000000000001</c:v>
                </c:pt>
                <c:pt idx="3483">
                  <c:v>3.7190000000000001E-2</c:v>
                </c:pt>
                <c:pt idx="3484">
                  <c:v>6.2307000000000001E-2</c:v>
                </c:pt>
                <c:pt idx="3485">
                  <c:v>7.7796000000000004E-2</c:v>
                </c:pt>
                <c:pt idx="3486">
                  <c:v>1.3845999999999999E-3</c:v>
                </c:pt>
                <c:pt idx="3487">
                  <c:v>2.055E-3</c:v>
                </c:pt>
                <c:pt idx="3488">
                  <c:v>3.8084E-3</c:v>
                </c:pt>
                <c:pt idx="3489">
                  <c:v>1.565E-3</c:v>
                </c:pt>
                <c:pt idx="3490">
                  <c:v>0.22925000000000001</c:v>
                </c:pt>
                <c:pt idx="3491">
                  <c:v>0.20774999999999999</c:v>
                </c:pt>
                <c:pt idx="3492">
                  <c:v>5.5946999999999997E-2</c:v>
                </c:pt>
                <c:pt idx="3493">
                  <c:v>0.10668</c:v>
                </c:pt>
                <c:pt idx="3494">
                  <c:v>3.9185999999999999E-2</c:v>
                </c:pt>
                <c:pt idx="3495">
                  <c:v>6.4005999999999993E-2</c:v>
                </c:pt>
                <c:pt idx="3496">
                  <c:v>8.1498000000000001E-2</c:v>
                </c:pt>
                <c:pt idx="3497">
                  <c:v>1.5793999999999999E-3</c:v>
                </c:pt>
                <c:pt idx="3498">
                  <c:v>2.2123999999999998E-3</c:v>
                </c:pt>
                <c:pt idx="3499">
                  <c:v>4.0013000000000002E-3</c:v>
                </c:pt>
                <c:pt idx="3500">
                  <c:v>1.691E-3</c:v>
                </c:pt>
                <c:pt idx="3501">
                  <c:v>5.9676E-2</c:v>
                </c:pt>
                <c:pt idx="3502">
                  <c:v>5.4607999999999997E-2</c:v>
                </c:pt>
                <c:pt idx="3503">
                  <c:v>5.7500999999999997E-2</c:v>
                </c:pt>
                <c:pt idx="3504">
                  <c:v>2.8510000000000001E-2</c:v>
                </c:pt>
                <c:pt idx="3505">
                  <c:v>1.0371E-2</c:v>
                </c:pt>
                <c:pt idx="3506">
                  <c:v>1.6993999999999999E-2</c:v>
                </c:pt>
                <c:pt idx="3507">
                  <c:v>2.1746000000000001E-2</c:v>
                </c:pt>
                <c:pt idx="3508">
                  <c:v>3.9078000000000002E-4</c:v>
                </c:pt>
                <c:pt idx="3509">
                  <c:v>5.7954000000000002E-4</c:v>
                </c:pt>
                <c:pt idx="3510">
                  <c:v>1.0671999999999999E-3</c:v>
                </c:pt>
                <c:pt idx="3511">
                  <c:v>4.4053000000000001E-4</c:v>
                </c:pt>
                <c:pt idx="3512">
                  <c:v>0.11471000000000001</c:v>
                </c:pt>
                <c:pt idx="3513">
                  <c:v>0.1045</c:v>
                </c:pt>
                <c:pt idx="3514">
                  <c:v>0.10857</c:v>
                </c:pt>
                <c:pt idx="3515">
                  <c:v>2.8088999999999999E-2</c:v>
                </c:pt>
                <c:pt idx="3516">
                  <c:v>1.9616000000000001E-2</c:v>
                </c:pt>
                <c:pt idx="3517">
                  <c:v>3.2168000000000002E-2</c:v>
                </c:pt>
                <c:pt idx="3518">
                  <c:v>4.1886E-2</c:v>
                </c:pt>
                <c:pt idx="3519">
                  <c:v>8.0703999999999997E-4</c:v>
                </c:pt>
                <c:pt idx="3520">
                  <c:v>1.0874999999999999E-3</c:v>
                </c:pt>
                <c:pt idx="3521">
                  <c:v>1.9981999999999999E-3</c:v>
                </c:pt>
                <c:pt idx="3522">
                  <c:v>8.1901000000000001E-4</c:v>
                </c:pt>
                <c:pt idx="3523">
                  <c:v>4.1333000000000002E-2</c:v>
                </c:pt>
                <c:pt idx="3524">
                  <c:v>3.7673999999999999E-2</c:v>
                </c:pt>
                <c:pt idx="3525">
                  <c:v>3.9361E-2</c:v>
                </c:pt>
                <c:pt idx="3526">
                  <c:v>1.0455000000000001E-2</c:v>
                </c:pt>
                <c:pt idx="3527">
                  <c:v>1.9512000000000002E-2</c:v>
                </c:pt>
                <c:pt idx="3528">
                  <c:v>1.1797999999999999E-2</c:v>
                </c:pt>
                <c:pt idx="3529">
                  <c:v>1.4962E-2</c:v>
                </c:pt>
                <c:pt idx="3530">
                  <c:v>2.0385999999999999E-4</c:v>
                </c:pt>
                <c:pt idx="3531">
                  <c:v>3.5273999999999999E-4</c:v>
                </c:pt>
                <c:pt idx="3532">
                  <c:v>7.2331000000000001E-4</c:v>
                </c:pt>
                <c:pt idx="3533">
                  <c:v>2.5656000000000002E-4</c:v>
                </c:pt>
                <c:pt idx="3534">
                  <c:v>6.8959000000000006E-2</c:v>
                </c:pt>
                <c:pt idx="3535">
                  <c:v>6.3394000000000006E-2</c:v>
                </c:pt>
                <c:pt idx="3536">
                  <c:v>6.7046999999999995E-2</c:v>
                </c:pt>
                <c:pt idx="3537">
                  <c:v>1.6979000000000001E-2</c:v>
                </c:pt>
                <c:pt idx="3538">
                  <c:v>3.2461999999999998E-2</c:v>
                </c:pt>
                <c:pt idx="3539">
                  <c:v>1.1669000000000001E-2</c:v>
                </c:pt>
                <c:pt idx="3540">
                  <c:v>2.4924000000000002E-2</c:v>
                </c:pt>
                <c:pt idx="3541">
                  <c:v>4.5417E-4</c:v>
                </c:pt>
                <c:pt idx="3542">
                  <c:v>5.8704999999999999E-4</c:v>
                </c:pt>
                <c:pt idx="3543">
                  <c:v>1.188E-3</c:v>
                </c:pt>
                <c:pt idx="3544">
                  <c:v>4.7325999999999998E-4</c:v>
                </c:pt>
                <c:pt idx="3545">
                  <c:v>8.8133000000000003E-2</c:v>
                </c:pt>
                <c:pt idx="3546">
                  <c:v>7.9652000000000001E-2</c:v>
                </c:pt>
                <c:pt idx="3547">
                  <c:v>8.2555000000000003E-2</c:v>
                </c:pt>
                <c:pt idx="3548">
                  <c:v>2.1989999999999999E-2</c:v>
                </c:pt>
                <c:pt idx="3549">
                  <c:v>4.1381000000000001E-2</c:v>
                </c:pt>
                <c:pt idx="3550">
                  <c:v>1.4722000000000001E-2</c:v>
                </c:pt>
                <c:pt idx="3551">
                  <c:v>2.4735E-2</c:v>
                </c:pt>
                <c:pt idx="3552">
                  <c:v>4.9406999999999999E-4</c:v>
                </c:pt>
                <c:pt idx="3553">
                  <c:v>7.2048000000000001E-4</c:v>
                </c:pt>
                <c:pt idx="3554">
                  <c:v>1.5444E-3</c:v>
                </c:pt>
                <c:pt idx="3555">
                  <c:v>5.6745000000000005E-4</c:v>
                </c:pt>
                <c:pt idx="3556">
                  <c:v>1.5701000000000001E-3</c:v>
                </c:pt>
                <c:pt idx="3557">
                  <c:v>1.4547E-3</c:v>
                </c:pt>
                <c:pt idx="3558">
                  <c:v>1.5709999999999999E-3</c:v>
                </c:pt>
                <c:pt idx="3559">
                  <c:v>4.3936000000000002E-4</c:v>
                </c:pt>
                <c:pt idx="3560">
                  <c:v>7.1969999999999998E-4</c:v>
                </c:pt>
                <c:pt idx="3561">
                  <c:v>2.7710000000000001E-4</c:v>
                </c:pt>
                <c:pt idx="3562">
                  <c:v>4.1747000000000003E-4</c:v>
                </c:pt>
                <c:pt idx="3563">
                  <c:v>5.5526999999999996E-4</c:v>
                </c:pt>
                <c:pt idx="3564">
                  <c:v>1.1634000000000001E-5</c:v>
                </c:pt>
                <c:pt idx="3565">
                  <c:v>2.9717E-5</c:v>
                </c:pt>
                <c:pt idx="3566">
                  <c:v>1.3399E-5</c:v>
                </c:pt>
                <c:pt idx="3567">
                  <c:v>2.4137999999999998E-3</c:v>
                </c:pt>
                <c:pt idx="3568">
                  <c:v>2.1936999999999998E-3</c:v>
                </c:pt>
                <c:pt idx="3569">
                  <c:v>1.8919E-3</c:v>
                </c:pt>
                <c:pt idx="3570">
                  <c:v>6.2447000000000002E-4</c:v>
                </c:pt>
                <c:pt idx="3571">
                  <c:v>1.0421E-3</c:v>
                </c:pt>
                <c:pt idx="3572">
                  <c:v>3.9901999999999998E-4</c:v>
                </c:pt>
                <c:pt idx="3573">
                  <c:v>6.4738000000000003E-4</c:v>
                </c:pt>
                <c:pt idx="3574">
                  <c:v>8.2509E-4</c:v>
                </c:pt>
                <c:pt idx="3575">
                  <c:v>1.5478E-5</c:v>
                </c:pt>
                <c:pt idx="3576">
                  <c:v>4.0865000000000003E-5</c:v>
                </c:pt>
                <c:pt idx="3577">
                  <c:v>1.6864E-5</c:v>
                </c:pt>
                <c:pt idx="3578">
                  <c:v>4.2249999999999996E-3</c:v>
                </c:pt>
                <c:pt idx="3579">
                  <c:v>4.0943000000000004E-3</c:v>
                </c:pt>
                <c:pt idx="3580">
                  <c:v>3.9766000000000003E-3</c:v>
                </c:pt>
                <c:pt idx="3581">
                  <c:v>1.0474E-3</c:v>
                </c:pt>
                <c:pt idx="3582">
                  <c:v>2.1050999999999999E-3</c:v>
                </c:pt>
                <c:pt idx="3583">
                  <c:v>7.8229000000000005E-4</c:v>
                </c:pt>
                <c:pt idx="3584">
                  <c:v>1.2864E-3</c:v>
                </c:pt>
                <c:pt idx="3585">
                  <c:v>1.6367E-3</c:v>
                </c:pt>
                <c:pt idx="3586">
                  <c:v>2.4162E-5</c:v>
                </c:pt>
                <c:pt idx="3587">
                  <c:v>4.1282000000000002E-5</c:v>
                </c:pt>
                <c:pt idx="3588">
                  <c:v>3.0584999999999999E-5</c:v>
                </c:pt>
                <c:pt idx="3589">
                  <c:v>1.7061999999999999E-3</c:v>
                </c:pt>
                <c:pt idx="3590">
                  <c:v>1.7041000000000001E-3</c:v>
                </c:pt>
                <c:pt idx="3591">
                  <c:v>1.7125E-3</c:v>
                </c:pt>
                <c:pt idx="3592">
                  <c:v>4.7864000000000001E-4</c:v>
                </c:pt>
                <c:pt idx="3593">
                  <c:v>8.7115000000000001E-4</c:v>
                </c:pt>
                <c:pt idx="3594">
                  <c:v>2.7572000000000002E-4</c:v>
                </c:pt>
                <c:pt idx="3595">
                  <c:v>5.1911999999999998E-4</c:v>
                </c:pt>
                <c:pt idx="3596">
                  <c:v>7.0419999999999999E-4</c:v>
                </c:pt>
                <c:pt idx="3597">
                  <c:v>1.058E-5</c:v>
                </c:pt>
                <c:pt idx="3598">
                  <c:v>1.526E-5</c:v>
                </c:pt>
                <c:pt idx="3599">
                  <c:v>3.3853999999999998E-5</c:v>
                </c:pt>
                <c:pt idx="3600">
                  <c:v>0.32090999999999997</c:v>
                </c:pt>
                <c:pt idx="3601">
                  <c:v>0.33889000000000002</c:v>
                </c:pt>
                <c:pt idx="3602">
                  <c:v>8.7169999999999997E-2</c:v>
                </c:pt>
                <c:pt idx="3603">
                  <c:v>0.11226</c:v>
                </c:pt>
                <c:pt idx="3604">
                  <c:v>6.0373999999999997E-2</c:v>
                </c:pt>
                <c:pt idx="3605">
                  <c:v>9.9890999999999994E-2</c:v>
                </c:pt>
                <c:pt idx="3606">
                  <c:v>0.12708</c:v>
                </c:pt>
                <c:pt idx="3607">
                  <c:v>2.1700000000000001E-3</c:v>
                </c:pt>
                <c:pt idx="3608">
                  <c:v>3.3830000000000002E-3</c:v>
                </c:pt>
                <c:pt idx="3609">
                  <c:v>6.1241999999999998E-3</c:v>
                </c:pt>
                <c:pt idx="3610">
                  <c:v>2.5181000000000001E-3</c:v>
                </c:pt>
                <c:pt idx="3611">
                  <c:v>0.32273000000000002</c:v>
                </c:pt>
                <c:pt idx="3612">
                  <c:v>0.30861</c:v>
                </c:pt>
                <c:pt idx="3613">
                  <c:v>7.8939999999999996E-2</c:v>
                </c:pt>
                <c:pt idx="3614">
                  <c:v>0.10166</c:v>
                </c:pt>
                <c:pt idx="3615">
                  <c:v>5.3801000000000002E-2</c:v>
                </c:pt>
                <c:pt idx="3616">
                  <c:v>9.0828999999999993E-2</c:v>
                </c:pt>
                <c:pt idx="3617">
                  <c:v>0.11586</c:v>
                </c:pt>
                <c:pt idx="3618">
                  <c:v>2.1039000000000001E-3</c:v>
                </c:pt>
                <c:pt idx="3619">
                  <c:v>3.2564999999999998E-3</c:v>
                </c:pt>
                <c:pt idx="3620">
                  <c:v>5.1513000000000001E-3</c:v>
                </c:pt>
                <c:pt idx="3621">
                  <c:v>2.5376999999999999E-3</c:v>
                </c:pt>
                <c:pt idx="3622">
                  <c:v>0.33967000000000003</c:v>
                </c:pt>
                <c:pt idx="3623">
                  <c:v>0.30911</c:v>
                </c:pt>
                <c:pt idx="3624">
                  <c:v>8.3239999999999995E-2</c:v>
                </c:pt>
                <c:pt idx="3625">
                  <c:v>0.10621999999999999</c:v>
                </c:pt>
                <c:pt idx="3626">
                  <c:v>5.7623000000000001E-2</c:v>
                </c:pt>
                <c:pt idx="3627">
                  <c:v>9.5212000000000005E-2</c:v>
                </c:pt>
                <c:pt idx="3628">
                  <c:v>0.12136</c:v>
                </c:pt>
                <c:pt idx="3629">
                  <c:v>2.1345000000000001E-3</c:v>
                </c:pt>
                <c:pt idx="3630">
                  <c:v>3.2483999999999998E-3</c:v>
                </c:pt>
                <c:pt idx="3631">
                  <c:v>5.8522000000000001E-3</c:v>
                </c:pt>
                <c:pt idx="3632">
                  <c:v>2.5696E-3</c:v>
                </c:pt>
                <c:pt idx="3633">
                  <c:v>8.9189000000000004E-2</c:v>
                </c:pt>
                <c:pt idx="3634">
                  <c:v>8.1393999999999994E-2</c:v>
                </c:pt>
                <c:pt idx="3635">
                  <c:v>8.5646E-2</c:v>
                </c:pt>
                <c:pt idx="3636">
                  <c:v>2.7895E-2</c:v>
                </c:pt>
                <c:pt idx="3637">
                  <c:v>1.5398E-2</c:v>
                </c:pt>
                <c:pt idx="3638">
                  <c:v>2.5524000000000002E-2</c:v>
                </c:pt>
                <c:pt idx="3639">
                  <c:v>3.2273000000000003E-2</c:v>
                </c:pt>
                <c:pt idx="3640">
                  <c:v>5.5995999999999997E-4</c:v>
                </c:pt>
                <c:pt idx="3641">
                  <c:v>7.9991999999999997E-4</c:v>
                </c:pt>
                <c:pt idx="3642">
                  <c:v>1.4894999999999999E-3</c:v>
                </c:pt>
                <c:pt idx="3643">
                  <c:v>5.6933999999999999E-4</c:v>
                </c:pt>
                <c:pt idx="3644">
                  <c:v>0.11599</c:v>
                </c:pt>
                <c:pt idx="3645">
                  <c:v>0.10312</c:v>
                </c:pt>
                <c:pt idx="3646">
                  <c:v>0.1108</c:v>
                </c:pt>
                <c:pt idx="3647">
                  <c:v>2.8431999999999999E-2</c:v>
                </c:pt>
                <c:pt idx="3648">
                  <c:v>1.9494000000000001E-2</c:v>
                </c:pt>
                <c:pt idx="3649">
                  <c:v>3.2377999999999997E-2</c:v>
                </c:pt>
                <c:pt idx="3650">
                  <c:v>4.0941999999999999E-2</c:v>
                </c:pt>
                <c:pt idx="3651">
                  <c:v>6.7316000000000001E-4</c:v>
                </c:pt>
                <c:pt idx="3652">
                  <c:v>1.0208000000000001E-3</c:v>
                </c:pt>
                <c:pt idx="3653">
                  <c:v>1.9916999999999999E-3</c:v>
                </c:pt>
                <c:pt idx="3654">
                  <c:v>8.3058999999999997E-4</c:v>
                </c:pt>
                <c:pt idx="3655">
                  <c:v>6.2414999999999998E-2</c:v>
                </c:pt>
                <c:pt idx="3656">
                  <c:v>5.6182999999999997E-2</c:v>
                </c:pt>
                <c:pt idx="3657">
                  <c:v>5.8463000000000001E-2</c:v>
                </c:pt>
                <c:pt idx="3658">
                  <c:v>1.5486E-2</c:v>
                </c:pt>
                <c:pt idx="3659">
                  <c:v>1.9615E-2</c:v>
                </c:pt>
                <c:pt idx="3660">
                  <c:v>1.7340999999999999E-2</c:v>
                </c:pt>
                <c:pt idx="3661">
                  <c:v>2.2249999999999999E-2</c:v>
                </c:pt>
                <c:pt idx="3662">
                  <c:v>3.7438E-4</c:v>
                </c:pt>
                <c:pt idx="3663">
                  <c:v>5.6742999999999995E-4</c:v>
                </c:pt>
                <c:pt idx="3664">
                  <c:v>1.0759000000000001E-3</c:v>
                </c:pt>
                <c:pt idx="3665">
                  <c:v>4.2676999999999998E-4</c:v>
                </c:pt>
                <c:pt idx="3666">
                  <c:v>0.10188</c:v>
                </c:pt>
                <c:pt idx="3667">
                  <c:v>9.4347E-2</c:v>
                </c:pt>
                <c:pt idx="3668">
                  <c:v>9.8457000000000003E-2</c:v>
                </c:pt>
                <c:pt idx="3669">
                  <c:v>2.5121000000000001E-2</c:v>
                </c:pt>
                <c:pt idx="3670">
                  <c:v>3.2580999999999999E-2</c:v>
                </c:pt>
                <c:pt idx="3671">
                  <c:v>1.7278999999999999E-2</c:v>
                </c:pt>
                <c:pt idx="3672">
                  <c:v>3.6444999999999998E-2</c:v>
                </c:pt>
                <c:pt idx="3673">
                  <c:v>6.2166000000000001E-4</c:v>
                </c:pt>
                <c:pt idx="3674">
                  <c:v>9.1222000000000004E-4</c:v>
                </c:pt>
                <c:pt idx="3675">
                  <c:v>1.7001E-3</c:v>
                </c:pt>
                <c:pt idx="3676">
                  <c:v>6.1859999999999997E-4</c:v>
                </c:pt>
                <c:pt idx="3677">
                  <c:v>0.12892000000000001</c:v>
                </c:pt>
                <c:pt idx="3678">
                  <c:v>0.11636000000000001</c:v>
                </c:pt>
                <c:pt idx="3679">
                  <c:v>0.12404999999999999</c:v>
                </c:pt>
                <c:pt idx="3680">
                  <c:v>3.1946000000000002E-2</c:v>
                </c:pt>
                <c:pt idx="3681">
                  <c:v>4.1624000000000001E-2</c:v>
                </c:pt>
                <c:pt idx="3682">
                  <c:v>2.1912999999999998E-2</c:v>
                </c:pt>
                <c:pt idx="3683">
                  <c:v>3.6496000000000001E-2</c:v>
                </c:pt>
                <c:pt idx="3684">
                  <c:v>7.6197999999999999E-4</c:v>
                </c:pt>
                <c:pt idx="3685">
                  <c:v>1.2411E-3</c:v>
                </c:pt>
                <c:pt idx="3686">
                  <c:v>2.1781999999999999E-3</c:v>
                </c:pt>
                <c:pt idx="3687">
                  <c:v>9.3462999999999999E-4</c:v>
                </c:pt>
                <c:pt idx="3688">
                  <c:v>2.3530000000000001E-3</c:v>
                </c:pt>
                <c:pt idx="3689">
                  <c:v>2.1389999999999998E-3</c:v>
                </c:pt>
                <c:pt idx="3690">
                  <c:v>2.1933E-3</c:v>
                </c:pt>
                <c:pt idx="3691">
                  <c:v>5.4675000000000004E-4</c:v>
                </c:pt>
                <c:pt idx="3692">
                  <c:v>7.3043999999999995E-4</c:v>
                </c:pt>
                <c:pt idx="3693">
                  <c:v>3.8479999999999997E-4</c:v>
                </c:pt>
                <c:pt idx="3694">
                  <c:v>6.3071999999999998E-4</c:v>
                </c:pt>
                <c:pt idx="3695">
                  <c:v>1.0225E-3</c:v>
                </c:pt>
                <c:pt idx="3696">
                  <c:v>1.9249000000000002E-5</c:v>
                </c:pt>
                <c:pt idx="3697">
                  <c:v>3.6127999999999997E-5</c:v>
                </c:pt>
                <c:pt idx="3698">
                  <c:v>1.6915999999999999E-5</c:v>
                </c:pt>
                <c:pt idx="3699">
                  <c:v>3.5563999999999999E-3</c:v>
                </c:pt>
                <c:pt idx="3700">
                  <c:v>3.1392999999999998E-3</c:v>
                </c:pt>
                <c:pt idx="3701">
                  <c:v>3.2114000000000001E-3</c:v>
                </c:pt>
                <c:pt idx="3702">
                  <c:v>7.7234999999999999E-4</c:v>
                </c:pt>
                <c:pt idx="3703">
                  <c:v>1.1257999999999999E-3</c:v>
                </c:pt>
                <c:pt idx="3704">
                  <c:v>5.7445E-4</c:v>
                </c:pt>
                <c:pt idx="3705">
                  <c:v>9.7092000000000001E-4</c:v>
                </c:pt>
                <c:pt idx="3706">
                  <c:v>1.1344E-3</c:v>
                </c:pt>
                <c:pt idx="3707">
                  <c:v>1.9177E-5</c:v>
                </c:pt>
                <c:pt idx="3708">
                  <c:v>6.0606999999999998E-5</c:v>
                </c:pt>
                <c:pt idx="3709">
                  <c:v>2.6356999999999999E-5</c:v>
                </c:pt>
                <c:pt idx="3710">
                  <c:v>6.3182000000000004E-3</c:v>
                </c:pt>
                <c:pt idx="3711">
                  <c:v>5.9160000000000003E-3</c:v>
                </c:pt>
                <c:pt idx="3712">
                  <c:v>6.1955999999999999E-3</c:v>
                </c:pt>
                <c:pt idx="3713">
                  <c:v>1.6266E-3</c:v>
                </c:pt>
                <c:pt idx="3714">
                  <c:v>2.0298999999999998E-3</c:v>
                </c:pt>
                <c:pt idx="3715">
                  <c:v>1.1163E-3</c:v>
                </c:pt>
                <c:pt idx="3716">
                  <c:v>1.7787E-3</c:v>
                </c:pt>
                <c:pt idx="3717">
                  <c:v>2.3674999999999998E-3</c:v>
                </c:pt>
                <c:pt idx="3718">
                  <c:v>4.3702999999999998E-5</c:v>
                </c:pt>
                <c:pt idx="3719">
                  <c:v>5.7834999999999998E-5</c:v>
                </c:pt>
                <c:pt idx="3720">
                  <c:v>4.9694000000000002E-5</c:v>
                </c:pt>
                <c:pt idx="3721">
                  <c:v>2.7160999999999999E-3</c:v>
                </c:pt>
                <c:pt idx="3722">
                  <c:v>2.5230000000000001E-3</c:v>
                </c:pt>
                <c:pt idx="3723">
                  <c:v>2.5371999999999999E-3</c:v>
                </c:pt>
                <c:pt idx="3724">
                  <c:v>6.7407000000000003E-4</c:v>
                </c:pt>
                <c:pt idx="3725">
                  <c:v>9.5551999999999996E-4</c:v>
                </c:pt>
                <c:pt idx="3726">
                  <c:v>4.5804E-4</c:v>
                </c:pt>
                <c:pt idx="3727">
                  <c:v>6.8366E-4</c:v>
                </c:pt>
                <c:pt idx="3728">
                  <c:v>8.9296000000000004E-4</c:v>
                </c:pt>
                <c:pt idx="3729">
                  <c:v>1.8019000000000001E-5</c:v>
                </c:pt>
                <c:pt idx="3730">
                  <c:v>2.4573999999999999E-5</c:v>
                </c:pt>
                <c:pt idx="3731">
                  <c:v>5.1551000000000002E-5</c:v>
                </c:pt>
                <c:pt idx="3732">
                  <c:v>0.11781</c:v>
                </c:pt>
                <c:pt idx="3733">
                  <c:v>0.12332</c:v>
                </c:pt>
                <c:pt idx="3734">
                  <c:v>3.1823999999999998E-2</c:v>
                </c:pt>
                <c:pt idx="3735">
                  <c:v>4.1378999999999999E-2</c:v>
                </c:pt>
                <c:pt idx="3736">
                  <c:v>6.0138999999999998E-2</c:v>
                </c:pt>
                <c:pt idx="3737">
                  <c:v>3.6513999999999998E-2</c:v>
                </c:pt>
                <c:pt idx="3738">
                  <c:v>4.6106000000000001E-2</c:v>
                </c:pt>
                <c:pt idx="3739">
                  <c:v>7.2603000000000001E-4</c:v>
                </c:pt>
                <c:pt idx="3740">
                  <c:v>1.2252000000000001E-3</c:v>
                </c:pt>
                <c:pt idx="3741">
                  <c:v>2.2580999999999999E-3</c:v>
                </c:pt>
                <c:pt idx="3742">
                  <c:v>9.5034999999999998E-4</c:v>
                </c:pt>
                <c:pt idx="3743">
                  <c:v>0.11815000000000001</c:v>
                </c:pt>
                <c:pt idx="3744">
                  <c:v>0.1119</c:v>
                </c:pt>
                <c:pt idx="3745">
                  <c:v>2.8934000000000001E-2</c:v>
                </c:pt>
                <c:pt idx="3746">
                  <c:v>3.7476000000000002E-2</c:v>
                </c:pt>
                <c:pt idx="3747">
                  <c:v>5.5218999999999997E-2</c:v>
                </c:pt>
                <c:pt idx="3748">
                  <c:v>3.3286000000000003E-2</c:v>
                </c:pt>
                <c:pt idx="3749">
                  <c:v>4.1556000000000003E-2</c:v>
                </c:pt>
                <c:pt idx="3750">
                  <c:v>8.2204000000000001E-4</c:v>
                </c:pt>
                <c:pt idx="3751">
                  <c:v>1.1359E-3</c:v>
                </c:pt>
                <c:pt idx="3752">
                  <c:v>1.9677000000000002E-3</c:v>
                </c:pt>
                <c:pt idx="3753">
                  <c:v>8.0856999999999999E-4</c:v>
                </c:pt>
                <c:pt idx="3754">
                  <c:v>0.12331</c:v>
                </c:pt>
                <c:pt idx="3755">
                  <c:v>0.11289</c:v>
                </c:pt>
                <c:pt idx="3756">
                  <c:v>3.0540000000000001E-2</c:v>
                </c:pt>
                <c:pt idx="3757">
                  <c:v>3.8514E-2</c:v>
                </c:pt>
                <c:pt idx="3758">
                  <c:v>5.8057999999999998E-2</c:v>
                </c:pt>
                <c:pt idx="3759">
                  <c:v>3.4944999999999997E-2</c:v>
                </c:pt>
                <c:pt idx="3760">
                  <c:v>4.3926E-2</c:v>
                </c:pt>
                <c:pt idx="3761">
                  <c:v>7.7087E-4</c:v>
                </c:pt>
                <c:pt idx="3762">
                  <c:v>1.2627999999999999E-3</c:v>
                </c:pt>
                <c:pt idx="3763">
                  <c:v>2.1031000000000001E-3</c:v>
                </c:pt>
                <c:pt idx="3764">
                  <c:v>9.4143000000000004E-4</c:v>
                </c:pt>
                <c:pt idx="3765">
                  <c:v>3.3183999999999998E-2</c:v>
                </c:pt>
                <c:pt idx="3766">
                  <c:v>2.9451999999999999E-2</c:v>
                </c:pt>
                <c:pt idx="3767">
                  <c:v>3.0802E-2</c:v>
                </c:pt>
                <c:pt idx="3768">
                  <c:v>1.0451999999999999E-2</c:v>
                </c:pt>
                <c:pt idx="3769">
                  <c:v>1.5280999999999999E-2</c:v>
                </c:pt>
                <c:pt idx="3770">
                  <c:v>9.1310999999999996E-3</c:v>
                </c:pt>
                <c:pt idx="3771">
                  <c:v>1.1722E-2</c:v>
                </c:pt>
                <c:pt idx="3772">
                  <c:v>2.1578E-4</c:v>
                </c:pt>
                <c:pt idx="3773">
                  <c:v>2.8509999999999999E-4</c:v>
                </c:pt>
                <c:pt idx="3774">
                  <c:v>5.7370000000000001E-4</c:v>
                </c:pt>
                <c:pt idx="3775">
                  <c:v>2.2709E-4</c:v>
                </c:pt>
                <c:pt idx="3776">
                  <c:v>4.2134999999999999E-2</c:v>
                </c:pt>
                <c:pt idx="3777">
                  <c:v>3.8389E-2</c:v>
                </c:pt>
                <c:pt idx="3778">
                  <c:v>3.9562E-2</c:v>
                </c:pt>
                <c:pt idx="3779">
                  <c:v>1.0219000000000001E-2</c:v>
                </c:pt>
                <c:pt idx="3780">
                  <c:v>1.9781E-2</c:v>
                </c:pt>
                <c:pt idx="3781">
                  <c:v>1.17E-2</c:v>
                </c:pt>
                <c:pt idx="3782">
                  <c:v>1.5099E-2</c:v>
                </c:pt>
                <c:pt idx="3783">
                  <c:v>2.2884000000000001E-4</c:v>
                </c:pt>
                <c:pt idx="3784">
                  <c:v>4.1079000000000002E-4</c:v>
                </c:pt>
                <c:pt idx="3785">
                  <c:v>6.9446999999999998E-4</c:v>
                </c:pt>
                <c:pt idx="3786">
                  <c:v>3.4444E-4</c:v>
                </c:pt>
                <c:pt idx="3787">
                  <c:v>6.0951999999999999E-2</c:v>
                </c:pt>
                <c:pt idx="3788">
                  <c:v>5.6444000000000001E-2</c:v>
                </c:pt>
                <c:pt idx="3789">
                  <c:v>5.8615E-2</c:v>
                </c:pt>
                <c:pt idx="3790">
                  <c:v>1.52E-2</c:v>
                </c:pt>
                <c:pt idx="3791">
                  <c:v>1.9611E-2</c:v>
                </c:pt>
                <c:pt idx="3792">
                  <c:v>1.771E-2</c:v>
                </c:pt>
                <c:pt idx="3793">
                  <c:v>2.2223E-2</c:v>
                </c:pt>
                <c:pt idx="3794">
                  <c:v>3.6660000000000002E-4</c:v>
                </c:pt>
                <c:pt idx="3795">
                  <c:v>6.0800000000000003E-4</c:v>
                </c:pt>
                <c:pt idx="3796">
                  <c:v>1.0966000000000001E-3</c:v>
                </c:pt>
                <c:pt idx="3797">
                  <c:v>4.5096999999999997E-4</c:v>
                </c:pt>
                <c:pt idx="3798">
                  <c:v>3.6914000000000002E-2</c:v>
                </c:pt>
                <c:pt idx="3799">
                  <c:v>3.3600999999999999E-2</c:v>
                </c:pt>
                <c:pt idx="3800">
                  <c:v>3.5429000000000002E-2</c:v>
                </c:pt>
                <c:pt idx="3801">
                  <c:v>9.2837000000000006E-3</c:v>
                </c:pt>
                <c:pt idx="3802">
                  <c:v>1.1920999999999999E-2</c:v>
                </c:pt>
                <c:pt idx="3803">
                  <c:v>1.7443E-2</c:v>
                </c:pt>
                <c:pt idx="3804">
                  <c:v>1.3476999999999999E-2</c:v>
                </c:pt>
                <c:pt idx="3805">
                  <c:v>2.2352E-4</c:v>
                </c:pt>
                <c:pt idx="3806">
                  <c:v>3.4196999999999998E-4</c:v>
                </c:pt>
                <c:pt idx="3807">
                  <c:v>6.3188999999999997E-4</c:v>
                </c:pt>
                <c:pt idx="3808">
                  <c:v>2.4028E-4</c:v>
                </c:pt>
                <c:pt idx="3809">
                  <c:v>4.7295999999999998E-2</c:v>
                </c:pt>
                <c:pt idx="3810">
                  <c:v>4.2654999999999998E-2</c:v>
                </c:pt>
                <c:pt idx="3811">
                  <c:v>4.4928000000000003E-2</c:v>
                </c:pt>
                <c:pt idx="3812">
                  <c:v>1.1471E-2</c:v>
                </c:pt>
                <c:pt idx="3813">
                  <c:v>1.4793000000000001E-2</c:v>
                </c:pt>
                <c:pt idx="3814">
                  <c:v>2.2048999999999999E-2</c:v>
                </c:pt>
                <c:pt idx="3815">
                  <c:v>1.338E-2</c:v>
                </c:pt>
                <c:pt idx="3816">
                  <c:v>3.0969E-4</c:v>
                </c:pt>
                <c:pt idx="3817">
                  <c:v>4.3985999999999998E-4</c:v>
                </c:pt>
                <c:pt idx="3818">
                  <c:v>8.3611999999999998E-4</c:v>
                </c:pt>
                <c:pt idx="3819">
                  <c:v>3.1155000000000001E-4</c:v>
                </c:pt>
                <c:pt idx="3820">
                  <c:v>8.6454000000000001E-4</c:v>
                </c:pt>
                <c:pt idx="3821">
                  <c:v>7.9142999999999998E-4</c:v>
                </c:pt>
                <c:pt idx="3822">
                  <c:v>7.8640999999999997E-4</c:v>
                </c:pt>
                <c:pt idx="3823">
                  <c:v>1.9822000000000001E-4</c:v>
                </c:pt>
                <c:pt idx="3824">
                  <c:v>2.4516000000000002E-4</c:v>
                </c:pt>
                <c:pt idx="3825">
                  <c:v>4.4571999999999998E-4</c:v>
                </c:pt>
                <c:pt idx="3826">
                  <c:v>2.5912E-4</c:v>
                </c:pt>
                <c:pt idx="3827">
                  <c:v>2.9770000000000003E-4</c:v>
                </c:pt>
                <c:pt idx="3828">
                  <c:v>8.6832000000000001E-6</c:v>
                </c:pt>
                <c:pt idx="3829">
                  <c:v>1.3499000000000001E-5</c:v>
                </c:pt>
                <c:pt idx="3830">
                  <c:v>6.2091999999999998E-6</c:v>
                </c:pt>
                <c:pt idx="3831">
                  <c:v>1.2394999999999999E-3</c:v>
                </c:pt>
                <c:pt idx="3832">
                  <c:v>1.1781999999999999E-3</c:v>
                </c:pt>
                <c:pt idx="3833">
                  <c:v>1.2555000000000001E-3</c:v>
                </c:pt>
                <c:pt idx="3834">
                  <c:v>3.2739999999999999E-4</c:v>
                </c:pt>
                <c:pt idx="3835">
                  <c:v>3.7258000000000001E-4</c:v>
                </c:pt>
                <c:pt idx="3836">
                  <c:v>6.1857000000000004E-4</c:v>
                </c:pt>
                <c:pt idx="3837">
                  <c:v>3.7001999999999998E-4</c:v>
                </c:pt>
                <c:pt idx="3838">
                  <c:v>4.9123000000000005E-4</c:v>
                </c:pt>
                <c:pt idx="3839">
                  <c:v>7.5850999999999996E-6</c:v>
                </c:pt>
                <c:pt idx="3840">
                  <c:v>2.4185E-5</c:v>
                </c:pt>
                <c:pt idx="3841">
                  <c:v>8.8675999999999996E-6</c:v>
                </c:pt>
                <c:pt idx="3842">
                  <c:v>2.4096999999999999E-3</c:v>
                </c:pt>
                <c:pt idx="3843">
                  <c:v>2.0704999999999999E-3</c:v>
                </c:pt>
                <c:pt idx="3844">
                  <c:v>2.2734999999999999E-3</c:v>
                </c:pt>
                <c:pt idx="3845">
                  <c:v>5.6577999999999999E-4</c:v>
                </c:pt>
                <c:pt idx="3846">
                  <c:v>7.3360999999999999E-4</c:v>
                </c:pt>
                <c:pt idx="3847">
                  <c:v>1.0596E-3</c:v>
                </c:pt>
                <c:pt idx="3848">
                  <c:v>6.5361E-4</c:v>
                </c:pt>
                <c:pt idx="3849">
                  <c:v>8.4141999999999995E-4</c:v>
                </c:pt>
                <c:pt idx="3850">
                  <c:v>1.4646E-5</c:v>
                </c:pt>
                <c:pt idx="3851">
                  <c:v>2.1410999999999999E-5</c:v>
                </c:pt>
                <c:pt idx="3852">
                  <c:v>1.5622999999999999E-5</c:v>
                </c:pt>
                <c:pt idx="3853">
                  <c:v>1.1084999999999999E-3</c:v>
                </c:pt>
                <c:pt idx="3854">
                  <c:v>8.8446E-4</c:v>
                </c:pt>
                <c:pt idx="3855">
                  <c:v>9.0474000000000001E-4</c:v>
                </c:pt>
                <c:pt idx="3856">
                  <c:v>2.5104000000000001E-4</c:v>
                </c:pt>
                <c:pt idx="3857">
                  <c:v>2.7314E-4</c:v>
                </c:pt>
                <c:pt idx="3858">
                  <c:v>4.4796000000000001E-4</c:v>
                </c:pt>
                <c:pt idx="3859">
                  <c:v>2.6438999999999998E-4</c:v>
                </c:pt>
                <c:pt idx="3860">
                  <c:v>3.2633E-4</c:v>
                </c:pt>
                <c:pt idx="3861">
                  <c:v>5.4740999999999998E-6</c:v>
                </c:pt>
                <c:pt idx="3862">
                  <c:v>8.1540000000000002E-6</c:v>
                </c:pt>
                <c:pt idx="3863">
                  <c:v>1.7113E-5</c:v>
                </c:pt>
                <c:pt idx="3864">
                  <c:v>0.19588</c:v>
                </c:pt>
                <c:pt idx="3865">
                  <c:v>0.20346</c:v>
                </c:pt>
                <c:pt idx="3866">
                  <c:v>5.2025000000000002E-2</c:v>
                </c:pt>
                <c:pt idx="3867">
                  <c:v>6.8108000000000002E-2</c:v>
                </c:pt>
                <c:pt idx="3868">
                  <c:v>0.10213999999999999</c:v>
                </c:pt>
                <c:pt idx="3869">
                  <c:v>3.6338000000000002E-2</c:v>
                </c:pt>
                <c:pt idx="3870">
                  <c:v>7.5846999999999998E-2</c:v>
                </c:pt>
                <c:pt idx="3871">
                  <c:v>1.3163999999999999E-3</c:v>
                </c:pt>
                <c:pt idx="3872">
                  <c:v>1.8931E-3</c:v>
                </c:pt>
                <c:pt idx="3873">
                  <c:v>3.8067999999999999E-3</c:v>
                </c:pt>
                <c:pt idx="3874">
                  <c:v>1.5742E-3</c:v>
                </c:pt>
                <c:pt idx="3875">
                  <c:v>0.19453999999999999</c:v>
                </c:pt>
                <c:pt idx="3876">
                  <c:v>0.18612999999999999</c:v>
                </c:pt>
                <c:pt idx="3877">
                  <c:v>4.7883000000000002E-2</c:v>
                </c:pt>
                <c:pt idx="3878">
                  <c:v>6.2191999999999997E-2</c:v>
                </c:pt>
                <c:pt idx="3879">
                  <c:v>9.2338000000000003E-2</c:v>
                </c:pt>
                <c:pt idx="3880">
                  <c:v>3.3105000000000002E-2</c:v>
                </c:pt>
                <c:pt idx="3881">
                  <c:v>6.9586999999999996E-2</c:v>
                </c:pt>
                <c:pt idx="3882">
                  <c:v>1.2209E-3</c:v>
                </c:pt>
                <c:pt idx="3883">
                  <c:v>1.8052000000000001E-3</c:v>
                </c:pt>
                <c:pt idx="3884">
                  <c:v>3.2309000000000001E-3</c:v>
                </c:pt>
                <c:pt idx="3885">
                  <c:v>1.4687999999999999E-3</c:v>
                </c:pt>
                <c:pt idx="3886">
                  <c:v>0.20580999999999999</c:v>
                </c:pt>
                <c:pt idx="3887">
                  <c:v>0.18489</c:v>
                </c:pt>
                <c:pt idx="3888">
                  <c:v>5.0235000000000002E-2</c:v>
                </c:pt>
                <c:pt idx="3889">
                  <c:v>6.4514000000000002E-2</c:v>
                </c:pt>
                <c:pt idx="3890">
                  <c:v>9.5533999999999994E-2</c:v>
                </c:pt>
                <c:pt idx="3891">
                  <c:v>3.5007999999999997E-2</c:v>
                </c:pt>
                <c:pt idx="3892">
                  <c:v>7.2229000000000002E-2</c:v>
                </c:pt>
                <c:pt idx="3893">
                  <c:v>1.3166E-3</c:v>
                </c:pt>
                <c:pt idx="3894">
                  <c:v>1.7744E-3</c:v>
                </c:pt>
                <c:pt idx="3895">
                  <c:v>3.6372000000000002E-3</c:v>
                </c:pt>
                <c:pt idx="3896">
                  <c:v>1.4354999999999999E-3</c:v>
                </c:pt>
                <c:pt idx="3897">
                  <c:v>5.4052999999999997E-2</c:v>
                </c:pt>
                <c:pt idx="3898">
                  <c:v>4.9332000000000001E-2</c:v>
                </c:pt>
                <c:pt idx="3899">
                  <c:v>5.1874999999999998E-2</c:v>
                </c:pt>
                <c:pt idx="3900">
                  <c:v>1.7014000000000001E-2</c:v>
                </c:pt>
                <c:pt idx="3901">
                  <c:v>2.5395999999999998E-2</c:v>
                </c:pt>
                <c:pt idx="3902">
                  <c:v>9.0484999999999993E-3</c:v>
                </c:pt>
                <c:pt idx="3903">
                  <c:v>1.9288E-2</c:v>
                </c:pt>
                <c:pt idx="3904">
                  <c:v>3.2619000000000002E-4</c:v>
                </c:pt>
                <c:pt idx="3905">
                  <c:v>5.3076999999999996E-4</c:v>
                </c:pt>
                <c:pt idx="3906">
                  <c:v>9.299E-4</c:v>
                </c:pt>
                <c:pt idx="3907">
                  <c:v>3.8664E-4</c:v>
                </c:pt>
                <c:pt idx="3908">
                  <c:v>6.9694000000000006E-2</c:v>
                </c:pt>
                <c:pt idx="3909">
                  <c:v>6.2815999999999997E-2</c:v>
                </c:pt>
                <c:pt idx="3910">
                  <c:v>6.6864000000000007E-2</c:v>
                </c:pt>
                <c:pt idx="3911">
                  <c:v>1.7167999999999999E-2</c:v>
                </c:pt>
                <c:pt idx="3912">
                  <c:v>3.27E-2</c:v>
                </c:pt>
                <c:pt idx="3913">
                  <c:v>1.1738E-2</c:v>
                </c:pt>
                <c:pt idx="3914">
                  <c:v>2.461E-2</c:v>
                </c:pt>
                <c:pt idx="3915">
                  <c:v>4.8244999999999999E-4</c:v>
                </c:pt>
                <c:pt idx="3916">
                  <c:v>6.4798999999999998E-4</c:v>
                </c:pt>
                <c:pt idx="3917">
                  <c:v>1.2233000000000001E-3</c:v>
                </c:pt>
                <c:pt idx="3918">
                  <c:v>5.0841999999999999E-4</c:v>
                </c:pt>
                <c:pt idx="3919">
                  <c:v>0.10222000000000001</c:v>
                </c:pt>
                <c:pt idx="3920">
                  <c:v>9.2770000000000005E-2</c:v>
                </c:pt>
                <c:pt idx="3921">
                  <c:v>9.7531000000000007E-2</c:v>
                </c:pt>
                <c:pt idx="3922">
                  <c:v>2.5293E-2</c:v>
                </c:pt>
                <c:pt idx="3923">
                  <c:v>3.2125000000000001E-2</c:v>
                </c:pt>
                <c:pt idx="3924">
                  <c:v>1.7365999999999999E-2</c:v>
                </c:pt>
                <c:pt idx="3925">
                  <c:v>3.6426E-2</c:v>
                </c:pt>
                <c:pt idx="3926">
                  <c:v>5.8011E-4</c:v>
                </c:pt>
                <c:pt idx="3927">
                  <c:v>9.2865999999999999E-4</c:v>
                </c:pt>
                <c:pt idx="3928">
                  <c:v>1.7385E-3</c:v>
                </c:pt>
                <c:pt idx="3929">
                  <c:v>9.0808999999999996E-4</c:v>
                </c:pt>
                <c:pt idx="3930">
                  <c:v>3.7284999999999999E-2</c:v>
                </c:pt>
                <c:pt idx="3931">
                  <c:v>3.4285999999999997E-2</c:v>
                </c:pt>
                <c:pt idx="3932">
                  <c:v>3.5631999999999997E-2</c:v>
                </c:pt>
                <c:pt idx="3933">
                  <c:v>9.2394999999999994E-3</c:v>
                </c:pt>
                <c:pt idx="3934">
                  <c:v>1.1754000000000001E-2</c:v>
                </c:pt>
                <c:pt idx="3935">
                  <c:v>1.7430000000000001E-2</c:v>
                </c:pt>
                <c:pt idx="3936">
                  <c:v>1.3239000000000001E-2</c:v>
                </c:pt>
                <c:pt idx="3937">
                  <c:v>2.0764000000000001E-4</c:v>
                </c:pt>
                <c:pt idx="3938">
                  <c:v>3.0861000000000001E-4</c:v>
                </c:pt>
                <c:pt idx="3939">
                  <c:v>6.7075999999999995E-4</c:v>
                </c:pt>
                <c:pt idx="3940">
                  <c:v>2.6412000000000001E-4</c:v>
                </c:pt>
                <c:pt idx="3941">
                  <c:v>7.8227000000000005E-2</c:v>
                </c:pt>
                <c:pt idx="3942">
                  <c:v>7.0891999999999997E-2</c:v>
                </c:pt>
                <c:pt idx="3943">
                  <c:v>7.4668999999999999E-2</c:v>
                </c:pt>
                <c:pt idx="3944">
                  <c:v>1.9105E-2</c:v>
                </c:pt>
                <c:pt idx="3945">
                  <c:v>2.4541E-2</c:v>
                </c:pt>
                <c:pt idx="3946">
                  <c:v>3.6955000000000002E-2</c:v>
                </c:pt>
                <c:pt idx="3947">
                  <c:v>1.3112E-2</c:v>
                </c:pt>
                <c:pt idx="3948">
                  <c:v>5.2035000000000004E-4</c:v>
                </c:pt>
                <c:pt idx="3949">
                  <c:v>7.7906999999999998E-4</c:v>
                </c:pt>
                <c:pt idx="3950">
                  <c:v>1.2967E-3</c:v>
                </c:pt>
                <c:pt idx="3951">
                  <c:v>5.6758000000000004E-4</c:v>
                </c:pt>
                <c:pt idx="3952">
                  <c:v>1.3714E-3</c:v>
                </c:pt>
                <c:pt idx="3953">
                  <c:v>1.2788000000000001E-3</c:v>
                </c:pt>
                <c:pt idx="3954">
                  <c:v>1.2363999999999999E-3</c:v>
                </c:pt>
                <c:pt idx="3955">
                  <c:v>3.2108000000000001E-4</c:v>
                </c:pt>
                <c:pt idx="3956">
                  <c:v>4.5340000000000002E-4</c:v>
                </c:pt>
                <c:pt idx="3957">
                  <c:v>6.1534999999999997E-4</c:v>
                </c:pt>
                <c:pt idx="3958">
                  <c:v>2.387E-4</c:v>
                </c:pt>
                <c:pt idx="3959">
                  <c:v>4.9969999999999995E-4</c:v>
                </c:pt>
                <c:pt idx="3960">
                  <c:v>1.2700999999999999E-5</c:v>
                </c:pt>
                <c:pt idx="3961">
                  <c:v>2.6516000000000002E-5</c:v>
                </c:pt>
                <c:pt idx="3962">
                  <c:v>1.1049E-5</c:v>
                </c:pt>
                <c:pt idx="3963">
                  <c:v>2.0777999999999999E-3</c:v>
                </c:pt>
                <c:pt idx="3964">
                  <c:v>2.0688E-3</c:v>
                </c:pt>
                <c:pt idx="3965">
                  <c:v>2.3094999999999999E-3</c:v>
                </c:pt>
                <c:pt idx="3966">
                  <c:v>4.7441999999999997E-4</c:v>
                </c:pt>
                <c:pt idx="3967">
                  <c:v>6.5428000000000003E-4</c:v>
                </c:pt>
                <c:pt idx="3968">
                  <c:v>9.5786000000000005E-4</c:v>
                </c:pt>
                <c:pt idx="3969">
                  <c:v>3.5751000000000001E-4</c:v>
                </c:pt>
                <c:pt idx="3970">
                  <c:v>7.9325999999999995E-4</c:v>
                </c:pt>
                <c:pt idx="3971">
                  <c:v>1.1627000000000001E-5</c:v>
                </c:pt>
                <c:pt idx="3972">
                  <c:v>3.8532000000000003E-5</c:v>
                </c:pt>
                <c:pt idx="3973">
                  <c:v>1.4164E-5</c:v>
                </c:pt>
                <c:pt idx="3974">
                  <c:v>3.9534000000000001E-3</c:v>
                </c:pt>
                <c:pt idx="3975">
                  <c:v>3.3939E-3</c:v>
                </c:pt>
                <c:pt idx="3976">
                  <c:v>3.8438999999999999E-3</c:v>
                </c:pt>
                <c:pt idx="3977">
                  <c:v>9.7639999999999999E-4</c:v>
                </c:pt>
                <c:pt idx="3978">
                  <c:v>1.2895000000000001E-3</c:v>
                </c:pt>
                <c:pt idx="3979">
                  <c:v>1.7889E-3</c:v>
                </c:pt>
                <c:pt idx="3980">
                  <c:v>6.5488000000000005E-4</c:v>
                </c:pt>
                <c:pt idx="3981">
                  <c:v>1.3312E-3</c:v>
                </c:pt>
                <c:pt idx="3982">
                  <c:v>1.8572000000000001E-5</c:v>
                </c:pt>
                <c:pt idx="3983">
                  <c:v>3.5169999999999997E-5</c:v>
                </c:pt>
                <c:pt idx="3984">
                  <c:v>2.8504E-5</c:v>
                </c:pt>
                <c:pt idx="3985">
                  <c:v>1.676E-3</c:v>
                </c:pt>
                <c:pt idx="3986">
                  <c:v>1.5242000000000001E-3</c:v>
                </c:pt>
                <c:pt idx="3987">
                  <c:v>1.6795E-3</c:v>
                </c:pt>
                <c:pt idx="3988">
                  <c:v>3.6982999999999997E-4</c:v>
                </c:pt>
                <c:pt idx="3989">
                  <c:v>5.3777000000000002E-4</c:v>
                </c:pt>
                <c:pt idx="3990">
                  <c:v>7.4786000000000004E-4</c:v>
                </c:pt>
                <c:pt idx="3991">
                  <c:v>2.6970999999999999E-4</c:v>
                </c:pt>
                <c:pt idx="3992">
                  <c:v>5.7715000000000002E-4</c:v>
                </c:pt>
                <c:pt idx="3993">
                  <c:v>1.1503E-5</c:v>
                </c:pt>
                <c:pt idx="3994">
                  <c:v>1.348E-5</c:v>
                </c:pt>
                <c:pt idx="3995">
                  <c:v>2.9930999999999999E-5</c:v>
                </c:pt>
                <c:pt idx="3996">
                  <c:v>0.24626999999999999</c:v>
                </c:pt>
                <c:pt idx="3997">
                  <c:v>0.25663000000000002</c:v>
                </c:pt>
                <c:pt idx="3998">
                  <c:v>6.6882999999999998E-2</c:v>
                </c:pt>
                <c:pt idx="3999">
                  <c:v>8.5730000000000001E-2</c:v>
                </c:pt>
                <c:pt idx="4000">
                  <c:v>0.12801000000000001</c:v>
                </c:pt>
                <c:pt idx="4001">
                  <c:v>4.5954000000000002E-2</c:v>
                </c:pt>
                <c:pt idx="4002">
                  <c:v>7.5516E-2</c:v>
                </c:pt>
                <c:pt idx="4003">
                  <c:v>1.4444E-3</c:v>
                </c:pt>
                <c:pt idx="4004">
                  <c:v>2.6099000000000001E-3</c:v>
                </c:pt>
                <c:pt idx="4005">
                  <c:v>4.5458E-3</c:v>
                </c:pt>
                <c:pt idx="4006">
                  <c:v>1.9954999999999999E-3</c:v>
                </c:pt>
                <c:pt idx="4007">
                  <c:v>0.24640999999999999</c:v>
                </c:pt>
                <c:pt idx="4008">
                  <c:v>0.23518</c:v>
                </c:pt>
                <c:pt idx="4009">
                  <c:v>6.0575999999999998E-2</c:v>
                </c:pt>
                <c:pt idx="4010">
                  <c:v>7.7398999999999996E-2</c:v>
                </c:pt>
                <c:pt idx="4011">
                  <c:v>0.11570999999999999</c:v>
                </c:pt>
                <c:pt idx="4012">
                  <c:v>4.1868000000000002E-2</c:v>
                </c:pt>
                <c:pt idx="4013">
                  <c:v>7.0382E-2</c:v>
                </c:pt>
                <c:pt idx="4014">
                  <c:v>1.6031999999999999E-3</c:v>
                </c:pt>
                <c:pt idx="4015">
                  <c:v>2.2063999999999999E-3</c:v>
                </c:pt>
                <c:pt idx="4016">
                  <c:v>4.2646999999999997E-3</c:v>
                </c:pt>
                <c:pt idx="4017">
                  <c:v>1.7267999999999999E-3</c:v>
                </c:pt>
                <c:pt idx="4018">
                  <c:v>0.25996999999999998</c:v>
                </c:pt>
                <c:pt idx="4019">
                  <c:v>0.2346</c:v>
                </c:pt>
                <c:pt idx="4020">
                  <c:v>6.3062999999999994E-2</c:v>
                </c:pt>
                <c:pt idx="4021">
                  <c:v>8.0686999999999995E-2</c:v>
                </c:pt>
                <c:pt idx="4022">
                  <c:v>0.12035999999999999</c:v>
                </c:pt>
                <c:pt idx="4023">
                  <c:v>4.3462000000000001E-2</c:v>
                </c:pt>
                <c:pt idx="4024">
                  <c:v>7.2967000000000004E-2</c:v>
                </c:pt>
                <c:pt idx="4025">
                  <c:v>1.6100999999999999E-3</c:v>
                </c:pt>
                <c:pt idx="4026">
                  <c:v>2.6519999999999998E-3</c:v>
                </c:pt>
                <c:pt idx="4027">
                  <c:v>4.5440000000000003E-3</c:v>
                </c:pt>
                <c:pt idx="4028">
                  <c:v>1.8328000000000001E-3</c:v>
                </c:pt>
                <c:pt idx="4029">
                  <c:v>6.7584000000000005E-2</c:v>
                </c:pt>
                <c:pt idx="4030">
                  <c:v>6.2148000000000002E-2</c:v>
                </c:pt>
                <c:pt idx="4031">
                  <c:v>6.4277000000000001E-2</c:v>
                </c:pt>
                <c:pt idx="4032">
                  <c:v>2.1578E-2</c:v>
                </c:pt>
                <c:pt idx="4033">
                  <c:v>3.2328000000000003E-2</c:v>
                </c:pt>
                <c:pt idx="4034">
                  <c:v>1.1294E-2</c:v>
                </c:pt>
                <c:pt idx="4035">
                  <c:v>1.9116999999999999E-2</c:v>
                </c:pt>
                <c:pt idx="4036">
                  <c:v>4.0277999999999999E-4</c:v>
                </c:pt>
                <c:pt idx="4037">
                  <c:v>6.6129999999999997E-4</c:v>
                </c:pt>
                <c:pt idx="4038">
                  <c:v>1.1368000000000001E-3</c:v>
                </c:pt>
                <c:pt idx="4039">
                  <c:v>4.4204999999999998E-4</c:v>
                </c:pt>
                <c:pt idx="4040">
                  <c:v>8.7362999999999996E-2</c:v>
                </c:pt>
                <c:pt idx="4041">
                  <c:v>7.9559000000000005E-2</c:v>
                </c:pt>
                <c:pt idx="4042">
                  <c:v>8.3162E-2</c:v>
                </c:pt>
                <c:pt idx="4043">
                  <c:v>2.1344999999999999E-2</c:v>
                </c:pt>
                <c:pt idx="4044">
                  <c:v>4.1308999999999998E-2</c:v>
                </c:pt>
                <c:pt idx="4045">
                  <c:v>1.4906000000000001E-2</c:v>
                </c:pt>
                <c:pt idx="4046">
                  <c:v>2.4917000000000002E-2</c:v>
                </c:pt>
                <c:pt idx="4047">
                  <c:v>5.3972999999999998E-4</c:v>
                </c:pt>
                <c:pt idx="4048">
                  <c:v>8.3814000000000002E-4</c:v>
                </c:pt>
                <c:pt idx="4049">
                  <c:v>1.6069999999999999E-3</c:v>
                </c:pt>
                <c:pt idx="4050">
                  <c:v>5.9301000000000004E-4</c:v>
                </c:pt>
                <c:pt idx="4051">
                  <c:v>0.12876000000000001</c:v>
                </c:pt>
                <c:pt idx="4052">
                  <c:v>0.11713</c:v>
                </c:pt>
                <c:pt idx="4053">
                  <c:v>0.12171999999999999</c:v>
                </c:pt>
                <c:pt idx="4054">
                  <c:v>3.1259000000000002E-2</c:v>
                </c:pt>
                <c:pt idx="4055">
                  <c:v>4.1259999999999998E-2</c:v>
                </c:pt>
                <c:pt idx="4056">
                  <c:v>2.1991E-2</c:v>
                </c:pt>
                <c:pt idx="4057">
                  <c:v>3.6221000000000003E-2</c:v>
                </c:pt>
                <c:pt idx="4058">
                  <c:v>7.7977999999999999E-4</c:v>
                </c:pt>
                <c:pt idx="4059">
                  <c:v>1.2421000000000001E-3</c:v>
                </c:pt>
                <c:pt idx="4060">
                  <c:v>2.2921E-3</c:v>
                </c:pt>
                <c:pt idx="4061">
                  <c:v>9.7413000000000003E-4</c:v>
                </c:pt>
                <c:pt idx="4062">
                  <c:v>4.7917000000000001E-2</c:v>
                </c:pt>
                <c:pt idx="4063">
                  <c:v>4.3119999999999999E-2</c:v>
                </c:pt>
                <c:pt idx="4064">
                  <c:v>4.4323000000000001E-2</c:v>
                </c:pt>
                <c:pt idx="4065">
                  <c:v>1.149E-2</c:v>
                </c:pt>
                <c:pt idx="4066">
                  <c:v>1.4843E-2</c:v>
                </c:pt>
                <c:pt idx="4067">
                  <c:v>2.2169000000000001E-2</c:v>
                </c:pt>
                <c:pt idx="4068">
                  <c:v>1.3218000000000001E-2</c:v>
                </c:pt>
                <c:pt idx="4069">
                  <c:v>3.0359000000000001E-4</c:v>
                </c:pt>
                <c:pt idx="4070">
                  <c:v>4.3688E-4</c:v>
                </c:pt>
                <c:pt idx="4071">
                  <c:v>7.9878000000000002E-4</c:v>
                </c:pt>
                <c:pt idx="4072">
                  <c:v>3.1106999999999999E-4</c:v>
                </c:pt>
                <c:pt idx="4073">
                  <c:v>7.8059000000000003E-2</c:v>
                </c:pt>
                <c:pt idx="4074">
                  <c:v>7.1649000000000004E-2</c:v>
                </c:pt>
                <c:pt idx="4075">
                  <c:v>7.3995000000000005E-2</c:v>
                </c:pt>
                <c:pt idx="4076">
                  <c:v>1.9275E-2</c:v>
                </c:pt>
                <c:pt idx="4077">
                  <c:v>2.4990999999999999E-2</c:v>
                </c:pt>
                <c:pt idx="4078">
                  <c:v>3.6859000000000003E-2</c:v>
                </c:pt>
                <c:pt idx="4079">
                  <c:v>1.3219E-2</c:v>
                </c:pt>
                <c:pt idx="4080">
                  <c:v>4.3637E-4</c:v>
                </c:pt>
                <c:pt idx="4081">
                  <c:v>6.8975999999999998E-4</c:v>
                </c:pt>
                <c:pt idx="4082">
                  <c:v>1.4092E-3</c:v>
                </c:pt>
                <c:pt idx="4083">
                  <c:v>6.4807000000000005E-4</c:v>
                </c:pt>
                <c:pt idx="4084">
                  <c:v>1.5957E-3</c:v>
                </c:pt>
                <c:pt idx="4085">
                  <c:v>1.5374E-3</c:v>
                </c:pt>
                <c:pt idx="4086">
                  <c:v>1.7191999999999999E-3</c:v>
                </c:pt>
                <c:pt idx="4087">
                  <c:v>4.2193999999999999E-4</c:v>
                </c:pt>
                <c:pt idx="4088">
                  <c:v>5.6295E-4</c:v>
                </c:pt>
                <c:pt idx="4089">
                  <c:v>8.7922E-4</c:v>
                </c:pt>
                <c:pt idx="4090">
                  <c:v>3.2330999999999999E-4</c:v>
                </c:pt>
                <c:pt idx="4091">
                  <c:v>5.4226999999999997E-4</c:v>
                </c:pt>
                <c:pt idx="4092">
                  <c:v>1.5378000000000001E-5</c:v>
                </c:pt>
                <c:pt idx="4093">
                  <c:v>2.781E-5</c:v>
                </c:pt>
                <c:pt idx="4094">
                  <c:v>1.2155E-5</c:v>
                </c:pt>
                <c:pt idx="4095">
                  <c:v>2.6056E-3</c:v>
                </c:pt>
                <c:pt idx="4096">
                  <c:v>2.5247999999999998E-3</c:v>
                </c:pt>
                <c:pt idx="4097">
                  <c:v>2.5757000000000002E-3</c:v>
                </c:pt>
                <c:pt idx="4098">
                  <c:v>7.1140000000000005E-4</c:v>
                </c:pt>
                <c:pt idx="4099">
                  <c:v>8.3792999999999997E-4</c:v>
                </c:pt>
                <c:pt idx="4100">
                  <c:v>1.2224E-3</c:v>
                </c:pt>
                <c:pt idx="4101">
                  <c:v>4.0859000000000002E-4</c:v>
                </c:pt>
                <c:pt idx="4102">
                  <c:v>7.1338E-4</c:v>
                </c:pt>
                <c:pt idx="4103">
                  <c:v>1.7535000000000001E-5</c:v>
                </c:pt>
                <c:pt idx="4104">
                  <c:v>4.5231000000000001E-5</c:v>
                </c:pt>
                <c:pt idx="4105">
                  <c:v>1.9412E-5</c:v>
                </c:pt>
                <c:pt idx="4106">
                  <c:v>5.0571000000000001E-3</c:v>
                </c:pt>
                <c:pt idx="4107">
                  <c:v>4.4104000000000001E-3</c:v>
                </c:pt>
                <c:pt idx="4108">
                  <c:v>4.9998999999999998E-3</c:v>
                </c:pt>
                <c:pt idx="4109">
                  <c:v>1.1551000000000001E-3</c:v>
                </c:pt>
                <c:pt idx="4110">
                  <c:v>1.5682999999999999E-3</c:v>
                </c:pt>
                <c:pt idx="4111">
                  <c:v>2.4453999999999999E-3</c:v>
                </c:pt>
                <c:pt idx="4112">
                  <c:v>8.1735E-4</c:v>
                </c:pt>
                <c:pt idx="4113">
                  <c:v>1.3621E-3</c:v>
                </c:pt>
                <c:pt idx="4114">
                  <c:v>2.9671000000000001E-5</c:v>
                </c:pt>
                <c:pt idx="4115">
                  <c:v>4.7540999999999998E-5</c:v>
                </c:pt>
                <c:pt idx="4116">
                  <c:v>3.7814000000000001E-5</c:v>
                </c:pt>
                <c:pt idx="4117">
                  <c:v>2.0795000000000002E-3</c:v>
                </c:pt>
                <c:pt idx="4118">
                  <c:v>2.0027000000000001E-3</c:v>
                </c:pt>
                <c:pt idx="4119">
                  <c:v>1.9396000000000001E-3</c:v>
                </c:pt>
                <c:pt idx="4120">
                  <c:v>5.4177000000000001E-4</c:v>
                </c:pt>
                <c:pt idx="4121">
                  <c:v>5.8469000000000001E-4</c:v>
                </c:pt>
                <c:pt idx="4122">
                  <c:v>1.1100999999999999E-3</c:v>
                </c:pt>
                <c:pt idx="4123">
                  <c:v>3.4487E-4</c:v>
                </c:pt>
                <c:pt idx="4124">
                  <c:v>6.1687999999999999E-4</c:v>
                </c:pt>
                <c:pt idx="4125">
                  <c:v>1.5233E-5</c:v>
                </c:pt>
                <c:pt idx="4126">
                  <c:v>1.7416000000000001E-5</c:v>
                </c:pt>
                <c:pt idx="4127">
                  <c:v>3.9755000000000001E-5</c:v>
                </c:pt>
              </c:numCache>
            </c:numRef>
          </c:val>
        </c:ser>
        <c:ser>
          <c:idx val="1"/>
          <c:order val="1"/>
          <c:tx>
            <c:strRef>
              <c:f>p4drug!$P$2</c:f>
              <c:strCache>
                <c:ptCount val="1"/>
                <c:pt idx="0">
                  <c:v>Extention to 6 periods</c:v>
                </c:pt>
              </c:strCache>
            </c:strRef>
          </c:tx>
          <c:spPr>
            <a:solidFill>
              <a:schemeClr val="bg2">
                <a:lumMod val="50000"/>
              </a:schemeClr>
            </a:solidFill>
            <a:ln>
              <a:noFill/>
            </a:ln>
          </c:spPr>
          <c:cat>
            <c:numRef>
              <c:f>p4drug!$N$3:$N$4130</c:f>
              <c:numCache>
                <c:formatCode>General</c:formatCode>
                <c:ptCount val="41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numCache>
            </c:numRef>
          </c:cat>
          <c:val>
            <c:numRef>
              <c:f>p4drug!$P$3:$P$4130</c:f>
              <c:numCache>
                <c:formatCode>0</c:formatCode>
                <c:ptCount val="4128"/>
                <c:pt idx="0">
                  <c:v>1.324000000000003E-2</c:v>
                </c:pt>
                <c:pt idx="1">
                  <c:v>0.51051999999999997</c:v>
                </c:pt>
                <c:pt idx="2">
                  <c:v>0.46287000000000006</c:v>
                </c:pt>
                <c:pt idx="3">
                  <c:v>0.36949000000000004</c:v>
                </c:pt>
                <c:pt idx="4">
                  <c:v>0.55054999999999998</c:v>
                </c:pt>
                <c:pt idx="5">
                  <c:v>0.48459999999999998</c:v>
                </c:pt>
                <c:pt idx="6">
                  <c:v>0.43734999999999996</c:v>
                </c:pt>
                <c:pt idx="7">
                  <c:v>5.7809999999999917E-2</c:v>
                </c:pt>
                <c:pt idx="8">
                  <c:v>0.54039999999999999</c:v>
                </c:pt>
                <c:pt idx="9">
                  <c:v>0.48844000000000004</c:v>
                </c:pt>
                <c:pt idx="10">
                  <c:v>0.39530999999999999</c:v>
                </c:pt>
                <c:pt idx="11">
                  <c:v>0.58365</c:v>
                </c:pt>
                <c:pt idx="12">
                  <c:v>0.50943000000000005</c:v>
                </c:pt>
                <c:pt idx="13">
                  <c:v>0.45957999999999999</c:v>
                </c:pt>
                <c:pt idx="14">
                  <c:v>1.8779999999999991E-2</c:v>
                </c:pt>
                <c:pt idx="15">
                  <c:v>6.980000000000014E-3</c:v>
                </c:pt>
                <c:pt idx="16">
                  <c:v>0.12204300000000001</c:v>
                </c:pt>
                <c:pt idx="17">
                  <c:v>9.8689000000000013E-2</c:v>
                </c:pt>
                <c:pt idx="18">
                  <c:v>0.146204</c:v>
                </c:pt>
                <c:pt idx="19">
                  <c:v>0.12798000000000001</c:v>
                </c:pt>
                <c:pt idx="20">
                  <c:v>0.11695200000000001</c:v>
                </c:pt>
                <c:pt idx="21">
                  <c:v>0.17266519999999999</c:v>
                </c:pt>
                <c:pt idx="22">
                  <c:v>0.17717300000000002</c:v>
                </c:pt>
                <c:pt idx="23">
                  <c:v>0.17328099999999999</c:v>
                </c:pt>
                <c:pt idx="24">
                  <c:v>0.17275740000000001</c:v>
                </c:pt>
                <c:pt idx="25">
                  <c:v>2.2079999999999989E-2</c:v>
                </c:pt>
                <c:pt idx="26">
                  <c:v>4.830000000000001E-3</c:v>
                </c:pt>
                <c:pt idx="27">
                  <c:v>0.17130999999999999</c:v>
                </c:pt>
                <c:pt idx="28">
                  <c:v>0.12712000000000001</c:v>
                </c:pt>
                <c:pt idx="29">
                  <c:v>0.18954799999999999</c:v>
                </c:pt>
                <c:pt idx="30">
                  <c:v>0.166487</c:v>
                </c:pt>
                <c:pt idx="31">
                  <c:v>0.15054499999999998</c:v>
                </c:pt>
                <c:pt idx="32">
                  <c:v>0.2219534</c:v>
                </c:pt>
                <c:pt idx="33">
                  <c:v>0.22486340000000002</c:v>
                </c:pt>
                <c:pt idx="34">
                  <c:v>0.22250810000000001</c:v>
                </c:pt>
                <c:pt idx="35">
                  <c:v>0.22116359999999999</c:v>
                </c:pt>
                <c:pt idx="36">
                  <c:v>2.6370000000000005E-2</c:v>
                </c:pt>
                <c:pt idx="37">
                  <c:v>8.74999999999998E-3</c:v>
                </c:pt>
                <c:pt idx="38">
                  <c:v>0.25477900000000003</c:v>
                </c:pt>
                <c:pt idx="39">
                  <c:v>0.23425999999999997</c:v>
                </c:pt>
                <c:pt idx="40">
                  <c:v>0.27389400000000003</c:v>
                </c:pt>
                <c:pt idx="41">
                  <c:v>0.24094899999999997</c:v>
                </c:pt>
                <c:pt idx="42">
                  <c:v>0.21839999999999998</c:v>
                </c:pt>
                <c:pt idx="43">
                  <c:v>0.32604539999999999</c:v>
                </c:pt>
                <c:pt idx="44">
                  <c:v>0.33049909999999999</c:v>
                </c:pt>
                <c:pt idx="45">
                  <c:v>0.32733270000000003</c:v>
                </c:pt>
                <c:pt idx="46">
                  <c:v>0.32871880000000003</c:v>
                </c:pt>
                <c:pt idx="47">
                  <c:v>1.4330000000000009E-2</c:v>
                </c:pt>
                <c:pt idx="48">
                  <c:v>7.1400000000000075E-3</c:v>
                </c:pt>
                <c:pt idx="49">
                  <c:v>9.5564999999999997E-2</c:v>
                </c:pt>
                <c:pt idx="50">
                  <c:v>8.6245999999999989E-2</c:v>
                </c:pt>
                <c:pt idx="51">
                  <c:v>7.0315000000000016E-2</c:v>
                </c:pt>
                <c:pt idx="52">
                  <c:v>9.1301999999999994E-2</c:v>
                </c:pt>
                <c:pt idx="53">
                  <c:v>8.2208000000000003E-2</c:v>
                </c:pt>
                <c:pt idx="54">
                  <c:v>0.12058277000000001</c:v>
                </c:pt>
                <c:pt idx="55">
                  <c:v>0.1218655</c:v>
                </c:pt>
                <c:pt idx="56">
                  <c:v>0.1217405</c:v>
                </c:pt>
                <c:pt idx="57">
                  <c:v>0.12185106</c:v>
                </c:pt>
                <c:pt idx="58">
                  <c:v>1.7449999999999993E-2</c:v>
                </c:pt>
                <c:pt idx="59">
                  <c:v>6.8900000000000072E-3</c:v>
                </c:pt>
                <c:pt idx="60">
                  <c:v>0.15493600000000002</c:v>
                </c:pt>
                <c:pt idx="61">
                  <c:v>0.14157800000000001</c:v>
                </c:pt>
                <c:pt idx="62">
                  <c:v>0.11186900000000001</c:v>
                </c:pt>
                <c:pt idx="63">
                  <c:v>0.16683599999999998</c:v>
                </c:pt>
                <c:pt idx="64">
                  <c:v>0.13381799999999999</c:v>
                </c:pt>
                <c:pt idx="65">
                  <c:v>0.20036760000000001</c:v>
                </c:pt>
                <c:pt idx="66">
                  <c:v>0.20187970000000002</c:v>
                </c:pt>
                <c:pt idx="67">
                  <c:v>0.19922869999999998</c:v>
                </c:pt>
                <c:pt idx="68">
                  <c:v>0.19990520000000001</c:v>
                </c:pt>
                <c:pt idx="69">
                  <c:v>2.2369999999999973E-2</c:v>
                </c:pt>
                <c:pt idx="70">
                  <c:v>6.4900000000000235E-3</c:v>
                </c:pt>
                <c:pt idx="71">
                  <c:v>0.19472200000000001</c:v>
                </c:pt>
                <c:pt idx="72">
                  <c:v>0.17805000000000001</c:v>
                </c:pt>
                <c:pt idx="73">
                  <c:v>0.14145000000000002</c:v>
                </c:pt>
                <c:pt idx="74">
                  <c:v>0.21199599999999999</c:v>
                </c:pt>
                <c:pt idx="75">
                  <c:v>0.18609200000000001</c:v>
                </c:pt>
                <c:pt idx="76">
                  <c:v>0.2507337</c:v>
                </c:pt>
                <c:pt idx="77">
                  <c:v>0.25500689999999998</c:v>
                </c:pt>
                <c:pt idx="78">
                  <c:v>0.25113340000000001</c:v>
                </c:pt>
                <c:pt idx="79">
                  <c:v>0.2518686</c:v>
                </c:pt>
                <c:pt idx="80">
                  <c:v>1.3749999999999929E-2</c:v>
                </c:pt>
                <c:pt idx="81">
                  <c:v>0.51204000000000005</c:v>
                </c:pt>
                <c:pt idx="82">
                  <c:v>0.45905999999999997</c:v>
                </c:pt>
                <c:pt idx="83">
                  <c:v>0.36908000000000002</c:v>
                </c:pt>
                <c:pt idx="84">
                  <c:v>0.55256000000000005</c:v>
                </c:pt>
                <c:pt idx="85">
                  <c:v>0.48625000000000007</c:v>
                </c:pt>
                <c:pt idx="86">
                  <c:v>0.43422000000000005</c:v>
                </c:pt>
                <c:pt idx="87">
                  <c:v>8.9989999999999903E-2</c:v>
                </c:pt>
                <c:pt idx="88">
                  <c:v>0.56298999999999999</c:v>
                </c:pt>
                <c:pt idx="89">
                  <c:v>0.51429999999999998</c:v>
                </c:pt>
                <c:pt idx="90">
                  <c:v>0.40547</c:v>
                </c:pt>
                <c:pt idx="91">
                  <c:v>0.60887000000000002</c:v>
                </c:pt>
                <c:pt idx="92">
                  <c:v>0.53375000000000006</c:v>
                </c:pt>
                <c:pt idx="93">
                  <c:v>0.48117000000000004</c:v>
                </c:pt>
                <c:pt idx="94">
                  <c:v>2.7360000000000023E-2</c:v>
                </c:pt>
                <c:pt idx="95">
                  <c:v>5.3499999999999936E-3</c:v>
                </c:pt>
                <c:pt idx="96">
                  <c:v>0.13122200000000001</c:v>
                </c:pt>
                <c:pt idx="97">
                  <c:v>0.10010100000000001</c:v>
                </c:pt>
                <c:pt idx="98">
                  <c:v>0.152809</c:v>
                </c:pt>
                <c:pt idx="99">
                  <c:v>0.133632</c:v>
                </c:pt>
                <c:pt idx="100">
                  <c:v>0.121646</c:v>
                </c:pt>
                <c:pt idx="101">
                  <c:v>0.18095760000000002</c:v>
                </c:pt>
                <c:pt idx="102">
                  <c:v>0.18220660000000002</c:v>
                </c:pt>
                <c:pt idx="103">
                  <c:v>0.18230389999999999</c:v>
                </c:pt>
                <c:pt idx="104">
                  <c:v>0.1804857</c:v>
                </c:pt>
                <c:pt idx="105">
                  <c:v>3.2340000000000008E-2</c:v>
                </c:pt>
                <c:pt idx="106">
                  <c:v>8.2699999999999996E-3</c:v>
                </c:pt>
                <c:pt idx="107">
                  <c:v>0.182369</c:v>
                </c:pt>
                <c:pt idx="108">
                  <c:v>0.13129000000000002</c:v>
                </c:pt>
                <c:pt idx="109">
                  <c:v>0.19582700000000003</c:v>
                </c:pt>
                <c:pt idx="110">
                  <c:v>0.17096999999999998</c:v>
                </c:pt>
                <c:pt idx="111">
                  <c:v>0.15662700000000002</c:v>
                </c:pt>
                <c:pt idx="112">
                  <c:v>0.2319195</c:v>
                </c:pt>
                <c:pt idx="113">
                  <c:v>0.23592289999999999</c:v>
                </c:pt>
                <c:pt idx="114">
                  <c:v>0.2318896</c:v>
                </c:pt>
                <c:pt idx="115">
                  <c:v>0.23402539999999999</c:v>
                </c:pt>
                <c:pt idx="116">
                  <c:v>4.5050000000000034E-2</c:v>
                </c:pt>
                <c:pt idx="117">
                  <c:v>1.2550000000000006E-2</c:v>
                </c:pt>
                <c:pt idx="118">
                  <c:v>0.26785400000000004</c:v>
                </c:pt>
                <c:pt idx="119">
                  <c:v>0.24199999999999999</c:v>
                </c:pt>
                <c:pt idx="120">
                  <c:v>0.286943</c:v>
                </c:pt>
                <c:pt idx="121">
                  <c:v>0.25157600000000002</c:v>
                </c:pt>
                <c:pt idx="122">
                  <c:v>0.22648000000000001</c:v>
                </c:pt>
                <c:pt idx="123">
                  <c:v>0.34382449999999998</c:v>
                </c:pt>
                <c:pt idx="124">
                  <c:v>0.34766839999999999</c:v>
                </c:pt>
                <c:pt idx="125">
                  <c:v>0.34322810000000004</c:v>
                </c:pt>
                <c:pt idx="126">
                  <c:v>0.34129130000000002</c:v>
                </c:pt>
                <c:pt idx="127">
                  <c:v>1.9429999999999989E-2</c:v>
                </c:pt>
                <c:pt idx="128">
                  <c:v>5.9299999999999908E-3</c:v>
                </c:pt>
                <c:pt idx="129">
                  <c:v>0.10009600000000002</c:v>
                </c:pt>
                <c:pt idx="130">
                  <c:v>9.2989999999999989E-2</c:v>
                </c:pt>
                <c:pt idx="131">
                  <c:v>7.2430999999999995E-2</c:v>
                </c:pt>
                <c:pt idx="132">
                  <c:v>9.4530000000000003E-2</c:v>
                </c:pt>
                <c:pt idx="133">
                  <c:v>8.5356999999999988E-2</c:v>
                </c:pt>
                <c:pt idx="134">
                  <c:v>0.12714876999999999</c:v>
                </c:pt>
                <c:pt idx="135">
                  <c:v>0.12854599999999999</c:v>
                </c:pt>
                <c:pt idx="136">
                  <c:v>0.12744279999999999</c:v>
                </c:pt>
                <c:pt idx="137">
                  <c:v>0.12738585999999999</c:v>
                </c:pt>
                <c:pt idx="138">
                  <c:v>2.7260000000000006E-2</c:v>
                </c:pt>
                <c:pt idx="139">
                  <c:v>7.4400000000000022E-3</c:v>
                </c:pt>
                <c:pt idx="140">
                  <c:v>0.16295699999999999</c:v>
                </c:pt>
                <c:pt idx="141">
                  <c:v>0.14752599999999999</c:v>
                </c:pt>
                <c:pt idx="142">
                  <c:v>0.11665499999999999</c:v>
                </c:pt>
                <c:pt idx="143">
                  <c:v>0.17341799999999999</c:v>
                </c:pt>
                <c:pt idx="144">
                  <c:v>0.141959</c:v>
                </c:pt>
                <c:pt idx="145">
                  <c:v>0.20927169999999998</c:v>
                </c:pt>
                <c:pt idx="146">
                  <c:v>0.20890030000000001</c:v>
                </c:pt>
                <c:pt idx="147">
                  <c:v>0.2084075</c:v>
                </c:pt>
                <c:pt idx="148">
                  <c:v>0.20912140000000001</c:v>
                </c:pt>
                <c:pt idx="149">
                  <c:v>3.533E-2</c:v>
                </c:pt>
                <c:pt idx="150">
                  <c:v>7.6499999999999901E-3</c:v>
                </c:pt>
                <c:pt idx="151">
                  <c:v>0.203294</c:v>
                </c:pt>
                <c:pt idx="152">
                  <c:v>0.185366</c:v>
                </c:pt>
                <c:pt idx="153">
                  <c:v>0.14625000000000002</c:v>
                </c:pt>
                <c:pt idx="154">
                  <c:v>0.22031400000000001</c:v>
                </c:pt>
                <c:pt idx="155">
                  <c:v>0.19677700000000001</c:v>
                </c:pt>
                <c:pt idx="156">
                  <c:v>0.26154839999999996</c:v>
                </c:pt>
                <c:pt idx="157">
                  <c:v>0.26268170000000002</c:v>
                </c:pt>
                <c:pt idx="158">
                  <c:v>0.26291909999999996</c:v>
                </c:pt>
                <c:pt idx="159">
                  <c:v>0.26413149999999996</c:v>
                </c:pt>
                <c:pt idx="160">
                  <c:v>5.8509999999999951E-2</c:v>
                </c:pt>
                <c:pt idx="161">
                  <c:v>0.53820999999999997</c:v>
                </c:pt>
                <c:pt idx="162">
                  <c:v>0.49093999999999999</c:v>
                </c:pt>
                <c:pt idx="163">
                  <c:v>0.39047000000000004</c:v>
                </c:pt>
                <c:pt idx="164">
                  <c:v>0.58753999999999995</c:v>
                </c:pt>
                <c:pt idx="165">
                  <c:v>0.51310999999999996</c:v>
                </c:pt>
                <c:pt idx="166">
                  <c:v>0.46082999999999996</c:v>
                </c:pt>
                <c:pt idx="167">
                  <c:v>9.1940000000000022E-2</c:v>
                </c:pt>
                <c:pt idx="168">
                  <c:v>0.56423000000000001</c:v>
                </c:pt>
                <c:pt idx="169">
                  <c:v>0.51495999999999997</c:v>
                </c:pt>
                <c:pt idx="170">
                  <c:v>0.40782000000000007</c:v>
                </c:pt>
                <c:pt idx="171">
                  <c:v>0.60693000000000008</c:v>
                </c:pt>
                <c:pt idx="172">
                  <c:v>0.53685000000000005</c:v>
                </c:pt>
                <c:pt idx="173">
                  <c:v>0.48275999999999997</c:v>
                </c:pt>
                <c:pt idx="174">
                  <c:v>2.4859999999999993E-2</c:v>
                </c:pt>
                <c:pt idx="175">
                  <c:v>1.8860000000000016E-2</c:v>
                </c:pt>
                <c:pt idx="176">
                  <c:v>0.13588299999999998</c:v>
                </c:pt>
                <c:pt idx="177">
                  <c:v>0.11130100000000001</c:v>
                </c:pt>
                <c:pt idx="178">
                  <c:v>0.16397100000000001</c:v>
                </c:pt>
                <c:pt idx="179">
                  <c:v>0.14264399999999999</c:v>
                </c:pt>
                <c:pt idx="180">
                  <c:v>0.13097500000000001</c:v>
                </c:pt>
                <c:pt idx="181">
                  <c:v>0.19356230000000002</c:v>
                </c:pt>
                <c:pt idx="182">
                  <c:v>0.19461020000000001</c:v>
                </c:pt>
                <c:pt idx="183">
                  <c:v>0.19121780000000002</c:v>
                </c:pt>
                <c:pt idx="184">
                  <c:v>0.1933317</c:v>
                </c:pt>
                <c:pt idx="185">
                  <c:v>3.1439999999999968E-2</c:v>
                </c:pt>
                <c:pt idx="186">
                  <c:v>2.1480000000000027E-2</c:v>
                </c:pt>
                <c:pt idx="187">
                  <c:v>0.19028700000000001</c:v>
                </c:pt>
                <c:pt idx="188">
                  <c:v>0.13885</c:v>
                </c:pt>
                <c:pt idx="189">
                  <c:v>0.205841</c:v>
                </c:pt>
                <c:pt idx="190">
                  <c:v>0.18330399999999997</c:v>
                </c:pt>
                <c:pt idx="191">
                  <c:v>0.164906</c:v>
                </c:pt>
                <c:pt idx="192">
                  <c:v>0.247922</c:v>
                </c:pt>
                <c:pt idx="193">
                  <c:v>0.24704860000000001</c:v>
                </c:pt>
                <c:pt idx="194">
                  <c:v>0.24808040000000001</c:v>
                </c:pt>
                <c:pt idx="195">
                  <c:v>0.24484</c:v>
                </c:pt>
                <c:pt idx="196">
                  <c:v>4.5799999999999952E-2</c:v>
                </c:pt>
                <c:pt idx="197">
                  <c:v>3.2150000000000012E-2</c:v>
                </c:pt>
                <c:pt idx="198">
                  <c:v>0.28310599999999997</c:v>
                </c:pt>
                <c:pt idx="199">
                  <c:v>0.25814999999999999</c:v>
                </c:pt>
                <c:pt idx="200">
                  <c:v>0.30977399999999999</c:v>
                </c:pt>
                <c:pt idx="201">
                  <c:v>0.26595999999999997</c:v>
                </c:pt>
                <c:pt idx="202">
                  <c:v>0.24068999999999999</c:v>
                </c:pt>
                <c:pt idx="203">
                  <c:v>0.36509139999999995</c:v>
                </c:pt>
                <c:pt idx="204">
                  <c:v>0.3673302</c:v>
                </c:pt>
                <c:pt idx="205">
                  <c:v>0.36422539999999998</c:v>
                </c:pt>
                <c:pt idx="206">
                  <c:v>0.3642242</c:v>
                </c:pt>
                <c:pt idx="207">
                  <c:v>1.8240000000000006E-2</c:v>
                </c:pt>
                <c:pt idx="208">
                  <c:v>1.5049999999999994E-2</c:v>
                </c:pt>
                <c:pt idx="209">
                  <c:v>0.105294</c:v>
                </c:pt>
                <c:pt idx="210">
                  <c:v>9.5627999999999991E-2</c:v>
                </c:pt>
                <c:pt idx="211">
                  <c:v>7.844799999999999E-2</c:v>
                </c:pt>
                <c:pt idx="212">
                  <c:v>0.10083099999999999</c:v>
                </c:pt>
                <c:pt idx="213">
                  <c:v>9.0331999999999996E-2</c:v>
                </c:pt>
                <c:pt idx="214">
                  <c:v>0.13509247000000002</c:v>
                </c:pt>
                <c:pt idx="215">
                  <c:v>0.13665669999999999</c:v>
                </c:pt>
                <c:pt idx="216">
                  <c:v>0.13451450000000001</c:v>
                </c:pt>
                <c:pt idx="217">
                  <c:v>0.13419700000000001</c:v>
                </c:pt>
                <c:pt idx="218">
                  <c:v>2.9960000000000014E-2</c:v>
                </c:pt>
                <c:pt idx="219">
                  <c:v>1.7180000000000001E-2</c:v>
                </c:pt>
                <c:pt idx="220">
                  <c:v>0.17250600000000002</c:v>
                </c:pt>
                <c:pt idx="221">
                  <c:v>0.15411599999999998</c:v>
                </c:pt>
                <c:pt idx="222">
                  <c:v>0.12504999999999999</c:v>
                </c:pt>
                <c:pt idx="223">
                  <c:v>0.18398299999999998</c:v>
                </c:pt>
                <c:pt idx="224">
                  <c:v>0.14711399999999999</c:v>
                </c:pt>
                <c:pt idx="225">
                  <c:v>0.22216160000000001</c:v>
                </c:pt>
                <c:pt idx="226">
                  <c:v>0.22412399999999999</c:v>
                </c:pt>
                <c:pt idx="227">
                  <c:v>0.22094129999999998</c:v>
                </c:pt>
                <c:pt idx="228">
                  <c:v>0.22253999999999999</c:v>
                </c:pt>
                <c:pt idx="229">
                  <c:v>3.8390000000000007E-2</c:v>
                </c:pt>
                <c:pt idx="230">
                  <c:v>2.1299999999999986E-2</c:v>
                </c:pt>
                <c:pt idx="231">
                  <c:v>0.214028</c:v>
                </c:pt>
                <c:pt idx="232">
                  <c:v>0.197127</c:v>
                </c:pt>
                <c:pt idx="233">
                  <c:v>0.15428</c:v>
                </c:pt>
                <c:pt idx="234">
                  <c:v>0.23515800000000001</c:v>
                </c:pt>
                <c:pt idx="235">
                  <c:v>0.20919500000000002</c:v>
                </c:pt>
                <c:pt idx="236">
                  <c:v>0.28048889999999999</c:v>
                </c:pt>
                <c:pt idx="237">
                  <c:v>0.27938790000000002</c:v>
                </c:pt>
                <c:pt idx="238">
                  <c:v>0.27974959999999999</c:v>
                </c:pt>
                <c:pt idx="239">
                  <c:v>0.27799400000000002</c:v>
                </c:pt>
                <c:pt idx="240">
                  <c:v>1.3039999999999996E-2</c:v>
                </c:pt>
                <c:pt idx="241">
                  <c:v>3.6899999999999988E-3</c:v>
                </c:pt>
                <c:pt idx="242">
                  <c:v>0.12187100000000001</c:v>
                </c:pt>
                <c:pt idx="243">
                  <c:v>9.6729999999999997E-2</c:v>
                </c:pt>
                <c:pt idx="244">
                  <c:v>0.14763000000000001</c:v>
                </c:pt>
                <c:pt idx="245">
                  <c:v>0.126305</c:v>
                </c:pt>
                <c:pt idx="246">
                  <c:v>0.11475</c:v>
                </c:pt>
                <c:pt idx="247">
                  <c:v>0.17319839999999997</c:v>
                </c:pt>
                <c:pt idx="248">
                  <c:v>0.17483970000000001</c:v>
                </c:pt>
                <c:pt idx="249">
                  <c:v>0.1734415</c:v>
                </c:pt>
                <c:pt idx="250">
                  <c:v>0.17209250000000001</c:v>
                </c:pt>
                <c:pt idx="251">
                  <c:v>2.4870000000000003E-2</c:v>
                </c:pt>
                <c:pt idx="252">
                  <c:v>6.2699999999999978E-3</c:v>
                </c:pt>
                <c:pt idx="253">
                  <c:v>0.127913</c:v>
                </c:pt>
                <c:pt idx="254">
                  <c:v>0.10075999999999999</c:v>
                </c:pt>
                <c:pt idx="255">
                  <c:v>0.154361</c:v>
                </c:pt>
                <c:pt idx="256">
                  <c:v>0.13245999999999999</c:v>
                </c:pt>
                <c:pt idx="257">
                  <c:v>0.120777</c:v>
                </c:pt>
                <c:pt idx="258">
                  <c:v>0.18176390000000001</c:v>
                </c:pt>
                <c:pt idx="259">
                  <c:v>0.18331209999999998</c:v>
                </c:pt>
                <c:pt idx="260">
                  <c:v>0.1788467</c:v>
                </c:pt>
                <c:pt idx="261">
                  <c:v>0.1791915</c:v>
                </c:pt>
                <c:pt idx="262">
                  <c:v>2.4050000000000016E-2</c:v>
                </c:pt>
                <c:pt idx="263">
                  <c:v>1.6000000000000014E-2</c:v>
                </c:pt>
                <c:pt idx="264">
                  <c:v>0.13561799999999999</c:v>
                </c:pt>
                <c:pt idx="265">
                  <c:v>0.10678</c:v>
                </c:pt>
                <c:pt idx="266">
                  <c:v>0.16283</c:v>
                </c:pt>
                <c:pt idx="267">
                  <c:v>0.14299000000000001</c:v>
                </c:pt>
                <c:pt idx="268">
                  <c:v>0.12621399999999999</c:v>
                </c:pt>
                <c:pt idx="269">
                  <c:v>0.19152810000000001</c:v>
                </c:pt>
                <c:pt idx="270">
                  <c:v>0.19230960000000002</c:v>
                </c:pt>
                <c:pt idx="271">
                  <c:v>0.19141570000000002</c:v>
                </c:pt>
                <c:pt idx="272">
                  <c:v>0.1917452</c:v>
                </c:pt>
                <c:pt idx="273">
                  <c:v>8.6400000000000018E-3</c:v>
                </c:pt>
                <c:pt idx="274">
                  <c:v>5.7439999999999991E-3</c:v>
                </c:pt>
                <c:pt idx="275">
                  <c:v>2.1799999999999944E-3</c:v>
                </c:pt>
                <c:pt idx="276">
                  <c:v>3.3839999999999995E-2</c:v>
                </c:pt>
                <c:pt idx="277">
                  <c:v>5.1762000000000002E-2</c:v>
                </c:pt>
                <c:pt idx="278">
                  <c:v>4.5589999999999999E-2</c:v>
                </c:pt>
                <c:pt idx="279">
                  <c:v>4.1352E-2</c:v>
                </c:pt>
                <c:pt idx="280">
                  <c:v>6.117773E-2</c:v>
                </c:pt>
                <c:pt idx="281">
                  <c:v>6.2564740000000008E-2</c:v>
                </c:pt>
                <c:pt idx="282">
                  <c:v>6.1827499999999994E-2</c:v>
                </c:pt>
                <c:pt idx="283">
                  <c:v>6.1397049999999995E-2</c:v>
                </c:pt>
                <c:pt idx="284">
                  <c:v>1.2008000000000005E-2</c:v>
                </c:pt>
                <c:pt idx="285">
                  <c:v>7.4809999999999877E-3</c:v>
                </c:pt>
                <c:pt idx="286">
                  <c:v>1.2999999999999956E-3</c:v>
                </c:pt>
                <c:pt idx="287">
                  <c:v>6.3558000000000003E-2</c:v>
                </c:pt>
                <c:pt idx="288">
                  <c:v>7.5268000000000002E-2</c:v>
                </c:pt>
                <c:pt idx="289">
                  <c:v>6.7626999999999993E-2</c:v>
                </c:pt>
                <c:pt idx="290">
                  <c:v>6.0929999999999991E-2</c:v>
                </c:pt>
                <c:pt idx="291">
                  <c:v>9.1134499999999993E-2</c:v>
                </c:pt>
                <c:pt idx="292">
                  <c:v>9.0728320000000001E-2</c:v>
                </c:pt>
                <c:pt idx="293">
                  <c:v>8.9649699999999999E-2</c:v>
                </c:pt>
                <c:pt idx="294">
                  <c:v>9.0037870000000006E-2</c:v>
                </c:pt>
                <c:pt idx="295">
                  <c:v>5.4130000000000011E-3</c:v>
                </c:pt>
                <c:pt idx="296">
                  <c:v>3.258999999999998E-3</c:v>
                </c:pt>
                <c:pt idx="297">
                  <c:v>1.9430000000000003E-3</c:v>
                </c:pt>
                <c:pt idx="298">
                  <c:v>2.4285999999999999E-2</c:v>
                </c:pt>
                <c:pt idx="299">
                  <c:v>1.8675000000000004E-2</c:v>
                </c:pt>
                <c:pt idx="300">
                  <c:v>2.4950300000000002E-2</c:v>
                </c:pt>
                <c:pt idx="301">
                  <c:v>2.2788000000000003E-2</c:v>
                </c:pt>
                <c:pt idx="302">
                  <c:v>3.3548050000000003E-2</c:v>
                </c:pt>
                <c:pt idx="303">
                  <c:v>3.3961369999999998E-2</c:v>
                </c:pt>
                <c:pt idx="304">
                  <c:v>3.3852599999999997E-2</c:v>
                </c:pt>
                <c:pt idx="305">
                  <c:v>3.3997160000000005E-2</c:v>
                </c:pt>
                <c:pt idx="306">
                  <c:v>6.9390000000000007E-3</c:v>
                </c:pt>
                <c:pt idx="307">
                  <c:v>5.6710000000000024E-3</c:v>
                </c:pt>
                <c:pt idx="308">
                  <c:v>2.5010000000000032E-3</c:v>
                </c:pt>
                <c:pt idx="309">
                  <c:v>3.9971E-2</c:v>
                </c:pt>
                <c:pt idx="310">
                  <c:v>3.1039999999999998E-2</c:v>
                </c:pt>
                <c:pt idx="311">
                  <c:v>4.6349799999999997E-2</c:v>
                </c:pt>
                <c:pt idx="312">
                  <c:v>3.6715999999999999E-2</c:v>
                </c:pt>
                <c:pt idx="313">
                  <c:v>5.5542170000000002E-2</c:v>
                </c:pt>
                <c:pt idx="314">
                  <c:v>5.532343E-2</c:v>
                </c:pt>
                <c:pt idx="315">
                  <c:v>5.4582950000000005E-2</c:v>
                </c:pt>
                <c:pt idx="316">
                  <c:v>5.4450140000000001E-2</c:v>
                </c:pt>
                <c:pt idx="317">
                  <c:v>7.7720000000000081E-3</c:v>
                </c:pt>
                <c:pt idx="318">
                  <c:v>5.9659999999999991E-3</c:v>
                </c:pt>
                <c:pt idx="319">
                  <c:v>1.357000000000011E-3</c:v>
                </c:pt>
                <c:pt idx="320">
                  <c:v>4.9177999999999999E-2</c:v>
                </c:pt>
                <c:pt idx="321">
                  <c:v>3.9873000000000006E-2</c:v>
                </c:pt>
                <c:pt idx="322">
                  <c:v>5.9436000000000003E-2</c:v>
                </c:pt>
                <c:pt idx="323">
                  <c:v>5.2528000000000005E-2</c:v>
                </c:pt>
                <c:pt idx="324">
                  <c:v>6.9993550000000002E-2</c:v>
                </c:pt>
                <c:pt idx="325">
                  <c:v>6.9716420000000001E-2</c:v>
                </c:pt>
                <c:pt idx="326">
                  <c:v>6.8914299999999998E-2</c:v>
                </c:pt>
                <c:pt idx="327">
                  <c:v>7.0418399999999992E-2</c:v>
                </c:pt>
                <c:pt idx="328">
                  <c:v>4.7699999999999999E-4</c:v>
                </c:pt>
                <c:pt idx="329">
                  <c:v>4.5990000000000007E-4</c:v>
                </c:pt>
                <c:pt idx="330">
                  <c:v>5.680000000000008E-5</c:v>
                </c:pt>
                <c:pt idx="331">
                  <c:v>1.1015999999999999E-3</c:v>
                </c:pt>
                <c:pt idx="332">
                  <c:v>7.4164999999999995E-4</c:v>
                </c:pt>
                <c:pt idx="333">
                  <c:v>1.13945E-3</c:v>
                </c:pt>
                <c:pt idx="334">
                  <c:v>1.05781E-3</c:v>
                </c:pt>
                <c:pt idx="335">
                  <c:v>9.5414999999999996E-4</c:v>
                </c:pt>
                <c:pt idx="336">
                  <c:v>1.245494E-3</c:v>
                </c:pt>
                <c:pt idx="337">
                  <c:v>1.2130369999999999E-3</c:v>
                </c:pt>
                <c:pt idx="338">
                  <c:v>1.2283923999999999E-3</c:v>
                </c:pt>
                <c:pt idx="339">
                  <c:v>8.7720000000000007E-4</c:v>
                </c:pt>
                <c:pt idx="340">
                  <c:v>8.4240000000000009E-4</c:v>
                </c:pt>
                <c:pt idx="341">
                  <c:v>6.8899999999999994E-4</c:v>
                </c:pt>
                <c:pt idx="342">
                  <c:v>1.6088600000000002E-3</c:v>
                </c:pt>
                <c:pt idx="343">
                  <c:v>1.2948399999999998E-3</c:v>
                </c:pt>
                <c:pt idx="344">
                  <c:v>1.7132400000000002E-3</c:v>
                </c:pt>
                <c:pt idx="345">
                  <c:v>1.5677599999999999E-3</c:v>
                </c:pt>
                <c:pt idx="346">
                  <c:v>1.5921599999999998E-3</c:v>
                </c:pt>
                <c:pt idx="347">
                  <c:v>1.836402E-3</c:v>
                </c:pt>
                <c:pt idx="348">
                  <c:v>1.7843760000000001E-3</c:v>
                </c:pt>
                <c:pt idx="349">
                  <c:v>2.1058280000000001E-3</c:v>
                </c:pt>
                <c:pt idx="350">
                  <c:v>1.1912999999999997E-3</c:v>
                </c:pt>
                <c:pt idx="351">
                  <c:v>8.0249999999999983E-4</c:v>
                </c:pt>
                <c:pt idx="352">
                  <c:v>9.0689999999999998E-4</c:v>
                </c:pt>
                <c:pt idx="353">
                  <c:v>2.9002999999999998E-3</c:v>
                </c:pt>
                <c:pt idx="354">
                  <c:v>2.4523999999999995E-3</c:v>
                </c:pt>
                <c:pt idx="355">
                  <c:v>3.2391E-3</c:v>
                </c:pt>
                <c:pt idx="356">
                  <c:v>3.03155E-3</c:v>
                </c:pt>
                <c:pt idx="357">
                  <c:v>2.7509000000000006E-3</c:v>
                </c:pt>
                <c:pt idx="358">
                  <c:v>3.4191770000000002E-3</c:v>
                </c:pt>
                <c:pt idx="359">
                  <c:v>3.674695E-3</c:v>
                </c:pt>
                <c:pt idx="360">
                  <c:v>3.409151E-3</c:v>
                </c:pt>
                <c:pt idx="361">
                  <c:v>6.2990000000000008E-4</c:v>
                </c:pt>
                <c:pt idx="362">
                  <c:v>6.5640000000000013E-4</c:v>
                </c:pt>
                <c:pt idx="363">
                  <c:v>5.5419999999999992E-4</c:v>
                </c:pt>
                <c:pt idx="364">
                  <c:v>1.1555699999999999E-3</c:v>
                </c:pt>
                <c:pt idx="365">
                  <c:v>9.9022999999999993E-4</c:v>
                </c:pt>
                <c:pt idx="366">
                  <c:v>1.1469200000000001E-3</c:v>
                </c:pt>
                <c:pt idx="367">
                  <c:v>1.13039E-3</c:v>
                </c:pt>
                <c:pt idx="368">
                  <c:v>1.1933600000000001E-3</c:v>
                </c:pt>
                <c:pt idx="369">
                  <c:v>1.4376930000000001E-3</c:v>
                </c:pt>
                <c:pt idx="370">
                  <c:v>1.3142760000000001E-3</c:v>
                </c:pt>
                <c:pt idx="371">
                  <c:v>1.3114539999999999E-3</c:v>
                </c:pt>
                <c:pt idx="372">
                  <c:v>1.8610000000000015E-2</c:v>
                </c:pt>
                <c:pt idx="373">
                  <c:v>5.6099999999999761E-3</c:v>
                </c:pt>
                <c:pt idx="374">
                  <c:v>0.17142199999999999</c:v>
                </c:pt>
                <c:pt idx="375">
                  <c:v>0.12352</c:v>
                </c:pt>
                <c:pt idx="376">
                  <c:v>0.186998</c:v>
                </c:pt>
                <c:pt idx="377">
                  <c:v>0.16220600000000002</c:v>
                </c:pt>
                <c:pt idx="378">
                  <c:v>0.149092</c:v>
                </c:pt>
                <c:pt idx="379">
                  <c:v>0.22253699999999998</c:v>
                </c:pt>
                <c:pt idx="380">
                  <c:v>0.22464500000000001</c:v>
                </c:pt>
                <c:pt idx="381">
                  <c:v>0.22238070000000001</c:v>
                </c:pt>
                <c:pt idx="382">
                  <c:v>0.21994079999999999</c:v>
                </c:pt>
                <c:pt idx="383">
                  <c:v>3.1719999999999998E-2</c:v>
                </c:pt>
                <c:pt idx="384">
                  <c:v>8.2300000000000151E-3</c:v>
                </c:pt>
                <c:pt idx="385">
                  <c:v>0.17910499999999999</c:v>
                </c:pt>
                <c:pt idx="386">
                  <c:v>0.13191</c:v>
                </c:pt>
                <c:pt idx="387">
                  <c:v>0.19323599999999999</c:v>
                </c:pt>
                <c:pt idx="388">
                  <c:v>0.17236899999999999</c:v>
                </c:pt>
                <c:pt idx="389">
                  <c:v>0.15420600000000001</c:v>
                </c:pt>
                <c:pt idx="390">
                  <c:v>0.23273830000000001</c:v>
                </c:pt>
                <c:pt idx="391">
                  <c:v>0.23316329999999999</c:v>
                </c:pt>
                <c:pt idx="392">
                  <c:v>0.22948980000000002</c:v>
                </c:pt>
                <c:pt idx="393">
                  <c:v>0.23047909999999999</c:v>
                </c:pt>
                <c:pt idx="394">
                  <c:v>3.1659999999999994E-2</c:v>
                </c:pt>
                <c:pt idx="395">
                  <c:v>2.0380000000000009E-2</c:v>
                </c:pt>
                <c:pt idx="396">
                  <c:v>0.190334</c:v>
                </c:pt>
                <c:pt idx="397">
                  <c:v>0.13618</c:v>
                </c:pt>
                <c:pt idx="398">
                  <c:v>0.20808099999999999</c:v>
                </c:pt>
                <c:pt idx="399">
                  <c:v>0.18199500000000002</c:v>
                </c:pt>
                <c:pt idx="400">
                  <c:v>0.164101</c:v>
                </c:pt>
                <c:pt idx="401">
                  <c:v>0.24865010000000001</c:v>
                </c:pt>
                <c:pt idx="402">
                  <c:v>0.24830580000000002</c:v>
                </c:pt>
                <c:pt idx="403">
                  <c:v>0.2454991</c:v>
                </c:pt>
                <c:pt idx="404">
                  <c:v>0.24445619999999998</c:v>
                </c:pt>
                <c:pt idx="405">
                  <c:v>7.9709999999999989E-3</c:v>
                </c:pt>
                <c:pt idx="406">
                  <c:v>4.1800000000000032E-3</c:v>
                </c:pt>
                <c:pt idx="407">
                  <c:v>1.9360000000000072E-3</c:v>
                </c:pt>
                <c:pt idx="408">
                  <c:v>3.5708999999999991E-2</c:v>
                </c:pt>
                <c:pt idx="409">
                  <c:v>5.2615000000000002E-2</c:v>
                </c:pt>
                <c:pt idx="410">
                  <c:v>4.5474000000000001E-2</c:v>
                </c:pt>
                <c:pt idx="411">
                  <c:v>4.0428000000000006E-2</c:v>
                </c:pt>
                <c:pt idx="412">
                  <c:v>6.2360059999999995E-2</c:v>
                </c:pt>
                <c:pt idx="413">
                  <c:v>6.177684E-2</c:v>
                </c:pt>
                <c:pt idx="414">
                  <c:v>6.1290499999999998E-2</c:v>
                </c:pt>
                <c:pt idx="415">
                  <c:v>6.0530379999999995E-2</c:v>
                </c:pt>
                <c:pt idx="416">
                  <c:v>1.4289999999999997E-2</c:v>
                </c:pt>
                <c:pt idx="417">
                  <c:v>9.9500000000000005E-3</c:v>
                </c:pt>
                <c:pt idx="418">
                  <c:v>3.6699999999999927E-3</c:v>
                </c:pt>
                <c:pt idx="419">
                  <c:v>9.0438999999999992E-2</c:v>
                </c:pt>
                <c:pt idx="420">
                  <c:v>9.7245999999999999E-2</c:v>
                </c:pt>
                <c:pt idx="421">
                  <c:v>8.6623000000000006E-2</c:v>
                </c:pt>
                <c:pt idx="422">
                  <c:v>7.7945E-2</c:v>
                </c:pt>
                <c:pt idx="423">
                  <c:v>0.11743538000000001</c:v>
                </c:pt>
                <c:pt idx="424">
                  <c:v>0.1164453</c:v>
                </c:pt>
                <c:pt idx="425">
                  <c:v>0.11607819999999999</c:v>
                </c:pt>
                <c:pt idx="426">
                  <c:v>0.11603489</c:v>
                </c:pt>
                <c:pt idx="427">
                  <c:v>5.7990000000000055E-3</c:v>
                </c:pt>
                <c:pt idx="428">
                  <c:v>5.4490000000000025E-3</c:v>
                </c:pt>
                <c:pt idx="429">
                  <c:v>2.2420000000000009E-3</c:v>
                </c:pt>
                <c:pt idx="430">
                  <c:v>3.3208000000000001E-2</c:v>
                </c:pt>
                <c:pt idx="431">
                  <c:v>2.4131E-2</c:v>
                </c:pt>
                <c:pt idx="432">
                  <c:v>3.2871999999999998E-2</c:v>
                </c:pt>
                <c:pt idx="433">
                  <c:v>2.9539000000000003E-2</c:v>
                </c:pt>
                <c:pt idx="434">
                  <c:v>4.3163E-2</c:v>
                </c:pt>
                <c:pt idx="435">
                  <c:v>4.3463309999999998E-2</c:v>
                </c:pt>
                <c:pt idx="436">
                  <c:v>4.2784929999999999E-2</c:v>
                </c:pt>
                <c:pt idx="437">
                  <c:v>4.3179229999999999E-2</c:v>
                </c:pt>
                <c:pt idx="438">
                  <c:v>1.0059999999999999E-2</c:v>
                </c:pt>
                <c:pt idx="439">
                  <c:v>8.3780000000000104E-3</c:v>
                </c:pt>
                <c:pt idx="440">
                  <c:v>1.4679999999999971E-3</c:v>
                </c:pt>
                <c:pt idx="441">
                  <c:v>5.5006000000000006E-2</c:v>
                </c:pt>
                <c:pt idx="442">
                  <c:v>3.9839000000000006E-2</c:v>
                </c:pt>
                <c:pt idx="443">
                  <c:v>5.9997999999999996E-2</c:v>
                </c:pt>
                <c:pt idx="444">
                  <c:v>4.6928999999999998E-2</c:v>
                </c:pt>
                <c:pt idx="445">
                  <c:v>7.1016040000000002E-2</c:v>
                </c:pt>
                <c:pt idx="446">
                  <c:v>7.1426470000000006E-2</c:v>
                </c:pt>
                <c:pt idx="447">
                  <c:v>7.09365E-2</c:v>
                </c:pt>
                <c:pt idx="448">
                  <c:v>7.101441E-2</c:v>
                </c:pt>
                <c:pt idx="449">
                  <c:v>1.2961E-2</c:v>
                </c:pt>
                <c:pt idx="450">
                  <c:v>8.5960000000000064E-3</c:v>
                </c:pt>
                <c:pt idx="451">
                  <c:v>3.7539999999999935E-3</c:v>
                </c:pt>
                <c:pt idx="452">
                  <c:v>6.9886999999999991E-2</c:v>
                </c:pt>
                <c:pt idx="453">
                  <c:v>5.0758000000000005E-2</c:v>
                </c:pt>
                <c:pt idx="454">
                  <c:v>7.5299999999999992E-2</c:v>
                </c:pt>
                <c:pt idx="455">
                  <c:v>6.7585999999999993E-2</c:v>
                </c:pt>
                <c:pt idx="456">
                  <c:v>8.8329259999999993E-2</c:v>
                </c:pt>
                <c:pt idx="457">
                  <c:v>8.8938139999999999E-2</c:v>
                </c:pt>
                <c:pt idx="458">
                  <c:v>8.8542999999999997E-2</c:v>
                </c:pt>
                <c:pt idx="459">
                  <c:v>8.8761659999999992E-2</c:v>
                </c:pt>
                <c:pt idx="460">
                  <c:v>9.3729999999999985E-4</c:v>
                </c:pt>
                <c:pt idx="461">
                  <c:v>4.9850000000000003E-4</c:v>
                </c:pt>
                <c:pt idx="462">
                  <c:v>5.2310000000000008E-4</c:v>
                </c:pt>
                <c:pt idx="463">
                  <c:v>1.4512400000000001E-3</c:v>
                </c:pt>
                <c:pt idx="464">
                  <c:v>1.2098500000000002E-3</c:v>
                </c:pt>
                <c:pt idx="465">
                  <c:v>1.4395100000000002E-3</c:v>
                </c:pt>
                <c:pt idx="466">
                  <c:v>1.3253499999999999E-3</c:v>
                </c:pt>
                <c:pt idx="467">
                  <c:v>1.3072499999999998E-3</c:v>
                </c:pt>
                <c:pt idx="468">
                  <c:v>1.6915530000000002E-3</c:v>
                </c:pt>
                <c:pt idx="469">
                  <c:v>1.82636E-3</c:v>
                </c:pt>
                <c:pt idx="470">
                  <c:v>1.5138390000000001E-3</c:v>
                </c:pt>
                <c:pt idx="471">
                  <c:v>1.0859000000000003E-3</c:v>
                </c:pt>
                <c:pt idx="472">
                  <c:v>9.5080000000000034E-4</c:v>
                </c:pt>
                <c:pt idx="473">
                  <c:v>9.6599999999999984E-4</c:v>
                </c:pt>
                <c:pt idx="474">
                  <c:v>2.0582299999999999E-3</c:v>
                </c:pt>
                <c:pt idx="475">
                  <c:v>1.8382000000000001E-3</c:v>
                </c:pt>
                <c:pt idx="476">
                  <c:v>2.3515000000000003E-3</c:v>
                </c:pt>
                <c:pt idx="477">
                  <c:v>2.1417199999999997E-3</c:v>
                </c:pt>
                <c:pt idx="478">
                  <c:v>2.00095E-3</c:v>
                </c:pt>
                <c:pt idx="479">
                  <c:v>2.4375390000000003E-3</c:v>
                </c:pt>
                <c:pt idx="480">
                  <c:v>2.4995400000000002E-3</c:v>
                </c:pt>
                <c:pt idx="481">
                  <c:v>2.4889840000000001E-3</c:v>
                </c:pt>
                <c:pt idx="482">
                  <c:v>1.3143E-3</c:v>
                </c:pt>
                <c:pt idx="483">
                  <c:v>1.0150000000000003E-3</c:v>
                </c:pt>
                <c:pt idx="484">
                  <c:v>1.1010999999999998E-3</c:v>
                </c:pt>
                <c:pt idx="485">
                  <c:v>3.9462999999999998E-3</c:v>
                </c:pt>
                <c:pt idx="486">
                  <c:v>3.1516000000000001E-3</c:v>
                </c:pt>
                <c:pt idx="487">
                  <c:v>4.1299800000000001E-3</c:v>
                </c:pt>
                <c:pt idx="488">
                  <c:v>3.8511999999999999E-3</c:v>
                </c:pt>
                <c:pt idx="489">
                  <c:v>3.5025999999999998E-3</c:v>
                </c:pt>
                <c:pt idx="490">
                  <c:v>4.5541069999999999E-3</c:v>
                </c:pt>
                <c:pt idx="491">
                  <c:v>4.5930169999999996E-3</c:v>
                </c:pt>
                <c:pt idx="492">
                  <c:v>4.4609909999999992E-3</c:v>
                </c:pt>
                <c:pt idx="493">
                  <c:v>9.2679999999999998E-4</c:v>
                </c:pt>
                <c:pt idx="494">
                  <c:v>8.1579999999999999E-4</c:v>
                </c:pt>
                <c:pt idx="495">
                  <c:v>4.2819999999999989E-4</c:v>
                </c:pt>
                <c:pt idx="496">
                  <c:v>1.7257899999999998E-3</c:v>
                </c:pt>
                <c:pt idx="497">
                  <c:v>1.2605900000000002E-3</c:v>
                </c:pt>
                <c:pt idx="498">
                  <c:v>1.53509E-3</c:v>
                </c:pt>
                <c:pt idx="499">
                  <c:v>1.52089E-3</c:v>
                </c:pt>
                <c:pt idx="500">
                  <c:v>1.5958299999999999E-3</c:v>
                </c:pt>
                <c:pt idx="501">
                  <c:v>1.9429313000000001E-3</c:v>
                </c:pt>
                <c:pt idx="502">
                  <c:v>1.9085549999999999E-3</c:v>
                </c:pt>
                <c:pt idx="503">
                  <c:v>1.6857209999999998E-3</c:v>
                </c:pt>
                <c:pt idx="504">
                  <c:v>2.6189999999999991E-2</c:v>
                </c:pt>
                <c:pt idx="505">
                  <c:v>9.9199999999999844E-3</c:v>
                </c:pt>
                <c:pt idx="506">
                  <c:v>0.252857</c:v>
                </c:pt>
                <c:pt idx="507">
                  <c:v>0.22964000000000001</c:v>
                </c:pt>
                <c:pt idx="508">
                  <c:v>0.275673</c:v>
                </c:pt>
                <c:pt idx="509">
                  <c:v>0.24333299999999997</c:v>
                </c:pt>
                <c:pt idx="510">
                  <c:v>0.21582000000000001</c:v>
                </c:pt>
                <c:pt idx="511">
                  <c:v>0.32770649999999996</c:v>
                </c:pt>
                <c:pt idx="512">
                  <c:v>0.32937839999999996</c:v>
                </c:pt>
                <c:pt idx="513">
                  <c:v>0.3276114</c:v>
                </c:pt>
                <c:pt idx="514">
                  <c:v>0.3271773</c:v>
                </c:pt>
                <c:pt idx="515">
                  <c:v>4.0179999999999993E-2</c:v>
                </c:pt>
                <c:pt idx="516">
                  <c:v>9.6799999999999664E-3</c:v>
                </c:pt>
                <c:pt idx="517">
                  <c:v>0.267706</c:v>
                </c:pt>
                <c:pt idx="518">
                  <c:v>0.23970000000000002</c:v>
                </c:pt>
                <c:pt idx="519">
                  <c:v>0.28862199999999999</c:v>
                </c:pt>
                <c:pt idx="520">
                  <c:v>0.25324099999999999</c:v>
                </c:pt>
                <c:pt idx="521">
                  <c:v>0.23066</c:v>
                </c:pt>
                <c:pt idx="522">
                  <c:v>0.34117629999999999</c:v>
                </c:pt>
                <c:pt idx="523">
                  <c:v>0.34010969999999996</c:v>
                </c:pt>
                <c:pt idx="524">
                  <c:v>0.33972849999999999</c:v>
                </c:pt>
                <c:pt idx="525">
                  <c:v>0.34520639999999997</c:v>
                </c:pt>
                <c:pt idx="526">
                  <c:v>4.5750000000000013E-2</c:v>
                </c:pt>
                <c:pt idx="527">
                  <c:v>2.7789999999999981E-2</c:v>
                </c:pt>
                <c:pt idx="528">
                  <c:v>0.28222599999999998</c:v>
                </c:pt>
                <c:pt idx="529">
                  <c:v>0.25568000000000002</c:v>
                </c:pt>
                <c:pt idx="530">
                  <c:v>0.30826700000000001</c:v>
                </c:pt>
                <c:pt idx="531">
                  <c:v>0.27111799999999997</c:v>
                </c:pt>
                <c:pt idx="532">
                  <c:v>0.24084</c:v>
                </c:pt>
                <c:pt idx="533">
                  <c:v>0.36213200000000001</c:v>
                </c:pt>
                <c:pt idx="534">
                  <c:v>0.36625179999999996</c:v>
                </c:pt>
                <c:pt idx="535">
                  <c:v>0.36266680000000001</c:v>
                </c:pt>
                <c:pt idx="536">
                  <c:v>0.36398189999999997</c:v>
                </c:pt>
                <c:pt idx="537">
                  <c:v>1.2611999999999998E-2</c:v>
                </c:pt>
                <c:pt idx="538">
                  <c:v>7.648000000000002E-3</c:v>
                </c:pt>
                <c:pt idx="539">
                  <c:v>3.6090000000000011E-3</c:v>
                </c:pt>
                <c:pt idx="540">
                  <c:v>6.3408000000000006E-2</c:v>
                </c:pt>
                <c:pt idx="541">
                  <c:v>7.603399999999999E-2</c:v>
                </c:pt>
                <c:pt idx="542">
                  <c:v>6.6695000000000004E-2</c:v>
                </c:pt>
                <c:pt idx="543">
                  <c:v>6.2215999999999994E-2</c:v>
                </c:pt>
                <c:pt idx="544">
                  <c:v>9.2154890000000003E-2</c:v>
                </c:pt>
                <c:pt idx="545">
                  <c:v>9.1881359999999995E-2</c:v>
                </c:pt>
                <c:pt idx="546">
                  <c:v>9.0761800000000004E-2</c:v>
                </c:pt>
                <c:pt idx="547">
                  <c:v>9.1418799999999995E-2</c:v>
                </c:pt>
                <c:pt idx="548">
                  <c:v>1.4679999999999999E-2</c:v>
                </c:pt>
                <c:pt idx="549">
                  <c:v>9.330000000000005E-3</c:v>
                </c:pt>
                <c:pt idx="550">
                  <c:v>3.6500000000000005E-3</c:v>
                </c:pt>
                <c:pt idx="551">
                  <c:v>9.1160000000000005E-2</c:v>
                </c:pt>
                <c:pt idx="552">
                  <c:v>9.9153999999999992E-2</c:v>
                </c:pt>
                <c:pt idx="553">
                  <c:v>8.6486000000000007E-2</c:v>
                </c:pt>
                <c:pt idx="554">
                  <c:v>7.7538999999999997E-2</c:v>
                </c:pt>
                <c:pt idx="555">
                  <c:v>0.11631497</c:v>
                </c:pt>
                <c:pt idx="556">
                  <c:v>0.1164432</c:v>
                </c:pt>
                <c:pt idx="557">
                  <c:v>0.11741850000000001</c:v>
                </c:pt>
                <c:pt idx="558">
                  <c:v>0.11703907</c:v>
                </c:pt>
                <c:pt idx="559">
                  <c:v>9.7370000000000026E-3</c:v>
                </c:pt>
                <c:pt idx="560">
                  <c:v>7.6340000000000019E-3</c:v>
                </c:pt>
                <c:pt idx="561">
                  <c:v>4.3110000000000023E-3</c:v>
                </c:pt>
                <c:pt idx="562">
                  <c:v>5.0504999999999994E-2</c:v>
                </c:pt>
                <c:pt idx="563">
                  <c:v>4.4671999999999996E-2</c:v>
                </c:pt>
                <c:pt idx="564">
                  <c:v>4.7255999999999992E-2</c:v>
                </c:pt>
                <c:pt idx="565">
                  <c:v>4.3507000000000004E-2</c:v>
                </c:pt>
                <c:pt idx="566">
                  <c:v>6.3901860000000005E-2</c:v>
                </c:pt>
                <c:pt idx="567">
                  <c:v>6.4102440000000011E-2</c:v>
                </c:pt>
                <c:pt idx="568">
                  <c:v>6.2396999999999994E-2</c:v>
                </c:pt>
                <c:pt idx="569">
                  <c:v>6.3969959999999992E-2</c:v>
                </c:pt>
                <c:pt idx="570">
                  <c:v>1.5022999999999995E-2</c:v>
                </c:pt>
                <c:pt idx="571">
                  <c:v>8.3400000000000002E-3</c:v>
                </c:pt>
                <c:pt idx="572">
                  <c:v>3.6699999999999927E-3</c:v>
                </c:pt>
                <c:pt idx="573">
                  <c:v>8.1184999999999993E-2</c:v>
                </c:pt>
                <c:pt idx="574">
                  <c:v>7.2186E-2</c:v>
                </c:pt>
                <c:pt idx="575">
                  <c:v>8.6805999999999994E-2</c:v>
                </c:pt>
                <c:pt idx="576">
                  <c:v>6.9415000000000004E-2</c:v>
                </c:pt>
                <c:pt idx="577">
                  <c:v>0.10447814</c:v>
                </c:pt>
                <c:pt idx="578">
                  <c:v>0.10598283999999999</c:v>
                </c:pt>
                <c:pt idx="579">
                  <c:v>0.1038292</c:v>
                </c:pt>
                <c:pt idx="580">
                  <c:v>0.10382455</c:v>
                </c:pt>
                <c:pt idx="581">
                  <c:v>1.7530000000000004E-2</c:v>
                </c:pt>
                <c:pt idx="582">
                  <c:v>9.8000000000000032E-3</c:v>
                </c:pt>
                <c:pt idx="583">
                  <c:v>3.3500000000000196E-3</c:v>
                </c:pt>
                <c:pt idx="584">
                  <c:v>0.100546</c:v>
                </c:pt>
                <c:pt idx="585">
                  <c:v>9.1872000000000009E-2</c:v>
                </c:pt>
                <c:pt idx="586">
                  <c:v>0.11051200000000001</c:v>
                </c:pt>
                <c:pt idx="587">
                  <c:v>9.7749000000000003E-2</c:v>
                </c:pt>
                <c:pt idx="588">
                  <c:v>0.13034900999999999</c:v>
                </c:pt>
                <c:pt idx="589">
                  <c:v>0.13303210000000001</c:v>
                </c:pt>
                <c:pt idx="590">
                  <c:v>0.1310489</c:v>
                </c:pt>
                <c:pt idx="591">
                  <c:v>0.13155472000000001</c:v>
                </c:pt>
                <c:pt idx="592">
                  <c:v>1.2769999999999999E-3</c:v>
                </c:pt>
                <c:pt idx="593">
                  <c:v>6.818000000000002E-4</c:v>
                </c:pt>
                <c:pt idx="594">
                  <c:v>6.1299999999999983E-4</c:v>
                </c:pt>
                <c:pt idx="595">
                  <c:v>1.8273600000000001E-3</c:v>
                </c:pt>
                <c:pt idx="596">
                  <c:v>1.902E-3</c:v>
                </c:pt>
                <c:pt idx="597">
                  <c:v>2.3381400000000003E-3</c:v>
                </c:pt>
                <c:pt idx="598">
                  <c:v>1.9401000000000002E-3</c:v>
                </c:pt>
                <c:pt idx="599">
                  <c:v>1.86542E-3</c:v>
                </c:pt>
                <c:pt idx="600">
                  <c:v>2.0724820000000001E-3</c:v>
                </c:pt>
                <c:pt idx="601">
                  <c:v>2.4596489999999999E-3</c:v>
                </c:pt>
                <c:pt idx="602">
                  <c:v>2.2019729999999999E-3</c:v>
                </c:pt>
                <c:pt idx="603">
                  <c:v>1.6746999999999995E-3</c:v>
                </c:pt>
                <c:pt idx="604">
                  <c:v>1.5594000000000003E-3</c:v>
                </c:pt>
                <c:pt idx="605">
                  <c:v>1.1879000000000004E-3</c:v>
                </c:pt>
                <c:pt idx="606">
                  <c:v>3.29657E-3</c:v>
                </c:pt>
                <c:pt idx="607">
                  <c:v>3.0863000000000002E-3</c:v>
                </c:pt>
                <c:pt idx="608">
                  <c:v>3.3944600000000002E-3</c:v>
                </c:pt>
                <c:pt idx="609">
                  <c:v>2.9304200000000004E-3</c:v>
                </c:pt>
                <c:pt idx="610">
                  <c:v>2.6951000000000002E-3</c:v>
                </c:pt>
                <c:pt idx="611">
                  <c:v>4.1103960000000005E-3</c:v>
                </c:pt>
                <c:pt idx="612">
                  <c:v>3.480796E-3</c:v>
                </c:pt>
                <c:pt idx="613">
                  <c:v>3.7083139999999999E-3</c:v>
                </c:pt>
                <c:pt idx="614">
                  <c:v>2.3202999999999991E-3</c:v>
                </c:pt>
                <c:pt idx="615">
                  <c:v>1.9532000000000004E-3</c:v>
                </c:pt>
                <c:pt idx="616">
                  <c:v>1.2970000000000004E-3</c:v>
                </c:pt>
                <c:pt idx="617">
                  <c:v>5.7161E-3</c:v>
                </c:pt>
                <c:pt idx="618">
                  <c:v>5.2805999999999999E-3</c:v>
                </c:pt>
                <c:pt idx="619">
                  <c:v>6.3956000000000004E-3</c:v>
                </c:pt>
                <c:pt idx="620">
                  <c:v>5.7857000000000004E-3</c:v>
                </c:pt>
                <c:pt idx="621">
                  <c:v>5.2055999999999995E-3</c:v>
                </c:pt>
                <c:pt idx="622">
                  <c:v>6.6548559999999998E-3</c:v>
                </c:pt>
                <c:pt idx="623">
                  <c:v>7.2009370000000001E-3</c:v>
                </c:pt>
                <c:pt idx="624">
                  <c:v>6.5525399999999999E-3</c:v>
                </c:pt>
                <c:pt idx="625">
                  <c:v>1.4094000000000003E-3</c:v>
                </c:pt>
                <c:pt idx="626">
                  <c:v>1.2141999999999999E-3</c:v>
                </c:pt>
                <c:pt idx="627">
                  <c:v>1.3267999999999999E-3</c:v>
                </c:pt>
                <c:pt idx="628">
                  <c:v>2.4323599999999997E-3</c:v>
                </c:pt>
                <c:pt idx="629">
                  <c:v>2.0685499999999997E-3</c:v>
                </c:pt>
                <c:pt idx="630">
                  <c:v>2.3342700000000003E-3</c:v>
                </c:pt>
                <c:pt idx="631">
                  <c:v>2.5101300000000002E-3</c:v>
                </c:pt>
                <c:pt idx="632">
                  <c:v>2.1681700000000001E-3</c:v>
                </c:pt>
                <c:pt idx="633">
                  <c:v>2.7837350000000003E-3</c:v>
                </c:pt>
                <c:pt idx="634">
                  <c:v>2.5578509999999999E-3</c:v>
                </c:pt>
                <c:pt idx="635">
                  <c:v>2.539646E-3</c:v>
                </c:pt>
                <c:pt idx="636">
                  <c:v>1.1459999999999998E-2</c:v>
                </c:pt>
                <c:pt idx="637">
                  <c:v>3.9099999999999968E-3</c:v>
                </c:pt>
                <c:pt idx="638">
                  <c:v>9.3501000000000001E-2</c:v>
                </c:pt>
                <c:pt idx="639">
                  <c:v>8.5845999999999992E-2</c:v>
                </c:pt>
                <c:pt idx="640">
                  <c:v>6.8721000000000004E-2</c:v>
                </c:pt>
                <c:pt idx="641">
                  <c:v>8.8733000000000006E-2</c:v>
                </c:pt>
                <c:pt idx="642">
                  <c:v>7.9573000000000005E-2</c:v>
                </c:pt>
                <c:pt idx="643">
                  <c:v>0.11970610999999999</c:v>
                </c:pt>
                <c:pt idx="644">
                  <c:v>0.1214412</c:v>
                </c:pt>
                <c:pt idx="645">
                  <c:v>0.1206686</c:v>
                </c:pt>
                <c:pt idx="646">
                  <c:v>0.12157068</c:v>
                </c:pt>
                <c:pt idx="647">
                  <c:v>1.4849999999999988E-2</c:v>
                </c:pt>
                <c:pt idx="648">
                  <c:v>2.8900000000000037E-3</c:v>
                </c:pt>
                <c:pt idx="649">
                  <c:v>9.7522999999999999E-2</c:v>
                </c:pt>
                <c:pt idx="650">
                  <c:v>8.9247999999999994E-2</c:v>
                </c:pt>
                <c:pt idx="651">
                  <c:v>7.1712999999999999E-2</c:v>
                </c:pt>
                <c:pt idx="652">
                  <c:v>9.4573999999999991E-2</c:v>
                </c:pt>
                <c:pt idx="653">
                  <c:v>8.502599999999999E-2</c:v>
                </c:pt>
                <c:pt idx="654">
                  <c:v>0.12537715999999999</c:v>
                </c:pt>
                <c:pt idx="655">
                  <c:v>0.12658630000000001</c:v>
                </c:pt>
                <c:pt idx="656">
                  <c:v>0.12560280000000001</c:v>
                </c:pt>
                <c:pt idx="657">
                  <c:v>0.12563798000000001</c:v>
                </c:pt>
                <c:pt idx="658">
                  <c:v>1.9070000000000004E-2</c:v>
                </c:pt>
                <c:pt idx="659">
                  <c:v>1.2669999999999987E-2</c:v>
                </c:pt>
                <c:pt idx="660">
                  <c:v>0.10232100000000001</c:v>
                </c:pt>
                <c:pt idx="661">
                  <c:v>9.4214999999999993E-2</c:v>
                </c:pt>
                <c:pt idx="662">
                  <c:v>7.473500000000001E-2</c:v>
                </c:pt>
                <c:pt idx="663">
                  <c:v>9.7676999999999986E-2</c:v>
                </c:pt>
                <c:pt idx="664">
                  <c:v>8.9403999999999997E-2</c:v>
                </c:pt>
                <c:pt idx="665">
                  <c:v>0.13374247</c:v>
                </c:pt>
                <c:pt idx="666">
                  <c:v>0.13356599999999999</c:v>
                </c:pt>
                <c:pt idx="667">
                  <c:v>0.13162599999999999</c:v>
                </c:pt>
                <c:pt idx="668">
                  <c:v>0.13221413999999998</c:v>
                </c:pt>
                <c:pt idx="669">
                  <c:v>3.8340000000000006E-3</c:v>
                </c:pt>
                <c:pt idx="670">
                  <c:v>3.3860000000000001E-3</c:v>
                </c:pt>
                <c:pt idx="671">
                  <c:v>1.118999999999995E-3</c:v>
                </c:pt>
                <c:pt idx="672">
                  <c:v>2.4107999999999997E-2</c:v>
                </c:pt>
                <c:pt idx="673">
                  <c:v>1.813E-2</c:v>
                </c:pt>
                <c:pt idx="674">
                  <c:v>2.4631199999999999E-2</c:v>
                </c:pt>
                <c:pt idx="675">
                  <c:v>2.2718000000000002E-2</c:v>
                </c:pt>
                <c:pt idx="676">
                  <c:v>3.3300320000000001E-2</c:v>
                </c:pt>
                <c:pt idx="677">
                  <c:v>3.3685259999999995E-2</c:v>
                </c:pt>
                <c:pt idx="678">
                  <c:v>3.363621E-2</c:v>
                </c:pt>
                <c:pt idx="679">
                  <c:v>3.3220519999999996E-2</c:v>
                </c:pt>
                <c:pt idx="680">
                  <c:v>6.630999999999998E-3</c:v>
                </c:pt>
                <c:pt idx="681">
                  <c:v>3.5880000000000009E-3</c:v>
                </c:pt>
                <c:pt idx="682">
                  <c:v>1.9009999999999999E-3</c:v>
                </c:pt>
                <c:pt idx="683">
                  <c:v>3.3116000000000007E-2</c:v>
                </c:pt>
                <c:pt idx="684">
                  <c:v>2.4877000000000003E-2</c:v>
                </c:pt>
                <c:pt idx="685">
                  <c:v>3.1462999999999998E-2</c:v>
                </c:pt>
                <c:pt idx="686">
                  <c:v>2.8846000000000004E-2</c:v>
                </c:pt>
                <c:pt idx="687">
                  <c:v>4.2707540000000002E-2</c:v>
                </c:pt>
                <c:pt idx="688">
                  <c:v>4.328589E-2</c:v>
                </c:pt>
                <c:pt idx="689">
                  <c:v>4.2635480000000003E-2</c:v>
                </c:pt>
                <c:pt idx="690">
                  <c:v>4.2518469999999996E-2</c:v>
                </c:pt>
                <c:pt idx="691">
                  <c:v>8.3419999999999953E-3</c:v>
                </c:pt>
                <c:pt idx="692">
                  <c:v>6.630999999999998E-3</c:v>
                </c:pt>
                <c:pt idx="693">
                  <c:v>3.025999999999994E-3</c:v>
                </c:pt>
                <c:pt idx="694">
                  <c:v>4.8162000000000003E-2</c:v>
                </c:pt>
                <c:pt idx="695">
                  <c:v>4.4589000000000004E-2</c:v>
                </c:pt>
                <c:pt idx="696">
                  <c:v>4.7046000000000004E-2</c:v>
                </c:pt>
                <c:pt idx="697">
                  <c:v>4.0458000000000001E-2</c:v>
                </c:pt>
                <c:pt idx="698">
                  <c:v>6.3600379999999998E-2</c:v>
                </c:pt>
                <c:pt idx="699">
                  <c:v>6.3247789999999998E-2</c:v>
                </c:pt>
                <c:pt idx="700">
                  <c:v>6.3306299999999996E-2</c:v>
                </c:pt>
                <c:pt idx="701">
                  <c:v>6.3500280000000006E-2</c:v>
                </c:pt>
                <c:pt idx="702">
                  <c:v>4.8710000000000003E-3</c:v>
                </c:pt>
                <c:pt idx="703">
                  <c:v>4.7530000000000003E-3</c:v>
                </c:pt>
                <c:pt idx="704">
                  <c:v>1.1760000000000034E-3</c:v>
                </c:pt>
                <c:pt idx="705">
                  <c:v>3.0018299999999998E-2</c:v>
                </c:pt>
                <c:pt idx="706">
                  <c:v>2.7577999999999998E-2</c:v>
                </c:pt>
                <c:pt idx="707">
                  <c:v>2.1773000000000001E-2</c:v>
                </c:pt>
                <c:pt idx="708">
                  <c:v>2.5198999999999999E-2</c:v>
                </c:pt>
                <c:pt idx="709">
                  <c:v>3.7975099999999998E-2</c:v>
                </c:pt>
                <c:pt idx="710">
                  <c:v>3.8419769999999999E-2</c:v>
                </c:pt>
                <c:pt idx="711">
                  <c:v>3.8250439999999997E-2</c:v>
                </c:pt>
                <c:pt idx="712">
                  <c:v>3.817193E-2</c:v>
                </c:pt>
                <c:pt idx="713">
                  <c:v>6.1780000000000029E-3</c:v>
                </c:pt>
                <c:pt idx="714">
                  <c:v>4.2459999999999998E-3</c:v>
                </c:pt>
                <c:pt idx="715">
                  <c:v>1.7010000000000011E-3</c:v>
                </c:pt>
                <c:pt idx="716">
                  <c:v>3.7399000000000002E-2</c:v>
                </c:pt>
                <c:pt idx="717">
                  <c:v>3.4119999999999998E-2</c:v>
                </c:pt>
                <c:pt idx="718">
                  <c:v>2.6415999999999999E-2</c:v>
                </c:pt>
                <c:pt idx="719">
                  <c:v>3.5212E-2</c:v>
                </c:pt>
                <c:pt idx="720">
                  <c:v>4.8272849999999999E-2</c:v>
                </c:pt>
                <c:pt idx="721">
                  <c:v>4.822659E-2</c:v>
                </c:pt>
                <c:pt idx="722">
                  <c:v>4.7814379999999997E-2</c:v>
                </c:pt>
                <c:pt idx="723">
                  <c:v>4.8249760000000003E-2</c:v>
                </c:pt>
                <c:pt idx="724">
                  <c:v>3.4543000000000009E-4</c:v>
                </c:pt>
                <c:pt idx="725">
                  <c:v>3.5046999999999986E-4</c:v>
                </c:pt>
                <c:pt idx="726">
                  <c:v>3.1564000000000006E-4</c:v>
                </c:pt>
                <c:pt idx="727">
                  <c:v>7.3414999999999993E-4</c:v>
                </c:pt>
                <c:pt idx="728">
                  <c:v>7.0758999999999991E-4</c:v>
                </c:pt>
                <c:pt idx="729">
                  <c:v>6.6994000000000016E-4</c:v>
                </c:pt>
                <c:pt idx="730">
                  <c:v>7.8285999999999991E-4</c:v>
                </c:pt>
                <c:pt idx="731">
                  <c:v>6.7156000000000008E-4</c:v>
                </c:pt>
                <c:pt idx="732">
                  <c:v>8.4603569999999999E-4</c:v>
                </c:pt>
                <c:pt idx="733">
                  <c:v>8.6859999999999997E-4</c:v>
                </c:pt>
                <c:pt idx="734">
                  <c:v>9.2382690000000008E-4</c:v>
                </c:pt>
                <c:pt idx="735">
                  <c:v>6.7549999999999989E-4</c:v>
                </c:pt>
                <c:pt idx="736">
                  <c:v>5.7850000000000002E-4</c:v>
                </c:pt>
                <c:pt idx="737">
                  <c:v>2.3320000000000003E-4</c:v>
                </c:pt>
                <c:pt idx="738">
                  <c:v>1.1690699999999999E-3</c:v>
                </c:pt>
                <c:pt idx="739">
                  <c:v>1.2272199999999998E-3</c:v>
                </c:pt>
                <c:pt idx="740">
                  <c:v>1.0981200000000002E-3</c:v>
                </c:pt>
                <c:pt idx="741">
                  <c:v>1.13156E-3</c:v>
                </c:pt>
                <c:pt idx="742">
                  <c:v>1.06193E-3</c:v>
                </c:pt>
                <c:pt idx="743">
                  <c:v>1.3898711999999998E-3</c:v>
                </c:pt>
                <c:pt idx="744">
                  <c:v>1.2546529999999999E-3</c:v>
                </c:pt>
                <c:pt idx="745">
                  <c:v>1.3945781000000001E-3</c:v>
                </c:pt>
                <c:pt idx="746">
                  <c:v>6.7190000000000001E-4</c:v>
                </c:pt>
                <c:pt idx="747">
                  <c:v>7.3079999999999977E-4</c:v>
                </c:pt>
                <c:pt idx="748">
                  <c:v>4.5260000000000005E-4</c:v>
                </c:pt>
                <c:pt idx="749">
                  <c:v>2.1483400000000003E-3</c:v>
                </c:pt>
                <c:pt idx="750">
                  <c:v>1.8959699999999999E-3</c:v>
                </c:pt>
                <c:pt idx="751">
                  <c:v>1.6749E-3</c:v>
                </c:pt>
                <c:pt idx="752">
                  <c:v>2.0398600000000001E-3</c:v>
                </c:pt>
                <c:pt idx="753">
                  <c:v>1.6904999999999999E-3</c:v>
                </c:pt>
                <c:pt idx="754">
                  <c:v>2.3651950000000001E-3</c:v>
                </c:pt>
                <c:pt idx="755">
                  <c:v>2.3454610000000001E-3</c:v>
                </c:pt>
                <c:pt idx="756">
                  <c:v>2.4895170000000001E-3</c:v>
                </c:pt>
                <c:pt idx="757">
                  <c:v>3.9238000000000001E-4</c:v>
                </c:pt>
                <c:pt idx="758">
                  <c:v>3.8571000000000005E-4</c:v>
                </c:pt>
                <c:pt idx="759">
                  <c:v>1.091E-4</c:v>
                </c:pt>
                <c:pt idx="760">
                  <c:v>7.0447999999999995E-4</c:v>
                </c:pt>
                <c:pt idx="761">
                  <c:v>7.9060000000000003E-4</c:v>
                </c:pt>
                <c:pt idx="762">
                  <c:v>7.3609999999999995E-4</c:v>
                </c:pt>
                <c:pt idx="763">
                  <c:v>8.3753000000000007E-4</c:v>
                </c:pt>
                <c:pt idx="764">
                  <c:v>7.1484000000000001E-4</c:v>
                </c:pt>
                <c:pt idx="765">
                  <c:v>9.4306320000000002E-4</c:v>
                </c:pt>
                <c:pt idx="766">
                  <c:v>9.9126029999999999E-4</c:v>
                </c:pt>
                <c:pt idx="767">
                  <c:v>1.0562470000000002E-3</c:v>
                </c:pt>
                <c:pt idx="768">
                  <c:v>1.6950000000000021E-2</c:v>
                </c:pt>
                <c:pt idx="769">
                  <c:v>5.4099999999999981E-3</c:v>
                </c:pt>
                <c:pt idx="770">
                  <c:v>0.15251899999999999</c:v>
                </c:pt>
                <c:pt idx="771">
                  <c:v>0.14126300000000003</c:v>
                </c:pt>
                <c:pt idx="772">
                  <c:v>0.11489399999999998</c:v>
                </c:pt>
                <c:pt idx="773">
                  <c:v>0.16632</c:v>
                </c:pt>
                <c:pt idx="774">
                  <c:v>0.13390400000000002</c:v>
                </c:pt>
                <c:pt idx="775">
                  <c:v>0.19596670000000002</c:v>
                </c:pt>
                <c:pt idx="776">
                  <c:v>0.20112179999999999</c:v>
                </c:pt>
                <c:pt idx="777">
                  <c:v>0.19765279999999999</c:v>
                </c:pt>
                <c:pt idx="778">
                  <c:v>0.19921540000000001</c:v>
                </c:pt>
                <c:pt idx="779">
                  <c:v>2.6480000000000004E-2</c:v>
                </c:pt>
                <c:pt idx="780">
                  <c:v>3.6799999999999888E-3</c:v>
                </c:pt>
                <c:pt idx="781">
                  <c:v>0.161056</c:v>
                </c:pt>
                <c:pt idx="782">
                  <c:v>0.148567</c:v>
                </c:pt>
                <c:pt idx="783">
                  <c:v>0.11642399999999999</c:v>
                </c:pt>
                <c:pt idx="784">
                  <c:v>0.175617</c:v>
                </c:pt>
                <c:pt idx="785">
                  <c:v>0.13641800000000001</c:v>
                </c:pt>
                <c:pt idx="786">
                  <c:v>0.20846219999999999</c:v>
                </c:pt>
                <c:pt idx="787">
                  <c:v>0.20843330000000002</c:v>
                </c:pt>
                <c:pt idx="788">
                  <c:v>0.20689190000000002</c:v>
                </c:pt>
                <c:pt idx="789">
                  <c:v>0.20819950000000001</c:v>
                </c:pt>
                <c:pt idx="790">
                  <c:v>2.7310000000000001E-2</c:v>
                </c:pt>
                <c:pt idx="791">
                  <c:v>1.7199999999999993E-2</c:v>
                </c:pt>
                <c:pt idx="792">
                  <c:v>0.17036999999999999</c:v>
                </c:pt>
                <c:pt idx="793">
                  <c:v>0.153694</c:v>
                </c:pt>
                <c:pt idx="794">
                  <c:v>0.12275</c:v>
                </c:pt>
                <c:pt idx="795">
                  <c:v>0.18443399999999999</c:v>
                </c:pt>
                <c:pt idx="796">
                  <c:v>0.14918700000000001</c:v>
                </c:pt>
                <c:pt idx="797">
                  <c:v>0.2207972</c:v>
                </c:pt>
                <c:pt idx="798">
                  <c:v>0.22086130000000001</c:v>
                </c:pt>
                <c:pt idx="799">
                  <c:v>0.21898619999999999</c:v>
                </c:pt>
                <c:pt idx="800">
                  <c:v>0.22097170000000002</c:v>
                </c:pt>
                <c:pt idx="801">
                  <c:v>7.1480000000000016E-3</c:v>
                </c:pt>
                <c:pt idx="802">
                  <c:v>5.3819999999999979E-3</c:v>
                </c:pt>
                <c:pt idx="803">
                  <c:v>1.9529999999999964E-3</c:v>
                </c:pt>
                <c:pt idx="804">
                  <c:v>3.9068000000000006E-2</c:v>
                </c:pt>
                <c:pt idx="805">
                  <c:v>3.0827999999999998E-2</c:v>
                </c:pt>
                <c:pt idx="806">
                  <c:v>4.6496799999999998E-2</c:v>
                </c:pt>
                <c:pt idx="807">
                  <c:v>3.7594000000000002E-2</c:v>
                </c:pt>
                <c:pt idx="808">
                  <c:v>5.4798109999999997E-2</c:v>
                </c:pt>
                <c:pt idx="809">
                  <c:v>5.4974870000000002E-2</c:v>
                </c:pt>
                <c:pt idx="810">
                  <c:v>5.5307790000000003E-2</c:v>
                </c:pt>
                <c:pt idx="811">
                  <c:v>5.5475389999999999E-2</c:v>
                </c:pt>
                <c:pt idx="812">
                  <c:v>8.3569999999999964E-3</c:v>
                </c:pt>
                <c:pt idx="813">
                  <c:v>6.9110000000000005E-3</c:v>
                </c:pt>
                <c:pt idx="814">
                  <c:v>2.7260000000000062E-3</c:v>
                </c:pt>
                <c:pt idx="815">
                  <c:v>5.3539000000000003E-2</c:v>
                </c:pt>
                <c:pt idx="816">
                  <c:v>4.0538999999999999E-2</c:v>
                </c:pt>
                <c:pt idx="817">
                  <c:v>5.9590999999999998E-2</c:v>
                </c:pt>
                <c:pt idx="818">
                  <c:v>4.7102000000000005E-2</c:v>
                </c:pt>
                <c:pt idx="819">
                  <c:v>7.0938680000000004E-2</c:v>
                </c:pt>
                <c:pt idx="820">
                  <c:v>7.0624069999999997E-2</c:v>
                </c:pt>
                <c:pt idx="821">
                  <c:v>6.9837999999999997E-2</c:v>
                </c:pt>
                <c:pt idx="822">
                  <c:v>7.0720329999999998E-2</c:v>
                </c:pt>
                <c:pt idx="823">
                  <c:v>1.2062000000000003E-2</c:v>
                </c:pt>
                <c:pt idx="824">
                  <c:v>6.7559999999999981E-3</c:v>
                </c:pt>
                <c:pt idx="825">
                  <c:v>3.1700000000000061E-3</c:v>
                </c:pt>
                <c:pt idx="826">
                  <c:v>8.0749999999999988E-2</c:v>
                </c:pt>
                <c:pt idx="827">
                  <c:v>7.4547000000000002E-2</c:v>
                </c:pt>
                <c:pt idx="828">
                  <c:v>8.723199999999999E-2</c:v>
                </c:pt>
                <c:pt idx="829">
                  <c:v>6.9302000000000002E-2</c:v>
                </c:pt>
                <c:pt idx="830">
                  <c:v>0.10420738</c:v>
                </c:pt>
                <c:pt idx="831">
                  <c:v>0.10578117999999999</c:v>
                </c:pt>
                <c:pt idx="832">
                  <c:v>0.10421799999999999</c:v>
                </c:pt>
                <c:pt idx="833">
                  <c:v>0.10365906</c:v>
                </c:pt>
                <c:pt idx="834">
                  <c:v>5.6170000000000039E-3</c:v>
                </c:pt>
                <c:pt idx="835">
                  <c:v>5.3460000000000035E-3</c:v>
                </c:pt>
                <c:pt idx="836">
                  <c:v>2.5140000000000023E-3</c:v>
                </c:pt>
                <c:pt idx="837">
                  <c:v>3.0592100000000001E-2</c:v>
                </c:pt>
                <c:pt idx="838">
                  <c:v>2.7802999999999998E-2</c:v>
                </c:pt>
                <c:pt idx="839">
                  <c:v>2.232E-2</c:v>
                </c:pt>
                <c:pt idx="840">
                  <c:v>2.6204000000000005E-2</c:v>
                </c:pt>
                <c:pt idx="841">
                  <c:v>3.9001689999999999E-2</c:v>
                </c:pt>
                <c:pt idx="842">
                  <c:v>3.8594079999999996E-2</c:v>
                </c:pt>
                <c:pt idx="843">
                  <c:v>3.864016E-2</c:v>
                </c:pt>
                <c:pt idx="844">
                  <c:v>3.8022460000000001E-2</c:v>
                </c:pt>
                <c:pt idx="845">
                  <c:v>1.1194000000000009E-2</c:v>
                </c:pt>
                <c:pt idx="846">
                  <c:v>7.7949999999999964E-3</c:v>
                </c:pt>
                <c:pt idx="847">
                  <c:v>1.7880000000000118E-3</c:v>
                </c:pt>
                <c:pt idx="848">
                  <c:v>6.1219000000000003E-2</c:v>
                </c:pt>
                <c:pt idx="849">
                  <c:v>5.6299000000000002E-2</c:v>
                </c:pt>
                <c:pt idx="850">
                  <c:v>4.4460999999999994E-2</c:v>
                </c:pt>
                <c:pt idx="851">
                  <c:v>6.8078E-2</c:v>
                </c:pt>
                <c:pt idx="852">
                  <c:v>7.9124739999999999E-2</c:v>
                </c:pt>
                <c:pt idx="853">
                  <c:v>8.0648839999999999E-2</c:v>
                </c:pt>
                <c:pt idx="854">
                  <c:v>7.8924600000000011E-2</c:v>
                </c:pt>
                <c:pt idx="855">
                  <c:v>8.0006969999999997E-2</c:v>
                </c:pt>
                <c:pt idx="856">
                  <c:v>5.5069999999999989E-4</c:v>
                </c:pt>
                <c:pt idx="857">
                  <c:v>7.6819999999999992E-4</c:v>
                </c:pt>
                <c:pt idx="858">
                  <c:v>5.1839999999999981E-4</c:v>
                </c:pt>
                <c:pt idx="859">
                  <c:v>1.21195E-3</c:v>
                </c:pt>
                <c:pt idx="860">
                  <c:v>1.0584700000000002E-3</c:v>
                </c:pt>
                <c:pt idx="861">
                  <c:v>1.0191E-3</c:v>
                </c:pt>
                <c:pt idx="862">
                  <c:v>1.38386E-3</c:v>
                </c:pt>
                <c:pt idx="863">
                  <c:v>1.14942E-3</c:v>
                </c:pt>
                <c:pt idx="864">
                  <c:v>1.4458959999999999E-3</c:v>
                </c:pt>
                <c:pt idx="865">
                  <c:v>1.4455799999999999E-3</c:v>
                </c:pt>
                <c:pt idx="866">
                  <c:v>1.4193130000000002E-3</c:v>
                </c:pt>
                <c:pt idx="867">
                  <c:v>8.4240000000000009E-4</c:v>
                </c:pt>
                <c:pt idx="868">
                  <c:v>9.0860000000000008E-4</c:v>
                </c:pt>
                <c:pt idx="869">
                  <c:v>7.2910000000000032E-4</c:v>
                </c:pt>
                <c:pt idx="870">
                  <c:v>1.7857199999999998E-3</c:v>
                </c:pt>
                <c:pt idx="871">
                  <c:v>1.9051000000000001E-3</c:v>
                </c:pt>
                <c:pt idx="872">
                  <c:v>1.7431999999999999E-3</c:v>
                </c:pt>
                <c:pt idx="873">
                  <c:v>2.1879600000000001E-3</c:v>
                </c:pt>
                <c:pt idx="874">
                  <c:v>1.7578199999999998E-3</c:v>
                </c:pt>
                <c:pt idx="875">
                  <c:v>2.2887470000000003E-3</c:v>
                </c:pt>
                <c:pt idx="876">
                  <c:v>2.1469960000000004E-3</c:v>
                </c:pt>
                <c:pt idx="877">
                  <c:v>2.144984E-3</c:v>
                </c:pt>
                <c:pt idx="878">
                  <c:v>1.5713999999999997E-3</c:v>
                </c:pt>
                <c:pt idx="879">
                  <c:v>1.4834000000000002E-3</c:v>
                </c:pt>
                <c:pt idx="880">
                  <c:v>7.9979999999999982E-4</c:v>
                </c:pt>
                <c:pt idx="881">
                  <c:v>3.6744800000000004E-3</c:v>
                </c:pt>
                <c:pt idx="882">
                  <c:v>3.3113999999999999E-3</c:v>
                </c:pt>
                <c:pt idx="883">
                  <c:v>2.7726000000000001E-3</c:v>
                </c:pt>
                <c:pt idx="884">
                  <c:v>3.8031800000000002E-3</c:v>
                </c:pt>
                <c:pt idx="885">
                  <c:v>3.2211000000000002E-3</c:v>
                </c:pt>
                <c:pt idx="886">
                  <c:v>4.0714089999999998E-3</c:v>
                </c:pt>
                <c:pt idx="887">
                  <c:v>4.1108970000000005E-3</c:v>
                </c:pt>
                <c:pt idx="888">
                  <c:v>3.8870910000000001E-3</c:v>
                </c:pt>
                <c:pt idx="889">
                  <c:v>5.7050000000000004E-4</c:v>
                </c:pt>
                <c:pt idx="890">
                  <c:v>7.0049999999999995E-4</c:v>
                </c:pt>
                <c:pt idx="891">
                  <c:v>5.1929999999999988E-4</c:v>
                </c:pt>
                <c:pt idx="892">
                  <c:v>1.43603E-3</c:v>
                </c:pt>
                <c:pt idx="893">
                  <c:v>1.21323E-3</c:v>
                </c:pt>
                <c:pt idx="894">
                  <c:v>1.2275000000000003E-3</c:v>
                </c:pt>
                <c:pt idx="895">
                  <c:v>1.5665100000000001E-3</c:v>
                </c:pt>
                <c:pt idx="896">
                  <c:v>1.3737100000000002E-3</c:v>
                </c:pt>
                <c:pt idx="897">
                  <c:v>1.7173819999999999E-3</c:v>
                </c:pt>
                <c:pt idx="898">
                  <c:v>1.588772E-3</c:v>
                </c:pt>
                <c:pt idx="899">
                  <c:v>1.730688E-3</c:v>
                </c:pt>
                <c:pt idx="900">
                  <c:v>1.9420000000000021E-2</c:v>
                </c:pt>
                <c:pt idx="901">
                  <c:v>5.6100000000000316E-3</c:v>
                </c:pt>
                <c:pt idx="902">
                  <c:v>0.19606899999999999</c:v>
                </c:pt>
                <c:pt idx="903">
                  <c:v>0.17757800000000001</c:v>
                </c:pt>
                <c:pt idx="904">
                  <c:v>0.14154</c:v>
                </c:pt>
                <c:pt idx="905">
                  <c:v>0.20987199999999998</c:v>
                </c:pt>
                <c:pt idx="906">
                  <c:v>0.18323700000000001</c:v>
                </c:pt>
                <c:pt idx="907">
                  <c:v>0.24996550000000003</c:v>
                </c:pt>
                <c:pt idx="908">
                  <c:v>0.25139419999999996</c:v>
                </c:pt>
                <c:pt idx="909">
                  <c:v>0.25189349999999999</c:v>
                </c:pt>
                <c:pt idx="910">
                  <c:v>0.24942550000000002</c:v>
                </c:pt>
                <c:pt idx="911">
                  <c:v>3.1950000000000006E-2</c:v>
                </c:pt>
                <c:pt idx="912">
                  <c:v>6.5000000000000058E-3</c:v>
                </c:pt>
                <c:pt idx="913">
                  <c:v>0.20375400000000002</c:v>
                </c:pt>
                <c:pt idx="914">
                  <c:v>0.18205399999999999</c:v>
                </c:pt>
                <c:pt idx="915">
                  <c:v>0.14543</c:v>
                </c:pt>
                <c:pt idx="916">
                  <c:v>0.21751199999999998</c:v>
                </c:pt>
                <c:pt idx="917">
                  <c:v>0.19276399999999999</c:v>
                </c:pt>
                <c:pt idx="918">
                  <c:v>0.26060319999999998</c:v>
                </c:pt>
                <c:pt idx="919">
                  <c:v>0.26130920000000002</c:v>
                </c:pt>
                <c:pt idx="920">
                  <c:v>0.26129380000000002</c:v>
                </c:pt>
                <c:pt idx="921">
                  <c:v>0.26072959999999995</c:v>
                </c:pt>
                <c:pt idx="922">
                  <c:v>3.3110000000000028E-2</c:v>
                </c:pt>
                <c:pt idx="923">
                  <c:v>2.296999999999999E-2</c:v>
                </c:pt>
                <c:pt idx="924">
                  <c:v>0.21596199999999999</c:v>
                </c:pt>
                <c:pt idx="925">
                  <c:v>0.19711600000000001</c:v>
                </c:pt>
                <c:pt idx="926">
                  <c:v>0.1573</c:v>
                </c:pt>
                <c:pt idx="927">
                  <c:v>0.23438399999999998</c:v>
                </c:pt>
                <c:pt idx="928">
                  <c:v>0.20429700000000001</c:v>
                </c:pt>
                <c:pt idx="929">
                  <c:v>0.27780660000000001</c:v>
                </c:pt>
                <c:pt idx="930">
                  <c:v>0.27973580000000003</c:v>
                </c:pt>
                <c:pt idx="931">
                  <c:v>0.27657410000000004</c:v>
                </c:pt>
                <c:pt idx="932">
                  <c:v>0.27728150000000001</c:v>
                </c:pt>
                <c:pt idx="933">
                  <c:v>7.5469999999999982E-3</c:v>
                </c:pt>
                <c:pt idx="934">
                  <c:v>6.7750000000000032E-3</c:v>
                </c:pt>
                <c:pt idx="935">
                  <c:v>3.1749999999999973E-3</c:v>
                </c:pt>
                <c:pt idx="936">
                  <c:v>4.8819999999999995E-2</c:v>
                </c:pt>
                <c:pt idx="937">
                  <c:v>3.9467000000000002E-2</c:v>
                </c:pt>
                <c:pt idx="938">
                  <c:v>5.7276000000000001E-2</c:v>
                </c:pt>
                <c:pt idx="939">
                  <c:v>5.1851000000000008E-2</c:v>
                </c:pt>
                <c:pt idx="940">
                  <c:v>6.9450189999999995E-2</c:v>
                </c:pt>
                <c:pt idx="941">
                  <c:v>7.0313210000000001E-2</c:v>
                </c:pt>
                <c:pt idx="942">
                  <c:v>6.9496800000000011E-2</c:v>
                </c:pt>
                <c:pt idx="943">
                  <c:v>6.8859799999999999E-2</c:v>
                </c:pt>
                <c:pt idx="944">
                  <c:v>1.2962999999999988E-2</c:v>
                </c:pt>
                <c:pt idx="945">
                  <c:v>8.3769999999999956E-3</c:v>
                </c:pt>
                <c:pt idx="946">
                  <c:v>4.500000000000004E-3</c:v>
                </c:pt>
                <c:pt idx="947">
                  <c:v>6.8401000000000003E-2</c:v>
                </c:pt>
                <c:pt idx="948">
                  <c:v>5.0984999999999996E-2</c:v>
                </c:pt>
                <c:pt idx="949">
                  <c:v>7.4692000000000008E-2</c:v>
                </c:pt>
                <c:pt idx="950">
                  <c:v>6.7202000000000012E-2</c:v>
                </c:pt>
                <c:pt idx="951">
                  <c:v>8.9738270000000009E-2</c:v>
                </c:pt>
                <c:pt idx="952">
                  <c:v>8.9678389999999997E-2</c:v>
                </c:pt>
                <c:pt idx="953">
                  <c:v>8.8674500000000003E-2</c:v>
                </c:pt>
                <c:pt idx="954">
                  <c:v>8.850224000000001E-2</c:v>
                </c:pt>
                <c:pt idx="955">
                  <c:v>1.6660000000000008E-2</c:v>
                </c:pt>
                <c:pt idx="956">
                  <c:v>1.143000000000001E-2</c:v>
                </c:pt>
                <c:pt idx="957">
                  <c:v>2.339999999999981E-3</c:v>
                </c:pt>
                <c:pt idx="958">
                  <c:v>0.102301</c:v>
                </c:pt>
                <c:pt idx="959">
                  <c:v>9.2017000000000015E-2</c:v>
                </c:pt>
                <c:pt idx="960">
                  <c:v>0.11077900000000002</c:v>
                </c:pt>
                <c:pt idx="961">
                  <c:v>9.8157999999999995E-2</c:v>
                </c:pt>
                <c:pt idx="962">
                  <c:v>0.12993522999999998</c:v>
                </c:pt>
                <c:pt idx="963">
                  <c:v>0.13133520000000001</c:v>
                </c:pt>
                <c:pt idx="964">
                  <c:v>0.13052159999999999</c:v>
                </c:pt>
                <c:pt idx="965">
                  <c:v>0.12914213000000002</c:v>
                </c:pt>
                <c:pt idx="966">
                  <c:v>7.8980000000000022E-3</c:v>
                </c:pt>
                <c:pt idx="967">
                  <c:v>5.5200000000000041E-3</c:v>
                </c:pt>
                <c:pt idx="968">
                  <c:v>2.0700000000000024E-3</c:v>
                </c:pt>
                <c:pt idx="969">
                  <c:v>3.8608000000000003E-2</c:v>
                </c:pt>
                <c:pt idx="970">
                  <c:v>3.5069000000000003E-2</c:v>
                </c:pt>
                <c:pt idx="971">
                  <c:v>2.7427E-2</c:v>
                </c:pt>
                <c:pt idx="972">
                  <c:v>3.6259E-2</c:v>
                </c:pt>
                <c:pt idx="973">
                  <c:v>4.7852140000000001E-2</c:v>
                </c:pt>
                <c:pt idx="974">
                  <c:v>4.8487990000000002E-2</c:v>
                </c:pt>
                <c:pt idx="975">
                  <c:v>4.8332510000000002E-2</c:v>
                </c:pt>
                <c:pt idx="976">
                  <c:v>4.87608E-2</c:v>
                </c:pt>
                <c:pt idx="977">
                  <c:v>1.0647000000000004E-2</c:v>
                </c:pt>
                <c:pt idx="978">
                  <c:v>8.1100000000000061E-3</c:v>
                </c:pt>
                <c:pt idx="979">
                  <c:v>2.1790000000000004E-3</c:v>
                </c:pt>
                <c:pt idx="980">
                  <c:v>6.2663999999999997E-2</c:v>
                </c:pt>
                <c:pt idx="981">
                  <c:v>5.6068000000000007E-2</c:v>
                </c:pt>
                <c:pt idx="982">
                  <c:v>4.6098E-2</c:v>
                </c:pt>
                <c:pt idx="983">
                  <c:v>6.7491999999999996E-2</c:v>
                </c:pt>
                <c:pt idx="984">
                  <c:v>8.011183999999999E-2</c:v>
                </c:pt>
                <c:pt idx="985">
                  <c:v>8.0064780000000002E-2</c:v>
                </c:pt>
                <c:pt idx="986">
                  <c:v>8.0216100000000012E-2</c:v>
                </c:pt>
                <c:pt idx="987">
                  <c:v>7.8862639999999998E-2</c:v>
                </c:pt>
                <c:pt idx="988">
                  <c:v>6.6080000000000002E-4</c:v>
                </c:pt>
                <c:pt idx="989">
                  <c:v>9.6450000000000008E-4</c:v>
                </c:pt>
                <c:pt idx="990">
                  <c:v>7.1690000000000013E-4</c:v>
                </c:pt>
                <c:pt idx="991">
                  <c:v>1.4831E-3</c:v>
                </c:pt>
                <c:pt idx="992">
                  <c:v>1.6550999999999998E-3</c:v>
                </c:pt>
                <c:pt idx="993">
                  <c:v>1.1802800000000001E-3</c:v>
                </c:pt>
                <c:pt idx="994">
                  <c:v>1.6542600000000001E-3</c:v>
                </c:pt>
                <c:pt idx="995">
                  <c:v>1.4419599999999999E-3</c:v>
                </c:pt>
                <c:pt idx="996">
                  <c:v>1.8069849999999999E-3</c:v>
                </c:pt>
                <c:pt idx="997">
                  <c:v>1.8575E-3</c:v>
                </c:pt>
                <c:pt idx="998">
                  <c:v>1.7391069999999999E-3</c:v>
                </c:pt>
                <c:pt idx="999">
                  <c:v>1.2633000000000002E-3</c:v>
                </c:pt>
                <c:pt idx="1000">
                  <c:v>1.3621000000000002E-3</c:v>
                </c:pt>
                <c:pt idx="1001">
                  <c:v>9.0660000000000003E-4</c:v>
                </c:pt>
                <c:pt idx="1002">
                  <c:v>2.4074299999999999E-3</c:v>
                </c:pt>
                <c:pt idx="1003">
                  <c:v>2.2976400000000001E-3</c:v>
                </c:pt>
                <c:pt idx="1004">
                  <c:v>2.0127000000000001E-3</c:v>
                </c:pt>
                <c:pt idx="1005">
                  <c:v>2.4205700000000004E-3</c:v>
                </c:pt>
                <c:pt idx="1006">
                  <c:v>2.39375E-3</c:v>
                </c:pt>
                <c:pt idx="1007">
                  <c:v>2.788385E-3</c:v>
                </c:pt>
                <c:pt idx="1008">
                  <c:v>2.9018939999999999E-3</c:v>
                </c:pt>
                <c:pt idx="1009">
                  <c:v>2.8623239999999999E-3</c:v>
                </c:pt>
                <c:pt idx="1010">
                  <c:v>1.1536000000000003E-3</c:v>
                </c:pt>
                <c:pt idx="1011">
                  <c:v>1.4647000000000002E-3</c:v>
                </c:pt>
                <c:pt idx="1012">
                  <c:v>1.0219999999999995E-3</c:v>
                </c:pt>
                <c:pt idx="1013">
                  <c:v>4.4536000000000003E-3</c:v>
                </c:pt>
                <c:pt idx="1014">
                  <c:v>4.1123000000000002E-3</c:v>
                </c:pt>
                <c:pt idx="1015">
                  <c:v>3.5788E-3</c:v>
                </c:pt>
                <c:pt idx="1016">
                  <c:v>4.6412899999999993E-3</c:v>
                </c:pt>
                <c:pt idx="1017">
                  <c:v>3.8474999999999998E-3</c:v>
                </c:pt>
                <c:pt idx="1018">
                  <c:v>5.2323420000000001E-3</c:v>
                </c:pt>
                <c:pt idx="1019">
                  <c:v>5.0464779999999992E-3</c:v>
                </c:pt>
                <c:pt idx="1020">
                  <c:v>5.0641050000000002E-3</c:v>
                </c:pt>
                <c:pt idx="1021">
                  <c:v>1.0405E-3</c:v>
                </c:pt>
                <c:pt idx="1022">
                  <c:v>7.45E-4</c:v>
                </c:pt>
                <c:pt idx="1023">
                  <c:v>7.2389999999999998E-4</c:v>
                </c:pt>
                <c:pt idx="1024">
                  <c:v>1.9144399999999999E-3</c:v>
                </c:pt>
                <c:pt idx="1025">
                  <c:v>1.6105399999999997E-3</c:v>
                </c:pt>
                <c:pt idx="1026">
                  <c:v>1.6059599999999998E-3</c:v>
                </c:pt>
                <c:pt idx="1027">
                  <c:v>1.7349799999999999E-3</c:v>
                </c:pt>
                <c:pt idx="1028">
                  <c:v>1.77027E-3</c:v>
                </c:pt>
                <c:pt idx="1029">
                  <c:v>2.0592269999999998E-3</c:v>
                </c:pt>
                <c:pt idx="1030">
                  <c:v>1.9551120000000002E-3</c:v>
                </c:pt>
                <c:pt idx="1031">
                  <c:v>2.2889799999999999E-3</c:v>
                </c:pt>
                <c:pt idx="1032">
                  <c:v>2.0199999999999996E-2</c:v>
                </c:pt>
                <c:pt idx="1033">
                  <c:v>0.50590999999999997</c:v>
                </c:pt>
                <c:pt idx="1034">
                  <c:v>0.46406999999999998</c:v>
                </c:pt>
                <c:pt idx="1035">
                  <c:v>0.36957999999999996</c:v>
                </c:pt>
                <c:pt idx="1036">
                  <c:v>0.55557999999999996</c:v>
                </c:pt>
                <c:pt idx="1037">
                  <c:v>0.48298999999999992</c:v>
                </c:pt>
                <c:pt idx="1038">
                  <c:v>0.43639</c:v>
                </c:pt>
                <c:pt idx="1039">
                  <c:v>5.8300000000000018E-2</c:v>
                </c:pt>
                <c:pt idx="1040">
                  <c:v>0.53861000000000003</c:v>
                </c:pt>
                <c:pt idx="1041">
                  <c:v>0.49085000000000001</c:v>
                </c:pt>
                <c:pt idx="1042">
                  <c:v>0.38995999999999997</c:v>
                </c:pt>
                <c:pt idx="1043">
                  <c:v>0.58544999999999991</c:v>
                </c:pt>
                <c:pt idx="1044">
                  <c:v>0.51242999999999994</c:v>
                </c:pt>
                <c:pt idx="1045">
                  <c:v>0.46480000000000005</c:v>
                </c:pt>
                <c:pt idx="1046">
                  <c:v>1.8859999999999988E-2</c:v>
                </c:pt>
                <c:pt idx="1047">
                  <c:v>6.0600000000000098E-3</c:v>
                </c:pt>
                <c:pt idx="1048">
                  <c:v>0.122914</c:v>
                </c:pt>
                <c:pt idx="1049">
                  <c:v>9.904700000000001E-2</c:v>
                </c:pt>
                <c:pt idx="1050">
                  <c:v>0.14732499999999998</c:v>
                </c:pt>
                <c:pt idx="1051">
                  <c:v>0.12953699999999999</c:v>
                </c:pt>
                <c:pt idx="1052">
                  <c:v>0.11860499999999999</c:v>
                </c:pt>
                <c:pt idx="1053">
                  <c:v>0.17422201999999998</c:v>
                </c:pt>
                <c:pt idx="1054">
                  <c:v>0.17604310000000001</c:v>
                </c:pt>
                <c:pt idx="1055">
                  <c:v>0.1733268</c:v>
                </c:pt>
                <c:pt idx="1056">
                  <c:v>0.17411380000000001</c:v>
                </c:pt>
                <c:pt idx="1057">
                  <c:v>1.8940000000000012E-2</c:v>
                </c:pt>
                <c:pt idx="1058">
                  <c:v>8.0699999999999938E-3</c:v>
                </c:pt>
                <c:pt idx="1059">
                  <c:v>0.17327500000000001</c:v>
                </c:pt>
                <c:pt idx="1060">
                  <c:v>0.12664000000000003</c:v>
                </c:pt>
                <c:pt idx="1061">
                  <c:v>0.18859200000000001</c:v>
                </c:pt>
                <c:pt idx="1062">
                  <c:v>0.165878</c:v>
                </c:pt>
                <c:pt idx="1063">
                  <c:v>0.152369</c:v>
                </c:pt>
                <c:pt idx="1064">
                  <c:v>0.22210179999999999</c:v>
                </c:pt>
                <c:pt idx="1065">
                  <c:v>0.2248262</c:v>
                </c:pt>
                <c:pt idx="1066">
                  <c:v>0.22124160000000001</c:v>
                </c:pt>
                <c:pt idx="1067">
                  <c:v>0.22322310000000001</c:v>
                </c:pt>
                <c:pt idx="1068">
                  <c:v>2.6959999999999984E-2</c:v>
                </c:pt>
                <c:pt idx="1069">
                  <c:v>8.1100000000000061E-3</c:v>
                </c:pt>
                <c:pt idx="1070">
                  <c:v>0.25573800000000002</c:v>
                </c:pt>
                <c:pt idx="1071">
                  <c:v>0.23108999999999999</c:v>
                </c:pt>
                <c:pt idx="1072">
                  <c:v>0.273198</c:v>
                </c:pt>
                <c:pt idx="1073">
                  <c:v>0.24584500000000001</c:v>
                </c:pt>
                <c:pt idx="1074">
                  <c:v>0.22045999999999999</c:v>
                </c:pt>
                <c:pt idx="1075">
                  <c:v>0.32848060000000001</c:v>
                </c:pt>
                <c:pt idx="1076">
                  <c:v>0.3320109</c:v>
                </c:pt>
                <c:pt idx="1077">
                  <c:v>0.32811400000000002</c:v>
                </c:pt>
                <c:pt idx="1078">
                  <c:v>0.32664169999999998</c:v>
                </c:pt>
                <c:pt idx="1079">
                  <c:v>1.0709999999999997E-2</c:v>
                </c:pt>
                <c:pt idx="1080">
                  <c:v>5.4700000000000026E-3</c:v>
                </c:pt>
                <c:pt idx="1081">
                  <c:v>9.6259999999999998E-2</c:v>
                </c:pt>
                <c:pt idx="1082">
                  <c:v>8.7483000000000005E-2</c:v>
                </c:pt>
                <c:pt idx="1083">
                  <c:v>6.9751000000000007E-2</c:v>
                </c:pt>
                <c:pt idx="1084">
                  <c:v>8.9771000000000004E-2</c:v>
                </c:pt>
                <c:pt idx="1085">
                  <c:v>8.3552000000000001E-2</c:v>
                </c:pt>
                <c:pt idx="1086">
                  <c:v>0.12175736000000001</c:v>
                </c:pt>
                <c:pt idx="1087">
                  <c:v>0.12336989999999999</c:v>
                </c:pt>
                <c:pt idx="1088">
                  <c:v>0.1207527</c:v>
                </c:pt>
                <c:pt idx="1089">
                  <c:v>0.12055905</c:v>
                </c:pt>
                <c:pt idx="1090">
                  <c:v>2.224000000000001E-2</c:v>
                </c:pt>
                <c:pt idx="1091">
                  <c:v>7.4999999999999789E-3</c:v>
                </c:pt>
                <c:pt idx="1092">
                  <c:v>0.15415500000000001</c:v>
                </c:pt>
                <c:pt idx="1093">
                  <c:v>0.144982</c:v>
                </c:pt>
                <c:pt idx="1094">
                  <c:v>0.11146400000000001</c:v>
                </c:pt>
                <c:pt idx="1095">
                  <c:v>0.16820599999999999</c:v>
                </c:pt>
                <c:pt idx="1096">
                  <c:v>0.131878</c:v>
                </c:pt>
                <c:pt idx="1097">
                  <c:v>0.19964509999999999</c:v>
                </c:pt>
                <c:pt idx="1098">
                  <c:v>0.20017019999999999</c:v>
                </c:pt>
                <c:pt idx="1099">
                  <c:v>0.19894840000000003</c:v>
                </c:pt>
                <c:pt idx="1100">
                  <c:v>0.2009996</c:v>
                </c:pt>
                <c:pt idx="1101">
                  <c:v>2.3430000000000006E-2</c:v>
                </c:pt>
                <c:pt idx="1102">
                  <c:v>9.5400000000000207E-3</c:v>
                </c:pt>
                <c:pt idx="1103">
                  <c:v>0.19407099999999999</c:v>
                </c:pt>
                <c:pt idx="1104">
                  <c:v>0.17747200000000002</c:v>
                </c:pt>
                <c:pt idx="1105">
                  <c:v>0.14138000000000001</c:v>
                </c:pt>
                <c:pt idx="1106">
                  <c:v>0.21176800000000001</c:v>
                </c:pt>
                <c:pt idx="1107">
                  <c:v>0.18839800000000001</c:v>
                </c:pt>
                <c:pt idx="1108">
                  <c:v>0.24991290000000002</c:v>
                </c:pt>
                <c:pt idx="1109">
                  <c:v>0.25179099999999999</c:v>
                </c:pt>
                <c:pt idx="1110">
                  <c:v>0.25037480000000001</c:v>
                </c:pt>
                <c:pt idx="1111">
                  <c:v>0.2501468</c:v>
                </c:pt>
                <c:pt idx="1112">
                  <c:v>1.8830000000000013E-2</c:v>
                </c:pt>
                <c:pt idx="1113">
                  <c:v>0.50993999999999995</c:v>
                </c:pt>
                <c:pt idx="1114">
                  <c:v>0.46429000000000004</c:v>
                </c:pt>
                <c:pt idx="1115">
                  <c:v>0.36962999999999996</c:v>
                </c:pt>
                <c:pt idx="1116">
                  <c:v>0.55113000000000001</c:v>
                </c:pt>
                <c:pt idx="1117">
                  <c:v>0.48576999999999998</c:v>
                </c:pt>
                <c:pt idx="1118">
                  <c:v>0.43228</c:v>
                </c:pt>
                <c:pt idx="1119">
                  <c:v>2.6730000000000032E-2</c:v>
                </c:pt>
                <c:pt idx="1120">
                  <c:v>0.51292000000000004</c:v>
                </c:pt>
                <c:pt idx="1121">
                  <c:v>0.47177999999999998</c:v>
                </c:pt>
                <c:pt idx="1122">
                  <c:v>0.37682999999999994</c:v>
                </c:pt>
                <c:pt idx="1123">
                  <c:v>0.56082999999999994</c:v>
                </c:pt>
                <c:pt idx="1124">
                  <c:v>0.48819999999999997</c:v>
                </c:pt>
                <c:pt idx="1125">
                  <c:v>0.44289000000000001</c:v>
                </c:pt>
                <c:pt idx="1126">
                  <c:v>1.0399999999999993E-2</c:v>
                </c:pt>
                <c:pt idx="1127">
                  <c:v>4.830000000000001E-3</c:v>
                </c:pt>
                <c:pt idx="1128">
                  <c:v>0.11785499999999999</c:v>
                </c:pt>
                <c:pt idx="1129">
                  <c:v>9.686800000000001E-2</c:v>
                </c:pt>
                <c:pt idx="1130">
                  <c:v>0.14088599999999998</c:v>
                </c:pt>
                <c:pt idx="1131">
                  <c:v>0.123719</c:v>
                </c:pt>
                <c:pt idx="1132">
                  <c:v>0.10752899999999999</c:v>
                </c:pt>
                <c:pt idx="1133">
                  <c:v>0.16629922</c:v>
                </c:pt>
                <c:pt idx="1134">
                  <c:v>0.167846</c:v>
                </c:pt>
                <c:pt idx="1135">
                  <c:v>0.16590089999999999</c:v>
                </c:pt>
                <c:pt idx="1136">
                  <c:v>0.1686087</c:v>
                </c:pt>
                <c:pt idx="1137">
                  <c:v>1.3490000000000002E-2</c:v>
                </c:pt>
                <c:pt idx="1138">
                  <c:v>1.1470000000000008E-2</c:v>
                </c:pt>
                <c:pt idx="1139">
                  <c:v>0.16473200000000002</c:v>
                </c:pt>
                <c:pt idx="1140">
                  <c:v>0.12020499999999999</c:v>
                </c:pt>
                <c:pt idx="1141">
                  <c:v>0.17893699999999998</c:v>
                </c:pt>
                <c:pt idx="1142">
                  <c:v>0.160746</c:v>
                </c:pt>
                <c:pt idx="1143">
                  <c:v>0.14049800000000001</c:v>
                </c:pt>
                <c:pt idx="1144">
                  <c:v>0.21553120000000001</c:v>
                </c:pt>
                <c:pt idx="1145">
                  <c:v>0.21298699999999998</c:v>
                </c:pt>
                <c:pt idx="1146">
                  <c:v>0.2132455</c:v>
                </c:pt>
                <c:pt idx="1147">
                  <c:v>0.21070700000000001</c:v>
                </c:pt>
                <c:pt idx="1148">
                  <c:v>1.5369999999999995E-2</c:v>
                </c:pt>
                <c:pt idx="1149">
                  <c:v>1.2819999999999998E-2</c:v>
                </c:pt>
                <c:pt idx="1150">
                  <c:v>0.24588699999999999</c:v>
                </c:pt>
                <c:pt idx="1151">
                  <c:v>0.22237499999999999</c:v>
                </c:pt>
                <c:pt idx="1152">
                  <c:v>0.26433299999999998</c:v>
                </c:pt>
                <c:pt idx="1153">
                  <c:v>0.232151</c:v>
                </c:pt>
                <c:pt idx="1154">
                  <c:v>0.20805000000000001</c:v>
                </c:pt>
                <c:pt idx="1155">
                  <c:v>0.31654369999999998</c:v>
                </c:pt>
                <c:pt idx="1156">
                  <c:v>0.31523289999999998</c:v>
                </c:pt>
                <c:pt idx="1157">
                  <c:v>0.31190269999999998</c:v>
                </c:pt>
                <c:pt idx="1158">
                  <c:v>0.31250249999999996</c:v>
                </c:pt>
                <c:pt idx="1159">
                  <c:v>9.7700000000000009E-3</c:v>
                </c:pt>
                <c:pt idx="1160">
                  <c:v>6.5899999999999986E-3</c:v>
                </c:pt>
                <c:pt idx="1161">
                  <c:v>9.1537000000000007E-2</c:v>
                </c:pt>
                <c:pt idx="1162">
                  <c:v>8.4145999999999999E-2</c:v>
                </c:pt>
                <c:pt idx="1163">
                  <c:v>6.7173999999999998E-2</c:v>
                </c:pt>
                <c:pt idx="1164">
                  <c:v>8.8197999999999999E-2</c:v>
                </c:pt>
                <c:pt idx="1165">
                  <c:v>7.9723000000000002E-2</c:v>
                </c:pt>
                <c:pt idx="1166">
                  <c:v>0.1162928</c:v>
                </c:pt>
                <c:pt idx="1167">
                  <c:v>0.11670226</c:v>
                </c:pt>
                <c:pt idx="1168">
                  <c:v>0.1155703</c:v>
                </c:pt>
                <c:pt idx="1169">
                  <c:v>0.11617142000000001</c:v>
                </c:pt>
                <c:pt idx="1170">
                  <c:v>9.7299999999999887E-3</c:v>
                </c:pt>
                <c:pt idx="1171">
                  <c:v>6.6799999999999915E-3</c:v>
                </c:pt>
                <c:pt idx="1172">
                  <c:v>0.14851700000000001</c:v>
                </c:pt>
                <c:pt idx="1173">
                  <c:v>0.13555600000000001</c:v>
                </c:pt>
                <c:pt idx="1174">
                  <c:v>0.110336</c:v>
                </c:pt>
                <c:pt idx="1175">
                  <c:v>0.160603</c:v>
                </c:pt>
                <c:pt idx="1176">
                  <c:v>0.12740100000000001</c:v>
                </c:pt>
                <c:pt idx="1177">
                  <c:v>0.19028720000000002</c:v>
                </c:pt>
                <c:pt idx="1178">
                  <c:v>0.19135740000000001</c:v>
                </c:pt>
                <c:pt idx="1179">
                  <c:v>0.1913223</c:v>
                </c:pt>
                <c:pt idx="1180">
                  <c:v>0.1907065</c:v>
                </c:pt>
                <c:pt idx="1181">
                  <c:v>1.151000000000002E-2</c:v>
                </c:pt>
                <c:pt idx="1182">
                  <c:v>6.4299999999999913E-3</c:v>
                </c:pt>
                <c:pt idx="1183">
                  <c:v>0.187332</c:v>
                </c:pt>
                <c:pt idx="1184">
                  <c:v>0.17154900000000001</c:v>
                </c:pt>
                <c:pt idx="1185">
                  <c:v>0.13794000000000001</c:v>
                </c:pt>
                <c:pt idx="1186">
                  <c:v>0.199763</c:v>
                </c:pt>
                <c:pt idx="1187">
                  <c:v>0.177735</c:v>
                </c:pt>
                <c:pt idx="1188">
                  <c:v>0.2404539</c:v>
                </c:pt>
                <c:pt idx="1189">
                  <c:v>0.24235760000000001</c:v>
                </c:pt>
                <c:pt idx="1190">
                  <c:v>0.23835419999999999</c:v>
                </c:pt>
                <c:pt idx="1191">
                  <c:v>0.23797200000000002</c:v>
                </c:pt>
                <c:pt idx="1192">
                  <c:v>6.1240000000000072E-2</c:v>
                </c:pt>
                <c:pt idx="1193">
                  <c:v>0.53794000000000008</c:v>
                </c:pt>
                <c:pt idx="1194">
                  <c:v>0.49241999999999997</c:v>
                </c:pt>
                <c:pt idx="1195">
                  <c:v>0.39198000000000005</c:v>
                </c:pt>
                <c:pt idx="1196">
                  <c:v>0.58456999999999992</c:v>
                </c:pt>
                <c:pt idx="1197">
                  <c:v>0.51776</c:v>
                </c:pt>
                <c:pt idx="1198">
                  <c:v>0.46057000000000003</c:v>
                </c:pt>
                <c:pt idx="1199">
                  <c:v>2.8210000000000068E-2</c:v>
                </c:pt>
                <c:pt idx="1200">
                  <c:v>0.51561999999999997</c:v>
                </c:pt>
                <c:pt idx="1201">
                  <c:v>0.46715999999999996</c:v>
                </c:pt>
                <c:pt idx="1202">
                  <c:v>0.37304999999999994</c:v>
                </c:pt>
                <c:pt idx="1203">
                  <c:v>0.56059999999999999</c:v>
                </c:pt>
                <c:pt idx="1204">
                  <c:v>0.49223999999999996</c:v>
                </c:pt>
                <c:pt idx="1205">
                  <c:v>0.44018000000000002</c:v>
                </c:pt>
                <c:pt idx="1206">
                  <c:v>9.1600000000000015E-3</c:v>
                </c:pt>
                <c:pt idx="1207">
                  <c:v>1.731000000000002E-2</c:v>
                </c:pt>
                <c:pt idx="1208">
                  <c:v>0.12619799999999998</c:v>
                </c:pt>
                <c:pt idx="1209">
                  <c:v>9.9225999999999995E-2</c:v>
                </c:pt>
                <c:pt idx="1210">
                  <c:v>0.14655499999999999</c:v>
                </c:pt>
                <c:pt idx="1211">
                  <c:v>0.130553</c:v>
                </c:pt>
                <c:pt idx="1212">
                  <c:v>0.12050900000000001</c:v>
                </c:pt>
                <c:pt idx="1213">
                  <c:v>0.17713039999999999</c:v>
                </c:pt>
                <c:pt idx="1214">
                  <c:v>0.17651309999999998</c:v>
                </c:pt>
                <c:pt idx="1215">
                  <c:v>0.17694850000000001</c:v>
                </c:pt>
                <c:pt idx="1216">
                  <c:v>0.17678479999999999</c:v>
                </c:pt>
                <c:pt idx="1217">
                  <c:v>7.2200000000000042E-3</c:v>
                </c:pt>
                <c:pt idx="1218">
                  <c:v>2.0990000000000009E-2</c:v>
                </c:pt>
                <c:pt idx="1219">
                  <c:v>0.17554900000000001</c:v>
                </c:pt>
                <c:pt idx="1220">
                  <c:v>0.13122</c:v>
                </c:pt>
                <c:pt idx="1221">
                  <c:v>0.187944</c:v>
                </c:pt>
                <c:pt idx="1222">
                  <c:v>0.16594899999999999</c:v>
                </c:pt>
                <c:pt idx="1223">
                  <c:v>0.15221199999999999</c:v>
                </c:pt>
                <c:pt idx="1224">
                  <c:v>0.2243184</c:v>
                </c:pt>
                <c:pt idx="1225">
                  <c:v>0.22832910000000001</c:v>
                </c:pt>
                <c:pt idx="1226">
                  <c:v>0.22435340000000001</c:v>
                </c:pt>
                <c:pt idx="1227">
                  <c:v>0.2259188</c:v>
                </c:pt>
                <c:pt idx="1228">
                  <c:v>1.4130000000000031E-2</c:v>
                </c:pt>
                <c:pt idx="1229">
                  <c:v>2.9289999999999983E-2</c:v>
                </c:pt>
                <c:pt idx="1230">
                  <c:v>0.26073000000000002</c:v>
                </c:pt>
                <c:pt idx="1231">
                  <c:v>0.23592999999999997</c:v>
                </c:pt>
                <c:pt idx="1232">
                  <c:v>0.279752</c:v>
                </c:pt>
                <c:pt idx="1233">
                  <c:v>0.24776300000000001</c:v>
                </c:pt>
                <c:pt idx="1234">
                  <c:v>0.22210000000000002</c:v>
                </c:pt>
                <c:pt idx="1235">
                  <c:v>0.33257510000000001</c:v>
                </c:pt>
                <c:pt idx="1236">
                  <c:v>0.33412570000000003</c:v>
                </c:pt>
                <c:pt idx="1237">
                  <c:v>0.33328459999999999</c:v>
                </c:pt>
                <c:pt idx="1238">
                  <c:v>0.33559470000000002</c:v>
                </c:pt>
                <c:pt idx="1239">
                  <c:v>9.2299999999999882E-3</c:v>
                </c:pt>
                <c:pt idx="1240">
                  <c:v>1.594000000000001E-2</c:v>
                </c:pt>
                <c:pt idx="1241">
                  <c:v>9.5590999999999995E-2</c:v>
                </c:pt>
                <c:pt idx="1242">
                  <c:v>8.8349999999999984E-2</c:v>
                </c:pt>
                <c:pt idx="1243">
                  <c:v>7.2366000000000014E-2</c:v>
                </c:pt>
                <c:pt idx="1244">
                  <c:v>9.1736999999999999E-2</c:v>
                </c:pt>
                <c:pt idx="1245">
                  <c:v>8.2060999999999995E-2</c:v>
                </c:pt>
                <c:pt idx="1246">
                  <c:v>0.12325618000000001</c:v>
                </c:pt>
                <c:pt idx="1247">
                  <c:v>0.12334930000000001</c:v>
                </c:pt>
                <c:pt idx="1248">
                  <c:v>0.1207999</c:v>
                </c:pt>
                <c:pt idx="1249">
                  <c:v>0.12310562</c:v>
                </c:pt>
                <c:pt idx="1250">
                  <c:v>9.9199999999999844E-3</c:v>
                </c:pt>
                <c:pt idx="1251">
                  <c:v>1.7199999999999993E-2</c:v>
                </c:pt>
                <c:pt idx="1252">
                  <c:v>0.15688799999999997</c:v>
                </c:pt>
                <c:pt idx="1253">
                  <c:v>0.146147</c:v>
                </c:pt>
                <c:pt idx="1254">
                  <c:v>0.114241</c:v>
                </c:pt>
                <c:pt idx="1255">
                  <c:v>0.16997699999999999</c:v>
                </c:pt>
                <c:pt idx="1256">
                  <c:v>0.13721</c:v>
                </c:pt>
                <c:pt idx="1257">
                  <c:v>0.2033276</c:v>
                </c:pt>
                <c:pt idx="1258">
                  <c:v>0.2038375</c:v>
                </c:pt>
                <c:pt idx="1259">
                  <c:v>0.20173780000000002</c:v>
                </c:pt>
                <c:pt idx="1260">
                  <c:v>0.20030260000000003</c:v>
                </c:pt>
                <c:pt idx="1261">
                  <c:v>9.6900000000000042E-3</c:v>
                </c:pt>
                <c:pt idx="1262">
                  <c:v>2.609000000000003E-2</c:v>
                </c:pt>
                <c:pt idx="1263">
                  <c:v>0.19954799999999998</c:v>
                </c:pt>
                <c:pt idx="1264">
                  <c:v>0.18500899999999998</c:v>
                </c:pt>
                <c:pt idx="1265">
                  <c:v>0.14332</c:v>
                </c:pt>
                <c:pt idx="1266">
                  <c:v>0.21344199999999999</c:v>
                </c:pt>
                <c:pt idx="1267">
                  <c:v>0.18974200000000002</c:v>
                </c:pt>
                <c:pt idx="1268">
                  <c:v>0.25383519999999998</c:v>
                </c:pt>
                <c:pt idx="1269">
                  <c:v>0.25608590000000003</c:v>
                </c:pt>
                <c:pt idx="1270">
                  <c:v>0.25417479999999998</c:v>
                </c:pt>
                <c:pt idx="1271">
                  <c:v>0.2523898</c:v>
                </c:pt>
                <c:pt idx="1272">
                  <c:v>1.776999999999998E-2</c:v>
                </c:pt>
                <c:pt idx="1273">
                  <c:v>2.6899999999999979E-3</c:v>
                </c:pt>
                <c:pt idx="1274">
                  <c:v>0.11928699999999999</c:v>
                </c:pt>
                <c:pt idx="1275">
                  <c:v>9.803400000000001E-2</c:v>
                </c:pt>
                <c:pt idx="1276">
                  <c:v>0.14747399999999999</c:v>
                </c:pt>
                <c:pt idx="1277">
                  <c:v>0.12838299999999997</c:v>
                </c:pt>
                <c:pt idx="1278">
                  <c:v>0.11514100000000001</c:v>
                </c:pt>
                <c:pt idx="1279">
                  <c:v>0.17300670000000001</c:v>
                </c:pt>
                <c:pt idx="1280">
                  <c:v>0.175341</c:v>
                </c:pt>
                <c:pt idx="1281">
                  <c:v>0.17163680000000001</c:v>
                </c:pt>
                <c:pt idx="1282">
                  <c:v>0.17141110000000001</c:v>
                </c:pt>
                <c:pt idx="1283">
                  <c:v>6.7800000000000082E-3</c:v>
                </c:pt>
                <c:pt idx="1284">
                  <c:v>1.5400000000000136E-3</c:v>
                </c:pt>
                <c:pt idx="1285">
                  <c:v>0.11787500000000001</c:v>
                </c:pt>
                <c:pt idx="1286">
                  <c:v>9.3366999999999992E-2</c:v>
                </c:pt>
                <c:pt idx="1287">
                  <c:v>0.14094000000000001</c:v>
                </c:pt>
                <c:pt idx="1288">
                  <c:v>0.12381899999999998</c:v>
                </c:pt>
                <c:pt idx="1289">
                  <c:v>0.10975</c:v>
                </c:pt>
                <c:pt idx="1290">
                  <c:v>0.16514573000000002</c:v>
                </c:pt>
                <c:pt idx="1291">
                  <c:v>0.16662839999999998</c:v>
                </c:pt>
                <c:pt idx="1292">
                  <c:v>0.16394439999999999</c:v>
                </c:pt>
                <c:pt idx="1293">
                  <c:v>0.1641975</c:v>
                </c:pt>
                <c:pt idx="1294">
                  <c:v>3.2500000000000029E-3</c:v>
                </c:pt>
                <c:pt idx="1295">
                  <c:v>1.3640000000000013E-2</c:v>
                </c:pt>
                <c:pt idx="1296">
                  <c:v>0.123199</c:v>
                </c:pt>
                <c:pt idx="1297">
                  <c:v>9.7535000000000011E-2</c:v>
                </c:pt>
                <c:pt idx="1298">
                  <c:v>0.14780600000000002</c:v>
                </c:pt>
                <c:pt idx="1299">
                  <c:v>0.12893199999999999</c:v>
                </c:pt>
                <c:pt idx="1300">
                  <c:v>0.11782699999999999</c:v>
                </c:pt>
                <c:pt idx="1301">
                  <c:v>0.17467849999999999</c:v>
                </c:pt>
                <c:pt idx="1302">
                  <c:v>0.1776914</c:v>
                </c:pt>
                <c:pt idx="1303">
                  <c:v>0.17452920000000002</c:v>
                </c:pt>
                <c:pt idx="1304">
                  <c:v>0.17700199999999999</c:v>
                </c:pt>
                <c:pt idx="1305">
                  <c:v>2.6849999999999999E-3</c:v>
                </c:pt>
                <c:pt idx="1306">
                  <c:v>6.7130000000000037E-3</c:v>
                </c:pt>
                <c:pt idx="1307">
                  <c:v>2.029000000000003E-3</c:v>
                </c:pt>
                <c:pt idx="1308">
                  <c:v>3.2069E-2</c:v>
                </c:pt>
                <c:pt idx="1309">
                  <c:v>4.7631199999999999E-2</c:v>
                </c:pt>
                <c:pt idx="1310">
                  <c:v>4.0850999999999998E-2</c:v>
                </c:pt>
                <c:pt idx="1311">
                  <c:v>3.6895999999999998E-2</c:v>
                </c:pt>
                <c:pt idx="1312">
                  <c:v>5.647928E-2</c:v>
                </c:pt>
                <c:pt idx="1313">
                  <c:v>5.7165859999999999E-2</c:v>
                </c:pt>
                <c:pt idx="1314">
                  <c:v>5.6652750000000002E-2</c:v>
                </c:pt>
                <c:pt idx="1315">
                  <c:v>5.5918870000000002E-2</c:v>
                </c:pt>
                <c:pt idx="1316">
                  <c:v>4.3640000000000068E-3</c:v>
                </c:pt>
                <c:pt idx="1317">
                  <c:v>6.8019999999999886E-3</c:v>
                </c:pt>
                <c:pt idx="1318">
                  <c:v>2.1589999999999943E-3</c:v>
                </c:pt>
                <c:pt idx="1319">
                  <c:v>5.8631999999999997E-2</c:v>
                </c:pt>
                <c:pt idx="1320">
                  <c:v>7.0419000000000009E-2</c:v>
                </c:pt>
                <c:pt idx="1321">
                  <c:v>6.1211999999999996E-2</c:v>
                </c:pt>
                <c:pt idx="1322">
                  <c:v>5.5744000000000002E-2</c:v>
                </c:pt>
                <c:pt idx="1323">
                  <c:v>8.3008669999999993E-2</c:v>
                </c:pt>
                <c:pt idx="1324">
                  <c:v>8.3929070000000008E-2</c:v>
                </c:pt>
                <c:pt idx="1325">
                  <c:v>8.1856899999999996E-2</c:v>
                </c:pt>
                <c:pt idx="1326">
                  <c:v>8.2233529999999999E-2</c:v>
                </c:pt>
                <c:pt idx="1327">
                  <c:v>2.3309999999999963E-3</c:v>
                </c:pt>
                <c:pt idx="1328">
                  <c:v>4.2539999999999974E-3</c:v>
                </c:pt>
                <c:pt idx="1329">
                  <c:v>2.0629999999999989E-3</c:v>
                </c:pt>
                <c:pt idx="1330">
                  <c:v>2.2085899999999999E-2</c:v>
                </c:pt>
                <c:pt idx="1331">
                  <c:v>1.7695999999999996E-2</c:v>
                </c:pt>
                <c:pt idx="1332">
                  <c:v>2.3010099999999999E-2</c:v>
                </c:pt>
                <c:pt idx="1333">
                  <c:v>2.1176E-2</c:v>
                </c:pt>
                <c:pt idx="1334">
                  <c:v>3.1452520000000005E-2</c:v>
                </c:pt>
                <c:pt idx="1335">
                  <c:v>3.0581000000000001E-2</c:v>
                </c:pt>
                <c:pt idx="1336">
                  <c:v>3.033566E-2</c:v>
                </c:pt>
                <c:pt idx="1337">
                  <c:v>3.068982E-2</c:v>
                </c:pt>
                <c:pt idx="1338">
                  <c:v>2.0879999999999996E-3</c:v>
                </c:pt>
                <c:pt idx="1339">
                  <c:v>5.0139999999999976E-3</c:v>
                </c:pt>
                <c:pt idx="1340">
                  <c:v>2.6380000000000015E-3</c:v>
                </c:pt>
                <c:pt idx="1341">
                  <c:v>3.5741999999999996E-2</c:v>
                </c:pt>
                <c:pt idx="1342">
                  <c:v>2.8724000000000003E-2</c:v>
                </c:pt>
                <c:pt idx="1343">
                  <c:v>4.2582000000000002E-2</c:v>
                </c:pt>
                <c:pt idx="1344">
                  <c:v>3.4061000000000001E-2</c:v>
                </c:pt>
                <c:pt idx="1345">
                  <c:v>4.9834919999999998E-2</c:v>
                </c:pt>
                <c:pt idx="1346">
                  <c:v>5.0871399999999997E-2</c:v>
                </c:pt>
                <c:pt idx="1347">
                  <c:v>4.9734519999999997E-2</c:v>
                </c:pt>
                <c:pt idx="1348">
                  <c:v>5.0468979999999997E-2</c:v>
                </c:pt>
                <c:pt idx="1349">
                  <c:v>3.9480000000000001E-3</c:v>
                </c:pt>
                <c:pt idx="1350">
                  <c:v>5.2019999999999983E-3</c:v>
                </c:pt>
                <c:pt idx="1351">
                  <c:v>2.7710000000000026E-3</c:v>
                </c:pt>
                <c:pt idx="1352">
                  <c:v>4.4880000000000003E-2</c:v>
                </c:pt>
                <c:pt idx="1353">
                  <c:v>3.5316E-2</c:v>
                </c:pt>
                <c:pt idx="1354">
                  <c:v>5.3630999999999998E-2</c:v>
                </c:pt>
                <c:pt idx="1355">
                  <c:v>4.7369999999999995E-2</c:v>
                </c:pt>
                <c:pt idx="1356">
                  <c:v>6.324682999999999E-2</c:v>
                </c:pt>
                <c:pt idx="1357">
                  <c:v>6.3971689999999998E-2</c:v>
                </c:pt>
                <c:pt idx="1358">
                  <c:v>6.2575599999999995E-2</c:v>
                </c:pt>
                <c:pt idx="1359">
                  <c:v>6.4017820000000003E-2</c:v>
                </c:pt>
                <c:pt idx="1360">
                  <c:v>3.7379999999999987E-4</c:v>
                </c:pt>
                <c:pt idx="1361">
                  <c:v>3.5409999999999999E-4</c:v>
                </c:pt>
                <c:pt idx="1362">
                  <c:v>4.0059999999999987E-4</c:v>
                </c:pt>
                <c:pt idx="1363">
                  <c:v>8.5074999999999994E-4</c:v>
                </c:pt>
                <c:pt idx="1364">
                  <c:v>8.1802999999999997E-4</c:v>
                </c:pt>
                <c:pt idx="1365">
                  <c:v>9.857100000000001E-4</c:v>
                </c:pt>
                <c:pt idx="1366">
                  <c:v>9.3649999999999994E-4</c:v>
                </c:pt>
                <c:pt idx="1367">
                  <c:v>9.7167E-4</c:v>
                </c:pt>
                <c:pt idx="1368">
                  <c:v>1.1856099999999999E-3</c:v>
                </c:pt>
                <c:pt idx="1369">
                  <c:v>1.176748E-3</c:v>
                </c:pt>
                <c:pt idx="1370">
                  <c:v>1.1373895000000001E-3</c:v>
                </c:pt>
                <c:pt idx="1371">
                  <c:v>6.5840000000000017E-4</c:v>
                </c:pt>
                <c:pt idx="1372">
                  <c:v>8.1909999999999991E-4</c:v>
                </c:pt>
                <c:pt idx="1373">
                  <c:v>5.8239999999999984E-4</c:v>
                </c:pt>
                <c:pt idx="1374">
                  <c:v>1.5133E-3</c:v>
                </c:pt>
                <c:pt idx="1375">
                  <c:v>1.2498800000000001E-3</c:v>
                </c:pt>
                <c:pt idx="1376">
                  <c:v>1.5813400000000001E-3</c:v>
                </c:pt>
                <c:pt idx="1377">
                  <c:v>1.47945E-3</c:v>
                </c:pt>
                <c:pt idx="1378">
                  <c:v>1.3956800000000001E-3</c:v>
                </c:pt>
                <c:pt idx="1379">
                  <c:v>1.8108579999999998E-3</c:v>
                </c:pt>
                <c:pt idx="1380">
                  <c:v>1.741261E-3</c:v>
                </c:pt>
                <c:pt idx="1381">
                  <c:v>1.7236180000000001E-3</c:v>
                </c:pt>
                <c:pt idx="1382">
                  <c:v>1.0290999999999994E-3</c:v>
                </c:pt>
                <c:pt idx="1383">
                  <c:v>8.9579999999999998E-4</c:v>
                </c:pt>
                <c:pt idx="1384">
                  <c:v>6.8359999999999992E-4</c:v>
                </c:pt>
                <c:pt idx="1385">
                  <c:v>2.6034600000000001E-3</c:v>
                </c:pt>
                <c:pt idx="1386">
                  <c:v>2.1513000000000001E-3</c:v>
                </c:pt>
                <c:pt idx="1387">
                  <c:v>2.9032000000000003E-3</c:v>
                </c:pt>
                <c:pt idx="1388">
                  <c:v>2.6878100000000001E-3</c:v>
                </c:pt>
                <c:pt idx="1389">
                  <c:v>2.4431000000000001E-3</c:v>
                </c:pt>
                <c:pt idx="1390">
                  <c:v>3.1665719999999999E-3</c:v>
                </c:pt>
                <c:pt idx="1391">
                  <c:v>3.1658979999999999E-3</c:v>
                </c:pt>
                <c:pt idx="1392">
                  <c:v>3.3825389999999999E-3</c:v>
                </c:pt>
                <c:pt idx="1393">
                  <c:v>5.0170000000000011E-4</c:v>
                </c:pt>
                <c:pt idx="1394">
                  <c:v>4.7520000000000006E-4</c:v>
                </c:pt>
                <c:pt idx="1395">
                  <c:v>4.7420000000000014E-4</c:v>
                </c:pt>
                <c:pt idx="1396">
                  <c:v>1.04732E-3</c:v>
                </c:pt>
                <c:pt idx="1397">
                  <c:v>1.0417899999999999E-3</c:v>
                </c:pt>
                <c:pt idx="1398">
                  <c:v>1.12221E-3</c:v>
                </c:pt>
                <c:pt idx="1399">
                  <c:v>1.20564E-3</c:v>
                </c:pt>
                <c:pt idx="1400">
                  <c:v>1.0220299999999999E-3</c:v>
                </c:pt>
                <c:pt idx="1401">
                  <c:v>1.278441E-3</c:v>
                </c:pt>
                <c:pt idx="1402">
                  <c:v>1.297971E-3</c:v>
                </c:pt>
                <c:pt idx="1403">
                  <c:v>1.2825009999999999E-3</c:v>
                </c:pt>
                <c:pt idx="1404">
                  <c:v>2.0460000000000006E-2</c:v>
                </c:pt>
                <c:pt idx="1405">
                  <c:v>9.0200000000000002E-3</c:v>
                </c:pt>
                <c:pt idx="1406">
                  <c:v>0.17128299999999999</c:v>
                </c:pt>
                <c:pt idx="1407">
                  <c:v>0.12254999999999999</c:v>
                </c:pt>
                <c:pt idx="1408">
                  <c:v>0.18707799999999999</c:v>
                </c:pt>
                <c:pt idx="1409">
                  <c:v>0.16422200000000001</c:v>
                </c:pt>
                <c:pt idx="1410">
                  <c:v>0.15021600000000002</c:v>
                </c:pt>
                <c:pt idx="1411">
                  <c:v>0.2200223</c:v>
                </c:pt>
                <c:pt idx="1412">
                  <c:v>0.22404830000000001</c:v>
                </c:pt>
                <c:pt idx="1413">
                  <c:v>0.22141329999999998</c:v>
                </c:pt>
                <c:pt idx="1414">
                  <c:v>0.22045489999999998</c:v>
                </c:pt>
                <c:pt idx="1415">
                  <c:v>9.0099999999999902E-3</c:v>
                </c:pt>
                <c:pt idx="1416">
                  <c:v>7.3599999999999777E-3</c:v>
                </c:pt>
                <c:pt idx="1417">
                  <c:v>0.16318000000000002</c:v>
                </c:pt>
                <c:pt idx="1418">
                  <c:v>0.12019699999999998</c:v>
                </c:pt>
                <c:pt idx="1419">
                  <c:v>0.17902899999999999</c:v>
                </c:pt>
                <c:pt idx="1420">
                  <c:v>0.15512200000000001</c:v>
                </c:pt>
                <c:pt idx="1421">
                  <c:v>0.13988699999999998</c:v>
                </c:pt>
                <c:pt idx="1422">
                  <c:v>0.21085329999999999</c:v>
                </c:pt>
                <c:pt idx="1423">
                  <c:v>0.21449369999999998</c:v>
                </c:pt>
                <c:pt idx="1424">
                  <c:v>0.21182299999999998</c:v>
                </c:pt>
                <c:pt idx="1425">
                  <c:v>0.21390880000000001</c:v>
                </c:pt>
                <c:pt idx="1426">
                  <c:v>6.629999999999997E-3</c:v>
                </c:pt>
                <c:pt idx="1427">
                  <c:v>1.999999999999999E-2</c:v>
                </c:pt>
                <c:pt idx="1428">
                  <c:v>0.17338800000000001</c:v>
                </c:pt>
                <c:pt idx="1429">
                  <c:v>0.12661</c:v>
                </c:pt>
                <c:pt idx="1430">
                  <c:v>0.190576</c:v>
                </c:pt>
                <c:pt idx="1431">
                  <c:v>0.16590199999999999</c:v>
                </c:pt>
                <c:pt idx="1432">
                  <c:v>0.14968999999999999</c:v>
                </c:pt>
                <c:pt idx="1433">
                  <c:v>0.22396739999999998</c:v>
                </c:pt>
                <c:pt idx="1434">
                  <c:v>0.22596349999999998</c:v>
                </c:pt>
                <c:pt idx="1435">
                  <c:v>0.22288069999999999</c:v>
                </c:pt>
                <c:pt idx="1436">
                  <c:v>0.224802</c:v>
                </c:pt>
                <c:pt idx="1437">
                  <c:v>2.9930000000000026E-3</c:v>
                </c:pt>
                <c:pt idx="1438">
                  <c:v>5.3510000000000016E-3</c:v>
                </c:pt>
                <c:pt idx="1439">
                  <c:v>2.3940000000000003E-3</c:v>
                </c:pt>
                <c:pt idx="1440">
                  <c:v>3.1226999999999998E-2</c:v>
                </c:pt>
                <c:pt idx="1441">
                  <c:v>4.6867800000000001E-2</c:v>
                </c:pt>
                <c:pt idx="1442">
                  <c:v>4.1292000000000002E-2</c:v>
                </c:pt>
                <c:pt idx="1443">
                  <c:v>3.7945999999999994E-2</c:v>
                </c:pt>
                <c:pt idx="1444">
                  <c:v>5.5860160000000006E-2</c:v>
                </c:pt>
                <c:pt idx="1445">
                  <c:v>5.76932E-2</c:v>
                </c:pt>
                <c:pt idx="1446">
                  <c:v>5.6673100000000004E-2</c:v>
                </c:pt>
                <c:pt idx="1447">
                  <c:v>5.6681540000000002E-2</c:v>
                </c:pt>
                <c:pt idx="1448">
                  <c:v>4.1199999999999987E-3</c:v>
                </c:pt>
                <c:pt idx="1449">
                  <c:v>1.0629E-2</c:v>
                </c:pt>
                <c:pt idx="1450">
                  <c:v>4.159999999999997E-3</c:v>
                </c:pt>
                <c:pt idx="1451">
                  <c:v>8.2917999999999992E-2</c:v>
                </c:pt>
                <c:pt idx="1452">
                  <c:v>8.9858999999999994E-2</c:v>
                </c:pt>
                <c:pt idx="1453">
                  <c:v>7.8165999999999999E-2</c:v>
                </c:pt>
                <c:pt idx="1454">
                  <c:v>7.0440000000000003E-2</c:v>
                </c:pt>
                <c:pt idx="1455">
                  <c:v>0.10722615000000001</c:v>
                </c:pt>
                <c:pt idx="1456">
                  <c:v>0.10717648</c:v>
                </c:pt>
                <c:pt idx="1457">
                  <c:v>0.10703409999999999</c:v>
                </c:pt>
                <c:pt idx="1458">
                  <c:v>0.10671799999999999</c:v>
                </c:pt>
                <c:pt idx="1459">
                  <c:v>3.3019999999999994E-3</c:v>
                </c:pt>
                <c:pt idx="1460">
                  <c:v>4.1080000000000005E-3</c:v>
                </c:pt>
                <c:pt idx="1461">
                  <c:v>2.134999999999998E-3</c:v>
                </c:pt>
                <c:pt idx="1462">
                  <c:v>3.1087799999999999E-2</c:v>
                </c:pt>
                <c:pt idx="1463">
                  <c:v>2.2797999999999999E-2</c:v>
                </c:pt>
                <c:pt idx="1464">
                  <c:v>3.0282000000000003E-2</c:v>
                </c:pt>
                <c:pt idx="1465">
                  <c:v>2.6842999999999999E-2</c:v>
                </c:pt>
                <c:pt idx="1466">
                  <c:v>3.9659769999999997E-2</c:v>
                </c:pt>
                <c:pt idx="1467">
                  <c:v>3.968269E-2</c:v>
                </c:pt>
                <c:pt idx="1468">
                  <c:v>3.9285270000000004E-2</c:v>
                </c:pt>
                <c:pt idx="1469">
                  <c:v>3.9010939999999994E-2</c:v>
                </c:pt>
                <c:pt idx="1470">
                  <c:v>2.2730000000000111E-3</c:v>
                </c:pt>
                <c:pt idx="1471">
                  <c:v>4.611999999999998E-3</c:v>
                </c:pt>
                <c:pt idx="1472">
                  <c:v>2.0010000000000028E-3</c:v>
                </c:pt>
                <c:pt idx="1473">
                  <c:v>5.0932000000000005E-2</c:v>
                </c:pt>
                <c:pt idx="1474">
                  <c:v>3.7439E-2</c:v>
                </c:pt>
                <c:pt idx="1475">
                  <c:v>5.4798000000000006E-2</c:v>
                </c:pt>
                <c:pt idx="1476">
                  <c:v>4.3092000000000005E-2</c:v>
                </c:pt>
                <c:pt idx="1477">
                  <c:v>6.4056870000000002E-2</c:v>
                </c:pt>
                <c:pt idx="1478">
                  <c:v>6.5036789999999997E-2</c:v>
                </c:pt>
                <c:pt idx="1479">
                  <c:v>6.4015000000000002E-2</c:v>
                </c:pt>
                <c:pt idx="1480">
                  <c:v>6.3663020000000001E-2</c:v>
                </c:pt>
                <c:pt idx="1481">
                  <c:v>3.4849999999999881E-3</c:v>
                </c:pt>
                <c:pt idx="1482">
                  <c:v>7.4660000000000004E-3</c:v>
                </c:pt>
                <c:pt idx="1483">
                  <c:v>2.4389999999999967E-3</c:v>
                </c:pt>
                <c:pt idx="1484">
                  <c:v>6.2681999999999988E-2</c:v>
                </c:pt>
                <c:pt idx="1485">
                  <c:v>4.5377000000000001E-2</c:v>
                </c:pt>
                <c:pt idx="1486">
                  <c:v>6.8986000000000006E-2</c:v>
                </c:pt>
                <c:pt idx="1487">
                  <c:v>6.0040000000000003E-2</c:v>
                </c:pt>
                <c:pt idx="1488">
                  <c:v>8.1067600000000004E-2</c:v>
                </c:pt>
                <c:pt idx="1489">
                  <c:v>8.1203230000000001E-2</c:v>
                </c:pt>
                <c:pt idx="1490">
                  <c:v>8.0972199999999994E-2</c:v>
                </c:pt>
                <c:pt idx="1491">
                  <c:v>8.0243469999999997E-2</c:v>
                </c:pt>
                <c:pt idx="1492">
                  <c:v>5.604999999999998E-4</c:v>
                </c:pt>
                <c:pt idx="1493">
                  <c:v>6.2060000000000023E-4</c:v>
                </c:pt>
                <c:pt idx="1494">
                  <c:v>4.0290000000000009E-4</c:v>
                </c:pt>
                <c:pt idx="1495">
                  <c:v>1.0480200000000002E-3</c:v>
                </c:pt>
                <c:pt idx="1496">
                  <c:v>9.8442000000000017E-4</c:v>
                </c:pt>
                <c:pt idx="1497">
                  <c:v>1.46682E-3</c:v>
                </c:pt>
                <c:pt idx="1498">
                  <c:v>1.1844899999999998E-3</c:v>
                </c:pt>
                <c:pt idx="1499">
                  <c:v>1.36041E-3</c:v>
                </c:pt>
                <c:pt idx="1500">
                  <c:v>1.61392E-3</c:v>
                </c:pt>
                <c:pt idx="1501">
                  <c:v>1.5090889999999999E-3</c:v>
                </c:pt>
                <c:pt idx="1502">
                  <c:v>1.5283549999999999E-3</c:v>
                </c:pt>
                <c:pt idx="1503">
                  <c:v>8.9320000000000024E-4</c:v>
                </c:pt>
                <c:pt idx="1504">
                  <c:v>8.1420000000000017E-4</c:v>
                </c:pt>
                <c:pt idx="1505">
                  <c:v>5.7779999999999984E-4</c:v>
                </c:pt>
                <c:pt idx="1506">
                  <c:v>2.00271E-3</c:v>
                </c:pt>
                <c:pt idx="1507">
                  <c:v>1.8848599999999999E-3</c:v>
                </c:pt>
                <c:pt idx="1508">
                  <c:v>2.17951E-3</c:v>
                </c:pt>
                <c:pt idx="1509">
                  <c:v>2.13386E-3</c:v>
                </c:pt>
                <c:pt idx="1510">
                  <c:v>1.8733500000000002E-3</c:v>
                </c:pt>
                <c:pt idx="1511">
                  <c:v>2.2907510000000002E-3</c:v>
                </c:pt>
                <c:pt idx="1512">
                  <c:v>2.421617E-3</c:v>
                </c:pt>
                <c:pt idx="1513">
                  <c:v>2.198658E-3</c:v>
                </c:pt>
                <c:pt idx="1514">
                  <c:v>6.9729999999999966E-4</c:v>
                </c:pt>
                <c:pt idx="1515">
                  <c:v>9.8039999999999976E-4</c:v>
                </c:pt>
                <c:pt idx="1516">
                  <c:v>9.0810000000000023E-4</c:v>
                </c:pt>
                <c:pt idx="1517">
                  <c:v>3.4054999999999997E-3</c:v>
                </c:pt>
                <c:pt idx="1518">
                  <c:v>2.9385000000000001E-3</c:v>
                </c:pt>
                <c:pt idx="1519">
                  <c:v>3.6614899999999999E-3</c:v>
                </c:pt>
                <c:pt idx="1520">
                  <c:v>3.3886999999999997E-3</c:v>
                </c:pt>
                <c:pt idx="1521">
                  <c:v>3.2016999999999996E-3</c:v>
                </c:pt>
                <c:pt idx="1522">
                  <c:v>4.3170750000000001E-3</c:v>
                </c:pt>
                <c:pt idx="1523">
                  <c:v>4.1380660000000001E-3</c:v>
                </c:pt>
                <c:pt idx="1524">
                  <c:v>4.2464769999999994E-3</c:v>
                </c:pt>
                <c:pt idx="1525">
                  <c:v>8.8050000000000021E-4</c:v>
                </c:pt>
                <c:pt idx="1526">
                  <c:v>7.8639999999999982E-4</c:v>
                </c:pt>
                <c:pt idx="1527">
                  <c:v>4.9540000000000001E-4</c:v>
                </c:pt>
                <c:pt idx="1528">
                  <c:v>1.6209000000000002E-3</c:v>
                </c:pt>
                <c:pt idx="1529">
                  <c:v>1.2053599999999999E-3</c:v>
                </c:pt>
                <c:pt idx="1530">
                  <c:v>1.4761499999999999E-3</c:v>
                </c:pt>
                <c:pt idx="1531">
                  <c:v>1.4491E-3</c:v>
                </c:pt>
                <c:pt idx="1532">
                  <c:v>1.3086899999999999E-3</c:v>
                </c:pt>
                <c:pt idx="1533">
                  <c:v>1.6859960000000002E-3</c:v>
                </c:pt>
                <c:pt idx="1534">
                  <c:v>1.625977E-3</c:v>
                </c:pt>
                <c:pt idx="1535">
                  <c:v>1.632185E-3</c:v>
                </c:pt>
                <c:pt idx="1536">
                  <c:v>2.8159999999999963E-2</c:v>
                </c:pt>
                <c:pt idx="1537">
                  <c:v>1.0089999999999988E-2</c:v>
                </c:pt>
                <c:pt idx="1538">
                  <c:v>0.25539299999999998</c:v>
                </c:pt>
                <c:pt idx="1539">
                  <c:v>0.22954999999999998</c:v>
                </c:pt>
                <c:pt idx="1540">
                  <c:v>0.27760699999999999</c:v>
                </c:pt>
                <c:pt idx="1541">
                  <c:v>0.24027099999999998</c:v>
                </c:pt>
                <c:pt idx="1542">
                  <c:v>0.21919999999999998</c:v>
                </c:pt>
                <c:pt idx="1543">
                  <c:v>0.32565660000000002</c:v>
                </c:pt>
                <c:pt idx="1544">
                  <c:v>0.32883319999999999</c:v>
                </c:pt>
                <c:pt idx="1545">
                  <c:v>0.32818019999999998</c:v>
                </c:pt>
                <c:pt idx="1546">
                  <c:v>0.32822319999999999</c:v>
                </c:pt>
                <c:pt idx="1547">
                  <c:v>1.2850000000000028E-2</c:v>
                </c:pt>
                <c:pt idx="1548">
                  <c:v>7.9299999999999926E-3</c:v>
                </c:pt>
                <c:pt idx="1549">
                  <c:v>0.24229400000000001</c:v>
                </c:pt>
                <c:pt idx="1550">
                  <c:v>0.22086099999999997</c:v>
                </c:pt>
                <c:pt idx="1551">
                  <c:v>0.26234000000000002</c:v>
                </c:pt>
                <c:pt idx="1552">
                  <c:v>0.23119600000000001</c:v>
                </c:pt>
                <c:pt idx="1553">
                  <c:v>0.20707000000000003</c:v>
                </c:pt>
                <c:pt idx="1554">
                  <c:v>0.313919</c:v>
                </c:pt>
                <c:pt idx="1555">
                  <c:v>0.31578600000000001</c:v>
                </c:pt>
                <c:pt idx="1556">
                  <c:v>0.3131525</c:v>
                </c:pt>
                <c:pt idx="1557">
                  <c:v>0.30979289999999998</c:v>
                </c:pt>
                <c:pt idx="1558">
                  <c:v>1.3340000000000019E-2</c:v>
                </c:pt>
                <c:pt idx="1559">
                  <c:v>2.6129999999999987E-2</c:v>
                </c:pt>
                <c:pt idx="1560">
                  <c:v>0.25697400000000004</c:v>
                </c:pt>
                <c:pt idx="1561">
                  <c:v>0.23155000000000003</c:v>
                </c:pt>
                <c:pt idx="1562">
                  <c:v>0.28097800000000001</c:v>
                </c:pt>
                <c:pt idx="1563">
                  <c:v>0.246724</c:v>
                </c:pt>
                <c:pt idx="1564">
                  <c:v>0.22109000000000001</c:v>
                </c:pt>
                <c:pt idx="1565">
                  <c:v>0.33170369999999999</c:v>
                </c:pt>
                <c:pt idx="1566">
                  <c:v>0.33464910000000003</c:v>
                </c:pt>
                <c:pt idx="1567">
                  <c:v>0.33238980000000001</c:v>
                </c:pt>
                <c:pt idx="1568">
                  <c:v>0.33274019999999999</c:v>
                </c:pt>
                <c:pt idx="1569">
                  <c:v>4.4030000000000041E-3</c:v>
                </c:pt>
                <c:pt idx="1570">
                  <c:v>8.5900000000000004E-3</c:v>
                </c:pt>
                <c:pt idx="1571">
                  <c:v>4.0039999999999937E-3</c:v>
                </c:pt>
                <c:pt idx="1572">
                  <c:v>5.8111999999999997E-2</c:v>
                </c:pt>
                <c:pt idx="1573">
                  <c:v>6.9796999999999998E-2</c:v>
                </c:pt>
                <c:pt idx="1574">
                  <c:v>6.2657000000000004E-2</c:v>
                </c:pt>
                <c:pt idx="1575">
                  <c:v>5.5497999999999999E-2</c:v>
                </c:pt>
                <c:pt idx="1576">
                  <c:v>8.2558919999999994E-2</c:v>
                </c:pt>
                <c:pt idx="1577">
                  <c:v>8.3512219999999998E-2</c:v>
                </c:pt>
                <c:pt idx="1578">
                  <c:v>8.3810700000000002E-2</c:v>
                </c:pt>
                <c:pt idx="1579">
                  <c:v>8.3006209999999997E-2</c:v>
                </c:pt>
                <c:pt idx="1580">
                  <c:v>5.2999999999999992E-3</c:v>
                </c:pt>
                <c:pt idx="1581">
                  <c:v>1.0306999999999997E-2</c:v>
                </c:pt>
                <c:pt idx="1582">
                  <c:v>3.2100000000000045E-3</c:v>
                </c:pt>
                <c:pt idx="1583">
                  <c:v>8.2365000000000008E-2</c:v>
                </c:pt>
                <c:pt idx="1584">
                  <c:v>8.9026000000000008E-2</c:v>
                </c:pt>
                <c:pt idx="1585">
                  <c:v>7.8967000000000009E-2</c:v>
                </c:pt>
                <c:pt idx="1586">
                  <c:v>7.2076000000000001E-2</c:v>
                </c:pt>
                <c:pt idx="1587">
                  <c:v>0.10641723</c:v>
                </c:pt>
                <c:pt idx="1588">
                  <c:v>0.10680508</c:v>
                </c:pt>
                <c:pt idx="1589">
                  <c:v>0.1062056</c:v>
                </c:pt>
                <c:pt idx="1590">
                  <c:v>0.10772245</c:v>
                </c:pt>
                <c:pt idx="1591">
                  <c:v>4.1339999999999988E-3</c:v>
                </c:pt>
                <c:pt idx="1592">
                  <c:v>7.1449999999999986E-3</c:v>
                </c:pt>
                <c:pt idx="1593">
                  <c:v>2.356999999999998E-3</c:v>
                </c:pt>
                <c:pt idx="1594">
                  <c:v>4.5920000000000002E-2</c:v>
                </c:pt>
                <c:pt idx="1595">
                  <c:v>4.0866E-2</c:v>
                </c:pt>
                <c:pt idx="1596">
                  <c:v>4.3681999999999999E-2</c:v>
                </c:pt>
                <c:pt idx="1597">
                  <c:v>4.0571000000000003E-2</c:v>
                </c:pt>
                <c:pt idx="1598">
                  <c:v>5.8940849999999996E-2</c:v>
                </c:pt>
                <c:pt idx="1599">
                  <c:v>5.89451E-2</c:v>
                </c:pt>
                <c:pt idx="1600">
                  <c:v>5.7983109999999997E-2</c:v>
                </c:pt>
                <c:pt idx="1601">
                  <c:v>5.7478169999999995E-2</c:v>
                </c:pt>
                <c:pt idx="1602">
                  <c:v>4.9509999999999971E-3</c:v>
                </c:pt>
                <c:pt idx="1603">
                  <c:v>8.6040000000000005E-3</c:v>
                </c:pt>
                <c:pt idx="1604">
                  <c:v>4.0840000000000043E-3</c:v>
                </c:pt>
                <c:pt idx="1605">
                  <c:v>7.3203999999999991E-2</c:v>
                </c:pt>
                <c:pt idx="1606">
                  <c:v>6.8108000000000002E-2</c:v>
                </c:pt>
                <c:pt idx="1607">
                  <c:v>8.049400000000001E-2</c:v>
                </c:pt>
                <c:pt idx="1608">
                  <c:v>6.3308000000000003E-2</c:v>
                </c:pt>
                <c:pt idx="1609">
                  <c:v>9.4988900000000001E-2</c:v>
                </c:pt>
                <c:pt idx="1610">
                  <c:v>9.5669610000000002E-2</c:v>
                </c:pt>
                <c:pt idx="1611">
                  <c:v>9.4349100000000005E-2</c:v>
                </c:pt>
                <c:pt idx="1612">
                  <c:v>9.4775040000000005E-2</c:v>
                </c:pt>
                <c:pt idx="1613">
                  <c:v>6.9400000000000017E-3</c:v>
                </c:pt>
                <c:pt idx="1614">
                  <c:v>1.2510000000000007E-2</c:v>
                </c:pt>
                <c:pt idx="1615">
                  <c:v>5.4700000000000026E-3</c:v>
                </c:pt>
                <c:pt idx="1616">
                  <c:v>9.4004000000000004E-2</c:v>
                </c:pt>
                <c:pt idx="1617">
                  <c:v>8.5886999999999991E-2</c:v>
                </c:pt>
                <c:pt idx="1618">
                  <c:v>0.10085000000000001</c:v>
                </c:pt>
                <c:pt idx="1619">
                  <c:v>8.9905000000000013E-2</c:v>
                </c:pt>
                <c:pt idx="1620">
                  <c:v>0.12062381999999999</c:v>
                </c:pt>
                <c:pt idx="1621">
                  <c:v>0.12231539999999999</c:v>
                </c:pt>
                <c:pt idx="1622">
                  <c:v>0.1210132</c:v>
                </c:pt>
                <c:pt idx="1623">
                  <c:v>0.11981121</c:v>
                </c:pt>
                <c:pt idx="1624">
                  <c:v>6.4710000000000028E-4</c:v>
                </c:pt>
                <c:pt idx="1625">
                  <c:v>7.5529999999999998E-4</c:v>
                </c:pt>
                <c:pt idx="1626">
                  <c:v>7.0840000000000009E-4</c:v>
                </c:pt>
                <c:pt idx="1627">
                  <c:v>1.8701799999999999E-3</c:v>
                </c:pt>
                <c:pt idx="1628">
                  <c:v>1.8496400000000001E-3</c:v>
                </c:pt>
                <c:pt idx="1629">
                  <c:v>2.1406400000000001E-3</c:v>
                </c:pt>
                <c:pt idx="1630">
                  <c:v>2.0231599999999995E-3</c:v>
                </c:pt>
                <c:pt idx="1631">
                  <c:v>1.7089200000000001E-3</c:v>
                </c:pt>
                <c:pt idx="1632">
                  <c:v>2.0865649999999999E-3</c:v>
                </c:pt>
                <c:pt idx="1633">
                  <c:v>2.1073679999999997E-3</c:v>
                </c:pt>
                <c:pt idx="1634">
                  <c:v>1.8689139999999999E-3</c:v>
                </c:pt>
                <c:pt idx="1635">
                  <c:v>9.7650000000000037E-4</c:v>
                </c:pt>
                <c:pt idx="1636">
                  <c:v>1.4030000000000002E-3</c:v>
                </c:pt>
                <c:pt idx="1637">
                  <c:v>1.3505000000000001E-3</c:v>
                </c:pt>
                <c:pt idx="1638">
                  <c:v>2.8209799999999998E-3</c:v>
                </c:pt>
                <c:pt idx="1639">
                  <c:v>2.7409799999999996E-3</c:v>
                </c:pt>
                <c:pt idx="1640">
                  <c:v>3.0512099999999999E-3</c:v>
                </c:pt>
                <c:pt idx="1641">
                  <c:v>2.7303900000000001E-3</c:v>
                </c:pt>
                <c:pt idx="1642">
                  <c:v>2.5878000000000003E-3</c:v>
                </c:pt>
                <c:pt idx="1643">
                  <c:v>3.6664480000000001E-3</c:v>
                </c:pt>
                <c:pt idx="1644">
                  <c:v>3.4048659999999999E-3</c:v>
                </c:pt>
                <c:pt idx="1645">
                  <c:v>3.2652949999999997E-3</c:v>
                </c:pt>
                <c:pt idx="1646">
                  <c:v>1.9287999999999996E-3</c:v>
                </c:pt>
                <c:pt idx="1647">
                  <c:v>1.8386999999999995E-3</c:v>
                </c:pt>
                <c:pt idx="1648">
                  <c:v>1.4309000000000006E-3</c:v>
                </c:pt>
                <c:pt idx="1649">
                  <c:v>5.2709000000000002E-3</c:v>
                </c:pt>
                <c:pt idx="1650">
                  <c:v>4.4106000000000006E-3</c:v>
                </c:pt>
                <c:pt idx="1651">
                  <c:v>5.5723099999999996E-3</c:v>
                </c:pt>
                <c:pt idx="1652">
                  <c:v>5.0790000000000002E-3</c:v>
                </c:pt>
                <c:pt idx="1653">
                  <c:v>4.5116000000000002E-3</c:v>
                </c:pt>
                <c:pt idx="1654">
                  <c:v>6.4501440000000005E-3</c:v>
                </c:pt>
                <c:pt idx="1655">
                  <c:v>6.1330720000000007E-3</c:v>
                </c:pt>
                <c:pt idx="1656">
                  <c:v>6.3090199999999994E-3</c:v>
                </c:pt>
                <c:pt idx="1657">
                  <c:v>7.0430000000000015E-4</c:v>
                </c:pt>
                <c:pt idx="1658">
                  <c:v>9.5410000000000026E-4</c:v>
                </c:pt>
                <c:pt idx="1659">
                  <c:v>1.0873000000000002E-3</c:v>
                </c:pt>
                <c:pt idx="1660">
                  <c:v>2.1593200000000002E-3</c:v>
                </c:pt>
                <c:pt idx="1661">
                  <c:v>2.2299099999999999E-3</c:v>
                </c:pt>
                <c:pt idx="1662">
                  <c:v>2.13298E-3</c:v>
                </c:pt>
                <c:pt idx="1663">
                  <c:v>1.9785000000000002E-3</c:v>
                </c:pt>
                <c:pt idx="1664">
                  <c:v>2.1160099999999998E-3</c:v>
                </c:pt>
                <c:pt idx="1665">
                  <c:v>2.5543139999999998E-3</c:v>
                </c:pt>
                <c:pt idx="1666">
                  <c:v>2.7174339999999999E-3</c:v>
                </c:pt>
                <c:pt idx="1667">
                  <c:v>2.3154669999999999E-3</c:v>
                </c:pt>
                <c:pt idx="1668">
                  <c:v>7.8499999999999959E-3</c:v>
                </c:pt>
                <c:pt idx="1669">
                  <c:v>5.3099999999999953E-3</c:v>
                </c:pt>
                <c:pt idx="1670">
                  <c:v>9.4005000000000005E-2</c:v>
                </c:pt>
                <c:pt idx="1671">
                  <c:v>8.6116999999999999E-2</c:v>
                </c:pt>
                <c:pt idx="1672">
                  <c:v>6.5649999999999986E-2</c:v>
                </c:pt>
                <c:pt idx="1673">
                  <c:v>8.9042999999999997E-2</c:v>
                </c:pt>
                <c:pt idx="1674">
                  <c:v>7.927300000000001E-2</c:v>
                </c:pt>
                <c:pt idx="1675">
                  <c:v>0.12049731999999999</c:v>
                </c:pt>
                <c:pt idx="1676">
                  <c:v>0.1210401</c:v>
                </c:pt>
                <c:pt idx="1677">
                  <c:v>0.1213588</c:v>
                </c:pt>
                <c:pt idx="1678">
                  <c:v>0.12067891</c:v>
                </c:pt>
                <c:pt idx="1679">
                  <c:v>3.3600000000000019E-3</c:v>
                </c:pt>
                <c:pt idx="1680">
                  <c:v>2.349999999999991E-3</c:v>
                </c:pt>
                <c:pt idx="1681">
                  <c:v>9.1263999999999998E-2</c:v>
                </c:pt>
                <c:pt idx="1682">
                  <c:v>8.1428E-2</c:v>
                </c:pt>
                <c:pt idx="1683">
                  <c:v>6.6264000000000003E-2</c:v>
                </c:pt>
                <c:pt idx="1684">
                  <c:v>8.4083999999999992E-2</c:v>
                </c:pt>
                <c:pt idx="1685">
                  <c:v>7.8316999999999998E-2</c:v>
                </c:pt>
                <c:pt idx="1686">
                  <c:v>0.11395646999999999</c:v>
                </c:pt>
                <c:pt idx="1687">
                  <c:v>0.1153131</c:v>
                </c:pt>
                <c:pt idx="1688">
                  <c:v>0.1143738</c:v>
                </c:pt>
                <c:pt idx="1689">
                  <c:v>0.11590876999999999</c:v>
                </c:pt>
                <c:pt idx="1690">
                  <c:v>5.180000000000004E-3</c:v>
                </c:pt>
                <c:pt idx="1691">
                  <c:v>1.2490000000000001E-2</c:v>
                </c:pt>
                <c:pt idx="1692">
                  <c:v>9.3979000000000007E-2</c:v>
                </c:pt>
                <c:pt idx="1693">
                  <c:v>8.6137999999999992E-2</c:v>
                </c:pt>
                <c:pt idx="1694">
                  <c:v>6.9831000000000004E-2</c:v>
                </c:pt>
                <c:pt idx="1695">
                  <c:v>8.9477000000000001E-2</c:v>
                </c:pt>
                <c:pt idx="1696">
                  <c:v>8.1068000000000001E-2</c:v>
                </c:pt>
                <c:pt idx="1697">
                  <c:v>0.12158683000000001</c:v>
                </c:pt>
                <c:pt idx="1698">
                  <c:v>0.1211217</c:v>
                </c:pt>
                <c:pt idx="1699">
                  <c:v>0.12226919999999999</c:v>
                </c:pt>
                <c:pt idx="1700">
                  <c:v>0.12180205999999999</c:v>
                </c:pt>
                <c:pt idx="1701">
                  <c:v>1.405E-3</c:v>
                </c:pt>
                <c:pt idx="1702">
                  <c:v>3.2300000000000002E-3</c:v>
                </c:pt>
                <c:pt idx="1703">
                  <c:v>6.2500000000000056E-4</c:v>
                </c:pt>
                <c:pt idx="1704">
                  <c:v>2.2067099999999999E-2</c:v>
                </c:pt>
                <c:pt idx="1705">
                  <c:v>1.7459000000000002E-2</c:v>
                </c:pt>
                <c:pt idx="1706">
                  <c:v>2.2336999999999999E-2</c:v>
                </c:pt>
                <c:pt idx="1707">
                  <c:v>2.0673999999999998E-2</c:v>
                </c:pt>
                <c:pt idx="1708">
                  <c:v>3.081536E-2</c:v>
                </c:pt>
                <c:pt idx="1709">
                  <c:v>3.0639309999999999E-2</c:v>
                </c:pt>
                <c:pt idx="1710">
                  <c:v>3.0205309999999999E-2</c:v>
                </c:pt>
                <c:pt idx="1711">
                  <c:v>3.06973E-2</c:v>
                </c:pt>
                <c:pt idx="1712">
                  <c:v>1.6219999999999984E-3</c:v>
                </c:pt>
                <c:pt idx="1713">
                  <c:v>4.2830000000000021E-3</c:v>
                </c:pt>
                <c:pt idx="1714">
                  <c:v>2.7520000000000044E-3</c:v>
                </c:pt>
                <c:pt idx="1715">
                  <c:v>3.0341900000000002E-2</c:v>
                </c:pt>
                <c:pt idx="1716">
                  <c:v>2.1537999999999998E-2</c:v>
                </c:pt>
                <c:pt idx="1717">
                  <c:v>2.9481999999999998E-2</c:v>
                </c:pt>
                <c:pt idx="1718">
                  <c:v>2.6113000000000001E-2</c:v>
                </c:pt>
                <c:pt idx="1719">
                  <c:v>3.8914589999999999E-2</c:v>
                </c:pt>
                <c:pt idx="1720">
                  <c:v>3.8938169999999994E-2</c:v>
                </c:pt>
                <c:pt idx="1721">
                  <c:v>3.8650300000000005E-2</c:v>
                </c:pt>
                <c:pt idx="1722">
                  <c:v>3.9351049999999999E-2</c:v>
                </c:pt>
                <c:pt idx="1723">
                  <c:v>3.0639999999999973E-3</c:v>
                </c:pt>
                <c:pt idx="1724">
                  <c:v>6.4759999999999956E-3</c:v>
                </c:pt>
                <c:pt idx="1725">
                  <c:v>1.8709999999999977E-3</c:v>
                </c:pt>
                <c:pt idx="1726">
                  <c:v>4.4750999999999999E-2</c:v>
                </c:pt>
                <c:pt idx="1727">
                  <c:v>4.0663000000000005E-2</c:v>
                </c:pt>
                <c:pt idx="1728">
                  <c:v>4.2737999999999998E-2</c:v>
                </c:pt>
                <c:pt idx="1729">
                  <c:v>3.8456999999999998E-2</c:v>
                </c:pt>
                <c:pt idx="1730">
                  <c:v>5.7446049999999999E-2</c:v>
                </c:pt>
                <c:pt idx="1731">
                  <c:v>5.7798410000000001E-2</c:v>
                </c:pt>
                <c:pt idx="1732">
                  <c:v>5.6822320000000003E-2</c:v>
                </c:pt>
                <c:pt idx="1733">
                  <c:v>5.7241340000000002E-2</c:v>
                </c:pt>
                <c:pt idx="1734">
                  <c:v>2.2129999999999997E-3</c:v>
                </c:pt>
                <c:pt idx="1735">
                  <c:v>4.1819999999999982E-3</c:v>
                </c:pt>
                <c:pt idx="1736">
                  <c:v>2.1790000000000004E-3</c:v>
                </c:pt>
                <c:pt idx="1737">
                  <c:v>2.7314499999999999E-2</c:v>
                </c:pt>
                <c:pt idx="1738">
                  <c:v>2.5059000000000005E-2</c:v>
                </c:pt>
                <c:pt idx="1739">
                  <c:v>1.9845000000000002E-2</c:v>
                </c:pt>
                <c:pt idx="1740">
                  <c:v>2.3684999999999998E-2</c:v>
                </c:pt>
                <c:pt idx="1741">
                  <c:v>3.4901290000000001E-2</c:v>
                </c:pt>
                <c:pt idx="1742">
                  <c:v>3.5290769999999999E-2</c:v>
                </c:pt>
                <c:pt idx="1743">
                  <c:v>3.4566600000000003E-2</c:v>
                </c:pt>
                <c:pt idx="1744">
                  <c:v>3.451539E-2</c:v>
                </c:pt>
                <c:pt idx="1745">
                  <c:v>3.1390000000000029E-3</c:v>
                </c:pt>
                <c:pt idx="1746">
                  <c:v>4.835000000000006E-3</c:v>
                </c:pt>
                <c:pt idx="1747">
                  <c:v>2.3699999999999971E-3</c:v>
                </c:pt>
                <c:pt idx="1748">
                  <c:v>3.3515000000000003E-2</c:v>
                </c:pt>
                <c:pt idx="1749">
                  <c:v>3.0811999999999999E-2</c:v>
                </c:pt>
                <c:pt idx="1750">
                  <c:v>2.5187000000000001E-2</c:v>
                </c:pt>
                <c:pt idx="1751">
                  <c:v>3.3394999999999994E-2</c:v>
                </c:pt>
                <c:pt idx="1752">
                  <c:v>4.507063E-2</c:v>
                </c:pt>
                <c:pt idx="1753">
                  <c:v>4.3991010000000004E-2</c:v>
                </c:pt>
                <c:pt idx="1754">
                  <c:v>4.4348320000000004E-2</c:v>
                </c:pt>
                <c:pt idx="1755">
                  <c:v>4.4056629999999999E-2</c:v>
                </c:pt>
                <c:pt idx="1756">
                  <c:v>2.6128999999999996E-4</c:v>
                </c:pt>
                <c:pt idx="1757">
                  <c:v>3.1548999999999998E-4</c:v>
                </c:pt>
                <c:pt idx="1758">
                  <c:v>3.3872999999999987E-4</c:v>
                </c:pt>
                <c:pt idx="1759">
                  <c:v>7.9800999999999993E-4</c:v>
                </c:pt>
                <c:pt idx="1760">
                  <c:v>7.1011000000000002E-4</c:v>
                </c:pt>
                <c:pt idx="1761">
                  <c:v>5.2458999999999991E-4</c:v>
                </c:pt>
                <c:pt idx="1762">
                  <c:v>6.8267999999999996E-4</c:v>
                </c:pt>
                <c:pt idx="1763">
                  <c:v>6.6728000000000013E-4</c:v>
                </c:pt>
                <c:pt idx="1764">
                  <c:v>7.6467020000000002E-4</c:v>
                </c:pt>
                <c:pt idx="1765">
                  <c:v>8.5932000000000001E-4</c:v>
                </c:pt>
                <c:pt idx="1766">
                  <c:v>7.6190619999999998E-4</c:v>
                </c:pt>
                <c:pt idx="1767">
                  <c:v>4.4990000000000004E-4</c:v>
                </c:pt>
                <c:pt idx="1768">
                  <c:v>6.5572999999999998E-4</c:v>
                </c:pt>
                <c:pt idx="1769">
                  <c:v>6.0859999999999994E-4</c:v>
                </c:pt>
                <c:pt idx="1770">
                  <c:v>1.13239E-3</c:v>
                </c:pt>
                <c:pt idx="1771">
                  <c:v>1.05642E-3</c:v>
                </c:pt>
                <c:pt idx="1772">
                  <c:v>7.7143000000000014E-4</c:v>
                </c:pt>
                <c:pt idx="1773">
                  <c:v>1.07946E-3</c:v>
                </c:pt>
                <c:pt idx="1774">
                  <c:v>9.8701999999999991E-4</c:v>
                </c:pt>
                <c:pt idx="1775">
                  <c:v>1.2361954000000002E-3</c:v>
                </c:pt>
                <c:pt idx="1776">
                  <c:v>1.1849900000000001E-3</c:v>
                </c:pt>
                <c:pt idx="1777">
                  <c:v>1.2791097000000001E-3</c:v>
                </c:pt>
                <c:pt idx="1778">
                  <c:v>5.4320000000000019E-4</c:v>
                </c:pt>
                <c:pt idx="1779">
                  <c:v>7.0879999999999988E-4</c:v>
                </c:pt>
                <c:pt idx="1780">
                  <c:v>6.119999999999997E-4</c:v>
                </c:pt>
                <c:pt idx="1781">
                  <c:v>1.9562700000000004E-3</c:v>
                </c:pt>
                <c:pt idx="1782">
                  <c:v>1.8124700000000001E-3</c:v>
                </c:pt>
                <c:pt idx="1783">
                  <c:v>1.6810999999999998E-3</c:v>
                </c:pt>
                <c:pt idx="1784">
                  <c:v>1.88685E-3</c:v>
                </c:pt>
                <c:pt idx="1785">
                  <c:v>1.6864700000000002E-3</c:v>
                </c:pt>
                <c:pt idx="1786">
                  <c:v>2.2025759999999999E-3</c:v>
                </c:pt>
                <c:pt idx="1787">
                  <c:v>2.3326029999999999E-3</c:v>
                </c:pt>
                <c:pt idx="1788">
                  <c:v>2.244649E-3</c:v>
                </c:pt>
                <c:pt idx="1789">
                  <c:v>2.6650000000000003E-4</c:v>
                </c:pt>
                <c:pt idx="1790">
                  <c:v>3.0560000000000006E-4</c:v>
                </c:pt>
                <c:pt idx="1791">
                  <c:v>3.3633000000000014E-4</c:v>
                </c:pt>
                <c:pt idx="1792">
                  <c:v>8.2362000000000006E-4</c:v>
                </c:pt>
                <c:pt idx="1793">
                  <c:v>6.6058999999999996E-4</c:v>
                </c:pt>
                <c:pt idx="1794">
                  <c:v>6.8181000000000003E-4</c:v>
                </c:pt>
                <c:pt idx="1795">
                  <c:v>7.5406000000000008E-4</c:v>
                </c:pt>
                <c:pt idx="1796">
                  <c:v>7.6910999999999993E-4</c:v>
                </c:pt>
                <c:pt idx="1797">
                  <c:v>9.1151379999999992E-4</c:v>
                </c:pt>
                <c:pt idx="1798">
                  <c:v>9.3977379999999992E-4</c:v>
                </c:pt>
                <c:pt idx="1799">
                  <c:v>9.6015899999999993E-4</c:v>
                </c:pt>
                <c:pt idx="1800">
                  <c:v>1.8960000000000005E-2</c:v>
                </c:pt>
                <c:pt idx="1801">
                  <c:v>5.5599999999999816E-3</c:v>
                </c:pt>
                <c:pt idx="1802">
                  <c:v>0.15488499999999999</c:v>
                </c:pt>
                <c:pt idx="1803">
                  <c:v>0.14149400000000001</c:v>
                </c:pt>
                <c:pt idx="1804">
                  <c:v>0.11114700000000001</c:v>
                </c:pt>
                <c:pt idx="1805">
                  <c:v>0.16786499999999999</c:v>
                </c:pt>
                <c:pt idx="1806">
                  <c:v>0.13075900000000001</c:v>
                </c:pt>
                <c:pt idx="1807">
                  <c:v>0.20238879999999998</c:v>
                </c:pt>
                <c:pt idx="1808">
                  <c:v>0.20091800000000001</c:v>
                </c:pt>
                <c:pt idx="1809">
                  <c:v>0.1968048</c:v>
                </c:pt>
                <c:pt idx="1810">
                  <c:v>0.19875229999999999</c:v>
                </c:pt>
                <c:pt idx="1811">
                  <c:v>7.7200000000000046E-3</c:v>
                </c:pt>
                <c:pt idx="1812">
                  <c:v>5.9200000000000086E-3</c:v>
                </c:pt>
                <c:pt idx="1813">
                  <c:v>0.146984</c:v>
                </c:pt>
                <c:pt idx="1814">
                  <c:v>0.13517899999999999</c:v>
                </c:pt>
                <c:pt idx="1815">
                  <c:v>0.10649099999999999</c:v>
                </c:pt>
                <c:pt idx="1816">
                  <c:v>0.16039199999999998</c:v>
                </c:pt>
                <c:pt idx="1817">
                  <c:v>0.127135</c:v>
                </c:pt>
                <c:pt idx="1818">
                  <c:v>0.18885669999999999</c:v>
                </c:pt>
                <c:pt idx="1819">
                  <c:v>0.19176289999999999</c:v>
                </c:pt>
                <c:pt idx="1820">
                  <c:v>0.1896062</c:v>
                </c:pt>
                <c:pt idx="1821">
                  <c:v>0.1894014</c:v>
                </c:pt>
                <c:pt idx="1822">
                  <c:v>1.3359999999999983E-2</c:v>
                </c:pt>
                <c:pt idx="1823">
                  <c:v>1.8249999999999988E-2</c:v>
                </c:pt>
                <c:pt idx="1824">
                  <c:v>0.15631600000000001</c:v>
                </c:pt>
                <c:pt idx="1825">
                  <c:v>0.140706</c:v>
                </c:pt>
                <c:pt idx="1826">
                  <c:v>0.11262399999999999</c:v>
                </c:pt>
                <c:pt idx="1827">
                  <c:v>0.16727799999999998</c:v>
                </c:pt>
                <c:pt idx="1828">
                  <c:v>0.13689699999999999</c:v>
                </c:pt>
                <c:pt idx="1829">
                  <c:v>0.20077159999999999</c:v>
                </c:pt>
                <c:pt idx="1830">
                  <c:v>0.2030893</c:v>
                </c:pt>
                <c:pt idx="1831">
                  <c:v>0.19955990000000001</c:v>
                </c:pt>
                <c:pt idx="1832">
                  <c:v>0.1998248</c:v>
                </c:pt>
                <c:pt idx="1833">
                  <c:v>2.3219999999999977E-3</c:v>
                </c:pt>
                <c:pt idx="1834">
                  <c:v>4.5179999999999942E-3</c:v>
                </c:pt>
                <c:pt idx="1835">
                  <c:v>2.7999999999999969E-3</c:v>
                </c:pt>
                <c:pt idx="1836">
                  <c:v>3.5909999999999997E-2</c:v>
                </c:pt>
                <c:pt idx="1837">
                  <c:v>2.8523E-2</c:v>
                </c:pt>
                <c:pt idx="1838">
                  <c:v>4.3067399999999999E-2</c:v>
                </c:pt>
                <c:pt idx="1839">
                  <c:v>3.4118999999999997E-2</c:v>
                </c:pt>
                <c:pt idx="1840">
                  <c:v>5.040762E-2</c:v>
                </c:pt>
                <c:pt idx="1841">
                  <c:v>4.9933980000000003E-2</c:v>
                </c:pt>
                <c:pt idx="1842">
                  <c:v>5.052947E-2</c:v>
                </c:pt>
                <c:pt idx="1843">
                  <c:v>5.0677759999999995E-2</c:v>
                </c:pt>
                <c:pt idx="1844">
                  <c:v>3.8620000000000043E-3</c:v>
                </c:pt>
                <c:pt idx="1845">
                  <c:v>6.8140000000000076E-3</c:v>
                </c:pt>
                <c:pt idx="1846">
                  <c:v>2.6219999999999993E-3</c:v>
                </c:pt>
                <c:pt idx="1847">
                  <c:v>5.0155999999999999E-2</c:v>
                </c:pt>
                <c:pt idx="1848">
                  <c:v>3.7383E-2</c:v>
                </c:pt>
                <c:pt idx="1849">
                  <c:v>5.4536000000000001E-2</c:v>
                </c:pt>
                <c:pt idx="1850">
                  <c:v>4.1478000000000001E-2</c:v>
                </c:pt>
                <c:pt idx="1851">
                  <c:v>6.4054630000000001E-2</c:v>
                </c:pt>
                <c:pt idx="1852">
                  <c:v>6.5261309999999989E-2</c:v>
                </c:pt>
                <c:pt idx="1853">
                  <c:v>6.4506900000000006E-2</c:v>
                </c:pt>
                <c:pt idx="1854">
                  <c:v>6.3981260000000012E-2</c:v>
                </c:pt>
                <c:pt idx="1855">
                  <c:v>5.3860000000000019E-3</c:v>
                </c:pt>
                <c:pt idx="1856">
                  <c:v>8.5029999999999967E-3</c:v>
                </c:pt>
                <c:pt idx="1857">
                  <c:v>2.7379999999999904E-3</c:v>
                </c:pt>
                <c:pt idx="1858">
                  <c:v>7.4518000000000001E-2</c:v>
                </c:pt>
                <c:pt idx="1859">
                  <c:v>6.6378999999999994E-2</c:v>
                </c:pt>
                <c:pt idx="1860">
                  <c:v>7.9701999999999995E-2</c:v>
                </c:pt>
                <c:pt idx="1861">
                  <c:v>6.323200000000001E-2</c:v>
                </c:pt>
                <c:pt idx="1862">
                  <c:v>9.5225260000000006E-2</c:v>
                </c:pt>
                <c:pt idx="1863">
                  <c:v>9.5791479999999998E-2</c:v>
                </c:pt>
                <c:pt idx="1864">
                  <c:v>9.4641600000000006E-2</c:v>
                </c:pt>
                <c:pt idx="1865">
                  <c:v>9.5911239999999995E-2</c:v>
                </c:pt>
                <c:pt idx="1866">
                  <c:v>1.8499999999999975E-3</c:v>
                </c:pt>
                <c:pt idx="1867">
                  <c:v>3.6720000000000017E-3</c:v>
                </c:pt>
                <c:pt idx="1868">
                  <c:v>1.5640000000000029E-3</c:v>
                </c:pt>
                <c:pt idx="1869">
                  <c:v>2.8175799999999997E-2</c:v>
                </c:pt>
                <c:pt idx="1870">
                  <c:v>2.4783000000000003E-2</c:v>
                </c:pt>
                <c:pt idx="1871">
                  <c:v>2.0397999999999999E-2</c:v>
                </c:pt>
                <c:pt idx="1872">
                  <c:v>2.4294000000000003E-2</c:v>
                </c:pt>
                <c:pt idx="1873">
                  <c:v>3.5308480000000003E-2</c:v>
                </c:pt>
                <c:pt idx="1874">
                  <c:v>3.5914710000000002E-2</c:v>
                </c:pt>
                <c:pt idx="1875">
                  <c:v>3.5485779999999995E-2</c:v>
                </c:pt>
                <c:pt idx="1876">
                  <c:v>3.4997359999999998E-2</c:v>
                </c:pt>
                <c:pt idx="1877">
                  <c:v>3.8049999999999889E-3</c:v>
                </c:pt>
                <c:pt idx="1878">
                  <c:v>6.412000000000001E-3</c:v>
                </c:pt>
                <c:pt idx="1879">
                  <c:v>3.7099999999999911E-3</c:v>
                </c:pt>
                <c:pt idx="1880">
                  <c:v>5.6865000000000006E-2</c:v>
                </c:pt>
                <c:pt idx="1881">
                  <c:v>5.1250000000000004E-2</c:v>
                </c:pt>
                <c:pt idx="1882">
                  <c:v>4.1794000000000005E-2</c:v>
                </c:pt>
                <c:pt idx="1883">
                  <c:v>6.1871000000000002E-2</c:v>
                </c:pt>
                <c:pt idx="1884">
                  <c:v>7.2633089999999997E-2</c:v>
                </c:pt>
                <c:pt idx="1885">
                  <c:v>7.3028220000000005E-2</c:v>
                </c:pt>
                <c:pt idx="1886">
                  <c:v>7.2578400000000001E-2</c:v>
                </c:pt>
                <c:pt idx="1887">
                  <c:v>7.2671260000000001E-2</c:v>
                </c:pt>
                <c:pt idx="1888">
                  <c:v>5.3279999999999994E-4</c:v>
                </c:pt>
                <c:pt idx="1889">
                  <c:v>6.0420000000000005E-4</c:v>
                </c:pt>
                <c:pt idx="1890">
                  <c:v>4.9860000000000008E-4</c:v>
                </c:pt>
                <c:pt idx="1891">
                  <c:v>1.0857799999999999E-3</c:v>
                </c:pt>
                <c:pt idx="1892">
                  <c:v>1.19541E-3</c:v>
                </c:pt>
                <c:pt idx="1893">
                  <c:v>9.8686999999999993E-4</c:v>
                </c:pt>
                <c:pt idx="1894">
                  <c:v>1.0556599999999999E-3</c:v>
                </c:pt>
                <c:pt idx="1895">
                  <c:v>1.01661E-3</c:v>
                </c:pt>
                <c:pt idx="1896">
                  <c:v>1.4323319999999999E-3</c:v>
                </c:pt>
                <c:pt idx="1897">
                  <c:v>1.3519210000000001E-3</c:v>
                </c:pt>
                <c:pt idx="1898">
                  <c:v>1.1959422999999999E-3</c:v>
                </c:pt>
                <c:pt idx="1899">
                  <c:v>7.7450000000000023E-4</c:v>
                </c:pt>
                <c:pt idx="1900">
                  <c:v>7.6250000000000016E-4</c:v>
                </c:pt>
                <c:pt idx="1901">
                  <c:v>6.8939999999999995E-4</c:v>
                </c:pt>
                <c:pt idx="1902">
                  <c:v>1.7223900000000001E-3</c:v>
                </c:pt>
                <c:pt idx="1903">
                  <c:v>1.60349E-3</c:v>
                </c:pt>
                <c:pt idx="1904">
                  <c:v>1.4774700000000003E-3</c:v>
                </c:pt>
                <c:pt idx="1905">
                  <c:v>1.8507899999999999E-3</c:v>
                </c:pt>
                <c:pt idx="1906">
                  <c:v>1.7604699999999999E-3</c:v>
                </c:pt>
                <c:pt idx="1907">
                  <c:v>1.963626E-3</c:v>
                </c:pt>
                <c:pt idx="1908">
                  <c:v>1.9652710000000002E-3</c:v>
                </c:pt>
                <c:pt idx="1909">
                  <c:v>2.1427410000000001E-3</c:v>
                </c:pt>
                <c:pt idx="1910">
                  <c:v>9.7819999999999982E-4</c:v>
                </c:pt>
                <c:pt idx="1911">
                  <c:v>8.3970000000000008E-4</c:v>
                </c:pt>
                <c:pt idx="1912">
                  <c:v>1.0122999999999998E-3</c:v>
                </c:pt>
                <c:pt idx="1913">
                  <c:v>3.0879100000000001E-3</c:v>
                </c:pt>
                <c:pt idx="1914">
                  <c:v>2.9938999999999999E-3</c:v>
                </c:pt>
                <c:pt idx="1915">
                  <c:v>2.7148999999999997E-3</c:v>
                </c:pt>
                <c:pt idx="1916">
                  <c:v>3.3392299999999999E-3</c:v>
                </c:pt>
                <c:pt idx="1917">
                  <c:v>2.9820999999999997E-3</c:v>
                </c:pt>
                <c:pt idx="1918">
                  <c:v>3.799452E-3</c:v>
                </c:pt>
                <c:pt idx="1919">
                  <c:v>3.7455920000000003E-3</c:v>
                </c:pt>
                <c:pt idx="1920">
                  <c:v>3.5685580000000003E-3</c:v>
                </c:pt>
                <c:pt idx="1921">
                  <c:v>9.1E-4</c:v>
                </c:pt>
                <c:pt idx="1922">
                  <c:v>6.6710000000000011E-4</c:v>
                </c:pt>
                <c:pt idx="1923">
                  <c:v>4.142000000000002E-4</c:v>
                </c:pt>
                <c:pt idx="1924">
                  <c:v>1.34033E-3</c:v>
                </c:pt>
                <c:pt idx="1925">
                  <c:v>1.18344E-3</c:v>
                </c:pt>
                <c:pt idx="1926">
                  <c:v>1.1839400000000001E-3</c:v>
                </c:pt>
                <c:pt idx="1927">
                  <c:v>1.2631299999999999E-3</c:v>
                </c:pt>
                <c:pt idx="1928">
                  <c:v>1.04761E-3</c:v>
                </c:pt>
                <c:pt idx="1929">
                  <c:v>1.4370059E-3</c:v>
                </c:pt>
                <c:pt idx="1930">
                  <c:v>1.4974769999999999E-3</c:v>
                </c:pt>
                <c:pt idx="1931">
                  <c:v>1.4805230000000001E-3</c:v>
                </c:pt>
                <c:pt idx="1932">
                  <c:v>2.4260000000000004E-2</c:v>
                </c:pt>
                <c:pt idx="1933">
                  <c:v>6.650000000000017E-3</c:v>
                </c:pt>
                <c:pt idx="1934">
                  <c:v>0.19460699999999997</c:v>
                </c:pt>
                <c:pt idx="1935">
                  <c:v>0.17636199999999999</c:v>
                </c:pt>
                <c:pt idx="1936">
                  <c:v>0.13890999999999998</c:v>
                </c:pt>
                <c:pt idx="1937">
                  <c:v>0.21086599999999997</c:v>
                </c:pt>
                <c:pt idx="1938">
                  <c:v>0.184947</c:v>
                </c:pt>
                <c:pt idx="1939">
                  <c:v>0.24945859999999997</c:v>
                </c:pt>
                <c:pt idx="1940">
                  <c:v>0.25398709999999997</c:v>
                </c:pt>
                <c:pt idx="1941">
                  <c:v>0.25050129999999998</c:v>
                </c:pt>
                <c:pt idx="1942">
                  <c:v>0.2501138</c:v>
                </c:pt>
                <c:pt idx="1943">
                  <c:v>9.6499999999999919E-3</c:v>
                </c:pt>
                <c:pt idx="1944">
                  <c:v>6.870000000000015E-3</c:v>
                </c:pt>
                <c:pt idx="1945">
                  <c:v>0.18662600000000001</c:v>
                </c:pt>
                <c:pt idx="1946">
                  <c:v>0.16850300000000001</c:v>
                </c:pt>
                <c:pt idx="1947">
                  <c:v>0.13447000000000001</c:v>
                </c:pt>
                <c:pt idx="1948">
                  <c:v>0.20419400000000001</c:v>
                </c:pt>
                <c:pt idx="1949">
                  <c:v>0.17573099999999997</c:v>
                </c:pt>
                <c:pt idx="1950">
                  <c:v>0.2410361</c:v>
                </c:pt>
                <c:pt idx="1951">
                  <c:v>0.2421876</c:v>
                </c:pt>
                <c:pt idx="1952">
                  <c:v>0.23839890000000002</c:v>
                </c:pt>
                <c:pt idx="1953">
                  <c:v>0.24006260000000001</c:v>
                </c:pt>
                <c:pt idx="1954">
                  <c:v>1.0340000000000016E-2</c:v>
                </c:pt>
                <c:pt idx="1955">
                  <c:v>2.2570000000000007E-2</c:v>
                </c:pt>
                <c:pt idx="1956">
                  <c:v>0.19587200000000002</c:v>
                </c:pt>
                <c:pt idx="1957">
                  <c:v>0.17826500000000001</c:v>
                </c:pt>
                <c:pt idx="1958">
                  <c:v>0.14176</c:v>
                </c:pt>
                <c:pt idx="1959">
                  <c:v>0.21353</c:v>
                </c:pt>
                <c:pt idx="1960">
                  <c:v>0.18829200000000001</c:v>
                </c:pt>
                <c:pt idx="1961">
                  <c:v>0.25221070000000001</c:v>
                </c:pt>
                <c:pt idx="1962">
                  <c:v>0.25338429999999995</c:v>
                </c:pt>
                <c:pt idx="1963">
                  <c:v>0.2511002</c:v>
                </c:pt>
                <c:pt idx="1964">
                  <c:v>0.2531679</c:v>
                </c:pt>
                <c:pt idx="1965">
                  <c:v>3.2399999999999998E-3</c:v>
                </c:pt>
                <c:pt idx="1966">
                  <c:v>6.0120000000000035E-3</c:v>
                </c:pt>
                <c:pt idx="1967">
                  <c:v>2.3520000000000069E-3</c:v>
                </c:pt>
                <c:pt idx="1968">
                  <c:v>4.4974E-2</c:v>
                </c:pt>
                <c:pt idx="1969">
                  <c:v>3.5536999999999999E-2</c:v>
                </c:pt>
                <c:pt idx="1970">
                  <c:v>5.4730000000000001E-2</c:v>
                </c:pt>
                <c:pt idx="1971">
                  <c:v>4.6895000000000006E-2</c:v>
                </c:pt>
                <c:pt idx="1972">
                  <c:v>6.2991279999999997E-2</c:v>
                </c:pt>
                <c:pt idx="1973">
                  <c:v>6.5322980000000003E-2</c:v>
                </c:pt>
                <c:pt idx="1974">
                  <c:v>6.3305899999999998E-2</c:v>
                </c:pt>
                <c:pt idx="1975">
                  <c:v>6.3432809999999992E-2</c:v>
                </c:pt>
                <c:pt idx="1976">
                  <c:v>3.0580000000000052E-3</c:v>
                </c:pt>
                <c:pt idx="1977">
                  <c:v>6.6859999999999975E-3</c:v>
                </c:pt>
                <c:pt idx="1978">
                  <c:v>3.5429999999999906E-3</c:v>
                </c:pt>
                <c:pt idx="1979">
                  <c:v>6.410600000000001E-2</c:v>
                </c:pt>
                <c:pt idx="1980">
                  <c:v>4.6648000000000002E-2</c:v>
                </c:pt>
                <c:pt idx="1981">
                  <c:v>6.8826000000000012E-2</c:v>
                </c:pt>
                <c:pt idx="1982">
                  <c:v>5.9536000000000006E-2</c:v>
                </c:pt>
                <c:pt idx="1983">
                  <c:v>8.2421009999999989E-2</c:v>
                </c:pt>
                <c:pt idx="1984">
                  <c:v>8.1783599999999998E-2</c:v>
                </c:pt>
                <c:pt idx="1985">
                  <c:v>8.0631899999999992E-2</c:v>
                </c:pt>
                <c:pt idx="1986">
                  <c:v>8.0952369999999996E-2</c:v>
                </c:pt>
                <c:pt idx="1987">
                  <c:v>4.2399999999999938E-3</c:v>
                </c:pt>
                <c:pt idx="1988">
                  <c:v>9.7000000000000003E-3</c:v>
                </c:pt>
                <c:pt idx="1989">
                  <c:v>3.9900000000000074E-3</c:v>
                </c:pt>
                <c:pt idx="1990">
                  <c:v>9.2588000000000004E-2</c:v>
                </c:pt>
                <c:pt idx="1991">
                  <c:v>8.3669999999999994E-2</c:v>
                </c:pt>
                <c:pt idx="1992">
                  <c:v>0.100734</c:v>
                </c:pt>
                <c:pt idx="1993">
                  <c:v>9.0070999999999998E-2</c:v>
                </c:pt>
                <c:pt idx="1994">
                  <c:v>0.12038061</c:v>
                </c:pt>
                <c:pt idx="1995">
                  <c:v>0.1206943</c:v>
                </c:pt>
                <c:pt idx="1996">
                  <c:v>0.11966590000000001</c:v>
                </c:pt>
                <c:pt idx="1997">
                  <c:v>0.12001565</c:v>
                </c:pt>
                <c:pt idx="1998">
                  <c:v>2.8660000000000005E-3</c:v>
                </c:pt>
                <c:pt idx="1999">
                  <c:v>5.3570000000000007E-3</c:v>
                </c:pt>
                <c:pt idx="2000">
                  <c:v>2.3950000000000013E-3</c:v>
                </c:pt>
                <c:pt idx="2001">
                  <c:v>3.4505000000000001E-2</c:v>
                </c:pt>
                <c:pt idx="2002">
                  <c:v>3.1767000000000004E-2</c:v>
                </c:pt>
                <c:pt idx="2003">
                  <c:v>2.5479000000000002E-2</c:v>
                </c:pt>
                <c:pt idx="2004">
                  <c:v>3.3515999999999997E-2</c:v>
                </c:pt>
                <c:pt idx="2005">
                  <c:v>4.4636139999999998E-2</c:v>
                </c:pt>
                <c:pt idx="2006">
                  <c:v>4.4798190000000002E-2</c:v>
                </c:pt>
                <c:pt idx="2007">
                  <c:v>4.4699829999999996E-2</c:v>
                </c:pt>
                <c:pt idx="2008">
                  <c:v>4.4401719999999999E-2</c:v>
                </c:pt>
                <c:pt idx="2009">
                  <c:v>3.2790000000000041E-3</c:v>
                </c:pt>
                <c:pt idx="2010">
                  <c:v>6.5719999999999945E-3</c:v>
                </c:pt>
                <c:pt idx="2011">
                  <c:v>3.6059999999999981E-3</c:v>
                </c:pt>
                <c:pt idx="2012">
                  <c:v>5.7314000000000004E-2</c:v>
                </c:pt>
                <c:pt idx="2013">
                  <c:v>5.1380000000000002E-2</c:v>
                </c:pt>
                <c:pt idx="2014">
                  <c:v>4.0989999999999992E-2</c:v>
                </c:pt>
                <c:pt idx="2015">
                  <c:v>6.1411999999999994E-2</c:v>
                </c:pt>
                <c:pt idx="2016">
                  <c:v>7.2535779999999994E-2</c:v>
                </c:pt>
                <c:pt idx="2017">
                  <c:v>7.3251670000000005E-2</c:v>
                </c:pt>
                <c:pt idx="2018">
                  <c:v>7.2667200000000001E-2</c:v>
                </c:pt>
                <c:pt idx="2019">
                  <c:v>7.2122859999999997E-2</c:v>
                </c:pt>
                <c:pt idx="2020">
                  <c:v>5.8740000000000007E-4</c:v>
                </c:pt>
                <c:pt idx="2021">
                  <c:v>7.1849999999999974E-4</c:v>
                </c:pt>
                <c:pt idx="2022">
                  <c:v>8.7249999999999979E-4</c:v>
                </c:pt>
                <c:pt idx="2023">
                  <c:v>1.19717E-3</c:v>
                </c:pt>
                <c:pt idx="2024">
                  <c:v>1.4469800000000001E-3</c:v>
                </c:pt>
                <c:pt idx="2025">
                  <c:v>1.16512E-3</c:v>
                </c:pt>
                <c:pt idx="2026">
                  <c:v>1.4498599999999999E-3</c:v>
                </c:pt>
                <c:pt idx="2027">
                  <c:v>1.3336399999999999E-3</c:v>
                </c:pt>
                <c:pt idx="2028">
                  <c:v>1.777924E-3</c:v>
                </c:pt>
                <c:pt idx="2029">
                  <c:v>1.638069E-3</c:v>
                </c:pt>
                <c:pt idx="2030">
                  <c:v>1.5486340000000001E-3</c:v>
                </c:pt>
                <c:pt idx="2031">
                  <c:v>1.1465999999999998E-3</c:v>
                </c:pt>
                <c:pt idx="2032">
                  <c:v>9.6109999999999989E-4</c:v>
                </c:pt>
                <c:pt idx="2033">
                  <c:v>1.1595999999999998E-3</c:v>
                </c:pt>
                <c:pt idx="2034">
                  <c:v>2.3169599999999999E-3</c:v>
                </c:pt>
                <c:pt idx="2035">
                  <c:v>2.3023899999999996E-3</c:v>
                </c:pt>
                <c:pt idx="2036">
                  <c:v>1.8616000000000001E-3</c:v>
                </c:pt>
                <c:pt idx="2037">
                  <c:v>2.4409900000000001E-3</c:v>
                </c:pt>
                <c:pt idx="2038">
                  <c:v>2.1542599999999999E-3</c:v>
                </c:pt>
                <c:pt idx="2039">
                  <c:v>2.5224119999999999E-3</c:v>
                </c:pt>
                <c:pt idx="2040">
                  <c:v>2.427841E-3</c:v>
                </c:pt>
                <c:pt idx="2041">
                  <c:v>2.5698909999999999E-3</c:v>
                </c:pt>
                <c:pt idx="2042">
                  <c:v>1.3606E-3</c:v>
                </c:pt>
                <c:pt idx="2043">
                  <c:v>1.0485E-3</c:v>
                </c:pt>
                <c:pt idx="2044">
                  <c:v>9.6550000000000021E-4</c:v>
                </c:pt>
                <c:pt idx="2045">
                  <c:v>4.0413000000000003E-3</c:v>
                </c:pt>
                <c:pt idx="2046">
                  <c:v>3.4762000000000005E-3</c:v>
                </c:pt>
                <c:pt idx="2047">
                  <c:v>3.3885E-3</c:v>
                </c:pt>
                <c:pt idx="2048">
                  <c:v>4.2678299999999994E-3</c:v>
                </c:pt>
                <c:pt idx="2049">
                  <c:v>3.8490000000000004E-3</c:v>
                </c:pt>
                <c:pt idx="2050">
                  <c:v>4.7299409999999997E-3</c:v>
                </c:pt>
                <c:pt idx="2051">
                  <c:v>4.7524610000000004E-3</c:v>
                </c:pt>
                <c:pt idx="2052">
                  <c:v>4.9636460000000004E-3</c:v>
                </c:pt>
                <c:pt idx="2053">
                  <c:v>7.941999999999999E-4</c:v>
                </c:pt>
                <c:pt idx="2054">
                  <c:v>8.303999999999998E-4</c:v>
                </c:pt>
                <c:pt idx="2055">
                  <c:v>4.2989999999999977E-4</c:v>
                </c:pt>
                <c:pt idx="2056">
                  <c:v>1.7299400000000001E-3</c:v>
                </c:pt>
                <c:pt idx="2057">
                  <c:v>1.5188599999999999E-3</c:v>
                </c:pt>
                <c:pt idx="2058">
                  <c:v>1.4393799999999999E-3</c:v>
                </c:pt>
                <c:pt idx="2059">
                  <c:v>1.8312800000000002E-3</c:v>
                </c:pt>
                <c:pt idx="2060">
                  <c:v>1.53061E-3</c:v>
                </c:pt>
                <c:pt idx="2061">
                  <c:v>1.941545E-3</c:v>
                </c:pt>
                <c:pt idx="2062">
                  <c:v>1.8442059999999999E-3</c:v>
                </c:pt>
                <c:pt idx="2063">
                  <c:v>1.784646E-3</c:v>
                </c:pt>
                <c:pt idx="2064">
                  <c:v>2.4360000000000048E-2</c:v>
                </c:pt>
                <c:pt idx="2065">
                  <c:v>0.50641999999999998</c:v>
                </c:pt>
                <c:pt idx="2066">
                  <c:v>0.46293999999999996</c:v>
                </c:pt>
                <c:pt idx="2067">
                  <c:v>0.36801999999999996</c:v>
                </c:pt>
                <c:pt idx="2068">
                  <c:v>0.54779999999999995</c:v>
                </c:pt>
                <c:pt idx="2069">
                  <c:v>0.48510000000000009</c:v>
                </c:pt>
                <c:pt idx="2070">
                  <c:v>0.43401999999999996</c:v>
                </c:pt>
                <c:pt idx="2071">
                  <c:v>9.0870000000000006E-2</c:v>
                </c:pt>
                <c:pt idx="2072">
                  <c:v>0.56431000000000009</c:v>
                </c:pt>
                <c:pt idx="2073">
                  <c:v>0.50966999999999996</c:v>
                </c:pt>
                <c:pt idx="2074">
                  <c:v>0.40474000000000004</c:v>
                </c:pt>
                <c:pt idx="2075">
                  <c:v>0.60833999999999999</c:v>
                </c:pt>
                <c:pt idx="2076">
                  <c:v>0.53474999999999995</c:v>
                </c:pt>
                <c:pt idx="2077">
                  <c:v>0.48427999999999993</c:v>
                </c:pt>
                <c:pt idx="2078">
                  <c:v>2.2470000000000018E-2</c:v>
                </c:pt>
                <c:pt idx="2079">
                  <c:v>8.4299999999999931E-3</c:v>
                </c:pt>
                <c:pt idx="2080">
                  <c:v>0.127937</c:v>
                </c:pt>
                <c:pt idx="2081">
                  <c:v>0.10373899999999998</c:v>
                </c:pt>
                <c:pt idx="2082">
                  <c:v>0.15535499999999999</c:v>
                </c:pt>
                <c:pt idx="2083">
                  <c:v>0.13352</c:v>
                </c:pt>
                <c:pt idx="2084">
                  <c:v>0.12159400000000001</c:v>
                </c:pt>
                <c:pt idx="2085">
                  <c:v>0.18176968000000002</c:v>
                </c:pt>
                <c:pt idx="2086">
                  <c:v>0.18389920000000001</c:v>
                </c:pt>
                <c:pt idx="2087">
                  <c:v>0.18367570000000003</c:v>
                </c:pt>
                <c:pt idx="2088">
                  <c:v>0.18321599999999999</c:v>
                </c:pt>
                <c:pt idx="2089">
                  <c:v>3.2069999999999987E-2</c:v>
                </c:pt>
                <c:pt idx="2090">
                  <c:v>9.099999999999997E-3</c:v>
                </c:pt>
                <c:pt idx="2091">
                  <c:v>0.181205</c:v>
                </c:pt>
                <c:pt idx="2092">
                  <c:v>0.13233999999999999</c:v>
                </c:pt>
                <c:pt idx="2093">
                  <c:v>0.19774999999999998</c:v>
                </c:pt>
                <c:pt idx="2094">
                  <c:v>0.17359599999999997</c:v>
                </c:pt>
                <c:pt idx="2095">
                  <c:v>0.15632200000000002</c:v>
                </c:pt>
                <c:pt idx="2096">
                  <c:v>0.23422489999999999</c:v>
                </c:pt>
                <c:pt idx="2097">
                  <c:v>0.23703459999999998</c:v>
                </c:pt>
                <c:pt idx="2098">
                  <c:v>0.23198160000000001</c:v>
                </c:pt>
                <c:pt idx="2099">
                  <c:v>0.2326058</c:v>
                </c:pt>
                <c:pt idx="2100">
                  <c:v>4.3320000000000025E-2</c:v>
                </c:pt>
                <c:pt idx="2101">
                  <c:v>9.7700000000000009E-3</c:v>
                </c:pt>
                <c:pt idx="2102">
                  <c:v>0.26855800000000002</c:v>
                </c:pt>
                <c:pt idx="2103">
                  <c:v>0.24206</c:v>
                </c:pt>
                <c:pt idx="2104">
                  <c:v>0.28918699999999997</c:v>
                </c:pt>
                <c:pt idx="2105">
                  <c:v>0.25598699999999996</c:v>
                </c:pt>
                <c:pt idx="2106">
                  <c:v>0.22745000000000004</c:v>
                </c:pt>
                <c:pt idx="2107">
                  <c:v>0.34097529999999998</c:v>
                </c:pt>
                <c:pt idx="2108">
                  <c:v>0.3458753</c:v>
                </c:pt>
                <c:pt idx="2109">
                  <c:v>0.34256819999999999</c:v>
                </c:pt>
                <c:pt idx="2110">
                  <c:v>0.3442209</c:v>
                </c:pt>
                <c:pt idx="2111">
                  <c:v>1.9810000000000008E-2</c:v>
                </c:pt>
                <c:pt idx="2112">
                  <c:v>6.5800000000000025E-3</c:v>
                </c:pt>
                <c:pt idx="2113">
                  <c:v>9.8977999999999983E-2</c:v>
                </c:pt>
                <c:pt idx="2114">
                  <c:v>9.0499999999999997E-2</c:v>
                </c:pt>
                <c:pt idx="2115">
                  <c:v>7.1610999999999994E-2</c:v>
                </c:pt>
                <c:pt idx="2116">
                  <c:v>9.3667E-2</c:v>
                </c:pt>
                <c:pt idx="2117">
                  <c:v>8.4997000000000003E-2</c:v>
                </c:pt>
                <c:pt idx="2118">
                  <c:v>0.12706659000000001</c:v>
                </c:pt>
                <c:pt idx="2119">
                  <c:v>0.12896579999999999</c:v>
                </c:pt>
                <c:pt idx="2120">
                  <c:v>0.12777440000000001</c:v>
                </c:pt>
                <c:pt idx="2121">
                  <c:v>0.12717333</c:v>
                </c:pt>
                <c:pt idx="2122">
                  <c:v>2.7300000000000019E-2</c:v>
                </c:pt>
                <c:pt idx="2123">
                  <c:v>1.0229999999999989E-2</c:v>
                </c:pt>
                <c:pt idx="2124">
                  <c:v>0.16190300000000002</c:v>
                </c:pt>
                <c:pt idx="2125">
                  <c:v>0.14780300000000002</c:v>
                </c:pt>
                <c:pt idx="2126">
                  <c:v>0.11559800000000001</c:v>
                </c:pt>
                <c:pt idx="2127">
                  <c:v>0.17664200000000002</c:v>
                </c:pt>
                <c:pt idx="2128">
                  <c:v>0.139539</c:v>
                </c:pt>
                <c:pt idx="2129">
                  <c:v>0.20857810000000002</c:v>
                </c:pt>
                <c:pt idx="2130">
                  <c:v>0.20858740000000001</c:v>
                </c:pt>
                <c:pt idx="2131">
                  <c:v>0.20743230000000001</c:v>
                </c:pt>
                <c:pt idx="2132">
                  <c:v>0.2052013</c:v>
                </c:pt>
                <c:pt idx="2133">
                  <c:v>3.3259999999999984E-2</c:v>
                </c:pt>
                <c:pt idx="2134">
                  <c:v>8.9700000000000335E-3</c:v>
                </c:pt>
                <c:pt idx="2135">
                  <c:v>0.206843</c:v>
                </c:pt>
                <c:pt idx="2136">
                  <c:v>0.187029</c:v>
                </c:pt>
                <c:pt idx="2137">
                  <c:v>0.14646000000000001</c:v>
                </c:pt>
                <c:pt idx="2138">
                  <c:v>0.217168</c:v>
                </c:pt>
                <c:pt idx="2139">
                  <c:v>0.19551399999999997</c:v>
                </c:pt>
                <c:pt idx="2140">
                  <c:v>0.26094519999999999</c:v>
                </c:pt>
                <c:pt idx="2141">
                  <c:v>0.26481290000000002</c:v>
                </c:pt>
                <c:pt idx="2142">
                  <c:v>0.26407729999999996</c:v>
                </c:pt>
                <c:pt idx="2143">
                  <c:v>0.26359050000000001</c:v>
                </c:pt>
                <c:pt idx="2144">
                  <c:v>1.973999999999998E-2</c:v>
                </c:pt>
                <c:pt idx="2145">
                  <c:v>0.50784000000000007</c:v>
                </c:pt>
                <c:pt idx="2146">
                  <c:v>0.46175999999999995</c:v>
                </c:pt>
                <c:pt idx="2147">
                  <c:v>0.36943999999999994</c:v>
                </c:pt>
                <c:pt idx="2148">
                  <c:v>0.54955999999999994</c:v>
                </c:pt>
                <c:pt idx="2149">
                  <c:v>0.48581999999999992</c:v>
                </c:pt>
                <c:pt idx="2150">
                  <c:v>0.43530000000000002</c:v>
                </c:pt>
                <c:pt idx="2151">
                  <c:v>2.7079999999999993E-2</c:v>
                </c:pt>
                <c:pt idx="2152">
                  <c:v>0.51656999999999997</c:v>
                </c:pt>
                <c:pt idx="2153">
                  <c:v>0.46759000000000006</c:v>
                </c:pt>
                <c:pt idx="2154">
                  <c:v>0.37521999999999994</c:v>
                </c:pt>
                <c:pt idx="2155">
                  <c:v>0.55947999999999998</c:v>
                </c:pt>
                <c:pt idx="2156">
                  <c:v>0.48916000000000004</c:v>
                </c:pt>
                <c:pt idx="2157">
                  <c:v>0.44339000000000006</c:v>
                </c:pt>
                <c:pt idx="2158">
                  <c:v>8.9299999999999935E-3</c:v>
                </c:pt>
                <c:pt idx="2159">
                  <c:v>1.0099999999999998E-2</c:v>
                </c:pt>
                <c:pt idx="2160">
                  <c:v>0.118307</c:v>
                </c:pt>
                <c:pt idx="2161">
                  <c:v>9.7018000000000007E-2</c:v>
                </c:pt>
                <c:pt idx="2162">
                  <c:v>0.141538</c:v>
                </c:pt>
                <c:pt idx="2163">
                  <c:v>0.125614</c:v>
                </c:pt>
                <c:pt idx="2164">
                  <c:v>0.11279499999999998</c:v>
                </c:pt>
                <c:pt idx="2165">
                  <c:v>0.16835049999999999</c:v>
                </c:pt>
                <c:pt idx="2166">
                  <c:v>0.16608290000000001</c:v>
                </c:pt>
                <c:pt idx="2167">
                  <c:v>0.1658693</c:v>
                </c:pt>
                <c:pt idx="2168">
                  <c:v>0.1674551</c:v>
                </c:pt>
                <c:pt idx="2169">
                  <c:v>8.9400000000000035E-3</c:v>
                </c:pt>
                <c:pt idx="2170">
                  <c:v>8.0700000000000216E-3</c:v>
                </c:pt>
                <c:pt idx="2171">
                  <c:v>0.16848399999999999</c:v>
                </c:pt>
                <c:pt idx="2172">
                  <c:v>0.12069099999999999</c:v>
                </c:pt>
                <c:pt idx="2173">
                  <c:v>0.18034800000000001</c:v>
                </c:pt>
                <c:pt idx="2174">
                  <c:v>0.15702500000000003</c:v>
                </c:pt>
                <c:pt idx="2175">
                  <c:v>0.14334400000000003</c:v>
                </c:pt>
                <c:pt idx="2176">
                  <c:v>0.21326709999999999</c:v>
                </c:pt>
                <c:pt idx="2177">
                  <c:v>0.21298620000000001</c:v>
                </c:pt>
                <c:pt idx="2178">
                  <c:v>0.21293010000000001</c:v>
                </c:pt>
                <c:pt idx="2179">
                  <c:v>0.21246330000000002</c:v>
                </c:pt>
                <c:pt idx="2180">
                  <c:v>1.4290000000000025E-2</c:v>
                </c:pt>
                <c:pt idx="2181">
                  <c:v>1.0809999999999986E-2</c:v>
                </c:pt>
                <c:pt idx="2182">
                  <c:v>0.24310999999999999</c:v>
                </c:pt>
                <c:pt idx="2183">
                  <c:v>0.22349799999999997</c:v>
                </c:pt>
                <c:pt idx="2184">
                  <c:v>0.26599700000000004</c:v>
                </c:pt>
                <c:pt idx="2185">
                  <c:v>0.23068099999999997</c:v>
                </c:pt>
                <c:pt idx="2186">
                  <c:v>0.21025000000000002</c:v>
                </c:pt>
                <c:pt idx="2187">
                  <c:v>0.31421900000000003</c:v>
                </c:pt>
                <c:pt idx="2188">
                  <c:v>0.31455</c:v>
                </c:pt>
                <c:pt idx="2189">
                  <c:v>0.31339159999999999</c:v>
                </c:pt>
                <c:pt idx="2190">
                  <c:v>0.31288770000000005</c:v>
                </c:pt>
                <c:pt idx="2191">
                  <c:v>7.2500000000000064E-3</c:v>
                </c:pt>
                <c:pt idx="2192">
                  <c:v>6.1399999999999927E-3</c:v>
                </c:pt>
                <c:pt idx="2193">
                  <c:v>9.1658000000000003E-2</c:v>
                </c:pt>
                <c:pt idx="2194">
                  <c:v>8.3726999999999996E-2</c:v>
                </c:pt>
                <c:pt idx="2195">
                  <c:v>6.6663E-2</c:v>
                </c:pt>
                <c:pt idx="2196">
                  <c:v>8.5949999999999999E-2</c:v>
                </c:pt>
                <c:pt idx="2197">
                  <c:v>7.7831999999999985E-2</c:v>
                </c:pt>
                <c:pt idx="2198">
                  <c:v>0.11529502</c:v>
                </c:pt>
                <c:pt idx="2199">
                  <c:v>0.1174502</c:v>
                </c:pt>
                <c:pt idx="2200">
                  <c:v>0.11530650000000001</c:v>
                </c:pt>
                <c:pt idx="2201">
                  <c:v>0.11531839000000001</c:v>
                </c:pt>
                <c:pt idx="2202">
                  <c:v>1.1380000000000001E-2</c:v>
                </c:pt>
                <c:pt idx="2203">
                  <c:v>7.6600000000000001E-3</c:v>
                </c:pt>
                <c:pt idx="2204">
                  <c:v>0.147734</c:v>
                </c:pt>
                <c:pt idx="2205">
                  <c:v>0.13545399999999999</c:v>
                </c:pt>
                <c:pt idx="2206">
                  <c:v>0.10833700000000002</c:v>
                </c:pt>
                <c:pt idx="2207">
                  <c:v>0.16139099999999998</c:v>
                </c:pt>
                <c:pt idx="2208">
                  <c:v>0.12711699999999998</c:v>
                </c:pt>
                <c:pt idx="2209">
                  <c:v>0.19061520000000001</c:v>
                </c:pt>
                <c:pt idx="2210">
                  <c:v>0.19325249999999999</c:v>
                </c:pt>
                <c:pt idx="2211">
                  <c:v>0.19010740000000001</c:v>
                </c:pt>
                <c:pt idx="2212">
                  <c:v>0.1887981</c:v>
                </c:pt>
                <c:pt idx="2213">
                  <c:v>1.1840000000000017E-2</c:v>
                </c:pt>
                <c:pt idx="2214">
                  <c:v>8.1799999999999928E-3</c:v>
                </c:pt>
                <c:pt idx="2215">
                  <c:v>0.186722</c:v>
                </c:pt>
                <c:pt idx="2216">
                  <c:v>0.16872999999999999</c:v>
                </c:pt>
                <c:pt idx="2217">
                  <c:v>0.13662999999999997</c:v>
                </c:pt>
                <c:pt idx="2218">
                  <c:v>0.20191200000000001</c:v>
                </c:pt>
                <c:pt idx="2219">
                  <c:v>0.17987999999999998</c:v>
                </c:pt>
                <c:pt idx="2220">
                  <c:v>0.23936279999999999</c:v>
                </c:pt>
                <c:pt idx="2221">
                  <c:v>0.242696</c:v>
                </c:pt>
                <c:pt idx="2222">
                  <c:v>0.2430416</c:v>
                </c:pt>
                <c:pt idx="2223">
                  <c:v>0.23825000000000002</c:v>
                </c:pt>
                <c:pt idx="2224">
                  <c:v>9.1269999999999962E-2</c:v>
                </c:pt>
                <c:pt idx="2225">
                  <c:v>0.56006</c:v>
                </c:pt>
                <c:pt idx="2226">
                  <c:v>0.51112999999999997</c:v>
                </c:pt>
                <c:pt idx="2227">
                  <c:v>0.40761000000000003</c:v>
                </c:pt>
                <c:pt idx="2228">
                  <c:v>0.61151</c:v>
                </c:pt>
                <c:pt idx="2229">
                  <c:v>0.53494999999999993</c:v>
                </c:pt>
                <c:pt idx="2230">
                  <c:v>0.48303000000000001</c:v>
                </c:pt>
                <c:pt idx="2231">
                  <c:v>2.9580000000000051E-2</c:v>
                </c:pt>
                <c:pt idx="2232">
                  <c:v>0.51475000000000004</c:v>
                </c:pt>
                <c:pt idx="2233">
                  <c:v>0.46849000000000007</c:v>
                </c:pt>
                <c:pt idx="2234">
                  <c:v>0.37523000000000001</c:v>
                </c:pt>
                <c:pt idx="2235">
                  <c:v>0.55672999999999995</c:v>
                </c:pt>
                <c:pt idx="2236">
                  <c:v>0.49562000000000006</c:v>
                </c:pt>
                <c:pt idx="2237">
                  <c:v>0.44291000000000003</c:v>
                </c:pt>
                <c:pt idx="2238">
                  <c:v>9.4000000000000195E-3</c:v>
                </c:pt>
                <c:pt idx="2239">
                  <c:v>2.495E-2</c:v>
                </c:pt>
                <c:pt idx="2240">
                  <c:v>0.127438</c:v>
                </c:pt>
                <c:pt idx="2241">
                  <c:v>0.10479700000000002</c:v>
                </c:pt>
                <c:pt idx="2242">
                  <c:v>0.15618399999999999</c:v>
                </c:pt>
                <c:pt idx="2243">
                  <c:v>0.13514500000000002</c:v>
                </c:pt>
                <c:pt idx="2244">
                  <c:v>0.12399599999999998</c:v>
                </c:pt>
                <c:pt idx="2245">
                  <c:v>0.18533540000000001</c:v>
                </c:pt>
                <c:pt idx="2246">
                  <c:v>0.18568210000000002</c:v>
                </c:pt>
                <c:pt idx="2247">
                  <c:v>0.18520999999999999</c:v>
                </c:pt>
                <c:pt idx="2248">
                  <c:v>0.18475829999999999</c:v>
                </c:pt>
                <c:pt idx="2249">
                  <c:v>1.2490000000000001E-2</c:v>
                </c:pt>
                <c:pt idx="2250">
                  <c:v>2.9550000000000021E-2</c:v>
                </c:pt>
                <c:pt idx="2251">
                  <c:v>0.18415999999999999</c:v>
                </c:pt>
                <c:pt idx="2252">
                  <c:v>0.13285</c:v>
                </c:pt>
                <c:pt idx="2253">
                  <c:v>0.19741300000000001</c:v>
                </c:pt>
                <c:pt idx="2254">
                  <c:v>0.17493300000000001</c:v>
                </c:pt>
                <c:pt idx="2255">
                  <c:v>0.15879199999999999</c:v>
                </c:pt>
                <c:pt idx="2256">
                  <c:v>0.23666870000000001</c:v>
                </c:pt>
                <c:pt idx="2257">
                  <c:v>0.2372514</c:v>
                </c:pt>
                <c:pt idx="2258">
                  <c:v>0.23830229999999999</c:v>
                </c:pt>
                <c:pt idx="2259">
                  <c:v>0.23533809999999999</c:v>
                </c:pt>
                <c:pt idx="2260">
                  <c:v>1.6139999999999988E-2</c:v>
                </c:pt>
                <c:pt idx="2261">
                  <c:v>4.2809999999999959E-2</c:v>
                </c:pt>
                <c:pt idx="2262">
                  <c:v>0.27025399999999999</c:v>
                </c:pt>
                <c:pt idx="2263">
                  <c:v>0.24722</c:v>
                </c:pt>
                <c:pt idx="2264">
                  <c:v>0.29295500000000002</c:v>
                </c:pt>
                <c:pt idx="2265">
                  <c:v>0.25898300000000002</c:v>
                </c:pt>
                <c:pt idx="2266">
                  <c:v>0.23104</c:v>
                </c:pt>
                <c:pt idx="2267">
                  <c:v>0.34853029999999996</c:v>
                </c:pt>
                <c:pt idx="2268">
                  <c:v>0.35050169999999997</c:v>
                </c:pt>
                <c:pt idx="2269">
                  <c:v>0.34598040000000002</c:v>
                </c:pt>
                <c:pt idx="2270">
                  <c:v>0.34520029999999996</c:v>
                </c:pt>
                <c:pt idx="2271">
                  <c:v>9.989999999999985E-3</c:v>
                </c:pt>
                <c:pt idx="2272">
                  <c:v>2.1020000000000011E-2</c:v>
                </c:pt>
                <c:pt idx="2273">
                  <c:v>0.10059100000000001</c:v>
                </c:pt>
                <c:pt idx="2274">
                  <c:v>9.3925999999999982E-2</c:v>
                </c:pt>
                <c:pt idx="2275">
                  <c:v>7.3929999999999996E-2</c:v>
                </c:pt>
                <c:pt idx="2276">
                  <c:v>9.5201000000000008E-2</c:v>
                </c:pt>
                <c:pt idx="2277">
                  <c:v>8.5393000000000011E-2</c:v>
                </c:pt>
                <c:pt idx="2278">
                  <c:v>0.12949526</c:v>
                </c:pt>
                <c:pt idx="2279">
                  <c:v>0.13104289999999999</c:v>
                </c:pt>
                <c:pt idx="2280">
                  <c:v>0.12916710000000001</c:v>
                </c:pt>
                <c:pt idx="2281">
                  <c:v>0.12813985999999999</c:v>
                </c:pt>
                <c:pt idx="2282">
                  <c:v>1.2929999999999997E-2</c:v>
                </c:pt>
                <c:pt idx="2283">
                  <c:v>2.7719999999999995E-2</c:v>
                </c:pt>
                <c:pt idx="2284">
                  <c:v>0.16696</c:v>
                </c:pt>
                <c:pt idx="2285">
                  <c:v>0.14980599999999999</c:v>
                </c:pt>
                <c:pt idx="2286">
                  <c:v>0.122944</c:v>
                </c:pt>
                <c:pt idx="2287">
                  <c:v>0.17701500000000001</c:v>
                </c:pt>
                <c:pt idx="2288">
                  <c:v>0.14296200000000003</c:v>
                </c:pt>
                <c:pt idx="2289">
                  <c:v>0.21041950000000001</c:v>
                </c:pt>
                <c:pt idx="2290">
                  <c:v>0.2122068</c:v>
                </c:pt>
                <c:pt idx="2291">
                  <c:v>0.20874130000000002</c:v>
                </c:pt>
                <c:pt idx="2292">
                  <c:v>0.21210649999999998</c:v>
                </c:pt>
                <c:pt idx="2293">
                  <c:v>8.7400000000000255E-3</c:v>
                </c:pt>
                <c:pt idx="2294">
                  <c:v>3.3570000000000016E-2</c:v>
                </c:pt>
                <c:pt idx="2295">
                  <c:v>0.20700899999999997</c:v>
                </c:pt>
                <c:pt idx="2296">
                  <c:v>0.18923900000000002</c:v>
                </c:pt>
                <c:pt idx="2297">
                  <c:v>0.15134</c:v>
                </c:pt>
                <c:pt idx="2298">
                  <c:v>0.224213</c:v>
                </c:pt>
                <c:pt idx="2299">
                  <c:v>0.19658899999999999</c:v>
                </c:pt>
                <c:pt idx="2300">
                  <c:v>0.26359440000000001</c:v>
                </c:pt>
                <c:pt idx="2301">
                  <c:v>0.26727859999999998</c:v>
                </c:pt>
                <c:pt idx="2302">
                  <c:v>0.26521239999999996</c:v>
                </c:pt>
                <c:pt idx="2303">
                  <c:v>0.26606089999999999</c:v>
                </c:pt>
                <c:pt idx="2304">
                  <c:v>2.3620000000000002E-2</c:v>
                </c:pt>
                <c:pt idx="2305">
                  <c:v>2.8299999999999992E-3</c:v>
                </c:pt>
                <c:pt idx="2306">
                  <c:v>0.125828</c:v>
                </c:pt>
                <c:pt idx="2307">
                  <c:v>0.10220200000000002</c:v>
                </c:pt>
                <c:pt idx="2308">
                  <c:v>0.15296399999999999</c:v>
                </c:pt>
                <c:pt idx="2309">
                  <c:v>0.134215</c:v>
                </c:pt>
                <c:pt idx="2310">
                  <c:v>0.119771</c:v>
                </c:pt>
                <c:pt idx="2311">
                  <c:v>0.18205215999999999</c:v>
                </c:pt>
                <c:pt idx="2312">
                  <c:v>0.18139450000000001</c:v>
                </c:pt>
                <c:pt idx="2313">
                  <c:v>0.18143550000000003</c:v>
                </c:pt>
                <c:pt idx="2314">
                  <c:v>0.18200669999999999</c:v>
                </c:pt>
                <c:pt idx="2315">
                  <c:v>7.6600000000000001E-3</c:v>
                </c:pt>
                <c:pt idx="2316">
                  <c:v>5.1599999999999979E-3</c:v>
                </c:pt>
                <c:pt idx="2317">
                  <c:v>0.11768200000000001</c:v>
                </c:pt>
                <c:pt idx="2318">
                  <c:v>9.5039999999999999E-2</c:v>
                </c:pt>
                <c:pt idx="2319">
                  <c:v>0.13800000000000001</c:v>
                </c:pt>
                <c:pt idx="2320">
                  <c:v>0.12471000000000002</c:v>
                </c:pt>
                <c:pt idx="2321">
                  <c:v>0.109432</c:v>
                </c:pt>
                <c:pt idx="2322">
                  <c:v>0.16531717000000001</c:v>
                </c:pt>
                <c:pt idx="2323">
                  <c:v>0.16647899999999999</c:v>
                </c:pt>
                <c:pt idx="2324">
                  <c:v>0.16557459999999999</c:v>
                </c:pt>
                <c:pt idx="2325">
                  <c:v>0.16625253000000001</c:v>
                </c:pt>
                <c:pt idx="2326">
                  <c:v>7.5399999999999912E-3</c:v>
                </c:pt>
                <c:pt idx="2327">
                  <c:v>2.1469999999999989E-2</c:v>
                </c:pt>
                <c:pt idx="2328">
                  <c:v>0.131164</c:v>
                </c:pt>
                <c:pt idx="2329">
                  <c:v>0.10273900000000001</c:v>
                </c:pt>
                <c:pt idx="2330">
                  <c:v>0.15507400000000002</c:v>
                </c:pt>
                <c:pt idx="2331">
                  <c:v>0.13355400000000001</c:v>
                </c:pt>
                <c:pt idx="2332">
                  <c:v>0.12203799999999999</c:v>
                </c:pt>
                <c:pt idx="2333">
                  <c:v>0.18243319999999999</c:v>
                </c:pt>
                <c:pt idx="2334">
                  <c:v>0.18587490000000001</c:v>
                </c:pt>
                <c:pt idx="2335">
                  <c:v>0.18170609999999998</c:v>
                </c:pt>
                <c:pt idx="2336">
                  <c:v>0.18182219999999999</c:v>
                </c:pt>
                <c:pt idx="2337">
                  <c:v>2.0010000000000028E-3</c:v>
                </c:pt>
                <c:pt idx="2338">
                  <c:v>8.6859999999999993E-3</c:v>
                </c:pt>
                <c:pt idx="2339">
                  <c:v>1.7389999999999975E-3</c:v>
                </c:pt>
                <c:pt idx="2340">
                  <c:v>3.2603999999999994E-2</c:v>
                </c:pt>
                <c:pt idx="2341">
                  <c:v>4.9418499999999997E-2</c:v>
                </c:pt>
                <c:pt idx="2342">
                  <c:v>4.3950000000000003E-2</c:v>
                </c:pt>
                <c:pt idx="2343">
                  <c:v>3.9128000000000003E-2</c:v>
                </c:pt>
                <c:pt idx="2344">
                  <c:v>5.874745E-2</c:v>
                </c:pt>
                <c:pt idx="2345">
                  <c:v>5.9114310000000003E-2</c:v>
                </c:pt>
                <c:pt idx="2346">
                  <c:v>5.8490240000000006E-2</c:v>
                </c:pt>
                <c:pt idx="2347">
                  <c:v>5.856016E-2</c:v>
                </c:pt>
                <c:pt idx="2348">
                  <c:v>5.3789999999999949E-3</c:v>
                </c:pt>
                <c:pt idx="2349">
                  <c:v>9.9029999999999951E-3</c:v>
                </c:pt>
                <c:pt idx="2350">
                  <c:v>2.5249999999999995E-3</c:v>
                </c:pt>
                <c:pt idx="2351">
                  <c:v>6.2182000000000001E-2</c:v>
                </c:pt>
                <c:pt idx="2352">
                  <c:v>7.2741E-2</c:v>
                </c:pt>
                <c:pt idx="2353">
                  <c:v>6.3482999999999998E-2</c:v>
                </c:pt>
                <c:pt idx="2354">
                  <c:v>5.7297999999999995E-2</c:v>
                </c:pt>
                <c:pt idx="2355">
                  <c:v>8.6953370000000002E-2</c:v>
                </c:pt>
                <c:pt idx="2356">
                  <c:v>8.729373E-2</c:v>
                </c:pt>
                <c:pt idx="2357">
                  <c:v>8.6206099999999994E-2</c:v>
                </c:pt>
                <c:pt idx="2358">
                  <c:v>8.583528E-2</c:v>
                </c:pt>
                <c:pt idx="2359">
                  <c:v>1.8040000000000035E-3</c:v>
                </c:pt>
                <c:pt idx="2360">
                  <c:v>5.3290000000000004E-3</c:v>
                </c:pt>
                <c:pt idx="2361">
                  <c:v>1.6800000000000009E-3</c:v>
                </c:pt>
                <c:pt idx="2362">
                  <c:v>2.3134699999999998E-2</c:v>
                </c:pt>
                <c:pt idx="2363">
                  <c:v>1.899E-2</c:v>
                </c:pt>
                <c:pt idx="2364">
                  <c:v>2.4338699999999998E-2</c:v>
                </c:pt>
                <c:pt idx="2365">
                  <c:v>2.1989999999999996E-2</c:v>
                </c:pt>
                <c:pt idx="2366">
                  <c:v>3.2400390000000001E-2</c:v>
                </c:pt>
                <c:pt idx="2367">
                  <c:v>3.2276590000000001E-2</c:v>
                </c:pt>
                <c:pt idx="2368">
                  <c:v>3.2372339999999999E-2</c:v>
                </c:pt>
                <c:pt idx="2369">
                  <c:v>3.2225420000000005E-2</c:v>
                </c:pt>
                <c:pt idx="2370">
                  <c:v>2.2409999999999999E-3</c:v>
                </c:pt>
                <c:pt idx="2371">
                  <c:v>8.0390000000000045E-3</c:v>
                </c:pt>
                <c:pt idx="2372">
                  <c:v>9.8499999999999976E-4</c:v>
                </c:pt>
                <c:pt idx="2373">
                  <c:v>3.7276999999999998E-2</c:v>
                </c:pt>
                <c:pt idx="2374">
                  <c:v>3.0214999999999999E-2</c:v>
                </c:pt>
                <c:pt idx="2375">
                  <c:v>4.4898299999999995E-2</c:v>
                </c:pt>
                <c:pt idx="2376">
                  <c:v>3.5686999999999997E-2</c:v>
                </c:pt>
                <c:pt idx="2377">
                  <c:v>5.3113549999999995E-2</c:v>
                </c:pt>
                <c:pt idx="2378">
                  <c:v>5.2987579999999999E-2</c:v>
                </c:pt>
                <c:pt idx="2379">
                  <c:v>5.2365170000000003E-2</c:v>
                </c:pt>
                <c:pt idx="2380">
                  <c:v>5.25838E-2</c:v>
                </c:pt>
                <c:pt idx="2381">
                  <c:v>3.0199999999999949E-3</c:v>
                </c:pt>
                <c:pt idx="2382">
                  <c:v>8.7240000000000026E-3</c:v>
                </c:pt>
                <c:pt idx="2383">
                  <c:v>2.3040000000000005E-3</c:v>
                </c:pt>
                <c:pt idx="2384">
                  <c:v>4.5702999999999994E-2</c:v>
                </c:pt>
                <c:pt idx="2385">
                  <c:v>3.5996000000000007E-2</c:v>
                </c:pt>
                <c:pt idx="2386">
                  <c:v>5.5586999999999998E-2</c:v>
                </c:pt>
                <c:pt idx="2387">
                  <c:v>4.8717000000000003E-2</c:v>
                </c:pt>
                <c:pt idx="2388">
                  <c:v>6.5440160000000011E-2</c:v>
                </c:pt>
                <c:pt idx="2389">
                  <c:v>6.7041029999999988E-2</c:v>
                </c:pt>
                <c:pt idx="2390">
                  <c:v>6.6426499999999999E-2</c:v>
                </c:pt>
                <c:pt idx="2391">
                  <c:v>6.5681710000000004E-2</c:v>
                </c:pt>
                <c:pt idx="2392">
                  <c:v>2.8990000000000005E-4</c:v>
                </c:pt>
                <c:pt idx="2393">
                  <c:v>5.0620000000000005E-4</c:v>
                </c:pt>
                <c:pt idx="2394">
                  <c:v>2.9760000000000008E-4</c:v>
                </c:pt>
                <c:pt idx="2395">
                  <c:v>1.0057499999999999E-3</c:v>
                </c:pt>
                <c:pt idx="2396">
                  <c:v>9.0730999999999993E-4</c:v>
                </c:pt>
                <c:pt idx="2397">
                  <c:v>1.0244900000000001E-3</c:v>
                </c:pt>
                <c:pt idx="2398">
                  <c:v>8.8477E-4</c:v>
                </c:pt>
                <c:pt idx="2399">
                  <c:v>8.0694999999999985E-4</c:v>
                </c:pt>
                <c:pt idx="2400">
                  <c:v>1.123642E-3</c:v>
                </c:pt>
                <c:pt idx="2401">
                  <c:v>1.2259090000000001E-3</c:v>
                </c:pt>
                <c:pt idx="2402">
                  <c:v>1.1477878E-3</c:v>
                </c:pt>
                <c:pt idx="2403">
                  <c:v>6.7330000000000016E-4</c:v>
                </c:pt>
                <c:pt idx="2404">
                  <c:v>7.5359999999999989E-4</c:v>
                </c:pt>
                <c:pt idx="2405">
                  <c:v>7.1180000000000006E-4</c:v>
                </c:pt>
                <c:pt idx="2406">
                  <c:v>1.36199E-3</c:v>
                </c:pt>
                <c:pt idx="2407">
                  <c:v>1.4619100000000003E-3</c:v>
                </c:pt>
                <c:pt idx="2408">
                  <c:v>1.72857E-3</c:v>
                </c:pt>
                <c:pt idx="2409">
                  <c:v>1.5668100000000001E-3</c:v>
                </c:pt>
                <c:pt idx="2410">
                  <c:v>1.36433E-3</c:v>
                </c:pt>
                <c:pt idx="2411">
                  <c:v>1.8492350000000001E-3</c:v>
                </c:pt>
                <c:pt idx="2412">
                  <c:v>1.9732420000000001E-3</c:v>
                </c:pt>
                <c:pt idx="2413">
                  <c:v>1.793219E-3</c:v>
                </c:pt>
                <c:pt idx="2414">
                  <c:v>6.1419999999999964E-4</c:v>
                </c:pt>
                <c:pt idx="2415">
                  <c:v>1.0696000000000004E-3</c:v>
                </c:pt>
                <c:pt idx="2416">
                  <c:v>6.7960000000000026E-4</c:v>
                </c:pt>
                <c:pt idx="2417">
                  <c:v>2.7691999999999999E-3</c:v>
                </c:pt>
                <c:pt idx="2418">
                  <c:v>2.4359E-3</c:v>
                </c:pt>
                <c:pt idx="2419">
                  <c:v>3.1527200000000003E-3</c:v>
                </c:pt>
                <c:pt idx="2420">
                  <c:v>2.7987900000000002E-3</c:v>
                </c:pt>
                <c:pt idx="2421">
                  <c:v>2.7112999999999998E-3</c:v>
                </c:pt>
                <c:pt idx="2422">
                  <c:v>3.5259049999999998E-3</c:v>
                </c:pt>
                <c:pt idx="2423">
                  <c:v>3.2214180000000002E-3</c:v>
                </c:pt>
                <c:pt idx="2424">
                  <c:v>3.3938970000000003E-3</c:v>
                </c:pt>
                <c:pt idx="2425">
                  <c:v>5.6379999999999993E-4</c:v>
                </c:pt>
                <c:pt idx="2426">
                  <c:v>5.422999999999999E-4</c:v>
                </c:pt>
                <c:pt idx="2427">
                  <c:v>5.2049999999999991E-4</c:v>
                </c:pt>
                <c:pt idx="2428">
                  <c:v>1.03286E-3</c:v>
                </c:pt>
                <c:pt idx="2429">
                  <c:v>1.0367799999999999E-3</c:v>
                </c:pt>
                <c:pt idx="2430">
                  <c:v>1.21959E-3</c:v>
                </c:pt>
                <c:pt idx="2431">
                  <c:v>1.12502E-3</c:v>
                </c:pt>
                <c:pt idx="2432">
                  <c:v>1.2064300000000001E-3</c:v>
                </c:pt>
                <c:pt idx="2433">
                  <c:v>1.4757829E-3</c:v>
                </c:pt>
                <c:pt idx="2434">
                  <c:v>1.328755E-3</c:v>
                </c:pt>
                <c:pt idx="2435">
                  <c:v>1.3520069999999999E-3</c:v>
                </c:pt>
                <c:pt idx="2436">
                  <c:v>2.9870000000000008E-2</c:v>
                </c:pt>
                <c:pt idx="2437">
                  <c:v>6.7599999999999882E-3</c:v>
                </c:pt>
                <c:pt idx="2438">
                  <c:v>0.17924300000000001</c:v>
                </c:pt>
                <c:pt idx="2439">
                  <c:v>0.13101000000000002</c:v>
                </c:pt>
                <c:pt idx="2440">
                  <c:v>0.19522400000000001</c:v>
                </c:pt>
                <c:pt idx="2441">
                  <c:v>0.17219699999999999</c:v>
                </c:pt>
                <c:pt idx="2442">
                  <c:v>0.15450400000000003</c:v>
                </c:pt>
                <c:pt idx="2443">
                  <c:v>0.23570730000000001</c:v>
                </c:pt>
                <c:pt idx="2444">
                  <c:v>0.23239680000000001</c:v>
                </c:pt>
                <c:pt idx="2445">
                  <c:v>0.23109640000000001</c:v>
                </c:pt>
                <c:pt idx="2446">
                  <c:v>0.23043059999999999</c:v>
                </c:pt>
                <c:pt idx="2447">
                  <c:v>1.2700000000000017E-2</c:v>
                </c:pt>
                <c:pt idx="2448">
                  <c:v>8.5099999999999898E-3</c:v>
                </c:pt>
                <c:pt idx="2449">
                  <c:v>0.16401500000000002</c:v>
                </c:pt>
                <c:pt idx="2450">
                  <c:v>0.11884</c:v>
                </c:pt>
                <c:pt idx="2451">
                  <c:v>0.179731</c:v>
                </c:pt>
                <c:pt idx="2452">
                  <c:v>0.156527</c:v>
                </c:pt>
                <c:pt idx="2453">
                  <c:v>0.142322</c:v>
                </c:pt>
                <c:pt idx="2454">
                  <c:v>0.21212709999999999</c:v>
                </c:pt>
                <c:pt idx="2455">
                  <c:v>0.2132056</c:v>
                </c:pt>
                <c:pt idx="2456">
                  <c:v>0.2123206</c:v>
                </c:pt>
                <c:pt idx="2457">
                  <c:v>0.2139712</c:v>
                </c:pt>
                <c:pt idx="2458">
                  <c:v>7.7599999999999891E-3</c:v>
                </c:pt>
                <c:pt idx="2459">
                  <c:v>3.1189999999999996E-2</c:v>
                </c:pt>
                <c:pt idx="2460">
                  <c:v>0.18310700000000002</c:v>
                </c:pt>
                <c:pt idx="2461">
                  <c:v>0.13183</c:v>
                </c:pt>
                <c:pt idx="2462">
                  <c:v>0.19587100000000002</c:v>
                </c:pt>
                <c:pt idx="2463">
                  <c:v>0.17502299999999998</c:v>
                </c:pt>
                <c:pt idx="2464">
                  <c:v>0.15765400000000002</c:v>
                </c:pt>
                <c:pt idx="2465">
                  <c:v>0.2344049</c:v>
                </c:pt>
                <c:pt idx="2466">
                  <c:v>0.2369955</c:v>
                </c:pt>
                <c:pt idx="2467">
                  <c:v>0.2348855</c:v>
                </c:pt>
                <c:pt idx="2468">
                  <c:v>0.23582150000000002</c:v>
                </c:pt>
                <c:pt idx="2469">
                  <c:v>3.5500000000000045E-3</c:v>
                </c:pt>
                <c:pt idx="2470">
                  <c:v>6.5519999999999953E-3</c:v>
                </c:pt>
                <c:pt idx="2471">
                  <c:v>2.0019999999999968E-3</c:v>
                </c:pt>
                <c:pt idx="2472">
                  <c:v>3.3567E-2</c:v>
                </c:pt>
                <c:pt idx="2473">
                  <c:v>5.0094100000000003E-2</c:v>
                </c:pt>
                <c:pt idx="2474">
                  <c:v>4.3562000000000003E-2</c:v>
                </c:pt>
                <c:pt idx="2475">
                  <c:v>4.0267999999999998E-2</c:v>
                </c:pt>
                <c:pt idx="2476">
                  <c:v>5.8905829999999999E-2</c:v>
                </c:pt>
                <c:pt idx="2477">
                  <c:v>5.9771439999999995E-2</c:v>
                </c:pt>
                <c:pt idx="2478">
                  <c:v>5.9026530000000001E-2</c:v>
                </c:pt>
                <c:pt idx="2479">
                  <c:v>5.9639109999999995E-2</c:v>
                </c:pt>
                <c:pt idx="2480">
                  <c:v>4.5599999999999946E-3</c:v>
                </c:pt>
                <c:pt idx="2481">
                  <c:v>1.4876999999999987E-2</c:v>
                </c:pt>
                <c:pt idx="2482">
                  <c:v>3.5499999999999976E-3</c:v>
                </c:pt>
                <c:pt idx="2483">
                  <c:v>8.6318000000000006E-2</c:v>
                </c:pt>
                <c:pt idx="2484">
                  <c:v>9.3789999999999998E-2</c:v>
                </c:pt>
                <c:pt idx="2485">
                  <c:v>8.2001999999999992E-2</c:v>
                </c:pt>
                <c:pt idx="2486">
                  <c:v>7.4172999999999989E-2</c:v>
                </c:pt>
                <c:pt idx="2487">
                  <c:v>0.11146302</c:v>
                </c:pt>
                <c:pt idx="2488">
                  <c:v>0.11176180000000001</c:v>
                </c:pt>
                <c:pt idx="2489">
                  <c:v>0.1100708</c:v>
                </c:pt>
                <c:pt idx="2490">
                  <c:v>0.11163088</c:v>
                </c:pt>
                <c:pt idx="2491">
                  <c:v>2.6389999999999955E-3</c:v>
                </c:pt>
                <c:pt idx="2492">
                  <c:v>6.638000000000005E-3</c:v>
                </c:pt>
                <c:pt idx="2493">
                  <c:v>2.9469999999999982E-3</c:v>
                </c:pt>
                <c:pt idx="2494">
                  <c:v>3.2444100000000003E-2</c:v>
                </c:pt>
                <c:pt idx="2495">
                  <c:v>2.3755000000000002E-2</c:v>
                </c:pt>
                <c:pt idx="2496">
                  <c:v>3.1223000000000001E-2</c:v>
                </c:pt>
                <c:pt idx="2497">
                  <c:v>2.8258999999999999E-2</c:v>
                </c:pt>
                <c:pt idx="2498">
                  <c:v>4.0625550000000003E-2</c:v>
                </c:pt>
                <c:pt idx="2499">
                  <c:v>4.1406979999999996E-2</c:v>
                </c:pt>
                <c:pt idx="2500">
                  <c:v>4.0997450000000005E-2</c:v>
                </c:pt>
                <c:pt idx="2501">
                  <c:v>4.1023459999999998E-2</c:v>
                </c:pt>
                <c:pt idx="2502">
                  <c:v>4.5700000000000046E-3</c:v>
                </c:pt>
                <c:pt idx="2503">
                  <c:v>9.9500000000000005E-3</c:v>
                </c:pt>
                <c:pt idx="2504">
                  <c:v>1.1410000000000031E-3</c:v>
                </c:pt>
                <c:pt idx="2505">
                  <c:v>5.249100000000001E-2</c:v>
                </c:pt>
                <c:pt idx="2506">
                  <c:v>3.8287000000000002E-2</c:v>
                </c:pt>
                <c:pt idx="2507">
                  <c:v>5.6795000000000005E-2</c:v>
                </c:pt>
                <c:pt idx="2508">
                  <c:v>4.5352000000000003E-2</c:v>
                </c:pt>
                <c:pt idx="2509">
                  <c:v>6.7130679999999998E-2</c:v>
                </c:pt>
                <c:pt idx="2510">
                  <c:v>6.8286440000000004E-2</c:v>
                </c:pt>
                <c:pt idx="2511">
                  <c:v>6.7550700000000005E-2</c:v>
                </c:pt>
                <c:pt idx="2512">
                  <c:v>6.7454569999999991E-2</c:v>
                </c:pt>
                <c:pt idx="2513">
                  <c:v>4.3050000000000033E-3</c:v>
                </c:pt>
                <c:pt idx="2514">
                  <c:v>1.2578000000000006E-2</c:v>
                </c:pt>
                <c:pt idx="2515">
                  <c:v>3.0290000000000039E-3</c:v>
                </c:pt>
                <c:pt idx="2516">
                  <c:v>6.5997E-2</c:v>
                </c:pt>
                <c:pt idx="2517">
                  <c:v>4.8253000000000004E-2</c:v>
                </c:pt>
                <c:pt idx="2518">
                  <c:v>7.1787000000000004E-2</c:v>
                </c:pt>
                <c:pt idx="2519">
                  <c:v>6.1725000000000002E-2</c:v>
                </c:pt>
                <c:pt idx="2520">
                  <c:v>8.4607799999999997E-2</c:v>
                </c:pt>
                <c:pt idx="2521">
                  <c:v>8.6669450000000009E-2</c:v>
                </c:pt>
                <c:pt idx="2522">
                  <c:v>8.3153500000000005E-2</c:v>
                </c:pt>
                <c:pt idx="2523">
                  <c:v>8.5730760000000003E-2</c:v>
                </c:pt>
                <c:pt idx="2524">
                  <c:v>4.7170000000000003E-4</c:v>
                </c:pt>
                <c:pt idx="2525">
                  <c:v>5.1100000000000017E-4</c:v>
                </c:pt>
                <c:pt idx="2526">
                  <c:v>4.1459999999999978E-4</c:v>
                </c:pt>
                <c:pt idx="2527">
                  <c:v>1.12995E-3</c:v>
                </c:pt>
                <c:pt idx="2528">
                  <c:v>9.8646999999999993E-4</c:v>
                </c:pt>
                <c:pt idx="2529">
                  <c:v>1.39565E-3</c:v>
                </c:pt>
                <c:pt idx="2530">
                  <c:v>1.34509E-3</c:v>
                </c:pt>
                <c:pt idx="2531">
                  <c:v>1.4590599999999999E-3</c:v>
                </c:pt>
                <c:pt idx="2532">
                  <c:v>1.572969E-3</c:v>
                </c:pt>
                <c:pt idx="2533">
                  <c:v>1.63638E-3</c:v>
                </c:pt>
                <c:pt idx="2534">
                  <c:v>1.3954729999999999E-3</c:v>
                </c:pt>
                <c:pt idx="2535">
                  <c:v>6.2359999999999976E-4</c:v>
                </c:pt>
                <c:pt idx="2536">
                  <c:v>9.2889999999999986E-4</c:v>
                </c:pt>
                <c:pt idx="2537">
                  <c:v>6.7299999999999999E-4</c:v>
                </c:pt>
                <c:pt idx="2538">
                  <c:v>1.96554E-3</c:v>
                </c:pt>
                <c:pt idx="2539">
                  <c:v>1.6817000000000002E-3</c:v>
                </c:pt>
                <c:pt idx="2540">
                  <c:v>2.1925E-3</c:v>
                </c:pt>
                <c:pt idx="2541">
                  <c:v>2.0536900000000004E-3</c:v>
                </c:pt>
                <c:pt idx="2542">
                  <c:v>2.0439199999999999E-3</c:v>
                </c:pt>
                <c:pt idx="2543">
                  <c:v>2.3527440000000004E-3</c:v>
                </c:pt>
                <c:pt idx="2544">
                  <c:v>2.319205E-3</c:v>
                </c:pt>
                <c:pt idx="2545">
                  <c:v>2.3033189999999999E-3</c:v>
                </c:pt>
                <c:pt idx="2546">
                  <c:v>9.0850000000000045E-4</c:v>
                </c:pt>
                <c:pt idx="2547">
                  <c:v>1.2961000000000006E-3</c:v>
                </c:pt>
                <c:pt idx="2548">
                  <c:v>7.5620000000000027E-4</c:v>
                </c:pt>
                <c:pt idx="2549">
                  <c:v>3.66951E-3</c:v>
                </c:pt>
                <c:pt idx="2550">
                  <c:v>2.9543999999999998E-3</c:v>
                </c:pt>
                <c:pt idx="2551">
                  <c:v>3.9627600000000001E-3</c:v>
                </c:pt>
                <c:pt idx="2552">
                  <c:v>3.8183999999999996E-3</c:v>
                </c:pt>
                <c:pt idx="2553">
                  <c:v>3.4502999999999999E-3</c:v>
                </c:pt>
                <c:pt idx="2554">
                  <c:v>4.3919339999999992E-3</c:v>
                </c:pt>
                <c:pt idx="2555">
                  <c:v>4.3114069999999997E-3</c:v>
                </c:pt>
                <c:pt idx="2556">
                  <c:v>4.3665890000000006E-3</c:v>
                </c:pt>
                <c:pt idx="2557">
                  <c:v>4.5839999999999987E-4</c:v>
                </c:pt>
                <c:pt idx="2558">
                  <c:v>7.4730000000000022E-4</c:v>
                </c:pt>
                <c:pt idx="2559">
                  <c:v>6.3689999999999992E-4</c:v>
                </c:pt>
                <c:pt idx="2560">
                  <c:v>1.6104400000000001E-3</c:v>
                </c:pt>
                <c:pt idx="2561">
                  <c:v>1.3858499999999999E-3</c:v>
                </c:pt>
                <c:pt idx="2562">
                  <c:v>1.4553400000000001E-3</c:v>
                </c:pt>
                <c:pt idx="2563">
                  <c:v>1.4435799999999999E-3</c:v>
                </c:pt>
                <c:pt idx="2564">
                  <c:v>1.43524E-3</c:v>
                </c:pt>
                <c:pt idx="2565">
                  <c:v>1.8014004999999998E-3</c:v>
                </c:pt>
                <c:pt idx="2566">
                  <c:v>1.8037579999999999E-3</c:v>
                </c:pt>
                <c:pt idx="2567">
                  <c:v>1.776929E-3</c:v>
                </c:pt>
                <c:pt idx="2568">
                  <c:v>4.2769999999999975E-2</c:v>
                </c:pt>
                <c:pt idx="2569">
                  <c:v>1.0290000000000021E-2</c:v>
                </c:pt>
                <c:pt idx="2570">
                  <c:v>0.265955</c:v>
                </c:pt>
                <c:pt idx="2571">
                  <c:v>0.24108999999999997</c:v>
                </c:pt>
                <c:pt idx="2572">
                  <c:v>0.28752800000000001</c:v>
                </c:pt>
                <c:pt idx="2573">
                  <c:v>0.25306600000000001</c:v>
                </c:pt>
                <c:pt idx="2574">
                  <c:v>0.22611999999999999</c:v>
                </c:pt>
                <c:pt idx="2575">
                  <c:v>0.34085559999999998</c:v>
                </c:pt>
                <c:pt idx="2576">
                  <c:v>0.34418580000000004</c:v>
                </c:pt>
                <c:pt idx="2577">
                  <c:v>0.34380920000000004</c:v>
                </c:pt>
                <c:pt idx="2578">
                  <c:v>0.343275</c:v>
                </c:pt>
                <c:pt idx="2579">
                  <c:v>9.6699999999999564E-3</c:v>
                </c:pt>
                <c:pt idx="2580">
                  <c:v>1.0510000000000019E-2</c:v>
                </c:pt>
                <c:pt idx="2581">
                  <c:v>0.244864</c:v>
                </c:pt>
                <c:pt idx="2582">
                  <c:v>0.21856500000000001</c:v>
                </c:pt>
                <c:pt idx="2583">
                  <c:v>0.26149</c:v>
                </c:pt>
                <c:pt idx="2584">
                  <c:v>0.230493</c:v>
                </c:pt>
                <c:pt idx="2585">
                  <c:v>0.20774999999999999</c:v>
                </c:pt>
                <c:pt idx="2586">
                  <c:v>0.31335299999999999</c:v>
                </c:pt>
                <c:pt idx="2587">
                  <c:v>0.31590090000000004</c:v>
                </c:pt>
                <c:pt idx="2588">
                  <c:v>0.31274230000000003</c:v>
                </c:pt>
                <c:pt idx="2589">
                  <c:v>0.30989080000000002</c:v>
                </c:pt>
                <c:pt idx="2590">
                  <c:v>1.3880000000000003E-2</c:v>
                </c:pt>
                <c:pt idx="2591">
                  <c:v>4.4550000000000034E-2</c:v>
                </c:pt>
                <c:pt idx="2592">
                  <c:v>0.26873400000000003</c:v>
                </c:pt>
                <c:pt idx="2593">
                  <c:v>0.24416000000000004</c:v>
                </c:pt>
                <c:pt idx="2594">
                  <c:v>0.29078999999999999</c:v>
                </c:pt>
                <c:pt idx="2595">
                  <c:v>0.25804800000000006</c:v>
                </c:pt>
                <c:pt idx="2596">
                  <c:v>0.23367999999999997</c:v>
                </c:pt>
                <c:pt idx="2597">
                  <c:v>0.34604279999999998</c:v>
                </c:pt>
                <c:pt idx="2598">
                  <c:v>0.34948039999999997</c:v>
                </c:pt>
                <c:pt idx="2599">
                  <c:v>0.34501810000000005</c:v>
                </c:pt>
                <c:pt idx="2600">
                  <c:v>0.34819890000000003</c:v>
                </c:pt>
                <c:pt idx="2601">
                  <c:v>5.1889999999999992E-3</c:v>
                </c:pt>
                <c:pt idx="2602">
                  <c:v>1.2732999999999994E-2</c:v>
                </c:pt>
                <c:pt idx="2603">
                  <c:v>2.6499999999999996E-3</c:v>
                </c:pt>
                <c:pt idx="2604">
                  <c:v>6.0969999999999996E-2</c:v>
                </c:pt>
                <c:pt idx="2605">
                  <c:v>7.4176000000000006E-2</c:v>
                </c:pt>
                <c:pt idx="2606">
                  <c:v>6.4966999999999997E-2</c:v>
                </c:pt>
                <c:pt idx="2607">
                  <c:v>5.8105999999999991E-2</c:v>
                </c:pt>
                <c:pt idx="2608">
                  <c:v>8.6728810000000003E-2</c:v>
                </c:pt>
                <c:pt idx="2609">
                  <c:v>8.7567660000000005E-2</c:v>
                </c:pt>
                <c:pt idx="2610">
                  <c:v>8.5722000000000007E-2</c:v>
                </c:pt>
                <c:pt idx="2611">
                  <c:v>8.5851650000000002E-2</c:v>
                </c:pt>
                <c:pt idx="2612">
                  <c:v>4.1500000000000009E-3</c:v>
                </c:pt>
                <c:pt idx="2613">
                  <c:v>1.4512000000000011E-2</c:v>
                </c:pt>
                <c:pt idx="2614">
                  <c:v>3.9600000000000052E-3</c:v>
                </c:pt>
                <c:pt idx="2615">
                  <c:v>8.7063999999999989E-2</c:v>
                </c:pt>
                <c:pt idx="2616">
                  <c:v>9.4357999999999997E-2</c:v>
                </c:pt>
                <c:pt idx="2617">
                  <c:v>8.2353999999999997E-2</c:v>
                </c:pt>
                <c:pt idx="2618">
                  <c:v>7.4094999999999994E-2</c:v>
                </c:pt>
                <c:pt idx="2619">
                  <c:v>0.11183553</c:v>
                </c:pt>
                <c:pt idx="2620">
                  <c:v>0.1116693</c:v>
                </c:pt>
                <c:pt idx="2621">
                  <c:v>0.1098871</c:v>
                </c:pt>
                <c:pt idx="2622">
                  <c:v>0.11121940999999999</c:v>
                </c:pt>
                <c:pt idx="2623">
                  <c:v>3.3030000000000004E-3</c:v>
                </c:pt>
                <c:pt idx="2624">
                  <c:v>9.5169999999999977E-3</c:v>
                </c:pt>
                <c:pt idx="2625">
                  <c:v>2.919999999999999E-3</c:v>
                </c:pt>
                <c:pt idx="2626">
                  <c:v>4.7670999999999998E-2</c:v>
                </c:pt>
                <c:pt idx="2627">
                  <c:v>4.3276000000000002E-2</c:v>
                </c:pt>
                <c:pt idx="2628">
                  <c:v>4.471E-2</c:v>
                </c:pt>
                <c:pt idx="2629">
                  <c:v>4.1805999999999996E-2</c:v>
                </c:pt>
                <c:pt idx="2630">
                  <c:v>6.0625619999999998E-2</c:v>
                </c:pt>
                <c:pt idx="2631">
                  <c:v>6.1115179999999998E-2</c:v>
                </c:pt>
                <c:pt idx="2632">
                  <c:v>6.1056399999999997E-2</c:v>
                </c:pt>
                <c:pt idx="2633">
                  <c:v>6.1291020000000002E-2</c:v>
                </c:pt>
                <c:pt idx="2634">
                  <c:v>6.3749999999999918E-3</c:v>
                </c:pt>
                <c:pt idx="2635">
                  <c:v>1.3827999999999993E-2</c:v>
                </c:pt>
                <c:pt idx="2636">
                  <c:v>5.1430000000000087E-3</c:v>
                </c:pt>
                <c:pt idx="2637">
                  <c:v>7.8508999999999995E-2</c:v>
                </c:pt>
                <c:pt idx="2638">
                  <c:v>7.0529000000000008E-2</c:v>
                </c:pt>
                <c:pt idx="2639">
                  <c:v>8.3965999999999999E-2</c:v>
                </c:pt>
                <c:pt idx="2640">
                  <c:v>6.6994999999999999E-2</c:v>
                </c:pt>
                <c:pt idx="2641">
                  <c:v>0.10015269</c:v>
                </c:pt>
                <c:pt idx="2642">
                  <c:v>0.10153397</c:v>
                </c:pt>
                <c:pt idx="2643">
                  <c:v>9.9665400000000001E-2</c:v>
                </c:pt>
                <c:pt idx="2644">
                  <c:v>0.10028444</c:v>
                </c:pt>
                <c:pt idx="2645">
                  <c:v>5.9300000000000047E-3</c:v>
                </c:pt>
                <c:pt idx="2646">
                  <c:v>1.7049999999999996E-2</c:v>
                </c:pt>
                <c:pt idx="2647">
                  <c:v>2.8900000000000037E-3</c:v>
                </c:pt>
                <c:pt idx="2648">
                  <c:v>9.6798999999999996E-2</c:v>
                </c:pt>
                <c:pt idx="2649">
                  <c:v>8.9156000000000013E-2</c:v>
                </c:pt>
                <c:pt idx="2650">
                  <c:v>0.105902</c:v>
                </c:pt>
                <c:pt idx="2651">
                  <c:v>9.4798000000000021E-2</c:v>
                </c:pt>
                <c:pt idx="2652">
                  <c:v>0.12478550000000001</c:v>
                </c:pt>
                <c:pt idx="2653">
                  <c:v>0.12626759999999998</c:v>
                </c:pt>
                <c:pt idx="2654">
                  <c:v>0.12562970000000001</c:v>
                </c:pt>
                <c:pt idx="2655">
                  <c:v>0.12471920000000002</c:v>
                </c:pt>
                <c:pt idx="2656">
                  <c:v>9.0509999999999983E-4</c:v>
                </c:pt>
                <c:pt idx="2657">
                  <c:v>5.6369999999999988E-4</c:v>
                </c:pt>
                <c:pt idx="2658">
                  <c:v>7.3060000000000009E-4</c:v>
                </c:pt>
                <c:pt idx="2659">
                  <c:v>2.0834600000000001E-3</c:v>
                </c:pt>
                <c:pt idx="2660">
                  <c:v>1.7358899999999999E-3</c:v>
                </c:pt>
                <c:pt idx="2661">
                  <c:v>1.6562700000000001E-3</c:v>
                </c:pt>
                <c:pt idx="2662">
                  <c:v>1.9163500000000003E-3</c:v>
                </c:pt>
                <c:pt idx="2663">
                  <c:v>1.74384E-3</c:v>
                </c:pt>
                <c:pt idx="2664">
                  <c:v>2.1742160000000001E-3</c:v>
                </c:pt>
                <c:pt idx="2665">
                  <c:v>2.2917650000000003E-3</c:v>
                </c:pt>
                <c:pt idx="2666">
                  <c:v>2.3331319999999999E-3</c:v>
                </c:pt>
                <c:pt idx="2667">
                  <c:v>1.1884E-3</c:v>
                </c:pt>
                <c:pt idx="2668">
                  <c:v>9.000999999999996E-4</c:v>
                </c:pt>
                <c:pt idx="2669">
                  <c:v>1.2885000000000001E-3</c:v>
                </c:pt>
                <c:pt idx="2670">
                  <c:v>3.0398500000000002E-3</c:v>
                </c:pt>
                <c:pt idx="2671">
                  <c:v>2.7713E-3</c:v>
                </c:pt>
                <c:pt idx="2672">
                  <c:v>3.0486599999999999E-3</c:v>
                </c:pt>
                <c:pt idx="2673">
                  <c:v>2.5918299999999998E-3</c:v>
                </c:pt>
                <c:pt idx="2674">
                  <c:v>3.2582999999999996E-3</c:v>
                </c:pt>
                <c:pt idx="2675">
                  <c:v>3.6564940000000002E-3</c:v>
                </c:pt>
                <c:pt idx="2676">
                  <c:v>3.4450770000000004E-3</c:v>
                </c:pt>
                <c:pt idx="2677">
                  <c:v>3.380278E-3</c:v>
                </c:pt>
                <c:pt idx="2678">
                  <c:v>1.7219999999999996E-3</c:v>
                </c:pt>
                <c:pt idx="2679">
                  <c:v>2.2238000000000006E-3</c:v>
                </c:pt>
                <c:pt idx="2680">
                  <c:v>1.2341999999999995E-3</c:v>
                </c:pt>
                <c:pt idx="2681">
                  <c:v>5.1324000000000005E-3</c:v>
                </c:pt>
                <c:pt idx="2682">
                  <c:v>4.9992999999999999E-3</c:v>
                </c:pt>
                <c:pt idx="2683">
                  <c:v>5.6316999999999999E-3</c:v>
                </c:pt>
                <c:pt idx="2684">
                  <c:v>5.3897000000000007E-3</c:v>
                </c:pt>
                <c:pt idx="2685">
                  <c:v>4.9028000000000006E-3</c:v>
                </c:pt>
                <c:pt idx="2686">
                  <c:v>6.4652779999999997E-3</c:v>
                </c:pt>
                <c:pt idx="2687">
                  <c:v>6.7404830000000002E-3</c:v>
                </c:pt>
                <c:pt idx="2688">
                  <c:v>6.6042799999999997E-3</c:v>
                </c:pt>
                <c:pt idx="2689">
                  <c:v>1.1459999999999999E-3</c:v>
                </c:pt>
                <c:pt idx="2690">
                  <c:v>7.9710000000000024E-4</c:v>
                </c:pt>
                <c:pt idx="2691">
                  <c:v>7.2480000000000027E-4</c:v>
                </c:pt>
                <c:pt idx="2692">
                  <c:v>2.2502999999999998E-3</c:v>
                </c:pt>
                <c:pt idx="2693">
                  <c:v>1.9350099999999998E-3</c:v>
                </c:pt>
                <c:pt idx="2694">
                  <c:v>2.38339E-3</c:v>
                </c:pt>
                <c:pt idx="2695">
                  <c:v>2.1996699999999999E-3</c:v>
                </c:pt>
                <c:pt idx="2696">
                  <c:v>1.9104299999999999E-3</c:v>
                </c:pt>
                <c:pt idx="2697">
                  <c:v>2.753817E-3</c:v>
                </c:pt>
                <c:pt idx="2698">
                  <c:v>2.618039E-3</c:v>
                </c:pt>
                <c:pt idx="2699">
                  <c:v>2.5006130000000001E-3</c:v>
                </c:pt>
                <c:pt idx="2700">
                  <c:v>1.5379999999999991E-2</c:v>
                </c:pt>
                <c:pt idx="2701">
                  <c:v>4.1300000000000087E-3</c:v>
                </c:pt>
                <c:pt idx="2702">
                  <c:v>9.8915000000000003E-2</c:v>
                </c:pt>
                <c:pt idx="2703">
                  <c:v>9.036000000000001E-2</c:v>
                </c:pt>
                <c:pt idx="2704">
                  <c:v>6.928999999999999E-2</c:v>
                </c:pt>
                <c:pt idx="2705">
                  <c:v>9.2656999999999989E-2</c:v>
                </c:pt>
                <c:pt idx="2706">
                  <c:v>8.3739000000000008E-2</c:v>
                </c:pt>
                <c:pt idx="2707">
                  <c:v>0.12468622000000001</c:v>
                </c:pt>
                <c:pt idx="2708">
                  <c:v>0.12480959999999999</c:v>
                </c:pt>
                <c:pt idx="2709">
                  <c:v>0.12504119999999999</c:v>
                </c:pt>
                <c:pt idx="2710">
                  <c:v>0.12563774000000003</c:v>
                </c:pt>
                <c:pt idx="2711">
                  <c:v>6.6100000000000048E-3</c:v>
                </c:pt>
                <c:pt idx="2712">
                  <c:v>1.1400000000000021E-3</c:v>
                </c:pt>
                <c:pt idx="2713">
                  <c:v>9.0535000000000004E-2</c:v>
                </c:pt>
                <c:pt idx="2714">
                  <c:v>8.0307999999999991E-2</c:v>
                </c:pt>
                <c:pt idx="2715">
                  <c:v>6.5035000000000009E-2</c:v>
                </c:pt>
                <c:pt idx="2716">
                  <c:v>8.6112999999999995E-2</c:v>
                </c:pt>
                <c:pt idx="2717">
                  <c:v>7.6641999999999988E-2</c:v>
                </c:pt>
                <c:pt idx="2718">
                  <c:v>0.11303281</c:v>
                </c:pt>
                <c:pt idx="2719">
                  <c:v>0.11586761999999999</c:v>
                </c:pt>
                <c:pt idx="2720">
                  <c:v>0.114623</c:v>
                </c:pt>
                <c:pt idx="2721">
                  <c:v>0.11399703000000001</c:v>
                </c:pt>
                <c:pt idx="2722">
                  <c:v>4.0799999999999864E-3</c:v>
                </c:pt>
                <c:pt idx="2723">
                  <c:v>1.7580000000000012E-2</c:v>
                </c:pt>
                <c:pt idx="2724">
                  <c:v>9.7861000000000004E-2</c:v>
                </c:pt>
                <c:pt idx="2725">
                  <c:v>9.0674000000000005E-2</c:v>
                </c:pt>
                <c:pt idx="2726">
                  <c:v>7.3834999999999998E-2</c:v>
                </c:pt>
                <c:pt idx="2727">
                  <c:v>9.4231999999999996E-2</c:v>
                </c:pt>
                <c:pt idx="2728">
                  <c:v>8.6805000000000007E-2</c:v>
                </c:pt>
                <c:pt idx="2729">
                  <c:v>0.12730371999999998</c:v>
                </c:pt>
                <c:pt idx="2730">
                  <c:v>0.12834760000000001</c:v>
                </c:pt>
                <c:pt idx="2731">
                  <c:v>0.1280444</c:v>
                </c:pt>
                <c:pt idx="2732">
                  <c:v>0.12617967999999999</c:v>
                </c:pt>
                <c:pt idx="2733">
                  <c:v>2.2149999999999982E-3</c:v>
                </c:pt>
                <c:pt idx="2734">
                  <c:v>4.609000000000002E-3</c:v>
                </c:pt>
                <c:pt idx="2735">
                  <c:v>8.7700000000000278E-4</c:v>
                </c:pt>
                <c:pt idx="2736">
                  <c:v>2.2456500000000001E-2</c:v>
                </c:pt>
                <c:pt idx="2737">
                  <c:v>1.8304000000000001E-2</c:v>
                </c:pt>
                <c:pt idx="2738">
                  <c:v>2.4196299999999997E-2</c:v>
                </c:pt>
                <c:pt idx="2739">
                  <c:v>2.1064999999999997E-2</c:v>
                </c:pt>
                <c:pt idx="2740">
                  <c:v>3.1650160000000004E-2</c:v>
                </c:pt>
                <c:pt idx="2741">
                  <c:v>3.1917040000000001E-2</c:v>
                </c:pt>
                <c:pt idx="2742">
                  <c:v>3.2042430000000004E-2</c:v>
                </c:pt>
                <c:pt idx="2743">
                  <c:v>3.1719490000000003E-2</c:v>
                </c:pt>
                <c:pt idx="2744">
                  <c:v>2.7150000000000021E-3</c:v>
                </c:pt>
                <c:pt idx="2745">
                  <c:v>5.9779999999999972E-3</c:v>
                </c:pt>
                <c:pt idx="2746">
                  <c:v>1.8999999999999989E-3</c:v>
                </c:pt>
                <c:pt idx="2747">
                  <c:v>3.1904399999999999E-2</c:v>
                </c:pt>
                <c:pt idx="2748">
                  <c:v>2.3778999999999998E-2</c:v>
                </c:pt>
                <c:pt idx="2749">
                  <c:v>3.0387000000000001E-2</c:v>
                </c:pt>
                <c:pt idx="2750">
                  <c:v>2.7444000000000003E-2</c:v>
                </c:pt>
                <c:pt idx="2751">
                  <c:v>4.0783380000000001E-2</c:v>
                </c:pt>
                <c:pt idx="2752">
                  <c:v>4.1168240000000002E-2</c:v>
                </c:pt>
                <c:pt idx="2753">
                  <c:v>4.0883380000000004E-2</c:v>
                </c:pt>
                <c:pt idx="2754">
                  <c:v>4.0744660000000002E-2</c:v>
                </c:pt>
                <c:pt idx="2755">
                  <c:v>2.9549999999999993E-3</c:v>
                </c:pt>
                <c:pt idx="2756">
                  <c:v>8.2409999999999983E-3</c:v>
                </c:pt>
                <c:pt idx="2757">
                  <c:v>1.2279999999999999E-3</c:v>
                </c:pt>
                <c:pt idx="2758">
                  <c:v>4.7127000000000002E-2</c:v>
                </c:pt>
                <c:pt idx="2759">
                  <c:v>4.2617000000000002E-2</c:v>
                </c:pt>
                <c:pt idx="2760">
                  <c:v>4.6040000000000005E-2</c:v>
                </c:pt>
                <c:pt idx="2761">
                  <c:v>4.0184999999999998E-2</c:v>
                </c:pt>
                <c:pt idx="2762">
                  <c:v>6.0315590000000002E-2</c:v>
                </c:pt>
                <c:pt idx="2763">
                  <c:v>5.9982429999999996E-2</c:v>
                </c:pt>
                <c:pt idx="2764">
                  <c:v>5.9795000000000001E-2</c:v>
                </c:pt>
                <c:pt idx="2765">
                  <c:v>5.946485E-2</c:v>
                </c:pt>
                <c:pt idx="2766">
                  <c:v>1.1480000000000032E-3</c:v>
                </c:pt>
                <c:pt idx="2767">
                  <c:v>4.4870000000000049E-3</c:v>
                </c:pt>
                <c:pt idx="2768">
                  <c:v>2.0680000000000004E-3</c:v>
                </c:pt>
                <c:pt idx="2769">
                  <c:v>2.8013699999999996E-2</c:v>
                </c:pt>
                <c:pt idx="2770">
                  <c:v>2.6262000000000001E-2</c:v>
                </c:pt>
                <c:pt idx="2771">
                  <c:v>2.1113999999999997E-2</c:v>
                </c:pt>
                <c:pt idx="2772">
                  <c:v>2.4962999999999999E-2</c:v>
                </c:pt>
                <c:pt idx="2773">
                  <c:v>3.6690239999999999E-2</c:v>
                </c:pt>
                <c:pt idx="2774">
                  <c:v>3.6784190000000001E-2</c:v>
                </c:pt>
                <c:pt idx="2775">
                  <c:v>3.6272729999999996E-2</c:v>
                </c:pt>
                <c:pt idx="2776">
                  <c:v>3.720934E-2</c:v>
                </c:pt>
                <c:pt idx="2777">
                  <c:v>3.8180000000000019E-3</c:v>
                </c:pt>
                <c:pt idx="2778">
                  <c:v>6.0479999999999978E-3</c:v>
                </c:pt>
                <c:pt idx="2779">
                  <c:v>2.3970000000000033E-3</c:v>
                </c:pt>
                <c:pt idx="2780">
                  <c:v>3.6014999999999998E-2</c:v>
                </c:pt>
                <c:pt idx="2781">
                  <c:v>3.2265000000000002E-2</c:v>
                </c:pt>
                <c:pt idx="2782">
                  <c:v>2.6457000000000001E-2</c:v>
                </c:pt>
                <c:pt idx="2783">
                  <c:v>3.4265999999999998E-2</c:v>
                </c:pt>
                <c:pt idx="2784">
                  <c:v>4.5830179999999998E-2</c:v>
                </c:pt>
                <c:pt idx="2785">
                  <c:v>4.6449689999999995E-2</c:v>
                </c:pt>
                <c:pt idx="2786">
                  <c:v>4.5540399999999995E-2</c:v>
                </c:pt>
                <c:pt idx="2787">
                  <c:v>4.6478439999999996E-2</c:v>
                </c:pt>
                <c:pt idx="2788">
                  <c:v>1.9299999999999992E-4</c:v>
                </c:pt>
                <c:pt idx="2789">
                  <c:v>4.1211000000000004E-4</c:v>
                </c:pt>
                <c:pt idx="2790">
                  <c:v>2.5838E-4</c:v>
                </c:pt>
                <c:pt idx="2791">
                  <c:v>6.9986000000000007E-4</c:v>
                </c:pt>
                <c:pt idx="2792">
                  <c:v>6.905800000000001E-4</c:v>
                </c:pt>
                <c:pt idx="2793">
                  <c:v>6.2735000000000004E-4</c:v>
                </c:pt>
                <c:pt idx="2794">
                  <c:v>6.4992000000000001E-4</c:v>
                </c:pt>
                <c:pt idx="2795">
                  <c:v>5.5548000000000001E-4</c:v>
                </c:pt>
                <c:pt idx="2796">
                  <c:v>8.4427579999999996E-4</c:v>
                </c:pt>
                <c:pt idx="2797">
                  <c:v>8.1526899999999998E-4</c:v>
                </c:pt>
                <c:pt idx="2798">
                  <c:v>7.9514519999999999E-4</c:v>
                </c:pt>
                <c:pt idx="2799">
                  <c:v>4.3090000000000012E-4</c:v>
                </c:pt>
                <c:pt idx="2800">
                  <c:v>4.860000000000001E-4</c:v>
                </c:pt>
                <c:pt idx="2801">
                  <c:v>3.9389999999999998E-4</c:v>
                </c:pt>
                <c:pt idx="2802">
                  <c:v>1.1315299999999999E-3</c:v>
                </c:pt>
                <c:pt idx="2803">
                  <c:v>1.1102099999999999E-3</c:v>
                </c:pt>
                <c:pt idx="2804">
                  <c:v>9.7467000000000007E-4</c:v>
                </c:pt>
                <c:pt idx="2805">
                  <c:v>1.14901E-3</c:v>
                </c:pt>
                <c:pt idx="2806">
                  <c:v>1.0568800000000001E-3</c:v>
                </c:pt>
                <c:pt idx="2807">
                  <c:v>1.3070829000000001E-3</c:v>
                </c:pt>
                <c:pt idx="2808">
                  <c:v>1.2680390000000001E-3</c:v>
                </c:pt>
                <c:pt idx="2809">
                  <c:v>1.3087497000000001E-3</c:v>
                </c:pt>
                <c:pt idx="2810">
                  <c:v>6.2009999999999973E-4</c:v>
                </c:pt>
                <c:pt idx="2811">
                  <c:v>8.0829999999999986E-4</c:v>
                </c:pt>
                <c:pt idx="2812">
                  <c:v>4.9769999999999979E-4</c:v>
                </c:pt>
                <c:pt idx="2813">
                  <c:v>1.9635900000000003E-3</c:v>
                </c:pt>
                <c:pt idx="2814">
                  <c:v>1.9189400000000001E-3</c:v>
                </c:pt>
                <c:pt idx="2815">
                  <c:v>1.6105E-3</c:v>
                </c:pt>
                <c:pt idx="2816">
                  <c:v>1.9849500000000001E-3</c:v>
                </c:pt>
                <c:pt idx="2817">
                  <c:v>1.8342300000000001E-3</c:v>
                </c:pt>
                <c:pt idx="2818">
                  <c:v>2.3998919999999998E-3</c:v>
                </c:pt>
                <c:pt idx="2819">
                  <c:v>2.2746140000000003E-3</c:v>
                </c:pt>
                <c:pt idx="2820">
                  <c:v>2.2827579999999997E-3</c:v>
                </c:pt>
                <c:pt idx="2821">
                  <c:v>5.7558000000000002E-4</c:v>
                </c:pt>
                <c:pt idx="2822">
                  <c:v>3.3639E-4</c:v>
                </c:pt>
                <c:pt idx="2823">
                  <c:v>3.1529999999999991E-4</c:v>
                </c:pt>
                <c:pt idx="2824">
                  <c:v>7.8181000000000008E-4</c:v>
                </c:pt>
                <c:pt idx="2825">
                  <c:v>9.2986999999999996E-4</c:v>
                </c:pt>
                <c:pt idx="2826">
                  <c:v>5.5480000000000004E-4</c:v>
                </c:pt>
                <c:pt idx="2827">
                  <c:v>7.3742000000000013E-4</c:v>
                </c:pt>
                <c:pt idx="2828">
                  <c:v>9.4272999999999991E-4</c:v>
                </c:pt>
                <c:pt idx="2829">
                  <c:v>9.5591510000000003E-4</c:v>
                </c:pt>
                <c:pt idx="2830">
                  <c:v>9.735849999999999E-4</c:v>
                </c:pt>
                <c:pt idx="2831">
                  <c:v>9.788939999999999E-4</c:v>
                </c:pt>
                <c:pt idx="2832">
                  <c:v>2.7620000000000006E-2</c:v>
                </c:pt>
                <c:pt idx="2833">
                  <c:v>3.0799999999999994E-3</c:v>
                </c:pt>
                <c:pt idx="2834">
                  <c:v>0.16409200000000002</c:v>
                </c:pt>
                <c:pt idx="2835">
                  <c:v>0.14403199999999999</c:v>
                </c:pt>
                <c:pt idx="2836">
                  <c:v>0.11595300000000001</c:v>
                </c:pt>
                <c:pt idx="2837">
                  <c:v>0.176394</c:v>
                </c:pt>
                <c:pt idx="2838">
                  <c:v>0.13715899999999998</c:v>
                </c:pt>
                <c:pt idx="2839">
                  <c:v>0.20841460000000001</c:v>
                </c:pt>
                <c:pt idx="2840">
                  <c:v>0.20900470000000002</c:v>
                </c:pt>
                <c:pt idx="2841">
                  <c:v>0.207591</c:v>
                </c:pt>
                <c:pt idx="2842">
                  <c:v>0.2078168</c:v>
                </c:pt>
                <c:pt idx="2843">
                  <c:v>7.3300000000000032E-3</c:v>
                </c:pt>
                <c:pt idx="2844">
                  <c:v>6.860000000000005E-3</c:v>
                </c:pt>
                <c:pt idx="2845">
                  <c:v>0.14583399999999999</c:v>
                </c:pt>
                <c:pt idx="2846">
                  <c:v>0.13289599999999999</c:v>
                </c:pt>
                <c:pt idx="2847">
                  <c:v>0.10761499999999999</c:v>
                </c:pt>
                <c:pt idx="2848">
                  <c:v>0.15853099999999998</c:v>
                </c:pt>
                <c:pt idx="2849">
                  <c:v>0.12498600000000001</c:v>
                </c:pt>
                <c:pt idx="2850">
                  <c:v>0.18962710000000002</c:v>
                </c:pt>
                <c:pt idx="2851">
                  <c:v>0.19151370000000001</c:v>
                </c:pt>
                <c:pt idx="2852">
                  <c:v>0.18694040000000001</c:v>
                </c:pt>
                <c:pt idx="2853">
                  <c:v>0.18943300000000002</c:v>
                </c:pt>
                <c:pt idx="2854">
                  <c:v>8.7399999999999978E-3</c:v>
                </c:pt>
                <c:pt idx="2855">
                  <c:v>2.4870000000000003E-2</c:v>
                </c:pt>
                <c:pt idx="2856">
                  <c:v>0.163829</c:v>
                </c:pt>
                <c:pt idx="2857">
                  <c:v>0.15038400000000002</c:v>
                </c:pt>
                <c:pt idx="2858">
                  <c:v>0.11806299999999999</c:v>
                </c:pt>
                <c:pt idx="2859">
                  <c:v>0.17711100000000002</c:v>
                </c:pt>
                <c:pt idx="2860">
                  <c:v>0.13953199999999999</c:v>
                </c:pt>
                <c:pt idx="2861">
                  <c:v>0.21118420000000002</c:v>
                </c:pt>
                <c:pt idx="2862">
                  <c:v>0.20992440000000001</c:v>
                </c:pt>
                <c:pt idx="2863">
                  <c:v>0.2082368</c:v>
                </c:pt>
                <c:pt idx="2864">
                  <c:v>0.2123323</c:v>
                </c:pt>
                <c:pt idx="2865">
                  <c:v>3.3620000000000039E-3</c:v>
                </c:pt>
                <c:pt idx="2866">
                  <c:v>7.7460000000000029E-3</c:v>
                </c:pt>
                <c:pt idx="2867">
                  <c:v>1.3670000000000002E-3</c:v>
                </c:pt>
                <c:pt idx="2868">
                  <c:v>3.7742999999999999E-2</c:v>
                </c:pt>
                <c:pt idx="2869">
                  <c:v>2.9475999999999999E-2</c:v>
                </c:pt>
                <c:pt idx="2870">
                  <c:v>4.4499700000000003E-2</c:v>
                </c:pt>
                <c:pt idx="2871">
                  <c:v>3.4771999999999997E-2</c:v>
                </c:pt>
                <c:pt idx="2872">
                  <c:v>5.2538120000000001E-2</c:v>
                </c:pt>
                <c:pt idx="2873">
                  <c:v>5.2723180000000001E-2</c:v>
                </c:pt>
                <c:pt idx="2874">
                  <c:v>5.2496680000000004E-2</c:v>
                </c:pt>
                <c:pt idx="2875">
                  <c:v>5.2355400000000003E-2</c:v>
                </c:pt>
                <c:pt idx="2876">
                  <c:v>4.0639999999999982E-3</c:v>
                </c:pt>
                <c:pt idx="2877">
                  <c:v>9.562000000000008E-3</c:v>
                </c:pt>
                <c:pt idx="2878">
                  <c:v>1.3940000000000063E-3</c:v>
                </c:pt>
                <c:pt idx="2879">
                  <c:v>5.2808999999999995E-2</c:v>
                </c:pt>
                <c:pt idx="2880">
                  <c:v>3.8547999999999999E-2</c:v>
                </c:pt>
                <c:pt idx="2881">
                  <c:v>5.7163000000000005E-2</c:v>
                </c:pt>
                <c:pt idx="2882">
                  <c:v>4.5263999999999999E-2</c:v>
                </c:pt>
                <c:pt idx="2883">
                  <c:v>6.6424659999999996E-2</c:v>
                </c:pt>
                <c:pt idx="2884">
                  <c:v>6.7513299999999998E-2</c:v>
                </c:pt>
                <c:pt idx="2885">
                  <c:v>6.7179600000000006E-2</c:v>
                </c:pt>
                <c:pt idx="2886">
                  <c:v>6.79173E-2</c:v>
                </c:pt>
                <c:pt idx="2887">
                  <c:v>4.4789999999999969E-3</c:v>
                </c:pt>
                <c:pt idx="2888">
                  <c:v>1.2379000000000001E-2</c:v>
                </c:pt>
                <c:pt idx="2889">
                  <c:v>3.1349999999999989E-3</c:v>
                </c:pt>
                <c:pt idx="2890">
                  <c:v>7.7853000000000006E-2</c:v>
                </c:pt>
                <c:pt idx="2891">
                  <c:v>7.0752999999999996E-2</c:v>
                </c:pt>
                <c:pt idx="2892">
                  <c:v>8.4262000000000004E-2</c:v>
                </c:pt>
                <c:pt idx="2893">
                  <c:v>6.5725999999999993E-2</c:v>
                </c:pt>
                <c:pt idx="2894">
                  <c:v>0.10068906</c:v>
                </c:pt>
                <c:pt idx="2895">
                  <c:v>0.10003061999999999</c:v>
                </c:pt>
                <c:pt idx="2896">
                  <c:v>9.8615499999999995E-2</c:v>
                </c:pt>
                <c:pt idx="2897">
                  <c:v>9.9020369999999996E-2</c:v>
                </c:pt>
                <c:pt idx="2898">
                  <c:v>2.8450000000000003E-3</c:v>
                </c:pt>
                <c:pt idx="2899">
                  <c:v>5.0520000000000009E-3</c:v>
                </c:pt>
                <c:pt idx="2900">
                  <c:v>2.3449999999999999E-3</c:v>
                </c:pt>
                <c:pt idx="2901">
                  <c:v>2.8311700000000002E-2</c:v>
                </c:pt>
                <c:pt idx="2902">
                  <c:v>2.6044000000000005E-2</c:v>
                </c:pt>
                <c:pt idx="2903">
                  <c:v>2.1127E-2</c:v>
                </c:pt>
                <c:pt idx="2904">
                  <c:v>2.5009000000000003E-2</c:v>
                </c:pt>
                <c:pt idx="2905">
                  <c:v>3.6553959999999996E-2</c:v>
                </c:pt>
                <c:pt idx="2906">
                  <c:v>3.7098900000000004E-2</c:v>
                </c:pt>
                <c:pt idx="2907">
                  <c:v>3.6270520000000001E-2</c:v>
                </c:pt>
                <c:pt idx="2908">
                  <c:v>3.6212859999999999E-2</c:v>
                </c:pt>
                <c:pt idx="2909">
                  <c:v>2.9389999999999972E-3</c:v>
                </c:pt>
                <c:pt idx="2910">
                  <c:v>9.7380000000000105E-3</c:v>
                </c:pt>
                <c:pt idx="2911">
                  <c:v>4.0359999999999979E-3</c:v>
                </c:pt>
                <c:pt idx="2912">
                  <c:v>5.8483000000000007E-2</c:v>
                </c:pt>
                <c:pt idx="2913">
                  <c:v>5.3970000000000004E-2</c:v>
                </c:pt>
                <c:pt idx="2914">
                  <c:v>4.2775000000000001E-2</c:v>
                </c:pt>
                <c:pt idx="2915">
                  <c:v>6.4351000000000005E-2</c:v>
                </c:pt>
                <c:pt idx="2916">
                  <c:v>7.6598039999999992E-2</c:v>
                </c:pt>
                <c:pt idx="2917">
                  <c:v>7.6528029999999997E-2</c:v>
                </c:pt>
                <c:pt idx="2918">
                  <c:v>7.5307300000000008E-2</c:v>
                </c:pt>
                <c:pt idx="2919">
                  <c:v>7.6493039999999998E-2</c:v>
                </c:pt>
                <c:pt idx="2920">
                  <c:v>2.7369999999999998E-4</c:v>
                </c:pt>
                <c:pt idx="2921">
                  <c:v>6.3879999999999991E-4</c:v>
                </c:pt>
                <c:pt idx="2922">
                  <c:v>3.6109999999999983E-4</c:v>
                </c:pt>
                <c:pt idx="2923">
                  <c:v>1.08479E-3</c:v>
                </c:pt>
                <c:pt idx="2924">
                  <c:v>1.1381099999999999E-3</c:v>
                </c:pt>
                <c:pt idx="2925">
                  <c:v>9.0910000000000003E-4</c:v>
                </c:pt>
                <c:pt idx="2926">
                  <c:v>1.15715E-3</c:v>
                </c:pt>
                <c:pt idx="2927">
                  <c:v>1.0541599999999999E-3</c:v>
                </c:pt>
                <c:pt idx="2928">
                  <c:v>1.268908E-3</c:v>
                </c:pt>
                <c:pt idx="2929">
                  <c:v>1.2374319999999999E-3</c:v>
                </c:pt>
                <c:pt idx="2930">
                  <c:v>1.1717163999999999E-3</c:v>
                </c:pt>
                <c:pt idx="2931">
                  <c:v>7.6179999999999998E-4</c:v>
                </c:pt>
                <c:pt idx="2932">
                  <c:v>7.5969999999999987E-4</c:v>
                </c:pt>
                <c:pt idx="2933">
                  <c:v>6.6590000000000009E-4</c:v>
                </c:pt>
                <c:pt idx="2934">
                  <c:v>1.9670899999999999E-3</c:v>
                </c:pt>
                <c:pt idx="2935">
                  <c:v>1.73252E-3</c:v>
                </c:pt>
                <c:pt idx="2936">
                  <c:v>1.4772000000000001E-3</c:v>
                </c:pt>
                <c:pt idx="2937">
                  <c:v>1.8621499999999999E-3</c:v>
                </c:pt>
                <c:pt idx="2938">
                  <c:v>1.6218199999999999E-3</c:v>
                </c:pt>
                <c:pt idx="2939">
                  <c:v>2.1868390000000003E-3</c:v>
                </c:pt>
                <c:pt idx="2940">
                  <c:v>2.0212260000000001E-3</c:v>
                </c:pt>
                <c:pt idx="2941">
                  <c:v>2.0597710000000002E-3</c:v>
                </c:pt>
                <c:pt idx="2942">
                  <c:v>9.2289999999999994E-4</c:v>
                </c:pt>
                <c:pt idx="2943">
                  <c:v>1.5471E-3</c:v>
                </c:pt>
                <c:pt idx="2944">
                  <c:v>9.3179999999999999E-4</c:v>
                </c:pt>
                <c:pt idx="2945">
                  <c:v>3.41698E-3</c:v>
                </c:pt>
                <c:pt idx="2946">
                  <c:v>3.2213999999999993E-3</c:v>
                </c:pt>
                <c:pt idx="2947">
                  <c:v>2.8446000000000001E-3</c:v>
                </c:pt>
                <c:pt idx="2948">
                  <c:v>3.4829600000000002E-3</c:v>
                </c:pt>
                <c:pt idx="2949">
                  <c:v>2.9412999999999996E-3</c:v>
                </c:pt>
                <c:pt idx="2950">
                  <c:v>3.9728790000000003E-3</c:v>
                </c:pt>
                <c:pt idx="2951">
                  <c:v>3.862641E-3</c:v>
                </c:pt>
                <c:pt idx="2952">
                  <c:v>3.9170790000000004E-3</c:v>
                </c:pt>
                <c:pt idx="2953">
                  <c:v>6.0780000000000014E-4</c:v>
                </c:pt>
                <c:pt idx="2954">
                  <c:v>6.6250000000000011E-4</c:v>
                </c:pt>
                <c:pt idx="2955">
                  <c:v>5.7590000000000007E-4</c:v>
                </c:pt>
                <c:pt idx="2956">
                  <c:v>1.41142E-3</c:v>
                </c:pt>
                <c:pt idx="2957">
                  <c:v>1.17684E-3</c:v>
                </c:pt>
                <c:pt idx="2958">
                  <c:v>1.02524E-3</c:v>
                </c:pt>
                <c:pt idx="2959">
                  <c:v>1.4521299999999998E-3</c:v>
                </c:pt>
                <c:pt idx="2960">
                  <c:v>1.10341E-3</c:v>
                </c:pt>
                <c:pt idx="2961">
                  <c:v>1.4552E-3</c:v>
                </c:pt>
                <c:pt idx="2962">
                  <c:v>1.584972E-3</c:v>
                </c:pt>
                <c:pt idx="2963">
                  <c:v>1.458813E-3</c:v>
                </c:pt>
                <c:pt idx="2964">
                  <c:v>3.1769999999999993E-2</c:v>
                </c:pt>
                <c:pt idx="2965">
                  <c:v>5.8799999999999963E-3</c:v>
                </c:pt>
                <c:pt idx="2966">
                  <c:v>0.20286199999999999</c:v>
                </c:pt>
                <c:pt idx="2967">
                  <c:v>0.18224600000000002</c:v>
                </c:pt>
                <c:pt idx="2968">
                  <c:v>0.14632999999999996</c:v>
                </c:pt>
                <c:pt idx="2969">
                  <c:v>0.22048999999999999</c:v>
                </c:pt>
                <c:pt idx="2970">
                  <c:v>0.193162</c:v>
                </c:pt>
                <c:pt idx="2971">
                  <c:v>0.26169619999999999</c:v>
                </c:pt>
                <c:pt idx="2972">
                  <c:v>0.26542579999999999</c:v>
                </c:pt>
                <c:pt idx="2973">
                  <c:v>0.26016980000000001</c:v>
                </c:pt>
                <c:pt idx="2974">
                  <c:v>0.26168399999999997</c:v>
                </c:pt>
                <c:pt idx="2975">
                  <c:v>9.7300000000000164E-3</c:v>
                </c:pt>
                <c:pt idx="2976">
                  <c:v>7.3499999999999954E-3</c:v>
                </c:pt>
                <c:pt idx="2977">
                  <c:v>0.18798100000000001</c:v>
                </c:pt>
                <c:pt idx="2978">
                  <c:v>0.16813500000000001</c:v>
                </c:pt>
                <c:pt idx="2979">
                  <c:v>0.13549</c:v>
                </c:pt>
                <c:pt idx="2980">
                  <c:v>0.20208700000000002</c:v>
                </c:pt>
                <c:pt idx="2981">
                  <c:v>0.17927399999999999</c:v>
                </c:pt>
                <c:pt idx="2982">
                  <c:v>0.2400457</c:v>
                </c:pt>
                <c:pt idx="2983">
                  <c:v>0.2390893</c:v>
                </c:pt>
                <c:pt idx="2984">
                  <c:v>0.236484</c:v>
                </c:pt>
                <c:pt idx="2985">
                  <c:v>0.238041</c:v>
                </c:pt>
                <c:pt idx="2986">
                  <c:v>7.4700000000000322E-3</c:v>
                </c:pt>
                <c:pt idx="2987">
                  <c:v>3.6000000000000004E-2</c:v>
                </c:pt>
                <c:pt idx="2988">
                  <c:v>0.20447600000000002</c:v>
                </c:pt>
                <c:pt idx="2989">
                  <c:v>0.18521699999999996</c:v>
                </c:pt>
                <c:pt idx="2990">
                  <c:v>0.15058000000000005</c:v>
                </c:pt>
                <c:pt idx="2991">
                  <c:v>0.222167</c:v>
                </c:pt>
                <c:pt idx="2992">
                  <c:v>0.19736499999999998</c:v>
                </c:pt>
                <c:pt idx="2993">
                  <c:v>0.26461049999999997</c:v>
                </c:pt>
                <c:pt idx="2994">
                  <c:v>0.265322</c:v>
                </c:pt>
                <c:pt idx="2995">
                  <c:v>0.26556170000000001</c:v>
                </c:pt>
                <c:pt idx="2996">
                  <c:v>0.26405039999999996</c:v>
                </c:pt>
                <c:pt idx="2997">
                  <c:v>3.1359999999999999E-3</c:v>
                </c:pt>
                <c:pt idx="2998">
                  <c:v>1.0273000000000004E-2</c:v>
                </c:pt>
                <c:pt idx="2999">
                  <c:v>3.9460000000000051E-3</c:v>
                </c:pt>
                <c:pt idx="3000">
                  <c:v>4.8649999999999999E-2</c:v>
                </c:pt>
                <c:pt idx="3001">
                  <c:v>3.8356000000000001E-2</c:v>
                </c:pt>
                <c:pt idx="3002">
                  <c:v>5.5157999999999999E-2</c:v>
                </c:pt>
                <c:pt idx="3003">
                  <c:v>4.9423000000000002E-2</c:v>
                </c:pt>
                <c:pt idx="3004">
                  <c:v>6.6289610000000013E-2</c:v>
                </c:pt>
                <c:pt idx="3005">
                  <c:v>6.7106909999999992E-2</c:v>
                </c:pt>
                <c:pt idx="3006">
                  <c:v>6.6311800000000004E-2</c:v>
                </c:pt>
                <c:pt idx="3007">
                  <c:v>6.5871660000000012E-2</c:v>
                </c:pt>
                <c:pt idx="3008">
                  <c:v>3.1999999999999945E-3</c:v>
                </c:pt>
                <c:pt idx="3009">
                  <c:v>1.1601E-2</c:v>
                </c:pt>
                <c:pt idx="3010">
                  <c:v>2.8159999999999991E-3</c:v>
                </c:pt>
                <c:pt idx="3011">
                  <c:v>6.6686999999999996E-2</c:v>
                </c:pt>
                <c:pt idx="3012">
                  <c:v>4.8295999999999992E-2</c:v>
                </c:pt>
                <c:pt idx="3013">
                  <c:v>7.0930999999999994E-2</c:v>
                </c:pt>
                <c:pt idx="3014">
                  <c:v>6.3633999999999996E-2</c:v>
                </c:pt>
                <c:pt idx="3015">
                  <c:v>8.4876080000000007E-2</c:v>
                </c:pt>
                <c:pt idx="3016">
                  <c:v>8.5797129999999999E-2</c:v>
                </c:pt>
                <c:pt idx="3017">
                  <c:v>8.5023299999999996E-2</c:v>
                </c:pt>
                <c:pt idx="3018">
                  <c:v>8.4916389999999994E-2</c:v>
                </c:pt>
                <c:pt idx="3019">
                  <c:v>5.3800000000000098E-3</c:v>
                </c:pt>
                <c:pt idx="3020">
                  <c:v>1.5370000000000009E-2</c:v>
                </c:pt>
                <c:pt idx="3021">
                  <c:v>4.9900000000000083E-3</c:v>
                </c:pt>
                <c:pt idx="3022">
                  <c:v>9.8724000000000006E-2</c:v>
                </c:pt>
                <c:pt idx="3023">
                  <c:v>8.8302000000000005E-2</c:v>
                </c:pt>
                <c:pt idx="3024">
                  <c:v>0.104476</c:v>
                </c:pt>
                <c:pt idx="3025">
                  <c:v>9.1927999999999982E-2</c:v>
                </c:pt>
                <c:pt idx="3026">
                  <c:v>0.12573963999999999</c:v>
                </c:pt>
                <c:pt idx="3027">
                  <c:v>0.12635469999999999</c:v>
                </c:pt>
                <c:pt idx="3028">
                  <c:v>0.12429889999999999</c:v>
                </c:pt>
                <c:pt idx="3029">
                  <c:v>0.12589407999999999</c:v>
                </c:pt>
                <c:pt idx="3030">
                  <c:v>3.7809999999999996E-3</c:v>
                </c:pt>
                <c:pt idx="3031">
                  <c:v>6.4400000000000013E-3</c:v>
                </c:pt>
                <c:pt idx="3032">
                  <c:v>2.7879999999999988E-3</c:v>
                </c:pt>
                <c:pt idx="3033">
                  <c:v>3.6643999999999996E-2</c:v>
                </c:pt>
                <c:pt idx="3034">
                  <c:v>3.2721E-2</c:v>
                </c:pt>
                <c:pt idx="3035">
                  <c:v>2.6737000000000004E-2</c:v>
                </c:pt>
                <c:pt idx="3036">
                  <c:v>3.4780000000000005E-2</c:v>
                </c:pt>
                <c:pt idx="3037">
                  <c:v>4.6488640000000005E-2</c:v>
                </c:pt>
                <c:pt idx="3038">
                  <c:v>4.6561730000000003E-2</c:v>
                </c:pt>
                <c:pt idx="3039">
                  <c:v>4.6302980000000001E-2</c:v>
                </c:pt>
                <c:pt idx="3040">
                  <c:v>4.6241990000000004E-2</c:v>
                </c:pt>
                <c:pt idx="3041">
                  <c:v>3.5789999999999988E-3</c:v>
                </c:pt>
                <c:pt idx="3042">
                  <c:v>9.8479999999999956E-3</c:v>
                </c:pt>
                <c:pt idx="3043">
                  <c:v>2.4350000000000066E-3</c:v>
                </c:pt>
                <c:pt idx="3044">
                  <c:v>5.917E-2</c:v>
                </c:pt>
                <c:pt idx="3045">
                  <c:v>5.3079000000000001E-2</c:v>
                </c:pt>
                <c:pt idx="3046">
                  <c:v>4.3174999999999991E-2</c:v>
                </c:pt>
                <c:pt idx="3047">
                  <c:v>6.4026E-2</c:v>
                </c:pt>
                <c:pt idx="3048">
                  <c:v>7.636794999999999E-2</c:v>
                </c:pt>
                <c:pt idx="3049">
                  <c:v>7.7165559999999994E-2</c:v>
                </c:pt>
                <c:pt idx="3050">
                  <c:v>7.49393E-2</c:v>
                </c:pt>
                <c:pt idx="3051">
                  <c:v>7.6684990000000008E-2</c:v>
                </c:pt>
                <c:pt idx="3052">
                  <c:v>5.689E-4</c:v>
                </c:pt>
                <c:pt idx="3053">
                  <c:v>4.483E-4</c:v>
                </c:pt>
                <c:pt idx="3054">
                  <c:v>6.3809999999999995E-4</c:v>
                </c:pt>
                <c:pt idx="3055">
                  <c:v>1.3907199999999998E-3</c:v>
                </c:pt>
                <c:pt idx="3056">
                  <c:v>1.32146E-3</c:v>
                </c:pt>
                <c:pt idx="3057">
                  <c:v>1.3258600000000001E-3</c:v>
                </c:pt>
                <c:pt idx="3058">
                  <c:v>1.5272E-3</c:v>
                </c:pt>
                <c:pt idx="3059">
                  <c:v>1.5647899999999999E-3</c:v>
                </c:pt>
                <c:pt idx="3060">
                  <c:v>1.648891E-3</c:v>
                </c:pt>
                <c:pt idx="3061">
                  <c:v>1.73573E-3</c:v>
                </c:pt>
                <c:pt idx="3062">
                  <c:v>1.8124396999999999E-3</c:v>
                </c:pt>
                <c:pt idx="3063">
                  <c:v>9.6120000000000016E-4</c:v>
                </c:pt>
                <c:pt idx="3064">
                  <c:v>1.3304000000000002E-3</c:v>
                </c:pt>
                <c:pt idx="3065">
                  <c:v>8.0919999999999994E-4</c:v>
                </c:pt>
                <c:pt idx="3066">
                  <c:v>2.2673700000000003E-3</c:v>
                </c:pt>
                <c:pt idx="3067">
                  <c:v>2.07391E-3</c:v>
                </c:pt>
                <c:pt idx="3068">
                  <c:v>1.9885000000000002E-3</c:v>
                </c:pt>
                <c:pt idx="3069">
                  <c:v>2.5243499999999999E-3</c:v>
                </c:pt>
                <c:pt idx="3070">
                  <c:v>2.3409100000000003E-3</c:v>
                </c:pt>
                <c:pt idx="3071">
                  <c:v>2.6774450000000001E-3</c:v>
                </c:pt>
                <c:pt idx="3072">
                  <c:v>2.5373679999999999E-3</c:v>
                </c:pt>
                <c:pt idx="3073">
                  <c:v>2.654114E-3</c:v>
                </c:pt>
                <c:pt idx="3074">
                  <c:v>1.5246000000000001E-3</c:v>
                </c:pt>
                <c:pt idx="3075">
                  <c:v>1.5547E-3</c:v>
                </c:pt>
                <c:pt idx="3076">
                  <c:v>9.7990000000000056E-4</c:v>
                </c:pt>
                <c:pt idx="3077">
                  <c:v>4.2495999999999992E-3</c:v>
                </c:pt>
                <c:pt idx="3078">
                  <c:v>4.0764E-3</c:v>
                </c:pt>
                <c:pt idx="3079">
                  <c:v>3.7573999999999997E-3</c:v>
                </c:pt>
                <c:pt idx="3080">
                  <c:v>4.3446399999999994E-3</c:v>
                </c:pt>
                <c:pt idx="3081">
                  <c:v>4.0114E-3</c:v>
                </c:pt>
                <c:pt idx="3082">
                  <c:v>4.7475910000000007E-3</c:v>
                </c:pt>
                <c:pt idx="3083">
                  <c:v>4.7017839999999997E-3</c:v>
                </c:pt>
                <c:pt idx="3084">
                  <c:v>4.8519729999999999E-3</c:v>
                </c:pt>
                <c:pt idx="3085">
                  <c:v>8.1839999999999994E-4</c:v>
                </c:pt>
                <c:pt idx="3086">
                  <c:v>1.0655E-3</c:v>
                </c:pt>
                <c:pt idx="3087">
                  <c:v>5.2179999999999978E-4</c:v>
                </c:pt>
                <c:pt idx="3088">
                  <c:v>1.7780700000000001E-3</c:v>
                </c:pt>
                <c:pt idx="3089">
                  <c:v>1.7022999999999999E-3</c:v>
                </c:pt>
                <c:pt idx="3090">
                  <c:v>1.44192E-3</c:v>
                </c:pt>
                <c:pt idx="3091">
                  <c:v>1.8613700000000002E-3</c:v>
                </c:pt>
                <c:pt idx="3092">
                  <c:v>1.5429200000000001E-3</c:v>
                </c:pt>
                <c:pt idx="3093">
                  <c:v>1.967973E-3</c:v>
                </c:pt>
                <c:pt idx="3094">
                  <c:v>1.9690890000000003E-3</c:v>
                </c:pt>
                <c:pt idx="3095">
                  <c:v>2.1202370000000001E-3</c:v>
                </c:pt>
                <c:pt idx="3096">
                  <c:v>5.8429999999999982E-2</c:v>
                </c:pt>
                <c:pt idx="3097">
                  <c:v>0.54025999999999996</c:v>
                </c:pt>
                <c:pt idx="3098">
                  <c:v>0.48970000000000002</c:v>
                </c:pt>
                <c:pt idx="3099">
                  <c:v>0.39359</c:v>
                </c:pt>
                <c:pt idx="3100">
                  <c:v>0.58305000000000007</c:v>
                </c:pt>
                <c:pt idx="3101">
                  <c:v>0.51330000000000009</c:v>
                </c:pt>
                <c:pt idx="3102">
                  <c:v>0.46109999999999995</c:v>
                </c:pt>
                <c:pt idx="3103">
                  <c:v>9.4210000000000016E-2</c:v>
                </c:pt>
                <c:pt idx="3104">
                  <c:v>0.56342000000000003</c:v>
                </c:pt>
                <c:pt idx="3105">
                  <c:v>0.50822000000000001</c:v>
                </c:pt>
                <c:pt idx="3106">
                  <c:v>0.40867000000000003</c:v>
                </c:pt>
                <c:pt idx="3107">
                  <c:v>0.61263000000000001</c:v>
                </c:pt>
                <c:pt idx="3108">
                  <c:v>0.53812000000000004</c:v>
                </c:pt>
                <c:pt idx="3109">
                  <c:v>0.48549000000000003</c:v>
                </c:pt>
                <c:pt idx="3110">
                  <c:v>2.8880000000000017E-2</c:v>
                </c:pt>
                <c:pt idx="3111">
                  <c:v>1.7609999999999987E-2</c:v>
                </c:pt>
                <c:pt idx="3112">
                  <c:v>0.13644500000000001</c:v>
                </c:pt>
                <c:pt idx="3113">
                  <c:v>0.11102300000000001</c:v>
                </c:pt>
                <c:pt idx="3114">
                  <c:v>0.160889</c:v>
                </c:pt>
                <c:pt idx="3115">
                  <c:v>0.14271800000000001</c:v>
                </c:pt>
                <c:pt idx="3116">
                  <c:v>0.127002</c:v>
                </c:pt>
                <c:pt idx="3117">
                  <c:v>0.19192389999999998</c:v>
                </c:pt>
                <c:pt idx="3118">
                  <c:v>0.1934092</c:v>
                </c:pt>
                <c:pt idx="3119">
                  <c:v>0.19146050000000001</c:v>
                </c:pt>
                <c:pt idx="3120">
                  <c:v>0.1928704</c:v>
                </c:pt>
                <c:pt idx="3121">
                  <c:v>3.1859999999999972E-2</c:v>
                </c:pt>
                <c:pt idx="3122">
                  <c:v>2.1839999999999998E-2</c:v>
                </c:pt>
                <c:pt idx="3123">
                  <c:v>0.19216599999999998</c:v>
                </c:pt>
                <c:pt idx="3124">
                  <c:v>0.14033999999999996</c:v>
                </c:pt>
                <c:pt idx="3125">
                  <c:v>0.20769299999999999</c:v>
                </c:pt>
                <c:pt idx="3126">
                  <c:v>0.18345100000000003</c:v>
                </c:pt>
                <c:pt idx="3127">
                  <c:v>0.16364300000000001</c:v>
                </c:pt>
                <c:pt idx="3128">
                  <c:v>0.24617749999999999</c:v>
                </c:pt>
                <c:pt idx="3129">
                  <c:v>0.24978899999999998</c:v>
                </c:pt>
                <c:pt idx="3130">
                  <c:v>0.24519199999999999</c:v>
                </c:pt>
                <c:pt idx="3131">
                  <c:v>0.2470492</c:v>
                </c:pt>
                <c:pt idx="3132">
                  <c:v>4.8819999999999975E-2</c:v>
                </c:pt>
                <c:pt idx="3133">
                  <c:v>3.127000000000002E-2</c:v>
                </c:pt>
                <c:pt idx="3134">
                  <c:v>0.28000999999999998</c:v>
                </c:pt>
                <c:pt idx="3135">
                  <c:v>0.25744</c:v>
                </c:pt>
                <c:pt idx="3136">
                  <c:v>0.30618600000000001</c:v>
                </c:pt>
                <c:pt idx="3137">
                  <c:v>0.26776</c:v>
                </c:pt>
                <c:pt idx="3138">
                  <c:v>0.24225000000000002</c:v>
                </c:pt>
                <c:pt idx="3139">
                  <c:v>0.36430880000000004</c:v>
                </c:pt>
                <c:pt idx="3140">
                  <c:v>0.36639159999999998</c:v>
                </c:pt>
                <c:pt idx="3141">
                  <c:v>0.3633652</c:v>
                </c:pt>
                <c:pt idx="3142">
                  <c:v>0.36648459999999999</c:v>
                </c:pt>
                <c:pt idx="3143">
                  <c:v>2.2769999999999999E-2</c:v>
                </c:pt>
                <c:pt idx="3144">
                  <c:v>1.4679999999999999E-2</c:v>
                </c:pt>
                <c:pt idx="3145">
                  <c:v>0.10592299999999999</c:v>
                </c:pt>
                <c:pt idx="3146">
                  <c:v>9.9690999999999988E-2</c:v>
                </c:pt>
                <c:pt idx="3147">
                  <c:v>7.6796000000000003E-2</c:v>
                </c:pt>
                <c:pt idx="3148">
                  <c:v>0.100947</c:v>
                </c:pt>
                <c:pt idx="3149">
                  <c:v>9.0860999999999997E-2</c:v>
                </c:pt>
                <c:pt idx="3150">
                  <c:v>0.1330443</c:v>
                </c:pt>
                <c:pt idx="3151">
                  <c:v>0.13720209999999999</c:v>
                </c:pt>
                <c:pt idx="3152">
                  <c:v>0.13375100000000001</c:v>
                </c:pt>
                <c:pt idx="3153">
                  <c:v>0.13514203</c:v>
                </c:pt>
                <c:pt idx="3154">
                  <c:v>2.8810000000000002E-2</c:v>
                </c:pt>
                <c:pt idx="3155">
                  <c:v>2.0800000000000013E-2</c:v>
                </c:pt>
                <c:pt idx="3156">
                  <c:v>0.17114299999999999</c:v>
                </c:pt>
                <c:pt idx="3157">
                  <c:v>0.15609300000000001</c:v>
                </c:pt>
                <c:pt idx="3158">
                  <c:v>0.12372</c:v>
                </c:pt>
                <c:pt idx="3159">
                  <c:v>0.185805</c:v>
                </c:pt>
                <c:pt idx="3160">
                  <c:v>0.150367</c:v>
                </c:pt>
                <c:pt idx="3161">
                  <c:v>0.22031239999999999</c:v>
                </c:pt>
                <c:pt idx="3162">
                  <c:v>0.22105739999999999</c:v>
                </c:pt>
                <c:pt idx="3163">
                  <c:v>0.22158710000000001</c:v>
                </c:pt>
                <c:pt idx="3164">
                  <c:v>0.2201988</c:v>
                </c:pt>
                <c:pt idx="3165">
                  <c:v>3.592999999999999E-2</c:v>
                </c:pt>
                <c:pt idx="3166">
                  <c:v>2.5400000000000034E-2</c:v>
                </c:pt>
                <c:pt idx="3167">
                  <c:v>0.21659800000000001</c:v>
                </c:pt>
                <c:pt idx="3168">
                  <c:v>0.19447300000000001</c:v>
                </c:pt>
                <c:pt idx="3169">
                  <c:v>0.15558</c:v>
                </c:pt>
                <c:pt idx="3170">
                  <c:v>0.23527200000000001</c:v>
                </c:pt>
                <c:pt idx="3171">
                  <c:v>0.206122</c:v>
                </c:pt>
                <c:pt idx="3172">
                  <c:v>0.27775349999999999</c:v>
                </c:pt>
                <c:pt idx="3173">
                  <c:v>0.28205639999999998</c:v>
                </c:pt>
                <c:pt idx="3174">
                  <c:v>0.28060420000000003</c:v>
                </c:pt>
                <c:pt idx="3175">
                  <c:v>0.27661530000000001</c:v>
                </c:pt>
                <c:pt idx="3176">
                  <c:v>6.2780000000000058E-2</c:v>
                </c:pt>
                <c:pt idx="3177">
                  <c:v>0.53893000000000002</c:v>
                </c:pt>
                <c:pt idx="3178">
                  <c:v>0.49200999999999995</c:v>
                </c:pt>
                <c:pt idx="3179">
                  <c:v>0.39076</c:v>
                </c:pt>
                <c:pt idx="3180">
                  <c:v>0.58187999999999995</c:v>
                </c:pt>
                <c:pt idx="3181">
                  <c:v>0.51607000000000003</c:v>
                </c:pt>
                <c:pt idx="3182">
                  <c:v>0.45968000000000003</c:v>
                </c:pt>
                <c:pt idx="3183">
                  <c:v>2.7159999999999962E-2</c:v>
                </c:pt>
                <c:pt idx="3184">
                  <c:v>0.51380000000000003</c:v>
                </c:pt>
                <c:pt idx="3185">
                  <c:v>0.46649000000000007</c:v>
                </c:pt>
                <c:pt idx="3186">
                  <c:v>0.37246000000000001</c:v>
                </c:pt>
                <c:pt idx="3187">
                  <c:v>0.55942999999999998</c:v>
                </c:pt>
                <c:pt idx="3188">
                  <c:v>0.49298999999999998</c:v>
                </c:pt>
                <c:pt idx="3189">
                  <c:v>0.44145000000000001</c:v>
                </c:pt>
                <c:pt idx="3190">
                  <c:v>9.6199999999999897E-3</c:v>
                </c:pt>
                <c:pt idx="3191">
                  <c:v>1.7500000000000016E-2</c:v>
                </c:pt>
                <c:pt idx="3192">
                  <c:v>0.12753599999999998</c:v>
                </c:pt>
                <c:pt idx="3193">
                  <c:v>0.101506</c:v>
                </c:pt>
                <c:pt idx="3194">
                  <c:v>0.14785600000000002</c:v>
                </c:pt>
                <c:pt idx="3195">
                  <c:v>0.13108799999999998</c:v>
                </c:pt>
                <c:pt idx="3196">
                  <c:v>0.117003</c:v>
                </c:pt>
                <c:pt idx="3197">
                  <c:v>0.17679529999999999</c:v>
                </c:pt>
                <c:pt idx="3198">
                  <c:v>0.17752359999999998</c:v>
                </c:pt>
                <c:pt idx="3199">
                  <c:v>0.17860420000000002</c:v>
                </c:pt>
                <c:pt idx="3200">
                  <c:v>0.17574229999999999</c:v>
                </c:pt>
                <c:pt idx="3201">
                  <c:v>1.0959999999999998E-2</c:v>
                </c:pt>
                <c:pt idx="3202">
                  <c:v>2.2260000000000002E-2</c:v>
                </c:pt>
                <c:pt idx="3203">
                  <c:v>0.17255399999999999</c:v>
                </c:pt>
                <c:pt idx="3204">
                  <c:v>0.12942999999999999</c:v>
                </c:pt>
                <c:pt idx="3205">
                  <c:v>0.189828</c:v>
                </c:pt>
                <c:pt idx="3206">
                  <c:v>0.168265</c:v>
                </c:pt>
                <c:pt idx="3207">
                  <c:v>0.15320800000000001</c:v>
                </c:pt>
                <c:pt idx="3208">
                  <c:v>0.22650360000000003</c:v>
                </c:pt>
                <c:pt idx="3209">
                  <c:v>0.22651120000000002</c:v>
                </c:pt>
                <c:pt idx="3210">
                  <c:v>0.2279139</c:v>
                </c:pt>
                <c:pt idx="3211">
                  <c:v>0.22767630000000003</c:v>
                </c:pt>
                <c:pt idx="3212">
                  <c:v>1.4670000000000016E-2</c:v>
                </c:pt>
                <c:pt idx="3213">
                  <c:v>3.0530000000000002E-2</c:v>
                </c:pt>
                <c:pt idx="3214">
                  <c:v>0.25988100000000003</c:v>
                </c:pt>
                <c:pt idx="3215">
                  <c:v>0.23607</c:v>
                </c:pt>
                <c:pt idx="3216">
                  <c:v>0.28051400000000004</c:v>
                </c:pt>
                <c:pt idx="3217">
                  <c:v>0.24501100000000001</c:v>
                </c:pt>
                <c:pt idx="3218">
                  <c:v>0.22304999999999997</c:v>
                </c:pt>
                <c:pt idx="3219">
                  <c:v>0.3336288</c:v>
                </c:pt>
                <c:pt idx="3220">
                  <c:v>0.33435959999999998</c:v>
                </c:pt>
                <c:pt idx="3221">
                  <c:v>0.33157930000000002</c:v>
                </c:pt>
                <c:pt idx="3222">
                  <c:v>0.33137329999999998</c:v>
                </c:pt>
                <c:pt idx="3223">
                  <c:v>7.2099999999999942E-3</c:v>
                </c:pt>
                <c:pt idx="3224">
                  <c:v>1.2049999999999991E-2</c:v>
                </c:pt>
                <c:pt idx="3225">
                  <c:v>9.792300000000001E-2</c:v>
                </c:pt>
                <c:pt idx="3226">
                  <c:v>8.7004999999999999E-2</c:v>
                </c:pt>
                <c:pt idx="3227">
                  <c:v>7.3686000000000001E-2</c:v>
                </c:pt>
                <c:pt idx="3228">
                  <c:v>9.2600999999999989E-2</c:v>
                </c:pt>
                <c:pt idx="3229">
                  <c:v>8.386600000000001E-2</c:v>
                </c:pt>
                <c:pt idx="3230">
                  <c:v>0.12380505999999999</c:v>
                </c:pt>
                <c:pt idx="3231">
                  <c:v>0.1235103</c:v>
                </c:pt>
                <c:pt idx="3232">
                  <c:v>0.12493659999999999</c:v>
                </c:pt>
                <c:pt idx="3233">
                  <c:v>0.12250765</c:v>
                </c:pt>
                <c:pt idx="3234">
                  <c:v>8.3100000000000118E-3</c:v>
                </c:pt>
                <c:pt idx="3235">
                  <c:v>2.2299999999999986E-2</c:v>
                </c:pt>
                <c:pt idx="3236">
                  <c:v>0.15832599999999999</c:v>
                </c:pt>
                <c:pt idx="3237">
                  <c:v>0.142045</c:v>
                </c:pt>
                <c:pt idx="3238">
                  <c:v>0.114275</c:v>
                </c:pt>
                <c:pt idx="3239">
                  <c:v>0.171796</c:v>
                </c:pt>
                <c:pt idx="3240">
                  <c:v>0.13622899999999999</c:v>
                </c:pt>
                <c:pt idx="3241">
                  <c:v>0.20200969999999999</c:v>
                </c:pt>
                <c:pt idx="3242">
                  <c:v>0.20210700000000001</c:v>
                </c:pt>
                <c:pt idx="3243">
                  <c:v>0.20081410000000002</c:v>
                </c:pt>
                <c:pt idx="3244">
                  <c:v>0.20233390000000001</c:v>
                </c:pt>
                <c:pt idx="3245">
                  <c:v>1.2040000000000023E-2</c:v>
                </c:pt>
                <c:pt idx="3246">
                  <c:v>2.1430000000000005E-2</c:v>
                </c:pt>
                <c:pt idx="3247">
                  <c:v>0.19499</c:v>
                </c:pt>
                <c:pt idx="3248">
                  <c:v>0.179392</c:v>
                </c:pt>
                <c:pt idx="3249">
                  <c:v>0.14396999999999999</c:v>
                </c:pt>
                <c:pt idx="3250">
                  <c:v>0.21269500000000002</c:v>
                </c:pt>
                <c:pt idx="3251">
                  <c:v>0.18860200000000002</c:v>
                </c:pt>
                <c:pt idx="3252">
                  <c:v>0.25297510000000001</c:v>
                </c:pt>
                <c:pt idx="3253">
                  <c:v>0.2559051</c:v>
                </c:pt>
                <c:pt idx="3254">
                  <c:v>0.25130130000000001</c:v>
                </c:pt>
                <c:pt idx="3255">
                  <c:v>0.25462310000000005</c:v>
                </c:pt>
                <c:pt idx="3256">
                  <c:v>9.0879999999999961E-2</c:v>
                </c:pt>
                <c:pt idx="3257">
                  <c:v>0.56284000000000001</c:v>
                </c:pt>
                <c:pt idx="3258">
                  <c:v>0.50849999999999995</c:v>
                </c:pt>
                <c:pt idx="3259">
                  <c:v>0.40803</c:v>
                </c:pt>
                <c:pt idx="3260">
                  <c:v>0.60860000000000003</c:v>
                </c:pt>
                <c:pt idx="3261">
                  <c:v>0.53937000000000002</c:v>
                </c:pt>
                <c:pt idx="3262">
                  <c:v>0.48046999999999995</c:v>
                </c:pt>
                <c:pt idx="3263">
                  <c:v>2.8649999999999953E-2</c:v>
                </c:pt>
                <c:pt idx="3264">
                  <c:v>0.51053999999999999</c:v>
                </c:pt>
                <c:pt idx="3265">
                  <c:v>0.46982999999999997</c:v>
                </c:pt>
                <c:pt idx="3266">
                  <c:v>0.37407999999999997</c:v>
                </c:pt>
                <c:pt idx="3267">
                  <c:v>0.55858999999999992</c:v>
                </c:pt>
                <c:pt idx="3268">
                  <c:v>0.48907</c:v>
                </c:pt>
                <c:pt idx="3269">
                  <c:v>0.44367999999999996</c:v>
                </c:pt>
                <c:pt idx="3270">
                  <c:v>8.6999999999999855E-3</c:v>
                </c:pt>
                <c:pt idx="3271">
                  <c:v>2.5370000000000004E-2</c:v>
                </c:pt>
                <c:pt idx="3272">
                  <c:v>0.13097500000000001</c:v>
                </c:pt>
                <c:pt idx="3273">
                  <c:v>0.10169700000000001</c:v>
                </c:pt>
                <c:pt idx="3274">
                  <c:v>0.154581</c:v>
                </c:pt>
                <c:pt idx="3275">
                  <c:v>0.13698900000000003</c:v>
                </c:pt>
                <c:pt idx="3276">
                  <c:v>0.12216700000000001</c:v>
                </c:pt>
                <c:pt idx="3277">
                  <c:v>0.1822502</c:v>
                </c:pt>
                <c:pt idx="3278">
                  <c:v>0.1878927</c:v>
                </c:pt>
                <c:pt idx="3279">
                  <c:v>0.18368229999999999</c:v>
                </c:pt>
                <c:pt idx="3280">
                  <c:v>0.18354909999999999</c:v>
                </c:pt>
                <c:pt idx="3281">
                  <c:v>1.0929999999999995E-2</c:v>
                </c:pt>
                <c:pt idx="3282">
                  <c:v>2.6999999999999996E-2</c:v>
                </c:pt>
                <c:pt idx="3283">
                  <c:v>0.18409299999999998</c:v>
                </c:pt>
                <c:pt idx="3284">
                  <c:v>0.13111</c:v>
                </c:pt>
                <c:pt idx="3285">
                  <c:v>0.198631</c:v>
                </c:pt>
                <c:pt idx="3286">
                  <c:v>0.172762</c:v>
                </c:pt>
                <c:pt idx="3287">
                  <c:v>0.15599499999999999</c:v>
                </c:pt>
                <c:pt idx="3288">
                  <c:v>0.23683880000000002</c:v>
                </c:pt>
                <c:pt idx="3289">
                  <c:v>0.23706749999999999</c:v>
                </c:pt>
                <c:pt idx="3290">
                  <c:v>0.23353260000000001</c:v>
                </c:pt>
                <c:pt idx="3291">
                  <c:v>0.2351895</c:v>
                </c:pt>
                <c:pt idx="3292">
                  <c:v>1.4629999999999976E-2</c:v>
                </c:pt>
                <c:pt idx="3293">
                  <c:v>4.5600000000000029E-2</c:v>
                </c:pt>
                <c:pt idx="3294">
                  <c:v>0.27243899999999999</c:v>
                </c:pt>
                <c:pt idx="3295">
                  <c:v>0.24357000000000001</c:v>
                </c:pt>
                <c:pt idx="3296">
                  <c:v>0.29107099999999997</c:v>
                </c:pt>
                <c:pt idx="3297">
                  <c:v>0.25814500000000001</c:v>
                </c:pt>
                <c:pt idx="3298">
                  <c:v>0.23165999999999998</c:v>
                </c:pt>
                <c:pt idx="3299">
                  <c:v>0.34391729999999998</c:v>
                </c:pt>
                <c:pt idx="3300">
                  <c:v>0.34847349999999999</c:v>
                </c:pt>
                <c:pt idx="3301">
                  <c:v>0.34711949999999997</c:v>
                </c:pt>
                <c:pt idx="3302">
                  <c:v>0.34844920000000001</c:v>
                </c:pt>
                <c:pt idx="3303">
                  <c:v>9.5200000000000007E-3</c:v>
                </c:pt>
                <c:pt idx="3304">
                  <c:v>1.8280000000000005E-2</c:v>
                </c:pt>
                <c:pt idx="3305">
                  <c:v>0.10245100000000001</c:v>
                </c:pt>
                <c:pt idx="3306">
                  <c:v>9.4311000000000006E-2</c:v>
                </c:pt>
                <c:pt idx="3307">
                  <c:v>7.384099999999999E-2</c:v>
                </c:pt>
                <c:pt idx="3308">
                  <c:v>9.6712999999999993E-2</c:v>
                </c:pt>
                <c:pt idx="3309">
                  <c:v>8.7417999999999996E-2</c:v>
                </c:pt>
                <c:pt idx="3310">
                  <c:v>0.12961246000000001</c:v>
                </c:pt>
                <c:pt idx="3311">
                  <c:v>0.12945019999999999</c:v>
                </c:pt>
                <c:pt idx="3312">
                  <c:v>0.1267818</c:v>
                </c:pt>
                <c:pt idx="3313">
                  <c:v>0.12874251</c:v>
                </c:pt>
                <c:pt idx="3314">
                  <c:v>1.4850000000000002E-2</c:v>
                </c:pt>
                <c:pt idx="3315">
                  <c:v>2.8700000000000003E-2</c:v>
                </c:pt>
                <c:pt idx="3316">
                  <c:v>0.16209100000000001</c:v>
                </c:pt>
                <c:pt idx="3317">
                  <c:v>0.149506</c:v>
                </c:pt>
                <c:pt idx="3318">
                  <c:v>0.120069</c:v>
                </c:pt>
                <c:pt idx="3319">
                  <c:v>0.17664200000000002</c:v>
                </c:pt>
                <c:pt idx="3320">
                  <c:v>0.14096500000000001</c:v>
                </c:pt>
                <c:pt idx="3321">
                  <c:v>0.20936269999999998</c:v>
                </c:pt>
                <c:pt idx="3322">
                  <c:v>0.21227219999999999</c:v>
                </c:pt>
                <c:pt idx="3323">
                  <c:v>0.21203550000000002</c:v>
                </c:pt>
                <c:pt idx="3324">
                  <c:v>0.21038189999999998</c:v>
                </c:pt>
                <c:pt idx="3325">
                  <c:v>1.1950000000000016E-2</c:v>
                </c:pt>
                <c:pt idx="3326">
                  <c:v>3.5859999999999975E-2</c:v>
                </c:pt>
                <c:pt idx="3327">
                  <c:v>0.203484</c:v>
                </c:pt>
                <c:pt idx="3328">
                  <c:v>0.18930099999999997</c:v>
                </c:pt>
                <c:pt idx="3329">
                  <c:v>0.15027999999999997</c:v>
                </c:pt>
                <c:pt idx="3330">
                  <c:v>0.22201900000000002</c:v>
                </c:pt>
                <c:pt idx="3331">
                  <c:v>0.20016499999999998</c:v>
                </c:pt>
                <c:pt idx="3332">
                  <c:v>0.26754250000000002</c:v>
                </c:pt>
                <c:pt idx="3333">
                  <c:v>0.26743939999999999</c:v>
                </c:pt>
                <c:pt idx="3334">
                  <c:v>0.26778819999999998</c:v>
                </c:pt>
                <c:pt idx="3335">
                  <c:v>0.26348569999999999</c:v>
                </c:pt>
                <c:pt idx="3336">
                  <c:v>2.0070000000000005E-2</c:v>
                </c:pt>
                <c:pt idx="3337">
                  <c:v>1.4699999999999991E-2</c:v>
                </c:pt>
                <c:pt idx="3338">
                  <c:v>0.134163</c:v>
                </c:pt>
                <c:pt idx="3339">
                  <c:v>0.10552600000000001</c:v>
                </c:pt>
                <c:pt idx="3340">
                  <c:v>0.16139300000000001</c:v>
                </c:pt>
                <c:pt idx="3341">
                  <c:v>0.14165800000000001</c:v>
                </c:pt>
                <c:pt idx="3342">
                  <c:v>0.12713799999999997</c:v>
                </c:pt>
                <c:pt idx="3343">
                  <c:v>0.1905683</c:v>
                </c:pt>
                <c:pt idx="3344">
                  <c:v>0.19437760000000001</c:v>
                </c:pt>
                <c:pt idx="3345">
                  <c:v>0.19181299999999998</c:v>
                </c:pt>
                <c:pt idx="3346">
                  <c:v>0.1922923</c:v>
                </c:pt>
                <c:pt idx="3347">
                  <c:v>7.4700000000000044E-3</c:v>
                </c:pt>
                <c:pt idx="3348">
                  <c:v>1.5119999999999995E-2</c:v>
                </c:pt>
                <c:pt idx="3349">
                  <c:v>0.123096</c:v>
                </c:pt>
                <c:pt idx="3350">
                  <c:v>9.9980000000000013E-2</c:v>
                </c:pt>
                <c:pt idx="3351">
                  <c:v>0.14796599999999999</c:v>
                </c:pt>
                <c:pt idx="3352">
                  <c:v>0.130025</c:v>
                </c:pt>
                <c:pt idx="3353">
                  <c:v>0.11565400000000001</c:v>
                </c:pt>
                <c:pt idx="3354">
                  <c:v>0.1749839</c:v>
                </c:pt>
                <c:pt idx="3355">
                  <c:v>0.17695420000000001</c:v>
                </c:pt>
                <c:pt idx="3356">
                  <c:v>0.17590150000000002</c:v>
                </c:pt>
                <c:pt idx="3357">
                  <c:v>0.1756202</c:v>
                </c:pt>
                <c:pt idx="3358">
                  <c:v>5.6599999999999984E-3</c:v>
                </c:pt>
                <c:pt idx="3359">
                  <c:v>2.3559999999999998E-2</c:v>
                </c:pt>
                <c:pt idx="3360">
                  <c:v>0.130604</c:v>
                </c:pt>
                <c:pt idx="3361">
                  <c:v>0.10421799999999999</c:v>
                </c:pt>
                <c:pt idx="3362">
                  <c:v>0.155392</c:v>
                </c:pt>
                <c:pt idx="3363">
                  <c:v>0.13559099999999999</c:v>
                </c:pt>
                <c:pt idx="3364">
                  <c:v>0.12312100000000001</c:v>
                </c:pt>
                <c:pt idx="3365">
                  <c:v>0.1822656</c:v>
                </c:pt>
                <c:pt idx="3366">
                  <c:v>0.18408369999999999</c:v>
                </c:pt>
                <c:pt idx="3367">
                  <c:v>0.18360980000000002</c:v>
                </c:pt>
                <c:pt idx="3368">
                  <c:v>0.18318900000000002</c:v>
                </c:pt>
                <c:pt idx="3369">
                  <c:v>3.2329999999999998E-3</c:v>
                </c:pt>
                <c:pt idx="3370">
                  <c:v>8.4280000000000049E-3</c:v>
                </c:pt>
                <c:pt idx="3371">
                  <c:v>5.9930000000000053E-3</c:v>
                </c:pt>
                <c:pt idx="3372">
                  <c:v>3.5707999999999997E-2</c:v>
                </c:pt>
                <c:pt idx="3373">
                  <c:v>5.3170000000000002E-2</c:v>
                </c:pt>
                <c:pt idx="3374">
                  <c:v>4.6934000000000003E-2</c:v>
                </c:pt>
                <c:pt idx="3375">
                  <c:v>4.2686999999999996E-2</c:v>
                </c:pt>
                <c:pt idx="3376">
                  <c:v>6.0937249999999998E-2</c:v>
                </c:pt>
                <c:pt idx="3377">
                  <c:v>6.3515739999999987E-2</c:v>
                </c:pt>
                <c:pt idx="3378">
                  <c:v>6.2904800000000011E-2</c:v>
                </c:pt>
                <c:pt idx="3379">
                  <c:v>6.2380139999999994E-2</c:v>
                </c:pt>
                <c:pt idx="3380">
                  <c:v>4.2579999999999979E-3</c:v>
                </c:pt>
                <c:pt idx="3381">
                  <c:v>1.151400000000001E-2</c:v>
                </c:pt>
                <c:pt idx="3382">
                  <c:v>7.3769999999999947E-3</c:v>
                </c:pt>
                <c:pt idx="3383">
                  <c:v>6.3721E-2</c:v>
                </c:pt>
                <c:pt idx="3384">
                  <c:v>7.7815999999999996E-2</c:v>
                </c:pt>
                <c:pt idx="3385">
                  <c:v>6.6779999999999992E-2</c:v>
                </c:pt>
                <c:pt idx="3386">
                  <c:v>6.1759000000000001E-2</c:v>
                </c:pt>
                <c:pt idx="3387">
                  <c:v>9.0791490000000002E-2</c:v>
                </c:pt>
                <c:pt idx="3388">
                  <c:v>9.1514070000000003E-2</c:v>
                </c:pt>
                <c:pt idx="3389">
                  <c:v>9.2096999999999998E-2</c:v>
                </c:pt>
                <c:pt idx="3390">
                  <c:v>9.2294360000000006E-2</c:v>
                </c:pt>
                <c:pt idx="3391">
                  <c:v>2.9100000000000029E-3</c:v>
                </c:pt>
                <c:pt idx="3392">
                  <c:v>4.3279999999999985E-3</c:v>
                </c:pt>
                <c:pt idx="3393">
                  <c:v>3.9809999999999984E-3</c:v>
                </c:pt>
                <c:pt idx="3394">
                  <c:v>2.4805999999999998E-2</c:v>
                </c:pt>
                <c:pt idx="3395">
                  <c:v>2.0291000000000003E-2</c:v>
                </c:pt>
                <c:pt idx="3396">
                  <c:v>2.5222400000000006E-2</c:v>
                </c:pt>
                <c:pt idx="3397">
                  <c:v>2.2870999999999999E-2</c:v>
                </c:pt>
                <c:pt idx="3398">
                  <c:v>3.4089389999999997E-2</c:v>
                </c:pt>
                <c:pt idx="3399">
                  <c:v>3.4093859999999997E-2</c:v>
                </c:pt>
                <c:pt idx="3400">
                  <c:v>3.3591990000000002E-2</c:v>
                </c:pt>
                <c:pt idx="3401">
                  <c:v>3.4119669999999998E-2</c:v>
                </c:pt>
                <c:pt idx="3402">
                  <c:v>2.2350000000000009E-3</c:v>
                </c:pt>
                <c:pt idx="3403">
                  <c:v>7.3069999999999941E-3</c:v>
                </c:pt>
                <c:pt idx="3404">
                  <c:v>5.8720000000000022E-3</c:v>
                </c:pt>
                <c:pt idx="3405">
                  <c:v>3.9584000000000001E-2</c:v>
                </c:pt>
                <c:pt idx="3406">
                  <c:v>3.2348000000000002E-2</c:v>
                </c:pt>
                <c:pt idx="3407">
                  <c:v>4.73231E-2</c:v>
                </c:pt>
                <c:pt idx="3408">
                  <c:v>3.7981000000000001E-2</c:v>
                </c:pt>
                <c:pt idx="3409">
                  <c:v>5.6123100000000002E-2</c:v>
                </c:pt>
                <c:pt idx="3410">
                  <c:v>5.6739779999999997E-2</c:v>
                </c:pt>
                <c:pt idx="3411">
                  <c:v>5.6449270000000003E-2</c:v>
                </c:pt>
                <c:pt idx="3412">
                  <c:v>5.5116820000000004E-2</c:v>
                </c:pt>
                <c:pt idx="3413">
                  <c:v>3.3350000000000046E-3</c:v>
                </c:pt>
                <c:pt idx="3414">
                  <c:v>7.9650000000000068E-3</c:v>
                </c:pt>
                <c:pt idx="3415">
                  <c:v>6.5339999999999981E-3</c:v>
                </c:pt>
                <c:pt idx="3416">
                  <c:v>4.9840000000000002E-2</c:v>
                </c:pt>
                <c:pt idx="3417">
                  <c:v>4.0104999999999995E-2</c:v>
                </c:pt>
                <c:pt idx="3418">
                  <c:v>5.8298999999999997E-2</c:v>
                </c:pt>
                <c:pt idx="3419">
                  <c:v>5.1604999999999998E-2</c:v>
                </c:pt>
                <c:pt idx="3420">
                  <c:v>7.0560590000000006E-2</c:v>
                </c:pt>
                <c:pt idx="3421">
                  <c:v>7.0950040000000006E-2</c:v>
                </c:pt>
                <c:pt idx="3422">
                  <c:v>7.0929400000000004E-2</c:v>
                </c:pt>
                <c:pt idx="3423">
                  <c:v>7.0447269999999992E-2</c:v>
                </c:pt>
                <c:pt idx="3424">
                  <c:v>3.6479999999999998E-4</c:v>
                </c:pt>
                <c:pt idx="3425">
                  <c:v>4.0930000000000003E-4</c:v>
                </c:pt>
                <c:pt idx="3426">
                  <c:v>5.1190000000000003E-4</c:v>
                </c:pt>
                <c:pt idx="3427">
                  <c:v>9.3731000000000001E-4</c:v>
                </c:pt>
                <c:pt idx="3428">
                  <c:v>1.0212300000000001E-3</c:v>
                </c:pt>
                <c:pt idx="3429">
                  <c:v>1.2070900000000001E-3</c:v>
                </c:pt>
                <c:pt idx="3430">
                  <c:v>1.1765E-3</c:v>
                </c:pt>
                <c:pt idx="3431">
                  <c:v>1.0611800000000001E-3</c:v>
                </c:pt>
                <c:pt idx="3432">
                  <c:v>1.33325E-3</c:v>
                </c:pt>
                <c:pt idx="3433">
                  <c:v>1.2239900000000001E-3</c:v>
                </c:pt>
                <c:pt idx="3434">
                  <c:v>1.229948E-3</c:v>
                </c:pt>
                <c:pt idx="3435">
                  <c:v>8.0500000000000016E-4</c:v>
                </c:pt>
                <c:pt idx="3436">
                  <c:v>9.029000000000001E-4</c:v>
                </c:pt>
                <c:pt idx="3437">
                  <c:v>7.2320000000000001E-4</c:v>
                </c:pt>
                <c:pt idx="3438">
                  <c:v>1.6861200000000002E-3</c:v>
                </c:pt>
                <c:pt idx="3439">
                  <c:v>1.4895199999999998E-3</c:v>
                </c:pt>
                <c:pt idx="3440">
                  <c:v>1.72233E-3</c:v>
                </c:pt>
                <c:pt idx="3441">
                  <c:v>1.7419100000000002E-3</c:v>
                </c:pt>
                <c:pt idx="3442">
                  <c:v>1.5758900000000004E-3</c:v>
                </c:pt>
                <c:pt idx="3443">
                  <c:v>1.9254739999999999E-3</c:v>
                </c:pt>
                <c:pt idx="3444">
                  <c:v>1.884602E-3</c:v>
                </c:pt>
                <c:pt idx="3445">
                  <c:v>1.8776350000000001E-3</c:v>
                </c:pt>
                <c:pt idx="3446">
                  <c:v>7.4259999999999994E-4</c:v>
                </c:pt>
                <c:pt idx="3447">
                  <c:v>1.0084E-3</c:v>
                </c:pt>
                <c:pt idx="3448">
                  <c:v>1.0231000000000003E-3</c:v>
                </c:pt>
                <c:pt idx="3449">
                  <c:v>2.8054E-3</c:v>
                </c:pt>
                <c:pt idx="3450">
                  <c:v>2.562E-3</c:v>
                </c:pt>
                <c:pt idx="3451">
                  <c:v>3.3394500000000003E-3</c:v>
                </c:pt>
                <c:pt idx="3452">
                  <c:v>2.8276999999999998E-3</c:v>
                </c:pt>
                <c:pt idx="3453">
                  <c:v>2.7511000000000002E-3</c:v>
                </c:pt>
                <c:pt idx="3454">
                  <c:v>3.6897009999999997E-3</c:v>
                </c:pt>
                <c:pt idx="3455">
                  <c:v>3.5448380000000002E-3</c:v>
                </c:pt>
                <c:pt idx="3456">
                  <c:v>3.4340959999999998E-3</c:v>
                </c:pt>
                <c:pt idx="3457">
                  <c:v>7.1479999999999981E-4</c:v>
                </c:pt>
                <c:pt idx="3458">
                  <c:v>6.5130000000000006E-4</c:v>
                </c:pt>
                <c:pt idx="3459">
                  <c:v>6.2459999999999989E-4</c:v>
                </c:pt>
                <c:pt idx="3460">
                  <c:v>1.25325E-3</c:v>
                </c:pt>
                <c:pt idx="3461">
                  <c:v>1.1651600000000002E-3</c:v>
                </c:pt>
                <c:pt idx="3462">
                  <c:v>1.3483800000000002E-3</c:v>
                </c:pt>
                <c:pt idx="3463">
                  <c:v>1.0946700000000001E-3</c:v>
                </c:pt>
                <c:pt idx="3464">
                  <c:v>1.3696699999999999E-3</c:v>
                </c:pt>
                <c:pt idx="3465">
                  <c:v>1.4867088000000001E-3</c:v>
                </c:pt>
                <c:pt idx="3466">
                  <c:v>1.571261E-3</c:v>
                </c:pt>
                <c:pt idx="3467">
                  <c:v>1.3962289999999999E-3</c:v>
                </c:pt>
                <c:pt idx="3468">
                  <c:v>2.9920000000000002E-2</c:v>
                </c:pt>
                <c:pt idx="3469">
                  <c:v>1.9979999999999998E-2</c:v>
                </c:pt>
                <c:pt idx="3470">
                  <c:v>0.18978200000000001</c:v>
                </c:pt>
                <c:pt idx="3471">
                  <c:v>0.13877</c:v>
                </c:pt>
                <c:pt idx="3472">
                  <c:v>0.208181</c:v>
                </c:pt>
                <c:pt idx="3473">
                  <c:v>0.18442700000000001</c:v>
                </c:pt>
                <c:pt idx="3474">
                  <c:v>0.16236800000000001</c:v>
                </c:pt>
                <c:pt idx="3475">
                  <c:v>0.2457001</c:v>
                </c:pt>
                <c:pt idx="3476">
                  <c:v>0.24932640000000003</c:v>
                </c:pt>
                <c:pt idx="3477">
                  <c:v>0.2467752</c:v>
                </c:pt>
                <c:pt idx="3478">
                  <c:v>0.24537900000000001</c:v>
                </c:pt>
                <c:pt idx="3479">
                  <c:v>9.6499999999999919E-3</c:v>
                </c:pt>
                <c:pt idx="3480">
                  <c:v>2.0129999999999981E-2</c:v>
                </c:pt>
                <c:pt idx="3481">
                  <c:v>0.17482900000000001</c:v>
                </c:pt>
                <c:pt idx="3482">
                  <c:v>0.12448999999999999</c:v>
                </c:pt>
                <c:pt idx="3483">
                  <c:v>0.18762999999999999</c:v>
                </c:pt>
                <c:pt idx="3484">
                  <c:v>0.167683</c:v>
                </c:pt>
                <c:pt idx="3485">
                  <c:v>0.15009400000000001</c:v>
                </c:pt>
                <c:pt idx="3486">
                  <c:v>0.2237854</c:v>
                </c:pt>
                <c:pt idx="3487">
                  <c:v>0.22531499999999999</c:v>
                </c:pt>
                <c:pt idx="3488">
                  <c:v>0.2239216</c:v>
                </c:pt>
                <c:pt idx="3489">
                  <c:v>0.22176499999999999</c:v>
                </c:pt>
                <c:pt idx="3490">
                  <c:v>8.3799999999999986E-3</c:v>
                </c:pt>
                <c:pt idx="3491">
                  <c:v>2.903E-2</c:v>
                </c:pt>
                <c:pt idx="3492">
                  <c:v>0.181723</c:v>
                </c:pt>
                <c:pt idx="3493">
                  <c:v>0.13344</c:v>
                </c:pt>
                <c:pt idx="3494">
                  <c:v>0.19698399999999999</c:v>
                </c:pt>
                <c:pt idx="3495">
                  <c:v>0.17278399999999999</c:v>
                </c:pt>
                <c:pt idx="3496">
                  <c:v>0.15483200000000003</c:v>
                </c:pt>
                <c:pt idx="3497">
                  <c:v>0.23345059999999998</c:v>
                </c:pt>
                <c:pt idx="3498">
                  <c:v>0.2356876</c:v>
                </c:pt>
                <c:pt idx="3499">
                  <c:v>0.23391869999999998</c:v>
                </c:pt>
                <c:pt idx="3500">
                  <c:v>0.23691899999999999</c:v>
                </c:pt>
                <c:pt idx="3501">
                  <c:v>3.8589999999999944E-3</c:v>
                </c:pt>
                <c:pt idx="3502">
                  <c:v>9.114000000000004E-3</c:v>
                </c:pt>
                <c:pt idx="3503">
                  <c:v>5.4770000000000096E-3</c:v>
                </c:pt>
                <c:pt idx="3504">
                  <c:v>3.5384999999999993E-2</c:v>
                </c:pt>
                <c:pt idx="3505">
                  <c:v>5.2941999999999996E-2</c:v>
                </c:pt>
                <c:pt idx="3506">
                  <c:v>4.6634000000000009E-2</c:v>
                </c:pt>
                <c:pt idx="3507">
                  <c:v>4.1946999999999998E-2</c:v>
                </c:pt>
                <c:pt idx="3508">
                  <c:v>6.2790220000000008E-2</c:v>
                </c:pt>
                <c:pt idx="3509">
                  <c:v>6.3591460000000002E-2</c:v>
                </c:pt>
                <c:pt idx="3510">
                  <c:v>6.1925799999999996E-2</c:v>
                </c:pt>
                <c:pt idx="3511">
                  <c:v>6.2110469999999994E-2</c:v>
                </c:pt>
                <c:pt idx="3512">
                  <c:v>4.0800000000000003E-3</c:v>
                </c:pt>
                <c:pt idx="3513">
                  <c:v>1.372000000000001E-2</c:v>
                </c:pt>
                <c:pt idx="3514">
                  <c:v>9.6399999999999958E-3</c:v>
                </c:pt>
                <c:pt idx="3515">
                  <c:v>9.1360999999999998E-2</c:v>
                </c:pt>
                <c:pt idx="3516">
                  <c:v>9.8364000000000007E-2</c:v>
                </c:pt>
                <c:pt idx="3517">
                  <c:v>8.8422000000000001E-2</c:v>
                </c:pt>
                <c:pt idx="3518">
                  <c:v>7.7233999999999997E-2</c:v>
                </c:pt>
                <c:pt idx="3519">
                  <c:v>0.11597296</c:v>
                </c:pt>
                <c:pt idx="3520">
                  <c:v>0.11901249999999999</c:v>
                </c:pt>
                <c:pt idx="3521">
                  <c:v>0.11650179999999999</c:v>
                </c:pt>
                <c:pt idx="3522">
                  <c:v>0.11803099</c:v>
                </c:pt>
                <c:pt idx="3523">
                  <c:v>3.3759999999999971E-3</c:v>
                </c:pt>
                <c:pt idx="3524">
                  <c:v>6.7279999999999979E-3</c:v>
                </c:pt>
                <c:pt idx="3525">
                  <c:v>4.9360000000000029E-3</c:v>
                </c:pt>
                <c:pt idx="3526">
                  <c:v>3.4171E-2</c:v>
                </c:pt>
                <c:pt idx="3527">
                  <c:v>2.4919999999999998E-2</c:v>
                </c:pt>
                <c:pt idx="3528">
                  <c:v>3.2588000000000006E-2</c:v>
                </c:pt>
                <c:pt idx="3529">
                  <c:v>3.0015000000000003E-2</c:v>
                </c:pt>
                <c:pt idx="3530">
                  <c:v>4.3638139999999999E-2</c:v>
                </c:pt>
                <c:pt idx="3531">
                  <c:v>4.4777260000000006E-2</c:v>
                </c:pt>
                <c:pt idx="3532">
                  <c:v>4.301369E-2</c:v>
                </c:pt>
                <c:pt idx="3533">
                  <c:v>4.3261439999999998E-2</c:v>
                </c:pt>
                <c:pt idx="3534">
                  <c:v>3.3549999999999969E-3</c:v>
                </c:pt>
                <c:pt idx="3535">
                  <c:v>8.9049999999999963E-3</c:v>
                </c:pt>
                <c:pt idx="3536">
                  <c:v>5.7120000000000087E-3</c:v>
                </c:pt>
                <c:pt idx="3537">
                  <c:v>5.6582E-2</c:v>
                </c:pt>
                <c:pt idx="3538">
                  <c:v>4.1265000000000003E-2</c:v>
                </c:pt>
                <c:pt idx="3539">
                  <c:v>6.0905000000000001E-2</c:v>
                </c:pt>
                <c:pt idx="3540">
                  <c:v>4.7522999999999996E-2</c:v>
                </c:pt>
                <c:pt idx="3541">
                  <c:v>7.1585830000000003E-2</c:v>
                </c:pt>
                <c:pt idx="3542">
                  <c:v>7.2525949999999992E-2</c:v>
                </c:pt>
                <c:pt idx="3543">
                  <c:v>7.1859000000000006E-2</c:v>
                </c:pt>
                <c:pt idx="3544">
                  <c:v>7.2005739999999999E-2</c:v>
                </c:pt>
                <c:pt idx="3545">
                  <c:v>2.8590000000000004E-3</c:v>
                </c:pt>
                <c:pt idx="3546">
                  <c:v>1.1943999999999996E-2</c:v>
                </c:pt>
                <c:pt idx="3547">
                  <c:v>7.7020000000000005E-3</c:v>
                </c:pt>
                <c:pt idx="3548">
                  <c:v>6.9581000000000004E-2</c:v>
                </c:pt>
                <c:pt idx="3549">
                  <c:v>5.0877000000000006E-2</c:v>
                </c:pt>
                <c:pt idx="3550">
                  <c:v>7.5305999999999998E-2</c:v>
                </c:pt>
                <c:pt idx="3551">
                  <c:v>6.5887000000000001E-2</c:v>
                </c:pt>
                <c:pt idx="3552">
                  <c:v>8.936993E-2</c:v>
                </c:pt>
                <c:pt idx="3553">
                  <c:v>8.9642520000000003E-2</c:v>
                </c:pt>
                <c:pt idx="3554">
                  <c:v>8.9552599999999996E-2</c:v>
                </c:pt>
                <c:pt idx="3555">
                  <c:v>9.0283550000000004E-2</c:v>
                </c:pt>
                <c:pt idx="3556">
                  <c:v>7.0689999999999989E-4</c:v>
                </c:pt>
                <c:pt idx="3557">
                  <c:v>7.2029999999999989E-4</c:v>
                </c:pt>
                <c:pt idx="3558">
                  <c:v>4.2600000000000016E-4</c:v>
                </c:pt>
                <c:pt idx="3559">
                  <c:v>1.2296399999999999E-3</c:v>
                </c:pt>
                <c:pt idx="3560">
                  <c:v>1.0962999999999999E-3</c:v>
                </c:pt>
                <c:pt idx="3561">
                  <c:v>1.5309E-3</c:v>
                </c:pt>
                <c:pt idx="3562">
                  <c:v>1.3155299999999999E-3</c:v>
                </c:pt>
                <c:pt idx="3563">
                  <c:v>1.2277300000000002E-3</c:v>
                </c:pt>
                <c:pt idx="3564">
                  <c:v>1.5263660000000001E-3</c:v>
                </c:pt>
                <c:pt idx="3565">
                  <c:v>1.550283E-3</c:v>
                </c:pt>
                <c:pt idx="3566">
                  <c:v>1.635601E-3</c:v>
                </c:pt>
                <c:pt idx="3567">
                  <c:v>7.3820000000000005E-4</c:v>
                </c:pt>
                <c:pt idx="3568">
                  <c:v>1.1143000000000004E-3</c:v>
                </c:pt>
                <c:pt idx="3569">
                  <c:v>1.3071000000000001E-3</c:v>
                </c:pt>
                <c:pt idx="3570">
                  <c:v>2.1655299999999997E-3</c:v>
                </c:pt>
                <c:pt idx="3571">
                  <c:v>1.9678999999999999E-3</c:v>
                </c:pt>
                <c:pt idx="3572">
                  <c:v>2.0979800000000002E-3</c:v>
                </c:pt>
                <c:pt idx="3573">
                  <c:v>2.23362E-3</c:v>
                </c:pt>
                <c:pt idx="3574">
                  <c:v>2.0529099999999998E-3</c:v>
                </c:pt>
                <c:pt idx="3575">
                  <c:v>2.4085219999999997E-3</c:v>
                </c:pt>
                <c:pt idx="3576">
                  <c:v>2.450135E-3</c:v>
                </c:pt>
                <c:pt idx="3577">
                  <c:v>2.4001359999999998E-3</c:v>
                </c:pt>
                <c:pt idx="3578">
                  <c:v>1.1950000000000007E-3</c:v>
                </c:pt>
                <c:pt idx="3579">
                  <c:v>1.3466999999999993E-3</c:v>
                </c:pt>
                <c:pt idx="3580">
                  <c:v>1.6984000000000001E-3</c:v>
                </c:pt>
                <c:pt idx="3581">
                  <c:v>3.8616000000000002E-3</c:v>
                </c:pt>
                <c:pt idx="3582">
                  <c:v>3.0709000000000001E-3</c:v>
                </c:pt>
                <c:pt idx="3583">
                  <c:v>4.0047099999999999E-3</c:v>
                </c:pt>
                <c:pt idx="3584">
                  <c:v>3.7575999999999998E-3</c:v>
                </c:pt>
                <c:pt idx="3585">
                  <c:v>3.5182999999999998E-3</c:v>
                </c:pt>
                <c:pt idx="3586">
                  <c:v>4.6158379999999997E-3</c:v>
                </c:pt>
                <c:pt idx="3587">
                  <c:v>4.5657179999999999E-3</c:v>
                </c:pt>
                <c:pt idx="3588">
                  <c:v>4.6044150000000006E-3</c:v>
                </c:pt>
                <c:pt idx="3589">
                  <c:v>8.4580000000000007E-4</c:v>
                </c:pt>
                <c:pt idx="3590">
                  <c:v>5.2289999999999975E-4</c:v>
                </c:pt>
                <c:pt idx="3591">
                  <c:v>7.555000000000001E-4</c:v>
                </c:pt>
                <c:pt idx="3592">
                  <c:v>1.4963600000000002E-3</c:v>
                </c:pt>
                <c:pt idx="3593">
                  <c:v>1.1898499999999999E-3</c:v>
                </c:pt>
                <c:pt idx="3594">
                  <c:v>1.7922799999999998E-3</c:v>
                </c:pt>
                <c:pt idx="3595">
                  <c:v>1.52388E-3</c:v>
                </c:pt>
                <c:pt idx="3596">
                  <c:v>1.5528E-3</c:v>
                </c:pt>
                <c:pt idx="3597">
                  <c:v>1.7794199999999999E-3</c:v>
                </c:pt>
                <c:pt idx="3598">
                  <c:v>1.9957400000000002E-3</c:v>
                </c:pt>
                <c:pt idx="3599">
                  <c:v>2.0981460000000004E-3</c:v>
                </c:pt>
                <c:pt idx="3600">
                  <c:v>4.6300000000000008E-2</c:v>
                </c:pt>
                <c:pt idx="3601">
                  <c:v>2.8079999999999994E-2</c:v>
                </c:pt>
                <c:pt idx="3602">
                  <c:v>0.28252999999999995</c:v>
                </c:pt>
                <c:pt idx="3603">
                  <c:v>0.25395000000000001</c:v>
                </c:pt>
                <c:pt idx="3604">
                  <c:v>0.301846</c:v>
                </c:pt>
                <c:pt idx="3605">
                  <c:v>0.269009</c:v>
                </c:pt>
                <c:pt idx="3606">
                  <c:v>0.24255000000000002</c:v>
                </c:pt>
                <c:pt idx="3607">
                  <c:v>0.35830000000000001</c:v>
                </c:pt>
                <c:pt idx="3608">
                  <c:v>0.365477</c:v>
                </c:pt>
                <c:pt idx="3609">
                  <c:v>0.36326579999999997</c:v>
                </c:pt>
                <c:pt idx="3610">
                  <c:v>0.36314189999999996</c:v>
                </c:pt>
                <c:pt idx="3611">
                  <c:v>1.2160000000000004E-2</c:v>
                </c:pt>
                <c:pt idx="3612">
                  <c:v>2.9490000000000016E-2</c:v>
                </c:pt>
                <c:pt idx="3613">
                  <c:v>0.25906999999999997</c:v>
                </c:pt>
                <c:pt idx="3614">
                  <c:v>0.23352999999999999</c:v>
                </c:pt>
                <c:pt idx="3615">
                  <c:v>0.28040900000000002</c:v>
                </c:pt>
                <c:pt idx="3616">
                  <c:v>0.24622100000000002</c:v>
                </c:pt>
                <c:pt idx="3617">
                  <c:v>0.22231000000000001</c:v>
                </c:pt>
                <c:pt idx="3618">
                  <c:v>0.33338610000000002</c:v>
                </c:pt>
                <c:pt idx="3619">
                  <c:v>0.33528350000000001</c:v>
                </c:pt>
                <c:pt idx="3620">
                  <c:v>0.33171869999999998</c:v>
                </c:pt>
                <c:pt idx="3621">
                  <c:v>0.33257230000000004</c:v>
                </c:pt>
                <c:pt idx="3622">
                  <c:v>9.5799999999999774E-3</c:v>
                </c:pt>
                <c:pt idx="3623">
                  <c:v>4.4609999999999983E-2</c:v>
                </c:pt>
                <c:pt idx="3624">
                  <c:v>0.26963000000000004</c:v>
                </c:pt>
                <c:pt idx="3625">
                  <c:v>0.24475000000000002</c:v>
                </c:pt>
                <c:pt idx="3626">
                  <c:v>0.29156700000000002</c:v>
                </c:pt>
                <c:pt idx="3627">
                  <c:v>0.25389799999999996</c:v>
                </c:pt>
                <c:pt idx="3628">
                  <c:v>0.22984000000000002</c:v>
                </c:pt>
                <c:pt idx="3629">
                  <c:v>0.34663550000000004</c:v>
                </c:pt>
                <c:pt idx="3630">
                  <c:v>0.34595160000000003</c:v>
                </c:pt>
                <c:pt idx="3631">
                  <c:v>0.34683780000000003</c:v>
                </c:pt>
                <c:pt idx="3632">
                  <c:v>0.34581040000000002</c:v>
                </c:pt>
                <c:pt idx="3633">
                  <c:v>3.7350000000000022E-3</c:v>
                </c:pt>
                <c:pt idx="3634">
                  <c:v>1.1584000000000011E-2</c:v>
                </c:pt>
                <c:pt idx="3635">
                  <c:v>6.850999999999996E-3</c:v>
                </c:pt>
                <c:pt idx="3636">
                  <c:v>6.5886E-2</c:v>
                </c:pt>
                <c:pt idx="3637">
                  <c:v>7.8011000000000011E-2</c:v>
                </c:pt>
                <c:pt idx="3638">
                  <c:v>6.8691999999999989E-2</c:v>
                </c:pt>
                <c:pt idx="3639">
                  <c:v>6.1142999999999996E-2</c:v>
                </c:pt>
                <c:pt idx="3640">
                  <c:v>9.2418040000000007E-2</c:v>
                </c:pt>
                <c:pt idx="3641">
                  <c:v>9.1122080000000008E-2</c:v>
                </c:pt>
                <c:pt idx="3642">
                  <c:v>9.2793500000000001E-2</c:v>
                </c:pt>
                <c:pt idx="3643">
                  <c:v>9.2742660000000005E-2</c:v>
                </c:pt>
                <c:pt idx="3644">
                  <c:v>4.9099999999999977E-3</c:v>
                </c:pt>
                <c:pt idx="3645">
                  <c:v>1.7239999999999991E-2</c:v>
                </c:pt>
                <c:pt idx="3646">
                  <c:v>8.4400000000000031E-3</c:v>
                </c:pt>
                <c:pt idx="3647">
                  <c:v>9.1207999999999997E-2</c:v>
                </c:pt>
                <c:pt idx="3648">
                  <c:v>9.9336000000000008E-2</c:v>
                </c:pt>
                <c:pt idx="3649">
                  <c:v>8.7331999999999993E-2</c:v>
                </c:pt>
                <c:pt idx="3650">
                  <c:v>7.8578000000000009E-2</c:v>
                </c:pt>
                <c:pt idx="3651">
                  <c:v>0.11736684</c:v>
                </c:pt>
                <c:pt idx="3652">
                  <c:v>0.1198892</c:v>
                </c:pt>
                <c:pt idx="3653">
                  <c:v>0.11754829999999999</c:v>
                </c:pt>
                <c:pt idx="3654">
                  <c:v>0.11766940999999999</c:v>
                </c:pt>
                <c:pt idx="3655">
                  <c:v>3.5170000000000062E-3</c:v>
                </c:pt>
                <c:pt idx="3656">
                  <c:v>9.4640000000000002E-3</c:v>
                </c:pt>
                <c:pt idx="3657">
                  <c:v>7.4079999999999979E-3</c:v>
                </c:pt>
                <c:pt idx="3658">
                  <c:v>5.0355999999999998E-2</c:v>
                </c:pt>
                <c:pt idx="3659">
                  <c:v>4.6336999999999996E-2</c:v>
                </c:pt>
                <c:pt idx="3660">
                  <c:v>4.7971E-2</c:v>
                </c:pt>
                <c:pt idx="3661">
                  <c:v>4.3428000000000001E-2</c:v>
                </c:pt>
                <c:pt idx="3662">
                  <c:v>6.3657620000000012E-2</c:v>
                </c:pt>
                <c:pt idx="3663">
                  <c:v>6.5345570000000006E-2</c:v>
                </c:pt>
                <c:pt idx="3664">
                  <c:v>6.3276100000000002E-2</c:v>
                </c:pt>
                <c:pt idx="3665">
                  <c:v>6.476222999999999E-2</c:v>
                </c:pt>
                <c:pt idx="3666">
                  <c:v>5.400000000000002E-3</c:v>
                </c:pt>
                <c:pt idx="3667">
                  <c:v>1.2993000000000005E-2</c:v>
                </c:pt>
                <c:pt idx="3668">
                  <c:v>8.1429999999999975E-3</c:v>
                </c:pt>
                <c:pt idx="3669">
                  <c:v>8.2359000000000002E-2</c:v>
                </c:pt>
                <c:pt idx="3670">
                  <c:v>7.4009000000000005E-2</c:v>
                </c:pt>
                <c:pt idx="3671">
                  <c:v>8.9430999999999997E-2</c:v>
                </c:pt>
                <c:pt idx="3672">
                  <c:v>7.2154999999999997E-2</c:v>
                </c:pt>
                <c:pt idx="3673">
                  <c:v>0.10664834000000001</c:v>
                </c:pt>
                <c:pt idx="3674">
                  <c:v>0.10598777999999999</c:v>
                </c:pt>
                <c:pt idx="3675">
                  <c:v>0.1057399</c:v>
                </c:pt>
                <c:pt idx="3676">
                  <c:v>0.1049914</c:v>
                </c:pt>
                <c:pt idx="3677">
                  <c:v>6.7699999999999982E-3</c:v>
                </c:pt>
                <c:pt idx="3678">
                  <c:v>1.9849999999999993E-2</c:v>
                </c:pt>
                <c:pt idx="3679">
                  <c:v>1.0110000000000008E-2</c:v>
                </c:pt>
                <c:pt idx="3680">
                  <c:v>0.106214</c:v>
                </c:pt>
                <c:pt idx="3681">
                  <c:v>9.3786000000000008E-2</c:v>
                </c:pt>
                <c:pt idx="3682">
                  <c:v>0.11170699999999999</c:v>
                </c:pt>
                <c:pt idx="3683">
                  <c:v>9.7983999999999988E-2</c:v>
                </c:pt>
                <c:pt idx="3684">
                  <c:v>0.13281802000000001</c:v>
                </c:pt>
                <c:pt idx="3685">
                  <c:v>0.13339890000000001</c:v>
                </c:pt>
                <c:pt idx="3686">
                  <c:v>0.13328180000000001</c:v>
                </c:pt>
                <c:pt idx="3687">
                  <c:v>0.13141537</c:v>
                </c:pt>
                <c:pt idx="3688">
                  <c:v>9.2399999999999991E-4</c:v>
                </c:pt>
                <c:pt idx="3689">
                  <c:v>9.5500000000000012E-4</c:v>
                </c:pt>
                <c:pt idx="3690">
                  <c:v>9.0969999999999983E-4</c:v>
                </c:pt>
                <c:pt idx="3691">
                  <c:v>2.1042500000000002E-3</c:v>
                </c:pt>
                <c:pt idx="3692">
                  <c:v>1.9885600000000003E-3</c:v>
                </c:pt>
                <c:pt idx="3693">
                  <c:v>1.9922000000000004E-3</c:v>
                </c:pt>
                <c:pt idx="3694">
                  <c:v>2.1282800000000002E-3</c:v>
                </c:pt>
                <c:pt idx="3695">
                  <c:v>1.7574999999999999E-3</c:v>
                </c:pt>
                <c:pt idx="3696">
                  <c:v>2.338751E-3</c:v>
                </c:pt>
                <c:pt idx="3697">
                  <c:v>2.2048720000000001E-3</c:v>
                </c:pt>
                <c:pt idx="3698">
                  <c:v>2.4090840000000001E-3</c:v>
                </c:pt>
                <c:pt idx="3699">
                  <c:v>1.3495999999999998E-3</c:v>
                </c:pt>
                <c:pt idx="3700">
                  <c:v>1.3727000000000006E-3</c:v>
                </c:pt>
                <c:pt idx="3701">
                  <c:v>1.8946000000000002E-3</c:v>
                </c:pt>
                <c:pt idx="3702">
                  <c:v>3.3196500000000004E-3</c:v>
                </c:pt>
                <c:pt idx="3703">
                  <c:v>3.0222000000000001E-3</c:v>
                </c:pt>
                <c:pt idx="3704">
                  <c:v>3.6375499999999998E-3</c:v>
                </c:pt>
                <c:pt idx="3705">
                  <c:v>3.3400799999999996E-3</c:v>
                </c:pt>
                <c:pt idx="3706">
                  <c:v>2.8806000000000005E-3</c:v>
                </c:pt>
                <c:pt idx="3707">
                  <c:v>3.5788230000000001E-3</c:v>
                </c:pt>
                <c:pt idx="3708">
                  <c:v>3.790393E-3</c:v>
                </c:pt>
                <c:pt idx="3709">
                  <c:v>3.6106430000000002E-3</c:v>
                </c:pt>
                <c:pt idx="3710">
                  <c:v>2.0867999999999989E-3</c:v>
                </c:pt>
                <c:pt idx="3711">
                  <c:v>2.2239999999999994E-3</c:v>
                </c:pt>
                <c:pt idx="3712">
                  <c:v>1.9963999999999997E-3</c:v>
                </c:pt>
                <c:pt idx="3713">
                  <c:v>5.6054E-3</c:v>
                </c:pt>
                <c:pt idx="3714">
                  <c:v>5.6810999999999997E-3</c:v>
                </c:pt>
                <c:pt idx="3715">
                  <c:v>6.3587000000000001E-3</c:v>
                </c:pt>
                <c:pt idx="3716">
                  <c:v>5.6083000000000001E-3</c:v>
                </c:pt>
                <c:pt idx="3717">
                  <c:v>5.2125000000000001E-3</c:v>
                </c:pt>
                <c:pt idx="3718">
                  <c:v>6.6532969999999999E-3</c:v>
                </c:pt>
                <c:pt idx="3719">
                  <c:v>7.0621649999999996E-3</c:v>
                </c:pt>
                <c:pt idx="3720">
                  <c:v>6.8973059999999997E-3</c:v>
                </c:pt>
                <c:pt idx="3721">
                  <c:v>1.1009000000000001E-3</c:v>
                </c:pt>
                <c:pt idx="3722">
                  <c:v>1.1440000000000001E-3</c:v>
                </c:pt>
                <c:pt idx="3723">
                  <c:v>7.5380000000000022E-4</c:v>
                </c:pt>
                <c:pt idx="3724">
                  <c:v>2.11093E-3</c:v>
                </c:pt>
                <c:pt idx="3725">
                  <c:v>2.1744799999999999E-3</c:v>
                </c:pt>
                <c:pt idx="3726">
                  <c:v>2.6329600000000002E-3</c:v>
                </c:pt>
                <c:pt idx="3727">
                  <c:v>2.5363400000000002E-3</c:v>
                </c:pt>
                <c:pt idx="3728">
                  <c:v>2.15204E-3</c:v>
                </c:pt>
                <c:pt idx="3729">
                  <c:v>2.5899809999999999E-3</c:v>
                </c:pt>
                <c:pt idx="3730">
                  <c:v>2.8314260000000002E-3</c:v>
                </c:pt>
                <c:pt idx="3731">
                  <c:v>2.761449E-3</c:v>
                </c:pt>
                <c:pt idx="3732">
                  <c:v>1.7309999999999992E-2</c:v>
                </c:pt>
                <c:pt idx="3733">
                  <c:v>1.2240000000000015E-2</c:v>
                </c:pt>
                <c:pt idx="3734">
                  <c:v>0.10642600000000002</c:v>
                </c:pt>
                <c:pt idx="3735">
                  <c:v>9.4391000000000003E-2</c:v>
                </c:pt>
                <c:pt idx="3736">
                  <c:v>7.5271000000000005E-2</c:v>
                </c:pt>
                <c:pt idx="3737">
                  <c:v>0.10062600000000002</c:v>
                </c:pt>
                <c:pt idx="3738">
                  <c:v>8.9973999999999998E-2</c:v>
                </c:pt>
                <c:pt idx="3739">
                  <c:v>0.13009397</c:v>
                </c:pt>
                <c:pt idx="3740">
                  <c:v>0.13154479999999999</c:v>
                </c:pt>
                <c:pt idx="3741">
                  <c:v>0.1336319</c:v>
                </c:pt>
                <c:pt idx="3742">
                  <c:v>0.13489965000000001</c:v>
                </c:pt>
                <c:pt idx="3743">
                  <c:v>4.819999999999991E-3</c:v>
                </c:pt>
                <c:pt idx="3744">
                  <c:v>1.0959999999999998E-2</c:v>
                </c:pt>
                <c:pt idx="3745">
                  <c:v>9.4865999999999992E-2</c:v>
                </c:pt>
                <c:pt idx="3746">
                  <c:v>8.7314000000000003E-2</c:v>
                </c:pt>
                <c:pt idx="3747">
                  <c:v>6.8770999999999999E-2</c:v>
                </c:pt>
                <c:pt idx="3748">
                  <c:v>8.9894000000000002E-2</c:v>
                </c:pt>
                <c:pt idx="3749">
                  <c:v>8.1773999999999986E-2</c:v>
                </c:pt>
                <c:pt idx="3750">
                  <c:v>0.12382796</c:v>
                </c:pt>
                <c:pt idx="3751">
                  <c:v>0.1231641</c:v>
                </c:pt>
                <c:pt idx="3752">
                  <c:v>0.12132229999999999</c:v>
                </c:pt>
                <c:pt idx="3753">
                  <c:v>0.12147143000000001</c:v>
                </c:pt>
                <c:pt idx="3754">
                  <c:v>7.3399999999999854E-3</c:v>
                </c:pt>
                <c:pt idx="3755">
                  <c:v>1.6379999999999992E-2</c:v>
                </c:pt>
                <c:pt idx="3756">
                  <c:v>9.9350000000000008E-2</c:v>
                </c:pt>
                <c:pt idx="3757">
                  <c:v>9.0926000000000007E-2</c:v>
                </c:pt>
                <c:pt idx="3758">
                  <c:v>7.311200000000001E-2</c:v>
                </c:pt>
                <c:pt idx="3759">
                  <c:v>9.2065000000000008E-2</c:v>
                </c:pt>
                <c:pt idx="3760">
                  <c:v>8.6604000000000014E-2</c:v>
                </c:pt>
                <c:pt idx="3761">
                  <c:v>0.12708912999999999</c:v>
                </c:pt>
                <c:pt idx="3762">
                  <c:v>0.1277972</c:v>
                </c:pt>
                <c:pt idx="3763">
                  <c:v>0.12687690000000001</c:v>
                </c:pt>
                <c:pt idx="3764">
                  <c:v>0.12916857000000001</c:v>
                </c:pt>
                <c:pt idx="3765">
                  <c:v>9.5300000000000246E-4</c:v>
                </c:pt>
                <c:pt idx="3766">
                  <c:v>3.8639999999999994E-3</c:v>
                </c:pt>
                <c:pt idx="3767">
                  <c:v>3.6939999999999994E-3</c:v>
                </c:pt>
                <c:pt idx="3768">
                  <c:v>2.3616000000000002E-2</c:v>
                </c:pt>
                <c:pt idx="3769">
                  <c:v>1.9032999999999998E-2</c:v>
                </c:pt>
                <c:pt idx="3770">
                  <c:v>2.5123900000000001E-2</c:v>
                </c:pt>
                <c:pt idx="3771">
                  <c:v>2.2837E-2</c:v>
                </c:pt>
                <c:pt idx="3772">
                  <c:v>3.392622E-2</c:v>
                </c:pt>
                <c:pt idx="3773">
                  <c:v>3.4122899999999998E-2</c:v>
                </c:pt>
                <c:pt idx="3774">
                  <c:v>3.3903299999999997E-2</c:v>
                </c:pt>
                <c:pt idx="3775">
                  <c:v>3.3663909999999998E-2</c:v>
                </c:pt>
                <c:pt idx="3776">
                  <c:v>1.9269999999999982E-3</c:v>
                </c:pt>
                <c:pt idx="3777">
                  <c:v>5.4649999999999976E-3</c:v>
                </c:pt>
                <c:pt idx="3778">
                  <c:v>4.947E-3</c:v>
                </c:pt>
                <c:pt idx="3779">
                  <c:v>3.39E-2</c:v>
                </c:pt>
                <c:pt idx="3780">
                  <c:v>2.4078000000000002E-2</c:v>
                </c:pt>
                <c:pt idx="3781">
                  <c:v>3.1949999999999999E-2</c:v>
                </c:pt>
                <c:pt idx="3782">
                  <c:v>2.9198000000000002E-2</c:v>
                </c:pt>
                <c:pt idx="3783">
                  <c:v>4.2882159999999996E-2</c:v>
                </c:pt>
                <c:pt idx="3784">
                  <c:v>4.3303210000000002E-2</c:v>
                </c:pt>
                <c:pt idx="3785">
                  <c:v>4.3277529999999995E-2</c:v>
                </c:pt>
                <c:pt idx="3786">
                  <c:v>4.3554559999999999E-2</c:v>
                </c:pt>
                <c:pt idx="3787">
                  <c:v>4.6259999999999982E-3</c:v>
                </c:pt>
                <c:pt idx="3788">
                  <c:v>8.2459999999999964E-3</c:v>
                </c:pt>
                <c:pt idx="3789">
                  <c:v>6.0100000000000015E-3</c:v>
                </c:pt>
                <c:pt idx="3790">
                  <c:v>4.9313000000000003E-2</c:v>
                </c:pt>
                <c:pt idx="3791">
                  <c:v>4.4970999999999997E-2</c:v>
                </c:pt>
                <c:pt idx="3792">
                  <c:v>4.6904000000000001E-2</c:v>
                </c:pt>
                <c:pt idx="3793">
                  <c:v>4.2505999999999995E-2</c:v>
                </c:pt>
                <c:pt idx="3794">
                  <c:v>6.3963400000000004E-2</c:v>
                </c:pt>
                <c:pt idx="3795">
                  <c:v>6.3783000000000006E-2</c:v>
                </c:pt>
                <c:pt idx="3796">
                  <c:v>6.3303399999999996E-2</c:v>
                </c:pt>
                <c:pt idx="3797">
                  <c:v>6.3508030000000007E-2</c:v>
                </c:pt>
                <c:pt idx="3798">
                  <c:v>2.3139999999999966E-3</c:v>
                </c:pt>
                <c:pt idx="3799">
                  <c:v>5.8170000000000027E-3</c:v>
                </c:pt>
                <c:pt idx="3800">
                  <c:v>3.9630000000000012E-3</c:v>
                </c:pt>
                <c:pt idx="3801">
                  <c:v>3.00763E-2</c:v>
                </c:pt>
                <c:pt idx="3802">
                  <c:v>2.6301999999999999E-2</c:v>
                </c:pt>
                <c:pt idx="3803">
                  <c:v>2.2209E-2</c:v>
                </c:pt>
                <c:pt idx="3804">
                  <c:v>2.6123999999999998E-2</c:v>
                </c:pt>
                <c:pt idx="3805">
                  <c:v>3.836548E-2</c:v>
                </c:pt>
                <c:pt idx="3806">
                  <c:v>3.9284030000000005E-2</c:v>
                </c:pt>
                <c:pt idx="3807">
                  <c:v>3.8817109999999995E-2</c:v>
                </c:pt>
                <c:pt idx="3808">
                  <c:v>3.8698719999999999E-2</c:v>
                </c:pt>
                <c:pt idx="3809">
                  <c:v>2.7889999999999998E-3</c:v>
                </c:pt>
                <c:pt idx="3810">
                  <c:v>7.0660000000000028E-3</c:v>
                </c:pt>
                <c:pt idx="3811">
                  <c:v>5.2329999999999946E-3</c:v>
                </c:pt>
                <c:pt idx="3812">
                  <c:v>3.7455999999999996E-2</c:v>
                </c:pt>
                <c:pt idx="3813">
                  <c:v>3.4974999999999999E-2</c:v>
                </c:pt>
                <c:pt idx="3814">
                  <c:v>2.7533000000000002E-2</c:v>
                </c:pt>
                <c:pt idx="3815">
                  <c:v>3.6818000000000004E-2</c:v>
                </c:pt>
                <c:pt idx="3816">
                  <c:v>4.8139309999999998E-2</c:v>
                </c:pt>
                <c:pt idx="3817">
                  <c:v>4.8715139999999997E-2</c:v>
                </c:pt>
                <c:pt idx="3818">
                  <c:v>4.8420879999999999E-2</c:v>
                </c:pt>
                <c:pt idx="3819">
                  <c:v>4.9097450000000001E-2</c:v>
                </c:pt>
                <c:pt idx="3820">
                  <c:v>3.4245999999999994E-4</c:v>
                </c:pt>
                <c:pt idx="3821">
                  <c:v>3.7156999999999999E-4</c:v>
                </c:pt>
                <c:pt idx="3822">
                  <c:v>2.3659000000000006E-4</c:v>
                </c:pt>
                <c:pt idx="3823">
                  <c:v>8.6177999999999992E-4</c:v>
                </c:pt>
                <c:pt idx="3824">
                  <c:v>7.7484000000000006E-4</c:v>
                </c:pt>
                <c:pt idx="3825">
                  <c:v>6.3728000000000005E-4</c:v>
                </c:pt>
                <c:pt idx="3826">
                  <c:v>6.9388000000000002E-4</c:v>
                </c:pt>
                <c:pt idx="3827">
                  <c:v>7.2629999999999993E-4</c:v>
                </c:pt>
                <c:pt idx="3828">
                  <c:v>8.8331680000000004E-4</c:v>
                </c:pt>
                <c:pt idx="3829">
                  <c:v>8.1550099999999994E-4</c:v>
                </c:pt>
                <c:pt idx="3830">
                  <c:v>8.4979079999999995E-4</c:v>
                </c:pt>
                <c:pt idx="3831">
                  <c:v>5.3249999999999999E-4</c:v>
                </c:pt>
                <c:pt idx="3832">
                  <c:v>5.8280000000000007E-4</c:v>
                </c:pt>
                <c:pt idx="3833">
                  <c:v>5.9949999999999999E-4</c:v>
                </c:pt>
                <c:pt idx="3834">
                  <c:v>1.2075999999999999E-3</c:v>
                </c:pt>
                <c:pt idx="3835">
                  <c:v>1.2404200000000001E-3</c:v>
                </c:pt>
                <c:pt idx="3836">
                  <c:v>9.9043000000000004E-4</c:v>
                </c:pt>
                <c:pt idx="3837">
                  <c:v>1.05298E-3</c:v>
                </c:pt>
                <c:pt idx="3838">
                  <c:v>1.0357699999999999E-3</c:v>
                </c:pt>
                <c:pt idx="3839">
                  <c:v>1.2794148999999999E-3</c:v>
                </c:pt>
                <c:pt idx="3840">
                  <c:v>1.345815E-3</c:v>
                </c:pt>
                <c:pt idx="3841">
                  <c:v>1.3401323999999999E-3</c:v>
                </c:pt>
                <c:pt idx="3842">
                  <c:v>5.9330000000000016E-4</c:v>
                </c:pt>
                <c:pt idx="3843">
                  <c:v>9.0250000000000009E-4</c:v>
                </c:pt>
                <c:pt idx="3844">
                  <c:v>6.4349999999999997E-4</c:v>
                </c:pt>
                <c:pt idx="3845">
                  <c:v>2.1432199999999999E-3</c:v>
                </c:pt>
                <c:pt idx="3846">
                  <c:v>2.0203899999999999E-3</c:v>
                </c:pt>
                <c:pt idx="3847">
                  <c:v>1.6814E-3</c:v>
                </c:pt>
                <c:pt idx="3848">
                  <c:v>2.1703900000000003E-3</c:v>
                </c:pt>
                <c:pt idx="3849">
                  <c:v>1.9105800000000003E-3</c:v>
                </c:pt>
                <c:pt idx="3850">
                  <c:v>2.5473539999999999E-3</c:v>
                </c:pt>
                <c:pt idx="3851">
                  <c:v>2.3675890000000002E-3</c:v>
                </c:pt>
                <c:pt idx="3852">
                  <c:v>2.4743769999999998E-3</c:v>
                </c:pt>
                <c:pt idx="3853">
                  <c:v>2.0350000000000012E-4</c:v>
                </c:pt>
                <c:pt idx="3854">
                  <c:v>3.9154000000000001E-4</c:v>
                </c:pt>
                <c:pt idx="3855">
                  <c:v>3.9926000000000002E-4</c:v>
                </c:pt>
                <c:pt idx="3856">
                  <c:v>9.1795999999999989E-4</c:v>
                </c:pt>
                <c:pt idx="3857">
                  <c:v>8.8785999999999986E-4</c:v>
                </c:pt>
                <c:pt idx="3858">
                  <c:v>5.8003999999999998E-4</c:v>
                </c:pt>
                <c:pt idx="3859">
                  <c:v>9.8660999999999996E-4</c:v>
                </c:pt>
                <c:pt idx="3860">
                  <c:v>8.6566999999999992E-4</c:v>
                </c:pt>
                <c:pt idx="3861">
                  <c:v>9.3052589999999995E-4</c:v>
                </c:pt>
                <c:pt idx="3862">
                  <c:v>9.5284600000000003E-4</c:v>
                </c:pt>
                <c:pt idx="3863">
                  <c:v>1.028887E-3</c:v>
                </c:pt>
                <c:pt idx="3864">
                  <c:v>3.0040000000000011E-2</c:v>
                </c:pt>
                <c:pt idx="3865">
                  <c:v>1.8559999999999993E-2</c:v>
                </c:pt>
                <c:pt idx="3866">
                  <c:v>0.16945500000000002</c:v>
                </c:pt>
                <c:pt idx="3867">
                  <c:v>0.15435199999999999</c:v>
                </c:pt>
                <c:pt idx="3868">
                  <c:v>0.12315</c:v>
                </c:pt>
                <c:pt idx="3869">
                  <c:v>0.185082</c:v>
                </c:pt>
                <c:pt idx="3870">
                  <c:v>0.147483</c:v>
                </c:pt>
                <c:pt idx="3871">
                  <c:v>0.2199236</c:v>
                </c:pt>
                <c:pt idx="3872">
                  <c:v>0.2212769</c:v>
                </c:pt>
                <c:pt idx="3873">
                  <c:v>0.22044320000000001</c:v>
                </c:pt>
                <c:pt idx="3874">
                  <c:v>0.21821580000000002</c:v>
                </c:pt>
                <c:pt idx="3875">
                  <c:v>9.4300000000000217E-3</c:v>
                </c:pt>
                <c:pt idx="3876">
                  <c:v>1.6840000000000022E-2</c:v>
                </c:pt>
                <c:pt idx="3877">
                  <c:v>0.156387</c:v>
                </c:pt>
                <c:pt idx="3878">
                  <c:v>0.14193800000000001</c:v>
                </c:pt>
                <c:pt idx="3879">
                  <c:v>0.11153199999999999</c:v>
                </c:pt>
                <c:pt idx="3880">
                  <c:v>0.169515</c:v>
                </c:pt>
                <c:pt idx="3881">
                  <c:v>0.13436300000000001</c:v>
                </c:pt>
                <c:pt idx="3882">
                  <c:v>0.2005991</c:v>
                </c:pt>
                <c:pt idx="3883">
                  <c:v>0.20226479999999999</c:v>
                </c:pt>
                <c:pt idx="3884">
                  <c:v>0.2012591</c:v>
                </c:pt>
                <c:pt idx="3885">
                  <c:v>0.20036120000000002</c:v>
                </c:pt>
                <c:pt idx="3886">
                  <c:v>6.3700000000000145E-3</c:v>
                </c:pt>
                <c:pt idx="3887">
                  <c:v>2.9480000000000006E-2</c:v>
                </c:pt>
                <c:pt idx="3888">
                  <c:v>0.162915</c:v>
                </c:pt>
                <c:pt idx="3889">
                  <c:v>0.14852599999999999</c:v>
                </c:pt>
                <c:pt idx="3890">
                  <c:v>0.121016</c:v>
                </c:pt>
                <c:pt idx="3891">
                  <c:v>0.17524200000000001</c:v>
                </c:pt>
                <c:pt idx="3892">
                  <c:v>0.14015100000000003</c:v>
                </c:pt>
                <c:pt idx="3893">
                  <c:v>0.21081340000000001</c:v>
                </c:pt>
                <c:pt idx="3894">
                  <c:v>0.21083559999999998</c:v>
                </c:pt>
                <c:pt idx="3895">
                  <c:v>0.21019279999999999</c:v>
                </c:pt>
                <c:pt idx="3896">
                  <c:v>0.20784449999999999</c:v>
                </c:pt>
                <c:pt idx="3897">
                  <c:v>2.6350000000000054E-3</c:v>
                </c:pt>
                <c:pt idx="3898">
                  <c:v>6.9349999999999967E-3</c:v>
                </c:pt>
                <c:pt idx="3899">
                  <c:v>4.3720000000000009E-3</c:v>
                </c:pt>
                <c:pt idx="3900">
                  <c:v>4.0001000000000002E-2</c:v>
                </c:pt>
                <c:pt idx="3901">
                  <c:v>3.1577999999999995E-2</c:v>
                </c:pt>
                <c:pt idx="3902">
                  <c:v>4.7238499999999996E-2</c:v>
                </c:pt>
                <c:pt idx="3903">
                  <c:v>3.6630000000000003E-2</c:v>
                </c:pt>
                <c:pt idx="3904">
                  <c:v>5.614881E-2</c:v>
                </c:pt>
                <c:pt idx="3905">
                  <c:v>5.5601230000000001E-2</c:v>
                </c:pt>
                <c:pt idx="3906">
                  <c:v>5.4952100000000004E-2</c:v>
                </c:pt>
                <c:pt idx="3907">
                  <c:v>5.575836E-2</c:v>
                </c:pt>
                <c:pt idx="3908">
                  <c:v>1.9959999999999978E-3</c:v>
                </c:pt>
                <c:pt idx="3909">
                  <c:v>9.6880000000000022E-3</c:v>
                </c:pt>
                <c:pt idx="3910">
                  <c:v>6.4159999999999912E-3</c:v>
                </c:pt>
                <c:pt idx="3911">
                  <c:v>5.5348999999999995E-2</c:v>
                </c:pt>
                <c:pt idx="3912">
                  <c:v>4.0396999999999995E-2</c:v>
                </c:pt>
                <c:pt idx="3913">
                  <c:v>5.9639999999999999E-2</c:v>
                </c:pt>
                <c:pt idx="3914">
                  <c:v>4.8003999999999998E-2</c:v>
                </c:pt>
                <c:pt idx="3915">
                  <c:v>7.2202550000000004E-2</c:v>
                </c:pt>
                <c:pt idx="3916">
                  <c:v>7.256601E-2</c:v>
                </c:pt>
                <c:pt idx="3917">
                  <c:v>7.1756700000000007E-2</c:v>
                </c:pt>
                <c:pt idx="3918">
                  <c:v>7.0766580000000009E-2</c:v>
                </c:pt>
                <c:pt idx="3919">
                  <c:v>4.8799999999999955E-3</c:v>
                </c:pt>
                <c:pt idx="3920">
                  <c:v>1.3420000000000001E-2</c:v>
                </c:pt>
                <c:pt idx="3921">
                  <c:v>9.3589999999999923E-3</c:v>
                </c:pt>
                <c:pt idx="3922">
                  <c:v>8.2557000000000005E-2</c:v>
                </c:pt>
                <c:pt idx="3923">
                  <c:v>7.4355000000000004E-2</c:v>
                </c:pt>
                <c:pt idx="3924">
                  <c:v>8.9633999999999991E-2</c:v>
                </c:pt>
                <c:pt idx="3925">
                  <c:v>7.0043999999999995E-2</c:v>
                </c:pt>
                <c:pt idx="3926">
                  <c:v>0.10491989</c:v>
                </c:pt>
                <c:pt idx="3927">
                  <c:v>0.10613134</c:v>
                </c:pt>
                <c:pt idx="3928">
                  <c:v>0.1046815</c:v>
                </c:pt>
                <c:pt idx="3929">
                  <c:v>0.10472191</c:v>
                </c:pt>
                <c:pt idx="3930">
                  <c:v>3.0519999999999992E-3</c:v>
                </c:pt>
                <c:pt idx="3931">
                  <c:v>6.2050000000000022E-3</c:v>
                </c:pt>
                <c:pt idx="3932">
                  <c:v>4.8060000000000047E-3</c:v>
                </c:pt>
                <c:pt idx="3933">
                  <c:v>3.0575500000000005E-2</c:v>
                </c:pt>
                <c:pt idx="3934">
                  <c:v>2.8130000000000002E-2</c:v>
                </c:pt>
                <c:pt idx="3935">
                  <c:v>2.2681E-2</c:v>
                </c:pt>
                <c:pt idx="3936">
                  <c:v>2.6703999999999999E-2</c:v>
                </c:pt>
                <c:pt idx="3937">
                  <c:v>3.817036E-2</c:v>
                </c:pt>
                <c:pt idx="3938">
                  <c:v>3.9235390000000002E-2</c:v>
                </c:pt>
                <c:pt idx="3939">
                  <c:v>3.8529239999999999E-2</c:v>
                </c:pt>
                <c:pt idx="3940">
                  <c:v>3.8690879999999997E-2</c:v>
                </c:pt>
                <c:pt idx="3941">
                  <c:v>3.7309999999999982E-3</c:v>
                </c:pt>
                <c:pt idx="3942">
                  <c:v>1.0676000000000005E-2</c:v>
                </c:pt>
                <c:pt idx="3943">
                  <c:v>7.4390000000000012E-3</c:v>
                </c:pt>
                <c:pt idx="3944">
                  <c:v>6.2562000000000006E-2</c:v>
                </c:pt>
                <c:pt idx="3945">
                  <c:v>5.7614000000000005E-2</c:v>
                </c:pt>
                <c:pt idx="3946">
                  <c:v>4.5529E-2</c:v>
                </c:pt>
                <c:pt idx="3947">
                  <c:v>6.8612000000000006E-2</c:v>
                </c:pt>
                <c:pt idx="3948">
                  <c:v>8.0067650000000004E-2</c:v>
                </c:pt>
                <c:pt idx="3949">
                  <c:v>8.0254929999999988E-2</c:v>
                </c:pt>
                <c:pt idx="3950">
                  <c:v>8.0873300000000009E-2</c:v>
                </c:pt>
                <c:pt idx="3951">
                  <c:v>8.0331420000000001E-2</c:v>
                </c:pt>
                <c:pt idx="3952">
                  <c:v>5.8360000000000009E-4</c:v>
                </c:pt>
                <c:pt idx="3953">
                  <c:v>4.4019999999999997E-4</c:v>
                </c:pt>
                <c:pt idx="3954">
                  <c:v>5.306E-4</c:v>
                </c:pt>
                <c:pt idx="3955">
                  <c:v>1.28392E-3</c:v>
                </c:pt>
                <c:pt idx="3956">
                  <c:v>1.0185999999999999E-3</c:v>
                </c:pt>
                <c:pt idx="3957">
                  <c:v>1.1056500000000001E-3</c:v>
                </c:pt>
                <c:pt idx="3958">
                  <c:v>1.2863000000000002E-3</c:v>
                </c:pt>
                <c:pt idx="3959">
                  <c:v>1.1553000000000002E-3</c:v>
                </c:pt>
                <c:pt idx="3960">
                  <c:v>1.3292990000000001E-3</c:v>
                </c:pt>
                <c:pt idx="3961">
                  <c:v>1.5694839999999999E-3</c:v>
                </c:pt>
                <c:pt idx="3962">
                  <c:v>1.4709510000000001E-3</c:v>
                </c:pt>
                <c:pt idx="3963">
                  <c:v>8.1420000000000017E-4</c:v>
                </c:pt>
                <c:pt idx="3964">
                  <c:v>9.7219999999999989E-4</c:v>
                </c:pt>
                <c:pt idx="3965">
                  <c:v>5.3450000000000025E-4</c:v>
                </c:pt>
                <c:pt idx="3966">
                  <c:v>2.0015799999999998E-3</c:v>
                </c:pt>
                <c:pt idx="3967">
                  <c:v>1.9037199999999998E-3</c:v>
                </c:pt>
                <c:pt idx="3968">
                  <c:v>1.78714E-3</c:v>
                </c:pt>
                <c:pt idx="3969">
                  <c:v>2.2164899999999998E-3</c:v>
                </c:pt>
                <c:pt idx="3970">
                  <c:v>1.95874E-3</c:v>
                </c:pt>
                <c:pt idx="3971">
                  <c:v>2.1903729999999998E-3</c:v>
                </c:pt>
                <c:pt idx="3972">
                  <c:v>2.3424679999999999E-3</c:v>
                </c:pt>
                <c:pt idx="3973">
                  <c:v>2.2618359999999997E-3</c:v>
                </c:pt>
                <c:pt idx="3974">
                  <c:v>1.0416000000000002E-3</c:v>
                </c:pt>
                <c:pt idx="3975">
                  <c:v>1.4150999999999999E-3</c:v>
                </c:pt>
                <c:pt idx="3976">
                  <c:v>8.2009999999999982E-4</c:v>
                </c:pt>
                <c:pt idx="3977">
                  <c:v>3.5115999999999997E-3</c:v>
                </c:pt>
                <c:pt idx="3978">
                  <c:v>3.3994999999999997E-3</c:v>
                </c:pt>
                <c:pt idx="3979">
                  <c:v>2.7201E-3</c:v>
                </c:pt>
                <c:pt idx="3980">
                  <c:v>3.6821199999999997E-3</c:v>
                </c:pt>
                <c:pt idx="3981">
                  <c:v>3.0927999999999997E-3</c:v>
                </c:pt>
                <c:pt idx="3982">
                  <c:v>4.3164280000000006E-3</c:v>
                </c:pt>
                <c:pt idx="3983">
                  <c:v>4.1148299999999999E-3</c:v>
                </c:pt>
                <c:pt idx="3984">
                  <c:v>3.9004960000000003E-3</c:v>
                </c:pt>
                <c:pt idx="3985">
                  <c:v>7.9900000000000023E-4</c:v>
                </c:pt>
                <c:pt idx="3986">
                  <c:v>6.2579999999999992E-4</c:v>
                </c:pt>
                <c:pt idx="3987">
                  <c:v>4.5250000000000021E-4</c:v>
                </c:pt>
                <c:pt idx="3988">
                  <c:v>1.35417E-3</c:v>
                </c:pt>
                <c:pt idx="3989">
                  <c:v>1.2432300000000001E-3</c:v>
                </c:pt>
                <c:pt idx="3990">
                  <c:v>1.4291400000000002E-3</c:v>
                </c:pt>
                <c:pt idx="3991">
                  <c:v>1.7062899999999998E-3</c:v>
                </c:pt>
                <c:pt idx="3992">
                  <c:v>1.41285E-3</c:v>
                </c:pt>
                <c:pt idx="3993">
                  <c:v>1.7634970000000002E-3</c:v>
                </c:pt>
                <c:pt idx="3994">
                  <c:v>1.6845200000000001E-3</c:v>
                </c:pt>
                <c:pt idx="3995">
                  <c:v>1.574069E-3</c:v>
                </c:pt>
                <c:pt idx="3996">
                  <c:v>3.4490000000000021E-2</c:v>
                </c:pt>
                <c:pt idx="3997">
                  <c:v>2.516999999999997E-2</c:v>
                </c:pt>
                <c:pt idx="3998">
                  <c:v>0.21599700000000002</c:v>
                </c:pt>
                <c:pt idx="3999">
                  <c:v>0.19615999999999997</c:v>
                </c:pt>
                <c:pt idx="4000">
                  <c:v>0.15543999999999997</c:v>
                </c:pt>
                <c:pt idx="4001">
                  <c:v>0.23331600000000002</c:v>
                </c:pt>
                <c:pt idx="4002">
                  <c:v>0.20575400000000002</c:v>
                </c:pt>
                <c:pt idx="4003">
                  <c:v>0.27860560000000001</c:v>
                </c:pt>
                <c:pt idx="4004">
                  <c:v>0.27701009999999998</c:v>
                </c:pt>
                <c:pt idx="4005">
                  <c:v>0.27662419999999999</c:v>
                </c:pt>
                <c:pt idx="4006">
                  <c:v>0.27861450000000004</c:v>
                </c:pt>
                <c:pt idx="4007">
                  <c:v>1.3030000000000014E-2</c:v>
                </c:pt>
                <c:pt idx="4008">
                  <c:v>2.2040000000000004E-2</c:v>
                </c:pt>
                <c:pt idx="4009">
                  <c:v>0.19577400000000003</c:v>
                </c:pt>
                <c:pt idx="4010">
                  <c:v>0.17880099999999999</c:v>
                </c:pt>
                <c:pt idx="4011">
                  <c:v>0.14039000000000001</c:v>
                </c:pt>
                <c:pt idx="4012">
                  <c:v>0.21305199999999996</c:v>
                </c:pt>
                <c:pt idx="4013">
                  <c:v>0.18543799999999999</c:v>
                </c:pt>
                <c:pt idx="4014">
                  <c:v>0.25446679999999999</c:v>
                </c:pt>
                <c:pt idx="4015">
                  <c:v>0.25866359999999999</c:v>
                </c:pt>
                <c:pt idx="4016">
                  <c:v>0.25269530000000001</c:v>
                </c:pt>
                <c:pt idx="4017">
                  <c:v>0.25239320000000004</c:v>
                </c:pt>
                <c:pt idx="4018">
                  <c:v>8.6400000000000365E-3</c:v>
                </c:pt>
                <c:pt idx="4019">
                  <c:v>3.7189999999999973E-2</c:v>
                </c:pt>
                <c:pt idx="4020">
                  <c:v>0.20608700000000002</c:v>
                </c:pt>
                <c:pt idx="4021">
                  <c:v>0.186413</c:v>
                </c:pt>
                <c:pt idx="4022">
                  <c:v>0.14907000000000001</c:v>
                </c:pt>
                <c:pt idx="4023">
                  <c:v>0.22373799999999999</c:v>
                </c:pt>
                <c:pt idx="4024">
                  <c:v>0.19654300000000002</c:v>
                </c:pt>
                <c:pt idx="4025">
                  <c:v>0.26405990000000001</c:v>
                </c:pt>
                <c:pt idx="4026">
                  <c:v>0.265988</c:v>
                </c:pt>
                <c:pt idx="4027">
                  <c:v>0.26402599999999998</c:v>
                </c:pt>
                <c:pt idx="4028">
                  <c:v>0.26623719999999995</c:v>
                </c:pt>
                <c:pt idx="4029">
                  <c:v>3.6109999999999892E-3</c:v>
                </c:pt>
                <c:pt idx="4030">
                  <c:v>1.0517999999999993E-2</c:v>
                </c:pt>
                <c:pt idx="4031">
                  <c:v>6.9519999999999998E-3</c:v>
                </c:pt>
                <c:pt idx="4032">
                  <c:v>5.0452999999999998E-2</c:v>
                </c:pt>
                <c:pt idx="4033">
                  <c:v>3.9550999999999996E-2</c:v>
                </c:pt>
                <c:pt idx="4034">
                  <c:v>6.0066000000000008E-2</c:v>
                </c:pt>
                <c:pt idx="4035">
                  <c:v>5.2815000000000001E-2</c:v>
                </c:pt>
                <c:pt idx="4036">
                  <c:v>7.1478219999999995E-2</c:v>
                </c:pt>
                <c:pt idx="4037">
                  <c:v>7.1152699999999999E-2</c:v>
                </c:pt>
                <c:pt idx="4038">
                  <c:v>7.0176200000000008E-2</c:v>
                </c:pt>
                <c:pt idx="4039">
                  <c:v>7.0225949999999995E-2</c:v>
                </c:pt>
                <c:pt idx="4040">
                  <c:v>4.5610000000000095E-3</c:v>
                </c:pt>
                <c:pt idx="4041">
                  <c:v>1.2379000000000001E-2</c:v>
                </c:pt>
                <c:pt idx="4042">
                  <c:v>8.7969999999999993E-3</c:v>
                </c:pt>
                <c:pt idx="4043">
                  <c:v>6.9474999999999995E-2</c:v>
                </c:pt>
                <c:pt idx="4044">
                  <c:v>5.0070000000000003E-2</c:v>
                </c:pt>
                <c:pt idx="4045">
                  <c:v>7.7307000000000001E-2</c:v>
                </c:pt>
                <c:pt idx="4046">
                  <c:v>6.6522999999999999E-2</c:v>
                </c:pt>
                <c:pt idx="4047">
                  <c:v>8.9025270000000004E-2</c:v>
                </c:pt>
                <c:pt idx="4048">
                  <c:v>9.1323859999999993E-2</c:v>
                </c:pt>
                <c:pt idx="4049">
                  <c:v>8.8203000000000004E-2</c:v>
                </c:pt>
                <c:pt idx="4050">
                  <c:v>9.0619989999999997E-2</c:v>
                </c:pt>
                <c:pt idx="4051">
                  <c:v>5.5499999999999994E-3</c:v>
                </c:pt>
                <c:pt idx="4052">
                  <c:v>1.7070000000000016E-2</c:v>
                </c:pt>
                <c:pt idx="4053">
                  <c:v>1.3679999999999998E-2</c:v>
                </c:pt>
                <c:pt idx="4054">
                  <c:v>0.10344099999999998</c:v>
                </c:pt>
                <c:pt idx="4055">
                  <c:v>9.3680000000000013E-2</c:v>
                </c:pt>
                <c:pt idx="4056">
                  <c:v>0.11230900000000001</c:v>
                </c:pt>
                <c:pt idx="4057">
                  <c:v>9.8258999999999985E-2</c:v>
                </c:pt>
                <c:pt idx="4058">
                  <c:v>0.13246021999999999</c:v>
                </c:pt>
                <c:pt idx="4059">
                  <c:v>0.1343279</c:v>
                </c:pt>
                <c:pt idx="4060">
                  <c:v>0.13280790000000001</c:v>
                </c:pt>
                <c:pt idx="4061">
                  <c:v>0.13197587000000002</c:v>
                </c:pt>
                <c:pt idx="4062">
                  <c:v>1.8159999999999982E-3</c:v>
                </c:pt>
                <c:pt idx="4063">
                  <c:v>6.970000000000004E-3</c:v>
                </c:pt>
                <c:pt idx="4064">
                  <c:v>6.1350000000000016E-3</c:v>
                </c:pt>
                <c:pt idx="4065">
                  <c:v>3.8721999999999999E-2</c:v>
                </c:pt>
                <c:pt idx="4066">
                  <c:v>3.4817999999999995E-2</c:v>
                </c:pt>
                <c:pt idx="4067">
                  <c:v>2.8240000000000001E-2</c:v>
                </c:pt>
                <c:pt idx="4068">
                  <c:v>3.6592E-2</c:v>
                </c:pt>
                <c:pt idx="4069">
                  <c:v>4.920741E-2</c:v>
                </c:pt>
                <c:pt idx="4070">
                  <c:v>4.9565119999999997E-2</c:v>
                </c:pt>
                <c:pt idx="4071">
                  <c:v>4.9467219999999999E-2</c:v>
                </c:pt>
                <c:pt idx="4072">
                  <c:v>4.8549930000000005E-2</c:v>
                </c:pt>
                <c:pt idx="4073">
                  <c:v>3.6380000000000023E-3</c:v>
                </c:pt>
                <c:pt idx="4074">
                  <c:v>1.2429999999999997E-2</c:v>
                </c:pt>
                <c:pt idx="4075">
                  <c:v>7.8519999999999979E-3</c:v>
                </c:pt>
                <c:pt idx="4076">
                  <c:v>6.2699000000000005E-2</c:v>
                </c:pt>
                <c:pt idx="4077">
                  <c:v>5.6265999999999997E-2</c:v>
                </c:pt>
                <c:pt idx="4078">
                  <c:v>4.4832999999999998E-2</c:v>
                </c:pt>
                <c:pt idx="4079">
                  <c:v>6.8430000000000005E-2</c:v>
                </c:pt>
                <c:pt idx="4080">
                  <c:v>7.9999629999999988E-2</c:v>
                </c:pt>
                <c:pt idx="4081">
                  <c:v>8.1363240000000003E-2</c:v>
                </c:pt>
                <c:pt idx="4082">
                  <c:v>8.0299800000000005E-2</c:v>
                </c:pt>
                <c:pt idx="4083">
                  <c:v>8.0428929999999996E-2</c:v>
                </c:pt>
                <c:pt idx="4084">
                  <c:v>7.8430000000000014E-4</c:v>
                </c:pt>
                <c:pt idx="4085">
                  <c:v>7.8260000000000005E-4</c:v>
                </c:pt>
                <c:pt idx="4086">
                  <c:v>7.2079999999999996E-4</c:v>
                </c:pt>
                <c:pt idx="4087">
                  <c:v>1.7820599999999998E-3</c:v>
                </c:pt>
                <c:pt idx="4088">
                  <c:v>1.4740500000000002E-3</c:v>
                </c:pt>
                <c:pt idx="4089">
                  <c:v>1.3057799999999999E-3</c:v>
                </c:pt>
                <c:pt idx="4090">
                  <c:v>1.6986899999999999E-3</c:v>
                </c:pt>
                <c:pt idx="4091">
                  <c:v>1.5567300000000001E-3</c:v>
                </c:pt>
                <c:pt idx="4092">
                  <c:v>1.7286220000000002E-3</c:v>
                </c:pt>
                <c:pt idx="4093">
                  <c:v>1.7431899999999999E-3</c:v>
                </c:pt>
                <c:pt idx="4094">
                  <c:v>1.8688450000000001E-3</c:v>
                </c:pt>
                <c:pt idx="4095">
                  <c:v>8.6339999999999984E-4</c:v>
                </c:pt>
                <c:pt idx="4096">
                  <c:v>1.2012000000000004E-3</c:v>
                </c:pt>
                <c:pt idx="4097">
                  <c:v>1.1802999999999996E-3</c:v>
                </c:pt>
                <c:pt idx="4098">
                  <c:v>2.3945999999999998E-3</c:v>
                </c:pt>
                <c:pt idx="4099">
                  <c:v>2.4030700000000002E-3</c:v>
                </c:pt>
                <c:pt idx="4100">
                  <c:v>2.0385999999999998E-3</c:v>
                </c:pt>
                <c:pt idx="4101">
                  <c:v>2.6344100000000002E-3</c:v>
                </c:pt>
                <c:pt idx="4102">
                  <c:v>2.2726199999999999E-3</c:v>
                </c:pt>
                <c:pt idx="4103">
                  <c:v>2.9284649999999999E-3</c:v>
                </c:pt>
                <c:pt idx="4104">
                  <c:v>2.7337689999999996E-3</c:v>
                </c:pt>
                <c:pt idx="4105">
                  <c:v>2.8165880000000001E-3</c:v>
                </c:pt>
                <c:pt idx="4106">
                  <c:v>9.268999999999996E-4</c:v>
                </c:pt>
                <c:pt idx="4107">
                  <c:v>1.7396E-3</c:v>
                </c:pt>
                <c:pt idx="4108">
                  <c:v>1.3771E-3</c:v>
                </c:pt>
                <c:pt idx="4109">
                  <c:v>4.6528999999999997E-3</c:v>
                </c:pt>
                <c:pt idx="4110">
                  <c:v>4.0807000000000005E-3</c:v>
                </c:pt>
                <c:pt idx="4111">
                  <c:v>3.4256000000000004E-3</c:v>
                </c:pt>
                <c:pt idx="4112">
                  <c:v>4.6986500000000004E-3</c:v>
                </c:pt>
                <c:pt idx="4113">
                  <c:v>4.1669000000000003E-3</c:v>
                </c:pt>
                <c:pt idx="4114">
                  <c:v>5.1353290000000001E-3</c:v>
                </c:pt>
                <c:pt idx="4115">
                  <c:v>5.088459E-3</c:v>
                </c:pt>
                <c:pt idx="4116">
                  <c:v>5.0471860000000004E-3</c:v>
                </c:pt>
                <c:pt idx="4117">
                  <c:v>8.4049999999999967E-4</c:v>
                </c:pt>
                <c:pt idx="4118">
                  <c:v>8.5730000000000008E-4</c:v>
                </c:pt>
                <c:pt idx="4119">
                  <c:v>7.7839999999999984E-4</c:v>
                </c:pt>
                <c:pt idx="4120">
                  <c:v>1.6742300000000001E-3</c:v>
                </c:pt>
                <c:pt idx="4121">
                  <c:v>1.7283099999999998E-3</c:v>
                </c:pt>
                <c:pt idx="4122">
                  <c:v>1.3349000000000002E-3</c:v>
                </c:pt>
                <c:pt idx="4123">
                  <c:v>1.7171300000000001E-3</c:v>
                </c:pt>
                <c:pt idx="4124">
                  <c:v>1.5011200000000001E-3</c:v>
                </c:pt>
                <c:pt idx="4125">
                  <c:v>2.1067670000000003E-3</c:v>
                </c:pt>
                <c:pt idx="4126">
                  <c:v>2.019584E-3</c:v>
                </c:pt>
                <c:pt idx="4127">
                  <c:v>2.0392450000000003E-3</c:v>
                </c:pt>
              </c:numCache>
            </c:numRef>
          </c:val>
        </c:ser>
        <c:ser>
          <c:idx val="2"/>
          <c:order val="2"/>
          <c:tx>
            <c:strRef>
              <c:f>p4drug!$Q$2</c:f>
              <c:strCache>
                <c:ptCount val="1"/>
                <c:pt idx="0">
                  <c:v>Extention to 8 periods</c:v>
                </c:pt>
              </c:strCache>
            </c:strRef>
          </c:tx>
          <c:spPr>
            <a:solidFill>
              <a:schemeClr val="tx1"/>
            </a:solidFill>
          </c:spPr>
          <c:cat>
            <c:numRef>
              <c:f>p4drug!$N$3:$N$4130</c:f>
              <c:numCache>
                <c:formatCode>General</c:formatCode>
                <c:ptCount val="41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numCache>
            </c:numRef>
          </c:cat>
          <c:val>
            <c:numRef>
              <c:f>p4drug!$Q$3:$Q$4130</c:f>
              <c:numCache>
                <c:formatCode>0</c:formatCode>
                <c:ptCount val="4128"/>
                <c:pt idx="0">
                  <c:v>3.2310000000000061E-2</c:v>
                </c:pt>
                <c:pt idx="1">
                  <c:v>1.426000000000005E-2</c:v>
                </c:pt>
                <c:pt idx="2">
                  <c:v>1.6159999999999952E-2</c:v>
                </c:pt>
                <c:pt idx="3">
                  <c:v>1.364999999999994E-2</c:v>
                </c:pt>
                <c:pt idx="4">
                  <c:v>2.1660000000000013E-2</c:v>
                </c:pt>
                <c:pt idx="5">
                  <c:v>1.8610000000000015E-2</c:v>
                </c:pt>
                <c:pt idx="6">
                  <c:v>2.0490000000000008E-2</c:v>
                </c:pt>
                <c:pt idx="7">
                  <c:v>2.4320000000000008E-2</c:v>
                </c:pt>
                <c:pt idx="8">
                  <c:v>1.4370000000000105E-2</c:v>
                </c:pt>
                <c:pt idx="9">
                  <c:v>1.7599999999999949E-2</c:v>
                </c:pt>
                <c:pt idx="10">
                  <c:v>6.1999999999999833E-3</c:v>
                </c:pt>
                <c:pt idx="11">
                  <c:v>1.9880000000000009E-2</c:v>
                </c:pt>
                <c:pt idx="12">
                  <c:v>1.9819999999999949E-2</c:v>
                </c:pt>
                <c:pt idx="13">
                  <c:v>1.7470000000000097E-2</c:v>
                </c:pt>
                <c:pt idx="14">
                  <c:v>3.6849999999999994E-2</c:v>
                </c:pt>
                <c:pt idx="15">
                  <c:v>5.2669999999999995E-2</c:v>
                </c:pt>
                <c:pt idx="16">
                  <c:v>2.0219999999999988E-2</c:v>
                </c:pt>
                <c:pt idx="17">
                  <c:v>2.6579999999999993E-2</c:v>
                </c:pt>
                <c:pt idx="18">
                  <c:v>1.3570000000000026E-2</c:v>
                </c:pt>
                <c:pt idx="19">
                  <c:v>1.6359999999999986E-2</c:v>
                </c:pt>
                <c:pt idx="20">
                  <c:v>2.0049999999999985E-2</c:v>
                </c:pt>
                <c:pt idx="21">
                  <c:v>4.290000000000016E-3</c:v>
                </c:pt>
                <c:pt idx="22">
                  <c:v>7.5999999999998291E-4</c:v>
                </c:pt>
                <c:pt idx="23">
                  <c:v>5.3100000000000092E-3</c:v>
                </c:pt>
                <c:pt idx="24">
                  <c:v>5.0800000000000012E-3</c:v>
                </c:pt>
                <c:pt idx="25">
                  <c:v>5.0009999999999999E-2</c:v>
                </c:pt>
                <c:pt idx="26">
                  <c:v>4.2249999999999982E-2</c:v>
                </c:pt>
                <c:pt idx="27">
                  <c:v>1.7190000000000011E-2</c:v>
                </c:pt>
                <c:pt idx="28">
                  <c:v>2.1189999999999987E-2</c:v>
                </c:pt>
                <c:pt idx="29">
                  <c:v>1.1179999999999995E-2</c:v>
                </c:pt>
                <c:pt idx="30">
                  <c:v>1.5160000000000007E-2</c:v>
                </c:pt>
                <c:pt idx="31">
                  <c:v>1.9080000000000014E-2</c:v>
                </c:pt>
                <c:pt idx="32">
                  <c:v>6.0600000000000098E-3</c:v>
                </c:pt>
                <c:pt idx="33">
                  <c:v>4.2899999999999883E-3</c:v>
                </c:pt>
                <c:pt idx="34">
                  <c:v>5.7999999999999996E-3</c:v>
                </c:pt>
                <c:pt idx="35">
                  <c:v>8.4899999999999975E-3</c:v>
                </c:pt>
                <c:pt idx="36">
                  <c:v>5.4620000000000002E-2</c:v>
                </c:pt>
                <c:pt idx="37">
                  <c:v>6.4260000000000039E-2</c:v>
                </c:pt>
                <c:pt idx="38">
                  <c:v>2.4139999999999995E-2</c:v>
                </c:pt>
                <c:pt idx="39">
                  <c:v>2.9490000000000016E-2</c:v>
                </c:pt>
                <c:pt idx="40">
                  <c:v>2.2129999999999983E-2</c:v>
                </c:pt>
                <c:pt idx="41">
                  <c:v>2.8760000000000008E-2</c:v>
                </c:pt>
                <c:pt idx="42">
                  <c:v>2.5450000000000028E-2</c:v>
                </c:pt>
                <c:pt idx="43">
                  <c:v>9.1399999999999815E-3</c:v>
                </c:pt>
                <c:pt idx="44">
                  <c:v>7.7900000000000191E-3</c:v>
                </c:pt>
                <c:pt idx="45">
                  <c:v>5.9299999999999908E-3</c:v>
                </c:pt>
                <c:pt idx="46">
                  <c:v>6.4599999999999658E-3</c:v>
                </c:pt>
                <c:pt idx="47">
                  <c:v>2.7799999999999991E-2</c:v>
                </c:pt>
                <c:pt idx="48">
                  <c:v>3.6580000000000001E-2</c:v>
                </c:pt>
                <c:pt idx="49">
                  <c:v>8.9100000000000013E-3</c:v>
                </c:pt>
                <c:pt idx="50">
                  <c:v>1.1910000000000004E-2</c:v>
                </c:pt>
                <c:pt idx="51">
                  <c:v>1.6710000000000003E-2</c:v>
                </c:pt>
                <c:pt idx="52">
                  <c:v>8.1100000000000061E-3</c:v>
                </c:pt>
                <c:pt idx="53">
                  <c:v>1.3950000000000018E-2</c:v>
                </c:pt>
                <c:pt idx="54">
                  <c:v>3.7599999999999995E-3</c:v>
                </c:pt>
                <c:pt idx="55">
                  <c:v>7.999999999999674E-5</c:v>
                </c:pt>
                <c:pt idx="56">
                  <c:v>1.1599999999999944E-3</c:v>
                </c:pt>
                <c:pt idx="57">
                  <c:v>1.130000000000006E-3</c:v>
                </c:pt>
                <c:pt idx="58">
                  <c:v>5.4890000000000022E-2</c:v>
                </c:pt>
                <c:pt idx="59">
                  <c:v>3.7649999999999989E-2</c:v>
                </c:pt>
                <c:pt idx="60">
                  <c:v>1.7070000000000002E-2</c:v>
                </c:pt>
                <c:pt idx="61">
                  <c:v>1.7580000000000012E-2</c:v>
                </c:pt>
                <c:pt idx="62">
                  <c:v>1.9180000000000003E-2</c:v>
                </c:pt>
                <c:pt idx="63">
                  <c:v>1.3000000000000012E-2</c:v>
                </c:pt>
                <c:pt idx="64">
                  <c:v>1.9699999999999995E-2</c:v>
                </c:pt>
                <c:pt idx="65">
                  <c:v>1.3200000000000156E-3</c:v>
                </c:pt>
                <c:pt idx="66">
                  <c:v>3.0000000000000027E-3</c:v>
                </c:pt>
                <c:pt idx="67">
                  <c:v>5.2800000000000069E-3</c:v>
                </c:pt>
                <c:pt idx="68">
                  <c:v>3.7500000000000033E-3</c:v>
                </c:pt>
                <c:pt idx="69">
                  <c:v>4.5740000000000003E-2</c:v>
                </c:pt>
                <c:pt idx="70">
                  <c:v>5.1039999999999974E-2</c:v>
                </c:pt>
                <c:pt idx="71">
                  <c:v>2.1220000000000017E-2</c:v>
                </c:pt>
                <c:pt idx="72">
                  <c:v>2.678999999999998E-2</c:v>
                </c:pt>
                <c:pt idx="73">
                  <c:v>2.8909999999999991E-2</c:v>
                </c:pt>
                <c:pt idx="74">
                  <c:v>1.3990000000000002E-2</c:v>
                </c:pt>
                <c:pt idx="75">
                  <c:v>2.0089999999999997E-2</c:v>
                </c:pt>
                <c:pt idx="76">
                  <c:v>5.9400000000000008E-3</c:v>
                </c:pt>
                <c:pt idx="77">
                  <c:v>3.2400000000000206E-3</c:v>
                </c:pt>
                <c:pt idx="78">
                  <c:v>5.0199999999999689E-3</c:v>
                </c:pt>
                <c:pt idx="79">
                  <c:v>8.0200000000000271E-3</c:v>
                </c:pt>
                <c:pt idx="80">
                  <c:v>3.8280000000000092E-2</c:v>
                </c:pt>
                <c:pt idx="81">
                  <c:v>1.8759999999999999E-2</c:v>
                </c:pt>
                <c:pt idx="82">
                  <c:v>2.2280000000000078E-2</c:v>
                </c:pt>
                <c:pt idx="83">
                  <c:v>2.3150000000000004E-2</c:v>
                </c:pt>
                <c:pt idx="84">
                  <c:v>1.969999999999994E-2</c:v>
                </c:pt>
                <c:pt idx="85">
                  <c:v>1.798999999999995E-2</c:v>
                </c:pt>
                <c:pt idx="86">
                  <c:v>2.5680000000000036E-2</c:v>
                </c:pt>
                <c:pt idx="87">
                  <c:v>2.2460000000000035E-2</c:v>
                </c:pt>
                <c:pt idx="88">
                  <c:v>1.7449999999999966E-2</c:v>
                </c:pt>
                <c:pt idx="89">
                  <c:v>1.6769999999999952E-2</c:v>
                </c:pt>
                <c:pt idx="90">
                  <c:v>1.1759999999999993E-2</c:v>
                </c:pt>
                <c:pt idx="91">
                  <c:v>2.2679999999999922E-2</c:v>
                </c:pt>
                <c:pt idx="92">
                  <c:v>1.9429999999999947E-2</c:v>
                </c:pt>
                <c:pt idx="93">
                  <c:v>1.9199999999999995E-2</c:v>
                </c:pt>
                <c:pt idx="94">
                  <c:v>3.5419999999999979E-2</c:v>
                </c:pt>
                <c:pt idx="95">
                  <c:v>4.7100000000000003E-2</c:v>
                </c:pt>
                <c:pt idx="96">
                  <c:v>1.1860000000000009E-2</c:v>
                </c:pt>
                <c:pt idx="97">
                  <c:v>2.2859999999999991E-2</c:v>
                </c:pt>
                <c:pt idx="98">
                  <c:v>1.2039999999999995E-2</c:v>
                </c:pt>
                <c:pt idx="99">
                  <c:v>1.3839999999999991E-2</c:v>
                </c:pt>
                <c:pt idx="100">
                  <c:v>2.1650000000000003E-2</c:v>
                </c:pt>
                <c:pt idx="101">
                  <c:v>4.5599999999999807E-3</c:v>
                </c:pt>
                <c:pt idx="102">
                  <c:v>3.2899999999999874E-3</c:v>
                </c:pt>
                <c:pt idx="103">
                  <c:v>2.9500000000000082E-3</c:v>
                </c:pt>
                <c:pt idx="104">
                  <c:v>5.5199999999999971E-3</c:v>
                </c:pt>
                <c:pt idx="105">
                  <c:v>4.5699999999999991E-2</c:v>
                </c:pt>
                <c:pt idx="106">
                  <c:v>4.9529999999999991E-2</c:v>
                </c:pt>
                <c:pt idx="107">
                  <c:v>1.8710000000000004E-2</c:v>
                </c:pt>
                <c:pt idx="108">
                  <c:v>2.7270000000000016E-2</c:v>
                </c:pt>
                <c:pt idx="109">
                  <c:v>1.4869999999999994E-2</c:v>
                </c:pt>
                <c:pt idx="110">
                  <c:v>1.9589999999999996E-2</c:v>
                </c:pt>
                <c:pt idx="111">
                  <c:v>2.0909999999999984E-2</c:v>
                </c:pt>
                <c:pt idx="112">
                  <c:v>6.9200000000000095E-3</c:v>
                </c:pt>
                <c:pt idx="113">
                  <c:v>1.2699999999999934E-3</c:v>
                </c:pt>
                <c:pt idx="114">
                  <c:v>5.8899999999999786E-3</c:v>
                </c:pt>
                <c:pt idx="115">
                  <c:v>2.4799999999999822E-3</c:v>
                </c:pt>
                <c:pt idx="116">
                  <c:v>4.5169999999999988E-2</c:v>
                </c:pt>
                <c:pt idx="117">
                  <c:v>6.2620000000000009E-2</c:v>
                </c:pt>
                <c:pt idx="118">
                  <c:v>2.2110000000000019E-2</c:v>
                </c:pt>
                <c:pt idx="119">
                  <c:v>2.8380000000000016E-2</c:v>
                </c:pt>
                <c:pt idx="120">
                  <c:v>2.0359999999999989E-2</c:v>
                </c:pt>
                <c:pt idx="121">
                  <c:v>2.7299999999999991E-2</c:v>
                </c:pt>
                <c:pt idx="122">
                  <c:v>2.9310000000000003E-2</c:v>
                </c:pt>
                <c:pt idx="123">
                  <c:v>7.1399999999999797E-3</c:v>
                </c:pt>
                <c:pt idx="124">
                  <c:v>1.9799999999999818E-3</c:v>
                </c:pt>
                <c:pt idx="125">
                  <c:v>6.9899999999999962E-3</c:v>
                </c:pt>
                <c:pt idx="126">
                  <c:v>1.2830000000000008E-2</c:v>
                </c:pt>
                <c:pt idx="127">
                  <c:v>2.4580000000000019E-2</c:v>
                </c:pt>
                <c:pt idx="128">
                  <c:v>3.3189999999999997E-2</c:v>
                </c:pt>
                <c:pt idx="129">
                  <c:v>1.0239999999999999E-2</c:v>
                </c:pt>
                <c:pt idx="130">
                  <c:v>1.1630000000000001E-2</c:v>
                </c:pt>
                <c:pt idx="131">
                  <c:v>1.7930000000000001E-2</c:v>
                </c:pt>
                <c:pt idx="132">
                  <c:v>1.2550000000000006E-2</c:v>
                </c:pt>
                <c:pt idx="133">
                  <c:v>1.3550000000000006E-2</c:v>
                </c:pt>
                <c:pt idx="134">
                  <c:v>2.0000000000000018E-3</c:v>
                </c:pt>
                <c:pt idx="135">
                  <c:v>1.8900000000000028E-3</c:v>
                </c:pt>
                <c:pt idx="136">
                  <c:v>1.1599999999999944E-3</c:v>
                </c:pt>
                <c:pt idx="137">
                  <c:v>3.0500000000000249E-3</c:v>
                </c:pt>
                <c:pt idx="138">
                  <c:v>4.7329999999999983E-2</c:v>
                </c:pt>
                <c:pt idx="139">
                  <c:v>4.5890000000000014E-2</c:v>
                </c:pt>
                <c:pt idx="140">
                  <c:v>1.4229999999999993E-2</c:v>
                </c:pt>
                <c:pt idx="141">
                  <c:v>2.087E-2</c:v>
                </c:pt>
                <c:pt idx="142">
                  <c:v>2.7590000000000003E-2</c:v>
                </c:pt>
                <c:pt idx="143">
                  <c:v>1.422000000000001E-2</c:v>
                </c:pt>
                <c:pt idx="144">
                  <c:v>1.9100000000000006E-2</c:v>
                </c:pt>
                <c:pt idx="145">
                  <c:v>4.3700000000000128E-3</c:v>
                </c:pt>
                <c:pt idx="146">
                  <c:v>7.5199999999999989E-3</c:v>
                </c:pt>
                <c:pt idx="147">
                  <c:v>2.5999999999999912E-3</c:v>
                </c:pt>
                <c:pt idx="148">
                  <c:v>4.149999999999987E-3</c:v>
                </c:pt>
                <c:pt idx="149">
                  <c:v>4.5179999999999998E-2</c:v>
                </c:pt>
                <c:pt idx="150">
                  <c:v>4.8890000000000045E-2</c:v>
                </c:pt>
                <c:pt idx="151">
                  <c:v>2.0660000000000012E-2</c:v>
                </c:pt>
                <c:pt idx="152">
                  <c:v>1.9919999999999993E-2</c:v>
                </c:pt>
                <c:pt idx="153">
                  <c:v>3.0640000000000001E-2</c:v>
                </c:pt>
                <c:pt idx="154">
                  <c:v>1.705000000000001E-2</c:v>
                </c:pt>
                <c:pt idx="155">
                  <c:v>2.0150000000000001E-2</c:v>
                </c:pt>
                <c:pt idx="156">
                  <c:v>7.5700000000000212E-3</c:v>
                </c:pt>
                <c:pt idx="157">
                  <c:v>6.5199999999999703E-3</c:v>
                </c:pt>
                <c:pt idx="158">
                  <c:v>6.8700000000000427E-3</c:v>
                </c:pt>
                <c:pt idx="159">
                  <c:v>5.2800000000000069E-3</c:v>
                </c:pt>
                <c:pt idx="160">
                  <c:v>3.4810000000000008E-2</c:v>
                </c:pt>
                <c:pt idx="161">
                  <c:v>1.8420000000000103E-2</c:v>
                </c:pt>
                <c:pt idx="162">
                  <c:v>2.1859999999999991E-2</c:v>
                </c:pt>
                <c:pt idx="163">
                  <c:v>2.0170000000000021E-2</c:v>
                </c:pt>
                <c:pt idx="164">
                  <c:v>2.3199999999999998E-2</c:v>
                </c:pt>
                <c:pt idx="165">
                  <c:v>2.5349999999999984E-2</c:v>
                </c:pt>
                <c:pt idx="166">
                  <c:v>2.6870000000000061E-2</c:v>
                </c:pt>
                <c:pt idx="167">
                  <c:v>3.5540000000000016E-2</c:v>
                </c:pt>
                <c:pt idx="168">
                  <c:v>1.9179999999999975E-2</c:v>
                </c:pt>
                <c:pt idx="169">
                  <c:v>2.1170000000000022E-2</c:v>
                </c:pt>
                <c:pt idx="170">
                  <c:v>2.2169999999999912E-2</c:v>
                </c:pt>
                <c:pt idx="171">
                  <c:v>2.5880000000000014E-2</c:v>
                </c:pt>
                <c:pt idx="172">
                  <c:v>1.9159999999999955E-2</c:v>
                </c:pt>
                <c:pt idx="173">
                  <c:v>2.4300000000000099E-2</c:v>
                </c:pt>
                <c:pt idx="174">
                  <c:v>4.4890000000000013E-2</c:v>
                </c:pt>
                <c:pt idx="175">
                  <c:v>3.9379999999999998E-2</c:v>
                </c:pt>
                <c:pt idx="176">
                  <c:v>1.7610000000000015E-2</c:v>
                </c:pt>
                <c:pt idx="177">
                  <c:v>2.6089999999999974E-2</c:v>
                </c:pt>
                <c:pt idx="178">
                  <c:v>9.8100000000000132E-3</c:v>
                </c:pt>
                <c:pt idx="179">
                  <c:v>1.6309999999999991E-2</c:v>
                </c:pt>
                <c:pt idx="180">
                  <c:v>1.9820000000000004E-2</c:v>
                </c:pt>
                <c:pt idx="181">
                  <c:v>1.2699999999999934E-3</c:v>
                </c:pt>
                <c:pt idx="182">
                  <c:v>4.2500000000000038E-3</c:v>
                </c:pt>
                <c:pt idx="183">
                  <c:v>6.849999999999995E-3</c:v>
                </c:pt>
                <c:pt idx="184">
                  <c:v>3.9700000000000013E-3</c:v>
                </c:pt>
                <c:pt idx="185">
                  <c:v>4.7009999999999996E-2</c:v>
                </c:pt>
                <c:pt idx="186">
                  <c:v>5.535000000000001E-2</c:v>
                </c:pt>
                <c:pt idx="187">
                  <c:v>2.1180000000000004E-2</c:v>
                </c:pt>
                <c:pt idx="188">
                  <c:v>2.6469999999999994E-2</c:v>
                </c:pt>
                <c:pt idx="189">
                  <c:v>1.8419999999999964E-2</c:v>
                </c:pt>
                <c:pt idx="190">
                  <c:v>1.9930000000000003E-2</c:v>
                </c:pt>
                <c:pt idx="191">
                  <c:v>2.4500000000000022E-2</c:v>
                </c:pt>
                <c:pt idx="192">
                  <c:v>5.7200000000000306E-3</c:v>
                </c:pt>
                <c:pt idx="193">
                  <c:v>9.6800000000000219E-3</c:v>
                </c:pt>
                <c:pt idx="194">
                  <c:v>4.4500000000000095E-3</c:v>
                </c:pt>
                <c:pt idx="195">
                  <c:v>8.9800000000000157E-3</c:v>
                </c:pt>
                <c:pt idx="196">
                  <c:v>6.1190000000000022E-2</c:v>
                </c:pt>
                <c:pt idx="197">
                  <c:v>5.5159999999999987E-2</c:v>
                </c:pt>
                <c:pt idx="198">
                  <c:v>2.2309999999999997E-2</c:v>
                </c:pt>
                <c:pt idx="199">
                  <c:v>2.6650000000000007E-2</c:v>
                </c:pt>
                <c:pt idx="200">
                  <c:v>1.4919999999999989E-2</c:v>
                </c:pt>
                <c:pt idx="201">
                  <c:v>2.7480000000000004E-2</c:v>
                </c:pt>
                <c:pt idx="202">
                  <c:v>2.8670000000000029E-2</c:v>
                </c:pt>
                <c:pt idx="203">
                  <c:v>1.0310000000000041E-2</c:v>
                </c:pt>
                <c:pt idx="204">
                  <c:v>6.4600000000000213E-3</c:v>
                </c:pt>
                <c:pt idx="205">
                  <c:v>8.989999999999998E-3</c:v>
                </c:pt>
                <c:pt idx="206">
                  <c:v>7.1199999999999597E-3</c:v>
                </c:pt>
                <c:pt idx="207">
                  <c:v>3.6649999999999988E-2</c:v>
                </c:pt>
                <c:pt idx="208">
                  <c:v>3.5730000000000012E-2</c:v>
                </c:pt>
                <c:pt idx="209">
                  <c:v>1.0270000000000001E-2</c:v>
                </c:pt>
                <c:pt idx="210">
                  <c:v>1.2820000000000026E-2</c:v>
                </c:pt>
                <c:pt idx="211">
                  <c:v>1.4710000000000001E-2</c:v>
                </c:pt>
                <c:pt idx="212">
                  <c:v>1.3100000000000001E-2</c:v>
                </c:pt>
                <c:pt idx="213">
                  <c:v>1.3810000000000017E-2</c:v>
                </c:pt>
                <c:pt idx="214">
                  <c:v>4.7999999999998044E-4</c:v>
                </c:pt>
                <c:pt idx="215">
                  <c:v>1.6000000000000181E-3</c:v>
                </c:pt>
                <c:pt idx="216">
                  <c:v>2.0999999999999908E-3</c:v>
                </c:pt>
                <c:pt idx="217">
                  <c:v>3.3199999999999896E-3</c:v>
                </c:pt>
                <c:pt idx="218">
                  <c:v>4.1200000000000014E-2</c:v>
                </c:pt>
                <c:pt idx="219">
                  <c:v>4.5779999999999987E-2</c:v>
                </c:pt>
                <c:pt idx="220">
                  <c:v>1.3919999999999988E-2</c:v>
                </c:pt>
                <c:pt idx="221">
                  <c:v>2.2089999999999999E-2</c:v>
                </c:pt>
                <c:pt idx="222">
                  <c:v>2.6139999999999997E-2</c:v>
                </c:pt>
                <c:pt idx="223">
                  <c:v>1.6039999999999999E-2</c:v>
                </c:pt>
                <c:pt idx="224">
                  <c:v>2.2909999999999986E-2</c:v>
                </c:pt>
                <c:pt idx="225">
                  <c:v>4.7000000000000097E-3</c:v>
                </c:pt>
                <c:pt idx="226">
                  <c:v>5.3000000000000269E-4</c:v>
                </c:pt>
                <c:pt idx="227">
                  <c:v>6.1400000000000066E-3</c:v>
                </c:pt>
                <c:pt idx="228">
                  <c:v>3.2999999999999974E-3</c:v>
                </c:pt>
                <c:pt idx="229">
                  <c:v>4.6410000000000007E-2</c:v>
                </c:pt>
                <c:pt idx="230">
                  <c:v>5.1949999999999996E-2</c:v>
                </c:pt>
                <c:pt idx="231">
                  <c:v>1.867000000000002E-2</c:v>
                </c:pt>
                <c:pt idx="232">
                  <c:v>2.0710000000000006E-2</c:v>
                </c:pt>
                <c:pt idx="233">
                  <c:v>3.3839999999999981E-2</c:v>
                </c:pt>
                <c:pt idx="234">
                  <c:v>1.4940000000000009E-2</c:v>
                </c:pt>
                <c:pt idx="235">
                  <c:v>1.8719999999999959E-2</c:v>
                </c:pt>
                <c:pt idx="236">
                  <c:v>4.6700000000000075E-3</c:v>
                </c:pt>
                <c:pt idx="237">
                  <c:v>4.9399999999999999E-3</c:v>
                </c:pt>
                <c:pt idx="238">
                  <c:v>2.8900000000000037E-3</c:v>
                </c:pt>
                <c:pt idx="239">
                  <c:v>5.9100000000000263E-3</c:v>
                </c:pt>
                <c:pt idx="240">
                  <c:v>1.2470000000000009E-2</c:v>
                </c:pt>
                <c:pt idx="241">
                  <c:v>1.236000000000001E-2</c:v>
                </c:pt>
                <c:pt idx="242">
                  <c:v>6.1599999999999988E-3</c:v>
                </c:pt>
                <c:pt idx="243">
                  <c:v>8.1400000000000083E-3</c:v>
                </c:pt>
                <c:pt idx="244">
                  <c:v>3.0999999999999917E-3</c:v>
                </c:pt>
                <c:pt idx="245">
                  <c:v>7.1299999999999975E-3</c:v>
                </c:pt>
                <c:pt idx="246">
                  <c:v>7.5800000000000034E-3</c:v>
                </c:pt>
                <c:pt idx="247">
                  <c:v>5.1800000000000179E-3</c:v>
                </c:pt>
                <c:pt idx="248">
                  <c:v>2.9399999999999982E-3</c:v>
                </c:pt>
                <c:pt idx="249">
                  <c:v>2.8700000000000114E-3</c:v>
                </c:pt>
                <c:pt idx="250">
                  <c:v>6.2699999999999978E-3</c:v>
                </c:pt>
                <c:pt idx="251">
                  <c:v>4.3999999999999873E-3</c:v>
                </c:pt>
                <c:pt idx="252">
                  <c:v>7.6499999999999901E-3</c:v>
                </c:pt>
                <c:pt idx="253">
                  <c:v>4.5900000000000107E-3</c:v>
                </c:pt>
                <c:pt idx="254">
                  <c:v>8.0800000000000038E-3</c:v>
                </c:pt>
                <c:pt idx="255">
                  <c:v>2.2300000000000098E-3</c:v>
                </c:pt>
                <c:pt idx="256">
                  <c:v>7.5600000000000112E-3</c:v>
                </c:pt>
                <c:pt idx="257">
                  <c:v>5.2800000000000069E-3</c:v>
                </c:pt>
                <c:pt idx="258">
                  <c:v>4.1299999999999948E-3</c:v>
                </c:pt>
                <c:pt idx="259">
                  <c:v>2.0900000000000085E-3</c:v>
                </c:pt>
                <c:pt idx="260">
                  <c:v>4.620000000000013E-3</c:v>
                </c:pt>
                <c:pt idx="261">
                  <c:v>7.100000000000023E-3</c:v>
                </c:pt>
                <c:pt idx="262">
                  <c:v>7.6299999999999979E-3</c:v>
                </c:pt>
                <c:pt idx="263">
                  <c:v>7.0999999999999952E-3</c:v>
                </c:pt>
                <c:pt idx="264">
                  <c:v>4.630000000000023E-3</c:v>
                </c:pt>
                <c:pt idx="265">
                  <c:v>7.2500000000000064E-3</c:v>
                </c:pt>
                <c:pt idx="266">
                  <c:v>5.7500000000000051E-3</c:v>
                </c:pt>
                <c:pt idx="267">
                  <c:v>4.5400000000000162E-3</c:v>
                </c:pt>
                <c:pt idx="268">
                  <c:v>8.7500000000000078E-3</c:v>
                </c:pt>
                <c:pt idx="269">
                  <c:v>4.5599999999999807E-3</c:v>
                </c:pt>
                <c:pt idx="270">
                  <c:v>2.8899999999999759E-3</c:v>
                </c:pt>
                <c:pt idx="271">
                  <c:v>5.2499999999999769E-3</c:v>
                </c:pt>
                <c:pt idx="272">
                  <c:v>4.5199999999999962E-3</c:v>
                </c:pt>
                <c:pt idx="273">
                  <c:v>1.4537999999999995E-2</c:v>
                </c:pt>
                <c:pt idx="274">
                  <c:v>1.3358000000000009E-2</c:v>
                </c:pt>
                <c:pt idx="275">
                  <c:v>1.6158000000000006E-2</c:v>
                </c:pt>
                <c:pt idx="276">
                  <c:v>9.6520000000000078E-3</c:v>
                </c:pt>
                <c:pt idx="277">
                  <c:v>6.4839999999999967E-3</c:v>
                </c:pt>
                <c:pt idx="278">
                  <c:v>6.4190000000000011E-3</c:v>
                </c:pt>
                <c:pt idx="279">
                  <c:v>7.985000000000006E-3</c:v>
                </c:pt>
                <c:pt idx="280">
                  <c:v>2.3140000000000036E-3</c:v>
                </c:pt>
                <c:pt idx="281">
                  <c:v>1.0980000000000018E-3</c:v>
                </c:pt>
                <c:pt idx="282">
                  <c:v>8.4800000000000153E-4</c:v>
                </c:pt>
                <c:pt idx="283">
                  <c:v>1.8180000000000071E-3</c:v>
                </c:pt>
                <c:pt idx="284">
                  <c:v>1.6147999999999996E-2</c:v>
                </c:pt>
                <c:pt idx="285">
                  <c:v>1.607900000000001E-2</c:v>
                </c:pt>
                <c:pt idx="286">
                  <c:v>2.0211000000000007E-2</c:v>
                </c:pt>
                <c:pt idx="287">
                  <c:v>7.6729999999999993E-3</c:v>
                </c:pt>
                <c:pt idx="288">
                  <c:v>7.3319999999999913E-3</c:v>
                </c:pt>
                <c:pt idx="289">
                  <c:v>6.8010000000000015E-3</c:v>
                </c:pt>
                <c:pt idx="290">
                  <c:v>8.7840000000000001E-3</c:v>
                </c:pt>
                <c:pt idx="291">
                  <c:v>2.4819999999999981E-3</c:v>
                </c:pt>
                <c:pt idx="292">
                  <c:v>3.381000000000009E-3</c:v>
                </c:pt>
                <c:pt idx="293">
                  <c:v>2.365000000000006E-3</c:v>
                </c:pt>
                <c:pt idx="294">
                  <c:v>2.4819999999999981E-3</c:v>
                </c:pt>
                <c:pt idx="295">
                  <c:v>9.0239999999999973E-3</c:v>
                </c:pt>
                <c:pt idx="296">
                  <c:v>6.9550000000000028E-3</c:v>
                </c:pt>
                <c:pt idx="297">
                  <c:v>9.2859999999999956E-3</c:v>
                </c:pt>
                <c:pt idx="298">
                  <c:v>3.3860000000000001E-3</c:v>
                </c:pt>
                <c:pt idx="299">
                  <c:v>5.618999999999999E-3</c:v>
                </c:pt>
                <c:pt idx="300">
                  <c:v>2.8499999999999984E-3</c:v>
                </c:pt>
                <c:pt idx="301">
                  <c:v>4.0569999999999981E-3</c:v>
                </c:pt>
                <c:pt idx="302">
                  <c:v>9.4899999999999846E-4</c:v>
                </c:pt>
                <c:pt idx="303">
                  <c:v>4.3100000000000083E-4</c:v>
                </c:pt>
                <c:pt idx="304">
                  <c:v>4.5999999999997432E-5</c:v>
                </c:pt>
                <c:pt idx="305">
                  <c:v>5.2100000000000063E-4</c:v>
                </c:pt>
                <c:pt idx="306">
                  <c:v>1.2857E-2</c:v>
                </c:pt>
                <c:pt idx="307">
                  <c:v>1.4495999999999995E-2</c:v>
                </c:pt>
                <c:pt idx="308">
                  <c:v>1.4301000000000001E-2</c:v>
                </c:pt>
                <c:pt idx="309">
                  <c:v>5.395000000000004E-3</c:v>
                </c:pt>
                <c:pt idx="310">
                  <c:v>6.8249999999999977E-3</c:v>
                </c:pt>
                <c:pt idx="311">
                  <c:v>4.6210000000000001E-3</c:v>
                </c:pt>
                <c:pt idx="312">
                  <c:v>6.4340000000000022E-3</c:v>
                </c:pt>
                <c:pt idx="313">
                  <c:v>7.980000000000001E-4</c:v>
                </c:pt>
                <c:pt idx="314">
                  <c:v>8.2899999999999641E-4</c:v>
                </c:pt>
                <c:pt idx="315">
                  <c:v>1.1269999999999961E-3</c:v>
                </c:pt>
                <c:pt idx="316">
                  <c:v>1.791999999999995E-3</c:v>
                </c:pt>
                <c:pt idx="317">
                  <c:v>1.6184999999999991E-2</c:v>
                </c:pt>
                <c:pt idx="318">
                  <c:v>1.6912999999999997E-2</c:v>
                </c:pt>
                <c:pt idx="319">
                  <c:v>1.7524999999999999E-2</c:v>
                </c:pt>
                <c:pt idx="320">
                  <c:v>6.1160000000000103E-3</c:v>
                </c:pt>
                <c:pt idx="321">
                  <c:v>9.094999999999992E-3</c:v>
                </c:pt>
                <c:pt idx="322">
                  <c:v>3.2699999999999951E-3</c:v>
                </c:pt>
                <c:pt idx="323">
                  <c:v>5.5139999999999911E-3</c:v>
                </c:pt>
                <c:pt idx="324">
                  <c:v>7.8799999999999704E-4</c:v>
                </c:pt>
                <c:pt idx="325">
                  <c:v>7.5400000000000467E-4</c:v>
                </c:pt>
                <c:pt idx="326">
                  <c:v>1.455999999999999E-3</c:v>
                </c:pt>
                <c:pt idx="327">
                  <c:v>3.7900000000000433E-4</c:v>
                </c:pt>
                <c:pt idx="328">
                  <c:v>5.1000000000000004E-4</c:v>
                </c:pt>
                <c:pt idx="329">
                  <c:v>5.9300000000000021E-4</c:v>
                </c:pt>
                <c:pt idx="330">
                  <c:v>5.9799999999999979E-4</c:v>
                </c:pt>
                <c:pt idx="331">
                  <c:v>3.4700000000000009E-4</c:v>
                </c:pt>
                <c:pt idx="332">
                  <c:v>6.9699999999999992E-4</c:v>
                </c:pt>
                <c:pt idx="333">
                  <c:v>4.7500000000000016E-4</c:v>
                </c:pt>
                <c:pt idx="334">
                  <c:v>4.5100000000000001E-4</c:v>
                </c:pt>
                <c:pt idx="335">
                  <c:v>6.4599999999999987E-4</c:v>
                </c:pt>
                <c:pt idx="336">
                  <c:v>5.5600000000000007E-4</c:v>
                </c:pt>
                <c:pt idx="337">
                  <c:v>4.0799999999999994E-4</c:v>
                </c:pt>
                <c:pt idx="338">
                  <c:v>5.2699999999999991E-4</c:v>
                </c:pt>
                <c:pt idx="339">
                  <c:v>7.9999999999997608E-6</c:v>
                </c:pt>
                <c:pt idx="340">
                  <c:v>1.2999999999999991E-4</c:v>
                </c:pt>
                <c:pt idx="341">
                  <c:v>3.7999999999999839E-5</c:v>
                </c:pt>
                <c:pt idx="342">
                  <c:v>2.0600000000000002E-4</c:v>
                </c:pt>
                <c:pt idx="343">
                  <c:v>2.8299999999999983E-4</c:v>
                </c:pt>
                <c:pt idx="344">
                  <c:v>2.5799999999999998E-4</c:v>
                </c:pt>
                <c:pt idx="345">
                  <c:v>1.9599999999999999E-4</c:v>
                </c:pt>
                <c:pt idx="346">
                  <c:v>1.6200000000000025E-4</c:v>
                </c:pt>
                <c:pt idx="347">
                  <c:v>4.8000000000000017E-4</c:v>
                </c:pt>
                <c:pt idx="348">
                  <c:v>6.3199999999999997E-4</c:v>
                </c:pt>
                <c:pt idx="349">
                  <c:v>2.2300000000000011E-4</c:v>
                </c:pt>
                <c:pt idx="350">
                  <c:v>5.9200000000000051E-4</c:v>
                </c:pt>
                <c:pt idx="351">
                  <c:v>8.1100000000000009E-4</c:v>
                </c:pt>
                <c:pt idx="352">
                  <c:v>5.1999999999999963E-4</c:v>
                </c:pt>
                <c:pt idx="353">
                  <c:v>1.8400000000000014E-4</c:v>
                </c:pt>
                <c:pt idx="354">
                  <c:v>2.0799999999999985E-4</c:v>
                </c:pt>
                <c:pt idx="355">
                  <c:v>2.0199999999999949E-4</c:v>
                </c:pt>
                <c:pt idx="356">
                  <c:v>1.1099999999999999E-4</c:v>
                </c:pt>
                <c:pt idx="357">
                  <c:v>1.6599999999999948E-4</c:v>
                </c:pt>
                <c:pt idx="358">
                  <c:v>5.7799999999999952E-4</c:v>
                </c:pt>
                <c:pt idx="359">
                  <c:v>1.5700000000000002E-4</c:v>
                </c:pt>
                <c:pt idx="360">
                  <c:v>4.28E-4</c:v>
                </c:pt>
                <c:pt idx="361">
                  <c:v>4.6600000000000005E-4</c:v>
                </c:pt>
                <c:pt idx="362">
                  <c:v>3.3599999999999971E-4</c:v>
                </c:pt>
                <c:pt idx="363">
                  <c:v>4.4600000000000022E-4</c:v>
                </c:pt>
                <c:pt idx="364">
                  <c:v>4.7199999999999998E-4</c:v>
                </c:pt>
                <c:pt idx="365">
                  <c:v>6.4400000000000004E-4</c:v>
                </c:pt>
                <c:pt idx="366">
                  <c:v>5.3499999999999989E-4</c:v>
                </c:pt>
                <c:pt idx="367">
                  <c:v>3.569999999999999E-4</c:v>
                </c:pt>
                <c:pt idx="368">
                  <c:v>3.0999999999999973E-4</c:v>
                </c:pt>
                <c:pt idx="369">
                  <c:v>5.2399999999999973E-4</c:v>
                </c:pt>
                <c:pt idx="370">
                  <c:v>6.8599999999999976E-4</c:v>
                </c:pt>
                <c:pt idx="371">
                  <c:v>5.7600000000000012E-4</c:v>
                </c:pt>
                <c:pt idx="372">
                  <c:v>1.479999999999998E-2</c:v>
                </c:pt>
                <c:pt idx="373">
                  <c:v>1.5200000000000019E-2</c:v>
                </c:pt>
                <c:pt idx="374">
                  <c:v>7.4200000000000099E-3</c:v>
                </c:pt>
                <c:pt idx="375">
                  <c:v>8.4299999999999931E-3</c:v>
                </c:pt>
                <c:pt idx="376">
                  <c:v>8.78000000000001E-3</c:v>
                </c:pt>
                <c:pt idx="377">
                  <c:v>9.199999999999986E-3</c:v>
                </c:pt>
                <c:pt idx="378">
                  <c:v>6.3500000000000223E-3</c:v>
                </c:pt>
                <c:pt idx="379">
                  <c:v>6.8900000000000072E-3</c:v>
                </c:pt>
                <c:pt idx="380">
                  <c:v>3.9899999999999936E-3</c:v>
                </c:pt>
                <c:pt idx="381">
                  <c:v>4.5299999999999785E-3</c:v>
                </c:pt>
                <c:pt idx="382">
                  <c:v>8.0999999999999961E-3</c:v>
                </c:pt>
                <c:pt idx="383">
                  <c:v>1.2630000000000002E-2</c:v>
                </c:pt>
                <c:pt idx="384">
                  <c:v>1.3069999999999998E-2</c:v>
                </c:pt>
                <c:pt idx="385">
                  <c:v>8.1299999999999983E-3</c:v>
                </c:pt>
                <c:pt idx="386">
                  <c:v>7.5999999999999956E-3</c:v>
                </c:pt>
                <c:pt idx="387">
                  <c:v>8.5199999999999998E-3</c:v>
                </c:pt>
                <c:pt idx="388">
                  <c:v>3.5199999999999954E-3</c:v>
                </c:pt>
                <c:pt idx="389">
                  <c:v>7.7799999999999814E-3</c:v>
                </c:pt>
                <c:pt idx="390">
                  <c:v>5.3799999999999959E-3</c:v>
                </c:pt>
                <c:pt idx="391">
                  <c:v>3.8700000000000123E-3</c:v>
                </c:pt>
                <c:pt idx="392">
                  <c:v>7.1999999999999842E-3</c:v>
                </c:pt>
                <c:pt idx="393">
                  <c:v>8.1199999999999883E-3</c:v>
                </c:pt>
                <c:pt idx="394">
                  <c:v>8.4100000000000286E-3</c:v>
                </c:pt>
                <c:pt idx="395">
                  <c:v>5.4899999999999949E-3</c:v>
                </c:pt>
                <c:pt idx="396">
                  <c:v>6.5700000000000203E-3</c:v>
                </c:pt>
                <c:pt idx="397">
                  <c:v>8.5000000000000075E-3</c:v>
                </c:pt>
                <c:pt idx="398">
                  <c:v>7.0300000000000085E-3</c:v>
                </c:pt>
                <c:pt idx="399">
                  <c:v>3.6500000000000143E-3</c:v>
                </c:pt>
                <c:pt idx="400">
                  <c:v>4.2200000000000293E-3</c:v>
                </c:pt>
                <c:pt idx="401">
                  <c:v>3.4899999999999931E-3</c:v>
                </c:pt>
                <c:pt idx="402">
                  <c:v>4.5399999999999885E-3</c:v>
                </c:pt>
                <c:pt idx="403">
                  <c:v>7.4500000000000399E-3</c:v>
                </c:pt>
                <c:pt idx="404">
                  <c:v>8.1600000000000283E-3</c:v>
                </c:pt>
                <c:pt idx="405">
                  <c:v>1.5043000000000001E-2</c:v>
                </c:pt>
                <c:pt idx="406">
                  <c:v>1.7906999999999999E-2</c:v>
                </c:pt>
                <c:pt idx="407">
                  <c:v>1.7334999999999989E-2</c:v>
                </c:pt>
                <c:pt idx="408">
                  <c:v>8.6470000000000019E-3</c:v>
                </c:pt>
                <c:pt idx="409">
                  <c:v>4.0919999999999984E-3</c:v>
                </c:pt>
                <c:pt idx="410">
                  <c:v>5.5520000000000014E-3</c:v>
                </c:pt>
                <c:pt idx="411">
                  <c:v>9.6910000000000052E-3</c:v>
                </c:pt>
                <c:pt idx="412">
                  <c:v>8.5999999999999965E-4</c:v>
                </c:pt>
                <c:pt idx="413">
                  <c:v>1.5379999999999977E-3</c:v>
                </c:pt>
                <c:pt idx="414">
                  <c:v>2.3530000000000079E-3</c:v>
                </c:pt>
                <c:pt idx="415">
                  <c:v>2.4020000000000014E-3</c:v>
                </c:pt>
                <c:pt idx="416">
                  <c:v>2.1890000000000007E-2</c:v>
                </c:pt>
                <c:pt idx="417">
                  <c:v>2.0989999999999995E-2</c:v>
                </c:pt>
                <c:pt idx="418">
                  <c:v>2.4370000000000003E-2</c:v>
                </c:pt>
                <c:pt idx="419">
                  <c:v>8.4600000000000092E-3</c:v>
                </c:pt>
                <c:pt idx="420">
                  <c:v>8.199999999999999E-3</c:v>
                </c:pt>
                <c:pt idx="421">
                  <c:v>1.0210000000000011E-2</c:v>
                </c:pt>
                <c:pt idx="422">
                  <c:v>1.0990000000000014E-2</c:v>
                </c:pt>
                <c:pt idx="423">
                  <c:v>1.9900000000000057E-3</c:v>
                </c:pt>
                <c:pt idx="424">
                  <c:v>2.7700000000000086E-3</c:v>
                </c:pt>
                <c:pt idx="425">
                  <c:v>1.2899999999999995E-3</c:v>
                </c:pt>
                <c:pt idx="426">
                  <c:v>1.9300000000000012E-3</c:v>
                </c:pt>
                <c:pt idx="427">
                  <c:v>9.4449999999999951E-3</c:v>
                </c:pt>
                <c:pt idx="428">
                  <c:v>1.0334999999999997E-2</c:v>
                </c:pt>
                <c:pt idx="429">
                  <c:v>1.1268E-2</c:v>
                </c:pt>
                <c:pt idx="430">
                  <c:v>3.8340000000000041E-3</c:v>
                </c:pt>
                <c:pt idx="431">
                  <c:v>8.1429999999999975E-3</c:v>
                </c:pt>
                <c:pt idx="432">
                  <c:v>4.1850000000000012E-3</c:v>
                </c:pt>
                <c:pt idx="433">
                  <c:v>4.3199999999999975E-3</c:v>
                </c:pt>
                <c:pt idx="434">
                  <c:v>9.3399999999999733E-4</c:v>
                </c:pt>
                <c:pt idx="435">
                  <c:v>5.9499999999999831E-4</c:v>
                </c:pt>
                <c:pt idx="436">
                  <c:v>7.3299999999999754E-4</c:v>
                </c:pt>
                <c:pt idx="437">
                  <c:v>1.016000000000003E-3</c:v>
                </c:pt>
                <c:pt idx="438">
                  <c:v>1.539299999999999E-2</c:v>
                </c:pt>
                <c:pt idx="439">
                  <c:v>2.0142999999999994E-2</c:v>
                </c:pt>
                <c:pt idx="440">
                  <c:v>2.0060999999999996E-2</c:v>
                </c:pt>
                <c:pt idx="441">
                  <c:v>5.4139999999999883E-3</c:v>
                </c:pt>
                <c:pt idx="442">
                  <c:v>1.1068999999999996E-2</c:v>
                </c:pt>
                <c:pt idx="443">
                  <c:v>4.5450000000000074E-3</c:v>
                </c:pt>
                <c:pt idx="444">
                  <c:v>9.4899999999999984E-3</c:v>
                </c:pt>
                <c:pt idx="445">
                  <c:v>2.0429999999999893E-3</c:v>
                </c:pt>
                <c:pt idx="446">
                  <c:v>2.1599999999999397E-4</c:v>
                </c:pt>
                <c:pt idx="447">
                  <c:v>6.2600000000000156E-4</c:v>
                </c:pt>
                <c:pt idx="448">
                  <c:v>2.6599999999998847E-4</c:v>
                </c:pt>
                <c:pt idx="449">
                  <c:v>2.0442000000000002E-2</c:v>
                </c:pt>
                <c:pt idx="450">
                  <c:v>1.754E-2</c:v>
                </c:pt>
                <c:pt idx="451">
                  <c:v>1.5804000000000012E-2</c:v>
                </c:pt>
                <c:pt idx="452">
                  <c:v>6.7830000000000112E-3</c:v>
                </c:pt>
                <c:pt idx="453">
                  <c:v>1.1434E-2</c:v>
                </c:pt>
                <c:pt idx="454">
                  <c:v>5.3660000000000097E-3</c:v>
                </c:pt>
                <c:pt idx="455">
                  <c:v>7.1620000000000017E-3</c:v>
                </c:pt>
                <c:pt idx="456">
                  <c:v>2.6580000000000076E-3</c:v>
                </c:pt>
                <c:pt idx="457">
                  <c:v>2.12699999999999E-3</c:v>
                </c:pt>
                <c:pt idx="458">
                  <c:v>3.1739999999999963E-3</c:v>
                </c:pt>
                <c:pt idx="459">
                  <c:v>2.8719999999999996E-3</c:v>
                </c:pt>
                <c:pt idx="460">
                  <c:v>8.3200000000000027E-4</c:v>
                </c:pt>
                <c:pt idx="461">
                  <c:v>9.6100000000000005E-4</c:v>
                </c:pt>
                <c:pt idx="462">
                  <c:v>5.669999999999998E-4</c:v>
                </c:pt>
                <c:pt idx="463">
                  <c:v>4.9700000000000005E-4</c:v>
                </c:pt>
                <c:pt idx="464">
                  <c:v>5.5699999999999977E-4</c:v>
                </c:pt>
                <c:pt idx="465">
                  <c:v>5.9199999999999986E-4</c:v>
                </c:pt>
                <c:pt idx="466">
                  <c:v>9.3800000000000003E-4</c:v>
                </c:pt>
                <c:pt idx="467">
                  <c:v>5.5500000000000015E-4</c:v>
                </c:pt>
                <c:pt idx="468">
                  <c:v>2.9500000000000012E-4</c:v>
                </c:pt>
                <c:pt idx="469">
                  <c:v>4.2500000000000003E-4</c:v>
                </c:pt>
                <c:pt idx="470">
                  <c:v>6.8500000000000006E-4</c:v>
                </c:pt>
                <c:pt idx="471">
                  <c:v>1.0899999999999972E-4</c:v>
                </c:pt>
                <c:pt idx="472">
                  <c:v>2.4599999999999969E-4</c:v>
                </c:pt>
                <c:pt idx="473">
                  <c:v>5.1999999999999963E-5</c:v>
                </c:pt>
                <c:pt idx="474">
                  <c:v>2.9699999999999996E-4</c:v>
                </c:pt>
                <c:pt idx="475">
                  <c:v>1.5199999999999979E-4</c:v>
                </c:pt>
                <c:pt idx="476">
                  <c:v>3.9999999999999671E-5</c:v>
                </c:pt>
                <c:pt idx="477">
                  <c:v>2.7900000000000017E-4</c:v>
                </c:pt>
                <c:pt idx="478">
                  <c:v>1.47E-4</c:v>
                </c:pt>
                <c:pt idx="479">
                  <c:v>2.7399999999999994E-4</c:v>
                </c:pt>
                <c:pt idx="480">
                  <c:v>1.2800000000000008E-4</c:v>
                </c:pt>
                <c:pt idx="481">
                  <c:v>2.5299999999999975E-4</c:v>
                </c:pt>
                <c:pt idx="482">
                  <c:v>6.4999999999999954E-4</c:v>
                </c:pt>
                <c:pt idx="483">
                  <c:v>9.299999999999994E-4</c:v>
                </c:pt>
                <c:pt idx="484">
                  <c:v>8.5900000000000039E-4</c:v>
                </c:pt>
                <c:pt idx="485">
                  <c:v>3.6999999999999707E-5</c:v>
                </c:pt>
                <c:pt idx="486">
                  <c:v>3.9500000000000039E-4</c:v>
                </c:pt>
                <c:pt idx="487">
                  <c:v>4.9900000000000031E-4</c:v>
                </c:pt>
                <c:pt idx="488">
                  <c:v>4.200000000000037E-5</c:v>
                </c:pt>
                <c:pt idx="489">
                  <c:v>2.1499999999999991E-4</c:v>
                </c:pt>
                <c:pt idx="490">
                  <c:v>3.4599999999999995E-4</c:v>
                </c:pt>
                <c:pt idx="491">
                  <c:v>4.5400000000000041E-4</c:v>
                </c:pt>
                <c:pt idx="492">
                  <c:v>4.0300000000000058E-4</c:v>
                </c:pt>
                <c:pt idx="493">
                  <c:v>7.9100000000000004E-4</c:v>
                </c:pt>
                <c:pt idx="494">
                  <c:v>4.1200000000000004E-4</c:v>
                </c:pt>
                <c:pt idx="495">
                  <c:v>6.8899999999999994E-4</c:v>
                </c:pt>
                <c:pt idx="496">
                  <c:v>3.9199999999999999E-4</c:v>
                </c:pt>
                <c:pt idx="497">
                  <c:v>4.5299999999999984E-4</c:v>
                </c:pt>
                <c:pt idx="498">
                  <c:v>8.0999999999999996E-4</c:v>
                </c:pt>
                <c:pt idx="499">
                  <c:v>5.7600000000000012E-4</c:v>
                </c:pt>
                <c:pt idx="500">
                  <c:v>3.7300000000000007E-4</c:v>
                </c:pt>
                <c:pt idx="501">
                  <c:v>3.3099999999999991E-4</c:v>
                </c:pt>
                <c:pt idx="502">
                  <c:v>4.7900000000000004E-4</c:v>
                </c:pt>
                <c:pt idx="503">
                  <c:v>7.2900000000000005E-4</c:v>
                </c:pt>
                <c:pt idx="504">
                  <c:v>1.7100000000000004E-2</c:v>
                </c:pt>
                <c:pt idx="505">
                  <c:v>1.6610000000000014E-2</c:v>
                </c:pt>
                <c:pt idx="506">
                  <c:v>1.1880000000000002E-2</c:v>
                </c:pt>
                <c:pt idx="507">
                  <c:v>1.1029999999999984E-2</c:v>
                </c:pt>
                <c:pt idx="508">
                  <c:v>8.5300000000000376E-3</c:v>
                </c:pt>
                <c:pt idx="509">
                  <c:v>1.0000000000000009E-2</c:v>
                </c:pt>
                <c:pt idx="510">
                  <c:v>1.6199999999999992E-2</c:v>
                </c:pt>
                <c:pt idx="511">
                  <c:v>8.78000000000001E-3</c:v>
                </c:pt>
                <c:pt idx="512">
                  <c:v>6.1599999999999988E-3</c:v>
                </c:pt>
                <c:pt idx="513">
                  <c:v>7.6300000000000257E-3</c:v>
                </c:pt>
                <c:pt idx="514">
                  <c:v>1.0219999999999951E-2</c:v>
                </c:pt>
                <c:pt idx="515">
                  <c:v>1.6919999999999991E-2</c:v>
                </c:pt>
                <c:pt idx="516">
                  <c:v>1.6390000000000016E-2</c:v>
                </c:pt>
                <c:pt idx="517">
                  <c:v>9.330000000000005E-3</c:v>
                </c:pt>
                <c:pt idx="518">
                  <c:v>1.2219999999999953E-2</c:v>
                </c:pt>
                <c:pt idx="519">
                  <c:v>1.2780000000000014E-2</c:v>
                </c:pt>
                <c:pt idx="520">
                  <c:v>7.9700000000000326E-3</c:v>
                </c:pt>
                <c:pt idx="521">
                  <c:v>9.7099999999999964E-3</c:v>
                </c:pt>
                <c:pt idx="522">
                  <c:v>9.9600000000000244E-3</c:v>
                </c:pt>
                <c:pt idx="523">
                  <c:v>1.0470000000000035E-2</c:v>
                </c:pt>
                <c:pt idx="524">
                  <c:v>9.9400000000000044E-3</c:v>
                </c:pt>
                <c:pt idx="525">
                  <c:v>6.5600000000000103E-3</c:v>
                </c:pt>
                <c:pt idx="526">
                  <c:v>1.1270000000000002E-2</c:v>
                </c:pt>
                <c:pt idx="527">
                  <c:v>1.2420000000000042E-2</c:v>
                </c:pt>
                <c:pt idx="528">
                  <c:v>6.2699999999999978E-3</c:v>
                </c:pt>
                <c:pt idx="529">
                  <c:v>7.6299999999999701E-3</c:v>
                </c:pt>
                <c:pt idx="530">
                  <c:v>6.5500000000000003E-3</c:v>
                </c:pt>
                <c:pt idx="531">
                  <c:v>7.8100000000000391E-3</c:v>
                </c:pt>
                <c:pt idx="532">
                  <c:v>1.4550000000000007E-2</c:v>
                </c:pt>
                <c:pt idx="533">
                  <c:v>1.2019999999999975E-2</c:v>
                </c:pt>
                <c:pt idx="534">
                  <c:v>7.3100000000000387E-3</c:v>
                </c:pt>
                <c:pt idx="535">
                  <c:v>8.7099999999999955E-3</c:v>
                </c:pt>
                <c:pt idx="536">
                  <c:v>8.7099999999999955E-3</c:v>
                </c:pt>
                <c:pt idx="537">
                  <c:v>2.2426000000000001E-2</c:v>
                </c:pt>
                <c:pt idx="538">
                  <c:v>2.1102999999999997E-2</c:v>
                </c:pt>
                <c:pt idx="539">
                  <c:v>2.0813999999999999E-2</c:v>
                </c:pt>
                <c:pt idx="540">
                  <c:v>9.9669999999999898E-3</c:v>
                </c:pt>
                <c:pt idx="541">
                  <c:v>7.0050000000000112E-3</c:v>
                </c:pt>
                <c:pt idx="542">
                  <c:v>8.6050000000000015E-3</c:v>
                </c:pt>
                <c:pt idx="543">
                  <c:v>8.9400000000000035E-3</c:v>
                </c:pt>
                <c:pt idx="544">
                  <c:v>8.6499999999999078E-4</c:v>
                </c:pt>
                <c:pt idx="545">
                  <c:v>1.2749999999999984E-3</c:v>
                </c:pt>
                <c:pt idx="546">
                  <c:v>1.7479999999999996E-3</c:v>
                </c:pt>
                <c:pt idx="547">
                  <c:v>3.0970000000000025E-3</c:v>
                </c:pt>
                <c:pt idx="548">
                  <c:v>3.1650000000000011E-2</c:v>
                </c:pt>
                <c:pt idx="549">
                  <c:v>2.7300000000000005E-2</c:v>
                </c:pt>
                <c:pt idx="550">
                  <c:v>3.0860000000000012E-2</c:v>
                </c:pt>
                <c:pt idx="551">
                  <c:v>9.2399999999999982E-3</c:v>
                </c:pt>
                <c:pt idx="552">
                  <c:v>6.2699999999999978E-3</c:v>
                </c:pt>
                <c:pt idx="553">
                  <c:v>8.9099999999999874E-3</c:v>
                </c:pt>
                <c:pt idx="554">
                  <c:v>1.1980000000000005E-2</c:v>
                </c:pt>
                <c:pt idx="555">
                  <c:v>3.2699999999999951E-3</c:v>
                </c:pt>
                <c:pt idx="556">
                  <c:v>2.1000000000000046E-3</c:v>
                </c:pt>
                <c:pt idx="557">
                  <c:v>7.5999999999999679E-4</c:v>
                </c:pt>
                <c:pt idx="558">
                  <c:v>3.3099999999999935E-3</c:v>
                </c:pt>
                <c:pt idx="559">
                  <c:v>1.7503999999999992E-2</c:v>
                </c:pt>
                <c:pt idx="560">
                  <c:v>1.3517000000000001E-2</c:v>
                </c:pt>
                <c:pt idx="561">
                  <c:v>1.322799999999999E-2</c:v>
                </c:pt>
                <c:pt idx="562">
                  <c:v>4.9200000000000077E-3</c:v>
                </c:pt>
                <c:pt idx="563">
                  <c:v>7.3219999999999952E-3</c:v>
                </c:pt>
                <c:pt idx="564">
                  <c:v>7.3840000000000017E-3</c:v>
                </c:pt>
                <c:pt idx="565">
                  <c:v>7.1070000000000022E-3</c:v>
                </c:pt>
                <c:pt idx="566">
                  <c:v>2.3419999999999969E-3</c:v>
                </c:pt>
                <c:pt idx="567">
                  <c:v>2.2999999999995246E-5</c:v>
                </c:pt>
                <c:pt idx="568">
                  <c:v>1.7640000000000017E-3</c:v>
                </c:pt>
                <c:pt idx="569">
                  <c:v>5.8800000000000519E-4</c:v>
                </c:pt>
                <c:pt idx="570">
                  <c:v>2.631E-2</c:v>
                </c:pt>
                <c:pt idx="571">
                  <c:v>2.6999999999999982E-2</c:v>
                </c:pt>
                <c:pt idx="572">
                  <c:v>2.8249999999999997E-2</c:v>
                </c:pt>
                <c:pt idx="573">
                  <c:v>1.0940000000000005E-2</c:v>
                </c:pt>
                <c:pt idx="574">
                  <c:v>1.1159999999999989E-2</c:v>
                </c:pt>
                <c:pt idx="575">
                  <c:v>8.7200000000000055E-3</c:v>
                </c:pt>
                <c:pt idx="576">
                  <c:v>1.1660000000000004E-2</c:v>
                </c:pt>
                <c:pt idx="577">
                  <c:v>3.0000000000000027E-3</c:v>
                </c:pt>
                <c:pt idx="578">
                  <c:v>5.9000000000000719E-4</c:v>
                </c:pt>
                <c:pt idx="579">
                  <c:v>1.7800000000000038E-3</c:v>
                </c:pt>
                <c:pt idx="580">
                  <c:v>3.0000000000000027E-3</c:v>
                </c:pt>
                <c:pt idx="581">
                  <c:v>3.1140000000000001E-2</c:v>
                </c:pt>
                <c:pt idx="582">
                  <c:v>2.5559999999999999E-2</c:v>
                </c:pt>
                <c:pt idx="583">
                  <c:v>3.6159999999999998E-2</c:v>
                </c:pt>
                <c:pt idx="584">
                  <c:v>1.1670000000000014E-2</c:v>
                </c:pt>
                <c:pt idx="585">
                  <c:v>1.3249999999999984E-2</c:v>
                </c:pt>
                <c:pt idx="586">
                  <c:v>9.4699999999999784E-3</c:v>
                </c:pt>
                <c:pt idx="587">
                  <c:v>1.0899999999999993E-2</c:v>
                </c:pt>
                <c:pt idx="588">
                  <c:v>4.9800000000000122E-3</c:v>
                </c:pt>
                <c:pt idx="589">
                  <c:v>2.47E-3</c:v>
                </c:pt>
                <c:pt idx="590">
                  <c:v>2.2999999999999965E-3</c:v>
                </c:pt>
                <c:pt idx="591">
                  <c:v>2.9399999999999982E-3</c:v>
                </c:pt>
                <c:pt idx="592">
                  <c:v>1.059E-3</c:v>
                </c:pt>
                <c:pt idx="593">
                  <c:v>1.2939999999999996E-3</c:v>
                </c:pt>
                <c:pt idx="594">
                  <c:v>1.134E-3</c:v>
                </c:pt>
                <c:pt idx="595">
                  <c:v>1.5559999999999997E-3</c:v>
                </c:pt>
                <c:pt idx="596">
                  <c:v>9.6300000000000031E-4</c:v>
                </c:pt>
                <c:pt idx="597">
                  <c:v>7.490000000000001E-4</c:v>
                </c:pt>
                <c:pt idx="598">
                  <c:v>1.2519999999999996E-3</c:v>
                </c:pt>
                <c:pt idx="599">
                  <c:v>8.7999999999999971E-4</c:v>
                </c:pt>
                <c:pt idx="600">
                  <c:v>1.1069999999999999E-3</c:v>
                </c:pt>
                <c:pt idx="601">
                  <c:v>1.0409999999999998E-3</c:v>
                </c:pt>
                <c:pt idx="602">
                  <c:v>1.1559999999999999E-3</c:v>
                </c:pt>
                <c:pt idx="603">
                  <c:v>3.7000000000000054E-4</c:v>
                </c:pt>
                <c:pt idx="604">
                  <c:v>6.7199999999999985E-4</c:v>
                </c:pt>
                <c:pt idx="605">
                  <c:v>3.279999999999993E-4</c:v>
                </c:pt>
                <c:pt idx="606">
                  <c:v>4.6500000000000014E-4</c:v>
                </c:pt>
                <c:pt idx="607">
                  <c:v>1.0999999999999985E-4</c:v>
                </c:pt>
                <c:pt idx="608">
                  <c:v>5.5000000000000014E-4</c:v>
                </c:pt>
                <c:pt idx="609">
                  <c:v>7.4099999999999947E-4</c:v>
                </c:pt>
                <c:pt idx="610">
                  <c:v>4.230000000000002E-4</c:v>
                </c:pt>
                <c:pt idx="611">
                  <c:v>1.7899999999999947E-4</c:v>
                </c:pt>
                <c:pt idx="612">
                  <c:v>5.0700000000000007E-4</c:v>
                </c:pt>
                <c:pt idx="613">
                  <c:v>2.7500000000000007E-4</c:v>
                </c:pt>
                <c:pt idx="614">
                  <c:v>5.0400000000000097E-4</c:v>
                </c:pt>
                <c:pt idx="615">
                  <c:v>6.1600000000000023E-4</c:v>
                </c:pt>
                <c:pt idx="616">
                  <c:v>1.351999999999999E-3</c:v>
                </c:pt>
                <c:pt idx="617">
                  <c:v>4.5500000000000054E-4</c:v>
                </c:pt>
                <c:pt idx="618">
                  <c:v>3.1099999999999964E-4</c:v>
                </c:pt>
                <c:pt idx="619">
                  <c:v>1.1699999999999992E-4</c:v>
                </c:pt>
                <c:pt idx="620">
                  <c:v>1.0399999999999993E-4</c:v>
                </c:pt>
                <c:pt idx="621">
                  <c:v>1.5200000000000023E-4</c:v>
                </c:pt>
                <c:pt idx="622">
                  <c:v>3.5000000000000309E-5</c:v>
                </c:pt>
                <c:pt idx="623">
                  <c:v>8.6000000000000139E-5</c:v>
                </c:pt>
                <c:pt idx="624">
                  <c:v>6.2500000000000056E-4</c:v>
                </c:pt>
                <c:pt idx="625">
                  <c:v>1.039E-3</c:v>
                </c:pt>
                <c:pt idx="626">
                  <c:v>9.1300000000000018E-4</c:v>
                </c:pt>
                <c:pt idx="627">
                  <c:v>1.268E-3</c:v>
                </c:pt>
                <c:pt idx="628">
                  <c:v>6.9199999999999991E-4</c:v>
                </c:pt>
                <c:pt idx="629">
                  <c:v>1.1240000000000004E-3</c:v>
                </c:pt>
                <c:pt idx="630">
                  <c:v>5.629999999999997E-4</c:v>
                </c:pt>
                <c:pt idx="631">
                  <c:v>5.0499999999999981E-4</c:v>
                </c:pt>
                <c:pt idx="632">
                  <c:v>1.2550000000000005E-3</c:v>
                </c:pt>
                <c:pt idx="633">
                  <c:v>8.8099999999999984E-4</c:v>
                </c:pt>
                <c:pt idx="634">
                  <c:v>9.4600000000000023E-4</c:v>
                </c:pt>
                <c:pt idx="635">
                  <c:v>1.127E-3</c:v>
                </c:pt>
                <c:pt idx="636">
                  <c:v>7.9099999999999865E-3</c:v>
                </c:pt>
                <c:pt idx="637">
                  <c:v>6.7800000000000082E-3</c:v>
                </c:pt>
                <c:pt idx="638">
                  <c:v>2.0599999999999924E-3</c:v>
                </c:pt>
                <c:pt idx="639">
                  <c:v>2.8999999999999998E-3</c:v>
                </c:pt>
                <c:pt idx="640">
                  <c:v>2.140000000000003E-3</c:v>
                </c:pt>
                <c:pt idx="641">
                  <c:v>4.4499999999999956E-3</c:v>
                </c:pt>
                <c:pt idx="642">
                  <c:v>4.2900000000000021E-3</c:v>
                </c:pt>
                <c:pt idx="643">
                  <c:v>4.830000000000001E-3</c:v>
                </c:pt>
                <c:pt idx="644">
                  <c:v>1.5199999999999936E-3</c:v>
                </c:pt>
                <c:pt idx="645">
                  <c:v>9.3000000000000027E-4</c:v>
                </c:pt>
                <c:pt idx="646">
                  <c:v>3.710000000000005E-3</c:v>
                </c:pt>
                <c:pt idx="647">
                  <c:v>7.6500000000000179E-3</c:v>
                </c:pt>
                <c:pt idx="648">
                  <c:v>8.3399999999999863E-3</c:v>
                </c:pt>
                <c:pt idx="649">
                  <c:v>4.4599999999999917E-3</c:v>
                </c:pt>
                <c:pt idx="650">
                  <c:v>2.9800000000000104E-3</c:v>
                </c:pt>
                <c:pt idx="651">
                  <c:v>3.6899999999999988E-3</c:v>
                </c:pt>
                <c:pt idx="652">
                  <c:v>3.6200000000000121E-3</c:v>
                </c:pt>
                <c:pt idx="653">
                  <c:v>4.7000000000000097E-3</c:v>
                </c:pt>
                <c:pt idx="654">
                  <c:v>4.290000000000016E-3</c:v>
                </c:pt>
                <c:pt idx="655">
                  <c:v>3.7699999999999956E-3</c:v>
                </c:pt>
                <c:pt idx="656">
                  <c:v>2.009999999999984E-3</c:v>
                </c:pt>
                <c:pt idx="657">
                  <c:v>3.4200000000000064E-3</c:v>
                </c:pt>
                <c:pt idx="658">
                  <c:v>1.8499999999999905E-3</c:v>
                </c:pt>
                <c:pt idx="659">
                  <c:v>6.0800000000000021E-3</c:v>
                </c:pt>
                <c:pt idx="660">
                  <c:v>3.0799999999999994E-3</c:v>
                </c:pt>
                <c:pt idx="661">
                  <c:v>5.4099999999999981E-3</c:v>
                </c:pt>
                <c:pt idx="662">
                  <c:v>2.7200000000000002E-3</c:v>
                </c:pt>
                <c:pt idx="663">
                  <c:v>5.2600000000000147E-3</c:v>
                </c:pt>
                <c:pt idx="664">
                  <c:v>1.7900000000000138E-3</c:v>
                </c:pt>
                <c:pt idx="665">
                  <c:v>2.6899999999999979E-3</c:v>
                </c:pt>
                <c:pt idx="666">
                  <c:v>2.2800000000000042E-3</c:v>
                </c:pt>
                <c:pt idx="667">
                  <c:v>3.2800000000000051E-3</c:v>
                </c:pt>
                <c:pt idx="668">
                  <c:v>3.6300000000000221E-3</c:v>
                </c:pt>
                <c:pt idx="669">
                  <c:v>1.0152000000000001E-2</c:v>
                </c:pt>
                <c:pt idx="670">
                  <c:v>9.3369999999999981E-3</c:v>
                </c:pt>
                <c:pt idx="671">
                  <c:v>1.0275000000000006E-2</c:v>
                </c:pt>
                <c:pt idx="672">
                  <c:v>3.3660000000000009E-3</c:v>
                </c:pt>
                <c:pt idx="673">
                  <c:v>5.8809999999999973E-3</c:v>
                </c:pt>
                <c:pt idx="674">
                  <c:v>3.0460000000000001E-3</c:v>
                </c:pt>
                <c:pt idx="675">
                  <c:v>4.3040000000000023E-3</c:v>
                </c:pt>
                <c:pt idx="676">
                  <c:v>4.2899999999999883E-4</c:v>
                </c:pt>
                <c:pt idx="677">
                  <c:v>8.0700000000000216E-4</c:v>
                </c:pt>
                <c:pt idx="678">
                  <c:v>7.0300000000000223E-4</c:v>
                </c:pt>
                <c:pt idx="679">
                  <c:v>9.4000000000000333E-4</c:v>
                </c:pt>
                <c:pt idx="680">
                  <c:v>1.0861999999999997E-2</c:v>
                </c:pt>
                <c:pt idx="681">
                  <c:v>9.9839999999999998E-3</c:v>
                </c:pt>
                <c:pt idx="682">
                  <c:v>1.2004000000000001E-2</c:v>
                </c:pt>
                <c:pt idx="683">
                  <c:v>4.723999999999999E-3</c:v>
                </c:pt>
                <c:pt idx="684">
                  <c:v>4.8909999999999995E-3</c:v>
                </c:pt>
                <c:pt idx="685">
                  <c:v>4.0299999999999989E-3</c:v>
                </c:pt>
                <c:pt idx="686">
                  <c:v>4.5389999999999944E-3</c:v>
                </c:pt>
                <c:pt idx="687">
                  <c:v>8.2600000000000035E-4</c:v>
                </c:pt>
                <c:pt idx="688">
                  <c:v>4.8700000000000132E-4</c:v>
                </c:pt>
                <c:pt idx="689">
                  <c:v>6.3999999999999474E-4</c:v>
                </c:pt>
                <c:pt idx="690">
                  <c:v>1.2479999999999991E-3</c:v>
                </c:pt>
                <c:pt idx="691">
                  <c:v>1.5014E-2</c:v>
                </c:pt>
                <c:pt idx="692">
                  <c:v>1.1204999999999993E-2</c:v>
                </c:pt>
                <c:pt idx="693">
                  <c:v>1.0095000000000007E-2</c:v>
                </c:pt>
                <c:pt idx="694">
                  <c:v>4.7959999999999947E-3</c:v>
                </c:pt>
                <c:pt idx="695">
                  <c:v>5.9749999999999942E-3</c:v>
                </c:pt>
                <c:pt idx="696">
                  <c:v>5.168999999999993E-3</c:v>
                </c:pt>
                <c:pt idx="697">
                  <c:v>7.4539999999999954E-3</c:v>
                </c:pt>
                <c:pt idx="698">
                  <c:v>5.7200000000000306E-4</c:v>
                </c:pt>
                <c:pt idx="699">
                  <c:v>6.8100000000000105E-4</c:v>
                </c:pt>
                <c:pt idx="700">
                  <c:v>1.1329999999999951E-3</c:v>
                </c:pt>
                <c:pt idx="701">
                  <c:v>1.0639999999999955E-3</c:v>
                </c:pt>
                <c:pt idx="702">
                  <c:v>7.2619999999999976E-3</c:v>
                </c:pt>
                <c:pt idx="703">
                  <c:v>8.2720000000000016E-3</c:v>
                </c:pt>
                <c:pt idx="704">
                  <c:v>9.2879999999999976E-3</c:v>
                </c:pt>
                <c:pt idx="705">
                  <c:v>4.2890000000000011E-3</c:v>
                </c:pt>
                <c:pt idx="706">
                  <c:v>4.4100000000000042E-3</c:v>
                </c:pt>
                <c:pt idx="707">
                  <c:v>5.1929999999999962E-3</c:v>
                </c:pt>
                <c:pt idx="708">
                  <c:v>4.9169999999999978E-3</c:v>
                </c:pt>
                <c:pt idx="709">
                  <c:v>1.3910000000000033E-3</c:v>
                </c:pt>
                <c:pt idx="710">
                  <c:v>7.5100000000000167E-4</c:v>
                </c:pt>
                <c:pt idx="711">
                  <c:v>7.4000000000004618E-5</c:v>
                </c:pt>
                <c:pt idx="712">
                  <c:v>8.5599999999999565E-4</c:v>
                </c:pt>
                <c:pt idx="713">
                  <c:v>9.0379999999999974E-3</c:v>
                </c:pt>
                <c:pt idx="714">
                  <c:v>1.2035000000000004E-2</c:v>
                </c:pt>
                <c:pt idx="715">
                  <c:v>1.2112999999999999E-2</c:v>
                </c:pt>
                <c:pt idx="716">
                  <c:v>3.3629999999999979E-3</c:v>
                </c:pt>
                <c:pt idx="717">
                  <c:v>4.6450000000000033E-3</c:v>
                </c:pt>
                <c:pt idx="718">
                  <c:v>7.8490000000000018E-3</c:v>
                </c:pt>
                <c:pt idx="719">
                  <c:v>4.7439999999999982E-3</c:v>
                </c:pt>
                <c:pt idx="720">
                  <c:v>1.4129999999999976E-3</c:v>
                </c:pt>
                <c:pt idx="721">
                  <c:v>1.0539999999999994E-3</c:v>
                </c:pt>
                <c:pt idx="722">
                  <c:v>1.4530000000000029E-3</c:v>
                </c:pt>
                <c:pt idx="723">
                  <c:v>1.465000000000001E-3</c:v>
                </c:pt>
                <c:pt idx="724">
                  <c:v>3.1599999999999987E-4</c:v>
                </c:pt>
                <c:pt idx="725">
                  <c:v>3.0100000000000005E-4</c:v>
                </c:pt>
                <c:pt idx="726">
                  <c:v>4.6499999999999992E-4</c:v>
                </c:pt>
                <c:pt idx="727">
                  <c:v>4.3599999999999997E-4</c:v>
                </c:pt>
                <c:pt idx="728">
                  <c:v>2.360000000000001E-4</c:v>
                </c:pt>
                <c:pt idx="729">
                  <c:v>3.7299999999999985E-4</c:v>
                </c:pt>
                <c:pt idx="730">
                  <c:v>2.6500000000000004E-4</c:v>
                </c:pt>
                <c:pt idx="731">
                  <c:v>3.7799999999999986E-4</c:v>
                </c:pt>
                <c:pt idx="732">
                  <c:v>3.3799999999999998E-4</c:v>
                </c:pt>
                <c:pt idx="733">
                  <c:v>2.9600000000000004E-4</c:v>
                </c:pt>
                <c:pt idx="734">
                  <c:v>3.3799999999999998E-4</c:v>
                </c:pt>
                <c:pt idx="735">
                  <c:v>7.2999999999999931E-5</c:v>
                </c:pt>
                <c:pt idx="736">
                  <c:v>1.1699999999999992E-4</c:v>
                </c:pt>
                <c:pt idx="737">
                  <c:v>1.3999999999999993E-4</c:v>
                </c:pt>
                <c:pt idx="738">
                  <c:v>1.3299999999999987E-4</c:v>
                </c:pt>
                <c:pt idx="739">
                  <c:v>1.8000000000000004E-5</c:v>
                </c:pt>
                <c:pt idx="740">
                  <c:v>1.16E-4</c:v>
                </c:pt>
                <c:pt idx="741">
                  <c:v>2.1199999999999995E-4</c:v>
                </c:pt>
                <c:pt idx="742">
                  <c:v>1.6199999999999982E-4</c:v>
                </c:pt>
                <c:pt idx="743">
                  <c:v>4.2000000000000154E-5</c:v>
                </c:pt>
                <c:pt idx="744">
                  <c:v>3.8500000000000014E-4</c:v>
                </c:pt>
                <c:pt idx="745">
                  <c:v>9.6999999999999864E-5</c:v>
                </c:pt>
                <c:pt idx="746">
                  <c:v>3.9999999999999975E-4</c:v>
                </c:pt>
                <c:pt idx="747">
                  <c:v>5.170000000000001E-4</c:v>
                </c:pt>
                <c:pt idx="748">
                  <c:v>2.8399999999999996E-4</c:v>
                </c:pt>
                <c:pt idx="749">
                  <c:v>9.6999999999999864E-5</c:v>
                </c:pt>
                <c:pt idx="750">
                  <c:v>2.0899999999999998E-4</c:v>
                </c:pt>
                <c:pt idx="751">
                  <c:v>7.499999999999998E-5</c:v>
                </c:pt>
                <c:pt idx="752">
                  <c:v>5.0000000000000131E-5</c:v>
                </c:pt>
                <c:pt idx="753">
                  <c:v>2.7200000000000011E-4</c:v>
                </c:pt>
                <c:pt idx="754">
                  <c:v>3.1799999999999971E-4</c:v>
                </c:pt>
                <c:pt idx="755">
                  <c:v>3.1299999999999991E-4</c:v>
                </c:pt>
                <c:pt idx="756">
                  <c:v>1.3199999999999974E-4</c:v>
                </c:pt>
                <c:pt idx="757">
                  <c:v>3.3900000000000011E-4</c:v>
                </c:pt>
                <c:pt idx="758">
                  <c:v>2.4499999999999999E-4</c:v>
                </c:pt>
                <c:pt idx="759">
                  <c:v>5.3199999999999992E-4</c:v>
                </c:pt>
                <c:pt idx="760">
                  <c:v>4.0700000000000014E-4</c:v>
                </c:pt>
                <c:pt idx="761">
                  <c:v>4.5500000000000011E-4</c:v>
                </c:pt>
                <c:pt idx="762">
                  <c:v>2.5500000000000002E-4</c:v>
                </c:pt>
                <c:pt idx="763">
                  <c:v>3.439999999999999E-4</c:v>
                </c:pt>
                <c:pt idx="764">
                  <c:v>3.9199999999999999E-4</c:v>
                </c:pt>
                <c:pt idx="765">
                  <c:v>3.5899999999999994E-4</c:v>
                </c:pt>
                <c:pt idx="766">
                  <c:v>2.9699999999999996E-4</c:v>
                </c:pt>
                <c:pt idx="767">
                  <c:v>3.3399999999999988E-4</c:v>
                </c:pt>
                <c:pt idx="768">
                  <c:v>1.0139999999999982E-2</c:v>
                </c:pt>
                <c:pt idx="769">
                  <c:v>1.3330000000000009E-2</c:v>
                </c:pt>
                <c:pt idx="770">
                  <c:v>8.5300000000000098E-3</c:v>
                </c:pt>
                <c:pt idx="771">
                  <c:v>5.3699999999999859E-3</c:v>
                </c:pt>
                <c:pt idx="772">
                  <c:v>5.7999999999999996E-3</c:v>
                </c:pt>
                <c:pt idx="773">
                  <c:v>7.1799999999999919E-3</c:v>
                </c:pt>
                <c:pt idx="774">
                  <c:v>6.750000000000006E-3</c:v>
                </c:pt>
                <c:pt idx="775">
                  <c:v>8.0799999999999761E-3</c:v>
                </c:pt>
                <c:pt idx="776">
                  <c:v>4.5400000000000162E-3</c:v>
                </c:pt>
                <c:pt idx="777">
                  <c:v>6.4899999999999958E-3</c:v>
                </c:pt>
                <c:pt idx="778">
                  <c:v>5.1199999999999857E-3</c:v>
                </c:pt>
                <c:pt idx="779">
                  <c:v>1.0190000000000005E-2</c:v>
                </c:pt>
                <c:pt idx="780">
                  <c:v>1.2450000000000017E-2</c:v>
                </c:pt>
                <c:pt idx="781">
                  <c:v>4.5800000000000007E-3</c:v>
                </c:pt>
                <c:pt idx="782">
                  <c:v>4.6700000000000075E-3</c:v>
                </c:pt>
                <c:pt idx="783">
                  <c:v>7.7500000000000069E-3</c:v>
                </c:pt>
                <c:pt idx="784">
                  <c:v>8.3900000000000086E-3</c:v>
                </c:pt>
                <c:pt idx="785">
                  <c:v>8.3600000000000063E-3</c:v>
                </c:pt>
                <c:pt idx="786">
                  <c:v>5.7699999999999974E-3</c:v>
                </c:pt>
                <c:pt idx="787">
                  <c:v>5.4400000000000004E-3</c:v>
                </c:pt>
                <c:pt idx="788">
                  <c:v>4.1799999999999893E-3</c:v>
                </c:pt>
                <c:pt idx="789">
                  <c:v>3.3400000000000096E-3</c:v>
                </c:pt>
                <c:pt idx="790">
                  <c:v>6.9099999999999995E-3</c:v>
                </c:pt>
                <c:pt idx="791">
                  <c:v>1.014000000000001E-2</c:v>
                </c:pt>
                <c:pt idx="792">
                  <c:v>8.8999999999999913E-3</c:v>
                </c:pt>
                <c:pt idx="793">
                  <c:v>7.6100000000000056E-3</c:v>
                </c:pt>
                <c:pt idx="794">
                  <c:v>4.1400000000000048E-3</c:v>
                </c:pt>
                <c:pt idx="795">
                  <c:v>7.9400000000000026E-3</c:v>
                </c:pt>
                <c:pt idx="796">
                  <c:v>3.5100000000000131E-3</c:v>
                </c:pt>
                <c:pt idx="797">
                  <c:v>5.9300000000000186E-3</c:v>
                </c:pt>
                <c:pt idx="798">
                  <c:v>5.6399999999999784E-3</c:v>
                </c:pt>
                <c:pt idx="799">
                  <c:v>7.4700000000000044E-3</c:v>
                </c:pt>
                <c:pt idx="800">
                  <c:v>3.7099999999999911E-3</c:v>
                </c:pt>
                <c:pt idx="801">
                  <c:v>1.4360999999999999E-2</c:v>
                </c:pt>
                <c:pt idx="802">
                  <c:v>1.5521999999999994E-2</c:v>
                </c:pt>
                <c:pt idx="803">
                  <c:v>1.7589E-2</c:v>
                </c:pt>
                <c:pt idx="804">
                  <c:v>3.8629999999999984E-3</c:v>
                </c:pt>
                <c:pt idx="805">
                  <c:v>8.5730000000000042E-3</c:v>
                </c:pt>
                <c:pt idx="806">
                  <c:v>3.6680000000000046E-3</c:v>
                </c:pt>
                <c:pt idx="807">
                  <c:v>5.7870000000000005E-3</c:v>
                </c:pt>
                <c:pt idx="808">
                  <c:v>1.686E-3</c:v>
                </c:pt>
                <c:pt idx="809">
                  <c:v>1.5900000000000011E-3</c:v>
                </c:pt>
                <c:pt idx="810">
                  <c:v>7.430000000000006E-4</c:v>
                </c:pt>
                <c:pt idx="811">
                  <c:v>5.3099999999999675E-4</c:v>
                </c:pt>
                <c:pt idx="812">
                  <c:v>1.7098000000000002E-2</c:v>
                </c:pt>
                <c:pt idx="813">
                  <c:v>1.7174999999999996E-2</c:v>
                </c:pt>
                <c:pt idx="814">
                  <c:v>1.8047999999999995E-2</c:v>
                </c:pt>
                <c:pt idx="815">
                  <c:v>5.2649999999999919E-3</c:v>
                </c:pt>
                <c:pt idx="816">
                  <c:v>9.2100000000000098E-3</c:v>
                </c:pt>
                <c:pt idx="817">
                  <c:v>4.8699999999999993E-3</c:v>
                </c:pt>
                <c:pt idx="818">
                  <c:v>7.4469999999999953E-3</c:v>
                </c:pt>
                <c:pt idx="819">
                  <c:v>1.124E-3</c:v>
                </c:pt>
                <c:pt idx="820">
                  <c:v>8.5100000000000453E-4</c:v>
                </c:pt>
                <c:pt idx="821">
                  <c:v>2.7490000000000014E-3</c:v>
                </c:pt>
                <c:pt idx="822">
                  <c:v>2.2589999999999971E-3</c:v>
                </c:pt>
                <c:pt idx="823">
                  <c:v>1.9890000000000005E-2</c:v>
                </c:pt>
                <c:pt idx="824">
                  <c:v>2.3019999999999999E-2</c:v>
                </c:pt>
                <c:pt idx="825">
                  <c:v>1.9909999999999983E-2</c:v>
                </c:pt>
                <c:pt idx="826">
                  <c:v>8.4300000000000069E-3</c:v>
                </c:pt>
                <c:pt idx="827">
                  <c:v>8.1700000000000106E-3</c:v>
                </c:pt>
                <c:pt idx="828">
                  <c:v>6.2400000000000094E-3</c:v>
                </c:pt>
                <c:pt idx="829">
                  <c:v>8.8499999999999968E-3</c:v>
                </c:pt>
                <c:pt idx="830">
                  <c:v>4.2599999999999999E-3</c:v>
                </c:pt>
                <c:pt idx="831">
                  <c:v>1.2300000000000089E-3</c:v>
                </c:pt>
                <c:pt idx="832">
                  <c:v>1.5900000000000081E-3</c:v>
                </c:pt>
                <c:pt idx="833">
                  <c:v>3.380000000000008E-3</c:v>
                </c:pt>
                <c:pt idx="834">
                  <c:v>1.2701999999999998E-2</c:v>
                </c:pt>
                <c:pt idx="835">
                  <c:v>9.2889999999999986E-3</c:v>
                </c:pt>
                <c:pt idx="836">
                  <c:v>1.3498999999999997E-2</c:v>
                </c:pt>
                <c:pt idx="837">
                  <c:v>2.6619999999999977E-3</c:v>
                </c:pt>
                <c:pt idx="838">
                  <c:v>4.5100000000000001E-3</c:v>
                </c:pt>
                <c:pt idx="839">
                  <c:v>4.7649999999999984E-3</c:v>
                </c:pt>
                <c:pt idx="840">
                  <c:v>4.5380000000000004E-3</c:v>
                </c:pt>
                <c:pt idx="841">
                  <c:v>3.6499999999999727E-4</c:v>
                </c:pt>
                <c:pt idx="842">
                  <c:v>7.6700000000000379E-4</c:v>
                </c:pt>
                <c:pt idx="843">
                  <c:v>4.9899999999999944E-4</c:v>
                </c:pt>
                <c:pt idx="844">
                  <c:v>9.830000000000047E-4</c:v>
                </c:pt>
                <c:pt idx="845">
                  <c:v>1.2877E-2</c:v>
                </c:pt>
                <c:pt idx="846">
                  <c:v>1.4921000000000004E-2</c:v>
                </c:pt>
                <c:pt idx="847">
                  <c:v>1.8356999999999998E-2</c:v>
                </c:pt>
                <c:pt idx="848">
                  <c:v>6.1630000000000018E-3</c:v>
                </c:pt>
                <c:pt idx="849">
                  <c:v>7.967999999999989E-3</c:v>
                </c:pt>
                <c:pt idx="850">
                  <c:v>9.2689999999999995E-3</c:v>
                </c:pt>
                <c:pt idx="851">
                  <c:v>4.3390000000000095E-3</c:v>
                </c:pt>
                <c:pt idx="852">
                  <c:v>2.0329999999999931E-3</c:v>
                </c:pt>
                <c:pt idx="853">
                  <c:v>1.015000000000002E-3</c:v>
                </c:pt>
                <c:pt idx="854">
                  <c:v>1.8519999999999925E-3</c:v>
                </c:pt>
                <c:pt idx="855">
                  <c:v>2.8200000000000447E-4</c:v>
                </c:pt>
                <c:pt idx="856">
                  <c:v>8.1700000000000023E-4</c:v>
                </c:pt>
                <c:pt idx="857">
                  <c:v>5.7000000000000019E-4</c:v>
                </c:pt>
                <c:pt idx="858">
                  <c:v>6.510000000000001E-4</c:v>
                </c:pt>
                <c:pt idx="859">
                  <c:v>5.8599999999999993E-4</c:v>
                </c:pt>
                <c:pt idx="860">
                  <c:v>5.5600000000000007E-4</c:v>
                </c:pt>
                <c:pt idx="861">
                  <c:v>7.3799999999999994E-4</c:v>
                </c:pt>
                <c:pt idx="862">
                  <c:v>6.4600000000000009E-4</c:v>
                </c:pt>
                <c:pt idx="863">
                  <c:v>5.0700000000000007E-4</c:v>
                </c:pt>
                <c:pt idx="864">
                  <c:v>6.9000000000000008E-4</c:v>
                </c:pt>
                <c:pt idx="865">
                  <c:v>5.7100000000000011E-4</c:v>
                </c:pt>
                <c:pt idx="866">
                  <c:v>6.9800000000000005E-4</c:v>
                </c:pt>
                <c:pt idx="867">
                  <c:v>1.2000000000000031E-4</c:v>
                </c:pt>
                <c:pt idx="868">
                  <c:v>4.0000000000000105E-5</c:v>
                </c:pt>
                <c:pt idx="869">
                  <c:v>1.1799999999999962E-4</c:v>
                </c:pt>
                <c:pt idx="870">
                  <c:v>3.8900000000000002E-4</c:v>
                </c:pt>
                <c:pt idx="871">
                  <c:v>3.4999999999999875E-5</c:v>
                </c:pt>
                <c:pt idx="872">
                  <c:v>1.3600000000000027E-4</c:v>
                </c:pt>
                <c:pt idx="873">
                  <c:v>1.5500000000000019E-4</c:v>
                </c:pt>
                <c:pt idx="874">
                  <c:v>1.9000000000000006E-4</c:v>
                </c:pt>
                <c:pt idx="875">
                  <c:v>3.4199999999999986E-4</c:v>
                </c:pt>
                <c:pt idx="876">
                  <c:v>2.329999999999997E-4</c:v>
                </c:pt>
                <c:pt idx="877">
                  <c:v>3.0999999999999995E-4</c:v>
                </c:pt>
                <c:pt idx="878">
                  <c:v>3.2500000000000064E-4</c:v>
                </c:pt>
                <c:pt idx="879">
                  <c:v>6.3500000000000015E-4</c:v>
                </c:pt>
                <c:pt idx="880">
                  <c:v>4.5399999999999954E-4</c:v>
                </c:pt>
                <c:pt idx="881">
                  <c:v>7.2000000000000015E-5</c:v>
                </c:pt>
                <c:pt idx="882">
                  <c:v>2.3700000000000023E-4</c:v>
                </c:pt>
                <c:pt idx="883">
                  <c:v>6.1999999999999555E-5</c:v>
                </c:pt>
                <c:pt idx="884">
                  <c:v>6.7000000000000219E-5</c:v>
                </c:pt>
                <c:pt idx="885">
                  <c:v>3.5999999999999574E-5</c:v>
                </c:pt>
                <c:pt idx="886">
                  <c:v>3.4500000000000069E-4</c:v>
                </c:pt>
                <c:pt idx="887">
                  <c:v>2.4099999999999989E-4</c:v>
                </c:pt>
                <c:pt idx="888">
                  <c:v>5.3799999999999942E-4</c:v>
                </c:pt>
                <c:pt idx="889">
                  <c:v>8.0800000000000012E-4</c:v>
                </c:pt>
                <c:pt idx="890">
                  <c:v>7.4799999999999997E-4</c:v>
                </c:pt>
                <c:pt idx="891">
                  <c:v>8.470000000000001E-4</c:v>
                </c:pt>
                <c:pt idx="892">
                  <c:v>5.7899999999999987E-4</c:v>
                </c:pt>
                <c:pt idx="893">
                  <c:v>5.5600000000000007E-4</c:v>
                </c:pt>
                <c:pt idx="894">
                  <c:v>4.3099999999999996E-4</c:v>
                </c:pt>
                <c:pt idx="895">
                  <c:v>4.0800000000000016E-4</c:v>
                </c:pt>
                <c:pt idx="896">
                  <c:v>4.64E-4</c:v>
                </c:pt>
                <c:pt idx="897">
                  <c:v>3.8199999999999996E-4</c:v>
                </c:pt>
                <c:pt idx="898">
                  <c:v>5.0199999999999984E-4</c:v>
                </c:pt>
                <c:pt idx="899">
                  <c:v>4.6300000000000009E-4</c:v>
                </c:pt>
                <c:pt idx="900">
                  <c:v>1.4089999999999991E-2</c:v>
                </c:pt>
                <c:pt idx="901">
                  <c:v>1.6499999999999959E-2</c:v>
                </c:pt>
                <c:pt idx="902">
                  <c:v>6.9700000000000317E-3</c:v>
                </c:pt>
                <c:pt idx="903">
                  <c:v>5.6199999999999584E-3</c:v>
                </c:pt>
                <c:pt idx="904">
                  <c:v>9.8799999999999999E-3</c:v>
                </c:pt>
                <c:pt idx="905">
                  <c:v>9.6900000000000319E-3</c:v>
                </c:pt>
                <c:pt idx="906">
                  <c:v>7.6100000000000056E-3</c:v>
                </c:pt>
                <c:pt idx="907">
                  <c:v>8.7899999999999645E-3</c:v>
                </c:pt>
                <c:pt idx="908">
                  <c:v>6.0700000000000198E-3</c:v>
                </c:pt>
                <c:pt idx="909">
                  <c:v>5.5799999999999739E-3</c:v>
                </c:pt>
                <c:pt idx="910">
                  <c:v>6.4799999999999858E-3</c:v>
                </c:pt>
                <c:pt idx="911">
                  <c:v>1.1400000000000021E-2</c:v>
                </c:pt>
                <c:pt idx="912">
                  <c:v>1.5900000000000025E-2</c:v>
                </c:pt>
                <c:pt idx="913">
                  <c:v>8.4299999999999931E-3</c:v>
                </c:pt>
                <c:pt idx="914">
                  <c:v>8.8099999999999845E-3</c:v>
                </c:pt>
                <c:pt idx="915">
                  <c:v>1.0000000000000009E-2</c:v>
                </c:pt>
                <c:pt idx="916">
                  <c:v>1.1200000000000043E-2</c:v>
                </c:pt>
                <c:pt idx="917">
                  <c:v>9.0600000000000125E-3</c:v>
                </c:pt>
                <c:pt idx="918">
                  <c:v>8.3300000000000041E-3</c:v>
                </c:pt>
                <c:pt idx="919">
                  <c:v>1.0720000000000007E-2</c:v>
                </c:pt>
                <c:pt idx="920">
                  <c:v>3.8900000000000046E-3</c:v>
                </c:pt>
                <c:pt idx="921">
                  <c:v>7.6900000000000301E-3</c:v>
                </c:pt>
                <c:pt idx="922">
                  <c:v>7.0599999999999552E-3</c:v>
                </c:pt>
                <c:pt idx="923">
                  <c:v>1.0560000000000014E-2</c:v>
                </c:pt>
                <c:pt idx="924">
                  <c:v>5.6399999999999784E-3</c:v>
                </c:pt>
                <c:pt idx="925">
                  <c:v>5.4600000000000204E-3</c:v>
                </c:pt>
                <c:pt idx="926">
                  <c:v>6.5199999999999703E-3</c:v>
                </c:pt>
                <c:pt idx="927">
                  <c:v>6.4500000000000113E-3</c:v>
                </c:pt>
                <c:pt idx="928">
                  <c:v>5.1999999999999824E-3</c:v>
                </c:pt>
                <c:pt idx="929">
                  <c:v>1.0219999999999951E-2</c:v>
                </c:pt>
                <c:pt idx="930">
                  <c:v>4.2300000000000115E-3</c:v>
                </c:pt>
                <c:pt idx="931">
                  <c:v>6.2499999999999778E-3</c:v>
                </c:pt>
                <c:pt idx="932">
                  <c:v>6.6100000000000048E-3</c:v>
                </c:pt>
                <c:pt idx="933">
                  <c:v>1.8140000000000003E-2</c:v>
                </c:pt>
                <c:pt idx="934">
                  <c:v>1.6488000000000003E-2</c:v>
                </c:pt>
                <c:pt idx="935">
                  <c:v>1.6517000000000004E-2</c:v>
                </c:pt>
                <c:pt idx="936">
                  <c:v>9.5270000000000077E-3</c:v>
                </c:pt>
                <c:pt idx="937">
                  <c:v>9.3689999999999884E-3</c:v>
                </c:pt>
                <c:pt idx="938">
                  <c:v>7.1520000000000056E-3</c:v>
                </c:pt>
                <c:pt idx="939">
                  <c:v>5.3279999999999994E-3</c:v>
                </c:pt>
                <c:pt idx="940">
                  <c:v>1.4040000000000025E-3</c:v>
                </c:pt>
                <c:pt idx="941">
                  <c:v>1.6950000000000021E-3</c:v>
                </c:pt>
                <c:pt idx="942">
                  <c:v>2.1559999999999913E-3</c:v>
                </c:pt>
                <c:pt idx="943">
                  <c:v>2.2410000000000069E-3</c:v>
                </c:pt>
                <c:pt idx="944">
                  <c:v>1.9134999999999999E-2</c:v>
                </c:pt>
                <c:pt idx="945">
                  <c:v>2.1790000000000004E-2</c:v>
                </c:pt>
                <c:pt idx="946">
                  <c:v>1.8898999999999999E-2</c:v>
                </c:pt>
                <c:pt idx="947">
                  <c:v>7.3550000000000004E-3</c:v>
                </c:pt>
                <c:pt idx="948">
                  <c:v>1.3915999999999998E-2</c:v>
                </c:pt>
                <c:pt idx="949">
                  <c:v>6.4690000000000025E-3</c:v>
                </c:pt>
                <c:pt idx="950">
                  <c:v>8.3729999999999916E-3</c:v>
                </c:pt>
                <c:pt idx="951">
                  <c:v>1.7369999999999886E-3</c:v>
                </c:pt>
                <c:pt idx="952">
                  <c:v>2.7299999999999963E-3</c:v>
                </c:pt>
                <c:pt idx="953">
                  <c:v>2.4070000000000064E-3</c:v>
                </c:pt>
                <c:pt idx="954">
                  <c:v>3.2859999999999973E-3</c:v>
                </c:pt>
                <c:pt idx="955">
                  <c:v>2.0409999999999984E-2</c:v>
                </c:pt>
                <c:pt idx="956">
                  <c:v>2.654999999999999E-2</c:v>
                </c:pt>
                <c:pt idx="957">
                  <c:v>3.0010000000000009E-2</c:v>
                </c:pt>
                <c:pt idx="958">
                  <c:v>8.9100000000000013E-3</c:v>
                </c:pt>
                <c:pt idx="959">
                  <c:v>1.1309999999999987E-2</c:v>
                </c:pt>
                <c:pt idx="960">
                  <c:v>8.2499999999999796E-3</c:v>
                </c:pt>
                <c:pt idx="961">
                  <c:v>1.0330000000000006E-2</c:v>
                </c:pt>
                <c:pt idx="962">
                  <c:v>6.32000000000002E-3</c:v>
                </c:pt>
                <c:pt idx="963">
                  <c:v>1.9399999999999973E-3</c:v>
                </c:pt>
                <c:pt idx="964">
                  <c:v>4.8200000000000187E-3</c:v>
                </c:pt>
                <c:pt idx="965">
                  <c:v>4.8999999999999877E-3</c:v>
                </c:pt>
                <c:pt idx="966">
                  <c:v>1.1845999999999995E-2</c:v>
                </c:pt>
                <c:pt idx="967">
                  <c:v>1.1244999999999998E-2</c:v>
                </c:pt>
                <c:pt idx="968">
                  <c:v>1.5976000000000004E-2</c:v>
                </c:pt>
                <c:pt idx="969">
                  <c:v>2.806999999999997E-3</c:v>
                </c:pt>
                <c:pt idx="970">
                  <c:v>4.4630000000000017E-3</c:v>
                </c:pt>
                <c:pt idx="971">
                  <c:v>9.3890000000000015E-3</c:v>
                </c:pt>
                <c:pt idx="972">
                  <c:v>4.7680000000000014E-3</c:v>
                </c:pt>
                <c:pt idx="973">
                  <c:v>2.3409999999999959E-3</c:v>
                </c:pt>
                <c:pt idx="974">
                  <c:v>1.3369999999999979E-3</c:v>
                </c:pt>
                <c:pt idx="975">
                  <c:v>1.7889999999999989E-3</c:v>
                </c:pt>
                <c:pt idx="976">
                  <c:v>1.0189999999999991E-3</c:v>
                </c:pt>
                <c:pt idx="977">
                  <c:v>2.2204999999999989E-2</c:v>
                </c:pt>
                <c:pt idx="978">
                  <c:v>2.1826999999999999E-2</c:v>
                </c:pt>
                <c:pt idx="979">
                  <c:v>1.9661999999999999E-2</c:v>
                </c:pt>
                <c:pt idx="980">
                  <c:v>7.0430000000000076E-3</c:v>
                </c:pt>
                <c:pt idx="981">
                  <c:v>9.2239999999999961E-3</c:v>
                </c:pt>
                <c:pt idx="982">
                  <c:v>1.2033000000000002E-2</c:v>
                </c:pt>
                <c:pt idx="983">
                  <c:v>4.8050000000000037E-3</c:v>
                </c:pt>
                <c:pt idx="984">
                  <c:v>1.129000000000005E-3</c:v>
                </c:pt>
                <c:pt idx="985">
                  <c:v>1.813000000000009E-3</c:v>
                </c:pt>
                <c:pt idx="986">
                  <c:v>1.457E-3</c:v>
                </c:pt>
                <c:pt idx="987">
                  <c:v>2.6999999999999941E-3</c:v>
                </c:pt>
                <c:pt idx="988">
                  <c:v>8.1500000000000019E-4</c:v>
                </c:pt>
                <c:pt idx="989">
                  <c:v>9.2800000000000001E-4</c:v>
                </c:pt>
                <c:pt idx="990">
                  <c:v>8.8099999999999984E-4</c:v>
                </c:pt>
                <c:pt idx="991">
                  <c:v>6.6099999999999991E-4</c:v>
                </c:pt>
                <c:pt idx="992">
                  <c:v>4.6100000000000004E-4</c:v>
                </c:pt>
                <c:pt idx="993">
                  <c:v>7.5999999999999983E-4</c:v>
                </c:pt>
                <c:pt idx="994">
                  <c:v>5.4899999999999979E-4</c:v>
                </c:pt>
                <c:pt idx="995">
                  <c:v>7.3399999999999984E-4</c:v>
                </c:pt>
                <c:pt idx="996">
                  <c:v>4.860000000000001E-4</c:v>
                </c:pt>
                <c:pt idx="997">
                  <c:v>7.3700000000000002E-4</c:v>
                </c:pt>
                <c:pt idx="998">
                  <c:v>5.6299999999999992E-4</c:v>
                </c:pt>
                <c:pt idx="999">
                  <c:v>6.7999999999999918E-5</c:v>
                </c:pt>
                <c:pt idx="1000">
                  <c:v>3.6000000000000008E-5</c:v>
                </c:pt>
                <c:pt idx="1001">
                  <c:v>1.1800000000000005E-4</c:v>
                </c:pt>
                <c:pt idx="1002">
                  <c:v>4.0700000000000024E-4</c:v>
                </c:pt>
                <c:pt idx="1003">
                  <c:v>6.0999999999999856E-5</c:v>
                </c:pt>
                <c:pt idx="1004">
                  <c:v>1.1800000000000005E-4</c:v>
                </c:pt>
                <c:pt idx="1005">
                  <c:v>5.9299999999999978E-4</c:v>
                </c:pt>
                <c:pt idx="1006">
                  <c:v>2.1200000000000038E-4</c:v>
                </c:pt>
                <c:pt idx="1007">
                  <c:v>3.8799999999999989E-4</c:v>
                </c:pt>
                <c:pt idx="1008">
                  <c:v>4.270000000000003E-4</c:v>
                </c:pt>
                <c:pt idx="1009">
                  <c:v>4.5599999999999981E-4</c:v>
                </c:pt>
                <c:pt idx="1010">
                  <c:v>1.3649999999999999E-3</c:v>
                </c:pt>
                <c:pt idx="1011">
                  <c:v>9.6899999999999938E-4</c:v>
                </c:pt>
                <c:pt idx="1012">
                  <c:v>9.1900000000000055E-4</c:v>
                </c:pt>
                <c:pt idx="1013">
                  <c:v>1.5100000000000009E-4</c:v>
                </c:pt>
                <c:pt idx="1014">
                  <c:v>1.7599999999999994E-4</c:v>
                </c:pt>
                <c:pt idx="1015">
                  <c:v>3.9300000000000012E-4</c:v>
                </c:pt>
                <c:pt idx="1016">
                  <c:v>3.6600000000000001E-4</c:v>
                </c:pt>
                <c:pt idx="1017">
                  <c:v>6.8000000000000005E-4</c:v>
                </c:pt>
                <c:pt idx="1018">
                  <c:v>3.0399999999999958E-4</c:v>
                </c:pt>
                <c:pt idx="1019">
                  <c:v>2.4800000000000082E-4</c:v>
                </c:pt>
                <c:pt idx="1020">
                  <c:v>8.380000000000002E-4</c:v>
                </c:pt>
                <c:pt idx="1021">
                  <c:v>5.4600000000000004E-4</c:v>
                </c:pt>
                <c:pt idx="1022">
                  <c:v>7.8399999999999997E-4</c:v>
                </c:pt>
                <c:pt idx="1023">
                  <c:v>3.7699999999999973E-4</c:v>
                </c:pt>
                <c:pt idx="1024">
                  <c:v>3.8100000000000026E-4</c:v>
                </c:pt>
                <c:pt idx="1025">
                  <c:v>7.1900000000000002E-4</c:v>
                </c:pt>
                <c:pt idx="1026">
                  <c:v>5.4700000000000018E-4</c:v>
                </c:pt>
                <c:pt idx="1027">
                  <c:v>7.0300000000000007E-4</c:v>
                </c:pt>
                <c:pt idx="1028">
                  <c:v>4.64E-4</c:v>
                </c:pt>
                <c:pt idx="1029">
                  <c:v>6.7799999999999978E-4</c:v>
                </c:pt>
                <c:pt idx="1030">
                  <c:v>7.009999999999998E-4</c:v>
                </c:pt>
                <c:pt idx="1031">
                  <c:v>3.6000000000000008E-4</c:v>
                </c:pt>
                <c:pt idx="1032">
                  <c:v>3.0370000000000008E-2</c:v>
                </c:pt>
                <c:pt idx="1033">
                  <c:v>2.0220000000000016E-2</c:v>
                </c:pt>
                <c:pt idx="1034">
                  <c:v>1.8560000000000021E-2</c:v>
                </c:pt>
                <c:pt idx="1035">
                  <c:v>1.8120000000000025E-2</c:v>
                </c:pt>
                <c:pt idx="1036">
                  <c:v>2.0050000000000012E-2</c:v>
                </c:pt>
                <c:pt idx="1037">
                  <c:v>2.0220000000000016E-2</c:v>
                </c:pt>
                <c:pt idx="1038">
                  <c:v>1.9540000000000002E-2</c:v>
                </c:pt>
                <c:pt idx="1039">
                  <c:v>2.1600000000000064E-2</c:v>
                </c:pt>
                <c:pt idx="1040">
                  <c:v>1.7419999999999991E-2</c:v>
                </c:pt>
                <c:pt idx="1041">
                  <c:v>1.7490000000000006E-2</c:v>
                </c:pt>
                <c:pt idx="1042">
                  <c:v>1.5290000000000026E-2</c:v>
                </c:pt>
                <c:pt idx="1043">
                  <c:v>1.756000000000002E-2</c:v>
                </c:pt>
                <c:pt idx="1044">
                  <c:v>1.6590000000000105E-2</c:v>
                </c:pt>
                <c:pt idx="1045">
                  <c:v>1.6469999999999985E-2</c:v>
                </c:pt>
                <c:pt idx="1046">
                  <c:v>3.6110000000000003E-2</c:v>
                </c:pt>
                <c:pt idx="1047">
                  <c:v>4.546E-2</c:v>
                </c:pt>
                <c:pt idx="1048">
                  <c:v>1.7750000000000016E-2</c:v>
                </c:pt>
                <c:pt idx="1049">
                  <c:v>1.9869999999999999E-2</c:v>
                </c:pt>
                <c:pt idx="1050">
                  <c:v>8.8199999999999945E-3</c:v>
                </c:pt>
                <c:pt idx="1051">
                  <c:v>1.8480000000000024E-2</c:v>
                </c:pt>
                <c:pt idx="1052">
                  <c:v>1.8300000000000011E-2</c:v>
                </c:pt>
                <c:pt idx="1053">
                  <c:v>4.4600000000000195E-3</c:v>
                </c:pt>
                <c:pt idx="1054">
                  <c:v>1.8799999999999928E-3</c:v>
                </c:pt>
                <c:pt idx="1055">
                  <c:v>4.0000000000000036E-3</c:v>
                </c:pt>
                <c:pt idx="1056">
                  <c:v>4.9799999999999844E-3</c:v>
                </c:pt>
                <c:pt idx="1057">
                  <c:v>4.6399999999999969E-2</c:v>
                </c:pt>
                <c:pt idx="1058">
                  <c:v>5.6750000000000023E-2</c:v>
                </c:pt>
                <c:pt idx="1059">
                  <c:v>1.7359999999999987E-2</c:v>
                </c:pt>
                <c:pt idx="1060">
                  <c:v>2.1910000000000013E-2</c:v>
                </c:pt>
                <c:pt idx="1061">
                  <c:v>1.172999999999999E-2</c:v>
                </c:pt>
                <c:pt idx="1062">
                  <c:v>1.8339999999999995E-2</c:v>
                </c:pt>
                <c:pt idx="1063">
                  <c:v>2.1129999999999982E-2</c:v>
                </c:pt>
                <c:pt idx="1064">
                  <c:v>5.0199999999999967E-3</c:v>
                </c:pt>
                <c:pt idx="1065">
                  <c:v>4.4200000000000073E-3</c:v>
                </c:pt>
                <c:pt idx="1066">
                  <c:v>7.4299999999999922E-3</c:v>
                </c:pt>
                <c:pt idx="1067">
                  <c:v>4.8499999999999932E-3</c:v>
                </c:pt>
                <c:pt idx="1068">
                  <c:v>6.0770000000000046E-2</c:v>
                </c:pt>
                <c:pt idx="1069">
                  <c:v>6.3360000000000027E-2</c:v>
                </c:pt>
                <c:pt idx="1070">
                  <c:v>2.1930000000000005E-2</c:v>
                </c:pt>
                <c:pt idx="1071">
                  <c:v>2.2799999999999987E-2</c:v>
                </c:pt>
                <c:pt idx="1072">
                  <c:v>2.1199999999999997E-2</c:v>
                </c:pt>
                <c:pt idx="1073">
                  <c:v>1.8919999999999992E-2</c:v>
                </c:pt>
                <c:pt idx="1074">
                  <c:v>2.7040000000000008E-2</c:v>
                </c:pt>
                <c:pt idx="1075">
                  <c:v>8.3499999999999686E-3</c:v>
                </c:pt>
                <c:pt idx="1076">
                  <c:v>6.3600000000000323E-3</c:v>
                </c:pt>
                <c:pt idx="1077">
                  <c:v>8.989999999999998E-3</c:v>
                </c:pt>
                <c:pt idx="1078">
                  <c:v>1.1539999999999995E-2</c:v>
                </c:pt>
                <c:pt idx="1079">
                  <c:v>2.5580000000000006E-2</c:v>
                </c:pt>
                <c:pt idx="1080">
                  <c:v>3.1000000000000014E-2</c:v>
                </c:pt>
                <c:pt idx="1081">
                  <c:v>7.7600000000000169E-3</c:v>
                </c:pt>
                <c:pt idx="1082">
                  <c:v>8.7100000000000094E-3</c:v>
                </c:pt>
                <c:pt idx="1083">
                  <c:v>1.2969999999999982E-2</c:v>
                </c:pt>
                <c:pt idx="1084">
                  <c:v>1.2279999999999999E-2</c:v>
                </c:pt>
                <c:pt idx="1085">
                  <c:v>1.3560000000000003E-2</c:v>
                </c:pt>
                <c:pt idx="1086">
                  <c:v>2.250000000000002E-3</c:v>
                </c:pt>
                <c:pt idx="1087">
                  <c:v>9.3000000000001415E-4</c:v>
                </c:pt>
                <c:pt idx="1088">
                  <c:v>2.2100000000000036E-3</c:v>
                </c:pt>
                <c:pt idx="1089">
                  <c:v>5.6700000000000084E-3</c:v>
                </c:pt>
                <c:pt idx="1090">
                  <c:v>4.3880000000000002E-2</c:v>
                </c:pt>
                <c:pt idx="1091">
                  <c:v>4.4429999999999997E-2</c:v>
                </c:pt>
                <c:pt idx="1092">
                  <c:v>1.665999999999998E-2</c:v>
                </c:pt>
                <c:pt idx="1093">
                  <c:v>1.5050000000000008E-2</c:v>
                </c:pt>
                <c:pt idx="1094">
                  <c:v>2.7249999999999996E-2</c:v>
                </c:pt>
                <c:pt idx="1095">
                  <c:v>1.4310000000000017E-2</c:v>
                </c:pt>
                <c:pt idx="1096">
                  <c:v>2.2010000000000002E-2</c:v>
                </c:pt>
                <c:pt idx="1097">
                  <c:v>5.4899999999999949E-3</c:v>
                </c:pt>
                <c:pt idx="1098">
                  <c:v>3.3799999999999941E-3</c:v>
                </c:pt>
                <c:pt idx="1099">
                  <c:v>4.5599999999999807E-3</c:v>
                </c:pt>
                <c:pt idx="1100">
                  <c:v>5.2200000000000024E-3</c:v>
                </c:pt>
                <c:pt idx="1101">
                  <c:v>4.5990000000000031E-2</c:v>
                </c:pt>
                <c:pt idx="1102">
                  <c:v>6.0569999999999957E-2</c:v>
                </c:pt>
                <c:pt idx="1103">
                  <c:v>2.1000000000000019E-2</c:v>
                </c:pt>
                <c:pt idx="1104">
                  <c:v>2.2650000000000003E-2</c:v>
                </c:pt>
                <c:pt idx="1105">
                  <c:v>2.9729999999999979E-2</c:v>
                </c:pt>
                <c:pt idx="1106">
                  <c:v>1.8139999999999989E-2</c:v>
                </c:pt>
                <c:pt idx="1107">
                  <c:v>1.755000000000001E-2</c:v>
                </c:pt>
                <c:pt idx="1108">
                  <c:v>9.1099999999999515E-3</c:v>
                </c:pt>
                <c:pt idx="1109">
                  <c:v>3.7200000000000011E-3</c:v>
                </c:pt>
                <c:pt idx="1110">
                  <c:v>5.7099999999999929E-3</c:v>
                </c:pt>
                <c:pt idx="1111">
                  <c:v>6.9799999999999862E-3</c:v>
                </c:pt>
                <c:pt idx="1112">
                  <c:v>2.2299999999999986E-2</c:v>
                </c:pt>
                <c:pt idx="1113">
                  <c:v>1.4790000000000081E-2</c:v>
                </c:pt>
                <c:pt idx="1114">
                  <c:v>1.415999999999995E-2</c:v>
                </c:pt>
                <c:pt idx="1115">
                  <c:v>1.2530000000000041E-2</c:v>
                </c:pt>
                <c:pt idx="1116">
                  <c:v>1.9280000000000075E-2</c:v>
                </c:pt>
                <c:pt idx="1117">
                  <c:v>1.1450000000000071E-2</c:v>
                </c:pt>
                <c:pt idx="1118">
                  <c:v>2.2889999999999966E-2</c:v>
                </c:pt>
                <c:pt idx="1119">
                  <c:v>2.1699999999999942E-2</c:v>
                </c:pt>
                <c:pt idx="1120">
                  <c:v>1.6149999999999998E-2</c:v>
                </c:pt>
                <c:pt idx="1121">
                  <c:v>1.1639999999999984E-2</c:v>
                </c:pt>
                <c:pt idx="1122">
                  <c:v>1.2010000000000076E-2</c:v>
                </c:pt>
                <c:pt idx="1123">
                  <c:v>1.3530000000000042E-2</c:v>
                </c:pt>
                <c:pt idx="1124">
                  <c:v>1.8710000000000004E-2</c:v>
                </c:pt>
                <c:pt idx="1125">
                  <c:v>1.2970000000000037E-2</c:v>
                </c:pt>
                <c:pt idx="1126">
                  <c:v>3.2969999999999999E-2</c:v>
                </c:pt>
                <c:pt idx="1127">
                  <c:v>3.8429999999999992E-2</c:v>
                </c:pt>
                <c:pt idx="1128">
                  <c:v>1.6120000000000023E-2</c:v>
                </c:pt>
                <c:pt idx="1129">
                  <c:v>1.9960000000000006E-2</c:v>
                </c:pt>
                <c:pt idx="1130">
                  <c:v>1.0610000000000008E-2</c:v>
                </c:pt>
                <c:pt idx="1131">
                  <c:v>1.4020000000000005E-2</c:v>
                </c:pt>
                <c:pt idx="1132">
                  <c:v>1.9380000000000008E-2</c:v>
                </c:pt>
                <c:pt idx="1133">
                  <c:v>3.5199999999999954E-3</c:v>
                </c:pt>
                <c:pt idx="1134">
                  <c:v>1.5799999999999981E-3</c:v>
                </c:pt>
                <c:pt idx="1135">
                  <c:v>3.7100000000000188E-3</c:v>
                </c:pt>
                <c:pt idx="1136">
                  <c:v>1.0700000000000154E-3</c:v>
                </c:pt>
                <c:pt idx="1137">
                  <c:v>4.5050000000000007E-2</c:v>
                </c:pt>
                <c:pt idx="1138">
                  <c:v>4.6469999999999984E-2</c:v>
                </c:pt>
                <c:pt idx="1139">
                  <c:v>1.4439999999999981E-2</c:v>
                </c:pt>
                <c:pt idx="1140">
                  <c:v>2.5410000000000016E-2</c:v>
                </c:pt>
                <c:pt idx="1141">
                  <c:v>1.4870000000000022E-2</c:v>
                </c:pt>
                <c:pt idx="1142">
                  <c:v>1.5899999999999997E-2</c:v>
                </c:pt>
                <c:pt idx="1143">
                  <c:v>2.4779999999999996E-2</c:v>
                </c:pt>
                <c:pt idx="1144">
                  <c:v>4.5300000000000062E-3</c:v>
                </c:pt>
                <c:pt idx="1145">
                  <c:v>5.9800000000000131E-3</c:v>
                </c:pt>
                <c:pt idx="1146">
                  <c:v>6.0399999999999898E-3</c:v>
                </c:pt>
                <c:pt idx="1147">
                  <c:v>7.8600000000000059E-3</c:v>
                </c:pt>
                <c:pt idx="1148">
                  <c:v>4.9039999999999973E-2</c:v>
                </c:pt>
                <c:pt idx="1149">
                  <c:v>5.9730000000000005E-2</c:v>
                </c:pt>
                <c:pt idx="1150">
                  <c:v>2.0650000000000002E-2</c:v>
                </c:pt>
                <c:pt idx="1151">
                  <c:v>2.1019999999999983E-2</c:v>
                </c:pt>
                <c:pt idx="1152">
                  <c:v>1.6039999999999999E-2</c:v>
                </c:pt>
                <c:pt idx="1153">
                  <c:v>2.3680000000000034E-2</c:v>
                </c:pt>
                <c:pt idx="1154">
                  <c:v>2.7629999999999988E-2</c:v>
                </c:pt>
                <c:pt idx="1155">
                  <c:v>5.4500000000000104E-3</c:v>
                </c:pt>
                <c:pt idx="1156">
                  <c:v>7.8600000000000336E-3</c:v>
                </c:pt>
                <c:pt idx="1157">
                  <c:v>9.5200000000000284E-3</c:v>
                </c:pt>
                <c:pt idx="1158">
                  <c:v>7.7900000000000191E-3</c:v>
                </c:pt>
                <c:pt idx="1159">
                  <c:v>3.2310000000000005E-2</c:v>
                </c:pt>
                <c:pt idx="1160">
                  <c:v>2.7529999999999999E-2</c:v>
                </c:pt>
                <c:pt idx="1161">
                  <c:v>7.9600000000000087E-3</c:v>
                </c:pt>
                <c:pt idx="1162">
                  <c:v>1.2240000000000001E-2</c:v>
                </c:pt>
                <c:pt idx="1163">
                  <c:v>1.5010000000000009E-2</c:v>
                </c:pt>
                <c:pt idx="1164">
                  <c:v>1.0370000000000018E-2</c:v>
                </c:pt>
                <c:pt idx="1165">
                  <c:v>1.1330000000000007E-2</c:v>
                </c:pt>
                <c:pt idx="1166">
                  <c:v>2.1799999999999875E-3</c:v>
                </c:pt>
                <c:pt idx="1167">
                  <c:v>1.1599999999999944E-3</c:v>
                </c:pt>
                <c:pt idx="1168">
                  <c:v>3.4199999999999925E-3</c:v>
                </c:pt>
                <c:pt idx="1169">
                  <c:v>2.129999999999993E-3</c:v>
                </c:pt>
                <c:pt idx="1170">
                  <c:v>3.8640000000000008E-2</c:v>
                </c:pt>
                <c:pt idx="1171">
                  <c:v>3.9450000000000013E-2</c:v>
                </c:pt>
                <c:pt idx="1172">
                  <c:v>1.397000000000001E-2</c:v>
                </c:pt>
                <c:pt idx="1173">
                  <c:v>1.7180000000000001E-2</c:v>
                </c:pt>
                <c:pt idx="1174">
                  <c:v>2.2699999999999998E-2</c:v>
                </c:pt>
                <c:pt idx="1175">
                  <c:v>1.3030000000000014E-2</c:v>
                </c:pt>
                <c:pt idx="1176">
                  <c:v>2.0379999999999981E-2</c:v>
                </c:pt>
                <c:pt idx="1177">
                  <c:v>5.6199999999999861E-3</c:v>
                </c:pt>
                <c:pt idx="1178">
                  <c:v>2.5499999999999967E-3</c:v>
                </c:pt>
                <c:pt idx="1179">
                  <c:v>1.7399999999999916E-3</c:v>
                </c:pt>
                <c:pt idx="1180">
                  <c:v>4.7500000000000042E-3</c:v>
                </c:pt>
                <c:pt idx="1181">
                  <c:v>6.522E-2</c:v>
                </c:pt>
                <c:pt idx="1182">
                  <c:v>5.2260000000000029E-2</c:v>
                </c:pt>
                <c:pt idx="1183">
                  <c:v>2.0059999999999967E-2</c:v>
                </c:pt>
                <c:pt idx="1184">
                  <c:v>2.114000000000002E-2</c:v>
                </c:pt>
                <c:pt idx="1185">
                  <c:v>2.4189999999999989E-2</c:v>
                </c:pt>
                <c:pt idx="1186">
                  <c:v>1.6879999999999978E-2</c:v>
                </c:pt>
                <c:pt idx="1187">
                  <c:v>2.0000000000000018E-2</c:v>
                </c:pt>
                <c:pt idx="1188">
                  <c:v>5.7999999999999996E-3</c:v>
                </c:pt>
                <c:pt idx="1189">
                  <c:v>5.4599999999999926E-3</c:v>
                </c:pt>
                <c:pt idx="1190">
                  <c:v>4.9399999999999999E-3</c:v>
                </c:pt>
                <c:pt idx="1191">
                  <c:v>5.6499999999999884E-3</c:v>
                </c:pt>
                <c:pt idx="1192">
                  <c:v>2.1499999999999964E-2</c:v>
                </c:pt>
                <c:pt idx="1193">
                  <c:v>1.6429999999999945E-2</c:v>
                </c:pt>
                <c:pt idx="1194">
                  <c:v>1.8170000000000019E-2</c:v>
                </c:pt>
                <c:pt idx="1195">
                  <c:v>1.2959999999999972E-2</c:v>
                </c:pt>
                <c:pt idx="1196">
                  <c:v>2.2190000000000043E-2</c:v>
                </c:pt>
                <c:pt idx="1197">
                  <c:v>1.3129999999999975E-2</c:v>
                </c:pt>
                <c:pt idx="1198">
                  <c:v>2.1419999999999995E-2</c:v>
                </c:pt>
                <c:pt idx="1199">
                  <c:v>2.623999999999993E-2</c:v>
                </c:pt>
                <c:pt idx="1200">
                  <c:v>1.6920000000000046E-2</c:v>
                </c:pt>
                <c:pt idx="1201">
                  <c:v>2.1210000000000062E-2</c:v>
                </c:pt>
                <c:pt idx="1202">
                  <c:v>1.8390000000000017E-2</c:v>
                </c:pt>
                <c:pt idx="1203">
                  <c:v>1.8229999999999968E-2</c:v>
                </c:pt>
                <c:pt idx="1204">
                  <c:v>1.9550000000000067E-2</c:v>
                </c:pt>
                <c:pt idx="1205">
                  <c:v>1.9789999999999974E-2</c:v>
                </c:pt>
                <c:pt idx="1206">
                  <c:v>4.0369999999999989E-2</c:v>
                </c:pt>
                <c:pt idx="1207">
                  <c:v>4.0889999999999982E-2</c:v>
                </c:pt>
                <c:pt idx="1208">
                  <c:v>1.6460000000000002E-2</c:v>
                </c:pt>
                <c:pt idx="1209">
                  <c:v>2.2100000000000009E-2</c:v>
                </c:pt>
                <c:pt idx="1210">
                  <c:v>1.4770000000000005E-2</c:v>
                </c:pt>
                <c:pt idx="1211">
                  <c:v>1.5360000000000013E-2</c:v>
                </c:pt>
                <c:pt idx="1212">
                  <c:v>2.0630000000000009E-2</c:v>
                </c:pt>
                <c:pt idx="1213">
                  <c:v>4.0800000000000003E-3</c:v>
                </c:pt>
                <c:pt idx="1214">
                  <c:v>2.8900000000000037E-3</c:v>
                </c:pt>
                <c:pt idx="1215">
                  <c:v>1.0900000000000076E-3</c:v>
                </c:pt>
                <c:pt idx="1216">
                  <c:v>3.4000000000000696E-4</c:v>
                </c:pt>
                <c:pt idx="1217">
                  <c:v>4.7249999999999986E-2</c:v>
                </c:pt>
                <c:pt idx="1218">
                  <c:v>4.1230000000000017E-2</c:v>
                </c:pt>
                <c:pt idx="1219">
                  <c:v>1.7299999999999982E-2</c:v>
                </c:pt>
                <c:pt idx="1220">
                  <c:v>2.300000000000002E-2</c:v>
                </c:pt>
                <c:pt idx="1221">
                  <c:v>1.4960000000000001E-2</c:v>
                </c:pt>
                <c:pt idx="1222">
                  <c:v>1.9479999999999997E-2</c:v>
                </c:pt>
                <c:pt idx="1223">
                  <c:v>2.162E-2</c:v>
                </c:pt>
                <c:pt idx="1224">
                  <c:v>8.4899999999999975E-3</c:v>
                </c:pt>
                <c:pt idx="1225">
                  <c:v>2.7899999999999869E-3</c:v>
                </c:pt>
                <c:pt idx="1226">
                  <c:v>7.2099999999999942E-3</c:v>
                </c:pt>
                <c:pt idx="1227">
                  <c:v>3.0699999999999894E-3</c:v>
                </c:pt>
                <c:pt idx="1228">
                  <c:v>5.9819999999999984E-2</c:v>
                </c:pt>
                <c:pt idx="1229">
                  <c:v>5.8960000000000012E-2</c:v>
                </c:pt>
                <c:pt idx="1230">
                  <c:v>1.7759999999999998E-2</c:v>
                </c:pt>
                <c:pt idx="1231">
                  <c:v>2.4880000000000013E-2</c:v>
                </c:pt>
                <c:pt idx="1232">
                  <c:v>2.3079999999999989E-2</c:v>
                </c:pt>
                <c:pt idx="1233">
                  <c:v>2.1110000000000018E-2</c:v>
                </c:pt>
                <c:pt idx="1234">
                  <c:v>2.7760000000000007E-2</c:v>
                </c:pt>
                <c:pt idx="1235">
                  <c:v>8.7200000000000055E-3</c:v>
                </c:pt>
                <c:pt idx="1236">
                  <c:v>8.4799999999999875E-3</c:v>
                </c:pt>
                <c:pt idx="1237">
                  <c:v>6.0399999999999898E-3</c:v>
                </c:pt>
                <c:pt idx="1238">
                  <c:v>4.699999999999982E-3</c:v>
                </c:pt>
                <c:pt idx="1239">
                  <c:v>2.9260000000000008E-2</c:v>
                </c:pt>
                <c:pt idx="1240">
                  <c:v>2.3519999999999985E-2</c:v>
                </c:pt>
                <c:pt idx="1241">
                  <c:v>1.039000000000001E-2</c:v>
                </c:pt>
                <c:pt idx="1242">
                  <c:v>1.1709999999999998E-2</c:v>
                </c:pt>
                <c:pt idx="1243">
                  <c:v>1.3289999999999996E-2</c:v>
                </c:pt>
                <c:pt idx="1244">
                  <c:v>8.3600000000000063E-3</c:v>
                </c:pt>
                <c:pt idx="1245">
                  <c:v>1.4780000000000001E-2</c:v>
                </c:pt>
                <c:pt idx="1246">
                  <c:v>2.6899999999999841E-3</c:v>
                </c:pt>
                <c:pt idx="1247">
                  <c:v>3.0999999999999084E-4</c:v>
                </c:pt>
                <c:pt idx="1248">
                  <c:v>3.8700000000000123E-3</c:v>
                </c:pt>
                <c:pt idx="1249">
                  <c:v>2.8899999999999898E-3</c:v>
                </c:pt>
                <c:pt idx="1250">
                  <c:v>4.6899999999999997E-2</c:v>
                </c:pt>
                <c:pt idx="1251">
                  <c:v>4.3440000000000006E-2</c:v>
                </c:pt>
                <c:pt idx="1252">
                  <c:v>1.4380000000000004E-2</c:v>
                </c:pt>
                <c:pt idx="1253">
                  <c:v>1.4399999999999996E-2</c:v>
                </c:pt>
                <c:pt idx="1254">
                  <c:v>2.223E-2</c:v>
                </c:pt>
                <c:pt idx="1255">
                  <c:v>1.591999999999999E-2</c:v>
                </c:pt>
                <c:pt idx="1256">
                  <c:v>2.3540000000000005E-2</c:v>
                </c:pt>
                <c:pt idx="1257">
                  <c:v>4.4099999999999973E-3</c:v>
                </c:pt>
                <c:pt idx="1258">
                  <c:v>4.049999999999998E-3</c:v>
                </c:pt>
                <c:pt idx="1259">
                  <c:v>5.0199999999999967E-3</c:v>
                </c:pt>
                <c:pt idx="1260">
                  <c:v>6.609999999999977E-3</c:v>
                </c:pt>
                <c:pt idx="1261">
                  <c:v>5.1800000000000013E-2</c:v>
                </c:pt>
                <c:pt idx="1262">
                  <c:v>4.7319999999999973E-2</c:v>
                </c:pt>
                <c:pt idx="1263">
                  <c:v>1.1700000000000044E-2</c:v>
                </c:pt>
                <c:pt idx="1264">
                  <c:v>1.5440000000000009E-2</c:v>
                </c:pt>
                <c:pt idx="1265">
                  <c:v>2.9920000000000002E-2</c:v>
                </c:pt>
                <c:pt idx="1266">
                  <c:v>1.5029999999999988E-2</c:v>
                </c:pt>
                <c:pt idx="1267">
                  <c:v>1.8139999999999989E-2</c:v>
                </c:pt>
                <c:pt idx="1268">
                  <c:v>8.1700000000000106E-3</c:v>
                </c:pt>
                <c:pt idx="1269">
                  <c:v>3.1399999999999761E-3</c:v>
                </c:pt>
                <c:pt idx="1270">
                  <c:v>4.830000000000001E-3</c:v>
                </c:pt>
                <c:pt idx="1271">
                  <c:v>8.0500000000000016E-3</c:v>
                </c:pt>
                <c:pt idx="1272">
                  <c:v>5.9500000000000108E-3</c:v>
                </c:pt>
                <c:pt idx="1273">
                  <c:v>5.5599999999999816E-3</c:v>
                </c:pt>
                <c:pt idx="1274">
                  <c:v>9.3799999999999994E-3</c:v>
                </c:pt>
                <c:pt idx="1275">
                  <c:v>2.3299999999999987E-3</c:v>
                </c:pt>
                <c:pt idx="1276">
                  <c:v>2.5100000000000122E-3</c:v>
                </c:pt>
                <c:pt idx="1277">
                  <c:v>5.3000000000000269E-3</c:v>
                </c:pt>
                <c:pt idx="1278">
                  <c:v>4.0099999999999858E-3</c:v>
                </c:pt>
                <c:pt idx="1279">
                  <c:v>2.569999999999989E-3</c:v>
                </c:pt>
                <c:pt idx="1280">
                  <c:v>3.2599999999999851E-3</c:v>
                </c:pt>
                <c:pt idx="1281">
                  <c:v>5.5800000000000016E-3</c:v>
                </c:pt>
                <c:pt idx="1282">
                  <c:v>4.8600000000000032E-3</c:v>
                </c:pt>
                <c:pt idx="1283">
                  <c:v>1.0610000000000008E-2</c:v>
                </c:pt>
                <c:pt idx="1284">
                  <c:v>1.1129999999999973E-2</c:v>
                </c:pt>
                <c:pt idx="1285">
                  <c:v>6.4899999999999958E-3</c:v>
                </c:pt>
                <c:pt idx="1286">
                  <c:v>5.6599999999999984E-3</c:v>
                </c:pt>
                <c:pt idx="1287">
                  <c:v>2.5999999999999912E-3</c:v>
                </c:pt>
                <c:pt idx="1288">
                  <c:v>4.9500000000000099E-3</c:v>
                </c:pt>
                <c:pt idx="1289">
                  <c:v>5.0800000000000012E-3</c:v>
                </c:pt>
                <c:pt idx="1290">
                  <c:v>5.5399999999999894E-3</c:v>
                </c:pt>
                <c:pt idx="1291">
                  <c:v>3.0600000000000072E-3</c:v>
                </c:pt>
                <c:pt idx="1292">
                  <c:v>3.1400000000000039E-3</c:v>
                </c:pt>
                <c:pt idx="1293">
                  <c:v>8.1199999999999883E-3</c:v>
                </c:pt>
                <c:pt idx="1294">
                  <c:v>9.1900000000000037E-3</c:v>
                </c:pt>
                <c:pt idx="1295">
                  <c:v>3.6799999999999888E-3</c:v>
                </c:pt>
                <c:pt idx="1296">
                  <c:v>4.809999999999981E-3</c:v>
                </c:pt>
                <c:pt idx="1297">
                  <c:v>6.5399999999999903E-3</c:v>
                </c:pt>
                <c:pt idx="1298">
                  <c:v>6.0699999999999921E-3</c:v>
                </c:pt>
                <c:pt idx="1299">
                  <c:v>3.0200000000000227E-3</c:v>
                </c:pt>
                <c:pt idx="1300">
                  <c:v>3.9800000000000113E-3</c:v>
                </c:pt>
                <c:pt idx="1301">
                  <c:v>5.0800000000000012E-3</c:v>
                </c:pt>
                <c:pt idx="1302">
                  <c:v>4.2000000000000093E-3</c:v>
                </c:pt>
                <c:pt idx="1303">
                  <c:v>3.8699999999999846E-3</c:v>
                </c:pt>
                <c:pt idx="1304">
                  <c:v>2.8200000000000169E-3</c:v>
                </c:pt>
                <c:pt idx="1305">
                  <c:v>1.4673999999999993E-2</c:v>
                </c:pt>
                <c:pt idx="1306">
                  <c:v>1.2868000000000004E-2</c:v>
                </c:pt>
                <c:pt idx="1307">
                  <c:v>1.2841999999999999E-2</c:v>
                </c:pt>
                <c:pt idx="1308">
                  <c:v>8.7380000000000027E-3</c:v>
                </c:pt>
                <c:pt idx="1309">
                  <c:v>2.9790000000000025E-3</c:v>
                </c:pt>
                <c:pt idx="1310">
                  <c:v>5.9330000000000008E-3</c:v>
                </c:pt>
                <c:pt idx="1311">
                  <c:v>7.8280000000000016E-3</c:v>
                </c:pt>
                <c:pt idx="1312">
                  <c:v>1.4710000000000001E-3</c:v>
                </c:pt>
                <c:pt idx="1313">
                  <c:v>3.3800000000000496E-4</c:v>
                </c:pt>
                <c:pt idx="1314">
                  <c:v>1.1009999999999978E-3</c:v>
                </c:pt>
                <c:pt idx="1315">
                  <c:v>2.1839999999999984E-3</c:v>
                </c:pt>
                <c:pt idx="1316">
                  <c:v>1.7783999999999994E-2</c:v>
                </c:pt>
                <c:pt idx="1317">
                  <c:v>2.0959000000000005E-2</c:v>
                </c:pt>
                <c:pt idx="1318">
                  <c:v>1.4707999999999999E-2</c:v>
                </c:pt>
                <c:pt idx="1319">
                  <c:v>6.9610000000000088E-3</c:v>
                </c:pt>
                <c:pt idx="1320">
                  <c:v>5.2419999999999967E-3</c:v>
                </c:pt>
                <c:pt idx="1321">
                  <c:v>4.9040000000000056E-3</c:v>
                </c:pt>
                <c:pt idx="1322">
                  <c:v>8.3469999999999933E-3</c:v>
                </c:pt>
                <c:pt idx="1323">
                  <c:v>1.0519999999999974E-3</c:v>
                </c:pt>
                <c:pt idx="1324">
                  <c:v>1.792999999999989E-3</c:v>
                </c:pt>
                <c:pt idx="1325">
                  <c:v>3.1219999999999998E-3</c:v>
                </c:pt>
                <c:pt idx="1326">
                  <c:v>1.2419999999999931E-3</c:v>
                </c:pt>
                <c:pt idx="1327">
                  <c:v>9.9750000000000047E-3</c:v>
                </c:pt>
                <c:pt idx="1328">
                  <c:v>9.9870000000000028E-3</c:v>
                </c:pt>
                <c:pt idx="1329">
                  <c:v>7.6560000000000031E-3</c:v>
                </c:pt>
                <c:pt idx="1330">
                  <c:v>3.0039999999999997E-3</c:v>
                </c:pt>
                <c:pt idx="1331">
                  <c:v>3.6880000000000038E-3</c:v>
                </c:pt>
                <c:pt idx="1332">
                  <c:v>2.8690000000000035E-3</c:v>
                </c:pt>
                <c:pt idx="1333">
                  <c:v>3.3100000000000004E-3</c:v>
                </c:pt>
                <c:pt idx="1334">
                  <c:v>4.6199999999999714E-4</c:v>
                </c:pt>
                <c:pt idx="1335">
                  <c:v>8.0499999999999669E-4</c:v>
                </c:pt>
                <c:pt idx="1336">
                  <c:v>6.2599999999999809E-4</c:v>
                </c:pt>
                <c:pt idx="1337">
                  <c:v>4.4599999999999848E-4</c:v>
                </c:pt>
                <c:pt idx="1338">
                  <c:v>1.2868000000000004E-2</c:v>
                </c:pt>
                <c:pt idx="1339">
                  <c:v>1.6012999999999999E-2</c:v>
                </c:pt>
                <c:pt idx="1340">
                  <c:v>1.5146999999999994E-2</c:v>
                </c:pt>
                <c:pt idx="1341">
                  <c:v>5.5650000000000005E-3</c:v>
                </c:pt>
                <c:pt idx="1342">
                  <c:v>6.4369999999999983E-3</c:v>
                </c:pt>
                <c:pt idx="1343">
                  <c:v>2.6709999999999998E-3</c:v>
                </c:pt>
                <c:pt idx="1344">
                  <c:v>5.7820000000000024E-3</c:v>
                </c:pt>
                <c:pt idx="1345">
                  <c:v>2.0920000000000036E-3</c:v>
                </c:pt>
                <c:pt idx="1346">
                  <c:v>6.8400000000000405E-4</c:v>
                </c:pt>
                <c:pt idx="1347">
                  <c:v>1.5099999999999975E-3</c:v>
                </c:pt>
                <c:pt idx="1348">
                  <c:v>1.8320000000000003E-3</c:v>
                </c:pt>
                <c:pt idx="1349">
                  <c:v>1.3512999999999997E-2</c:v>
                </c:pt>
                <c:pt idx="1350">
                  <c:v>1.3538000000000008E-2</c:v>
                </c:pt>
                <c:pt idx="1351">
                  <c:v>1.4770000000000005E-2</c:v>
                </c:pt>
                <c:pt idx="1352">
                  <c:v>5.2719999999999989E-3</c:v>
                </c:pt>
                <c:pt idx="1353">
                  <c:v>1.0316999999999993E-2</c:v>
                </c:pt>
                <c:pt idx="1354">
                  <c:v>4.1189999999999977E-3</c:v>
                </c:pt>
                <c:pt idx="1355">
                  <c:v>5.6390000000000051E-3</c:v>
                </c:pt>
                <c:pt idx="1356">
                  <c:v>1.1200000000000099E-3</c:v>
                </c:pt>
                <c:pt idx="1357">
                  <c:v>8.4300000000001041E-4</c:v>
                </c:pt>
                <c:pt idx="1358">
                  <c:v>2.1340000000000109E-3</c:v>
                </c:pt>
                <c:pt idx="1359">
                  <c:v>1.4379999999999948E-3</c:v>
                </c:pt>
                <c:pt idx="1360">
                  <c:v>4.5899999999999999E-4</c:v>
                </c:pt>
                <c:pt idx="1361">
                  <c:v>5.6899999999999984E-4</c:v>
                </c:pt>
                <c:pt idx="1362">
                  <c:v>4.8200000000000022E-4</c:v>
                </c:pt>
                <c:pt idx="1363">
                  <c:v>5.9399999999999991E-4</c:v>
                </c:pt>
                <c:pt idx="1364">
                  <c:v>5.170000000000001E-4</c:v>
                </c:pt>
                <c:pt idx="1365">
                  <c:v>4.6699999999999997E-4</c:v>
                </c:pt>
                <c:pt idx="1366">
                  <c:v>3.9300000000000012E-4</c:v>
                </c:pt>
                <c:pt idx="1367">
                  <c:v>3.7999999999999991E-4</c:v>
                </c:pt>
                <c:pt idx="1368">
                  <c:v>3.48E-4</c:v>
                </c:pt>
                <c:pt idx="1369">
                  <c:v>4.3399999999999992E-4</c:v>
                </c:pt>
                <c:pt idx="1370">
                  <c:v>4.6299999999999987E-4</c:v>
                </c:pt>
                <c:pt idx="1371">
                  <c:v>1.6699999999999961E-4</c:v>
                </c:pt>
                <c:pt idx="1372">
                  <c:v>4.8000000000000299E-5</c:v>
                </c:pt>
                <c:pt idx="1373">
                  <c:v>1.3200000000000017E-4</c:v>
                </c:pt>
                <c:pt idx="1374">
                  <c:v>2.279999999999999E-4</c:v>
                </c:pt>
                <c:pt idx="1375">
                  <c:v>5.099999999999983E-5</c:v>
                </c:pt>
                <c:pt idx="1376">
                  <c:v>2.9100000000000003E-4</c:v>
                </c:pt>
                <c:pt idx="1377">
                  <c:v>2.2399999999999981E-4</c:v>
                </c:pt>
                <c:pt idx="1378">
                  <c:v>5.1999999999999963E-5</c:v>
                </c:pt>
                <c:pt idx="1379">
                  <c:v>3.2499999999999999E-4</c:v>
                </c:pt>
                <c:pt idx="1380">
                  <c:v>4.1600000000000014E-4</c:v>
                </c:pt>
                <c:pt idx="1381">
                  <c:v>3.7299999999999985E-4</c:v>
                </c:pt>
                <c:pt idx="1382">
                  <c:v>4.6900000000000067E-4</c:v>
                </c:pt>
                <c:pt idx="1383">
                  <c:v>7.0799999999999986E-4</c:v>
                </c:pt>
                <c:pt idx="1384">
                  <c:v>5.9399999999999991E-4</c:v>
                </c:pt>
                <c:pt idx="1385">
                  <c:v>7.499999999999998E-5</c:v>
                </c:pt>
                <c:pt idx="1386">
                  <c:v>3.0200000000000018E-4</c:v>
                </c:pt>
                <c:pt idx="1387">
                  <c:v>1.0800000000000002E-4</c:v>
                </c:pt>
                <c:pt idx="1388">
                  <c:v>1.7299999999999998E-4</c:v>
                </c:pt>
                <c:pt idx="1389">
                  <c:v>4.3000000000000069E-5</c:v>
                </c:pt>
                <c:pt idx="1390">
                  <c:v>4.1799999999999997E-4</c:v>
                </c:pt>
                <c:pt idx="1391">
                  <c:v>4.0700000000000024E-4</c:v>
                </c:pt>
                <c:pt idx="1392">
                  <c:v>1.899999999999992E-5</c:v>
                </c:pt>
                <c:pt idx="1393">
                  <c:v>4.2699999999999986E-4</c:v>
                </c:pt>
                <c:pt idx="1394">
                  <c:v>3.4200000000000007E-4</c:v>
                </c:pt>
                <c:pt idx="1395">
                  <c:v>7.8699999999999972E-4</c:v>
                </c:pt>
                <c:pt idx="1396">
                  <c:v>4.3800000000000002E-4</c:v>
                </c:pt>
                <c:pt idx="1397">
                  <c:v>2.7899999999999995E-4</c:v>
                </c:pt>
                <c:pt idx="1398">
                  <c:v>5.44E-4</c:v>
                </c:pt>
                <c:pt idx="1399">
                  <c:v>2.5799999999999998E-4</c:v>
                </c:pt>
                <c:pt idx="1400">
                  <c:v>4.860000000000001E-4</c:v>
                </c:pt>
                <c:pt idx="1401">
                  <c:v>4.7199999999999998E-4</c:v>
                </c:pt>
                <c:pt idx="1402">
                  <c:v>5.7899999999999987E-4</c:v>
                </c:pt>
                <c:pt idx="1403">
                  <c:v>4.6100000000000004E-4</c:v>
                </c:pt>
                <c:pt idx="1404">
                  <c:v>1.0280000000000011E-2</c:v>
                </c:pt>
                <c:pt idx="1405">
                  <c:v>8.890000000000009E-3</c:v>
                </c:pt>
                <c:pt idx="1406">
                  <c:v>6.990000000000024E-3</c:v>
                </c:pt>
                <c:pt idx="1407">
                  <c:v>8.0500000000000016E-3</c:v>
                </c:pt>
                <c:pt idx="1408">
                  <c:v>4.6000000000000207E-3</c:v>
                </c:pt>
                <c:pt idx="1409">
                  <c:v>2.9700000000000004E-3</c:v>
                </c:pt>
                <c:pt idx="1410">
                  <c:v>3.5400000000000154E-3</c:v>
                </c:pt>
                <c:pt idx="1411">
                  <c:v>8.0999999999999961E-3</c:v>
                </c:pt>
                <c:pt idx="1412">
                  <c:v>2.9000000000000137E-3</c:v>
                </c:pt>
                <c:pt idx="1413">
                  <c:v>4.9600000000000199E-3</c:v>
                </c:pt>
                <c:pt idx="1414">
                  <c:v>9.1900000000000037E-3</c:v>
                </c:pt>
                <c:pt idx="1415">
                  <c:v>9.9700000000000066E-3</c:v>
                </c:pt>
                <c:pt idx="1416">
                  <c:v>1.0590000000000016E-2</c:v>
                </c:pt>
                <c:pt idx="1417">
                  <c:v>7.8799999999999981E-3</c:v>
                </c:pt>
                <c:pt idx="1418">
                  <c:v>7.6200000000000156E-3</c:v>
                </c:pt>
                <c:pt idx="1419">
                  <c:v>7.6499999999999901E-3</c:v>
                </c:pt>
                <c:pt idx="1420">
                  <c:v>7.0099999999999885E-3</c:v>
                </c:pt>
                <c:pt idx="1421">
                  <c:v>7.8900000000000081E-3</c:v>
                </c:pt>
                <c:pt idx="1422">
                  <c:v>6.6700000000000093E-3</c:v>
                </c:pt>
                <c:pt idx="1423">
                  <c:v>5.5800000000000016E-3</c:v>
                </c:pt>
                <c:pt idx="1424">
                  <c:v>6.1200000000000143E-3</c:v>
                </c:pt>
                <c:pt idx="1425">
                  <c:v>4.1199999999999848E-3</c:v>
                </c:pt>
                <c:pt idx="1426">
                  <c:v>8.9999999999999802E-3</c:v>
                </c:pt>
                <c:pt idx="1427">
                  <c:v>5.6200000000000139E-3</c:v>
                </c:pt>
                <c:pt idx="1428">
                  <c:v>3.9700000000000013E-3</c:v>
                </c:pt>
                <c:pt idx="1429">
                  <c:v>4.8200000000000187E-3</c:v>
                </c:pt>
                <c:pt idx="1430">
                  <c:v>4.510000000000014E-3</c:v>
                </c:pt>
                <c:pt idx="1431">
                  <c:v>8.4800000000000153E-3</c:v>
                </c:pt>
                <c:pt idx="1432">
                  <c:v>3.4599999999999909E-3</c:v>
                </c:pt>
                <c:pt idx="1433">
                  <c:v>5.7900000000000174E-3</c:v>
                </c:pt>
                <c:pt idx="1434">
                  <c:v>3.9099999999999968E-3</c:v>
                </c:pt>
                <c:pt idx="1435">
                  <c:v>3.7900000000000156E-3</c:v>
                </c:pt>
                <c:pt idx="1436">
                  <c:v>7.0000000000000062E-3</c:v>
                </c:pt>
                <c:pt idx="1437">
                  <c:v>1.3316000000000001E-2</c:v>
                </c:pt>
                <c:pt idx="1438">
                  <c:v>1.4991999999999998E-2</c:v>
                </c:pt>
                <c:pt idx="1439">
                  <c:v>1.4404E-2</c:v>
                </c:pt>
                <c:pt idx="1440">
                  <c:v>7.4020000000000058E-3</c:v>
                </c:pt>
                <c:pt idx="1441">
                  <c:v>4.3699999999999989E-3</c:v>
                </c:pt>
                <c:pt idx="1442">
                  <c:v>6.0569999999999929E-3</c:v>
                </c:pt>
                <c:pt idx="1443">
                  <c:v>7.7550000000000049E-3</c:v>
                </c:pt>
                <c:pt idx="1444">
                  <c:v>2.3679999999999951E-3</c:v>
                </c:pt>
                <c:pt idx="1445">
                  <c:v>3.0000000000000165E-4</c:v>
                </c:pt>
                <c:pt idx="1446">
                  <c:v>9.9500000000000283E-4</c:v>
                </c:pt>
                <c:pt idx="1447">
                  <c:v>1.3859999999999983E-3</c:v>
                </c:pt>
                <c:pt idx="1448">
                  <c:v>2.2419999999999995E-2</c:v>
                </c:pt>
                <c:pt idx="1449">
                  <c:v>2.1570000000000006E-2</c:v>
                </c:pt>
                <c:pt idx="1450">
                  <c:v>2.3620000000000016E-2</c:v>
                </c:pt>
                <c:pt idx="1451">
                  <c:v>5.62E-3</c:v>
                </c:pt>
                <c:pt idx="1452">
                  <c:v>7.0899999999999991E-3</c:v>
                </c:pt>
                <c:pt idx="1453">
                  <c:v>7.8499999999999959E-3</c:v>
                </c:pt>
                <c:pt idx="1454">
                  <c:v>9.2999999999999888E-3</c:v>
                </c:pt>
                <c:pt idx="1455">
                  <c:v>2.7900000000000008E-3</c:v>
                </c:pt>
                <c:pt idx="1456">
                  <c:v>2.2199999999999998E-3</c:v>
                </c:pt>
                <c:pt idx="1457">
                  <c:v>1.7599999999999977E-3</c:v>
                </c:pt>
                <c:pt idx="1458">
                  <c:v>1.2700000000000072E-3</c:v>
                </c:pt>
                <c:pt idx="1459">
                  <c:v>1.3588000000000003E-2</c:v>
                </c:pt>
                <c:pt idx="1460">
                  <c:v>1.0967999999999999E-2</c:v>
                </c:pt>
                <c:pt idx="1461">
                  <c:v>1.3024000000000001E-2</c:v>
                </c:pt>
                <c:pt idx="1462">
                  <c:v>3.3330000000000026E-3</c:v>
                </c:pt>
                <c:pt idx="1463">
                  <c:v>5.9379999999999988E-3</c:v>
                </c:pt>
                <c:pt idx="1464">
                  <c:v>3.4449999999999967E-3</c:v>
                </c:pt>
                <c:pt idx="1465">
                  <c:v>4.8149999999999998E-3</c:v>
                </c:pt>
                <c:pt idx="1466">
                  <c:v>1.6700000000000048E-4</c:v>
                </c:pt>
                <c:pt idx="1467">
                  <c:v>1.0389999999999983E-3</c:v>
                </c:pt>
                <c:pt idx="1468">
                  <c:v>1.1419999999999972E-3</c:v>
                </c:pt>
                <c:pt idx="1469">
                  <c:v>1.1080000000000048E-3</c:v>
                </c:pt>
                <c:pt idx="1470">
                  <c:v>1.7516999999999991E-2</c:v>
                </c:pt>
                <c:pt idx="1471">
                  <c:v>1.6634999999999997E-2</c:v>
                </c:pt>
                <c:pt idx="1472">
                  <c:v>1.8216999999999997E-2</c:v>
                </c:pt>
                <c:pt idx="1473">
                  <c:v>5.2640000000000048E-3</c:v>
                </c:pt>
                <c:pt idx="1474">
                  <c:v>9.5750000000000002E-3</c:v>
                </c:pt>
                <c:pt idx="1475">
                  <c:v>4.2259999999999937E-3</c:v>
                </c:pt>
                <c:pt idx="1476">
                  <c:v>6.6699999999999954E-3</c:v>
                </c:pt>
                <c:pt idx="1477">
                  <c:v>2.2999999999999965E-3</c:v>
                </c:pt>
                <c:pt idx="1478">
                  <c:v>5.6000000000000494E-5</c:v>
                </c:pt>
                <c:pt idx="1479">
                  <c:v>1.2399999999999911E-3</c:v>
                </c:pt>
                <c:pt idx="1480">
                  <c:v>2.0949999999999996E-3</c:v>
                </c:pt>
                <c:pt idx="1481">
                  <c:v>1.9574000000000008E-2</c:v>
                </c:pt>
                <c:pt idx="1482">
                  <c:v>1.8321000000000004E-2</c:v>
                </c:pt>
                <c:pt idx="1483">
                  <c:v>2.1157999999999996E-2</c:v>
                </c:pt>
                <c:pt idx="1484">
                  <c:v>6.6590000000000121E-3</c:v>
                </c:pt>
                <c:pt idx="1485">
                  <c:v>1.1676999999999993E-2</c:v>
                </c:pt>
                <c:pt idx="1486">
                  <c:v>4.4009999999999883E-3</c:v>
                </c:pt>
                <c:pt idx="1487">
                  <c:v>6.8710000000000021E-3</c:v>
                </c:pt>
                <c:pt idx="1488">
                  <c:v>2.351999999999993E-3</c:v>
                </c:pt>
                <c:pt idx="1489">
                  <c:v>2.2810000000000052E-3</c:v>
                </c:pt>
                <c:pt idx="1490">
                  <c:v>1.8389999999999934E-3</c:v>
                </c:pt>
                <c:pt idx="1491">
                  <c:v>4.161999999999999E-3</c:v>
                </c:pt>
                <c:pt idx="1492">
                  <c:v>6.5299999999999993E-4</c:v>
                </c:pt>
                <c:pt idx="1493">
                  <c:v>6.7699999999999965E-4</c:v>
                </c:pt>
                <c:pt idx="1494">
                  <c:v>9.5599999999999982E-4</c:v>
                </c:pt>
                <c:pt idx="1495">
                  <c:v>7.5000000000000002E-4</c:v>
                </c:pt>
                <c:pt idx="1496">
                  <c:v>8.0300000000000011E-4</c:v>
                </c:pt>
                <c:pt idx="1497">
                  <c:v>4.9300000000000017E-4</c:v>
                </c:pt>
                <c:pt idx="1498">
                  <c:v>5.5800000000000012E-4</c:v>
                </c:pt>
                <c:pt idx="1499">
                  <c:v>3.2900000000000008E-4</c:v>
                </c:pt>
                <c:pt idx="1500">
                  <c:v>4.9400000000000008E-4</c:v>
                </c:pt>
                <c:pt idx="1501">
                  <c:v>4.3700000000000011E-4</c:v>
                </c:pt>
                <c:pt idx="1502">
                  <c:v>3.7800000000000008E-4</c:v>
                </c:pt>
                <c:pt idx="1503">
                  <c:v>5.2999999999999662E-5</c:v>
                </c:pt>
                <c:pt idx="1504">
                  <c:v>2.3300000000000013E-4</c:v>
                </c:pt>
                <c:pt idx="1505">
                  <c:v>1.8800000000000023E-4</c:v>
                </c:pt>
                <c:pt idx="1506">
                  <c:v>2.81E-4</c:v>
                </c:pt>
                <c:pt idx="1507">
                  <c:v>7.6000000000000113E-5</c:v>
                </c:pt>
                <c:pt idx="1508">
                  <c:v>2.5900000000000012E-4</c:v>
                </c:pt>
                <c:pt idx="1509">
                  <c:v>3.5000000000000309E-5</c:v>
                </c:pt>
                <c:pt idx="1510">
                  <c:v>2.2199999999999998E-4</c:v>
                </c:pt>
                <c:pt idx="1511">
                  <c:v>2.5399999999999989E-4</c:v>
                </c:pt>
                <c:pt idx="1512">
                  <c:v>4.1999999999999937E-5</c:v>
                </c:pt>
                <c:pt idx="1513">
                  <c:v>3.3E-4</c:v>
                </c:pt>
                <c:pt idx="1514">
                  <c:v>1.1299999999999999E-3</c:v>
                </c:pt>
                <c:pt idx="1515">
                  <c:v>7.1300000000000009E-4</c:v>
                </c:pt>
                <c:pt idx="1516">
                  <c:v>5.4199999999999995E-4</c:v>
                </c:pt>
                <c:pt idx="1517">
                  <c:v>1.5000000000000256E-5</c:v>
                </c:pt>
                <c:pt idx="1518">
                  <c:v>3.3299999999999996E-4</c:v>
                </c:pt>
                <c:pt idx="1519">
                  <c:v>1.8500000000000027E-4</c:v>
                </c:pt>
                <c:pt idx="1520">
                  <c:v>2.3700000000000023E-4</c:v>
                </c:pt>
                <c:pt idx="1521">
                  <c:v>3.0000000000000512E-5</c:v>
                </c:pt>
                <c:pt idx="1522">
                  <c:v>1.010000000000004E-4</c:v>
                </c:pt>
                <c:pt idx="1523">
                  <c:v>3.290000000000003E-4</c:v>
                </c:pt>
                <c:pt idx="1524">
                  <c:v>1.6199999999999982E-4</c:v>
                </c:pt>
                <c:pt idx="1525">
                  <c:v>4.7400000000000003E-4</c:v>
                </c:pt>
                <c:pt idx="1526">
                  <c:v>4.729999999999999E-4</c:v>
                </c:pt>
                <c:pt idx="1527">
                  <c:v>6.2399999999999999E-4</c:v>
                </c:pt>
                <c:pt idx="1528">
                  <c:v>4.2999999999999983E-4</c:v>
                </c:pt>
                <c:pt idx="1529">
                  <c:v>5.9800000000000001E-4</c:v>
                </c:pt>
                <c:pt idx="1530">
                  <c:v>5.5100000000000027E-4</c:v>
                </c:pt>
                <c:pt idx="1531">
                  <c:v>2.7000000000000006E-4</c:v>
                </c:pt>
                <c:pt idx="1532">
                  <c:v>4.4299999999999982E-4</c:v>
                </c:pt>
                <c:pt idx="1533">
                  <c:v>4.8999999999999977E-4</c:v>
                </c:pt>
                <c:pt idx="1534">
                  <c:v>8.3799999999999977E-4</c:v>
                </c:pt>
                <c:pt idx="1535">
                  <c:v>7.5400000000000011E-4</c:v>
                </c:pt>
                <c:pt idx="1536">
                  <c:v>1.1310000000000042E-2</c:v>
                </c:pt>
                <c:pt idx="1537">
                  <c:v>1.153000000000004E-2</c:v>
                </c:pt>
                <c:pt idx="1538">
                  <c:v>7.2900000000000187E-3</c:v>
                </c:pt>
                <c:pt idx="1539">
                  <c:v>8.529999999999982E-3</c:v>
                </c:pt>
                <c:pt idx="1540">
                  <c:v>8.2599999999999896E-3</c:v>
                </c:pt>
                <c:pt idx="1541">
                  <c:v>1.1410000000000031E-2</c:v>
                </c:pt>
                <c:pt idx="1542">
                  <c:v>7.4200000000000377E-3</c:v>
                </c:pt>
                <c:pt idx="1543">
                  <c:v>1.1069999999999969E-2</c:v>
                </c:pt>
                <c:pt idx="1544">
                  <c:v>8.3100000000000396E-3</c:v>
                </c:pt>
                <c:pt idx="1545">
                  <c:v>6.9700000000000317E-3</c:v>
                </c:pt>
                <c:pt idx="1546">
                  <c:v>8.959999999999968E-3</c:v>
                </c:pt>
                <c:pt idx="1547">
                  <c:v>1.1999999999999955E-2</c:v>
                </c:pt>
                <c:pt idx="1548">
                  <c:v>1.5589999999999993E-2</c:v>
                </c:pt>
                <c:pt idx="1549">
                  <c:v>1.0019999999999973E-2</c:v>
                </c:pt>
                <c:pt idx="1550">
                  <c:v>8.7200000000000055E-3</c:v>
                </c:pt>
                <c:pt idx="1551">
                  <c:v>1.2709999999999999E-2</c:v>
                </c:pt>
                <c:pt idx="1552">
                  <c:v>9.3799999999999994E-3</c:v>
                </c:pt>
                <c:pt idx="1553">
                  <c:v>1.3129999999999975E-2</c:v>
                </c:pt>
                <c:pt idx="1554">
                  <c:v>7.3300000000000032E-3</c:v>
                </c:pt>
                <c:pt idx="1555">
                  <c:v>6.6499999999999893E-3</c:v>
                </c:pt>
                <c:pt idx="1556">
                  <c:v>6.1599999999999988E-3</c:v>
                </c:pt>
                <c:pt idx="1557">
                  <c:v>9.7599999999999909E-3</c:v>
                </c:pt>
                <c:pt idx="1558">
                  <c:v>1.099E-2</c:v>
                </c:pt>
                <c:pt idx="1559">
                  <c:v>1.5410000000000035E-2</c:v>
                </c:pt>
                <c:pt idx="1560">
                  <c:v>8.2799999999999541E-3</c:v>
                </c:pt>
                <c:pt idx="1561">
                  <c:v>1.1589999999999989E-2</c:v>
                </c:pt>
                <c:pt idx="1562">
                  <c:v>6.6300000000000248E-3</c:v>
                </c:pt>
                <c:pt idx="1563">
                  <c:v>6.9099999999999717E-3</c:v>
                </c:pt>
                <c:pt idx="1564">
                  <c:v>1.0449999999999959E-2</c:v>
                </c:pt>
                <c:pt idx="1565">
                  <c:v>1.0740000000000027E-2</c:v>
                </c:pt>
                <c:pt idx="1566">
                  <c:v>7.3399999999999577E-3</c:v>
                </c:pt>
                <c:pt idx="1567">
                  <c:v>5.7699999999999974E-3</c:v>
                </c:pt>
                <c:pt idx="1568">
                  <c:v>9.4099999999999739E-3</c:v>
                </c:pt>
                <c:pt idx="1569">
                  <c:v>2.3015999999999995E-2</c:v>
                </c:pt>
                <c:pt idx="1570">
                  <c:v>1.9812999999999997E-2</c:v>
                </c:pt>
                <c:pt idx="1571">
                  <c:v>2.3189000000000001E-2</c:v>
                </c:pt>
                <c:pt idx="1572">
                  <c:v>9.2420000000000002E-3</c:v>
                </c:pt>
                <c:pt idx="1573">
                  <c:v>5.8640000000000081E-3</c:v>
                </c:pt>
                <c:pt idx="1574">
                  <c:v>7.9619999999999969E-3</c:v>
                </c:pt>
                <c:pt idx="1575">
                  <c:v>9.5340000000000008E-3</c:v>
                </c:pt>
                <c:pt idx="1576">
                  <c:v>3.1780000000000003E-3</c:v>
                </c:pt>
                <c:pt idx="1577">
                  <c:v>2.2620000000000001E-3</c:v>
                </c:pt>
                <c:pt idx="1578">
                  <c:v>1.2849999999999945E-3</c:v>
                </c:pt>
                <c:pt idx="1579">
                  <c:v>2.0909999999999956E-3</c:v>
                </c:pt>
                <c:pt idx="1580">
                  <c:v>2.4589999999999987E-2</c:v>
                </c:pt>
                <c:pt idx="1581">
                  <c:v>2.3669999999999997E-2</c:v>
                </c:pt>
                <c:pt idx="1582">
                  <c:v>2.4400000000000005E-2</c:v>
                </c:pt>
                <c:pt idx="1583">
                  <c:v>9.2999999999999888E-3</c:v>
                </c:pt>
                <c:pt idx="1584">
                  <c:v>6.9299999999999917E-3</c:v>
                </c:pt>
                <c:pt idx="1585">
                  <c:v>9.3299999999999911E-3</c:v>
                </c:pt>
                <c:pt idx="1586">
                  <c:v>1.1259999999999992E-2</c:v>
                </c:pt>
                <c:pt idx="1587">
                  <c:v>2.9799999999999965E-3</c:v>
                </c:pt>
                <c:pt idx="1588">
                  <c:v>1.0799999999999976E-3</c:v>
                </c:pt>
                <c:pt idx="1589">
                  <c:v>2.0400000000000001E-3</c:v>
                </c:pt>
                <c:pt idx="1590">
                  <c:v>1.2399999999999911E-3</c:v>
                </c:pt>
                <c:pt idx="1591">
                  <c:v>1.6435000000000005E-2</c:v>
                </c:pt>
                <c:pt idx="1592">
                  <c:v>1.6192999999999999E-2</c:v>
                </c:pt>
                <c:pt idx="1593">
                  <c:v>1.5861E-2</c:v>
                </c:pt>
                <c:pt idx="1594">
                  <c:v>4.2490000000000028E-3</c:v>
                </c:pt>
                <c:pt idx="1595">
                  <c:v>7.7879999999999963E-3</c:v>
                </c:pt>
                <c:pt idx="1596">
                  <c:v>5.7009999999999908E-3</c:v>
                </c:pt>
                <c:pt idx="1597">
                  <c:v>7.643000000000004E-3</c:v>
                </c:pt>
                <c:pt idx="1598">
                  <c:v>8.4000000000000741E-5</c:v>
                </c:pt>
                <c:pt idx="1599">
                  <c:v>2.9000000000000553E-4</c:v>
                </c:pt>
                <c:pt idx="1600">
                  <c:v>1.480000000000023E-4</c:v>
                </c:pt>
                <c:pt idx="1601">
                  <c:v>1.5360000000000026E-3</c:v>
                </c:pt>
                <c:pt idx="1602">
                  <c:v>2.5772000000000003E-2</c:v>
                </c:pt>
                <c:pt idx="1603">
                  <c:v>2.3738999999999996E-2</c:v>
                </c:pt>
                <c:pt idx="1604">
                  <c:v>2.6040999999999995E-2</c:v>
                </c:pt>
                <c:pt idx="1605">
                  <c:v>8.9380000000000015E-3</c:v>
                </c:pt>
                <c:pt idx="1606">
                  <c:v>9.5120000000000066E-3</c:v>
                </c:pt>
                <c:pt idx="1607">
                  <c:v>5.2059999999999884E-3</c:v>
                </c:pt>
                <c:pt idx="1608">
                  <c:v>8.8939999999999991E-3</c:v>
                </c:pt>
                <c:pt idx="1609">
                  <c:v>3.7400000000000072E-3</c:v>
                </c:pt>
                <c:pt idx="1610">
                  <c:v>3.3009999999999984E-3</c:v>
                </c:pt>
                <c:pt idx="1611">
                  <c:v>1.9559999999999994E-3</c:v>
                </c:pt>
                <c:pt idx="1612">
                  <c:v>2.2329999999999989E-3</c:v>
                </c:pt>
                <c:pt idx="1613">
                  <c:v>2.8309999999999988E-2</c:v>
                </c:pt>
                <c:pt idx="1614">
                  <c:v>2.7369999999999992E-2</c:v>
                </c:pt>
                <c:pt idx="1615">
                  <c:v>2.339999999999999E-2</c:v>
                </c:pt>
                <c:pt idx="1616">
                  <c:v>9.3799999999999994E-3</c:v>
                </c:pt>
                <c:pt idx="1617">
                  <c:v>1.3339999999999991E-2</c:v>
                </c:pt>
                <c:pt idx="1618">
                  <c:v>8.3799999999999986E-3</c:v>
                </c:pt>
                <c:pt idx="1619">
                  <c:v>1.0659999999999989E-2</c:v>
                </c:pt>
                <c:pt idx="1620">
                  <c:v>2.4799999999999961E-3</c:v>
                </c:pt>
                <c:pt idx="1621">
                  <c:v>1.2600000000000111E-3</c:v>
                </c:pt>
                <c:pt idx="1622">
                  <c:v>1.3199999999999878E-3</c:v>
                </c:pt>
                <c:pt idx="1623">
                  <c:v>2.5299999999999906E-3</c:v>
                </c:pt>
                <c:pt idx="1624">
                  <c:v>1.3240000000000001E-3</c:v>
                </c:pt>
                <c:pt idx="1625">
                  <c:v>1.1229999999999999E-3</c:v>
                </c:pt>
                <c:pt idx="1626">
                  <c:v>1.3640000000000002E-3</c:v>
                </c:pt>
                <c:pt idx="1627">
                  <c:v>8.8600000000000007E-4</c:v>
                </c:pt>
                <c:pt idx="1628">
                  <c:v>1.0809999999999999E-3</c:v>
                </c:pt>
                <c:pt idx="1629">
                  <c:v>7.2399999999999982E-4</c:v>
                </c:pt>
                <c:pt idx="1630">
                  <c:v>7.3700000000000024E-4</c:v>
                </c:pt>
                <c:pt idx="1631">
                  <c:v>8.439999999999997E-4</c:v>
                </c:pt>
                <c:pt idx="1632">
                  <c:v>8.4400000000000013E-4</c:v>
                </c:pt>
                <c:pt idx="1633">
                  <c:v>8.8600000000000007E-4</c:v>
                </c:pt>
                <c:pt idx="1634">
                  <c:v>9.5000000000000011E-4</c:v>
                </c:pt>
                <c:pt idx="1635">
                  <c:v>1.1499999999999965E-4</c:v>
                </c:pt>
                <c:pt idx="1636">
                  <c:v>1.0600000000000019E-4</c:v>
                </c:pt>
                <c:pt idx="1637">
                  <c:v>1.1999999999999858E-5</c:v>
                </c:pt>
                <c:pt idx="1638">
                  <c:v>5.0699999999999964E-4</c:v>
                </c:pt>
                <c:pt idx="1639">
                  <c:v>5.5600000000000007E-4</c:v>
                </c:pt>
                <c:pt idx="1640">
                  <c:v>2.8800000000000006E-4</c:v>
                </c:pt>
                <c:pt idx="1641">
                  <c:v>2.1599999999999961E-4</c:v>
                </c:pt>
                <c:pt idx="1642">
                  <c:v>4.8899999999999942E-4</c:v>
                </c:pt>
                <c:pt idx="1643">
                  <c:v>1.47E-4</c:v>
                </c:pt>
                <c:pt idx="1644">
                  <c:v>4.4800000000000005E-4</c:v>
                </c:pt>
                <c:pt idx="1645">
                  <c:v>9.7800000000000014E-4</c:v>
                </c:pt>
                <c:pt idx="1646">
                  <c:v>1.2700000000000038E-4</c:v>
                </c:pt>
                <c:pt idx="1647">
                  <c:v>1.1159999999999998E-3</c:v>
                </c:pt>
                <c:pt idx="1648">
                  <c:v>8.9799999999999949E-4</c:v>
                </c:pt>
                <c:pt idx="1649">
                  <c:v>2.5500000000000002E-4</c:v>
                </c:pt>
                <c:pt idx="1650">
                  <c:v>4.4500000000000008E-4</c:v>
                </c:pt>
                <c:pt idx="1651">
                  <c:v>6.0000000000000157E-5</c:v>
                </c:pt>
                <c:pt idx="1652">
                  <c:v>5.099999999999983E-5</c:v>
                </c:pt>
                <c:pt idx="1653">
                  <c:v>3.4800000000000022E-4</c:v>
                </c:pt>
                <c:pt idx="1654">
                  <c:v>3.1699999999999957E-4</c:v>
                </c:pt>
                <c:pt idx="1655">
                  <c:v>8.449999999999994E-4</c:v>
                </c:pt>
                <c:pt idx="1656">
                  <c:v>1.8400000000000014E-4</c:v>
                </c:pt>
                <c:pt idx="1657">
                  <c:v>1.1010000000000004E-3</c:v>
                </c:pt>
                <c:pt idx="1658">
                  <c:v>1.1839999999999997E-3</c:v>
                </c:pt>
                <c:pt idx="1659">
                  <c:v>9.2499999999999961E-4</c:v>
                </c:pt>
                <c:pt idx="1660">
                  <c:v>7.3099999999999988E-4</c:v>
                </c:pt>
                <c:pt idx="1661">
                  <c:v>8.2700000000000004E-4</c:v>
                </c:pt>
                <c:pt idx="1662">
                  <c:v>1.1020000000000001E-3</c:v>
                </c:pt>
                <c:pt idx="1663">
                  <c:v>8.9000000000000017E-4</c:v>
                </c:pt>
                <c:pt idx="1664">
                  <c:v>6.9400000000000017E-4</c:v>
                </c:pt>
                <c:pt idx="1665">
                  <c:v>6.4800000000000014E-4</c:v>
                </c:pt>
                <c:pt idx="1666">
                  <c:v>8.389999999999999E-4</c:v>
                </c:pt>
                <c:pt idx="1667">
                  <c:v>1.0890000000000001E-3</c:v>
                </c:pt>
                <c:pt idx="1668">
                  <c:v>5.5700000000000055E-3</c:v>
                </c:pt>
                <c:pt idx="1669">
                  <c:v>4.0899999999999964E-3</c:v>
                </c:pt>
                <c:pt idx="1670">
                  <c:v>5.4999999999999494E-4</c:v>
                </c:pt>
                <c:pt idx="1671">
                  <c:v>1.4100000000000085E-3</c:v>
                </c:pt>
                <c:pt idx="1672">
                  <c:v>4.5499999999999985E-3</c:v>
                </c:pt>
                <c:pt idx="1673">
                  <c:v>2.7200000000000002E-3</c:v>
                </c:pt>
                <c:pt idx="1674">
                  <c:v>5.300000000000013E-3</c:v>
                </c:pt>
                <c:pt idx="1675">
                  <c:v>4.8000000000000126E-3</c:v>
                </c:pt>
                <c:pt idx="1676">
                  <c:v>5.6500000000000022E-3</c:v>
                </c:pt>
                <c:pt idx="1677">
                  <c:v>1.1699999999999905E-3</c:v>
                </c:pt>
                <c:pt idx="1678">
                  <c:v>1.2000000000000066E-3</c:v>
                </c:pt>
                <c:pt idx="1679">
                  <c:v>8.7799999999999961E-3</c:v>
                </c:pt>
                <c:pt idx="1680">
                  <c:v>6.6200000000000009E-3</c:v>
                </c:pt>
                <c:pt idx="1681">
                  <c:v>2.299999999999941E-4</c:v>
                </c:pt>
                <c:pt idx="1682">
                  <c:v>2.7200000000000002E-3</c:v>
                </c:pt>
                <c:pt idx="1683">
                  <c:v>1.9699999999999995E-3</c:v>
                </c:pt>
                <c:pt idx="1684">
                  <c:v>4.8099999999999948E-3</c:v>
                </c:pt>
                <c:pt idx="1685">
                  <c:v>2.6700000000000057E-3</c:v>
                </c:pt>
                <c:pt idx="1686">
                  <c:v>4.3300000000000005E-3</c:v>
                </c:pt>
                <c:pt idx="1687">
                  <c:v>2.590000000000009E-3</c:v>
                </c:pt>
                <c:pt idx="1688">
                  <c:v>2.6899999999999979E-3</c:v>
                </c:pt>
                <c:pt idx="1689">
                  <c:v>1.2700000000000072E-3</c:v>
                </c:pt>
                <c:pt idx="1690">
                  <c:v>3.5699999999999898E-3</c:v>
                </c:pt>
                <c:pt idx="1691">
                  <c:v>3.2800000000000051E-3</c:v>
                </c:pt>
                <c:pt idx="1692">
                  <c:v>3.5600000000000076E-3</c:v>
                </c:pt>
                <c:pt idx="1693">
                  <c:v>2.9200000000000059E-3</c:v>
                </c:pt>
                <c:pt idx="1694">
                  <c:v>2.4200000000000055E-3</c:v>
                </c:pt>
                <c:pt idx="1695">
                  <c:v>3.4000000000000002E-3</c:v>
                </c:pt>
                <c:pt idx="1696">
                  <c:v>2.7999999999999969E-3</c:v>
                </c:pt>
                <c:pt idx="1697">
                  <c:v>4.840000000000011E-3</c:v>
                </c:pt>
                <c:pt idx="1698">
                  <c:v>4.1099999999999887E-3</c:v>
                </c:pt>
                <c:pt idx="1699">
                  <c:v>1.250000000000015E-3</c:v>
                </c:pt>
                <c:pt idx="1700">
                  <c:v>2.6599999999999957E-3</c:v>
                </c:pt>
                <c:pt idx="1701">
                  <c:v>1.0903999999999997E-2</c:v>
                </c:pt>
                <c:pt idx="1702">
                  <c:v>8.539999999999999E-3</c:v>
                </c:pt>
                <c:pt idx="1703">
                  <c:v>8.1390000000000039E-3</c:v>
                </c:pt>
                <c:pt idx="1704">
                  <c:v>3.5000000000000031E-3</c:v>
                </c:pt>
                <c:pt idx="1705">
                  <c:v>4.0849999999999984E-3</c:v>
                </c:pt>
                <c:pt idx="1706">
                  <c:v>3.5040000000000002E-3</c:v>
                </c:pt>
                <c:pt idx="1707">
                  <c:v>4.0840000000000008E-3</c:v>
                </c:pt>
                <c:pt idx="1708">
                  <c:v>4.190000000000027E-4</c:v>
                </c:pt>
                <c:pt idx="1709">
                  <c:v>1.347000000000001E-3</c:v>
                </c:pt>
                <c:pt idx="1710">
                  <c:v>1.1520000000000037E-3</c:v>
                </c:pt>
                <c:pt idx="1711">
                  <c:v>8.3200000000000288E-4</c:v>
                </c:pt>
                <c:pt idx="1712">
                  <c:v>1.0918999999999998E-2</c:v>
                </c:pt>
                <c:pt idx="1713">
                  <c:v>8.4619999999999973E-3</c:v>
                </c:pt>
                <c:pt idx="1714">
                  <c:v>9.4339999999999979E-3</c:v>
                </c:pt>
                <c:pt idx="1715">
                  <c:v>3.3579999999999999E-3</c:v>
                </c:pt>
                <c:pt idx="1716">
                  <c:v>6.4680000000000015E-3</c:v>
                </c:pt>
                <c:pt idx="1717">
                  <c:v>3.2900000000000013E-3</c:v>
                </c:pt>
                <c:pt idx="1718">
                  <c:v>4.4749999999999998E-3</c:v>
                </c:pt>
                <c:pt idx="1719">
                  <c:v>9.6099999999999658E-4</c:v>
                </c:pt>
                <c:pt idx="1720">
                  <c:v>8.8200000000000084E-4</c:v>
                </c:pt>
                <c:pt idx="1721">
                  <c:v>1.9179999999999961E-3</c:v>
                </c:pt>
                <c:pt idx="1722">
                  <c:v>4.9600000000000338E-4</c:v>
                </c:pt>
                <c:pt idx="1723">
                  <c:v>1.3547999999999998E-2</c:v>
                </c:pt>
                <c:pt idx="1724">
                  <c:v>1.5059000000000003E-2</c:v>
                </c:pt>
                <c:pt idx="1725">
                  <c:v>1.1389999999999997E-2</c:v>
                </c:pt>
                <c:pt idx="1726">
                  <c:v>4.1990000000000083E-3</c:v>
                </c:pt>
                <c:pt idx="1727">
                  <c:v>5.3109999999999963E-3</c:v>
                </c:pt>
                <c:pt idx="1728">
                  <c:v>4.7850000000000045E-3</c:v>
                </c:pt>
                <c:pt idx="1729">
                  <c:v>4.6189999999999981E-3</c:v>
                </c:pt>
                <c:pt idx="1730">
                  <c:v>1.7020000000000021E-3</c:v>
                </c:pt>
                <c:pt idx="1731">
                  <c:v>1.4079999999999995E-3</c:v>
                </c:pt>
                <c:pt idx="1732">
                  <c:v>1.1779999999999985E-3</c:v>
                </c:pt>
                <c:pt idx="1733">
                  <c:v>2.3540000000000019E-3</c:v>
                </c:pt>
                <c:pt idx="1734">
                  <c:v>1.0303E-2</c:v>
                </c:pt>
                <c:pt idx="1735">
                  <c:v>8.8960000000000011E-3</c:v>
                </c:pt>
                <c:pt idx="1736">
                  <c:v>7.757E-3</c:v>
                </c:pt>
                <c:pt idx="1737">
                  <c:v>2.8520000000000004E-3</c:v>
                </c:pt>
                <c:pt idx="1738">
                  <c:v>2.9989999999999947E-3</c:v>
                </c:pt>
                <c:pt idx="1739">
                  <c:v>5.3599999999999967E-3</c:v>
                </c:pt>
                <c:pt idx="1740">
                  <c:v>4.0849999999999984E-3</c:v>
                </c:pt>
                <c:pt idx="1741">
                  <c:v>1.3559999999999961E-3</c:v>
                </c:pt>
                <c:pt idx="1742">
                  <c:v>6.1699999999999949E-4</c:v>
                </c:pt>
                <c:pt idx="1743">
                  <c:v>1.4090000000000005E-3</c:v>
                </c:pt>
                <c:pt idx="1744">
                  <c:v>1.2899999999999995E-3</c:v>
                </c:pt>
                <c:pt idx="1745">
                  <c:v>9.8460000000000006E-3</c:v>
                </c:pt>
                <c:pt idx="1746">
                  <c:v>1.0346999999999995E-2</c:v>
                </c:pt>
                <c:pt idx="1747">
                  <c:v>1.0890999999999998E-2</c:v>
                </c:pt>
                <c:pt idx="1748">
                  <c:v>4.7729999999999995E-3</c:v>
                </c:pt>
                <c:pt idx="1749">
                  <c:v>4.951000000000004E-3</c:v>
                </c:pt>
                <c:pt idx="1750">
                  <c:v>5.1549999999999999E-3</c:v>
                </c:pt>
                <c:pt idx="1751">
                  <c:v>3.1110000000000027E-3</c:v>
                </c:pt>
                <c:pt idx="1752">
                  <c:v>7.0000000000000617E-6</c:v>
                </c:pt>
                <c:pt idx="1753">
                  <c:v>1.1380000000000001E-3</c:v>
                </c:pt>
                <c:pt idx="1754">
                  <c:v>6.0299999999999937E-4</c:v>
                </c:pt>
                <c:pt idx="1755">
                  <c:v>8.8200000000000084E-4</c:v>
                </c:pt>
                <c:pt idx="1756">
                  <c:v>4.3300000000000001E-4</c:v>
                </c:pt>
                <c:pt idx="1757">
                  <c:v>4.1600000000000014E-4</c:v>
                </c:pt>
                <c:pt idx="1758">
                  <c:v>3.1600000000000009E-4</c:v>
                </c:pt>
                <c:pt idx="1759">
                  <c:v>3.1100000000000008E-4</c:v>
                </c:pt>
                <c:pt idx="1760">
                  <c:v>3.9899999999999994E-4</c:v>
                </c:pt>
                <c:pt idx="1761">
                  <c:v>3.8299999999999999E-4</c:v>
                </c:pt>
                <c:pt idx="1762">
                  <c:v>4.2299999999999998E-4</c:v>
                </c:pt>
                <c:pt idx="1763">
                  <c:v>3.1700000000000001E-4</c:v>
                </c:pt>
                <c:pt idx="1764">
                  <c:v>2.8700000000000004E-4</c:v>
                </c:pt>
                <c:pt idx="1765">
                  <c:v>2.0299999999999995E-4</c:v>
                </c:pt>
                <c:pt idx="1766">
                  <c:v>3.4500000000000004E-4</c:v>
                </c:pt>
                <c:pt idx="1767">
                  <c:v>1.4000000000000123E-5</c:v>
                </c:pt>
                <c:pt idx="1768">
                  <c:v>1.2300000000000006E-4</c:v>
                </c:pt>
                <c:pt idx="1769">
                  <c:v>1.3999999999999907E-5</c:v>
                </c:pt>
                <c:pt idx="1770">
                  <c:v>1.3699999999999997E-4</c:v>
                </c:pt>
                <c:pt idx="1771">
                  <c:v>2.400000000000015E-5</c:v>
                </c:pt>
                <c:pt idx="1772">
                  <c:v>2.099999999999999E-4</c:v>
                </c:pt>
                <c:pt idx="1773">
                  <c:v>7.9999999999999993E-5</c:v>
                </c:pt>
                <c:pt idx="1774">
                  <c:v>1.5200000000000001E-4</c:v>
                </c:pt>
                <c:pt idx="1775">
                  <c:v>1.699999999999998E-4</c:v>
                </c:pt>
                <c:pt idx="1776">
                  <c:v>1.1399999999999995E-4</c:v>
                </c:pt>
                <c:pt idx="1777">
                  <c:v>1.1000000000000007E-4</c:v>
                </c:pt>
                <c:pt idx="1778">
                  <c:v>4.6599999999999983E-4</c:v>
                </c:pt>
                <c:pt idx="1779">
                  <c:v>5.0500000000000024E-4</c:v>
                </c:pt>
                <c:pt idx="1780">
                  <c:v>3.4299999999999999E-4</c:v>
                </c:pt>
                <c:pt idx="1781">
                  <c:v>5.999999999999929E-6</c:v>
                </c:pt>
                <c:pt idx="1782">
                  <c:v>6.4999999999999954E-5</c:v>
                </c:pt>
                <c:pt idx="1783">
                  <c:v>1.0000000000001327E-6</c:v>
                </c:pt>
                <c:pt idx="1784">
                  <c:v>1.3500000000000014E-4</c:v>
                </c:pt>
                <c:pt idx="1785">
                  <c:v>9.8999999999999696E-5</c:v>
                </c:pt>
                <c:pt idx="1786">
                  <c:v>2.4900000000000009E-4</c:v>
                </c:pt>
                <c:pt idx="1787">
                  <c:v>1.1700000000000035E-4</c:v>
                </c:pt>
                <c:pt idx="1788">
                  <c:v>2.6800000000000001E-4</c:v>
                </c:pt>
                <c:pt idx="1789">
                  <c:v>3.6300000000000004E-4</c:v>
                </c:pt>
                <c:pt idx="1790">
                  <c:v>2.8299999999999983E-4</c:v>
                </c:pt>
                <c:pt idx="1791">
                  <c:v>2.2299999999999989E-4</c:v>
                </c:pt>
                <c:pt idx="1792">
                  <c:v>2.9699999999999996E-4</c:v>
                </c:pt>
                <c:pt idx="1793">
                  <c:v>4.1400000000000009E-4</c:v>
                </c:pt>
                <c:pt idx="1794">
                  <c:v>2.4099999999999989E-4</c:v>
                </c:pt>
                <c:pt idx="1795">
                  <c:v>2.5699999999999985E-4</c:v>
                </c:pt>
                <c:pt idx="1796">
                  <c:v>1.83E-4</c:v>
                </c:pt>
                <c:pt idx="1797">
                  <c:v>4.1899999999999999E-4</c:v>
                </c:pt>
                <c:pt idx="1798">
                  <c:v>2.9200000000000005E-4</c:v>
                </c:pt>
                <c:pt idx="1799">
                  <c:v>2.450000000000001E-4</c:v>
                </c:pt>
                <c:pt idx="1800">
                  <c:v>8.0600000000000116E-3</c:v>
                </c:pt>
                <c:pt idx="1801">
                  <c:v>8.2500000000000073E-3</c:v>
                </c:pt>
                <c:pt idx="1802">
                  <c:v>5.2600000000000147E-3</c:v>
                </c:pt>
                <c:pt idx="1803">
                  <c:v>4.500000000000004E-3</c:v>
                </c:pt>
                <c:pt idx="1804">
                  <c:v>5.1799999999999902E-3</c:v>
                </c:pt>
                <c:pt idx="1805">
                  <c:v>4.9799999999999844E-3</c:v>
                </c:pt>
                <c:pt idx="1806">
                  <c:v>7.1499999999999897E-3</c:v>
                </c:pt>
                <c:pt idx="1807">
                  <c:v>1.6400000000000026E-3</c:v>
                </c:pt>
                <c:pt idx="1808">
                  <c:v>4.3399999999999828E-3</c:v>
                </c:pt>
                <c:pt idx="1809">
                  <c:v>5.9000000000000163E-3</c:v>
                </c:pt>
                <c:pt idx="1810">
                  <c:v>4.8600000000000032E-3</c:v>
                </c:pt>
                <c:pt idx="1811">
                  <c:v>1.2449999999999989E-2</c:v>
                </c:pt>
                <c:pt idx="1812">
                  <c:v>8.550000000000002E-3</c:v>
                </c:pt>
                <c:pt idx="1813">
                  <c:v>6.1900000000000011E-3</c:v>
                </c:pt>
                <c:pt idx="1814">
                  <c:v>4.7500000000000042E-3</c:v>
                </c:pt>
                <c:pt idx="1815">
                  <c:v>6.4500000000000113E-3</c:v>
                </c:pt>
                <c:pt idx="1816">
                  <c:v>4.500000000000004E-3</c:v>
                </c:pt>
                <c:pt idx="1817">
                  <c:v>2.7400000000000202E-3</c:v>
                </c:pt>
                <c:pt idx="1818">
                  <c:v>6.7300000000000137E-3</c:v>
                </c:pt>
                <c:pt idx="1819">
                  <c:v>2.6599999999999957E-3</c:v>
                </c:pt>
                <c:pt idx="1820">
                  <c:v>4.7599999999999865E-3</c:v>
                </c:pt>
                <c:pt idx="1821">
                  <c:v>6.9500000000000117E-3</c:v>
                </c:pt>
                <c:pt idx="1822">
                  <c:v>4.6299999999999952E-3</c:v>
                </c:pt>
                <c:pt idx="1823">
                  <c:v>5.4900000000000226E-3</c:v>
                </c:pt>
                <c:pt idx="1824">
                  <c:v>1.1199999999999821E-3</c:v>
                </c:pt>
                <c:pt idx="1825">
                  <c:v>4.740000000000022E-3</c:v>
                </c:pt>
                <c:pt idx="1826">
                  <c:v>3.6899999999999988E-3</c:v>
                </c:pt>
                <c:pt idx="1827">
                  <c:v>9.7600000000000187E-3</c:v>
                </c:pt>
                <c:pt idx="1828">
                  <c:v>3.5699999999999898E-3</c:v>
                </c:pt>
                <c:pt idx="1829">
                  <c:v>3.8699999999999846E-3</c:v>
                </c:pt>
                <c:pt idx="1830">
                  <c:v>1.4399999999999968E-3</c:v>
                </c:pt>
                <c:pt idx="1831">
                  <c:v>4.8100000000000087E-3</c:v>
                </c:pt>
                <c:pt idx="1832">
                  <c:v>5.2800000000000069E-3</c:v>
                </c:pt>
                <c:pt idx="1833">
                  <c:v>1.2435000000000009E-2</c:v>
                </c:pt>
                <c:pt idx="1834">
                  <c:v>1.4391000000000008E-2</c:v>
                </c:pt>
                <c:pt idx="1835">
                  <c:v>1.4417000000000006E-2</c:v>
                </c:pt>
                <c:pt idx="1836">
                  <c:v>5.1070000000000004E-3</c:v>
                </c:pt>
                <c:pt idx="1837">
                  <c:v>8.6350000000000038E-3</c:v>
                </c:pt>
                <c:pt idx="1838">
                  <c:v>3.2570000000000029E-3</c:v>
                </c:pt>
                <c:pt idx="1839">
                  <c:v>5.4070000000000021E-3</c:v>
                </c:pt>
                <c:pt idx="1840">
                  <c:v>8.1300000000000122E-4</c:v>
                </c:pt>
                <c:pt idx="1841">
                  <c:v>8.4299999999999653E-4</c:v>
                </c:pt>
                <c:pt idx="1842">
                  <c:v>7.4699999999999767E-4</c:v>
                </c:pt>
                <c:pt idx="1843">
                  <c:v>1.5140000000000015E-3</c:v>
                </c:pt>
                <c:pt idx="1844">
                  <c:v>1.6816999999999999E-2</c:v>
                </c:pt>
                <c:pt idx="1845">
                  <c:v>1.5615999999999991E-2</c:v>
                </c:pt>
                <c:pt idx="1846">
                  <c:v>1.8500000000000003E-2</c:v>
                </c:pt>
                <c:pt idx="1847">
                  <c:v>5.1889999999999992E-3</c:v>
                </c:pt>
                <c:pt idx="1848">
                  <c:v>6.4820000000000016E-3</c:v>
                </c:pt>
                <c:pt idx="1849">
                  <c:v>4.3210000000000054E-3</c:v>
                </c:pt>
                <c:pt idx="1850">
                  <c:v>7.9599999999999949E-3</c:v>
                </c:pt>
                <c:pt idx="1851">
                  <c:v>2.8350000000000042E-3</c:v>
                </c:pt>
                <c:pt idx="1852">
                  <c:v>1.6509999999999997E-3</c:v>
                </c:pt>
                <c:pt idx="1853">
                  <c:v>6.2599999999998768E-4</c:v>
                </c:pt>
                <c:pt idx="1854">
                  <c:v>1.3039999999999996E-3</c:v>
                </c:pt>
                <c:pt idx="1855">
                  <c:v>1.9701999999999997E-2</c:v>
                </c:pt>
                <c:pt idx="1856">
                  <c:v>1.7812999999999996E-2</c:v>
                </c:pt>
                <c:pt idx="1857">
                  <c:v>2.3866999999999999E-2</c:v>
                </c:pt>
                <c:pt idx="1858">
                  <c:v>6.0549999999999909E-3</c:v>
                </c:pt>
                <c:pt idx="1859">
                  <c:v>9.1960000000000097E-3</c:v>
                </c:pt>
                <c:pt idx="1860">
                  <c:v>6.4939999999999998E-3</c:v>
                </c:pt>
                <c:pt idx="1861">
                  <c:v>9.2249999999999971E-3</c:v>
                </c:pt>
                <c:pt idx="1862">
                  <c:v>2.0589999999999914E-3</c:v>
                </c:pt>
                <c:pt idx="1863">
                  <c:v>2.3740000000000011E-3</c:v>
                </c:pt>
                <c:pt idx="1864">
                  <c:v>1.2650000000000022E-3</c:v>
                </c:pt>
                <c:pt idx="1865">
                  <c:v>1.468000000000011E-3</c:v>
                </c:pt>
                <c:pt idx="1866">
                  <c:v>7.5080000000000008E-3</c:v>
                </c:pt>
                <c:pt idx="1867">
                  <c:v>9.1610000000000025E-3</c:v>
                </c:pt>
                <c:pt idx="1868">
                  <c:v>9.9949999999999969E-3</c:v>
                </c:pt>
                <c:pt idx="1869">
                  <c:v>2.7560000000000015E-3</c:v>
                </c:pt>
                <c:pt idx="1870">
                  <c:v>4.0379999999999999E-3</c:v>
                </c:pt>
                <c:pt idx="1871">
                  <c:v>4.6860000000000027E-3</c:v>
                </c:pt>
                <c:pt idx="1872">
                  <c:v>3.8469999999999963E-3</c:v>
                </c:pt>
                <c:pt idx="1873">
                  <c:v>3.3199999999999896E-4</c:v>
                </c:pt>
                <c:pt idx="1874">
                  <c:v>2.6899999999999841E-4</c:v>
                </c:pt>
                <c:pt idx="1875">
                  <c:v>5.9900000000000231E-4</c:v>
                </c:pt>
                <c:pt idx="1876">
                  <c:v>7.6400000000000079E-4</c:v>
                </c:pt>
                <c:pt idx="1877">
                  <c:v>1.4288000000000009E-2</c:v>
                </c:pt>
                <c:pt idx="1878">
                  <c:v>1.5554999999999999E-2</c:v>
                </c:pt>
                <c:pt idx="1879">
                  <c:v>1.9311000000000009E-2</c:v>
                </c:pt>
                <c:pt idx="1880">
                  <c:v>5.5149999999999921E-3</c:v>
                </c:pt>
                <c:pt idx="1881">
                  <c:v>6.6800000000000054E-3</c:v>
                </c:pt>
                <c:pt idx="1882">
                  <c:v>1.0038000000000005E-2</c:v>
                </c:pt>
                <c:pt idx="1883">
                  <c:v>4.6799999999999897E-3</c:v>
                </c:pt>
                <c:pt idx="1884">
                  <c:v>1.6860000000000069E-3</c:v>
                </c:pt>
                <c:pt idx="1885">
                  <c:v>2.1100000000000008E-3</c:v>
                </c:pt>
                <c:pt idx="1886">
                  <c:v>1.801999999999998E-3</c:v>
                </c:pt>
                <c:pt idx="1887">
                  <c:v>1.348000000000002E-3</c:v>
                </c:pt>
                <c:pt idx="1888">
                  <c:v>6.0099999999999975E-4</c:v>
                </c:pt>
                <c:pt idx="1889">
                  <c:v>4.8299999999999992E-4</c:v>
                </c:pt>
                <c:pt idx="1890">
                  <c:v>4.6300000000000009E-4</c:v>
                </c:pt>
                <c:pt idx="1891">
                  <c:v>4.5399999999999998E-4</c:v>
                </c:pt>
                <c:pt idx="1892">
                  <c:v>5.44E-4</c:v>
                </c:pt>
                <c:pt idx="1893">
                  <c:v>3.8800000000000011E-4</c:v>
                </c:pt>
                <c:pt idx="1894">
                  <c:v>7.9700000000000018E-4</c:v>
                </c:pt>
                <c:pt idx="1895">
                  <c:v>5.4699999999999996E-4</c:v>
                </c:pt>
                <c:pt idx="1896">
                  <c:v>3.2499999999999999E-4</c:v>
                </c:pt>
                <c:pt idx="1897">
                  <c:v>3.2700000000000003E-4</c:v>
                </c:pt>
                <c:pt idx="1898">
                  <c:v>6.2399999999999999E-4</c:v>
                </c:pt>
                <c:pt idx="1899">
                  <c:v>5.9000000000000025E-5</c:v>
                </c:pt>
                <c:pt idx="1900">
                  <c:v>7.2999999999999714E-5</c:v>
                </c:pt>
                <c:pt idx="1901">
                  <c:v>1.4500000000000016E-4</c:v>
                </c:pt>
                <c:pt idx="1902">
                  <c:v>3.5300000000000002E-4</c:v>
                </c:pt>
                <c:pt idx="1903">
                  <c:v>2.5500000000000002E-4</c:v>
                </c:pt>
                <c:pt idx="1904">
                  <c:v>2.5200000000000005E-4</c:v>
                </c:pt>
                <c:pt idx="1905">
                  <c:v>3.1400000000000004E-4</c:v>
                </c:pt>
                <c:pt idx="1906">
                  <c:v>9.0000000000003272E-6</c:v>
                </c:pt>
                <c:pt idx="1907">
                  <c:v>3.8600000000000006E-4</c:v>
                </c:pt>
                <c:pt idx="1908">
                  <c:v>4.5299999999999984E-4</c:v>
                </c:pt>
                <c:pt idx="1909">
                  <c:v>1.910000000000002E-4</c:v>
                </c:pt>
                <c:pt idx="1910">
                  <c:v>7.1500000000000036E-4</c:v>
                </c:pt>
                <c:pt idx="1911">
                  <c:v>7.4299999999999974E-4</c:v>
                </c:pt>
                <c:pt idx="1912">
                  <c:v>5.4799999999999988E-4</c:v>
                </c:pt>
                <c:pt idx="1913">
                  <c:v>2.7999999999999987E-4</c:v>
                </c:pt>
                <c:pt idx="1914">
                  <c:v>1.1400000000000039E-4</c:v>
                </c:pt>
                <c:pt idx="1915">
                  <c:v>6.8000000000000352E-5</c:v>
                </c:pt>
                <c:pt idx="1916">
                  <c:v>1.910000000000002E-4</c:v>
                </c:pt>
                <c:pt idx="1917">
                  <c:v>1.3699999999999997E-4</c:v>
                </c:pt>
                <c:pt idx="1918">
                  <c:v>2.310000000000003E-4</c:v>
                </c:pt>
                <c:pt idx="1919">
                  <c:v>8.9000000000000103E-5</c:v>
                </c:pt>
                <c:pt idx="1920">
                  <c:v>4.9599999999999991E-4</c:v>
                </c:pt>
                <c:pt idx="1921">
                  <c:v>4.7999999999999996E-4</c:v>
                </c:pt>
                <c:pt idx="1922">
                  <c:v>4.7899999999999983E-4</c:v>
                </c:pt>
                <c:pt idx="1923">
                  <c:v>6.7399999999999969E-4</c:v>
                </c:pt>
                <c:pt idx="1924">
                  <c:v>2.6699999999999988E-4</c:v>
                </c:pt>
                <c:pt idx="1925">
                  <c:v>5.8699999999999985E-4</c:v>
                </c:pt>
                <c:pt idx="1926">
                  <c:v>4.4800000000000005E-4</c:v>
                </c:pt>
                <c:pt idx="1927">
                  <c:v>5.9500000000000004E-4</c:v>
                </c:pt>
                <c:pt idx="1928">
                  <c:v>5.359999999999998E-4</c:v>
                </c:pt>
                <c:pt idx="1929">
                  <c:v>4.4899999999999996E-4</c:v>
                </c:pt>
                <c:pt idx="1930">
                  <c:v>5.8799999999999998E-4</c:v>
                </c:pt>
                <c:pt idx="1931">
                  <c:v>5.5299999999999989E-4</c:v>
                </c:pt>
                <c:pt idx="1932">
                  <c:v>9.2800000000000105E-3</c:v>
                </c:pt>
                <c:pt idx="1933">
                  <c:v>1.146999999999998E-2</c:v>
                </c:pt>
                <c:pt idx="1934">
                  <c:v>7.7900000000000191E-3</c:v>
                </c:pt>
                <c:pt idx="1935">
                  <c:v>6.9200000000000372E-3</c:v>
                </c:pt>
                <c:pt idx="1936">
                  <c:v>8.4899999999999975E-3</c:v>
                </c:pt>
                <c:pt idx="1937">
                  <c:v>6.2900000000000178E-3</c:v>
                </c:pt>
                <c:pt idx="1938">
                  <c:v>3.8799999999999946E-3</c:v>
                </c:pt>
                <c:pt idx="1939">
                  <c:v>7.7300000000000146E-3</c:v>
                </c:pt>
                <c:pt idx="1940">
                  <c:v>3.1599999999999961E-3</c:v>
                </c:pt>
                <c:pt idx="1941">
                  <c:v>5.8600000000000319E-3</c:v>
                </c:pt>
                <c:pt idx="1942">
                  <c:v>7.8700000000000436E-3</c:v>
                </c:pt>
                <c:pt idx="1943">
                  <c:v>1.0880000000000029E-2</c:v>
                </c:pt>
                <c:pt idx="1944">
                  <c:v>1.1980000000000018E-2</c:v>
                </c:pt>
                <c:pt idx="1945">
                  <c:v>3.3600000000000019E-3</c:v>
                </c:pt>
                <c:pt idx="1946">
                  <c:v>6.750000000000006E-3</c:v>
                </c:pt>
                <c:pt idx="1947">
                  <c:v>9.299999999999975E-3</c:v>
                </c:pt>
                <c:pt idx="1948">
                  <c:v>4.249999999999976E-3</c:v>
                </c:pt>
                <c:pt idx="1949">
                  <c:v>1.0530000000000012E-2</c:v>
                </c:pt>
                <c:pt idx="1950">
                  <c:v>3.6500000000000143E-3</c:v>
                </c:pt>
                <c:pt idx="1951">
                  <c:v>2.2999999999999965E-3</c:v>
                </c:pt>
                <c:pt idx="1952">
                  <c:v>5.2200000000000024E-3</c:v>
                </c:pt>
                <c:pt idx="1953">
                  <c:v>6.3699999999999868E-3</c:v>
                </c:pt>
                <c:pt idx="1954">
                  <c:v>9.4299999999999939E-3</c:v>
                </c:pt>
                <c:pt idx="1955">
                  <c:v>8.2699999999999996E-3</c:v>
                </c:pt>
                <c:pt idx="1956">
                  <c:v>4.610000000000003E-3</c:v>
                </c:pt>
                <c:pt idx="1957">
                  <c:v>5.5700000000000194E-3</c:v>
                </c:pt>
                <c:pt idx="1958">
                  <c:v>6.8400000000000127E-3</c:v>
                </c:pt>
                <c:pt idx="1959">
                  <c:v>5.0699999999999634E-3</c:v>
                </c:pt>
                <c:pt idx="1960">
                  <c:v>4.7699999999999965E-3</c:v>
                </c:pt>
                <c:pt idx="1961">
                  <c:v>8.7799999999999545E-3</c:v>
                </c:pt>
                <c:pt idx="1962">
                  <c:v>6.2700000000000533E-3</c:v>
                </c:pt>
                <c:pt idx="1963">
                  <c:v>7.5200000000000267E-3</c:v>
                </c:pt>
                <c:pt idx="1964">
                  <c:v>1.0429999999999995E-2</c:v>
                </c:pt>
                <c:pt idx="1965">
                  <c:v>1.2608999999999995E-2</c:v>
                </c:pt>
                <c:pt idx="1966">
                  <c:v>1.6486000000000001E-2</c:v>
                </c:pt>
                <c:pt idx="1967">
                  <c:v>1.5107999999999996E-2</c:v>
                </c:pt>
                <c:pt idx="1968">
                  <c:v>6.1049999999999993E-3</c:v>
                </c:pt>
                <c:pt idx="1969">
                  <c:v>1.0120999999999991E-2</c:v>
                </c:pt>
                <c:pt idx="1970">
                  <c:v>4.2789999999999911E-3</c:v>
                </c:pt>
                <c:pt idx="1971">
                  <c:v>5.9969999999999885E-3</c:v>
                </c:pt>
                <c:pt idx="1972">
                  <c:v>1.5290000000000026E-3</c:v>
                </c:pt>
                <c:pt idx="1973">
                  <c:v>3.3099999999999796E-4</c:v>
                </c:pt>
                <c:pt idx="1974">
                  <c:v>1.6479999999999967E-3</c:v>
                </c:pt>
                <c:pt idx="1975">
                  <c:v>9.1900000000000315E-4</c:v>
                </c:pt>
                <c:pt idx="1976">
                  <c:v>1.9183999999999993E-2</c:v>
                </c:pt>
                <c:pt idx="1977">
                  <c:v>1.8578999999999998E-2</c:v>
                </c:pt>
                <c:pt idx="1978">
                  <c:v>1.9128000000000006E-2</c:v>
                </c:pt>
                <c:pt idx="1979">
                  <c:v>5.4289999999999894E-3</c:v>
                </c:pt>
                <c:pt idx="1980">
                  <c:v>9.3479999999999952E-3</c:v>
                </c:pt>
                <c:pt idx="1981">
                  <c:v>5.8429999999999871E-3</c:v>
                </c:pt>
                <c:pt idx="1982">
                  <c:v>9.1179999999999872E-3</c:v>
                </c:pt>
                <c:pt idx="1983">
                  <c:v>1.2570000000000081E-3</c:v>
                </c:pt>
                <c:pt idx="1984">
                  <c:v>1.349000000000003E-3</c:v>
                </c:pt>
                <c:pt idx="1985">
                  <c:v>2.6870000000000088E-3</c:v>
                </c:pt>
                <c:pt idx="1986">
                  <c:v>2.3719999999999991E-3</c:v>
                </c:pt>
                <c:pt idx="1987">
                  <c:v>2.7710000000000012E-2</c:v>
                </c:pt>
                <c:pt idx="1988">
                  <c:v>2.2620000000000015E-2</c:v>
                </c:pt>
                <c:pt idx="1989">
                  <c:v>2.1070000000000005E-2</c:v>
                </c:pt>
                <c:pt idx="1990">
                  <c:v>8.0500000000000016E-3</c:v>
                </c:pt>
                <c:pt idx="1991">
                  <c:v>1.1330000000000007E-2</c:v>
                </c:pt>
                <c:pt idx="1992">
                  <c:v>7.2699999999999848E-3</c:v>
                </c:pt>
                <c:pt idx="1993">
                  <c:v>1.0459999999999997E-2</c:v>
                </c:pt>
                <c:pt idx="1994">
                  <c:v>2.579999999999999E-3</c:v>
                </c:pt>
                <c:pt idx="1995">
                  <c:v>2.3099999999999926E-3</c:v>
                </c:pt>
                <c:pt idx="1996">
                  <c:v>4.6599999999999836E-3</c:v>
                </c:pt>
                <c:pt idx="1997">
                  <c:v>2.360000000000001E-3</c:v>
                </c:pt>
                <c:pt idx="1998">
                  <c:v>1.3176999999999994E-2</c:v>
                </c:pt>
                <c:pt idx="1999">
                  <c:v>1.2361999999999998E-2</c:v>
                </c:pt>
                <c:pt idx="2000">
                  <c:v>1.2310999999999996E-2</c:v>
                </c:pt>
                <c:pt idx="2001">
                  <c:v>3.4039999999999973E-3</c:v>
                </c:pt>
                <c:pt idx="2002">
                  <c:v>4.2550000000000018E-3</c:v>
                </c:pt>
                <c:pt idx="2003">
                  <c:v>6.1159999999999964E-3</c:v>
                </c:pt>
                <c:pt idx="2004">
                  <c:v>4.4620000000000007E-3</c:v>
                </c:pt>
                <c:pt idx="2005">
                  <c:v>4.0400000000000158E-4</c:v>
                </c:pt>
                <c:pt idx="2006">
                  <c:v>1.7400000000000054E-4</c:v>
                </c:pt>
                <c:pt idx="2007">
                  <c:v>2.0900000000000085E-4</c:v>
                </c:pt>
                <c:pt idx="2008">
                  <c:v>5.7399999999999812E-4</c:v>
                </c:pt>
                <c:pt idx="2009">
                  <c:v>1.8854999999999997E-2</c:v>
                </c:pt>
                <c:pt idx="2010">
                  <c:v>1.8153000000000002E-2</c:v>
                </c:pt>
                <c:pt idx="2011">
                  <c:v>1.8777000000000002E-2</c:v>
                </c:pt>
                <c:pt idx="2012">
                  <c:v>4.5209999999999972E-3</c:v>
                </c:pt>
                <c:pt idx="2013">
                  <c:v>6.5319999999999961E-3</c:v>
                </c:pt>
                <c:pt idx="2014">
                  <c:v>1.0077000000000003E-2</c:v>
                </c:pt>
                <c:pt idx="2015">
                  <c:v>3.7470000000000003E-3</c:v>
                </c:pt>
                <c:pt idx="2016">
                  <c:v>1.9330000000000042E-3</c:v>
                </c:pt>
                <c:pt idx="2017">
                  <c:v>1.5020000000000033E-3</c:v>
                </c:pt>
                <c:pt idx="2018">
                  <c:v>2.1560000000000051E-3</c:v>
                </c:pt>
                <c:pt idx="2019">
                  <c:v>3.3330000000000026E-3</c:v>
                </c:pt>
                <c:pt idx="2020">
                  <c:v>9.1500000000000001E-4</c:v>
                </c:pt>
                <c:pt idx="2021">
                  <c:v>7.7600000000000021E-4</c:v>
                </c:pt>
                <c:pt idx="2022">
                  <c:v>7.8300000000000028E-4</c:v>
                </c:pt>
                <c:pt idx="2023">
                  <c:v>9.7199999999999977E-4</c:v>
                </c:pt>
                <c:pt idx="2024">
                  <c:v>5.2600000000000021E-4</c:v>
                </c:pt>
                <c:pt idx="2025">
                  <c:v>7.5699999999999986E-4</c:v>
                </c:pt>
                <c:pt idx="2026">
                  <c:v>6.6800000000000019E-4</c:v>
                </c:pt>
                <c:pt idx="2027">
                  <c:v>5.4800000000000009E-4</c:v>
                </c:pt>
                <c:pt idx="2028">
                  <c:v>4.4899999999999975E-4</c:v>
                </c:pt>
                <c:pt idx="2029">
                  <c:v>6.8000000000000005E-4</c:v>
                </c:pt>
                <c:pt idx="2030">
                  <c:v>6.2899999999999978E-4</c:v>
                </c:pt>
                <c:pt idx="2031">
                  <c:v>4.6000000000000034E-5</c:v>
                </c:pt>
                <c:pt idx="2032">
                  <c:v>4.8999999999999998E-5</c:v>
                </c:pt>
                <c:pt idx="2033">
                  <c:v>2.1000000000000185E-5</c:v>
                </c:pt>
                <c:pt idx="2034">
                  <c:v>2.3799999999999993E-4</c:v>
                </c:pt>
                <c:pt idx="2035">
                  <c:v>3.0000000000000079E-5</c:v>
                </c:pt>
                <c:pt idx="2036">
                  <c:v>3.7199999999999993E-4</c:v>
                </c:pt>
                <c:pt idx="2037">
                  <c:v>1.8199999999999987E-4</c:v>
                </c:pt>
                <c:pt idx="2038">
                  <c:v>2.4999999999999849E-5</c:v>
                </c:pt>
                <c:pt idx="2039">
                  <c:v>5.4900000000000001E-4</c:v>
                </c:pt>
                <c:pt idx="2040">
                  <c:v>5.2399999999999973E-4</c:v>
                </c:pt>
                <c:pt idx="2041">
                  <c:v>4.6299999999999987E-4</c:v>
                </c:pt>
                <c:pt idx="2042">
                  <c:v>9.6499999999999971E-4</c:v>
                </c:pt>
                <c:pt idx="2043">
                  <c:v>5.7100000000000033E-4</c:v>
                </c:pt>
                <c:pt idx="2044">
                  <c:v>7.6399999999999992E-4</c:v>
                </c:pt>
                <c:pt idx="2045">
                  <c:v>9.8999999999999262E-5</c:v>
                </c:pt>
                <c:pt idx="2046">
                  <c:v>2.81E-4</c:v>
                </c:pt>
                <c:pt idx="2047">
                  <c:v>5.999999999999929E-6</c:v>
                </c:pt>
                <c:pt idx="2048">
                  <c:v>1.000000000000046E-5</c:v>
                </c:pt>
                <c:pt idx="2049">
                  <c:v>2.779999999999996E-4</c:v>
                </c:pt>
                <c:pt idx="2050">
                  <c:v>3.79E-4</c:v>
                </c:pt>
                <c:pt idx="2051">
                  <c:v>2.8499999999999966E-4</c:v>
                </c:pt>
                <c:pt idx="2052">
                  <c:v>1.3399999999999957E-4</c:v>
                </c:pt>
                <c:pt idx="2053">
                  <c:v>4.9800000000000018E-4</c:v>
                </c:pt>
                <c:pt idx="2054">
                  <c:v>1.9899999999999996E-4</c:v>
                </c:pt>
                <c:pt idx="2055">
                  <c:v>7.3200000000000001E-4</c:v>
                </c:pt>
                <c:pt idx="2056">
                  <c:v>6.4299999999999991E-4</c:v>
                </c:pt>
                <c:pt idx="2057">
                  <c:v>6.2599999999999982E-4</c:v>
                </c:pt>
                <c:pt idx="2058">
                  <c:v>5.089999999999999E-4</c:v>
                </c:pt>
                <c:pt idx="2059">
                  <c:v>5.1899999999999993E-4</c:v>
                </c:pt>
                <c:pt idx="2060">
                  <c:v>6.9700000000000014E-4</c:v>
                </c:pt>
                <c:pt idx="2061">
                  <c:v>6.8899999999999994E-4</c:v>
                </c:pt>
                <c:pt idx="2062">
                  <c:v>9.8000000000000019E-4</c:v>
                </c:pt>
                <c:pt idx="2063">
                  <c:v>8.2400000000000008E-4</c:v>
                </c:pt>
                <c:pt idx="2064">
                  <c:v>3.3019999999999938E-2</c:v>
                </c:pt>
                <c:pt idx="2065">
                  <c:v>2.2850000000000037E-2</c:v>
                </c:pt>
                <c:pt idx="2066">
                  <c:v>2.3249999999999993E-2</c:v>
                </c:pt>
                <c:pt idx="2067">
                  <c:v>2.4980000000000002E-2</c:v>
                </c:pt>
                <c:pt idx="2068">
                  <c:v>2.6450000000000085E-2</c:v>
                </c:pt>
                <c:pt idx="2069">
                  <c:v>1.9779999999999909E-2</c:v>
                </c:pt>
                <c:pt idx="2070">
                  <c:v>2.6029999999999998E-2</c:v>
                </c:pt>
                <c:pt idx="2071">
                  <c:v>2.1239999999999926E-2</c:v>
                </c:pt>
                <c:pt idx="2072">
                  <c:v>1.4499999999999957E-2</c:v>
                </c:pt>
                <c:pt idx="2073">
                  <c:v>1.917000000000002E-2</c:v>
                </c:pt>
                <c:pt idx="2074">
                  <c:v>1.6259999999999941E-2</c:v>
                </c:pt>
                <c:pt idx="2075">
                  <c:v>2.3560000000000025E-2</c:v>
                </c:pt>
                <c:pt idx="2076">
                  <c:v>1.7410000000000037E-2</c:v>
                </c:pt>
                <c:pt idx="2077">
                  <c:v>1.868000000000003E-2</c:v>
                </c:pt>
                <c:pt idx="2078">
                  <c:v>3.9910000000000001E-2</c:v>
                </c:pt>
                <c:pt idx="2079">
                  <c:v>3.9129999999999998E-2</c:v>
                </c:pt>
                <c:pt idx="2080">
                  <c:v>1.8740000000000007E-2</c:v>
                </c:pt>
                <c:pt idx="2081">
                  <c:v>2.2280000000000022E-2</c:v>
                </c:pt>
                <c:pt idx="2082">
                  <c:v>1.011999999999999E-2</c:v>
                </c:pt>
                <c:pt idx="2083">
                  <c:v>1.4610000000000012E-2</c:v>
                </c:pt>
                <c:pt idx="2084">
                  <c:v>1.8479999999999996E-2</c:v>
                </c:pt>
                <c:pt idx="2085">
                  <c:v>4.0999999999999925E-3</c:v>
                </c:pt>
                <c:pt idx="2086">
                  <c:v>3.9000000000000146E-4</c:v>
                </c:pt>
                <c:pt idx="2087">
                  <c:v>1.3599999999999723E-3</c:v>
                </c:pt>
                <c:pt idx="2088">
                  <c:v>2.6200000000000112E-3</c:v>
                </c:pt>
                <c:pt idx="2089">
                  <c:v>3.9430000000000021E-2</c:v>
                </c:pt>
                <c:pt idx="2090">
                  <c:v>4.7610000000000013E-2</c:v>
                </c:pt>
                <c:pt idx="2091">
                  <c:v>1.8310000000000021E-2</c:v>
                </c:pt>
                <c:pt idx="2092">
                  <c:v>2.5260000000000032E-2</c:v>
                </c:pt>
                <c:pt idx="2093">
                  <c:v>1.2670000000000015E-2</c:v>
                </c:pt>
                <c:pt idx="2094">
                  <c:v>2.0790000000000003E-2</c:v>
                </c:pt>
                <c:pt idx="2095">
                  <c:v>2.1309999999999968E-2</c:v>
                </c:pt>
                <c:pt idx="2096">
                  <c:v>4.4600000000000195E-3</c:v>
                </c:pt>
                <c:pt idx="2097">
                  <c:v>1.0500000000000231E-3</c:v>
                </c:pt>
                <c:pt idx="2098">
                  <c:v>7.0300000000000085E-3</c:v>
                </c:pt>
                <c:pt idx="2099">
                  <c:v>6.31000000000001E-3</c:v>
                </c:pt>
                <c:pt idx="2100">
                  <c:v>5.6669999999999998E-2</c:v>
                </c:pt>
                <c:pt idx="2101">
                  <c:v>6.4960000000000018E-2</c:v>
                </c:pt>
                <c:pt idx="2102">
                  <c:v>2.0760000000000001E-2</c:v>
                </c:pt>
                <c:pt idx="2103">
                  <c:v>2.0899999999999974E-2</c:v>
                </c:pt>
                <c:pt idx="2104">
                  <c:v>2.0000000000000018E-2</c:v>
                </c:pt>
                <c:pt idx="2105">
                  <c:v>1.9750000000000045E-2</c:v>
                </c:pt>
                <c:pt idx="2106">
                  <c:v>2.6079999999999992E-2</c:v>
                </c:pt>
                <c:pt idx="2107">
                  <c:v>1.0419999999999985E-2</c:v>
                </c:pt>
                <c:pt idx="2108">
                  <c:v>7.3100000000000387E-3</c:v>
                </c:pt>
                <c:pt idx="2109">
                  <c:v>9.6700000000000119E-3</c:v>
                </c:pt>
                <c:pt idx="2110">
                  <c:v>8.2300000000000151E-3</c:v>
                </c:pt>
                <c:pt idx="2111">
                  <c:v>2.8319999999999984E-2</c:v>
                </c:pt>
                <c:pt idx="2112">
                  <c:v>3.1799999999999995E-2</c:v>
                </c:pt>
                <c:pt idx="2113">
                  <c:v>1.2470000000000009E-2</c:v>
                </c:pt>
                <c:pt idx="2114">
                  <c:v>1.3010000000000022E-2</c:v>
                </c:pt>
                <c:pt idx="2115">
                  <c:v>1.7390000000000017E-2</c:v>
                </c:pt>
                <c:pt idx="2116">
                  <c:v>1.0959999999999998E-2</c:v>
                </c:pt>
                <c:pt idx="2117">
                  <c:v>1.8339999999999995E-2</c:v>
                </c:pt>
                <c:pt idx="2118">
                  <c:v>2.45999999999999E-3</c:v>
                </c:pt>
                <c:pt idx="2119">
                  <c:v>7.5000000000000067E-4</c:v>
                </c:pt>
                <c:pt idx="2120">
                  <c:v>1.7699999999999938E-3</c:v>
                </c:pt>
                <c:pt idx="2121">
                  <c:v>2.0999999999999908E-3</c:v>
                </c:pt>
                <c:pt idx="2122">
                  <c:v>4.2789999999999995E-2</c:v>
                </c:pt>
                <c:pt idx="2123">
                  <c:v>4.2850000000000027E-2</c:v>
                </c:pt>
                <c:pt idx="2124">
                  <c:v>1.7149999999999999E-2</c:v>
                </c:pt>
                <c:pt idx="2125">
                  <c:v>1.4410000000000006E-2</c:v>
                </c:pt>
                <c:pt idx="2126">
                  <c:v>2.7590000000000003E-2</c:v>
                </c:pt>
                <c:pt idx="2127">
                  <c:v>1.2229999999999991E-2</c:v>
                </c:pt>
                <c:pt idx="2128">
                  <c:v>2.0490000000000008E-2</c:v>
                </c:pt>
                <c:pt idx="2129">
                  <c:v>5.7399999999999951E-3</c:v>
                </c:pt>
                <c:pt idx="2130">
                  <c:v>4.0999999999999925E-3</c:v>
                </c:pt>
                <c:pt idx="2131">
                  <c:v>6.4599999999999935E-3</c:v>
                </c:pt>
                <c:pt idx="2132">
                  <c:v>7.9899999999999971E-3</c:v>
                </c:pt>
                <c:pt idx="2133">
                  <c:v>4.7260000000000024E-2</c:v>
                </c:pt>
                <c:pt idx="2134">
                  <c:v>5.6120000000000003E-2</c:v>
                </c:pt>
                <c:pt idx="2135">
                  <c:v>1.4629999999999976E-2</c:v>
                </c:pt>
                <c:pt idx="2136">
                  <c:v>2.3109999999999964E-2</c:v>
                </c:pt>
                <c:pt idx="2137">
                  <c:v>3.6909999999999998E-2</c:v>
                </c:pt>
                <c:pt idx="2138">
                  <c:v>1.913999999999999E-2</c:v>
                </c:pt>
                <c:pt idx="2139">
                  <c:v>1.7290000000000028E-2</c:v>
                </c:pt>
                <c:pt idx="2140">
                  <c:v>6.6800000000000193E-3</c:v>
                </c:pt>
                <c:pt idx="2141">
                  <c:v>5.6999999999999829E-3</c:v>
                </c:pt>
                <c:pt idx="2142">
                  <c:v>2.5400000000000422E-3</c:v>
                </c:pt>
                <c:pt idx="2143">
                  <c:v>3.4299999999999886E-3</c:v>
                </c:pt>
                <c:pt idx="2144">
                  <c:v>2.3639999999999994E-2</c:v>
                </c:pt>
                <c:pt idx="2145">
                  <c:v>1.5639999999999987E-2</c:v>
                </c:pt>
                <c:pt idx="2146">
                  <c:v>2.0560000000000023E-2</c:v>
                </c:pt>
                <c:pt idx="2147">
                  <c:v>1.6340000000000021E-2</c:v>
                </c:pt>
                <c:pt idx="2148">
                  <c:v>2.3029999999999995E-2</c:v>
                </c:pt>
                <c:pt idx="2149">
                  <c:v>1.6740000000000088E-2</c:v>
                </c:pt>
                <c:pt idx="2150">
                  <c:v>2.1050000000000013E-2</c:v>
                </c:pt>
                <c:pt idx="2151">
                  <c:v>1.8299999999999983E-2</c:v>
                </c:pt>
                <c:pt idx="2152">
                  <c:v>1.0850000000000026E-2</c:v>
                </c:pt>
                <c:pt idx="2153">
                  <c:v>1.9189999999999929E-2</c:v>
                </c:pt>
                <c:pt idx="2154">
                  <c:v>1.4010000000000078E-2</c:v>
                </c:pt>
                <c:pt idx="2155">
                  <c:v>1.7259999999999942E-2</c:v>
                </c:pt>
                <c:pt idx="2156">
                  <c:v>1.4410000000000034E-2</c:v>
                </c:pt>
                <c:pt idx="2157">
                  <c:v>1.6369999999999996E-2</c:v>
                </c:pt>
                <c:pt idx="2158">
                  <c:v>4.0630000000000027E-2</c:v>
                </c:pt>
                <c:pt idx="2159">
                  <c:v>3.0689999999999995E-2</c:v>
                </c:pt>
                <c:pt idx="2160">
                  <c:v>1.2289999999999995E-2</c:v>
                </c:pt>
                <c:pt idx="2161">
                  <c:v>1.8229999999999996E-2</c:v>
                </c:pt>
                <c:pt idx="2162">
                  <c:v>1.0860000000000009E-2</c:v>
                </c:pt>
                <c:pt idx="2163">
                  <c:v>1.0899999999999993E-2</c:v>
                </c:pt>
                <c:pt idx="2164">
                  <c:v>1.3740000000000002E-2</c:v>
                </c:pt>
                <c:pt idx="2165">
                  <c:v>2.6400000000000035E-3</c:v>
                </c:pt>
                <c:pt idx="2166">
                  <c:v>3.7799999999999778E-3</c:v>
                </c:pt>
                <c:pt idx="2167">
                  <c:v>5.1800000000000179E-3</c:v>
                </c:pt>
                <c:pt idx="2168">
                  <c:v>2.5600000000000067E-3</c:v>
                </c:pt>
                <c:pt idx="2169">
                  <c:v>3.6330000000000001E-2</c:v>
                </c:pt>
                <c:pt idx="2170">
                  <c:v>4.355999999999996E-2</c:v>
                </c:pt>
                <c:pt idx="2171">
                  <c:v>1.5380000000000005E-2</c:v>
                </c:pt>
                <c:pt idx="2172">
                  <c:v>1.8360000000000015E-2</c:v>
                </c:pt>
                <c:pt idx="2173">
                  <c:v>1.2639999999999985E-2</c:v>
                </c:pt>
                <c:pt idx="2174">
                  <c:v>2.0949999999999996E-2</c:v>
                </c:pt>
                <c:pt idx="2175">
                  <c:v>1.8809999999999993E-2</c:v>
                </c:pt>
                <c:pt idx="2176">
                  <c:v>3.5699999999999898E-3</c:v>
                </c:pt>
                <c:pt idx="2177">
                  <c:v>4.2399999999999938E-3</c:v>
                </c:pt>
                <c:pt idx="2178">
                  <c:v>6.7099999999999937E-3</c:v>
                </c:pt>
                <c:pt idx="2179">
                  <c:v>3.8399999999999823E-3</c:v>
                </c:pt>
                <c:pt idx="2180">
                  <c:v>5.3269999999999984E-2</c:v>
                </c:pt>
                <c:pt idx="2181">
                  <c:v>5.4169999999999996E-2</c:v>
                </c:pt>
                <c:pt idx="2182">
                  <c:v>2.5129999999999986E-2</c:v>
                </c:pt>
                <c:pt idx="2183">
                  <c:v>2.52E-2</c:v>
                </c:pt>
                <c:pt idx="2184">
                  <c:v>1.5849999999999975E-2</c:v>
                </c:pt>
                <c:pt idx="2185">
                  <c:v>2.2960000000000036E-2</c:v>
                </c:pt>
                <c:pt idx="2186">
                  <c:v>2.4639999999999995E-2</c:v>
                </c:pt>
                <c:pt idx="2187">
                  <c:v>8.8300000000000045E-3</c:v>
                </c:pt>
                <c:pt idx="2188">
                  <c:v>8.2800000000000096E-3</c:v>
                </c:pt>
                <c:pt idx="2189">
                  <c:v>6.6199999999999593E-3</c:v>
                </c:pt>
                <c:pt idx="2190">
                  <c:v>7.8799999999999981E-3</c:v>
                </c:pt>
                <c:pt idx="2191">
                  <c:v>3.0740000000000003E-2</c:v>
                </c:pt>
                <c:pt idx="2192">
                  <c:v>2.969999999999999E-2</c:v>
                </c:pt>
                <c:pt idx="2193">
                  <c:v>8.8499999999999829E-3</c:v>
                </c:pt>
                <c:pt idx="2194">
                  <c:v>9.7599999999999909E-3</c:v>
                </c:pt>
                <c:pt idx="2195">
                  <c:v>1.3920000000000002E-2</c:v>
                </c:pt>
                <c:pt idx="2196">
                  <c:v>1.190999999999999E-2</c:v>
                </c:pt>
                <c:pt idx="2197">
                  <c:v>1.0900000000000007E-2</c:v>
                </c:pt>
                <c:pt idx="2198">
                  <c:v>2.2299999999999959E-3</c:v>
                </c:pt>
                <c:pt idx="2199">
                  <c:v>2.5000000000000022E-4</c:v>
                </c:pt>
                <c:pt idx="2200">
                  <c:v>1.9799999999999957E-3</c:v>
                </c:pt>
                <c:pt idx="2201">
                  <c:v>3.4499999999999947E-3</c:v>
                </c:pt>
                <c:pt idx="2202">
                  <c:v>4.4369999999999993E-2</c:v>
                </c:pt>
                <c:pt idx="2203">
                  <c:v>4.659000000000002E-2</c:v>
                </c:pt>
                <c:pt idx="2204">
                  <c:v>1.4429999999999998E-2</c:v>
                </c:pt>
                <c:pt idx="2205">
                  <c:v>1.7680000000000001E-2</c:v>
                </c:pt>
                <c:pt idx="2206">
                  <c:v>2.2649999999999976E-2</c:v>
                </c:pt>
                <c:pt idx="2207">
                  <c:v>1.2480000000000019E-2</c:v>
                </c:pt>
                <c:pt idx="2208">
                  <c:v>1.9169999999999993E-2</c:v>
                </c:pt>
                <c:pt idx="2209">
                  <c:v>6.0900000000000121E-3</c:v>
                </c:pt>
                <c:pt idx="2210">
                  <c:v>1.1400000000000021E-3</c:v>
                </c:pt>
                <c:pt idx="2211">
                  <c:v>3.6899999999999988E-3</c:v>
                </c:pt>
                <c:pt idx="2212">
                  <c:v>5.1299999999999957E-3</c:v>
                </c:pt>
                <c:pt idx="2213">
                  <c:v>5.3059999999999968E-2</c:v>
                </c:pt>
                <c:pt idx="2214">
                  <c:v>4.6210000000000029E-2</c:v>
                </c:pt>
                <c:pt idx="2215">
                  <c:v>1.9569999999999976E-2</c:v>
                </c:pt>
                <c:pt idx="2216">
                  <c:v>2.0160000000000039E-2</c:v>
                </c:pt>
                <c:pt idx="2217">
                  <c:v>2.052000000000001E-2</c:v>
                </c:pt>
                <c:pt idx="2218">
                  <c:v>1.3659999999999978E-2</c:v>
                </c:pt>
                <c:pt idx="2219">
                  <c:v>1.7710000000000004E-2</c:v>
                </c:pt>
                <c:pt idx="2220">
                  <c:v>7.0700000000000207E-3</c:v>
                </c:pt>
                <c:pt idx="2221">
                  <c:v>4.0800000000000003E-3</c:v>
                </c:pt>
                <c:pt idx="2222">
                  <c:v>1.8000000000000238E-3</c:v>
                </c:pt>
                <c:pt idx="2223">
                  <c:v>7.6699999999999824E-3</c:v>
                </c:pt>
                <c:pt idx="2224">
                  <c:v>2.578999999999998E-2</c:v>
                </c:pt>
                <c:pt idx="2225">
                  <c:v>1.9610000000000016E-2</c:v>
                </c:pt>
                <c:pt idx="2226">
                  <c:v>2.2010000000000085E-2</c:v>
                </c:pt>
                <c:pt idx="2227">
                  <c:v>1.6409999999999925E-2</c:v>
                </c:pt>
                <c:pt idx="2228">
                  <c:v>1.802999999999999E-2</c:v>
                </c:pt>
                <c:pt idx="2229">
                  <c:v>2.1610000000000018E-2</c:v>
                </c:pt>
                <c:pt idx="2230">
                  <c:v>1.9159999999999955E-2</c:v>
                </c:pt>
                <c:pt idx="2231">
                  <c:v>4.0119999999999933E-2</c:v>
                </c:pt>
                <c:pt idx="2232">
                  <c:v>1.315999999999995E-2</c:v>
                </c:pt>
                <c:pt idx="2233">
                  <c:v>1.9869999999999943E-2</c:v>
                </c:pt>
                <c:pt idx="2234">
                  <c:v>1.8529999999999935E-2</c:v>
                </c:pt>
                <c:pt idx="2235">
                  <c:v>2.1819999999999951E-2</c:v>
                </c:pt>
                <c:pt idx="2236">
                  <c:v>1.3399999999999967E-2</c:v>
                </c:pt>
                <c:pt idx="2237">
                  <c:v>2.3739999999999983E-2</c:v>
                </c:pt>
                <c:pt idx="2238">
                  <c:v>4.1319999999999996E-2</c:v>
                </c:pt>
                <c:pt idx="2239">
                  <c:v>5.0369999999999998E-2</c:v>
                </c:pt>
                <c:pt idx="2240">
                  <c:v>2.5050000000000017E-2</c:v>
                </c:pt>
                <c:pt idx="2241">
                  <c:v>2.3559999999999998E-2</c:v>
                </c:pt>
                <c:pt idx="2242">
                  <c:v>1.0080000000000006E-2</c:v>
                </c:pt>
                <c:pt idx="2243">
                  <c:v>1.3089999999999991E-2</c:v>
                </c:pt>
                <c:pt idx="2244">
                  <c:v>1.6490000000000005E-2</c:v>
                </c:pt>
                <c:pt idx="2245">
                  <c:v>3.9399999999999991E-3</c:v>
                </c:pt>
                <c:pt idx="2246">
                  <c:v>2.7699999999999947E-3</c:v>
                </c:pt>
                <c:pt idx="2247">
                  <c:v>3.2999999999999696E-4</c:v>
                </c:pt>
                <c:pt idx="2248">
                  <c:v>2.6200000000000112E-3</c:v>
                </c:pt>
                <c:pt idx="2249">
                  <c:v>3.9989999999999998E-2</c:v>
                </c:pt>
                <c:pt idx="2250">
                  <c:v>3.8840000000000013E-2</c:v>
                </c:pt>
                <c:pt idx="2251">
                  <c:v>1.2259999999999993E-2</c:v>
                </c:pt>
                <c:pt idx="2252">
                  <c:v>3.0920000000000003E-2</c:v>
                </c:pt>
                <c:pt idx="2253">
                  <c:v>1.6559999999999991E-2</c:v>
                </c:pt>
                <c:pt idx="2254">
                  <c:v>2.1540000000000004E-2</c:v>
                </c:pt>
                <c:pt idx="2255">
                  <c:v>2.3340000000000027E-2</c:v>
                </c:pt>
                <c:pt idx="2256">
                  <c:v>6.0299999999999798E-3</c:v>
                </c:pt>
                <c:pt idx="2257">
                  <c:v>4.060000000000008E-3</c:v>
                </c:pt>
                <c:pt idx="2258">
                  <c:v>1.0199999999999931E-3</c:v>
                </c:pt>
                <c:pt idx="2259">
                  <c:v>5.8199999999999918E-3</c:v>
                </c:pt>
                <c:pt idx="2260">
                  <c:v>4.9359999999999959E-2</c:v>
                </c:pt>
                <c:pt idx="2261">
                  <c:v>5.536000000000002E-2</c:v>
                </c:pt>
                <c:pt idx="2262">
                  <c:v>1.4279999999999959E-2</c:v>
                </c:pt>
                <c:pt idx="2263">
                  <c:v>2.2320000000000007E-2</c:v>
                </c:pt>
                <c:pt idx="2264">
                  <c:v>1.7779999999999963E-2</c:v>
                </c:pt>
                <c:pt idx="2265">
                  <c:v>1.7869999999999997E-2</c:v>
                </c:pt>
                <c:pt idx="2266">
                  <c:v>3.0900000000000039E-2</c:v>
                </c:pt>
                <c:pt idx="2267">
                  <c:v>7.7800000000000091E-3</c:v>
                </c:pt>
                <c:pt idx="2268">
                  <c:v>5.5700000000000194E-3</c:v>
                </c:pt>
                <c:pt idx="2269">
                  <c:v>8.0700000000000216E-3</c:v>
                </c:pt>
                <c:pt idx="2270">
                  <c:v>8.0600000000000116E-3</c:v>
                </c:pt>
                <c:pt idx="2271">
                  <c:v>2.5520000000000015E-2</c:v>
                </c:pt>
                <c:pt idx="2272">
                  <c:v>2.357999999999999E-2</c:v>
                </c:pt>
                <c:pt idx="2273">
                  <c:v>1.1410000000000003E-2</c:v>
                </c:pt>
                <c:pt idx="2274">
                  <c:v>1.0429999999999995E-2</c:v>
                </c:pt>
                <c:pt idx="2275">
                  <c:v>1.7180000000000001E-2</c:v>
                </c:pt>
                <c:pt idx="2276">
                  <c:v>1.207999999999998E-2</c:v>
                </c:pt>
                <c:pt idx="2277">
                  <c:v>1.1299999999999977E-2</c:v>
                </c:pt>
                <c:pt idx="2278">
                  <c:v>1.8799999999999928E-3</c:v>
                </c:pt>
                <c:pt idx="2279">
                  <c:v>6.0999999999999943E-4</c:v>
                </c:pt>
                <c:pt idx="2280">
                  <c:v>1.6599999999999948E-3</c:v>
                </c:pt>
                <c:pt idx="2281">
                  <c:v>4.2000000000000093E-3</c:v>
                </c:pt>
                <c:pt idx="2282">
                  <c:v>3.9729999999999988E-2</c:v>
                </c:pt>
                <c:pt idx="2283">
                  <c:v>4.9230000000000024E-2</c:v>
                </c:pt>
                <c:pt idx="2284">
                  <c:v>1.3089999999999991E-2</c:v>
                </c:pt>
                <c:pt idx="2285">
                  <c:v>1.8699999999999994E-2</c:v>
                </c:pt>
                <c:pt idx="2286">
                  <c:v>2.8939999999999994E-2</c:v>
                </c:pt>
                <c:pt idx="2287">
                  <c:v>1.6350000000000003E-2</c:v>
                </c:pt>
                <c:pt idx="2288">
                  <c:v>1.999999999999999E-2</c:v>
                </c:pt>
                <c:pt idx="2289">
                  <c:v>8.649999999999991E-3</c:v>
                </c:pt>
                <c:pt idx="2290">
                  <c:v>4.1100000000000025E-3</c:v>
                </c:pt>
                <c:pt idx="2291">
                  <c:v>5.5399999999999894E-3</c:v>
                </c:pt>
                <c:pt idx="2292">
                  <c:v>5.5800000000000016E-3</c:v>
                </c:pt>
                <c:pt idx="2293">
                  <c:v>5.212E-2</c:v>
                </c:pt>
                <c:pt idx="2294">
                  <c:v>5.3489999999999982E-2</c:v>
                </c:pt>
                <c:pt idx="2295">
                  <c:v>1.9110000000000016E-2</c:v>
                </c:pt>
                <c:pt idx="2296">
                  <c:v>1.8529999999999991E-2</c:v>
                </c:pt>
                <c:pt idx="2297">
                  <c:v>3.0650000000000011E-2</c:v>
                </c:pt>
                <c:pt idx="2298">
                  <c:v>1.535000000000003E-2</c:v>
                </c:pt>
                <c:pt idx="2299">
                  <c:v>2.0850000000000035E-2</c:v>
                </c:pt>
                <c:pt idx="2300">
                  <c:v>8.900000000000019E-3</c:v>
                </c:pt>
                <c:pt idx="2301">
                  <c:v>6.5000000000000058E-3</c:v>
                </c:pt>
                <c:pt idx="2302">
                  <c:v>5.4200000000000359E-3</c:v>
                </c:pt>
                <c:pt idx="2303">
                  <c:v>3.7699999999999956E-3</c:v>
                </c:pt>
                <c:pt idx="2304">
                  <c:v>5.9500000000000108E-3</c:v>
                </c:pt>
                <c:pt idx="2305">
                  <c:v>7.0999999999999952E-3</c:v>
                </c:pt>
                <c:pt idx="2306">
                  <c:v>6.0999999999999943E-3</c:v>
                </c:pt>
                <c:pt idx="2307">
                  <c:v>4.3199999999999905E-3</c:v>
                </c:pt>
                <c:pt idx="2308">
                  <c:v>4.5400000000000162E-3</c:v>
                </c:pt>
                <c:pt idx="2309">
                  <c:v>5.2999999999999992E-3</c:v>
                </c:pt>
                <c:pt idx="2310">
                  <c:v>5.2000000000000102E-3</c:v>
                </c:pt>
                <c:pt idx="2311">
                  <c:v>4.3200000000000183E-3</c:v>
                </c:pt>
                <c:pt idx="2312">
                  <c:v>4.6199999999999852E-3</c:v>
                </c:pt>
                <c:pt idx="2313">
                  <c:v>2.569999999999989E-3</c:v>
                </c:pt>
                <c:pt idx="2314">
                  <c:v>3.7999999999999978E-3</c:v>
                </c:pt>
                <c:pt idx="2315">
                  <c:v>1.0270000000000001E-2</c:v>
                </c:pt>
                <c:pt idx="2316">
                  <c:v>1.4759999999999995E-2</c:v>
                </c:pt>
                <c:pt idx="2317">
                  <c:v>2.9800000000000104E-3</c:v>
                </c:pt>
                <c:pt idx="2318">
                  <c:v>4.3700000000000128E-3</c:v>
                </c:pt>
                <c:pt idx="2319">
                  <c:v>6.9299999999999917E-3</c:v>
                </c:pt>
                <c:pt idx="2320">
                  <c:v>4.6099999999999752E-3</c:v>
                </c:pt>
                <c:pt idx="2321">
                  <c:v>5.8700000000000141E-3</c:v>
                </c:pt>
                <c:pt idx="2322">
                  <c:v>5.2199999999999747E-3</c:v>
                </c:pt>
                <c:pt idx="2323">
                  <c:v>3.1100000000000017E-3</c:v>
                </c:pt>
                <c:pt idx="2324">
                  <c:v>3.1000000000000472E-4</c:v>
                </c:pt>
                <c:pt idx="2325">
                  <c:v>2.8399999999999814E-3</c:v>
                </c:pt>
                <c:pt idx="2326">
                  <c:v>4.049999999999998E-3</c:v>
                </c:pt>
                <c:pt idx="2327">
                  <c:v>7.7200000000000046E-3</c:v>
                </c:pt>
                <c:pt idx="2328">
                  <c:v>3.9600000000000191E-3</c:v>
                </c:pt>
                <c:pt idx="2329">
                  <c:v>3.2399999999999929E-3</c:v>
                </c:pt>
                <c:pt idx="2330">
                  <c:v>6.8099999999999827E-3</c:v>
                </c:pt>
                <c:pt idx="2331">
                  <c:v>5.7100000000000206E-3</c:v>
                </c:pt>
                <c:pt idx="2332">
                  <c:v>7.5199999999999989E-3</c:v>
                </c:pt>
                <c:pt idx="2333">
                  <c:v>6.0099999999999876E-3</c:v>
                </c:pt>
                <c:pt idx="2334">
                  <c:v>2.250000000000002E-3</c:v>
                </c:pt>
                <c:pt idx="2335">
                  <c:v>5.6700000000000084E-3</c:v>
                </c:pt>
                <c:pt idx="2336">
                  <c:v>7.9599999999999949E-3</c:v>
                </c:pt>
                <c:pt idx="2337">
                  <c:v>1.3531999999999995E-2</c:v>
                </c:pt>
                <c:pt idx="2338">
                  <c:v>1.2419999999999994E-2</c:v>
                </c:pt>
                <c:pt idx="2339">
                  <c:v>1.4490999999999997E-2</c:v>
                </c:pt>
                <c:pt idx="2340">
                  <c:v>7.084E-3</c:v>
                </c:pt>
                <c:pt idx="2341">
                  <c:v>4.4790000000000038E-3</c:v>
                </c:pt>
                <c:pt idx="2342">
                  <c:v>5.2750000000000019E-3</c:v>
                </c:pt>
                <c:pt idx="2343">
                  <c:v>7.9460000000000017E-3</c:v>
                </c:pt>
                <c:pt idx="2344">
                  <c:v>1.4469999999999969E-3</c:v>
                </c:pt>
                <c:pt idx="2345">
                  <c:v>1.1279999999999971E-3</c:v>
                </c:pt>
                <c:pt idx="2346">
                  <c:v>1.9699999999999995E-3</c:v>
                </c:pt>
                <c:pt idx="2347">
                  <c:v>1.6959999999999961E-3</c:v>
                </c:pt>
                <c:pt idx="2348">
                  <c:v>1.4509000000000008E-2</c:v>
                </c:pt>
                <c:pt idx="2349">
                  <c:v>1.7591000000000009E-2</c:v>
                </c:pt>
                <c:pt idx="2350">
                  <c:v>1.5648999999999996E-2</c:v>
                </c:pt>
                <c:pt idx="2351">
                  <c:v>6.303000000000003E-3</c:v>
                </c:pt>
                <c:pt idx="2352">
                  <c:v>5.840999999999999E-3</c:v>
                </c:pt>
                <c:pt idx="2353">
                  <c:v>7.8650000000000109E-3</c:v>
                </c:pt>
                <c:pt idx="2354">
                  <c:v>9.4860000000000083E-3</c:v>
                </c:pt>
                <c:pt idx="2355">
                  <c:v>2.1449999999999941E-3</c:v>
                </c:pt>
                <c:pt idx="2356">
                  <c:v>1.9529999999999964E-3</c:v>
                </c:pt>
                <c:pt idx="2357">
                  <c:v>1.7360000000000014E-3</c:v>
                </c:pt>
                <c:pt idx="2358">
                  <c:v>2.5970000000000021E-3</c:v>
                </c:pt>
                <c:pt idx="2359">
                  <c:v>8.8669999999999999E-3</c:v>
                </c:pt>
                <c:pt idx="2360">
                  <c:v>8.7879999999999972E-3</c:v>
                </c:pt>
                <c:pt idx="2361">
                  <c:v>8.3389999999999992E-3</c:v>
                </c:pt>
                <c:pt idx="2362">
                  <c:v>4.2860000000000051E-3</c:v>
                </c:pt>
                <c:pt idx="2363">
                  <c:v>5.0219999999999987E-3</c:v>
                </c:pt>
                <c:pt idx="2364">
                  <c:v>2.6460000000000025E-3</c:v>
                </c:pt>
                <c:pt idx="2365">
                  <c:v>2.7710000000000026E-3</c:v>
                </c:pt>
                <c:pt idx="2366">
                  <c:v>3.7700000000000233E-4</c:v>
                </c:pt>
                <c:pt idx="2367">
                  <c:v>1.9900000000000473E-4</c:v>
                </c:pt>
                <c:pt idx="2368">
                  <c:v>1.7999999999997185E-5</c:v>
                </c:pt>
                <c:pt idx="2369">
                  <c:v>2.8799999999999659E-4</c:v>
                </c:pt>
                <c:pt idx="2370">
                  <c:v>1.5122999999999998E-2</c:v>
                </c:pt>
                <c:pt idx="2371">
                  <c:v>1.4262999999999998E-2</c:v>
                </c:pt>
                <c:pt idx="2372">
                  <c:v>1.4969999999999997E-2</c:v>
                </c:pt>
                <c:pt idx="2373">
                  <c:v>6.8700000000000011E-3</c:v>
                </c:pt>
                <c:pt idx="2374">
                  <c:v>7.306E-3</c:v>
                </c:pt>
                <c:pt idx="2375">
                  <c:v>3.4030000000000032E-3</c:v>
                </c:pt>
                <c:pt idx="2376">
                  <c:v>6.7009999999999986E-3</c:v>
                </c:pt>
                <c:pt idx="2377">
                  <c:v>6.580000000000058E-4</c:v>
                </c:pt>
                <c:pt idx="2378">
                  <c:v>6.9299999999999917E-4</c:v>
                </c:pt>
                <c:pt idx="2379">
                  <c:v>1.2850000000000014E-3</c:v>
                </c:pt>
                <c:pt idx="2380">
                  <c:v>1.6800000000000009E-3</c:v>
                </c:pt>
                <c:pt idx="2381">
                  <c:v>1.7446000000000003E-2</c:v>
                </c:pt>
                <c:pt idx="2382">
                  <c:v>1.8049999999999997E-2</c:v>
                </c:pt>
                <c:pt idx="2383">
                  <c:v>1.7961999999999992E-2</c:v>
                </c:pt>
                <c:pt idx="2384">
                  <c:v>8.4000000000000047E-3</c:v>
                </c:pt>
                <c:pt idx="2385">
                  <c:v>9.8649999999999988E-3</c:v>
                </c:pt>
                <c:pt idx="2386">
                  <c:v>4.3190000000000034E-3</c:v>
                </c:pt>
                <c:pt idx="2387">
                  <c:v>5.8539999999999981E-3</c:v>
                </c:pt>
                <c:pt idx="2388">
                  <c:v>3.1269999999999909E-3</c:v>
                </c:pt>
                <c:pt idx="2389">
                  <c:v>1.5150000000000025E-3</c:v>
                </c:pt>
                <c:pt idx="2390">
                  <c:v>5.6900000000000006E-4</c:v>
                </c:pt>
                <c:pt idx="2391">
                  <c:v>2.5189999999999935E-3</c:v>
                </c:pt>
                <c:pt idx="2392">
                  <c:v>5.579999999999999E-4</c:v>
                </c:pt>
                <c:pt idx="2393">
                  <c:v>3.6300000000000004E-4</c:v>
                </c:pt>
                <c:pt idx="2394">
                  <c:v>6.1599999999999979E-4</c:v>
                </c:pt>
                <c:pt idx="2395">
                  <c:v>5.889999999999999E-4</c:v>
                </c:pt>
                <c:pt idx="2396">
                  <c:v>4.3700000000000011E-4</c:v>
                </c:pt>
                <c:pt idx="2397">
                  <c:v>4.2999999999999983E-4</c:v>
                </c:pt>
                <c:pt idx="2398">
                  <c:v>4.4300000000000003E-4</c:v>
                </c:pt>
                <c:pt idx="2399">
                  <c:v>6.8500000000000006E-4</c:v>
                </c:pt>
                <c:pt idx="2400">
                  <c:v>6.2000000000000011E-4</c:v>
                </c:pt>
                <c:pt idx="2401">
                  <c:v>4.6500000000000014E-4</c:v>
                </c:pt>
                <c:pt idx="2402">
                  <c:v>5.2899999999999996E-4</c:v>
                </c:pt>
                <c:pt idx="2403">
                  <c:v>2.6699999999999988E-4</c:v>
                </c:pt>
                <c:pt idx="2404">
                  <c:v>4.6000000000000034E-5</c:v>
                </c:pt>
                <c:pt idx="2405">
                  <c:v>1.7499999999999981E-4</c:v>
                </c:pt>
                <c:pt idx="2406">
                  <c:v>1.460000000000003E-4</c:v>
                </c:pt>
                <c:pt idx="2407">
                  <c:v>2.0300000000000006E-4</c:v>
                </c:pt>
                <c:pt idx="2408">
                  <c:v>3.0500000000000015E-4</c:v>
                </c:pt>
                <c:pt idx="2409">
                  <c:v>4.7000000000000167E-5</c:v>
                </c:pt>
                <c:pt idx="2410">
                  <c:v>3.039999999999998E-4</c:v>
                </c:pt>
                <c:pt idx="2411">
                  <c:v>8.8999999999999886E-5</c:v>
                </c:pt>
                <c:pt idx="2412">
                  <c:v>1.2999999999999991E-5</c:v>
                </c:pt>
                <c:pt idx="2413">
                  <c:v>3.210000000000001E-4</c:v>
                </c:pt>
                <c:pt idx="2414">
                  <c:v>5.4199999999999995E-4</c:v>
                </c:pt>
                <c:pt idx="2415">
                  <c:v>6.8499999999999985E-4</c:v>
                </c:pt>
                <c:pt idx="2416">
                  <c:v>8.0099999999999963E-4</c:v>
                </c:pt>
                <c:pt idx="2417">
                  <c:v>3.6199999999999991E-4</c:v>
                </c:pt>
                <c:pt idx="2418">
                  <c:v>1.3999999999999993E-4</c:v>
                </c:pt>
                <c:pt idx="2419">
                  <c:v>1.8499999999999983E-4</c:v>
                </c:pt>
                <c:pt idx="2420">
                  <c:v>1.4099999999999963E-4</c:v>
                </c:pt>
                <c:pt idx="2421">
                  <c:v>6.5999999999999653E-5</c:v>
                </c:pt>
                <c:pt idx="2422">
                  <c:v>3.3500000000000023E-4</c:v>
                </c:pt>
                <c:pt idx="2423">
                  <c:v>4.4999999999999988E-4</c:v>
                </c:pt>
                <c:pt idx="2424">
                  <c:v>1.9899999999999996E-4</c:v>
                </c:pt>
                <c:pt idx="2425">
                  <c:v>5.3399999999999997E-4</c:v>
                </c:pt>
                <c:pt idx="2426">
                  <c:v>3.9100000000000007E-4</c:v>
                </c:pt>
                <c:pt idx="2427">
                  <c:v>3.6200000000000013E-4</c:v>
                </c:pt>
                <c:pt idx="2428">
                  <c:v>5.840000000000001E-4</c:v>
                </c:pt>
                <c:pt idx="2429">
                  <c:v>2.81E-4</c:v>
                </c:pt>
                <c:pt idx="2430">
                  <c:v>5.5499999999999994E-4</c:v>
                </c:pt>
                <c:pt idx="2431">
                  <c:v>4.2299999999999977E-4</c:v>
                </c:pt>
                <c:pt idx="2432">
                  <c:v>3.9400000000000004E-4</c:v>
                </c:pt>
                <c:pt idx="2433">
                  <c:v>5.5200000000000019E-4</c:v>
                </c:pt>
                <c:pt idx="2434">
                  <c:v>4.9899999999999988E-4</c:v>
                </c:pt>
                <c:pt idx="2435">
                  <c:v>3.259999999999999E-4</c:v>
                </c:pt>
                <c:pt idx="2436">
                  <c:v>8.4599999999999953E-3</c:v>
                </c:pt>
                <c:pt idx="2437">
                  <c:v>7.9800000000000149E-3</c:v>
                </c:pt>
                <c:pt idx="2438">
                  <c:v>5.6100000000000039E-3</c:v>
                </c:pt>
                <c:pt idx="2439">
                  <c:v>6.1499999999999888E-3</c:v>
                </c:pt>
                <c:pt idx="2440">
                  <c:v>5.7499999999999774E-3</c:v>
                </c:pt>
                <c:pt idx="2441">
                  <c:v>3.7200000000000011E-3</c:v>
                </c:pt>
                <c:pt idx="2442">
                  <c:v>7.5199999999999989E-3</c:v>
                </c:pt>
                <c:pt idx="2443">
                  <c:v>2.5399999999999867E-3</c:v>
                </c:pt>
                <c:pt idx="2444">
                  <c:v>5.5800000000000016E-3</c:v>
                </c:pt>
                <c:pt idx="2445">
                  <c:v>6.629999999999997E-3</c:v>
                </c:pt>
                <c:pt idx="2446">
                  <c:v>9.0900000000000147E-3</c:v>
                </c:pt>
                <c:pt idx="2447">
                  <c:v>1.1609999999999981E-2</c:v>
                </c:pt>
                <c:pt idx="2448">
                  <c:v>9.6499999999999919E-3</c:v>
                </c:pt>
                <c:pt idx="2449">
                  <c:v>7.7099999999999946E-3</c:v>
                </c:pt>
                <c:pt idx="2450">
                  <c:v>6.849999999999995E-3</c:v>
                </c:pt>
                <c:pt idx="2451">
                  <c:v>5.9899999999999953E-3</c:v>
                </c:pt>
                <c:pt idx="2452">
                  <c:v>1.0529999999999984E-2</c:v>
                </c:pt>
                <c:pt idx="2453">
                  <c:v>7.8000000000000014E-3</c:v>
                </c:pt>
                <c:pt idx="2454">
                  <c:v>6.1700000000000088E-3</c:v>
                </c:pt>
                <c:pt idx="2455">
                  <c:v>4.9399999999999999E-3</c:v>
                </c:pt>
                <c:pt idx="2456">
                  <c:v>2.2800000000000042E-3</c:v>
                </c:pt>
                <c:pt idx="2457">
                  <c:v>4.0100000000000136E-3</c:v>
                </c:pt>
                <c:pt idx="2458">
                  <c:v>5.6900000000000006E-3</c:v>
                </c:pt>
                <c:pt idx="2459">
                  <c:v>5.7699999999999974E-3</c:v>
                </c:pt>
                <c:pt idx="2460">
                  <c:v>4.5800000000000007E-3</c:v>
                </c:pt>
                <c:pt idx="2461">
                  <c:v>6.959999999999994E-3</c:v>
                </c:pt>
                <c:pt idx="2462">
                  <c:v>7.9999999999999793E-3</c:v>
                </c:pt>
                <c:pt idx="2463">
                  <c:v>5.9300000000000186E-3</c:v>
                </c:pt>
                <c:pt idx="2464">
                  <c:v>3.4800000000000109E-3</c:v>
                </c:pt>
                <c:pt idx="2465">
                  <c:v>7.9900000000000249E-3</c:v>
                </c:pt>
                <c:pt idx="2466">
                  <c:v>4.8700000000000132E-3</c:v>
                </c:pt>
                <c:pt idx="2467">
                  <c:v>6.8900000000000072E-3</c:v>
                </c:pt>
                <c:pt idx="2468">
                  <c:v>5.2099999999999924E-3</c:v>
                </c:pt>
                <c:pt idx="2469">
                  <c:v>1.3764999999999999E-2</c:v>
                </c:pt>
                <c:pt idx="2470">
                  <c:v>1.4426000000000001E-2</c:v>
                </c:pt>
                <c:pt idx="2471">
                  <c:v>1.5662000000000002E-2</c:v>
                </c:pt>
                <c:pt idx="2472">
                  <c:v>1.0093999999999999E-2</c:v>
                </c:pt>
                <c:pt idx="2473">
                  <c:v>3.4629999999999939E-3</c:v>
                </c:pt>
                <c:pt idx="2474">
                  <c:v>7.1359999999999965E-3</c:v>
                </c:pt>
                <c:pt idx="2475">
                  <c:v>5.1210000000000006E-3</c:v>
                </c:pt>
                <c:pt idx="2476">
                  <c:v>1.0360000000000022E-3</c:v>
                </c:pt>
                <c:pt idx="2477">
                  <c:v>2.1700000000000191E-4</c:v>
                </c:pt>
                <c:pt idx="2478">
                  <c:v>1.1839999999999976E-3</c:v>
                </c:pt>
                <c:pt idx="2479">
                  <c:v>1.1120000000000019E-3</c:v>
                </c:pt>
                <c:pt idx="2480">
                  <c:v>2.3060000000000011E-2</c:v>
                </c:pt>
                <c:pt idx="2481">
                  <c:v>2.3830000000000004E-2</c:v>
                </c:pt>
                <c:pt idx="2482">
                  <c:v>1.9750000000000004E-2</c:v>
                </c:pt>
                <c:pt idx="2483">
                  <c:v>7.3600000000000054E-3</c:v>
                </c:pt>
                <c:pt idx="2484">
                  <c:v>5.5299999999999933E-3</c:v>
                </c:pt>
                <c:pt idx="2485">
                  <c:v>8.7200000000000055E-3</c:v>
                </c:pt>
                <c:pt idx="2486">
                  <c:v>1.0480000000000003E-2</c:v>
                </c:pt>
                <c:pt idx="2487">
                  <c:v>2.5700000000000028E-3</c:v>
                </c:pt>
                <c:pt idx="2488">
                  <c:v>3.6699999999999927E-3</c:v>
                </c:pt>
                <c:pt idx="2489">
                  <c:v>4.4000000000000011E-3</c:v>
                </c:pt>
                <c:pt idx="2490">
                  <c:v>1.8500000000000044E-3</c:v>
                </c:pt>
                <c:pt idx="2491">
                  <c:v>1.2458000000000004E-2</c:v>
                </c:pt>
                <c:pt idx="2492">
                  <c:v>9.7249999999999975E-3</c:v>
                </c:pt>
                <c:pt idx="2493">
                  <c:v>1.3332999999999998E-2</c:v>
                </c:pt>
                <c:pt idx="2494">
                  <c:v>3.821999999999999E-3</c:v>
                </c:pt>
                <c:pt idx="2495">
                  <c:v>6.3439999999999955E-3</c:v>
                </c:pt>
                <c:pt idx="2496">
                  <c:v>2.9309999999999961E-3</c:v>
                </c:pt>
                <c:pt idx="2497">
                  <c:v>5.0229999999999997E-3</c:v>
                </c:pt>
                <c:pt idx="2498">
                  <c:v>9.9099999999999883E-4</c:v>
                </c:pt>
                <c:pt idx="2499">
                  <c:v>3.1100000000000572E-4</c:v>
                </c:pt>
                <c:pt idx="2500">
                  <c:v>5.0800000000000151E-4</c:v>
                </c:pt>
                <c:pt idx="2501">
                  <c:v>1.3620000000000021E-3</c:v>
                </c:pt>
                <c:pt idx="2502">
                  <c:v>1.6063999999999995E-2</c:v>
                </c:pt>
                <c:pt idx="2503">
                  <c:v>1.4885999999999996E-2</c:v>
                </c:pt>
                <c:pt idx="2504">
                  <c:v>1.4909000000000006E-2</c:v>
                </c:pt>
                <c:pt idx="2505">
                  <c:v>4.718E-3</c:v>
                </c:pt>
                <c:pt idx="2506">
                  <c:v>8.7399999999999978E-3</c:v>
                </c:pt>
                <c:pt idx="2507">
                  <c:v>5.5959999999999899E-3</c:v>
                </c:pt>
                <c:pt idx="2508">
                  <c:v>7.3739999999999917E-3</c:v>
                </c:pt>
                <c:pt idx="2509">
                  <c:v>2.5770000000000098E-3</c:v>
                </c:pt>
                <c:pt idx="2510">
                  <c:v>8.1599999999999728E-4</c:v>
                </c:pt>
                <c:pt idx="2511">
                  <c:v>1.0869999999999908E-3</c:v>
                </c:pt>
                <c:pt idx="2512">
                  <c:v>2.0840000000000025E-3</c:v>
                </c:pt>
                <c:pt idx="2513">
                  <c:v>1.8568999999999988E-2</c:v>
                </c:pt>
                <c:pt idx="2514">
                  <c:v>2.0854999999999999E-2</c:v>
                </c:pt>
                <c:pt idx="2515">
                  <c:v>2.0119999999999999E-2</c:v>
                </c:pt>
                <c:pt idx="2516">
                  <c:v>6.8949999999999984E-3</c:v>
                </c:pt>
                <c:pt idx="2517">
                  <c:v>1.1746999999999994E-2</c:v>
                </c:pt>
                <c:pt idx="2518">
                  <c:v>6.2859999999999999E-3</c:v>
                </c:pt>
                <c:pt idx="2519">
                  <c:v>8.8859999999999911E-3</c:v>
                </c:pt>
                <c:pt idx="2520">
                  <c:v>2.1670000000000023E-3</c:v>
                </c:pt>
                <c:pt idx="2521">
                  <c:v>1.3529999999999931E-3</c:v>
                </c:pt>
                <c:pt idx="2522">
                  <c:v>3.2049999999999995E-3</c:v>
                </c:pt>
                <c:pt idx="2523">
                  <c:v>1.2080000000000007E-3</c:v>
                </c:pt>
                <c:pt idx="2524">
                  <c:v>8.7599999999999983E-4</c:v>
                </c:pt>
                <c:pt idx="2525">
                  <c:v>7.1900000000000002E-4</c:v>
                </c:pt>
                <c:pt idx="2526">
                  <c:v>9.1500000000000001E-4</c:v>
                </c:pt>
                <c:pt idx="2527">
                  <c:v>8.2200000000000003E-4</c:v>
                </c:pt>
                <c:pt idx="2528">
                  <c:v>7.8300000000000006E-4</c:v>
                </c:pt>
                <c:pt idx="2529">
                  <c:v>6.2300000000000007E-4</c:v>
                </c:pt>
                <c:pt idx="2530">
                  <c:v>4.9100000000000012E-4</c:v>
                </c:pt>
                <c:pt idx="2531">
                  <c:v>3.3600000000000014E-4</c:v>
                </c:pt>
                <c:pt idx="2532">
                  <c:v>6.1499999999999988E-4</c:v>
                </c:pt>
                <c:pt idx="2533">
                  <c:v>4.3399999999999992E-4</c:v>
                </c:pt>
                <c:pt idx="2534">
                  <c:v>7.5100000000000015E-4</c:v>
                </c:pt>
                <c:pt idx="2535">
                  <c:v>6.3000000000000122E-5</c:v>
                </c:pt>
                <c:pt idx="2536">
                  <c:v>2.0600000000000002E-4</c:v>
                </c:pt>
                <c:pt idx="2537">
                  <c:v>1.34E-4</c:v>
                </c:pt>
                <c:pt idx="2538">
                  <c:v>2.8899999999999976E-4</c:v>
                </c:pt>
                <c:pt idx="2539">
                  <c:v>4.6999999999999733E-5</c:v>
                </c:pt>
                <c:pt idx="2540">
                  <c:v>3.0999999999999995E-4</c:v>
                </c:pt>
                <c:pt idx="2541">
                  <c:v>1.6299999999999995E-4</c:v>
                </c:pt>
                <c:pt idx="2542">
                  <c:v>1.820000000000003E-4</c:v>
                </c:pt>
                <c:pt idx="2543">
                  <c:v>5.0199999999999984E-4</c:v>
                </c:pt>
                <c:pt idx="2544">
                  <c:v>3.3499999999999979E-4</c:v>
                </c:pt>
                <c:pt idx="2545">
                  <c:v>3.0500000000000015E-4</c:v>
                </c:pt>
                <c:pt idx="2546">
                  <c:v>6.6800000000000019E-4</c:v>
                </c:pt>
                <c:pt idx="2547">
                  <c:v>1.098E-3</c:v>
                </c:pt>
                <c:pt idx="2548">
                  <c:v>5.639999999999994E-4</c:v>
                </c:pt>
                <c:pt idx="2549">
                  <c:v>4.3099999999999996E-4</c:v>
                </c:pt>
                <c:pt idx="2550">
                  <c:v>1.4700000000000043E-4</c:v>
                </c:pt>
                <c:pt idx="2551">
                  <c:v>6.7999999999999484E-5</c:v>
                </c:pt>
                <c:pt idx="2552">
                  <c:v>3.1000000000000645E-5</c:v>
                </c:pt>
                <c:pt idx="2553">
                  <c:v>1.1900000000000018E-4</c:v>
                </c:pt>
                <c:pt idx="2554">
                  <c:v>2.5700000000000028E-4</c:v>
                </c:pt>
                <c:pt idx="2555">
                  <c:v>1.9899999999999952E-4</c:v>
                </c:pt>
                <c:pt idx="2556">
                  <c:v>2.4299999999999929E-4</c:v>
                </c:pt>
                <c:pt idx="2557">
                  <c:v>7.6400000000000036E-4</c:v>
                </c:pt>
                <c:pt idx="2558">
                  <c:v>7.8899999999999977E-4</c:v>
                </c:pt>
                <c:pt idx="2559">
                  <c:v>4.1100000000000034E-4</c:v>
                </c:pt>
                <c:pt idx="2560">
                  <c:v>4.4399999999999995E-4</c:v>
                </c:pt>
                <c:pt idx="2561">
                  <c:v>6.8500000000000028E-4</c:v>
                </c:pt>
                <c:pt idx="2562">
                  <c:v>7.8799999999999986E-4</c:v>
                </c:pt>
                <c:pt idx="2563">
                  <c:v>5.840000000000001E-4</c:v>
                </c:pt>
                <c:pt idx="2564">
                  <c:v>3.5200000000000032E-4</c:v>
                </c:pt>
                <c:pt idx="2565">
                  <c:v>5.7700000000000004E-4</c:v>
                </c:pt>
                <c:pt idx="2566">
                  <c:v>3.9099999999999985E-4</c:v>
                </c:pt>
                <c:pt idx="2567">
                  <c:v>5.5699999999999999E-4</c:v>
                </c:pt>
                <c:pt idx="2568">
                  <c:v>9.4100000000000295E-3</c:v>
                </c:pt>
                <c:pt idx="2569">
                  <c:v>1.2060000000000015E-2</c:v>
                </c:pt>
                <c:pt idx="2570">
                  <c:v>7.9099999999999726E-3</c:v>
                </c:pt>
                <c:pt idx="2571">
                  <c:v>1.0480000000000045E-2</c:v>
                </c:pt>
                <c:pt idx="2572">
                  <c:v>9.5600000000000129E-3</c:v>
                </c:pt>
                <c:pt idx="2573">
                  <c:v>9.1700000000000115E-3</c:v>
                </c:pt>
                <c:pt idx="2574">
                  <c:v>1.0450000000000015E-2</c:v>
                </c:pt>
                <c:pt idx="2575">
                  <c:v>1.0060000000000013E-2</c:v>
                </c:pt>
                <c:pt idx="2576">
                  <c:v>9.1199999999999615E-3</c:v>
                </c:pt>
                <c:pt idx="2577">
                  <c:v>4.840000000000011E-3</c:v>
                </c:pt>
                <c:pt idx="2578">
                  <c:v>8.979999999999988E-3</c:v>
                </c:pt>
                <c:pt idx="2579">
                  <c:v>2.2280000000000022E-2</c:v>
                </c:pt>
                <c:pt idx="2580">
                  <c:v>1.528999999999997E-2</c:v>
                </c:pt>
                <c:pt idx="2581">
                  <c:v>9.4199999999999839E-3</c:v>
                </c:pt>
                <c:pt idx="2582">
                  <c:v>1.1220000000000008E-2</c:v>
                </c:pt>
                <c:pt idx="2583">
                  <c:v>1.2170000000000014E-2</c:v>
                </c:pt>
                <c:pt idx="2584">
                  <c:v>1.0309999999999986E-2</c:v>
                </c:pt>
                <c:pt idx="2585">
                  <c:v>1.0639999999999983E-2</c:v>
                </c:pt>
                <c:pt idx="2586">
                  <c:v>5.9000000000000163E-3</c:v>
                </c:pt>
                <c:pt idx="2587">
                  <c:v>3.6399999999999766E-3</c:v>
                </c:pt>
                <c:pt idx="2588">
                  <c:v>6.6100000000000048E-3</c:v>
                </c:pt>
                <c:pt idx="2589">
                  <c:v>1.2249999999999983E-2</c:v>
                </c:pt>
                <c:pt idx="2590">
                  <c:v>1.4869999999999994E-2</c:v>
                </c:pt>
                <c:pt idx="2591">
                  <c:v>1.1809999999999987E-2</c:v>
                </c:pt>
                <c:pt idx="2592">
                  <c:v>9.3900000000000095E-3</c:v>
                </c:pt>
                <c:pt idx="2593">
                  <c:v>9.8099999999999854E-3</c:v>
                </c:pt>
                <c:pt idx="2594">
                  <c:v>1.151000000000002E-2</c:v>
                </c:pt>
                <c:pt idx="2595">
                  <c:v>9.7399999999999709E-3</c:v>
                </c:pt>
                <c:pt idx="2596">
                  <c:v>4.98000000000004E-3</c:v>
                </c:pt>
                <c:pt idx="2597">
                  <c:v>1.0500000000000009E-2</c:v>
                </c:pt>
                <c:pt idx="2598">
                  <c:v>1.0830000000000006E-2</c:v>
                </c:pt>
                <c:pt idx="2599">
                  <c:v>9.9699999999999789E-3</c:v>
                </c:pt>
                <c:pt idx="2600">
                  <c:v>9.079999999999977E-3</c:v>
                </c:pt>
                <c:pt idx="2601">
                  <c:v>2.4315000000000003E-2</c:v>
                </c:pt>
                <c:pt idx="2602">
                  <c:v>2.0671000000000009E-2</c:v>
                </c:pt>
                <c:pt idx="2603">
                  <c:v>1.9318999999999989E-2</c:v>
                </c:pt>
                <c:pt idx="2604">
                  <c:v>1.0358000000000006E-2</c:v>
                </c:pt>
                <c:pt idx="2605">
                  <c:v>4.7589999999999993E-3</c:v>
                </c:pt>
                <c:pt idx="2606">
                  <c:v>6.0599999999999959E-3</c:v>
                </c:pt>
                <c:pt idx="2607">
                  <c:v>9.3900000000000095E-3</c:v>
                </c:pt>
                <c:pt idx="2608">
                  <c:v>3.4210000000000074E-3</c:v>
                </c:pt>
                <c:pt idx="2609">
                  <c:v>2.1950000000000025E-3</c:v>
                </c:pt>
                <c:pt idx="2610">
                  <c:v>3.7309999999999982E-3</c:v>
                </c:pt>
                <c:pt idx="2611">
                  <c:v>3.1169999999999948E-3</c:v>
                </c:pt>
                <c:pt idx="2612">
                  <c:v>2.2999999999999993E-2</c:v>
                </c:pt>
                <c:pt idx="2613">
                  <c:v>2.6529999999999984E-2</c:v>
                </c:pt>
                <c:pt idx="2614">
                  <c:v>2.7899999999999994E-2</c:v>
                </c:pt>
                <c:pt idx="2615">
                  <c:v>9.2800000000000105E-3</c:v>
                </c:pt>
                <c:pt idx="2616">
                  <c:v>5.6399999999999922E-3</c:v>
                </c:pt>
                <c:pt idx="2617">
                  <c:v>1.2230000000000005E-2</c:v>
                </c:pt>
                <c:pt idx="2618">
                  <c:v>1.2840000000000018E-2</c:v>
                </c:pt>
                <c:pt idx="2619">
                  <c:v>1.810000000000006E-3</c:v>
                </c:pt>
                <c:pt idx="2620">
                  <c:v>2.1800000000000014E-3</c:v>
                </c:pt>
                <c:pt idx="2621">
                  <c:v>4.6599999999999975E-3</c:v>
                </c:pt>
                <c:pt idx="2622">
                  <c:v>2.3200000000000026E-3</c:v>
                </c:pt>
                <c:pt idx="2623">
                  <c:v>1.594799999999999E-2</c:v>
                </c:pt>
                <c:pt idx="2624">
                  <c:v>1.6042000000000001E-2</c:v>
                </c:pt>
                <c:pt idx="2625">
                  <c:v>1.6522000000000002E-2</c:v>
                </c:pt>
                <c:pt idx="2626">
                  <c:v>6.1119999999999994E-3</c:v>
                </c:pt>
                <c:pt idx="2627">
                  <c:v>8.3029999999999979E-3</c:v>
                </c:pt>
                <c:pt idx="2628">
                  <c:v>6.4480000000000023E-3</c:v>
                </c:pt>
                <c:pt idx="2629">
                  <c:v>6.1700000000000019E-3</c:v>
                </c:pt>
                <c:pt idx="2630">
                  <c:v>3.8000000000003309E-5</c:v>
                </c:pt>
                <c:pt idx="2631">
                  <c:v>2.8200000000000447E-4</c:v>
                </c:pt>
                <c:pt idx="2632">
                  <c:v>7.8200000000000491E-4</c:v>
                </c:pt>
                <c:pt idx="2633">
                  <c:v>6.7299999999999999E-4</c:v>
                </c:pt>
                <c:pt idx="2634">
                  <c:v>2.4399999999999991E-2</c:v>
                </c:pt>
                <c:pt idx="2635">
                  <c:v>2.5980000000000017E-2</c:v>
                </c:pt>
                <c:pt idx="2636">
                  <c:v>2.3259999999999989E-2</c:v>
                </c:pt>
                <c:pt idx="2637">
                  <c:v>7.6099999999999918E-3</c:v>
                </c:pt>
                <c:pt idx="2638">
                  <c:v>1.1749999999999997E-2</c:v>
                </c:pt>
                <c:pt idx="2639">
                  <c:v>6.750000000000006E-3</c:v>
                </c:pt>
                <c:pt idx="2640">
                  <c:v>1.1410000000000003E-2</c:v>
                </c:pt>
                <c:pt idx="2641">
                  <c:v>2.0999999999999908E-3</c:v>
                </c:pt>
                <c:pt idx="2642">
                  <c:v>1.7500000000000016E-3</c:v>
                </c:pt>
                <c:pt idx="2643">
                  <c:v>1.8199999999999883E-3</c:v>
                </c:pt>
                <c:pt idx="2644">
                  <c:v>2.4899999999999922E-3</c:v>
                </c:pt>
                <c:pt idx="2645">
                  <c:v>2.3990000000000011E-2</c:v>
                </c:pt>
                <c:pt idx="2646">
                  <c:v>2.2659999999999986E-2</c:v>
                </c:pt>
                <c:pt idx="2647">
                  <c:v>2.7600000000000013E-2</c:v>
                </c:pt>
                <c:pt idx="2648">
                  <c:v>1.1160000000000003E-2</c:v>
                </c:pt>
                <c:pt idx="2649">
                  <c:v>1.2749999999999984E-2</c:v>
                </c:pt>
                <c:pt idx="2650">
                  <c:v>7.080000000000003E-3</c:v>
                </c:pt>
                <c:pt idx="2651">
                  <c:v>8.1600000000000006E-3</c:v>
                </c:pt>
                <c:pt idx="2652">
                  <c:v>3.8699999999999846E-3</c:v>
                </c:pt>
                <c:pt idx="2653">
                  <c:v>1.5000000000000013E-3</c:v>
                </c:pt>
                <c:pt idx="2654">
                  <c:v>3.2099999999999906E-3</c:v>
                </c:pt>
                <c:pt idx="2655">
                  <c:v>4.2299999999999838E-3</c:v>
                </c:pt>
                <c:pt idx="2656">
                  <c:v>1.0440000000000002E-3</c:v>
                </c:pt>
                <c:pt idx="2657">
                  <c:v>9.8899999999999986E-4</c:v>
                </c:pt>
                <c:pt idx="2658">
                  <c:v>1.0939999999999999E-3</c:v>
                </c:pt>
                <c:pt idx="2659">
                  <c:v>7.5099999999999993E-4</c:v>
                </c:pt>
                <c:pt idx="2660">
                  <c:v>1.1250000000000001E-3</c:v>
                </c:pt>
                <c:pt idx="2661">
                  <c:v>1.0789999999999997E-3</c:v>
                </c:pt>
                <c:pt idx="2662">
                  <c:v>9.1899999999999968E-4</c:v>
                </c:pt>
                <c:pt idx="2663">
                  <c:v>9.0699999999999982E-4</c:v>
                </c:pt>
                <c:pt idx="2664">
                  <c:v>9.7299999999999991E-4</c:v>
                </c:pt>
                <c:pt idx="2665">
                  <c:v>9.9899999999999989E-4</c:v>
                </c:pt>
                <c:pt idx="2666">
                  <c:v>1.0350000000000003E-3</c:v>
                </c:pt>
                <c:pt idx="2667">
                  <c:v>4.2299999999999977E-4</c:v>
                </c:pt>
                <c:pt idx="2668">
                  <c:v>5.3600000000000002E-4</c:v>
                </c:pt>
                <c:pt idx="2669">
                  <c:v>1.6400000000000008E-4</c:v>
                </c:pt>
                <c:pt idx="2670">
                  <c:v>4.9700000000000005E-4</c:v>
                </c:pt>
                <c:pt idx="2671">
                  <c:v>3.9600000000000008E-4</c:v>
                </c:pt>
                <c:pt idx="2672">
                  <c:v>2.5799999999999998E-4</c:v>
                </c:pt>
                <c:pt idx="2673">
                  <c:v>6.7200000000000029E-4</c:v>
                </c:pt>
                <c:pt idx="2674">
                  <c:v>2.3000000000000451E-5</c:v>
                </c:pt>
                <c:pt idx="2675">
                  <c:v>3.3E-4</c:v>
                </c:pt>
                <c:pt idx="2676">
                  <c:v>7.0799999999999943E-4</c:v>
                </c:pt>
                <c:pt idx="2677">
                  <c:v>5.8600000000000015E-4</c:v>
                </c:pt>
                <c:pt idx="2678">
                  <c:v>5.3800000000000028E-4</c:v>
                </c:pt>
                <c:pt idx="2679">
                  <c:v>4.9699999999999918E-4</c:v>
                </c:pt>
                <c:pt idx="2680">
                  <c:v>1.3010000000000009E-3</c:v>
                </c:pt>
                <c:pt idx="2681">
                  <c:v>2.6699999999999988E-4</c:v>
                </c:pt>
                <c:pt idx="2682">
                  <c:v>3.3000000000000043E-4</c:v>
                </c:pt>
                <c:pt idx="2683">
                  <c:v>3.3599999999999949E-4</c:v>
                </c:pt>
                <c:pt idx="2684">
                  <c:v>6.569999999999996E-4</c:v>
                </c:pt>
                <c:pt idx="2685">
                  <c:v>3.0200000000000018E-4</c:v>
                </c:pt>
                <c:pt idx="2686">
                  <c:v>8.0400000000000003E-4</c:v>
                </c:pt>
                <c:pt idx="2687">
                  <c:v>1.0500000000000006E-4</c:v>
                </c:pt>
                <c:pt idx="2688">
                  <c:v>1.3500000000000057E-4</c:v>
                </c:pt>
                <c:pt idx="2689">
                  <c:v>6.8899999999999951E-4</c:v>
                </c:pt>
                <c:pt idx="2690">
                  <c:v>7.1499999999999992E-4</c:v>
                </c:pt>
                <c:pt idx="2691">
                  <c:v>7.1100000000000026E-4</c:v>
                </c:pt>
                <c:pt idx="2692">
                  <c:v>1.0410000000000003E-3</c:v>
                </c:pt>
                <c:pt idx="2693">
                  <c:v>8.9400000000000026E-4</c:v>
                </c:pt>
                <c:pt idx="2694">
                  <c:v>8.2500000000000021E-4</c:v>
                </c:pt>
                <c:pt idx="2695">
                  <c:v>8.2700000000000004E-4</c:v>
                </c:pt>
                <c:pt idx="2696">
                  <c:v>1.3550000000000003E-3</c:v>
                </c:pt>
                <c:pt idx="2697">
                  <c:v>8.0999999999999996E-4</c:v>
                </c:pt>
                <c:pt idx="2698">
                  <c:v>8.4900000000000036E-4</c:v>
                </c:pt>
                <c:pt idx="2699">
                  <c:v>1.0070000000000001E-3</c:v>
                </c:pt>
                <c:pt idx="2700">
                  <c:v>4.5900000000000107E-3</c:v>
                </c:pt>
                <c:pt idx="2701">
                  <c:v>3.6499999999999866E-3</c:v>
                </c:pt>
                <c:pt idx="2702">
                  <c:v>7.8999999999998516E-4</c:v>
                </c:pt>
                <c:pt idx="2703">
                  <c:v>1.5499999999999958E-3</c:v>
                </c:pt>
                <c:pt idx="2704">
                  <c:v>5.3900000000000059E-3</c:v>
                </c:pt>
                <c:pt idx="2705">
                  <c:v>4.819999999999991E-3</c:v>
                </c:pt>
                <c:pt idx="2706">
                  <c:v>3.1199999999999839E-3</c:v>
                </c:pt>
                <c:pt idx="2707">
                  <c:v>3.5000000000000031E-3</c:v>
                </c:pt>
                <c:pt idx="2708">
                  <c:v>4.2600000000000138E-3</c:v>
                </c:pt>
                <c:pt idx="2709">
                  <c:v>4.4099999999999973E-3</c:v>
                </c:pt>
                <c:pt idx="2710">
                  <c:v>4.4999999999999762E-3</c:v>
                </c:pt>
                <c:pt idx="2711">
                  <c:v>6.8199999999999927E-3</c:v>
                </c:pt>
                <c:pt idx="2712">
                  <c:v>6.5700000000000064E-3</c:v>
                </c:pt>
                <c:pt idx="2713">
                  <c:v>6.0999999999999943E-4</c:v>
                </c:pt>
                <c:pt idx="2714">
                  <c:v>3.8800000000000084E-3</c:v>
                </c:pt>
                <c:pt idx="2715">
                  <c:v>5.5599999999999955E-3</c:v>
                </c:pt>
                <c:pt idx="2716">
                  <c:v>2.9799999999999965E-3</c:v>
                </c:pt>
                <c:pt idx="2717">
                  <c:v>3.2800000000000051E-3</c:v>
                </c:pt>
                <c:pt idx="2718">
                  <c:v>5.5000000000000049E-3</c:v>
                </c:pt>
                <c:pt idx="2719">
                  <c:v>1.6100000000000003E-3</c:v>
                </c:pt>
                <c:pt idx="2720">
                  <c:v>3.15E-3</c:v>
                </c:pt>
                <c:pt idx="2721">
                  <c:v>5.1199999999999996E-3</c:v>
                </c:pt>
                <c:pt idx="2722">
                  <c:v>5.4000000000000159E-3</c:v>
                </c:pt>
                <c:pt idx="2723">
                  <c:v>4.1799999999999893E-3</c:v>
                </c:pt>
                <c:pt idx="2724">
                  <c:v>5.8799999999999963E-3</c:v>
                </c:pt>
                <c:pt idx="2725">
                  <c:v>3.2000000000000084E-3</c:v>
                </c:pt>
                <c:pt idx="2726">
                  <c:v>7.1999999999999842E-4</c:v>
                </c:pt>
                <c:pt idx="2727">
                  <c:v>4.2200000000000015E-3</c:v>
                </c:pt>
                <c:pt idx="2728">
                  <c:v>1.3199999999999878E-3</c:v>
                </c:pt>
                <c:pt idx="2729">
                  <c:v>3.2300000000000106E-3</c:v>
                </c:pt>
                <c:pt idx="2730">
                  <c:v>2.7099999999999902E-3</c:v>
                </c:pt>
                <c:pt idx="2731">
                  <c:v>2.3299999999999987E-3</c:v>
                </c:pt>
                <c:pt idx="2732">
                  <c:v>5.5800000000000016E-3</c:v>
                </c:pt>
                <c:pt idx="2733">
                  <c:v>9.4899999999999984E-3</c:v>
                </c:pt>
                <c:pt idx="2734">
                  <c:v>9.4640000000000002E-3</c:v>
                </c:pt>
                <c:pt idx="2735">
                  <c:v>9.7979999999999942E-3</c:v>
                </c:pt>
                <c:pt idx="2736">
                  <c:v>3.6529999999999965E-3</c:v>
                </c:pt>
                <c:pt idx="2737">
                  <c:v>4.8520000000000021E-3</c:v>
                </c:pt>
                <c:pt idx="2738">
                  <c:v>3.4360000000000016E-3</c:v>
                </c:pt>
                <c:pt idx="2739">
                  <c:v>3.1400000000000039E-3</c:v>
                </c:pt>
                <c:pt idx="2740">
                  <c:v>8.6399999999999672E-4</c:v>
                </c:pt>
                <c:pt idx="2741">
                  <c:v>2.0400000000000279E-4</c:v>
                </c:pt>
                <c:pt idx="2742">
                  <c:v>8.1099999999999922E-4</c:v>
                </c:pt>
                <c:pt idx="2743">
                  <c:v>1.4259999999999967E-3</c:v>
                </c:pt>
                <c:pt idx="2744">
                  <c:v>9.5999999999999974E-3</c:v>
                </c:pt>
                <c:pt idx="2745">
                  <c:v>8.8019999999999973E-3</c:v>
                </c:pt>
                <c:pt idx="2746">
                  <c:v>8.0100000000000032E-3</c:v>
                </c:pt>
                <c:pt idx="2747">
                  <c:v>3.5610000000000017E-3</c:v>
                </c:pt>
                <c:pt idx="2748">
                  <c:v>4.8139999999999988E-3</c:v>
                </c:pt>
                <c:pt idx="2749">
                  <c:v>4.1850000000000012E-3</c:v>
                </c:pt>
                <c:pt idx="2750">
                  <c:v>4.4609999999999997E-3</c:v>
                </c:pt>
                <c:pt idx="2751">
                  <c:v>7.6500000000000179E-4</c:v>
                </c:pt>
                <c:pt idx="2752">
                  <c:v>1.0860000000000036E-3</c:v>
                </c:pt>
                <c:pt idx="2753">
                  <c:v>7.5899999999999579E-4</c:v>
                </c:pt>
                <c:pt idx="2754">
                  <c:v>1.0370000000000032E-3</c:v>
                </c:pt>
                <c:pt idx="2755">
                  <c:v>1.3340999999999999E-2</c:v>
                </c:pt>
                <c:pt idx="2756">
                  <c:v>1.0000000000000002E-2</c:v>
                </c:pt>
                <c:pt idx="2757">
                  <c:v>1.1471000000000002E-2</c:v>
                </c:pt>
                <c:pt idx="2758">
                  <c:v>4.6530000000000044E-3</c:v>
                </c:pt>
                <c:pt idx="2759">
                  <c:v>4.6409999999999993E-3</c:v>
                </c:pt>
                <c:pt idx="2760">
                  <c:v>3.3819999999999961E-3</c:v>
                </c:pt>
                <c:pt idx="2761">
                  <c:v>5.9429999999999969E-3</c:v>
                </c:pt>
                <c:pt idx="2762">
                  <c:v>8.5199999999999859E-4</c:v>
                </c:pt>
                <c:pt idx="2763">
                  <c:v>2.1899999999999975E-3</c:v>
                </c:pt>
                <c:pt idx="2764">
                  <c:v>2.0170000000000049E-3</c:v>
                </c:pt>
                <c:pt idx="2765">
                  <c:v>1.8460000000000004E-3</c:v>
                </c:pt>
                <c:pt idx="2766">
                  <c:v>1.0636E-2</c:v>
                </c:pt>
                <c:pt idx="2767">
                  <c:v>9.1660000000000005E-3</c:v>
                </c:pt>
                <c:pt idx="2768">
                  <c:v>1.0761E-2</c:v>
                </c:pt>
                <c:pt idx="2769">
                  <c:v>2.9360000000000011E-3</c:v>
                </c:pt>
                <c:pt idx="2770">
                  <c:v>3.039E-3</c:v>
                </c:pt>
                <c:pt idx="2771">
                  <c:v>5.2340000000000025E-3</c:v>
                </c:pt>
                <c:pt idx="2772">
                  <c:v>3.148000000000005E-3</c:v>
                </c:pt>
                <c:pt idx="2773">
                  <c:v>8.6599999999999872E-4</c:v>
                </c:pt>
                <c:pt idx="2774">
                  <c:v>3.7899999999999739E-4</c:v>
                </c:pt>
                <c:pt idx="2775">
                  <c:v>1.7640000000000017E-3</c:v>
                </c:pt>
                <c:pt idx="2776">
                  <c:v>5.4599999999999788E-4</c:v>
                </c:pt>
                <c:pt idx="2777">
                  <c:v>9.4949999999999965E-3</c:v>
                </c:pt>
                <c:pt idx="2778">
                  <c:v>1.0541000000000002E-2</c:v>
                </c:pt>
                <c:pt idx="2779">
                  <c:v>1.0595999999999994E-2</c:v>
                </c:pt>
                <c:pt idx="2780">
                  <c:v>4.6030000000000029E-3</c:v>
                </c:pt>
                <c:pt idx="2781">
                  <c:v>4.4550000000000006E-3</c:v>
                </c:pt>
                <c:pt idx="2782">
                  <c:v>5.9239999999999987E-3</c:v>
                </c:pt>
                <c:pt idx="2783">
                  <c:v>4.5220000000000052E-3</c:v>
                </c:pt>
                <c:pt idx="2784">
                  <c:v>1.0879999999999987E-3</c:v>
                </c:pt>
                <c:pt idx="2785">
                  <c:v>1.0620000000000004E-3</c:v>
                </c:pt>
                <c:pt idx="2786">
                  <c:v>1.6930000000000001E-3</c:v>
                </c:pt>
                <c:pt idx="2787">
                  <c:v>2.7200000000000141E-4</c:v>
                </c:pt>
                <c:pt idx="2788">
                  <c:v>3.8699999999999997E-4</c:v>
                </c:pt>
                <c:pt idx="2789">
                  <c:v>2.8499999999999988E-4</c:v>
                </c:pt>
                <c:pt idx="2790">
                  <c:v>5.7200000000000003E-4</c:v>
                </c:pt>
                <c:pt idx="2791">
                  <c:v>2.7599999999999999E-4</c:v>
                </c:pt>
                <c:pt idx="2792">
                  <c:v>2.7799999999999993E-4</c:v>
                </c:pt>
                <c:pt idx="2793">
                  <c:v>3.8599999999999984E-4</c:v>
                </c:pt>
                <c:pt idx="2794">
                  <c:v>4.1899999999999988E-4</c:v>
                </c:pt>
                <c:pt idx="2795">
                  <c:v>3.659999999999999E-4</c:v>
                </c:pt>
                <c:pt idx="2796">
                  <c:v>2.3099999999999998E-4</c:v>
                </c:pt>
                <c:pt idx="2797">
                  <c:v>1.6299999999999995E-4</c:v>
                </c:pt>
                <c:pt idx="2798">
                  <c:v>3.6300000000000015E-4</c:v>
                </c:pt>
                <c:pt idx="2799">
                  <c:v>1.2799999999999986E-4</c:v>
                </c:pt>
                <c:pt idx="2800">
                  <c:v>1.3799999999999988E-4</c:v>
                </c:pt>
                <c:pt idx="2801">
                  <c:v>7.4000000000000064E-5</c:v>
                </c:pt>
                <c:pt idx="2802">
                  <c:v>9.3000000000000201E-5</c:v>
                </c:pt>
                <c:pt idx="2803">
                  <c:v>1.34E-4</c:v>
                </c:pt>
                <c:pt idx="2804">
                  <c:v>5.7999999999999892E-5</c:v>
                </c:pt>
                <c:pt idx="2805">
                  <c:v>1.7299999999999998E-4</c:v>
                </c:pt>
                <c:pt idx="2806">
                  <c:v>1.8000000000000004E-5</c:v>
                </c:pt>
                <c:pt idx="2807">
                  <c:v>9.4000000000000116E-5</c:v>
                </c:pt>
                <c:pt idx="2808">
                  <c:v>2.1300000000000008E-4</c:v>
                </c:pt>
                <c:pt idx="2809">
                  <c:v>1.16E-4</c:v>
                </c:pt>
                <c:pt idx="2810">
                  <c:v>4.1400000000000031E-4</c:v>
                </c:pt>
                <c:pt idx="2811">
                  <c:v>2.4499999999999999E-4</c:v>
                </c:pt>
                <c:pt idx="2812">
                  <c:v>4.0700000000000024E-4</c:v>
                </c:pt>
                <c:pt idx="2813">
                  <c:v>1.4499999999999973E-4</c:v>
                </c:pt>
                <c:pt idx="2814">
                  <c:v>1.0500000000000006E-4</c:v>
                </c:pt>
                <c:pt idx="2815">
                  <c:v>1.9799999999999983E-4</c:v>
                </c:pt>
                <c:pt idx="2816">
                  <c:v>3.2000000000000344E-5</c:v>
                </c:pt>
                <c:pt idx="2817">
                  <c:v>3.0000000000000079E-5</c:v>
                </c:pt>
                <c:pt idx="2818">
                  <c:v>1.1300000000000025E-4</c:v>
                </c:pt>
                <c:pt idx="2819">
                  <c:v>2.6699999999999988E-4</c:v>
                </c:pt>
                <c:pt idx="2820">
                  <c:v>3.1500000000000018E-4</c:v>
                </c:pt>
                <c:pt idx="2821">
                  <c:v>3.1400000000000004E-4</c:v>
                </c:pt>
                <c:pt idx="2822">
                  <c:v>3.5300000000000002E-4</c:v>
                </c:pt>
                <c:pt idx="2823">
                  <c:v>3.5800000000000003E-4</c:v>
                </c:pt>
                <c:pt idx="2824">
                  <c:v>2.8499999999999988E-4</c:v>
                </c:pt>
                <c:pt idx="2825">
                  <c:v>1.9300000000000003E-4</c:v>
                </c:pt>
                <c:pt idx="2826">
                  <c:v>4.239999999999999E-4</c:v>
                </c:pt>
                <c:pt idx="2827">
                  <c:v>2.6399999999999991E-4</c:v>
                </c:pt>
                <c:pt idx="2828">
                  <c:v>2.1500000000000013E-4</c:v>
                </c:pt>
                <c:pt idx="2829">
                  <c:v>3.1900000000000006E-4</c:v>
                </c:pt>
                <c:pt idx="2830">
                  <c:v>2.9700000000000017E-4</c:v>
                </c:pt>
                <c:pt idx="2831">
                  <c:v>3.1600000000000009E-4</c:v>
                </c:pt>
                <c:pt idx="2832">
                  <c:v>7.7099999999999946E-3</c:v>
                </c:pt>
                <c:pt idx="2833">
                  <c:v>1.0859999999999981E-2</c:v>
                </c:pt>
                <c:pt idx="2834">
                  <c:v>1.799999999999996E-3</c:v>
                </c:pt>
                <c:pt idx="2835">
                  <c:v>8.4600000000000231E-3</c:v>
                </c:pt>
                <c:pt idx="2836">
                  <c:v>7.3699999999999877E-3</c:v>
                </c:pt>
                <c:pt idx="2837">
                  <c:v>5.6000000000000216E-3</c:v>
                </c:pt>
                <c:pt idx="2838">
                  <c:v>4.9900000000000222E-3</c:v>
                </c:pt>
                <c:pt idx="2839">
                  <c:v>4.1299999999999948E-3</c:v>
                </c:pt>
                <c:pt idx="2840">
                  <c:v>4.4200000000000073E-3</c:v>
                </c:pt>
                <c:pt idx="2841">
                  <c:v>4.0400000000000158E-3</c:v>
                </c:pt>
                <c:pt idx="2842">
                  <c:v>6.5800000000000025E-3</c:v>
                </c:pt>
                <c:pt idx="2843">
                  <c:v>1.2080000000000007E-2</c:v>
                </c:pt>
                <c:pt idx="2844">
                  <c:v>7.9200000000000104E-3</c:v>
                </c:pt>
                <c:pt idx="2845">
                  <c:v>7.1499999999999897E-3</c:v>
                </c:pt>
                <c:pt idx="2846">
                  <c:v>8.6200000000000165E-3</c:v>
                </c:pt>
                <c:pt idx="2847">
                  <c:v>7.069999999999993E-3</c:v>
                </c:pt>
                <c:pt idx="2848">
                  <c:v>7.4600000000000222E-3</c:v>
                </c:pt>
                <c:pt idx="2849">
                  <c:v>1.1509999999999992E-2</c:v>
                </c:pt>
                <c:pt idx="2850">
                  <c:v>5.3300000000000014E-3</c:v>
                </c:pt>
                <c:pt idx="2851">
                  <c:v>4.2399999999999938E-3</c:v>
                </c:pt>
                <c:pt idx="2852">
                  <c:v>7.5299999999999812E-3</c:v>
                </c:pt>
                <c:pt idx="2853">
                  <c:v>4.5099999999999862E-3</c:v>
                </c:pt>
                <c:pt idx="2854">
                  <c:v>7.9000000000000181E-3</c:v>
                </c:pt>
                <c:pt idx="2855">
                  <c:v>1.100000000000001E-2</c:v>
                </c:pt>
                <c:pt idx="2856">
                  <c:v>3.2400000000000206E-3</c:v>
                </c:pt>
                <c:pt idx="2857">
                  <c:v>2.5499999999999967E-3</c:v>
                </c:pt>
                <c:pt idx="2858">
                  <c:v>7.1700000000000097E-3</c:v>
                </c:pt>
                <c:pt idx="2859">
                  <c:v>4.720000000000002E-3</c:v>
                </c:pt>
                <c:pt idx="2860">
                  <c:v>7.0300000000000085E-3</c:v>
                </c:pt>
                <c:pt idx="2861">
                  <c:v>4.709999999999992E-3</c:v>
                </c:pt>
                <c:pt idx="2862">
                  <c:v>4.4700000000000017E-3</c:v>
                </c:pt>
                <c:pt idx="2863">
                  <c:v>7.6499999999999901E-3</c:v>
                </c:pt>
                <c:pt idx="2864">
                  <c:v>4.0099999999999858E-3</c:v>
                </c:pt>
                <c:pt idx="2865">
                  <c:v>1.3215999999999992E-2</c:v>
                </c:pt>
                <c:pt idx="2866">
                  <c:v>1.1644999999999996E-2</c:v>
                </c:pt>
                <c:pt idx="2867">
                  <c:v>1.4509999999999995E-2</c:v>
                </c:pt>
                <c:pt idx="2868">
                  <c:v>5.5909999999999987E-3</c:v>
                </c:pt>
                <c:pt idx="2869">
                  <c:v>8.7320000000000036E-3</c:v>
                </c:pt>
                <c:pt idx="2870">
                  <c:v>3.8499999999999993E-3</c:v>
                </c:pt>
                <c:pt idx="2871">
                  <c:v>5.9619999999999951E-3</c:v>
                </c:pt>
                <c:pt idx="2872">
                  <c:v>1.3950000000000004E-3</c:v>
                </c:pt>
                <c:pt idx="2873">
                  <c:v>1.2030000000000027E-3</c:v>
                </c:pt>
                <c:pt idx="2874">
                  <c:v>1.1870000000000006E-3</c:v>
                </c:pt>
                <c:pt idx="2875">
                  <c:v>1.5219999999999956E-3</c:v>
                </c:pt>
                <c:pt idx="2876">
                  <c:v>1.5786999999999995E-2</c:v>
                </c:pt>
                <c:pt idx="2877">
                  <c:v>1.6321999999999989E-2</c:v>
                </c:pt>
                <c:pt idx="2878">
                  <c:v>1.9147999999999998E-2</c:v>
                </c:pt>
                <c:pt idx="2879">
                  <c:v>4.7920000000000046E-3</c:v>
                </c:pt>
                <c:pt idx="2880">
                  <c:v>1.0789000000000007E-2</c:v>
                </c:pt>
                <c:pt idx="2881">
                  <c:v>4.4229999999999964E-3</c:v>
                </c:pt>
                <c:pt idx="2882">
                  <c:v>7.0730000000000098E-3</c:v>
                </c:pt>
                <c:pt idx="2883">
                  <c:v>4.1400000000000048E-3</c:v>
                </c:pt>
                <c:pt idx="2884">
                  <c:v>1.5939999999999982E-3</c:v>
                </c:pt>
                <c:pt idx="2885">
                  <c:v>1.7749999999999988E-3</c:v>
                </c:pt>
                <c:pt idx="2886">
                  <c:v>1.124E-3</c:v>
                </c:pt>
                <c:pt idx="2887">
                  <c:v>1.8849999999999992E-2</c:v>
                </c:pt>
                <c:pt idx="2888">
                  <c:v>1.7479999999999996E-2</c:v>
                </c:pt>
                <c:pt idx="2889">
                  <c:v>1.9000000000000003E-2</c:v>
                </c:pt>
                <c:pt idx="2890">
                  <c:v>6.6999999999999976E-3</c:v>
                </c:pt>
                <c:pt idx="2891">
                  <c:v>7.3500000000000093E-3</c:v>
                </c:pt>
                <c:pt idx="2892">
                  <c:v>6.629999999999997E-3</c:v>
                </c:pt>
                <c:pt idx="2893">
                  <c:v>8.0700000000000077E-3</c:v>
                </c:pt>
                <c:pt idx="2894">
                  <c:v>2.9099999999999959E-3</c:v>
                </c:pt>
                <c:pt idx="2895">
                  <c:v>1.5000000000000013E-3</c:v>
                </c:pt>
                <c:pt idx="2896">
                  <c:v>1.6900000000000109E-3</c:v>
                </c:pt>
                <c:pt idx="2897">
                  <c:v>2.3669999999999941E-3</c:v>
                </c:pt>
                <c:pt idx="2898">
                  <c:v>1.1094E-2</c:v>
                </c:pt>
                <c:pt idx="2899">
                  <c:v>1.1466000000000004E-2</c:v>
                </c:pt>
                <c:pt idx="2900">
                  <c:v>9.5969999999999944E-3</c:v>
                </c:pt>
                <c:pt idx="2901">
                  <c:v>3.5659999999999997E-3</c:v>
                </c:pt>
                <c:pt idx="2902">
                  <c:v>4.151999999999996E-3</c:v>
                </c:pt>
                <c:pt idx="2903">
                  <c:v>5.4639999999999966E-3</c:v>
                </c:pt>
                <c:pt idx="2904">
                  <c:v>4.3979999999999991E-3</c:v>
                </c:pt>
                <c:pt idx="2905">
                  <c:v>1.0840000000000016E-3</c:v>
                </c:pt>
                <c:pt idx="2906">
                  <c:v>5.1199999999999857E-4</c:v>
                </c:pt>
                <c:pt idx="2907">
                  <c:v>6.9000000000000311E-4</c:v>
                </c:pt>
                <c:pt idx="2908">
                  <c:v>9.2700000000000421E-4</c:v>
                </c:pt>
                <c:pt idx="2909">
                  <c:v>1.9419000000000006E-2</c:v>
                </c:pt>
                <c:pt idx="2910">
                  <c:v>1.3372999999999996E-2</c:v>
                </c:pt>
                <c:pt idx="2911">
                  <c:v>1.6269999999999993E-2</c:v>
                </c:pt>
                <c:pt idx="2912">
                  <c:v>6.0819999999999902E-3</c:v>
                </c:pt>
                <c:pt idx="2913">
                  <c:v>7.8849999999999892E-3</c:v>
                </c:pt>
                <c:pt idx="2914">
                  <c:v>1.0742000000000002E-2</c:v>
                </c:pt>
                <c:pt idx="2915">
                  <c:v>4.6919999999999878E-3</c:v>
                </c:pt>
                <c:pt idx="2916">
                  <c:v>3.3200000000001284E-4</c:v>
                </c:pt>
                <c:pt idx="2917">
                  <c:v>1.9789999999999947E-3</c:v>
                </c:pt>
                <c:pt idx="2918">
                  <c:v>1.6950000000000021E-3</c:v>
                </c:pt>
                <c:pt idx="2919">
                  <c:v>9.0900000000000702E-4</c:v>
                </c:pt>
                <c:pt idx="2920">
                  <c:v>6.5600000000000012E-4</c:v>
                </c:pt>
                <c:pt idx="2921">
                  <c:v>6.4000000000000016E-4</c:v>
                </c:pt>
                <c:pt idx="2922">
                  <c:v>8.690000000000002E-4</c:v>
                </c:pt>
                <c:pt idx="2923">
                  <c:v>6.9199999999999991E-4</c:v>
                </c:pt>
                <c:pt idx="2924">
                  <c:v>5.7600000000000012E-4</c:v>
                </c:pt>
                <c:pt idx="2925">
                  <c:v>7.2500000000000017E-4</c:v>
                </c:pt>
                <c:pt idx="2926">
                  <c:v>6.2699999999999995E-4</c:v>
                </c:pt>
                <c:pt idx="2927">
                  <c:v>6.370000000000002E-4</c:v>
                </c:pt>
                <c:pt idx="2928">
                  <c:v>5.5199999999999997E-4</c:v>
                </c:pt>
                <c:pt idx="2929">
                  <c:v>7.7500000000000008E-4</c:v>
                </c:pt>
                <c:pt idx="2930">
                  <c:v>7.3799999999999994E-4</c:v>
                </c:pt>
                <c:pt idx="2931">
                  <c:v>1.5200000000000023E-4</c:v>
                </c:pt>
                <c:pt idx="2932">
                  <c:v>1.2200000000000015E-4</c:v>
                </c:pt>
                <c:pt idx="2933">
                  <c:v>1.1699999999999992E-4</c:v>
                </c:pt>
                <c:pt idx="2934">
                  <c:v>1.3699999999999997E-4</c:v>
                </c:pt>
                <c:pt idx="2935">
                  <c:v>1.9700000000000013E-4</c:v>
                </c:pt>
                <c:pt idx="2936">
                  <c:v>2.4999999999999849E-5</c:v>
                </c:pt>
                <c:pt idx="2937">
                  <c:v>2.5900000000000012E-4</c:v>
                </c:pt>
                <c:pt idx="2938">
                  <c:v>2.1199999999999995E-4</c:v>
                </c:pt>
                <c:pt idx="2939">
                  <c:v>3.3499999999999979E-4</c:v>
                </c:pt>
                <c:pt idx="2940">
                  <c:v>3.4399999999999969E-4</c:v>
                </c:pt>
                <c:pt idx="2941">
                  <c:v>4.5899999999999977E-4</c:v>
                </c:pt>
                <c:pt idx="2942">
                  <c:v>4.7900000000000026E-4</c:v>
                </c:pt>
                <c:pt idx="2943">
                  <c:v>5.0500000000000024E-4</c:v>
                </c:pt>
                <c:pt idx="2944">
                  <c:v>3.4700000000000009E-4</c:v>
                </c:pt>
                <c:pt idx="2945">
                  <c:v>7.3999999999999413E-5</c:v>
                </c:pt>
                <c:pt idx="2946">
                  <c:v>9.0000000000003272E-6</c:v>
                </c:pt>
                <c:pt idx="2947">
                  <c:v>8.2999999999999741E-5</c:v>
                </c:pt>
                <c:pt idx="2948">
                  <c:v>3.1299999999999991E-4</c:v>
                </c:pt>
                <c:pt idx="2949">
                  <c:v>1.5800000000000015E-4</c:v>
                </c:pt>
                <c:pt idx="2950">
                  <c:v>3.2800000000000017E-4</c:v>
                </c:pt>
                <c:pt idx="2951">
                  <c:v>1.6400000000000008E-4</c:v>
                </c:pt>
                <c:pt idx="2952">
                  <c:v>4.1699999999999984E-4</c:v>
                </c:pt>
                <c:pt idx="2953">
                  <c:v>7.4099999999999991E-4</c:v>
                </c:pt>
                <c:pt idx="2954">
                  <c:v>5.4599999999999961E-4</c:v>
                </c:pt>
                <c:pt idx="2955">
                  <c:v>6.9999999999999967E-4</c:v>
                </c:pt>
                <c:pt idx="2956">
                  <c:v>4.3200000000000009E-4</c:v>
                </c:pt>
                <c:pt idx="2957">
                  <c:v>4.9100000000000012E-4</c:v>
                </c:pt>
                <c:pt idx="2958">
                  <c:v>6.6E-4</c:v>
                </c:pt>
                <c:pt idx="2959">
                  <c:v>3.749999999999999E-4</c:v>
                </c:pt>
                <c:pt idx="2960">
                  <c:v>6.0899999999999995E-4</c:v>
                </c:pt>
                <c:pt idx="2961">
                  <c:v>6.1499999999999988E-4</c:v>
                </c:pt>
                <c:pt idx="2962">
                  <c:v>4.7699999999999999E-4</c:v>
                </c:pt>
                <c:pt idx="2963">
                  <c:v>5.6899999999999984E-4</c:v>
                </c:pt>
                <c:pt idx="2964">
                  <c:v>1.1129999999999973E-2</c:v>
                </c:pt>
                <c:pt idx="2965">
                  <c:v>9.9599999999999689E-3</c:v>
                </c:pt>
                <c:pt idx="2966">
                  <c:v>6.9800000000000417E-3</c:v>
                </c:pt>
                <c:pt idx="2967">
                  <c:v>7.8799999999999981E-3</c:v>
                </c:pt>
                <c:pt idx="2968">
                  <c:v>6.5900000000000403E-3</c:v>
                </c:pt>
                <c:pt idx="2969">
                  <c:v>8.75999999999999E-3</c:v>
                </c:pt>
                <c:pt idx="2970">
                  <c:v>6.2599999999999878E-3</c:v>
                </c:pt>
                <c:pt idx="2971">
                  <c:v>7.0899999999999852E-3</c:v>
                </c:pt>
                <c:pt idx="2972">
                  <c:v>4.2600000000000415E-3</c:v>
                </c:pt>
                <c:pt idx="2973">
                  <c:v>4.9600000000000199E-3</c:v>
                </c:pt>
                <c:pt idx="2974">
                  <c:v>7.8799999999999981E-3</c:v>
                </c:pt>
                <c:pt idx="2975">
                  <c:v>1.6929999999999973E-2</c:v>
                </c:pt>
                <c:pt idx="2976">
                  <c:v>1.8230000000000024E-2</c:v>
                </c:pt>
                <c:pt idx="2977">
                  <c:v>6.0499999999999721E-3</c:v>
                </c:pt>
                <c:pt idx="2978">
                  <c:v>1.1099999999999971E-2</c:v>
                </c:pt>
                <c:pt idx="2979">
                  <c:v>9.7799999999999832E-3</c:v>
                </c:pt>
                <c:pt idx="2980">
                  <c:v>6.4599999999999935E-3</c:v>
                </c:pt>
                <c:pt idx="2981">
                  <c:v>5.1100000000000034E-3</c:v>
                </c:pt>
                <c:pt idx="2982">
                  <c:v>3.4399999999999986E-3</c:v>
                </c:pt>
                <c:pt idx="2983">
                  <c:v>5.8699999999999863E-3</c:v>
                </c:pt>
                <c:pt idx="2984">
                  <c:v>5.7100000000000206E-3</c:v>
                </c:pt>
                <c:pt idx="2985">
                  <c:v>8.539999999999992E-3</c:v>
                </c:pt>
                <c:pt idx="2986">
                  <c:v>1.2959999999999972E-2</c:v>
                </c:pt>
                <c:pt idx="2987">
                  <c:v>8.6999999999999855E-3</c:v>
                </c:pt>
                <c:pt idx="2988">
                  <c:v>8.6899999999999755E-3</c:v>
                </c:pt>
                <c:pt idx="2989">
                  <c:v>9.3100000000000405E-3</c:v>
                </c:pt>
                <c:pt idx="2990">
                  <c:v>2.8099999999999792E-3</c:v>
                </c:pt>
                <c:pt idx="2991">
                  <c:v>6.6399999999999793E-3</c:v>
                </c:pt>
                <c:pt idx="2992">
                  <c:v>3.7000000000000366E-3</c:v>
                </c:pt>
                <c:pt idx="2993">
                  <c:v>9.9899999999999989E-3</c:v>
                </c:pt>
                <c:pt idx="2994">
                  <c:v>9.5799999999999774E-3</c:v>
                </c:pt>
                <c:pt idx="2995">
                  <c:v>2.5700000000000167E-3</c:v>
                </c:pt>
                <c:pt idx="2996">
                  <c:v>9.7000000000000419E-3</c:v>
                </c:pt>
                <c:pt idx="2997">
                  <c:v>1.7122999999999999E-2</c:v>
                </c:pt>
                <c:pt idx="2998">
                  <c:v>1.7590999999999996E-2</c:v>
                </c:pt>
                <c:pt idx="2999">
                  <c:v>1.8734000000000001E-2</c:v>
                </c:pt>
                <c:pt idx="3000">
                  <c:v>5.5330000000000101E-3</c:v>
                </c:pt>
                <c:pt idx="3001">
                  <c:v>1.0367000000000001E-2</c:v>
                </c:pt>
                <c:pt idx="3002">
                  <c:v>6.7259999999999959E-3</c:v>
                </c:pt>
                <c:pt idx="3003">
                  <c:v>6.6250000000000059E-3</c:v>
                </c:pt>
                <c:pt idx="3004">
                  <c:v>1.341999999999996E-3</c:v>
                </c:pt>
                <c:pt idx="3005">
                  <c:v>5.2200000000000857E-4</c:v>
                </c:pt>
                <c:pt idx="3006">
                  <c:v>2.4699999999999722E-4</c:v>
                </c:pt>
                <c:pt idx="3007">
                  <c:v>1.5209999999999946E-3</c:v>
                </c:pt>
                <c:pt idx="3008">
                  <c:v>2.0585999999999993E-2</c:v>
                </c:pt>
                <c:pt idx="3009">
                  <c:v>1.5811000000000006E-2</c:v>
                </c:pt>
                <c:pt idx="3010">
                  <c:v>2.0506999999999997E-2</c:v>
                </c:pt>
                <c:pt idx="3011">
                  <c:v>4.2970000000000091E-3</c:v>
                </c:pt>
                <c:pt idx="3012">
                  <c:v>1.3049000000000005E-2</c:v>
                </c:pt>
                <c:pt idx="3013">
                  <c:v>7.4929999999999997E-3</c:v>
                </c:pt>
                <c:pt idx="3014">
                  <c:v>7.871000000000003E-3</c:v>
                </c:pt>
                <c:pt idx="3015">
                  <c:v>2.026E-3</c:v>
                </c:pt>
                <c:pt idx="3016">
                  <c:v>1.3670000000000071E-3</c:v>
                </c:pt>
                <c:pt idx="3017">
                  <c:v>2.0680000000000004E-3</c:v>
                </c:pt>
                <c:pt idx="3018">
                  <c:v>1.8680000000000085E-3</c:v>
                </c:pt>
                <c:pt idx="3019">
                  <c:v>2.7799999999999991E-2</c:v>
                </c:pt>
                <c:pt idx="3020">
                  <c:v>2.2019999999999984E-2</c:v>
                </c:pt>
                <c:pt idx="3021">
                  <c:v>2.1540000000000004E-2</c:v>
                </c:pt>
                <c:pt idx="3022">
                  <c:v>8.6999999999999855E-3</c:v>
                </c:pt>
                <c:pt idx="3023">
                  <c:v>1.1449999999999988E-2</c:v>
                </c:pt>
                <c:pt idx="3024">
                  <c:v>9.0800000000000047E-3</c:v>
                </c:pt>
                <c:pt idx="3025">
                  <c:v>9.7400000000000264E-3</c:v>
                </c:pt>
                <c:pt idx="3026">
                  <c:v>2.8499999999999914E-3</c:v>
                </c:pt>
                <c:pt idx="3027">
                  <c:v>1.7600000000000116E-3</c:v>
                </c:pt>
                <c:pt idx="3028">
                  <c:v>3.5400000000000154E-3</c:v>
                </c:pt>
                <c:pt idx="3029">
                  <c:v>2.8400000000000092E-3</c:v>
                </c:pt>
                <c:pt idx="3030">
                  <c:v>1.4409000000000005E-2</c:v>
                </c:pt>
                <c:pt idx="3031">
                  <c:v>1.0519000000000001E-2</c:v>
                </c:pt>
                <c:pt idx="3032">
                  <c:v>1.3631000000000004E-2</c:v>
                </c:pt>
                <c:pt idx="3033">
                  <c:v>3.0869999999999995E-3</c:v>
                </c:pt>
                <c:pt idx="3034">
                  <c:v>4.3959999999999971E-3</c:v>
                </c:pt>
                <c:pt idx="3035">
                  <c:v>6.288999999999996E-3</c:v>
                </c:pt>
                <c:pt idx="3036">
                  <c:v>5.1119999999999985E-3</c:v>
                </c:pt>
                <c:pt idx="3037">
                  <c:v>2.7299999999999547E-4</c:v>
                </c:pt>
                <c:pt idx="3038">
                  <c:v>8.3199999999999941E-4</c:v>
                </c:pt>
                <c:pt idx="3039">
                  <c:v>1.1800000000000005E-3</c:v>
                </c:pt>
                <c:pt idx="3040">
                  <c:v>6.3699999999999868E-4</c:v>
                </c:pt>
                <c:pt idx="3041">
                  <c:v>1.8432000000000004E-2</c:v>
                </c:pt>
                <c:pt idx="3042">
                  <c:v>2.0082000000000003E-2</c:v>
                </c:pt>
                <c:pt idx="3043">
                  <c:v>2.0928000000000002E-2</c:v>
                </c:pt>
                <c:pt idx="3044">
                  <c:v>6.0449999999999948E-3</c:v>
                </c:pt>
                <c:pt idx="3045">
                  <c:v>8.9189999999999964E-3</c:v>
                </c:pt>
                <c:pt idx="3046">
                  <c:v>1.1001000000000011E-2</c:v>
                </c:pt>
                <c:pt idx="3047">
                  <c:v>5.1159999999999956E-3</c:v>
                </c:pt>
                <c:pt idx="3048">
                  <c:v>2.7500000000000024E-3</c:v>
                </c:pt>
                <c:pt idx="3049">
                  <c:v>8.4299999999999653E-4</c:v>
                </c:pt>
                <c:pt idx="3050">
                  <c:v>2.6430000000000065E-3</c:v>
                </c:pt>
                <c:pt idx="3051">
                  <c:v>5.8099999999999818E-4</c:v>
                </c:pt>
                <c:pt idx="3052">
                  <c:v>8.7700000000000018E-4</c:v>
                </c:pt>
                <c:pt idx="3053">
                  <c:v>1.0380000000000003E-3</c:v>
                </c:pt>
                <c:pt idx="3054">
                  <c:v>6.6199999999999983E-4</c:v>
                </c:pt>
                <c:pt idx="3055">
                  <c:v>6.3699999999999998E-4</c:v>
                </c:pt>
                <c:pt idx="3056">
                  <c:v>8.9000000000000017E-4</c:v>
                </c:pt>
                <c:pt idx="3057">
                  <c:v>7.4299999999999974E-4</c:v>
                </c:pt>
                <c:pt idx="3058">
                  <c:v>5.8300000000000018E-4</c:v>
                </c:pt>
                <c:pt idx="3059">
                  <c:v>1.9000000000000006E-4</c:v>
                </c:pt>
                <c:pt idx="3060">
                  <c:v>5.6499999999999996E-4</c:v>
                </c:pt>
                <c:pt idx="3061">
                  <c:v>7.9500000000000013E-4</c:v>
                </c:pt>
                <c:pt idx="3062">
                  <c:v>5.9800000000000022E-4</c:v>
                </c:pt>
                <c:pt idx="3063">
                  <c:v>1.4400000000000003E-4</c:v>
                </c:pt>
                <c:pt idx="3064">
                  <c:v>6.7999999999999918E-5</c:v>
                </c:pt>
                <c:pt idx="3065">
                  <c:v>1.2699999999999994E-4</c:v>
                </c:pt>
                <c:pt idx="3066">
                  <c:v>2.0000000000000009E-4</c:v>
                </c:pt>
                <c:pt idx="3067">
                  <c:v>2.0100000000000022E-4</c:v>
                </c:pt>
                <c:pt idx="3068">
                  <c:v>3.0499999999999972E-4</c:v>
                </c:pt>
                <c:pt idx="3069">
                  <c:v>2.1100000000000025E-4</c:v>
                </c:pt>
                <c:pt idx="3070">
                  <c:v>3.1999999999999997E-4</c:v>
                </c:pt>
                <c:pt idx="3071">
                  <c:v>3.4199999999999986E-4</c:v>
                </c:pt>
                <c:pt idx="3072">
                  <c:v>6.1900000000000019E-4</c:v>
                </c:pt>
                <c:pt idx="3073">
                  <c:v>1.910000000000002E-4</c:v>
                </c:pt>
                <c:pt idx="3074">
                  <c:v>4.7599999999999986E-4</c:v>
                </c:pt>
                <c:pt idx="3075">
                  <c:v>6.6599999999999993E-4</c:v>
                </c:pt>
                <c:pt idx="3076">
                  <c:v>8.2799999999999974E-4</c:v>
                </c:pt>
                <c:pt idx="3077">
                  <c:v>2.1000000000000185E-5</c:v>
                </c:pt>
                <c:pt idx="3078">
                  <c:v>1.0799999999999959E-4</c:v>
                </c:pt>
                <c:pt idx="3079">
                  <c:v>1.8000000000000654E-5</c:v>
                </c:pt>
                <c:pt idx="3080">
                  <c:v>3.770000000000006E-4</c:v>
                </c:pt>
                <c:pt idx="3081">
                  <c:v>4.4999999999999901E-5</c:v>
                </c:pt>
                <c:pt idx="3082">
                  <c:v>2.329999999999997E-4</c:v>
                </c:pt>
                <c:pt idx="3083">
                  <c:v>8.1300000000000035E-4</c:v>
                </c:pt>
                <c:pt idx="3084">
                  <c:v>6.100000000000003E-4</c:v>
                </c:pt>
                <c:pt idx="3085">
                  <c:v>5.4400000000000021E-4</c:v>
                </c:pt>
                <c:pt idx="3086">
                  <c:v>3.3899999999999989E-4</c:v>
                </c:pt>
                <c:pt idx="3087">
                  <c:v>5.579999999999999E-4</c:v>
                </c:pt>
                <c:pt idx="3088">
                  <c:v>7.3599999999999968E-4</c:v>
                </c:pt>
                <c:pt idx="3089">
                  <c:v>5.4199999999999995E-4</c:v>
                </c:pt>
                <c:pt idx="3090">
                  <c:v>6.020000000000001E-4</c:v>
                </c:pt>
                <c:pt idx="3091">
                  <c:v>5.8500000000000002E-4</c:v>
                </c:pt>
                <c:pt idx="3092">
                  <c:v>7.8199999999999971E-4</c:v>
                </c:pt>
                <c:pt idx="3093">
                  <c:v>5.7899999999999965E-4</c:v>
                </c:pt>
                <c:pt idx="3094">
                  <c:v>7.2799999999999991E-4</c:v>
                </c:pt>
                <c:pt idx="3095">
                  <c:v>7.7199999999999968E-4</c:v>
                </c:pt>
                <c:pt idx="3096">
                  <c:v>3.5540000000000016E-2</c:v>
                </c:pt>
                <c:pt idx="3097">
                  <c:v>1.7529999999999935E-2</c:v>
                </c:pt>
                <c:pt idx="3098">
                  <c:v>2.405999999999997E-2</c:v>
                </c:pt>
                <c:pt idx="3099">
                  <c:v>2.2850000000000037E-2</c:v>
                </c:pt>
                <c:pt idx="3100">
                  <c:v>2.1000000000000019E-2</c:v>
                </c:pt>
                <c:pt idx="3101">
                  <c:v>2.2989999999999955E-2</c:v>
                </c:pt>
                <c:pt idx="3102">
                  <c:v>2.7370000000000005E-2</c:v>
                </c:pt>
                <c:pt idx="3103">
                  <c:v>3.0579999999999941E-2</c:v>
                </c:pt>
                <c:pt idx="3104">
                  <c:v>2.137E-2</c:v>
                </c:pt>
                <c:pt idx="3105">
                  <c:v>2.3880000000000012E-2</c:v>
                </c:pt>
                <c:pt idx="3106">
                  <c:v>2.2239999999999926E-2</c:v>
                </c:pt>
                <c:pt idx="3107">
                  <c:v>1.9660000000000011E-2</c:v>
                </c:pt>
                <c:pt idx="3108">
                  <c:v>2.1609999999999907E-2</c:v>
                </c:pt>
                <c:pt idx="3109">
                  <c:v>2.242999999999995E-2</c:v>
                </c:pt>
                <c:pt idx="3110">
                  <c:v>3.0759999999999982E-2</c:v>
                </c:pt>
                <c:pt idx="3111">
                  <c:v>3.7190000000000001E-2</c:v>
                </c:pt>
                <c:pt idx="3112">
                  <c:v>1.8259999999999998E-2</c:v>
                </c:pt>
                <c:pt idx="3113">
                  <c:v>2.1989999999999982E-2</c:v>
                </c:pt>
                <c:pt idx="3114">
                  <c:v>1.4100000000000001E-2</c:v>
                </c:pt>
                <c:pt idx="3115">
                  <c:v>1.8130000000000007E-2</c:v>
                </c:pt>
                <c:pt idx="3116">
                  <c:v>1.8009999999999998E-2</c:v>
                </c:pt>
                <c:pt idx="3117">
                  <c:v>6.4700000000000035E-3</c:v>
                </c:pt>
                <c:pt idx="3118">
                  <c:v>4.6299999999999952E-3</c:v>
                </c:pt>
                <c:pt idx="3119">
                  <c:v>6.1599999999999988E-3</c:v>
                </c:pt>
                <c:pt idx="3120">
                  <c:v>3.8699999999999846E-3</c:v>
                </c:pt>
                <c:pt idx="3121">
                  <c:v>3.6550000000000027E-2</c:v>
                </c:pt>
                <c:pt idx="3122">
                  <c:v>4.5060000000000017E-2</c:v>
                </c:pt>
                <c:pt idx="3123">
                  <c:v>1.7160000000000009E-2</c:v>
                </c:pt>
                <c:pt idx="3124">
                  <c:v>3.0610000000000026E-2</c:v>
                </c:pt>
                <c:pt idx="3125">
                  <c:v>1.6570000000000029E-2</c:v>
                </c:pt>
                <c:pt idx="3126">
                  <c:v>2.022999999999997E-2</c:v>
                </c:pt>
                <c:pt idx="3127">
                  <c:v>2.3430000000000006E-2</c:v>
                </c:pt>
                <c:pt idx="3128">
                  <c:v>1.1419999999999986E-2</c:v>
                </c:pt>
                <c:pt idx="3129">
                  <c:v>5.0200000000000244E-3</c:v>
                </c:pt>
                <c:pt idx="3130">
                  <c:v>4.7299999999999842E-3</c:v>
                </c:pt>
                <c:pt idx="3131">
                  <c:v>4.390000000000005E-3</c:v>
                </c:pt>
                <c:pt idx="3132">
                  <c:v>5.8510000000000006E-2</c:v>
                </c:pt>
                <c:pt idx="3133">
                  <c:v>5.6010000000000004E-2</c:v>
                </c:pt>
                <c:pt idx="3134">
                  <c:v>2.6959999999999984E-2</c:v>
                </c:pt>
                <c:pt idx="3135">
                  <c:v>2.737999999999996E-2</c:v>
                </c:pt>
                <c:pt idx="3136">
                  <c:v>1.9459999999999977E-2</c:v>
                </c:pt>
                <c:pt idx="3137">
                  <c:v>2.7480000000000004E-2</c:v>
                </c:pt>
                <c:pt idx="3138">
                  <c:v>2.9729999999999979E-2</c:v>
                </c:pt>
                <c:pt idx="3139">
                  <c:v>1.0459999999999969E-2</c:v>
                </c:pt>
                <c:pt idx="3140">
                  <c:v>7.9799999999999871E-3</c:v>
                </c:pt>
                <c:pt idx="3141">
                  <c:v>6.2200000000000033E-3</c:v>
                </c:pt>
                <c:pt idx="3142">
                  <c:v>7.6399999999999801E-3</c:v>
                </c:pt>
                <c:pt idx="3143">
                  <c:v>2.4820000000000009E-2</c:v>
                </c:pt>
                <c:pt idx="3144">
                  <c:v>2.4820000000000009E-2</c:v>
                </c:pt>
                <c:pt idx="3145">
                  <c:v>9.9500000000000144E-3</c:v>
                </c:pt>
                <c:pt idx="3146">
                  <c:v>8.8000000000000023E-3</c:v>
                </c:pt>
                <c:pt idx="3147">
                  <c:v>1.7069999999999974E-2</c:v>
                </c:pt>
                <c:pt idx="3148">
                  <c:v>1.285E-2</c:v>
                </c:pt>
                <c:pt idx="3149">
                  <c:v>1.4790000000000025E-2</c:v>
                </c:pt>
                <c:pt idx="3150">
                  <c:v>1.9299999999999873E-3</c:v>
                </c:pt>
                <c:pt idx="3151">
                  <c:v>1.2000000000000899E-4</c:v>
                </c:pt>
                <c:pt idx="3152">
                  <c:v>2.8199999999999892E-3</c:v>
                </c:pt>
                <c:pt idx="3153">
                  <c:v>3.1400000000000039E-3</c:v>
                </c:pt>
                <c:pt idx="3154">
                  <c:v>4.547000000000001E-2</c:v>
                </c:pt>
                <c:pt idx="3155">
                  <c:v>5.3320000000000006E-2</c:v>
                </c:pt>
                <c:pt idx="3156">
                  <c:v>2.0830000000000015E-2</c:v>
                </c:pt>
                <c:pt idx="3157">
                  <c:v>2.159999999999998E-2</c:v>
                </c:pt>
                <c:pt idx="3158">
                  <c:v>2.5109999999999993E-2</c:v>
                </c:pt>
                <c:pt idx="3159">
                  <c:v>1.4020000000000005E-2</c:v>
                </c:pt>
                <c:pt idx="3160">
                  <c:v>2.1570000000000006E-2</c:v>
                </c:pt>
                <c:pt idx="3161">
                  <c:v>5.6000000000000216E-3</c:v>
                </c:pt>
                <c:pt idx="3162">
                  <c:v>5.7200000000000029E-3</c:v>
                </c:pt>
                <c:pt idx="3163">
                  <c:v>5.1399999999999779E-3</c:v>
                </c:pt>
                <c:pt idx="3164">
                  <c:v>6.970000000000004E-3</c:v>
                </c:pt>
                <c:pt idx="3165">
                  <c:v>5.0279999999999991E-2</c:v>
                </c:pt>
                <c:pt idx="3166">
                  <c:v>5.6790000000000007E-2</c:v>
                </c:pt>
                <c:pt idx="3167">
                  <c:v>1.8749999999999989E-2</c:v>
                </c:pt>
                <c:pt idx="3168">
                  <c:v>2.4390000000000023E-2</c:v>
                </c:pt>
                <c:pt idx="3169">
                  <c:v>2.8249999999999997E-2</c:v>
                </c:pt>
                <c:pt idx="3170">
                  <c:v>1.5770000000000006E-2</c:v>
                </c:pt>
                <c:pt idx="3171">
                  <c:v>1.8959999999999977E-2</c:v>
                </c:pt>
                <c:pt idx="3172">
                  <c:v>4.5499999999999985E-3</c:v>
                </c:pt>
                <c:pt idx="3173">
                  <c:v>3.7699999999999956E-3</c:v>
                </c:pt>
                <c:pt idx="3174">
                  <c:v>2.7899999999999592E-3</c:v>
                </c:pt>
                <c:pt idx="3175">
                  <c:v>8.629999999999971E-3</c:v>
                </c:pt>
                <c:pt idx="3176">
                  <c:v>2.4909999999999988E-2</c:v>
                </c:pt>
                <c:pt idx="3177">
                  <c:v>1.4070000000000027E-2</c:v>
                </c:pt>
                <c:pt idx="3178">
                  <c:v>1.6300000000000092E-2</c:v>
                </c:pt>
                <c:pt idx="3179">
                  <c:v>1.6580000000000039E-2</c:v>
                </c:pt>
                <c:pt idx="3180">
                  <c:v>2.3669999999999969E-2</c:v>
                </c:pt>
                <c:pt idx="3181">
                  <c:v>1.6260000000000052E-2</c:v>
                </c:pt>
                <c:pt idx="3182">
                  <c:v>2.3119999999999918E-2</c:v>
                </c:pt>
                <c:pt idx="3183">
                  <c:v>3.0139999999999945E-2</c:v>
                </c:pt>
                <c:pt idx="3184">
                  <c:v>1.8869999999999942E-2</c:v>
                </c:pt>
                <c:pt idx="3185">
                  <c:v>1.8569999999999975E-2</c:v>
                </c:pt>
                <c:pt idx="3186">
                  <c:v>1.5809999999999991E-2</c:v>
                </c:pt>
                <c:pt idx="3187">
                  <c:v>1.9919999999999938E-2</c:v>
                </c:pt>
                <c:pt idx="3188">
                  <c:v>1.6830000000000012E-2</c:v>
                </c:pt>
                <c:pt idx="3189">
                  <c:v>2.5150000000000006E-2</c:v>
                </c:pt>
                <c:pt idx="3190">
                  <c:v>4.0410000000000001E-2</c:v>
                </c:pt>
                <c:pt idx="3191">
                  <c:v>3.4459999999999991E-2</c:v>
                </c:pt>
                <c:pt idx="3192">
                  <c:v>1.4380000000000004E-2</c:v>
                </c:pt>
                <c:pt idx="3193">
                  <c:v>2.3809999999999998E-2</c:v>
                </c:pt>
                <c:pt idx="3194">
                  <c:v>1.454999999999998E-2</c:v>
                </c:pt>
                <c:pt idx="3195">
                  <c:v>1.5979999999999994E-2</c:v>
                </c:pt>
                <c:pt idx="3196">
                  <c:v>2.1570000000000006E-2</c:v>
                </c:pt>
                <c:pt idx="3197">
                  <c:v>1.5499999999999958E-3</c:v>
                </c:pt>
                <c:pt idx="3198">
                  <c:v>2.8700000000000114E-3</c:v>
                </c:pt>
                <c:pt idx="3199">
                  <c:v>1.1499999999999844E-3</c:v>
                </c:pt>
                <c:pt idx="3200">
                  <c:v>4.290000000000016E-3</c:v>
                </c:pt>
                <c:pt idx="3201">
                  <c:v>4.8350000000000004E-2</c:v>
                </c:pt>
                <c:pt idx="3202">
                  <c:v>3.458E-2</c:v>
                </c:pt>
                <c:pt idx="3203">
                  <c:v>1.8320000000000003E-2</c:v>
                </c:pt>
                <c:pt idx="3204">
                  <c:v>2.5279999999999969E-2</c:v>
                </c:pt>
                <c:pt idx="3205">
                  <c:v>1.4259999999999995E-2</c:v>
                </c:pt>
                <c:pt idx="3206">
                  <c:v>1.8550000000000011E-2</c:v>
                </c:pt>
                <c:pt idx="3207">
                  <c:v>1.7669999999999991E-2</c:v>
                </c:pt>
                <c:pt idx="3208">
                  <c:v>6.27999999999998E-3</c:v>
                </c:pt>
                <c:pt idx="3209">
                  <c:v>3.6499999999999866E-3</c:v>
                </c:pt>
                <c:pt idx="3210">
                  <c:v>1.7300000000000093E-3</c:v>
                </c:pt>
                <c:pt idx="3211">
                  <c:v>1.5999999999999903E-3</c:v>
                </c:pt>
                <c:pt idx="3212">
                  <c:v>5.423E-2</c:v>
                </c:pt>
                <c:pt idx="3213">
                  <c:v>4.7379999999999978E-2</c:v>
                </c:pt>
                <c:pt idx="3214">
                  <c:v>1.752999999999999E-2</c:v>
                </c:pt>
                <c:pt idx="3215">
                  <c:v>2.9490000000000016E-2</c:v>
                </c:pt>
                <c:pt idx="3216">
                  <c:v>1.9440000000000013E-2</c:v>
                </c:pt>
                <c:pt idx="3217">
                  <c:v>2.6880000000000015E-2</c:v>
                </c:pt>
                <c:pt idx="3218">
                  <c:v>3.1540000000000012E-2</c:v>
                </c:pt>
                <c:pt idx="3219">
                  <c:v>9.3000000000000305E-3</c:v>
                </c:pt>
                <c:pt idx="3220">
                  <c:v>7.0500000000000007E-3</c:v>
                </c:pt>
                <c:pt idx="3221">
                  <c:v>7.5199999999999712E-3</c:v>
                </c:pt>
                <c:pt idx="3222">
                  <c:v>8.7500000000000355E-3</c:v>
                </c:pt>
                <c:pt idx="3223">
                  <c:v>3.78E-2</c:v>
                </c:pt>
                <c:pt idx="3224">
                  <c:v>3.0520000000000019E-2</c:v>
                </c:pt>
                <c:pt idx="3225">
                  <c:v>6.8799999999999972E-3</c:v>
                </c:pt>
                <c:pt idx="3226">
                  <c:v>1.1139999999999997E-2</c:v>
                </c:pt>
                <c:pt idx="3227">
                  <c:v>1.1309999999999987E-2</c:v>
                </c:pt>
                <c:pt idx="3228">
                  <c:v>8.7399999999999978E-3</c:v>
                </c:pt>
                <c:pt idx="3229">
                  <c:v>1.4729999999999993E-2</c:v>
                </c:pt>
                <c:pt idx="3230">
                  <c:v>1.5900000000000081E-3</c:v>
                </c:pt>
                <c:pt idx="3231">
                  <c:v>1.7600000000000116E-3</c:v>
                </c:pt>
                <c:pt idx="3232">
                  <c:v>2.0000000000000573E-4</c:v>
                </c:pt>
                <c:pt idx="3233">
                  <c:v>2.0600000000000063E-3</c:v>
                </c:pt>
                <c:pt idx="3234">
                  <c:v>3.9190000000000003E-2</c:v>
                </c:pt>
                <c:pt idx="3235">
                  <c:v>4.164000000000001E-2</c:v>
                </c:pt>
                <c:pt idx="3236">
                  <c:v>1.4460000000000001E-2</c:v>
                </c:pt>
                <c:pt idx="3237">
                  <c:v>2.0419999999999994E-2</c:v>
                </c:pt>
                <c:pt idx="3238">
                  <c:v>1.951E-2</c:v>
                </c:pt>
                <c:pt idx="3239">
                  <c:v>1.1119999999999991E-2</c:v>
                </c:pt>
                <c:pt idx="3240">
                  <c:v>1.9680000000000003E-2</c:v>
                </c:pt>
                <c:pt idx="3241">
                  <c:v>5.4899999999999949E-3</c:v>
                </c:pt>
                <c:pt idx="3242">
                  <c:v>7.0999999999999952E-3</c:v>
                </c:pt>
                <c:pt idx="3243">
                  <c:v>4.1699999999999793E-3</c:v>
                </c:pt>
                <c:pt idx="3244">
                  <c:v>4.269999999999996E-3</c:v>
                </c:pt>
                <c:pt idx="3245">
                  <c:v>4.712999999999995E-2</c:v>
                </c:pt>
                <c:pt idx="3246">
                  <c:v>5.6559999999999999E-2</c:v>
                </c:pt>
                <c:pt idx="3247">
                  <c:v>1.9580000000000042E-2</c:v>
                </c:pt>
                <c:pt idx="3248">
                  <c:v>2.2540000000000004E-2</c:v>
                </c:pt>
                <c:pt idx="3249">
                  <c:v>2.7350000000000041E-2</c:v>
                </c:pt>
                <c:pt idx="3250">
                  <c:v>1.5139999999999987E-2</c:v>
                </c:pt>
                <c:pt idx="3251">
                  <c:v>1.6349999999999976E-2</c:v>
                </c:pt>
                <c:pt idx="3252">
                  <c:v>5.5199999999999694E-3</c:v>
                </c:pt>
                <c:pt idx="3253">
                  <c:v>4.6700000000000075E-3</c:v>
                </c:pt>
                <c:pt idx="3254">
                  <c:v>7.9400000000000026E-3</c:v>
                </c:pt>
                <c:pt idx="3255">
                  <c:v>6.6999999999999837E-3</c:v>
                </c:pt>
                <c:pt idx="3256">
                  <c:v>2.6270000000000016E-2</c:v>
                </c:pt>
                <c:pt idx="3257">
                  <c:v>1.6259999999999941E-2</c:v>
                </c:pt>
                <c:pt idx="3258">
                  <c:v>2.3680000000000034E-2</c:v>
                </c:pt>
                <c:pt idx="3259">
                  <c:v>1.6530000000000045E-2</c:v>
                </c:pt>
                <c:pt idx="3260">
                  <c:v>2.141000000000004E-2</c:v>
                </c:pt>
                <c:pt idx="3261">
                  <c:v>1.3449999999999962E-2</c:v>
                </c:pt>
                <c:pt idx="3262">
                  <c:v>1.9120000000000026E-2</c:v>
                </c:pt>
                <c:pt idx="3263">
                  <c:v>3.6060000000000092E-2</c:v>
                </c:pt>
                <c:pt idx="3264">
                  <c:v>2.2549999999999959E-2</c:v>
                </c:pt>
                <c:pt idx="3265">
                  <c:v>2.5060000000000082E-2</c:v>
                </c:pt>
                <c:pt idx="3266">
                  <c:v>1.9660000000000011E-2</c:v>
                </c:pt>
                <c:pt idx="3267">
                  <c:v>2.2230000000000083E-2</c:v>
                </c:pt>
                <c:pt idx="3268">
                  <c:v>2.4340000000000028E-2</c:v>
                </c:pt>
                <c:pt idx="3269">
                  <c:v>2.0240000000000036E-2</c:v>
                </c:pt>
                <c:pt idx="3270">
                  <c:v>4.6050000000000008E-2</c:v>
                </c:pt>
                <c:pt idx="3271">
                  <c:v>3.6620000000000014E-2</c:v>
                </c:pt>
                <c:pt idx="3272">
                  <c:v>1.8430000000000002E-2</c:v>
                </c:pt>
                <c:pt idx="3273">
                  <c:v>2.2029999999999994E-2</c:v>
                </c:pt>
                <c:pt idx="3274">
                  <c:v>1.2940000000000007E-2</c:v>
                </c:pt>
                <c:pt idx="3275">
                  <c:v>1.4139999999999986E-2</c:v>
                </c:pt>
                <c:pt idx="3276">
                  <c:v>2.0680000000000004E-2</c:v>
                </c:pt>
                <c:pt idx="3277">
                  <c:v>7.5099999999999889E-3</c:v>
                </c:pt>
                <c:pt idx="3278">
                  <c:v>1.7199999999999993E-3</c:v>
                </c:pt>
                <c:pt idx="3279">
                  <c:v>4.0900000000000103E-3</c:v>
                </c:pt>
                <c:pt idx="3280">
                  <c:v>4.9399999999999999E-3</c:v>
                </c:pt>
                <c:pt idx="3281">
                  <c:v>4.7230000000000022E-2</c:v>
                </c:pt>
                <c:pt idx="3282">
                  <c:v>4.7880000000000006E-2</c:v>
                </c:pt>
                <c:pt idx="3283">
                  <c:v>1.2860000000000038E-2</c:v>
                </c:pt>
                <c:pt idx="3284">
                  <c:v>2.6670000000000027E-2</c:v>
                </c:pt>
                <c:pt idx="3285">
                  <c:v>1.5280000000000016E-2</c:v>
                </c:pt>
                <c:pt idx="3286">
                  <c:v>1.9960000000000006E-2</c:v>
                </c:pt>
                <c:pt idx="3287">
                  <c:v>2.4370000000000003E-2</c:v>
                </c:pt>
                <c:pt idx="3288">
                  <c:v>5.1799999999999902E-3</c:v>
                </c:pt>
                <c:pt idx="3289">
                  <c:v>6.5100000000000158E-3</c:v>
                </c:pt>
                <c:pt idx="3290">
                  <c:v>8.2399999999999973E-3</c:v>
                </c:pt>
                <c:pt idx="3291">
                  <c:v>5.3799999999999959E-3</c:v>
                </c:pt>
                <c:pt idx="3292">
                  <c:v>5.4490000000000038E-2</c:v>
                </c:pt>
                <c:pt idx="3293">
                  <c:v>4.6749999999999958E-2</c:v>
                </c:pt>
                <c:pt idx="3294">
                  <c:v>1.8720000000000014E-2</c:v>
                </c:pt>
                <c:pt idx="3295">
                  <c:v>3.3409999999999995E-2</c:v>
                </c:pt>
                <c:pt idx="3296">
                  <c:v>2.3079999999999989E-2</c:v>
                </c:pt>
                <c:pt idx="3297">
                  <c:v>2.3330000000000017E-2</c:v>
                </c:pt>
                <c:pt idx="3298">
                  <c:v>3.2930000000000015E-2</c:v>
                </c:pt>
                <c:pt idx="3299">
                  <c:v>1.3539999999999996E-2</c:v>
                </c:pt>
                <c:pt idx="3300">
                  <c:v>9.4000000000000195E-3</c:v>
                </c:pt>
                <c:pt idx="3301">
                  <c:v>8.6200000000000165E-3</c:v>
                </c:pt>
                <c:pt idx="3302">
                  <c:v>8.639999999999981E-3</c:v>
                </c:pt>
                <c:pt idx="3303">
                  <c:v>2.6829999999999993E-2</c:v>
                </c:pt>
                <c:pt idx="3304">
                  <c:v>3.2219999999999999E-2</c:v>
                </c:pt>
                <c:pt idx="3305">
                  <c:v>1.0869999999999991E-2</c:v>
                </c:pt>
                <c:pt idx="3306">
                  <c:v>9.0800000000000047E-3</c:v>
                </c:pt>
                <c:pt idx="3307">
                  <c:v>1.3590000000000019E-2</c:v>
                </c:pt>
                <c:pt idx="3308">
                  <c:v>1.0679999999999995E-2</c:v>
                </c:pt>
                <c:pt idx="3309">
                  <c:v>1.1220000000000008E-2</c:v>
                </c:pt>
                <c:pt idx="3310">
                  <c:v>1.789999999999986E-3</c:v>
                </c:pt>
                <c:pt idx="3311">
                  <c:v>2.2300000000000098E-3</c:v>
                </c:pt>
                <c:pt idx="3312">
                  <c:v>2.0999999999999908E-3</c:v>
                </c:pt>
                <c:pt idx="3313">
                  <c:v>2.150000000000013E-3</c:v>
                </c:pt>
                <c:pt idx="3314">
                  <c:v>3.7159999999999999E-2</c:v>
                </c:pt>
                <c:pt idx="3315">
                  <c:v>3.9109999999999978E-2</c:v>
                </c:pt>
                <c:pt idx="3316">
                  <c:v>1.7359999999999987E-2</c:v>
                </c:pt>
                <c:pt idx="3317">
                  <c:v>2.5960000000000011E-2</c:v>
                </c:pt>
                <c:pt idx="3318">
                  <c:v>2.8109999999999996E-2</c:v>
                </c:pt>
                <c:pt idx="3319">
                  <c:v>1.4639999999999986E-2</c:v>
                </c:pt>
                <c:pt idx="3320">
                  <c:v>1.9229999999999997E-2</c:v>
                </c:pt>
                <c:pt idx="3321">
                  <c:v>3.3600000000000019E-3</c:v>
                </c:pt>
                <c:pt idx="3322">
                  <c:v>3.2000000000000084E-3</c:v>
                </c:pt>
                <c:pt idx="3323">
                  <c:v>2.2999999999999965E-3</c:v>
                </c:pt>
                <c:pt idx="3324">
                  <c:v>1.7800000000000038E-3</c:v>
                </c:pt>
                <c:pt idx="3325">
                  <c:v>5.0089999999999968E-2</c:v>
                </c:pt>
                <c:pt idx="3326">
                  <c:v>4.6420000000000017E-2</c:v>
                </c:pt>
                <c:pt idx="3327">
                  <c:v>2.5249999999999995E-2</c:v>
                </c:pt>
                <c:pt idx="3328">
                  <c:v>2.1610000000000018E-2</c:v>
                </c:pt>
                <c:pt idx="3329">
                  <c:v>2.9000000000000026E-2</c:v>
                </c:pt>
                <c:pt idx="3330">
                  <c:v>1.6729999999999967E-2</c:v>
                </c:pt>
                <c:pt idx="3331">
                  <c:v>1.8230000000000024E-2</c:v>
                </c:pt>
                <c:pt idx="3332">
                  <c:v>6.7200000000000037E-3</c:v>
                </c:pt>
                <c:pt idx="3333">
                  <c:v>7.0399999999999907E-3</c:v>
                </c:pt>
                <c:pt idx="3334">
                  <c:v>1.3699999999999823E-3</c:v>
                </c:pt>
                <c:pt idx="3335">
                  <c:v>8.2900000000000196E-3</c:v>
                </c:pt>
                <c:pt idx="3336">
                  <c:v>9.2500000000000082E-3</c:v>
                </c:pt>
                <c:pt idx="3337">
                  <c:v>7.2700000000000264E-3</c:v>
                </c:pt>
                <c:pt idx="3338">
                  <c:v>5.0000000000000044E-3</c:v>
                </c:pt>
                <c:pt idx="3339">
                  <c:v>5.1599999999999979E-3</c:v>
                </c:pt>
                <c:pt idx="3340">
                  <c:v>7.8799999999999981E-3</c:v>
                </c:pt>
                <c:pt idx="3341">
                  <c:v>4.7600000000000142E-3</c:v>
                </c:pt>
                <c:pt idx="3342">
                  <c:v>6.6300000000000248E-3</c:v>
                </c:pt>
                <c:pt idx="3343">
                  <c:v>7.1499999999999897E-3</c:v>
                </c:pt>
                <c:pt idx="3344">
                  <c:v>9.8000000000000864E-4</c:v>
                </c:pt>
                <c:pt idx="3345">
                  <c:v>5.3300000000000014E-3</c:v>
                </c:pt>
                <c:pt idx="3346">
                  <c:v>7.3399999999999854E-3</c:v>
                </c:pt>
                <c:pt idx="3347">
                  <c:v>9.230000000000016E-3</c:v>
                </c:pt>
                <c:pt idx="3348">
                  <c:v>1.0550000000000004E-2</c:v>
                </c:pt>
                <c:pt idx="3349">
                  <c:v>5.0000000000000044E-3</c:v>
                </c:pt>
                <c:pt idx="3350">
                  <c:v>5.6100000000000039E-3</c:v>
                </c:pt>
                <c:pt idx="3351">
                  <c:v>4.2500000000000038E-3</c:v>
                </c:pt>
                <c:pt idx="3352">
                  <c:v>5.7899999999999896E-3</c:v>
                </c:pt>
                <c:pt idx="3353">
                  <c:v>6.8300000000000027E-3</c:v>
                </c:pt>
                <c:pt idx="3354">
                  <c:v>5.2599999999999869E-3</c:v>
                </c:pt>
                <c:pt idx="3355">
                  <c:v>3.7399999999999933E-3</c:v>
                </c:pt>
                <c:pt idx="3356">
                  <c:v>1.6399999999999748E-3</c:v>
                </c:pt>
                <c:pt idx="3357">
                  <c:v>2.019999999999994E-3</c:v>
                </c:pt>
                <c:pt idx="3358">
                  <c:v>1.0500000000000009E-2</c:v>
                </c:pt>
                <c:pt idx="3359">
                  <c:v>1.0789999999999994E-2</c:v>
                </c:pt>
                <c:pt idx="3360">
                  <c:v>5.7800000000000074E-3</c:v>
                </c:pt>
                <c:pt idx="3361">
                  <c:v>5.3500000000000214E-3</c:v>
                </c:pt>
                <c:pt idx="3362">
                  <c:v>6.1499999999999888E-3</c:v>
                </c:pt>
                <c:pt idx="3363">
                  <c:v>5.9599999999999931E-3</c:v>
                </c:pt>
                <c:pt idx="3364">
                  <c:v>3.9299999999999891E-3</c:v>
                </c:pt>
                <c:pt idx="3365">
                  <c:v>5.5499999999999994E-3</c:v>
                </c:pt>
                <c:pt idx="3366">
                  <c:v>4.0699999999999903E-3</c:v>
                </c:pt>
                <c:pt idx="3367">
                  <c:v>3.4399999999999986E-3</c:v>
                </c:pt>
                <c:pt idx="3368">
                  <c:v>5.0399999999999889E-3</c:v>
                </c:pt>
                <c:pt idx="3369">
                  <c:v>1.2544E-2</c:v>
                </c:pt>
                <c:pt idx="3370">
                  <c:v>1.5160999999999994E-2</c:v>
                </c:pt>
                <c:pt idx="3371">
                  <c:v>1.8172999999999995E-2</c:v>
                </c:pt>
                <c:pt idx="3372">
                  <c:v>9.0169999999999972E-3</c:v>
                </c:pt>
                <c:pt idx="3373">
                  <c:v>4.0189999999999948E-3</c:v>
                </c:pt>
                <c:pt idx="3374">
                  <c:v>3.9830000000000004E-3</c:v>
                </c:pt>
                <c:pt idx="3375">
                  <c:v>6.0780000000000001E-3</c:v>
                </c:pt>
                <c:pt idx="3376">
                  <c:v>2.9619999999999994E-3</c:v>
                </c:pt>
                <c:pt idx="3377">
                  <c:v>5.6000000000000494E-4</c:v>
                </c:pt>
                <c:pt idx="3378">
                  <c:v>7.8499999999999404E-4</c:v>
                </c:pt>
                <c:pt idx="3379">
                  <c:v>1.7940000000000039E-3</c:v>
                </c:pt>
                <c:pt idx="3380">
                  <c:v>1.8840999999999997E-2</c:v>
                </c:pt>
                <c:pt idx="3381">
                  <c:v>1.662799999999999E-2</c:v>
                </c:pt>
                <c:pt idx="3382">
                  <c:v>1.9063999999999998E-2</c:v>
                </c:pt>
                <c:pt idx="3383">
                  <c:v>8.204000000000003E-3</c:v>
                </c:pt>
                <c:pt idx="3384">
                  <c:v>5.7549999999999962E-3</c:v>
                </c:pt>
                <c:pt idx="3385">
                  <c:v>8.7540000000000118E-3</c:v>
                </c:pt>
                <c:pt idx="3386">
                  <c:v>7.5879999999999975E-3</c:v>
                </c:pt>
                <c:pt idx="3387">
                  <c:v>4.386000000000001E-3</c:v>
                </c:pt>
                <c:pt idx="3388">
                  <c:v>2.473000000000003E-3</c:v>
                </c:pt>
                <c:pt idx="3389">
                  <c:v>2.4559999999999998E-3</c:v>
                </c:pt>
                <c:pt idx="3390">
                  <c:v>2.132999999999996E-3</c:v>
                </c:pt>
                <c:pt idx="3391">
                  <c:v>9.6979999999999983E-3</c:v>
                </c:pt>
                <c:pt idx="3392">
                  <c:v>9.332E-3</c:v>
                </c:pt>
                <c:pt idx="3393">
                  <c:v>7.9429999999999987E-3</c:v>
                </c:pt>
                <c:pt idx="3394">
                  <c:v>3.0729999999999993E-3</c:v>
                </c:pt>
                <c:pt idx="3395">
                  <c:v>4.7079999999999969E-3</c:v>
                </c:pt>
                <c:pt idx="3396">
                  <c:v>3.1159999999999938E-3</c:v>
                </c:pt>
                <c:pt idx="3397">
                  <c:v>4.2540000000000008E-3</c:v>
                </c:pt>
                <c:pt idx="3398">
                  <c:v>3.6900000000000127E-4</c:v>
                </c:pt>
                <c:pt idx="3399">
                  <c:v>1.0560000000000014E-3</c:v>
                </c:pt>
                <c:pt idx="3400">
                  <c:v>3.9600000000000052E-4</c:v>
                </c:pt>
                <c:pt idx="3401">
                  <c:v>3.7200000000000427E-4</c:v>
                </c:pt>
                <c:pt idx="3402">
                  <c:v>1.4945999999999994E-2</c:v>
                </c:pt>
                <c:pt idx="3403">
                  <c:v>1.1797000000000009E-2</c:v>
                </c:pt>
                <c:pt idx="3404">
                  <c:v>1.2908000000000003E-2</c:v>
                </c:pt>
                <c:pt idx="3405">
                  <c:v>7.0539999999999978E-3</c:v>
                </c:pt>
                <c:pt idx="3406">
                  <c:v>6.1500000000000027E-3</c:v>
                </c:pt>
                <c:pt idx="3407">
                  <c:v>2.6610000000000036E-3</c:v>
                </c:pt>
                <c:pt idx="3408">
                  <c:v>6.517999999999996E-3</c:v>
                </c:pt>
                <c:pt idx="3409">
                  <c:v>2.8799999999999659E-4</c:v>
                </c:pt>
                <c:pt idx="3410">
                  <c:v>5.3700000000000275E-4</c:v>
                </c:pt>
                <c:pt idx="3411">
                  <c:v>7.2599999999999748E-4</c:v>
                </c:pt>
                <c:pt idx="3412">
                  <c:v>2.6419999999999985E-3</c:v>
                </c:pt>
                <c:pt idx="3413">
                  <c:v>1.3321E-2</c:v>
                </c:pt>
                <c:pt idx="3414">
                  <c:v>1.6017999999999991E-2</c:v>
                </c:pt>
                <c:pt idx="3415">
                  <c:v>1.6535000000000008E-2</c:v>
                </c:pt>
                <c:pt idx="3416">
                  <c:v>6.4929999999999988E-3</c:v>
                </c:pt>
                <c:pt idx="3417">
                  <c:v>8.3520000000000122E-3</c:v>
                </c:pt>
                <c:pt idx="3418">
                  <c:v>5.0260000000000027E-3</c:v>
                </c:pt>
                <c:pt idx="3419">
                  <c:v>6.6669999999999924E-3</c:v>
                </c:pt>
                <c:pt idx="3420">
                  <c:v>2.0809999999999995E-3</c:v>
                </c:pt>
                <c:pt idx="3421">
                  <c:v>9.7799999999999276E-4</c:v>
                </c:pt>
                <c:pt idx="3422">
                  <c:v>8.7099999999999678E-4</c:v>
                </c:pt>
                <c:pt idx="3423">
                  <c:v>2.5790000000000118E-3</c:v>
                </c:pt>
                <c:pt idx="3424">
                  <c:v>7.0699999999999995E-4</c:v>
                </c:pt>
                <c:pt idx="3425">
                  <c:v>5.7700000000000004E-4</c:v>
                </c:pt>
                <c:pt idx="3426">
                  <c:v>4.7300000000000011E-4</c:v>
                </c:pt>
                <c:pt idx="3427">
                  <c:v>5.3600000000000002E-4</c:v>
                </c:pt>
                <c:pt idx="3428">
                  <c:v>4.3100000000000018E-4</c:v>
                </c:pt>
                <c:pt idx="3429">
                  <c:v>3.8100000000000005E-4</c:v>
                </c:pt>
                <c:pt idx="3430">
                  <c:v>5.4399999999999978E-4</c:v>
                </c:pt>
                <c:pt idx="3431">
                  <c:v>5.8599999999999993E-4</c:v>
                </c:pt>
                <c:pt idx="3432">
                  <c:v>3.5099999999999997E-4</c:v>
                </c:pt>
                <c:pt idx="3433">
                  <c:v>5.0699999999999986E-4</c:v>
                </c:pt>
                <c:pt idx="3434">
                  <c:v>5.1800000000000001E-4</c:v>
                </c:pt>
                <c:pt idx="3435">
                  <c:v>4.9999999999999697E-5</c:v>
                </c:pt>
                <c:pt idx="3436">
                  <c:v>2.7500000000000007E-4</c:v>
                </c:pt>
                <c:pt idx="3437">
                  <c:v>7.2000000000000015E-5</c:v>
                </c:pt>
                <c:pt idx="3438">
                  <c:v>2.7999999999999813E-5</c:v>
                </c:pt>
                <c:pt idx="3439">
                  <c:v>5.9000000000000025E-5</c:v>
                </c:pt>
                <c:pt idx="3440">
                  <c:v>3.9199999999999999E-4</c:v>
                </c:pt>
                <c:pt idx="3441">
                  <c:v>2.4499999999999999E-4</c:v>
                </c:pt>
                <c:pt idx="3442">
                  <c:v>7.8999999999999643E-5</c:v>
                </c:pt>
                <c:pt idx="3443">
                  <c:v>2.6699999999999988E-4</c:v>
                </c:pt>
                <c:pt idx="3444">
                  <c:v>3.1999999999999997E-4</c:v>
                </c:pt>
                <c:pt idx="3445">
                  <c:v>5.2700000000000012E-4</c:v>
                </c:pt>
                <c:pt idx="3446">
                  <c:v>7.6299999999999979E-4</c:v>
                </c:pt>
                <c:pt idx="3447">
                  <c:v>4.7300000000000033E-4</c:v>
                </c:pt>
                <c:pt idx="3448">
                  <c:v>3.4000000000000002E-4</c:v>
                </c:pt>
                <c:pt idx="3449">
                  <c:v>2.9399999999999999E-4</c:v>
                </c:pt>
                <c:pt idx="3450">
                  <c:v>9.0999999999999935E-5</c:v>
                </c:pt>
                <c:pt idx="3451">
                  <c:v>1.899999999999992E-5</c:v>
                </c:pt>
                <c:pt idx="3452">
                  <c:v>1.6500000000000022E-4</c:v>
                </c:pt>
                <c:pt idx="3453">
                  <c:v>1.1300000000000025E-4</c:v>
                </c:pt>
                <c:pt idx="3454">
                  <c:v>9.2000000000000068E-5</c:v>
                </c:pt>
                <c:pt idx="3455">
                  <c:v>3.3200000000000026E-4</c:v>
                </c:pt>
                <c:pt idx="3456">
                  <c:v>4.4000000000000029E-4</c:v>
                </c:pt>
                <c:pt idx="3457">
                  <c:v>4.720000000000002E-4</c:v>
                </c:pt>
                <c:pt idx="3458">
                  <c:v>6.8800000000000003E-4</c:v>
                </c:pt>
                <c:pt idx="3459">
                  <c:v>5.3600000000000002E-4</c:v>
                </c:pt>
                <c:pt idx="3460">
                  <c:v>5.2999999999999987E-4</c:v>
                </c:pt>
                <c:pt idx="3461">
                  <c:v>3.97E-4</c:v>
                </c:pt>
                <c:pt idx="3462">
                  <c:v>4.2900000000000013E-4</c:v>
                </c:pt>
                <c:pt idx="3463">
                  <c:v>6.5700000000000003E-4</c:v>
                </c:pt>
                <c:pt idx="3464">
                  <c:v>4.46E-4</c:v>
                </c:pt>
                <c:pt idx="3465">
                  <c:v>3.3899999999999989E-4</c:v>
                </c:pt>
                <c:pt idx="3466">
                  <c:v>4.7799999999999991E-4</c:v>
                </c:pt>
                <c:pt idx="3467">
                  <c:v>5.2500000000000008E-4</c:v>
                </c:pt>
                <c:pt idx="3468">
                  <c:v>1.1300000000000004E-2</c:v>
                </c:pt>
                <c:pt idx="3469">
                  <c:v>8.78000000000001E-3</c:v>
                </c:pt>
                <c:pt idx="3470">
                  <c:v>5.7299999999999851E-3</c:v>
                </c:pt>
                <c:pt idx="3471">
                  <c:v>3.5799999999999721E-3</c:v>
                </c:pt>
                <c:pt idx="3472">
                  <c:v>6.6700000000000093E-3</c:v>
                </c:pt>
                <c:pt idx="3473">
                  <c:v>5.5399999999999894E-3</c:v>
                </c:pt>
                <c:pt idx="3474">
                  <c:v>7.6300000000000257E-3</c:v>
                </c:pt>
                <c:pt idx="3475">
                  <c:v>6.6300000000000248E-3</c:v>
                </c:pt>
                <c:pt idx="3476">
                  <c:v>4.5199999999999685E-3</c:v>
                </c:pt>
                <c:pt idx="3477">
                  <c:v>2.0700000000000163E-3</c:v>
                </c:pt>
                <c:pt idx="3478">
                  <c:v>9.299999999999975E-3</c:v>
                </c:pt>
                <c:pt idx="3479">
                  <c:v>1.3369999999999993E-2</c:v>
                </c:pt>
                <c:pt idx="3480">
                  <c:v>1.2509999999999993E-2</c:v>
                </c:pt>
                <c:pt idx="3481">
                  <c:v>8.1900000000000028E-3</c:v>
                </c:pt>
                <c:pt idx="3482">
                  <c:v>1.0280000000000011E-2</c:v>
                </c:pt>
                <c:pt idx="3483">
                  <c:v>6.3700000000000145E-3</c:v>
                </c:pt>
                <c:pt idx="3484">
                  <c:v>7.4400000000000022E-3</c:v>
                </c:pt>
                <c:pt idx="3485">
                  <c:v>8.8300000000000045E-3</c:v>
                </c:pt>
                <c:pt idx="3486">
                  <c:v>6.5899999999999848E-3</c:v>
                </c:pt>
                <c:pt idx="3487">
                  <c:v>6.3300000000000023E-3</c:v>
                </c:pt>
                <c:pt idx="3488">
                  <c:v>5.8900000000000063E-3</c:v>
                </c:pt>
                <c:pt idx="3489">
                  <c:v>8.6400000000000088E-3</c:v>
                </c:pt>
                <c:pt idx="3490">
                  <c:v>1.0469999999999979E-2</c:v>
                </c:pt>
                <c:pt idx="3491">
                  <c:v>1.0160000000000002E-2</c:v>
                </c:pt>
                <c:pt idx="3492">
                  <c:v>7.9000000000000181E-3</c:v>
                </c:pt>
                <c:pt idx="3493">
                  <c:v>7.1900000000000019E-3</c:v>
                </c:pt>
                <c:pt idx="3494">
                  <c:v>1.0160000000000002E-2</c:v>
                </c:pt>
                <c:pt idx="3495">
                  <c:v>8.5699999999999943E-3</c:v>
                </c:pt>
                <c:pt idx="3496">
                  <c:v>7.8000000000000014E-3</c:v>
                </c:pt>
                <c:pt idx="3497">
                  <c:v>6.8900000000000072E-3</c:v>
                </c:pt>
                <c:pt idx="3498">
                  <c:v>3.7899999999999878E-3</c:v>
                </c:pt>
                <c:pt idx="3499">
                  <c:v>6.5500000000000003E-3</c:v>
                </c:pt>
                <c:pt idx="3500">
                  <c:v>3.4700000000000009E-3</c:v>
                </c:pt>
                <c:pt idx="3501">
                  <c:v>1.8082000000000001E-2</c:v>
                </c:pt>
                <c:pt idx="3502">
                  <c:v>1.3336000000000001E-2</c:v>
                </c:pt>
                <c:pt idx="3503">
                  <c:v>1.6188999999999995E-2</c:v>
                </c:pt>
                <c:pt idx="3504">
                  <c:v>9.7400000000000125E-3</c:v>
                </c:pt>
                <c:pt idx="3505">
                  <c:v>3.6560000000000065E-3</c:v>
                </c:pt>
                <c:pt idx="3506">
                  <c:v>6.4299999999999913E-3</c:v>
                </c:pt>
                <c:pt idx="3507">
                  <c:v>7.9580000000000067E-3</c:v>
                </c:pt>
                <c:pt idx="3508">
                  <c:v>5.5600000000000094E-4</c:v>
                </c:pt>
                <c:pt idx="3509">
                  <c:v>9.1999999999994864E-5</c:v>
                </c:pt>
                <c:pt idx="3510">
                  <c:v>1.7350000000000004E-3</c:v>
                </c:pt>
                <c:pt idx="3511">
                  <c:v>1.809000000000005E-3</c:v>
                </c:pt>
                <c:pt idx="3512">
                  <c:v>2.0109999999999989E-2</c:v>
                </c:pt>
                <c:pt idx="3513">
                  <c:v>2.0580000000000001E-2</c:v>
                </c:pt>
                <c:pt idx="3514">
                  <c:v>2.5340000000000015E-2</c:v>
                </c:pt>
                <c:pt idx="3515">
                  <c:v>6.629999999999997E-3</c:v>
                </c:pt>
                <c:pt idx="3516">
                  <c:v>6.3700000000000007E-3</c:v>
                </c:pt>
                <c:pt idx="3517">
                  <c:v>8.5199999999999998E-3</c:v>
                </c:pt>
                <c:pt idx="3518">
                  <c:v>1.0970000000000008E-2</c:v>
                </c:pt>
                <c:pt idx="3519">
                  <c:v>5.5000000000000049E-3</c:v>
                </c:pt>
                <c:pt idx="3520">
                  <c:v>1.8299999999999983E-3</c:v>
                </c:pt>
                <c:pt idx="3521">
                  <c:v>3.6400000000000043E-3</c:v>
                </c:pt>
                <c:pt idx="3522">
                  <c:v>2.8999999999999998E-3</c:v>
                </c:pt>
                <c:pt idx="3523">
                  <c:v>1.2352000000000002E-2</c:v>
                </c:pt>
                <c:pt idx="3524">
                  <c:v>1.1742000000000002E-2</c:v>
                </c:pt>
                <c:pt idx="3525">
                  <c:v>1.3165999999999997E-2</c:v>
                </c:pt>
                <c:pt idx="3526">
                  <c:v>4.4700000000000017E-3</c:v>
                </c:pt>
                <c:pt idx="3527">
                  <c:v>6.5829999999999986E-3</c:v>
                </c:pt>
                <c:pt idx="3528">
                  <c:v>4.9279999999999949E-3</c:v>
                </c:pt>
                <c:pt idx="3529">
                  <c:v>4.7799999999999995E-3</c:v>
                </c:pt>
                <c:pt idx="3530">
                  <c:v>1.2220000000000009E-3</c:v>
                </c:pt>
                <c:pt idx="3531">
                  <c:v>6.4999999999995617E-5</c:v>
                </c:pt>
                <c:pt idx="3532">
                  <c:v>7.5100000000000167E-4</c:v>
                </c:pt>
                <c:pt idx="3533">
                  <c:v>1.4969999999999983E-3</c:v>
                </c:pt>
                <c:pt idx="3534">
                  <c:v>1.7926999999999998E-2</c:v>
                </c:pt>
                <c:pt idx="3535">
                  <c:v>1.8331E-2</c:v>
                </c:pt>
                <c:pt idx="3536">
                  <c:v>1.9969000000000001E-2</c:v>
                </c:pt>
                <c:pt idx="3537">
                  <c:v>6.5069999999999989E-3</c:v>
                </c:pt>
                <c:pt idx="3538">
                  <c:v>8.3879999999999927E-3</c:v>
                </c:pt>
                <c:pt idx="3539">
                  <c:v>4.612000000000005E-3</c:v>
                </c:pt>
                <c:pt idx="3540">
                  <c:v>7.2409999999999974E-3</c:v>
                </c:pt>
                <c:pt idx="3541">
                  <c:v>9.0499999999998915E-4</c:v>
                </c:pt>
                <c:pt idx="3542">
                  <c:v>9.5100000000000739E-4</c:v>
                </c:pt>
                <c:pt idx="3543">
                  <c:v>7.9899999999999416E-4</c:v>
                </c:pt>
                <c:pt idx="3544">
                  <c:v>6.3900000000000068E-4</c:v>
                </c:pt>
                <c:pt idx="3545">
                  <c:v>2.3317999999999992E-2</c:v>
                </c:pt>
                <c:pt idx="3546">
                  <c:v>2.1094000000000002E-2</c:v>
                </c:pt>
                <c:pt idx="3547">
                  <c:v>2.1432999999999994E-2</c:v>
                </c:pt>
                <c:pt idx="3548">
                  <c:v>7.6760000000000023E-3</c:v>
                </c:pt>
                <c:pt idx="3549">
                  <c:v>1.1491999999999988E-2</c:v>
                </c:pt>
                <c:pt idx="3550">
                  <c:v>6.0780000000000001E-3</c:v>
                </c:pt>
                <c:pt idx="3551">
                  <c:v>9.6980000000000122E-3</c:v>
                </c:pt>
                <c:pt idx="3552">
                  <c:v>4.4140000000000013E-3</c:v>
                </c:pt>
                <c:pt idx="3553">
                  <c:v>2.9959999999999987E-3</c:v>
                </c:pt>
                <c:pt idx="3554">
                  <c:v>2.8289999999999982E-3</c:v>
                </c:pt>
                <c:pt idx="3555">
                  <c:v>1.8449999999999994E-3</c:v>
                </c:pt>
                <c:pt idx="3556">
                  <c:v>6.0800000000000003E-4</c:v>
                </c:pt>
                <c:pt idx="3557">
                  <c:v>7.0700000000000016E-4</c:v>
                </c:pt>
                <c:pt idx="3558">
                  <c:v>7.2300000000000012E-4</c:v>
                </c:pt>
                <c:pt idx="3559">
                  <c:v>8.2400000000000008E-4</c:v>
                </c:pt>
                <c:pt idx="3560">
                  <c:v>9.2399999999999991E-4</c:v>
                </c:pt>
                <c:pt idx="3561">
                  <c:v>5.2999999999999987E-4</c:v>
                </c:pt>
                <c:pt idx="3562">
                  <c:v>8.6800000000000006E-4</c:v>
                </c:pt>
                <c:pt idx="3563">
                  <c:v>6.29E-4</c:v>
                </c:pt>
                <c:pt idx="3564">
                  <c:v>8.209999999999999E-4</c:v>
                </c:pt>
                <c:pt idx="3565">
                  <c:v>6.4000000000000016E-4</c:v>
                </c:pt>
                <c:pt idx="3566">
                  <c:v>4.9200000000000003E-4</c:v>
                </c:pt>
                <c:pt idx="3567">
                  <c:v>4.1000000000000021E-4</c:v>
                </c:pt>
                <c:pt idx="3568">
                  <c:v>2.9299999999999986E-4</c:v>
                </c:pt>
                <c:pt idx="3569">
                  <c:v>1.8000000000000004E-4</c:v>
                </c:pt>
                <c:pt idx="3570">
                  <c:v>3.3599999999999993E-4</c:v>
                </c:pt>
                <c:pt idx="3571">
                  <c:v>2.7999999999999987E-4</c:v>
                </c:pt>
                <c:pt idx="3572">
                  <c:v>4.2699999999999986E-4</c:v>
                </c:pt>
                <c:pt idx="3573">
                  <c:v>2.32E-4</c:v>
                </c:pt>
                <c:pt idx="3574">
                  <c:v>3.1100000000000008E-4</c:v>
                </c:pt>
                <c:pt idx="3575">
                  <c:v>4.4699999999999991E-4</c:v>
                </c:pt>
                <c:pt idx="3576">
                  <c:v>5.669999999999998E-4</c:v>
                </c:pt>
                <c:pt idx="3577">
                  <c:v>4.7600000000000029E-4</c:v>
                </c:pt>
                <c:pt idx="3578">
                  <c:v>9.1899999999999968E-4</c:v>
                </c:pt>
                <c:pt idx="3579">
                  <c:v>7.7900000000000018E-4</c:v>
                </c:pt>
                <c:pt idx="3580">
                  <c:v>2.3899999999999963E-4</c:v>
                </c:pt>
                <c:pt idx="3581">
                  <c:v>2.0699999999999972E-4</c:v>
                </c:pt>
                <c:pt idx="3582">
                  <c:v>3.0499999999999972E-4</c:v>
                </c:pt>
                <c:pt idx="3583">
                  <c:v>1.1900000000000018E-4</c:v>
                </c:pt>
                <c:pt idx="3584">
                  <c:v>1.5400000000000049E-4</c:v>
                </c:pt>
                <c:pt idx="3585">
                  <c:v>9.4000000000000333E-5</c:v>
                </c:pt>
                <c:pt idx="3586">
                  <c:v>4.190000000000001E-4</c:v>
                </c:pt>
                <c:pt idx="3587">
                  <c:v>6.9899999999999997E-4</c:v>
                </c:pt>
                <c:pt idx="3588">
                  <c:v>3.8700000000000019E-4</c:v>
                </c:pt>
                <c:pt idx="3589">
                  <c:v>5.8500000000000002E-4</c:v>
                </c:pt>
                <c:pt idx="3590">
                  <c:v>6.7600000000000039E-4</c:v>
                </c:pt>
                <c:pt idx="3591">
                  <c:v>3.4599999999999995E-4</c:v>
                </c:pt>
                <c:pt idx="3592">
                  <c:v>7.7199999999999968E-4</c:v>
                </c:pt>
                <c:pt idx="3593">
                  <c:v>8.7900000000000001E-4</c:v>
                </c:pt>
                <c:pt idx="3594">
                  <c:v>3.6899999999999997E-4</c:v>
                </c:pt>
                <c:pt idx="3595">
                  <c:v>5.8500000000000002E-4</c:v>
                </c:pt>
                <c:pt idx="3596">
                  <c:v>2.7399999999999994E-4</c:v>
                </c:pt>
                <c:pt idx="3597">
                  <c:v>7.0700000000000016E-4</c:v>
                </c:pt>
                <c:pt idx="3598">
                  <c:v>5.8899999999999968E-4</c:v>
                </c:pt>
                <c:pt idx="3599">
                  <c:v>3.6399999999999974E-4</c:v>
                </c:pt>
                <c:pt idx="3600">
                  <c:v>1.4200000000000046E-2</c:v>
                </c:pt>
                <c:pt idx="3601">
                  <c:v>1.6679999999999973E-2</c:v>
                </c:pt>
                <c:pt idx="3602">
                  <c:v>6.7000000000000393E-3</c:v>
                </c:pt>
                <c:pt idx="3603">
                  <c:v>1.1220000000000008E-2</c:v>
                </c:pt>
                <c:pt idx="3604">
                  <c:v>1.3539999999999996E-2</c:v>
                </c:pt>
                <c:pt idx="3605">
                  <c:v>9.5000000000000084E-3</c:v>
                </c:pt>
                <c:pt idx="3606">
                  <c:v>8.1600000000000006E-3</c:v>
                </c:pt>
                <c:pt idx="3607">
                  <c:v>1.6100000000000003E-2</c:v>
                </c:pt>
                <c:pt idx="3608">
                  <c:v>8.4599999999999675E-3</c:v>
                </c:pt>
                <c:pt idx="3609">
                  <c:v>6.2099999999999933E-3</c:v>
                </c:pt>
                <c:pt idx="3610">
                  <c:v>9.1900000000000315E-3</c:v>
                </c:pt>
                <c:pt idx="3611">
                  <c:v>2.0879999999999954E-2</c:v>
                </c:pt>
                <c:pt idx="3612">
                  <c:v>1.9179999999999975E-2</c:v>
                </c:pt>
                <c:pt idx="3613">
                  <c:v>8.6200000000000165E-3</c:v>
                </c:pt>
                <c:pt idx="3614">
                  <c:v>1.2730000000000019E-2</c:v>
                </c:pt>
                <c:pt idx="3615">
                  <c:v>1.2399999999999967E-2</c:v>
                </c:pt>
                <c:pt idx="3616">
                  <c:v>9.4299999999999939E-3</c:v>
                </c:pt>
                <c:pt idx="3617">
                  <c:v>1.0549999999999948E-2</c:v>
                </c:pt>
                <c:pt idx="3618">
                  <c:v>7.8199999999999936E-3</c:v>
                </c:pt>
                <c:pt idx="3619">
                  <c:v>4.7800000000000065E-3</c:v>
                </c:pt>
                <c:pt idx="3620">
                  <c:v>7.4299999999999922E-3</c:v>
                </c:pt>
                <c:pt idx="3621">
                  <c:v>8.72999999999996E-3</c:v>
                </c:pt>
                <c:pt idx="3622">
                  <c:v>1.9259999999999999E-2</c:v>
                </c:pt>
                <c:pt idx="3623">
                  <c:v>1.2700000000000045E-2</c:v>
                </c:pt>
                <c:pt idx="3624">
                  <c:v>1.0699999999999987E-2</c:v>
                </c:pt>
                <c:pt idx="3625">
                  <c:v>9.6200000000000174E-3</c:v>
                </c:pt>
                <c:pt idx="3626">
                  <c:v>1.0869999999999991E-2</c:v>
                </c:pt>
                <c:pt idx="3627">
                  <c:v>1.2940000000000007E-2</c:v>
                </c:pt>
                <c:pt idx="3628">
                  <c:v>1.2209999999999999E-2</c:v>
                </c:pt>
                <c:pt idx="3629">
                  <c:v>1.1999999999999955E-2</c:v>
                </c:pt>
                <c:pt idx="3630">
                  <c:v>1.26E-2</c:v>
                </c:pt>
                <c:pt idx="3631">
                  <c:v>7.0700000000000207E-3</c:v>
                </c:pt>
                <c:pt idx="3632">
                  <c:v>8.74999999999998E-3</c:v>
                </c:pt>
                <c:pt idx="3633">
                  <c:v>2.5366E-2</c:v>
                </c:pt>
                <c:pt idx="3634">
                  <c:v>2.2842000000000001E-2</c:v>
                </c:pt>
                <c:pt idx="3635">
                  <c:v>2.4673E-2</c:v>
                </c:pt>
                <c:pt idx="3636">
                  <c:v>9.2189999999999911E-3</c:v>
                </c:pt>
                <c:pt idx="3637">
                  <c:v>6.2519999999999937E-3</c:v>
                </c:pt>
                <c:pt idx="3638">
                  <c:v>1.0794000000000012E-2</c:v>
                </c:pt>
                <c:pt idx="3639">
                  <c:v>1.1943999999999996E-2</c:v>
                </c:pt>
                <c:pt idx="3640">
                  <c:v>2.0919999999999966E-3</c:v>
                </c:pt>
                <c:pt idx="3641">
                  <c:v>2.2539999999999921E-3</c:v>
                </c:pt>
                <c:pt idx="3642">
                  <c:v>4.649999999999932E-4</c:v>
                </c:pt>
                <c:pt idx="3643">
                  <c:v>1.5649999999999969E-3</c:v>
                </c:pt>
                <c:pt idx="3644">
                  <c:v>3.1640000000000015E-2</c:v>
                </c:pt>
                <c:pt idx="3645">
                  <c:v>2.6100000000000012E-2</c:v>
                </c:pt>
                <c:pt idx="3646">
                  <c:v>2.5280000000000011E-2</c:v>
                </c:pt>
                <c:pt idx="3647">
                  <c:v>9.7500000000000087E-3</c:v>
                </c:pt>
                <c:pt idx="3648">
                  <c:v>8.7699999999999861E-3</c:v>
                </c:pt>
                <c:pt idx="3649">
                  <c:v>1.0870000000000005E-2</c:v>
                </c:pt>
                <c:pt idx="3650">
                  <c:v>1.3659999999999992E-2</c:v>
                </c:pt>
                <c:pt idx="3651">
                  <c:v>3.3499999999999919E-3</c:v>
                </c:pt>
                <c:pt idx="3652">
                  <c:v>6.4000000000000168E-4</c:v>
                </c:pt>
                <c:pt idx="3653">
                  <c:v>2.8600000000000014E-3</c:v>
                </c:pt>
                <c:pt idx="3654">
                  <c:v>3.0600000000000072E-3</c:v>
                </c:pt>
                <c:pt idx="3655">
                  <c:v>1.9130999999999995E-2</c:v>
                </c:pt>
                <c:pt idx="3656">
                  <c:v>1.5851000000000004E-2</c:v>
                </c:pt>
                <c:pt idx="3657">
                  <c:v>1.7616000000000007E-2</c:v>
                </c:pt>
                <c:pt idx="3658">
                  <c:v>5.5390000000000023E-3</c:v>
                </c:pt>
                <c:pt idx="3659">
                  <c:v>5.5590000000000084E-3</c:v>
                </c:pt>
                <c:pt idx="3660">
                  <c:v>6.0219999999999996E-3</c:v>
                </c:pt>
                <c:pt idx="3661">
                  <c:v>6.741999999999998E-3</c:v>
                </c:pt>
                <c:pt idx="3662">
                  <c:v>2.0899999999999946E-3</c:v>
                </c:pt>
                <c:pt idx="3663">
                  <c:v>6.8799999999999417E-4</c:v>
                </c:pt>
                <c:pt idx="3664">
                  <c:v>2.1959999999999896E-3</c:v>
                </c:pt>
                <c:pt idx="3665">
                  <c:v>5.9499999999999831E-4</c:v>
                </c:pt>
                <c:pt idx="3666">
                  <c:v>2.8259999999999993E-2</c:v>
                </c:pt>
                <c:pt idx="3667">
                  <c:v>2.7740000000000001E-2</c:v>
                </c:pt>
                <c:pt idx="3668">
                  <c:v>3.2540000000000013E-2</c:v>
                </c:pt>
                <c:pt idx="3669">
                  <c:v>8.7499999999999939E-3</c:v>
                </c:pt>
                <c:pt idx="3670">
                  <c:v>1.2269999999999989E-2</c:v>
                </c:pt>
                <c:pt idx="3671">
                  <c:v>6.4799999999999996E-3</c:v>
                </c:pt>
                <c:pt idx="3672">
                  <c:v>1.2700000000000003E-2</c:v>
                </c:pt>
                <c:pt idx="3673">
                  <c:v>3.0999999999999084E-4</c:v>
                </c:pt>
                <c:pt idx="3674">
                  <c:v>3.4399999999999986E-3</c:v>
                </c:pt>
                <c:pt idx="3675">
                  <c:v>6.3000000000000556E-4</c:v>
                </c:pt>
                <c:pt idx="3676">
                  <c:v>3.4200000000000064E-3</c:v>
                </c:pt>
                <c:pt idx="3677">
                  <c:v>2.6120000000000004E-2</c:v>
                </c:pt>
                <c:pt idx="3678">
                  <c:v>2.5029999999999997E-2</c:v>
                </c:pt>
                <c:pt idx="3679">
                  <c:v>2.9769999999999991E-2</c:v>
                </c:pt>
                <c:pt idx="3680">
                  <c:v>7.3699999999999877E-3</c:v>
                </c:pt>
                <c:pt idx="3681">
                  <c:v>1.2940000000000007E-2</c:v>
                </c:pt>
                <c:pt idx="3682">
                  <c:v>7.0199999999999985E-3</c:v>
                </c:pt>
                <c:pt idx="3683">
                  <c:v>1.1370000000000019E-2</c:v>
                </c:pt>
                <c:pt idx="3684">
                  <c:v>2.8499999999999914E-3</c:v>
                </c:pt>
                <c:pt idx="3685">
                  <c:v>3.6999999999999811E-3</c:v>
                </c:pt>
                <c:pt idx="3686">
                  <c:v>2.9899999999999927E-3</c:v>
                </c:pt>
                <c:pt idx="3687">
                  <c:v>5.8700000000000141E-3</c:v>
                </c:pt>
                <c:pt idx="3688">
                  <c:v>1.1509999999999997E-3</c:v>
                </c:pt>
                <c:pt idx="3689">
                  <c:v>1.4230000000000002E-3</c:v>
                </c:pt>
                <c:pt idx="3690">
                  <c:v>1.1250000000000001E-3</c:v>
                </c:pt>
                <c:pt idx="3691">
                  <c:v>8.7499999999999991E-4</c:v>
                </c:pt>
                <c:pt idx="3692">
                  <c:v>9.5999999999999992E-4</c:v>
                </c:pt>
                <c:pt idx="3693">
                  <c:v>1.2059999999999996E-3</c:v>
                </c:pt>
                <c:pt idx="3694">
                  <c:v>6.479999999999997E-4</c:v>
                </c:pt>
                <c:pt idx="3695">
                  <c:v>9.9200000000000026E-4</c:v>
                </c:pt>
                <c:pt idx="3696">
                  <c:v>8.1900000000000028E-4</c:v>
                </c:pt>
                <c:pt idx="3697">
                  <c:v>1.2170000000000002E-3</c:v>
                </c:pt>
                <c:pt idx="3698">
                  <c:v>8.9499999999999996E-4</c:v>
                </c:pt>
                <c:pt idx="3699">
                  <c:v>4.2500000000000003E-4</c:v>
                </c:pt>
                <c:pt idx="3700">
                  <c:v>3.5799999999999981E-4</c:v>
                </c:pt>
                <c:pt idx="3701">
                  <c:v>4.099999999999937E-5</c:v>
                </c:pt>
                <c:pt idx="3702">
                  <c:v>5.0799999999999977E-4</c:v>
                </c:pt>
                <c:pt idx="3703">
                  <c:v>3.1800000000000057E-4</c:v>
                </c:pt>
                <c:pt idx="3704">
                  <c:v>4.1000000000000238E-5</c:v>
                </c:pt>
                <c:pt idx="3705">
                  <c:v>6.6000000000000086E-5</c:v>
                </c:pt>
                <c:pt idx="3706">
                  <c:v>7.049999999999999E-4</c:v>
                </c:pt>
                <c:pt idx="3707">
                  <c:v>3.6099999999999978E-4</c:v>
                </c:pt>
                <c:pt idx="3708">
                  <c:v>3.2700000000000047E-4</c:v>
                </c:pt>
                <c:pt idx="3709">
                  <c:v>5.4000000000000012E-4</c:v>
                </c:pt>
                <c:pt idx="3710">
                  <c:v>9.850000000000015E-4</c:v>
                </c:pt>
                <c:pt idx="3711">
                  <c:v>1.0930000000000002E-3</c:v>
                </c:pt>
                <c:pt idx="3712">
                  <c:v>2.6100000000000081E-4</c:v>
                </c:pt>
                <c:pt idx="3713">
                  <c:v>3.8200000000000039E-4</c:v>
                </c:pt>
                <c:pt idx="3714">
                  <c:v>2.8499999999999966E-4</c:v>
                </c:pt>
                <c:pt idx="3715">
                  <c:v>9.0000000000003272E-6</c:v>
                </c:pt>
                <c:pt idx="3716">
                  <c:v>2.3999999999999976E-4</c:v>
                </c:pt>
                <c:pt idx="3717">
                  <c:v>3.7999999999999839E-5</c:v>
                </c:pt>
                <c:pt idx="3718">
                  <c:v>1.0800000000000002E-3</c:v>
                </c:pt>
                <c:pt idx="3719">
                  <c:v>7.0500000000000076E-4</c:v>
                </c:pt>
                <c:pt idx="3720">
                  <c:v>7.6899999999999972E-4</c:v>
                </c:pt>
                <c:pt idx="3721">
                  <c:v>8.0299999999999989E-4</c:v>
                </c:pt>
                <c:pt idx="3722">
                  <c:v>5.9099999999999951E-4</c:v>
                </c:pt>
                <c:pt idx="3723">
                  <c:v>1.1540000000000001E-3</c:v>
                </c:pt>
                <c:pt idx="3724">
                  <c:v>9.0799999999999995E-4</c:v>
                </c:pt>
                <c:pt idx="3725">
                  <c:v>7.8199999999999971E-4</c:v>
                </c:pt>
                <c:pt idx="3726">
                  <c:v>8.2099999999999968E-4</c:v>
                </c:pt>
                <c:pt idx="3727">
                  <c:v>6.5899999999999986E-4</c:v>
                </c:pt>
                <c:pt idx="3728">
                  <c:v>1.2300000000000002E-3</c:v>
                </c:pt>
                <c:pt idx="3729">
                  <c:v>9.1500000000000001E-4</c:v>
                </c:pt>
                <c:pt idx="3730">
                  <c:v>9.3999999999999986E-4</c:v>
                </c:pt>
                <c:pt idx="3731">
                  <c:v>8.0999999999999996E-4</c:v>
                </c:pt>
                <c:pt idx="3732">
                  <c:v>6.2300000000000133E-3</c:v>
                </c:pt>
                <c:pt idx="3733">
                  <c:v>4.5299999999999785E-3</c:v>
                </c:pt>
                <c:pt idx="3734">
                  <c:v>1.2399999999999911E-3</c:v>
                </c:pt>
                <c:pt idx="3735">
                  <c:v>3.3299999999999996E-3</c:v>
                </c:pt>
                <c:pt idx="3736">
                  <c:v>3.6199999999999843E-3</c:v>
                </c:pt>
                <c:pt idx="3737">
                  <c:v>2.119999999999983E-3</c:v>
                </c:pt>
                <c:pt idx="3738">
                  <c:v>4.269999999999996E-3</c:v>
                </c:pt>
                <c:pt idx="3739">
                  <c:v>8.7600000000000178E-3</c:v>
                </c:pt>
                <c:pt idx="3740">
                  <c:v>4.7699999999999965E-3</c:v>
                </c:pt>
                <c:pt idx="3741">
                  <c:v>7.1999999999999842E-4</c:v>
                </c:pt>
                <c:pt idx="3742">
                  <c:v>4.0000000000012248E-5</c:v>
                </c:pt>
                <c:pt idx="3743">
                  <c:v>9.2500000000000082E-3</c:v>
                </c:pt>
                <c:pt idx="3744">
                  <c:v>7.4899999999999967E-3</c:v>
                </c:pt>
                <c:pt idx="3745">
                  <c:v>4.3499999999999928E-3</c:v>
                </c:pt>
                <c:pt idx="3746">
                  <c:v>4.0899999999999964E-3</c:v>
                </c:pt>
                <c:pt idx="3747">
                  <c:v>6.1999999999999972E-3</c:v>
                </c:pt>
                <c:pt idx="3748">
                  <c:v>4.6500000000000014E-3</c:v>
                </c:pt>
                <c:pt idx="3749">
                  <c:v>5.6400000000000061E-3</c:v>
                </c:pt>
                <c:pt idx="3750">
                  <c:v>1.2100000000000027E-3</c:v>
                </c:pt>
                <c:pt idx="3751">
                  <c:v>1.1700000000000044E-3</c:v>
                </c:pt>
                <c:pt idx="3752">
                  <c:v>2.3300000000000126E-3</c:v>
                </c:pt>
                <c:pt idx="3753">
                  <c:v>4.830000000000001E-3</c:v>
                </c:pt>
                <c:pt idx="3754">
                  <c:v>4.9399999999999999E-3</c:v>
                </c:pt>
                <c:pt idx="3755">
                  <c:v>3.6599999999999966E-3</c:v>
                </c:pt>
                <c:pt idx="3756">
                  <c:v>1.2099999999999889E-3</c:v>
                </c:pt>
                <c:pt idx="3757">
                  <c:v>3.0699999999999894E-3</c:v>
                </c:pt>
                <c:pt idx="3758">
                  <c:v>4.0000000000000036E-3</c:v>
                </c:pt>
                <c:pt idx="3759">
                  <c:v>6.509999999999988E-3</c:v>
                </c:pt>
                <c:pt idx="3760">
                  <c:v>4.1100000000000025E-3</c:v>
                </c:pt>
                <c:pt idx="3761">
                  <c:v>4.7800000000000065E-3</c:v>
                </c:pt>
                <c:pt idx="3762">
                  <c:v>3.4299999999999886E-3</c:v>
                </c:pt>
                <c:pt idx="3763">
                  <c:v>2.0499999999999963E-3</c:v>
                </c:pt>
                <c:pt idx="3764">
                  <c:v>3.0000000000002247E-5</c:v>
                </c:pt>
                <c:pt idx="3765">
                  <c:v>1.0187000000000002E-2</c:v>
                </c:pt>
                <c:pt idx="3766">
                  <c:v>9.1800000000000007E-3</c:v>
                </c:pt>
                <c:pt idx="3767">
                  <c:v>8.771000000000001E-3</c:v>
                </c:pt>
                <c:pt idx="3768">
                  <c:v>4.2979999999999963E-3</c:v>
                </c:pt>
                <c:pt idx="3769">
                  <c:v>5.5860000000000007E-3</c:v>
                </c:pt>
                <c:pt idx="3770">
                  <c:v>3.3559999999999979E-3</c:v>
                </c:pt>
                <c:pt idx="3771">
                  <c:v>3.4199999999999994E-3</c:v>
                </c:pt>
                <c:pt idx="3772">
                  <c:v>1.0440000000000033E-3</c:v>
                </c:pt>
                <c:pt idx="3773">
                  <c:v>7.0300000000000223E-4</c:v>
                </c:pt>
                <c:pt idx="3774">
                  <c:v>3.3699999999999702E-4</c:v>
                </c:pt>
                <c:pt idx="3775">
                  <c:v>9.6100000000000352E-4</c:v>
                </c:pt>
                <c:pt idx="3776">
                  <c:v>1.1565000000000006E-2</c:v>
                </c:pt>
                <c:pt idx="3777">
                  <c:v>9.4210000000000058E-3</c:v>
                </c:pt>
                <c:pt idx="3778">
                  <c:v>1.2137000000000002E-2</c:v>
                </c:pt>
                <c:pt idx="3779">
                  <c:v>4.2260000000000006E-3</c:v>
                </c:pt>
                <c:pt idx="3780">
                  <c:v>7.0529999999999968E-3</c:v>
                </c:pt>
                <c:pt idx="3781">
                  <c:v>4.2489999999999958E-3</c:v>
                </c:pt>
                <c:pt idx="3782">
                  <c:v>4.5009999999999981E-3</c:v>
                </c:pt>
                <c:pt idx="3783">
                  <c:v>1.7750000000000057E-3</c:v>
                </c:pt>
                <c:pt idx="3784">
                  <c:v>8.2299999999999734E-4</c:v>
                </c:pt>
                <c:pt idx="3785">
                  <c:v>7.5900000000000273E-4</c:v>
                </c:pt>
                <c:pt idx="3786">
                  <c:v>4.7499999999999626E-4</c:v>
                </c:pt>
                <c:pt idx="3787">
                  <c:v>1.2506000000000003E-2</c:v>
                </c:pt>
                <c:pt idx="3788">
                  <c:v>1.2950000000000003E-2</c:v>
                </c:pt>
                <c:pt idx="3789">
                  <c:v>1.1204999999999993E-2</c:v>
                </c:pt>
                <c:pt idx="3790">
                  <c:v>5.5989999999999929E-3</c:v>
                </c:pt>
                <c:pt idx="3791">
                  <c:v>6.9580000000000058E-3</c:v>
                </c:pt>
                <c:pt idx="3792">
                  <c:v>4.6119999999999911E-3</c:v>
                </c:pt>
                <c:pt idx="3793">
                  <c:v>5.7960000000000095E-3</c:v>
                </c:pt>
                <c:pt idx="3794">
                  <c:v>2.5310000000000055E-3</c:v>
                </c:pt>
                <c:pt idx="3795">
                  <c:v>2.017999999999992E-3</c:v>
                </c:pt>
                <c:pt idx="3796">
                  <c:v>1.237000000000002E-3</c:v>
                </c:pt>
                <c:pt idx="3797">
                  <c:v>1.6979999999999912E-3</c:v>
                </c:pt>
                <c:pt idx="3798">
                  <c:v>9.9749999999999978E-3</c:v>
                </c:pt>
                <c:pt idx="3799">
                  <c:v>8.2539999999999975E-3</c:v>
                </c:pt>
                <c:pt idx="3800">
                  <c:v>1.1263999999999996E-2</c:v>
                </c:pt>
                <c:pt idx="3801">
                  <c:v>3.602000000000001E-3</c:v>
                </c:pt>
                <c:pt idx="3802">
                  <c:v>5.3300000000000014E-3</c:v>
                </c:pt>
                <c:pt idx="3803">
                  <c:v>5.6550000000000003E-3</c:v>
                </c:pt>
                <c:pt idx="3804">
                  <c:v>4.6500000000000014E-3</c:v>
                </c:pt>
                <c:pt idx="3805">
                  <c:v>7.4899999999999967E-4</c:v>
                </c:pt>
                <c:pt idx="3806">
                  <c:v>3.4199999999999509E-4</c:v>
                </c:pt>
                <c:pt idx="3807">
                  <c:v>2.8999999999999859E-4</c:v>
                </c:pt>
                <c:pt idx="3808">
                  <c:v>1.3999999999999985E-3</c:v>
                </c:pt>
                <c:pt idx="3809">
                  <c:v>1.2613000000000006E-2</c:v>
                </c:pt>
                <c:pt idx="3810">
                  <c:v>9.5459999999999989E-3</c:v>
                </c:pt>
                <c:pt idx="3811">
                  <c:v>1.0959000000000003E-2</c:v>
                </c:pt>
                <c:pt idx="3812">
                  <c:v>4.1440000000000018E-3</c:v>
                </c:pt>
                <c:pt idx="3813">
                  <c:v>5.2429999999999977E-3</c:v>
                </c:pt>
                <c:pt idx="3814">
                  <c:v>6.0739999999999961E-3</c:v>
                </c:pt>
                <c:pt idx="3815">
                  <c:v>3.4230000000000024E-3</c:v>
                </c:pt>
                <c:pt idx="3816">
                  <c:v>2.5140000000000023E-3</c:v>
                </c:pt>
                <c:pt idx="3817">
                  <c:v>1.3410000000000019E-3</c:v>
                </c:pt>
                <c:pt idx="3818">
                  <c:v>7.6599999999999585E-4</c:v>
                </c:pt>
                <c:pt idx="3819">
                  <c:v>3.3799999999999802E-4</c:v>
                </c:pt>
                <c:pt idx="3820">
                  <c:v>4.6100000000000004E-4</c:v>
                </c:pt>
                <c:pt idx="3821">
                  <c:v>3.4299999999999999E-4</c:v>
                </c:pt>
                <c:pt idx="3822">
                  <c:v>5.399999999999999E-4</c:v>
                </c:pt>
                <c:pt idx="3823">
                  <c:v>2.0600000000000002E-4</c:v>
                </c:pt>
                <c:pt idx="3824">
                  <c:v>2.4399999999999986E-4</c:v>
                </c:pt>
                <c:pt idx="3825">
                  <c:v>3.8999999999999994E-4</c:v>
                </c:pt>
                <c:pt idx="3826">
                  <c:v>2.9500000000000001E-4</c:v>
                </c:pt>
                <c:pt idx="3827">
                  <c:v>3.8900000000000002E-4</c:v>
                </c:pt>
                <c:pt idx="3828">
                  <c:v>4.3899999999999994E-4</c:v>
                </c:pt>
                <c:pt idx="3829">
                  <c:v>4.8200000000000011E-4</c:v>
                </c:pt>
                <c:pt idx="3830">
                  <c:v>3.8600000000000006E-4</c:v>
                </c:pt>
                <c:pt idx="3831">
                  <c:v>3.4000000000000176E-5</c:v>
                </c:pt>
                <c:pt idx="3832">
                  <c:v>1.0000000000000026E-5</c:v>
                </c:pt>
                <c:pt idx="3833">
                  <c:v>1.0499999999999984E-4</c:v>
                </c:pt>
                <c:pt idx="3834">
                  <c:v>4.3000000000000069E-5</c:v>
                </c:pt>
                <c:pt idx="3835">
                  <c:v>5.0000000000000131E-6</c:v>
                </c:pt>
                <c:pt idx="3836">
                  <c:v>2.0800000000000007E-4</c:v>
                </c:pt>
                <c:pt idx="3837">
                  <c:v>2.3499999999999997E-4</c:v>
                </c:pt>
                <c:pt idx="3838">
                  <c:v>2.1000000000000012E-4</c:v>
                </c:pt>
                <c:pt idx="3839">
                  <c:v>2.7700000000000012E-4</c:v>
                </c:pt>
                <c:pt idx="3840">
                  <c:v>2.7599999999999999E-4</c:v>
                </c:pt>
                <c:pt idx="3841">
                  <c:v>4.0000000000000105E-5</c:v>
                </c:pt>
                <c:pt idx="3842">
                  <c:v>1.879999999999998E-4</c:v>
                </c:pt>
                <c:pt idx="3843">
                  <c:v>2.4099999999999989E-4</c:v>
                </c:pt>
                <c:pt idx="3844">
                  <c:v>4.4000000000000029E-4</c:v>
                </c:pt>
                <c:pt idx="3845">
                  <c:v>2.4300000000000016E-4</c:v>
                </c:pt>
                <c:pt idx="3846">
                  <c:v>1.2100000000000001E-4</c:v>
                </c:pt>
                <c:pt idx="3847">
                  <c:v>1.919999999999999E-4</c:v>
                </c:pt>
                <c:pt idx="3848">
                  <c:v>7.9000000000000077E-5</c:v>
                </c:pt>
                <c:pt idx="3849">
                  <c:v>8.5000000000000006E-5</c:v>
                </c:pt>
                <c:pt idx="3850">
                  <c:v>2.6999999999999984E-4</c:v>
                </c:pt>
                <c:pt idx="3851">
                  <c:v>2.5399999999999989E-4</c:v>
                </c:pt>
                <c:pt idx="3852">
                  <c:v>1.7899999999999991E-4</c:v>
                </c:pt>
                <c:pt idx="3853">
                  <c:v>4.5499999999999989E-4</c:v>
                </c:pt>
                <c:pt idx="3854">
                  <c:v>3.3500000000000001E-4</c:v>
                </c:pt>
                <c:pt idx="3855">
                  <c:v>3.8400000000000001E-4</c:v>
                </c:pt>
                <c:pt idx="3856">
                  <c:v>2.6100000000000016E-4</c:v>
                </c:pt>
                <c:pt idx="3857">
                  <c:v>3.3E-4</c:v>
                </c:pt>
                <c:pt idx="3858">
                  <c:v>4.8899999999999985E-4</c:v>
                </c:pt>
                <c:pt idx="3859">
                  <c:v>2.63E-4</c:v>
                </c:pt>
                <c:pt idx="3860">
                  <c:v>3.0500000000000015E-4</c:v>
                </c:pt>
                <c:pt idx="3861">
                  <c:v>4.7300000000000011E-4</c:v>
                </c:pt>
                <c:pt idx="3862">
                  <c:v>3.4000000000000002E-4</c:v>
                </c:pt>
                <c:pt idx="3863">
                  <c:v>2.8999999999999989E-4</c:v>
                </c:pt>
                <c:pt idx="3864">
                  <c:v>5.9899999999999953E-3</c:v>
                </c:pt>
                <c:pt idx="3865">
                  <c:v>5.9700000000000031E-3</c:v>
                </c:pt>
                <c:pt idx="3866">
                  <c:v>7.6999999999999846E-3</c:v>
                </c:pt>
                <c:pt idx="3867">
                  <c:v>8.4200000000000108E-3</c:v>
                </c:pt>
                <c:pt idx="3868">
                  <c:v>7.080000000000003E-3</c:v>
                </c:pt>
                <c:pt idx="3869">
                  <c:v>5.4299999999999904E-3</c:v>
                </c:pt>
                <c:pt idx="3870">
                  <c:v>4.2500000000000038E-3</c:v>
                </c:pt>
                <c:pt idx="3871">
                  <c:v>6.0700000000000198E-3</c:v>
                </c:pt>
                <c:pt idx="3872">
                  <c:v>3.7899999999999878E-3</c:v>
                </c:pt>
                <c:pt idx="3873">
                  <c:v>4.9299999999999899E-3</c:v>
                </c:pt>
                <c:pt idx="3874">
                  <c:v>5.9599999999999931E-3</c:v>
                </c:pt>
                <c:pt idx="3875">
                  <c:v>1.4649999999999996E-2</c:v>
                </c:pt>
                <c:pt idx="3876">
                  <c:v>1.1509999999999992E-2</c:v>
                </c:pt>
                <c:pt idx="3877">
                  <c:v>4.390000000000005E-3</c:v>
                </c:pt>
                <c:pt idx="3878">
                  <c:v>6.629999999999997E-3</c:v>
                </c:pt>
                <c:pt idx="3879">
                  <c:v>1.149E-2</c:v>
                </c:pt>
                <c:pt idx="3880">
                  <c:v>5.8100000000000096E-3</c:v>
                </c:pt>
                <c:pt idx="3881">
                  <c:v>8.2300000000000151E-3</c:v>
                </c:pt>
                <c:pt idx="3882">
                  <c:v>5.9800000000000131E-3</c:v>
                </c:pt>
                <c:pt idx="3883">
                  <c:v>4.6599999999999975E-3</c:v>
                </c:pt>
                <c:pt idx="3884">
                  <c:v>2.8399999999999814E-3</c:v>
                </c:pt>
                <c:pt idx="3885">
                  <c:v>6.0800000000000021E-3</c:v>
                </c:pt>
                <c:pt idx="3886">
                  <c:v>1.3779999999999987E-2</c:v>
                </c:pt>
                <c:pt idx="3887">
                  <c:v>6.640000000000007E-3</c:v>
                </c:pt>
                <c:pt idx="3888">
                  <c:v>6.4700000000000035E-3</c:v>
                </c:pt>
                <c:pt idx="3889">
                  <c:v>6.7699999999999982E-3</c:v>
                </c:pt>
                <c:pt idx="3890">
                  <c:v>2.5100000000000122E-3</c:v>
                </c:pt>
                <c:pt idx="3891">
                  <c:v>9.4299999999999939E-3</c:v>
                </c:pt>
                <c:pt idx="3892">
                  <c:v>7.0799999999999752E-3</c:v>
                </c:pt>
                <c:pt idx="3893">
                  <c:v>4.3999999999999873E-3</c:v>
                </c:pt>
                <c:pt idx="3894">
                  <c:v>6.5600000000000103E-3</c:v>
                </c:pt>
                <c:pt idx="3895">
                  <c:v>4.8799999999999955E-3</c:v>
                </c:pt>
                <c:pt idx="3896">
                  <c:v>9.7500000000000087E-3</c:v>
                </c:pt>
                <c:pt idx="3897">
                  <c:v>1.5945000000000001E-2</c:v>
                </c:pt>
                <c:pt idx="3898">
                  <c:v>1.3580000000000009E-2</c:v>
                </c:pt>
                <c:pt idx="3899">
                  <c:v>1.3762000000000003E-2</c:v>
                </c:pt>
                <c:pt idx="3900">
                  <c:v>6.293E-3</c:v>
                </c:pt>
                <c:pt idx="3901">
                  <c:v>7.9280000000000045E-3</c:v>
                </c:pt>
                <c:pt idx="3902">
                  <c:v>3.7730000000000055E-3</c:v>
                </c:pt>
                <c:pt idx="3903">
                  <c:v>7.0609999999999909E-3</c:v>
                </c:pt>
                <c:pt idx="3904">
                  <c:v>1.1980000000000046E-3</c:v>
                </c:pt>
                <c:pt idx="3905">
                  <c:v>1.7000000000000001E-3</c:v>
                </c:pt>
                <c:pt idx="3906">
                  <c:v>1.3610000000000011E-3</c:v>
                </c:pt>
                <c:pt idx="3907">
                  <c:v>1.1479999999999962E-3</c:v>
                </c:pt>
                <c:pt idx="3908">
                  <c:v>2.1731E-2</c:v>
                </c:pt>
                <c:pt idx="3909">
                  <c:v>1.6531000000000004E-2</c:v>
                </c:pt>
                <c:pt idx="3910">
                  <c:v>1.6367000000000007E-2</c:v>
                </c:pt>
                <c:pt idx="3911">
                  <c:v>7.3119999999999991E-3</c:v>
                </c:pt>
                <c:pt idx="3912">
                  <c:v>9.8530000000000006E-3</c:v>
                </c:pt>
                <c:pt idx="3913">
                  <c:v>4.7360000000000041E-3</c:v>
                </c:pt>
                <c:pt idx="3914">
                  <c:v>7.9390000000000016E-3</c:v>
                </c:pt>
                <c:pt idx="3915">
                  <c:v>1.120999999999997E-3</c:v>
                </c:pt>
                <c:pt idx="3916">
                  <c:v>5.4099999999999981E-4</c:v>
                </c:pt>
                <c:pt idx="3917">
                  <c:v>1.7409999999999926E-3</c:v>
                </c:pt>
                <c:pt idx="3918">
                  <c:v>2.8019999999999989E-3</c:v>
                </c:pt>
                <c:pt idx="3919">
                  <c:v>1.9279999999999992E-2</c:v>
                </c:pt>
                <c:pt idx="3920">
                  <c:v>1.8429999999999988E-2</c:v>
                </c:pt>
                <c:pt idx="3921">
                  <c:v>1.8100000000000005E-2</c:v>
                </c:pt>
                <c:pt idx="3922">
                  <c:v>6.3E-3</c:v>
                </c:pt>
                <c:pt idx="3923">
                  <c:v>8.9599999999999957E-3</c:v>
                </c:pt>
                <c:pt idx="3924">
                  <c:v>7.0599999999999968E-3</c:v>
                </c:pt>
                <c:pt idx="3925">
                  <c:v>1.0720000000000007E-2</c:v>
                </c:pt>
                <c:pt idx="3926">
                  <c:v>2.8999999999999998E-3</c:v>
                </c:pt>
                <c:pt idx="3927">
                  <c:v>2.8299999999999992E-3</c:v>
                </c:pt>
                <c:pt idx="3928">
                  <c:v>3.1100000000000017E-3</c:v>
                </c:pt>
                <c:pt idx="3929">
                  <c:v>1.2599999999999972E-3</c:v>
                </c:pt>
                <c:pt idx="3930">
                  <c:v>1.0103000000000001E-2</c:v>
                </c:pt>
                <c:pt idx="3931">
                  <c:v>9.6089999999999995E-3</c:v>
                </c:pt>
                <c:pt idx="3932">
                  <c:v>1.1448E-2</c:v>
                </c:pt>
                <c:pt idx="3933">
                  <c:v>2.1029999999999938E-3</c:v>
                </c:pt>
                <c:pt idx="3934">
                  <c:v>4.715999999999998E-3</c:v>
                </c:pt>
                <c:pt idx="3935">
                  <c:v>5.3409999999999985E-3</c:v>
                </c:pt>
                <c:pt idx="3936">
                  <c:v>4.0940000000000004E-3</c:v>
                </c:pt>
                <c:pt idx="3937">
                  <c:v>1.0289999999999952E-3</c:v>
                </c:pt>
                <c:pt idx="3938">
                  <c:v>2.7800000000000047E-4</c:v>
                </c:pt>
                <c:pt idx="3939">
                  <c:v>1.5259999999999996E-3</c:v>
                </c:pt>
                <c:pt idx="3940">
                  <c:v>2.6500000000000135E-4</c:v>
                </c:pt>
                <c:pt idx="3941">
                  <c:v>1.7637E-2</c:v>
                </c:pt>
                <c:pt idx="3942">
                  <c:v>2.1762000000000004E-2</c:v>
                </c:pt>
                <c:pt idx="3943">
                  <c:v>1.9822000000000006E-2</c:v>
                </c:pt>
                <c:pt idx="3944">
                  <c:v>7.0439999999999947E-3</c:v>
                </c:pt>
                <c:pt idx="3945">
                  <c:v>7.5549999999999923E-3</c:v>
                </c:pt>
                <c:pt idx="3946">
                  <c:v>1.0501999999999997E-2</c:v>
                </c:pt>
                <c:pt idx="3947">
                  <c:v>4.6609999999999985E-3</c:v>
                </c:pt>
                <c:pt idx="3948">
                  <c:v>1.457E-3</c:v>
                </c:pt>
                <c:pt idx="3949">
                  <c:v>3.2080000000000025E-3</c:v>
                </c:pt>
                <c:pt idx="3950">
                  <c:v>1.7859999999999959E-3</c:v>
                </c:pt>
                <c:pt idx="3951">
                  <c:v>3.4399999999999986E-3</c:v>
                </c:pt>
                <c:pt idx="3952">
                  <c:v>6.9899999999999997E-4</c:v>
                </c:pt>
                <c:pt idx="3953">
                  <c:v>1.0530000000000001E-3</c:v>
                </c:pt>
                <c:pt idx="3954">
                  <c:v>6.2600000000000025E-4</c:v>
                </c:pt>
                <c:pt idx="3955">
                  <c:v>5.2300000000000003E-4</c:v>
                </c:pt>
                <c:pt idx="3956">
                  <c:v>7.3999999999999999E-4</c:v>
                </c:pt>
                <c:pt idx="3957">
                  <c:v>6.3699999999999976E-4</c:v>
                </c:pt>
                <c:pt idx="3958">
                  <c:v>5.2399999999999994E-4</c:v>
                </c:pt>
                <c:pt idx="3959">
                  <c:v>6.8999999999999986E-4</c:v>
                </c:pt>
                <c:pt idx="3960">
                  <c:v>5.2099999999999998E-4</c:v>
                </c:pt>
                <c:pt idx="3961">
                  <c:v>3.7999999999999991E-4</c:v>
                </c:pt>
                <c:pt idx="3962">
                  <c:v>6.4699999999999979E-4</c:v>
                </c:pt>
                <c:pt idx="3963">
                  <c:v>2.6500000000000004E-4</c:v>
                </c:pt>
                <c:pt idx="3964">
                  <c:v>2.3000000000000017E-5</c:v>
                </c:pt>
                <c:pt idx="3965">
                  <c:v>3.3699999999999963E-4</c:v>
                </c:pt>
                <c:pt idx="3966">
                  <c:v>3.0900000000000025E-4</c:v>
                </c:pt>
                <c:pt idx="3967">
                  <c:v>7.3000000000000148E-5</c:v>
                </c:pt>
                <c:pt idx="3968">
                  <c:v>8.9999999999999802E-5</c:v>
                </c:pt>
                <c:pt idx="3969">
                  <c:v>4.1999999999999937E-5</c:v>
                </c:pt>
                <c:pt idx="3970">
                  <c:v>2.2900000000000004E-4</c:v>
                </c:pt>
                <c:pt idx="3971">
                  <c:v>4.2000000000000023E-4</c:v>
                </c:pt>
                <c:pt idx="3972">
                  <c:v>1.9000000000000006E-4</c:v>
                </c:pt>
                <c:pt idx="3973">
                  <c:v>2.2000000000000014E-4</c:v>
                </c:pt>
                <c:pt idx="3974">
                  <c:v>8.0599999999999943E-4</c:v>
                </c:pt>
                <c:pt idx="3975">
                  <c:v>8.7800000000000031E-4</c:v>
                </c:pt>
                <c:pt idx="3976">
                  <c:v>1.1400000000000004E-3</c:v>
                </c:pt>
                <c:pt idx="3977">
                  <c:v>1.4700000000000043E-4</c:v>
                </c:pt>
                <c:pt idx="3978">
                  <c:v>2.0000000000002655E-6</c:v>
                </c:pt>
                <c:pt idx="3979">
                  <c:v>4.5200000000000014E-4</c:v>
                </c:pt>
                <c:pt idx="3980">
                  <c:v>9.900000000000013E-5</c:v>
                </c:pt>
                <c:pt idx="3981">
                  <c:v>2.760000000000002E-4</c:v>
                </c:pt>
                <c:pt idx="3982">
                  <c:v>1.2899999999999977E-4</c:v>
                </c:pt>
                <c:pt idx="3983">
                  <c:v>4.6799999999999967E-4</c:v>
                </c:pt>
                <c:pt idx="3984">
                  <c:v>5.4599999999999961E-4</c:v>
                </c:pt>
                <c:pt idx="3985">
                  <c:v>3.6199999999999991E-4</c:v>
                </c:pt>
                <c:pt idx="3986">
                  <c:v>5.7900000000000009E-4</c:v>
                </c:pt>
                <c:pt idx="3987">
                  <c:v>7.8399999999999997E-4</c:v>
                </c:pt>
                <c:pt idx="3988">
                  <c:v>8.0799999999999991E-4</c:v>
                </c:pt>
                <c:pt idx="3989">
                  <c:v>5.1199999999999987E-4</c:v>
                </c:pt>
                <c:pt idx="3990">
                  <c:v>1.8599999999999997E-4</c:v>
                </c:pt>
                <c:pt idx="3991">
                  <c:v>4.230000000000002E-4</c:v>
                </c:pt>
                <c:pt idx="3992">
                  <c:v>3.2800000000000017E-4</c:v>
                </c:pt>
                <c:pt idx="3993">
                  <c:v>4.8499999999999975E-4</c:v>
                </c:pt>
                <c:pt idx="3994">
                  <c:v>6.1300000000000005E-4</c:v>
                </c:pt>
                <c:pt idx="3995">
                  <c:v>5.5300000000000011E-4</c:v>
                </c:pt>
                <c:pt idx="3996">
                  <c:v>9.7300000000000164E-3</c:v>
                </c:pt>
                <c:pt idx="3997">
                  <c:v>8.3699999999999886E-3</c:v>
                </c:pt>
                <c:pt idx="3998">
                  <c:v>3.7499999999999756E-3</c:v>
                </c:pt>
                <c:pt idx="3999">
                  <c:v>8.3700000000000441E-3</c:v>
                </c:pt>
                <c:pt idx="4000">
                  <c:v>7.1800000000000197E-3</c:v>
                </c:pt>
                <c:pt idx="4001">
                  <c:v>7.6899999999999746E-3</c:v>
                </c:pt>
                <c:pt idx="4002">
                  <c:v>6.8699999999999872E-3</c:v>
                </c:pt>
                <c:pt idx="4003">
                  <c:v>5.2999999999999714E-3</c:v>
                </c:pt>
                <c:pt idx="4004">
                  <c:v>7.4800000000000422E-3</c:v>
                </c:pt>
                <c:pt idx="4005">
                  <c:v>5.7300000000000129E-3</c:v>
                </c:pt>
                <c:pt idx="4006">
                  <c:v>3.9499999999999535E-3</c:v>
                </c:pt>
                <c:pt idx="4007">
                  <c:v>1.4639999999999986E-2</c:v>
                </c:pt>
                <c:pt idx="4008">
                  <c:v>1.096999999999998E-2</c:v>
                </c:pt>
                <c:pt idx="4009">
                  <c:v>9.2499999999999805E-3</c:v>
                </c:pt>
                <c:pt idx="4010">
                  <c:v>8.4200000000000386E-3</c:v>
                </c:pt>
                <c:pt idx="4011">
                  <c:v>1.0060000000000013E-2</c:v>
                </c:pt>
                <c:pt idx="4012">
                  <c:v>7.4200000000000377E-3</c:v>
                </c:pt>
                <c:pt idx="4013">
                  <c:v>9.8600000000000354E-3</c:v>
                </c:pt>
                <c:pt idx="4014">
                  <c:v>6.7899999999999627E-3</c:v>
                </c:pt>
                <c:pt idx="4015">
                  <c:v>2.6100000000000012E-3</c:v>
                </c:pt>
                <c:pt idx="4016">
                  <c:v>7.0599999999999552E-3</c:v>
                </c:pt>
                <c:pt idx="4017">
                  <c:v>9.1499999999999915E-3</c:v>
                </c:pt>
                <c:pt idx="4018">
                  <c:v>1.3050000000000006E-2</c:v>
                </c:pt>
                <c:pt idx="4019">
                  <c:v>8.9700000000000335E-3</c:v>
                </c:pt>
                <c:pt idx="4020">
                  <c:v>9.8199999999999954E-3</c:v>
                </c:pt>
                <c:pt idx="4021">
                  <c:v>9.5399999999999929E-3</c:v>
                </c:pt>
                <c:pt idx="4022">
                  <c:v>9.3799999999999994E-3</c:v>
                </c:pt>
                <c:pt idx="4023">
                  <c:v>6.9199999999999817E-3</c:v>
                </c:pt>
                <c:pt idx="4024">
                  <c:v>4.9599999999999644E-3</c:v>
                </c:pt>
                <c:pt idx="4025">
                  <c:v>6.1899999999999733E-3</c:v>
                </c:pt>
                <c:pt idx="4026">
                  <c:v>3.0999999999999917E-3</c:v>
                </c:pt>
                <c:pt idx="4027">
                  <c:v>4.4900000000000495E-3</c:v>
                </c:pt>
                <c:pt idx="4028">
                  <c:v>4.280000000000006E-3</c:v>
                </c:pt>
                <c:pt idx="4029">
                  <c:v>1.9585000000000005E-2</c:v>
                </c:pt>
                <c:pt idx="4030">
                  <c:v>1.3341000000000006E-2</c:v>
                </c:pt>
                <c:pt idx="4031">
                  <c:v>1.7848000000000003E-2</c:v>
                </c:pt>
                <c:pt idx="4032">
                  <c:v>7.762000000000005E-3</c:v>
                </c:pt>
                <c:pt idx="4033">
                  <c:v>8.5630000000000012E-3</c:v>
                </c:pt>
                <c:pt idx="4034">
                  <c:v>5.2049999999999874E-3</c:v>
                </c:pt>
                <c:pt idx="4035">
                  <c:v>6.0580000000000078E-3</c:v>
                </c:pt>
                <c:pt idx="4036">
                  <c:v>3.6300000000000221E-4</c:v>
                </c:pt>
                <c:pt idx="4037">
                  <c:v>1.3750000000000012E-3</c:v>
                </c:pt>
                <c:pt idx="4038">
                  <c:v>2.7579999999999966E-3</c:v>
                </c:pt>
                <c:pt idx="4039">
                  <c:v>1.9780000000000075E-3</c:v>
                </c:pt>
                <c:pt idx="4040">
                  <c:v>2.1865999999999997E-2</c:v>
                </c:pt>
                <c:pt idx="4041">
                  <c:v>1.6042000000000001E-2</c:v>
                </c:pt>
                <c:pt idx="4042">
                  <c:v>2.0971000000000004E-2</c:v>
                </c:pt>
                <c:pt idx="4043">
                  <c:v>7.8799999999999981E-3</c:v>
                </c:pt>
                <c:pt idx="4044">
                  <c:v>1.3430999999999998E-2</c:v>
                </c:pt>
                <c:pt idx="4045">
                  <c:v>3.367999999999996E-3</c:v>
                </c:pt>
                <c:pt idx="4046">
                  <c:v>1.0060000000000013E-2</c:v>
                </c:pt>
                <c:pt idx="4047">
                  <c:v>2.6249999999999885E-3</c:v>
                </c:pt>
                <c:pt idx="4048">
                  <c:v>1.7899999999999999E-3</c:v>
                </c:pt>
                <c:pt idx="4049">
                  <c:v>3.5309999999999925E-3</c:v>
                </c:pt>
                <c:pt idx="4050">
                  <c:v>1.4819999999999972E-3</c:v>
                </c:pt>
                <c:pt idx="4051">
                  <c:v>2.4099999999999983E-2</c:v>
                </c:pt>
                <c:pt idx="4052">
                  <c:v>2.5649999999999978E-2</c:v>
                </c:pt>
                <c:pt idx="4053">
                  <c:v>2.5419999999999998E-2</c:v>
                </c:pt>
                <c:pt idx="4054">
                  <c:v>7.9600000000000226E-3</c:v>
                </c:pt>
                <c:pt idx="4055">
                  <c:v>1.1399999999999993E-2</c:v>
                </c:pt>
                <c:pt idx="4056">
                  <c:v>7.8900000000000081E-3</c:v>
                </c:pt>
                <c:pt idx="4057">
                  <c:v>1.0720000000000007E-2</c:v>
                </c:pt>
                <c:pt idx="4058">
                  <c:v>4.9899999999999944E-3</c:v>
                </c:pt>
                <c:pt idx="4059">
                  <c:v>1.820000000000016E-3</c:v>
                </c:pt>
                <c:pt idx="4060">
                  <c:v>2.8600000000000014E-3</c:v>
                </c:pt>
                <c:pt idx="4061">
                  <c:v>3.9399999999999991E-3</c:v>
                </c:pt>
                <c:pt idx="4062">
                  <c:v>1.9368999999999997E-2</c:v>
                </c:pt>
                <c:pt idx="4063">
                  <c:v>1.1755999999999996E-2</c:v>
                </c:pt>
                <c:pt idx="4064">
                  <c:v>1.1906E-2</c:v>
                </c:pt>
                <c:pt idx="4065">
                  <c:v>4.5520000000000005E-3</c:v>
                </c:pt>
                <c:pt idx="4066">
                  <c:v>5.4980000000000029E-3</c:v>
                </c:pt>
                <c:pt idx="4067">
                  <c:v>7.0010000000000003E-3</c:v>
                </c:pt>
                <c:pt idx="4068">
                  <c:v>5.2540000000000017E-3</c:v>
                </c:pt>
                <c:pt idx="4069">
                  <c:v>9.4299999999999939E-4</c:v>
                </c:pt>
                <c:pt idx="4070">
                  <c:v>4.8300000000000426E-4</c:v>
                </c:pt>
                <c:pt idx="4071">
                  <c:v>3.5500000000000115E-4</c:v>
                </c:pt>
                <c:pt idx="4072">
                  <c:v>1.5169999999999975E-3</c:v>
                </c:pt>
                <c:pt idx="4073">
                  <c:v>2.0663000000000001E-2</c:v>
                </c:pt>
                <c:pt idx="4074">
                  <c:v>1.3398999999999994E-2</c:v>
                </c:pt>
                <c:pt idx="4075">
                  <c:v>1.8733E-2</c:v>
                </c:pt>
                <c:pt idx="4076">
                  <c:v>6.4499999999999974E-3</c:v>
                </c:pt>
                <c:pt idx="4077">
                  <c:v>8.8750000000000079E-3</c:v>
                </c:pt>
                <c:pt idx="4078">
                  <c:v>9.9319999999999964E-3</c:v>
                </c:pt>
                <c:pt idx="4079">
                  <c:v>5.1429999999999948E-3</c:v>
                </c:pt>
                <c:pt idx="4080">
                  <c:v>2.4860000000000021E-3</c:v>
                </c:pt>
                <c:pt idx="4081">
                  <c:v>1.0990000000000028E-3</c:v>
                </c:pt>
                <c:pt idx="4082">
                  <c:v>2.0049999999999929E-3</c:v>
                </c:pt>
                <c:pt idx="4083">
                  <c:v>1.3880000000000003E-3</c:v>
                </c:pt>
                <c:pt idx="4084">
                  <c:v>7.2799999999999991E-4</c:v>
                </c:pt>
                <c:pt idx="4085">
                  <c:v>1.0179999999999998E-3</c:v>
                </c:pt>
                <c:pt idx="4086">
                  <c:v>9.5500000000000012E-4</c:v>
                </c:pt>
                <c:pt idx="4087">
                  <c:v>5.4500000000000035E-4</c:v>
                </c:pt>
                <c:pt idx="4088">
                  <c:v>8.8599999999999964E-4</c:v>
                </c:pt>
                <c:pt idx="4089">
                  <c:v>7.2300000000000012E-4</c:v>
                </c:pt>
                <c:pt idx="4090">
                  <c:v>5.5400000000000024E-4</c:v>
                </c:pt>
                <c:pt idx="4091">
                  <c:v>8.6799999999999985E-4</c:v>
                </c:pt>
                <c:pt idx="4092">
                  <c:v>8.3099999999999992E-4</c:v>
                </c:pt>
                <c:pt idx="4093">
                  <c:v>6.2100000000000002E-4</c:v>
                </c:pt>
                <c:pt idx="4094">
                  <c:v>7.4100000000000012E-4</c:v>
                </c:pt>
                <c:pt idx="4095">
                  <c:v>3.7100000000000024E-4</c:v>
                </c:pt>
                <c:pt idx="4096">
                  <c:v>6.0999999999999856E-5</c:v>
                </c:pt>
                <c:pt idx="4097">
                  <c:v>3.4000000000000002E-4</c:v>
                </c:pt>
                <c:pt idx="4098">
                  <c:v>3.210000000000001E-4</c:v>
                </c:pt>
                <c:pt idx="4099">
                  <c:v>1.9000000000000006E-4</c:v>
                </c:pt>
                <c:pt idx="4100">
                  <c:v>1.5500000000000019E-4</c:v>
                </c:pt>
                <c:pt idx="4101">
                  <c:v>2.7199999999999967E-4</c:v>
                </c:pt>
                <c:pt idx="4102">
                  <c:v>3.4800000000000022E-4</c:v>
                </c:pt>
                <c:pt idx="4103">
                  <c:v>4.7400000000000003E-4</c:v>
                </c:pt>
                <c:pt idx="4104">
                  <c:v>4.7500000000000016E-4</c:v>
                </c:pt>
                <c:pt idx="4105">
                  <c:v>3.250000000000002E-4</c:v>
                </c:pt>
                <c:pt idx="4106">
                  <c:v>1.1720000000000003E-3</c:v>
                </c:pt>
                <c:pt idx="4107">
                  <c:v>5.8799999999999998E-4</c:v>
                </c:pt>
                <c:pt idx="4108">
                  <c:v>4.8400000000000006E-4</c:v>
                </c:pt>
                <c:pt idx="4109">
                  <c:v>5.099999999999983E-5</c:v>
                </c:pt>
                <c:pt idx="4110">
                  <c:v>2.6199999999999921E-4</c:v>
                </c:pt>
                <c:pt idx="4111">
                  <c:v>3.5199999999999988E-4</c:v>
                </c:pt>
                <c:pt idx="4112">
                  <c:v>1.4400000000000003E-4</c:v>
                </c:pt>
                <c:pt idx="4113">
                  <c:v>5.2099999999999976E-4</c:v>
                </c:pt>
                <c:pt idx="4114">
                  <c:v>4.609999999999996E-4</c:v>
                </c:pt>
                <c:pt idx="4115">
                  <c:v>6.7299999999999999E-4</c:v>
                </c:pt>
                <c:pt idx="4116">
                  <c:v>4.3900000000000015E-4</c:v>
                </c:pt>
                <c:pt idx="4117">
                  <c:v>5.1400000000000013E-4</c:v>
                </c:pt>
                <c:pt idx="4118">
                  <c:v>4.3299999999999979E-4</c:v>
                </c:pt>
                <c:pt idx="4119">
                  <c:v>7.9299999999999987E-4</c:v>
                </c:pt>
                <c:pt idx="4120">
                  <c:v>5.8299999999999975E-4</c:v>
                </c:pt>
                <c:pt idx="4121">
                  <c:v>7.2199999999999999E-4</c:v>
                </c:pt>
                <c:pt idx="4122">
                  <c:v>8.6899999999999998E-4</c:v>
                </c:pt>
                <c:pt idx="4123">
                  <c:v>1.088E-3</c:v>
                </c:pt>
                <c:pt idx="4124">
                  <c:v>8.4199999999999987E-4</c:v>
                </c:pt>
                <c:pt idx="4125">
                  <c:v>5.2399999999999973E-4</c:v>
                </c:pt>
                <c:pt idx="4126">
                  <c:v>7.3699999999999981E-4</c:v>
                </c:pt>
                <c:pt idx="4127">
                  <c:v>7.6899999999999972E-4</c:v>
                </c:pt>
              </c:numCache>
            </c:numRef>
          </c:val>
        </c:ser>
        <c:dLbls>
          <c:showLegendKey val="0"/>
          <c:showVal val="0"/>
          <c:showCatName val="0"/>
          <c:showSerName val="0"/>
          <c:showPercent val="0"/>
          <c:showBubbleSize val="0"/>
        </c:dLbls>
        <c:axId val="353994624"/>
        <c:axId val="355217408"/>
      </c:areaChart>
      <c:catAx>
        <c:axId val="353994624"/>
        <c:scaling>
          <c:orientation val="minMax"/>
        </c:scaling>
        <c:delete val="0"/>
        <c:axPos val="b"/>
        <c:title>
          <c:tx>
            <c:rich>
              <a:bodyPr/>
              <a:lstStyle/>
              <a:p>
                <a:pPr>
                  <a:defRPr/>
                </a:pPr>
                <a:r>
                  <a:rPr lang="en-GB"/>
                  <a:t>Policy number</a:t>
                </a:r>
              </a:p>
            </c:rich>
          </c:tx>
          <c:layout>
            <c:manualLayout>
              <c:xMode val="edge"/>
              <c:yMode val="edge"/>
              <c:x val="0.47803526165225063"/>
              <c:y val="0.95247446311955064"/>
            </c:manualLayout>
          </c:layout>
          <c:overlay val="0"/>
        </c:title>
        <c:numFmt formatCode="General" sourceLinked="1"/>
        <c:majorTickMark val="out"/>
        <c:minorTickMark val="none"/>
        <c:tickLblPos val="nextTo"/>
        <c:txPr>
          <a:bodyPr/>
          <a:lstStyle/>
          <a:p>
            <a:pPr>
              <a:defRPr sz="800"/>
            </a:pPr>
            <a:endParaRPr lang="en-US"/>
          </a:p>
        </c:txPr>
        <c:crossAx val="355217408"/>
        <c:crosses val="autoZero"/>
        <c:auto val="1"/>
        <c:lblAlgn val="ctr"/>
        <c:lblOffset val="100"/>
        <c:noMultiLvlLbl val="0"/>
      </c:catAx>
      <c:valAx>
        <c:axId val="355217408"/>
        <c:scaling>
          <c:orientation val="minMax"/>
        </c:scaling>
        <c:delete val="0"/>
        <c:axPos val="l"/>
        <c:majorGridlines/>
        <c:title>
          <c:tx>
            <c:rich>
              <a:bodyPr rot="-5400000" vert="horz"/>
              <a:lstStyle/>
              <a:p>
                <a:pPr>
                  <a:defRPr/>
                </a:pPr>
                <a:r>
                  <a:rPr lang="en-GB"/>
                  <a:t>Proportion of people who used fout drugs</a:t>
                </a:r>
              </a:p>
            </c:rich>
          </c:tx>
          <c:layout>
            <c:manualLayout>
              <c:xMode val="edge"/>
              <c:yMode val="edge"/>
              <c:x val="2.1507696976850055E-3"/>
              <c:y val="0.18350237882533812"/>
            </c:manualLayout>
          </c:layout>
          <c:overlay val="0"/>
        </c:title>
        <c:numFmt formatCode="0.0" sourceLinked="0"/>
        <c:majorTickMark val="out"/>
        <c:minorTickMark val="none"/>
        <c:tickLblPos val="nextTo"/>
        <c:crossAx val="353994624"/>
        <c:crosses val="autoZero"/>
        <c:crossBetween val="midCat"/>
      </c:valAx>
      <c:spPr>
        <a:ln>
          <a:solidFill>
            <a:schemeClr val="bg1">
              <a:lumMod val="75000"/>
            </a:schemeClr>
          </a:solidFill>
        </a:ln>
      </c:spPr>
    </c:plotArea>
    <c:legend>
      <c:legendPos val="r"/>
      <c:layout>
        <c:manualLayout>
          <c:xMode val="edge"/>
          <c:yMode val="edge"/>
          <c:x val="0.40630539490914813"/>
          <c:y val="4.2903246365727461E-2"/>
          <c:w val="0.57082174150072784"/>
          <c:h val="7.0458245699420025E-2"/>
        </c:manualLayout>
      </c:layout>
      <c:overlay val="0"/>
    </c:legend>
    <c:plotVisOnly val="1"/>
    <c:dispBlanksAs val="zero"/>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7064466724739669E-2"/>
          <c:y val="4.9094933629379882E-2"/>
          <c:w val="0.90970695908130794"/>
          <c:h val="0.81382430899841218"/>
        </c:manualLayout>
      </c:layout>
      <c:barChart>
        <c:barDir val="col"/>
        <c:grouping val="stacked"/>
        <c:varyColors val="0"/>
        <c:ser>
          <c:idx val="0"/>
          <c:order val="0"/>
          <c:tx>
            <c:strRef>
              <c:f>p4drug!$AS$2</c:f>
              <c:strCache>
                <c:ptCount val="1"/>
                <c:pt idx="0">
                  <c:v>Base case</c:v>
                </c:pt>
              </c:strCache>
            </c:strRef>
          </c:tx>
          <c:spPr>
            <a:solidFill>
              <a:schemeClr val="bg1">
                <a:lumMod val="85000"/>
              </a:schemeClr>
            </a:solidFill>
          </c:spPr>
          <c:invertIfNegative val="0"/>
          <c:val>
            <c:numRef>
              <c:f>p4drug!$AS$3:$AS$4130</c:f>
              <c:numCache>
                <c:formatCode>General</c:formatCode>
                <c:ptCount val="4128"/>
                <c:pt idx="0">
                  <c:v>300970</c:v>
                </c:pt>
                <c:pt idx="1">
                  <c:v>311400</c:v>
                </c:pt>
                <c:pt idx="2">
                  <c:v>315050</c:v>
                </c:pt>
                <c:pt idx="3">
                  <c:v>313430</c:v>
                </c:pt>
                <c:pt idx="4">
                  <c:v>314080</c:v>
                </c:pt>
                <c:pt idx="5">
                  <c:v>312870</c:v>
                </c:pt>
                <c:pt idx="6">
                  <c:v>316270</c:v>
                </c:pt>
                <c:pt idx="7">
                  <c:v>301120</c:v>
                </c:pt>
                <c:pt idx="8">
                  <c:v>311500</c:v>
                </c:pt>
                <c:pt idx="9">
                  <c:v>315340</c:v>
                </c:pt>
                <c:pt idx="10">
                  <c:v>313660</c:v>
                </c:pt>
                <c:pt idx="11">
                  <c:v>314300</c:v>
                </c:pt>
                <c:pt idx="12">
                  <c:v>313050</c:v>
                </c:pt>
                <c:pt idx="13">
                  <c:v>316660</c:v>
                </c:pt>
                <c:pt idx="14">
                  <c:v>311580</c:v>
                </c:pt>
                <c:pt idx="15">
                  <c:v>311370</c:v>
                </c:pt>
                <c:pt idx="16">
                  <c:v>315100</c:v>
                </c:pt>
                <c:pt idx="17">
                  <c:v>314680</c:v>
                </c:pt>
                <c:pt idx="18">
                  <c:v>314870</c:v>
                </c:pt>
                <c:pt idx="19">
                  <c:v>314550</c:v>
                </c:pt>
                <c:pt idx="20">
                  <c:v>315420</c:v>
                </c:pt>
                <c:pt idx="21">
                  <c:v>317200</c:v>
                </c:pt>
                <c:pt idx="22">
                  <c:v>317090</c:v>
                </c:pt>
                <c:pt idx="23">
                  <c:v>318260</c:v>
                </c:pt>
                <c:pt idx="24">
                  <c:v>317530</c:v>
                </c:pt>
                <c:pt idx="25">
                  <c:v>315030</c:v>
                </c:pt>
                <c:pt idx="26">
                  <c:v>314730</c:v>
                </c:pt>
                <c:pt idx="27">
                  <c:v>318330</c:v>
                </c:pt>
                <c:pt idx="28">
                  <c:v>319040</c:v>
                </c:pt>
                <c:pt idx="29">
                  <c:v>319220</c:v>
                </c:pt>
                <c:pt idx="30">
                  <c:v>318870</c:v>
                </c:pt>
                <c:pt idx="31">
                  <c:v>319980</c:v>
                </c:pt>
                <c:pt idx="32">
                  <c:v>322240</c:v>
                </c:pt>
                <c:pt idx="33">
                  <c:v>322200</c:v>
                </c:pt>
                <c:pt idx="34">
                  <c:v>323610</c:v>
                </c:pt>
                <c:pt idx="35">
                  <c:v>322740</c:v>
                </c:pt>
                <c:pt idx="36">
                  <c:v>312300</c:v>
                </c:pt>
                <c:pt idx="37">
                  <c:v>311970</c:v>
                </c:pt>
                <c:pt idx="38">
                  <c:v>317210</c:v>
                </c:pt>
                <c:pt idx="39">
                  <c:v>319040</c:v>
                </c:pt>
                <c:pt idx="40">
                  <c:v>318530</c:v>
                </c:pt>
                <c:pt idx="41">
                  <c:v>317930</c:v>
                </c:pt>
                <c:pt idx="42">
                  <c:v>319650</c:v>
                </c:pt>
                <c:pt idx="43">
                  <c:v>323000</c:v>
                </c:pt>
                <c:pt idx="44">
                  <c:v>322890</c:v>
                </c:pt>
                <c:pt idx="45">
                  <c:v>324900</c:v>
                </c:pt>
                <c:pt idx="46">
                  <c:v>323630</c:v>
                </c:pt>
                <c:pt idx="47">
                  <c:v>314580</c:v>
                </c:pt>
                <c:pt idx="48">
                  <c:v>314430</c:v>
                </c:pt>
                <c:pt idx="49">
                  <c:v>316340</c:v>
                </c:pt>
                <c:pt idx="50">
                  <c:v>316990</c:v>
                </c:pt>
                <c:pt idx="51">
                  <c:v>316730</c:v>
                </c:pt>
                <c:pt idx="52">
                  <c:v>316590</c:v>
                </c:pt>
                <c:pt idx="53">
                  <c:v>317210</c:v>
                </c:pt>
                <c:pt idx="54">
                  <c:v>318390</c:v>
                </c:pt>
                <c:pt idx="55">
                  <c:v>318340</c:v>
                </c:pt>
                <c:pt idx="56">
                  <c:v>319130</c:v>
                </c:pt>
                <c:pt idx="57">
                  <c:v>318650</c:v>
                </c:pt>
                <c:pt idx="58">
                  <c:v>312940</c:v>
                </c:pt>
                <c:pt idx="59">
                  <c:v>312780</c:v>
                </c:pt>
                <c:pt idx="60">
                  <c:v>315900</c:v>
                </c:pt>
                <c:pt idx="61">
                  <c:v>317010</c:v>
                </c:pt>
                <c:pt idx="62">
                  <c:v>316490</c:v>
                </c:pt>
                <c:pt idx="63">
                  <c:v>316690</c:v>
                </c:pt>
                <c:pt idx="64">
                  <c:v>317370</c:v>
                </c:pt>
                <c:pt idx="65">
                  <c:v>319370</c:v>
                </c:pt>
                <c:pt idx="66">
                  <c:v>319350</c:v>
                </c:pt>
                <c:pt idx="67">
                  <c:v>320590</c:v>
                </c:pt>
                <c:pt idx="68">
                  <c:v>319770</c:v>
                </c:pt>
                <c:pt idx="69">
                  <c:v>315800</c:v>
                </c:pt>
                <c:pt idx="70">
                  <c:v>315520</c:v>
                </c:pt>
                <c:pt idx="71">
                  <c:v>319490</c:v>
                </c:pt>
                <c:pt idx="72">
                  <c:v>320940</c:v>
                </c:pt>
                <c:pt idx="73">
                  <c:v>320340</c:v>
                </c:pt>
                <c:pt idx="74">
                  <c:v>320540</c:v>
                </c:pt>
                <c:pt idx="75">
                  <c:v>320060</c:v>
                </c:pt>
                <c:pt idx="76">
                  <c:v>323940</c:v>
                </c:pt>
                <c:pt idx="77">
                  <c:v>323800</c:v>
                </c:pt>
                <c:pt idx="78">
                  <c:v>325430</c:v>
                </c:pt>
                <c:pt idx="79">
                  <c:v>324420</c:v>
                </c:pt>
                <c:pt idx="80">
                  <c:v>299710</c:v>
                </c:pt>
                <c:pt idx="81">
                  <c:v>310210</c:v>
                </c:pt>
                <c:pt idx="82">
                  <c:v>313830</c:v>
                </c:pt>
                <c:pt idx="83">
                  <c:v>312180</c:v>
                </c:pt>
                <c:pt idx="84">
                  <c:v>312810</c:v>
                </c:pt>
                <c:pt idx="85">
                  <c:v>311620</c:v>
                </c:pt>
                <c:pt idx="86">
                  <c:v>315030</c:v>
                </c:pt>
                <c:pt idx="87">
                  <c:v>296760</c:v>
                </c:pt>
                <c:pt idx="88">
                  <c:v>311750</c:v>
                </c:pt>
                <c:pt idx="89">
                  <c:v>315830</c:v>
                </c:pt>
                <c:pt idx="90">
                  <c:v>313960</c:v>
                </c:pt>
                <c:pt idx="91">
                  <c:v>314680</c:v>
                </c:pt>
                <c:pt idx="92">
                  <c:v>313390</c:v>
                </c:pt>
                <c:pt idx="93">
                  <c:v>317110</c:v>
                </c:pt>
                <c:pt idx="94">
                  <c:v>310740</c:v>
                </c:pt>
                <c:pt idx="95">
                  <c:v>311520</c:v>
                </c:pt>
                <c:pt idx="96">
                  <c:v>315430</c:v>
                </c:pt>
                <c:pt idx="97">
                  <c:v>314990</c:v>
                </c:pt>
                <c:pt idx="98">
                  <c:v>315160</c:v>
                </c:pt>
                <c:pt idx="99">
                  <c:v>314820</c:v>
                </c:pt>
                <c:pt idx="100">
                  <c:v>315770</c:v>
                </c:pt>
                <c:pt idx="101">
                  <c:v>317620</c:v>
                </c:pt>
                <c:pt idx="102">
                  <c:v>317580</c:v>
                </c:pt>
                <c:pt idx="103">
                  <c:v>318700</c:v>
                </c:pt>
                <c:pt idx="104">
                  <c:v>317990</c:v>
                </c:pt>
                <c:pt idx="105">
                  <c:v>313870</c:v>
                </c:pt>
                <c:pt idx="106">
                  <c:v>314930</c:v>
                </c:pt>
                <c:pt idx="107">
                  <c:v>318620</c:v>
                </c:pt>
                <c:pt idx="108">
                  <c:v>319300</c:v>
                </c:pt>
                <c:pt idx="109">
                  <c:v>319530</c:v>
                </c:pt>
                <c:pt idx="110">
                  <c:v>319110</c:v>
                </c:pt>
                <c:pt idx="111">
                  <c:v>320280</c:v>
                </c:pt>
                <c:pt idx="112">
                  <c:v>322690</c:v>
                </c:pt>
                <c:pt idx="113">
                  <c:v>322660</c:v>
                </c:pt>
                <c:pt idx="114">
                  <c:v>324120</c:v>
                </c:pt>
                <c:pt idx="115">
                  <c:v>323160</c:v>
                </c:pt>
                <c:pt idx="116">
                  <c:v>310350</c:v>
                </c:pt>
                <c:pt idx="117">
                  <c:v>312020</c:v>
                </c:pt>
                <c:pt idx="118">
                  <c:v>317500</c:v>
                </c:pt>
                <c:pt idx="119">
                  <c:v>319380</c:v>
                </c:pt>
                <c:pt idx="120">
                  <c:v>318880</c:v>
                </c:pt>
                <c:pt idx="121">
                  <c:v>318270</c:v>
                </c:pt>
                <c:pt idx="122">
                  <c:v>320000</c:v>
                </c:pt>
                <c:pt idx="123">
                  <c:v>323490</c:v>
                </c:pt>
                <c:pt idx="124">
                  <c:v>323390</c:v>
                </c:pt>
                <c:pt idx="125">
                  <c:v>325520</c:v>
                </c:pt>
                <c:pt idx="126">
                  <c:v>324160</c:v>
                </c:pt>
                <c:pt idx="127">
                  <c:v>314060</c:v>
                </c:pt>
                <c:pt idx="128">
                  <c:v>314550</c:v>
                </c:pt>
                <c:pt idx="129">
                  <c:v>316680</c:v>
                </c:pt>
                <c:pt idx="130">
                  <c:v>317310</c:v>
                </c:pt>
                <c:pt idx="131">
                  <c:v>317000</c:v>
                </c:pt>
                <c:pt idx="132">
                  <c:v>316920</c:v>
                </c:pt>
                <c:pt idx="133">
                  <c:v>317580</c:v>
                </c:pt>
                <c:pt idx="134">
                  <c:v>318860</c:v>
                </c:pt>
                <c:pt idx="135">
                  <c:v>318730</c:v>
                </c:pt>
                <c:pt idx="136">
                  <c:v>319510</c:v>
                </c:pt>
                <c:pt idx="137">
                  <c:v>319100</c:v>
                </c:pt>
                <c:pt idx="138">
                  <c:v>311890</c:v>
                </c:pt>
                <c:pt idx="139">
                  <c:v>312870</c:v>
                </c:pt>
                <c:pt idx="140">
                  <c:v>316150</c:v>
                </c:pt>
                <c:pt idx="141">
                  <c:v>317360</c:v>
                </c:pt>
                <c:pt idx="142">
                  <c:v>316830</c:v>
                </c:pt>
                <c:pt idx="143">
                  <c:v>316970</c:v>
                </c:pt>
                <c:pt idx="144">
                  <c:v>317660</c:v>
                </c:pt>
                <c:pt idx="145">
                  <c:v>319790</c:v>
                </c:pt>
                <c:pt idx="146">
                  <c:v>319740</c:v>
                </c:pt>
                <c:pt idx="147">
                  <c:v>321040</c:v>
                </c:pt>
                <c:pt idx="148">
                  <c:v>320230</c:v>
                </c:pt>
                <c:pt idx="149">
                  <c:v>314370</c:v>
                </c:pt>
                <c:pt idx="150">
                  <c:v>315590</c:v>
                </c:pt>
                <c:pt idx="151">
                  <c:v>319800</c:v>
                </c:pt>
                <c:pt idx="152">
                  <c:v>321200</c:v>
                </c:pt>
                <c:pt idx="153">
                  <c:v>320560</c:v>
                </c:pt>
                <c:pt idx="154">
                  <c:v>320830</c:v>
                </c:pt>
                <c:pt idx="155">
                  <c:v>320320</c:v>
                </c:pt>
                <c:pt idx="156">
                  <c:v>324350</c:v>
                </c:pt>
                <c:pt idx="157">
                  <c:v>324280</c:v>
                </c:pt>
                <c:pt idx="158">
                  <c:v>325980</c:v>
                </c:pt>
                <c:pt idx="159">
                  <c:v>324860</c:v>
                </c:pt>
                <c:pt idx="160">
                  <c:v>300100</c:v>
                </c:pt>
                <c:pt idx="161">
                  <c:v>310480</c:v>
                </c:pt>
                <c:pt idx="162">
                  <c:v>314310</c:v>
                </c:pt>
                <c:pt idx="163">
                  <c:v>312620</c:v>
                </c:pt>
                <c:pt idx="164">
                  <c:v>313300</c:v>
                </c:pt>
                <c:pt idx="165">
                  <c:v>312020</c:v>
                </c:pt>
                <c:pt idx="166">
                  <c:v>315590</c:v>
                </c:pt>
                <c:pt idx="167">
                  <c:v>296860</c:v>
                </c:pt>
                <c:pt idx="168">
                  <c:v>311830</c:v>
                </c:pt>
                <c:pt idx="169">
                  <c:v>315900</c:v>
                </c:pt>
                <c:pt idx="170">
                  <c:v>314090</c:v>
                </c:pt>
                <c:pt idx="171">
                  <c:v>314760</c:v>
                </c:pt>
                <c:pt idx="172">
                  <c:v>313450</c:v>
                </c:pt>
                <c:pt idx="173">
                  <c:v>317230</c:v>
                </c:pt>
                <c:pt idx="174">
                  <c:v>310570</c:v>
                </c:pt>
                <c:pt idx="175">
                  <c:v>311660</c:v>
                </c:pt>
                <c:pt idx="176">
                  <c:v>315550</c:v>
                </c:pt>
                <c:pt idx="177">
                  <c:v>315120</c:v>
                </c:pt>
                <c:pt idx="178">
                  <c:v>315320</c:v>
                </c:pt>
                <c:pt idx="179">
                  <c:v>314950</c:v>
                </c:pt>
                <c:pt idx="180">
                  <c:v>315930</c:v>
                </c:pt>
                <c:pt idx="181">
                  <c:v>317910</c:v>
                </c:pt>
                <c:pt idx="182">
                  <c:v>317800</c:v>
                </c:pt>
                <c:pt idx="183">
                  <c:v>318990</c:v>
                </c:pt>
                <c:pt idx="184">
                  <c:v>318330</c:v>
                </c:pt>
                <c:pt idx="185">
                  <c:v>313530</c:v>
                </c:pt>
                <c:pt idx="186">
                  <c:v>315030</c:v>
                </c:pt>
                <c:pt idx="187">
                  <c:v>318710</c:v>
                </c:pt>
                <c:pt idx="188">
                  <c:v>319430</c:v>
                </c:pt>
                <c:pt idx="189">
                  <c:v>319700</c:v>
                </c:pt>
                <c:pt idx="190">
                  <c:v>319270</c:v>
                </c:pt>
                <c:pt idx="191">
                  <c:v>320490</c:v>
                </c:pt>
                <c:pt idx="192">
                  <c:v>323000</c:v>
                </c:pt>
                <c:pt idx="193">
                  <c:v>322990</c:v>
                </c:pt>
                <c:pt idx="194">
                  <c:v>324430</c:v>
                </c:pt>
                <c:pt idx="195">
                  <c:v>323540</c:v>
                </c:pt>
                <c:pt idx="196">
                  <c:v>309950</c:v>
                </c:pt>
                <c:pt idx="197">
                  <c:v>312070</c:v>
                </c:pt>
                <c:pt idx="198">
                  <c:v>317470</c:v>
                </c:pt>
                <c:pt idx="199">
                  <c:v>319470</c:v>
                </c:pt>
                <c:pt idx="200">
                  <c:v>318900</c:v>
                </c:pt>
                <c:pt idx="201">
                  <c:v>318230</c:v>
                </c:pt>
                <c:pt idx="202">
                  <c:v>320110</c:v>
                </c:pt>
                <c:pt idx="203">
                  <c:v>323830</c:v>
                </c:pt>
                <c:pt idx="204">
                  <c:v>323710</c:v>
                </c:pt>
                <c:pt idx="205">
                  <c:v>326010</c:v>
                </c:pt>
                <c:pt idx="206">
                  <c:v>324640</c:v>
                </c:pt>
                <c:pt idx="207">
                  <c:v>313970</c:v>
                </c:pt>
                <c:pt idx="208">
                  <c:v>314670</c:v>
                </c:pt>
                <c:pt idx="209">
                  <c:v>316850</c:v>
                </c:pt>
                <c:pt idx="210">
                  <c:v>317440</c:v>
                </c:pt>
                <c:pt idx="211">
                  <c:v>317170</c:v>
                </c:pt>
                <c:pt idx="212">
                  <c:v>316980</c:v>
                </c:pt>
                <c:pt idx="213">
                  <c:v>317770</c:v>
                </c:pt>
                <c:pt idx="214">
                  <c:v>319030</c:v>
                </c:pt>
                <c:pt idx="215">
                  <c:v>319070</c:v>
                </c:pt>
                <c:pt idx="216">
                  <c:v>319880</c:v>
                </c:pt>
                <c:pt idx="217">
                  <c:v>319240</c:v>
                </c:pt>
                <c:pt idx="218">
                  <c:v>311720</c:v>
                </c:pt>
                <c:pt idx="219">
                  <c:v>312920</c:v>
                </c:pt>
                <c:pt idx="220">
                  <c:v>316240</c:v>
                </c:pt>
                <c:pt idx="221">
                  <c:v>317460</c:v>
                </c:pt>
                <c:pt idx="222">
                  <c:v>316970</c:v>
                </c:pt>
                <c:pt idx="223">
                  <c:v>317160</c:v>
                </c:pt>
                <c:pt idx="224">
                  <c:v>317860</c:v>
                </c:pt>
                <c:pt idx="225">
                  <c:v>320130</c:v>
                </c:pt>
                <c:pt idx="226">
                  <c:v>320080</c:v>
                </c:pt>
                <c:pt idx="227">
                  <c:v>321410</c:v>
                </c:pt>
                <c:pt idx="228">
                  <c:v>320590</c:v>
                </c:pt>
                <c:pt idx="229">
                  <c:v>314050</c:v>
                </c:pt>
                <c:pt idx="230">
                  <c:v>315600</c:v>
                </c:pt>
                <c:pt idx="231">
                  <c:v>319750</c:v>
                </c:pt>
                <c:pt idx="232">
                  <c:v>321310</c:v>
                </c:pt>
                <c:pt idx="233">
                  <c:v>320610</c:v>
                </c:pt>
                <c:pt idx="234">
                  <c:v>320990</c:v>
                </c:pt>
                <c:pt idx="235">
                  <c:v>320420</c:v>
                </c:pt>
                <c:pt idx="236">
                  <c:v>324670</c:v>
                </c:pt>
                <c:pt idx="237">
                  <c:v>324600</c:v>
                </c:pt>
                <c:pt idx="238">
                  <c:v>326290</c:v>
                </c:pt>
                <c:pt idx="239">
                  <c:v>325290</c:v>
                </c:pt>
                <c:pt idx="240">
                  <c:v>310120</c:v>
                </c:pt>
                <c:pt idx="241">
                  <c:v>309920</c:v>
                </c:pt>
                <c:pt idx="242">
                  <c:v>313610</c:v>
                </c:pt>
                <c:pt idx="243">
                  <c:v>313180</c:v>
                </c:pt>
                <c:pt idx="244">
                  <c:v>313380</c:v>
                </c:pt>
                <c:pt idx="245">
                  <c:v>313100</c:v>
                </c:pt>
                <c:pt idx="246">
                  <c:v>313920</c:v>
                </c:pt>
                <c:pt idx="247">
                  <c:v>315710</c:v>
                </c:pt>
                <c:pt idx="248">
                  <c:v>315610</c:v>
                </c:pt>
                <c:pt idx="249">
                  <c:v>316700</c:v>
                </c:pt>
                <c:pt idx="250">
                  <c:v>316080</c:v>
                </c:pt>
                <c:pt idx="251">
                  <c:v>310180</c:v>
                </c:pt>
                <c:pt idx="252">
                  <c:v>311000</c:v>
                </c:pt>
                <c:pt idx="253">
                  <c:v>314910</c:v>
                </c:pt>
                <c:pt idx="254">
                  <c:v>314470</c:v>
                </c:pt>
                <c:pt idx="255">
                  <c:v>314670</c:v>
                </c:pt>
                <c:pt idx="256">
                  <c:v>314340</c:v>
                </c:pt>
                <c:pt idx="257">
                  <c:v>315220</c:v>
                </c:pt>
                <c:pt idx="258">
                  <c:v>317140</c:v>
                </c:pt>
                <c:pt idx="259">
                  <c:v>317040</c:v>
                </c:pt>
                <c:pt idx="260">
                  <c:v>318140</c:v>
                </c:pt>
                <c:pt idx="261">
                  <c:v>317460</c:v>
                </c:pt>
                <c:pt idx="262">
                  <c:v>309990</c:v>
                </c:pt>
                <c:pt idx="263">
                  <c:v>311060</c:v>
                </c:pt>
                <c:pt idx="264">
                  <c:v>314980</c:v>
                </c:pt>
                <c:pt idx="265">
                  <c:v>314520</c:v>
                </c:pt>
                <c:pt idx="266">
                  <c:v>314700</c:v>
                </c:pt>
                <c:pt idx="267">
                  <c:v>314360</c:v>
                </c:pt>
                <c:pt idx="268">
                  <c:v>315350</c:v>
                </c:pt>
                <c:pt idx="269">
                  <c:v>317330</c:v>
                </c:pt>
                <c:pt idx="270">
                  <c:v>317260</c:v>
                </c:pt>
                <c:pt idx="271">
                  <c:v>318440</c:v>
                </c:pt>
                <c:pt idx="272">
                  <c:v>317680</c:v>
                </c:pt>
                <c:pt idx="273">
                  <c:v>315940</c:v>
                </c:pt>
                <c:pt idx="274">
                  <c:v>316290</c:v>
                </c:pt>
                <c:pt idx="275">
                  <c:v>316220</c:v>
                </c:pt>
                <c:pt idx="276">
                  <c:v>317390</c:v>
                </c:pt>
                <c:pt idx="277">
                  <c:v>317480</c:v>
                </c:pt>
                <c:pt idx="278">
                  <c:v>317300</c:v>
                </c:pt>
                <c:pt idx="279">
                  <c:v>317620</c:v>
                </c:pt>
                <c:pt idx="280">
                  <c:v>318260</c:v>
                </c:pt>
                <c:pt idx="281">
                  <c:v>318250</c:v>
                </c:pt>
                <c:pt idx="282">
                  <c:v>318620</c:v>
                </c:pt>
                <c:pt idx="283">
                  <c:v>318430</c:v>
                </c:pt>
                <c:pt idx="284">
                  <c:v>314980</c:v>
                </c:pt>
                <c:pt idx="285">
                  <c:v>315520</c:v>
                </c:pt>
                <c:pt idx="286">
                  <c:v>315400</c:v>
                </c:pt>
                <c:pt idx="287">
                  <c:v>317360</c:v>
                </c:pt>
                <c:pt idx="288">
                  <c:v>317230</c:v>
                </c:pt>
                <c:pt idx="289">
                  <c:v>317080</c:v>
                </c:pt>
                <c:pt idx="290">
                  <c:v>317530</c:v>
                </c:pt>
                <c:pt idx="291">
                  <c:v>318430</c:v>
                </c:pt>
                <c:pt idx="292">
                  <c:v>318430</c:v>
                </c:pt>
                <c:pt idx="293">
                  <c:v>319030</c:v>
                </c:pt>
                <c:pt idx="294">
                  <c:v>318620</c:v>
                </c:pt>
                <c:pt idx="295">
                  <c:v>315540</c:v>
                </c:pt>
                <c:pt idx="296">
                  <c:v>315660</c:v>
                </c:pt>
                <c:pt idx="297">
                  <c:v>315660</c:v>
                </c:pt>
                <c:pt idx="298">
                  <c:v>316370</c:v>
                </c:pt>
                <c:pt idx="299">
                  <c:v>316320</c:v>
                </c:pt>
                <c:pt idx="300">
                  <c:v>316220</c:v>
                </c:pt>
                <c:pt idx="301">
                  <c:v>316400</c:v>
                </c:pt>
                <c:pt idx="302">
                  <c:v>316740</c:v>
                </c:pt>
                <c:pt idx="303">
                  <c:v>316730</c:v>
                </c:pt>
                <c:pt idx="304">
                  <c:v>316930</c:v>
                </c:pt>
                <c:pt idx="305">
                  <c:v>316760</c:v>
                </c:pt>
                <c:pt idx="306">
                  <c:v>314910</c:v>
                </c:pt>
                <c:pt idx="307">
                  <c:v>315240</c:v>
                </c:pt>
                <c:pt idx="308">
                  <c:v>315130</c:v>
                </c:pt>
                <c:pt idx="309">
                  <c:v>316300</c:v>
                </c:pt>
                <c:pt idx="310">
                  <c:v>316240</c:v>
                </c:pt>
                <c:pt idx="311">
                  <c:v>316230</c:v>
                </c:pt>
                <c:pt idx="312">
                  <c:v>316440</c:v>
                </c:pt>
                <c:pt idx="313">
                  <c:v>317010</c:v>
                </c:pt>
                <c:pt idx="314">
                  <c:v>316970</c:v>
                </c:pt>
                <c:pt idx="315">
                  <c:v>317310</c:v>
                </c:pt>
                <c:pt idx="316">
                  <c:v>317130</c:v>
                </c:pt>
                <c:pt idx="317">
                  <c:v>316370</c:v>
                </c:pt>
                <c:pt idx="318">
                  <c:v>316790</c:v>
                </c:pt>
                <c:pt idx="319">
                  <c:v>316720</c:v>
                </c:pt>
                <c:pt idx="320">
                  <c:v>318180</c:v>
                </c:pt>
                <c:pt idx="321">
                  <c:v>318040</c:v>
                </c:pt>
                <c:pt idx="322">
                  <c:v>318090</c:v>
                </c:pt>
                <c:pt idx="323">
                  <c:v>317980</c:v>
                </c:pt>
                <c:pt idx="324">
                  <c:v>318950</c:v>
                </c:pt>
                <c:pt idx="325">
                  <c:v>318940</c:v>
                </c:pt>
                <c:pt idx="326">
                  <c:v>319480</c:v>
                </c:pt>
                <c:pt idx="327">
                  <c:v>319090</c:v>
                </c:pt>
                <c:pt idx="328">
                  <c:v>320390</c:v>
                </c:pt>
                <c:pt idx="329">
                  <c:v>320410</c:v>
                </c:pt>
                <c:pt idx="330">
                  <c:v>320410</c:v>
                </c:pt>
                <c:pt idx="331">
                  <c:v>320400</c:v>
                </c:pt>
                <c:pt idx="332">
                  <c:v>320410</c:v>
                </c:pt>
                <c:pt idx="333">
                  <c:v>320430</c:v>
                </c:pt>
                <c:pt idx="334">
                  <c:v>320440</c:v>
                </c:pt>
                <c:pt idx="335">
                  <c:v>320490</c:v>
                </c:pt>
                <c:pt idx="336">
                  <c:v>320440</c:v>
                </c:pt>
                <c:pt idx="337">
                  <c:v>320520</c:v>
                </c:pt>
                <c:pt idx="338">
                  <c:v>320470</c:v>
                </c:pt>
                <c:pt idx="339">
                  <c:v>320350</c:v>
                </c:pt>
                <c:pt idx="340">
                  <c:v>320350</c:v>
                </c:pt>
                <c:pt idx="341">
                  <c:v>320290</c:v>
                </c:pt>
                <c:pt idx="342">
                  <c:v>320340</c:v>
                </c:pt>
                <c:pt idx="343">
                  <c:v>320360</c:v>
                </c:pt>
                <c:pt idx="344">
                  <c:v>320410</c:v>
                </c:pt>
                <c:pt idx="345">
                  <c:v>320410</c:v>
                </c:pt>
                <c:pt idx="346">
                  <c:v>320350</c:v>
                </c:pt>
                <c:pt idx="347">
                  <c:v>320420</c:v>
                </c:pt>
                <c:pt idx="348">
                  <c:v>320380</c:v>
                </c:pt>
                <c:pt idx="349">
                  <c:v>320400</c:v>
                </c:pt>
                <c:pt idx="350">
                  <c:v>322650</c:v>
                </c:pt>
                <c:pt idx="351">
                  <c:v>322620</c:v>
                </c:pt>
                <c:pt idx="352">
                  <c:v>322640</c:v>
                </c:pt>
                <c:pt idx="353">
                  <c:v>322740</c:v>
                </c:pt>
                <c:pt idx="354">
                  <c:v>322710</c:v>
                </c:pt>
                <c:pt idx="355">
                  <c:v>322640</c:v>
                </c:pt>
                <c:pt idx="356">
                  <c:v>322700</c:v>
                </c:pt>
                <c:pt idx="357">
                  <c:v>322700</c:v>
                </c:pt>
                <c:pt idx="358">
                  <c:v>322770</c:v>
                </c:pt>
                <c:pt idx="359">
                  <c:v>322790</c:v>
                </c:pt>
                <c:pt idx="360">
                  <c:v>322770</c:v>
                </c:pt>
                <c:pt idx="361">
                  <c:v>321110</c:v>
                </c:pt>
                <c:pt idx="362">
                  <c:v>321060</c:v>
                </c:pt>
                <c:pt idx="363">
                  <c:v>321120</c:v>
                </c:pt>
                <c:pt idx="364">
                  <c:v>321110</c:v>
                </c:pt>
                <c:pt idx="365">
                  <c:v>321180</c:v>
                </c:pt>
                <c:pt idx="366">
                  <c:v>321210</c:v>
                </c:pt>
                <c:pt idx="367">
                  <c:v>321110</c:v>
                </c:pt>
                <c:pt idx="368">
                  <c:v>321240</c:v>
                </c:pt>
                <c:pt idx="369">
                  <c:v>321190</c:v>
                </c:pt>
                <c:pt idx="370">
                  <c:v>321210</c:v>
                </c:pt>
                <c:pt idx="371">
                  <c:v>321240</c:v>
                </c:pt>
                <c:pt idx="372">
                  <c:v>311820</c:v>
                </c:pt>
                <c:pt idx="373">
                  <c:v>311560</c:v>
                </c:pt>
                <c:pt idx="374">
                  <c:v>315110</c:v>
                </c:pt>
                <c:pt idx="375">
                  <c:v>315810</c:v>
                </c:pt>
                <c:pt idx="376">
                  <c:v>316040</c:v>
                </c:pt>
                <c:pt idx="377">
                  <c:v>315580</c:v>
                </c:pt>
                <c:pt idx="378">
                  <c:v>316730</c:v>
                </c:pt>
                <c:pt idx="379">
                  <c:v>319000</c:v>
                </c:pt>
                <c:pt idx="380">
                  <c:v>318950</c:v>
                </c:pt>
                <c:pt idx="381">
                  <c:v>320300</c:v>
                </c:pt>
                <c:pt idx="382">
                  <c:v>319540</c:v>
                </c:pt>
                <c:pt idx="383">
                  <c:v>311870</c:v>
                </c:pt>
                <c:pt idx="384">
                  <c:v>312950</c:v>
                </c:pt>
                <c:pt idx="385">
                  <c:v>316650</c:v>
                </c:pt>
                <c:pt idx="386">
                  <c:v>317350</c:v>
                </c:pt>
                <c:pt idx="387">
                  <c:v>317540</c:v>
                </c:pt>
                <c:pt idx="388">
                  <c:v>317130</c:v>
                </c:pt>
                <c:pt idx="389">
                  <c:v>318360</c:v>
                </c:pt>
                <c:pt idx="390">
                  <c:v>320660</c:v>
                </c:pt>
                <c:pt idx="391">
                  <c:v>320680</c:v>
                </c:pt>
                <c:pt idx="392">
                  <c:v>322120</c:v>
                </c:pt>
                <c:pt idx="393">
                  <c:v>321220</c:v>
                </c:pt>
                <c:pt idx="394">
                  <c:v>311500</c:v>
                </c:pt>
                <c:pt idx="395">
                  <c:v>312920</c:v>
                </c:pt>
                <c:pt idx="396">
                  <c:v>316620</c:v>
                </c:pt>
                <c:pt idx="397">
                  <c:v>317430</c:v>
                </c:pt>
                <c:pt idx="398">
                  <c:v>317630</c:v>
                </c:pt>
                <c:pt idx="399">
                  <c:v>317170</c:v>
                </c:pt>
                <c:pt idx="400">
                  <c:v>318440</c:v>
                </c:pt>
                <c:pt idx="401">
                  <c:v>320960</c:v>
                </c:pt>
                <c:pt idx="402">
                  <c:v>320880</c:v>
                </c:pt>
                <c:pt idx="403">
                  <c:v>322490</c:v>
                </c:pt>
                <c:pt idx="404">
                  <c:v>321480</c:v>
                </c:pt>
                <c:pt idx="405">
                  <c:v>316890</c:v>
                </c:pt>
                <c:pt idx="406">
                  <c:v>317280</c:v>
                </c:pt>
                <c:pt idx="407">
                  <c:v>317190</c:v>
                </c:pt>
                <c:pt idx="408">
                  <c:v>318420</c:v>
                </c:pt>
                <c:pt idx="409">
                  <c:v>318450</c:v>
                </c:pt>
                <c:pt idx="410">
                  <c:v>318350</c:v>
                </c:pt>
                <c:pt idx="411">
                  <c:v>318650</c:v>
                </c:pt>
                <c:pt idx="412">
                  <c:v>319320</c:v>
                </c:pt>
                <c:pt idx="413">
                  <c:v>319280</c:v>
                </c:pt>
                <c:pt idx="414">
                  <c:v>319620</c:v>
                </c:pt>
                <c:pt idx="415">
                  <c:v>319400</c:v>
                </c:pt>
                <c:pt idx="416">
                  <c:v>317760</c:v>
                </c:pt>
                <c:pt idx="417">
                  <c:v>318490</c:v>
                </c:pt>
                <c:pt idx="418">
                  <c:v>318370</c:v>
                </c:pt>
                <c:pt idx="419">
                  <c:v>320220</c:v>
                </c:pt>
                <c:pt idx="420">
                  <c:v>320690</c:v>
                </c:pt>
                <c:pt idx="421">
                  <c:v>320510</c:v>
                </c:pt>
                <c:pt idx="422">
                  <c:v>321100</c:v>
                </c:pt>
                <c:pt idx="423">
                  <c:v>322280</c:v>
                </c:pt>
                <c:pt idx="424">
                  <c:v>322220</c:v>
                </c:pt>
                <c:pt idx="425">
                  <c:v>322980</c:v>
                </c:pt>
                <c:pt idx="426">
                  <c:v>322490</c:v>
                </c:pt>
                <c:pt idx="427">
                  <c:v>318480</c:v>
                </c:pt>
                <c:pt idx="428">
                  <c:v>318750</c:v>
                </c:pt>
                <c:pt idx="429">
                  <c:v>318730</c:v>
                </c:pt>
                <c:pt idx="430">
                  <c:v>319360</c:v>
                </c:pt>
                <c:pt idx="431">
                  <c:v>319540</c:v>
                </c:pt>
                <c:pt idx="432">
                  <c:v>319510</c:v>
                </c:pt>
                <c:pt idx="433">
                  <c:v>319700</c:v>
                </c:pt>
                <c:pt idx="434">
                  <c:v>320180</c:v>
                </c:pt>
                <c:pt idx="435">
                  <c:v>320090</c:v>
                </c:pt>
                <c:pt idx="436">
                  <c:v>320400</c:v>
                </c:pt>
                <c:pt idx="437">
                  <c:v>320200</c:v>
                </c:pt>
                <c:pt idx="438">
                  <c:v>317740</c:v>
                </c:pt>
                <c:pt idx="439">
                  <c:v>318200</c:v>
                </c:pt>
                <c:pt idx="440">
                  <c:v>318100</c:v>
                </c:pt>
                <c:pt idx="441">
                  <c:v>319200</c:v>
                </c:pt>
                <c:pt idx="442">
                  <c:v>319450</c:v>
                </c:pt>
                <c:pt idx="443">
                  <c:v>319500</c:v>
                </c:pt>
                <c:pt idx="444">
                  <c:v>319760</c:v>
                </c:pt>
                <c:pt idx="445">
                  <c:v>320480</c:v>
                </c:pt>
                <c:pt idx="446">
                  <c:v>320410</c:v>
                </c:pt>
                <c:pt idx="447">
                  <c:v>320950</c:v>
                </c:pt>
                <c:pt idx="448">
                  <c:v>320630</c:v>
                </c:pt>
                <c:pt idx="449">
                  <c:v>319610</c:v>
                </c:pt>
                <c:pt idx="450">
                  <c:v>320040</c:v>
                </c:pt>
                <c:pt idx="451">
                  <c:v>320000</c:v>
                </c:pt>
                <c:pt idx="452">
                  <c:v>321380</c:v>
                </c:pt>
                <c:pt idx="453">
                  <c:v>321660</c:v>
                </c:pt>
                <c:pt idx="454">
                  <c:v>321760</c:v>
                </c:pt>
                <c:pt idx="455">
                  <c:v>321600</c:v>
                </c:pt>
                <c:pt idx="456">
                  <c:v>322960</c:v>
                </c:pt>
                <c:pt idx="457">
                  <c:v>322950</c:v>
                </c:pt>
                <c:pt idx="458">
                  <c:v>323470</c:v>
                </c:pt>
                <c:pt idx="459">
                  <c:v>323140</c:v>
                </c:pt>
                <c:pt idx="460">
                  <c:v>324630</c:v>
                </c:pt>
                <c:pt idx="461">
                  <c:v>324690</c:v>
                </c:pt>
                <c:pt idx="462">
                  <c:v>324650</c:v>
                </c:pt>
                <c:pt idx="463">
                  <c:v>324690</c:v>
                </c:pt>
                <c:pt idx="464">
                  <c:v>324740</c:v>
                </c:pt>
                <c:pt idx="465">
                  <c:v>324670</c:v>
                </c:pt>
                <c:pt idx="466">
                  <c:v>324680</c:v>
                </c:pt>
                <c:pt idx="467">
                  <c:v>324680</c:v>
                </c:pt>
                <c:pt idx="468">
                  <c:v>324710</c:v>
                </c:pt>
                <c:pt idx="469">
                  <c:v>324700</c:v>
                </c:pt>
                <c:pt idx="470">
                  <c:v>324690</c:v>
                </c:pt>
                <c:pt idx="471">
                  <c:v>324580</c:v>
                </c:pt>
                <c:pt idx="472">
                  <c:v>324580</c:v>
                </c:pt>
                <c:pt idx="473">
                  <c:v>324530</c:v>
                </c:pt>
                <c:pt idx="474">
                  <c:v>324600</c:v>
                </c:pt>
                <c:pt idx="475">
                  <c:v>324580</c:v>
                </c:pt>
                <c:pt idx="476">
                  <c:v>324600</c:v>
                </c:pt>
                <c:pt idx="477">
                  <c:v>324630</c:v>
                </c:pt>
                <c:pt idx="478">
                  <c:v>324640</c:v>
                </c:pt>
                <c:pt idx="479">
                  <c:v>324620</c:v>
                </c:pt>
                <c:pt idx="480">
                  <c:v>324700</c:v>
                </c:pt>
                <c:pt idx="481">
                  <c:v>324650</c:v>
                </c:pt>
                <c:pt idx="482">
                  <c:v>327420</c:v>
                </c:pt>
                <c:pt idx="483">
                  <c:v>327380</c:v>
                </c:pt>
                <c:pt idx="484">
                  <c:v>327340</c:v>
                </c:pt>
                <c:pt idx="485">
                  <c:v>327460</c:v>
                </c:pt>
                <c:pt idx="486">
                  <c:v>327510</c:v>
                </c:pt>
                <c:pt idx="487">
                  <c:v>327470</c:v>
                </c:pt>
                <c:pt idx="488">
                  <c:v>327460</c:v>
                </c:pt>
                <c:pt idx="489">
                  <c:v>327540</c:v>
                </c:pt>
                <c:pt idx="490">
                  <c:v>327510</c:v>
                </c:pt>
                <c:pt idx="491">
                  <c:v>327570</c:v>
                </c:pt>
                <c:pt idx="492">
                  <c:v>327590</c:v>
                </c:pt>
                <c:pt idx="493">
                  <c:v>325600</c:v>
                </c:pt>
                <c:pt idx="494">
                  <c:v>325580</c:v>
                </c:pt>
                <c:pt idx="495">
                  <c:v>325600</c:v>
                </c:pt>
                <c:pt idx="496">
                  <c:v>325660</c:v>
                </c:pt>
                <c:pt idx="497">
                  <c:v>325480</c:v>
                </c:pt>
                <c:pt idx="498">
                  <c:v>325640</c:v>
                </c:pt>
                <c:pt idx="499">
                  <c:v>325560</c:v>
                </c:pt>
                <c:pt idx="500">
                  <c:v>325640</c:v>
                </c:pt>
                <c:pt idx="501">
                  <c:v>325580</c:v>
                </c:pt>
                <c:pt idx="502">
                  <c:v>325640</c:v>
                </c:pt>
                <c:pt idx="503">
                  <c:v>325600</c:v>
                </c:pt>
                <c:pt idx="504">
                  <c:v>308440</c:v>
                </c:pt>
                <c:pt idx="505">
                  <c:v>308140</c:v>
                </c:pt>
                <c:pt idx="506">
                  <c:v>313360</c:v>
                </c:pt>
                <c:pt idx="507">
                  <c:v>315190</c:v>
                </c:pt>
                <c:pt idx="508">
                  <c:v>314730</c:v>
                </c:pt>
                <c:pt idx="509">
                  <c:v>314100</c:v>
                </c:pt>
                <c:pt idx="510">
                  <c:v>315800</c:v>
                </c:pt>
                <c:pt idx="511">
                  <c:v>319080</c:v>
                </c:pt>
                <c:pt idx="512">
                  <c:v>319050</c:v>
                </c:pt>
                <c:pt idx="513">
                  <c:v>321180</c:v>
                </c:pt>
                <c:pt idx="514">
                  <c:v>319810</c:v>
                </c:pt>
                <c:pt idx="515">
                  <c:v>308070</c:v>
                </c:pt>
                <c:pt idx="516">
                  <c:v>309810</c:v>
                </c:pt>
                <c:pt idx="517">
                  <c:v>315240</c:v>
                </c:pt>
                <c:pt idx="518">
                  <c:v>317180</c:v>
                </c:pt>
                <c:pt idx="519">
                  <c:v>316660</c:v>
                </c:pt>
                <c:pt idx="520">
                  <c:v>316020</c:v>
                </c:pt>
                <c:pt idx="521">
                  <c:v>317750</c:v>
                </c:pt>
                <c:pt idx="522">
                  <c:v>321250</c:v>
                </c:pt>
                <c:pt idx="523">
                  <c:v>321150</c:v>
                </c:pt>
                <c:pt idx="524">
                  <c:v>323290</c:v>
                </c:pt>
                <c:pt idx="525">
                  <c:v>322040</c:v>
                </c:pt>
                <c:pt idx="526">
                  <c:v>307720</c:v>
                </c:pt>
                <c:pt idx="527">
                  <c:v>309820</c:v>
                </c:pt>
                <c:pt idx="528">
                  <c:v>315260</c:v>
                </c:pt>
                <c:pt idx="529">
                  <c:v>317310</c:v>
                </c:pt>
                <c:pt idx="530">
                  <c:v>316730</c:v>
                </c:pt>
                <c:pt idx="531">
                  <c:v>316070</c:v>
                </c:pt>
                <c:pt idx="532">
                  <c:v>317930</c:v>
                </c:pt>
                <c:pt idx="533">
                  <c:v>321590</c:v>
                </c:pt>
                <c:pt idx="534">
                  <c:v>321550</c:v>
                </c:pt>
                <c:pt idx="535">
                  <c:v>323860</c:v>
                </c:pt>
                <c:pt idx="536">
                  <c:v>322480</c:v>
                </c:pt>
                <c:pt idx="537">
                  <c:v>315450</c:v>
                </c:pt>
                <c:pt idx="538">
                  <c:v>316020</c:v>
                </c:pt>
                <c:pt idx="539">
                  <c:v>315860</c:v>
                </c:pt>
                <c:pt idx="540">
                  <c:v>317810</c:v>
                </c:pt>
                <c:pt idx="541">
                  <c:v>317720</c:v>
                </c:pt>
                <c:pt idx="542">
                  <c:v>317530</c:v>
                </c:pt>
                <c:pt idx="543">
                  <c:v>318020</c:v>
                </c:pt>
                <c:pt idx="544">
                  <c:v>318920</c:v>
                </c:pt>
                <c:pt idx="545">
                  <c:v>318900</c:v>
                </c:pt>
                <c:pt idx="546">
                  <c:v>319500</c:v>
                </c:pt>
                <c:pt idx="547">
                  <c:v>319090</c:v>
                </c:pt>
                <c:pt idx="548">
                  <c:v>318170</c:v>
                </c:pt>
                <c:pt idx="549">
                  <c:v>318850</c:v>
                </c:pt>
                <c:pt idx="550">
                  <c:v>318710</c:v>
                </c:pt>
                <c:pt idx="551">
                  <c:v>320530</c:v>
                </c:pt>
                <c:pt idx="552">
                  <c:v>321060</c:v>
                </c:pt>
                <c:pt idx="553">
                  <c:v>320830</c:v>
                </c:pt>
                <c:pt idx="554">
                  <c:v>321440</c:v>
                </c:pt>
                <c:pt idx="555">
                  <c:v>322610</c:v>
                </c:pt>
                <c:pt idx="556">
                  <c:v>322540</c:v>
                </c:pt>
                <c:pt idx="557">
                  <c:v>323280</c:v>
                </c:pt>
                <c:pt idx="558">
                  <c:v>322820</c:v>
                </c:pt>
                <c:pt idx="559">
                  <c:v>317690</c:v>
                </c:pt>
                <c:pt idx="560">
                  <c:v>318040</c:v>
                </c:pt>
                <c:pt idx="561">
                  <c:v>317960</c:v>
                </c:pt>
                <c:pt idx="562">
                  <c:v>318930</c:v>
                </c:pt>
                <c:pt idx="563">
                  <c:v>319280</c:v>
                </c:pt>
                <c:pt idx="564">
                  <c:v>319080</c:v>
                </c:pt>
                <c:pt idx="565">
                  <c:v>319400</c:v>
                </c:pt>
                <c:pt idx="566">
                  <c:v>319990</c:v>
                </c:pt>
                <c:pt idx="567">
                  <c:v>319920</c:v>
                </c:pt>
                <c:pt idx="568">
                  <c:v>320440</c:v>
                </c:pt>
                <c:pt idx="569">
                  <c:v>320150</c:v>
                </c:pt>
                <c:pt idx="570">
                  <c:v>316540</c:v>
                </c:pt>
                <c:pt idx="571">
                  <c:v>317070</c:v>
                </c:pt>
                <c:pt idx="572">
                  <c:v>316990</c:v>
                </c:pt>
                <c:pt idx="573">
                  <c:v>318690</c:v>
                </c:pt>
                <c:pt idx="574">
                  <c:v>319250</c:v>
                </c:pt>
                <c:pt idx="575">
                  <c:v>319110</c:v>
                </c:pt>
                <c:pt idx="576">
                  <c:v>319470</c:v>
                </c:pt>
                <c:pt idx="577">
                  <c:v>320500</c:v>
                </c:pt>
                <c:pt idx="578">
                  <c:v>320470</c:v>
                </c:pt>
                <c:pt idx="579">
                  <c:v>321160</c:v>
                </c:pt>
                <c:pt idx="580">
                  <c:v>320720</c:v>
                </c:pt>
                <c:pt idx="581">
                  <c:v>318870</c:v>
                </c:pt>
                <c:pt idx="582">
                  <c:v>319590</c:v>
                </c:pt>
                <c:pt idx="583">
                  <c:v>319460</c:v>
                </c:pt>
                <c:pt idx="584">
                  <c:v>321610</c:v>
                </c:pt>
                <c:pt idx="585">
                  <c:v>322260</c:v>
                </c:pt>
                <c:pt idx="586">
                  <c:v>322100</c:v>
                </c:pt>
                <c:pt idx="587">
                  <c:v>321820</c:v>
                </c:pt>
                <c:pt idx="588">
                  <c:v>323890</c:v>
                </c:pt>
                <c:pt idx="589">
                  <c:v>323840</c:v>
                </c:pt>
                <c:pt idx="590">
                  <c:v>324670</c:v>
                </c:pt>
                <c:pt idx="591">
                  <c:v>324140</c:v>
                </c:pt>
                <c:pt idx="592">
                  <c:v>326170</c:v>
                </c:pt>
                <c:pt idx="593">
                  <c:v>326110</c:v>
                </c:pt>
                <c:pt idx="594">
                  <c:v>326120</c:v>
                </c:pt>
                <c:pt idx="595">
                  <c:v>326090</c:v>
                </c:pt>
                <c:pt idx="596">
                  <c:v>326220</c:v>
                </c:pt>
                <c:pt idx="597">
                  <c:v>326190</c:v>
                </c:pt>
                <c:pt idx="598">
                  <c:v>326210</c:v>
                </c:pt>
                <c:pt idx="599">
                  <c:v>326190</c:v>
                </c:pt>
                <c:pt idx="600">
                  <c:v>326150</c:v>
                </c:pt>
                <c:pt idx="601">
                  <c:v>326240</c:v>
                </c:pt>
                <c:pt idx="602">
                  <c:v>326250</c:v>
                </c:pt>
                <c:pt idx="603">
                  <c:v>325990</c:v>
                </c:pt>
                <c:pt idx="604">
                  <c:v>326010</c:v>
                </c:pt>
                <c:pt idx="605">
                  <c:v>325990</c:v>
                </c:pt>
                <c:pt idx="606">
                  <c:v>326070</c:v>
                </c:pt>
                <c:pt idx="607">
                  <c:v>326090</c:v>
                </c:pt>
                <c:pt idx="608">
                  <c:v>326090</c:v>
                </c:pt>
                <c:pt idx="609">
                  <c:v>326030</c:v>
                </c:pt>
                <c:pt idx="610">
                  <c:v>326080</c:v>
                </c:pt>
                <c:pt idx="611">
                  <c:v>326050</c:v>
                </c:pt>
                <c:pt idx="612">
                  <c:v>326100</c:v>
                </c:pt>
                <c:pt idx="613">
                  <c:v>326100</c:v>
                </c:pt>
                <c:pt idx="614">
                  <c:v>329800</c:v>
                </c:pt>
                <c:pt idx="615">
                  <c:v>329860</c:v>
                </c:pt>
                <c:pt idx="616">
                  <c:v>329820</c:v>
                </c:pt>
                <c:pt idx="617">
                  <c:v>329940</c:v>
                </c:pt>
                <c:pt idx="618">
                  <c:v>329950</c:v>
                </c:pt>
                <c:pt idx="619">
                  <c:v>329920</c:v>
                </c:pt>
                <c:pt idx="620">
                  <c:v>330000</c:v>
                </c:pt>
                <c:pt idx="621">
                  <c:v>329990</c:v>
                </c:pt>
                <c:pt idx="622">
                  <c:v>330030</c:v>
                </c:pt>
                <c:pt idx="623">
                  <c:v>330020</c:v>
                </c:pt>
                <c:pt idx="624">
                  <c:v>329990</c:v>
                </c:pt>
                <c:pt idx="625">
                  <c:v>327280</c:v>
                </c:pt>
                <c:pt idx="626">
                  <c:v>327290</c:v>
                </c:pt>
                <c:pt idx="627">
                  <c:v>327350</c:v>
                </c:pt>
                <c:pt idx="628">
                  <c:v>327290</c:v>
                </c:pt>
                <c:pt idx="629">
                  <c:v>327290</c:v>
                </c:pt>
                <c:pt idx="630">
                  <c:v>327430</c:v>
                </c:pt>
                <c:pt idx="631">
                  <c:v>327410</c:v>
                </c:pt>
                <c:pt idx="632">
                  <c:v>327420</c:v>
                </c:pt>
                <c:pt idx="633">
                  <c:v>327340</c:v>
                </c:pt>
                <c:pt idx="634">
                  <c:v>327440</c:v>
                </c:pt>
                <c:pt idx="635">
                  <c:v>327430</c:v>
                </c:pt>
                <c:pt idx="636">
                  <c:v>312800</c:v>
                </c:pt>
                <c:pt idx="637">
                  <c:v>312710</c:v>
                </c:pt>
                <c:pt idx="638">
                  <c:v>314560</c:v>
                </c:pt>
                <c:pt idx="639">
                  <c:v>315320</c:v>
                </c:pt>
                <c:pt idx="640">
                  <c:v>315040</c:v>
                </c:pt>
                <c:pt idx="641">
                  <c:v>314790</c:v>
                </c:pt>
                <c:pt idx="642">
                  <c:v>315510</c:v>
                </c:pt>
                <c:pt idx="643">
                  <c:v>316680</c:v>
                </c:pt>
                <c:pt idx="644">
                  <c:v>316760</c:v>
                </c:pt>
                <c:pt idx="645">
                  <c:v>317500</c:v>
                </c:pt>
                <c:pt idx="646">
                  <c:v>317100</c:v>
                </c:pt>
                <c:pt idx="647">
                  <c:v>313030</c:v>
                </c:pt>
                <c:pt idx="648">
                  <c:v>313640</c:v>
                </c:pt>
                <c:pt idx="649">
                  <c:v>315590</c:v>
                </c:pt>
                <c:pt idx="650">
                  <c:v>316230</c:v>
                </c:pt>
                <c:pt idx="651">
                  <c:v>315940</c:v>
                </c:pt>
                <c:pt idx="652">
                  <c:v>315920</c:v>
                </c:pt>
                <c:pt idx="653">
                  <c:v>316580</c:v>
                </c:pt>
                <c:pt idx="654">
                  <c:v>317790</c:v>
                </c:pt>
                <c:pt idx="655">
                  <c:v>317800</c:v>
                </c:pt>
                <c:pt idx="656">
                  <c:v>318540</c:v>
                </c:pt>
                <c:pt idx="657">
                  <c:v>318050</c:v>
                </c:pt>
                <c:pt idx="658">
                  <c:v>312870</c:v>
                </c:pt>
                <c:pt idx="659">
                  <c:v>313540</c:v>
                </c:pt>
                <c:pt idx="660">
                  <c:v>315690</c:v>
                </c:pt>
                <c:pt idx="661">
                  <c:v>316320</c:v>
                </c:pt>
                <c:pt idx="662">
                  <c:v>316030</c:v>
                </c:pt>
                <c:pt idx="663">
                  <c:v>315900</c:v>
                </c:pt>
                <c:pt idx="664">
                  <c:v>316600</c:v>
                </c:pt>
                <c:pt idx="665">
                  <c:v>317840</c:v>
                </c:pt>
                <c:pt idx="666">
                  <c:v>317880</c:v>
                </c:pt>
                <c:pt idx="667">
                  <c:v>318660</c:v>
                </c:pt>
                <c:pt idx="668">
                  <c:v>318220</c:v>
                </c:pt>
                <c:pt idx="669">
                  <c:v>315860</c:v>
                </c:pt>
                <c:pt idx="670">
                  <c:v>316030</c:v>
                </c:pt>
                <c:pt idx="671">
                  <c:v>316010</c:v>
                </c:pt>
                <c:pt idx="672">
                  <c:v>316680</c:v>
                </c:pt>
                <c:pt idx="673">
                  <c:v>316550</c:v>
                </c:pt>
                <c:pt idx="674">
                  <c:v>316530</c:v>
                </c:pt>
                <c:pt idx="675">
                  <c:v>316700</c:v>
                </c:pt>
                <c:pt idx="676">
                  <c:v>317110</c:v>
                </c:pt>
                <c:pt idx="677">
                  <c:v>317080</c:v>
                </c:pt>
                <c:pt idx="678">
                  <c:v>317320</c:v>
                </c:pt>
                <c:pt idx="679">
                  <c:v>317080</c:v>
                </c:pt>
                <c:pt idx="680">
                  <c:v>317010</c:v>
                </c:pt>
                <c:pt idx="681">
                  <c:v>317270</c:v>
                </c:pt>
                <c:pt idx="682">
                  <c:v>317180</c:v>
                </c:pt>
                <c:pt idx="683">
                  <c:v>317910</c:v>
                </c:pt>
                <c:pt idx="684">
                  <c:v>318090</c:v>
                </c:pt>
                <c:pt idx="685">
                  <c:v>318090</c:v>
                </c:pt>
                <c:pt idx="686">
                  <c:v>318180</c:v>
                </c:pt>
                <c:pt idx="687">
                  <c:v>318670</c:v>
                </c:pt>
                <c:pt idx="688">
                  <c:v>318580</c:v>
                </c:pt>
                <c:pt idx="689">
                  <c:v>318900</c:v>
                </c:pt>
                <c:pt idx="690">
                  <c:v>318740</c:v>
                </c:pt>
                <c:pt idx="691">
                  <c:v>316360</c:v>
                </c:pt>
                <c:pt idx="692">
                  <c:v>316770</c:v>
                </c:pt>
                <c:pt idx="693">
                  <c:v>316640</c:v>
                </c:pt>
                <c:pt idx="694">
                  <c:v>317690</c:v>
                </c:pt>
                <c:pt idx="695">
                  <c:v>318110</c:v>
                </c:pt>
                <c:pt idx="696">
                  <c:v>317800</c:v>
                </c:pt>
                <c:pt idx="697">
                  <c:v>318230</c:v>
                </c:pt>
                <c:pt idx="698">
                  <c:v>318700</c:v>
                </c:pt>
                <c:pt idx="699">
                  <c:v>318800</c:v>
                </c:pt>
                <c:pt idx="700">
                  <c:v>319170</c:v>
                </c:pt>
                <c:pt idx="701">
                  <c:v>318840</c:v>
                </c:pt>
                <c:pt idx="702">
                  <c:v>316210</c:v>
                </c:pt>
                <c:pt idx="703">
                  <c:v>316500</c:v>
                </c:pt>
                <c:pt idx="704">
                  <c:v>316470</c:v>
                </c:pt>
                <c:pt idx="705">
                  <c:v>317120</c:v>
                </c:pt>
                <c:pt idx="706">
                  <c:v>317280</c:v>
                </c:pt>
                <c:pt idx="707">
                  <c:v>317230</c:v>
                </c:pt>
                <c:pt idx="708">
                  <c:v>317460</c:v>
                </c:pt>
                <c:pt idx="709">
                  <c:v>317780</c:v>
                </c:pt>
                <c:pt idx="710">
                  <c:v>317710</c:v>
                </c:pt>
                <c:pt idx="711">
                  <c:v>317950</c:v>
                </c:pt>
                <c:pt idx="712">
                  <c:v>317850</c:v>
                </c:pt>
                <c:pt idx="713">
                  <c:v>317330</c:v>
                </c:pt>
                <c:pt idx="714">
                  <c:v>317640</c:v>
                </c:pt>
                <c:pt idx="715">
                  <c:v>317490</c:v>
                </c:pt>
                <c:pt idx="716">
                  <c:v>318440</c:v>
                </c:pt>
                <c:pt idx="717">
                  <c:v>318620</c:v>
                </c:pt>
                <c:pt idx="718">
                  <c:v>318550</c:v>
                </c:pt>
                <c:pt idx="719">
                  <c:v>318480</c:v>
                </c:pt>
                <c:pt idx="720">
                  <c:v>319070</c:v>
                </c:pt>
                <c:pt idx="721">
                  <c:v>319170</c:v>
                </c:pt>
                <c:pt idx="722">
                  <c:v>319480</c:v>
                </c:pt>
                <c:pt idx="723">
                  <c:v>319340</c:v>
                </c:pt>
                <c:pt idx="724">
                  <c:v>320280</c:v>
                </c:pt>
                <c:pt idx="725">
                  <c:v>320160</c:v>
                </c:pt>
                <c:pt idx="726">
                  <c:v>320310</c:v>
                </c:pt>
                <c:pt idx="727">
                  <c:v>320210</c:v>
                </c:pt>
                <c:pt idx="728">
                  <c:v>320190</c:v>
                </c:pt>
                <c:pt idx="729">
                  <c:v>320110</c:v>
                </c:pt>
                <c:pt idx="730">
                  <c:v>320270</c:v>
                </c:pt>
                <c:pt idx="731">
                  <c:v>320250</c:v>
                </c:pt>
                <c:pt idx="732">
                  <c:v>320160</c:v>
                </c:pt>
                <c:pt idx="733">
                  <c:v>320270</c:v>
                </c:pt>
                <c:pt idx="734">
                  <c:v>320240</c:v>
                </c:pt>
                <c:pt idx="735">
                  <c:v>320140</c:v>
                </c:pt>
                <c:pt idx="736">
                  <c:v>320140</c:v>
                </c:pt>
                <c:pt idx="737">
                  <c:v>320140</c:v>
                </c:pt>
                <c:pt idx="738">
                  <c:v>320120</c:v>
                </c:pt>
                <c:pt idx="739">
                  <c:v>320170</c:v>
                </c:pt>
                <c:pt idx="740">
                  <c:v>320290</c:v>
                </c:pt>
                <c:pt idx="741">
                  <c:v>320130</c:v>
                </c:pt>
                <c:pt idx="742">
                  <c:v>320300</c:v>
                </c:pt>
                <c:pt idx="743">
                  <c:v>320170</c:v>
                </c:pt>
                <c:pt idx="744">
                  <c:v>320200</c:v>
                </c:pt>
                <c:pt idx="745">
                  <c:v>320210</c:v>
                </c:pt>
                <c:pt idx="746">
                  <c:v>321760</c:v>
                </c:pt>
                <c:pt idx="747">
                  <c:v>321820</c:v>
                </c:pt>
                <c:pt idx="748">
                  <c:v>321850</c:v>
                </c:pt>
                <c:pt idx="749">
                  <c:v>321950</c:v>
                </c:pt>
                <c:pt idx="750">
                  <c:v>321930</c:v>
                </c:pt>
                <c:pt idx="751">
                  <c:v>321830</c:v>
                </c:pt>
                <c:pt idx="752">
                  <c:v>321760</c:v>
                </c:pt>
                <c:pt idx="753">
                  <c:v>321860</c:v>
                </c:pt>
                <c:pt idx="754">
                  <c:v>321890</c:v>
                </c:pt>
                <c:pt idx="755">
                  <c:v>321910</c:v>
                </c:pt>
                <c:pt idx="756">
                  <c:v>321850</c:v>
                </c:pt>
                <c:pt idx="757">
                  <c:v>320650</c:v>
                </c:pt>
                <c:pt idx="758">
                  <c:v>320780</c:v>
                </c:pt>
                <c:pt idx="759">
                  <c:v>320720</c:v>
                </c:pt>
                <c:pt idx="760">
                  <c:v>320750</c:v>
                </c:pt>
                <c:pt idx="761">
                  <c:v>320790</c:v>
                </c:pt>
                <c:pt idx="762">
                  <c:v>320830</c:v>
                </c:pt>
                <c:pt idx="763">
                  <c:v>320690</c:v>
                </c:pt>
                <c:pt idx="764">
                  <c:v>320810</c:v>
                </c:pt>
                <c:pt idx="765">
                  <c:v>320760</c:v>
                </c:pt>
                <c:pt idx="766">
                  <c:v>320760</c:v>
                </c:pt>
                <c:pt idx="767">
                  <c:v>320820</c:v>
                </c:pt>
                <c:pt idx="768">
                  <c:v>310910</c:v>
                </c:pt>
                <c:pt idx="769">
                  <c:v>310720</c:v>
                </c:pt>
                <c:pt idx="770">
                  <c:v>313840</c:v>
                </c:pt>
                <c:pt idx="771">
                  <c:v>314940</c:v>
                </c:pt>
                <c:pt idx="772">
                  <c:v>314470</c:v>
                </c:pt>
                <c:pt idx="773">
                  <c:v>314620</c:v>
                </c:pt>
                <c:pt idx="774">
                  <c:v>315370</c:v>
                </c:pt>
                <c:pt idx="775">
                  <c:v>317270</c:v>
                </c:pt>
                <c:pt idx="776">
                  <c:v>317350</c:v>
                </c:pt>
                <c:pt idx="777">
                  <c:v>318560</c:v>
                </c:pt>
                <c:pt idx="778">
                  <c:v>317780</c:v>
                </c:pt>
                <c:pt idx="779">
                  <c:v>310980</c:v>
                </c:pt>
                <c:pt idx="780">
                  <c:v>312000</c:v>
                </c:pt>
                <c:pt idx="781">
                  <c:v>315220</c:v>
                </c:pt>
                <c:pt idx="782">
                  <c:v>316440</c:v>
                </c:pt>
                <c:pt idx="783">
                  <c:v>315880</c:v>
                </c:pt>
                <c:pt idx="784">
                  <c:v>316110</c:v>
                </c:pt>
                <c:pt idx="785">
                  <c:v>316770</c:v>
                </c:pt>
                <c:pt idx="786">
                  <c:v>318920</c:v>
                </c:pt>
                <c:pt idx="787">
                  <c:v>318790</c:v>
                </c:pt>
                <c:pt idx="788">
                  <c:v>320220</c:v>
                </c:pt>
                <c:pt idx="789">
                  <c:v>319280</c:v>
                </c:pt>
                <c:pt idx="790">
                  <c:v>310680</c:v>
                </c:pt>
                <c:pt idx="791">
                  <c:v>311940</c:v>
                </c:pt>
                <c:pt idx="792">
                  <c:v>315260</c:v>
                </c:pt>
                <c:pt idx="793">
                  <c:v>316490</c:v>
                </c:pt>
                <c:pt idx="794">
                  <c:v>315890</c:v>
                </c:pt>
                <c:pt idx="795">
                  <c:v>316160</c:v>
                </c:pt>
                <c:pt idx="796">
                  <c:v>316850</c:v>
                </c:pt>
                <c:pt idx="797">
                  <c:v>319060</c:v>
                </c:pt>
                <c:pt idx="798">
                  <c:v>319070</c:v>
                </c:pt>
                <c:pt idx="799">
                  <c:v>320440</c:v>
                </c:pt>
                <c:pt idx="800">
                  <c:v>319560</c:v>
                </c:pt>
                <c:pt idx="801">
                  <c:v>315450</c:v>
                </c:pt>
                <c:pt idx="802">
                  <c:v>315850</c:v>
                </c:pt>
                <c:pt idx="803">
                  <c:v>315790</c:v>
                </c:pt>
                <c:pt idx="804">
                  <c:v>316930</c:v>
                </c:pt>
                <c:pt idx="805">
                  <c:v>316830</c:v>
                </c:pt>
                <c:pt idx="806">
                  <c:v>316850</c:v>
                </c:pt>
                <c:pt idx="807">
                  <c:v>317120</c:v>
                </c:pt>
                <c:pt idx="808">
                  <c:v>317660</c:v>
                </c:pt>
                <c:pt idx="809">
                  <c:v>317630</c:v>
                </c:pt>
                <c:pt idx="810">
                  <c:v>317990</c:v>
                </c:pt>
                <c:pt idx="811">
                  <c:v>317780</c:v>
                </c:pt>
                <c:pt idx="812">
                  <c:v>317440</c:v>
                </c:pt>
                <c:pt idx="813">
                  <c:v>317890</c:v>
                </c:pt>
                <c:pt idx="814">
                  <c:v>317860</c:v>
                </c:pt>
                <c:pt idx="815">
                  <c:v>318910</c:v>
                </c:pt>
                <c:pt idx="816">
                  <c:v>319130</c:v>
                </c:pt>
                <c:pt idx="817">
                  <c:v>319260</c:v>
                </c:pt>
                <c:pt idx="818">
                  <c:v>319430</c:v>
                </c:pt>
                <c:pt idx="819">
                  <c:v>320180</c:v>
                </c:pt>
                <c:pt idx="820">
                  <c:v>320130</c:v>
                </c:pt>
                <c:pt idx="821">
                  <c:v>320600</c:v>
                </c:pt>
                <c:pt idx="822">
                  <c:v>320310</c:v>
                </c:pt>
                <c:pt idx="823">
                  <c:v>316380</c:v>
                </c:pt>
                <c:pt idx="824">
                  <c:v>316910</c:v>
                </c:pt>
                <c:pt idx="825">
                  <c:v>316850</c:v>
                </c:pt>
                <c:pt idx="826">
                  <c:v>318490</c:v>
                </c:pt>
                <c:pt idx="827">
                  <c:v>319130</c:v>
                </c:pt>
                <c:pt idx="828">
                  <c:v>318950</c:v>
                </c:pt>
                <c:pt idx="829">
                  <c:v>319290</c:v>
                </c:pt>
                <c:pt idx="830">
                  <c:v>320390</c:v>
                </c:pt>
                <c:pt idx="831">
                  <c:v>320330</c:v>
                </c:pt>
                <c:pt idx="832">
                  <c:v>320960</c:v>
                </c:pt>
                <c:pt idx="833">
                  <c:v>320520</c:v>
                </c:pt>
                <c:pt idx="834">
                  <c:v>316960</c:v>
                </c:pt>
                <c:pt idx="835">
                  <c:v>317250</c:v>
                </c:pt>
                <c:pt idx="836">
                  <c:v>317170</c:v>
                </c:pt>
                <c:pt idx="837">
                  <c:v>317770</c:v>
                </c:pt>
                <c:pt idx="838">
                  <c:v>317930</c:v>
                </c:pt>
                <c:pt idx="839">
                  <c:v>317820</c:v>
                </c:pt>
                <c:pt idx="840">
                  <c:v>317980</c:v>
                </c:pt>
                <c:pt idx="841">
                  <c:v>318450</c:v>
                </c:pt>
                <c:pt idx="842">
                  <c:v>318420</c:v>
                </c:pt>
                <c:pt idx="843">
                  <c:v>318690</c:v>
                </c:pt>
                <c:pt idx="844">
                  <c:v>318460</c:v>
                </c:pt>
                <c:pt idx="845">
                  <c:v>317910</c:v>
                </c:pt>
                <c:pt idx="846">
                  <c:v>318430</c:v>
                </c:pt>
                <c:pt idx="847">
                  <c:v>318280</c:v>
                </c:pt>
                <c:pt idx="848">
                  <c:v>319570</c:v>
                </c:pt>
                <c:pt idx="849">
                  <c:v>320000</c:v>
                </c:pt>
                <c:pt idx="850">
                  <c:v>319810</c:v>
                </c:pt>
                <c:pt idx="851">
                  <c:v>319970</c:v>
                </c:pt>
                <c:pt idx="852">
                  <c:v>320930</c:v>
                </c:pt>
                <c:pt idx="853">
                  <c:v>320950</c:v>
                </c:pt>
                <c:pt idx="854">
                  <c:v>321480</c:v>
                </c:pt>
                <c:pt idx="855">
                  <c:v>321150</c:v>
                </c:pt>
                <c:pt idx="856">
                  <c:v>322580</c:v>
                </c:pt>
                <c:pt idx="857">
                  <c:v>322550</c:v>
                </c:pt>
                <c:pt idx="858">
                  <c:v>322600</c:v>
                </c:pt>
                <c:pt idx="859">
                  <c:v>322610</c:v>
                </c:pt>
                <c:pt idx="860">
                  <c:v>322490</c:v>
                </c:pt>
                <c:pt idx="861">
                  <c:v>322610</c:v>
                </c:pt>
                <c:pt idx="862">
                  <c:v>322610</c:v>
                </c:pt>
                <c:pt idx="863">
                  <c:v>322550</c:v>
                </c:pt>
                <c:pt idx="864">
                  <c:v>322630</c:v>
                </c:pt>
                <c:pt idx="865">
                  <c:v>322620</c:v>
                </c:pt>
                <c:pt idx="866">
                  <c:v>322520</c:v>
                </c:pt>
                <c:pt idx="867">
                  <c:v>322490</c:v>
                </c:pt>
                <c:pt idx="868">
                  <c:v>322410</c:v>
                </c:pt>
                <c:pt idx="869">
                  <c:v>322430</c:v>
                </c:pt>
                <c:pt idx="870">
                  <c:v>322500</c:v>
                </c:pt>
                <c:pt idx="871">
                  <c:v>322470</c:v>
                </c:pt>
                <c:pt idx="872">
                  <c:v>322450</c:v>
                </c:pt>
                <c:pt idx="873">
                  <c:v>322480</c:v>
                </c:pt>
                <c:pt idx="874">
                  <c:v>322470</c:v>
                </c:pt>
                <c:pt idx="875">
                  <c:v>322500</c:v>
                </c:pt>
                <c:pt idx="876">
                  <c:v>322490</c:v>
                </c:pt>
                <c:pt idx="877">
                  <c:v>322510</c:v>
                </c:pt>
                <c:pt idx="878">
                  <c:v>325020</c:v>
                </c:pt>
                <c:pt idx="879">
                  <c:v>325010</c:v>
                </c:pt>
                <c:pt idx="880">
                  <c:v>325020</c:v>
                </c:pt>
                <c:pt idx="881">
                  <c:v>325040</c:v>
                </c:pt>
                <c:pt idx="882">
                  <c:v>325070</c:v>
                </c:pt>
                <c:pt idx="883">
                  <c:v>325000</c:v>
                </c:pt>
                <c:pt idx="884">
                  <c:v>325140</c:v>
                </c:pt>
                <c:pt idx="885">
                  <c:v>325150</c:v>
                </c:pt>
                <c:pt idx="886">
                  <c:v>325150</c:v>
                </c:pt>
                <c:pt idx="887">
                  <c:v>325170</c:v>
                </c:pt>
                <c:pt idx="888">
                  <c:v>325140</c:v>
                </c:pt>
                <c:pt idx="889">
                  <c:v>323390</c:v>
                </c:pt>
                <c:pt idx="890">
                  <c:v>323330</c:v>
                </c:pt>
                <c:pt idx="891">
                  <c:v>323410</c:v>
                </c:pt>
                <c:pt idx="892">
                  <c:v>323370</c:v>
                </c:pt>
                <c:pt idx="893">
                  <c:v>323430</c:v>
                </c:pt>
                <c:pt idx="894">
                  <c:v>323330</c:v>
                </c:pt>
                <c:pt idx="895">
                  <c:v>323350</c:v>
                </c:pt>
                <c:pt idx="896">
                  <c:v>323460</c:v>
                </c:pt>
                <c:pt idx="897">
                  <c:v>323410</c:v>
                </c:pt>
                <c:pt idx="898">
                  <c:v>323380</c:v>
                </c:pt>
                <c:pt idx="899">
                  <c:v>323380</c:v>
                </c:pt>
                <c:pt idx="900">
                  <c:v>311830</c:v>
                </c:pt>
                <c:pt idx="901">
                  <c:v>311610</c:v>
                </c:pt>
                <c:pt idx="902">
                  <c:v>315540</c:v>
                </c:pt>
                <c:pt idx="903">
                  <c:v>316950</c:v>
                </c:pt>
                <c:pt idx="904">
                  <c:v>316330</c:v>
                </c:pt>
                <c:pt idx="905">
                  <c:v>316640</c:v>
                </c:pt>
                <c:pt idx="906">
                  <c:v>316140</c:v>
                </c:pt>
                <c:pt idx="907">
                  <c:v>319900</c:v>
                </c:pt>
                <c:pt idx="908">
                  <c:v>319970</c:v>
                </c:pt>
                <c:pt idx="909">
                  <c:v>321490</c:v>
                </c:pt>
                <c:pt idx="910">
                  <c:v>320490</c:v>
                </c:pt>
                <c:pt idx="911">
                  <c:v>311800</c:v>
                </c:pt>
                <c:pt idx="912">
                  <c:v>312980</c:v>
                </c:pt>
                <c:pt idx="913">
                  <c:v>317240</c:v>
                </c:pt>
                <c:pt idx="914">
                  <c:v>318660</c:v>
                </c:pt>
                <c:pt idx="915">
                  <c:v>318020</c:v>
                </c:pt>
                <c:pt idx="916">
                  <c:v>318210</c:v>
                </c:pt>
                <c:pt idx="917">
                  <c:v>317790</c:v>
                </c:pt>
                <c:pt idx="918">
                  <c:v>321760</c:v>
                </c:pt>
                <c:pt idx="919">
                  <c:v>321700</c:v>
                </c:pt>
                <c:pt idx="920">
                  <c:v>323360</c:v>
                </c:pt>
                <c:pt idx="921">
                  <c:v>322380</c:v>
                </c:pt>
                <c:pt idx="922">
                  <c:v>311370</c:v>
                </c:pt>
                <c:pt idx="923">
                  <c:v>313060</c:v>
                </c:pt>
                <c:pt idx="924">
                  <c:v>317190</c:v>
                </c:pt>
                <c:pt idx="925">
                  <c:v>318790</c:v>
                </c:pt>
                <c:pt idx="926">
                  <c:v>318080</c:v>
                </c:pt>
                <c:pt idx="927">
                  <c:v>318300</c:v>
                </c:pt>
                <c:pt idx="928">
                  <c:v>317770</c:v>
                </c:pt>
                <c:pt idx="929">
                  <c:v>322010</c:v>
                </c:pt>
                <c:pt idx="930">
                  <c:v>322000</c:v>
                </c:pt>
                <c:pt idx="931">
                  <c:v>323800</c:v>
                </c:pt>
                <c:pt idx="932">
                  <c:v>322700</c:v>
                </c:pt>
                <c:pt idx="933">
                  <c:v>317480</c:v>
                </c:pt>
                <c:pt idx="934">
                  <c:v>317790</c:v>
                </c:pt>
                <c:pt idx="935">
                  <c:v>317830</c:v>
                </c:pt>
                <c:pt idx="936">
                  <c:v>319330</c:v>
                </c:pt>
                <c:pt idx="937">
                  <c:v>319110</c:v>
                </c:pt>
                <c:pt idx="938">
                  <c:v>319240</c:v>
                </c:pt>
                <c:pt idx="939">
                  <c:v>319110</c:v>
                </c:pt>
                <c:pt idx="940">
                  <c:v>320110</c:v>
                </c:pt>
                <c:pt idx="941">
                  <c:v>320100</c:v>
                </c:pt>
                <c:pt idx="942">
                  <c:v>320510</c:v>
                </c:pt>
                <c:pt idx="943">
                  <c:v>320310</c:v>
                </c:pt>
                <c:pt idx="944">
                  <c:v>319790</c:v>
                </c:pt>
                <c:pt idx="945">
                  <c:v>320250</c:v>
                </c:pt>
                <c:pt idx="946">
                  <c:v>320200</c:v>
                </c:pt>
                <c:pt idx="947">
                  <c:v>321510</c:v>
                </c:pt>
                <c:pt idx="948">
                  <c:v>321850</c:v>
                </c:pt>
                <c:pt idx="949">
                  <c:v>321890</c:v>
                </c:pt>
                <c:pt idx="950">
                  <c:v>321790</c:v>
                </c:pt>
                <c:pt idx="951">
                  <c:v>323170</c:v>
                </c:pt>
                <c:pt idx="952">
                  <c:v>323180</c:v>
                </c:pt>
                <c:pt idx="953">
                  <c:v>323610</c:v>
                </c:pt>
                <c:pt idx="954">
                  <c:v>323310</c:v>
                </c:pt>
                <c:pt idx="955">
                  <c:v>318380</c:v>
                </c:pt>
                <c:pt idx="956">
                  <c:v>319170</c:v>
                </c:pt>
                <c:pt idx="957">
                  <c:v>318980</c:v>
                </c:pt>
                <c:pt idx="958">
                  <c:v>321150</c:v>
                </c:pt>
                <c:pt idx="959">
                  <c:v>321830</c:v>
                </c:pt>
                <c:pt idx="960">
                  <c:v>321670</c:v>
                </c:pt>
                <c:pt idx="961">
                  <c:v>321390</c:v>
                </c:pt>
                <c:pt idx="962">
                  <c:v>323390</c:v>
                </c:pt>
                <c:pt idx="963">
                  <c:v>323370</c:v>
                </c:pt>
                <c:pt idx="964">
                  <c:v>324240</c:v>
                </c:pt>
                <c:pt idx="965">
                  <c:v>323700</c:v>
                </c:pt>
                <c:pt idx="966">
                  <c:v>319190</c:v>
                </c:pt>
                <c:pt idx="967">
                  <c:v>319550</c:v>
                </c:pt>
                <c:pt idx="968">
                  <c:v>319460</c:v>
                </c:pt>
                <c:pt idx="969">
                  <c:v>320140</c:v>
                </c:pt>
                <c:pt idx="970">
                  <c:v>320530</c:v>
                </c:pt>
                <c:pt idx="971">
                  <c:v>320320</c:v>
                </c:pt>
                <c:pt idx="972">
                  <c:v>320330</c:v>
                </c:pt>
                <c:pt idx="973">
                  <c:v>321070</c:v>
                </c:pt>
                <c:pt idx="974">
                  <c:v>320990</c:v>
                </c:pt>
                <c:pt idx="975">
                  <c:v>321360</c:v>
                </c:pt>
                <c:pt idx="976">
                  <c:v>321200</c:v>
                </c:pt>
                <c:pt idx="977">
                  <c:v>318340</c:v>
                </c:pt>
                <c:pt idx="978">
                  <c:v>318810</c:v>
                </c:pt>
                <c:pt idx="979">
                  <c:v>318760</c:v>
                </c:pt>
                <c:pt idx="980">
                  <c:v>320070</c:v>
                </c:pt>
                <c:pt idx="981">
                  <c:v>320460</c:v>
                </c:pt>
                <c:pt idx="982">
                  <c:v>320290</c:v>
                </c:pt>
                <c:pt idx="983">
                  <c:v>320420</c:v>
                </c:pt>
                <c:pt idx="984">
                  <c:v>321400</c:v>
                </c:pt>
                <c:pt idx="985">
                  <c:v>321440</c:v>
                </c:pt>
                <c:pt idx="986">
                  <c:v>321910</c:v>
                </c:pt>
                <c:pt idx="987">
                  <c:v>321570</c:v>
                </c:pt>
                <c:pt idx="988">
                  <c:v>326030</c:v>
                </c:pt>
                <c:pt idx="989">
                  <c:v>326090</c:v>
                </c:pt>
                <c:pt idx="990">
                  <c:v>326030</c:v>
                </c:pt>
                <c:pt idx="991">
                  <c:v>326130</c:v>
                </c:pt>
                <c:pt idx="992">
                  <c:v>326150</c:v>
                </c:pt>
                <c:pt idx="993">
                  <c:v>325990</c:v>
                </c:pt>
                <c:pt idx="994">
                  <c:v>326080</c:v>
                </c:pt>
                <c:pt idx="995">
                  <c:v>325990</c:v>
                </c:pt>
                <c:pt idx="996">
                  <c:v>326080</c:v>
                </c:pt>
                <c:pt idx="997">
                  <c:v>326150</c:v>
                </c:pt>
                <c:pt idx="998">
                  <c:v>326140</c:v>
                </c:pt>
                <c:pt idx="999">
                  <c:v>325950</c:v>
                </c:pt>
                <c:pt idx="1000">
                  <c:v>325930</c:v>
                </c:pt>
                <c:pt idx="1001">
                  <c:v>325860</c:v>
                </c:pt>
                <c:pt idx="1002">
                  <c:v>325980</c:v>
                </c:pt>
                <c:pt idx="1003">
                  <c:v>325950</c:v>
                </c:pt>
                <c:pt idx="1004">
                  <c:v>325930</c:v>
                </c:pt>
                <c:pt idx="1005">
                  <c:v>326020</c:v>
                </c:pt>
                <c:pt idx="1006">
                  <c:v>326000</c:v>
                </c:pt>
                <c:pt idx="1007">
                  <c:v>325980</c:v>
                </c:pt>
                <c:pt idx="1008">
                  <c:v>326110</c:v>
                </c:pt>
                <c:pt idx="1009">
                  <c:v>326010</c:v>
                </c:pt>
                <c:pt idx="1010">
                  <c:v>328990</c:v>
                </c:pt>
                <c:pt idx="1011">
                  <c:v>329100</c:v>
                </c:pt>
                <c:pt idx="1012">
                  <c:v>329090</c:v>
                </c:pt>
                <c:pt idx="1013">
                  <c:v>329120</c:v>
                </c:pt>
                <c:pt idx="1014">
                  <c:v>329160</c:v>
                </c:pt>
                <c:pt idx="1015">
                  <c:v>329090</c:v>
                </c:pt>
                <c:pt idx="1016">
                  <c:v>329160</c:v>
                </c:pt>
                <c:pt idx="1017">
                  <c:v>329120</c:v>
                </c:pt>
                <c:pt idx="1018">
                  <c:v>329190</c:v>
                </c:pt>
                <c:pt idx="1019">
                  <c:v>329180</c:v>
                </c:pt>
                <c:pt idx="1020">
                  <c:v>329230</c:v>
                </c:pt>
                <c:pt idx="1021">
                  <c:v>327060</c:v>
                </c:pt>
                <c:pt idx="1022">
                  <c:v>327000</c:v>
                </c:pt>
                <c:pt idx="1023">
                  <c:v>327020</c:v>
                </c:pt>
                <c:pt idx="1024">
                  <c:v>326980</c:v>
                </c:pt>
                <c:pt idx="1025">
                  <c:v>326910</c:v>
                </c:pt>
                <c:pt idx="1026">
                  <c:v>327050</c:v>
                </c:pt>
                <c:pt idx="1027">
                  <c:v>327110</c:v>
                </c:pt>
                <c:pt idx="1028">
                  <c:v>327030</c:v>
                </c:pt>
                <c:pt idx="1029">
                  <c:v>327010</c:v>
                </c:pt>
                <c:pt idx="1030">
                  <c:v>327110</c:v>
                </c:pt>
                <c:pt idx="1031">
                  <c:v>327100</c:v>
                </c:pt>
                <c:pt idx="1032">
                  <c:v>301060</c:v>
                </c:pt>
                <c:pt idx="1033">
                  <c:v>311480</c:v>
                </c:pt>
                <c:pt idx="1034">
                  <c:v>315090</c:v>
                </c:pt>
                <c:pt idx="1035">
                  <c:v>313520</c:v>
                </c:pt>
                <c:pt idx="1036">
                  <c:v>314140</c:v>
                </c:pt>
                <c:pt idx="1037">
                  <c:v>312890</c:v>
                </c:pt>
                <c:pt idx="1038">
                  <c:v>316270</c:v>
                </c:pt>
                <c:pt idx="1039">
                  <c:v>301180</c:v>
                </c:pt>
                <c:pt idx="1040">
                  <c:v>311560</c:v>
                </c:pt>
                <c:pt idx="1041">
                  <c:v>315380</c:v>
                </c:pt>
                <c:pt idx="1042">
                  <c:v>313680</c:v>
                </c:pt>
                <c:pt idx="1043">
                  <c:v>314300</c:v>
                </c:pt>
                <c:pt idx="1044">
                  <c:v>313070</c:v>
                </c:pt>
                <c:pt idx="1045">
                  <c:v>316680</c:v>
                </c:pt>
                <c:pt idx="1046">
                  <c:v>311630</c:v>
                </c:pt>
                <c:pt idx="1047">
                  <c:v>311430</c:v>
                </c:pt>
                <c:pt idx="1048">
                  <c:v>315170</c:v>
                </c:pt>
                <c:pt idx="1049">
                  <c:v>314750</c:v>
                </c:pt>
                <c:pt idx="1050">
                  <c:v>314900</c:v>
                </c:pt>
                <c:pt idx="1051">
                  <c:v>314580</c:v>
                </c:pt>
                <c:pt idx="1052">
                  <c:v>315470</c:v>
                </c:pt>
                <c:pt idx="1053">
                  <c:v>317250</c:v>
                </c:pt>
                <c:pt idx="1054">
                  <c:v>317210</c:v>
                </c:pt>
                <c:pt idx="1055">
                  <c:v>318250</c:v>
                </c:pt>
                <c:pt idx="1056">
                  <c:v>317610</c:v>
                </c:pt>
                <c:pt idx="1057">
                  <c:v>315050</c:v>
                </c:pt>
                <c:pt idx="1058">
                  <c:v>314900</c:v>
                </c:pt>
                <c:pt idx="1059">
                  <c:v>318390</c:v>
                </c:pt>
                <c:pt idx="1060">
                  <c:v>319090</c:v>
                </c:pt>
                <c:pt idx="1061">
                  <c:v>319290</c:v>
                </c:pt>
                <c:pt idx="1062">
                  <c:v>318910</c:v>
                </c:pt>
                <c:pt idx="1063">
                  <c:v>320020</c:v>
                </c:pt>
                <c:pt idx="1064">
                  <c:v>322270</c:v>
                </c:pt>
                <c:pt idx="1065">
                  <c:v>322250</c:v>
                </c:pt>
                <c:pt idx="1066">
                  <c:v>323630</c:v>
                </c:pt>
                <c:pt idx="1067">
                  <c:v>322740</c:v>
                </c:pt>
                <c:pt idx="1068">
                  <c:v>312370</c:v>
                </c:pt>
                <c:pt idx="1069">
                  <c:v>312040</c:v>
                </c:pt>
                <c:pt idx="1070">
                  <c:v>317280</c:v>
                </c:pt>
                <c:pt idx="1071">
                  <c:v>319060</c:v>
                </c:pt>
                <c:pt idx="1072">
                  <c:v>318610</c:v>
                </c:pt>
                <c:pt idx="1073">
                  <c:v>318020</c:v>
                </c:pt>
                <c:pt idx="1074">
                  <c:v>319670</c:v>
                </c:pt>
                <c:pt idx="1075">
                  <c:v>323100</c:v>
                </c:pt>
                <c:pt idx="1076">
                  <c:v>322940</c:v>
                </c:pt>
                <c:pt idx="1077">
                  <c:v>325010</c:v>
                </c:pt>
                <c:pt idx="1078">
                  <c:v>323780</c:v>
                </c:pt>
                <c:pt idx="1079">
                  <c:v>314520</c:v>
                </c:pt>
                <c:pt idx="1080">
                  <c:v>314420</c:v>
                </c:pt>
                <c:pt idx="1081">
                  <c:v>316430</c:v>
                </c:pt>
                <c:pt idx="1082">
                  <c:v>316990</c:v>
                </c:pt>
                <c:pt idx="1083">
                  <c:v>316700</c:v>
                </c:pt>
                <c:pt idx="1084">
                  <c:v>316610</c:v>
                </c:pt>
                <c:pt idx="1085">
                  <c:v>317250</c:v>
                </c:pt>
                <c:pt idx="1086">
                  <c:v>318430</c:v>
                </c:pt>
                <c:pt idx="1087">
                  <c:v>318470</c:v>
                </c:pt>
                <c:pt idx="1088">
                  <c:v>319210</c:v>
                </c:pt>
                <c:pt idx="1089">
                  <c:v>318730</c:v>
                </c:pt>
                <c:pt idx="1090">
                  <c:v>313030</c:v>
                </c:pt>
                <c:pt idx="1091">
                  <c:v>312820</c:v>
                </c:pt>
                <c:pt idx="1092">
                  <c:v>315910</c:v>
                </c:pt>
                <c:pt idx="1093">
                  <c:v>317000</c:v>
                </c:pt>
                <c:pt idx="1094">
                  <c:v>316580</c:v>
                </c:pt>
                <c:pt idx="1095">
                  <c:v>316750</c:v>
                </c:pt>
                <c:pt idx="1096">
                  <c:v>317360</c:v>
                </c:pt>
                <c:pt idx="1097">
                  <c:v>319440</c:v>
                </c:pt>
                <c:pt idx="1098">
                  <c:v>319380</c:v>
                </c:pt>
                <c:pt idx="1099">
                  <c:v>320620</c:v>
                </c:pt>
                <c:pt idx="1100">
                  <c:v>319860</c:v>
                </c:pt>
                <c:pt idx="1101">
                  <c:v>315810</c:v>
                </c:pt>
                <c:pt idx="1102">
                  <c:v>315620</c:v>
                </c:pt>
                <c:pt idx="1103">
                  <c:v>319550</c:v>
                </c:pt>
                <c:pt idx="1104">
                  <c:v>320950</c:v>
                </c:pt>
                <c:pt idx="1105">
                  <c:v>320280</c:v>
                </c:pt>
                <c:pt idx="1106">
                  <c:v>320580</c:v>
                </c:pt>
                <c:pt idx="1107">
                  <c:v>320120</c:v>
                </c:pt>
                <c:pt idx="1108">
                  <c:v>323910</c:v>
                </c:pt>
                <c:pt idx="1109">
                  <c:v>323880</c:v>
                </c:pt>
                <c:pt idx="1110">
                  <c:v>325430</c:v>
                </c:pt>
                <c:pt idx="1111">
                  <c:v>324470</c:v>
                </c:pt>
                <c:pt idx="1112">
                  <c:v>300400</c:v>
                </c:pt>
                <c:pt idx="1113">
                  <c:v>310890</c:v>
                </c:pt>
                <c:pt idx="1114">
                  <c:v>314480</c:v>
                </c:pt>
                <c:pt idx="1115">
                  <c:v>312890</c:v>
                </c:pt>
                <c:pt idx="1116">
                  <c:v>313550</c:v>
                </c:pt>
                <c:pt idx="1117">
                  <c:v>312280</c:v>
                </c:pt>
                <c:pt idx="1118">
                  <c:v>315700</c:v>
                </c:pt>
                <c:pt idx="1119">
                  <c:v>298960</c:v>
                </c:pt>
                <c:pt idx="1120">
                  <c:v>311530</c:v>
                </c:pt>
                <c:pt idx="1121">
                  <c:v>315160</c:v>
                </c:pt>
                <c:pt idx="1122">
                  <c:v>313540</c:v>
                </c:pt>
                <c:pt idx="1123">
                  <c:v>314170</c:v>
                </c:pt>
                <c:pt idx="1124">
                  <c:v>312940</c:v>
                </c:pt>
                <c:pt idx="1125">
                  <c:v>316370</c:v>
                </c:pt>
                <c:pt idx="1126">
                  <c:v>311040</c:v>
                </c:pt>
                <c:pt idx="1127">
                  <c:v>311500</c:v>
                </c:pt>
                <c:pt idx="1128">
                  <c:v>315050</c:v>
                </c:pt>
                <c:pt idx="1129">
                  <c:v>314660</c:v>
                </c:pt>
                <c:pt idx="1130">
                  <c:v>314870</c:v>
                </c:pt>
                <c:pt idx="1131">
                  <c:v>314520</c:v>
                </c:pt>
                <c:pt idx="1132">
                  <c:v>315390</c:v>
                </c:pt>
                <c:pt idx="1133">
                  <c:v>317020</c:v>
                </c:pt>
                <c:pt idx="1134">
                  <c:v>317060</c:v>
                </c:pt>
                <c:pt idx="1135">
                  <c:v>318050</c:v>
                </c:pt>
                <c:pt idx="1136">
                  <c:v>317420</c:v>
                </c:pt>
                <c:pt idx="1137">
                  <c:v>314310</c:v>
                </c:pt>
                <c:pt idx="1138">
                  <c:v>315000</c:v>
                </c:pt>
                <c:pt idx="1139">
                  <c:v>318330</c:v>
                </c:pt>
                <c:pt idx="1140">
                  <c:v>318990</c:v>
                </c:pt>
                <c:pt idx="1141">
                  <c:v>319160</c:v>
                </c:pt>
                <c:pt idx="1142">
                  <c:v>318800</c:v>
                </c:pt>
                <c:pt idx="1143">
                  <c:v>319920</c:v>
                </c:pt>
                <c:pt idx="1144">
                  <c:v>322070</c:v>
                </c:pt>
                <c:pt idx="1145">
                  <c:v>322010</c:v>
                </c:pt>
                <c:pt idx="1146">
                  <c:v>323340</c:v>
                </c:pt>
                <c:pt idx="1147">
                  <c:v>322480</c:v>
                </c:pt>
                <c:pt idx="1148">
                  <c:v>311330</c:v>
                </c:pt>
                <c:pt idx="1149">
                  <c:v>312280</c:v>
                </c:pt>
                <c:pt idx="1150">
                  <c:v>317260</c:v>
                </c:pt>
                <c:pt idx="1151">
                  <c:v>319010</c:v>
                </c:pt>
                <c:pt idx="1152">
                  <c:v>318530</c:v>
                </c:pt>
                <c:pt idx="1153">
                  <c:v>317950</c:v>
                </c:pt>
                <c:pt idx="1154">
                  <c:v>319590</c:v>
                </c:pt>
                <c:pt idx="1155">
                  <c:v>322770</c:v>
                </c:pt>
                <c:pt idx="1156">
                  <c:v>322630</c:v>
                </c:pt>
                <c:pt idx="1157">
                  <c:v>324620</c:v>
                </c:pt>
                <c:pt idx="1158">
                  <c:v>323420</c:v>
                </c:pt>
                <c:pt idx="1159">
                  <c:v>314160</c:v>
                </c:pt>
                <c:pt idx="1160">
                  <c:v>314490</c:v>
                </c:pt>
                <c:pt idx="1161">
                  <c:v>316320</c:v>
                </c:pt>
                <c:pt idx="1162">
                  <c:v>316930</c:v>
                </c:pt>
                <c:pt idx="1163">
                  <c:v>316630</c:v>
                </c:pt>
                <c:pt idx="1164">
                  <c:v>316590</c:v>
                </c:pt>
                <c:pt idx="1165">
                  <c:v>317150</c:v>
                </c:pt>
                <c:pt idx="1166">
                  <c:v>318290</c:v>
                </c:pt>
                <c:pt idx="1167">
                  <c:v>318300</c:v>
                </c:pt>
                <c:pt idx="1168">
                  <c:v>318950</c:v>
                </c:pt>
                <c:pt idx="1169">
                  <c:v>318590</c:v>
                </c:pt>
                <c:pt idx="1170">
                  <c:v>312290</c:v>
                </c:pt>
                <c:pt idx="1171">
                  <c:v>312860</c:v>
                </c:pt>
                <c:pt idx="1172">
                  <c:v>315860</c:v>
                </c:pt>
                <c:pt idx="1173">
                  <c:v>316940</c:v>
                </c:pt>
                <c:pt idx="1174">
                  <c:v>316490</c:v>
                </c:pt>
                <c:pt idx="1175">
                  <c:v>316660</c:v>
                </c:pt>
                <c:pt idx="1176">
                  <c:v>317240</c:v>
                </c:pt>
                <c:pt idx="1177">
                  <c:v>319230</c:v>
                </c:pt>
                <c:pt idx="1178">
                  <c:v>319160</c:v>
                </c:pt>
                <c:pt idx="1179">
                  <c:v>320410</c:v>
                </c:pt>
                <c:pt idx="1180">
                  <c:v>319640</c:v>
                </c:pt>
                <c:pt idx="1181">
                  <c:v>315030</c:v>
                </c:pt>
                <c:pt idx="1182">
                  <c:v>315660</c:v>
                </c:pt>
                <c:pt idx="1183">
                  <c:v>319480</c:v>
                </c:pt>
                <c:pt idx="1184">
                  <c:v>320830</c:v>
                </c:pt>
                <c:pt idx="1185">
                  <c:v>320280</c:v>
                </c:pt>
                <c:pt idx="1186">
                  <c:v>320560</c:v>
                </c:pt>
                <c:pt idx="1187">
                  <c:v>320080</c:v>
                </c:pt>
                <c:pt idx="1188">
                  <c:v>323700</c:v>
                </c:pt>
                <c:pt idx="1189">
                  <c:v>323580</c:v>
                </c:pt>
                <c:pt idx="1190">
                  <c:v>325100</c:v>
                </c:pt>
                <c:pt idx="1191">
                  <c:v>324250</c:v>
                </c:pt>
                <c:pt idx="1192">
                  <c:v>300740</c:v>
                </c:pt>
                <c:pt idx="1193">
                  <c:v>311070</c:v>
                </c:pt>
                <c:pt idx="1194">
                  <c:v>314950</c:v>
                </c:pt>
                <c:pt idx="1195">
                  <c:v>313190</c:v>
                </c:pt>
                <c:pt idx="1196">
                  <c:v>313850</c:v>
                </c:pt>
                <c:pt idx="1197">
                  <c:v>312630</c:v>
                </c:pt>
                <c:pt idx="1198">
                  <c:v>316160</c:v>
                </c:pt>
                <c:pt idx="1199">
                  <c:v>299020</c:v>
                </c:pt>
                <c:pt idx="1200">
                  <c:v>311560</c:v>
                </c:pt>
                <c:pt idx="1201">
                  <c:v>315160</c:v>
                </c:pt>
                <c:pt idx="1202">
                  <c:v>313580</c:v>
                </c:pt>
                <c:pt idx="1203">
                  <c:v>314180</c:v>
                </c:pt>
                <c:pt idx="1204">
                  <c:v>313020</c:v>
                </c:pt>
                <c:pt idx="1205">
                  <c:v>316440</c:v>
                </c:pt>
                <c:pt idx="1206">
                  <c:v>310980</c:v>
                </c:pt>
                <c:pt idx="1207">
                  <c:v>311650</c:v>
                </c:pt>
                <c:pt idx="1208">
                  <c:v>315220</c:v>
                </c:pt>
                <c:pt idx="1209">
                  <c:v>314790</c:v>
                </c:pt>
                <c:pt idx="1210">
                  <c:v>314940</c:v>
                </c:pt>
                <c:pt idx="1211">
                  <c:v>314620</c:v>
                </c:pt>
                <c:pt idx="1212">
                  <c:v>315530</c:v>
                </c:pt>
                <c:pt idx="1213">
                  <c:v>317320</c:v>
                </c:pt>
                <c:pt idx="1214">
                  <c:v>317330</c:v>
                </c:pt>
                <c:pt idx="1215">
                  <c:v>318390</c:v>
                </c:pt>
                <c:pt idx="1216">
                  <c:v>317690</c:v>
                </c:pt>
                <c:pt idx="1217">
                  <c:v>314150</c:v>
                </c:pt>
                <c:pt idx="1218">
                  <c:v>315020</c:v>
                </c:pt>
                <c:pt idx="1219">
                  <c:v>318470</c:v>
                </c:pt>
                <c:pt idx="1220">
                  <c:v>319150</c:v>
                </c:pt>
                <c:pt idx="1221">
                  <c:v>319330</c:v>
                </c:pt>
                <c:pt idx="1222">
                  <c:v>318980</c:v>
                </c:pt>
                <c:pt idx="1223">
                  <c:v>320060</c:v>
                </c:pt>
                <c:pt idx="1224">
                  <c:v>322340</c:v>
                </c:pt>
                <c:pt idx="1225">
                  <c:v>322330</c:v>
                </c:pt>
                <c:pt idx="1226">
                  <c:v>323670</c:v>
                </c:pt>
                <c:pt idx="1227">
                  <c:v>322770</c:v>
                </c:pt>
                <c:pt idx="1228">
                  <c:v>310950</c:v>
                </c:pt>
                <c:pt idx="1229">
                  <c:v>312320</c:v>
                </c:pt>
                <c:pt idx="1230">
                  <c:v>317300</c:v>
                </c:pt>
                <c:pt idx="1231">
                  <c:v>319170</c:v>
                </c:pt>
                <c:pt idx="1232">
                  <c:v>318650</c:v>
                </c:pt>
                <c:pt idx="1233">
                  <c:v>318080</c:v>
                </c:pt>
                <c:pt idx="1234">
                  <c:v>319710</c:v>
                </c:pt>
                <c:pt idx="1235">
                  <c:v>323170</c:v>
                </c:pt>
                <c:pt idx="1236">
                  <c:v>323060</c:v>
                </c:pt>
                <c:pt idx="1237">
                  <c:v>325120</c:v>
                </c:pt>
                <c:pt idx="1238">
                  <c:v>323840</c:v>
                </c:pt>
                <c:pt idx="1239">
                  <c:v>314120</c:v>
                </c:pt>
                <c:pt idx="1240">
                  <c:v>314620</c:v>
                </c:pt>
                <c:pt idx="1241">
                  <c:v>316400</c:v>
                </c:pt>
                <c:pt idx="1242">
                  <c:v>317100</c:v>
                </c:pt>
                <c:pt idx="1243">
                  <c:v>316860</c:v>
                </c:pt>
                <c:pt idx="1244">
                  <c:v>316710</c:v>
                </c:pt>
                <c:pt idx="1245">
                  <c:v>317270</c:v>
                </c:pt>
                <c:pt idx="1246">
                  <c:v>318570</c:v>
                </c:pt>
                <c:pt idx="1247">
                  <c:v>318540</c:v>
                </c:pt>
                <c:pt idx="1248">
                  <c:v>319240</c:v>
                </c:pt>
                <c:pt idx="1249">
                  <c:v>318710</c:v>
                </c:pt>
                <c:pt idx="1250">
                  <c:v>312120</c:v>
                </c:pt>
                <c:pt idx="1251">
                  <c:v>312930</c:v>
                </c:pt>
                <c:pt idx="1252">
                  <c:v>315970</c:v>
                </c:pt>
                <c:pt idx="1253">
                  <c:v>317130</c:v>
                </c:pt>
                <c:pt idx="1254">
                  <c:v>316600</c:v>
                </c:pt>
                <c:pt idx="1255">
                  <c:v>316770</c:v>
                </c:pt>
                <c:pt idx="1256">
                  <c:v>317470</c:v>
                </c:pt>
                <c:pt idx="1257">
                  <c:v>319500</c:v>
                </c:pt>
                <c:pt idx="1258">
                  <c:v>319480</c:v>
                </c:pt>
                <c:pt idx="1259">
                  <c:v>320690</c:v>
                </c:pt>
                <c:pt idx="1260">
                  <c:v>319870</c:v>
                </c:pt>
                <c:pt idx="1261">
                  <c:v>314850</c:v>
                </c:pt>
                <c:pt idx="1262">
                  <c:v>315800</c:v>
                </c:pt>
                <c:pt idx="1263">
                  <c:v>319610</c:v>
                </c:pt>
                <c:pt idx="1264">
                  <c:v>320950</c:v>
                </c:pt>
                <c:pt idx="1265">
                  <c:v>320400</c:v>
                </c:pt>
                <c:pt idx="1266">
                  <c:v>320620</c:v>
                </c:pt>
                <c:pt idx="1267">
                  <c:v>320150</c:v>
                </c:pt>
                <c:pt idx="1268">
                  <c:v>324020</c:v>
                </c:pt>
                <c:pt idx="1269">
                  <c:v>324010</c:v>
                </c:pt>
                <c:pt idx="1270">
                  <c:v>325550</c:v>
                </c:pt>
                <c:pt idx="1271">
                  <c:v>324550</c:v>
                </c:pt>
                <c:pt idx="1272">
                  <c:v>310610</c:v>
                </c:pt>
                <c:pt idx="1273">
                  <c:v>310380</c:v>
                </c:pt>
                <c:pt idx="1274">
                  <c:v>314080</c:v>
                </c:pt>
                <c:pt idx="1275">
                  <c:v>313670</c:v>
                </c:pt>
                <c:pt idx="1276">
                  <c:v>313850</c:v>
                </c:pt>
                <c:pt idx="1277">
                  <c:v>313550</c:v>
                </c:pt>
                <c:pt idx="1278">
                  <c:v>314460</c:v>
                </c:pt>
                <c:pt idx="1279">
                  <c:v>316150</c:v>
                </c:pt>
                <c:pt idx="1280">
                  <c:v>316150</c:v>
                </c:pt>
                <c:pt idx="1281">
                  <c:v>317270</c:v>
                </c:pt>
                <c:pt idx="1282">
                  <c:v>316530</c:v>
                </c:pt>
                <c:pt idx="1283">
                  <c:v>310610</c:v>
                </c:pt>
                <c:pt idx="1284">
                  <c:v>311060</c:v>
                </c:pt>
                <c:pt idx="1285">
                  <c:v>314610</c:v>
                </c:pt>
                <c:pt idx="1286">
                  <c:v>314240</c:v>
                </c:pt>
                <c:pt idx="1287">
                  <c:v>314370</c:v>
                </c:pt>
                <c:pt idx="1288">
                  <c:v>314070</c:v>
                </c:pt>
                <c:pt idx="1289">
                  <c:v>314890</c:v>
                </c:pt>
                <c:pt idx="1290">
                  <c:v>316580</c:v>
                </c:pt>
                <c:pt idx="1291">
                  <c:v>316540</c:v>
                </c:pt>
                <c:pt idx="1292">
                  <c:v>317600</c:v>
                </c:pt>
                <c:pt idx="1293">
                  <c:v>316900</c:v>
                </c:pt>
                <c:pt idx="1294">
                  <c:v>310350</c:v>
                </c:pt>
                <c:pt idx="1295">
                  <c:v>311070</c:v>
                </c:pt>
                <c:pt idx="1296">
                  <c:v>314700</c:v>
                </c:pt>
                <c:pt idx="1297">
                  <c:v>314240</c:v>
                </c:pt>
                <c:pt idx="1298">
                  <c:v>314410</c:v>
                </c:pt>
                <c:pt idx="1299">
                  <c:v>314110</c:v>
                </c:pt>
                <c:pt idx="1300">
                  <c:v>314970</c:v>
                </c:pt>
                <c:pt idx="1301">
                  <c:v>316790</c:v>
                </c:pt>
                <c:pt idx="1302">
                  <c:v>316740</c:v>
                </c:pt>
                <c:pt idx="1303">
                  <c:v>317810</c:v>
                </c:pt>
                <c:pt idx="1304">
                  <c:v>317120</c:v>
                </c:pt>
                <c:pt idx="1305">
                  <c:v>315770</c:v>
                </c:pt>
                <c:pt idx="1306">
                  <c:v>315990</c:v>
                </c:pt>
                <c:pt idx="1307">
                  <c:v>315940</c:v>
                </c:pt>
                <c:pt idx="1308">
                  <c:v>317030</c:v>
                </c:pt>
                <c:pt idx="1309">
                  <c:v>317080</c:v>
                </c:pt>
                <c:pt idx="1310">
                  <c:v>316970</c:v>
                </c:pt>
                <c:pt idx="1311">
                  <c:v>317250</c:v>
                </c:pt>
                <c:pt idx="1312">
                  <c:v>317830</c:v>
                </c:pt>
                <c:pt idx="1313">
                  <c:v>317820</c:v>
                </c:pt>
                <c:pt idx="1314">
                  <c:v>318190</c:v>
                </c:pt>
                <c:pt idx="1315">
                  <c:v>317920</c:v>
                </c:pt>
                <c:pt idx="1316">
                  <c:v>314960</c:v>
                </c:pt>
                <c:pt idx="1317">
                  <c:v>315330</c:v>
                </c:pt>
                <c:pt idx="1318">
                  <c:v>315200</c:v>
                </c:pt>
                <c:pt idx="1319">
                  <c:v>317000</c:v>
                </c:pt>
                <c:pt idx="1320">
                  <c:v>316880</c:v>
                </c:pt>
                <c:pt idx="1321">
                  <c:v>316740</c:v>
                </c:pt>
                <c:pt idx="1322">
                  <c:v>317130</c:v>
                </c:pt>
                <c:pt idx="1323">
                  <c:v>317960</c:v>
                </c:pt>
                <c:pt idx="1324">
                  <c:v>317970</c:v>
                </c:pt>
                <c:pt idx="1325">
                  <c:v>318540</c:v>
                </c:pt>
                <c:pt idx="1326">
                  <c:v>318150</c:v>
                </c:pt>
                <c:pt idx="1327">
                  <c:v>315290</c:v>
                </c:pt>
                <c:pt idx="1328">
                  <c:v>315370</c:v>
                </c:pt>
                <c:pt idx="1329">
                  <c:v>315390</c:v>
                </c:pt>
                <c:pt idx="1330">
                  <c:v>316050</c:v>
                </c:pt>
                <c:pt idx="1331">
                  <c:v>315950</c:v>
                </c:pt>
                <c:pt idx="1332">
                  <c:v>315920</c:v>
                </c:pt>
                <c:pt idx="1333">
                  <c:v>316020</c:v>
                </c:pt>
                <c:pt idx="1334">
                  <c:v>316390</c:v>
                </c:pt>
                <c:pt idx="1335">
                  <c:v>316350</c:v>
                </c:pt>
                <c:pt idx="1336">
                  <c:v>316540</c:v>
                </c:pt>
                <c:pt idx="1337">
                  <c:v>316470</c:v>
                </c:pt>
                <c:pt idx="1338">
                  <c:v>314770</c:v>
                </c:pt>
                <c:pt idx="1339">
                  <c:v>314990</c:v>
                </c:pt>
                <c:pt idx="1340">
                  <c:v>314930</c:v>
                </c:pt>
                <c:pt idx="1341">
                  <c:v>316000</c:v>
                </c:pt>
                <c:pt idx="1342">
                  <c:v>315900</c:v>
                </c:pt>
                <c:pt idx="1343">
                  <c:v>315960</c:v>
                </c:pt>
                <c:pt idx="1344">
                  <c:v>316090</c:v>
                </c:pt>
                <c:pt idx="1345">
                  <c:v>316630</c:v>
                </c:pt>
                <c:pt idx="1346">
                  <c:v>316590</c:v>
                </c:pt>
                <c:pt idx="1347">
                  <c:v>316870</c:v>
                </c:pt>
                <c:pt idx="1348">
                  <c:v>316730</c:v>
                </c:pt>
                <c:pt idx="1349">
                  <c:v>316270</c:v>
                </c:pt>
                <c:pt idx="1350">
                  <c:v>316510</c:v>
                </c:pt>
                <c:pt idx="1351">
                  <c:v>316420</c:v>
                </c:pt>
                <c:pt idx="1352">
                  <c:v>317820</c:v>
                </c:pt>
                <c:pt idx="1353">
                  <c:v>317620</c:v>
                </c:pt>
                <c:pt idx="1354">
                  <c:v>317700</c:v>
                </c:pt>
                <c:pt idx="1355">
                  <c:v>317580</c:v>
                </c:pt>
                <c:pt idx="1356">
                  <c:v>318550</c:v>
                </c:pt>
                <c:pt idx="1357">
                  <c:v>318520</c:v>
                </c:pt>
                <c:pt idx="1358">
                  <c:v>318900</c:v>
                </c:pt>
                <c:pt idx="1359">
                  <c:v>318690</c:v>
                </c:pt>
                <c:pt idx="1360">
                  <c:v>319940</c:v>
                </c:pt>
                <c:pt idx="1361">
                  <c:v>319890</c:v>
                </c:pt>
                <c:pt idx="1362">
                  <c:v>319890</c:v>
                </c:pt>
                <c:pt idx="1363">
                  <c:v>319900</c:v>
                </c:pt>
                <c:pt idx="1364">
                  <c:v>320000</c:v>
                </c:pt>
                <c:pt idx="1365">
                  <c:v>319930</c:v>
                </c:pt>
                <c:pt idx="1366">
                  <c:v>319880</c:v>
                </c:pt>
                <c:pt idx="1367">
                  <c:v>319920</c:v>
                </c:pt>
                <c:pt idx="1368">
                  <c:v>319890</c:v>
                </c:pt>
                <c:pt idx="1369">
                  <c:v>320010</c:v>
                </c:pt>
                <c:pt idx="1370">
                  <c:v>319890</c:v>
                </c:pt>
                <c:pt idx="1371">
                  <c:v>319890</c:v>
                </c:pt>
                <c:pt idx="1372">
                  <c:v>319740</c:v>
                </c:pt>
                <c:pt idx="1373">
                  <c:v>319790</c:v>
                </c:pt>
                <c:pt idx="1374">
                  <c:v>319870</c:v>
                </c:pt>
                <c:pt idx="1375">
                  <c:v>319830</c:v>
                </c:pt>
                <c:pt idx="1376">
                  <c:v>319880</c:v>
                </c:pt>
                <c:pt idx="1377">
                  <c:v>319840</c:v>
                </c:pt>
                <c:pt idx="1378">
                  <c:v>319910</c:v>
                </c:pt>
                <c:pt idx="1379">
                  <c:v>319910</c:v>
                </c:pt>
                <c:pt idx="1380">
                  <c:v>319860</c:v>
                </c:pt>
                <c:pt idx="1381">
                  <c:v>319840</c:v>
                </c:pt>
                <c:pt idx="1382">
                  <c:v>321960</c:v>
                </c:pt>
                <c:pt idx="1383">
                  <c:v>321950</c:v>
                </c:pt>
                <c:pt idx="1384">
                  <c:v>322030</c:v>
                </c:pt>
                <c:pt idx="1385">
                  <c:v>322080</c:v>
                </c:pt>
                <c:pt idx="1386">
                  <c:v>322100</c:v>
                </c:pt>
                <c:pt idx="1387">
                  <c:v>322050</c:v>
                </c:pt>
                <c:pt idx="1388">
                  <c:v>322050</c:v>
                </c:pt>
                <c:pt idx="1389">
                  <c:v>322010</c:v>
                </c:pt>
                <c:pt idx="1390">
                  <c:v>322170</c:v>
                </c:pt>
                <c:pt idx="1391">
                  <c:v>322090</c:v>
                </c:pt>
                <c:pt idx="1392">
                  <c:v>322120</c:v>
                </c:pt>
                <c:pt idx="1393">
                  <c:v>320550</c:v>
                </c:pt>
                <c:pt idx="1394">
                  <c:v>320640</c:v>
                </c:pt>
                <c:pt idx="1395">
                  <c:v>320590</c:v>
                </c:pt>
                <c:pt idx="1396">
                  <c:v>320720</c:v>
                </c:pt>
                <c:pt idx="1397">
                  <c:v>320540</c:v>
                </c:pt>
                <c:pt idx="1398">
                  <c:v>320640</c:v>
                </c:pt>
                <c:pt idx="1399">
                  <c:v>320690</c:v>
                </c:pt>
                <c:pt idx="1400">
                  <c:v>320550</c:v>
                </c:pt>
                <c:pt idx="1401">
                  <c:v>320560</c:v>
                </c:pt>
                <c:pt idx="1402">
                  <c:v>320600</c:v>
                </c:pt>
                <c:pt idx="1403">
                  <c:v>320680</c:v>
                </c:pt>
                <c:pt idx="1404">
                  <c:v>312560</c:v>
                </c:pt>
                <c:pt idx="1405">
                  <c:v>312340</c:v>
                </c:pt>
                <c:pt idx="1406">
                  <c:v>315880</c:v>
                </c:pt>
                <c:pt idx="1407">
                  <c:v>316530</c:v>
                </c:pt>
                <c:pt idx="1408">
                  <c:v>316820</c:v>
                </c:pt>
                <c:pt idx="1409">
                  <c:v>316310</c:v>
                </c:pt>
                <c:pt idx="1410">
                  <c:v>317500</c:v>
                </c:pt>
                <c:pt idx="1411">
                  <c:v>319800</c:v>
                </c:pt>
                <c:pt idx="1412">
                  <c:v>319760</c:v>
                </c:pt>
                <c:pt idx="1413">
                  <c:v>321140</c:v>
                </c:pt>
                <c:pt idx="1414">
                  <c:v>320280</c:v>
                </c:pt>
                <c:pt idx="1415">
                  <c:v>312500</c:v>
                </c:pt>
                <c:pt idx="1416">
                  <c:v>313180</c:v>
                </c:pt>
                <c:pt idx="1417">
                  <c:v>316530</c:v>
                </c:pt>
                <c:pt idx="1418">
                  <c:v>317140</c:v>
                </c:pt>
                <c:pt idx="1419">
                  <c:v>317380</c:v>
                </c:pt>
                <c:pt idx="1420">
                  <c:v>316990</c:v>
                </c:pt>
                <c:pt idx="1421">
                  <c:v>318070</c:v>
                </c:pt>
                <c:pt idx="1422">
                  <c:v>320260</c:v>
                </c:pt>
                <c:pt idx="1423">
                  <c:v>320200</c:v>
                </c:pt>
                <c:pt idx="1424">
                  <c:v>321550</c:v>
                </c:pt>
                <c:pt idx="1425">
                  <c:v>320650</c:v>
                </c:pt>
                <c:pt idx="1426">
                  <c:v>312240</c:v>
                </c:pt>
                <c:pt idx="1427">
                  <c:v>313150</c:v>
                </c:pt>
                <c:pt idx="1428">
                  <c:v>316540</c:v>
                </c:pt>
                <c:pt idx="1429">
                  <c:v>317230</c:v>
                </c:pt>
                <c:pt idx="1430">
                  <c:v>317420</c:v>
                </c:pt>
                <c:pt idx="1431">
                  <c:v>317060</c:v>
                </c:pt>
                <c:pt idx="1432">
                  <c:v>318200</c:v>
                </c:pt>
                <c:pt idx="1433">
                  <c:v>320490</c:v>
                </c:pt>
                <c:pt idx="1434">
                  <c:v>320420</c:v>
                </c:pt>
                <c:pt idx="1435">
                  <c:v>321840</c:v>
                </c:pt>
                <c:pt idx="1436">
                  <c:v>320960</c:v>
                </c:pt>
                <c:pt idx="1437">
                  <c:v>316980</c:v>
                </c:pt>
                <c:pt idx="1438">
                  <c:v>317200</c:v>
                </c:pt>
                <c:pt idx="1439">
                  <c:v>317170</c:v>
                </c:pt>
                <c:pt idx="1440">
                  <c:v>318170</c:v>
                </c:pt>
                <c:pt idx="1441">
                  <c:v>318250</c:v>
                </c:pt>
                <c:pt idx="1442">
                  <c:v>318170</c:v>
                </c:pt>
                <c:pt idx="1443">
                  <c:v>318420</c:v>
                </c:pt>
                <c:pt idx="1444">
                  <c:v>319010</c:v>
                </c:pt>
                <c:pt idx="1445">
                  <c:v>319030</c:v>
                </c:pt>
                <c:pt idx="1446">
                  <c:v>319410</c:v>
                </c:pt>
                <c:pt idx="1447">
                  <c:v>319120</c:v>
                </c:pt>
                <c:pt idx="1448">
                  <c:v>317990</c:v>
                </c:pt>
                <c:pt idx="1449">
                  <c:v>318450</c:v>
                </c:pt>
                <c:pt idx="1450">
                  <c:v>318320</c:v>
                </c:pt>
                <c:pt idx="1451">
                  <c:v>320010</c:v>
                </c:pt>
                <c:pt idx="1452">
                  <c:v>320410</c:v>
                </c:pt>
                <c:pt idx="1453">
                  <c:v>320240</c:v>
                </c:pt>
                <c:pt idx="1454">
                  <c:v>320770</c:v>
                </c:pt>
                <c:pt idx="1455">
                  <c:v>321880</c:v>
                </c:pt>
                <c:pt idx="1456">
                  <c:v>321830</c:v>
                </c:pt>
                <c:pt idx="1457">
                  <c:v>322500</c:v>
                </c:pt>
                <c:pt idx="1458">
                  <c:v>322110</c:v>
                </c:pt>
                <c:pt idx="1459">
                  <c:v>318470</c:v>
                </c:pt>
                <c:pt idx="1460">
                  <c:v>318600</c:v>
                </c:pt>
                <c:pt idx="1461">
                  <c:v>318510</c:v>
                </c:pt>
                <c:pt idx="1462">
                  <c:v>319150</c:v>
                </c:pt>
                <c:pt idx="1463">
                  <c:v>319310</c:v>
                </c:pt>
                <c:pt idx="1464">
                  <c:v>319270</c:v>
                </c:pt>
                <c:pt idx="1465">
                  <c:v>319510</c:v>
                </c:pt>
                <c:pt idx="1466">
                  <c:v>319840</c:v>
                </c:pt>
                <c:pt idx="1467">
                  <c:v>319860</c:v>
                </c:pt>
                <c:pt idx="1468">
                  <c:v>320100</c:v>
                </c:pt>
                <c:pt idx="1469">
                  <c:v>319910</c:v>
                </c:pt>
                <c:pt idx="1470">
                  <c:v>317820</c:v>
                </c:pt>
                <c:pt idx="1471">
                  <c:v>318020</c:v>
                </c:pt>
                <c:pt idx="1472">
                  <c:v>317970</c:v>
                </c:pt>
                <c:pt idx="1473">
                  <c:v>318980</c:v>
                </c:pt>
                <c:pt idx="1474">
                  <c:v>319260</c:v>
                </c:pt>
                <c:pt idx="1475">
                  <c:v>319290</c:v>
                </c:pt>
                <c:pt idx="1476">
                  <c:v>319460</c:v>
                </c:pt>
                <c:pt idx="1477">
                  <c:v>320150</c:v>
                </c:pt>
                <c:pt idx="1478">
                  <c:v>320140</c:v>
                </c:pt>
                <c:pt idx="1479">
                  <c:v>320530</c:v>
                </c:pt>
                <c:pt idx="1480">
                  <c:v>320270</c:v>
                </c:pt>
                <c:pt idx="1481">
                  <c:v>319550</c:v>
                </c:pt>
                <c:pt idx="1482">
                  <c:v>319910</c:v>
                </c:pt>
                <c:pt idx="1483">
                  <c:v>319880</c:v>
                </c:pt>
                <c:pt idx="1484">
                  <c:v>321100</c:v>
                </c:pt>
                <c:pt idx="1485">
                  <c:v>321370</c:v>
                </c:pt>
                <c:pt idx="1486">
                  <c:v>321430</c:v>
                </c:pt>
                <c:pt idx="1487">
                  <c:v>321270</c:v>
                </c:pt>
                <c:pt idx="1488">
                  <c:v>322560</c:v>
                </c:pt>
                <c:pt idx="1489">
                  <c:v>322510</c:v>
                </c:pt>
                <c:pt idx="1490">
                  <c:v>323010</c:v>
                </c:pt>
                <c:pt idx="1491">
                  <c:v>322720</c:v>
                </c:pt>
                <c:pt idx="1492">
                  <c:v>324130</c:v>
                </c:pt>
                <c:pt idx="1493">
                  <c:v>324290</c:v>
                </c:pt>
                <c:pt idx="1494">
                  <c:v>324180</c:v>
                </c:pt>
                <c:pt idx="1495">
                  <c:v>324280</c:v>
                </c:pt>
                <c:pt idx="1496">
                  <c:v>324200</c:v>
                </c:pt>
                <c:pt idx="1497">
                  <c:v>324230</c:v>
                </c:pt>
                <c:pt idx="1498">
                  <c:v>324280</c:v>
                </c:pt>
                <c:pt idx="1499">
                  <c:v>324230</c:v>
                </c:pt>
                <c:pt idx="1500">
                  <c:v>324170</c:v>
                </c:pt>
                <c:pt idx="1501">
                  <c:v>324290</c:v>
                </c:pt>
                <c:pt idx="1502">
                  <c:v>324280</c:v>
                </c:pt>
                <c:pt idx="1503">
                  <c:v>324020</c:v>
                </c:pt>
                <c:pt idx="1504">
                  <c:v>324080</c:v>
                </c:pt>
                <c:pt idx="1505">
                  <c:v>324080</c:v>
                </c:pt>
                <c:pt idx="1506">
                  <c:v>324150</c:v>
                </c:pt>
                <c:pt idx="1507">
                  <c:v>324140</c:v>
                </c:pt>
                <c:pt idx="1508">
                  <c:v>324150</c:v>
                </c:pt>
                <c:pt idx="1509">
                  <c:v>324120</c:v>
                </c:pt>
                <c:pt idx="1510">
                  <c:v>324100</c:v>
                </c:pt>
                <c:pt idx="1511">
                  <c:v>324200</c:v>
                </c:pt>
                <c:pt idx="1512">
                  <c:v>324200</c:v>
                </c:pt>
                <c:pt idx="1513">
                  <c:v>324190</c:v>
                </c:pt>
                <c:pt idx="1514">
                  <c:v>326780</c:v>
                </c:pt>
                <c:pt idx="1515">
                  <c:v>326790</c:v>
                </c:pt>
                <c:pt idx="1516">
                  <c:v>326780</c:v>
                </c:pt>
                <c:pt idx="1517">
                  <c:v>326890</c:v>
                </c:pt>
                <c:pt idx="1518">
                  <c:v>326960</c:v>
                </c:pt>
                <c:pt idx="1519">
                  <c:v>326940</c:v>
                </c:pt>
                <c:pt idx="1520">
                  <c:v>326910</c:v>
                </c:pt>
                <c:pt idx="1521">
                  <c:v>326870</c:v>
                </c:pt>
                <c:pt idx="1522">
                  <c:v>326940</c:v>
                </c:pt>
                <c:pt idx="1523">
                  <c:v>326870</c:v>
                </c:pt>
                <c:pt idx="1524">
                  <c:v>326910</c:v>
                </c:pt>
                <c:pt idx="1525">
                  <c:v>325000</c:v>
                </c:pt>
                <c:pt idx="1526">
                  <c:v>325030</c:v>
                </c:pt>
                <c:pt idx="1527">
                  <c:v>325040</c:v>
                </c:pt>
                <c:pt idx="1528">
                  <c:v>325090</c:v>
                </c:pt>
                <c:pt idx="1529">
                  <c:v>325080</c:v>
                </c:pt>
                <c:pt idx="1530">
                  <c:v>325130</c:v>
                </c:pt>
                <c:pt idx="1531">
                  <c:v>325100</c:v>
                </c:pt>
                <c:pt idx="1532">
                  <c:v>325100</c:v>
                </c:pt>
                <c:pt idx="1533">
                  <c:v>325140</c:v>
                </c:pt>
                <c:pt idx="1534">
                  <c:v>325090</c:v>
                </c:pt>
                <c:pt idx="1535">
                  <c:v>325150</c:v>
                </c:pt>
                <c:pt idx="1536">
                  <c:v>309470</c:v>
                </c:pt>
                <c:pt idx="1537">
                  <c:v>309140</c:v>
                </c:pt>
                <c:pt idx="1538">
                  <c:v>314390</c:v>
                </c:pt>
                <c:pt idx="1539">
                  <c:v>316180</c:v>
                </c:pt>
                <c:pt idx="1540">
                  <c:v>315740</c:v>
                </c:pt>
                <c:pt idx="1541">
                  <c:v>315130</c:v>
                </c:pt>
                <c:pt idx="1542">
                  <c:v>316790</c:v>
                </c:pt>
                <c:pt idx="1543">
                  <c:v>320180</c:v>
                </c:pt>
                <c:pt idx="1544">
                  <c:v>320070</c:v>
                </c:pt>
                <c:pt idx="1545">
                  <c:v>322130</c:v>
                </c:pt>
                <c:pt idx="1546">
                  <c:v>320830</c:v>
                </c:pt>
                <c:pt idx="1547">
                  <c:v>309260</c:v>
                </c:pt>
                <c:pt idx="1548">
                  <c:v>310160</c:v>
                </c:pt>
                <c:pt idx="1549">
                  <c:v>315170</c:v>
                </c:pt>
                <c:pt idx="1550">
                  <c:v>316910</c:v>
                </c:pt>
                <c:pt idx="1551">
                  <c:v>316380</c:v>
                </c:pt>
                <c:pt idx="1552">
                  <c:v>315860</c:v>
                </c:pt>
                <c:pt idx="1553">
                  <c:v>317410</c:v>
                </c:pt>
                <c:pt idx="1554">
                  <c:v>320590</c:v>
                </c:pt>
                <c:pt idx="1555">
                  <c:v>320590</c:v>
                </c:pt>
                <c:pt idx="1556">
                  <c:v>322560</c:v>
                </c:pt>
                <c:pt idx="1557">
                  <c:v>321300</c:v>
                </c:pt>
                <c:pt idx="1558">
                  <c:v>308920</c:v>
                </c:pt>
                <c:pt idx="1559">
                  <c:v>310200</c:v>
                </c:pt>
                <c:pt idx="1560">
                  <c:v>315200</c:v>
                </c:pt>
                <c:pt idx="1561">
                  <c:v>317040</c:v>
                </c:pt>
                <c:pt idx="1562">
                  <c:v>316500</c:v>
                </c:pt>
                <c:pt idx="1563">
                  <c:v>315930</c:v>
                </c:pt>
                <c:pt idx="1564">
                  <c:v>317630</c:v>
                </c:pt>
                <c:pt idx="1565">
                  <c:v>321050</c:v>
                </c:pt>
                <c:pt idx="1566">
                  <c:v>320930</c:v>
                </c:pt>
                <c:pt idx="1567">
                  <c:v>323030</c:v>
                </c:pt>
                <c:pt idx="1568">
                  <c:v>321800</c:v>
                </c:pt>
                <c:pt idx="1569">
                  <c:v>315590</c:v>
                </c:pt>
                <c:pt idx="1570">
                  <c:v>316010</c:v>
                </c:pt>
                <c:pt idx="1571">
                  <c:v>315900</c:v>
                </c:pt>
                <c:pt idx="1572">
                  <c:v>317590</c:v>
                </c:pt>
                <c:pt idx="1573">
                  <c:v>317530</c:v>
                </c:pt>
                <c:pt idx="1574">
                  <c:v>317360</c:v>
                </c:pt>
                <c:pt idx="1575">
                  <c:v>317770</c:v>
                </c:pt>
                <c:pt idx="1576">
                  <c:v>318650</c:v>
                </c:pt>
                <c:pt idx="1577">
                  <c:v>318600</c:v>
                </c:pt>
                <c:pt idx="1578">
                  <c:v>319110</c:v>
                </c:pt>
                <c:pt idx="1579">
                  <c:v>318840</c:v>
                </c:pt>
                <c:pt idx="1580">
                  <c:v>318310</c:v>
                </c:pt>
                <c:pt idx="1581">
                  <c:v>318730</c:v>
                </c:pt>
                <c:pt idx="1582">
                  <c:v>318600</c:v>
                </c:pt>
                <c:pt idx="1583">
                  <c:v>320310</c:v>
                </c:pt>
                <c:pt idx="1584">
                  <c:v>320710</c:v>
                </c:pt>
                <c:pt idx="1585">
                  <c:v>320590</c:v>
                </c:pt>
                <c:pt idx="1586">
                  <c:v>321110</c:v>
                </c:pt>
                <c:pt idx="1587">
                  <c:v>322140</c:v>
                </c:pt>
                <c:pt idx="1588">
                  <c:v>322130</c:v>
                </c:pt>
                <c:pt idx="1589">
                  <c:v>322820</c:v>
                </c:pt>
                <c:pt idx="1590">
                  <c:v>322420</c:v>
                </c:pt>
                <c:pt idx="1591">
                  <c:v>317660</c:v>
                </c:pt>
                <c:pt idx="1592">
                  <c:v>317900</c:v>
                </c:pt>
                <c:pt idx="1593">
                  <c:v>317730</c:v>
                </c:pt>
                <c:pt idx="1594">
                  <c:v>318730</c:v>
                </c:pt>
                <c:pt idx="1595">
                  <c:v>319050</c:v>
                </c:pt>
                <c:pt idx="1596">
                  <c:v>318820</c:v>
                </c:pt>
                <c:pt idx="1597">
                  <c:v>319130</c:v>
                </c:pt>
                <c:pt idx="1598">
                  <c:v>319700</c:v>
                </c:pt>
                <c:pt idx="1599">
                  <c:v>319650</c:v>
                </c:pt>
                <c:pt idx="1600">
                  <c:v>320070</c:v>
                </c:pt>
                <c:pt idx="1601">
                  <c:v>319880</c:v>
                </c:pt>
                <c:pt idx="1602">
                  <c:v>316730</c:v>
                </c:pt>
                <c:pt idx="1603">
                  <c:v>317120</c:v>
                </c:pt>
                <c:pt idx="1604">
                  <c:v>317050</c:v>
                </c:pt>
                <c:pt idx="1605">
                  <c:v>318480</c:v>
                </c:pt>
                <c:pt idx="1606">
                  <c:v>319000</c:v>
                </c:pt>
                <c:pt idx="1607">
                  <c:v>318860</c:v>
                </c:pt>
                <c:pt idx="1608">
                  <c:v>319200</c:v>
                </c:pt>
                <c:pt idx="1609">
                  <c:v>320110</c:v>
                </c:pt>
                <c:pt idx="1610">
                  <c:v>320110</c:v>
                </c:pt>
                <c:pt idx="1611">
                  <c:v>320760</c:v>
                </c:pt>
                <c:pt idx="1612">
                  <c:v>320340</c:v>
                </c:pt>
                <c:pt idx="1613">
                  <c:v>319000</c:v>
                </c:pt>
                <c:pt idx="1614">
                  <c:v>319540</c:v>
                </c:pt>
                <c:pt idx="1615">
                  <c:v>319420</c:v>
                </c:pt>
                <c:pt idx="1616">
                  <c:v>321310</c:v>
                </c:pt>
                <c:pt idx="1617">
                  <c:v>321960</c:v>
                </c:pt>
                <c:pt idx="1618">
                  <c:v>321780</c:v>
                </c:pt>
                <c:pt idx="1619">
                  <c:v>321540</c:v>
                </c:pt>
                <c:pt idx="1620">
                  <c:v>323410</c:v>
                </c:pt>
                <c:pt idx="1621">
                  <c:v>323390</c:v>
                </c:pt>
                <c:pt idx="1622">
                  <c:v>324100</c:v>
                </c:pt>
                <c:pt idx="1623">
                  <c:v>323670</c:v>
                </c:pt>
                <c:pt idx="1624">
                  <c:v>325540</c:v>
                </c:pt>
                <c:pt idx="1625">
                  <c:v>325630</c:v>
                </c:pt>
                <c:pt idx="1626">
                  <c:v>325630</c:v>
                </c:pt>
                <c:pt idx="1627">
                  <c:v>325650</c:v>
                </c:pt>
                <c:pt idx="1628">
                  <c:v>325580</c:v>
                </c:pt>
                <c:pt idx="1629">
                  <c:v>325630</c:v>
                </c:pt>
                <c:pt idx="1630">
                  <c:v>325610</c:v>
                </c:pt>
                <c:pt idx="1631">
                  <c:v>325640</c:v>
                </c:pt>
                <c:pt idx="1632">
                  <c:v>325680</c:v>
                </c:pt>
                <c:pt idx="1633">
                  <c:v>325680</c:v>
                </c:pt>
                <c:pt idx="1634">
                  <c:v>325690</c:v>
                </c:pt>
                <c:pt idx="1635">
                  <c:v>325450</c:v>
                </c:pt>
                <c:pt idx="1636">
                  <c:v>325500</c:v>
                </c:pt>
                <c:pt idx="1637">
                  <c:v>325470</c:v>
                </c:pt>
                <c:pt idx="1638">
                  <c:v>325500</c:v>
                </c:pt>
                <c:pt idx="1639">
                  <c:v>325530</c:v>
                </c:pt>
                <c:pt idx="1640">
                  <c:v>325520</c:v>
                </c:pt>
                <c:pt idx="1641">
                  <c:v>325520</c:v>
                </c:pt>
                <c:pt idx="1642">
                  <c:v>325550</c:v>
                </c:pt>
                <c:pt idx="1643">
                  <c:v>325560</c:v>
                </c:pt>
                <c:pt idx="1644">
                  <c:v>325560</c:v>
                </c:pt>
                <c:pt idx="1645">
                  <c:v>325570</c:v>
                </c:pt>
                <c:pt idx="1646">
                  <c:v>329150</c:v>
                </c:pt>
                <c:pt idx="1647">
                  <c:v>329080</c:v>
                </c:pt>
                <c:pt idx="1648">
                  <c:v>329080</c:v>
                </c:pt>
                <c:pt idx="1649">
                  <c:v>329190</c:v>
                </c:pt>
                <c:pt idx="1650">
                  <c:v>329220</c:v>
                </c:pt>
                <c:pt idx="1651">
                  <c:v>329240</c:v>
                </c:pt>
                <c:pt idx="1652">
                  <c:v>329170</c:v>
                </c:pt>
                <c:pt idx="1653">
                  <c:v>329220</c:v>
                </c:pt>
                <c:pt idx="1654">
                  <c:v>329350</c:v>
                </c:pt>
                <c:pt idx="1655">
                  <c:v>329300</c:v>
                </c:pt>
                <c:pt idx="1656">
                  <c:v>329360</c:v>
                </c:pt>
                <c:pt idx="1657">
                  <c:v>326680</c:v>
                </c:pt>
                <c:pt idx="1658">
                  <c:v>326770</c:v>
                </c:pt>
                <c:pt idx="1659">
                  <c:v>326700</c:v>
                </c:pt>
                <c:pt idx="1660">
                  <c:v>326790</c:v>
                </c:pt>
                <c:pt idx="1661">
                  <c:v>326750</c:v>
                </c:pt>
                <c:pt idx="1662">
                  <c:v>326820</c:v>
                </c:pt>
                <c:pt idx="1663">
                  <c:v>326810</c:v>
                </c:pt>
                <c:pt idx="1664">
                  <c:v>326720</c:v>
                </c:pt>
                <c:pt idx="1665">
                  <c:v>326790</c:v>
                </c:pt>
                <c:pt idx="1666">
                  <c:v>326830</c:v>
                </c:pt>
                <c:pt idx="1667">
                  <c:v>326860</c:v>
                </c:pt>
                <c:pt idx="1668">
                  <c:v>313180</c:v>
                </c:pt>
                <c:pt idx="1669">
                  <c:v>313100</c:v>
                </c:pt>
                <c:pt idx="1670">
                  <c:v>315090</c:v>
                </c:pt>
                <c:pt idx="1671">
                  <c:v>315580</c:v>
                </c:pt>
                <c:pt idx="1672">
                  <c:v>315390</c:v>
                </c:pt>
                <c:pt idx="1673">
                  <c:v>315240</c:v>
                </c:pt>
                <c:pt idx="1674">
                  <c:v>315860</c:v>
                </c:pt>
                <c:pt idx="1675">
                  <c:v>317090</c:v>
                </c:pt>
                <c:pt idx="1676">
                  <c:v>317040</c:v>
                </c:pt>
                <c:pt idx="1677">
                  <c:v>317810</c:v>
                </c:pt>
                <c:pt idx="1678">
                  <c:v>317350</c:v>
                </c:pt>
                <c:pt idx="1679">
                  <c:v>313110</c:v>
                </c:pt>
                <c:pt idx="1680">
                  <c:v>313490</c:v>
                </c:pt>
                <c:pt idx="1681">
                  <c:v>315300</c:v>
                </c:pt>
                <c:pt idx="1682">
                  <c:v>316090</c:v>
                </c:pt>
                <c:pt idx="1683">
                  <c:v>315740</c:v>
                </c:pt>
                <c:pt idx="1684">
                  <c:v>315650</c:v>
                </c:pt>
                <c:pt idx="1685">
                  <c:v>316250</c:v>
                </c:pt>
                <c:pt idx="1686">
                  <c:v>317370</c:v>
                </c:pt>
                <c:pt idx="1687">
                  <c:v>317380</c:v>
                </c:pt>
                <c:pt idx="1688">
                  <c:v>318090</c:v>
                </c:pt>
                <c:pt idx="1689">
                  <c:v>317770</c:v>
                </c:pt>
                <c:pt idx="1690">
                  <c:v>313160</c:v>
                </c:pt>
                <c:pt idx="1691">
                  <c:v>313570</c:v>
                </c:pt>
                <c:pt idx="1692">
                  <c:v>315330</c:v>
                </c:pt>
                <c:pt idx="1693">
                  <c:v>316030</c:v>
                </c:pt>
                <c:pt idx="1694">
                  <c:v>315750</c:v>
                </c:pt>
                <c:pt idx="1695">
                  <c:v>315720</c:v>
                </c:pt>
                <c:pt idx="1696">
                  <c:v>316350</c:v>
                </c:pt>
                <c:pt idx="1697">
                  <c:v>317450</c:v>
                </c:pt>
                <c:pt idx="1698">
                  <c:v>317370</c:v>
                </c:pt>
                <c:pt idx="1699">
                  <c:v>318440</c:v>
                </c:pt>
                <c:pt idx="1700">
                  <c:v>317760</c:v>
                </c:pt>
                <c:pt idx="1701">
                  <c:v>315770</c:v>
                </c:pt>
                <c:pt idx="1702">
                  <c:v>315790</c:v>
                </c:pt>
                <c:pt idx="1703">
                  <c:v>315800</c:v>
                </c:pt>
                <c:pt idx="1704">
                  <c:v>316500</c:v>
                </c:pt>
                <c:pt idx="1705">
                  <c:v>316330</c:v>
                </c:pt>
                <c:pt idx="1706">
                  <c:v>316280</c:v>
                </c:pt>
                <c:pt idx="1707">
                  <c:v>316540</c:v>
                </c:pt>
                <c:pt idx="1708">
                  <c:v>316920</c:v>
                </c:pt>
                <c:pt idx="1709">
                  <c:v>316800</c:v>
                </c:pt>
                <c:pt idx="1710">
                  <c:v>316930</c:v>
                </c:pt>
                <c:pt idx="1711">
                  <c:v>316880</c:v>
                </c:pt>
                <c:pt idx="1712">
                  <c:v>316980</c:v>
                </c:pt>
                <c:pt idx="1713">
                  <c:v>317050</c:v>
                </c:pt>
                <c:pt idx="1714">
                  <c:v>317030</c:v>
                </c:pt>
                <c:pt idx="1715">
                  <c:v>317630</c:v>
                </c:pt>
                <c:pt idx="1716">
                  <c:v>317740</c:v>
                </c:pt>
                <c:pt idx="1717">
                  <c:v>317730</c:v>
                </c:pt>
                <c:pt idx="1718">
                  <c:v>317920</c:v>
                </c:pt>
                <c:pt idx="1719">
                  <c:v>318320</c:v>
                </c:pt>
                <c:pt idx="1720">
                  <c:v>318380</c:v>
                </c:pt>
                <c:pt idx="1721">
                  <c:v>318560</c:v>
                </c:pt>
                <c:pt idx="1722">
                  <c:v>318380</c:v>
                </c:pt>
                <c:pt idx="1723">
                  <c:v>316430</c:v>
                </c:pt>
                <c:pt idx="1724">
                  <c:v>316570</c:v>
                </c:pt>
                <c:pt idx="1725">
                  <c:v>316530</c:v>
                </c:pt>
                <c:pt idx="1726">
                  <c:v>317430</c:v>
                </c:pt>
                <c:pt idx="1727">
                  <c:v>317800</c:v>
                </c:pt>
                <c:pt idx="1728">
                  <c:v>317570</c:v>
                </c:pt>
                <c:pt idx="1729">
                  <c:v>317830</c:v>
                </c:pt>
                <c:pt idx="1730">
                  <c:v>318390</c:v>
                </c:pt>
                <c:pt idx="1731">
                  <c:v>318380</c:v>
                </c:pt>
                <c:pt idx="1732">
                  <c:v>318730</c:v>
                </c:pt>
                <c:pt idx="1733">
                  <c:v>318540</c:v>
                </c:pt>
                <c:pt idx="1734">
                  <c:v>316190</c:v>
                </c:pt>
                <c:pt idx="1735">
                  <c:v>316360</c:v>
                </c:pt>
                <c:pt idx="1736">
                  <c:v>316320</c:v>
                </c:pt>
                <c:pt idx="1737">
                  <c:v>316780</c:v>
                </c:pt>
                <c:pt idx="1738">
                  <c:v>317050</c:v>
                </c:pt>
                <c:pt idx="1739">
                  <c:v>316870</c:v>
                </c:pt>
                <c:pt idx="1740">
                  <c:v>317100</c:v>
                </c:pt>
                <c:pt idx="1741">
                  <c:v>317440</c:v>
                </c:pt>
                <c:pt idx="1742">
                  <c:v>317440</c:v>
                </c:pt>
                <c:pt idx="1743">
                  <c:v>317700</c:v>
                </c:pt>
                <c:pt idx="1744">
                  <c:v>317500</c:v>
                </c:pt>
                <c:pt idx="1745">
                  <c:v>317320</c:v>
                </c:pt>
                <c:pt idx="1746">
                  <c:v>317380</c:v>
                </c:pt>
                <c:pt idx="1747">
                  <c:v>317310</c:v>
                </c:pt>
                <c:pt idx="1748">
                  <c:v>318060</c:v>
                </c:pt>
                <c:pt idx="1749">
                  <c:v>318390</c:v>
                </c:pt>
                <c:pt idx="1750">
                  <c:v>318250</c:v>
                </c:pt>
                <c:pt idx="1751">
                  <c:v>318050</c:v>
                </c:pt>
                <c:pt idx="1752">
                  <c:v>318890</c:v>
                </c:pt>
                <c:pt idx="1753">
                  <c:v>318930</c:v>
                </c:pt>
                <c:pt idx="1754">
                  <c:v>319140</c:v>
                </c:pt>
                <c:pt idx="1755">
                  <c:v>318950</c:v>
                </c:pt>
                <c:pt idx="1756">
                  <c:v>319810</c:v>
                </c:pt>
                <c:pt idx="1757">
                  <c:v>319750</c:v>
                </c:pt>
                <c:pt idx="1758">
                  <c:v>319760</c:v>
                </c:pt>
                <c:pt idx="1759">
                  <c:v>319810</c:v>
                </c:pt>
                <c:pt idx="1760">
                  <c:v>319940</c:v>
                </c:pt>
                <c:pt idx="1761">
                  <c:v>319870</c:v>
                </c:pt>
                <c:pt idx="1762">
                  <c:v>319770</c:v>
                </c:pt>
                <c:pt idx="1763">
                  <c:v>319910</c:v>
                </c:pt>
                <c:pt idx="1764">
                  <c:v>319950</c:v>
                </c:pt>
                <c:pt idx="1765">
                  <c:v>319880</c:v>
                </c:pt>
                <c:pt idx="1766">
                  <c:v>319810</c:v>
                </c:pt>
                <c:pt idx="1767">
                  <c:v>319770</c:v>
                </c:pt>
                <c:pt idx="1768">
                  <c:v>319880</c:v>
                </c:pt>
                <c:pt idx="1769">
                  <c:v>319830</c:v>
                </c:pt>
                <c:pt idx="1770">
                  <c:v>319850</c:v>
                </c:pt>
                <c:pt idx="1771">
                  <c:v>319810</c:v>
                </c:pt>
                <c:pt idx="1772">
                  <c:v>319830</c:v>
                </c:pt>
                <c:pt idx="1773">
                  <c:v>319740</c:v>
                </c:pt>
                <c:pt idx="1774">
                  <c:v>319830</c:v>
                </c:pt>
                <c:pt idx="1775">
                  <c:v>319830</c:v>
                </c:pt>
                <c:pt idx="1776">
                  <c:v>319780</c:v>
                </c:pt>
                <c:pt idx="1777">
                  <c:v>319850</c:v>
                </c:pt>
                <c:pt idx="1778">
                  <c:v>321280</c:v>
                </c:pt>
                <c:pt idx="1779">
                  <c:v>321360</c:v>
                </c:pt>
                <c:pt idx="1780">
                  <c:v>321410</c:v>
                </c:pt>
                <c:pt idx="1781">
                  <c:v>321370</c:v>
                </c:pt>
                <c:pt idx="1782">
                  <c:v>321350</c:v>
                </c:pt>
                <c:pt idx="1783">
                  <c:v>321320</c:v>
                </c:pt>
                <c:pt idx="1784">
                  <c:v>321470</c:v>
                </c:pt>
                <c:pt idx="1785">
                  <c:v>321410</c:v>
                </c:pt>
                <c:pt idx="1786">
                  <c:v>321440</c:v>
                </c:pt>
                <c:pt idx="1787">
                  <c:v>321410</c:v>
                </c:pt>
                <c:pt idx="1788">
                  <c:v>321520</c:v>
                </c:pt>
                <c:pt idx="1789">
                  <c:v>320240</c:v>
                </c:pt>
                <c:pt idx="1790">
                  <c:v>320320</c:v>
                </c:pt>
                <c:pt idx="1791">
                  <c:v>320220</c:v>
                </c:pt>
                <c:pt idx="1792">
                  <c:v>320340</c:v>
                </c:pt>
                <c:pt idx="1793">
                  <c:v>320380</c:v>
                </c:pt>
                <c:pt idx="1794">
                  <c:v>320360</c:v>
                </c:pt>
                <c:pt idx="1795">
                  <c:v>320330</c:v>
                </c:pt>
                <c:pt idx="1796">
                  <c:v>320300</c:v>
                </c:pt>
                <c:pt idx="1797">
                  <c:v>320190</c:v>
                </c:pt>
                <c:pt idx="1798">
                  <c:v>320360</c:v>
                </c:pt>
                <c:pt idx="1799">
                  <c:v>320280</c:v>
                </c:pt>
                <c:pt idx="1800">
                  <c:v>311520</c:v>
                </c:pt>
                <c:pt idx="1801">
                  <c:v>311370</c:v>
                </c:pt>
                <c:pt idx="1802">
                  <c:v>314460</c:v>
                </c:pt>
                <c:pt idx="1803">
                  <c:v>315540</c:v>
                </c:pt>
                <c:pt idx="1804">
                  <c:v>315040</c:v>
                </c:pt>
                <c:pt idx="1805">
                  <c:v>315290</c:v>
                </c:pt>
                <c:pt idx="1806">
                  <c:v>315960</c:v>
                </c:pt>
                <c:pt idx="1807">
                  <c:v>317920</c:v>
                </c:pt>
                <c:pt idx="1808">
                  <c:v>317900</c:v>
                </c:pt>
                <c:pt idx="1809">
                  <c:v>319080</c:v>
                </c:pt>
                <c:pt idx="1810">
                  <c:v>318310</c:v>
                </c:pt>
                <c:pt idx="1811">
                  <c:v>311450</c:v>
                </c:pt>
                <c:pt idx="1812">
                  <c:v>312040</c:v>
                </c:pt>
                <c:pt idx="1813">
                  <c:v>315030</c:v>
                </c:pt>
                <c:pt idx="1814">
                  <c:v>316120</c:v>
                </c:pt>
                <c:pt idx="1815">
                  <c:v>315660</c:v>
                </c:pt>
                <c:pt idx="1816">
                  <c:v>315780</c:v>
                </c:pt>
                <c:pt idx="1817">
                  <c:v>316410</c:v>
                </c:pt>
                <c:pt idx="1818">
                  <c:v>318400</c:v>
                </c:pt>
                <c:pt idx="1819">
                  <c:v>318330</c:v>
                </c:pt>
                <c:pt idx="1820">
                  <c:v>319500</c:v>
                </c:pt>
                <c:pt idx="1821">
                  <c:v>318790</c:v>
                </c:pt>
                <c:pt idx="1822">
                  <c:v>311230</c:v>
                </c:pt>
                <c:pt idx="1823">
                  <c:v>312060</c:v>
                </c:pt>
                <c:pt idx="1824">
                  <c:v>315040</c:v>
                </c:pt>
                <c:pt idx="1825">
                  <c:v>316110</c:v>
                </c:pt>
                <c:pt idx="1826">
                  <c:v>315710</c:v>
                </c:pt>
                <c:pt idx="1827">
                  <c:v>315860</c:v>
                </c:pt>
                <c:pt idx="1828">
                  <c:v>316490</c:v>
                </c:pt>
                <c:pt idx="1829">
                  <c:v>318570</c:v>
                </c:pt>
                <c:pt idx="1830">
                  <c:v>318490</c:v>
                </c:pt>
                <c:pt idx="1831">
                  <c:v>319760</c:v>
                </c:pt>
                <c:pt idx="1832">
                  <c:v>318990</c:v>
                </c:pt>
                <c:pt idx="1833">
                  <c:v>315500</c:v>
                </c:pt>
                <c:pt idx="1834">
                  <c:v>315660</c:v>
                </c:pt>
                <c:pt idx="1835">
                  <c:v>315630</c:v>
                </c:pt>
                <c:pt idx="1836">
                  <c:v>316710</c:v>
                </c:pt>
                <c:pt idx="1837">
                  <c:v>316560</c:v>
                </c:pt>
                <c:pt idx="1838">
                  <c:v>316650</c:v>
                </c:pt>
                <c:pt idx="1839">
                  <c:v>316730</c:v>
                </c:pt>
                <c:pt idx="1840">
                  <c:v>317270</c:v>
                </c:pt>
                <c:pt idx="1841">
                  <c:v>317320</c:v>
                </c:pt>
                <c:pt idx="1842">
                  <c:v>317610</c:v>
                </c:pt>
                <c:pt idx="1843">
                  <c:v>317450</c:v>
                </c:pt>
                <c:pt idx="1844">
                  <c:v>317400</c:v>
                </c:pt>
                <c:pt idx="1845">
                  <c:v>317600</c:v>
                </c:pt>
                <c:pt idx="1846">
                  <c:v>317620</c:v>
                </c:pt>
                <c:pt idx="1847">
                  <c:v>318540</c:v>
                </c:pt>
                <c:pt idx="1848">
                  <c:v>318720</c:v>
                </c:pt>
                <c:pt idx="1849">
                  <c:v>318780</c:v>
                </c:pt>
                <c:pt idx="1850">
                  <c:v>319000</c:v>
                </c:pt>
                <c:pt idx="1851">
                  <c:v>319710</c:v>
                </c:pt>
                <c:pt idx="1852">
                  <c:v>319680</c:v>
                </c:pt>
                <c:pt idx="1853">
                  <c:v>320080</c:v>
                </c:pt>
                <c:pt idx="1854">
                  <c:v>319850</c:v>
                </c:pt>
                <c:pt idx="1855">
                  <c:v>316430</c:v>
                </c:pt>
                <c:pt idx="1856">
                  <c:v>316860</c:v>
                </c:pt>
                <c:pt idx="1857">
                  <c:v>316690</c:v>
                </c:pt>
                <c:pt idx="1858">
                  <c:v>318190</c:v>
                </c:pt>
                <c:pt idx="1859">
                  <c:v>318690</c:v>
                </c:pt>
                <c:pt idx="1860">
                  <c:v>318630</c:v>
                </c:pt>
                <c:pt idx="1861">
                  <c:v>318920</c:v>
                </c:pt>
                <c:pt idx="1862">
                  <c:v>319910</c:v>
                </c:pt>
                <c:pt idx="1863">
                  <c:v>319890</c:v>
                </c:pt>
                <c:pt idx="1864">
                  <c:v>320480</c:v>
                </c:pt>
                <c:pt idx="1865">
                  <c:v>320040</c:v>
                </c:pt>
                <c:pt idx="1866">
                  <c:v>316770</c:v>
                </c:pt>
                <c:pt idx="1867">
                  <c:v>316940</c:v>
                </c:pt>
                <c:pt idx="1868">
                  <c:v>316890</c:v>
                </c:pt>
                <c:pt idx="1869">
                  <c:v>317460</c:v>
                </c:pt>
                <c:pt idx="1870">
                  <c:v>317620</c:v>
                </c:pt>
                <c:pt idx="1871">
                  <c:v>317570</c:v>
                </c:pt>
                <c:pt idx="1872">
                  <c:v>317690</c:v>
                </c:pt>
                <c:pt idx="1873">
                  <c:v>318040</c:v>
                </c:pt>
                <c:pt idx="1874">
                  <c:v>318060</c:v>
                </c:pt>
                <c:pt idx="1875">
                  <c:v>318250</c:v>
                </c:pt>
                <c:pt idx="1876">
                  <c:v>318110</c:v>
                </c:pt>
                <c:pt idx="1877">
                  <c:v>317870</c:v>
                </c:pt>
                <c:pt idx="1878">
                  <c:v>318120</c:v>
                </c:pt>
                <c:pt idx="1879">
                  <c:v>318110</c:v>
                </c:pt>
                <c:pt idx="1880">
                  <c:v>319270</c:v>
                </c:pt>
                <c:pt idx="1881">
                  <c:v>319650</c:v>
                </c:pt>
                <c:pt idx="1882">
                  <c:v>319470</c:v>
                </c:pt>
                <c:pt idx="1883">
                  <c:v>319510</c:v>
                </c:pt>
                <c:pt idx="1884">
                  <c:v>320550</c:v>
                </c:pt>
                <c:pt idx="1885">
                  <c:v>320520</c:v>
                </c:pt>
                <c:pt idx="1886">
                  <c:v>320840</c:v>
                </c:pt>
                <c:pt idx="1887">
                  <c:v>320640</c:v>
                </c:pt>
                <c:pt idx="1888">
                  <c:v>322030</c:v>
                </c:pt>
                <c:pt idx="1889">
                  <c:v>322050</c:v>
                </c:pt>
                <c:pt idx="1890">
                  <c:v>322060</c:v>
                </c:pt>
                <c:pt idx="1891">
                  <c:v>322040</c:v>
                </c:pt>
                <c:pt idx="1892">
                  <c:v>322030</c:v>
                </c:pt>
                <c:pt idx="1893">
                  <c:v>322080</c:v>
                </c:pt>
                <c:pt idx="1894">
                  <c:v>322100</c:v>
                </c:pt>
                <c:pt idx="1895">
                  <c:v>322030</c:v>
                </c:pt>
                <c:pt idx="1896">
                  <c:v>322020</c:v>
                </c:pt>
                <c:pt idx="1897">
                  <c:v>322110</c:v>
                </c:pt>
                <c:pt idx="1898">
                  <c:v>322070</c:v>
                </c:pt>
                <c:pt idx="1899">
                  <c:v>321940</c:v>
                </c:pt>
                <c:pt idx="1900">
                  <c:v>321900</c:v>
                </c:pt>
                <c:pt idx="1901">
                  <c:v>321900</c:v>
                </c:pt>
                <c:pt idx="1902">
                  <c:v>322040</c:v>
                </c:pt>
                <c:pt idx="1903">
                  <c:v>321990</c:v>
                </c:pt>
                <c:pt idx="1904">
                  <c:v>321930</c:v>
                </c:pt>
                <c:pt idx="1905">
                  <c:v>321990</c:v>
                </c:pt>
                <c:pt idx="1906">
                  <c:v>321960</c:v>
                </c:pt>
                <c:pt idx="1907">
                  <c:v>321950</c:v>
                </c:pt>
                <c:pt idx="1908">
                  <c:v>321980</c:v>
                </c:pt>
                <c:pt idx="1909">
                  <c:v>322010</c:v>
                </c:pt>
                <c:pt idx="1910">
                  <c:v>324370</c:v>
                </c:pt>
                <c:pt idx="1911">
                  <c:v>324300</c:v>
                </c:pt>
                <c:pt idx="1912">
                  <c:v>324350</c:v>
                </c:pt>
                <c:pt idx="1913">
                  <c:v>324440</c:v>
                </c:pt>
                <c:pt idx="1914">
                  <c:v>324530</c:v>
                </c:pt>
                <c:pt idx="1915">
                  <c:v>324390</c:v>
                </c:pt>
                <c:pt idx="1916">
                  <c:v>324530</c:v>
                </c:pt>
                <c:pt idx="1917">
                  <c:v>324440</c:v>
                </c:pt>
                <c:pt idx="1918">
                  <c:v>324460</c:v>
                </c:pt>
                <c:pt idx="1919">
                  <c:v>324610</c:v>
                </c:pt>
                <c:pt idx="1920">
                  <c:v>324440</c:v>
                </c:pt>
                <c:pt idx="1921">
                  <c:v>322770</c:v>
                </c:pt>
                <c:pt idx="1922">
                  <c:v>322770</c:v>
                </c:pt>
                <c:pt idx="1923">
                  <c:v>322790</c:v>
                </c:pt>
                <c:pt idx="1924">
                  <c:v>322800</c:v>
                </c:pt>
                <c:pt idx="1925">
                  <c:v>322840</c:v>
                </c:pt>
                <c:pt idx="1926">
                  <c:v>322820</c:v>
                </c:pt>
                <c:pt idx="1927">
                  <c:v>322910</c:v>
                </c:pt>
                <c:pt idx="1928">
                  <c:v>322850</c:v>
                </c:pt>
                <c:pt idx="1929">
                  <c:v>322810</c:v>
                </c:pt>
                <c:pt idx="1930">
                  <c:v>322800</c:v>
                </c:pt>
                <c:pt idx="1931">
                  <c:v>322760</c:v>
                </c:pt>
                <c:pt idx="1932">
                  <c:v>312680</c:v>
                </c:pt>
                <c:pt idx="1933">
                  <c:v>312460</c:v>
                </c:pt>
                <c:pt idx="1934">
                  <c:v>316440</c:v>
                </c:pt>
                <c:pt idx="1935">
                  <c:v>317810</c:v>
                </c:pt>
                <c:pt idx="1936">
                  <c:v>317170</c:v>
                </c:pt>
                <c:pt idx="1937">
                  <c:v>317440</c:v>
                </c:pt>
                <c:pt idx="1938">
                  <c:v>317020</c:v>
                </c:pt>
                <c:pt idx="1939">
                  <c:v>320860</c:v>
                </c:pt>
                <c:pt idx="1940">
                  <c:v>320770</c:v>
                </c:pt>
                <c:pt idx="1941">
                  <c:v>322300</c:v>
                </c:pt>
                <c:pt idx="1942">
                  <c:v>321350</c:v>
                </c:pt>
                <c:pt idx="1943">
                  <c:v>312640</c:v>
                </c:pt>
                <c:pt idx="1944">
                  <c:v>313350</c:v>
                </c:pt>
                <c:pt idx="1945">
                  <c:v>317080</c:v>
                </c:pt>
                <c:pt idx="1946">
                  <c:v>318490</c:v>
                </c:pt>
                <c:pt idx="1947">
                  <c:v>317890</c:v>
                </c:pt>
                <c:pt idx="1948">
                  <c:v>318100</c:v>
                </c:pt>
                <c:pt idx="1949">
                  <c:v>317660</c:v>
                </c:pt>
                <c:pt idx="1950">
                  <c:v>321350</c:v>
                </c:pt>
                <c:pt idx="1951">
                  <c:v>321220</c:v>
                </c:pt>
                <c:pt idx="1952">
                  <c:v>322720</c:v>
                </c:pt>
                <c:pt idx="1953">
                  <c:v>321780</c:v>
                </c:pt>
                <c:pt idx="1954">
                  <c:v>312280</c:v>
                </c:pt>
                <c:pt idx="1955">
                  <c:v>313310</c:v>
                </c:pt>
                <c:pt idx="1956">
                  <c:v>317150</c:v>
                </c:pt>
                <c:pt idx="1957">
                  <c:v>318510</c:v>
                </c:pt>
                <c:pt idx="1958">
                  <c:v>317890</c:v>
                </c:pt>
                <c:pt idx="1959">
                  <c:v>318210</c:v>
                </c:pt>
                <c:pt idx="1960">
                  <c:v>317680</c:v>
                </c:pt>
                <c:pt idx="1961">
                  <c:v>321550</c:v>
                </c:pt>
                <c:pt idx="1962">
                  <c:v>321570</c:v>
                </c:pt>
                <c:pt idx="1963">
                  <c:v>323130</c:v>
                </c:pt>
                <c:pt idx="1964">
                  <c:v>322150</c:v>
                </c:pt>
                <c:pt idx="1965">
                  <c:v>317570</c:v>
                </c:pt>
                <c:pt idx="1966">
                  <c:v>317800</c:v>
                </c:pt>
                <c:pt idx="1967">
                  <c:v>317820</c:v>
                </c:pt>
                <c:pt idx="1968">
                  <c:v>319160</c:v>
                </c:pt>
                <c:pt idx="1969">
                  <c:v>319020</c:v>
                </c:pt>
                <c:pt idx="1970">
                  <c:v>319020</c:v>
                </c:pt>
                <c:pt idx="1971">
                  <c:v>318950</c:v>
                </c:pt>
                <c:pt idx="1972">
                  <c:v>319910</c:v>
                </c:pt>
                <c:pt idx="1973">
                  <c:v>319870</c:v>
                </c:pt>
                <c:pt idx="1974">
                  <c:v>320290</c:v>
                </c:pt>
                <c:pt idx="1975">
                  <c:v>319960</c:v>
                </c:pt>
                <c:pt idx="1976">
                  <c:v>319850</c:v>
                </c:pt>
                <c:pt idx="1977">
                  <c:v>320090</c:v>
                </c:pt>
                <c:pt idx="1978">
                  <c:v>320060</c:v>
                </c:pt>
                <c:pt idx="1979">
                  <c:v>321390</c:v>
                </c:pt>
                <c:pt idx="1980">
                  <c:v>321570</c:v>
                </c:pt>
                <c:pt idx="1981">
                  <c:v>321680</c:v>
                </c:pt>
                <c:pt idx="1982">
                  <c:v>321530</c:v>
                </c:pt>
                <c:pt idx="1983">
                  <c:v>322800</c:v>
                </c:pt>
                <c:pt idx="1984">
                  <c:v>322850</c:v>
                </c:pt>
                <c:pt idx="1985">
                  <c:v>323270</c:v>
                </c:pt>
                <c:pt idx="1986">
                  <c:v>322930</c:v>
                </c:pt>
                <c:pt idx="1987">
                  <c:v>318690</c:v>
                </c:pt>
                <c:pt idx="1988">
                  <c:v>319120</c:v>
                </c:pt>
                <c:pt idx="1989">
                  <c:v>319010</c:v>
                </c:pt>
                <c:pt idx="1990">
                  <c:v>320930</c:v>
                </c:pt>
                <c:pt idx="1991">
                  <c:v>321590</c:v>
                </c:pt>
                <c:pt idx="1992">
                  <c:v>321490</c:v>
                </c:pt>
                <c:pt idx="1993">
                  <c:v>321190</c:v>
                </c:pt>
                <c:pt idx="1994">
                  <c:v>323020</c:v>
                </c:pt>
                <c:pt idx="1995">
                  <c:v>322950</c:v>
                </c:pt>
                <c:pt idx="1996">
                  <c:v>323710</c:v>
                </c:pt>
                <c:pt idx="1997">
                  <c:v>323260</c:v>
                </c:pt>
                <c:pt idx="1998">
                  <c:v>319220</c:v>
                </c:pt>
                <c:pt idx="1999">
                  <c:v>319350</c:v>
                </c:pt>
                <c:pt idx="2000">
                  <c:v>319370</c:v>
                </c:pt>
                <c:pt idx="2001">
                  <c:v>320030</c:v>
                </c:pt>
                <c:pt idx="2002">
                  <c:v>320320</c:v>
                </c:pt>
                <c:pt idx="2003">
                  <c:v>320160</c:v>
                </c:pt>
                <c:pt idx="2004">
                  <c:v>320160</c:v>
                </c:pt>
                <c:pt idx="2005">
                  <c:v>320770</c:v>
                </c:pt>
                <c:pt idx="2006">
                  <c:v>320820</c:v>
                </c:pt>
                <c:pt idx="2007">
                  <c:v>321010</c:v>
                </c:pt>
                <c:pt idx="2008">
                  <c:v>320840</c:v>
                </c:pt>
                <c:pt idx="2009">
                  <c:v>318470</c:v>
                </c:pt>
                <c:pt idx="2010">
                  <c:v>318790</c:v>
                </c:pt>
                <c:pt idx="2011">
                  <c:v>318720</c:v>
                </c:pt>
                <c:pt idx="2012">
                  <c:v>319870</c:v>
                </c:pt>
                <c:pt idx="2013">
                  <c:v>320240</c:v>
                </c:pt>
                <c:pt idx="2014">
                  <c:v>320080</c:v>
                </c:pt>
                <c:pt idx="2015">
                  <c:v>320120</c:v>
                </c:pt>
                <c:pt idx="2016">
                  <c:v>321180</c:v>
                </c:pt>
                <c:pt idx="2017">
                  <c:v>321100</c:v>
                </c:pt>
                <c:pt idx="2018">
                  <c:v>321590</c:v>
                </c:pt>
                <c:pt idx="2019">
                  <c:v>321250</c:v>
                </c:pt>
                <c:pt idx="2020">
                  <c:v>325630</c:v>
                </c:pt>
                <c:pt idx="2021">
                  <c:v>325680</c:v>
                </c:pt>
                <c:pt idx="2022">
                  <c:v>325580</c:v>
                </c:pt>
                <c:pt idx="2023">
                  <c:v>325650</c:v>
                </c:pt>
                <c:pt idx="2024">
                  <c:v>325690</c:v>
                </c:pt>
                <c:pt idx="2025">
                  <c:v>325640</c:v>
                </c:pt>
                <c:pt idx="2026">
                  <c:v>325680</c:v>
                </c:pt>
                <c:pt idx="2027">
                  <c:v>325570</c:v>
                </c:pt>
                <c:pt idx="2028">
                  <c:v>325620</c:v>
                </c:pt>
                <c:pt idx="2029">
                  <c:v>325650</c:v>
                </c:pt>
                <c:pt idx="2030">
                  <c:v>325650</c:v>
                </c:pt>
                <c:pt idx="2031">
                  <c:v>325480</c:v>
                </c:pt>
                <c:pt idx="2032">
                  <c:v>325500</c:v>
                </c:pt>
                <c:pt idx="2033">
                  <c:v>325460</c:v>
                </c:pt>
                <c:pt idx="2034">
                  <c:v>325560</c:v>
                </c:pt>
                <c:pt idx="2035">
                  <c:v>325530</c:v>
                </c:pt>
                <c:pt idx="2036">
                  <c:v>325540</c:v>
                </c:pt>
                <c:pt idx="2037">
                  <c:v>325560</c:v>
                </c:pt>
                <c:pt idx="2038">
                  <c:v>325450</c:v>
                </c:pt>
                <c:pt idx="2039">
                  <c:v>325570</c:v>
                </c:pt>
                <c:pt idx="2040">
                  <c:v>325590</c:v>
                </c:pt>
                <c:pt idx="2041">
                  <c:v>325580</c:v>
                </c:pt>
                <c:pt idx="2042">
                  <c:v>328460</c:v>
                </c:pt>
                <c:pt idx="2043">
                  <c:v>328410</c:v>
                </c:pt>
                <c:pt idx="2044">
                  <c:v>328460</c:v>
                </c:pt>
                <c:pt idx="2045">
                  <c:v>328520</c:v>
                </c:pt>
                <c:pt idx="2046">
                  <c:v>328540</c:v>
                </c:pt>
                <c:pt idx="2047">
                  <c:v>328510</c:v>
                </c:pt>
                <c:pt idx="2048">
                  <c:v>328570</c:v>
                </c:pt>
                <c:pt idx="2049">
                  <c:v>328520</c:v>
                </c:pt>
                <c:pt idx="2050">
                  <c:v>328630</c:v>
                </c:pt>
                <c:pt idx="2051">
                  <c:v>328690</c:v>
                </c:pt>
                <c:pt idx="2052">
                  <c:v>328640</c:v>
                </c:pt>
                <c:pt idx="2053">
                  <c:v>326550</c:v>
                </c:pt>
                <c:pt idx="2054">
                  <c:v>326460</c:v>
                </c:pt>
                <c:pt idx="2055">
                  <c:v>326530</c:v>
                </c:pt>
                <c:pt idx="2056">
                  <c:v>326460</c:v>
                </c:pt>
                <c:pt idx="2057">
                  <c:v>326680</c:v>
                </c:pt>
                <c:pt idx="2058">
                  <c:v>326580</c:v>
                </c:pt>
                <c:pt idx="2059">
                  <c:v>326510</c:v>
                </c:pt>
                <c:pt idx="2060">
                  <c:v>326540</c:v>
                </c:pt>
                <c:pt idx="2061">
                  <c:v>326560</c:v>
                </c:pt>
                <c:pt idx="2062">
                  <c:v>326590</c:v>
                </c:pt>
                <c:pt idx="2063">
                  <c:v>326620</c:v>
                </c:pt>
                <c:pt idx="2064">
                  <c:v>299680</c:v>
                </c:pt>
                <c:pt idx="2065">
                  <c:v>310110</c:v>
                </c:pt>
                <c:pt idx="2066">
                  <c:v>313760</c:v>
                </c:pt>
                <c:pt idx="2067">
                  <c:v>312160</c:v>
                </c:pt>
                <c:pt idx="2068">
                  <c:v>312800</c:v>
                </c:pt>
                <c:pt idx="2069">
                  <c:v>311580</c:v>
                </c:pt>
                <c:pt idx="2070">
                  <c:v>314920</c:v>
                </c:pt>
                <c:pt idx="2071">
                  <c:v>296740</c:v>
                </c:pt>
                <c:pt idx="2072">
                  <c:v>311710</c:v>
                </c:pt>
                <c:pt idx="2073">
                  <c:v>315750</c:v>
                </c:pt>
                <c:pt idx="2074">
                  <c:v>313910</c:v>
                </c:pt>
                <c:pt idx="2075">
                  <c:v>314680</c:v>
                </c:pt>
                <c:pt idx="2076">
                  <c:v>313290</c:v>
                </c:pt>
                <c:pt idx="2077">
                  <c:v>317060</c:v>
                </c:pt>
                <c:pt idx="2078">
                  <c:v>310660</c:v>
                </c:pt>
                <c:pt idx="2079">
                  <c:v>311470</c:v>
                </c:pt>
                <c:pt idx="2080">
                  <c:v>315390</c:v>
                </c:pt>
                <c:pt idx="2081">
                  <c:v>314920</c:v>
                </c:pt>
                <c:pt idx="2082">
                  <c:v>315100</c:v>
                </c:pt>
                <c:pt idx="2083">
                  <c:v>314750</c:v>
                </c:pt>
                <c:pt idx="2084">
                  <c:v>315700</c:v>
                </c:pt>
                <c:pt idx="2085">
                  <c:v>317570</c:v>
                </c:pt>
                <c:pt idx="2086">
                  <c:v>317530</c:v>
                </c:pt>
                <c:pt idx="2087">
                  <c:v>318650</c:v>
                </c:pt>
                <c:pt idx="2088">
                  <c:v>317950</c:v>
                </c:pt>
                <c:pt idx="2089">
                  <c:v>313760</c:v>
                </c:pt>
                <c:pt idx="2090">
                  <c:v>314860</c:v>
                </c:pt>
                <c:pt idx="2091">
                  <c:v>318560</c:v>
                </c:pt>
                <c:pt idx="2092">
                  <c:v>319320</c:v>
                </c:pt>
                <c:pt idx="2093">
                  <c:v>319480</c:v>
                </c:pt>
                <c:pt idx="2094">
                  <c:v>319090</c:v>
                </c:pt>
                <c:pt idx="2095">
                  <c:v>320190</c:v>
                </c:pt>
                <c:pt idx="2096">
                  <c:v>322650</c:v>
                </c:pt>
                <c:pt idx="2097">
                  <c:v>322560</c:v>
                </c:pt>
                <c:pt idx="2098">
                  <c:v>324060</c:v>
                </c:pt>
                <c:pt idx="2099">
                  <c:v>323160</c:v>
                </c:pt>
                <c:pt idx="2100">
                  <c:v>310230</c:v>
                </c:pt>
                <c:pt idx="2101">
                  <c:v>311930</c:v>
                </c:pt>
                <c:pt idx="2102">
                  <c:v>317430</c:v>
                </c:pt>
                <c:pt idx="2103">
                  <c:v>319320</c:v>
                </c:pt>
                <c:pt idx="2104">
                  <c:v>318770</c:v>
                </c:pt>
                <c:pt idx="2105">
                  <c:v>318180</c:v>
                </c:pt>
                <c:pt idx="2106">
                  <c:v>319890</c:v>
                </c:pt>
                <c:pt idx="2107">
                  <c:v>323430</c:v>
                </c:pt>
                <c:pt idx="2108">
                  <c:v>323300</c:v>
                </c:pt>
                <c:pt idx="2109">
                  <c:v>325460</c:v>
                </c:pt>
                <c:pt idx="2110">
                  <c:v>324180</c:v>
                </c:pt>
                <c:pt idx="2111">
                  <c:v>313880</c:v>
                </c:pt>
                <c:pt idx="2112">
                  <c:v>314540</c:v>
                </c:pt>
                <c:pt idx="2113">
                  <c:v>316640</c:v>
                </c:pt>
                <c:pt idx="2114">
                  <c:v>317260</c:v>
                </c:pt>
                <c:pt idx="2115">
                  <c:v>316900</c:v>
                </c:pt>
                <c:pt idx="2116">
                  <c:v>316850</c:v>
                </c:pt>
                <c:pt idx="2117">
                  <c:v>317460</c:v>
                </c:pt>
                <c:pt idx="2118">
                  <c:v>318730</c:v>
                </c:pt>
                <c:pt idx="2119">
                  <c:v>318740</c:v>
                </c:pt>
                <c:pt idx="2120">
                  <c:v>319600</c:v>
                </c:pt>
                <c:pt idx="2121">
                  <c:v>318980</c:v>
                </c:pt>
                <c:pt idx="2122">
                  <c:v>311780</c:v>
                </c:pt>
                <c:pt idx="2123">
                  <c:v>312830</c:v>
                </c:pt>
                <c:pt idx="2124">
                  <c:v>316100</c:v>
                </c:pt>
                <c:pt idx="2125">
                  <c:v>317280</c:v>
                </c:pt>
                <c:pt idx="2126">
                  <c:v>316690</c:v>
                </c:pt>
                <c:pt idx="2127">
                  <c:v>316940</c:v>
                </c:pt>
                <c:pt idx="2128">
                  <c:v>317630</c:v>
                </c:pt>
                <c:pt idx="2129">
                  <c:v>319750</c:v>
                </c:pt>
                <c:pt idx="2130">
                  <c:v>319670</c:v>
                </c:pt>
                <c:pt idx="2131">
                  <c:v>320970</c:v>
                </c:pt>
                <c:pt idx="2132">
                  <c:v>320110</c:v>
                </c:pt>
                <c:pt idx="2133">
                  <c:v>314300</c:v>
                </c:pt>
                <c:pt idx="2134">
                  <c:v>315440</c:v>
                </c:pt>
                <c:pt idx="2135">
                  <c:v>319700</c:v>
                </c:pt>
                <c:pt idx="2136">
                  <c:v>321140</c:v>
                </c:pt>
                <c:pt idx="2137">
                  <c:v>320510</c:v>
                </c:pt>
                <c:pt idx="2138">
                  <c:v>320730</c:v>
                </c:pt>
                <c:pt idx="2139">
                  <c:v>320270</c:v>
                </c:pt>
                <c:pt idx="2140">
                  <c:v>324280</c:v>
                </c:pt>
                <c:pt idx="2141">
                  <c:v>324250</c:v>
                </c:pt>
                <c:pt idx="2142">
                  <c:v>325820</c:v>
                </c:pt>
                <c:pt idx="2143">
                  <c:v>324860</c:v>
                </c:pt>
                <c:pt idx="2144">
                  <c:v>300210</c:v>
                </c:pt>
                <c:pt idx="2145">
                  <c:v>310610</c:v>
                </c:pt>
                <c:pt idx="2146">
                  <c:v>314320</c:v>
                </c:pt>
                <c:pt idx="2147">
                  <c:v>312690</c:v>
                </c:pt>
                <c:pt idx="2148">
                  <c:v>313240</c:v>
                </c:pt>
                <c:pt idx="2149">
                  <c:v>312120</c:v>
                </c:pt>
                <c:pt idx="2150">
                  <c:v>315480</c:v>
                </c:pt>
                <c:pt idx="2151">
                  <c:v>298800</c:v>
                </c:pt>
                <c:pt idx="2152">
                  <c:v>311280</c:v>
                </c:pt>
                <c:pt idx="2153">
                  <c:v>314990</c:v>
                </c:pt>
                <c:pt idx="2154">
                  <c:v>313300</c:v>
                </c:pt>
                <c:pt idx="2155">
                  <c:v>313950</c:v>
                </c:pt>
                <c:pt idx="2156">
                  <c:v>312780</c:v>
                </c:pt>
                <c:pt idx="2157">
                  <c:v>316150</c:v>
                </c:pt>
                <c:pt idx="2158">
                  <c:v>310890</c:v>
                </c:pt>
                <c:pt idx="2159">
                  <c:v>311380</c:v>
                </c:pt>
                <c:pt idx="2160">
                  <c:v>314860</c:v>
                </c:pt>
                <c:pt idx="2161">
                  <c:v>314450</c:v>
                </c:pt>
                <c:pt idx="2162">
                  <c:v>314590</c:v>
                </c:pt>
                <c:pt idx="2163">
                  <c:v>314320</c:v>
                </c:pt>
                <c:pt idx="2164">
                  <c:v>315190</c:v>
                </c:pt>
                <c:pt idx="2165">
                  <c:v>316870</c:v>
                </c:pt>
                <c:pt idx="2166">
                  <c:v>316780</c:v>
                </c:pt>
                <c:pt idx="2167">
                  <c:v>317830</c:v>
                </c:pt>
                <c:pt idx="2168">
                  <c:v>317190</c:v>
                </c:pt>
                <c:pt idx="2169">
                  <c:v>314100</c:v>
                </c:pt>
                <c:pt idx="2170">
                  <c:v>314790</c:v>
                </c:pt>
                <c:pt idx="2171">
                  <c:v>318130</c:v>
                </c:pt>
                <c:pt idx="2172">
                  <c:v>318830</c:v>
                </c:pt>
                <c:pt idx="2173">
                  <c:v>319000</c:v>
                </c:pt>
                <c:pt idx="2174">
                  <c:v>318640</c:v>
                </c:pt>
                <c:pt idx="2175">
                  <c:v>319720</c:v>
                </c:pt>
                <c:pt idx="2176">
                  <c:v>321880</c:v>
                </c:pt>
                <c:pt idx="2177">
                  <c:v>321820</c:v>
                </c:pt>
                <c:pt idx="2178">
                  <c:v>323130</c:v>
                </c:pt>
                <c:pt idx="2179">
                  <c:v>322300</c:v>
                </c:pt>
                <c:pt idx="2180">
                  <c:v>311130</c:v>
                </c:pt>
                <c:pt idx="2181">
                  <c:v>312060</c:v>
                </c:pt>
                <c:pt idx="2182">
                  <c:v>317070</c:v>
                </c:pt>
                <c:pt idx="2183">
                  <c:v>318800</c:v>
                </c:pt>
                <c:pt idx="2184">
                  <c:v>318350</c:v>
                </c:pt>
                <c:pt idx="2185">
                  <c:v>317730</c:v>
                </c:pt>
                <c:pt idx="2186">
                  <c:v>319350</c:v>
                </c:pt>
                <c:pt idx="2187">
                  <c:v>322530</c:v>
                </c:pt>
                <c:pt idx="2188">
                  <c:v>322450</c:v>
                </c:pt>
                <c:pt idx="2189">
                  <c:v>324430</c:v>
                </c:pt>
                <c:pt idx="2190">
                  <c:v>323190</c:v>
                </c:pt>
                <c:pt idx="2191">
                  <c:v>313980</c:v>
                </c:pt>
                <c:pt idx="2192">
                  <c:v>314240</c:v>
                </c:pt>
                <c:pt idx="2193">
                  <c:v>316130</c:v>
                </c:pt>
                <c:pt idx="2194">
                  <c:v>316670</c:v>
                </c:pt>
                <c:pt idx="2195">
                  <c:v>316470</c:v>
                </c:pt>
                <c:pt idx="2196">
                  <c:v>316430</c:v>
                </c:pt>
                <c:pt idx="2197">
                  <c:v>316990</c:v>
                </c:pt>
                <c:pt idx="2198">
                  <c:v>318100</c:v>
                </c:pt>
                <c:pt idx="2199">
                  <c:v>318100</c:v>
                </c:pt>
                <c:pt idx="2200">
                  <c:v>318770</c:v>
                </c:pt>
                <c:pt idx="2201">
                  <c:v>318400</c:v>
                </c:pt>
                <c:pt idx="2202">
                  <c:v>312120</c:v>
                </c:pt>
                <c:pt idx="2203">
                  <c:v>312630</c:v>
                </c:pt>
                <c:pt idx="2204">
                  <c:v>315710</c:v>
                </c:pt>
                <c:pt idx="2205">
                  <c:v>316760</c:v>
                </c:pt>
                <c:pt idx="2206">
                  <c:v>316300</c:v>
                </c:pt>
                <c:pt idx="2207">
                  <c:v>316450</c:v>
                </c:pt>
                <c:pt idx="2208">
                  <c:v>317050</c:v>
                </c:pt>
                <c:pt idx="2209">
                  <c:v>319020</c:v>
                </c:pt>
                <c:pt idx="2210">
                  <c:v>318910</c:v>
                </c:pt>
                <c:pt idx="2211">
                  <c:v>320150</c:v>
                </c:pt>
                <c:pt idx="2212">
                  <c:v>319370</c:v>
                </c:pt>
                <c:pt idx="2213">
                  <c:v>314840</c:v>
                </c:pt>
                <c:pt idx="2214">
                  <c:v>315530</c:v>
                </c:pt>
                <c:pt idx="2215">
                  <c:v>319380</c:v>
                </c:pt>
                <c:pt idx="2216">
                  <c:v>320700</c:v>
                </c:pt>
                <c:pt idx="2217">
                  <c:v>320020</c:v>
                </c:pt>
                <c:pt idx="2218">
                  <c:v>320270</c:v>
                </c:pt>
                <c:pt idx="2219">
                  <c:v>319850</c:v>
                </c:pt>
                <c:pt idx="2220">
                  <c:v>323510</c:v>
                </c:pt>
                <c:pt idx="2221">
                  <c:v>323470</c:v>
                </c:pt>
                <c:pt idx="2222">
                  <c:v>324960</c:v>
                </c:pt>
                <c:pt idx="2223">
                  <c:v>324000</c:v>
                </c:pt>
                <c:pt idx="2224">
                  <c:v>296350</c:v>
                </c:pt>
                <c:pt idx="2225">
                  <c:v>311210</c:v>
                </c:pt>
                <c:pt idx="2226">
                  <c:v>315330</c:v>
                </c:pt>
                <c:pt idx="2227">
                  <c:v>313480</c:v>
                </c:pt>
                <c:pt idx="2228">
                  <c:v>314200</c:v>
                </c:pt>
                <c:pt idx="2229">
                  <c:v>312900</c:v>
                </c:pt>
                <c:pt idx="2230">
                  <c:v>316580</c:v>
                </c:pt>
                <c:pt idx="2231">
                  <c:v>297690</c:v>
                </c:pt>
                <c:pt idx="2232">
                  <c:v>310140</c:v>
                </c:pt>
                <c:pt idx="2233">
                  <c:v>313890</c:v>
                </c:pt>
                <c:pt idx="2234">
                  <c:v>312190</c:v>
                </c:pt>
                <c:pt idx="2235">
                  <c:v>312900</c:v>
                </c:pt>
                <c:pt idx="2236">
                  <c:v>311650</c:v>
                </c:pt>
                <c:pt idx="2237">
                  <c:v>314990</c:v>
                </c:pt>
                <c:pt idx="2238">
                  <c:v>310880</c:v>
                </c:pt>
                <c:pt idx="2239">
                  <c:v>310560</c:v>
                </c:pt>
                <c:pt idx="2240">
                  <c:v>315380</c:v>
                </c:pt>
                <c:pt idx="2241">
                  <c:v>314980</c:v>
                </c:pt>
                <c:pt idx="2242">
                  <c:v>315120</c:v>
                </c:pt>
                <c:pt idx="2243">
                  <c:v>314790</c:v>
                </c:pt>
                <c:pt idx="2244">
                  <c:v>315740</c:v>
                </c:pt>
                <c:pt idx="2245">
                  <c:v>317610</c:v>
                </c:pt>
                <c:pt idx="2246">
                  <c:v>317560</c:v>
                </c:pt>
                <c:pt idx="2247">
                  <c:v>318750</c:v>
                </c:pt>
                <c:pt idx="2248">
                  <c:v>317950</c:v>
                </c:pt>
                <c:pt idx="2249">
                  <c:v>314230</c:v>
                </c:pt>
                <c:pt idx="2250">
                  <c:v>313640</c:v>
                </c:pt>
                <c:pt idx="2251">
                  <c:v>318510</c:v>
                </c:pt>
                <c:pt idx="2252">
                  <c:v>319290</c:v>
                </c:pt>
                <c:pt idx="2253">
                  <c:v>319520</c:v>
                </c:pt>
                <c:pt idx="2254">
                  <c:v>319090</c:v>
                </c:pt>
                <c:pt idx="2255">
                  <c:v>320290</c:v>
                </c:pt>
                <c:pt idx="2256">
                  <c:v>322610</c:v>
                </c:pt>
                <c:pt idx="2257">
                  <c:v>322630</c:v>
                </c:pt>
                <c:pt idx="2258">
                  <c:v>324090</c:v>
                </c:pt>
                <c:pt idx="2259">
                  <c:v>323190</c:v>
                </c:pt>
                <c:pt idx="2260">
                  <c:v>310870</c:v>
                </c:pt>
                <c:pt idx="2261">
                  <c:v>310180</c:v>
                </c:pt>
                <c:pt idx="2262">
                  <c:v>317360</c:v>
                </c:pt>
                <c:pt idx="2263">
                  <c:v>319320</c:v>
                </c:pt>
                <c:pt idx="2264">
                  <c:v>318760</c:v>
                </c:pt>
                <c:pt idx="2265">
                  <c:v>318180</c:v>
                </c:pt>
                <c:pt idx="2266">
                  <c:v>319930</c:v>
                </c:pt>
                <c:pt idx="2267">
                  <c:v>323480</c:v>
                </c:pt>
                <c:pt idx="2268">
                  <c:v>323340</c:v>
                </c:pt>
                <c:pt idx="2269">
                  <c:v>325540</c:v>
                </c:pt>
                <c:pt idx="2270">
                  <c:v>324250</c:v>
                </c:pt>
                <c:pt idx="2271">
                  <c:v>314150</c:v>
                </c:pt>
                <c:pt idx="2272">
                  <c:v>313980</c:v>
                </c:pt>
                <c:pt idx="2273">
                  <c:v>316580</c:v>
                </c:pt>
                <c:pt idx="2274">
                  <c:v>317290</c:v>
                </c:pt>
                <c:pt idx="2275">
                  <c:v>317090</c:v>
                </c:pt>
                <c:pt idx="2276">
                  <c:v>316850</c:v>
                </c:pt>
                <c:pt idx="2277">
                  <c:v>317500</c:v>
                </c:pt>
                <c:pt idx="2278">
                  <c:v>318890</c:v>
                </c:pt>
                <c:pt idx="2279">
                  <c:v>318760</c:v>
                </c:pt>
                <c:pt idx="2280">
                  <c:v>319590</c:v>
                </c:pt>
                <c:pt idx="2281">
                  <c:v>319060</c:v>
                </c:pt>
                <c:pt idx="2282">
                  <c:v>312220</c:v>
                </c:pt>
                <c:pt idx="2283">
                  <c:v>311720</c:v>
                </c:pt>
                <c:pt idx="2284">
                  <c:v>316130</c:v>
                </c:pt>
                <c:pt idx="2285">
                  <c:v>317360</c:v>
                </c:pt>
                <c:pt idx="2286">
                  <c:v>316740</c:v>
                </c:pt>
                <c:pt idx="2287">
                  <c:v>316950</c:v>
                </c:pt>
                <c:pt idx="2288">
                  <c:v>317640</c:v>
                </c:pt>
                <c:pt idx="2289">
                  <c:v>319840</c:v>
                </c:pt>
                <c:pt idx="2290">
                  <c:v>319790</c:v>
                </c:pt>
                <c:pt idx="2291">
                  <c:v>321080</c:v>
                </c:pt>
                <c:pt idx="2292">
                  <c:v>320280</c:v>
                </c:pt>
                <c:pt idx="2293">
                  <c:v>314710</c:v>
                </c:pt>
                <c:pt idx="2294">
                  <c:v>314270</c:v>
                </c:pt>
                <c:pt idx="2295">
                  <c:v>319760</c:v>
                </c:pt>
                <c:pt idx="2296">
                  <c:v>321140</c:v>
                </c:pt>
                <c:pt idx="2297">
                  <c:v>320540</c:v>
                </c:pt>
                <c:pt idx="2298">
                  <c:v>320800</c:v>
                </c:pt>
                <c:pt idx="2299">
                  <c:v>320360</c:v>
                </c:pt>
                <c:pt idx="2300">
                  <c:v>324350</c:v>
                </c:pt>
                <c:pt idx="2301">
                  <c:v>324280</c:v>
                </c:pt>
                <c:pt idx="2302">
                  <c:v>325960</c:v>
                </c:pt>
                <c:pt idx="2303">
                  <c:v>324870</c:v>
                </c:pt>
                <c:pt idx="2304">
                  <c:v>309550</c:v>
                </c:pt>
                <c:pt idx="2305">
                  <c:v>310360</c:v>
                </c:pt>
                <c:pt idx="2306">
                  <c:v>314300</c:v>
                </c:pt>
                <c:pt idx="2307">
                  <c:v>313790</c:v>
                </c:pt>
                <c:pt idx="2308">
                  <c:v>313990</c:v>
                </c:pt>
                <c:pt idx="2309">
                  <c:v>313670</c:v>
                </c:pt>
                <c:pt idx="2310">
                  <c:v>314570</c:v>
                </c:pt>
                <c:pt idx="2311">
                  <c:v>316470</c:v>
                </c:pt>
                <c:pt idx="2312">
                  <c:v>316370</c:v>
                </c:pt>
                <c:pt idx="2313">
                  <c:v>317580</c:v>
                </c:pt>
                <c:pt idx="2314">
                  <c:v>316810</c:v>
                </c:pt>
                <c:pt idx="2315">
                  <c:v>309520</c:v>
                </c:pt>
                <c:pt idx="2316">
                  <c:v>309930</c:v>
                </c:pt>
                <c:pt idx="2317">
                  <c:v>313510</c:v>
                </c:pt>
                <c:pt idx="2318">
                  <c:v>313070</c:v>
                </c:pt>
                <c:pt idx="2319">
                  <c:v>313230</c:v>
                </c:pt>
                <c:pt idx="2320">
                  <c:v>312900</c:v>
                </c:pt>
                <c:pt idx="2321">
                  <c:v>313760</c:v>
                </c:pt>
                <c:pt idx="2322">
                  <c:v>315480</c:v>
                </c:pt>
                <c:pt idx="2323">
                  <c:v>315440</c:v>
                </c:pt>
                <c:pt idx="2324">
                  <c:v>316440</c:v>
                </c:pt>
                <c:pt idx="2325">
                  <c:v>315820</c:v>
                </c:pt>
                <c:pt idx="2326">
                  <c:v>310300</c:v>
                </c:pt>
                <c:pt idx="2327">
                  <c:v>310040</c:v>
                </c:pt>
                <c:pt idx="2328">
                  <c:v>314830</c:v>
                </c:pt>
                <c:pt idx="2329">
                  <c:v>314420</c:v>
                </c:pt>
                <c:pt idx="2330">
                  <c:v>314540</c:v>
                </c:pt>
                <c:pt idx="2331">
                  <c:v>314290</c:v>
                </c:pt>
                <c:pt idx="2332">
                  <c:v>315170</c:v>
                </c:pt>
                <c:pt idx="2333">
                  <c:v>317080</c:v>
                </c:pt>
                <c:pt idx="2334">
                  <c:v>316960</c:v>
                </c:pt>
                <c:pt idx="2335">
                  <c:v>318110</c:v>
                </c:pt>
                <c:pt idx="2336">
                  <c:v>317380</c:v>
                </c:pt>
                <c:pt idx="2337">
                  <c:v>315900</c:v>
                </c:pt>
                <c:pt idx="2338">
                  <c:v>315830</c:v>
                </c:pt>
                <c:pt idx="2339">
                  <c:v>316090</c:v>
                </c:pt>
                <c:pt idx="2340">
                  <c:v>317200</c:v>
                </c:pt>
                <c:pt idx="2341">
                  <c:v>317270</c:v>
                </c:pt>
                <c:pt idx="2342">
                  <c:v>317140</c:v>
                </c:pt>
                <c:pt idx="2343">
                  <c:v>317440</c:v>
                </c:pt>
                <c:pt idx="2344">
                  <c:v>318020</c:v>
                </c:pt>
                <c:pt idx="2345">
                  <c:v>318040</c:v>
                </c:pt>
                <c:pt idx="2346">
                  <c:v>318450</c:v>
                </c:pt>
                <c:pt idx="2347">
                  <c:v>318160</c:v>
                </c:pt>
                <c:pt idx="2348">
                  <c:v>315110</c:v>
                </c:pt>
                <c:pt idx="2349">
                  <c:v>314930</c:v>
                </c:pt>
                <c:pt idx="2350">
                  <c:v>315360</c:v>
                </c:pt>
                <c:pt idx="2351">
                  <c:v>317210</c:v>
                </c:pt>
                <c:pt idx="2352">
                  <c:v>317040</c:v>
                </c:pt>
                <c:pt idx="2353">
                  <c:v>316880</c:v>
                </c:pt>
                <c:pt idx="2354">
                  <c:v>317360</c:v>
                </c:pt>
                <c:pt idx="2355">
                  <c:v>318190</c:v>
                </c:pt>
                <c:pt idx="2356">
                  <c:v>318160</c:v>
                </c:pt>
                <c:pt idx="2357">
                  <c:v>318680</c:v>
                </c:pt>
                <c:pt idx="2358">
                  <c:v>318390</c:v>
                </c:pt>
                <c:pt idx="2359">
                  <c:v>315410</c:v>
                </c:pt>
                <c:pt idx="2360">
                  <c:v>315360</c:v>
                </c:pt>
                <c:pt idx="2361">
                  <c:v>315550</c:v>
                </c:pt>
                <c:pt idx="2362">
                  <c:v>316210</c:v>
                </c:pt>
                <c:pt idx="2363">
                  <c:v>316030</c:v>
                </c:pt>
                <c:pt idx="2364">
                  <c:v>316090</c:v>
                </c:pt>
                <c:pt idx="2365">
                  <c:v>316210</c:v>
                </c:pt>
                <c:pt idx="2366">
                  <c:v>316540</c:v>
                </c:pt>
                <c:pt idx="2367">
                  <c:v>316530</c:v>
                </c:pt>
                <c:pt idx="2368">
                  <c:v>316770</c:v>
                </c:pt>
                <c:pt idx="2369">
                  <c:v>316580</c:v>
                </c:pt>
                <c:pt idx="2370">
                  <c:v>314840</c:v>
                </c:pt>
                <c:pt idx="2371">
                  <c:v>314790</c:v>
                </c:pt>
                <c:pt idx="2372">
                  <c:v>315030</c:v>
                </c:pt>
                <c:pt idx="2373">
                  <c:v>316170</c:v>
                </c:pt>
                <c:pt idx="2374">
                  <c:v>316080</c:v>
                </c:pt>
                <c:pt idx="2375">
                  <c:v>316090</c:v>
                </c:pt>
                <c:pt idx="2376">
                  <c:v>316230</c:v>
                </c:pt>
                <c:pt idx="2377">
                  <c:v>316800</c:v>
                </c:pt>
                <c:pt idx="2378">
                  <c:v>316770</c:v>
                </c:pt>
                <c:pt idx="2379">
                  <c:v>317070</c:v>
                </c:pt>
                <c:pt idx="2380">
                  <c:v>316870</c:v>
                </c:pt>
                <c:pt idx="2381">
                  <c:v>316420</c:v>
                </c:pt>
                <c:pt idx="2382">
                  <c:v>316260</c:v>
                </c:pt>
                <c:pt idx="2383">
                  <c:v>316570</c:v>
                </c:pt>
                <c:pt idx="2384">
                  <c:v>318030</c:v>
                </c:pt>
                <c:pt idx="2385">
                  <c:v>317830</c:v>
                </c:pt>
                <c:pt idx="2386">
                  <c:v>317870</c:v>
                </c:pt>
                <c:pt idx="2387">
                  <c:v>317750</c:v>
                </c:pt>
                <c:pt idx="2388">
                  <c:v>318760</c:v>
                </c:pt>
                <c:pt idx="2389">
                  <c:v>318760</c:v>
                </c:pt>
                <c:pt idx="2390">
                  <c:v>319170</c:v>
                </c:pt>
                <c:pt idx="2391">
                  <c:v>318910</c:v>
                </c:pt>
                <c:pt idx="2392">
                  <c:v>320140</c:v>
                </c:pt>
                <c:pt idx="2393">
                  <c:v>320160</c:v>
                </c:pt>
                <c:pt idx="2394">
                  <c:v>320110</c:v>
                </c:pt>
                <c:pt idx="2395">
                  <c:v>320120</c:v>
                </c:pt>
                <c:pt idx="2396">
                  <c:v>320150</c:v>
                </c:pt>
                <c:pt idx="2397">
                  <c:v>320180</c:v>
                </c:pt>
                <c:pt idx="2398">
                  <c:v>320240</c:v>
                </c:pt>
                <c:pt idx="2399">
                  <c:v>320140</c:v>
                </c:pt>
                <c:pt idx="2400">
                  <c:v>320190</c:v>
                </c:pt>
                <c:pt idx="2401">
                  <c:v>320180</c:v>
                </c:pt>
                <c:pt idx="2402">
                  <c:v>320180</c:v>
                </c:pt>
                <c:pt idx="2403">
                  <c:v>320030</c:v>
                </c:pt>
                <c:pt idx="2404">
                  <c:v>320090</c:v>
                </c:pt>
                <c:pt idx="2405">
                  <c:v>320080</c:v>
                </c:pt>
                <c:pt idx="2406">
                  <c:v>320100</c:v>
                </c:pt>
                <c:pt idx="2407">
                  <c:v>320080</c:v>
                </c:pt>
                <c:pt idx="2408">
                  <c:v>320110</c:v>
                </c:pt>
                <c:pt idx="2409">
                  <c:v>320130</c:v>
                </c:pt>
                <c:pt idx="2410">
                  <c:v>320110</c:v>
                </c:pt>
                <c:pt idx="2411">
                  <c:v>320120</c:v>
                </c:pt>
                <c:pt idx="2412">
                  <c:v>320080</c:v>
                </c:pt>
                <c:pt idx="2413">
                  <c:v>320180</c:v>
                </c:pt>
                <c:pt idx="2414">
                  <c:v>322270</c:v>
                </c:pt>
                <c:pt idx="2415">
                  <c:v>322280</c:v>
                </c:pt>
                <c:pt idx="2416">
                  <c:v>322270</c:v>
                </c:pt>
                <c:pt idx="2417">
                  <c:v>322370</c:v>
                </c:pt>
                <c:pt idx="2418">
                  <c:v>322380</c:v>
                </c:pt>
                <c:pt idx="2419">
                  <c:v>322380</c:v>
                </c:pt>
                <c:pt idx="2420">
                  <c:v>322400</c:v>
                </c:pt>
                <c:pt idx="2421">
                  <c:v>322380</c:v>
                </c:pt>
                <c:pt idx="2422">
                  <c:v>322430</c:v>
                </c:pt>
                <c:pt idx="2423">
                  <c:v>322420</c:v>
                </c:pt>
                <c:pt idx="2424">
                  <c:v>322440</c:v>
                </c:pt>
                <c:pt idx="2425">
                  <c:v>320930</c:v>
                </c:pt>
                <c:pt idx="2426">
                  <c:v>320790</c:v>
                </c:pt>
                <c:pt idx="2427">
                  <c:v>320840</c:v>
                </c:pt>
                <c:pt idx="2428">
                  <c:v>320810</c:v>
                </c:pt>
                <c:pt idx="2429">
                  <c:v>320850</c:v>
                </c:pt>
                <c:pt idx="2430">
                  <c:v>320860</c:v>
                </c:pt>
                <c:pt idx="2431">
                  <c:v>320870</c:v>
                </c:pt>
                <c:pt idx="2432">
                  <c:v>320930</c:v>
                </c:pt>
                <c:pt idx="2433">
                  <c:v>320900</c:v>
                </c:pt>
                <c:pt idx="2434">
                  <c:v>320930</c:v>
                </c:pt>
                <c:pt idx="2435">
                  <c:v>320980</c:v>
                </c:pt>
                <c:pt idx="2436">
                  <c:v>311160</c:v>
                </c:pt>
                <c:pt idx="2437">
                  <c:v>312230</c:v>
                </c:pt>
                <c:pt idx="2438">
                  <c:v>315950</c:v>
                </c:pt>
                <c:pt idx="2439">
                  <c:v>316640</c:v>
                </c:pt>
                <c:pt idx="2440">
                  <c:v>316890</c:v>
                </c:pt>
                <c:pt idx="2441">
                  <c:v>316450</c:v>
                </c:pt>
                <c:pt idx="2442">
                  <c:v>317680</c:v>
                </c:pt>
                <c:pt idx="2443">
                  <c:v>320030</c:v>
                </c:pt>
                <c:pt idx="2444">
                  <c:v>319960</c:v>
                </c:pt>
                <c:pt idx="2445">
                  <c:v>321420</c:v>
                </c:pt>
                <c:pt idx="2446">
                  <c:v>320470</c:v>
                </c:pt>
                <c:pt idx="2447">
                  <c:v>311200</c:v>
                </c:pt>
                <c:pt idx="2448">
                  <c:v>311760</c:v>
                </c:pt>
                <c:pt idx="2449">
                  <c:v>315110</c:v>
                </c:pt>
                <c:pt idx="2450">
                  <c:v>315780</c:v>
                </c:pt>
                <c:pt idx="2451">
                  <c:v>315960</c:v>
                </c:pt>
                <c:pt idx="2452">
                  <c:v>315590</c:v>
                </c:pt>
                <c:pt idx="2453">
                  <c:v>316640</c:v>
                </c:pt>
                <c:pt idx="2454">
                  <c:v>318750</c:v>
                </c:pt>
                <c:pt idx="2455">
                  <c:v>318690</c:v>
                </c:pt>
                <c:pt idx="2456">
                  <c:v>320070</c:v>
                </c:pt>
                <c:pt idx="2457">
                  <c:v>319190</c:v>
                </c:pt>
                <c:pt idx="2458">
                  <c:v>312070</c:v>
                </c:pt>
                <c:pt idx="2459">
                  <c:v>311730</c:v>
                </c:pt>
                <c:pt idx="2460">
                  <c:v>316580</c:v>
                </c:pt>
                <c:pt idx="2461">
                  <c:v>317280</c:v>
                </c:pt>
                <c:pt idx="2462">
                  <c:v>317510</c:v>
                </c:pt>
                <c:pt idx="2463">
                  <c:v>317080</c:v>
                </c:pt>
                <c:pt idx="2464">
                  <c:v>318350</c:v>
                </c:pt>
                <c:pt idx="2465">
                  <c:v>320740</c:v>
                </c:pt>
                <c:pt idx="2466">
                  <c:v>320590</c:v>
                </c:pt>
                <c:pt idx="2467">
                  <c:v>322150</c:v>
                </c:pt>
                <c:pt idx="2468">
                  <c:v>321190</c:v>
                </c:pt>
                <c:pt idx="2469">
                  <c:v>317030</c:v>
                </c:pt>
                <c:pt idx="2470">
                  <c:v>316890</c:v>
                </c:pt>
                <c:pt idx="2471">
                  <c:v>317160</c:v>
                </c:pt>
                <c:pt idx="2472">
                  <c:v>318310</c:v>
                </c:pt>
                <c:pt idx="2473">
                  <c:v>318350</c:v>
                </c:pt>
                <c:pt idx="2474">
                  <c:v>318250</c:v>
                </c:pt>
                <c:pt idx="2475">
                  <c:v>318600</c:v>
                </c:pt>
                <c:pt idx="2476">
                  <c:v>319160</c:v>
                </c:pt>
                <c:pt idx="2477">
                  <c:v>319120</c:v>
                </c:pt>
                <c:pt idx="2478">
                  <c:v>319470</c:v>
                </c:pt>
                <c:pt idx="2479">
                  <c:v>319280</c:v>
                </c:pt>
                <c:pt idx="2480">
                  <c:v>318000</c:v>
                </c:pt>
                <c:pt idx="2481">
                  <c:v>317830</c:v>
                </c:pt>
                <c:pt idx="2482">
                  <c:v>318370</c:v>
                </c:pt>
                <c:pt idx="2483">
                  <c:v>320130</c:v>
                </c:pt>
                <c:pt idx="2484">
                  <c:v>320560</c:v>
                </c:pt>
                <c:pt idx="2485">
                  <c:v>320360</c:v>
                </c:pt>
                <c:pt idx="2486">
                  <c:v>320980</c:v>
                </c:pt>
                <c:pt idx="2487">
                  <c:v>322070</c:v>
                </c:pt>
                <c:pt idx="2488">
                  <c:v>322010</c:v>
                </c:pt>
                <c:pt idx="2489">
                  <c:v>322760</c:v>
                </c:pt>
                <c:pt idx="2490">
                  <c:v>322270</c:v>
                </c:pt>
                <c:pt idx="2491">
                  <c:v>318470</c:v>
                </c:pt>
                <c:pt idx="2492">
                  <c:v>318470</c:v>
                </c:pt>
                <c:pt idx="2493">
                  <c:v>318620</c:v>
                </c:pt>
                <c:pt idx="2494">
                  <c:v>319330</c:v>
                </c:pt>
                <c:pt idx="2495">
                  <c:v>319420</c:v>
                </c:pt>
                <c:pt idx="2496">
                  <c:v>319400</c:v>
                </c:pt>
                <c:pt idx="2497">
                  <c:v>319550</c:v>
                </c:pt>
                <c:pt idx="2498">
                  <c:v>319980</c:v>
                </c:pt>
                <c:pt idx="2499">
                  <c:v>320010</c:v>
                </c:pt>
                <c:pt idx="2500">
                  <c:v>320270</c:v>
                </c:pt>
                <c:pt idx="2501">
                  <c:v>320110</c:v>
                </c:pt>
                <c:pt idx="2502">
                  <c:v>317860</c:v>
                </c:pt>
                <c:pt idx="2503">
                  <c:v>317760</c:v>
                </c:pt>
                <c:pt idx="2504">
                  <c:v>317970</c:v>
                </c:pt>
                <c:pt idx="2505">
                  <c:v>319100</c:v>
                </c:pt>
                <c:pt idx="2506">
                  <c:v>319340</c:v>
                </c:pt>
                <c:pt idx="2507">
                  <c:v>319370</c:v>
                </c:pt>
                <c:pt idx="2508">
                  <c:v>319610</c:v>
                </c:pt>
                <c:pt idx="2509">
                  <c:v>320320</c:v>
                </c:pt>
                <c:pt idx="2510">
                  <c:v>320290</c:v>
                </c:pt>
                <c:pt idx="2511">
                  <c:v>320740</c:v>
                </c:pt>
                <c:pt idx="2512">
                  <c:v>320500</c:v>
                </c:pt>
                <c:pt idx="2513">
                  <c:v>319640</c:v>
                </c:pt>
                <c:pt idx="2514">
                  <c:v>319520</c:v>
                </c:pt>
                <c:pt idx="2515">
                  <c:v>319930</c:v>
                </c:pt>
                <c:pt idx="2516">
                  <c:v>321260</c:v>
                </c:pt>
                <c:pt idx="2517">
                  <c:v>321500</c:v>
                </c:pt>
                <c:pt idx="2518">
                  <c:v>321640</c:v>
                </c:pt>
                <c:pt idx="2519">
                  <c:v>321450</c:v>
                </c:pt>
                <c:pt idx="2520">
                  <c:v>322750</c:v>
                </c:pt>
                <c:pt idx="2521">
                  <c:v>322700</c:v>
                </c:pt>
                <c:pt idx="2522">
                  <c:v>323280</c:v>
                </c:pt>
                <c:pt idx="2523">
                  <c:v>323010</c:v>
                </c:pt>
                <c:pt idx="2524">
                  <c:v>324440</c:v>
                </c:pt>
                <c:pt idx="2525">
                  <c:v>324410</c:v>
                </c:pt>
                <c:pt idx="2526">
                  <c:v>324410</c:v>
                </c:pt>
                <c:pt idx="2527">
                  <c:v>324500</c:v>
                </c:pt>
                <c:pt idx="2528">
                  <c:v>324440</c:v>
                </c:pt>
                <c:pt idx="2529">
                  <c:v>324450</c:v>
                </c:pt>
                <c:pt idx="2530">
                  <c:v>324410</c:v>
                </c:pt>
                <c:pt idx="2531">
                  <c:v>324440</c:v>
                </c:pt>
                <c:pt idx="2532">
                  <c:v>324510</c:v>
                </c:pt>
                <c:pt idx="2533">
                  <c:v>324520</c:v>
                </c:pt>
                <c:pt idx="2534">
                  <c:v>324480</c:v>
                </c:pt>
                <c:pt idx="2535">
                  <c:v>324330</c:v>
                </c:pt>
                <c:pt idx="2536">
                  <c:v>324360</c:v>
                </c:pt>
                <c:pt idx="2537">
                  <c:v>324300</c:v>
                </c:pt>
                <c:pt idx="2538">
                  <c:v>324360</c:v>
                </c:pt>
                <c:pt idx="2539">
                  <c:v>324330</c:v>
                </c:pt>
                <c:pt idx="2540">
                  <c:v>324370</c:v>
                </c:pt>
                <c:pt idx="2541">
                  <c:v>324430</c:v>
                </c:pt>
                <c:pt idx="2542">
                  <c:v>324450</c:v>
                </c:pt>
                <c:pt idx="2543">
                  <c:v>324390</c:v>
                </c:pt>
                <c:pt idx="2544">
                  <c:v>324400</c:v>
                </c:pt>
                <c:pt idx="2545">
                  <c:v>324420</c:v>
                </c:pt>
                <c:pt idx="2546">
                  <c:v>327080</c:v>
                </c:pt>
                <c:pt idx="2547">
                  <c:v>327000</c:v>
                </c:pt>
                <c:pt idx="2548">
                  <c:v>327050</c:v>
                </c:pt>
                <c:pt idx="2549">
                  <c:v>327170</c:v>
                </c:pt>
                <c:pt idx="2550">
                  <c:v>327140</c:v>
                </c:pt>
                <c:pt idx="2551">
                  <c:v>327100</c:v>
                </c:pt>
                <c:pt idx="2552">
                  <c:v>327210</c:v>
                </c:pt>
                <c:pt idx="2553">
                  <c:v>327190</c:v>
                </c:pt>
                <c:pt idx="2554">
                  <c:v>327310</c:v>
                </c:pt>
                <c:pt idx="2555">
                  <c:v>327190</c:v>
                </c:pt>
                <c:pt idx="2556">
                  <c:v>327190</c:v>
                </c:pt>
                <c:pt idx="2557">
                  <c:v>325280</c:v>
                </c:pt>
                <c:pt idx="2558">
                  <c:v>325310</c:v>
                </c:pt>
                <c:pt idx="2559">
                  <c:v>325210</c:v>
                </c:pt>
                <c:pt idx="2560">
                  <c:v>325320</c:v>
                </c:pt>
                <c:pt idx="2561">
                  <c:v>325380</c:v>
                </c:pt>
                <c:pt idx="2562">
                  <c:v>325290</c:v>
                </c:pt>
                <c:pt idx="2563">
                  <c:v>325300</c:v>
                </c:pt>
                <c:pt idx="2564">
                  <c:v>325240</c:v>
                </c:pt>
                <c:pt idx="2565">
                  <c:v>325340</c:v>
                </c:pt>
                <c:pt idx="2566">
                  <c:v>325450</c:v>
                </c:pt>
                <c:pt idx="2567">
                  <c:v>325350</c:v>
                </c:pt>
                <c:pt idx="2568">
                  <c:v>307350</c:v>
                </c:pt>
                <c:pt idx="2569">
                  <c:v>308960</c:v>
                </c:pt>
                <c:pt idx="2570">
                  <c:v>314420</c:v>
                </c:pt>
                <c:pt idx="2571">
                  <c:v>316340</c:v>
                </c:pt>
                <c:pt idx="2572">
                  <c:v>315800</c:v>
                </c:pt>
                <c:pt idx="2573">
                  <c:v>315230</c:v>
                </c:pt>
                <c:pt idx="2574">
                  <c:v>316970</c:v>
                </c:pt>
                <c:pt idx="2575">
                  <c:v>320440</c:v>
                </c:pt>
                <c:pt idx="2576">
                  <c:v>320370</c:v>
                </c:pt>
                <c:pt idx="2577">
                  <c:v>322500</c:v>
                </c:pt>
                <c:pt idx="2578">
                  <c:v>321150</c:v>
                </c:pt>
                <c:pt idx="2579">
                  <c:v>307350</c:v>
                </c:pt>
                <c:pt idx="2580">
                  <c:v>308380</c:v>
                </c:pt>
                <c:pt idx="2581">
                  <c:v>313300</c:v>
                </c:pt>
                <c:pt idx="2582">
                  <c:v>315080</c:v>
                </c:pt>
                <c:pt idx="2583">
                  <c:v>314660</c:v>
                </c:pt>
                <c:pt idx="2584">
                  <c:v>314030</c:v>
                </c:pt>
                <c:pt idx="2585">
                  <c:v>315650</c:v>
                </c:pt>
                <c:pt idx="2586">
                  <c:v>318770</c:v>
                </c:pt>
                <c:pt idx="2587">
                  <c:v>318730</c:v>
                </c:pt>
                <c:pt idx="2588">
                  <c:v>320710</c:v>
                </c:pt>
                <c:pt idx="2589">
                  <c:v>319460</c:v>
                </c:pt>
                <c:pt idx="2590">
                  <c:v>308690</c:v>
                </c:pt>
                <c:pt idx="2591">
                  <c:v>308090</c:v>
                </c:pt>
                <c:pt idx="2592">
                  <c:v>315160</c:v>
                </c:pt>
                <c:pt idx="2593">
                  <c:v>317120</c:v>
                </c:pt>
                <c:pt idx="2594">
                  <c:v>316600</c:v>
                </c:pt>
                <c:pt idx="2595">
                  <c:v>316000</c:v>
                </c:pt>
                <c:pt idx="2596">
                  <c:v>317820</c:v>
                </c:pt>
                <c:pt idx="2597">
                  <c:v>321250</c:v>
                </c:pt>
                <c:pt idx="2598">
                  <c:v>321220</c:v>
                </c:pt>
                <c:pt idx="2599">
                  <c:v>323420</c:v>
                </c:pt>
                <c:pt idx="2600">
                  <c:v>322050</c:v>
                </c:pt>
                <c:pt idx="2601">
                  <c:v>315650</c:v>
                </c:pt>
                <c:pt idx="2602">
                  <c:v>315460</c:v>
                </c:pt>
                <c:pt idx="2603">
                  <c:v>315910</c:v>
                </c:pt>
                <c:pt idx="2604">
                  <c:v>317720</c:v>
                </c:pt>
                <c:pt idx="2605">
                  <c:v>317670</c:v>
                </c:pt>
                <c:pt idx="2606">
                  <c:v>317450</c:v>
                </c:pt>
                <c:pt idx="2607">
                  <c:v>317890</c:v>
                </c:pt>
                <c:pt idx="2608">
                  <c:v>318780</c:v>
                </c:pt>
                <c:pt idx="2609">
                  <c:v>318800</c:v>
                </c:pt>
                <c:pt idx="2610">
                  <c:v>319280</c:v>
                </c:pt>
                <c:pt idx="2611">
                  <c:v>318940</c:v>
                </c:pt>
                <c:pt idx="2612">
                  <c:v>318390</c:v>
                </c:pt>
                <c:pt idx="2613">
                  <c:v>318130</c:v>
                </c:pt>
                <c:pt idx="2614">
                  <c:v>318700</c:v>
                </c:pt>
                <c:pt idx="2615">
                  <c:v>320450</c:v>
                </c:pt>
                <c:pt idx="2616">
                  <c:v>320880</c:v>
                </c:pt>
                <c:pt idx="2617">
                  <c:v>320700</c:v>
                </c:pt>
                <c:pt idx="2618">
                  <c:v>321240</c:v>
                </c:pt>
                <c:pt idx="2619">
                  <c:v>322330</c:v>
                </c:pt>
                <c:pt idx="2620">
                  <c:v>322360</c:v>
                </c:pt>
                <c:pt idx="2621">
                  <c:v>323100</c:v>
                </c:pt>
                <c:pt idx="2622">
                  <c:v>322640</c:v>
                </c:pt>
                <c:pt idx="2623">
                  <c:v>317720</c:v>
                </c:pt>
                <c:pt idx="2624">
                  <c:v>317590</c:v>
                </c:pt>
                <c:pt idx="2625">
                  <c:v>317830</c:v>
                </c:pt>
                <c:pt idx="2626">
                  <c:v>318820</c:v>
                </c:pt>
                <c:pt idx="2627">
                  <c:v>319080</c:v>
                </c:pt>
                <c:pt idx="2628">
                  <c:v>318990</c:v>
                </c:pt>
                <c:pt idx="2629">
                  <c:v>319230</c:v>
                </c:pt>
                <c:pt idx="2630">
                  <c:v>319890</c:v>
                </c:pt>
                <c:pt idx="2631">
                  <c:v>319880</c:v>
                </c:pt>
                <c:pt idx="2632">
                  <c:v>320220</c:v>
                </c:pt>
                <c:pt idx="2633">
                  <c:v>320000</c:v>
                </c:pt>
                <c:pt idx="2634">
                  <c:v>316740</c:v>
                </c:pt>
                <c:pt idx="2635">
                  <c:v>316540</c:v>
                </c:pt>
                <c:pt idx="2636">
                  <c:v>317000</c:v>
                </c:pt>
                <c:pt idx="2637">
                  <c:v>318610</c:v>
                </c:pt>
                <c:pt idx="2638">
                  <c:v>319160</c:v>
                </c:pt>
                <c:pt idx="2639">
                  <c:v>318990</c:v>
                </c:pt>
                <c:pt idx="2640">
                  <c:v>319280</c:v>
                </c:pt>
                <c:pt idx="2641">
                  <c:v>320320</c:v>
                </c:pt>
                <c:pt idx="2642">
                  <c:v>320260</c:v>
                </c:pt>
                <c:pt idx="2643">
                  <c:v>320900</c:v>
                </c:pt>
                <c:pt idx="2644">
                  <c:v>320520</c:v>
                </c:pt>
                <c:pt idx="2645">
                  <c:v>319050</c:v>
                </c:pt>
                <c:pt idx="2646">
                  <c:v>318850</c:v>
                </c:pt>
                <c:pt idx="2647">
                  <c:v>319420</c:v>
                </c:pt>
                <c:pt idx="2648">
                  <c:v>321370</c:v>
                </c:pt>
                <c:pt idx="2649">
                  <c:v>322110</c:v>
                </c:pt>
                <c:pt idx="2650">
                  <c:v>321930</c:v>
                </c:pt>
                <c:pt idx="2651">
                  <c:v>321730</c:v>
                </c:pt>
                <c:pt idx="2652">
                  <c:v>323630</c:v>
                </c:pt>
                <c:pt idx="2653">
                  <c:v>323620</c:v>
                </c:pt>
                <c:pt idx="2654">
                  <c:v>324330</c:v>
                </c:pt>
                <c:pt idx="2655">
                  <c:v>323830</c:v>
                </c:pt>
                <c:pt idx="2656">
                  <c:v>325850</c:v>
                </c:pt>
                <c:pt idx="2657">
                  <c:v>325900</c:v>
                </c:pt>
                <c:pt idx="2658">
                  <c:v>325870</c:v>
                </c:pt>
                <c:pt idx="2659">
                  <c:v>325880</c:v>
                </c:pt>
                <c:pt idx="2660">
                  <c:v>326000</c:v>
                </c:pt>
                <c:pt idx="2661">
                  <c:v>325950</c:v>
                </c:pt>
                <c:pt idx="2662">
                  <c:v>325900</c:v>
                </c:pt>
                <c:pt idx="2663">
                  <c:v>325920</c:v>
                </c:pt>
                <c:pt idx="2664">
                  <c:v>326030</c:v>
                </c:pt>
                <c:pt idx="2665">
                  <c:v>325880</c:v>
                </c:pt>
                <c:pt idx="2666">
                  <c:v>325850</c:v>
                </c:pt>
                <c:pt idx="2667">
                  <c:v>325680</c:v>
                </c:pt>
                <c:pt idx="2668">
                  <c:v>325690</c:v>
                </c:pt>
                <c:pt idx="2669">
                  <c:v>325710</c:v>
                </c:pt>
                <c:pt idx="2670">
                  <c:v>325680</c:v>
                </c:pt>
                <c:pt idx="2671">
                  <c:v>325810</c:v>
                </c:pt>
                <c:pt idx="2672">
                  <c:v>325770</c:v>
                </c:pt>
                <c:pt idx="2673">
                  <c:v>325770</c:v>
                </c:pt>
                <c:pt idx="2674">
                  <c:v>325750</c:v>
                </c:pt>
                <c:pt idx="2675">
                  <c:v>325830</c:v>
                </c:pt>
                <c:pt idx="2676">
                  <c:v>325840</c:v>
                </c:pt>
                <c:pt idx="2677">
                  <c:v>325830</c:v>
                </c:pt>
                <c:pt idx="2678">
                  <c:v>329440</c:v>
                </c:pt>
                <c:pt idx="2679">
                  <c:v>329370</c:v>
                </c:pt>
                <c:pt idx="2680">
                  <c:v>329440</c:v>
                </c:pt>
                <c:pt idx="2681">
                  <c:v>329510</c:v>
                </c:pt>
                <c:pt idx="2682">
                  <c:v>329610</c:v>
                </c:pt>
                <c:pt idx="2683">
                  <c:v>329660</c:v>
                </c:pt>
                <c:pt idx="2684">
                  <c:v>329550</c:v>
                </c:pt>
                <c:pt idx="2685">
                  <c:v>329600</c:v>
                </c:pt>
                <c:pt idx="2686">
                  <c:v>329680</c:v>
                </c:pt>
                <c:pt idx="2687">
                  <c:v>329690</c:v>
                </c:pt>
                <c:pt idx="2688">
                  <c:v>329680</c:v>
                </c:pt>
                <c:pt idx="2689">
                  <c:v>326970</c:v>
                </c:pt>
                <c:pt idx="2690">
                  <c:v>326930</c:v>
                </c:pt>
                <c:pt idx="2691">
                  <c:v>326980</c:v>
                </c:pt>
                <c:pt idx="2692">
                  <c:v>327150</c:v>
                </c:pt>
                <c:pt idx="2693">
                  <c:v>327010</c:v>
                </c:pt>
                <c:pt idx="2694">
                  <c:v>327050</c:v>
                </c:pt>
                <c:pt idx="2695">
                  <c:v>327070</c:v>
                </c:pt>
                <c:pt idx="2696">
                  <c:v>327110</c:v>
                </c:pt>
                <c:pt idx="2697">
                  <c:v>327100</c:v>
                </c:pt>
                <c:pt idx="2698">
                  <c:v>327080</c:v>
                </c:pt>
                <c:pt idx="2699">
                  <c:v>327050</c:v>
                </c:pt>
                <c:pt idx="2700">
                  <c:v>312460</c:v>
                </c:pt>
                <c:pt idx="2701">
                  <c:v>313040</c:v>
                </c:pt>
                <c:pt idx="2702">
                  <c:v>315110</c:v>
                </c:pt>
                <c:pt idx="2703">
                  <c:v>315710</c:v>
                </c:pt>
                <c:pt idx="2704">
                  <c:v>315490</c:v>
                </c:pt>
                <c:pt idx="2705">
                  <c:v>315330</c:v>
                </c:pt>
                <c:pt idx="2706">
                  <c:v>315970</c:v>
                </c:pt>
                <c:pt idx="2707">
                  <c:v>317270</c:v>
                </c:pt>
                <c:pt idx="2708">
                  <c:v>317230</c:v>
                </c:pt>
                <c:pt idx="2709">
                  <c:v>317950</c:v>
                </c:pt>
                <c:pt idx="2710">
                  <c:v>317530</c:v>
                </c:pt>
                <c:pt idx="2711">
                  <c:v>312390</c:v>
                </c:pt>
                <c:pt idx="2712">
                  <c:v>312700</c:v>
                </c:pt>
                <c:pt idx="2713">
                  <c:v>314600</c:v>
                </c:pt>
                <c:pt idx="2714">
                  <c:v>315230</c:v>
                </c:pt>
                <c:pt idx="2715">
                  <c:v>314850</c:v>
                </c:pt>
                <c:pt idx="2716">
                  <c:v>314800</c:v>
                </c:pt>
                <c:pt idx="2717">
                  <c:v>315320</c:v>
                </c:pt>
                <c:pt idx="2718">
                  <c:v>316660</c:v>
                </c:pt>
                <c:pt idx="2719">
                  <c:v>316430</c:v>
                </c:pt>
                <c:pt idx="2720">
                  <c:v>317240</c:v>
                </c:pt>
                <c:pt idx="2721">
                  <c:v>316830</c:v>
                </c:pt>
                <c:pt idx="2722">
                  <c:v>313090</c:v>
                </c:pt>
                <c:pt idx="2723">
                  <c:v>312920</c:v>
                </c:pt>
                <c:pt idx="2724">
                  <c:v>315500</c:v>
                </c:pt>
                <c:pt idx="2725">
                  <c:v>316120</c:v>
                </c:pt>
                <c:pt idx="2726">
                  <c:v>315890</c:v>
                </c:pt>
                <c:pt idx="2727">
                  <c:v>315800</c:v>
                </c:pt>
                <c:pt idx="2728">
                  <c:v>316410</c:v>
                </c:pt>
                <c:pt idx="2729">
                  <c:v>317680</c:v>
                </c:pt>
                <c:pt idx="2730">
                  <c:v>317530</c:v>
                </c:pt>
                <c:pt idx="2731">
                  <c:v>318550</c:v>
                </c:pt>
                <c:pt idx="2732">
                  <c:v>317950</c:v>
                </c:pt>
                <c:pt idx="2733">
                  <c:v>315730</c:v>
                </c:pt>
                <c:pt idx="2734">
                  <c:v>315720</c:v>
                </c:pt>
                <c:pt idx="2735">
                  <c:v>315870</c:v>
                </c:pt>
                <c:pt idx="2736">
                  <c:v>316550</c:v>
                </c:pt>
                <c:pt idx="2737">
                  <c:v>316440</c:v>
                </c:pt>
                <c:pt idx="2738">
                  <c:v>316470</c:v>
                </c:pt>
                <c:pt idx="2739">
                  <c:v>316610</c:v>
                </c:pt>
                <c:pt idx="2740">
                  <c:v>316950</c:v>
                </c:pt>
                <c:pt idx="2741">
                  <c:v>316900</c:v>
                </c:pt>
                <c:pt idx="2742">
                  <c:v>317190</c:v>
                </c:pt>
                <c:pt idx="2743">
                  <c:v>317010</c:v>
                </c:pt>
                <c:pt idx="2744">
                  <c:v>316980</c:v>
                </c:pt>
                <c:pt idx="2745">
                  <c:v>316930</c:v>
                </c:pt>
                <c:pt idx="2746">
                  <c:v>317060</c:v>
                </c:pt>
                <c:pt idx="2747">
                  <c:v>317820</c:v>
                </c:pt>
                <c:pt idx="2748">
                  <c:v>317950</c:v>
                </c:pt>
                <c:pt idx="2749">
                  <c:v>317850</c:v>
                </c:pt>
                <c:pt idx="2750">
                  <c:v>318090</c:v>
                </c:pt>
                <c:pt idx="2751">
                  <c:v>318500</c:v>
                </c:pt>
                <c:pt idx="2752">
                  <c:v>318480</c:v>
                </c:pt>
                <c:pt idx="2753">
                  <c:v>318680</c:v>
                </c:pt>
                <c:pt idx="2754">
                  <c:v>318520</c:v>
                </c:pt>
                <c:pt idx="2755">
                  <c:v>316420</c:v>
                </c:pt>
                <c:pt idx="2756">
                  <c:v>316270</c:v>
                </c:pt>
                <c:pt idx="2757">
                  <c:v>316540</c:v>
                </c:pt>
                <c:pt idx="2758">
                  <c:v>317520</c:v>
                </c:pt>
                <c:pt idx="2759">
                  <c:v>317900</c:v>
                </c:pt>
                <c:pt idx="2760">
                  <c:v>317620</c:v>
                </c:pt>
                <c:pt idx="2761">
                  <c:v>318000</c:v>
                </c:pt>
                <c:pt idx="2762">
                  <c:v>318600</c:v>
                </c:pt>
                <c:pt idx="2763">
                  <c:v>318540</c:v>
                </c:pt>
                <c:pt idx="2764">
                  <c:v>318990</c:v>
                </c:pt>
                <c:pt idx="2765">
                  <c:v>318780</c:v>
                </c:pt>
                <c:pt idx="2766">
                  <c:v>316270</c:v>
                </c:pt>
                <c:pt idx="2767">
                  <c:v>316090</c:v>
                </c:pt>
                <c:pt idx="2768">
                  <c:v>316380</c:v>
                </c:pt>
                <c:pt idx="2769">
                  <c:v>316900</c:v>
                </c:pt>
                <c:pt idx="2770">
                  <c:v>317160</c:v>
                </c:pt>
                <c:pt idx="2771">
                  <c:v>316980</c:v>
                </c:pt>
                <c:pt idx="2772">
                  <c:v>317210</c:v>
                </c:pt>
                <c:pt idx="2773">
                  <c:v>317550</c:v>
                </c:pt>
                <c:pt idx="2774">
                  <c:v>317630</c:v>
                </c:pt>
                <c:pt idx="2775">
                  <c:v>317840</c:v>
                </c:pt>
                <c:pt idx="2776">
                  <c:v>317640</c:v>
                </c:pt>
                <c:pt idx="2777">
                  <c:v>317340</c:v>
                </c:pt>
                <c:pt idx="2778">
                  <c:v>317280</c:v>
                </c:pt>
                <c:pt idx="2779">
                  <c:v>317560</c:v>
                </c:pt>
                <c:pt idx="2780">
                  <c:v>318260</c:v>
                </c:pt>
                <c:pt idx="2781">
                  <c:v>318540</c:v>
                </c:pt>
                <c:pt idx="2782">
                  <c:v>318380</c:v>
                </c:pt>
                <c:pt idx="2783">
                  <c:v>318340</c:v>
                </c:pt>
                <c:pt idx="2784">
                  <c:v>319000</c:v>
                </c:pt>
                <c:pt idx="2785">
                  <c:v>319020</c:v>
                </c:pt>
                <c:pt idx="2786">
                  <c:v>319230</c:v>
                </c:pt>
                <c:pt idx="2787">
                  <c:v>319160</c:v>
                </c:pt>
                <c:pt idx="2788">
                  <c:v>320110</c:v>
                </c:pt>
                <c:pt idx="2789">
                  <c:v>320040</c:v>
                </c:pt>
                <c:pt idx="2790">
                  <c:v>320020</c:v>
                </c:pt>
                <c:pt idx="2791">
                  <c:v>320040</c:v>
                </c:pt>
                <c:pt idx="2792">
                  <c:v>320140</c:v>
                </c:pt>
                <c:pt idx="2793">
                  <c:v>320090</c:v>
                </c:pt>
                <c:pt idx="2794">
                  <c:v>320070</c:v>
                </c:pt>
                <c:pt idx="2795">
                  <c:v>319920</c:v>
                </c:pt>
                <c:pt idx="2796">
                  <c:v>320100</c:v>
                </c:pt>
                <c:pt idx="2797">
                  <c:v>320040</c:v>
                </c:pt>
                <c:pt idx="2798">
                  <c:v>320030</c:v>
                </c:pt>
                <c:pt idx="2799">
                  <c:v>319930</c:v>
                </c:pt>
                <c:pt idx="2800">
                  <c:v>319920</c:v>
                </c:pt>
                <c:pt idx="2801">
                  <c:v>319970</c:v>
                </c:pt>
                <c:pt idx="2802">
                  <c:v>319990</c:v>
                </c:pt>
                <c:pt idx="2803">
                  <c:v>320040</c:v>
                </c:pt>
                <c:pt idx="2804">
                  <c:v>320080</c:v>
                </c:pt>
                <c:pt idx="2805">
                  <c:v>319950</c:v>
                </c:pt>
                <c:pt idx="2806">
                  <c:v>320040</c:v>
                </c:pt>
                <c:pt idx="2807">
                  <c:v>320120</c:v>
                </c:pt>
                <c:pt idx="2808">
                  <c:v>319950</c:v>
                </c:pt>
                <c:pt idx="2809">
                  <c:v>320060</c:v>
                </c:pt>
                <c:pt idx="2810">
                  <c:v>321530</c:v>
                </c:pt>
                <c:pt idx="2811">
                  <c:v>321570</c:v>
                </c:pt>
                <c:pt idx="2812">
                  <c:v>321550</c:v>
                </c:pt>
                <c:pt idx="2813">
                  <c:v>321640</c:v>
                </c:pt>
                <c:pt idx="2814">
                  <c:v>321640</c:v>
                </c:pt>
                <c:pt idx="2815">
                  <c:v>321630</c:v>
                </c:pt>
                <c:pt idx="2816">
                  <c:v>321650</c:v>
                </c:pt>
                <c:pt idx="2817">
                  <c:v>321610</c:v>
                </c:pt>
                <c:pt idx="2818">
                  <c:v>321600</c:v>
                </c:pt>
                <c:pt idx="2819">
                  <c:v>321660</c:v>
                </c:pt>
                <c:pt idx="2820">
                  <c:v>321660</c:v>
                </c:pt>
                <c:pt idx="2821">
                  <c:v>320510</c:v>
                </c:pt>
                <c:pt idx="2822">
                  <c:v>320420</c:v>
                </c:pt>
                <c:pt idx="2823">
                  <c:v>320530</c:v>
                </c:pt>
                <c:pt idx="2824">
                  <c:v>320460</c:v>
                </c:pt>
                <c:pt idx="2825">
                  <c:v>320580</c:v>
                </c:pt>
                <c:pt idx="2826">
                  <c:v>320570</c:v>
                </c:pt>
                <c:pt idx="2827">
                  <c:v>320570</c:v>
                </c:pt>
                <c:pt idx="2828">
                  <c:v>320660</c:v>
                </c:pt>
                <c:pt idx="2829">
                  <c:v>320550</c:v>
                </c:pt>
                <c:pt idx="2830">
                  <c:v>320560</c:v>
                </c:pt>
                <c:pt idx="2831">
                  <c:v>320560</c:v>
                </c:pt>
                <c:pt idx="2832">
                  <c:v>310230</c:v>
                </c:pt>
                <c:pt idx="2833">
                  <c:v>311240</c:v>
                </c:pt>
                <c:pt idx="2834">
                  <c:v>314510</c:v>
                </c:pt>
                <c:pt idx="2835">
                  <c:v>315690</c:v>
                </c:pt>
                <c:pt idx="2836">
                  <c:v>315200</c:v>
                </c:pt>
                <c:pt idx="2837">
                  <c:v>315360</c:v>
                </c:pt>
                <c:pt idx="2838">
                  <c:v>316100</c:v>
                </c:pt>
                <c:pt idx="2839">
                  <c:v>318140</c:v>
                </c:pt>
                <c:pt idx="2840">
                  <c:v>318180</c:v>
                </c:pt>
                <c:pt idx="2841">
                  <c:v>319530</c:v>
                </c:pt>
                <c:pt idx="2842">
                  <c:v>318620</c:v>
                </c:pt>
                <c:pt idx="2843">
                  <c:v>310110</c:v>
                </c:pt>
                <c:pt idx="2844">
                  <c:v>310700</c:v>
                </c:pt>
                <c:pt idx="2845">
                  <c:v>313750</c:v>
                </c:pt>
                <c:pt idx="2846">
                  <c:v>314830</c:v>
                </c:pt>
                <c:pt idx="2847">
                  <c:v>314310</c:v>
                </c:pt>
                <c:pt idx="2848">
                  <c:v>314530</c:v>
                </c:pt>
                <c:pt idx="2849">
                  <c:v>315180</c:v>
                </c:pt>
                <c:pt idx="2850">
                  <c:v>317030</c:v>
                </c:pt>
                <c:pt idx="2851">
                  <c:v>317070</c:v>
                </c:pt>
                <c:pt idx="2852">
                  <c:v>318260</c:v>
                </c:pt>
                <c:pt idx="2853">
                  <c:v>317480</c:v>
                </c:pt>
                <c:pt idx="2854">
                  <c:v>311190</c:v>
                </c:pt>
                <c:pt idx="2855">
                  <c:v>310820</c:v>
                </c:pt>
                <c:pt idx="2856">
                  <c:v>315150</c:v>
                </c:pt>
                <c:pt idx="2857">
                  <c:v>316260</c:v>
                </c:pt>
                <c:pt idx="2858">
                  <c:v>315720</c:v>
                </c:pt>
                <c:pt idx="2859">
                  <c:v>315990</c:v>
                </c:pt>
                <c:pt idx="2860">
                  <c:v>316790</c:v>
                </c:pt>
                <c:pt idx="2861">
                  <c:v>318840</c:v>
                </c:pt>
                <c:pt idx="2862">
                  <c:v>318750</c:v>
                </c:pt>
                <c:pt idx="2863">
                  <c:v>320090</c:v>
                </c:pt>
                <c:pt idx="2864">
                  <c:v>319280</c:v>
                </c:pt>
                <c:pt idx="2865">
                  <c:v>315600</c:v>
                </c:pt>
                <c:pt idx="2866">
                  <c:v>315430</c:v>
                </c:pt>
                <c:pt idx="2867">
                  <c:v>315640</c:v>
                </c:pt>
                <c:pt idx="2868">
                  <c:v>316840</c:v>
                </c:pt>
                <c:pt idx="2869">
                  <c:v>316670</c:v>
                </c:pt>
                <c:pt idx="2870">
                  <c:v>316750</c:v>
                </c:pt>
                <c:pt idx="2871">
                  <c:v>316940</c:v>
                </c:pt>
                <c:pt idx="2872">
                  <c:v>317430</c:v>
                </c:pt>
                <c:pt idx="2873">
                  <c:v>317430</c:v>
                </c:pt>
                <c:pt idx="2874">
                  <c:v>317760</c:v>
                </c:pt>
                <c:pt idx="2875">
                  <c:v>317610</c:v>
                </c:pt>
                <c:pt idx="2876">
                  <c:v>317490</c:v>
                </c:pt>
                <c:pt idx="2877">
                  <c:v>317300</c:v>
                </c:pt>
                <c:pt idx="2878">
                  <c:v>317640</c:v>
                </c:pt>
                <c:pt idx="2879">
                  <c:v>318740</c:v>
                </c:pt>
                <c:pt idx="2880">
                  <c:v>318950</c:v>
                </c:pt>
                <c:pt idx="2881">
                  <c:v>319030</c:v>
                </c:pt>
                <c:pt idx="2882">
                  <c:v>319280</c:v>
                </c:pt>
                <c:pt idx="2883">
                  <c:v>319940</c:v>
                </c:pt>
                <c:pt idx="2884">
                  <c:v>319950</c:v>
                </c:pt>
                <c:pt idx="2885">
                  <c:v>320350</c:v>
                </c:pt>
                <c:pt idx="2886">
                  <c:v>320080</c:v>
                </c:pt>
                <c:pt idx="2887">
                  <c:v>316540</c:v>
                </c:pt>
                <c:pt idx="2888">
                  <c:v>316300</c:v>
                </c:pt>
                <c:pt idx="2889">
                  <c:v>316840</c:v>
                </c:pt>
                <c:pt idx="2890">
                  <c:v>318470</c:v>
                </c:pt>
                <c:pt idx="2891">
                  <c:v>318880</c:v>
                </c:pt>
                <c:pt idx="2892">
                  <c:v>318760</c:v>
                </c:pt>
                <c:pt idx="2893">
                  <c:v>319070</c:v>
                </c:pt>
                <c:pt idx="2894">
                  <c:v>320090</c:v>
                </c:pt>
                <c:pt idx="2895">
                  <c:v>320100</c:v>
                </c:pt>
                <c:pt idx="2896">
                  <c:v>320710</c:v>
                </c:pt>
                <c:pt idx="2897">
                  <c:v>320320</c:v>
                </c:pt>
                <c:pt idx="2898">
                  <c:v>316950</c:v>
                </c:pt>
                <c:pt idx="2899">
                  <c:v>316840</c:v>
                </c:pt>
                <c:pt idx="2900">
                  <c:v>317020</c:v>
                </c:pt>
                <c:pt idx="2901">
                  <c:v>317690</c:v>
                </c:pt>
                <c:pt idx="2902">
                  <c:v>317850</c:v>
                </c:pt>
                <c:pt idx="2903">
                  <c:v>317720</c:v>
                </c:pt>
                <c:pt idx="2904">
                  <c:v>317890</c:v>
                </c:pt>
                <c:pt idx="2905">
                  <c:v>318290</c:v>
                </c:pt>
                <c:pt idx="2906">
                  <c:v>318180</c:v>
                </c:pt>
                <c:pt idx="2907">
                  <c:v>318480</c:v>
                </c:pt>
                <c:pt idx="2908">
                  <c:v>318290</c:v>
                </c:pt>
                <c:pt idx="2909">
                  <c:v>317970</c:v>
                </c:pt>
                <c:pt idx="2910">
                  <c:v>317810</c:v>
                </c:pt>
                <c:pt idx="2911">
                  <c:v>318200</c:v>
                </c:pt>
                <c:pt idx="2912">
                  <c:v>319390</c:v>
                </c:pt>
                <c:pt idx="2913">
                  <c:v>319820</c:v>
                </c:pt>
                <c:pt idx="2914">
                  <c:v>319630</c:v>
                </c:pt>
                <c:pt idx="2915">
                  <c:v>319730</c:v>
                </c:pt>
                <c:pt idx="2916">
                  <c:v>320780</c:v>
                </c:pt>
                <c:pt idx="2917">
                  <c:v>320680</c:v>
                </c:pt>
                <c:pt idx="2918">
                  <c:v>321160</c:v>
                </c:pt>
                <c:pt idx="2919">
                  <c:v>320860</c:v>
                </c:pt>
                <c:pt idx="2920">
                  <c:v>322220</c:v>
                </c:pt>
                <c:pt idx="2921">
                  <c:v>322220</c:v>
                </c:pt>
                <c:pt idx="2922">
                  <c:v>322240</c:v>
                </c:pt>
                <c:pt idx="2923">
                  <c:v>322290</c:v>
                </c:pt>
                <c:pt idx="2924">
                  <c:v>322300</c:v>
                </c:pt>
                <c:pt idx="2925">
                  <c:v>322280</c:v>
                </c:pt>
                <c:pt idx="2926">
                  <c:v>322330</c:v>
                </c:pt>
                <c:pt idx="2927">
                  <c:v>322350</c:v>
                </c:pt>
                <c:pt idx="2928">
                  <c:v>322360</c:v>
                </c:pt>
                <c:pt idx="2929">
                  <c:v>322280</c:v>
                </c:pt>
                <c:pt idx="2930">
                  <c:v>322400</c:v>
                </c:pt>
                <c:pt idx="2931">
                  <c:v>322240</c:v>
                </c:pt>
                <c:pt idx="2932">
                  <c:v>322150</c:v>
                </c:pt>
                <c:pt idx="2933">
                  <c:v>322150</c:v>
                </c:pt>
                <c:pt idx="2934">
                  <c:v>322200</c:v>
                </c:pt>
                <c:pt idx="2935">
                  <c:v>322210</c:v>
                </c:pt>
                <c:pt idx="2936">
                  <c:v>322170</c:v>
                </c:pt>
                <c:pt idx="2937">
                  <c:v>322180</c:v>
                </c:pt>
                <c:pt idx="2938">
                  <c:v>322190</c:v>
                </c:pt>
                <c:pt idx="2939">
                  <c:v>322220</c:v>
                </c:pt>
                <c:pt idx="2940">
                  <c:v>322250</c:v>
                </c:pt>
                <c:pt idx="2941">
                  <c:v>322230</c:v>
                </c:pt>
                <c:pt idx="2942">
                  <c:v>324680</c:v>
                </c:pt>
                <c:pt idx="2943">
                  <c:v>324690</c:v>
                </c:pt>
                <c:pt idx="2944">
                  <c:v>324710</c:v>
                </c:pt>
                <c:pt idx="2945">
                  <c:v>324750</c:v>
                </c:pt>
                <c:pt idx="2946">
                  <c:v>324740</c:v>
                </c:pt>
                <c:pt idx="2947">
                  <c:v>324720</c:v>
                </c:pt>
                <c:pt idx="2948">
                  <c:v>324750</c:v>
                </c:pt>
                <c:pt idx="2949">
                  <c:v>324770</c:v>
                </c:pt>
                <c:pt idx="2950">
                  <c:v>324910</c:v>
                </c:pt>
                <c:pt idx="2951">
                  <c:v>324890</c:v>
                </c:pt>
                <c:pt idx="2952">
                  <c:v>324800</c:v>
                </c:pt>
                <c:pt idx="2953">
                  <c:v>323080</c:v>
                </c:pt>
                <c:pt idx="2954">
                  <c:v>322930</c:v>
                </c:pt>
                <c:pt idx="2955">
                  <c:v>323130</c:v>
                </c:pt>
                <c:pt idx="2956">
                  <c:v>323040</c:v>
                </c:pt>
                <c:pt idx="2957">
                  <c:v>323000</c:v>
                </c:pt>
                <c:pt idx="2958">
                  <c:v>323080</c:v>
                </c:pt>
                <c:pt idx="2959">
                  <c:v>323010</c:v>
                </c:pt>
                <c:pt idx="2960">
                  <c:v>323040</c:v>
                </c:pt>
                <c:pt idx="2961">
                  <c:v>323120</c:v>
                </c:pt>
                <c:pt idx="2962">
                  <c:v>323070</c:v>
                </c:pt>
                <c:pt idx="2963">
                  <c:v>323090</c:v>
                </c:pt>
                <c:pt idx="2964">
                  <c:v>311100</c:v>
                </c:pt>
                <c:pt idx="2965">
                  <c:v>312310</c:v>
                </c:pt>
                <c:pt idx="2966">
                  <c:v>316510</c:v>
                </c:pt>
                <c:pt idx="2967">
                  <c:v>317920</c:v>
                </c:pt>
                <c:pt idx="2968">
                  <c:v>317230</c:v>
                </c:pt>
                <c:pt idx="2969">
                  <c:v>317550</c:v>
                </c:pt>
                <c:pt idx="2970">
                  <c:v>317020</c:v>
                </c:pt>
                <c:pt idx="2971">
                  <c:v>321090</c:v>
                </c:pt>
                <c:pt idx="2972">
                  <c:v>321010</c:v>
                </c:pt>
                <c:pt idx="2973">
                  <c:v>322600</c:v>
                </c:pt>
                <c:pt idx="2974">
                  <c:v>321520</c:v>
                </c:pt>
                <c:pt idx="2975">
                  <c:v>311070</c:v>
                </c:pt>
                <c:pt idx="2976">
                  <c:v>311820</c:v>
                </c:pt>
                <c:pt idx="2977">
                  <c:v>315570</c:v>
                </c:pt>
                <c:pt idx="2978">
                  <c:v>316880</c:v>
                </c:pt>
                <c:pt idx="2979">
                  <c:v>316310</c:v>
                </c:pt>
                <c:pt idx="2980">
                  <c:v>316570</c:v>
                </c:pt>
                <c:pt idx="2981">
                  <c:v>316110</c:v>
                </c:pt>
                <c:pt idx="2982">
                  <c:v>319750</c:v>
                </c:pt>
                <c:pt idx="2983">
                  <c:v>319680</c:v>
                </c:pt>
                <c:pt idx="2984">
                  <c:v>321150</c:v>
                </c:pt>
                <c:pt idx="2985">
                  <c:v>320210</c:v>
                </c:pt>
                <c:pt idx="2986">
                  <c:v>312150</c:v>
                </c:pt>
                <c:pt idx="2987">
                  <c:v>311670</c:v>
                </c:pt>
                <c:pt idx="2988">
                  <c:v>317110</c:v>
                </c:pt>
                <c:pt idx="2989">
                  <c:v>318620</c:v>
                </c:pt>
                <c:pt idx="2990">
                  <c:v>317950</c:v>
                </c:pt>
                <c:pt idx="2991">
                  <c:v>318260</c:v>
                </c:pt>
                <c:pt idx="2992">
                  <c:v>317790</c:v>
                </c:pt>
                <c:pt idx="2993">
                  <c:v>321790</c:v>
                </c:pt>
                <c:pt idx="2994">
                  <c:v>321700</c:v>
                </c:pt>
                <c:pt idx="2995">
                  <c:v>323410</c:v>
                </c:pt>
                <c:pt idx="2996">
                  <c:v>322320</c:v>
                </c:pt>
                <c:pt idx="2997">
                  <c:v>317590</c:v>
                </c:pt>
                <c:pt idx="2998">
                  <c:v>317480</c:v>
                </c:pt>
                <c:pt idx="2999">
                  <c:v>317840</c:v>
                </c:pt>
                <c:pt idx="3000">
                  <c:v>319170</c:v>
                </c:pt>
                <c:pt idx="3001">
                  <c:v>319010</c:v>
                </c:pt>
                <c:pt idx="3002">
                  <c:v>319060</c:v>
                </c:pt>
                <c:pt idx="3003">
                  <c:v>319000</c:v>
                </c:pt>
                <c:pt idx="3004">
                  <c:v>320040</c:v>
                </c:pt>
                <c:pt idx="3005">
                  <c:v>320000</c:v>
                </c:pt>
                <c:pt idx="3006">
                  <c:v>320400</c:v>
                </c:pt>
                <c:pt idx="3007">
                  <c:v>320150</c:v>
                </c:pt>
                <c:pt idx="3008">
                  <c:v>319880</c:v>
                </c:pt>
                <c:pt idx="3009">
                  <c:v>319750</c:v>
                </c:pt>
                <c:pt idx="3010">
                  <c:v>320080</c:v>
                </c:pt>
                <c:pt idx="3011">
                  <c:v>321450</c:v>
                </c:pt>
                <c:pt idx="3012">
                  <c:v>321760</c:v>
                </c:pt>
                <c:pt idx="3013">
                  <c:v>321800</c:v>
                </c:pt>
                <c:pt idx="3014">
                  <c:v>321720</c:v>
                </c:pt>
                <c:pt idx="3015">
                  <c:v>323010</c:v>
                </c:pt>
                <c:pt idx="3016">
                  <c:v>322890</c:v>
                </c:pt>
                <c:pt idx="3017">
                  <c:v>323400</c:v>
                </c:pt>
                <c:pt idx="3018">
                  <c:v>323120</c:v>
                </c:pt>
                <c:pt idx="3019">
                  <c:v>318670</c:v>
                </c:pt>
                <c:pt idx="3020">
                  <c:v>318450</c:v>
                </c:pt>
                <c:pt idx="3021">
                  <c:v>319060</c:v>
                </c:pt>
                <c:pt idx="3022">
                  <c:v>321020</c:v>
                </c:pt>
                <c:pt idx="3023">
                  <c:v>321660</c:v>
                </c:pt>
                <c:pt idx="3024">
                  <c:v>321510</c:v>
                </c:pt>
                <c:pt idx="3025">
                  <c:v>321310</c:v>
                </c:pt>
                <c:pt idx="3026">
                  <c:v>323210</c:v>
                </c:pt>
                <c:pt idx="3027">
                  <c:v>323130</c:v>
                </c:pt>
                <c:pt idx="3028">
                  <c:v>323990</c:v>
                </c:pt>
                <c:pt idx="3029">
                  <c:v>323440</c:v>
                </c:pt>
                <c:pt idx="3030">
                  <c:v>319230</c:v>
                </c:pt>
                <c:pt idx="3031">
                  <c:v>319130</c:v>
                </c:pt>
                <c:pt idx="3032">
                  <c:v>319450</c:v>
                </c:pt>
                <c:pt idx="3033">
                  <c:v>320120</c:v>
                </c:pt>
                <c:pt idx="3034">
                  <c:v>320290</c:v>
                </c:pt>
                <c:pt idx="3035">
                  <c:v>320280</c:v>
                </c:pt>
                <c:pt idx="3036">
                  <c:v>320220</c:v>
                </c:pt>
                <c:pt idx="3037">
                  <c:v>320880</c:v>
                </c:pt>
                <c:pt idx="3038">
                  <c:v>320910</c:v>
                </c:pt>
                <c:pt idx="3039">
                  <c:v>321170</c:v>
                </c:pt>
                <c:pt idx="3040">
                  <c:v>321060</c:v>
                </c:pt>
                <c:pt idx="3041">
                  <c:v>318540</c:v>
                </c:pt>
                <c:pt idx="3042">
                  <c:v>318330</c:v>
                </c:pt>
                <c:pt idx="3043">
                  <c:v>318730</c:v>
                </c:pt>
                <c:pt idx="3044">
                  <c:v>319920</c:v>
                </c:pt>
                <c:pt idx="3045">
                  <c:v>320340</c:v>
                </c:pt>
                <c:pt idx="3046">
                  <c:v>320110</c:v>
                </c:pt>
                <c:pt idx="3047">
                  <c:v>320210</c:v>
                </c:pt>
                <c:pt idx="3048">
                  <c:v>321220</c:v>
                </c:pt>
                <c:pt idx="3049">
                  <c:v>321270</c:v>
                </c:pt>
                <c:pt idx="3050">
                  <c:v>321740</c:v>
                </c:pt>
                <c:pt idx="3051">
                  <c:v>321430</c:v>
                </c:pt>
                <c:pt idx="3052">
                  <c:v>325730</c:v>
                </c:pt>
                <c:pt idx="3053">
                  <c:v>325730</c:v>
                </c:pt>
                <c:pt idx="3054">
                  <c:v>325790</c:v>
                </c:pt>
                <c:pt idx="3055">
                  <c:v>325830</c:v>
                </c:pt>
                <c:pt idx="3056">
                  <c:v>325800</c:v>
                </c:pt>
                <c:pt idx="3057">
                  <c:v>325830</c:v>
                </c:pt>
                <c:pt idx="3058">
                  <c:v>325790</c:v>
                </c:pt>
                <c:pt idx="3059">
                  <c:v>325820</c:v>
                </c:pt>
                <c:pt idx="3060">
                  <c:v>325890</c:v>
                </c:pt>
                <c:pt idx="3061">
                  <c:v>325860</c:v>
                </c:pt>
                <c:pt idx="3062">
                  <c:v>325910</c:v>
                </c:pt>
                <c:pt idx="3063">
                  <c:v>325650</c:v>
                </c:pt>
                <c:pt idx="3064">
                  <c:v>325670</c:v>
                </c:pt>
                <c:pt idx="3065">
                  <c:v>325730</c:v>
                </c:pt>
                <c:pt idx="3066">
                  <c:v>325740</c:v>
                </c:pt>
                <c:pt idx="3067">
                  <c:v>325790</c:v>
                </c:pt>
                <c:pt idx="3068">
                  <c:v>325730</c:v>
                </c:pt>
                <c:pt idx="3069">
                  <c:v>325730</c:v>
                </c:pt>
                <c:pt idx="3070">
                  <c:v>325670</c:v>
                </c:pt>
                <c:pt idx="3071">
                  <c:v>325720</c:v>
                </c:pt>
                <c:pt idx="3072">
                  <c:v>325790</c:v>
                </c:pt>
                <c:pt idx="3073">
                  <c:v>325770</c:v>
                </c:pt>
                <c:pt idx="3074">
                  <c:v>328730</c:v>
                </c:pt>
                <c:pt idx="3075">
                  <c:v>328690</c:v>
                </c:pt>
                <c:pt idx="3076">
                  <c:v>328750</c:v>
                </c:pt>
                <c:pt idx="3077">
                  <c:v>328730</c:v>
                </c:pt>
                <c:pt idx="3078">
                  <c:v>328790</c:v>
                </c:pt>
                <c:pt idx="3079">
                  <c:v>328790</c:v>
                </c:pt>
                <c:pt idx="3080">
                  <c:v>328860</c:v>
                </c:pt>
                <c:pt idx="3081">
                  <c:v>328800</c:v>
                </c:pt>
                <c:pt idx="3082">
                  <c:v>328850</c:v>
                </c:pt>
                <c:pt idx="3083">
                  <c:v>328890</c:v>
                </c:pt>
                <c:pt idx="3084">
                  <c:v>328970</c:v>
                </c:pt>
                <c:pt idx="3085">
                  <c:v>326720</c:v>
                </c:pt>
                <c:pt idx="3086">
                  <c:v>326700</c:v>
                </c:pt>
                <c:pt idx="3087">
                  <c:v>326770</c:v>
                </c:pt>
                <c:pt idx="3088">
                  <c:v>326840</c:v>
                </c:pt>
                <c:pt idx="3089">
                  <c:v>326830</c:v>
                </c:pt>
                <c:pt idx="3090">
                  <c:v>326720</c:v>
                </c:pt>
                <c:pt idx="3091">
                  <c:v>326800</c:v>
                </c:pt>
                <c:pt idx="3092">
                  <c:v>326730</c:v>
                </c:pt>
                <c:pt idx="3093">
                  <c:v>326800</c:v>
                </c:pt>
                <c:pt idx="3094">
                  <c:v>326830</c:v>
                </c:pt>
                <c:pt idx="3095">
                  <c:v>326850</c:v>
                </c:pt>
                <c:pt idx="3096">
                  <c:v>300080</c:v>
                </c:pt>
                <c:pt idx="3097">
                  <c:v>310480</c:v>
                </c:pt>
                <c:pt idx="3098">
                  <c:v>314370</c:v>
                </c:pt>
                <c:pt idx="3099">
                  <c:v>312620</c:v>
                </c:pt>
                <c:pt idx="3100">
                  <c:v>313250</c:v>
                </c:pt>
                <c:pt idx="3101">
                  <c:v>312040</c:v>
                </c:pt>
                <c:pt idx="3102">
                  <c:v>315530</c:v>
                </c:pt>
                <c:pt idx="3103">
                  <c:v>296850</c:v>
                </c:pt>
                <c:pt idx="3104">
                  <c:v>311850</c:v>
                </c:pt>
                <c:pt idx="3105">
                  <c:v>315830</c:v>
                </c:pt>
                <c:pt idx="3106">
                  <c:v>314040</c:v>
                </c:pt>
                <c:pt idx="3107">
                  <c:v>314750</c:v>
                </c:pt>
                <c:pt idx="3108">
                  <c:v>313430</c:v>
                </c:pt>
                <c:pt idx="3109">
                  <c:v>317140</c:v>
                </c:pt>
                <c:pt idx="3110">
                  <c:v>310530</c:v>
                </c:pt>
                <c:pt idx="3111">
                  <c:v>311610</c:v>
                </c:pt>
                <c:pt idx="3112">
                  <c:v>315590</c:v>
                </c:pt>
                <c:pt idx="3113">
                  <c:v>315080</c:v>
                </c:pt>
                <c:pt idx="3114">
                  <c:v>315260</c:v>
                </c:pt>
                <c:pt idx="3115">
                  <c:v>314910</c:v>
                </c:pt>
                <c:pt idx="3116">
                  <c:v>315890</c:v>
                </c:pt>
                <c:pt idx="3117">
                  <c:v>317870</c:v>
                </c:pt>
                <c:pt idx="3118">
                  <c:v>317800</c:v>
                </c:pt>
                <c:pt idx="3119">
                  <c:v>319040</c:v>
                </c:pt>
                <c:pt idx="3120">
                  <c:v>318260</c:v>
                </c:pt>
                <c:pt idx="3121">
                  <c:v>313520</c:v>
                </c:pt>
                <c:pt idx="3122">
                  <c:v>315000</c:v>
                </c:pt>
                <c:pt idx="3123">
                  <c:v>318690</c:v>
                </c:pt>
                <c:pt idx="3124">
                  <c:v>319430</c:v>
                </c:pt>
                <c:pt idx="3125">
                  <c:v>319630</c:v>
                </c:pt>
                <c:pt idx="3126">
                  <c:v>319190</c:v>
                </c:pt>
                <c:pt idx="3127">
                  <c:v>320440</c:v>
                </c:pt>
                <c:pt idx="3128">
                  <c:v>322970</c:v>
                </c:pt>
                <c:pt idx="3129">
                  <c:v>322890</c:v>
                </c:pt>
                <c:pt idx="3130">
                  <c:v>324430</c:v>
                </c:pt>
                <c:pt idx="3131">
                  <c:v>323550</c:v>
                </c:pt>
                <c:pt idx="3132">
                  <c:v>309970</c:v>
                </c:pt>
                <c:pt idx="3133">
                  <c:v>312010</c:v>
                </c:pt>
                <c:pt idx="3134">
                  <c:v>317400</c:v>
                </c:pt>
                <c:pt idx="3135">
                  <c:v>319470</c:v>
                </c:pt>
                <c:pt idx="3136">
                  <c:v>318900</c:v>
                </c:pt>
                <c:pt idx="3137">
                  <c:v>318250</c:v>
                </c:pt>
                <c:pt idx="3138">
                  <c:v>320120</c:v>
                </c:pt>
                <c:pt idx="3139">
                  <c:v>323800</c:v>
                </c:pt>
                <c:pt idx="3140">
                  <c:v>323760</c:v>
                </c:pt>
                <c:pt idx="3141">
                  <c:v>325970</c:v>
                </c:pt>
                <c:pt idx="3142">
                  <c:v>324520</c:v>
                </c:pt>
                <c:pt idx="3143">
                  <c:v>314040</c:v>
                </c:pt>
                <c:pt idx="3144">
                  <c:v>314710</c:v>
                </c:pt>
                <c:pt idx="3145">
                  <c:v>316810</c:v>
                </c:pt>
                <c:pt idx="3146">
                  <c:v>317490</c:v>
                </c:pt>
                <c:pt idx="3147">
                  <c:v>317180</c:v>
                </c:pt>
                <c:pt idx="3148">
                  <c:v>316930</c:v>
                </c:pt>
                <c:pt idx="3149">
                  <c:v>317640</c:v>
                </c:pt>
                <c:pt idx="3150">
                  <c:v>318990</c:v>
                </c:pt>
                <c:pt idx="3151">
                  <c:v>319000</c:v>
                </c:pt>
                <c:pt idx="3152">
                  <c:v>319820</c:v>
                </c:pt>
                <c:pt idx="3153">
                  <c:v>319360</c:v>
                </c:pt>
                <c:pt idx="3154">
                  <c:v>311680</c:v>
                </c:pt>
                <c:pt idx="3155">
                  <c:v>312970</c:v>
                </c:pt>
                <c:pt idx="3156">
                  <c:v>316240</c:v>
                </c:pt>
                <c:pt idx="3157">
                  <c:v>317450</c:v>
                </c:pt>
                <c:pt idx="3158">
                  <c:v>316880</c:v>
                </c:pt>
                <c:pt idx="3159">
                  <c:v>317090</c:v>
                </c:pt>
                <c:pt idx="3160">
                  <c:v>317830</c:v>
                </c:pt>
                <c:pt idx="3161">
                  <c:v>320090</c:v>
                </c:pt>
                <c:pt idx="3162">
                  <c:v>320060</c:v>
                </c:pt>
                <c:pt idx="3163">
                  <c:v>321330</c:v>
                </c:pt>
                <c:pt idx="3164">
                  <c:v>320580</c:v>
                </c:pt>
                <c:pt idx="3165">
                  <c:v>314060</c:v>
                </c:pt>
                <c:pt idx="3166">
                  <c:v>315600</c:v>
                </c:pt>
                <c:pt idx="3167">
                  <c:v>319820</c:v>
                </c:pt>
                <c:pt idx="3168">
                  <c:v>321250</c:v>
                </c:pt>
                <c:pt idx="3169">
                  <c:v>320600</c:v>
                </c:pt>
                <c:pt idx="3170">
                  <c:v>320870</c:v>
                </c:pt>
                <c:pt idx="3171">
                  <c:v>320360</c:v>
                </c:pt>
                <c:pt idx="3172">
                  <c:v>324570</c:v>
                </c:pt>
                <c:pt idx="3173">
                  <c:v>324560</c:v>
                </c:pt>
                <c:pt idx="3174">
                  <c:v>326260</c:v>
                </c:pt>
                <c:pt idx="3175">
                  <c:v>325220</c:v>
                </c:pt>
                <c:pt idx="3176">
                  <c:v>300600</c:v>
                </c:pt>
                <c:pt idx="3177">
                  <c:v>310930</c:v>
                </c:pt>
                <c:pt idx="3178">
                  <c:v>314830</c:v>
                </c:pt>
                <c:pt idx="3179">
                  <c:v>313070</c:v>
                </c:pt>
                <c:pt idx="3180">
                  <c:v>313690</c:v>
                </c:pt>
                <c:pt idx="3181">
                  <c:v>312540</c:v>
                </c:pt>
                <c:pt idx="3182">
                  <c:v>316060</c:v>
                </c:pt>
                <c:pt idx="3183">
                  <c:v>298950</c:v>
                </c:pt>
                <c:pt idx="3184">
                  <c:v>311400</c:v>
                </c:pt>
                <c:pt idx="3185">
                  <c:v>315080</c:v>
                </c:pt>
                <c:pt idx="3186">
                  <c:v>313470</c:v>
                </c:pt>
                <c:pt idx="3187">
                  <c:v>314130</c:v>
                </c:pt>
                <c:pt idx="3188">
                  <c:v>312920</c:v>
                </c:pt>
                <c:pt idx="3189">
                  <c:v>316350</c:v>
                </c:pt>
                <c:pt idx="3190">
                  <c:v>310860</c:v>
                </c:pt>
                <c:pt idx="3191">
                  <c:v>311530</c:v>
                </c:pt>
                <c:pt idx="3192">
                  <c:v>315150</c:v>
                </c:pt>
                <c:pt idx="3193">
                  <c:v>314670</c:v>
                </c:pt>
                <c:pt idx="3194">
                  <c:v>314810</c:v>
                </c:pt>
                <c:pt idx="3195">
                  <c:v>314510</c:v>
                </c:pt>
                <c:pt idx="3196">
                  <c:v>315410</c:v>
                </c:pt>
                <c:pt idx="3197">
                  <c:v>317230</c:v>
                </c:pt>
                <c:pt idx="3198">
                  <c:v>317180</c:v>
                </c:pt>
                <c:pt idx="3199">
                  <c:v>318280</c:v>
                </c:pt>
                <c:pt idx="3200">
                  <c:v>317600</c:v>
                </c:pt>
                <c:pt idx="3201">
                  <c:v>314090</c:v>
                </c:pt>
                <c:pt idx="3202">
                  <c:v>314980</c:v>
                </c:pt>
                <c:pt idx="3203">
                  <c:v>318300</c:v>
                </c:pt>
                <c:pt idx="3204">
                  <c:v>319010</c:v>
                </c:pt>
                <c:pt idx="3205">
                  <c:v>319220</c:v>
                </c:pt>
                <c:pt idx="3206">
                  <c:v>318830</c:v>
                </c:pt>
                <c:pt idx="3207">
                  <c:v>319970</c:v>
                </c:pt>
                <c:pt idx="3208">
                  <c:v>322310</c:v>
                </c:pt>
                <c:pt idx="3209">
                  <c:v>322250</c:v>
                </c:pt>
                <c:pt idx="3210">
                  <c:v>323630</c:v>
                </c:pt>
                <c:pt idx="3211">
                  <c:v>322760</c:v>
                </c:pt>
                <c:pt idx="3212">
                  <c:v>310940</c:v>
                </c:pt>
                <c:pt idx="3213">
                  <c:v>312250</c:v>
                </c:pt>
                <c:pt idx="3214">
                  <c:v>317200</c:v>
                </c:pt>
                <c:pt idx="3215">
                  <c:v>319030</c:v>
                </c:pt>
                <c:pt idx="3216">
                  <c:v>318550</c:v>
                </c:pt>
                <c:pt idx="3217">
                  <c:v>317940</c:v>
                </c:pt>
                <c:pt idx="3218">
                  <c:v>319660</c:v>
                </c:pt>
                <c:pt idx="3219">
                  <c:v>323020</c:v>
                </c:pt>
                <c:pt idx="3220">
                  <c:v>322960</c:v>
                </c:pt>
                <c:pt idx="3221">
                  <c:v>325000</c:v>
                </c:pt>
                <c:pt idx="3222">
                  <c:v>323670</c:v>
                </c:pt>
                <c:pt idx="3223">
                  <c:v>314010</c:v>
                </c:pt>
                <c:pt idx="3224">
                  <c:v>314510</c:v>
                </c:pt>
                <c:pt idx="3225">
                  <c:v>316280</c:v>
                </c:pt>
                <c:pt idx="3226">
                  <c:v>316960</c:v>
                </c:pt>
                <c:pt idx="3227">
                  <c:v>316710</c:v>
                </c:pt>
                <c:pt idx="3228">
                  <c:v>316610</c:v>
                </c:pt>
                <c:pt idx="3229">
                  <c:v>317190</c:v>
                </c:pt>
                <c:pt idx="3230">
                  <c:v>318410</c:v>
                </c:pt>
                <c:pt idx="3231">
                  <c:v>318470</c:v>
                </c:pt>
                <c:pt idx="3232">
                  <c:v>319090</c:v>
                </c:pt>
                <c:pt idx="3233">
                  <c:v>318630</c:v>
                </c:pt>
                <c:pt idx="3234">
                  <c:v>312090</c:v>
                </c:pt>
                <c:pt idx="3235">
                  <c:v>312900</c:v>
                </c:pt>
                <c:pt idx="3236">
                  <c:v>315880</c:v>
                </c:pt>
                <c:pt idx="3237">
                  <c:v>317010</c:v>
                </c:pt>
                <c:pt idx="3238">
                  <c:v>316500</c:v>
                </c:pt>
                <c:pt idx="3239">
                  <c:v>316690</c:v>
                </c:pt>
                <c:pt idx="3240">
                  <c:v>317330</c:v>
                </c:pt>
                <c:pt idx="3241">
                  <c:v>319460</c:v>
                </c:pt>
                <c:pt idx="3242">
                  <c:v>319320</c:v>
                </c:pt>
                <c:pt idx="3243">
                  <c:v>320600</c:v>
                </c:pt>
                <c:pt idx="3244">
                  <c:v>319770</c:v>
                </c:pt>
                <c:pt idx="3245">
                  <c:v>314700</c:v>
                </c:pt>
                <c:pt idx="3246">
                  <c:v>315680</c:v>
                </c:pt>
                <c:pt idx="3247">
                  <c:v>319470</c:v>
                </c:pt>
                <c:pt idx="3248">
                  <c:v>320890</c:v>
                </c:pt>
                <c:pt idx="3249">
                  <c:v>320250</c:v>
                </c:pt>
                <c:pt idx="3250">
                  <c:v>320490</c:v>
                </c:pt>
                <c:pt idx="3251">
                  <c:v>320050</c:v>
                </c:pt>
                <c:pt idx="3252">
                  <c:v>323900</c:v>
                </c:pt>
                <c:pt idx="3253">
                  <c:v>323850</c:v>
                </c:pt>
                <c:pt idx="3254">
                  <c:v>325440</c:v>
                </c:pt>
                <c:pt idx="3255">
                  <c:v>324470</c:v>
                </c:pt>
                <c:pt idx="3256">
                  <c:v>296250</c:v>
                </c:pt>
                <c:pt idx="3257">
                  <c:v>311250</c:v>
                </c:pt>
                <c:pt idx="3258">
                  <c:v>315370</c:v>
                </c:pt>
                <c:pt idx="3259">
                  <c:v>313520</c:v>
                </c:pt>
                <c:pt idx="3260">
                  <c:v>314180</c:v>
                </c:pt>
                <c:pt idx="3261">
                  <c:v>312900</c:v>
                </c:pt>
                <c:pt idx="3262">
                  <c:v>316640</c:v>
                </c:pt>
                <c:pt idx="3263">
                  <c:v>297700</c:v>
                </c:pt>
                <c:pt idx="3264">
                  <c:v>310220</c:v>
                </c:pt>
                <c:pt idx="3265">
                  <c:v>313870</c:v>
                </c:pt>
                <c:pt idx="3266">
                  <c:v>312180</c:v>
                </c:pt>
                <c:pt idx="3267">
                  <c:v>312840</c:v>
                </c:pt>
                <c:pt idx="3268">
                  <c:v>311650</c:v>
                </c:pt>
                <c:pt idx="3269">
                  <c:v>315050</c:v>
                </c:pt>
                <c:pt idx="3270">
                  <c:v>310950</c:v>
                </c:pt>
                <c:pt idx="3271">
                  <c:v>310580</c:v>
                </c:pt>
                <c:pt idx="3272">
                  <c:v>315400</c:v>
                </c:pt>
                <c:pt idx="3273">
                  <c:v>314950</c:v>
                </c:pt>
                <c:pt idx="3274">
                  <c:v>315130</c:v>
                </c:pt>
                <c:pt idx="3275">
                  <c:v>314810</c:v>
                </c:pt>
                <c:pt idx="3276">
                  <c:v>315740</c:v>
                </c:pt>
                <c:pt idx="3277">
                  <c:v>317620</c:v>
                </c:pt>
                <c:pt idx="3278">
                  <c:v>317510</c:v>
                </c:pt>
                <c:pt idx="3279">
                  <c:v>318710</c:v>
                </c:pt>
                <c:pt idx="3280">
                  <c:v>317970</c:v>
                </c:pt>
                <c:pt idx="3281">
                  <c:v>314040</c:v>
                </c:pt>
                <c:pt idx="3282">
                  <c:v>313690</c:v>
                </c:pt>
                <c:pt idx="3283">
                  <c:v>318590</c:v>
                </c:pt>
                <c:pt idx="3284">
                  <c:v>319260</c:v>
                </c:pt>
                <c:pt idx="3285">
                  <c:v>319520</c:v>
                </c:pt>
                <c:pt idx="3286">
                  <c:v>319110</c:v>
                </c:pt>
                <c:pt idx="3287">
                  <c:v>320250</c:v>
                </c:pt>
                <c:pt idx="3288">
                  <c:v>322710</c:v>
                </c:pt>
                <c:pt idx="3289">
                  <c:v>322650</c:v>
                </c:pt>
                <c:pt idx="3290">
                  <c:v>324090</c:v>
                </c:pt>
                <c:pt idx="3291">
                  <c:v>323190</c:v>
                </c:pt>
                <c:pt idx="3292">
                  <c:v>310890</c:v>
                </c:pt>
                <c:pt idx="3293">
                  <c:v>310240</c:v>
                </c:pt>
                <c:pt idx="3294">
                  <c:v>317420</c:v>
                </c:pt>
                <c:pt idx="3295">
                  <c:v>319340</c:v>
                </c:pt>
                <c:pt idx="3296">
                  <c:v>318810</c:v>
                </c:pt>
                <c:pt idx="3297">
                  <c:v>318220</c:v>
                </c:pt>
                <c:pt idx="3298">
                  <c:v>319980</c:v>
                </c:pt>
                <c:pt idx="3299">
                  <c:v>323490</c:v>
                </c:pt>
                <c:pt idx="3300">
                  <c:v>323390</c:v>
                </c:pt>
                <c:pt idx="3301">
                  <c:v>325560</c:v>
                </c:pt>
                <c:pt idx="3302">
                  <c:v>324190</c:v>
                </c:pt>
                <c:pt idx="3303">
                  <c:v>314220</c:v>
                </c:pt>
                <c:pt idx="3304">
                  <c:v>313970</c:v>
                </c:pt>
                <c:pt idx="3305">
                  <c:v>316620</c:v>
                </c:pt>
                <c:pt idx="3306">
                  <c:v>317300</c:v>
                </c:pt>
                <c:pt idx="3307">
                  <c:v>316920</c:v>
                </c:pt>
                <c:pt idx="3308">
                  <c:v>316890</c:v>
                </c:pt>
                <c:pt idx="3309">
                  <c:v>317530</c:v>
                </c:pt>
                <c:pt idx="3310">
                  <c:v>318820</c:v>
                </c:pt>
                <c:pt idx="3311">
                  <c:v>318810</c:v>
                </c:pt>
                <c:pt idx="3312">
                  <c:v>319670</c:v>
                </c:pt>
                <c:pt idx="3313">
                  <c:v>319050</c:v>
                </c:pt>
                <c:pt idx="3314">
                  <c:v>312220</c:v>
                </c:pt>
                <c:pt idx="3315">
                  <c:v>311780</c:v>
                </c:pt>
                <c:pt idx="3316">
                  <c:v>316190</c:v>
                </c:pt>
                <c:pt idx="3317">
                  <c:v>317310</c:v>
                </c:pt>
                <c:pt idx="3318">
                  <c:v>316760</c:v>
                </c:pt>
                <c:pt idx="3319">
                  <c:v>316930</c:v>
                </c:pt>
                <c:pt idx="3320">
                  <c:v>317640</c:v>
                </c:pt>
                <c:pt idx="3321">
                  <c:v>319890</c:v>
                </c:pt>
                <c:pt idx="3322">
                  <c:v>319750</c:v>
                </c:pt>
                <c:pt idx="3323">
                  <c:v>321040</c:v>
                </c:pt>
                <c:pt idx="3324">
                  <c:v>320310</c:v>
                </c:pt>
                <c:pt idx="3325">
                  <c:v>314740</c:v>
                </c:pt>
                <c:pt idx="3326">
                  <c:v>314280</c:v>
                </c:pt>
                <c:pt idx="3327">
                  <c:v>319710</c:v>
                </c:pt>
                <c:pt idx="3328">
                  <c:v>321220</c:v>
                </c:pt>
                <c:pt idx="3329">
                  <c:v>320520</c:v>
                </c:pt>
                <c:pt idx="3330">
                  <c:v>320830</c:v>
                </c:pt>
                <c:pt idx="3331">
                  <c:v>320260</c:v>
                </c:pt>
                <c:pt idx="3332">
                  <c:v>324290</c:v>
                </c:pt>
                <c:pt idx="3333">
                  <c:v>324280</c:v>
                </c:pt>
                <c:pt idx="3334">
                  <c:v>325960</c:v>
                </c:pt>
                <c:pt idx="3335">
                  <c:v>324890</c:v>
                </c:pt>
                <c:pt idx="3336">
                  <c:v>309340</c:v>
                </c:pt>
                <c:pt idx="3337">
                  <c:v>310470</c:v>
                </c:pt>
                <c:pt idx="3338">
                  <c:v>314400</c:v>
                </c:pt>
                <c:pt idx="3339">
                  <c:v>313950</c:v>
                </c:pt>
                <c:pt idx="3340">
                  <c:v>314140</c:v>
                </c:pt>
                <c:pt idx="3341">
                  <c:v>313780</c:v>
                </c:pt>
                <c:pt idx="3342">
                  <c:v>314750</c:v>
                </c:pt>
                <c:pt idx="3343">
                  <c:v>316690</c:v>
                </c:pt>
                <c:pt idx="3344">
                  <c:v>316660</c:v>
                </c:pt>
                <c:pt idx="3345">
                  <c:v>317890</c:v>
                </c:pt>
                <c:pt idx="3346">
                  <c:v>317080</c:v>
                </c:pt>
                <c:pt idx="3347">
                  <c:v>309320</c:v>
                </c:pt>
                <c:pt idx="3348">
                  <c:v>309980</c:v>
                </c:pt>
                <c:pt idx="3349">
                  <c:v>313600</c:v>
                </c:pt>
                <c:pt idx="3350">
                  <c:v>313160</c:v>
                </c:pt>
                <c:pt idx="3351">
                  <c:v>313360</c:v>
                </c:pt>
                <c:pt idx="3352">
                  <c:v>313010</c:v>
                </c:pt>
                <c:pt idx="3353">
                  <c:v>313900</c:v>
                </c:pt>
                <c:pt idx="3354">
                  <c:v>315780</c:v>
                </c:pt>
                <c:pt idx="3355">
                  <c:v>315640</c:v>
                </c:pt>
                <c:pt idx="3356">
                  <c:v>316780</c:v>
                </c:pt>
                <c:pt idx="3357">
                  <c:v>316030</c:v>
                </c:pt>
                <c:pt idx="3358">
                  <c:v>310400</c:v>
                </c:pt>
                <c:pt idx="3359">
                  <c:v>310120</c:v>
                </c:pt>
                <c:pt idx="3360">
                  <c:v>314900</c:v>
                </c:pt>
                <c:pt idx="3361">
                  <c:v>314450</c:v>
                </c:pt>
                <c:pt idx="3362">
                  <c:v>314620</c:v>
                </c:pt>
                <c:pt idx="3363">
                  <c:v>314280</c:v>
                </c:pt>
                <c:pt idx="3364">
                  <c:v>315200</c:v>
                </c:pt>
                <c:pt idx="3365">
                  <c:v>317100</c:v>
                </c:pt>
                <c:pt idx="3366">
                  <c:v>317000</c:v>
                </c:pt>
                <c:pt idx="3367">
                  <c:v>318180</c:v>
                </c:pt>
                <c:pt idx="3368">
                  <c:v>317460</c:v>
                </c:pt>
                <c:pt idx="3369">
                  <c:v>315960</c:v>
                </c:pt>
                <c:pt idx="3370">
                  <c:v>315880</c:v>
                </c:pt>
                <c:pt idx="3371">
                  <c:v>316230</c:v>
                </c:pt>
                <c:pt idx="3372">
                  <c:v>317390</c:v>
                </c:pt>
                <c:pt idx="3373">
                  <c:v>317410</c:v>
                </c:pt>
                <c:pt idx="3374">
                  <c:v>317300</c:v>
                </c:pt>
                <c:pt idx="3375">
                  <c:v>317640</c:v>
                </c:pt>
                <c:pt idx="3376">
                  <c:v>318240</c:v>
                </c:pt>
                <c:pt idx="3377">
                  <c:v>318220</c:v>
                </c:pt>
                <c:pt idx="3378">
                  <c:v>318620</c:v>
                </c:pt>
                <c:pt idx="3379">
                  <c:v>318400</c:v>
                </c:pt>
                <c:pt idx="3380">
                  <c:v>315130</c:v>
                </c:pt>
                <c:pt idx="3381">
                  <c:v>314950</c:v>
                </c:pt>
                <c:pt idx="3382">
                  <c:v>315430</c:v>
                </c:pt>
                <c:pt idx="3383">
                  <c:v>317370</c:v>
                </c:pt>
                <c:pt idx="3384">
                  <c:v>317160</c:v>
                </c:pt>
                <c:pt idx="3385">
                  <c:v>317030</c:v>
                </c:pt>
                <c:pt idx="3386">
                  <c:v>317530</c:v>
                </c:pt>
                <c:pt idx="3387">
                  <c:v>318420</c:v>
                </c:pt>
                <c:pt idx="3388">
                  <c:v>318390</c:v>
                </c:pt>
                <c:pt idx="3389">
                  <c:v>319030</c:v>
                </c:pt>
                <c:pt idx="3390">
                  <c:v>318650</c:v>
                </c:pt>
                <c:pt idx="3391">
                  <c:v>315510</c:v>
                </c:pt>
                <c:pt idx="3392">
                  <c:v>315420</c:v>
                </c:pt>
                <c:pt idx="3393">
                  <c:v>315640</c:v>
                </c:pt>
                <c:pt idx="3394">
                  <c:v>316300</c:v>
                </c:pt>
                <c:pt idx="3395">
                  <c:v>316220</c:v>
                </c:pt>
                <c:pt idx="3396">
                  <c:v>316200</c:v>
                </c:pt>
                <c:pt idx="3397">
                  <c:v>316360</c:v>
                </c:pt>
                <c:pt idx="3398">
                  <c:v>316760</c:v>
                </c:pt>
                <c:pt idx="3399">
                  <c:v>316770</c:v>
                </c:pt>
                <c:pt idx="3400">
                  <c:v>316850</c:v>
                </c:pt>
                <c:pt idx="3401">
                  <c:v>316820</c:v>
                </c:pt>
                <c:pt idx="3402">
                  <c:v>314940</c:v>
                </c:pt>
                <c:pt idx="3403">
                  <c:v>314860</c:v>
                </c:pt>
                <c:pt idx="3404">
                  <c:v>315140</c:v>
                </c:pt>
                <c:pt idx="3405">
                  <c:v>316300</c:v>
                </c:pt>
                <c:pt idx="3406">
                  <c:v>316180</c:v>
                </c:pt>
                <c:pt idx="3407">
                  <c:v>316260</c:v>
                </c:pt>
                <c:pt idx="3408">
                  <c:v>316390</c:v>
                </c:pt>
                <c:pt idx="3409">
                  <c:v>316950</c:v>
                </c:pt>
                <c:pt idx="3410">
                  <c:v>316990</c:v>
                </c:pt>
                <c:pt idx="3411">
                  <c:v>317270</c:v>
                </c:pt>
                <c:pt idx="3412">
                  <c:v>317080</c:v>
                </c:pt>
                <c:pt idx="3413">
                  <c:v>316440</c:v>
                </c:pt>
                <c:pt idx="3414">
                  <c:v>316390</c:v>
                </c:pt>
                <c:pt idx="3415">
                  <c:v>316740</c:v>
                </c:pt>
                <c:pt idx="3416">
                  <c:v>318180</c:v>
                </c:pt>
                <c:pt idx="3417">
                  <c:v>317980</c:v>
                </c:pt>
                <c:pt idx="3418">
                  <c:v>318030</c:v>
                </c:pt>
                <c:pt idx="3419">
                  <c:v>317970</c:v>
                </c:pt>
                <c:pt idx="3420">
                  <c:v>319000</c:v>
                </c:pt>
                <c:pt idx="3421">
                  <c:v>319000</c:v>
                </c:pt>
                <c:pt idx="3422">
                  <c:v>319430</c:v>
                </c:pt>
                <c:pt idx="3423">
                  <c:v>319170</c:v>
                </c:pt>
                <c:pt idx="3424">
                  <c:v>320420</c:v>
                </c:pt>
                <c:pt idx="3425">
                  <c:v>320360</c:v>
                </c:pt>
                <c:pt idx="3426">
                  <c:v>320480</c:v>
                </c:pt>
                <c:pt idx="3427">
                  <c:v>320420</c:v>
                </c:pt>
                <c:pt idx="3428">
                  <c:v>320510</c:v>
                </c:pt>
                <c:pt idx="3429">
                  <c:v>320450</c:v>
                </c:pt>
                <c:pt idx="3430">
                  <c:v>320430</c:v>
                </c:pt>
                <c:pt idx="3431">
                  <c:v>320420</c:v>
                </c:pt>
                <c:pt idx="3432">
                  <c:v>320420</c:v>
                </c:pt>
                <c:pt idx="3433">
                  <c:v>320490</c:v>
                </c:pt>
                <c:pt idx="3434">
                  <c:v>320510</c:v>
                </c:pt>
                <c:pt idx="3435">
                  <c:v>320390</c:v>
                </c:pt>
                <c:pt idx="3436">
                  <c:v>320350</c:v>
                </c:pt>
                <c:pt idx="3437">
                  <c:v>320360</c:v>
                </c:pt>
                <c:pt idx="3438">
                  <c:v>320340</c:v>
                </c:pt>
                <c:pt idx="3439">
                  <c:v>320400</c:v>
                </c:pt>
                <c:pt idx="3440">
                  <c:v>320380</c:v>
                </c:pt>
                <c:pt idx="3441">
                  <c:v>320410</c:v>
                </c:pt>
                <c:pt idx="3442">
                  <c:v>320330</c:v>
                </c:pt>
                <c:pt idx="3443">
                  <c:v>320370</c:v>
                </c:pt>
                <c:pt idx="3444">
                  <c:v>320400</c:v>
                </c:pt>
                <c:pt idx="3445">
                  <c:v>320430</c:v>
                </c:pt>
                <c:pt idx="3446">
                  <c:v>322610</c:v>
                </c:pt>
                <c:pt idx="3447">
                  <c:v>322610</c:v>
                </c:pt>
                <c:pt idx="3448">
                  <c:v>322670</c:v>
                </c:pt>
                <c:pt idx="3449">
                  <c:v>322790</c:v>
                </c:pt>
                <c:pt idx="3450">
                  <c:v>322750</c:v>
                </c:pt>
                <c:pt idx="3451">
                  <c:v>322740</c:v>
                </c:pt>
                <c:pt idx="3452">
                  <c:v>322700</c:v>
                </c:pt>
                <c:pt idx="3453">
                  <c:v>322730</c:v>
                </c:pt>
                <c:pt idx="3454">
                  <c:v>322710</c:v>
                </c:pt>
                <c:pt idx="3455">
                  <c:v>322770</c:v>
                </c:pt>
                <c:pt idx="3456">
                  <c:v>322780</c:v>
                </c:pt>
                <c:pt idx="3457">
                  <c:v>321200</c:v>
                </c:pt>
                <c:pt idx="3458">
                  <c:v>321140</c:v>
                </c:pt>
                <c:pt idx="3459">
                  <c:v>321140</c:v>
                </c:pt>
                <c:pt idx="3460">
                  <c:v>321140</c:v>
                </c:pt>
                <c:pt idx="3461">
                  <c:v>321220</c:v>
                </c:pt>
                <c:pt idx="3462">
                  <c:v>321220</c:v>
                </c:pt>
                <c:pt idx="3463">
                  <c:v>321200</c:v>
                </c:pt>
                <c:pt idx="3464">
                  <c:v>321170</c:v>
                </c:pt>
                <c:pt idx="3465">
                  <c:v>321190</c:v>
                </c:pt>
                <c:pt idx="3466">
                  <c:v>321210</c:v>
                </c:pt>
                <c:pt idx="3467">
                  <c:v>321070</c:v>
                </c:pt>
                <c:pt idx="3468">
                  <c:v>310840</c:v>
                </c:pt>
                <c:pt idx="3469">
                  <c:v>312260</c:v>
                </c:pt>
                <c:pt idx="3470">
                  <c:v>315950</c:v>
                </c:pt>
                <c:pt idx="3471">
                  <c:v>316670</c:v>
                </c:pt>
                <c:pt idx="3472">
                  <c:v>316890</c:v>
                </c:pt>
                <c:pt idx="3473">
                  <c:v>316490</c:v>
                </c:pt>
                <c:pt idx="3474">
                  <c:v>317720</c:v>
                </c:pt>
                <c:pt idx="3475">
                  <c:v>320220</c:v>
                </c:pt>
                <c:pt idx="3476">
                  <c:v>320180</c:v>
                </c:pt>
                <c:pt idx="3477">
                  <c:v>321730</c:v>
                </c:pt>
                <c:pt idx="3478">
                  <c:v>320760</c:v>
                </c:pt>
                <c:pt idx="3479">
                  <c:v>310840</c:v>
                </c:pt>
                <c:pt idx="3480">
                  <c:v>311730</c:v>
                </c:pt>
                <c:pt idx="3481">
                  <c:v>315060</c:v>
                </c:pt>
                <c:pt idx="3482">
                  <c:v>315780</c:v>
                </c:pt>
                <c:pt idx="3483">
                  <c:v>315950</c:v>
                </c:pt>
                <c:pt idx="3484">
                  <c:v>315570</c:v>
                </c:pt>
                <c:pt idx="3485">
                  <c:v>316760</c:v>
                </c:pt>
                <c:pt idx="3486">
                  <c:v>319120</c:v>
                </c:pt>
                <c:pt idx="3487">
                  <c:v>318960</c:v>
                </c:pt>
                <c:pt idx="3488">
                  <c:v>320430</c:v>
                </c:pt>
                <c:pt idx="3489">
                  <c:v>319450</c:v>
                </c:pt>
                <c:pt idx="3490">
                  <c:v>312110</c:v>
                </c:pt>
                <c:pt idx="3491">
                  <c:v>311700</c:v>
                </c:pt>
                <c:pt idx="3492">
                  <c:v>316580</c:v>
                </c:pt>
                <c:pt idx="3493">
                  <c:v>317310</c:v>
                </c:pt>
                <c:pt idx="3494">
                  <c:v>317500</c:v>
                </c:pt>
                <c:pt idx="3495">
                  <c:v>317110</c:v>
                </c:pt>
                <c:pt idx="3496">
                  <c:v>318290</c:v>
                </c:pt>
                <c:pt idx="3497">
                  <c:v>320690</c:v>
                </c:pt>
                <c:pt idx="3498">
                  <c:v>320660</c:v>
                </c:pt>
                <c:pt idx="3499">
                  <c:v>322120</c:v>
                </c:pt>
                <c:pt idx="3500">
                  <c:v>321220</c:v>
                </c:pt>
                <c:pt idx="3501">
                  <c:v>316960</c:v>
                </c:pt>
                <c:pt idx="3502">
                  <c:v>316870</c:v>
                </c:pt>
                <c:pt idx="3503">
                  <c:v>317190</c:v>
                </c:pt>
                <c:pt idx="3504">
                  <c:v>318330</c:v>
                </c:pt>
                <c:pt idx="3505">
                  <c:v>318430</c:v>
                </c:pt>
                <c:pt idx="3506">
                  <c:v>318340</c:v>
                </c:pt>
                <c:pt idx="3507">
                  <c:v>318590</c:v>
                </c:pt>
                <c:pt idx="3508">
                  <c:v>319260</c:v>
                </c:pt>
                <c:pt idx="3509">
                  <c:v>319220</c:v>
                </c:pt>
                <c:pt idx="3510">
                  <c:v>319630</c:v>
                </c:pt>
                <c:pt idx="3511">
                  <c:v>319380</c:v>
                </c:pt>
                <c:pt idx="3512">
                  <c:v>317940</c:v>
                </c:pt>
                <c:pt idx="3513">
                  <c:v>317750</c:v>
                </c:pt>
                <c:pt idx="3514">
                  <c:v>318420</c:v>
                </c:pt>
                <c:pt idx="3515">
                  <c:v>320180</c:v>
                </c:pt>
                <c:pt idx="3516">
                  <c:v>320650</c:v>
                </c:pt>
                <c:pt idx="3517">
                  <c:v>320450</c:v>
                </c:pt>
                <c:pt idx="3518">
                  <c:v>321020</c:v>
                </c:pt>
                <c:pt idx="3519">
                  <c:v>322250</c:v>
                </c:pt>
                <c:pt idx="3520">
                  <c:v>322180</c:v>
                </c:pt>
                <c:pt idx="3521">
                  <c:v>322980</c:v>
                </c:pt>
                <c:pt idx="3522">
                  <c:v>322490</c:v>
                </c:pt>
                <c:pt idx="3523">
                  <c:v>318490</c:v>
                </c:pt>
                <c:pt idx="3524">
                  <c:v>318450</c:v>
                </c:pt>
                <c:pt idx="3525">
                  <c:v>318750</c:v>
                </c:pt>
                <c:pt idx="3526">
                  <c:v>319380</c:v>
                </c:pt>
                <c:pt idx="3527">
                  <c:v>319480</c:v>
                </c:pt>
                <c:pt idx="3528">
                  <c:v>319420</c:v>
                </c:pt>
                <c:pt idx="3529">
                  <c:v>319680</c:v>
                </c:pt>
                <c:pt idx="3530">
                  <c:v>320080</c:v>
                </c:pt>
                <c:pt idx="3531">
                  <c:v>320100</c:v>
                </c:pt>
                <c:pt idx="3532">
                  <c:v>320360</c:v>
                </c:pt>
                <c:pt idx="3533">
                  <c:v>320200</c:v>
                </c:pt>
                <c:pt idx="3534">
                  <c:v>317830</c:v>
                </c:pt>
                <c:pt idx="3535">
                  <c:v>317690</c:v>
                </c:pt>
                <c:pt idx="3536">
                  <c:v>318060</c:v>
                </c:pt>
                <c:pt idx="3537">
                  <c:v>319190</c:v>
                </c:pt>
                <c:pt idx="3538">
                  <c:v>319380</c:v>
                </c:pt>
                <c:pt idx="3539">
                  <c:v>319450</c:v>
                </c:pt>
                <c:pt idx="3540">
                  <c:v>319670</c:v>
                </c:pt>
                <c:pt idx="3541">
                  <c:v>320380</c:v>
                </c:pt>
                <c:pt idx="3542">
                  <c:v>320400</c:v>
                </c:pt>
                <c:pt idx="3543">
                  <c:v>320840</c:v>
                </c:pt>
                <c:pt idx="3544">
                  <c:v>320580</c:v>
                </c:pt>
                <c:pt idx="3545">
                  <c:v>319590</c:v>
                </c:pt>
                <c:pt idx="3546">
                  <c:v>319540</c:v>
                </c:pt>
                <c:pt idx="3547">
                  <c:v>320080</c:v>
                </c:pt>
                <c:pt idx="3548">
                  <c:v>321340</c:v>
                </c:pt>
                <c:pt idx="3549">
                  <c:v>321580</c:v>
                </c:pt>
                <c:pt idx="3550">
                  <c:v>321710</c:v>
                </c:pt>
                <c:pt idx="3551">
                  <c:v>321540</c:v>
                </c:pt>
                <c:pt idx="3552">
                  <c:v>322940</c:v>
                </c:pt>
                <c:pt idx="3553">
                  <c:v>322920</c:v>
                </c:pt>
                <c:pt idx="3554">
                  <c:v>323460</c:v>
                </c:pt>
                <c:pt idx="3555">
                  <c:v>323090</c:v>
                </c:pt>
                <c:pt idx="3556">
                  <c:v>324640</c:v>
                </c:pt>
                <c:pt idx="3557">
                  <c:v>324590</c:v>
                </c:pt>
                <c:pt idx="3558">
                  <c:v>324600</c:v>
                </c:pt>
                <c:pt idx="3559">
                  <c:v>324710</c:v>
                </c:pt>
                <c:pt idx="3560">
                  <c:v>324700</c:v>
                </c:pt>
                <c:pt idx="3561">
                  <c:v>324650</c:v>
                </c:pt>
                <c:pt idx="3562">
                  <c:v>324680</c:v>
                </c:pt>
                <c:pt idx="3563">
                  <c:v>324680</c:v>
                </c:pt>
                <c:pt idx="3564">
                  <c:v>324710</c:v>
                </c:pt>
                <c:pt idx="3565">
                  <c:v>324710</c:v>
                </c:pt>
                <c:pt idx="3566">
                  <c:v>324720</c:v>
                </c:pt>
                <c:pt idx="3567">
                  <c:v>324550</c:v>
                </c:pt>
                <c:pt idx="3568">
                  <c:v>324520</c:v>
                </c:pt>
                <c:pt idx="3569">
                  <c:v>324610</c:v>
                </c:pt>
                <c:pt idx="3570">
                  <c:v>324590</c:v>
                </c:pt>
                <c:pt idx="3571">
                  <c:v>324610</c:v>
                </c:pt>
                <c:pt idx="3572">
                  <c:v>324550</c:v>
                </c:pt>
                <c:pt idx="3573">
                  <c:v>324610</c:v>
                </c:pt>
                <c:pt idx="3574">
                  <c:v>324620</c:v>
                </c:pt>
                <c:pt idx="3575">
                  <c:v>324580</c:v>
                </c:pt>
                <c:pt idx="3576">
                  <c:v>324650</c:v>
                </c:pt>
                <c:pt idx="3577">
                  <c:v>324630</c:v>
                </c:pt>
                <c:pt idx="3578">
                  <c:v>327390</c:v>
                </c:pt>
                <c:pt idx="3579">
                  <c:v>327310</c:v>
                </c:pt>
                <c:pt idx="3580">
                  <c:v>327450</c:v>
                </c:pt>
                <c:pt idx="3581">
                  <c:v>327490</c:v>
                </c:pt>
                <c:pt idx="3582">
                  <c:v>327460</c:v>
                </c:pt>
                <c:pt idx="3583">
                  <c:v>327470</c:v>
                </c:pt>
                <c:pt idx="3584">
                  <c:v>327440</c:v>
                </c:pt>
                <c:pt idx="3585">
                  <c:v>327480</c:v>
                </c:pt>
                <c:pt idx="3586">
                  <c:v>327570</c:v>
                </c:pt>
                <c:pt idx="3587">
                  <c:v>327510</c:v>
                </c:pt>
                <c:pt idx="3588">
                  <c:v>327590</c:v>
                </c:pt>
                <c:pt idx="3589">
                  <c:v>325500</c:v>
                </c:pt>
                <c:pt idx="3590">
                  <c:v>325510</c:v>
                </c:pt>
                <c:pt idx="3591">
                  <c:v>325560</c:v>
                </c:pt>
                <c:pt idx="3592">
                  <c:v>325500</c:v>
                </c:pt>
                <c:pt idx="3593">
                  <c:v>325590</c:v>
                </c:pt>
                <c:pt idx="3594">
                  <c:v>325600</c:v>
                </c:pt>
                <c:pt idx="3595">
                  <c:v>325610</c:v>
                </c:pt>
                <c:pt idx="3596">
                  <c:v>325620</c:v>
                </c:pt>
                <c:pt idx="3597">
                  <c:v>325610</c:v>
                </c:pt>
                <c:pt idx="3598">
                  <c:v>325620</c:v>
                </c:pt>
                <c:pt idx="3599">
                  <c:v>325640</c:v>
                </c:pt>
                <c:pt idx="3600">
                  <c:v>306930</c:v>
                </c:pt>
                <c:pt idx="3601">
                  <c:v>308920</c:v>
                </c:pt>
                <c:pt idx="3602">
                  <c:v>314370</c:v>
                </c:pt>
                <c:pt idx="3603">
                  <c:v>316460</c:v>
                </c:pt>
                <c:pt idx="3604">
                  <c:v>315890</c:v>
                </c:pt>
                <c:pt idx="3605">
                  <c:v>315180</c:v>
                </c:pt>
                <c:pt idx="3606">
                  <c:v>317100</c:v>
                </c:pt>
                <c:pt idx="3607">
                  <c:v>320840</c:v>
                </c:pt>
                <c:pt idx="3608">
                  <c:v>320750</c:v>
                </c:pt>
                <c:pt idx="3609">
                  <c:v>322950</c:v>
                </c:pt>
                <c:pt idx="3610">
                  <c:v>321580</c:v>
                </c:pt>
                <c:pt idx="3611">
                  <c:v>307050</c:v>
                </c:pt>
                <c:pt idx="3612">
                  <c:v>308350</c:v>
                </c:pt>
                <c:pt idx="3613">
                  <c:v>313360</c:v>
                </c:pt>
                <c:pt idx="3614">
                  <c:v>315260</c:v>
                </c:pt>
                <c:pt idx="3615">
                  <c:v>314650</c:v>
                </c:pt>
                <c:pt idx="3616">
                  <c:v>314050</c:v>
                </c:pt>
                <c:pt idx="3617">
                  <c:v>315780</c:v>
                </c:pt>
                <c:pt idx="3618">
                  <c:v>319190</c:v>
                </c:pt>
                <c:pt idx="3619">
                  <c:v>319020</c:v>
                </c:pt>
                <c:pt idx="3620">
                  <c:v>321190</c:v>
                </c:pt>
                <c:pt idx="3621">
                  <c:v>319970</c:v>
                </c:pt>
                <c:pt idx="3622">
                  <c:v>308610</c:v>
                </c:pt>
                <c:pt idx="3623">
                  <c:v>307960</c:v>
                </c:pt>
                <c:pt idx="3624">
                  <c:v>315180</c:v>
                </c:pt>
                <c:pt idx="3625">
                  <c:v>317140</c:v>
                </c:pt>
                <c:pt idx="3626">
                  <c:v>316610</c:v>
                </c:pt>
                <c:pt idx="3627">
                  <c:v>316010</c:v>
                </c:pt>
                <c:pt idx="3628">
                  <c:v>317740</c:v>
                </c:pt>
                <c:pt idx="3629">
                  <c:v>321250</c:v>
                </c:pt>
                <c:pt idx="3630">
                  <c:v>321120</c:v>
                </c:pt>
                <c:pt idx="3631">
                  <c:v>323350</c:v>
                </c:pt>
                <c:pt idx="3632">
                  <c:v>321950</c:v>
                </c:pt>
                <c:pt idx="3633">
                  <c:v>315560</c:v>
                </c:pt>
                <c:pt idx="3634">
                  <c:v>315370</c:v>
                </c:pt>
                <c:pt idx="3635">
                  <c:v>315910</c:v>
                </c:pt>
                <c:pt idx="3636">
                  <c:v>317780</c:v>
                </c:pt>
                <c:pt idx="3637">
                  <c:v>317660</c:v>
                </c:pt>
                <c:pt idx="3638">
                  <c:v>317420</c:v>
                </c:pt>
                <c:pt idx="3639">
                  <c:v>317930</c:v>
                </c:pt>
                <c:pt idx="3640">
                  <c:v>318870</c:v>
                </c:pt>
                <c:pt idx="3641">
                  <c:v>318820</c:v>
                </c:pt>
                <c:pt idx="3642">
                  <c:v>319420</c:v>
                </c:pt>
                <c:pt idx="3643">
                  <c:v>319100</c:v>
                </c:pt>
                <c:pt idx="3644">
                  <c:v>318260</c:v>
                </c:pt>
                <c:pt idx="3645">
                  <c:v>318130</c:v>
                </c:pt>
                <c:pt idx="3646">
                  <c:v>318730</c:v>
                </c:pt>
                <c:pt idx="3647">
                  <c:v>320490</c:v>
                </c:pt>
                <c:pt idx="3648">
                  <c:v>321030</c:v>
                </c:pt>
                <c:pt idx="3649">
                  <c:v>320790</c:v>
                </c:pt>
                <c:pt idx="3650">
                  <c:v>321440</c:v>
                </c:pt>
                <c:pt idx="3651">
                  <c:v>322610</c:v>
                </c:pt>
                <c:pt idx="3652">
                  <c:v>322540</c:v>
                </c:pt>
                <c:pt idx="3653">
                  <c:v>323300</c:v>
                </c:pt>
                <c:pt idx="3654">
                  <c:v>322830</c:v>
                </c:pt>
                <c:pt idx="3655">
                  <c:v>317680</c:v>
                </c:pt>
                <c:pt idx="3656">
                  <c:v>317530</c:v>
                </c:pt>
                <c:pt idx="3657">
                  <c:v>317950</c:v>
                </c:pt>
                <c:pt idx="3658">
                  <c:v>318910</c:v>
                </c:pt>
                <c:pt idx="3659">
                  <c:v>319250</c:v>
                </c:pt>
                <c:pt idx="3660">
                  <c:v>319100</c:v>
                </c:pt>
                <c:pt idx="3661">
                  <c:v>319330</c:v>
                </c:pt>
                <c:pt idx="3662">
                  <c:v>319940</c:v>
                </c:pt>
                <c:pt idx="3663">
                  <c:v>319980</c:v>
                </c:pt>
                <c:pt idx="3664">
                  <c:v>320450</c:v>
                </c:pt>
                <c:pt idx="3665">
                  <c:v>320100</c:v>
                </c:pt>
                <c:pt idx="3666">
                  <c:v>316680</c:v>
                </c:pt>
                <c:pt idx="3667">
                  <c:v>316440</c:v>
                </c:pt>
                <c:pt idx="3668">
                  <c:v>317080</c:v>
                </c:pt>
                <c:pt idx="3669">
                  <c:v>318670</c:v>
                </c:pt>
                <c:pt idx="3670">
                  <c:v>319180</c:v>
                </c:pt>
                <c:pt idx="3671">
                  <c:v>319090</c:v>
                </c:pt>
                <c:pt idx="3672">
                  <c:v>319370</c:v>
                </c:pt>
                <c:pt idx="3673">
                  <c:v>320440</c:v>
                </c:pt>
                <c:pt idx="3674">
                  <c:v>320420</c:v>
                </c:pt>
                <c:pt idx="3675">
                  <c:v>321120</c:v>
                </c:pt>
                <c:pt idx="3676">
                  <c:v>320680</c:v>
                </c:pt>
                <c:pt idx="3677">
                  <c:v>319030</c:v>
                </c:pt>
                <c:pt idx="3678">
                  <c:v>318810</c:v>
                </c:pt>
                <c:pt idx="3679">
                  <c:v>319520</c:v>
                </c:pt>
                <c:pt idx="3680">
                  <c:v>321450</c:v>
                </c:pt>
                <c:pt idx="3681">
                  <c:v>322230</c:v>
                </c:pt>
                <c:pt idx="3682">
                  <c:v>322040</c:v>
                </c:pt>
                <c:pt idx="3683">
                  <c:v>321900</c:v>
                </c:pt>
                <c:pt idx="3684">
                  <c:v>323800</c:v>
                </c:pt>
                <c:pt idx="3685">
                  <c:v>323840</c:v>
                </c:pt>
                <c:pt idx="3686">
                  <c:v>324680</c:v>
                </c:pt>
                <c:pt idx="3687">
                  <c:v>324090</c:v>
                </c:pt>
                <c:pt idx="3688">
                  <c:v>326050</c:v>
                </c:pt>
                <c:pt idx="3689">
                  <c:v>326030</c:v>
                </c:pt>
                <c:pt idx="3690">
                  <c:v>326130</c:v>
                </c:pt>
                <c:pt idx="3691">
                  <c:v>326130</c:v>
                </c:pt>
                <c:pt idx="3692">
                  <c:v>326180</c:v>
                </c:pt>
                <c:pt idx="3693">
                  <c:v>326160</c:v>
                </c:pt>
                <c:pt idx="3694">
                  <c:v>326070</c:v>
                </c:pt>
                <c:pt idx="3695">
                  <c:v>326210</c:v>
                </c:pt>
                <c:pt idx="3696">
                  <c:v>326240</c:v>
                </c:pt>
                <c:pt idx="3697">
                  <c:v>326160</c:v>
                </c:pt>
                <c:pt idx="3698">
                  <c:v>326190</c:v>
                </c:pt>
                <c:pt idx="3699">
                  <c:v>325960</c:v>
                </c:pt>
                <c:pt idx="3700">
                  <c:v>325970</c:v>
                </c:pt>
                <c:pt idx="3701">
                  <c:v>325970</c:v>
                </c:pt>
                <c:pt idx="3702">
                  <c:v>326070</c:v>
                </c:pt>
                <c:pt idx="3703">
                  <c:v>326050</c:v>
                </c:pt>
                <c:pt idx="3704">
                  <c:v>326000</c:v>
                </c:pt>
                <c:pt idx="3705">
                  <c:v>326030</c:v>
                </c:pt>
                <c:pt idx="3706">
                  <c:v>326040</c:v>
                </c:pt>
                <c:pt idx="3707">
                  <c:v>326100</c:v>
                </c:pt>
                <c:pt idx="3708">
                  <c:v>326150</c:v>
                </c:pt>
                <c:pt idx="3709">
                  <c:v>326060</c:v>
                </c:pt>
                <c:pt idx="3710">
                  <c:v>329780</c:v>
                </c:pt>
                <c:pt idx="3711">
                  <c:v>329760</c:v>
                </c:pt>
                <c:pt idx="3712">
                  <c:v>329850</c:v>
                </c:pt>
                <c:pt idx="3713">
                  <c:v>329900</c:v>
                </c:pt>
                <c:pt idx="3714">
                  <c:v>329940</c:v>
                </c:pt>
                <c:pt idx="3715">
                  <c:v>329960</c:v>
                </c:pt>
                <c:pt idx="3716">
                  <c:v>329910</c:v>
                </c:pt>
                <c:pt idx="3717">
                  <c:v>329900</c:v>
                </c:pt>
                <c:pt idx="3718">
                  <c:v>330020</c:v>
                </c:pt>
                <c:pt idx="3719">
                  <c:v>330080</c:v>
                </c:pt>
                <c:pt idx="3720">
                  <c:v>330030</c:v>
                </c:pt>
                <c:pt idx="3721">
                  <c:v>327200</c:v>
                </c:pt>
                <c:pt idx="3722">
                  <c:v>327320</c:v>
                </c:pt>
                <c:pt idx="3723">
                  <c:v>327350</c:v>
                </c:pt>
                <c:pt idx="3724">
                  <c:v>327370</c:v>
                </c:pt>
                <c:pt idx="3725">
                  <c:v>327340</c:v>
                </c:pt>
                <c:pt idx="3726">
                  <c:v>327370</c:v>
                </c:pt>
                <c:pt idx="3727">
                  <c:v>327340</c:v>
                </c:pt>
                <c:pt idx="3728">
                  <c:v>327400</c:v>
                </c:pt>
                <c:pt idx="3729">
                  <c:v>327300</c:v>
                </c:pt>
                <c:pt idx="3730">
                  <c:v>327390</c:v>
                </c:pt>
                <c:pt idx="3731">
                  <c:v>327360</c:v>
                </c:pt>
                <c:pt idx="3732">
                  <c:v>312330</c:v>
                </c:pt>
                <c:pt idx="3733">
                  <c:v>313160</c:v>
                </c:pt>
                <c:pt idx="3734">
                  <c:v>315100</c:v>
                </c:pt>
                <c:pt idx="3735">
                  <c:v>315800</c:v>
                </c:pt>
                <c:pt idx="3736">
                  <c:v>315490</c:v>
                </c:pt>
                <c:pt idx="3737">
                  <c:v>315410</c:v>
                </c:pt>
                <c:pt idx="3738">
                  <c:v>316000</c:v>
                </c:pt>
                <c:pt idx="3739">
                  <c:v>317500</c:v>
                </c:pt>
                <c:pt idx="3740">
                  <c:v>317450</c:v>
                </c:pt>
                <c:pt idx="3741">
                  <c:v>318290</c:v>
                </c:pt>
                <c:pt idx="3742">
                  <c:v>317710</c:v>
                </c:pt>
                <c:pt idx="3743">
                  <c:v>312240</c:v>
                </c:pt>
                <c:pt idx="3744">
                  <c:v>312830</c:v>
                </c:pt>
                <c:pt idx="3745">
                  <c:v>314620</c:v>
                </c:pt>
                <c:pt idx="3746">
                  <c:v>315270</c:v>
                </c:pt>
                <c:pt idx="3747">
                  <c:v>314960</c:v>
                </c:pt>
                <c:pt idx="3748">
                  <c:v>314890</c:v>
                </c:pt>
                <c:pt idx="3749">
                  <c:v>315470</c:v>
                </c:pt>
                <c:pt idx="3750">
                  <c:v>316690</c:v>
                </c:pt>
                <c:pt idx="3751">
                  <c:v>316740</c:v>
                </c:pt>
                <c:pt idx="3752">
                  <c:v>317350</c:v>
                </c:pt>
                <c:pt idx="3753">
                  <c:v>316940</c:v>
                </c:pt>
                <c:pt idx="3754">
                  <c:v>313130</c:v>
                </c:pt>
                <c:pt idx="3755">
                  <c:v>312840</c:v>
                </c:pt>
                <c:pt idx="3756">
                  <c:v>315360</c:v>
                </c:pt>
                <c:pt idx="3757">
                  <c:v>316280</c:v>
                </c:pt>
                <c:pt idx="3758">
                  <c:v>315790</c:v>
                </c:pt>
                <c:pt idx="3759">
                  <c:v>315800</c:v>
                </c:pt>
                <c:pt idx="3760">
                  <c:v>316390</c:v>
                </c:pt>
                <c:pt idx="3761">
                  <c:v>317700</c:v>
                </c:pt>
                <c:pt idx="3762">
                  <c:v>317750</c:v>
                </c:pt>
                <c:pt idx="3763">
                  <c:v>318470</c:v>
                </c:pt>
                <c:pt idx="3764">
                  <c:v>318070</c:v>
                </c:pt>
                <c:pt idx="3765">
                  <c:v>315800</c:v>
                </c:pt>
                <c:pt idx="3766">
                  <c:v>315780</c:v>
                </c:pt>
                <c:pt idx="3767">
                  <c:v>315940</c:v>
                </c:pt>
                <c:pt idx="3768">
                  <c:v>316610</c:v>
                </c:pt>
                <c:pt idx="3769">
                  <c:v>316570</c:v>
                </c:pt>
                <c:pt idx="3770">
                  <c:v>316510</c:v>
                </c:pt>
                <c:pt idx="3771">
                  <c:v>316730</c:v>
                </c:pt>
                <c:pt idx="3772">
                  <c:v>316960</c:v>
                </c:pt>
                <c:pt idx="3773">
                  <c:v>317090</c:v>
                </c:pt>
                <c:pt idx="3774">
                  <c:v>317280</c:v>
                </c:pt>
                <c:pt idx="3775">
                  <c:v>317120</c:v>
                </c:pt>
                <c:pt idx="3776">
                  <c:v>317070</c:v>
                </c:pt>
                <c:pt idx="3777">
                  <c:v>316930</c:v>
                </c:pt>
                <c:pt idx="3778">
                  <c:v>317200</c:v>
                </c:pt>
                <c:pt idx="3779">
                  <c:v>317800</c:v>
                </c:pt>
                <c:pt idx="3780">
                  <c:v>317980</c:v>
                </c:pt>
                <c:pt idx="3781">
                  <c:v>318050</c:v>
                </c:pt>
                <c:pt idx="3782">
                  <c:v>318130</c:v>
                </c:pt>
                <c:pt idx="3783">
                  <c:v>318660</c:v>
                </c:pt>
                <c:pt idx="3784">
                  <c:v>318640</c:v>
                </c:pt>
                <c:pt idx="3785">
                  <c:v>318850</c:v>
                </c:pt>
                <c:pt idx="3786">
                  <c:v>318800</c:v>
                </c:pt>
                <c:pt idx="3787">
                  <c:v>316480</c:v>
                </c:pt>
                <c:pt idx="3788">
                  <c:v>316330</c:v>
                </c:pt>
                <c:pt idx="3789">
                  <c:v>316660</c:v>
                </c:pt>
                <c:pt idx="3790">
                  <c:v>317640</c:v>
                </c:pt>
                <c:pt idx="3791">
                  <c:v>317950</c:v>
                </c:pt>
                <c:pt idx="3792">
                  <c:v>317870</c:v>
                </c:pt>
                <c:pt idx="3793">
                  <c:v>318100</c:v>
                </c:pt>
                <c:pt idx="3794">
                  <c:v>318760</c:v>
                </c:pt>
                <c:pt idx="3795">
                  <c:v>318690</c:v>
                </c:pt>
                <c:pt idx="3796">
                  <c:v>319120</c:v>
                </c:pt>
                <c:pt idx="3797">
                  <c:v>318880</c:v>
                </c:pt>
                <c:pt idx="3798">
                  <c:v>316350</c:v>
                </c:pt>
                <c:pt idx="3799">
                  <c:v>316280</c:v>
                </c:pt>
                <c:pt idx="3800">
                  <c:v>316500</c:v>
                </c:pt>
                <c:pt idx="3801">
                  <c:v>317040</c:v>
                </c:pt>
                <c:pt idx="3802">
                  <c:v>317290</c:v>
                </c:pt>
                <c:pt idx="3803">
                  <c:v>317100</c:v>
                </c:pt>
                <c:pt idx="3804">
                  <c:v>317300</c:v>
                </c:pt>
                <c:pt idx="3805">
                  <c:v>317670</c:v>
                </c:pt>
                <c:pt idx="3806">
                  <c:v>317590</c:v>
                </c:pt>
                <c:pt idx="3807">
                  <c:v>317960</c:v>
                </c:pt>
                <c:pt idx="3808">
                  <c:v>317800</c:v>
                </c:pt>
                <c:pt idx="3809">
                  <c:v>317410</c:v>
                </c:pt>
                <c:pt idx="3810">
                  <c:v>317350</c:v>
                </c:pt>
                <c:pt idx="3811">
                  <c:v>317610</c:v>
                </c:pt>
                <c:pt idx="3812">
                  <c:v>318290</c:v>
                </c:pt>
                <c:pt idx="3813">
                  <c:v>318500</c:v>
                </c:pt>
                <c:pt idx="3814">
                  <c:v>318470</c:v>
                </c:pt>
                <c:pt idx="3815">
                  <c:v>318500</c:v>
                </c:pt>
                <c:pt idx="3816">
                  <c:v>319240</c:v>
                </c:pt>
                <c:pt idx="3817">
                  <c:v>319110</c:v>
                </c:pt>
                <c:pt idx="3818">
                  <c:v>319470</c:v>
                </c:pt>
                <c:pt idx="3819">
                  <c:v>319220</c:v>
                </c:pt>
                <c:pt idx="3820">
                  <c:v>320190</c:v>
                </c:pt>
                <c:pt idx="3821">
                  <c:v>320130</c:v>
                </c:pt>
                <c:pt idx="3822">
                  <c:v>319990</c:v>
                </c:pt>
                <c:pt idx="3823">
                  <c:v>320240</c:v>
                </c:pt>
                <c:pt idx="3824">
                  <c:v>320230</c:v>
                </c:pt>
                <c:pt idx="3825">
                  <c:v>320230</c:v>
                </c:pt>
                <c:pt idx="3826">
                  <c:v>320220</c:v>
                </c:pt>
                <c:pt idx="3827">
                  <c:v>320200</c:v>
                </c:pt>
                <c:pt idx="3828">
                  <c:v>320270</c:v>
                </c:pt>
                <c:pt idx="3829">
                  <c:v>320300</c:v>
                </c:pt>
                <c:pt idx="3830">
                  <c:v>320250</c:v>
                </c:pt>
                <c:pt idx="3831">
                  <c:v>320130</c:v>
                </c:pt>
                <c:pt idx="3832">
                  <c:v>320160</c:v>
                </c:pt>
                <c:pt idx="3833">
                  <c:v>320150</c:v>
                </c:pt>
                <c:pt idx="3834">
                  <c:v>320170</c:v>
                </c:pt>
                <c:pt idx="3835">
                  <c:v>320220</c:v>
                </c:pt>
                <c:pt idx="3836">
                  <c:v>320160</c:v>
                </c:pt>
                <c:pt idx="3837">
                  <c:v>320240</c:v>
                </c:pt>
                <c:pt idx="3838">
                  <c:v>320180</c:v>
                </c:pt>
                <c:pt idx="3839">
                  <c:v>320210</c:v>
                </c:pt>
                <c:pt idx="3840">
                  <c:v>320190</c:v>
                </c:pt>
                <c:pt idx="3841">
                  <c:v>320200</c:v>
                </c:pt>
                <c:pt idx="3842">
                  <c:v>321850</c:v>
                </c:pt>
                <c:pt idx="3843">
                  <c:v>321690</c:v>
                </c:pt>
                <c:pt idx="3844">
                  <c:v>321810</c:v>
                </c:pt>
                <c:pt idx="3845">
                  <c:v>321740</c:v>
                </c:pt>
                <c:pt idx="3846">
                  <c:v>321920</c:v>
                </c:pt>
                <c:pt idx="3847">
                  <c:v>321820</c:v>
                </c:pt>
                <c:pt idx="3848">
                  <c:v>321870</c:v>
                </c:pt>
                <c:pt idx="3849">
                  <c:v>321790</c:v>
                </c:pt>
                <c:pt idx="3850">
                  <c:v>321890</c:v>
                </c:pt>
                <c:pt idx="3851">
                  <c:v>321850</c:v>
                </c:pt>
                <c:pt idx="3852">
                  <c:v>321960</c:v>
                </c:pt>
                <c:pt idx="3853">
                  <c:v>320760</c:v>
                </c:pt>
                <c:pt idx="3854">
                  <c:v>320640</c:v>
                </c:pt>
                <c:pt idx="3855">
                  <c:v>320820</c:v>
                </c:pt>
                <c:pt idx="3856">
                  <c:v>320770</c:v>
                </c:pt>
                <c:pt idx="3857">
                  <c:v>320810</c:v>
                </c:pt>
                <c:pt idx="3858">
                  <c:v>320810</c:v>
                </c:pt>
                <c:pt idx="3859">
                  <c:v>320680</c:v>
                </c:pt>
                <c:pt idx="3860">
                  <c:v>320620</c:v>
                </c:pt>
                <c:pt idx="3861">
                  <c:v>320820</c:v>
                </c:pt>
                <c:pt idx="3862">
                  <c:v>320620</c:v>
                </c:pt>
                <c:pt idx="3863">
                  <c:v>320820</c:v>
                </c:pt>
                <c:pt idx="3864">
                  <c:v>310010</c:v>
                </c:pt>
                <c:pt idx="3865">
                  <c:v>311300</c:v>
                </c:pt>
                <c:pt idx="3866">
                  <c:v>314600</c:v>
                </c:pt>
                <c:pt idx="3867">
                  <c:v>315810</c:v>
                </c:pt>
                <c:pt idx="3868">
                  <c:v>315230</c:v>
                </c:pt>
                <c:pt idx="3869">
                  <c:v>315480</c:v>
                </c:pt>
                <c:pt idx="3870">
                  <c:v>316180</c:v>
                </c:pt>
                <c:pt idx="3871">
                  <c:v>318530</c:v>
                </c:pt>
                <c:pt idx="3872">
                  <c:v>318440</c:v>
                </c:pt>
                <c:pt idx="3873">
                  <c:v>319710</c:v>
                </c:pt>
                <c:pt idx="3874">
                  <c:v>318980</c:v>
                </c:pt>
                <c:pt idx="3875">
                  <c:v>310020</c:v>
                </c:pt>
                <c:pt idx="3876">
                  <c:v>310820</c:v>
                </c:pt>
                <c:pt idx="3877">
                  <c:v>313870</c:v>
                </c:pt>
                <c:pt idx="3878">
                  <c:v>314920</c:v>
                </c:pt>
                <c:pt idx="3879">
                  <c:v>314410</c:v>
                </c:pt>
                <c:pt idx="3880">
                  <c:v>314620</c:v>
                </c:pt>
                <c:pt idx="3881">
                  <c:v>315270</c:v>
                </c:pt>
                <c:pt idx="3882">
                  <c:v>317360</c:v>
                </c:pt>
                <c:pt idx="3883">
                  <c:v>317270</c:v>
                </c:pt>
                <c:pt idx="3884">
                  <c:v>318560</c:v>
                </c:pt>
                <c:pt idx="3885">
                  <c:v>317830</c:v>
                </c:pt>
                <c:pt idx="3886">
                  <c:v>311160</c:v>
                </c:pt>
                <c:pt idx="3887">
                  <c:v>310900</c:v>
                </c:pt>
                <c:pt idx="3888">
                  <c:v>315150</c:v>
                </c:pt>
                <c:pt idx="3889">
                  <c:v>316370</c:v>
                </c:pt>
                <c:pt idx="3890">
                  <c:v>315820</c:v>
                </c:pt>
                <c:pt idx="3891">
                  <c:v>315980</c:v>
                </c:pt>
                <c:pt idx="3892">
                  <c:v>316750</c:v>
                </c:pt>
                <c:pt idx="3893">
                  <c:v>318840</c:v>
                </c:pt>
                <c:pt idx="3894">
                  <c:v>318780</c:v>
                </c:pt>
                <c:pt idx="3895">
                  <c:v>320090</c:v>
                </c:pt>
                <c:pt idx="3896">
                  <c:v>319340</c:v>
                </c:pt>
                <c:pt idx="3897">
                  <c:v>315610</c:v>
                </c:pt>
                <c:pt idx="3898">
                  <c:v>315510</c:v>
                </c:pt>
                <c:pt idx="3899">
                  <c:v>315800</c:v>
                </c:pt>
                <c:pt idx="3900">
                  <c:v>316950</c:v>
                </c:pt>
                <c:pt idx="3901">
                  <c:v>316770</c:v>
                </c:pt>
                <c:pt idx="3902">
                  <c:v>316830</c:v>
                </c:pt>
                <c:pt idx="3903">
                  <c:v>317030</c:v>
                </c:pt>
                <c:pt idx="3904">
                  <c:v>317570</c:v>
                </c:pt>
                <c:pt idx="3905">
                  <c:v>317610</c:v>
                </c:pt>
                <c:pt idx="3906">
                  <c:v>317910</c:v>
                </c:pt>
                <c:pt idx="3907">
                  <c:v>317710</c:v>
                </c:pt>
                <c:pt idx="3908">
                  <c:v>317520</c:v>
                </c:pt>
                <c:pt idx="3909">
                  <c:v>317380</c:v>
                </c:pt>
                <c:pt idx="3910">
                  <c:v>317850</c:v>
                </c:pt>
                <c:pt idx="3911">
                  <c:v>318860</c:v>
                </c:pt>
                <c:pt idx="3912">
                  <c:v>319120</c:v>
                </c:pt>
                <c:pt idx="3913">
                  <c:v>319190</c:v>
                </c:pt>
                <c:pt idx="3914">
                  <c:v>319300</c:v>
                </c:pt>
                <c:pt idx="3915">
                  <c:v>320130</c:v>
                </c:pt>
                <c:pt idx="3916">
                  <c:v>320060</c:v>
                </c:pt>
                <c:pt idx="3917">
                  <c:v>320510</c:v>
                </c:pt>
                <c:pt idx="3918">
                  <c:v>320280</c:v>
                </c:pt>
                <c:pt idx="3919">
                  <c:v>316500</c:v>
                </c:pt>
                <c:pt idx="3920">
                  <c:v>316320</c:v>
                </c:pt>
                <c:pt idx="3921">
                  <c:v>316870</c:v>
                </c:pt>
                <c:pt idx="3922">
                  <c:v>318500</c:v>
                </c:pt>
                <c:pt idx="3923">
                  <c:v>319040</c:v>
                </c:pt>
                <c:pt idx="3924">
                  <c:v>318850</c:v>
                </c:pt>
                <c:pt idx="3925">
                  <c:v>319220</c:v>
                </c:pt>
                <c:pt idx="3926">
                  <c:v>320300</c:v>
                </c:pt>
                <c:pt idx="3927">
                  <c:v>320320</c:v>
                </c:pt>
                <c:pt idx="3928">
                  <c:v>320960</c:v>
                </c:pt>
                <c:pt idx="3929">
                  <c:v>320500</c:v>
                </c:pt>
                <c:pt idx="3930">
                  <c:v>316950</c:v>
                </c:pt>
                <c:pt idx="3931">
                  <c:v>316900</c:v>
                </c:pt>
                <c:pt idx="3932">
                  <c:v>317170</c:v>
                </c:pt>
                <c:pt idx="3933">
                  <c:v>317690</c:v>
                </c:pt>
                <c:pt idx="3934">
                  <c:v>317910</c:v>
                </c:pt>
                <c:pt idx="3935">
                  <c:v>317810</c:v>
                </c:pt>
                <c:pt idx="3936">
                  <c:v>317990</c:v>
                </c:pt>
                <c:pt idx="3937">
                  <c:v>318360</c:v>
                </c:pt>
                <c:pt idx="3938">
                  <c:v>318370</c:v>
                </c:pt>
                <c:pt idx="3939">
                  <c:v>318650</c:v>
                </c:pt>
                <c:pt idx="3940">
                  <c:v>318510</c:v>
                </c:pt>
                <c:pt idx="3941">
                  <c:v>318030</c:v>
                </c:pt>
                <c:pt idx="3942">
                  <c:v>317930</c:v>
                </c:pt>
                <c:pt idx="3943">
                  <c:v>318350</c:v>
                </c:pt>
                <c:pt idx="3944">
                  <c:v>319570</c:v>
                </c:pt>
                <c:pt idx="3945">
                  <c:v>319980</c:v>
                </c:pt>
                <c:pt idx="3946">
                  <c:v>319810</c:v>
                </c:pt>
                <c:pt idx="3947">
                  <c:v>319850</c:v>
                </c:pt>
                <c:pt idx="3948">
                  <c:v>320920</c:v>
                </c:pt>
                <c:pt idx="3949">
                  <c:v>320940</c:v>
                </c:pt>
                <c:pt idx="3950">
                  <c:v>321510</c:v>
                </c:pt>
                <c:pt idx="3951">
                  <c:v>321170</c:v>
                </c:pt>
                <c:pt idx="3952">
                  <c:v>322420</c:v>
                </c:pt>
                <c:pt idx="3953">
                  <c:v>322590</c:v>
                </c:pt>
                <c:pt idx="3954">
                  <c:v>322560</c:v>
                </c:pt>
                <c:pt idx="3955">
                  <c:v>322610</c:v>
                </c:pt>
                <c:pt idx="3956">
                  <c:v>322570</c:v>
                </c:pt>
                <c:pt idx="3957">
                  <c:v>322550</c:v>
                </c:pt>
                <c:pt idx="3958">
                  <c:v>322540</c:v>
                </c:pt>
                <c:pt idx="3959">
                  <c:v>322530</c:v>
                </c:pt>
                <c:pt idx="3960">
                  <c:v>322570</c:v>
                </c:pt>
                <c:pt idx="3961">
                  <c:v>322650</c:v>
                </c:pt>
                <c:pt idx="3962">
                  <c:v>322560</c:v>
                </c:pt>
                <c:pt idx="3963">
                  <c:v>322370</c:v>
                </c:pt>
                <c:pt idx="3964">
                  <c:v>322330</c:v>
                </c:pt>
                <c:pt idx="3965">
                  <c:v>322430</c:v>
                </c:pt>
                <c:pt idx="3966">
                  <c:v>322440</c:v>
                </c:pt>
                <c:pt idx="3967">
                  <c:v>322480</c:v>
                </c:pt>
                <c:pt idx="3968">
                  <c:v>322540</c:v>
                </c:pt>
                <c:pt idx="3969">
                  <c:v>322510</c:v>
                </c:pt>
                <c:pt idx="3970">
                  <c:v>322480</c:v>
                </c:pt>
                <c:pt idx="3971">
                  <c:v>322500</c:v>
                </c:pt>
                <c:pt idx="3972">
                  <c:v>322530</c:v>
                </c:pt>
                <c:pt idx="3973">
                  <c:v>322550</c:v>
                </c:pt>
                <c:pt idx="3974">
                  <c:v>325070</c:v>
                </c:pt>
                <c:pt idx="3975">
                  <c:v>324980</c:v>
                </c:pt>
                <c:pt idx="3976">
                  <c:v>324930</c:v>
                </c:pt>
                <c:pt idx="3977">
                  <c:v>325060</c:v>
                </c:pt>
                <c:pt idx="3978">
                  <c:v>325140</c:v>
                </c:pt>
                <c:pt idx="3979">
                  <c:v>325110</c:v>
                </c:pt>
                <c:pt idx="3980">
                  <c:v>325140</c:v>
                </c:pt>
                <c:pt idx="3981">
                  <c:v>325070</c:v>
                </c:pt>
                <c:pt idx="3982">
                  <c:v>325220</c:v>
                </c:pt>
                <c:pt idx="3983">
                  <c:v>325150</c:v>
                </c:pt>
                <c:pt idx="3984">
                  <c:v>325190</c:v>
                </c:pt>
                <c:pt idx="3985">
                  <c:v>323330</c:v>
                </c:pt>
                <c:pt idx="3986">
                  <c:v>323260</c:v>
                </c:pt>
                <c:pt idx="3987">
                  <c:v>323360</c:v>
                </c:pt>
                <c:pt idx="3988">
                  <c:v>323330</c:v>
                </c:pt>
                <c:pt idx="3989">
                  <c:v>323330</c:v>
                </c:pt>
                <c:pt idx="3990">
                  <c:v>323330</c:v>
                </c:pt>
                <c:pt idx="3991">
                  <c:v>323400</c:v>
                </c:pt>
                <c:pt idx="3992">
                  <c:v>323350</c:v>
                </c:pt>
                <c:pt idx="3993">
                  <c:v>323330</c:v>
                </c:pt>
                <c:pt idx="3994">
                  <c:v>323390</c:v>
                </c:pt>
                <c:pt idx="3995">
                  <c:v>323370</c:v>
                </c:pt>
                <c:pt idx="3996">
                  <c:v>310700</c:v>
                </c:pt>
                <c:pt idx="3997">
                  <c:v>312310</c:v>
                </c:pt>
                <c:pt idx="3998">
                  <c:v>316470</c:v>
                </c:pt>
                <c:pt idx="3999">
                  <c:v>317920</c:v>
                </c:pt>
                <c:pt idx="4000">
                  <c:v>317240</c:v>
                </c:pt>
                <c:pt idx="4001">
                  <c:v>317590</c:v>
                </c:pt>
                <c:pt idx="4002">
                  <c:v>317100</c:v>
                </c:pt>
                <c:pt idx="4003">
                  <c:v>321290</c:v>
                </c:pt>
                <c:pt idx="4004">
                  <c:v>321220</c:v>
                </c:pt>
                <c:pt idx="4005">
                  <c:v>323010</c:v>
                </c:pt>
                <c:pt idx="4006">
                  <c:v>321900</c:v>
                </c:pt>
                <c:pt idx="4007">
                  <c:v>310780</c:v>
                </c:pt>
                <c:pt idx="4008">
                  <c:v>311720</c:v>
                </c:pt>
                <c:pt idx="4009">
                  <c:v>315490</c:v>
                </c:pt>
                <c:pt idx="4010">
                  <c:v>316910</c:v>
                </c:pt>
                <c:pt idx="4011">
                  <c:v>316340</c:v>
                </c:pt>
                <c:pt idx="4012">
                  <c:v>316540</c:v>
                </c:pt>
                <c:pt idx="4013">
                  <c:v>316080</c:v>
                </c:pt>
                <c:pt idx="4014">
                  <c:v>319980</c:v>
                </c:pt>
                <c:pt idx="4015">
                  <c:v>319890</c:v>
                </c:pt>
                <c:pt idx="4016">
                  <c:v>321440</c:v>
                </c:pt>
                <c:pt idx="4017">
                  <c:v>320480</c:v>
                </c:pt>
                <c:pt idx="4018">
                  <c:v>312100</c:v>
                </c:pt>
                <c:pt idx="4019">
                  <c:v>311630</c:v>
                </c:pt>
                <c:pt idx="4020">
                  <c:v>317150</c:v>
                </c:pt>
                <c:pt idx="4021">
                  <c:v>318580</c:v>
                </c:pt>
                <c:pt idx="4022">
                  <c:v>317920</c:v>
                </c:pt>
                <c:pt idx="4023">
                  <c:v>318170</c:v>
                </c:pt>
                <c:pt idx="4024">
                  <c:v>317720</c:v>
                </c:pt>
                <c:pt idx="4025">
                  <c:v>321780</c:v>
                </c:pt>
                <c:pt idx="4026">
                  <c:v>321610</c:v>
                </c:pt>
                <c:pt idx="4027">
                  <c:v>323410</c:v>
                </c:pt>
                <c:pt idx="4028">
                  <c:v>322340</c:v>
                </c:pt>
                <c:pt idx="4029">
                  <c:v>317530</c:v>
                </c:pt>
                <c:pt idx="4030">
                  <c:v>317350</c:v>
                </c:pt>
                <c:pt idx="4031">
                  <c:v>317820</c:v>
                </c:pt>
                <c:pt idx="4032">
                  <c:v>319190</c:v>
                </c:pt>
                <c:pt idx="4033">
                  <c:v>319030</c:v>
                </c:pt>
                <c:pt idx="4034">
                  <c:v>319110</c:v>
                </c:pt>
                <c:pt idx="4035">
                  <c:v>318980</c:v>
                </c:pt>
                <c:pt idx="4036">
                  <c:v>320040</c:v>
                </c:pt>
                <c:pt idx="4037">
                  <c:v>320030</c:v>
                </c:pt>
                <c:pt idx="4038">
                  <c:v>320590</c:v>
                </c:pt>
                <c:pt idx="4039">
                  <c:v>320230</c:v>
                </c:pt>
                <c:pt idx="4040">
                  <c:v>319900</c:v>
                </c:pt>
                <c:pt idx="4041">
                  <c:v>319670</c:v>
                </c:pt>
                <c:pt idx="4042">
                  <c:v>320150</c:v>
                </c:pt>
                <c:pt idx="4043">
                  <c:v>321460</c:v>
                </c:pt>
                <c:pt idx="4044">
                  <c:v>321800</c:v>
                </c:pt>
                <c:pt idx="4045">
                  <c:v>321900</c:v>
                </c:pt>
                <c:pt idx="4046">
                  <c:v>321750</c:v>
                </c:pt>
                <c:pt idx="4047">
                  <c:v>323050</c:v>
                </c:pt>
                <c:pt idx="4048">
                  <c:v>323130</c:v>
                </c:pt>
                <c:pt idx="4049">
                  <c:v>323620</c:v>
                </c:pt>
                <c:pt idx="4050">
                  <c:v>323230</c:v>
                </c:pt>
                <c:pt idx="4051">
                  <c:v>318580</c:v>
                </c:pt>
                <c:pt idx="4052">
                  <c:v>318270</c:v>
                </c:pt>
                <c:pt idx="4053">
                  <c:v>319100</c:v>
                </c:pt>
                <c:pt idx="4054">
                  <c:v>321020</c:v>
                </c:pt>
                <c:pt idx="4055">
                  <c:v>321770</c:v>
                </c:pt>
                <c:pt idx="4056">
                  <c:v>321570</c:v>
                </c:pt>
                <c:pt idx="4057">
                  <c:v>321300</c:v>
                </c:pt>
                <c:pt idx="4058">
                  <c:v>323430</c:v>
                </c:pt>
                <c:pt idx="4059">
                  <c:v>323400</c:v>
                </c:pt>
                <c:pt idx="4060">
                  <c:v>324130</c:v>
                </c:pt>
                <c:pt idx="4061">
                  <c:v>323630</c:v>
                </c:pt>
                <c:pt idx="4062">
                  <c:v>319280</c:v>
                </c:pt>
                <c:pt idx="4063">
                  <c:v>319090</c:v>
                </c:pt>
                <c:pt idx="4064">
                  <c:v>319400</c:v>
                </c:pt>
                <c:pt idx="4065">
                  <c:v>320170</c:v>
                </c:pt>
                <c:pt idx="4066">
                  <c:v>320440</c:v>
                </c:pt>
                <c:pt idx="4067">
                  <c:v>320330</c:v>
                </c:pt>
                <c:pt idx="4068">
                  <c:v>320320</c:v>
                </c:pt>
                <c:pt idx="4069">
                  <c:v>321000</c:v>
                </c:pt>
                <c:pt idx="4070">
                  <c:v>321000</c:v>
                </c:pt>
                <c:pt idx="4071">
                  <c:v>321350</c:v>
                </c:pt>
                <c:pt idx="4072">
                  <c:v>321050</c:v>
                </c:pt>
                <c:pt idx="4073">
                  <c:v>318440</c:v>
                </c:pt>
                <c:pt idx="4074">
                  <c:v>318320</c:v>
                </c:pt>
                <c:pt idx="4075">
                  <c:v>318710</c:v>
                </c:pt>
                <c:pt idx="4076">
                  <c:v>319990</c:v>
                </c:pt>
                <c:pt idx="4077">
                  <c:v>320450</c:v>
                </c:pt>
                <c:pt idx="4078">
                  <c:v>320170</c:v>
                </c:pt>
                <c:pt idx="4079">
                  <c:v>320230</c:v>
                </c:pt>
                <c:pt idx="4080">
                  <c:v>321400</c:v>
                </c:pt>
                <c:pt idx="4081">
                  <c:v>321370</c:v>
                </c:pt>
                <c:pt idx="4082">
                  <c:v>321860</c:v>
                </c:pt>
                <c:pt idx="4083">
                  <c:v>321520</c:v>
                </c:pt>
                <c:pt idx="4084">
                  <c:v>326000</c:v>
                </c:pt>
                <c:pt idx="4085">
                  <c:v>326040</c:v>
                </c:pt>
                <c:pt idx="4086">
                  <c:v>325940</c:v>
                </c:pt>
                <c:pt idx="4087">
                  <c:v>326030</c:v>
                </c:pt>
                <c:pt idx="4088">
                  <c:v>326030</c:v>
                </c:pt>
                <c:pt idx="4089">
                  <c:v>326130</c:v>
                </c:pt>
                <c:pt idx="4090">
                  <c:v>326060</c:v>
                </c:pt>
                <c:pt idx="4091">
                  <c:v>326020</c:v>
                </c:pt>
                <c:pt idx="4092">
                  <c:v>326050</c:v>
                </c:pt>
                <c:pt idx="4093">
                  <c:v>326110</c:v>
                </c:pt>
                <c:pt idx="4094">
                  <c:v>326050</c:v>
                </c:pt>
                <c:pt idx="4095">
                  <c:v>325790</c:v>
                </c:pt>
                <c:pt idx="4096">
                  <c:v>325850</c:v>
                </c:pt>
                <c:pt idx="4097">
                  <c:v>325850</c:v>
                </c:pt>
                <c:pt idx="4098">
                  <c:v>325890</c:v>
                </c:pt>
                <c:pt idx="4099">
                  <c:v>325960</c:v>
                </c:pt>
                <c:pt idx="4100">
                  <c:v>325950</c:v>
                </c:pt>
                <c:pt idx="4101">
                  <c:v>325930</c:v>
                </c:pt>
                <c:pt idx="4102">
                  <c:v>325960</c:v>
                </c:pt>
                <c:pt idx="4103">
                  <c:v>325990</c:v>
                </c:pt>
                <c:pt idx="4104">
                  <c:v>326030</c:v>
                </c:pt>
                <c:pt idx="4105">
                  <c:v>326010</c:v>
                </c:pt>
                <c:pt idx="4106">
                  <c:v>329030</c:v>
                </c:pt>
                <c:pt idx="4107">
                  <c:v>328980</c:v>
                </c:pt>
                <c:pt idx="4108">
                  <c:v>329020</c:v>
                </c:pt>
                <c:pt idx="4109">
                  <c:v>329090</c:v>
                </c:pt>
                <c:pt idx="4110">
                  <c:v>329130</c:v>
                </c:pt>
                <c:pt idx="4111">
                  <c:v>329130</c:v>
                </c:pt>
                <c:pt idx="4112">
                  <c:v>329090</c:v>
                </c:pt>
                <c:pt idx="4113">
                  <c:v>329160</c:v>
                </c:pt>
                <c:pt idx="4114">
                  <c:v>329210</c:v>
                </c:pt>
                <c:pt idx="4115">
                  <c:v>329170</c:v>
                </c:pt>
                <c:pt idx="4116">
                  <c:v>329170</c:v>
                </c:pt>
                <c:pt idx="4117">
                  <c:v>326950</c:v>
                </c:pt>
                <c:pt idx="4118">
                  <c:v>326920</c:v>
                </c:pt>
                <c:pt idx="4119">
                  <c:v>326920</c:v>
                </c:pt>
                <c:pt idx="4120">
                  <c:v>327020</c:v>
                </c:pt>
                <c:pt idx="4121">
                  <c:v>327020</c:v>
                </c:pt>
                <c:pt idx="4122">
                  <c:v>326990</c:v>
                </c:pt>
                <c:pt idx="4123">
                  <c:v>327120</c:v>
                </c:pt>
                <c:pt idx="4124">
                  <c:v>326850</c:v>
                </c:pt>
                <c:pt idx="4125">
                  <c:v>326930</c:v>
                </c:pt>
                <c:pt idx="4126">
                  <c:v>327070</c:v>
                </c:pt>
                <c:pt idx="4127">
                  <c:v>327030</c:v>
                </c:pt>
              </c:numCache>
            </c:numRef>
          </c:val>
        </c:ser>
        <c:ser>
          <c:idx val="1"/>
          <c:order val="1"/>
          <c:tx>
            <c:strRef>
              <c:f>p4drug!$AT$2</c:f>
              <c:strCache>
                <c:ptCount val="1"/>
                <c:pt idx="0">
                  <c:v>Extention to 6 periods</c:v>
                </c:pt>
              </c:strCache>
            </c:strRef>
          </c:tx>
          <c:spPr>
            <a:solidFill>
              <a:schemeClr val="bg2">
                <a:lumMod val="75000"/>
              </a:schemeClr>
            </a:solidFill>
          </c:spPr>
          <c:invertIfNegative val="0"/>
          <c:val>
            <c:numRef>
              <c:f>p4drug!$AT$3:$AT$4130</c:f>
              <c:numCache>
                <c:formatCode>General</c:formatCode>
                <c:ptCount val="4128"/>
                <c:pt idx="0">
                  <c:v>15970</c:v>
                </c:pt>
                <c:pt idx="1">
                  <c:v>10090</c:v>
                </c:pt>
                <c:pt idx="2">
                  <c:v>8870</c:v>
                </c:pt>
                <c:pt idx="3">
                  <c:v>9060</c:v>
                </c:pt>
                <c:pt idx="4">
                  <c:v>8190</c:v>
                </c:pt>
                <c:pt idx="5">
                  <c:v>9830</c:v>
                </c:pt>
                <c:pt idx="6">
                  <c:v>8000</c:v>
                </c:pt>
                <c:pt idx="7">
                  <c:v>15620</c:v>
                </c:pt>
                <c:pt idx="8">
                  <c:v>9540</c:v>
                </c:pt>
                <c:pt idx="9">
                  <c:v>8310</c:v>
                </c:pt>
                <c:pt idx="10">
                  <c:v>8280</c:v>
                </c:pt>
                <c:pt idx="11">
                  <c:v>8310</c:v>
                </c:pt>
                <c:pt idx="12">
                  <c:v>9350</c:v>
                </c:pt>
                <c:pt idx="13">
                  <c:v>8020</c:v>
                </c:pt>
                <c:pt idx="14">
                  <c:v>9330</c:v>
                </c:pt>
                <c:pt idx="15">
                  <c:v>9520</c:v>
                </c:pt>
                <c:pt idx="16">
                  <c:v>8140</c:v>
                </c:pt>
                <c:pt idx="17">
                  <c:v>8090</c:v>
                </c:pt>
                <c:pt idx="18">
                  <c:v>7650</c:v>
                </c:pt>
                <c:pt idx="19">
                  <c:v>8000</c:v>
                </c:pt>
                <c:pt idx="20">
                  <c:v>8430</c:v>
                </c:pt>
                <c:pt idx="21">
                  <c:v>9840</c:v>
                </c:pt>
                <c:pt idx="22">
                  <c:v>10130</c:v>
                </c:pt>
                <c:pt idx="23">
                  <c:v>11290</c:v>
                </c:pt>
                <c:pt idx="24">
                  <c:v>10410</c:v>
                </c:pt>
                <c:pt idx="25">
                  <c:v>7880</c:v>
                </c:pt>
                <c:pt idx="26">
                  <c:v>8020</c:v>
                </c:pt>
                <c:pt idx="27">
                  <c:v>5990</c:v>
                </c:pt>
                <c:pt idx="28">
                  <c:v>7050</c:v>
                </c:pt>
                <c:pt idx="29">
                  <c:v>6100</c:v>
                </c:pt>
                <c:pt idx="30">
                  <c:v>6380</c:v>
                </c:pt>
                <c:pt idx="31">
                  <c:v>6880</c:v>
                </c:pt>
                <c:pt idx="32">
                  <c:v>8850</c:v>
                </c:pt>
                <c:pt idx="33">
                  <c:v>9140</c:v>
                </c:pt>
                <c:pt idx="34">
                  <c:v>10510</c:v>
                </c:pt>
                <c:pt idx="35">
                  <c:v>9410</c:v>
                </c:pt>
                <c:pt idx="36">
                  <c:v>10270</c:v>
                </c:pt>
                <c:pt idx="37">
                  <c:v>10610</c:v>
                </c:pt>
                <c:pt idx="38">
                  <c:v>6870</c:v>
                </c:pt>
                <c:pt idx="39">
                  <c:v>7520</c:v>
                </c:pt>
                <c:pt idx="40">
                  <c:v>6740</c:v>
                </c:pt>
                <c:pt idx="41">
                  <c:v>7530</c:v>
                </c:pt>
                <c:pt idx="42">
                  <c:v>7290</c:v>
                </c:pt>
                <c:pt idx="43">
                  <c:v>9860</c:v>
                </c:pt>
                <c:pt idx="44">
                  <c:v>10270</c:v>
                </c:pt>
                <c:pt idx="45">
                  <c:v>11840</c:v>
                </c:pt>
                <c:pt idx="46">
                  <c:v>10370</c:v>
                </c:pt>
                <c:pt idx="47">
                  <c:v>7010</c:v>
                </c:pt>
                <c:pt idx="48">
                  <c:v>7070</c:v>
                </c:pt>
                <c:pt idx="49">
                  <c:v>6120</c:v>
                </c:pt>
                <c:pt idx="50">
                  <c:v>6990</c:v>
                </c:pt>
                <c:pt idx="51">
                  <c:v>6930</c:v>
                </c:pt>
                <c:pt idx="52">
                  <c:v>6630</c:v>
                </c:pt>
                <c:pt idx="53">
                  <c:v>7320</c:v>
                </c:pt>
                <c:pt idx="54">
                  <c:v>8550</c:v>
                </c:pt>
                <c:pt idx="55">
                  <c:v>8670</c:v>
                </c:pt>
                <c:pt idx="56">
                  <c:v>9930</c:v>
                </c:pt>
                <c:pt idx="57">
                  <c:v>9030</c:v>
                </c:pt>
                <c:pt idx="58">
                  <c:v>9810</c:v>
                </c:pt>
                <c:pt idx="59">
                  <c:v>10130</c:v>
                </c:pt>
                <c:pt idx="60">
                  <c:v>7810</c:v>
                </c:pt>
                <c:pt idx="61">
                  <c:v>8260</c:v>
                </c:pt>
                <c:pt idx="62">
                  <c:v>8410</c:v>
                </c:pt>
                <c:pt idx="63">
                  <c:v>7790</c:v>
                </c:pt>
                <c:pt idx="64">
                  <c:v>8370</c:v>
                </c:pt>
                <c:pt idx="65">
                  <c:v>10020</c:v>
                </c:pt>
                <c:pt idx="66">
                  <c:v>10060</c:v>
                </c:pt>
                <c:pt idx="67">
                  <c:v>11390</c:v>
                </c:pt>
                <c:pt idx="68">
                  <c:v>10270</c:v>
                </c:pt>
                <c:pt idx="69">
                  <c:v>8130</c:v>
                </c:pt>
                <c:pt idx="70">
                  <c:v>8690</c:v>
                </c:pt>
                <c:pt idx="71">
                  <c:v>5840</c:v>
                </c:pt>
                <c:pt idx="72">
                  <c:v>6350</c:v>
                </c:pt>
                <c:pt idx="73">
                  <c:v>6390</c:v>
                </c:pt>
                <c:pt idx="74">
                  <c:v>5740</c:v>
                </c:pt>
                <c:pt idx="75">
                  <c:v>6290</c:v>
                </c:pt>
                <c:pt idx="76">
                  <c:v>8590</c:v>
                </c:pt>
                <c:pt idx="77">
                  <c:v>8960</c:v>
                </c:pt>
                <c:pt idx="78">
                  <c:v>10270</c:v>
                </c:pt>
                <c:pt idx="79">
                  <c:v>8960</c:v>
                </c:pt>
                <c:pt idx="80">
                  <c:v>17450</c:v>
                </c:pt>
                <c:pt idx="81">
                  <c:v>10600</c:v>
                </c:pt>
                <c:pt idx="82">
                  <c:v>9620</c:v>
                </c:pt>
                <c:pt idx="83">
                  <c:v>10400</c:v>
                </c:pt>
                <c:pt idx="84">
                  <c:v>9690</c:v>
                </c:pt>
                <c:pt idx="85">
                  <c:v>10790</c:v>
                </c:pt>
                <c:pt idx="86">
                  <c:v>9320</c:v>
                </c:pt>
                <c:pt idx="87">
                  <c:v>20070</c:v>
                </c:pt>
                <c:pt idx="88">
                  <c:v>9050</c:v>
                </c:pt>
                <c:pt idx="89">
                  <c:v>7930</c:v>
                </c:pt>
                <c:pt idx="90">
                  <c:v>7820</c:v>
                </c:pt>
                <c:pt idx="91">
                  <c:v>7790</c:v>
                </c:pt>
                <c:pt idx="92">
                  <c:v>9170</c:v>
                </c:pt>
                <c:pt idx="93">
                  <c:v>7020</c:v>
                </c:pt>
                <c:pt idx="94">
                  <c:v>9820</c:v>
                </c:pt>
                <c:pt idx="95">
                  <c:v>9410</c:v>
                </c:pt>
                <c:pt idx="96">
                  <c:v>8130</c:v>
                </c:pt>
                <c:pt idx="97">
                  <c:v>8130</c:v>
                </c:pt>
                <c:pt idx="98">
                  <c:v>7460</c:v>
                </c:pt>
                <c:pt idx="99">
                  <c:v>7780</c:v>
                </c:pt>
                <c:pt idx="100">
                  <c:v>8030</c:v>
                </c:pt>
                <c:pt idx="101">
                  <c:v>9700</c:v>
                </c:pt>
                <c:pt idx="102">
                  <c:v>9870</c:v>
                </c:pt>
                <c:pt idx="103">
                  <c:v>11080</c:v>
                </c:pt>
                <c:pt idx="104">
                  <c:v>10050</c:v>
                </c:pt>
                <c:pt idx="105">
                  <c:v>8950</c:v>
                </c:pt>
                <c:pt idx="106">
                  <c:v>8020</c:v>
                </c:pt>
                <c:pt idx="107">
                  <c:v>5640</c:v>
                </c:pt>
                <c:pt idx="108">
                  <c:v>6360</c:v>
                </c:pt>
                <c:pt idx="109">
                  <c:v>5920</c:v>
                </c:pt>
                <c:pt idx="110">
                  <c:v>6020</c:v>
                </c:pt>
                <c:pt idx="111">
                  <c:v>6460</c:v>
                </c:pt>
                <c:pt idx="112">
                  <c:v>8610</c:v>
                </c:pt>
                <c:pt idx="113">
                  <c:v>8830</c:v>
                </c:pt>
                <c:pt idx="114">
                  <c:v>10260</c:v>
                </c:pt>
                <c:pt idx="115">
                  <c:v>9010</c:v>
                </c:pt>
                <c:pt idx="116">
                  <c:v>11580</c:v>
                </c:pt>
                <c:pt idx="117">
                  <c:v>10180</c:v>
                </c:pt>
                <c:pt idx="118">
                  <c:v>6850</c:v>
                </c:pt>
                <c:pt idx="119">
                  <c:v>7060</c:v>
                </c:pt>
                <c:pt idx="120">
                  <c:v>6390</c:v>
                </c:pt>
                <c:pt idx="121">
                  <c:v>6910</c:v>
                </c:pt>
                <c:pt idx="122">
                  <c:v>6740</c:v>
                </c:pt>
                <c:pt idx="123">
                  <c:v>9610</c:v>
                </c:pt>
                <c:pt idx="124">
                  <c:v>10030</c:v>
                </c:pt>
                <c:pt idx="125">
                  <c:v>11360</c:v>
                </c:pt>
                <c:pt idx="126">
                  <c:v>9940</c:v>
                </c:pt>
                <c:pt idx="127">
                  <c:v>6890</c:v>
                </c:pt>
                <c:pt idx="128">
                  <c:v>6940</c:v>
                </c:pt>
                <c:pt idx="129">
                  <c:v>5890</c:v>
                </c:pt>
                <c:pt idx="130">
                  <c:v>6700</c:v>
                </c:pt>
                <c:pt idx="131">
                  <c:v>6680</c:v>
                </c:pt>
                <c:pt idx="132">
                  <c:v>6330</c:v>
                </c:pt>
                <c:pt idx="133">
                  <c:v>6910</c:v>
                </c:pt>
                <c:pt idx="134">
                  <c:v>8270</c:v>
                </c:pt>
                <c:pt idx="135">
                  <c:v>8650</c:v>
                </c:pt>
                <c:pt idx="136">
                  <c:v>9660</c:v>
                </c:pt>
                <c:pt idx="137">
                  <c:v>8620</c:v>
                </c:pt>
                <c:pt idx="138">
                  <c:v>10440</c:v>
                </c:pt>
                <c:pt idx="139">
                  <c:v>10010</c:v>
                </c:pt>
                <c:pt idx="140">
                  <c:v>7630</c:v>
                </c:pt>
                <c:pt idx="141">
                  <c:v>7990</c:v>
                </c:pt>
                <c:pt idx="142">
                  <c:v>7780</c:v>
                </c:pt>
                <c:pt idx="143">
                  <c:v>7570</c:v>
                </c:pt>
                <c:pt idx="144">
                  <c:v>8040</c:v>
                </c:pt>
                <c:pt idx="145">
                  <c:v>9670</c:v>
                </c:pt>
                <c:pt idx="146">
                  <c:v>9880</c:v>
                </c:pt>
                <c:pt idx="147">
                  <c:v>11090</c:v>
                </c:pt>
                <c:pt idx="148">
                  <c:v>10200</c:v>
                </c:pt>
                <c:pt idx="149">
                  <c:v>9180</c:v>
                </c:pt>
                <c:pt idx="150">
                  <c:v>8020</c:v>
                </c:pt>
                <c:pt idx="151">
                  <c:v>5730</c:v>
                </c:pt>
                <c:pt idx="152">
                  <c:v>6210</c:v>
                </c:pt>
                <c:pt idx="153">
                  <c:v>5900</c:v>
                </c:pt>
                <c:pt idx="154">
                  <c:v>5600</c:v>
                </c:pt>
                <c:pt idx="155">
                  <c:v>6060</c:v>
                </c:pt>
                <c:pt idx="156">
                  <c:v>8270</c:v>
                </c:pt>
                <c:pt idx="157">
                  <c:v>8660</c:v>
                </c:pt>
                <c:pt idx="158">
                  <c:v>9820</c:v>
                </c:pt>
                <c:pt idx="159">
                  <c:v>8680</c:v>
                </c:pt>
                <c:pt idx="160">
                  <c:v>17010</c:v>
                </c:pt>
                <c:pt idx="161">
                  <c:v>10540</c:v>
                </c:pt>
                <c:pt idx="162">
                  <c:v>9890</c:v>
                </c:pt>
                <c:pt idx="163">
                  <c:v>9320</c:v>
                </c:pt>
                <c:pt idx="164">
                  <c:v>9380</c:v>
                </c:pt>
                <c:pt idx="165">
                  <c:v>9940</c:v>
                </c:pt>
                <c:pt idx="166">
                  <c:v>8850</c:v>
                </c:pt>
                <c:pt idx="167">
                  <c:v>20270</c:v>
                </c:pt>
                <c:pt idx="168">
                  <c:v>9400</c:v>
                </c:pt>
                <c:pt idx="169">
                  <c:v>7860</c:v>
                </c:pt>
                <c:pt idx="170">
                  <c:v>8170</c:v>
                </c:pt>
                <c:pt idx="171">
                  <c:v>7540</c:v>
                </c:pt>
                <c:pt idx="172">
                  <c:v>9060</c:v>
                </c:pt>
                <c:pt idx="173">
                  <c:v>6890</c:v>
                </c:pt>
                <c:pt idx="174">
                  <c:v>10280</c:v>
                </c:pt>
                <c:pt idx="175">
                  <c:v>9030</c:v>
                </c:pt>
                <c:pt idx="176">
                  <c:v>7890</c:v>
                </c:pt>
                <c:pt idx="177">
                  <c:v>7600</c:v>
                </c:pt>
                <c:pt idx="178">
                  <c:v>7290</c:v>
                </c:pt>
                <c:pt idx="179">
                  <c:v>7580</c:v>
                </c:pt>
                <c:pt idx="180">
                  <c:v>7700</c:v>
                </c:pt>
                <c:pt idx="181">
                  <c:v>9500</c:v>
                </c:pt>
                <c:pt idx="182">
                  <c:v>9830</c:v>
                </c:pt>
                <c:pt idx="183">
                  <c:v>10960</c:v>
                </c:pt>
                <c:pt idx="184">
                  <c:v>9870</c:v>
                </c:pt>
                <c:pt idx="185">
                  <c:v>9180</c:v>
                </c:pt>
                <c:pt idx="186">
                  <c:v>8050</c:v>
                </c:pt>
                <c:pt idx="187">
                  <c:v>5780</c:v>
                </c:pt>
                <c:pt idx="188">
                  <c:v>6110</c:v>
                </c:pt>
                <c:pt idx="189">
                  <c:v>5810</c:v>
                </c:pt>
                <c:pt idx="190">
                  <c:v>6190</c:v>
                </c:pt>
                <c:pt idx="191">
                  <c:v>6140</c:v>
                </c:pt>
                <c:pt idx="192">
                  <c:v>8430</c:v>
                </c:pt>
                <c:pt idx="193">
                  <c:v>8680</c:v>
                </c:pt>
                <c:pt idx="194">
                  <c:v>10150</c:v>
                </c:pt>
                <c:pt idx="195">
                  <c:v>8900</c:v>
                </c:pt>
                <c:pt idx="196">
                  <c:v>12120</c:v>
                </c:pt>
                <c:pt idx="197">
                  <c:v>9720</c:v>
                </c:pt>
                <c:pt idx="198">
                  <c:v>6860</c:v>
                </c:pt>
                <c:pt idx="199">
                  <c:v>7060</c:v>
                </c:pt>
                <c:pt idx="200">
                  <c:v>6700</c:v>
                </c:pt>
                <c:pt idx="201">
                  <c:v>6910</c:v>
                </c:pt>
                <c:pt idx="202">
                  <c:v>6980</c:v>
                </c:pt>
                <c:pt idx="203">
                  <c:v>9330</c:v>
                </c:pt>
                <c:pt idx="204">
                  <c:v>9840</c:v>
                </c:pt>
                <c:pt idx="205">
                  <c:v>11060</c:v>
                </c:pt>
                <c:pt idx="206">
                  <c:v>9750</c:v>
                </c:pt>
                <c:pt idx="207">
                  <c:v>7010</c:v>
                </c:pt>
                <c:pt idx="208">
                  <c:v>7140</c:v>
                </c:pt>
                <c:pt idx="209">
                  <c:v>5650</c:v>
                </c:pt>
                <c:pt idx="210">
                  <c:v>6690</c:v>
                </c:pt>
                <c:pt idx="211">
                  <c:v>6580</c:v>
                </c:pt>
                <c:pt idx="212">
                  <c:v>6270</c:v>
                </c:pt>
                <c:pt idx="213">
                  <c:v>6800</c:v>
                </c:pt>
                <c:pt idx="214">
                  <c:v>8290</c:v>
                </c:pt>
                <c:pt idx="215">
                  <c:v>8320</c:v>
                </c:pt>
                <c:pt idx="216">
                  <c:v>9520</c:v>
                </c:pt>
                <c:pt idx="217">
                  <c:v>8720</c:v>
                </c:pt>
                <c:pt idx="218">
                  <c:v>10540</c:v>
                </c:pt>
                <c:pt idx="219">
                  <c:v>9490</c:v>
                </c:pt>
                <c:pt idx="220">
                  <c:v>7720</c:v>
                </c:pt>
                <c:pt idx="221">
                  <c:v>8020</c:v>
                </c:pt>
                <c:pt idx="222">
                  <c:v>7760</c:v>
                </c:pt>
                <c:pt idx="223">
                  <c:v>7420</c:v>
                </c:pt>
                <c:pt idx="224">
                  <c:v>7950</c:v>
                </c:pt>
                <c:pt idx="225">
                  <c:v>9490</c:v>
                </c:pt>
                <c:pt idx="226">
                  <c:v>9810</c:v>
                </c:pt>
                <c:pt idx="227">
                  <c:v>11060</c:v>
                </c:pt>
                <c:pt idx="228">
                  <c:v>9800</c:v>
                </c:pt>
                <c:pt idx="229">
                  <c:v>9620</c:v>
                </c:pt>
                <c:pt idx="230">
                  <c:v>8430</c:v>
                </c:pt>
                <c:pt idx="231">
                  <c:v>5790</c:v>
                </c:pt>
                <c:pt idx="232">
                  <c:v>6030</c:v>
                </c:pt>
                <c:pt idx="233">
                  <c:v>5890</c:v>
                </c:pt>
                <c:pt idx="234">
                  <c:v>5640</c:v>
                </c:pt>
                <c:pt idx="235">
                  <c:v>5960</c:v>
                </c:pt>
                <c:pt idx="236">
                  <c:v>8150</c:v>
                </c:pt>
                <c:pt idx="237">
                  <c:v>8480</c:v>
                </c:pt>
                <c:pt idx="238">
                  <c:v>9780</c:v>
                </c:pt>
                <c:pt idx="239">
                  <c:v>8560</c:v>
                </c:pt>
                <c:pt idx="240">
                  <c:v>10770</c:v>
                </c:pt>
                <c:pt idx="241">
                  <c:v>11060</c:v>
                </c:pt>
                <c:pt idx="242">
                  <c:v>9700</c:v>
                </c:pt>
                <c:pt idx="243">
                  <c:v>9780</c:v>
                </c:pt>
                <c:pt idx="244">
                  <c:v>9070</c:v>
                </c:pt>
                <c:pt idx="245">
                  <c:v>9350</c:v>
                </c:pt>
                <c:pt idx="246">
                  <c:v>9940</c:v>
                </c:pt>
                <c:pt idx="247">
                  <c:v>11450</c:v>
                </c:pt>
                <c:pt idx="248">
                  <c:v>11660</c:v>
                </c:pt>
                <c:pt idx="249">
                  <c:v>12880</c:v>
                </c:pt>
                <c:pt idx="250">
                  <c:v>11680</c:v>
                </c:pt>
                <c:pt idx="251">
                  <c:v>10270</c:v>
                </c:pt>
                <c:pt idx="252">
                  <c:v>9930</c:v>
                </c:pt>
                <c:pt idx="253">
                  <c:v>8460</c:v>
                </c:pt>
                <c:pt idx="254">
                  <c:v>8510</c:v>
                </c:pt>
                <c:pt idx="255">
                  <c:v>8010</c:v>
                </c:pt>
                <c:pt idx="256">
                  <c:v>8280</c:v>
                </c:pt>
                <c:pt idx="257">
                  <c:v>8440</c:v>
                </c:pt>
                <c:pt idx="258">
                  <c:v>10120</c:v>
                </c:pt>
                <c:pt idx="259">
                  <c:v>10510</c:v>
                </c:pt>
                <c:pt idx="260">
                  <c:v>11680</c:v>
                </c:pt>
                <c:pt idx="261">
                  <c:v>10610</c:v>
                </c:pt>
                <c:pt idx="262">
                  <c:v>10450</c:v>
                </c:pt>
                <c:pt idx="263">
                  <c:v>10090</c:v>
                </c:pt>
                <c:pt idx="264">
                  <c:v>8420</c:v>
                </c:pt>
                <c:pt idx="265">
                  <c:v>8300</c:v>
                </c:pt>
                <c:pt idx="266">
                  <c:v>8000</c:v>
                </c:pt>
                <c:pt idx="267">
                  <c:v>8290</c:v>
                </c:pt>
                <c:pt idx="268">
                  <c:v>8480</c:v>
                </c:pt>
                <c:pt idx="269">
                  <c:v>10110</c:v>
                </c:pt>
                <c:pt idx="270">
                  <c:v>10360</c:v>
                </c:pt>
                <c:pt idx="271">
                  <c:v>11600</c:v>
                </c:pt>
                <c:pt idx="272">
                  <c:v>10600</c:v>
                </c:pt>
                <c:pt idx="273">
                  <c:v>6680</c:v>
                </c:pt>
                <c:pt idx="274">
                  <c:v>6740</c:v>
                </c:pt>
                <c:pt idx="275">
                  <c:v>6700</c:v>
                </c:pt>
                <c:pt idx="276">
                  <c:v>6830</c:v>
                </c:pt>
                <c:pt idx="277">
                  <c:v>6450</c:v>
                </c:pt>
                <c:pt idx="278">
                  <c:v>6630</c:v>
                </c:pt>
                <c:pt idx="279">
                  <c:v>7120</c:v>
                </c:pt>
                <c:pt idx="280">
                  <c:v>8000</c:v>
                </c:pt>
                <c:pt idx="281">
                  <c:v>8100</c:v>
                </c:pt>
                <c:pt idx="282">
                  <c:v>9000</c:v>
                </c:pt>
                <c:pt idx="283">
                  <c:v>8270</c:v>
                </c:pt>
                <c:pt idx="284">
                  <c:v>7290</c:v>
                </c:pt>
                <c:pt idx="285">
                  <c:v>7390</c:v>
                </c:pt>
                <c:pt idx="286">
                  <c:v>7300</c:v>
                </c:pt>
                <c:pt idx="287">
                  <c:v>7100</c:v>
                </c:pt>
                <c:pt idx="288">
                  <c:v>6630</c:v>
                </c:pt>
                <c:pt idx="289">
                  <c:v>6750</c:v>
                </c:pt>
                <c:pt idx="290">
                  <c:v>7250</c:v>
                </c:pt>
                <c:pt idx="291">
                  <c:v>8580</c:v>
                </c:pt>
                <c:pt idx="292">
                  <c:v>8660</c:v>
                </c:pt>
                <c:pt idx="293">
                  <c:v>9680</c:v>
                </c:pt>
                <c:pt idx="294">
                  <c:v>8930</c:v>
                </c:pt>
                <c:pt idx="295">
                  <c:v>6400</c:v>
                </c:pt>
                <c:pt idx="296">
                  <c:v>6640</c:v>
                </c:pt>
                <c:pt idx="297">
                  <c:v>6660</c:v>
                </c:pt>
                <c:pt idx="298">
                  <c:v>6830</c:v>
                </c:pt>
                <c:pt idx="299">
                  <c:v>6780</c:v>
                </c:pt>
                <c:pt idx="300">
                  <c:v>6560</c:v>
                </c:pt>
                <c:pt idx="301">
                  <c:v>6930</c:v>
                </c:pt>
                <c:pt idx="302">
                  <c:v>7580</c:v>
                </c:pt>
                <c:pt idx="303">
                  <c:v>7680</c:v>
                </c:pt>
                <c:pt idx="304">
                  <c:v>8260</c:v>
                </c:pt>
                <c:pt idx="305">
                  <c:v>7860</c:v>
                </c:pt>
                <c:pt idx="306">
                  <c:v>7340</c:v>
                </c:pt>
                <c:pt idx="307">
                  <c:v>7160</c:v>
                </c:pt>
                <c:pt idx="308">
                  <c:v>7460</c:v>
                </c:pt>
                <c:pt idx="309">
                  <c:v>7390</c:v>
                </c:pt>
                <c:pt idx="310">
                  <c:v>7260</c:v>
                </c:pt>
                <c:pt idx="311">
                  <c:v>7120</c:v>
                </c:pt>
                <c:pt idx="312">
                  <c:v>7480</c:v>
                </c:pt>
                <c:pt idx="313">
                  <c:v>8330</c:v>
                </c:pt>
                <c:pt idx="314">
                  <c:v>8390</c:v>
                </c:pt>
                <c:pt idx="315">
                  <c:v>9220</c:v>
                </c:pt>
                <c:pt idx="316">
                  <c:v>8630</c:v>
                </c:pt>
                <c:pt idx="317">
                  <c:v>6600</c:v>
                </c:pt>
                <c:pt idx="318">
                  <c:v>6550</c:v>
                </c:pt>
                <c:pt idx="319">
                  <c:v>6680</c:v>
                </c:pt>
                <c:pt idx="320">
                  <c:v>6750</c:v>
                </c:pt>
                <c:pt idx="321">
                  <c:v>6700</c:v>
                </c:pt>
                <c:pt idx="322">
                  <c:v>6360</c:v>
                </c:pt>
                <c:pt idx="323">
                  <c:v>6400</c:v>
                </c:pt>
                <c:pt idx="324">
                  <c:v>7970</c:v>
                </c:pt>
                <c:pt idx="325">
                  <c:v>8020</c:v>
                </c:pt>
                <c:pt idx="326">
                  <c:v>8840</c:v>
                </c:pt>
                <c:pt idx="327">
                  <c:v>8330</c:v>
                </c:pt>
                <c:pt idx="328">
                  <c:v>7460</c:v>
                </c:pt>
                <c:pt idx="329">
                  <c:v>7460</c:v>
                </c:pt>
                <c:pt idx="330">
                  <c:v>7360</c:v>
                </c:pt>
                <c:pt idx="331">
                  <c:v>7460</c:v>
                </c:pt>
                <c:pt idx="332">
                  <c:v>7510</c:v>
                </c:pt>
                <c:pt idx="333">
                  <c:v>7400</c:v>
                </c:pt>
                <c:pt idx="334">
                  <c:v>7400</c:v>
                </c:pt>
                <c:pt idx="335">
                  <c:v>7330</c:v>
                </c:pt>
                <c:pt idx="336">
                  <c:v>7490</c:v>
                </c:pt>
                <c:pt idx="337">
                  <c:v>7420</c:v>
                </c:pt>
                <c:pt idx="338">
                  <c:v>7500</c:v>
                </c:pt>
                <c:pt idx="339">
                  <c:v>8160</c:v>
                </c:pt>
                <c:pt idx="340">
                  <c:v>8120</c:v>
                </c:pt>
                <c:pt idx="341">
                  <c:v>8280</c:v>
                </c:pt>
                <c:pt idx="342">
                  <c:v>8290</c:v>
                </c:pt>
                <c:pt idx="343">
                  <c:v>8040</c:v>
                </c:pt>
                <c:pt idx="344">
                  <c:v>8070</c:v>
                </c:pt>
                <c:pt idx="345">
                  <c:v>8100</c:v>
                </c:pt>
                <c:pt idx="346">
                  <c:v>8270</c:v>
                </c:pt>
                <c:pt idx="347">
                  <c:v>8280</c:v>
                </c:pt>
                <c:pt idx="348">
                  <c:v>8270</c:v>
                </c:pt>
                <c:pt idx="349">
                  <c:v>8330</c:v>
                </c:pt>
                <c:pt idx="350">
                  <c:v>8170</c:v>
                </c:pt>
                <c:pt idx="351">
                  <c:v>8180</c:v>
                </c:pt>
                <c:pt idx="352">
                  <c:v>8140</c:v>
                </c:pt>
                <c:pt idx="353">
                  <c:v>8180</c:v>
                </c:pt>
                <c:pt idx="354">
                  <c:v>8190</c:v>
                </c:pt>
                <c:pt idx="355">
                  <c:v>8180</c:v>
                </c:pt>
                <c:pt idx="356">
                  <c:v>8210</c:v>
                </c:pt>
                <c:pt idx="357">
                  <c:v>8200</c:v>
                </c:pt>
                <c:pt idx="358">
                  <c:v>8260</c:v>
                </c:pt>
                <c:pt idx="359">
                  <c:v>8200</c:v>
                </c:pt>
                <c:pt idx="360">
                  <c:v>8330</c:v>
                </c:pt>
                <c:pt idx="361">
                  <c:v>7440</c:v>
                </c:pt>
                <c:pt idx="362">
                  <c:v>7680</c:v>
                </c:pt>
                <c:pt idx="363">
                  <c:v>7570</c:v>
                </c:pt>
                <c:pt idx="364">
                  <c:v>7780</c:v>
                </c:pt>
                <c:pt idx="365">
                  <c:v>7640</c:v>
                </c:pt>
                <c:pt idx="366">
                  <c:v>7640</c:v>
                </c:pt>
                <c:pt idx="367">
                  <c:v>7770</c:v>
                </c:pt>
                <c:pt idx="368">
                  <c:v>7590</c:v>
                </c:pt>
                <c:pt idx="369">
                  <c:v>7720</c:v>
                </c:pt>
                <c:pt idx="370">
                  <c:v>7620</c:v>
                </c:pt>
                <c:pt idx="371">
                  <c:v>7710</c:v>
                </c:pt>
                <c:pt idx="372">
                  <c:v>10700</c:v>
                </c:pt>
                <c:pt idx="373">
                  <c:v>11380</c:v>
                </c:pt>
                <c:pt idx="374">
                  <c:v>9070</c:v>
                </c:pt>
                <c:pt idx="375">
                  <c:v>9540</c:v>
                </c:pt>
                <c:pt idx="376">
                  <c:v>9000</c:v>
                </c:pt>
                <c:pt idx="377">
                  <c:v>9490</c:v>
                </c:pt>
                <c:pt idx="378">
                  <c:v>9920</c:v>
                </c:pt>
                <c:pt idx="379">
                  <c:v>11800</c:v>
                </c:pt>
                <c:pt idx="380">
                  <c:v>12130</c:v>
                </c:pt>
                <c:pt idx="381">
                  <c:v>13630</c:v>
                </c:pt>
                <c:pt idx="382">
                  <c:v>12180</c:v>
                </c:pt>
                <c:pt idx="383">
                  <c:v>10380</c:v>
                </c:pt>
                <c:pt idx="384">
                  <c:v>9560</c:v>
                </c:pt>
                <c:pt idx="385">
                  <c:v>7610</c:v>
                </c:pt>
                <c:pt idx="386">
                  <c:v>8290</c:v>
                </c:pt>
                <c:pt idx="387">
                  <c:v>7510</c:v>
                </c:pt>
                <c:pt idx="388">
                  <c:v>8000</c:v>
                </c:pt>
                <c:pt idx="389">
                  <c:v>8420</c:v>
                </c:pt>
                <c:pt idx="390">
                  <c:v>10490</c:v>
                </c:pt>
                <c:pt idx="391">
                  <c:v>10720</c:v>
                </c:pt>
                <c:pt idx="392">
                  <c:v>12110</c:v>
                </c:pt>
                <c:pt idx="393">
                  <c:v>10800</c:v>
                </c:pt>
                <c:pt idx="394">
                  <c:v>10610</c:v>
                </c:pt>
                <c:pt idx="395">
                  <c:v>9500</c:v>
                </c:pt>
                <c:pt idx="396">
                  <c:v>7580</c:v>
                </c:pt>
                <c:pt idx="397">
                  <c:v>8320</c:v>
                </c:pt>
                <c:pt idx="398">
                  <c:v>7620</c:v>
                </c:pt>
                <c:pt idx="399">
                  <c:v>7960</c:v>
                </c:pt>
                <c:pt idx="400">
                  <c:v>8310</c:v>
                </c:pt>
                <c:pt idx="401">
                  <c:v>10350</c:v>
                </c:pt>
                <c:pt idx="402">
                  <c:v>10660</c:v>
                </c:pt>
                <c:pt idx="403">
                  <c:v>11960</c:v>
                </c:pt>
                <c:pt idx="404">
                  <c:v>10760</c:v>
                </c:pt>
                <c:pt idx="405">
                  <c:v>7020</c:v>
                </c:pt>
                <c:pt idx="406">
                  <c:v>6820</c:v>
                </c:pt>
                <c:pt idx="407">
                  <c:v>7040</c:v>
                </c:pt>
                <c:pt idx="408">
                  <c:v>6980</c:v>
                </c:pt>
                <c:pt idx="409">
                  <c:v>6670</c:v>
                </c:pt>
                <c:pt idx="410">
                  <c:v>6720</c:v>
                </c:pt>
                <c:pt idx="411">
                  <c:v>7180</c:v>
                </c:pt>
                <c:pt idx="412">
                  <c:v>8170</c:v>
                </c:pt>
                <c:pt idx="413">
                  <c:v>8200</c:v>
                </c:pt>
                <c:pt idx="414">
                  <c:v>9130</c:v>
                </c:pt>
                <c:pt idx="415">
                  <c:v>8470</c:v>
                </c:pt>
                <c:pt idx="416">
                  <c:v>6960</c:v>
                </c:pt>
                <c:pt idx="417">
                  <c:v>6890</c:v>
                </c:pt>
                <c:pt idx="418">
                  <c:v>6710</c:v>
                </c:pt>
                <c:pt idx="419">
                  <c:v>5890</c:v>
                </c:pt>
                <c:pt idx="420">
                  <c:v>6220</c:v>
                </c:pt>
                <c:pt idx="421">
                  <c:v>6180</c:v>
                </c:pt>
                <c:pt idx="422">
                  <c:v>6770</c:v>
                </c:pt>
                <c:pt idx="423">
                  <c:v>8440</c:v>
                </c:pt>
                <c:pt idx="424">
                  <c:v>8670</c:v>
                </c:pt>
                <c:pt idx="425">
                  <c:v>9910</c:v>
                </c:pt>
                <c:pt idx="426">
                  <c:v>8970</c:v>
                </c:pt>
                <c:pt idx="427">
                  <c:v>5920</c:v>
                </c:pt>
                <c:pt idx="428">
                  <c:v>6030</c:v>
                </c:pt>
                <c:pt idx="429">
                  <c:v>6070</c:v>
                </c:pt>
                <c:pt idx="430">
                  <c:v>5830</c:v>
                </c:pt>
                <c:pt idx="431">
                  <c:v>6340</c:v>
                </c:pt>
                <c:pt idx="432">
                  <c:v>6000</c:v>
                </c:pt>
                <c:pt idx="433">
                  <c:v>6510</c:v>
                </c:pt>
                <c:pt idx="434">
                  <c:v>7330</c:v>
                </c:pt>
                <c:pt idx="435">
                  <c:v>7420</c:v>
                </c:pt>
                <c:pt idx="436">
                  <c:v>8060</c:v>
                </c:pt>
                <c:pt idx="437">
                  <c:v>7630</c:v>
                </c:pt>
                <c:pt idx="438">
                  <c:v>7090</c:v>
                </c:pt>
                <c:pt idx="439">
                  <c:v>7010</c:v>
                </c:pt>
                <c:pt idx="440">
                  <c:v>7070</c:v>
                </c:pt>
                <c:pt idx="441">
                  <c:v>6520</c:v>
                </c:pt>
                <c:pt idx="442">
                  <c:v>7000</c:v>
                </c:pt>
                <c:pt idx="443">
                  <c:v>6620</c:v>
                </c:pt>
                <c:pt idx="444">
                  <c:v>7090</c:v>
                </c:pt>
                <c:pt idx="445">
                  <c:v>8290</c:v>
                </c:pt>
                <c:pt idx="446">
                  <c:v>8350</c:v>
                </c:pt>
                <c:pt idx="447">
                  <c:v>9110</c:v>
                </c:pt>
                <c:pt idx="448">
                  <c:v>8550</c:v>
                </c:pt>
                <c:pt idx="449">
                  <c:v>6100</c:v>
                </c:pt>
                <c:pt idx="450">
                  <c:v>5940</c:v>
                </c:pt>
                <c:pt idx="451">
                  <c:v>6190</c:v>
                </c:pt>
                <c:pt idx="452">
                  <c:v>5420</c:v>
                </c:pt>
                <c:pt idx="453">
                  <c:v>6040</c:v>
                </c:pt>
                <c:pt idx="454">
                  <c:v>5710</c:v>
                </c:pt>
                <c:pt idx="455">
                  <c:v>5920</c:v>
                </c:pt>
                <c:pt idx="456">
                  <c:v>7760</c:v>
                </c:pt>
                <c:pt idx="457">
                  <c:v>7830</c:v>
                </c:pt>
                <c:pt idx="458">
                  <c:v>8890</c:v>
                </c:pt>
                <c:pt idx="459">
                  <c:v>8080</c:v>
                </c:pt>
                <c:pt idx="460">
                  <c:v>7150</c:v>
                </c:pt>
                <c:pt idx="461">
                  <c:v>7080</c:v>
                </c:pt>
                <c:pt idx="462">
                  <c:v>7030</c:v>
                </c:pt>
                <c:pt idx="463">
                  <c:v>6990</c:v>
                </c:pt>
                <c:pt idx="464">
                  <c:v>7130</c:v>
                </c:pt>
                <c:pt idx="465">
                  <c:v>7170</c:v>
                </c:pt>
                <c:pt idx="466">
                  <c:v>7110</c:v>
                </c:pt>
                <c:pt idx="467">
                  <c:v>7150</c:v>
                </c:pt>
                <c:pt idx="468">
                  <c:v>7200</c:v>
                </c:pt>
                <c:pt idx="469">
                  <c:v>7370</c:v>
                </c:pt>
                <c:pt idx="470">
                  <c:v>7200</c:v>
                </c:pt>
                <c:pt idx="471">
                  <c:v>7890</c:v>
                </c:pt>
                <c:pt idx="472">
                  <c:v>8150</c:v>
                </c:pt>
                <c:pt idx="473">
                  <c:v>8100</c:v>
                </c:pt>
                <c:pt idx="474">
                  <c:v>8170</c:v>
                </c:pt>
                <c:pt idx="475">
                  <c:v>8150</c:v>
                </c:pt>
                <c:pt idx="476">
                  <c:v>8110</c:v>
                </c:pt>
                <c:pt idx="477">
                  <c:v>8040</c:v>
                </c:pt>
                <c:pt idx="478">
                  <c:v>8020</c:v>
                </c:pt>
                <c:pt idx="479">
                  <c:v>8210</c:v>
                </c:pt>
                <c:pt idx="480">
                  <c:v>8150</c:v>
                </c:pt>
                <c:pt idx="481">
                  <c:v>8070</c:v>
                </c:pt>
                <c:pt idx="482">
                  <c:v>8020</c:v>
                </c:pt>
                <c:pt idx="483">
                  <c:v>7980</c:v>
                </c:pt>
                <c:pt idx="484">
                  <c:v>8200</c:v>
                </c:pt>
                <c:pt idx="485">
                  <c:v>8090</c:v>
                </c:pt>
                <c:pt idx="486">
                  <c:v>8130</c:v>
                </c:pt>
                <c:pt idx="487">
                  <c:v>8080</c:v>
                </c:pt>
                <c:pt idx="488">
                  <c:v>8060</c:v>
                </c:pt>
                <c:pt idx="489">
                  <c:v>8010</c:v>
                </c:pt>
                <c:pt idx="490">
                  <c:v>8290</c:v>
                </c:pt>
                <c:pt idx="491">
                  <c:v>8280</c:v>
                </c:pt>
                <c:pt idx="492">
                  <c:v>8260</c:v>
                </c:pt>
                <c:pt idx="493">
                  <c:v>7410</c:v>
                </c:pt>
                <c:pt idx="494">
                  <c:v>7270</c:v>
                </c:pt>
                <c:pt idx="495">
                  <c:v>7150</c:v>
                </c:pt>
                <c:pt idx="496">
                  <c:v>7180</c:v>
                </c:pt>
                <c:pt idx="497">
                  <c:v>7620</c:v>
                </c:pt>
                <c:pt idx="498">
                  <c:v>7400</c:v>
                </c:pt>
                <c:pt idx="499">
                  <c:v>7420</c:v>
                </c:pt>
                <c:pt idx="500">
                  <c:v>7370</c:v>
                </c:pt>
                <c:pt idx="501">
                  <c:v>7370</c:v>
                </c:pt>
                <c:pt idx="502">
                  <c:v>7390</c:v>
                </c:pt>
                <c:pt idx="503">
                  <c:v>7590</c:v>
                </c:pt>
                <c:pt idx="504">
                  <c:v>14370</c:v>
                </c:pt>
                <c:pt idx="505">
                  <c:v>14640</c:v>
                </c:pt>
                <c:pt idx="506">
                  <c:v>11670</c:v>
                </c:pt>
                <c:pt idx="507">
                  <c:v>11940</c:v>
                </c:pt>
                <c:pt idx="508">
                  <c:v>11280</c:v>
                </c:pt>
                <c:pt idx="509">
                  <c:v>11920</c:v>
                </c:pt>
                <c:pt idx="510">
                  <c:v>11580</c:v>
                </c:pt>
                <c:pt idx="511">
                  <c:v>14370</c:v>
                </c:pt>
                <c:pt idx="512">
                  <c:v>14790</c:v>
                </c:pt>
                <c:pt idx="513">
                  <c:v>16240</c:v>
                </c:pt>
                <c:pt idx="514">
                  <c:v>14610</c:v>
                </c:pt>
                <c:pt idx="515">
                  <c:v>14260</c:v>
                </c:pt>
                <c:pt idx="516">
                  <c:v>12820</c:v>
                </c:pt>
                <c:pt idx="517">
                  <c:v>9560</c:v>
                </c:pt>
                <c:pt idx="518">
                  <c:v>10200</c:v>
                </c:pt>
                <c:pt idx="519">
                  <c:v>9220</c:v>
                </c:pt>
                <c:pt idx="520">
                  <c:v>10030</c:v>
                </c:pt>
                <c:pt idx="521">
                  <c:v>9790</c:v>
                </c:pt>
                <c:pt idx="522">
                  <c:v>12470</c:v>
                </c:pt>
                <c:pt idx="523">
                  <c:v>12760</c:v>
                </c:pt>
                <c:pt idx="524">
                  <c:v>14060</c:v>
                </c:pt>
                <c:pt idx="525">
                  <c:v>12900</c:v>
                </c:pt>
                <c:pt idx="526">
                  <c:v>15220</c:v>
                </c:pt>
                <c:pt idx="527">
                  <c:v>12950</c:v>
                </c:pt>
                <c:pt idx="528">
                  <c:v>9670</c:v>
                </c:pt>
                <c:pt idx="529">
                  <c:v>9830</c:v>
                </c:pt>
                <c:pt idx="530">
                  <c:v>9180</c:v>
                </c:pt>
                <c:pt idx="531">
                  <c:v>9930</c:v>
                </c:pt>
                <c:pt idx="532">
                  <c:v>9670</c:v>
                </c:pt>
                <c:pt idx="533">
                  <c:v>12080</c:v>
                </c:pt>
                <c:pt idx="534">
                  <c:v>12700</c:v>
                </c:pt>
                <c:pt idx="535">
                  <c:v>13970</c:v>
                </c:pt>
                <c:pt idx="536">
                  <c:v>12590</c:v>
                </c:pt>
                <c:pt idx="537">
                  <c:v>8640</c:v>
                </c:pt>
                <c:pt idx="538">
                  <c:v>8630</c:v>
                </c:pt>
                <c:pt idx="539">
                  <c:v>8770</c:v>
                </c:pt>
                <c:pt idx="540">
                  <c:v>8530</c:v>
                </c:pt>
                <c:pt idx="541">
                  <c:v>8020</c:v>
                </c:pt>
                <c:pt idx="542">
                  <c:v>8340</c:v>
                </c:pt>
                <c:pt idx="543">
                  <c:v>8740</c:v>
                </c:pt>
                <c:pt idx="544">
                  <c:v>9990</c:v>
                </c:pt>
                <c:pt idx="545">
                  <c:v>10250</c:v>
                </c:pt>
                <c:pt idx="546">
                  <c:v>11120</c:v>
                </c:pt>
                <c:pt idx="547">
                  <c:v>10410</c:v>
                </c:pt>
                <c:pt idx="548">
                  <c:v>7750</c:v>
                </c:pt>
                <c:pt idx="549">
                  <c:v>7800</c:v>
                </c:pt>
                <c:pt idx="550">
                  <c:v>7480</c:v>
                </c:pt>
                <c:pt idx="551">
                  <c:v>6640</c:v>
                </c:pt>
                <c:pt idx="552">
                  <c:v>6880</c:v>
                </c:pt>
                <c:pt idx="553">
                  <c:v>6780</c:v>
                </c:pt>
                <c:pt idx="554">
                  <c:v>7510</c:v>
                </c:pt>
                <c:pt idx="555">
                  <c:v>9170</c:v>
                </c:pt>
                <c:pt idx="556">
                  <c:v>9390</c:v>
                </c:pt>
                <c:pt idx="557">
                  <c:v>10690</c:v>
                </c:pt>
                <c:pt idx="558">
                  <c:v>9610</c:v>
                </c:pt>
                <c:pt idx="559">
                  <c:v>7220</c:v>
                </c:pt>
                <c:pt idx="560">
                  <c:v>7270</c:v>
                </c:pt>
                <c:pt idx="561">
                  <c:v>7490</c:v>
                </c:pt>
                <c:pt idx="562">
                  <c:v>7030</c:v>
                </c:pt>
                <c:pt idx="563">
                  <c:v>7650</c:v>
                </c:pt>
                <c:pt idx="564">
                  <c:v>7200</c:v>
                </c:pt>
                <c:pt idx="565">
                  <c:v>7740</c:v>
                </c:pt>
                <c:pt idx="566">
                  <c:v>8870</c:v>
                </c:pt>
                <c:pt idx="567">
                  <c:v>9010</c:v>
                </c:pt>
                <c:pt idx="568">
                  <c:v>9730</c:v>
                </c:pt>
                <c:pt idx="569">
                  <c:v>9170</c:v>
                </c:pt>
                <c:pt idx="570">
                  <c:v>9180</c:v>
                </c:pt>
                <c:pt idx="571">
                  <c:v>8740</c:v>
                </c:pt>
                <c:pt idx="572">
                  <c:v>8590</c:v>
                </c:pt>
                <c:pt idx="573">
                  <c:v>7840</c:v>
                </c:pt>
                <c:pt idx="574">
                  <c:v>8460</c:v>
                </c:pt>
                <c:pt idx="575">
                  <c:v>7960</c:v>
                </c:pt>
                <c:pt idx="576">
                  <c:v>8590</c:v>
                </c:pt>
                <c:pt idx="577">
                  <c:v>10030</c:v>
                </c:pt>
                <c:pt idx="578">
                  <c:v>10210</c:v>
                </c:pt>
                <c:pt idx="579">
                  <c:v>11050</c:v>
                </c:pt>
                <c:pt idx="580">
                  <c:v>10320</c:v>
                </c:pt>
                <c:pt idx="581">
                  <c:v>7680</c:v>
                </c:pt>
                <c:pt idx="582">
                  <c:v>7480</c:v>
                </c:pt>
                <c:pt idx="583">
                  <c:v>7390</c:v>
                </c:pt>
                <c:pt idx="584">
                  <c:v>6320</c:v>
                </c:pt>
                <c:pt idx="585">
                  <c:v>7010</c:v>
                </c:pt>
                <c:pt idx="586">
                  <c:v>6430</c:v>
                </c:pt>
                <c:pt idx="587">
                  <c:v>6830</c:v>
                </c:pt>
                <c:pt idx="588">
                  <c:v>8950</c:v>
                </c:pt>
                <c:pt idx="589">
                  <c:v>9240</c:v>
                </c:pt>
                <c:pt idx="590">
                  <c:v>10390</c:v>
                </c:pt>
                <c:pt idx="591">
                  <c:v>9320</c:v>
                </c:pt>
                <c:pt idx="592">
                  <c:v>8040</c:v>
                </c:pt>
                <c:pt idx="593">
                  <c:v>7890</c:v>
                </c:pt>
                <c:pt idx="594">
                  <c:v>7980</c:v>
                </c:pt>
                <c:pt idx="595">
                  <c:v>7900</c:v>
                </c:pt>
                <c:pt idx="596">
                  <c:v>7880</c:v>
                </c:pt>
                <c:pt idx="597">
                  <c:v>7850</c:v>
                </c:pt>
                <c:pt idx="598">
                  <c:v>7900</c:v>
                </c:pt>
                <c:pt idx="599">
                  <c:v>7750</c:v>
                </c:pt>
                <c:pt idx="600">
                  <c:v>8170</c:v>
                </c:pt>
                <c:pt idx="601">
                  <c:v>7950</c:v>
                </c:pt>
                <c:pt idx="602">
                  <c:v>7960</c:v>
                </c:pt>
                <c:pt idx="603">
                  <c:v>9560</c:v>
                </c:pt>
                <c:pt idx="604">
                  <c:v>9080</c:v>
                </c:pt>
                <c:pt idx="605">
                  <c:v>9250</c:v>
                </c:pt>
                <c:pt idx="606">
                  <c:v>9220</c:v>
                </c:pt>
                <c:pt idx="607">
                  <c:v>9210</c:v>
                </c:pt>
                <c:pt idx="608">
                  <c:v>9350</c:v>
                </c:pt>
                <c:pt idx="609">
                  <c:v>9480</c:v>
                </c:pt>
                <c:pt idx="610">
                  <c:v>9280</c:v>
                </c:pt>
                <c:pt idx="611">
                  <c:v>9460</c:v>
                </c:pt>
                <c:pt idx="612">
                  <c:v>9360</c:v>
                </c:pt>
                <c:pt idx="613">
                  <c:v>9480</c:v>
                </c:pt>
                <c:pt idx="614">
                  <c:v>8730</c:v>
                </c:pt>
                <c:pt idx="615">
                  <c:v>8780</c:v>
                </c:pt>
                <c:pt idx="616">
                  <c:v>8760</c:v>
                </c:pt>
                <c:pt idx="617">
                  <c:v>8660</c:v>
                </c:pt>
                <c:pt idx="618">
                  <c:v>8680</c:v>
                </c:pt>
                <c:pt idx="619">
                  <c:v>8610</c:v>
                </c:pt>
                <c:pt idx="620">
                  <c:v>8590</c:v>
                </c:pt>
                <c:pt idx="621">
                  <c:v>8880</c:v>
                </c:pt>
                <c:pt idx="622">
                  <c:v>8930</c:v>
                </c:pt>
                <c:pt idx="623">
                  <c:v>8980</c:v>
                </c:pt>
                <c:pt idx="624">
                  <c:v>9010</c:v>
                </c:pt>
                <c:pt idx="625">
                  <c:v>8030</c:v>
                </c:pt>
                <c:pt idx="626">
                  <c:v>7850</c:v>
                </c:pt>
                <c:pt idx="627">
                  <c:v>7840</c:v>
                </c:pt>
                <c:pt idx="628">
                  <c:v>8310</c:v>
                </c:pt>
                <c:pt idx="629">
                  <c:v>8140</c:v>
                </c:pt>
                <c:pt idx="630">
                  <c:v>8070</c:v>
                </c:pt>
                <c:pt idx="631">
                  <c:v>8000</c:v>
                </c:pt>
                <c:pt idx="632">
                  <c:v>8090</c:v>
                </c:pt>
                <c:pt idx="633">
                  <c:v>8050</c:v>
                </c:pt>
                <c:pt idx="634">
                  <c:v>8020</c:v>
                </c:pt>
                <c:pt idx="635">
                  <c:v>8300</c:v>
                </c:pt>
                <c:pt idx="636">
                  <c:v>7590</c:v>
                </c:pt>
                <c:pt idx="637">
                  <c:v>7640</c:v>
                </c:pt>
                <c:pt idx="638">
                  <c:v>6860</c:v>
                </c:pt>
                <c:pt idx="639">
                  <c:v>7450</c:v>
                </c:pt>
                <c:pt idx="640">
                  <c:v>7510</c:v>
                </c:pt>
                <c:pt idx="641">
                  <c:v>7230</c:v>
                </c:pt>
                <c:pt idx="642">
                  <c:v>7510</c:v>
                </c:pt>
                <c:pt idx="643">
                  <c:v>9150</c:v>
                </c:pt>
                <c:pt idx="644">
                  <c:v>9190</c:v>
                </c:pt>
                <c:pt idx="645">
                  <c:v>10370</c:v>
                </c:pt>
                <c:pt idx="646">
                  <c:v>9320</c:v>
                </c:pt>
                <c:pt idx="647">
                  <c:v>6940</c:v>
                </c:pt>
                <c:pt idx="648">
                  <c:v>7410</c:v>
                </c:pt>
                <c:pt idx="649">
                  <c:v>6310</c:v>
                </c:pt>
                <c:pt idx="650">
                  <c:v>6970</c:v>
                </c:pt>
                <c:pt idx="651">
                  <c:v>6820</c:v>
                </c:pt>
                <c:pt idx="652">
                  <c:v>6560</c:v>
                </c:pt>
                <c:pt idx="653">
                  <c:v>7200</c:v>
                </c:pt>
                <c:pt idx="654">
                  <c:v>8710</c:v>
                </c:pt>
                <c:pt idx="655">
                  <c:v>8720</c:v>
                </c:pt>
                <c:pt idx="656">
                  <c:v>9980</c:v>
                </c:pt>
                <c:pt idx="657">
                  <c:v>9050</c:v>
                </c:pt>
                <c:pt idx="658">
                  <c:v>7590</c:v>
                </c:pt>
                <c:pt idx="659">
                  <c:v>7590</c:v>
                </c:pt>
                <c:pt idx="660">
                  <c:v>6120</c:v>
                </c:pt>
                <c:pt idx="661">
                  <c:v>6970</c:v>
                </c:pt>
                <c:pt idx="662">
                  <c:v>7080</c:v>
                </c:pt>
                <c:pt idx="663">
                  <c:v>6680</c:v>
                </c:pt>
                <c:pt idx="664">
                  <c:v>7050</c:v>
                </c:pt>
                <c:pt idx="665">
                  <c:v>8850</c:v>
                </c:pt>
                <c:pt idx="666">
                  <c:v>8890</c:v>
                </c:pt>
                <c:pt idx="667">
                  <c:v>10110</c:v>
                </c:pt>
                <c:pt idx="668">
                  <c:v>9150</c:v>
                </c:pt>
                <c:pt idx="669">
                  <c:v>5690</c:v>
                </c:pt>
                <c:pt idx="670">
                  <c:v>5970</c:v>
                </c:pt>
                <c:pt idx="671">
                  <c:v>5960</c:v>
                </c:pt>
                <c:pt idx="672">
                  <c:v>6220</c:v>
                </c:pt>
                <c:pt idx="673">
                  <c:v>6280</c:v>
                </c:pt>
                <c:pt idx="674">
                  <c:v>5940</c:v>
                </c:pt>
                <c:pt idx="675">
                  <c:v>6470</c:v>
                </c:pt>
                <c:pt idx="676">
                  <c:v>6920</c:v>
                </c:pt>
                <c:pt idx="677">
                  <c:v>6940</c:v>
                </c:pt>
                <c:pt idx="678">
                  <c:v>7590</c:v>
                </c:pt>
                <c:pt idx="679">
                  <c:v>7340</c:v>
                </c:pt>
                <c:pt idx="680">
                  <c:v>6200</c:v>
                </c:pt>
                <c:pt idx="681">
                  <c:v>6100</c:v>
                </c:pt>
                <c:pt idx="682">
                  <c:v>6340</c:v>
                </c:pt>
                <c:pt idx="683">
                  <c:v>6000</c:v>
                </c:pt>
                <c:pt idx="684">
                  <c:v>6420</c:v>
                </c:pt>
                <c:pt idx="685">
                  <c:v>6140</c:v>
                </c:pt>
                <c:pt idx="686">
                  <c:v>6770</c:v>
                </c:pt>
                <c:pt idx="687">
                  <c:v>7580</c:v>
                </c:pt>
                <c:pt idx="688">
                  <c:v>7620</c:v>
                </c:pt>
                <c:pt idx="689">
                  <c:v>8260</c:v>
                </c:pt>
                <c:pt idx="690">
                  <c:v>7820</c:v>
                </c:pt>
                <c:pt idx="691">
                  <c:v>6410</c:v>
                </c:pt>
                <c:pt idx="692">
                  <c:v>6400</c:v>
                </c:pt>
                <c:pt idx="693">
                  <c:v>6390</c:v>
                </c:pt>
                <c:pt idx="694">
                  <c:v>6100</c:v>
                </c:pt>
                <c:pt idx="695">
                  <c:v>6560</c:v>
                </c:pt>
                <c:pt idx="696">
                  <c:v>6350</c:v>
                </c:pt>
                <c:pt idx="697">
                  <c:v>6640</c:v>
                </c:pt>
                <c:pt idx="698">
                  <c:v>8120</c:v>
                </c:pt>
                <c:pt idx="699">
                  <c:v>7930</c:v>
                </c:pt>
                <c:pt idx="700">
                  <c:v>8880</c:v>
                </c:pt>
                <c:pt idx="701">
                  <c:v>8270</c:v>
                </c:pt>
                <c:pt idx="702">
                  <c:v>6230</c:v>
                </c:pt>
                <c:pt idx="703">
                  <c:v>6280</c:v>
                </c:pt>
                <c:pt idx="704">
                  <c:v>6320</c:v>
                </c:pt>
                <c:pt idx="705">
                  <c:v>6030</c:v>
                </c:pt>
                <c:pt idx="706">
                  <c:v>6380</c:v>
                </c:pt>
                <c:pt idx="707">
                  <c:v>6520</c:v>
                </c:pt>
                <c:pt idx="708">
                  <c:v>6510</c:v>
                </c:pt>
                <c:pt idx="709">
                  <c:v>7460</c:v>
                </c:pt>
                <c:pt idx="710">
                  <c:v>7540</c:v>
                </c:pt>
                <c:pt idx="711">
                  <c:v>8030</c:v>
                </c:pt>
                <c:pt idx="712">
                  <c:v>7550</c:v>
                </c:pt>
                <c:pt idx="713">
                  <c:v>6400</c:v>
                </c:pt>
                <c:pt idx="714">
                  <c:v>6320</c:v>
                </c:pt>
                <c:pt idx="715">
                  <c:v>6530</c:v>
                </c:pt>
                <c:pt idx="716">
                  <c:v>5980</c:v>
                </c:pt>
                <c:pt idx="717">
                  <c:v>6590</c:v>
                </c:pt>
                <c:pt idx="718">
                  <c:v>6550</c:v>
                </c:pt>
                <c:pt idx="719">
                  <c:v>6410</c:v>
                </c:pt>
                <c:pt idx="720">
                  <c:v>7880</c:v>
                </c:pt>
                <c:pt idx="721">
                  <c:v>7710</c:v>
                </c:pt>
                <c:pt idx="722">
                  <c:v>8490</c:v>
                </c:pt>
                <c:pt idx="723">
                  <c:v>7910</c:v>
                </c:pt>
                <c:pt idx="724">
                  <c:v>7660</c:v>
                </c:pt>
                <c:pt idx="725">
                  <c:v>7680</c:v>
                </c:pt>
                <c:pt idx="726">
                  <c:v>7700</c:v>
                </c:pt>
                <c:pt idx="727">
                  <c:v>7700</c:v>
                </c:pt>
                <c:pt idx="728">
                  <c:v>7900</c:v>
                </c:pt>
                <c:pt idx="729">
                  <c:v>7780</c:v>
                </c:pt>
                <c:pt idx="730">
                  <c:v>7560</c:v>
                </c:pt>
                <c:pt idx="731">
                  <c:v>7720</c:v>
                </c:pt>
                <c:pt idx="732">
                  <c:v>7740</c:v>
                </c:pt>
                <c:pt idx="733">
                  <c:v>7600</c:v>
                </c:pt>
                <c:pt idx="734">
                  <c:v>7730</c:v>
                </c:pt>
                <c:pt idx="735">
                  <c:v>8290</c:v>
                </c:pt>
                <c:pt idx="736">
                  <c:v>8300</c:v>
                </c:pt>
                <c:pt idx="737">
                  <c:v>8300</c:v>
                </c:pt>
                <c:pt idx="738">
                  <c:v>8260</c:v>
                </c:pt>
                <c:pt idx="739">
                  <c:v>8240</c:v>
                </c:pt>
                <c:pt idx="740">
                  <c:v>8170</c:v>
                </c:pt>
                <c:pt idx="741">
                  <c:v>8240</c:v>
                </c:pt>
                <c:pt idx="742">
                  <c:v>8190</c:v>
                </c:pt>
                <c:pt idx="743">
                  <c:v>8440</c:v>
                </c:pt>
                <c:pt idx="744">
                  <c:v>8250</c:v>
                </c:pt>
                <c:pt idx="745">
                  <c:v>8280</c:v>
                </c:pt>
                <c:pt idx="746">
                  <c:v>8920</c:v>
                </c:pt>
                <c:pt idx="747">
                  <c:v>8710</c:v>
                </c:pt>
                <c:pt idx="748">
                  <c:v>9020</c:v>
                </c:pt>
                <c:pt idx="749">
                  <c:v>8780</c:v>
                </c:pt>
                <c:pt idx="750">
                  <c:v>8830</c:v>
                </c:pt>
                <c:pt idx="751">
                  <c:v>9050</c:v>
                </c:pt>
                <c:pt idx="752">
                  <c:v>9210</c:v>
                </c:pt>
                <c:pt idx="753">
                  <c:v>8990</c:v>
                </c:pt>
                <c:pt idx="754">
                  <c:v>9110</c:v>
                </c:pt>
                <c:pt idx="755">
                  <c:v>9130</c:v>
                </c:pt>
                <c:pt idx="756">
                  <c:v>8900</c:v>
                </c:pt>
                <c:pt idx="757">
                  <c:v>8180</c:v>
                </c:pt>
                <c:pt idx="758">
                  <c:v>8080</c:v>
                </c:pt>
                <c:pt idx="759">
                  <c:v>8180</c:v>
                </c:pt>
                <c:pt idx="760">
                  <c:v>8010</c:v>
                </c:pt>
                <c:pt idx="761">
                  <c:v>8160</c:v>
                </c:pt>
                <c:pt idx="762">
                  <c:v>7970</c:v>
                </c:pt>
                <c:pt idx="763">
                  <c:v>8120</c:v>
                </c:pt>
                <c:pt idx="764">
                  <c:v>8060</c:v>
                </c:pt>
                <c:pt idx="765">
                  <c:v>8260</c:v>
                </c:pt>
                <c:pt idx="766">
                  <c:v>8000</c:v>
                </c:pt>
                <c:pt idx="767">
                  <c:v>8130</c:v>
                </c:pt>
                <c:pt idx="768">
                  <c:v>12480</c:v>
                </c:pt>
                <c:pt idx="769">
                  <c:v>13130</c:v>
                </c:pt>
                <c:pt idx="770">
                  <c:v>10360</c:v>
                </c:pt>
                <c:pt idx="771">
                  <c:v>10950</c:v>
                </c:pt>
                <c:pt idx="772">
                  <c:v>10800</c:v>
                </c:pt>
                <c:pt idx="773">
                  <c:v>10440</c:v>
                </c:pt>
                <c:pt idx="774">
                  <c:v>10760</c:v>
                </c:pt>
                <c:pt idx="775">
                  <c:v>12700</c:v>
                </c:pt>
                <c:pt idx="776">
                  <c:v>12810</c:v>
                </c:pt>
                <c:pt idx="777">
                  <c:v>14170</c:v>
                </c:pt>
                <c:pt idx="778">
                  <c:v>13100</c:v>
                </c:pt>
                <c:pt idx="779">
                  <c:v>12020</c:v>
                </c:pt>
                <c:pt idx="780">
                  <c:v>11320</c:v>
                </c:pt>
                <c:pt idx="781">
                  <c:v>9020</c:v>
                </c:pt>
                <c:pt idx="782">
                  <c:v>9550</c:v>
                </c:pt>
                <c:pt idx="783">
                  <c:v>9330</c:v>
                </c:pt>
                <c:pt idx="784">
                  <c:v>9050</c:v>
                </c:pt>
                <c:pt idx="785">
                  <c:v>9780</c:v>
                </c:pt>
                <c:pt idx="786">
                  <c:v>11300</c:v>
                </c:pt>
                <c:pt idx="787">
                  <c:v>11560</c:v>
                </c:pt>
                <c:pt idx="788">
                  <c:v>12790</c:v>
                </c:pt>
                <c:pt idx="789">
                  <c:v>11740</c:v>
                </c:pt>
                <c:pt idx="790">
                  <c:v>12420</c:v>
                </c:pt>
                <c:pt idx="791">
                  <c:v>11300</c:v>
                </c:pt>
                <c:pt idx="792">
                  <c:v>9220</c:v>
                </c:pt>
                <c:pt idx="793">
                  <c:v>9650</c:v>
                </c:pt>
                <c:pt idx="794">
                  <c:v>9640</c:v>
                </c:pt>
                <c:pt idx="795">
                  <c:v>9070</c:v>
                </c:pt>
                <c:pt idx="796">
                  <c:v>9280</c:v>
                </c:pt>
                <c:pt idx="797">
                  <c:v>11050</c:v>
                </c:pt>
                <c:pt idx="798">
                  <c:v>11470</c:v>
                </c:pt>
                <c:pt idx="799">
                  <c:v>12590</c:v>
                </c:pt>
                <c:pt idx="800">
                  <c:v>11630</c:v>
                </c:pt>
                <c:pt idx="801">
                  <c:v>8540</c:v>
                </c:pt>
                <c:pt idx="802">
                  <c:v>8640</c:v>
                </c:pt>
                <c:pt idx="803">
                  <c:v>8390</c:v>
                </c:pt>
                <c:pt idx="804">
                  <c:v>8510</c:v>
                </c:pt>
                <c:pt idx="805">
                  <c:v>8470</c:v>
                </c:pt>
                <c:pt idx="806">
                  <c:v>8070</c:v>
                </c:pt>
                <c:pt idx="807">
                  <c:v>8350</c:v>
                </c:pt>
                <c:pt idx="808">
                  <c:v>9500</c:v>
                </c:pt>
                <c:pt idx="809">
                  <c:v>9520</c:v>
                </c:pt>
                <c:pt idx="810">
                  <c:v>10340</c:v>
                </c:pt>
                <c:pt idx="811">
                  <c:v>9570</c:v>
                </c:pt>
                <c:pt idx="812">
                  <c:v>7480</c:v>
                </c:pt>
                <c:pt idx="813">
                  <c:v>7450</c:v>
                </c:pt>
                <c:pt idx="814">
                  <c:v>7650</c:v>
                </c:pt>
                <c:pt idx="815">
                  <c:v>7110</c:v>
                </c:pt>
                <c:pt idx="816">
                  <c:v>7560</c:v>
                </c:pt>
                <c:pt idx="817">
                  <c:v>7180</c:v>
                </c:pt>
                <c:pt idx="818">
                  <c:v>7790</c:v>
                </c:pt>
                <c:pt idx="819">
                  <c:v>9000</c:v>
                </c:pt>
                <c:pt idx="820">
                  <c:v>8910</c:v>
                </c:pt>
                <c:pt idx="821">
                  <c:v>9800</c:v>
                </c:pt>
                <c:pt idx="822">
                  <c:v>9230</c:v>
                </c:pt>
                <c:pt idx="823">
                  <c:v>8250</c:v>
                </c:pt>
                <c:pt idx="824">
                  <c:v>8300</c:v>
                </c:pt>
                <c:pt idx="825">
                  <c:v>8020</c:v>
                </c:pt>
                <c:pt idx="826">
                  <c:v>7310</c:v>
                </c:pt>
                <c:pt idx="827">
                  <c:v>7720</c:v>
                </c:pt>
                <c:pt idx="828">
                  <c:v>7450</c:v>
                </c:pt>
                <c:pt idx="829">
                  <c:v>7810</c:v>
                </c:pt>
                <c:pt idx="830">
                  <c:v>9360</c:v>
                </c:pt>
                <c:pt idx="831">
                  <c:v>9560</c:v>
                </c:pt>
                <c:pt idx="832">
                  <c:v>10420</c:v>
                </c:pt>
                <c:pt idx="833">
                  <c:v>9850</c:v>
                </c:pt>
                <c:pt idx="834">
                  <c:v>7570</c:v>
                </c:pt>
                <c:pt idx="835">
                  <c:v>7420</c:v>
                </c:pt>
                <c:pt idx="836">
                  <c:v>7410</c:v>
                </c:pt>
                <c:pt idx="837">
                  <c:v>7450</c:v>
                </c:pt>
                <c:pt idx="838">
                  <c:v>7890</c:v>
                </c:pt>
                <c:pt idx="839">
                  <c:v>7850</c:v>
                </c:pt>
                <c:pt idx="840">
                  <c:v>7980</c:v>
                </c:pt>
                <c:pt idx="841">
                  <c:v>8630</c:v>
                </c:pt>
                <c:pt idx="842">
                  <c:v>8530</c:v>
                </c:pt>
                <c:pt idx="843">
                  <c:v>9220</c:v>
                </c:pt>
                <c:pt idx="844">
                  <c:v>8730</c:v>
                </c:pt>
                <c:pt idx="845">
                  <c:v>7560</c:v>
                </c:pt>
                <c:pt idx="846">
                  <c:v>7530</c:v>
                </c:pt>
                <c:pt idx="847">
                  <c:v>7570</c:v>
                </c:pt>
                <c:pt idx="848">
                  <c:v>6730</c:v>
                </c:pt>
                <c:pt idx="849">
                  <c:v>7540</c:v>
                </c:pt>
                <c:pt idx="850">
                  <c:v>7330</c:v>
                </c:pt>
                <c:pt idx="851">
                  <c:v>7070</c:v>
                </c:pt>
                <c:pt idx="852">
                  <c:v>8890</c:v>
                </c:pt>
                <c:pt idx="853">
                  <c:v>8730</c:v>
                </c:pt>
                <c:pt idx="854">
                  <c:v>9520</c:v>
                </c:pt>
                <c:pt idx="855">
                  <c:v>9030</c:v>
                </c:pt>
                <c:pt idx="856">
                  <c:v>8050</c:v>
                </c:pt>
                <c:pt idx="857">
                  <c:v>7930</c:v>
                </c:pt>
                <c:pt idx="858">
                  <c:v>7810</c:v>
                </c:pt>
                <c:pt idx="859">
                  <c:v>8030</c:v>
                </c:pt>
                <c:pt idx="860">
                  <c:v>8240</c:v>
                </c:pt>
                <c:pt idx="861">
                  <c:v>7810</c:v>
                </c:pt>
                <c:pt idx="862">
                  <c:v>7800</c:v>
                </c:pt>
                <c:pt idx="863">
                  <c:v>7860</c:v>
                </c:pt>
                <c:pt idx="864">
                  <c:v>7990</c:v>
                </c:pt>
                <c:pt idx="865">
                  <c:v>8020</c:v>
                </c:pt>
                <c:pt idx="866">
                  <c:v>8060</c:v>
                </c:pt>
                <c:pt idx="867">
                  <c:v>8650</c:v>
                </c:pt>
                <c:pt idx="868">
                  <c:v>8920</c:v>
                </c:pt>
                <c:pt idx="869">
                  <c:v>8790</c:v>
                </c:pt>
                <c:pt idx="870">
                  <c:v>8630</c:v>
                </c:pt>
                <c:pt idx="871">
                  <c:v>9020</c:v>
                </c:pt>
                <c:pt idx="872">
                  <c:v>8670</c:v>
                </c:pt>
                <c:pt idx="873">
                  <c:v>8920</c:v>
                </c:pt>
                <c:pt idx="874">
                  <c:v>8890</c:v>
                </c:pt>
                <c:pt idx="875">
                  <c:v>8860</c:v>
                </c:pt>
                <c:pt idx="876">
                  <c:v>8990</c:v>
                </c:pt>
                <c:pt idx="877">
                  <c:v>9000</c:v>
                </c:pt>
                <c:pt idx="878">
                  <c:v>8700</c:v>
                </c:pt>
                <c:pt idx="879">
                  <c:v>8550</c:v>
                </c:pt>
                <c:pt idx="880">
                  <c:v>8540</c:v>
                </c:pt>
                <c:pt idx="881">
                  <c:v>8550</c:v>
                </c:pt>
                <c:pt idx="882">
                  <c:v>8830</c:v>
                </c:pt>
                <c:pt idx="883">
                  <c:v>8600</c:v>
                </c:pt>
                <c:pt idx="884">
                  <c:v>8420</c:v>
                </c:pt>
                <c:pt idx="885">
                  <c:v>8550</c:v>
                </c:pt>
                <c:pt idx="886">
                  <c:v>8810</c:v>
                </c:pt>
                <c:pt idx="887">
                  <c:v>8670</c:v>
                </c:pt>
                <c:pt idx="888">
                  <c:v>8850</c:v>
                </c:pt>
                <c:pt idx="889">
                  <c:v>8160</c:v>
                </c:pt>
                <c:pt idx="890">
                  <c:v>7970</c:v>
                </c:pt>
                <c:pt idx="891">
                  <c:v>8060</c:v>
                </c:pt>
                <c:pt idx="892">
                  <c:v>8180</c:v>
                </c:pt>
                <c:pt idx="893">
                  <c:v>7970</c:v>
                </c:pt>
                <c:pt idx="894">
                  <c:v>8190</c:v>
                </c:pt>
                <c:pt idx="895">
                  <c:v>8000</c:v>
                </c:pt>
                <c:pt idx="896">
                  <c:v>8010</c:v>
                </c:pt>
                <c:pt idx="897">
                  <c:v>7990</c:v>
                </c:pt>
                <c:pt idx="898">
                  <c:v>8040</c:v>
                </c:pt>
                <c:pt idx="899">
                  <c:v>8260</c:v>
                </c:pt>
                <c:pt idx="900">
                  <c:v>12290</c:v>
                </c:pt>
                <c:pt idx="901">
                  <c:v>12620</c:v>
                </c:pt>
                <c:pt idx="902">
                  <c:v>10340</c:v>
                </c:pt>
                <c:pt idx="903">
                  <c:v>10610</c:v>
                </c:pt>
                <c:pt idx="904">
                  <c:v>10710</c:v>
                </c:pt>
                <c:pt idx="905">
                  <c:v>10240</c:v>
                </c:pt>
                <c:pt idx="906">
                  <c:v>10470</c:v>
                </c:pt>
                <c:pt idx="907">
                  <c:v>12860</c:v>
                </c:pt>
                <c:pt idx="908">
                  <c:v>13210</c:v>
                </c:pt>
                <c:pt idx="909">
                  <c:v>14460</c:v>
                </c:pt>
                <c:pt idx="910">
                  <c:v>13480</c:v>
                </c:pt>
                <c:pt idx="911">
                  <c:v>12020</c:v>
                </c:pt>
                <c:pt idx="912">
                  <c:v>11610</c:v>
                </c:pt>
                <c:pt idx="913">
                  <c:v>8650</c:v>
                </c:pt>
                <c:pt idx="914">
                  <c:v>9150</c:v>
                </c:pt>
                <c:pt idx="915">
                  <c:v>8730</c:v>
                </c:pt>
                <c:pt idx="916">
                  <c:v>8810</c:v>
                </c:pt>
                <c:pt idx="917">
                  <c:v>8810</c:v>
                </c:pt>
                <c:pt idx="918">
                  <c:v>11230</c:v>
                </c:pt>
                <c:pt idx="919">
                  <c:v>11540</c:v>
                </c:pt>
                <c:pt idx="920">
                  <c:v>12910</c:v>
                </c:pt>
                <c:pt idx="921">
                  <c:v>11740</c:v>
                </c:pt>
                <c:pt idx="922">
                  <c:v>12800</c:v>
                </c:pt>
                <c:pt idx="923">
                  <c:v>11090</c:v>
                </c:pt>
                <c:pt idx="924">
                  <c:v>8770</c:v>
                </c:pt>
                <c:pt idx="925">
                  <c:v>9150</c:v>
                </c:pt>
                <c:pt idx="926">
                  <c:v>8650</c:v>
                </c:pt>
                <c:pt idx="927">
                  <c:v>8400</c:v>
                </c:pt>
                <c:pt idx="928">
                  <c:v>9170</c:v>
                </c:pt>
                <c:pt idx="929">
                  <c:v>11260</c:v>
                </c:pt>
                <c:pt idx="930">
                  <c:v>11500</c:v>
                </c:pt>
                <c:pt idx="931">
                  <c:v>12500</c:v>
                </c:pt>
                <c:pt idx="932">
                  <c:v>11570</c:v>
                </c:pt>
                <c:pt idx="933">
                  <c:v>7820</c:v>
                </c:pt>
                <c:pt idx="934">
                  <c:v>7960</c:v>
                </c:pt>
                <c:pt idx="935">
                  <c:v>8110</c:v>
                </c:pt>
                <c:pt idx="936">
                  <c:v>8020</c:v>
                </c:pt>
                <c:pt idx="937">
                  <c:v>7870</c:v>
                </c:pt>
                <c:pt idx="938">
                  <c:v>7330</c:v>
                </c:pt>
                <c:pt idx="939">
                  <c:v>7660</c:v>
                </c:pt>
                <c:pt idx="940">
                  <c:v>9220</c:v>
                </c:pt>
                <c:pt idx="941">
                  <c:v>9240</c:v>
                </c:pt>
                <c:pt idx="942">
                  <c:v>10070</c:v>
                </c:pt>
                <c:pt idx="943">
                  <c:v>9350</c:v>
                </c:pt>
                <c:pt idx="944">
                  <c:v>6880</c:v>
                </c:pt>
                <c:pt idx="945">
                  <c:v>6840</c:v>
                </c:pt>
                <c:pt idx="946">
                  <c:v>6900</c:v>
                </c:pt>
                <c:pt idx="947">
                  <c:v>6250</c:v>
                </c:pt>
                <c:pt idx="948">
                  <c:v>6790</c:v>
                </c:pt>
                <c:pt idx="949">
                  <c:v>6400</c:v>
                </c:pt>
                <c:pt idx="950">
                  <c:v>6630</c:v>
                </c:pt>
                <c:pt idx="951">
                  <c:v>8370</c:v>
                </c:pt>
                <c:pt idx="952">
                  <c:v>8460</c:v>
                </c:pt>
                <c:pt idx="953">
                  <c:v>9680</c:v>
                </c:pt>
                <c:pt idx="954">
                  <c:v>8930</c:v>
                </c:pt>
                <c:pt idx="955">
                  <c:v>7590</c:v>
                </c:pt>
                <c:pt idx="956">
                  <c:v>7420</c:v>
                </c:pt>
                <c:pt idx="957">
                  <c:v>7200</c:v>
                </c:pt>
                <c:pt idx="958">
                  <c:v>6500</c:v>
                </c:pt>
                <c:pt idx="959">
                  <c:v>7210</c:v>
                </c:pt>
                <c:pt idx="960">
                  <c:v>6700</c:v>
                </c:pt>
                <c:pt idx="961">
                  <c:v>6840</c:v>
                </c:pt>
                <c:pt idx="962">
                  <c:v>9120</c:v>
                </c:pt>
                <c:pt idx="963">
                  <c:v>9340</c:v>
                </c:pt>
                <c:pt idx="964">
                  <c:v>10470</c:v>
                </c:pt>
                <c:pt idx="965">
                  <c:v>9470</c:v>
                </c:pt>
                <c:pt idx="966">
                  <c:v>6840</c:v>
                </c:pt>
                <c:pt idx="967">
                  <c:v>6790</c:v>
                </c:pt>
                <c:pt idx="968">
                  <c:v>6770</c:v>
                </c:pt>
                <c:pt idx="969">
                  <c:v>6540</c:v>
                </c:pt>
                <c:pt idx="970">
                  <c:v>7130</c:v>
                </c:pt>
                <c:pt idx="971">
                  <c:v>6980</c:v>
                </c:pt>
                <c:pt idx="972">
                  <c:v>6760</c:v>
                </c:pt>
                <c:pt idx="973">
                  <c:v>8020</c:v>
                </c:pt>
                <c:pt idx="974">
                  <c:v>8280</c:v>
                </c:pt>
                <c:pt idx="975">
                  <c:v>8930</c:v>
                </c:pt>
                <c:pt idx="976">
                  <c:v>8380</c:v>
                </c:pt>
                <c:pt idx="977">
                  <c:v>8090</c:v>
                </c:pt>
                <c:pt idx="978">
                  <c:v>7830</c:v>
                </c:pt>
                <c:pt idx="979">
                  <c:v>7830</c:v>
                </c:pt>
                <c:pt idx="980">
                  <c:v>7290</c:v>
                </c:pt>
                <c:pt idx="981">
                  <c:v>7850</c:v>
                </c:pt>
                <c:pt idx="982">
                  <c:v>7630</c:v>
                </c:pt>
                <c:pt idx="983">
                  <c:v>7260</c:v>
                </c:pt>
                <c:pt idx="984">
                  <c:v>9080</c:v>
                </c:pt>
                <c:pt idx="985">
                  <c:v>9180</c:v>
                </c:pt>
                <c:pt idx="986">
                  <c:v>10110</c:v>
                </c:pt>
                <c:pt idx="987">
                  <c:v>9300</c:v>
                </c:pt>
                <c:pt idx="988">
                  <c:v>7390</c:v>
                </c:pt>
                <c:pt idx="989">
                  <c:v>7330</c:v>
                </c:pt>
                <c:pt idx="990">
                  <c:v>7190</c:v>
                </c:pt>
                <c:pt idx="991">
                  <c:v>7350</c:v>
                </c:pt>
                <c:pt idx="992">
                  <c:v>7240</c:v>
                </c:pt>
                <c:pt idx="993">
                  <c:v>7750</c:v>
                </c:pt>
                <c:pt idx="994">
                  <c:v>7420</c:v>
                </c:pt>
                <c:pt idx="995">
                  <c:v>7300</c:v>
                </c:pt>
                <c:pt idx="996">
                  <c:v>7530</c:v>
                </c:pt>
                <c:pt idx="997">
                  <c:v>7410</c:v>
                </c:pt>
                <c:pt idx="998">
                  <c:v>7360</c:v>
                </c:pt>
                <c:pt idx="999">
                  <c:v>8400</c:v>
                </c:pt>
                <c:pt idx="1000">
                  <c:v>8330</c:v>
                </c:pt>
                <c:pt idx="1001">
                  <c:v>8630</c:v>
                </c:pt>
                <c:pt idx="1002">
                  <c:v>8420</c:v>
                </c:pt>
                <c:pt idx="1003">
                  <c:v>8510</c:v>
                </c:pt>
                <c:pt idx="1004">
                  <c:v>8340</c:v>
                </c:pt>
                <c:pt idx="1005">
                  <c:v>8460</c:v>
                </c:pt>
                <c:pt idx="1006">
                  <c:v>8380</c:v>
                </c:pt>
                <c:pt idx="1007">
                  <c:v>8560</c:v>
                </c:pt>
                <c:pt idx="1008">
                  <c:v>8350</c:v>
                </c:pt>
                <c:pt idx="1009">
                  <c:v>8520</c:v>
                </c:pt>
                <c:pt idx="1010">
                  <c:v>8030</c:v>
                </c:pt>
                <c:pt idx="1011">
                  <c:v>8010</c:v>
                </c:pt>
                <c:pt idx="1012">
                  <c:v>8150</c:v>
                </c:pt>
                <c:pt idx="1013">
                  <c:v>8160</c:v>
                </c:pt>
                <c:pt idx="1014">
                  <c:v>8150</c:v>
                </c:pt>
                <c:pt idx="1015">
                  <c:v>8160</c:v>
                </c:pt>
                <c:pt idx="1016">
                  <c:v>8090</c:v>
                </c:pt>
                <c:pt idx="1017">
                  <c:v>8090</c:v>
                </c:pt>
                <c:pt idx="1018">
                  <c:v>8320</c:v>
                </c:pt>
                <c:pt idx="1019">
                  <c:v>8340</c:v>
                </c:pt>
                <c:pt idx="1020">
                  <c:v>8160</c:v>
                </c:pt>
                <c:pt idx="1021">
                  <c:v>7350</c:v>
                </c:pt>
                <c:pt idx="1022">
                  <c:v>7730</c:v>
                </c:pt>
                <c:pt idx="1023">
                  <c:v>7430</c:v>
                </c:pt>
                <c:pt idx="1024">
                  <c:v>7630</c:v>
                </c:pt>
                <c:pt idx="1025">
                  <c:v>7740</c:v>
                </c:pt>
                <c:pt idx="1026">
                  <c:v>7450</c:v>
                </c:pt>
                <c:pt idx="1027">
                  <c:v>7470</c:v>
                </c:pt>
                <c:pt idx="1028">
                  <c:v>7660</c:v>
                </c:pt>
                <c:pt idx="1029">
                  <c:v>7530</c:v>
                </c:pt>
                <c:pt idx="1030">
                  <c:v>7670</c:v>
                </c:pt>
                <c:pt idx="1031">
                  <c:v>7710</c:v>
                </c:pt>
                <c:pt idx="1032">
                  <c:v>16400</c:v>
                </c:pt>
                <c:pt idx="1033">
                  <c:v>9310</c:v>
                </c:pt>
                <c:pt idx="1034">
                  <c:v>8740</c:v>
                </c:pt>
                <c:pt idx="1035">
                  <c:v>9320</c:v>
                </c:pt>
                <c:pt idx="1036">
                  <c:v>8580</c:v>
                </c:pt>
                <c:pt idx="1037">
                  <c:v>9310</c:v>
                </c:pt>
                <c:pt idx="1038">
                  <c:v>8140</c:v>
                </c:pt>
                <c:pt idx="1039">
                  <c:v>16130</c:v>
                </c:pt>
                <c:pt idx="1040">
                  <c:v>9410</c:v>
                </c:pt>
                <c:pt idx="1041">
                  <c:v>8430</c:v>
                </c:pt>
                <c:pt idx="1042">
                  <c:v>8630</c:v>
                </c:pt>
                <c:pt idx="1043">
                  <c:v>8210</c:v>
                </c:pt>
                <c:pt idx="1044">
                  <c:v>9230</c:v>
                </c:pt>
                <c:pt idx="1045">
                  <c:v>7700</c:v>
                </c:pt>
                <c:pt idx="1046">
                  <c:v>9300</c:v>
                </c:pt>
                <c:pt idx="1047">
                  <c:v>9370</c:v>
                </c:pt>
                <c:pt idx="1048">
                  <c:v>8180</c:v>
                </c:pt>
                <c:pt idx="1049">
                  <c:v>8130</c:v>
                </c:pt>
                <c:pt idx="1050">
                  <c:v>7640</c:v>
                </c:pt>
                <c:pt idx="1051">
                  <c:v>7780</c:v>
                </c:pt>
                <c:pt idx="1052">
                  <c:v>8340</c:v>
                </c:pt>
                <c:pt idx="1053">
                  <c:v>9850</c:v>
                </c:pt>
                <c:pt idx="1054">
                  <c:v>10090</c:v>
                </c:pt>
                <c:pt idx="1055">
                  <c:v>11360</c:v>
                </c:pt>
                <c:pt idx="1056">
                  <c:v>10260</c:v>
                </c:pt>
                <c:pt idx="1057">
                  <c:v>8180</c:v>
                </c:pt>
                <c:pt idx="1058">
                  <c:v>8480</c:v>
                </c:pt>
                <c:pt idx="1059">
                  <c:v>5980</c:v>
                </c:pt>
                <c:pt idx="1060">
                  <c:v>6710</c:v>
                </c:pt>
                <c:pt idx="1061">
                  <c:v>6090</c:v>
                </c:pt>
                <c:pt idx="1062">
                  <c:v>6450</c:v>
                </c:pt>
                <c:pt idx="1063">
                  <c:v>6910</c:v>
                </c:pt>
                <c:pt idx="1064">
                  <c:v>8750</c:v>
                </c:pt>
                <c:pt idx="1065">
                  <c:v>9010</c:v>
                </c:pt>
                <c:pt idx="1066">
                  <c:v>10510</c:v>
                </c:pt>
                <c:pt idx="1067">
                  <c:v>9320</c:v>
                </c:pt>
                <c:pt idx="1068">
                  <c:v>10260</c:v>
                </c:pt>
                <c:pt idx="1069">
                  <c:v>10450</c:v>
                </c:pt>
                <c:pt idx="1070">
                  <c:v>6860</c:v>
                </c:pt>
                <c:pt idx="1071">
                  <c:v>7370</c:v>
                </c:pt>
                <c:pt idx="1072">
                  <c:v>6600</c:v>
                </c:pt>
                <c:pt idx="1073">
                  <c:v>7350</c:v>
                </c:pt>
                <c:pt idx="1074">
                  <c:v>7330</c:v>
                </c:pt>
                <c:pt idx="1075">
                  <c:v>9610</c:v>
                </c:pt>
                <c:pt idx="1076">
                  <c:v>10160</c:v>
                </c:pt>
                <c:pt idx="1077">
                  <c:v>11720</c:v>
                </c:pt>
                <c:pt idx="1078">
                  <c:v>10130</c:v>
                </c:pt>
                <c:pt idx="1079">
                  <c:v>6800</c:v>
                </c:pt>
                <c:pt idx="1080">
                  <c:v>7340</c:v>
                </c:pt>
                <c:pt idx="1081">
                  <c:v>6030</c:v>
                </c:pt>
                <c:pt idx="1082">
                  <c:v>6850</c:v>
                </c:pt>
                <c:pt idx="1083">
                  <c:v>6920</c:v>
                </c:pt>
                <c:pt idx="1084">
                  <c:v>6520</c:v>
                </c:pt>
                <c:pt idx="1085">
                  <c:v>7160</c:v>
                </c:pt>
                <c:pt idx="1086">
                  <c:v>8550</c:v>
                </c:pt>
                <c:pt idx="1087">
                  <c:v>8650</c:v>
                </c:pt>
                <c:pt idx="1088">
                  <c:v>9770</c:v>
                </c:pt>
                <c:pt idx="1089">
                  <c:v>8900</c:v>
                </c:pt>
                <c:pt idx="1090">
                  <c:v>9890</c:v>
                </c:pt>
                <c:pt idx="1091">
                  <c:v>10030</c:v>
                </c:pt>
                <c:pt idx="1092">
                  <c:v>7870</c:v>
                </c:pt>
                <c:pt idx="1093">
                  <c:v>8230</c:v>
                </c:pt>
                <c:pt idx="1094">
                  <c:v>8390</c:v>
                </c:pt>
                <c:pt idx="1095">
                  <c:v>7660</c:v>
                </c:pt>
                <c:pt idx="1096">
                  <c:v>8160</c:v>
                </c:pt>
                <c:pt idx="1097">
                  <c:v>9840</c:v>
                </c:pt>
                <c:pt idx="1098">
                  <c:v>10030</c:v>
                </c:pt>
                <c:pt idx="1099">
                  <c:v>11220</c:v>
                </c:pt>
                <c:pt idx="1100">
                  <c:v>10110</c:v>
                </c:pt>
                <c:pt idx="1101">
                  <c:v>8500</c:v>
                </c:pt>
                <c:pt idx="1102">
                  <c:v>8170</c:v>
                </c:pt>
                <c:pt idx="1103">
                  <c:v>5700</c:v>
                </c:pt>
                <c:pt idx="1104">
                  <c:v>6500</c:v>
                </c:pt>
                <c:pt idx="1105">
                  <c:v>6250</c:v>
                </c:pt>
                <c:pt idx="1106">
                  <c:v>5860</c:v>
                </c:pt>
                <c:pt idx="1107">
                  <c:v>5860</c:v>
                </c:pt>
                <c:pt idx="1108">
                  <c:v>8500</c:v>
                </c:pt>
                <c:pt idx="1109">
                  <c:v>8750</c:v>
                </c:pt>
                <c:pt idx="1110">
                  <c:v>10220</c:v>
                </c:pt>
                <c:pt idx="1111">
                  <c:v>8910</c:v>
                </c:pt>
                <c:pt idx="1112">
                  <c:v>15350</c:v>
                </c:pt>
                <c:pt idx="1113">
                  <c:v>10200</c:v>
                </c:pt>
                <c:pt idx="1114">
                  <c:v>9390</c:v>
                </c:pt>
                <c:pt idx="1115">
                  <c:v>9920</c:v>
                </c:pt>
                <c:pt idx="1116">
                  <c:v>9020</c:v>
                </c:pt>
                <c:pt idx="1117">
                  <c:v>10240</c:v>
                </c:pt>
                <c:pt idx="1118">
                  <c:v>8740</c:v>
                </c:pt>
                <c:pt idx="1119">
                  <c:v>17540</c:v>
                </c:pt>
                <c:pt idx="1120">
                  <c:v>9220</c:v>
                </c:pt>
                <c:pt idx="1121">
                  <c:v>8210</c:v>
                </c:pt>
                <c:pt idx="1122">
                  <c:v>8250</c:v>
                </c:pt>
                <c:pt idx="1123">
                  <c:v>8150</c:v>
                </c:pt>
                <c:pt idx="1124">
                  <c:v>9410</c:v>
                </c:pt>
                <c:pt idx="1125">
                  <c:v>7790</c:v>
                </c:pt>
                <c:pt idx="1126">
                  <c:v>9630</c:v>
                </c:pt>
                <c:pt idx="1127">
                  <c:v>9300</c:v>
                </c:pt>
                <c:pt idx="1128">
                  <c:v>8220</c:v>
                </c:pt>
                <c:pt idx="1129">
                  <c:v>7940</c:v>
                </c:pt>
                <c:pt idx="1130">
                  <c:v>7450</c:v>
                </c:pt>
                <c:pt idx="1131">
                  <c:v>7860</c:v>
                </c:pt>
                <c:pt idx="1132">
                  <c:v>8280</c:v>
                </c:pt>
                <c:pt idx="1133">
                  <c:v>9900</c:v>
                </c:pt>
                <c:pt idx="1134">
                  <c:v>9960</c:v>
                </c:pt>
                <c:pt idx="1135">
                  <c:v>11290</c:v>
                </c:pt>
                <c:pt idx="1136">
                  <c:v>10140</c:v>
                </c:pt>
                <c:pt idx="1137">
                  <c:v>8310</c:v>
                </c:pt>
                <c:pt idx="1138">
                  <c:v>7290</c:v>
                </c:pt>
                <c:pt idx="1139">
                  <c:v>5940</c:v>
                </c:pt>
                <c:pt idx="1140">
                  <c:v>6750</c:v>
                </c:pt>
                <c:pt idx="1141">
                  <c:v>6090</c:v>
                </c:pt>
                <c:pt idx="1142">
                  <c:v>6330</c:v>
                </c:pt>
                <c:pt idx="1143">
                  <c:v>6770</c:v>
                </c:pt>
                <c:pt idx="1144">
                  <c:v>8810</c:v>
                </c:pt>
                <c:pt idx="1145">
                  <c:v>9020</c:v>
                </c:pt>
                <c:pt idx="1146">
                  <c:v>10550</c:v>
                </c:pt>
                <c:pt idx="1147">
                  <c:v>9350</c:v>
                </c:pt>
                <c:pt idx="1148">
                  <c:v>10810</c:v>
                </c:pt>
                <c:pt idx="1149">
                  <c:v>9720</c:v>
                </c:pt>
                <c:pt idx="1150">
                  <c:v>6770</c:v>
                </c:pt>
                <c:pt idx="1151">
                  <c:v>7270</c:v>
                </c:pt>
                <c:pt idx="1152">
                  <c:v>6590</c:v>
                </c:pt>
                <c:pt idx="1153">
                  <c:v>7070</c:v>
                </c:pt>
                <c:pt idx="1154">
                  <c:v>7550</c:v>
                </c:pt>
                <c:pt idx="1155">
                  <c:v>9870</c:v>
                </c:pt>
                <c:pt idx="1156">
                  <c:v>10190</c:v>
                </c:pt>
                <c:pt idx="1157">
                  <c:v>11790</c:v>
                </c:pt>
                <c:pt idx="1158">
                  <c:v>10300</c:v>
                </c:pt>
                <c:pt idx="1159">
                  <c:v>7330</c:v>
                </c:pt>
                <c:pt idx="1160">
                  <c:v>7120</c:v>
                </c:pt>
                <c:pt idx="1161">
                  <c:v>6130</c:v>
                </c:pt>
                <c:pt idx="1162">
                  <c:v>6810</c:v>
                </c:pt>
                <c:pt idx="1163">
                  <c:v>6900</c:v>
                </c:pt>
                <c:pt idx="1164">
                  <c:v>6430</c:v>
                </c:pt>
                <c:pt idx="1165">
                  <c:v>7080</c:v>
                </c:pt>
                <c:pt idx="1166">
                  <c:v>8490</c:v>
                </c:pt>
                <c:pt idx="1167">
                  <c:v>8540</c:v>
                </c:pt>
                <c:pt idx="1168">
                  <c:v>9810</c:v>
                </c:pt>
                <c:pt idx="1169">
                  <c:v>8810</c:v>
                </c:pt>
                <c:pt idx="1170">
                  <c:v>9870</c:v>
                </c:pt>
                <c:pt idx="1171">
                  <c:v>9740</c:v>
                </c:pt>
                <c:pt idx="1172">
                  <c:v>7700</c:v>
                </c:pt>
                <c:pt idx="1173">
                  <c:v>8190</c:v>
                </c:pt>
                <c:pt idx="1174">
                  <c:v>7930</c:v>
                </c:pt>
                <c:pt idx="1175">
                  <c:v>7560</c:v>
                </c:pt>
                <c:pt idx="1176">
                  <c:v>8060</c:v>
                </c:pt>
                <c:pt idx="1177">
                  <c:v>9740</c:v>
                </c:pt>
                <c:pt idx="1178">
                  <c:v>10150</c:v>
                </c:pt>
                <c:pt idx="1179">
                  <c:v>11130</c:v>
                </c:pt>
                <c:pt idx="1180">
                  <c:v>10190</c:v>
                </c:pt>
                <c:pt idx="1181">
                  <c:v>8490</c:v>
                </c:pt>
                <c:pt idx="1182">
                  <c:v>7830</c:v>
                </c:pt>
                <c:pt idx="1183">
                  <c:v>5880</c:v>
                </c:pt>
                <c:pt idx="1184">
                  <c:v>6370</c:v>
                </c:pt>
                <c:pt idx="1185">
                  <c:v>6090</c:v>
                </c:pt>
                <c:pt idx="1186">
                  <c:v>5680</c:v>
                </c:pt>
                <c:pt idx="1187">
                  <c:v>6140</c:v>
                </c:pt>
                <c:pt idx="1188">
                  <c:v>8710</c:v>
                </c:pt>
                <c:pt idx="1189">
                  <c:v>8930</c:v>
                </c:pt>
                <c:pt idx="1190">
                  <c:v>10220</c:v>
                </c:pt>
                <c:pt idx="1191">
                  <c:v>8850</c:v>
                </c:pt>
                <c:pt idx="1192">
                  <c:v>15620</c:v>
                </c:pt>
                <c:pt idx="1193">
                  <c:v>9890</c:v>
                </c:pt>
                <c:pt idx="1194">
                  <c:v>8780</c:v>
                </c:pt>
                <c:pt idx="1195">
                  <c:v>9650</c:v>
                </c:pt>
                <c:pt idx="1196">
                  <c:v>8560</c:v>
                </c:pt>
                <c:pt idx="1197">
                  <c:v>9640</c:v>
                </c:pt>
                <c:pt idx="1198">
                  <c:v>8410</c:v>
                </c:pt>
                <c:pt idx="1199">
                  <c:v>17290</c:v>
                </c:pt>
                <c:pt idx="1200">
                  <c:v>9430</c:v>
                </c:pt>
                <c:pt idx="1201">
                  <c:v>8750</c:v>
                </c:pt>
                <c:pt idx="1202">
                  <c:v>8280</c:v>
                </c:pt>
                <c:pt idx="1203">
                  <c:v>8150</c:v>
                </c:pt>
                <c:pt idx="1204">
                  <c:v>8900</c:v>
                </c:pt>
                <c:pt idx="1205">
                  <c:v>7900</c:v>
                </c:pt>
                <c:pt idx="1206">
                  <c:v>9560</c:v>
                </c:pt>
                <c:pt idx="1207">
                  <c:v>8960</c:v>
                </c:pt>
                <c:pt idx="1208">
                  <c:v>7940</c:v>
                </c:pt>
                <c:pt idx="1209">
                  <c:v>8120</c:v>
                </c:pt>
                <c:pt idx="1210">
                  <c:v>7440</c:v>
                </c:pt>
                <c:pt idx="1211">
                  <c:v>7760</c:v>
                </c:pt>
                <c:pt idx="1212">
                  <c:v>8140</c:v>
                </c:pt>
                <c:pt idx="1213">
                  <c:v>9710</c:v>
                </c:pt>
                <c:pt idx="1214">
                  <c:v>9870</c:v>
                </c:pt>
                <c:pt idx="1215">
                  <c:v>11100</c:v>
                </c:pt>
                <c:pt idx="1216">
                  <c:v>10190</c:v>
                </c:pt>
                <c:pt idx="1217">
                  <c:v>8470</c:v>
                </c:pt>
                <c:pt idx="1218">
                  <c:v>7790</c:v>
                </c:pt>
                <c:pt idx="1219">
                  <c:v>5720</c:v>
                </c:pt>
                <c:pt idx="1220">
                  <c:v>6610</c:v>
                </c:pt>
                <c:pt idx="1221">
                  <c:v>5930</c:v>
                </c:pt>
                <c:pt idx="1222">
                  <c:v>6160</c:v>
                </c:pt>
                <c:pt idx="1223">
                  <c:v>6600</c:v>
                </c:pt>
                <c:pt idx="1224">
                  <c:v>8720</c:v>
                </c:pt>
                <c:pt idx="1225">
                  <c:v>8950</c:v>
                </c:pt>
                <c:pt idx="1226">
                  <c:v>10410</c:v>
                </c:pt>
                <c:pt idx="1227">
                  <c:v>9390</c:v>
                </c:pt>
                <c:pt idx="1228">
                  <c:v>11300</c:v>
                </c:pt>
                <c:pt idx="1229">
                  <c:v>10150</c:v>
                </c:pt>
                <c:pt idx="1230">
                  <c:v>6930</c:v>
                </c:pt>
                <c:pt idx="1231">
                  <c:v>7130</c:v>
                </c:pt>
                <c:pt idx="1232">
                  <c:v>6660</c:v>
                </c:pt>
                <c:pt idx="1233">
                  <c:v>6830</c:v>
                </c:pt>
                <c:pt idx="1234">
                  <c:v>7170</c:v>
                </c:pt>
                <c:pt idx="1235">
                  <c:v>9590</c:v>
                </c:pt>
                <c:pt idx="1236">
                  <c:v>9950</c:v>
                </c:pt>
                <c:pt idx="1237">
                  <c:v>11480</c:v>
                </c:pt>
                <c:pt idx="1238">
                  <c:v>10150</c:v>
                </c:pt>
                <c:pt idx="1239">
                  <c:v>6960</c:v>
                </c:pt>
                <c:pt idx="1240">
                  <c:v>6900</c:v>
                </c:pt>
                <c:pt idx="1241">
                  <c:v>6000</c:v>
                </c:pt>
                <c:pt idx="1242">
                  <c:v>6840</c:v>
                </c:pt>
                <c:pt idx="1243">
                  <c:v>6660</c:v>
                </c:pt>
                <c:pt idx="1244">
                  <c:v>6410</c:v>
                </c:pt>
                <c:pt idx="1245">
                  <c:v>7060</c:v>
                </c:pt>
                <c:pt idx="1246">
                  <c:v>8380</c:v>
                </c:pt>
                <c:pt idx="1247">
                  <c:v>8470</c:v>
                </c:pt>
                <c:pt idx="1248">
                  <c:v>9800</c:v>
                </c:pt>
                <c:pt idx="1249">
                  <c:v>9000</c:v>
                </c:pt>
                <c:pt idx="1250">
                  <c:v>10420</c:v>
                </c:pt>
                <c:pt idx="1251">
                  <c:v>9710</c:v>
                </c:pt>
                <c:pt idx="1252">
                  <c:v>7670</c:v>
                </c:pt>
                <c:pt idx="1253">
                  <c:v>8000</c:v>
                </c:pt>
                <c:pt idx="1254">
                  <c:v>8200</c:v>
                </c:pt>
                <c:pt idx="1255">
                  <c:v>7500</c:v>
                </c:pt>
                <c:pt idx="1256">
                  <c:v>8100</c:v>
                </c:pt>
                <c:pt idx="1257">
                  <c:v>9750</c:v>
                </c:pt>
                <c:pt idx="1258">
                  <c:v>10030</c:v>
                </c:pt>
                <c:pt idx="1259">
                  <c:v>11130</c:v>
                </c:pt>
                <c:pt idx="1260">
                  <c:v>10160</c:v>
                </c:pt>
                <c:pt idx="1261">
                  <c:v>8760</c:v>
                </c:pt>
                <c:pt idx="1262">
                  <c:v>7990</c:v>
                </c:pt>
                <c:pt idx="1263">
                  <c:v>5830</c:v>
                </c:pt>
                <c:pt idx="1264">
                  <c:v>6400</c:v>
                </c:pt>
                <c:pt idx="1265">
                  <c:v>5870</c:v>
                </c:pt>
                <c:pt idx="1266">
                  <c:v>5710</c:v>
                </c:pt>
                <c:pt idx="1267">
                  <c:v>6120</c:v>
                </c:pt>
                <c:pt idx="1268">
                  <c:v>8340</c:v>
                </c:pt>
                <c:pt idx="1269">
                  <c:v>8690</c:v>
                </c:pt>
                <c:pt idx="1270">
                  <c:v>9960</c:v>
                </c:pt>
                <c:pt idx="1271">
                  <c:v>8750</c:v>
                </c:pt>
                <c:pt idx="1272">
                  <c:v>10240</c:v>
                </c:pt>
                <c:pt idx="1273">
                  <c:v>10130</c:v>
                </c:pt>
                <c:pt idx="1274">
                  <c:v>9150</c:v>
                </c:pt>
                <c:pt idx="1275">
                  <c:v>8990</c:v>
                </c:pt>
                <c:pt idx="1276">
                  <c:v>8530</c:v>
                </c:pt>
                <c:pt idx="1277">
                  <c:v>8870</c:v>
                </c:pt>
                <c:pt idx="1278">
                  <c:v>9160</c:v>
                </c:pt>
                <c:pt idx="1279">
                  <c:v>10890</c:v>
                </c:pt>
                <c:pt idx="1280">
                  <c:v>11000</c:v>
                </c:pt>
                <c:pt idx="1281">
                  <c:v>12190</c:v>
                </c:pt>
                <c:pt idx="1282">
                  <c:v>11180</c:v>
                </c:pt>
                <c:pt idx="1283">
                  <c:v>10130</c:v>
                </c:pt>
                <c:pt idx="1284">
                  <c:v>9570</c:v>
                </c:pt>
                <c:pt idx="1285">
                  <c:v>8670</c:v>
                </c:pt>
                <c:pt idx="1286">
                  <c:v>8780</c:v>
                </c:pt>
                <c:pt idx="1287">
                  <c:v>7940</c:v>
                </c:pt>
                <c:pt idx="1288">
                  <c:v>8260</c:v>
                </c:pt>
                <c:pt idx="1289">
                  <c:v>8770</c:v>
                </c:pt>
                <c:pt idx="1290">
                  <c:v>10350</c:v>
                </c:pt>
                <c:pt idx="1291">
                  <c:v>10500</c:v>
                </c:pt>
                <c:pt idx="1292">
                  <c:v>11750</c:v>
                </c:pt>
                <c:pt idx="1293">
                  <c:v>10780</c:v>
                </c:pt>
                <c:pt idx="1294">
                  <c:v>10340</c:v>
                </c:pt>
                <c:pt idx="1295">
                  <c:v>9420</c:v>
                </c:pt>
                <c:pt idx="1296">
                  <c:v>8510</c:v>
                </c:pt>
                <c:pt idx="1297">
                  <c:v>8590</c:v>
                </c:pt>
                <c:pt idx="1298">
                  <c:v>7940</c:v>
                </c:pt>
                <c:pt idx="1299">
                  <c:v>8360</c:v>
                </c:pt>
                <c:pt idx="1300">
                  <c:v>8660</c:v>
                </c:pt>
                <c:pt idx="1301">
                  <c:v>10220</c:v>
                </c:pt>
                <c:pt idx="1302">
                  <c:v>10480</c:v>
                </c:pt>
                <c:pt idx="1303">
                  <c:v>11740</c:v>
                </c:pt>
                <c:pt idx="1304">
                  <c:v>10760</c:v>
                </c:pt>
                <c:pt idx="1305">
                  <c:v>6820</c:v>
                </c:pt>
                <c:pt idx="1306">
                  <c:v>6710</c:v>
                </c:pt>
                <c:pt idx="1307">
                  <c:v>6830</c:v>
                </c:pt>
                <c:pt idx="1308">
                  <c:v>6950</c:v>
                </c:pt>
                <c:pt idx="1309">
                  <c:v>6540</c:v>
                </c:pt>
                <c:pt idx="1310">
                  <c:v>6660</c:v>
                </c:pt>
                <c:pt idx="1311">
                  <c:v>7140</c:v>
                </c:pt>
                <c:pt idx="1312">
                  <c:v>8110</c:v>
                </c:pt>
                <c:pt idx="1313">
                  <c:v>8150</c:v>
                </c:pt>
                <c:pt idx="1314">
                  <c:v>8990</c:v>
                </c:pt>
                <c:pt idx="1315">
                  <c:v>8440</c:v>
                </c:pt>
                <c:pt idx="1316">
                  <c:v>7340</c:v>
                </c:pt>
                <c:pt idx="1317">
                  <c:v>7250</c:v>
                </c:pt>
                <c:pt idx="1318">
                  <c:v>7430</c:v>
                </c:pt>
                <c:pt idx="1319">
                  <c:v>7190</c:v>
                </c:pt>
                <c:pt idx="1320">
                  <c:v>6710</c:v>
                </c:pt>
                <c:pt idx="1321">
                  <c:v>6790</c:v>
                </c:pt>
                <c:pt idx="1322">
                  <c:v>7440</c:v>
                </c:pt>
                <c:pt idx="1323">
                  <c:v>8610</c:v>
                </c:pt>
                <c:pt idx="1324">
                  <c:v>8750</c:v>
                </c:pt>
                <c:pt idx="1325">
                  <c:v>9760</c:v>
                </c:pt>
                <c:pt idx="1326">
                  <c:v>8990</c:v>
                </c:pt>
                <c:pt idx="1327">
                  <c:v>6570</c:v>
                </c:pt>
                <c:pt idx="1328">
                  <c:v>6660</c:v>
                </c:pt>
                <c:pt idx="1329">
                  <c:v>6580</c:v>
                </c:pt>
                <c:pt idx="1330">
                  <c:v>6860</c:v>
                </c:pt>
                <c:pt idx="1331">
                  <c:v>6890</c:v>
                </c:pt>
                <c:pt idx="1332">
                  <c:v>6610</c:v>
                </c:pt>
                <c:pt idx="1333">
                  <c:v>7050</c:v>
                </c:pt>
                <c:pt idx="1334">
                  <c:v>7590</c:v>
                </c:pt>
                <c:pt idx="1335">
                  <c:v>7690</c:v>
                </c:pt>
                <c:pt idx="1336">
                  <c:v>8280</c:v>
                </c:pt>
                <c:pt idx="1337">
                  <c:v>7880</c:v>
                </c:pt>
                <c:pt idx="1338">
                  <c:v>7280</c:v>
                </c:pt>
                <c:pt idx="1339">
                  <c:v>7320</c:v>
                </c:pt>
                <c:pt idx="1340">
                  <c:v>7330</c:v>
                </c:pt>
                <c:pt idx="1341">
                  <c:v>7460</c:v>
                </c:pt>
                <c:pt idx="1342">
                  <c:v>7340</c:v>
                </c:pt>
                <c:pt idx="1343">
                  <c:v>7060</c:v>
                </c:pt>
                <c:pt idx="1344">
                  <c:v>7580</c:v>
                </c:pt>
                <c:pt idx="1345">
                  <c:v>8340</c:v>
                </c:pt>
                <c:pt idx="1346">
                  <c:v>8420</c:v>
                </c:pt>
                <c:pt idx="1347">
                  <c:v>9210</c:v>
                </c:pt>
                <c:pt idx="1348">
                  <c:v>8560</c:v>
                </c:pt>
                <c:pt idx="1349">
                  <c:v>6770</c:v>
                </c:pt>
                <c:pt idx="1350">
                  <c:v>6700</c:v>
                </c:pt>
                <c:pt idx="1351">
                  <c:v>6710</c:v>
                </c:pt>
                <c:pt idx="1352">
                  <c:v>6810</c:v>
                </c:pt>
                <c:pt idx="1353">
                  <c:v>6850</c:v>
                </c:pt>
                <c:pt idx="1354">
                  <c:v>6470</c:v>
                </c:pt>
                <c:pt idx="1355">
                  <c:v>6530</c:v>
                </c:pt>
                <c:pt idx="1356">
                  <c:v>8040</c:v>
                </c:pt>
                <c:pt idx="1357">
                  <c:v>8080</c:v>
                </c:pt>
                <c:pt idx="1358">
                  <c:v>8980</c:v>
                </c:pt>
                <c:pt idx="1359">
                  <c:v>8330</c:v>
                </c:pt>
                <c:pt idx="1360">
                  <c:v>7540</c:v>
                </c:pt>
                <c:pt idx="1361">
                  <c:v>7590</c:v>
                </c:pt>
                <c:pt idx="1362">
                  <c:v>7670</c:v>
                </c:pt>
                <c:pt idx="1363">
                  <c:v>7570</c:v>
                </c:pt>
                <c:pt idx="1364">
                  <c:v>7580</c:v>
                </c:pt>
                <c:pt idx="1365">
                  <c:v>7620</c:v>
                </c:pt>
                <c:pt idx="1366">
                  <c:v>7630</c:v>
                </c:pt>
                <c:pt idx="1367">
                  <c:v>7580</c:v>
                </c:pt>
                <c:pt idx="1368">
                  <c:v>7690</c:v>
                </c:pt>
                <c:pt idx="1369">
                  <c:v>7700</c:v>
                </c:pt>
                <c:pt idx="1370">
                  <c:v>7660</c:v>
                </c:pt>
                <c:pt idx="1371">
                  <c:v>8260</c:v>
                </c:pt>
                <c:pt idx="1372">
                  <c:v>8330</c:v>
                </c:pt>
                <c:pt idx="1373">
                  <c:v>8380</c:v>
                </c:pt>
                <c:pt idx="1374">
                  <c:v>8370</c:v>
                </c:pt>
                <c:pt idx="1375">
                  <c:v>8260</c:v>
                </c:pt>
                <c:pt idx="1376">
                  <c:v>8380</c:v>
                </c:pt>
                <c:pt idx="1377">
                  <c:v>8310</c:v>
                </c:pt>
                <c:pt idx="1378">
                  <c:v>8280</c:v>
                </c:pt>
                <c:pt idx="1379">
                  <c:v>8400</c:v>
                </c:pt>
                <c:pt idx="1380">
                  <c:v>8440</c:v>
                </c:pt>
                <c:pt idx="1381">
                  <c:v>8470</c:v>
                </c:pt>
                <c:pt idx="1382">
                  <c:v>8450</c:v>
                </c:pt>
                <c:pt idx="1383">
                  <c:v>8560</c:v>
                </c:pt>
                <c:pt idx="1384">
                  <c:v>8400</c:v>
                </c:pt>
                <c:pt idx="1385">
                  <c:v>8440</c:v>
                </c:pt>
                <c:pt idx="1386">
                  <c:v>8440</c:v>
                </c:pt>
                <c:pt idx="1387">
                  <c:v>8400</c:v>
                </c:pt>
                <c:pt idx="1388">
                  <c:v>8490</c:v>
                </c:pt>
                <c:pt idx="1389">
                  <c:v>8420</c:v>
                </c:pt>
                <c:pt idx="1390">
                  <c:v>8470</c:v>
                </c:pt>
                <c:pt idx="1391">
                  <c:v>8540</c:v>
                </c:pt>
                <c:pt idx="1392">
                  <c:v>8550</c:v>
                </c:pt>
                <c:pt idx="1393">
                  <c:v>7950</c:v>
                </c:pt>
                <c:pt idx="1394">
                  <c:v>7840</c:v>
                </c:pt>
                <c:pt idx="1395">
                  <c:v>7810</c:v>
                </c:pt>
                <c:pt idx="1396">
                  <c:v>7800</c:v>
                </c:pt>
                <c:pt idx="1397">
                  <c:v>7890</c:v>
                </c:pt>
                <c:pt idx="1398">
                  <c:v>7700</c:v>
                </c:pt>
                <c:pt idx="1399">
                  <c:v>7680</c:v>
                </c:pt>
                <c:pt idx="1400">
                  <c:v>7850</c:v>
                </c:pt>
                <c:pt idx="1401">
                  <c:v>7890</c:v>
                </c:pt>
                <c:pt idx="1402">
                  <c:v>7910</c:v>
                </c:pt>
                <c:pt idx="1403">
                  <c:v>7870</c:v>
                </c:pt>
                <c:pt idx="1404">
                  <c:v>10160</c:v>
                </c:pt>
                <c:pt idx="1405">
                  <c:v>10310</c:v>
                </c:pt>
                <c:pt idx="1406">
                  <c:v>8200</c:v>
                </c:pt>
                <c:pt idx="1407">
                  <c:v>8870</c:v>
                </c:pt>
                <c:pt idx="1408">
                  <c:v>8240</c:v>
                </c:pt>
                <c:pt idx="1409">
                  <c:v>8550</c:v>
                </c:pt>
                <c:pt idx="1410">
                  <c:v>9100</c:v>
                </c:pt>
                <c:pt idx="1411">
                  <c:v>10930</c:v>
                </c:pt>
                <c:pt idx="1412">
                  <c:v>11180</c:v>
                </c:pt>
                <c:pt idx="1413">
                  <c:v>12650</c:v>
                </c:pt>
                <c:pt idx="1414">
                  <c:v>11410</c:v>
                </c:pt>
                <c:pt idx="1415">
                  <c:v>10010</c:v>
                </c:pt>
                <c:pt idx="1416">
                  <c:v>9650</c:v>
                </c:pt>
                <c:pt idx="1417">
                  <c:v>7520</c:v>
                </c:pt>
                <c:pt idx="1418">
                  <c:v>8520</c:v>
                </c:pt>
                <c:pt idx="1419">
                  <c:v>7650</c:v>
                </c:pt>
                <c:pt idx="1420">
                  <c:v>7840</c:v>
                </c:pt>
                <c:pt idx="1421">
                  <c:v>8340</c:v>
                </c:pt>
                <c:pt idx="1422">
                  <c:v>10450</c:v>
                </c:pt>
                <c:pt idx="1423">
                  <c:v>10720</c:v>
                </c:pt>
                <c:pt idx="1424">
                  <c:v>12150</c:v>
                </c:pt>
                <c:pt idx="1425">
                  <c:v>10950</c:v>
                </c:pt>
                <c:pt idx="1426">
                  <c:v>10210</c:v>
                </c:pt>
                <c:pt idx="1427">
                  <c:v>9770</c:v>
                </c:pt>
                <c:pt idx="1428">
                  <c:v>7550</c:v>
                </c:pt>
                <c:pt idx="1429">
                  <c:v>8470</c:v>
                </c:pt>
                <c:pt idx="1430">
                  <c:v>7580</c:v>
                </c:pt>
                <c:pt idx="1431">
                  <c:v>7710</c:v>
                </c:pt>
                <c:pt idx="1432">
                  <c:v>8150</c:v>
                </c:pt>
                <c:pt idx="1433">
                  <c:v>10320</c:v>
                </c:pt>
                <c:pt idx="1434">
                  <c:v>10650</c:v>
                </c:pt>
                <c:pt idx="1435">
                  <c:v>12180</c:v>
                </c:pt>
                <c:pt idx="1436">
                  <c:v>10860</c:v>
                </c:pt>
                <c:pt idx="1437">
                  <c:v>6820</c:v>
                </c:pt>
                <c:pt idx="1438">
                  <c:v>6770</c:v>
                </c:pt>
                <c:pt idx="1439">
                  <c:v>6680</c:v>
                </c:pt>
                <c:pt idx="1440">
                  <c:v>6920</c:v>
                </c:pt>
                <c:pt idx="1441">
                  <c:v>6520</c:v>
                </c:pt>
                <c:pt idx="1442">
                  <c:v>6640</c:v>
                </c:pt>
                <c:pt idx="1443">
                  <c:v>7080</c:v>
                </c:pt>
                <c:pt idx="1444">
                  <c:v>8080</c:v>
                </c:pt>
                <c:pt idx="1445">
                  <c:v>8120</c:v>
                </c:pt>
                <c:pt idx="1446">
                  <c:v>8920</c:v>
                </c:pt>
                <c:pt idx="1447">
                  <c:v>8360</c:v>
                </c:pt>
                <c:pt idx="1448">
                  <c:v>6770</c:v>
                </c:pt>
                <c:pt idx="1449">
                  <c:v>6710</c:v>
                </c:pt>
                <c:pt idx="1450">
                  <c:v>6970</c:v>
                </c:pt>
                <c:pt idx="1451">
                  <c:v>5840</c:v>
                </c:pt>
                <c:pt idx="1452">
                  <c:v>6180</c:v>
                </c:pt>
                <c:pt idx="1453">
                  <c:v>6230</c:v>
                </c:pt>
                <c:pt idx="1454">
                  <c:v>6960</c:v>
                </c:pt>
                <c:pt idx="1455">
                  <c:v>8490</c:v>
                </c:pt>
                <c:pt idx="1456">
                  <c:v>8610</c:v>
                </c:pt>
                <c:pt idx="1457">
                  <c:v>9890</c:v>
                </c:pt>
                <c:pt idx="1458">
                  <c:v>8900</c:v>
                </c:pt>
                <c:pt idx="1459">
                  <c:v>6010</c:v>
                </c:pt>
                <c:pt idx="1460">
                  <c:v>5980</c:v>
                </c:pt>
                <c:pt idx="1461">
                  <c:v>5960</c:v>
                </c:pt>
                <c:pt idx="1462">
                  <c:v>5820</c:v>
                </c:pt>
                <c:pt idx="1463">
                  <c:v>6180</c:v>
                </c:pt>
                <c:pt idx="1464">
                  <c:v>6000</c:v>
                </c:pt>
                <c:pt idx="1465">
                  <c:v>6450</c:v>
                </c:pt>
                <c:pt idx="1466">
                  <c:v>7260</c:v>
                </c:pt>
                <c:pt idx="1467">
                  <c:v>7280</c:v>
                </c:pt>
                <c:pt idx="1468">
                  <c:v>8070</c:v>
                </c:pt>
                <c:pt idx="1469">
                  <c:v>7520</c:v>
                </c:pt>
                <c:pt idx="1470">
                  <c:v>6870</c:v>
                </c:pt>
                <c:pt idx="1471">
                  <c:v>6930</c:v>
                </c:pt>
                <c:pt idx="1472">
                  <c:v>6910</c:v>
                </c:pt>
                <c:pt idx="1473">
                  <c:v>6400</c:v>
                </c:pt>
                <c:pt idx="1474">
                  <c:v>6870</c:v>
                </c:pt>
                <c:pt idx="1475">
                  <c:v>6530</c:v>
                </c:pt>
                <c:pt idx="1476">
                  <c:v>7090</c:v>
                </c:pt>
                <c:pt idx="1477">
                  <c:v>8200</c:v>
                </c:pt>
                <c:pt idx="1478">
                  <c:v>8220</c:v>
                </c:pt>
                <c:pt idx="1479">
                  <c:v>9080</c:v>
                </c:pt>
                <c:pt idx="1480">
                  <c:v>8530</c:v>
                </c:pt>
                <c:pt idx="1481">
                  <c:v>6330</c:v>
                </c:pt>
                <c:pt idx="1482">
                  <c:v>5970</c:v>
                </c:pt>
                <c:pt idx="1483">
                  <c:v>6350</c:v>
                </c:pt>
                <c:pt idx="1484">
                  <c:v>5680</c:v>
                </c:pt>
                <c:pt idx="1485">
                  <c:v>6210</c:v>
                </c:pt>
                <c:pt idx="1486">
                  <c:v>5820</c:v>
                </c:pt>
                <c:pt idx="1487">
                  <c:v>5950</c:v>
                </c:pt>
                <c:pt idx="1488">
                  <c:v>7690</c:v>
                </c:pt>
                <c:pt idx="1489">
                  <c:v>7940</c:v>
                </c:pt>
                <c:pt idx="1490">
                  <c:v>8890</c:v>
                </c:pt>
                <c:pt idx="1491">
                  <c:v>8140</c:v>
                </c:pt>
                <c:pt idx="1492">
                  <c:v>7430</c:v>
                </c:pt>
                <c:pt idx="1493">
                  <c:v>7080</c:v>
                </c:pt>
                <c:pt idx="1494">
                  <c:v>7330</c:v>
                </c:pt>
                <c:pt idx="1495">
                  <c:v>7160</c:v>
                </c:pt>
                <c:pt idx="1496">
                  <c:v>7210</c:v>
                </c:pt>
                <c:pt idx="1497">
                  <c:v>7370</c:v>
                </c:pt>
                <c:pt idx="1498">
                  <c:v>7180</c:v>
                </c:pt>
                <c:pt idx="1499">
                  <c:v>7180</c:v>
                </c:pt>
                <c:pt idx="1500">
                  <c:v>7360</c:v>
                </c:pt>
                <c:pt idx="1501">
                  <c:v>7220</c:v>
                </c:pt>
                <c:pt idx="1502">
                  <c:v>7200</c:v>
                </c:pt>
                <c:pt idx="1503">
                  <c:v>8060</c:v>
                </c:pt>
                <c:pt idx="1504">
                  <c:v>8210</c:v>
                </c:pt>
                <c:pt idx="1505">
                  <c:v>8070</c:v>
                </c:pt>
                <c:pt idx="1506">
                  <c:v>8040</c:v>
                </c:pt>
                <c:pt idx="1507">
                  <c:v>8220</c:v>
                </c:pt>
                <c:pt idx="1508">
                  <c:v>8190</c:v>
                </c:pt>
                <c:pt idx="1509">
                  <c:v>8120</c:v>
                </c:pt>
                <c:pt idx="1510">
                  <c:v>8260</c:v>
                </c:pt>
                <c:pt idx="1511">
                  <c:v>8250</c:v>
                </c:pt>
                <c:pt idx="1512">
                  <c:v>8150</c:v>
                </c:pt>
                <c:pt idx="1513">
                  <c:v>8170</c:v>
                </c:pt>
                <c:pt idx="1514">
                  <c:v>8320</c:v>
                </c:pt>
                <c:pt idx="1515">
                  <c:v>8230</c:v>
                </c:pt>
                <c:pt idx="1516">
                  <c:v>8340</c:v>
                </c:pt>
                <c:pt idx="1517">
                  <c:v>8200</c:v>
                </c:pt>
                <c:pt idx="1518">
                  <c:v>8180</c:v>
                </c:pt>
                <c:pt idx="1519">
                  <c:v>8180</c:v>
                </c:pt>
                <c:pt idx="1520">
                  <c:v>8260</c:v>
                </c:pt>
                <c:pt idx="1521">
                  <c:v>8310</c:v>
                </c:pt>
                <c:pt idx="1522">
                  <c:v>8450</c:v>
                </c:pt>
                <c:pt idx="1523">
                  <c:v>8430</c:v>
                </c:pt>
                <c:pt idx="1524">
                  <c:v>8400</c:v>
                </c:pt>
                <c:pt idx="1525">
                  <c:v>7550</c:v>
                </c:pt>
                <c:pt idx="1526">
                  <c:v>7440</c:v>
                </c:pt>
                <c:pt idx="1527">
                  <c:v>7570</c:v>
                </c:pt>
                <c:pt idx="1528">
                  <c:v>7410</c:v>
                </c:pt>
                <c:pt idx="1529">
                  <c:v>7390</c:v>
                </c:pt>
                <c:pt idx="1530">
                  <c:v>7450</c:v>
                </c:pt>
                <c:pt idx="1531">
                  <c:v>7530</c:v>
                </c:pt>
                <c:pt idx="1532">
                  <c:v>7470</c:v>
                </c:pt>
                <c:pt idx="1533">
                  <c:v>7510</c:v>
                </c:pt>
                <c:pt idx="1534">
                  <c:v>7620</c:v>
                </c:pt>
                <c:pt idx="1535">
                  <c:v>7610</c:v>
                </c:pt>
                <c:pt idx="1536">
                  <c:v>13210</c:v>
                </c:pt>
                <c:pt idx="1537">
                  <c:v>13730</c:v>
                </c:pt>
                <c:pt idx="1538">
                  <c:v>10210</c:v>
                </c:pt>
                <c:pt idx="1539">
                  <c:v>10800</c:v>
                </c:pt>
                <c:pt idx="1540">
                  <c:v>10200</c:v>
                </c:pt>
                <c:pt idx="1541">
                  <c:v>10420</c:v>
                </c:pt>
                <c:pt idx="1542">
                  <c:v>10620</c:v>
                </c:pt>
                <c:pt idx="1543">
                  <c:v>13100</c:v>
                </c:pt>
                <c:pt idx="1544">
                  <c:v>13540</c:v>
                </c:pt>
                <c:pt idx="1545">
                  <c:v>15080</c:v>
                </c:pt>
                <c:pt idx="1546">
                  <c:v>13650</c:v>
                </c:pt>
                <c:pt idx="1547">
                  <c:v>12760</c:v>
                </c:pt>
                <c:pt idx="1548">
                  <c:v>12740</c:v>
                </c:pt>
                <c:pt idx="1549">
                  <c:v>9240</c:v>
                </c:pt>
                <c:pt idx="1550">
                  <c:v>9940</c:v>
                </c:pt>
                <c:pt idx="1551">
                  <c:v>9270</c:v>
                </c:pt>
                <c:pt idx="1552">
                  <c:v>9590</c:v>
                </c:pt>
                <c:pt idx="1553">
                  <c:v>9940</c:v>
                </c:pt>
                <c:pt idx="1554">
                  <c:v>12560</c:v>
                </c:pt>
                <c:pt idx="1555">
                  <c:v>12840</c:v>
                </c:pt>
                <c:pt idx="1556">
                  <c:v>14580</c:v>
                </c:pt>
                <c:pt idx="1557">
                  <c:v>13000</c:v>
                </c:pt>
                <c:pt idx="1558">
                  <c:v>13330</c:v>
                </c:pt>
                <c:pt idx="1559">
                  <c:v>11910</c:v>
                </c:pt>
                <c:pt idx="1560">
                  <c:v>9380</c:v>
                </c:pt>
                <c:pt idx="1561">
                  <c:v>10010</c:v>
                </c:pt>
                <c:pt idx="1562">
                  <c:v>9320</c:v>
                </c:pt>
                <c:pt idx="1563">
                  <c:v>9490</c:v>
                </c:pt>
                <c:pt idx="1564">
                  <c:v>9930</c:v>
                </c:pt>
                <c:pt idx="1565">
                  <c:v>12220</c:v>
                </c:pt>
                <c:pt idx="1566">
                  <c:v>12590</c:v>
                </c:pt>
                <c:pt idx="1567">
                  <c:v>14170</c:v>
                </c:pt>
                <c:pt idx="1568">
                  <c:v>12700</c:v>
                </c:pt>
                <c:pt idx="1569">
                  <c:v>8880</c:v>
                </c:pt>
                <c:pt idx="1570">
                  <c:v>8550</c:v>
                </c:pt>
                <c:pt idx="1571">
                  <c:v>8380</c:v>
                </c:pt>
                <c:pt idx="1572">
                  <c:v>8560</c:v>
                </c:pt>
                <c:pt idx="1573">
                  <c:v>7950</c:v>
                </c:pt>
                <c:pt idx="1574">
                  <c:v>8130</c:v>
                </c:pt>
                <c:pt idx="1575">
                  <c:v>8750</c:v>
                </c:pt>
                <c:pt idx="1576">
                  <c:v>9970</c:v>
                </c:pt>
                <c:pt idx="1577">
                  <c:v>10110</c:v>
                </c:pt>
                <c:pt idx="1578">
                  <c:v>11040</c:v>
                </c:pt>
                <c:pt idx="1579">
                  <c:v>10240</c:v>
                </c:pt>
                <c:pt idx="1580">
                  <c:v>7710</c:v>
                </c:pt>
                <c:pt idx="1581">
                  <c:v>7230</c:v>
                </c:pt>
                <c:pt idx="1582">
                  <c:v>7690</c:v>
                </c:pt>
                <c:pt idx="1583">
                  <c:v>6590</c:v>
                </c:pt>
                <c:pt idx="1584">
                  <c:v>6950</c:v>
                </c:pt>
                <c:pt idx="1585">
                  <c:v>6910</c:v>
                </c:pt>
                <c:pt idx="1586">
                  <c:v>7650</c:v>
                </c:pt>
                <c:pt idx="1587">
                  <c:v>9160</c:v>
                </c:pt>
                <c:pt idx="1588">
                  <c:v>9380</c:v>
                </c:pt>
                <c:pt idx="1589">
                  <c:v>10710</c:v>
                </c:pt>
                <c:pt idx="1590">
                  <c:v>9640</c:v>
                </c:pt>
                <c:pt idx="1591">
                  <c:v>7350</c:v>
                </c:pt>
                <c:pt idx="1592">
                  <c:v>7240</c:v>
                </c:pt>
                <c:pt idx="1593">
                  <c:v>7250</c:v>
                </c:pt>
                <c:pt idx="1594">
                  <c:v>6780</c:v>
                </c:pt>
                <c:pt idx="1595">
                  <c:v>7560</c:v>
                </c:pt>
                <c:pt idx="1596">
                  <c:v>7320</c:v>
                </c:pt>
                <c:pt idx="1597">
                  <c:v>7730</c:v>
                </c:pt>
                <c:pt idx="1598">
                  <c:v>8750</c:v>
                </c:pt>
                <c:pt idx="1599">
                  <c:v>8850</c:v>
                </c:pt>
                <c:pt idx="1600">
                  <c:v>9670</c:v>
                </c:pt>
                <c:pt idx="1601">
                  <c:v>8970</c:v>
                </c:pt>
                <c:pt idx="1602">
                  <c:v>8500</c:v>
                </c:pt>
                <c:pt idx="1603">
                  <c:v>8380</c:v>
                </c:pt>
                <c:pt idx="1604">
                  <c:v>8830</c:v>
                </c:pt>
                <c:pt idx="1605">
                  <c:v>7700</c:v>
                </c:pt>
                <c:pt idx="1606">
                  <c:v>8380</c:v>
                </c:pt>
                <c:pt idx="1607">
                  <c:v>7910</c:v>
                </c:pt>
                <c:pt idx="1608">
                  <c:v>8680</c:v>
                </c:pt>
                <c:pt idx="1609">
                  <c:v>9950</c:v>
                </c:pt>
                <c:pt idx="1610">
                  <c:v>10110</c:v>
                </c:pt>
                <c:pt idx="1611">
                  <c:v>11000</c:v>
                </c:pt>
                <c:pt idx="1612">
                  <c:v>10300</c:v>
                </c:pt>
                <c:pt idx="1613">
                  <c:v>7780</c:v>
                </c:pt>
                <c:pt idx="1614">
                  <c:v>7010</c:v>
                </c:pt>
                <c:pt idx="1615">
                  <c:v>7250</c:v>
                </c:pt>
                <c:pt idx="1616">
                  <c:v>6250</c:v>
                </c:pt>
                <c:pt idx="1617">
                  <c:v>7020</c:v>
                </c:pt>
                <c:pt idx="1618">
                  <c:v>6590</c:v>
                </c:pt>
                <c:pt idx="1619">
                  <c:v>6620</c:v>
                </c:pt>
                <c:pt idx="1620">
                  <c:v>8950</c:v>
                </c:pt>
                <c:pt idx="1621">
                  <c:v>9140</c:v>
                </c:pt>
                <c:pt idx="1622">
                  <c:v>10370</c:v>
                </c:pt>
                <c:pt idx="1623">
                  <c:v>9410</c:v>
                </c:pt>
                <c:pt idx="1624">
                  <c:v>8160</c:v>
                </c:pt>
                <c:pt idx="1625">
                  <c:v>7930</c:v>
                </c:pt>
                <c:pt idx="1626">
                  <c:v>8030</c:v>
                </c:pt>
                <c:pt idx="1627">
                  <c:v>8030</c:v>
                </c:pt>
                <c:pt idx="1628">
                  <c:v>8110</c:v>
                </c:pt>
                <c:pt idx="1629">
                  <c:v>8040</c:v>
                </c:pt>
                <c:pt idx="1630">
                  <c:v>7980</c:v>
                </c:pt>
                <c:pt idx="1631">
                  <c:v>8010</c:v>
                </c:pt>
                <c:pt idx="1632">
                  <c:v>7990</c:v>
                </c:pt>
                <c:pt idx="1633">
                  <c:v>8280</c:v>
                </c:pt>
                <c:pt idx="1634">
                  <c:v>8050</c:v>
                </c:pt>
                <c:pt idx="1635">
                  <c:v>9200</c:v>
                </c:pt>
                <c:pt idx="1636">
                  <c:v>9190</c:v>
                </c:pt>
                <c:pt idx="1637">
                  <c:v>9240</c:v>
                </c:pt>
                <c:pt idx="1638">
                  <c:v>9210</c:v>
                </c:pt>
                <c:pt idx="1639">
                  <c:v>9290</c:v>
                </c:pt>
                <c:pt idx="1640">
                  <c:v>9090</c:v>
                </c:pt>
                <c:pt idx="1641">
                  <c:v>9370</c:v>
                </c:pt>
                <c:pt idx="1642">
                  <c:v>9240</c:v>
                </c:pt>
                <c:pt idx="1643">
                  <c:v>9420</c:v>
                </c:pt>
                <c:pt idx="1644">
                  <c:v>9240</c:v>
                </c:pt>
                <c:pt idx="1645">
                  <c:v>9470</c:v>
                </c:pt>
                <c:pt idx="1646">
                  <c:v>8980</c:v>
                </c:pt>
                <c:pt idx="1647">
                  <c:v>9140</c:v>
                </c:pt>
                <c:pt idx="1648">
                  <c:v>9110</c:v>
                </c:pt>
                <c:pt idx="1649">
                  <c:v>9080</c:v>
                </c:pt>
                <c:pt idx="1650">
                  <c:v>8910</c:v>
                </c:pt>
                <c:pt idx="1651">
                  <c:v>9030</c:v>
                </c:pt>
                <c:pt idx="1652">
                  <c:v>9040</c:v>
                </c:pt>
                <c:pt idx="1653">
                  <c:v>9090</c:v>
                </c:pt>
                <c:pt idx="1654">
                  <c:v>9200</c:v>
                </c:pt>
                <c:pt idx="1655">
                  <c:v>9240</c:v>
                </c:pt>
                <c:pt idx="1656">
                  <c:v>9110</c:v>
                </c:pt>
                <c:pt idx="1657">
                  <c:v>8440</c:v>
                </c:pt>
                <c:pt idx="1658">
                  <c:v>8330</c:v>
                </c:pt>
                <c:pt idx="1659">
                  <c:v>8260</c:v>
                </c:pt>
                <c:pt idx="1660">
                  <c:v>8130</c:v>
                </c:pt>
                <c:pt idx="1661">
                  <c:v>8110</c:v>
                </c:pt>
                <c:pt idx="1662">
                  <c:v>8320</c:v>
                </c:pt>
                <c:pt idx="1663">
                  <c:v>8140</c:v>
                </c:pt>
                <c:pt idx="1664">
                  <c:v>8430</c:v>
                </c:pt>
                <c:pt idx="1665">
                  <c:v>8380</c:v>
                </c:pt>
                <c:pt idx="1666">
                  <c:v>8290</c:v>
                </c:pt>
                <c:pt idx="1667">
                  <c:v>8440</c:v>
                </c:pt>
                <c:pt idx="1668">
                  <c:v>7240</c:v>
                </c:pt>
                <c:pt idx="1669">
                  <c:v>7730</c:v>
                </c:pt>
                <c:pt idx="1670">
                  <c:v>6420</c:v>
                </c:pt>
                <c:pt idx="1671">
                  <c:v>7390</c:v>
                </c:pt>
                <c:pt idx="1672">
                  <c:v>7040</c:v>
                </c:pt>
                <c:pt idx="1673">
                  <c:v>6900</c:v>
                </c:pt>
                <c:pt idx="1674">
                  <c:v>7430</c:v>
                </c:pt>
                <c:pt idx="1675">
                  <c:v>8920</c:v>
                </c:pt>
                <c:pt idx="1676">
                  <c:v>8910</c:v>
                </c:pt>
                <c:pt idx="1677">
                  <c:v>10320</c:v>
                </c:pt>
                <c:pt idx="1678">
                  <c:v>9310</c:v>
                </c:pt>
                <c:pt idx="1679">
                  <c:v>7630</c:v>
                </c:pt>
                <c:pt idx="1680">
                  <c:v>7370</c:v>
                </c:pt>
                <c:pt idx="1681">
                  <c:v>6320</c:v>
                </c:pt>
                <c:pt idx="1682">
                  <c:v>7020</c:v>
                </c:pt>
                <c:pt idx="1683">
                  <c:v>7000</c:v>
                </c:pt>
                <c:pt idx="1684">
                  <c:v>6610</c:v>
                </c:pt>
                <c:pt idx="1685">
                  <c:v>7280</c:v>
                </c:pt>
                <c:pt idx="1686">
                  <c:v>8610</c:v>
                </c:pt>
                <c:pt idx="1687">
                  <c:v>8740</c:v>
                </c:pt>
                <c:pt idx="1688">
                  <c:v>10070</c:v>
                </c:pt>
                <c:pt idx="1689">
                  <c:v>9000</c:v>
                </c:pt>
                <c:pt idx="1690">
                  <c:v>7040</c:v>
                </c:pt>
                <c:pt idx="1691">
                  <c:v>7160</c:v>
                </c:pt>
                <c:pt idx="1692">
                  <c:v>6360</c:v>
                </c:pt>
                <c:pt idx="1693">
                  <c:v>7190</c:v>
                </c:pt>
                <c:pt idx="1694">
                  <c:v>7060</c:v>
                </c:pt>
                <c:pt idx="1695">
                  <c:v>6530</c:v>
                </c:pt>
                <c:pt idx="1696">
                  <c:v>7200</c:v>
                </c:pt>
                <c:pt idx="1697">
                  <c:v>8720</c:v>
                </c:pt>
                <c:pt idx="1698">
                  <c:v>8840</c:v>
                </c:pt>
                <c:pt idx="1699">
                  <c:v>9790</c:v>
                </c:pt>
                <c:pt idx="1700">
                  <c:v>9120</c:v>
                </c:pt>
                <c:pt idx="1701">
                  <c:v>5870</c:v>
                </c:pt>
                <c:pt idx="1702">
                  <c:v>5960</c:v>
                </c:pt>
                <c:pt idx="1703">
                  <c:v>6140</c:v>
                </c:pt>
                <c:pt idx="1704">
                  <c:v>6090</c:v>
                </c:pt>
                <c:pt idx="1705">
                  <c:v>6300</c:v>
                </c:pt>
                <c:pt idx="1706">
                  <c:v>6030</c:v>
                </c:pt>
                <c:pt idx="1707">
                  <c:v>6280</c:v>
                </c:pt>
                <c:pt idx="1708">
                  <c:v>6780</c:v>
                </c:pt>
                <c:pt idx="1709">
                  <c:v>7050</c:v>
                </c:pt>
                <c:pt idx="1710">
                  <c:v>7670</c:v>
                </c:pt>
                <c:pt idx="1711">
                  <c:v>7120</c:v>
                </c:pt>
                <c:pt idx="1712">
                  <c:v>6150</c:v>
                </c:pt>
                <c:pt idx="1713">
                  <c:v>6280</c:v>
                </c:pt>
                <c:pt idx="1714">
                  <c:v>6190</c:v>
                </c:pt>
                <c:pt idx="1715">
                  <c:v>6050</c:v>
                </c:pt>
                <c:pt idx="1716">
                  <c:v>6570</c:v>
                </c:pt>
                <c:pt idx="1717">
                  <c:v>6150</c:v>
                </c:pt>
                <c:pt idx="1718">
                  <c:v>6670</c:v>
                </c:pt>
                <c:pt idx="1719">
                  <c:v>7490</c:v>
                </c:pt>
                <c:pt idx="1720">
                  <c:v>7460</c:v>
                </c:pt>
                <c:pt idx="1721">
                  <c:v>8200</c:v>
                </c:pt>
                <c:pt idx="1722">
                  <c:v>7820</c:v>
                </c:pt>
                <c:pt idx="1723">
                  <c:v>6350</c:v>
                </c:pt>
                <c:pt idx="1724">
                  <c:v>6380</c:v>
                </c:pt>
                <c:pt idx="1725">
                  <c:v>6430</c:v>
                </c:pt>
                <c:pt idx="1726">
                  <c:v>5890</c:v>
                </c:pt>
                <c:pt idx="1727">
                  <c:v>6640</c:v>
                </c:pt>
                <c:pt idx="1728">
                  <c:v>6330</c:v>
                </c:pt>
                <c:pt idx="1729">
                  <c:v>6890</c:v>
                </c:pt>
                <c:pt idx="1730">
                  <c:v>7930</c:v>
                </c:pt>
                <c:pt idx="1731">
                  <c:v>8090</c:v>
                </c:pt>
                <c:pt idx="1732">
                  <c:v>8910</c:v>
                </c:pt>
                <c:pt idx="1733">
                  <c:v>8190</c:v>
                </c:pt>
                <c:pt idx="1734">
                  <c:v>6200</c:v>
                </c:pt>
                <c:pt idx="1735">
                  <c:v>6170</c:v>
                </c:pt>
                <c:pt idx="1736">
                  <c:v>6300</c:v>
                </c:pt>
                <c:pt idx="1737">
                  <c:v>6150</c:v>
                </c:pt>
                <c:pt idx="1738">
                  <c:v>6440</c:v>
                </c:pt>
                <c:pt idx="1739">
                  <c:v>6550</c:v>
                </c:pt>
                <c:pt idx="1740">
                  <c:v>6670</c:v>
                </c:pt>
                <c:pt idx="1741">
                  <c:v>7290</c:v>
                </c:pt>
                <c:pt idx="1742">
                  <c:v>7350</c:v>
                </c:pt>
                <c:pt idx="1743">
                  <c:v>7860</c:v>
                </c:pt>
                <c:pt idx="1744">
                  <c:v>7450</c:v>
                </c:pt>
                <c:pt idx="1745">
                  <c:v>6320</c:v>
                </c:pt>
                <c:pt idx="1746">
                  <c:v>6390</c:v>
                </c:pt>
                <c:pt idx="1747">
                  <c:v>6420</c:v>
                </c:pt>
                <c:pt idx="1748">
                  <c:v>6060</c:v>
                </c:pt>
                <c:pt idx="1749">
                  <c:v>6470</c:v>
                </c:pt>
                <c:pt idx="1750">
                  <c:v>6540</c:v>
                </c:pt>
                <c:pt idx="1751">
                  <c:v>6510</c:v>
                </c:pt>
                <c:pt idx="1752">
                  <c:v>7640</c:v>
                </c:pt>
                <c:pt idx="1753">
                  <c:v>7520</c:v>
                </c:pt>
                <c:pt idx="1754">
                  <c:v>8350</c:v>
                </c:pt>
                <c:pt idx="1755">
                  <c:v>7790</c:v>
                </c:pt>
                <c:pt idx="1756">
                  <c:v>7760</c:v>
                </c:pt>
                <c:pt idx="1757">
                  <c:v>7770</c:v>
                </c:pt>
                <c:pt idx="1758">
                  <c:v>7800</c:v>
                </c:pt>
                <c:pt idx="1759">
                  <c:v>7890</c:v>
                </c:pt>
                <c:pt idx="1760">
                  <c:v>7650</c:v>
                </c:pt>
                <c:pt idx="1761">
                  <c:v>7720</c:v>
                </c:pt>
                <c:pt idx="1762">
                  <c:v>7730</c:v>
                </c:pt>
                <c:pt idx="1763">
                  <c:v>7630</c:v>
                </c:pt>
                <c:pt idx="1764">
                  <c:v>7740</c:v>
                </c:pt>
                <c:pt idx="1765">
                  <c:v>7830</c:v>
                </c:pt>
                <c:pt idx="1766">
                  <c:v>7960</c:v>
                </c:pt>
                <c:pt idx="1767">
                  <c:v>8250</c:v>
                </c:pt>
                <c:pt idx="1768">
                  <c:v>8100</c:v>
                </c:pt>
                <c:pt idx="1769">
                  <c:v>8040</c:v>
                </c:pt>
                <c:pt idx="1770">
                  <c:v>8320</c:v>
                </c:pt>
                <c:pt idx="1771">
                  <c:v>8260</c:v>
                </c:pt>
                <c:pt idx="1772">
                  <c:v>8320</c:v>
                </c:pt>
                <c:pt idx="1773">
                  <c:v>8360</c:v>
                </c:pt>
                <c:pt idx="1774">
                  <c:v>8180</c:v>
                </c:pt>
                <c:pt idx="1775">
                  <c:v>8350</c:v>
                </c:pt>
                <c:pt idx="1776">
                  <c:v>8380</c:v>
                </c:pt>
                <c:pt idx="1777">
                  <c:v>8420</c:v>
                </c:pt>
                <c:pt idx="1778">
                  <c:v>9040</c:v>
                </c:pt>
                <c:pt idx="1779">
                  <c:v>9040</c:v>
                </c:pt>
                <c:pt idx="1780">
                  <c:v>8970</c:v>
                </c:pt>
                <c:pt idx="1781">
                  <c:v>8960</c:v>
                </c:pt>
                <c:pt idx="1782">
                  <c:v>9090</c:v>
                </c:pt>
                <c:pt idx="1783">
                  <c:v>9080</c:v>
                </c:pt>
                <c:pt idx="1784">
                  <c:v>8900</c:v>
                </c:pt>
                <c:pt idx="1785">
                  <c:v>8990</c:v>
                </c:pt>
                <c:pt idx="1786">
                  <c:v>9080</c:v>
                </c:pt>
                <c:pt idx="1787">
                  <c:v>9110</c:v>
                </c:pt>
                <c:pt idx="1788">
                  <c:v>8860</c:v>
                </c:pt>
                <c:pt idx="1789">
                  <c:v>8160</c:v>
                </c:pt>
                <c:pt idx="1790">
                  <c:v>8210</c:v>
                </c:pt>
                <c:pt idx="1791">
                  <c:v>8140</c:v>
                </c:pt>
                <c:pt idx="1792">
                  <c:v>7990</c:v>
                </c:pt>
                <c:pt idx="1793">
                  <c:v>8140</c:v>
                </c:pt>
                <c:pt idx="1794">
                  <c:v>8050</c:v>
                </c:pt>
                <c:pt idx="1795">
                  <c:v>8110</c:v>
                </c:pt>
                <c:pt idx="1796">
                  <c:v>8210</c:v>
                </c:pt>
                <c:pt idx="1797">
                  <c:v>8330</c:v>
                </c:pt>
                <c:pt idx="1798">
                  <c:v>8170</c:v>
                </c:pt>
                <c:pt idx="1799">
                  <c:v>8290</c:v>
                </c:pt>
                <c:pt idx="1800">
                  <c:v>11620</c:v>
                </c:pt>
                <c:pt idx="1801">
                  <c:v>12240</c:v>
                </c:pt>
                <c:pt idx="1802">
                  <c:v>9630</c:v>
                </c:pt>
                <c:pt idx="1803">
                  <c:v>10250</c:v>
                </c:pt>
                <c:pt idx="1804">
                  <c:v>10490</c:v>
                </c:pt>
                <c:pt idx="1805">
                  <c:v>9720</c:v>
                </c:pt>
                <c:pt idx="1806">
                  <c:v>10230</c:v>
                </c:pt>
                <c:pt idx="1807">
                  <c:v>11870</c:v>
                </c:pt>
                <c:pt idx="1808">
                  <c:v>12050</c:v>
                </c:pt>
                <c:pt idx="1809">
                  <c:v>13520</c:v>
                </c:pt>
                <c:pt idx="1810">
                  <c:v>12320</c:v>
                </c:pt>
                <c:pt idx="1811">
                  <c:v>11730</c:v>
                </c:pt>
                <c:pt idx="1812">
                  <c:v>11050</c:v>
                </c:pt>
                <c:pt idx="1813">
                  <c:v>8930</c:v>
                </c:pt>
                <c:pt idx="1814">
                  <c:v>9610</c:v>
                </c:pt>
                <c:pt idx="1815">
                  <c:v>9440</c:v>
                </c:pt>
                <c:pt idx="1816">
                  <c:v>9020</c:v>
                </c:pt>
                <c:pt idx="1817">
                  <c:v>9460</c:v>
                </c:pt>
                <c:pt idx="1818">
                  <c:v>11360</c:v>
                </c:pt>
                <c:pt idx="1819">
                  <c:v>11640</c:v>
                </c:pt>
                <c:pt idx="1820">
                  <c:v>12740</c:v>
                </c:pt>
                <c:pt idx="1821">
                  <c:v>11580</c:v>
                </c:pt>
                <c:pt idx="1822">
                  <c:v>11950</c:v>
                </c:pt>
                <c:pt idx="1823">
                  <c:v>11170</c:v>
                </c:pt>
                <c:pt idx="1824">
                  <c:v>9090</c:v>
                </c:pt>
                <c:pt idx="1825">
                  <c:v>9730</c:v>
                </c:pt>
                <c:pt idx="1826">
                  <c:v>9730</c:v>
                </c:pt>
                <c:pt idx="1827">
                  <c:v>8960</c:v>
                </c:pt>
                <c:pt idx="1828">
                  <c:v>9600</c:v>
                </c:pt>
                <c:pt idx="1829">
                  <c:v>11410</c:v>
                </c:pt>
                <c:pt idx="1830">
                  <c:v>11590</c:v>
                </c:pt>
                <c:pt idx="1831">
                  <c:v>12770</c:v>
                </c:pt>
                <c:pt idx="1832">
                  <c:v>11840</c:v>
                </c:pt>
                <c:pt idx="1833">
                  <c:v>8310</c:v>
                </c:pt>
                <c:pt idx="1834">
                  <c:v>8150</c:v>
                </c:pt>
                <c:pt idx="1835">
                  <c:v>8420</c:v>
                </c:pt>
                <c:pt idx="1836">
                  <c:v>8410</c:v>
                </c:pt>
                <c:pt idx="1837">
                  <c:v>8490</c:v>
                </c:pt>
                <c:pt idx="1838">
                  <c:v>8030</c:v>
                </c:pt>
                <c:pt idx="1839">
                  <c:v>8440</c:v>
                </c:pt>
                <c:pt idx="1840">
                  <c:v>9500</c:v>
                </c:pt>
                <c:pt idx="1841">
                  <c:v>9510</c:v>
                </c:pt>
                <c:pt idx="1842">
                  <c:v>10160</c:v>
                </c:pt>
                <c:pt idx="1843">
                  <c:v>9620</c:v>
                </c:pt>
                <c:pt idx="1844">
                  <c:v>7630</c:v>
                </c:pt>
                <c:pt idx="1845">
                  <c:v>7540</c:v>
                </c:pt>
                <c:pt idx="1846">
                  <c:v>7500</c:v>
                </c:pt>
                <c:pt idx="1847">
                  <c:v>7150</c:v>
                </c:pt>
                <c:pt idx="1848">
                  <c:v>7540</c:v>
                </c:pt>
                <c:pt idx="1849">
                  <c:v>7380</c:v>
                </c:pt>
                <c:pt idx="1850">
                  <c:v>7730</c:v>
                </c:pt>
                <c:pt idx="1851">
                  <c:v>8920</c:v>
                </c:pt>
                <c:pt idx="1852">
                  <c:v>8960</c:v>
                </c:pt>
                <c:pt idx="1853">
                  <c:v>9970</c:v>
                </c:pt>
                <c:pt idx="1854">
                  <c:v>9240</c:v>
                </c:pt>
                <c:pt idx="1855">
                  <c:v>8340</c:v>
                </c:pt>
                <c:pt idx="1856">
                  <c:v>8150</c:v>
                </c:pt>
                <c:pt idx="1857">
                  <c:v>8060</c:v>
                </c:pt>
                <c:pt idx="1858">
                  <c:v>7010</c:v>
                </c:pt>
                <c:pt idx="1859">
                  <c:v>7860</c:v>
                </c:pt>
                <c:pt idx="1860">
                  <c:v>7270</c:v>
                </c:pt>
                <c:pt idx="1861">
                  <c:v>8090</c:v>
                </c:pt>
                <c:pt idx="1862">
                  <c:v>9260</c:v>
                </c:pt>
                <c:pt idx="1863">
                  <c:v>9570</c:v>
                </c:pt>
                <c:pt idx="1864">
                  <c:v>10580</c:v>
                </c:pt>
                <c:pt idx="1865">
                  <c:v>9890</c:v>
                </c:pt>
                <c:pt idx="1866">
                  <c:v>7410</c:v>
                </c:pt>
                <c:pt idx="1867">
                  <c:v>7730</c:v>
                </c:pt>
                <c:pt idx="1868">
                  <c:v>7650</c:v>
                </c:pt>
                <c:pt idx="1869">
                  <c:v>7400</c:v>
                </c:pt>
                <c:pt idx="1870">
                  <c:v>7870</c:v>
                </c:pt>
                <c:pt idx="1871">
                  <c:v>7680</c:v>
                </c:pt>
                <c:pt idx="1872">
                  <c:v>8020</c:v>
                </c:pt>
                <c:pt idx="1873">
                  <c:v>8580</c:v>
                </c:pt>
                <c:pt idx="1874">
                  <c:v>8510</c:v>
                </c:pt>
                <c:pt idx="1875">
                  <c:v>9370</c:v>
                </c:pt>
                <c:pt idx="1876">
                  <c:v>8850</c:v>
                </c:pt>
                <c:pt idx="1877">
                  <c:v>7510</c:v>
                </c:pt>
                <c:pt idx="1878">
                  <c:v>7560</c:v>
                </c:pt>
                <c:pt idx="1879">
                  <c:v>7690</c:v>
                </c:pt>
                <c:pt idx="1880">
                  <c:v>6730</c:v>
                </c:pt>
                <c:pt idx="1881">
                  <c:v>7430</c:v>
                </c:pt>
                <c:pt idx="1882">
                  <c:v>7430</c:v>
                </c:pt>
                <c:pt idx="1883">
                  <c:v>7030</c:v>
                </c:pt>
                <c:pt idx="1884">
                  <c:v>8660</c:v>
                </c:pt>
                <c:pt idx="1885">
                  <c:v>8720</c:v>
                </c:pt>
                <c:pt idx="1886">
                  <c:v>9710</c:v>
                </c:pt>
                <c:pt idx="1887">
                  <c:v>9100</c:v>
                </c:pt>
                <c:pt idx="1888">
                  <c:v>8100</c:v>
                </c:pt>
                <c:pt idx="1889">
                  <c:v>8100</c:v>
                </c:pt>
                <c:pt idx="1890">
                  <c:v>7910</c:v>
                </c:pt>
                <c:pt idx="1891">
                  <c:v>8140</c:v>
                </c:pt>
                <c:pt idx="1892">
                  <c:v>8140</c:v>
                </c:pt>
                <c:pt idx="1893">
                  <c:v>8060</c:v>
                </c:pt>
                <c:pt idx="1894">
                  <c:v>8150</c:v>
                </c:pt>
                <c:pt idx="1895">
                  <c:v>8050</c:v>
                </c:pt>
                <c:pt idx="1896">
                  <c:v>8140</c:v>
                </c:pt>
                <c:pt idx="1897">
                  <c:v>8040</c:v>
                </c:pt>
                <c:pt idx="1898">
                  <c:v>8170</c:v>
                </c:pt>
                <c:pt idx="1899">
                  <c:v>8730</c:v>
                </c:pt>
                <c:pt idx="1900">
                  <c:v>8970</c:v>
                </c:pt>
                <c:pt idx="1901">
                  <c:v>9060</c:v>
                </c:pt>
                <c:pt idx="1902">
                  <c:v>8680</c:v>
                </c:pt>
                <c:pt idx="1903">
                  <c:v>8760</c:v>
                </c:pt>
                <c:pt idx="1904">
                  <c:v>8830</c:v>
                </c:pt>
                <c:pt idx="1905">
                  <c:v>8810</c:v>
                </c:pt>
                <c:pt idx="1906">
                  <c:v>9070</c:v>
                </c:pt>
                <c:pt idx="1907">
                  <c:v>8820</c:v>
                </c:pt>
                <c:pt idx="1908">
                  <c:v>9210</c:v>
                </c:pt>
                <c:pt idx="1909">
                  <c:v>8920</c:v>
                </c:pt>
                <c:pt idx="1910">
                  <c:v>8690</c:v>
                </c:pt>
                <c:pt idx="1911">
                  <c:v>8930</c:v>
                </c:pt>
                <c:pt idx="1912">
                  <c:v>8750</c:v>
                </c:pt>
                <c:pt idx="1913">
                  <c:v>8680</c:v>
                </c:pt>
                <c:pt idx="1914">
                  <c:v>8690</c:v>
                </c:pt>
                <c:pt idx="1915">
                  <c:v>8630</c:v>
                </c:pt>
                <c:pt idx="1916">
                  <c:v>8840</c:v>
                </c:pt>
                <c:pt idx="1917">
                  <c:v>8780</c:v>
                </c:pt>
                <c:pt idx="1918">
                  <c:v>8960</c:v>
                </c:pt>
                <c:pt idx="1919">
                  <c:v>8530</c:v>
                </c:pt>
                <c:pt idx="1920">
                  <c:v>8990</c:v>
                </c:pt>
                <c:pt idx="1921">
                  <c:v>8130</c:v>
                </c:pt>
                <c:pt idx="1922">
                  <c:v>8220</c:v>
                </c:pt>
                <c:pt idx="1923">
                  <c:v>8270</c:v>
                </c:pt>
                <c:pt idx="1924">
                  <c:v>8220</c:v>
                </c:pt>
                <c:pt idx="1925">
                  <c:v>8210</c:v>
                </c:pt>
                <c:pt idx="1926">
                  <c:v>8320</c:v>
                </c:pt>
                <c:pt idx="1927">
                  <c:v>8250</c:v>
                </c:pt>
                <c:pt idx="1928">
                  <c:v>8090</c:v>
                </c:pt>
                <c:pt idx="1929">
                  <c:v>8340</c:v>
                </c:pt>
                <c:pt idx="1930">
                  <c:v>8270</c:v>
                </c:pt>
                <c:pt idx="1931">
                  <c:v>8390</c:v>
                </c:pt>
                <c:pt idx="1932">
                  <c:v>11850</c:v>
                </c:pt>
                <c:pt idx="1933">
                  <c:v>11980</c:v>
                </c:pt>
                <c:pt idx="1934">
                  <c:v>9380</c:v>
                </c:pt>
                <c:pt idx="1935">
                  <c:v>9780</c:v>
                </c:pt>
                <c:pt idx="1936">
                  <c:v>9750</c:v>
                </c:pt>
                <c:pt idx="1937">
                  <c:v>9320</c:v>
                </c:pt>
                <c:pt idx="1938">
                  <c:v>9460</c:v>
                </c:pt>
                <c:pt idx="1939">
                  <c:v>11900</c:v>
                </c:pt>
                <c:pt idx="1940">
                  <c:v>12260</c:v>
                </c:pt>
                <c:pt idx="1941">
                  <c:v>13650</c:v>
                </c:pt>
                <c:pt idx="1942">
                  <c:v>12410</c:v>
                </c:pt>
                <c:pt idx="1943">
                  <c:v>11300</c:v>
                </c:pt>
                <c:pt idx="1944">
                  <c:v>10570</c:v>
                </c:pt>
                <c:pt idx="1945">
                  <c:v>8530</c:v>
                </c:pt>
                <c:pt idx="1946">
                  <c:v>9010</c:v>
                </c:pt>
                <c:pt idx="1947">
                  <c:v>9110</c:v>
                </c:pt>
                <c:pt idx="1948">
                  <c:v>8620</c:v>
                </c:pt>
                <c:pt idx="1949">
                  <c:v>8840</c:v>
                </c:pt>
                <c:pt idx="1950">
                  <c:v>11260</c:v>
                </c:pt>
                <c:pt idx="1951">
                  <c:v>11640</c:v>
                </c:pt>
                <c:pt idx="1952">
                  <c:v>13070</c:v>
                </c:pt>
                <c:pt idx="1953">
                  <c:v>11690</c:v>
                </c:pt>
                <c:pt idx="1954">
                  <c:v>11650</c:v>
                </c:pt>
                <c:pt idx="1955">
                  <c:v>11000</c:v>
                </c:pt>
                <c:pt idx="1956">
                  <c:v>8500</c:v>
                </c:pt>
                <c:pt idx="1957">
                  <c:v>9150</c:v>
                </c:pt>
                <c:pt idx="1958">
                  <c:v>8790</c:v>
                </c:pt>
                <c:pt idx="1959">
                  <c:v>8370</c:v>
                </c:pt>
                <c:pt idx="1960">
                  <c:v>8950</c:v>
                </c:pt>
                <c:pt idx="1961">
                  <c:v>11210</c:v>
                </c:pt>
                <c:pt idx="1962">
                  <c:v>11400</c:v>
                </c:pt>
                <c:pt idx="1963">
                  <c:v>12880</c:v>
                </c:pt>
                <c:pt idx="1964">
                  <c:v>11500</c:v>
                </c:pt>
                <c:pt idx="1965">
                  <c:v>7880</c:v>
                </c:pt>
                <c:pt idx="1966">
                  <c:v>7670</c:v>
                </c:pt>
                <c:pt idx="1967">
                  <c:v>7700</c:v>
                </c:pt>
                <c:pt idx="1968">
                  <c:v>7740</c:v>
                </c:pt>
                <c:pt idx="1969">
                  <c:v>7700</c:v>
                </c:pt>
                <c:pt idx="1970">
                  <c:v>7360</c:v>
                </c:pt>
                <c:pt idx="1971">
                  <c:v>7380</c:v>
                </c:pt>
                <c:pt idx="1972">
                  <c:v>8980</c:v>
                </c:pt>
                <c:pt idx="1973">
                  <c:v>9040</c:v>
                </c:pt>
                <c:pt idx="1974">
                  <c:v>9910</c:v>
                </c:pt>
                <c:pt idx="1975">
                  <c:v>9270</c:v>
                </c:pt>
                <c:pt idx="1976">
                  <c:v>6870</c:v>
                </c:pt>
                <c:pt idx="1977">
                  <c:v>6660</c:v>
                </c:pt>
                <c:pt idx="1978">
                  <c:v>6860</c:v>
                </c:pt>
                <c:pt idx="1979">
                  <c:v>6270</c:v>
                </c:pt>
                <c:pt idx="1980">
                  <c:v>6950</c:v>
                </c:pt>
                <c:pt idx="1981">
                  <c:v>6410</c:v>
                </c:pt>
                <c:pt idx="1982">
                  <c:v>6590</c:v>
                </c:pt>
                <c:pt idx="1983">
                  <c:v>8450</c:v>
                </c:pt>
                <c:pt idx="1984">
                  <c:v>8530</c:v>
                </c:pt>
                <c:pt idx="1985">
                  <c:v>9480</c:v>
                </c:pt>
                <c:pt idx="1986">
                  <c:v>8700</c:v>
                </c:pt>
                <c:pt idx="1987">
                  <c:v>7510</c:v>
                </c:pt>
                <c:pt idx="1988">
                  <c:v>7400</c:v>
                </c:pt>
                <c:pt idx="1989">
                  <c:v>7310</c:v>
                </c:pt>
                <c:pt idx="1990">
                  <c:v>6440</c:v>
                </c:pt>
                <c:pt idx="1991">
                  <c:v>7370</c:v>
                </c:pt>
                <c:pt idx="1992">
                  <c:v>6680</c:v>
                </c:pt>
                <c:pt idx="1993">
                  <c:v>6720</c:v>
                </c:pt>
                <c:pt idx="1994">
                  <c:v>9000</c:v>
                </c:pt>
                <c:pt idx="1995">
                  <c:v>9200</c:v>
                </c:pt>
                <c:pt idx="1996">
                  <c:v>10450</c:v>
                </c:pt>
                <c:pt idx="1997">
                  <c:v>9560</c:v>
                </c:pt>
                <c:pt idx="1998">
                  <c:v>6650</c:v>
                </c:pt>
                <c:pt idx="1999">
                  <c:v>6910</c:v>
                </c:pt>
                <c:pt idx="2000">
                  <c:v>6700</c:v>
                </c:pt>
                <c:pt idx="2001">
                  <c:v>6560</c:v>
                </c:pt>
                <c:pt idx="2002">
                  <c:v>6930</c:v>
                </c:pt>
                <c:pt idx="2003">
                  <c:v>6910</c:v>
                </c:pt>
                <c:pt idx="2004">
                  <c:v>6670</c:v>
                </c:pt>
                <c:pt idx="2005">
                  <c:v>8030</c:v>
                </c:pt>
                <c:pt idx="2006">
                  <c:v>8170</c:v>
                </c:pt>
                <c:pt idx="2007">
                  <c:v>8870</c:v>
                </c:pt>
                <c:pt idx="2008">
                  <c:v>8320</c:v>
                </c:pt>
                <c:pt idx="2009">
                  <c:v>7880</c:v>
                </c:pt>
                <c:pt idx="2010">
                  <c:v>7510</c:v>
                </c:pt>
                <c:pt idx="2011">
                  <c:v>7630</c:v>
                </c:pt>
                <c:pt idx="2012">
                  <c:v>7060</c:v>
                </c:pt>
                <c:pt idx="2013">
                  <c:v>7650</c:v>
                </c:pt>
                <c:pt idx="2014">
                  <c:v>7690</c:v>
                </c:pt>
                <c:pt idx="2015">
                  <c:v>7270</c:v>
                </c:pt>
                <c:pt idx="2016">
                  <c:v>8890</c:v>
                </c:pt>
                <c:pt idx="2017">
                  <c:v>9040</c:v>
                </c:pt>
                <c:pt idx="2018">
                  <c:v>9800</c:v>
                </c:pt>
                <c:pt idx="2019">
                  <c:v>9350</c:v>
                </c:pt>
                <c:pt idx="2020">
                  <c:v>7370</c:v>
                </c:pt>
                <c:pt idx="2021">
                  <c:v>7240</c:v>
                </c:pt>
                <c:pt idx="2022">
                  <c:v>7470</c:v>
                </c:pt>
                <c:pt idx="2023">
                  <c:v>7370</c:v>
                </c:pt>
                <c:pt idx="2024">
                  <c:v>7400</c:v>
                </c:pt>
                <c:pt idx="2025">
                  <c:v>7350</c:v>
                </c:pt>
                <c:pt idx="2026">
                  <c:v>7350</c:v>
                </c:pt>
                <c:pt idx="2027">
                  <c:v>7460</c:v>
                </c:pt>
                <c:pt idx="2028">
                  <c:v>7620</c:v>
                </c:pt>
                <c:pt idx="2029">
                  <c:v>7480</c:v>
                </c:pt>
                <c:pt idx="2030">
                  <c:v>7460</c:v>
                </c:pt>
                <c:pt idx="2031">
                  <c:v>8410</c:v>
                </c:pt>
                <c:pt idx="2032">
                  <c:v>8200</c:v>
                </c:pt>
                <c:pt idx="2033">
                  <c:v>8510</c:v>
                </c:pt>
                <c:pt idx="2034">
                  <c:v>8300</c:v>
                </c:pt>
                <c:pt idx="2035">
                  <c:v>8330</c:v>
                </c:pt>
                <c:pt idx="2036">
                  <c:v>8420</c:v>
                </c:pt>
                <c:pt idx="2037">
                  <c:v>8410</c:v>
                </c:pt>
                <c:pt idx="2038">
                  <c:v>8580</c:v>
                </c:pt>
                <c:pt idx="2039">
                  <c:v>8430</c:v>
                </c:pt>
                <c:pt idx="2040">
                  <c:v>8530</c:v>
                </c:pt>
                <c:pt idx="2041">
                  <c:v>8450</c:v>
                </c:pt>
                <c:pt idx="2042">
                  <c:v>8210</c:v>
                </c:pt>
                <c:pt idx="2043">
                  <c:v>8340</c:v>
                </c:pt>
                <c:pt idx="2044">
                  <c:v>8190</c:v>
                </c:pt>
                <c:pt idx="2045">
                  <c:v>8200</c:v>
                </c:pt>
                <c:pt idx="2046">
                  <c:v>8240</c:v>
                </c:pt>
                <c:pt idx="2047">
                  <c:v>8390</c:v>
                </c:pt>
                <c:pt idx="2048">
                  <c:v>8240</c:v>
                </c:pt>
                <c:pt idx="2049">
                  <c:v>8320</c:v>
                </c:pt>
                <c:pt idx="2050">
                  <c:v>8270</c:v>
                </c:pt>
                <c:pt idx="2051">
                  <c:v>8450</c:v>
                </c:pt>
                <c:pt idx="2052">
                  <c:v>8380</c:v>
                </c:pt>
                <c:pt idx="2053">
                  <c:v>7540</c:v>
                </c:pt>
                <c:pt idx="2054">
                  <c:v>7660</c:v>
                </c:pt>
                <c:pt idx="2055">
                  <c:v>7720</c:v>
                </c:pt>
                <c:pt idx="2056">
                  <c:v>7680</c:v>
                </c:pt>
                <c:pt idx="2057">
                  <c:v>7590</c:v>
                </c:pt>
                <c:pt idx="2058">
                  <c:v>7850</c:v>
                </c:pt>
                <c:pt idx="2059">
                  <c:v>7600</c:v>
                </c:pt>
                <c:pt idx="2060">
                  <c:v>7630</c:v>
                </c:pt>
                <c:pt idx="2061">
                  <c:v>7700</c:v>
                </c:pt>
                <c:pt idx="2062">
                  <c:v>7660</c:v>
                </c:pt>
                <c:pt idx="2063">
                  <c:v>7700</c:v>
                </c:pt>
                <c:pt idx="2064">
                  <c:v>17050</c:v>
                </c:pt>
                <c:pt idx="2065">
                  <c:v>11230</c:v>
                </c:pt>
                <c:pt idx="2066">
                  <c:v>9760</c:v>
                </c:pt>
                <c:pt idx="2067">
                  <c:v>10230</c:v>
                </c:pt>
                <c:pt idx="2068">
                  <c:v>9770</c:v>
                </c:pt>
                <c:pt idx="2069">
                  <c:v>10640</c:v>
                </c:pt>
                <c:pt idx="2070">
                  <c:v>9210</c:v>
                </c:pt>
                <c:pt idx="2071">
                  <c:v>19520</c:v>
                </c:pt>
                <c:pt idx="2072">
                  <c:v>8940</c:v>
                </c:pt>
                <c:pt idx="2073">
                  <c:v>7510</c:v>
                </c:pt>
                <c:pt idx="2074">
                  <c:v>8440</c:v>
                </c:pt>
                <c:pt idx="2075">
                  <c:v>8120</c:v>
                </c:pt>
                <c:pt idx="2076">
                  <c:v>9250</c:v>
                </c:pt>
                <c:pt idx="2077">
                  <c:v>6680</c:v>
                </c:pt>
                <c:pt idx="2078">
                  <c:v>9870</c:v>
                </c:pt>
                <c:pt idx="2079">
                  <c:v>9450</c:v>
                </c:pt>
                <c:pt idx="2080">
                  <c:v>7860</c:v>
                </c:pt>
                <c:pt idx="2081">
                  <c:v>7800</c:v>
                </c:pt>
                <c:pt idx="2082">
                  <c:v>7370</c:v>
                </c:pt>
                <c:pt idx="2083">
                  <c:v>7790</c:v>
                </c:pt>
                <c:pt idx="2084">
                  <c:v>8140</c:v>
                </c:pt>
                <c:pt idx="2085">
                  <c:v>9680</c:v>
                </c:pt>
                <c:pt idx="2086">
                  <c:v>9880</c:v>
                </c:pt>
                <c:pt idx="2087">
                  <c:v>11140</c:v>
                </c:pt>
                <c:pt idx="2088">
                  <c:v>10110</c:v>
                </c:pt>
                <c:pt idx="2089">
                  <c:v>8630</c:v>
                </c:pt>
                <c:pt idx="2090">
                  <c:v>7940</c:v>
                </c:pt>
                <c:pt idx="2091">
                  <c:v>5940</c:v>
                </c:pt>
                <c:pt idx="2092">
                  <c:v>6430</c:v>
                </c:pt>
                <c:pt idx="2093">
                  <c:v>5840</c:v>
                </c:pt>
                <c:pt idx="2094">
                  <c:v>6020</c:v>
                </c:pt>
                <c:pt idx="2095">
                  <c:v>6650</c:v>
                </c:pt>
                <c:pt idx="2096">
                  <c:v>8590</c:v>
                </c:pt>
                <c:pt idx="2097">
                  <c:v>8870</c:v>
                </c:pt>
                <c:pt idx="2098">
                  <c:v>10180</c:v>
                </c:pt>
                <c:pt idx="2099">
                  <c:v>9010</c:v>
                </c:pt>
                <c:pt idx="2100">
                  <c:v>11540</c:v>
                </c:pt>
                <c:pt idx="2101">
                  <c:v>10310</c:v>
                </c:pt>
                <c:pt idx="2102">
                  <c:v>7070</c:v>
                </c:pt>
                <c:pt idx="2103">
                  <c:v>7160</c:v>
                </c:pt>
                <c:pt idx="2104">
                  <c:v>6740</c:v>
                </c:pt>
                <c:pt idx="2105">
                  <c:v>7110</c:v>
                </c:pt>
                <c:pt idx="2106">
                  <c:v>7130</c:v>
                </c:pt>
                <c:pt idx="2107">
                  <c:v>9390</c:v>
                </c:pt>
                <c:pt idx="2108">
                  <c:v>10200</c:v>
                </c:pt>
                <c:pt idx="2109">
                  <c:v>11450</c:v>
                </c:pt>
                <c:pt idx="2110">
                  <c:v>9870</c:v>
                </c:pt>
                <c:pt idx="2111">
                  <c:v>7200</c:v>
                </c:pt>
                <c:pt idx="2112">
                  <c:v>6850</c:v>
                </c:pt>
                <c:pt idx="2113">
                  <c:v>5940</c:v>
                </c:pt>
                <c:pt idx="2114">
                  <c:v>6740</c:v>
                </c:pt>
                <c:pt idx="2115">
                  <c:v>6700</c:v>
                </c:pt>
                <c:pt idx="2116">
                  <c:v>6340</c:v>
                </c:pt>
                <c:pt idx="2117">
                  <c:v>7050</c:v>
                </c:pt>
                <c:pt idx="2118">
                  <c:v>8440</c:v>
                </c:pt>
                <c:pt idx="2119">
                  <c:v>8550</c:v>
                </c:pt>
                <c:pt idx="2120">
                  <c:v>9540</c:v>
                </c:pt>
                <c:pt idx="2121">
                  <c:v>8760</c:v>
                </c:pt>
                <c:pt idx="2122">
                  <c:v>10610</c:v>
                </c:pt>
                <c:pt idx="2123">
                  <c:v>10160</c:v>
                </c:pt>
                <c:pt idx="2124">
                  <c:v>7560</c:v>
                </c:pt>
                <c:pt idx="2125">
                  <c:v>7920</c:v>
                </c:pt>
                <c:pt idx="2126">
                  <c:v>7890</c:v>
                </c:pt>
                <c:pt idx="2127">
                  <c:v>7620</c:v>
                </c:pt>
                <c:pt idx="2128">
                  <c:v>8010</c:v>
                </c:pt>
                <c:pt idx="2129">
                  <c:v>9750</c:v>
                </c:pt>
                <c:pt idx="2130">
                  <c:v>9900</c:v>
                </c:pt>
                <c:pt idx="2131">
                  <c:v>11040</c:v>
                </c:pt>
                <c:pt idx="2132">
                  <c:v>10200</c:v>
                </c:pt>
                <c:pt idx="2133">
                  <c:v>9210</c:v>
                </c:pt>
                <c:pt idx="2134">
                  <c:v>8510</c:v>
                </c:pt>
                <c:pt idx="2135">
                  <c:v>5750</c:v>
                </c:pt>
                <c:pt idx="2136">
                  <c:v>6120</c:v>
                </c:pt>
                <c:pt idx="2137">
                  <c:v>6250</c:v>
                </c:pt>
                <c:pt idx="2138">
                  <c:v>5610</c:v>
                </c:pt>
                <c:pt idx="2139">
                  <c:v>5920</c:v>
                </c:pt>
                <c:pt idx="2140">
                  <c:v>8390</c:v>
                </c:pt>
                <c:pt idx="2141">
                  <c:v>8690</c:v>
                </c:pt>
                <c:pt idx="2142">
                  <c:v>9980</c:v>
                </c:pt>
                <c:pt idx="2143">
                  <c:v>8690</c:v>
                </c:pt>
                <c:pt idx="2144">
                  <c:v>15590</c:v>
                </c:pt>
                <c:pt idx="2145">
                  <c:v>10440</c:v>
                </c:pt>
                <c:pt idx="2146">
                  <c:v>9580</c:v>
                </c:pt>
                <c:pt idx="2147">
                  <c:v>9770</c:v>
                </c:pt>
                <c:pt idx="2148">
                  <c:v>9160</c:v>
                </c:pt>
                <c:pt idx="2149">
                  <c:v>10130</c:v>
                </c:pt>
                <c:pt idx="2150">
                  <c:v>8450</c:v>
                </c:pt>
                <c:pt idx="2151">
                  <c:v>17590</c:v>
                </c:pt>
                <c:pt idx="2152">
                  <c:v>9500</c:v>
                </c:pt>
                <c:pt idx="2153">
                  <c:v>8090</c:v>
                </c:pt>
                <c:pt idx="2154">
                  <c:v>9080</c:v>
                </c:pt>
                <c:pt idx="2155">
                  <c:v>8540</c:v>
                </c:pt>
                <c:pt idx="2156">
                  <c:v>9960</c:v>
                </c:pt>
                <c:pt idx="2157">
                  <c:v>8130</c:v>
                </c:pt>
                <c:pt idx="2158">
                  <c:v>9680</c:v>
                </c:pt>
                <c:pt idx="2159">
                  <c:v>9580</c:v>
                </c:pt>
                <c:pt idx="2160">
                  <c:v>8340</c:v>
                </c:pt>
                <c:pt idx="2161">
                  <c:v>8390</c:v>
                </c:pt>
                <c:pt idx="2162">
                  <c:v>7730</c:v>
                </c:pt>
                <c:pt idx="2163">
                  <c:v>7880</c:v>
                </c:pt>
                <c:pt idx="2164">
                  <c:v>8350</c:v>
                </c:pt>
                <c:pt idx="2165">
                  <c:v>9970</c:v>
                </c:pt>
                <c:pt idx="2166">
                  <c:v>10270</c:v>
                </c:pt>
                <c:pt idx="2167">
                  <c:v>11420</c:v>
                </c:pt>
                <c:pt idx="2168">
                  <c:v>10430</c:v>
                </c:pt>
                <c:pt idx="2169">
                  <c:v>8100</c:v>
                </c:pt>
                <c:pt idx="2170">
                  <c:v>8100</c:v>
                </c:pt>
                <c:pt idx="2171">
                  <c:v>6220</c:v>
                </c:pt>
                <c:pt idx="2172">
                  <c:v>6640</c:v>
                </c:pt>
                <c:pt idx="2173">
                  <c:v>6230</c:v>
                </c:pt>
                <c:pt idx="2174">
                  <c:v>6480</c:v>
                </c:pt>
                <c:pt idx="2175">
                  <c:v>6910</c:v>
                </c:pt>
                <c:pt idx="2176">
                  <c:v>9020</c:v>
                </c:pt>
                <c:pt idx="2177">
                  <c:v>9300</c:v>
                </c:pt>
                <c:pt idx="2178">
                  <c:v>10720</c:v>
                </c:pt>
                <c:pt idx="2179">
                  <c:v>9470</c:v>
                </c:pt>
                <c:pt idx="2180">
                  <c:v>10520</c:v>
                </c:pt>
                <c:pt idx="2181">
                  <c:v>11080</c:v>
                </c:pt>
                <c:pt idx="2182">
                  <c:v>7100</c:v>
                </c:pt>
                <c:pt idx="2183">
                  <c:v>7440</c:v>
                </c:pt>
                <c:pt idx="2184">
                  <c:v>6890</c:v>
                </c:pt>
                <c:pt idx="2185">
                  <c:v>7160</c:v>
                </c:pt>
                <c:pt idx="2186">
                  <c:v>7510</c:v>
                </c:pt>
                <c:pt idx="2187">
                  <c:v>10000</c:v>
                </c:pt>
                <c:pt idx="2188">
                  <c:v>10470</c:v>
                </c:pt>
                <c:pt idx="2189">
                  <c:v>11950</c:v>
                </c:pt>
                <c:pt idx="2190">
                  <c:v>10660</c:v>
                </c:pt>
                <c:pt idx="2191">
                  <c:v>7560</c:v>
                </c:pt>
                <c:pt idx="2192">
                  <c:v>7530</c:v>
                </c:pt>
                <c:pt idx="2193">
                  <c:v>6220</c:v>
                </c:pt>
                <c:pt idx="2194">
                  <c:v>6920</c:v>
                </c:pt>
                <c:pt idx="2195">
                  <c:v>7020</c:v>
                </c:pt>
                <c:pt idx="2196">
                  <c:v>6490</c:v>
                </c:pt>
                <c:pt idx="2197">
                  <c:v>7210</c:v>
                </c:pt>
                <c:pt idx="2198">
                  <c:v>8710</c:v>
                </c:pt>
                <c:pt idx="2199">
                  <c:v>8740</c:v>
                </c:pt>
                <c:pt idx="2200">
                  <c:v>10090</c:v>
                </c:pt>
                <c:pt idx="2201">
                  <c:v>8990</c:v>
                </c:pt>
                <c:pt idx="2202">
                  <c:v>10500</c:v>
                </c:pt>
                <c:pt idx="2203">
                  <c:v>9720</c:v>
                </c:pt>
                <c:pt idx="2204">
                  <c:v>7730</c:v>
                </c:pt>
                <c:pt idx="2205">
                  <c:v>8120</c:v>
                </c:pt>
                <c:pt idx="2206">
                  <c:v>8400</c:v>
                </c:pt>
                <c:pt idx="2207">
                  <c:v>7720</c:v>
                </c:pt>
                <c:pt idx="2208">
                  <c:v>8450</c:v>
                </c:pt>
                <c:pt idx="2209">
                  <c:v>10130</c:v>
                </c:pt>
                <c:pt idx="2210">
                  <c:v>10310</c:v>
                </c:pt>
                <c:pt idx="2211">
                  <c:v>11450</c:v>
                </c:pt>
                <c:pt idx="2212">
                  <c:v>10470</c:v>
                </c:pt>
                <c:pt idx="2213">
                  <c:v>8780</c:v>
                </c:pt>
                <c:pt idx="2214">
                  <c:v>8840</c:v>
                </c:pt>
                <c:pt idx="2215">
                  <c:v>5840</c:v>
                </c:pt>
                <c:pt idx="2216">
                  <c:v>6380</c:v>
                </c:pt>
                <c:pt idx="2217">
                  <c:v>6430</c:v>
                </c:pt>
                <c:pt idx="2218">
                  <c:v>6020</c:v>
                </c:pt>
                <c:pt idx="2219">
                  <c:v>6350</c:v>
                </c:pt>
                <c:pt idx="2220">
                  <c:v>8680</c:v>
                </c:pt>
                <c:pt idx="2221">
                  <c:v>9000</c:v>
                </c:pt>
                <c:pt idx="2222">
                  <c:v>10500</c:v>
                </c:pt>
                <c:pt idx="2223">
                  <c:v>9250</c:v>
                </c:pt>
                <c:pt idx="2224">
                  <c:v>20620</c:v>
                </c:pt>
                <c:pt idx="2225">
                  <c:v>9680</c:v>
                </c:pt>
                <c:pt idx="2226">
                  <c:v>8050</c:v>
                </c:pt>
                <c:pt idx="2227">
                  <c:v>8640</c:v>
                </c:pt>
                <c:pt idx="2228">
                  <c:v>8270</c:v>
                </c:pt>
                <c:pt idx="2229">
                  <c:v>9200</c:v>
                </c:pt>
                <c:pt idx="2230">
                  <c:v>7500</c:v>
                </c:pt>
                <c:pt idx="2231">
                  <c:v>19410</c:v>
                </c:pt>
                <c:pt idx="2232">
                  <c:v>10560</c:v>
                </c:pt>
                <c:pt idx="2233">
                  <c:v>9400</c:v>
                </c:pt>
                <c:pt idx="2234">
                  <c:v>10260</c:v>
                </c:pt>
                <c:pt idx="2235">
                  <c:v>9500</c:v>
                </c:pt>
                <c:pt idx="2236">
                  <c:v>10250</c:v>
                </c:pt>
                <c:pt idx="2237">
                  <c:v>9380</c:v>
                </c:pt>
                <c:pt idx="2238">
                  <c:v>9710</c:v>
                </c:pt>
                <c:pt idx="2239">
                  <c:v>9650</c:v>
                </c:pt>
                <c:pt idx="2240">
                  <c:v>7860</c:v>
                </c:pt>
                <c:pt idx="2241">
                  <c:v>7850</c:v>
                </c:pt>
                <c:pt idx="2242">
                  <c:v>7420</c:v>
                </c:pt>
                <c:pt idx="2243">
                  <c:v>7690</c:v>
                </c:pt>
                <c:pt idx="2244">
                  <c:v>7890</c:v>
                </c:pt>
                <c:pt idx="2245">
                  <c:v>9660</c:v>
                </c:pt>
                <c:pt idx="2246">
                  <c:v>9860</c:v>
                </c:pt>
                <c:pt idx="2247">
                  <c:v>10880</c:v>
                </c:pt>
                <c:pt idx="2248">
                  <c:v>10060</c:v>
                </c:pt>
                <c:pt idx="2249">
                  <c:v>7950</c:v>
                </c:pt>
                <c:pt idx="2250">
                  <c:v>8780</c:v>
                </c:pt>
                <c:pt idx="2251">
                  <c:v>5800</c:v>
                </c:pt>
                <c:pt idx="2252">
                  <c:v>6260</c:v>
                </c:pt>
                <c:pt idx="2253">
                  <c:v>5640</c:v>
                </c:pt>
                <c:pt idx="2254">
                  <c:v>6080</c:v>
                </c:pt>
                <c:pt idx="2255">
                  <c:v>6340</c:v>
                </c:pt>
                <c:pt idx="2256">
                  <c:v>8540</c:v>
                </c:pt>
                <c:pt idx="2257">
                  <c:v>8870</c:v>
                </c:pt>
                <c:pt idx="2258">
                  <c:v>10290</c:v>
                </c:pt>
                <c:pt idx="2259">
                  <c:v>8960</c:v>
                </c:pt>
                <c:pt idx="2260">
                  <c:v>10620</c:v>
                </c:pt>
                <c:pt idx="2261">
                  <c:v>11290</c:v>
                </c:pt>
                <c:pt idx="2262">
                  <c:v>6800</c:v>
                </c:pt>
                <c:pt idx="2263">
                  <c:v>7220</c:v>
                </c:pt>
                <c:pt idx="2264">
                  <c:v>6640</c:v>
                </c:pt>
                <c:pt idx="2265">
                  <c:v>6920</c:v>
                </c:pt>
                <c:pt idx="2266">
                  <c:v>6950</c:v>
                </c:pt>
                <c:pt idx="2267">
                  <c:v>9320</c:v>
                </c:pt>
                <c:pt idx="2268">
                  <c:v>9970</c:v>
                </c:pt>
                <c:pt idx="2269">
                  <c:v>11340</c:v>
                </c:pt>
                <c:pt idx="2270">
                  <c:v>9910</c:v>
                </c:pt>
                <c:pt idx="2271">
                  <c:v>6930</c:v>
                </c:pt>
                <c:pt idx="2272">
                  <c:v>6910</c:v>
                </c:pt>
                <c:pt idx="2273">
                  <c:v>5870</c:v>
                </c:pt>
                <c:pt idx="2274">
                  <c:v>6670</c:v>
                </c:pt>
                <c:pt idx="2275">
                  <c:v>6470</c:v>
                </c:pt>
                <c:pt idx="2276">
                  <c:v>6180</c:v>
                </c:pt>
                <c:pt idx="2277">
                  <c:v>6970</c:v>
                </c:pt>
                <c:pt idx="2278">
                  <c:v>8120</c:v>
                </c:pt>
                <c:pt idx="2279">
                  <c:v>8560</c:v>
                </c:pt>
                <c:pt idx="2280">
                  <c:v>9590</c:v>
                </c:pt>
                <c:pt idx="2281">
                  <c:v>8800</c:v>
                </c:pt>
                <c:pt idx="2282">
                  <c:v>9700</c:v>
                </c:pt>
                <c:pt idx="2283">
                  <c:v>10730</c:v>
                </c:pt>
                <c:pt idx="2284">
                  <c:v>7320</c:v>
                </c:pt>
                <c:pt idx="2285">
                  <c:v>7750</c:v>
                </c:pt>
                <c:pt idx="2286">
                  <c:v>7900</c:v>
                </c:pt>
                <c:pt idx="2287">
                  <c:v>7500</c:v>
                </c:pt>
                <c:pt idx="2288">
                  <c:v>8110</c:v>
                </c:pt>
                <c:pt idx="2289">
                  <c:v>9610</c:v>
                </c:pt>
                <c:pt idx="2290">
                  <c:v>9840</c:v>
                </c:pt>
                <c:pt idx="2291">
                  <c:v>11100</c:v>
                </c:pt>
                <c:pt idx="2292">
                  <c:v>9940</c:v>
                </c:pt>
                <c:pt idx="2293">
                  <c:v>9230</c:v>
                </c:pt>
                <c:pt idx="2294">
                  <c:v>9470</c:v>
                </c:pt>
                <c:pt idx="2295">
                  <c:v>5620</c:v>
                </c:pt>
                <c:pt idx="2296">
                  <c:v>5760</c:v>
                </c:pt>
                <c:pt idx="2297">
                  <c:v>6040</c:v>
                </c:pt>
                <c:pt idx="2298">
                  <c:v>5600</c:v>
                </c:pt>
                <c:pt idx="2299">
                  <c:v>6180</c:v>
                </c:pt>
                <c:pt idx="2300">
                  <c:v>8180</c:v>
                </c:pt>
                <c:pt idx="2301">
                  <c:v>8540</c:v>
                </c:pt>
                <c:pt idx="2302">
                  <c:v>9900</c:v>
                </c:pt>
                <c:pt idx="2303">
                  <c:v>8830</c:v>
                </c:pt>
                <c:pt idx="2304">
                  <c:v>10780</c:v>
                </c:pt>
                <c:pt idx="2305">
                  <c:v>10230</c:v>
                </c:pt>
                <c:pt idx="2306">
                  <c:v>8990</c:v>
                </c:pt>
                <c:pt idx="2307">
                  <c:v>8990</c:v>
                </c:pt>
                <c:pt idx="2308">
                  <c:v>8420</c:v>
                </c:pt>
                <c:pt idx="2309">
                  <c:v>8790</c:v>
                </c:pt>
                <c:pt idx="2310">
                  <c:v>9160</c:v>
                </c:pt>
                <c:pt idx="2311">
                  <c:v>10660</c:v>
                </c:pt>
                <c:pt idx="2312">
                  <c:v>11040</c:v>
                </c:pt>
                <c:pt idx="2313">
                  <c:v>12080</c:v>
                </c:pt>
                <c:pt idx="2314">
                  <c:v>11070</c:v>
                </c:pt>
                <c:pt idx="2315">
                  <c:v>10810</c:v>
                </c:pt>
                <c:pt idx="2316">
                  <c:v>10650</c:v>
                </c:pt>
                <c:pt idx="2317">
                  <c:v>9650</c:v>
                </c:pt>
                <c:pt idx="2318">
                  <c:v>9630</c:v>
                </c:pt>
                <c:pt idx="2319">
                  <c:v>9050</c:v>
                </c:pt>
                <c:pt idx="2320">
                  <c:v>9160</c:v>
                </c:pt>
                <c:pt idx="2321">
                  <c:v>9720</c:v>
                </c:pt>
                <c:pt idx="2322">
                  <c:v>11370</c:v>
                </c:pt>
                <c:pt idx="2323">
                  <c:v>11590</c:v>
                </c:pt>
                <c:pt idx="2324">
                  <c:v>12940</c:v>
                </c:pt>
                <c:pt idx="2325">
                  <c:v>11750</c:v>
                </c:pt>
                <c:pt idx="2326">
                  <c:v>10050</c:v>
                </c:pt>
                <c:pt idx="2327">
                  <c:v>10170</c:v>
                </c:pt>
                <c:pt idx="2328">
                  <c:v>8380</c:v>
                </c:pt>
                <c:pt idx="2329">
                  <c:v>8420</c:v>
                </c:pt>
                <c:pt idx="2330">
                  <c:v>7890</c:v>
                </c:pt>
                <c:pt idx="2331">
                  <c:v>8080</c:v>
                </c:pt>
                <c:pt idx="2332">
                  <c:v>8650</c:v>
                </c:pt>
                <c:pt idx="2333">
                  <c:v>10080</c:v>
                </c:pt>
                <c:pt idx="2334">
                  <c:v>10480</c:v>
                </c:pt>
                <c:pt idx="2335">
                  <c:v>11650</c:v>
                </c:pt>
                <c:pt idx="2336">
                  <c:v>10630</c:v>
                </c:pt>
                <c:pt idx="2337">
                  <c:v>6710</c:v>
                </c:pt>
                <c:pt idx="2338">
                  <c:v>6760</c:v>
                </c:pt>
                <c:pt idx="2339">
                  <c:v>6800</c:v>
                </c:pt>
                <c:pt idx="2340">
                  <c:v>6790</c:v>
                </c:pt>
                <c:pt idx="2341">
                  <c:v>6410</c:v>
                </c:pt>
                <c:pt idx="2342">
                  <c:v>6550</c:v>
                </c:pt>
                <c:pt idx="2343">
                  <c:v>7130</c:v>
                </c:pt>
                <c:pt idx="2344">
                  <c:v>8150</c:v>
                </c:pt>
                <c:pt idx="2345">
                  <c:v>8110</c:v>
                </c:pt>
                <c:pt idx="2346">
                  <c:v>8910</c:v>
                </c:pt>
                <c:pt idx="2347">
                  <c:v>8310</c:v>
                </c:pt>
                <c:pt idx="2348">
                  <c:v>7190</c:v>
                </c:pt>
                <c:pt idx="2349">
                  <c:v>7160</c:v>
                </c:pt>
                <c:pt idx="2350">
                  <c:v>7200</c:v>
                </c:pt>
                <c:pt idx="2351">
                  <c:v>7050</c:v>
                </c:pt>
                <c:pt idx="2352">
                  <c:v>6640</c:v>
                </c:pt>
                <c:pt idx="2353">
                  <c:v>6740</c:v>
                </c:pt>
                <c:pt idx="2354">
                  <c:v>7310</c:v>
                </c:pt>
                <c:pt idx="2355">
                  <c:v>8590</c:v>
                </c:pt>
                <c:pt idx="2356">
                  <c:v>8740</c:v>
                </c:pt>
                <c:pt idx="2357">
                  <c:v>9750</c:v>
                </c:pt>
                <c:pt idx="2358">
                  <c:v>8950</c:v>
                </c:pt>
                <c:pt idx="2359">
                  <c:v>6550</c:v>
                </c:pt>
                <c:pt idx="2360">
                  <c:v>6400</c:v>
                </c:pt>
                <c:pt idx="2361">
                  <c:v>6500</c:v>
                </c:pt>
                <c:pt idx="2362">
                  <c:v>6820</c:v>
                </c:pt>
                <c:pt idx="2363">
                  <c:v>6910</c:v>
                </c:pt>
                <c:pt idx="2364">
                  <c:v>6590</c:v>
                </c:pt>
                <c:pt idx="2365">
                  <c:v>7000</c:v>
                </c:pt>
                <c:pt idx="2366">
                  <c:v>7610</c:v>
                </c:pt>
                <c:pt idx="2367">
                  <c:v>7690</c:v>
                </c:pt>
                <c:pt idx="2368">
                  <c:v>8210</c:v>
                </c:pt>
                <c:pt idx="2369">
                  <c:v>7840</c:v>
                </c:pt>
                <c:pt idx="2370">
                  <c:v>7320</c:v>
                </c:pt>
                <c:pt idx="2371">
                  <c:v>7400</c:v>
                </c:pt>
                <c:pt idx="2372">
                  <c:v>7380</c:v>
                </c:pt>
                <c:pt idx="2373">
                  <c:v>7310</c:v>
                </c:pt>
                <c:pt idx="2374">
                  <c:v>7250</c:v>
                </c:pt>
                <c:pt idx="2375">
                  <c:v>7020</c:v>
                </c:pt>
                <c:pt idx="2376">
                  <c:v>7530</c:v>
                </c:pt>
                <c:pt idx="2377">
                  <c:v>8360</c:v>
                </c:pt>
                <c:pt idx="2378">
                  <c:v>8430</c:v>
                </c:pt>
                <c:pt idx="2379">
                  <c:v>9180</c:v>
                </c:pt>
                <c:pt idx="2380">
                  <c:v>8620</c:v>
                </c:pt>
                <c:pt idx="2381">
                  <c:v>6610</c:v>
                </c:pt>
                <c:pt idx="2382">
                  <c:v>6670</c:v>
                </c:pt>
                <c:pt idx="2383">
                  <c:v>6650</c:v>
                </c:pt>
                <c:pt idx="2384">
                  <c:v>6740</c:v>
                </c:pt>
                <c:pt idx="2385">
                  <c:v>6690</c:v>
                </c:pt>
                <c:pt idx="2386">
                  <c:v>6370</c:v>
                </c:pt>
                <c:pt idx="2387">
                  <c:v>6450</c:v>
                </c:pt>
                <c:pt idx="2388">
                  <c:v>7940</c:v>
                </c:pt>
                <c:pt idx="2389">
                  <c:v>8050</c:v>
                </c:pt>
                <c:pt idx="2390">
                  <c:v>8950</c:v>
                </c:pt>
                <c:pt idx="2391">
                  <c:v>8300</c:v>
                </c:pt>
                <c:pt idx="2392">
                  <c:v>7460</c:v>
                </c:pt>
                <c:pt idx="2393">
                  <c:v>7520</c:v>
                </c:pt>
                <c:pt idx="2394">
                  <c:v>7540</c:v>
                </c:pt>
                <c:pt idx="2395">
                  <c:v>7600</c:v>
                </c:pt>
                <c:pt idx="2396">
                  <c:v>7550</c:v>
                </c:pt>
                <c:pt idx="2397">
                  <c:v>7510</c:v>
                </c:pt>
                <c:pt idx="2398">
                  <c:v>7420</c:v>
                </c:pt>
                <c:pt idx="2399">
                  <c:v>7660</c:v>
                </c:pt>
                <c:pt idx="2400">
                  <c:v>7520</c:v>
                </c:pt>
                <c:pt idx="2401">
                  <c:v>7540</c:v>
                </c:pt>
                <c:pt idx="2402">
                  <c:v>7530</c:v>
                </c:pt>
                <c:pt idx="2403">
                  <c:v>8260</c:v>
                </c:pt>
                <c:pt idx="2404">
                  <c:v>8220</c:v>
                </c:pt>
                <c:pt idx="2405">
                  <c:v>8320</c:v>
                </c:pt>
                <c:pt idx="2406">
                  <c:v>8280</c:v>
                </c:pt>
                <c:pt idx="2407">
                  <c:v>8250</c:v>
                </c:pt>
                <c:pt idx="2408">
                  <c:v>8180</c:v>
                </c:pt>
                <c:pt idx="2409">
                  <c:v>8210</c:v>
                </c:pt>
                <c:pt idx="2410">
                  <c:v>8310</c:v>
                </c:pt>
                <c:pt idx="2411">
                  <c:v>8330</c:v>
                </c:pt>
                <c:pt idx="2412">
                  <c:v>8390</c:v>
                </c:pt>
                <c:pt idx="2413">
                  <c:v>8280</c:v>
                </c:pt>
                <c:pt idx="2414">
                  <c:v>8350</c:v>
                </c:pt>
                <c:pt idx="2415">
                  <c:v>8260</c:v>
                </c:pt>
                <c:pt idx="2416">
                  <c:v>8370</c:v>
                </c:pt>
                <c:pt idx="2417">
                  <c:v>8330</c:v>
                </c:pt>
                <c:pt idx="2418">
                  <c:v>8260</c:v>
                </c:pt>
                <c:pt idx="2419">
                  <c:v>8310</c:v>
                </c:pt>
                <c:pt idx="2420">
                  <c:v>8270</c:v>
                </c:pt>
                <c:pt idx="2421">
                  <c:v>8310</c:v>
                </c:pt>
                <c:pt idx="2422">
                  <c:v>8340</c:v>
                </c:pt>
                <c:pt idx="2423">
                  <c:v>8420</c:v>
                </c:pt>
                <c:pt idx="2424">
                  <c:v>8380</c:v>
                </c:pt>
                <c:pt idx="2425">
                  <c:v>7610</c:v>
                </c:pt>
                <c:pt idx="2426">
                  <c:v>7640</c:v>
                </c:pt>
                <c:pt idx="2427">
                  <c:v>7630</c:v>
                </c:pt>
                <c:pt idx="2428">
                  <c:v>7780</c:v>
                </c:pt>
                <c:pt idx="2429">
                  <c:v>7660</c:v>
                </c:pt>
                <c:pt idx="2430">
                  <c:v>7670</c:v>
                </c:pt>
                <c:pt idx="2431">
                  <c:v>7620</c:v>
                </c:pt>
                <c:pt idx="2432">
                  <c:v>7580</c:v>
                </c:pt>
                <c:pt idx="2433">
                  <c:v>7720</c:v>
                </c:pt>
                <c:pt idx="2434">
                  <c:v>7690</c:v>
                </c:pt>
                <c:pt idx="2435">
                  <c:v>7670</c:v>
                </c:pt>
                <c:pt idx="2436">
                  <c:v>11180</c:v>
                </c:pt>
                <c:pt idx="2437">
                  <c:v>10350</c:v>
                </c:pt>
                <c:pt idx="2438">
                  <c:v>8230</c:v>
                </c:pt>
                <c:pt idx="2439">
                  <c:v>8750</c:v>
                </c:pt>
                <c:pt idx="2440">
                  <c:v>8100</c:v>
                </c:pt>
                <c:pt idx="2441">
                  <c:v>8330</c:v>
                </c:pt>
                <c:pt idx="2442">
                  <c:v>8570</c:v>
                </c:pt>
                <c:pt idx="2443">
                  <c:v>11010</c:v>
                </c:pt>
                <c:pt idx="2444">
                  <c:v>11250</c:v>
                </c:pt>
                <c:pt idx="2445">
                  <c:v>12670</c:v>
                </c:pt>
                <c:pt idx="2446">
                  <c:v>11400</c:v>
                </c:pt>
                <c:pt idx="2447">
                  <c:v>11310</c:v>
                </c:pt>
                <c:pt idx="2448">
                  <c:v>10660</c:v>
                </c:pt>
                <c:pt idx="2449">
                  <c:v>8780</c:v>
                </c:pt>
                <c:pt idx="2450">
                  <c:v>9340</c:v>
                </c:pt>
                <c:pt idx="2451">
                  <c:v>8850</c:v>
                </c:pt>
                <c:pt idx="2452">
                  <c:v>9050</c:v>
                </c:pt>
                <c:pt idx="2453">
                  <c:v>9520</c:v>
                </c:pt>
                <c:pt idx="2454">
                  <c:v>11860</c:v>
                </c:pt>
                <c:pt idx="2455">
                  <c:v>12190</c:v>
                </c:pt>
                <c:pt idx="2456">
                  <c:v>13530</c:v>
                </c:pt>
                <c:pt idx="2457">
                  <c:v>12290</c:v>
                </c:pt>
                <c:pt idx="2458">
                  <c:v>10690</c:v>
                </c:pt>
                <c:pt idx="2459">
                  <c:v>10720</c:v>
                </c:pt>
                <c:pt idx="2460">
                  <c:v>7400</c:v>
                </c:pt>
                <c:pt idx="2461">
                  <c:v>8210</c:v>
                </c:pt>
                <c:pt idx="2462">
                  <c:v>7660</c:v>
                </c:pt>
                <c:pt idx="2463">
                  <c:v>7810</c:v>
                </c:pt>
                <c:pt idx="2464">
                  <c:v>7900</c:v>
                </c:pt>
                <c:pt idx="2465">
                  <c:v>10390</c:v>
                </c:pt>
                <c:pt idx="2466">
                  <c:v>10720</c:v>
                </c:pt>
                <c:pt idx="2467">
                  <c:v>11940</c:v>
                </c:pt>
                <c:pt idx="2468">
                  <c:v>10830</c:v>
                </c:pt>
                <c:pt idx="2469">
                  <c:v>6690</c:v>
                </c:pt>
                <c:pt idx="2470">
                  <c:v>6820</c:v>
                </c:pt>
                <c:pt idx="2471">
                  <c:v>6830</c:v>
                </c:pt>
                <c:pt idx="2472">
                  <c:v>6810</c:v>
                </c:pt>
                <c:pt idx="2473">
                  <c:v>6610</c:v>
                </c:pt>
                <c:pt idx="2474">
                  <c:v>6590</c:v>
                </c:pt>
                <c:pt idx="2475">
                  <c:v>7020</c:v>
                </c:pt>
                <c:pt idx="2476">
                  <c:v>8080</c:v>
                </c:pt>
                <c:pt idx="2477">
                  <c:v>8160</c:v>
                </c:pt>
                <c:pt idx="2478">
                  <c:v>9010</c:v>
                </c:pt>
                <c:pt idx="2479">
                  <c:v>8420</c:v>
                </c:pt>
                <c:pt idx="2480">
                  <c:v>6970</c:v>
                </c:pt>
                <c:pt idx="2481">
                  <c:v>6560</c:v>
                </c:pt>
                <c:pt idx="2482">
                  <c:v>6740</c:v>
                </c:pt>
                <c:pt idx="2483">
                  <c:v>5740</c:v>
                </c:pt>
                <c:pt idx="2484">
                  <c:v>6070</c:v>
                </c:pt>
                <c:pt idx="2485">
                  <c:v>6150</c:v>
                </c:pt>
                <c:pt idx="2486">
                  <c:v>6640</c:v>
                </c:pt>
                <c:pt idx="2487">
                  <c:v>8440</c:v>
                </c:pt>
                <c:pt idx="2488">
                  <c:v>8600</c:v>
                </c:pt>
                <c:pt idx="2489">
                  <c:v>9760</c:v>
                </c:pt>
                <c:pt idx="2490">
                  <c:v>8940</c:v>
                </c:pt>
                <c:pt idx="2491">
                  <c:v>5980</c:v>
                </c:pt>
                <c:pt idx="2492">
                  <c:v>5720</c:v>
                </c:pt>
                <c:pt idx="2493">
                  <c:v>6060</c:v>
                </c:pt>
                <c:pt idx="2494">
                  <c:v>5720</c:v>
                </c:pt>
                <c:pt idx="2495">
                  <c:v>6240</c:v>
                </c:pt>
                <c:pt idx="2496">
                  <c:v>6060</c:v>
                </c:pt>
                <c:pt idx="2497">
                  <c:v>6440</c:v>
                </c:pt>
                <c:pt idx="2498">
                  <c:v>7320</c:v>
                </c:pt>
                <c:pt idx="2499">
                  <c:v>7340</c:v>
                </c:pt>
                <c:pt idx="2500">
                  <c:v>8060</c:v>
                </c:pt>
                <c:pt idx="2501">
                  <c:v>7490</c:v>
                </c:pt>
                <c:pt idx="2502">
                  <c:v>6960</c:v>
                </c:pt>
                <c:pt idx="2503">
                  <c:v>6840</c:v>
                </c:pt>
                <c:pt idx="2504">
                  <c:v>7020</c:v>
                </c:pt>
                <c:pt idx="2505">
                  <c:v>6410</c:v>
                </c:pt>
                <c:pt idx="2506">
                  <c:v>6710</c:v>
                </c:pt>
                <c:pt idx="2507">
                  <c:v>6560</c:v>
                </c:pt>
                <c:pt idx="2508">
                  <c:v>7160</c:v>
                </c:pt>
                <c:pt idx="2509">
                  <c:v>8190</c:v>
                </c:pt>
                <c:pt idx="2510">
                  <c:v>8290</c:v>
                </c:pt>
                <c:pt idx="2511">
                  <c:v>9110</c:v>
                </c:pt>
                <c:pt idx="2512">
                  <c:v>8470</c:v>
                </c:pt>
                <c:pt idx="2513">
                  <c:v>6310</c:v>
                </c:pt>
                <c:pt idx="2514">
                  <c:v>6090</c:v>
                </c:pt>
                <c:pt idx="2515">
                  <c:v>5980</c:v>
                </c:pt>
                <c:pt idx="2516">
                  <c:v>5460</c:v>
                </c:pt>
                <c:pt idx="2517">
                  <c:v>6160</c:v>
                </c:pt>
                <c:pt idx="2518">
                  <c:v>5690</c:v>
                </c:pt>
                <c:pt idx="2519">
                  <c:v>5830</c:v>
                </c:pt>
                <c:pt idx="2520">
                  <c:v>7750</c:v>
                </c:pt>
                <c:pt idx="2521">
                  <c:v>7820</c:v>
                </c:pt>
                <c:pt idx="2522">
                  <c:v>8900</c:v>
                </c:pt>
                <c:pt idx="2523">
                  <c:v>7990</c:v>
                </c:pt>
                <c:pt idx="2524">
                  <c:v>7140</c:v>
                </c:pt>
                <c:pt idx="2525">
                  <c:v>7260</c:v>
                </c:pt>
                <c:pt idx="2526">
                  <c:v>7110</c:v>
                </c:pt>
                <c:pt idx="2527">
                  <c:v>7100</c:v>
                </c:pt>
                <c:pt idx="2528">
                  <c:v>7270</c:v>
                </c:pt>
                <c:pt idx="2529">
                  <c:v>7190</c:v>
                </c:pt>
                <c:pt idx="2530">
                  <c:v>7300</c:v>
                </c:pt>
                <c:pt idx="2531">
                  <c:v>7240</c:v>
                </c:pt>
                <c:pt idx="2532">
                  <c:v>7220</c:v>
                </c:pt>
                <c:pt idx="2533">
                  <c:v>7290</c:v>
                </c:pt>
                <c:pt idx="2534">
                  <c:v>7280</c:v>
                </c:pt>
                <c:pt idx="2535">
                  <c:v>8090</c:v>
                </c:pt>
                <c:pt idx="2536">
                  <c:v>7990</c:v>
                </c:pt>
                <c:pt idx="2537">
                  <c:v>7980</c:v>
                </c:pt>
                <c:pt idx="2538">
                  <c:v>8030</c:v>
                </c:pt>
                <c:pt idx="2539">
                  <c:v>8040</c:v>
                </c:pt>
                <c:pt idx="2540">
                  <c:v>8090</c:v>
                </c:pt>
                <c:pt idx="2541">
                  <c:v>7920</c:v>
                </c:pt>
                <c:pt idx="2542">
                  <c:v>8030</c:v>
                </c:pt>
                <c:pt idx="2543">
                  <c:v>8090</c:v>
                </c:pt>
                <c:pt idx="2544">
                  <c:v>8040</c:v>
                </c:pt>
                <c:pt idx="2545">
                  <c:v>8200</c:v>
                </c:pt>
                <c:pt idx="2546">
                  <c:v>8160</c:v>
                </c:pt>
                <c:pt idx="2547">
                  <c:v>8250</c:v>
                </c:pt>
                <c:pt idx="2548">
                  <c:v>8190</c:v>
                </c:pt>
                <c:pt idx="2549">
                  <c:v>8130</c:v>
                </c:pt>
                <c:pt idx="2550">
                  <c:v>8190</c:v>
                </c:pt>
                <c:pt idx="2551">
                  <c:v>8220</c:v>
                </c:pt>
                <c:pt idx="2552">
                  <c:v>8040</c:v>
                </c:pt>
                <c:pt idx="2553">
                  <c:v>8160</c:v>
                </c:pt>
                <c:pt idx="2554">
                  <c:v>8250</c:v>
                </c:pt>
                <c:pt idx="2555">
                  <c:v>8200</c:v>
                </c:pt>
                <c:pt idx="2556">
                  <c:v>8260</c:v>
                </c:pt>
                <c:pt idx="2557">
                  <c:v>7400</c:v>
                </c:pt>
                <c:pt idx="2558">
                  <c:v>7370</c:v>
                </c:pt>
                <c:pt idx="2559">
                  <c:v>7420</c:v>
                </c:pt>
                <c:pt idx="2560">
                  <c:v>7430</c:v>
                </c:pt>
                <c:pt idx="2561">
                  <c:v>7440</c:v>
                </c:pt>
                <c:pt idx="2562">
                  <c:v>7470</c:v>
                </c:pt>
                <c:pt idx="2563">
                  <c:v>7270</c:v>
                </c:pt>
                <c:pt idx="2564">
                  <c:v>7420</c:v>
                </c:pt>
                <c:pt idx="2565">
                  <c:v>7520</c:v>
                </c:pt>
                <c:pt idx="2566">
                  <c:v>7280</c:v>
                </c:pt>
                <c:pt idx="2567">
                  <c:v>7590</c:v>
                </c:pt>
                <c:pt idx="2568">
                  <c:v>14850</c:v>
                </c:pt>
                <c:pt idx="2569">
                  <c:v>13160</c:v>
                </c:pt>
                <c:pt idx="2570">
                  <c:v>10410</c:v>
                </c:pt>
                <c:pt idx="2571">
                  <c:v>10640</c:v>
                </c:pt>
                <c:pt idx="2572">
                  <c:v>10060</c:v>
                </c:pt>
                <c:pt idx="2573">
                  <c:v>10420</c:v>
                </c:pt>
                <c:pt idx="2574">
                  <c:v>10580</c:v>
                </c:pt>
                <c:pt idx="2575">
                  <c:v>12850</c:v>
                </c:pt>
                <c:pt idx="2576">
                  <c:v>13440</c:v>
                </c:pt>
                <c:pt idx="2577">
                  <c:v>14910</c:v>
                </c:pt>
                <c:pt idx="2578">
                  <c:v>13560</c:v>
                </c:pt>
                <c:pt idx="2579">
                  <c:v>15400</c:v>
                </c:pt>
                <c:pt idx="2580">
                  <c:v>14330</c:v>
                </c:pt>
                <c:pt idx="2581">
                  <c:v>11500</c:v>
                </c:pt>
                <c:pt idx="2582">
                  <c:v>11720</c:v>
                </c:pt>
                <c:pt idx="2583">
                  <c:v>11160</c:v>
                </c:pt>
                <c:pt idx="2584">
                  <c:v>11630</c:v>
                </c:pt>
                <c:pt idx="2585">
                  <c:v>11670</c:v>
                </c:pt>
                <c:pt idx="2586">
                  <c:v>14430</c:v>
                </c:pt>
                <c:pt idx="2587">
                  <c:v>14680</c:v>
                </c:pt>
                <c:pt idx="2588">
                  <c:v>16240</c:v>
                </c:pt>
                <c:pt idx="2589">
                  <c:v>14810</c:v>
                </c:pt>
                <c:pt idx="2590">
                  <c:v>12800</c:v>
                </c:pt>
                <c:pt idx="2591">
                  <c:v>14090</c:v>
                </c:pt>
                <c:pt idx="2592">
                  <c:v>9420</c:v>
                </c:pt>
                <c:pt idx="2593">
                  <c:v>9560</c:v>
                </c:pt>
                <c:pt idx="2594">
                  <c:v>9270</c:v>
                </c:pt>
                <c:pt idx="2595">
                  <c:v>9680</c:v>
                </c:pt>
                <c:pt idx="2596">
                  <c:v>9470</c:v>
                </c:pt>
                <c:pt idx="2597">
                  <c:v>12180</c:v>
                </c:pt>
                <c:pt idx="2598">
                  <c:v>12740</c:v>
                </c:pt>
                <c:pt idx="2599">
                  <c:v>13970</c:v>
                </c:pt>
                <c:pt idx="2600">
                  <c:v>12710</c:v>
                </c:pt>
                <c:pt idx="2601">
                  <c:v>8780</c:v>
                </c:pt>
                <c:pt idx="2602">
                  <c:v>8440</c:v>
                </c:pt>
                <c:pt idx="2603">
                  <c:v>8430</c:v>
                </c:pt>
                <c:pt idx="2604">
                  <c:v>8530</c:v>
                </c:pt>
                <c:pt idx="2605">
                  <c:v>7950</c:v>
                </c:pt>
                <c:pt idx="2606">
                  <c:v>8280</c:v>
                </c:pt>
                <c:pt idx="2607">
                  <c:v>8610</c:v>
                </c:pt>
                <c:pt idx="2608">
                  <c:v>9990</c:v>
                </c:pt>
                <c:pt idx="2609">
                  <c:v>10040</c:v>
                </c:pt>
                <c:pt idx="2610">
                  <c:v>11210</c:v>
                </c:pt>
                <c:pt idx="2611">
                  <c:v>10390</c:v>
                </c:pt>
                <c:pt idx="2612">
                  <c:v>7640</c:v>
                </c:pt>
                <c:pt idx="2613">
                  <c:v>7590</c:v>
                </c:pt>
                <c:pt idx="2614">
                  <c:v>7210</c:v>
                </c:pt>
                <c:pt idx="2615">
                  <c:v>6540</c:v>
                </c:pt>
                <c:pt idx="2616">
                  <c:v>6820</c:v>
                </c:pt>
                <c:pt idx="2617">
                  <c:v>6980</c:v>
                </c:pt>
                <c:pt idx="2618">
                  <c:v>7490</c:v>
                </c:pt>
                <c:pt idx="2619">
                  <c:v>9330</c:v>
                </c:pt>
                <c:pt idx="2620">
                  <c:v>9410</c:v>
                </c:pt>
                <c:pt idx="2621">
                  <c:v>10420</c:v>
                </c:pt>
                <c:pt idx="2622">
                  <c:v>9640</c:v>
                </c:pt>
                <c:pt idx="2623">
                  <c:v>7290</c:v>
                </c:pt>
                <c:pt idx="2624">
                  <c:v>7330</c:v>
                </c:pt>
                <c:pt idx="2625">
                  <c:v>7430</c:v>
                </c:pt>
                <c:pt idx="2626">
                  <c:v>6980</c:v>
                </c:pt>
                <c:pt idx="2627">
                  <c:v>7600</c:v>
                </c:pt>
                <c:pt idx="2628">
                  <c:v>7290</c:v>
                </c:pt>
                <c:pt idx="2629">
                  <c:v>7800</c:v>
                </c:pt>
                <c:pt idx="2630">
                  <c:v>8860</c:v>
                </c:pt>
                <c:pt idx="2631">
                  <c:v>8850</c:v>
                </c:pt>
                <c:pt idx="2632">
                  <c:v>9710</c:v>
                </c:pt>
                <c:pt idx="2633">
                  <c:v>9130</c:v>
                </c:pt>
                <c:pt idx="2634">
                  <c:v>8770</c:v>
                </c:pt>
                <c:pt idx="2635">
                  <c:v>8800</c:v>
                </c:pt>
                <c:pt idx="2636">
                  <c:v>8670</c:v>
                </c:pt>
                <c:pt idx="2637">
                  <c:v>7730</c:v>
                </c:pt>
                <c:pt idx="2638">
                  <c:v>8440</c:v>
                </c:pt>
                <c:pt idx="2639">
                  <c:v>7900</c:v>
                </c:pt>
                <c:pt idx="2640">
                  <c:v>8510</c:v>
                </c:pt>
                <c:pt idx="2641">
                  <c:v>9960</c:v>
                </c:pt>
                <c:pt idx="2642">
                  <c:v>10070</c:v>
                </c:pt>
                <c:pt idx="2643">
                  <c:v>11150</c:v>
                </c:pt>
                <c:pt idx="2644">
                  <c:v>10270</c:v>
                </c:pt>
                <c:pt idx="2645">
                  <c:v>7630</c:v>
                </c:pt>
                <c:pt idx="2646">
                  <c:v>7440</c:v>
                </c:pt>
                <c:pt idx="2647">
                  <c:v>7140</c:v>
                </c:pt>
                <c:pt idx="2648">
                  <c:v>6210</c:v>
                </c:pt>
                <c:pt idx="2649">
                  <c:v>7040</c:v>
                </c:pt>
                <c:pt idx="2650">
                  <c:v>6580</c:v>
                </c:pt>
                <c:pt idx="2651">
                  <c:v>6500</c:v>
                </c:pt>
                <c:pt idx="2652">
                  <c:v>8800</c:v>
                </c:pt>
                <c:pt idx="2653">
                  <c:v>9000</c:v>
                </c:pt>
                <c:pt idx="2654">
                  <c:v>10320</c:v>
                </c:pt>
                <c:pt idx="2655">
                  <c:v>9470</c:v>
                </c:pt>
                <c:pt idx="2656">
                  <c:v>7960</c:v>
                </c:pt>
                <c:pt idx="2657">
                  <c:v>7990</c:v>
                </c:pt>
                <c:pt idx="2658">
                  <c:v>7870</c:v>
                </c:pt>
                <c:pt idx="2659">
                  <c:v>7950</c:v>
                </c:pt>
                <c:pt idx="2660">
                  <c:v>7910</c:v>
                </c:pt>
                <c:pt idx="2661">
                  <c:v>7880</c:v>
                </c:pt>
                <c:pt idx="2662">
                  <c:v>7980</c:v>
                </c:pt>
                <c:pt idx="2663">
                  <c:v>8060</c:v>
                </c:pt>
                <c:pt idx="2664">
                  <c:v>7950</c:v>
                </c:pt>
                <c:pt idx="2665">
                  <c:v>8070</c:v>
                </c:pt>
                <c:pt idx="2666">
                  <c:v>8080</c:v>
                </c:pt>
                <c:pt idx="2667">
                  <c:v>9430</c:v>
                </c:pt>
                <c:pt idx="2668">
                  <c:v>9210</c:v>
                </c:pt>
                <c:pt idx="2669">
                  <c:v>9100</c:v>
                </c:pt>
                <c:pt idx="2670">
                  <c:v>9350</c:v>
                </c:pt>
                <c:pt idx="2671">
                  <c:v>9290</c:v>
                </c:pt>
                <c:pt idx="2672">
                  <c:v>9240</c:v>
                </c:pt>
                <c:pt idx="2673">
                  <c:v>9170</c:v>
                </c:pt>
                <c:pt idx="2674">
                  <c:v>9270</c:v>
                </c:pt>
                <c:pt idx="2675">
                  <c:v>9300</c:v>
                </c:pt>
                <c:pt idx="2676">
                  <c:v>9370</c:v>
                </c:pt>
                <c:pt idx="2677">
                  <c:v>9100</c:v>
                </c:pt>
                <c:pt idx="2678">
                  <c:v>8900</c:v>
                </c:pt>
                <c:pt idx="2679">
                  <c:v>8960</c:v>
                </c:pt>
                <c:pt idx="2680">
                  <c:v>8810</c:v>
                </c:pt>
                <c:pt idx="2681">
                  <c:v>8950</c:v>
                </c:pt>
                <c:pt idx="2682">
                  <c:v>8910</c:v>
                </c:pt>
                <c:pt idx="2683">
                  <c:v>8830</c:v>
                </c:pt>
                <c:pt idx="2684">
                  <c:v>8840</c:v>
                </c:pt>
                <c:pt idx="2685">
                  <c:v>8970</c:v>
                </c:pt>
                <c:pt idx="2686">
                  <c:v>8910</c:v>
                </c:pt>
                <c:pt idx="2687">
                  <c:v>8920</c:v>
                </c:pt>
                <c:pt idx="2688">
                  <c:v>9090</c:v>
                </c:pt>
                <c:pt idx="2689">
                  <c:v>8510</c:v>
                </c:pt>
                <c:pt idx="2690">
                  <c:v>8250</c:v>
                </c:pt>
                <c:pt idx="2691">
                  <c:v>8190</c:v>
                </c:pt>
                <c:pt idx="2692">
                  <c:v>8200</c:v>
                </c:pt>
                <c:pt idx="2693">
                  <c:v>8120</c:v>
                </c:pt>
                <c:pt idx="2694">
                  <c:v>8310</c:v>
                </c:pt>
                <c:pt idx="2695">
                  <c:v>8320</c:v>
                </c:pt>
                <c:pt idx="2696">
                  <c:v>8120</c:v>
                </c:pt>
                <c:pt idx="2697">
                  <c:v>8200</c:v>
                </c:pt>
                <c:pt idx="2698">
                  <c:v>8380</c:v>
                </c:pt>
                <c:pt idx="2699">
                  <c:v>8320</c:v>
                </c:pt>
                <c:pt idx="2700">
                  <c:v>7550</c:v>
                </c:pt>
                <c:pt idx="2701">
                  <c:v>7700</c:v>
                </c:pt>
                <c:pt idx="2702">
                  <c:v>6380</c:v>
                </c:pt>
                <c:pt idx="2703">
                  <c:v>7220</c:v>
                </c:pt>
                <c:pt idx="2704">
                  <c:v>7160</c:v>
                </c:pt>
                <c:pt idx="2705">
                  <c:v>6970</c:v>
                </c:pt>
                <c:pt idx="2706">
                  <c:v>7430</c:v>
                </c:pt>
                <c:pt idx="2707">
                  <c:v>8910</c:v>
                </c:pt>
                <c:pt idx="2708">
                  <c:v>9010</c:v>
                </c:pt>
                <c:pt idx="2709">
                  <c:v>10390</c:v>
                </c:pt>
                <c:pt idx="2710">
                  <c:v>9380</c:v>
                </c:pt>
                <c:pt idx="2711">
                  <c:v>7690</c:v>
                </c:pt>
                <c:pt idx="2712">
                  <c:v>7680</c:v>
                </c:pt>
                <c:pt idx="2713">
                  <c:v>6620</c:v>
                </c:pt>
                <c:pt idx="2714">
                  <c:v>7330</c:v>
                </c:pt>
                <c:pt idx="2715">
                  <c:v>7540</c:v>
                </c:pt>
                <c:pt idx="2716">
                  <c:v>7060</c:v>
                </c:pt>
                <c:pt idx="2717">
                  <c:v>7530</c:v>
                </c:pt>
                <c:pt idx="2718">
                  <c:v>9010</c:v>
                </c:pt>
                <c:pt idx="2719">
                  <c:v>9340</c:v>
                </c:pt>
                <c:pt idx="2720">
                  <c:v>10450</c:v>
                </c:pt>
                <c:pt idx="2721">
                  <c:v>9380</c:v>
                </c:pt>
                <c:pt idx="2722">
                  <c:v>7450</c:v>
                </c:pt>
                <c:pt idx="2723">
                  <c:v>7140</c:v>
                </c:pt>
                <c:pt idx="2724">
                  <c:v>6450</c:v>
                </c:pt>
                <c:pt idx="2725">
                  <c:v>7050</c:v>
                </c:pt>
                <c:pt idx="2726">
                  <c:v>6920</c:v>
                </c:pt>
                <c:pt idx="2727">
                  <c:v>6510</c:v>
                </c:pt>
                <c:pt idx="2728">
                  <c:v>7160</c:v>
                </c:pt>
                <c:pt idx="2729">
                  <c:v>8630</c:v>
                </c:pt>
                <c:pt idx="2730">
                  <c:v>8960</c:v>
                </c:pt>
                <c:pt idx="2731">
                  <c:v>9900</c:v>
                </c:pt>
                <c:pt idx="2732">
                  <c:v>9010</c:v>
                </c:pt>
                <c:pt idx="2733">
                  <c:v>5960</c:v>
                </c:pt>
                <c:pt idx="2734">
                  <c:v>5870</c:v>
                </c:pt>
                <c:pt idx="2735">
                  <c:v>5900</c:v>
                </c:pt>
                <c:pt idx="2736">
                  <c:v>6140</c:v>
                </c:pt>
                <c:pt idx="2737">
                  <c:v>6200</c:v>
                </c:pt>
                <c:pt idx="2738">
                  <c:v>5970</c:v>
                </c:pt>
                <c:pt idx="2739">
                  <c:v>6180</c:v>
                </c:pt>
                <c:pt idx="2740">
                  <c:v>6830</c:v>
                </c:pt>
                <c:pt idx="2741">
                  <c:v>7040</c:v>
                </c:pt>
                <c:pt idx="2742">
                  <c:v>7510</c:v>
                </c:pt>
                <c:pt idx="2743">
                  <c:v>7140</c:v>
                </c:pt>
                <c:pt idx="2744">
                  <c:v>6230</c:v>
                </c:pt>
                <c:pt idx="2745">
                  <c:v>6040</c:v>
                </c:pt>
                <c:pt idx="2746">
                  <c:v>6270</c:v>
                </c:pt>
                <c:pt idx="2747">
                  <c:v>5940</c:v>
                </c:pt>
                <c:pt idx="2748">
                  <c:v>6330</c:v>
                </c:pt>
                <c:pt idx="2749">
                  <c:v>6240</c:v>
                </c:pt>
                <c:pt idx="2750">
                  <c:v>6650</c:v>
                </c:pt>
                <c:pt idx="2751">
                  <c:v>7440</c:v>
                </c:pt>
                <c:pt idx="2752">
                  <c:v>7480</c:v>
                </c:pt>
                <c:pt idx="2753">
                  <c:v>8390</c:v>
                </c:pt>
                <c:pt idx="2754">
                  <c:v>7740</c:v>
                </c:pt>
                <c:pt idx="2755">
                  <c:v>6160</c:v>
                </c:pt>
                <c:pt idx="2756">
                  <c:v>6140</c:v>
                </c:pt>
                <c:pt idx="2757">
                  <c:v>6420</c:v>
                </c:pt>
                <c:pt idx="2758">
                  <c:v>5970</c:v>
                </c:pt>
                <c:pt idx="2759">
                  <c:v>6580</c:v>
                </c:pt>
                <c:pt idx="2760">
                  <c:v>6420</c:v>
                </c:pt>
                <c:pt idx="2761">
                  <c:v>6900</c:v>
                </c:pt>
                <c:pt idx="2762">
                  <c:v>7960</c:v>
                </c:pt>
                <c:pt idx="2763">
                  <c:v>7970</c:v>
                </c:pt>
                <c:pt idx="2764">
                  <c:v>8790</c:v>
                </c:pt>
                <c:pt idx="2765">
                  <c:v>8170</c:v>
                </c:pt>
                <c:pt idx="2766">
                  <c:v>6180</c:v>
                </c:pt>
                <c:pt idx="2767">
                  <c:v>6270</c:v>
                </c:pt>
                <c:pt idx="2768">
                  <c:v>6290</c:v>
                </c:pt>
                <c:pt idx="2769">
                  <c:v>6050</c:v>
                </c:pt>
                <c:pt idx="2770">
                  <c:v>6450</c:v>
                </c:pt>
                <c:pt idx="2771">
                  <c:v>6460</c:v>
                </c:pt>
                <c:pt idx="2772">
                  <c:v>6650</c:v>
                </c:pt>
                <c:pt idx="2773">
                  <c:v>7410</c:v>
                </c:pt>
                <c:pt idx="2774">
                  <c:v>7330</c:v>
                </c:pt>
                <c:pt idx="2775">
                  <c:v>7970</c:v>
                </c:pt>
                <c:pt idx="2776">
                  <c:v>7590</c:v>
                </c:pt>
                <c:pt idx="2777">
                  <c:v>6380</c:v>
                </c:pt>
                <c:pt idx="2778">
                  <c:v>6190</c:v>
                </c:pt>
                <c:pt idx="2779">
                  <c:v>6240</c:v>
                </c:pt>
                <c:pt idx="2780">
                  <c:v>5930</c:v>
                </c:pt>
                <c:pt idx="2781">
                  <c:v>6570</c:v>
                </c:pt>
                <c:pt idx="2782">
                  <c:v>6480</c:v>
                </c:pt>
                <c:pt idx="2783">
                  <c:v>6240</c:v>
                </c:pt>
                <c:pt idx="2784">
                  <c:v>7650</c:v>
                </c:pt>
                <c:pt idx="2785">
                  <c:v>7710</c:v>
                </c:pt>
                <c:pt idx="2786">
                  <c:v>8470</c:v>
                </c:pt>
                <c:pt idx="2787">
                  <c:v>7750</c:v>
                </c:pt>
                <c:pt idx="2788">
                  <c:v>7590</c:v>
                </c:pt>
                <c:pt idx="2789">
                  <c:v>7770</c:v>
                </c:pt>
                <c:pt idx="2790">
                  <c:v>7610</c:v>
                </c:pt>
                <c:pt idx="2791">
                  <c:v>7790</c:v>
                </c:pt>
                <c:pt idx="2792">
                  <c:v>7570</c:v>
                </c:pt>
                <c:pt idx="2793">
                  <c:v>7490</c:v>
                </c:pt>
                <c:pt idx="2794">
                  <c:v>7750</c:v>
                </c:pt>
                <c:pt idx="2795">
                  <c:v>7800</c:v>
                </c:pt>
                <c:pt idx="2796">
                  <c:v>7870</c:v>
                </c:pt>
                <c:pt idx="2797">
                  <c:v>7850</c:v>
                </c:pt>
                <c:pt idx="2798">
                  <c:v>7680</c:v>
                </c:pt>
                <c:pt idx="2799">
                  <c:v>8310</c:v>
                </c:pt>
                <c:pt idx="2800">
                  <c:v>8160</c:v>
                </c:pt>
                <c:pt idx="2801">
                  <c:v>8130</c:v>
                </c:pt>
                <c:pt idx="2802">
                  <c:v>8200</c:v>
                </c:pt>
                <c:pt idx="2803">
                  <c:v>8220</c:v>
                </c:pt>
                <c:pt idx="2804">
                  <c:v>8070</c:v>
                </c:pt>
                <c:pt idx="2805">
                  <c:v>8280</c:v>
                </c:pt>
                <c:pt idx="2806">
                  <c:v>8230</c:v>
                </c:pt>
                <c:pt idx="2807">
                  <c:v>8070</c:v>
                </c:pt>
                <c:pt idx="2808">
                  <c:v>8300</c:v>
                </c:pt>
                <c:pt idx="2809">
                  <c:v>8170</c:v>
                </c:pt>
                <c:pt idx="2810">
                  <c:v>8980</c:v>
                </c:pt>
                <c:pt idx="2811">
                  <c:v>8910</c:v>
                </c:pt>
                <c:pt idx="2812">
                  <c:v>8980</c:v>
                </c:pt>
                <c:pt idx="2813">
                  <c:v>8870</c:v>
                </c:pt>
                <c:pt idx="2814">
                  <c:v>9030</c:v>
                </c:pt>
                <c:pt idx="2815">
                  <c:v>9000</c:v>
                </c:pt>
                <c:pt idx="2816">
                  <c:v>8920</c:v>
                </c:pt>
                <c:pt idx="2817">
                  <c:v>8930</c:v>
                </c:pt>
                <c:pt idx="2818">
                  <c:v>9060</c:v>
                </c:pt>
                <c:pt idx="2819">
                  <c:v>8890</c:v>
                </c:pt>
                <c:pt idx="2820">
                  <c:v>9180</c:v>
                </c:pt>
                <c:pt idx="2821">
                  <c:v>8010</c:v>
                </c:pt>
                <c:pt idx="2822">
                  <c:v>8300</c:v>
                </c:pt>
                <c:pt idx="2823">
                  <c:v>8210</c:v>
                </c:pt>
                <c:pt idx="2824">
                  <c:v>8190</c:v>
                </c:pt>
                <c:pt idx="2825">
                  <c:v>8070</c:v>
                </c:pt>
                <c:pt idx="2826">
                  <c:v>8040</c:v>
                </c:pt>
                <c:pt idx="2827">
                  <c:v>8080</c:v>
                </c:pt>
                <c:pt idx="2828">
                  <c:v>7900</c:v>
                </c:pt>
                <c:pt idx="2829">
                  <c:v>8110</c:v>
                </c:pt>
                <c:pt idx="2830">
                  <c:v>8080</c:v>
                </c:pt>
                <c:pt idx="2831">
                  <c:v>8120</c:v>
                </c:pt>
                <c:pt idx="2832">
                  <c:v>13000</c:v>
                </c:pt>
                <c:pt idx="2833">
                  <c:v>12310</c:v>
                </c:pt>
                <c:pt idx="2834">
                  <c:v>10040</c:v>
                </c:pt>
                <c:pt idx="2835">
                  <c:v>10110</c:v>
                </c:pt>
                <c:pt idx="2836">
                  <c:v>10250</c:v>
                </c:pt>
                <c:pt idx="2837">
                  <c:v>9600</c:v>
                </c:pt>
                <c:pt idx="2838">
                  <c:v>10120</c:v>
                </c:pt>
                <c:pt idx="2839">
                  <c:v>11880</c:v>
                </c:pt>
                <c:pt idx="2840">
                  <c:v>12110</c:v>
                </c:pt>
                <c:pt idx="2841">
                  <c:v>13200</c:v>
                </c:pt>
                <c:pt idx="2842">
                  <c:v>12180</c:v>
                </c:pt>
                <c:pt idx="2843">
                  <c:v>13150</c:v>
                </c:pt>
                <c:pt idx="2844">
                  <c:v>12380</c:v>
                </c:pt>
                <c:pt idx="2845">
                  <c:v>10410</c:v>
                </c:pt>
                <c:pt idx="2846">
                  <c:v>10800</c:v>
                </c:pt>
                <c:pt idx="2847">
                  <c:v>11040</c:v>
                </c:pt>
                <c:pt idx="2848">
                  <c:v>10350</c:v>
                </c:pt>
                <c:pt idx="2849">
                  <c:v>11020</c:v>
                </c:pt>
                <c:pt idx="2850">
                  <c:v>12710</c:v>
                </c:pt>
                <c:pt idx="2851">
                  <c:v>12900</c:v>
                </c:pt>
                <c:pt idx="2852">
                  <c:v>14110</c:v>
                </c:pt>
                <c:pt idx="2853">
                  <c:v>12980</c:v>
                </c:pt>
                <c:pt idx="2854">
                  <c:v>11650</c:v>
                </c:pt>
                <c:pt idx="2855">
                  <c:v>11790</c:v>
                </c:pt>
                <c:pt idx="2856">
                  <c:v>9100</c:v>
                </c:pt>
                <c:pt idx="2857">
                  <c:v>9410</c:v>
                </c:pt>
                <c:pt idx="2858">
                  <c:v>9620</c:v>
                </c:pt>
                <c:pt idx="2859">
                  <c:v>9050</c:v>
                </c:pt>
                <c:pt idx="2860">
                  <c:v>9200</c:v>
                </c:pt>
                <c:pt idx="2861">
                  <c:v>11280</c:v>
                </c:pt>
                <c:pt idx="2862">
                  <c:v>11460</c:v>
                </c:pt>
                <c:pt idx="2863">
                  <c:v>12610</c:v>
                </c:pt>
                <c:pt idx="2864">
                  <c:v>11530</c:v>
                </c:pt>
                <c:pt idx="2865">
                  <c:v>8300</c:v>
                </c:pt>
                <c:pt idx="2866">
                  <c:v>8280</c:v>
                </c:pt>
                <c:pt idx="2867">
                  <c:v>8520</c:v>
                </c:pt>
                <c:pt idx="2868">
                  <c:v>8410</c:v>
                </c:pt>
                <c:pt idx="2869">
                  <c:v>8420</c:v>
                </c:pt>
                <c:pt idx="2870">
                  <c:v>8040</c:v>
                </c:pt>
                <c:pt idx="2871">
                  <c:v>8740</c:v>
                </c:pt>
                <c:pt idx="2872">
                  <c:v>9480</c:v>
                </c:pt>
                <c:pt idx="2873">
                  <c:v>9560</c:v>
                </c:pt>
                <c:pt idx="2874">
                  <c:v>10160</c:v>
                </c:pt>
                <c:pt idx="2875">
                  <c:v>9680</c:v>
                </c:pt>
                <c:pt idx="2876">
                  <c:v>7390</c:v>
                </c:pt>
                <c:pt idx="2877">
                  <c:v>7460</c:v>
                </c:pt>
                <c:pt idx="2878">
                  <c:v>7680</c:v>
                </c:pt>
                <c:pt idx="2879">
                  <c:v>6910</c:v>
                </c:pt>
                <c:pt idx="2880">
                  <c:v>7470</c:v>
                </c:pt>
                <c:pt idx="2881">
                  <c:v>7060</c:v>
                </c:pt>
                <c:pt idx="2882">
                  <c:v>7810</c:v>
                </c:pt>
                <c:pt idx="2883">
                  <c:v>8890</c:v>
                </c:pt>
                <c:pt idx="2884">
                  <c:v>8780</c:v>
                </c:pt>
                <c:pt idx="2885">
                  <c:v>9940</c:v>
                </c:pt>
                <c:pt idx="2886">
                  <c:v>9240</c:v>
                </c:pt>
                <c:pt idx="2887">
                  <c:v>8310</c:v>
                </c:pt>
                <c:pt idx="2888">
                  <c:v>8170</c:v>
                </c:pt>
                <c:pt idx="2889">
                  <c:v>8330</c:v>
                </c:pt>
                <c:pt idx="2890">
                  <c:v>7040</c:v>
                </c:pt>
                <c:pt idx="2891">
                  <c:v>7940</c:v>
                </c:pt>
                <c:pt idx="2892">
                  <c:v>7510</c:v>
                </c:pt>
                <c:pt idx="2893">
                  <c:v>8210</c:v>
                </c:pt>
                <c:pt idx="2894">
                  <c:v>9410</c:v>
                </c:pt>
                <c:pt idx="2895">
                  <c:v>9480</c:v>
                </c:pt>
                <c:pt idx="2896">
                  <c:v>10530</c:v>
                </c:pt>
                <c:pt idx="2897">
                  <c:v>9730</c:v>
                </c:pt>
                <c:pt idx="2898">
                  <c:v>7440</c:v>
                </c:pt>
                <c:pt idx="2899">
                  <c:v>7370</c:v>
                </c:pt>
                <c:pt idx="2900">
                  <c:v>7550</c:v>
                </c:pt>
                <c:pt idx="2901">
                  <c:v>7190</c:v>
                </c:pt>
                <c:pt idx="2902">
                  <c:v>7640</c:v>
                </c:pt>
                <c:pt idx="2903">
                  <c:v>7690</c:v>
                </c:pt>
                <c:pt idx="2904">
                  <c:v>7760</c:v>
                </c:pt>
                <c:pt idx="2905">
                  <c:v>8610</c:v>
                </c:pt>
                <c:pt idx="2906">
                  <c:v>8650</c:v>
                </c:pt>
                <c:pt idx="2907">
                  <c:v>9090</c:v>
                </c:pt>
                <c:pt idx="2908">
                  <c:v>8730</c:v>
                </c:pt>
                <c:pt idx="2909">
                  <c:v>7340</c:v>
                </c:pt>
                <c:pt idx="2910">
                  <c:v>7540</c:v>
                </c:pt>
                <c:pt idx="2911">
                  <c:v>7120</c:v>
                </c:pt>
                <c:pt idx="2912">
                  <c:v>6790</c:v>
                </c:pt>
                <c:pt idx="2913">
                  <c:v>7390</c:v>
                </c:pt>
                <c:pt idx="2914">
                  <c:v>7280</c:v>
                </c:pt>
                <c:pt idx="2915">
                  <c:v>6960</c:v>
                </c:pt>
                <c:pt idx="2916">
                  <c:v>8720</c:v>
                </c:pt>
                <c:pt idx="2917">
                  <c:v>8950</c:v>
                </c:pt>
                <c:pt idx="2918">
                  <c:v>9650</c:v>
                </c:pt>
                <c:pt idx="2919">
                  <c:v>8930</c:v>
                </c:pt>
                <c:pt idx="2920">
                  <c:v>8150</c:v>
                </c:pt>
                <c:pt idx="2921">
                  <c:v>7940</c:v>
                </c:pt>
                <c:pt idx="2922">
                  <c:v>8140</c:v>
                </c:pt>
                <c:pt idx="2923">
                  <c:v>7900</c:v>
                </c:pt>
                <c:pt idx="2924">
                  <c:v>7960</c:v>
                </c:pt>
                <c:pt idx="2925">
                  <c:v>7900</c:v>
                </c:pt>
                <c:pt idx="2926">
                  <c:v>7950</c:v>
                </c:pt>
                <c:pt idx="2927">
                  <c:v>7840</c:v>
                </c:pt>
                <c:pt idx="2928">
                  <c:v>7910</c:v>
                </c:pt>
                <c:pt idx="2929">
                  <c:v>8230</c:v>
                </c:pt>
                <c:pt idx="2930">
                  <c:v>7960</c:v>
                </c:pt>
                <c:pt idx="2931">
                  <c:v>8800</c:v>
                </c:pt>
                <c:pt idx="2932">
                  <c:v>8990</c:v>
                </c:pt>
                <c:pt idx="2933">
                  <c:v>8850</c:v>
                </c:pt>
                <c:pt idx="2934">
                  <c:v>8990</c:v>
                </c:pt>
                <c:pt idx="2935">
                  <c:v>8820</c:v>
                </c:pt>
                <c:pt idx="2936">
                  <c:v>9110</c:v>
                </c:pt>
                <c:pt idx="2937">
                  <c:v>8680</c:v>
                </c:pt>
                <c:pt idx="2938">
                  <c:v>8940</c:v>
                </c:pt>
                <c:pt idx="2939">
                  <c:v>8950</c:v>
                </c:pt>
                <c:pt idx="2940">
                  <c:v>8820</c:v>
                </c:pt>
                <c:pt idx="2941">
                  <c:v>8960</c:v>
                </c:pt>
                <c:pt idx="2942">
                  <c:v>8770</c:v>
                </c:pt>
                <c:pt idx="2943">
                  <c:v>8680</c:v>
                </c:pt>
                <c:pt idx="2944">
                  <c:v>8730</c:v>
                </c:pt>
                <c:pt idx="2945">
                  <c:v>8440</c:v>
                </c:pt>
                <c:pt idx="2946">
                  <c:v>8720</c:v>
                </c:pt>
                <c:pt idx="2947">
                  <c:v>8730</c:v>
                </c:pt>
                <c:pt idx="2948">
                  <c:v>8630</c:v>
                </c:pt>
                <c:pt idx="2949">
                  <c:v>8710</c:v>
                </c:pt>
                <c:pt idx="2950">
                  <c:v>8520</c:v>
                </c:pt>
                <c:pt idx="2951">
                  <c:v>8790</c:v>
                </c:pt>
                <c:pt idx="2952">
                  <c:v>8930</c:v>
                </c:pt>
                <c:pt idx="2953">
                  <c:v>8130</c:v>
                </c:pt>
                <c:pt idx="2954">
                  <c:v>8220</c:v>
                </c:pt>
                <c:pt idx="2955">
                  <c:v>7920</c:v>
                </c:pt>
                <c:pt idx="2956">
                  <c:v>7980</c:v>
                </c:pt>
                <c:pt idx="2957">
                  <c:v>8220</c:v>
                </c:pt>
                <c:pt idx="2958">
                  <c:v>8170</c:v>
                </c:pt>
                <c:pt idx="2959">
                  <c:v>8110</c:v>
                </c:pt>
                <c:pt idx="2960">
                  <c:v>8240</c:v>
                </c:pt>
                <c:pt idx="2961">
                  <c:v>8190</c:v>
                </c:pt>
                <c:pt idx="2962">
                  <c:v>8200</c:v>
                </c:pt>
                <c:pt idx="2963">
                  <c:v>8160</c:v>
                </c:pt>
                <c:pt idx="2964">
                  <c:v>13270</c:v>
                </c:pt>
                <c:pt idx="2965">
                  <c:v>12180</c:v>
                </c:pt>
                <c:pt idx="2966">
                  <c:v>9020</c:v>
                </c:pt>
                <c:pt idx="2967">
                  <c:v>9800</c:v>
                </c:pt>
                <c:pt idx="2968">
                  <c:v>9920</c:v>
                </c:pt>
                <c:pt idx="2969">
                  <c:v>9200</c:v>
                </c:pt>
                <c:pt idx="2970">
                  <c:v>9580</c:v>
                </c:pt>
                <c:pt idx="2971">
                  <c:v>11930</c:v>
                </c:pt>
                <c:pt idx="2972">
                  <c:v>12170</c:v>
                </c:pt>
                <c:pt idx="2973">
                  <c:v>13670</c:v>
                </c:pt>
                <c:pt idx="2974">
                  <c:v>12460</c:v>
                </c:pt>
                <c:pt idx="2975">
                  <c:v>13150</c:v>
                </c:pt>
                <c:pt idx="2976">
                  <c:v>12770</c:v>
                </c:pt>
                <c:pt idx="2977">
                  <c:v>10130</c:v>
                </c:pt>
                <c:pt idx="2978">
                  <c:v>10810</c:v>
                </c:pt>
                <c:pt idx="2979">
                  <c:v>10600</c:v>
                </c:pt>
                <c:pt idx="2980">
                  <c:v>10020</c:v>
                </c:pt>
                <c:pt idx="2981">
                  <c:v>10460</c:v>
                </c:pt>
                <c:pt idx="2982">
                  <c:v>12880</c:v>
                </c:pt>
                <c:pt idx="2983">
                  <c:v>13090</c:v>
                </c:pt>
                <c:pt idx="2984">
                  <c:v>14580</c:v>
                </c:pt>
                <c:pt idx="2985">
                  <c:v>13310</c:v>
                </c:pt>
                <c:pt idx="2986">
                  <c:v>11930</c:v>
                </c:pt>
                <c:pt idx="2987">
                  <c:v>12060</c:v>
                </c:pt>
                <c:pt idx="2988">
                  <c:v>8580</c:v>
                </c:pt>
                <c:pt idx="2989">
                  <c:v>9010</c:v>
                </c:pt>
                <c:pt idx="2990">
                  <c:v>8730</c:v>
                </c:pt>
                <c:pt idx="2991">
                  <c:v>8380</c:v>
                </c:pt>
                <c:pt idx="2992">
                  <c:v>8690</c:v>
                </c:pt>
                <c:pt idx="2993">
                  <c:v>11210</c:v>
                </c:pt>
                <c:pt idx="2994">
                  <c:v>11570</c:v>
                </c:pt>
                <c:pt idx="2995">
                  <c:v>12780</c:v>
                </c:pt>
                <c:pt idx="2996">
                  <c:v>11630</c:v>
                </c:pt>
                <c:pt idx="2997">
                  <c:v>7770</c:v>
                </c:pt>
                <c:pt idx="2998">
                  <c:v>7850</c:v>
                </c:pt>
                <c:pt idx="2999">
                  <c:v>7770</c:v>
                </c:pt>
                <c:pt idx="3000">
                  <c:v>7850</c:v>
                </c:pt>
                <c:pt idx="3001">
                  <c:v>7860</c:v>
                </c:pt>
                <c:pt idx="3002">
                  <c:v>7600</c:v>
                </c:pt>
                <c:pt idx="3003">
                  <c:v>7640</c:v>
                </c:pt>
                <c:pt idx="3004">
                  <c:v>9050</c:v>
                </c:pt>
                <c:pt idx="3005">
                  <c:v>9180</c:v>
                </c:pt>
                <c:pt idx="3006">
                  <c:v>10080</c:v>
                </c:pt>
                <c:pt idx="3007">
                  <c:v>9280</c:v>
                </c:pt>
                <c:pt idx="3008">
                  <c:v>6890</c:v>
                </c:pt>
                <c:pt idx="3009">
                  <c:v>6630</c:v>
                </c:pt>
                <c:pt idx="3010">
                  <c:v>6680</c:v>
                </c:pt>
                <c:pt idx="3011">
                  <c:v>6260</c:v>
                </c:pt>
                <c:pt idx="3012">
                  <c:v>6730</c:v>
                </c:pt>
                <c:pt idx="3013">
                  <c:v>6450</c:v>
                </c:pt>
                <c:pt idx="3014">
                  <c:v>6480</c:v>
                </c:pt>
                <c:pt idx="3015">
                  <c:v>8330</c:v>
                </c:pt>
                <c:pt idx="3016">
                  <c:v>8480</c:v>
                </c:pt>
                <c:pt idx="3017">
                  <c:v>9620</c:v>
                </c:pt>
                <c:pt idx="3018">
                  <c:v>8740</c:v>
                </c:pt>
                <c:pt idx="3019">
                  <c:v>7870</c:v>
                </c:pt>
                <c:pt idx="3020">
                  <c:v>7470</c:v>
                </c:pt>
                <c:pt idx="3021">
                  <c:v>7230</c:v>
                </c:pt>
                <c:pt idx="3022">
                  <c:v>6450</c:v>
                </c:pt>
                <c:pt idx="3023">
                  <c:v>7180</c:v>
                </c:pt>
                <c:pt idx="3024">
                  <c:v>6700</c:v>
                </c:pt>
                <c:pt idx="3025">
                  <c:v>6800</c:v>
                </c:pt>
                <c:pt idx="3026">
                  <c:v>9070</c:v>
                </c:pt>
                <c:pt idx="3027">
                  <c:v>9240</c:v>
                </c:pt>
                <c:pt idx="3028">
                  <c:v>10510</c:v>
                </c:pt>
                <c:pt idx="3029">
                  <c:v>9580</c:v>
                </c:pt>
                <c:pt idx="3030">
                  <c:v>6870</c:v>
                </c:pt>
                <c:pt idx="3031">
                  <c:v>6570</c:v>
                </c:pt>
                <c:pt idx="3032">
                  <c:v>6680</c:v>
                </c:pt>
                <c:pt idx="3033">
                  <c:v>6430</c:v>
                </c:pt>
                <c:pt idx="3034">
                  <c:v>7120</c:v>
                </c:pt>
                <c:pt idx="3035">
                  <c:v>6930</c:v>
                </c:pt>
                <c:pt idx="3036">
                  <c:v>6640</c:v>
                </c:pt>
                <c:pt idx="3037">
                  <c:v>8130</c:v>
                </c:pt>
                <c:pt idx="3038">
                  <c:v>8160</c:v>
                </c:pt>
                <c:pt idx="3039">
                  <c:v>8920</c:v>
                </c:pt>
                <c:pt idx="3040">
                  <c:v>8150</c:v>
                </c:pt>
                <c:pt idx="3041">
                  <c:v>7680</c:v>
                </c:pt>
                <c:pt idx="3042">
                  <c:v>7980</c:v>
                </c:pt>
                <c:pt idx="3043">
                  <c:v>7740</c:v>
                </c:pt>
                <c:pt idx="3044">
                  <c:v>7080</c:v>
                </c:pt>
                <c:pt idx="3045">
                  <c:v>7670</c:v>
                </c:pt>
                <c:pt idx="3046">
                  <c:v>7780</c:v>
                </c:pt>
                <c:pt idx="3047">
                  <c:v>7270</c:v>
                </c:pt>
                <c:pt idx="3048">
                  <c:v>9070</c:v>
                </c:pt>
                <c:pt idx="3049">
                  <c:v>9070</c:v>
                </c:pt>
                <c:pt idx="3050">
                  <c:v>10010</c:v>
                </c:pt>
                <c:pt idx="3051">
                  <c:v>9350</c:v>
                </c:pt>
                <c:pt idx="3052">
                  <c:v>7540</c:v>
                </c:pt>
                <c:pt idx="3053">
                  <c:v>7420</c:v>
                </c:pt>
                <c:pt idx="3054">
                  <c:v>7540</c:v>
                </c:pt>
                <c:pt idx="3055">
                  <c:v>7510</c:v>
                </c:pt>
                <c:pt idx="3056">
                  <c:v>7340</c:v>
                </c:pt>
                <c:pt idx="3057">
                  <c:v>7420</c:v>
                </c:pt>
                <c:pt idx="3058">
                  <c:v>7480</c:v>
                </c:pt>
                <c:pt idx="3059">
                  <c:v>7320</c:v>
                </c:pt>
                <c:pt idx="3060">
                  <c:v>7430</c:v>
                </c:pt>
                <c:pt idx="3061">
                  <c:v>7690</c:v>
                </c:pt>
                <c:pt idx="3062">
                  <c:v>7510</c:v>
                </c:pt>
                <c:pt idx="3063">
                  <c:v>8330</c:v>
                </c:pt>
                <c:pt idx="3064">
                  <c:v>8460</c:v>
                </c:pt>
                <c:pt idx="3065">
                  <c:v>8390</c:v>
                </c:pt>
                <c:pt idx="3066">
                  <c:v>8440</c:v>
                </c:pt>
                <c:pt idx="3067">
                  <c:v>8420</c:v>
                </c:pt>
                <c:pt idx="3068">
                  <c:v>8500</c:v>
                </c:pt>
                <c:pt idx="3069">
                  <c:v>8490</c:v>
                </c:pt>
                <c:pt idx="3070">
                  <c:v>8490</c:v>
                </c:pt>
                <c:pt idx="3071">
                  <c:v>8430</c:v>
                </c:pt>
                <c:pt idx="3072">
                  <c:v>8440</c:v>
                </c:pt>
                <c:pt idx="3073">
                  <c:v>8490</c:v>
                </c:pt>
                <c:pt idx="3074">
                  <c:v>8160</c:v>
                </c:pt>
                <c:pt idx="3075">
                  <c:v>8240</c:v>
                </c:pt>
                <c:pt idx="3076">
                  <c:v>8110</c:v>
                </c:pt>
                <c:pt idx="3077">
                  <c:v>8230</c:v>
                </c:pt>
                <c:pt idx="3078">
                  <c:v>8290</c:v>
                </c:pt>
                <c:pt idx="3079">
                  <c:v>8400</c:v>
                </c:pt>
                <c:pt idx="3080">
                  <c:v>8000</c:v>
                </c:pt>
                <c:pt idx="3081">
                  <c:v>8320</c:v>
                </c:pt>
                <c:pt idx="3082">
                  <c:v>8410</c:v>
                </c:pt>
                <c:pt idx="3083">
                  <c:v>8220</c:v>
                </c:pt>
                <c:pt idx="3084">
                  <c:v>8260</c:v>
                </c:pt>
                <c:pt idx="3085">
                  <c:v>7500</c:v>
                </c:pt>
                <c:pt idx="3086">
                  <c:v>7410</c:v>
                </c:pt>
                <c:pt idx="3087">
                  <c:v>7370</c:v>
                </c:pt>
                <c:pt idx="3088">
                  <c:v>7450</c:v>
                </c:pt>
                <c:pt idx="3089">
                  <c:v>7430</c:v>
                </c:pt>
                <c:pt idx="3090">
                  <c:v>7580</c:v>
                </c:pt>
                <c:pt idx="3091">
                  <c:v>7660</c:v>
                </c:pt>
                <c:pt idx="3092">
                  <c:v>7750</c:v>
                </c:pt>
                <c:pt idx="3093">
                  <c:v>7530</c:v>
                </c:pt>
                <c:pt idx="3094">
                  <c:v>7360</c:v>
                </c:pt>
                <c:pt idx="3095">
                  <c:v>7480</c:v>
                </c:pt>
                <c:pt idx="3096">
                  <c:v>16670</c:v>
                </c:pt>
                <c:pt idx="3097">
                  <c:v>10350</c:v>
                </c:pt>
                <c:pt idx="3098">
                  <c:v>9390</c:v>
                </c:pt>
                <c:pt idx="3099">
                  <c:v>9400</c:v>
                </c:pt>
                <c:pt idx="3100">
                  <c:v>9360</c:v>
                </c:pt>
                <c:pt idx="3101">
                  <c:v>10500</c:v>
                </c:pt>
                <c:pt idx="3102">
                  <c:v>8840</c:v>
                </c:pt>
                <c:pt idx="3103">
                  <c:v>19420</c:v>
                </c:pt>
                <c:pt idx="3104">
                  <c:v>9010</c:v>
                </c:pt>
                <c:pt idx="3105">
                  <c:v>8070</c:v>
                </c:pt>
                <c:pt idx="3106">
                  <c:v>7840</c:v>
                </c:pt>
                <c:pt idx="3107">
                  <c:v>8160</c:v>
                </c:pt>
                <c:pt idx="3108">
                  <c:v>8720</c:v>
                </c:pt>
                <c:pt idx="3109">
                  <c:v>7080</c:v>
                </c:pt>
                <c:pt idx="3110">
                  <c:v>9960</c:v>
                </c:pt>
                <c:pt idx="3111">
                  <c:v>8830</c:v>
                </c:pt>
                <c:pt idx="3112">
                  <c:v>7840</c:v>
                </c:pt>
                <c:pt idx="3113">
                  <c:v>7850</c:v>
                </c:pt>
                <c:pt idx="3114">
                  <c:v>7480</c:v>
                </c:pt>
                <c:pt idx="3115">
                  <c:v>7790</c:v>
                </c:pt>
                <c:pt idx="3116">
                  <c:v>7920</c:v>
                </c:pt>
                <c:pt idx="3117">
                  <c:v>9570</c:v>
                </c:pt>
                <c:pt idx="3118">
                  <c:v>9750</c:v>
                </c:pt>
                <c:pt idx="3119">
                  <c:v>10900</c:v>
                </c:pt>
                <c:pt idx="3120">
                  <c:v>9980</c:v>
                </c:pt>
                <c:pt idx="3121">
                  <c:v>9400</c:v>
                </c:pt>
                <c:pt idx="3122">
                  <c:v>7940</c:v>
                </c:pt>
                <c:pt idx="3123">
                  <c:v>5900</c:v>
                </c:pt>
                <c:pt idx="3124">
                  <c:v>6360</c:v>
                </c:pt>
                <c:pt idx="3125">
                  <c:v>5880</c:v>
                </c:pt>
                <c:pt idx="3126">
                  <c:v>6350</c:v>
                </c:pt>
                <c:pt idx="3127">
                  <c:v>6410</c:v>
                </c:pt>
                <c:pt idx="3128">
                  <c:v>8370</c:v>
                </c:pt>
                <c:pt idx="3129">
                  <c:v>8850</c:v>
                </c:pt>
                <c:pt idx="3130">
                  <c:v>10150</c:v>
                </c:pt>
                <c:pt idx="3131">
                  <c:v>8890</c:v>
                </c:pt>
                <c:pt idx="3132">
                  <c:v>12550</c:v>
                </c:pt>
                <c:pt idx="3133">
                  <c:v>10210</c:v>
                </c:pt>
                <c:pt idx="3134">
                  <c:v>6910</c:v>
                </c:pt>
                <c:pt idx="3135">
                  <c:v>6820</c:v>
                </c:pt>
                <c:pt idx="3136">
                  <c:v>6640</c:v>
                </c:pt>
                <c:pt idx="3137">
                  <c:v>6890</c:v>
                </c:pt>
                <c:pt idx="3138">
                  <c:v>6950</c:v>
                </c:pt>
                <c:pt idx="3139">
                  <c:v>9460</c:v>
                </c:pt>
                <c:pt idx="3140">
                  <c:v>9730</c:v>
                </c:pt>
                <c:pt idx="3141">
                  <c:v>11160</c:v>
                </c:pt>
                <c:pt idx="3142">
                  <c:v>9760</c:v>
                </c:pt>
                <c:pt idx="3143">
                  <c:v>7110</c:v>
                </c:pt>
                <c:pt idx="3144">
                  <c:v>6830</c:v>
                </c:pt>
                <c:pt idx="3145">
                  <c:v>5750</c:v>
                </c:pt>
                <c:pt idx="3146">
                  <c:v>6600</c:v>
                </c:pt>
                <c:pt idx="3147">
                  <c:v>6480</c:v>
                </c:pt>
                <c:pt idx="3148">
                  <c:v>6340</c:v>
                </c:pt>
                <c:pt idx="3149">
                  <c:v>6850</c:v>
                </c:pt>
                <c:pt idx="3150">
                  <c:v>8290</c:v>
                </c:pt>
                <c:pt idx="3151">
                  <c:v>8430</c:v>
                </c:pt>
                <c:pt idx="3152">
                  <c:v>9600</c:v>
                </c:pt>
                <c:pt idx="3153">
                  <c:v>8520</c:v>
                </c:pt>
                <c:pt idx="3154">
                  <c:v>10640</c:v>
                </c:pt>
                <c:pt idx="3155">
                  <c:v>9980</c:v>
                </c:pt>
                <c:pt idx="3156">
                  <c:v>7450</c:v>
                </c:pt>
                <c:pt idx="3157">
                  <c:v>7850</c:v>
                </c:pt>
                <c:pt idx="3158">
                  <c:v>7880</c:v>
                </c:pt>
                <c:pt idx="3159">
                  <c:v>7590</c:v>
                </c:pt>
                <c:pt idx="3160">
                  <c:v>7750</c:v>
                </c:pt>
                <c:pt idx="3161">
                  <c:v>9660</c:v>
                </c:pt>
                <c:pt idx="3162">
                  <c:v>9960</c:v>
                </c:pt>
                <c:pt idx="3163">
                  <c:v>11050</c:v>
                </c:pt>
                <c:pt idx="3164">
                  <c:v>9800</c:v>
                </c:pt>
                <c:pt idx="3165">
                  <c:v>9270</c:v>
                </c:pt>
                <c:pt idx="3166">
                  <c:v>8030</c:v>
                </c:pt>
                <c:pt idx="3167">
                  <c:v>5820</c:v>
                </c:pt>
                <c:pt idx="3168">
                  <c:v>6040</c:v>
                </c:pt>
                <c:pt idx="3169">
                  <c:v>5970</c:v>
                </c:pt>
                <c:pt idx="3170">
                  <c:v>5720</c:v>
                </c:pt>
                <c:pt idx="3171">
                  <c:v>6110</c:v>
                </c:pt>
                <c:pt idx="3172">
                  <c:v>8190</c:v>
                </c:pt>
                <c:pt idx="3173">
                  <c:v>8570</c:v>
                </c:pt>
                <c:pt idx="3174">
                  <c:v>9750</c:v>
                </c:pt>
                <c:pt idx="3175">
                  <c:v>8640</c:v>
                </c:pt>
                <c:pt idx="3176">
                  <c:v>15850</c:v>
                </c:pt>
                <c:pt idx="3177">
                  <c:v>10010</c:v>
                </c:pt>
                <c:pt idx="3178">
                  <c:v>8780</c:v>
                </c:pt>
                <c:pt idx="3179">
                  <c:v>9770</c:v>
                </c:pt>
                <c:pt idx="3180">
                  <c:v>8830</c:v>
                </c:pt>
                <c:pt idx="3181">
                  <c:v>9780</c:v>
                </c:pt>
                <c:pt idx="3182">
                  <c:v>7990</c:v>
                </c:pt>
                <c:pt idx="3183">
                  <c:v>17510</c:v>
                </c:pt>
                <c:pt idx="3184">
                  <c:v>9520</c:v>
                </c:pt>
                <c:pt idx="3185">
                  <c:v>8850</c:v>
                </c:pt>
                <c:pt idx="3186">
                  <c:v>8520</c:v>
                </c:pt>
                <c:pt idx="3187">
                  <c:v>8340</c:v>
                </c:pt>
                <c:pt idx="3188">
                  <c:v>9470</c:v>
                </c:pt>
                <c:pt idx="3189">
                  <c:v>8130</c:v>
                </c:pt>
                <c:pt idx="3190">
                  <c:v>9710</c:v>
                </c:pt>
                <c:pt idx="3191">
                  <c:v>9380</c:v>
                </c:pt>
                <c:pt idx="3192">
                  <c:v>8180</c:v>
                </c:pt>
                <c:pt idx="3193">
                  <c:v>8260</c:v>
                </c:pt>
                <c:pt idx="3194">
                  <c:v>7620</c:v>
                </c:pt>
                <c:pt idx="3195">
                  <c:v>7880</c:v>
                </c:pt>
                <c:pt idx="3196">
                  <c:v>8290</c:v>
                </c:pt>
                <c:pt idx="3197">
                  <c:v>9870</c:v>
                </c:pt>
                <c:pt idx="3198">
                  <c:v>10060</c:v>
                </c:pt>
                <c:pt idx="3199">
                  <c:v>11250</c:v>
                </c:pt>
                <c:pt idx="3200">
                  <c:v>10170</c:v>
                </c:pt>
                <c:pt idx="3201">
                  <c:v>8110</c:v>
                </c:pt>
                <c:pt idx="3202">
                  <c:v>8020</c:v>
                </c:pt>
                <c:pt idx="3203">
                  <c:v>6120</c:v>
                </c:pt>
                <c:pt idx="3204">
                  <c:v>6590</c:v>
                </c:pt>
                <c:pt idx="3205">
                  <c:v>6030</c:v>
                </c:pt>
                <c:pt idx="3206">
                  <c:v>6550</c:v>
                </c:pt>
                <c:pt idx="3207">
                  <c:v>6690</c:v>
                </c:pt>
                <c:pt idx="3208">
                  <c:v>8690</c:v>
                </c:pt>
                <c:pt idx="3209">
                  <c:v>8970</c:v>
                </c:pt>
                <c:pt idx="3210">
                  <c:v>10470</c:v>
                </c:pt>
                <c:pt idx="3211">
                  <c:v>9250</c:v>
                </c:pt>
                <c:pt idx="3212">
                  <c:v>11380</c:v>
                </c:pt>
                <c:pt idx="3213">
                  <c:v>10480</c:v>
                </c:pt>
                <c:pt idx="3214">
                  <c:v>7050</c:v>
                </c:pt>
                <c:pt idx="3215">
                  <c:v>7260</c:v>
                </c:pt>
                <c:pt idx="3216">
                  <c:v>6790</c:v>
                </c:pt>
                <c:pt idx="3217">
                  <c:v>7280</c:v>
                </c:pt>
                <c:pt idx="3218">
                  <c:v>7080</c:v>
                </c:pt>
                <c:pt idx="3219">
                  <c:v>9700</c:v>
                </c:pt>
                <c:pt idx="3220">
                  <c:v>10130</c:v>
                </c:pt>
                <c:pt idx="3221">
                  <c:v>11640</c:v>
                </c:pt>
                <c:pt idx="3222">
                  <c:v>10490</c:v>
                </c:pt>
                <c:pt idx="3223">
                  <c:v>7180</c:v>
                </c:pt>
                <c:pt idx="3224">
                  <c:v>7030</c:v>
                </c:pt>
                <c:pt idx="3225">
                  <c:v>6280</c:v>
                </c:pt>
                <c:pt idx="3226">
                  <c:v>6870</c:v>
                </c:pt>
                <c:pt idx="3227">
                  <c:v>6760</c:v>
                </c:pt>
                <c:pt idx="3228">
                  <c:v>6550</c:v>
                </c:pt>
                <c:pt idx="3229">
                  <c:v>7070</c:v>
                </c:pt>
                <c:pt idx="3230">
                  <c:v>8520</c:v>
                </c:pt>
                <c:pt idx="3231">
                  <c:v>8530</c:v>
                </c:pt>
                <c:pt idx="3232">
                  <c:v>9930</c:v>
                </c:pt>
                <c:pt idx="3233">
                  <c:v>9000</c:v>
                </c:pt>
                <c:pt idx="3234">
                  <c:v>10760</c:v>
                </c:pt>
                <c:pt idx="3235">
                  <c:v>9560</c:v>
                </c:pt>
                <c:pt idx="3236">
                  <c:v>7680</c:v>
                </c:pt>
                <c:pt idx="3237">
                  <c:v>8110</c:v>
                </c:pt>
                <c:pt idx="3238">
                  <c:v>8180</c:v>
                </c:pt>
                <c:pt idx="3239">
                  <c:v>7580</c:v>
                </c:pt>
                <c:pt idx="3240">
                  <c:v>8040</c:v>
                </c:pt>
                <c:pt idx="3241">
                  <c:v>9810</c:v>
                </c:pt>
                <c:pt idx="3242">
                  <c:v>10150</c:v>
                </c:pt>
                <c:pt idx="3243">
                  <c:v>11290</c:v>
                </c:pt>
                <c:pt idx="3244">
                  <c:v>10280</c:v>
                </c:pt>
                <c:pt idx="3245">
                  <c:v>9040</c:v>
                </c:pt>
                <c:pt idx="3246">
                  <c:v>8200</c:v>
                </c:pt>
                <c:pt idx="3247">
                  <c:v>5900</c:v>
                </c:pt>
                <c:pt idx="3248">
                  <c:v>6370</c:v>
                </c:pt>
                <c:pt idx="3249">
                  <c:v>6530</c:v>
                </c:pt>
                <c:pt idx="3250">
                  <c:v>5850</c:v>
                </c:pt>
                <c:pt idx="3251">
                  <c:v>6270</c:v>
                </c:pt>
                <c:pt idx="3252">
                  <c:v>8520</c:v>
                </c:pt>
                <c:pt idx="3253">
                  <c:v>8900</c:v>
                </c:pt>
                <c:pt idx="3254">
                  <c:v>10060</c:v>
                </c:pt>
                <c:pt idx="3255">
                  <c:v>8900</c:v>
                </c:pt>
                <c:pt idx="3256">
                  <c:v>20530</c:v>
                </c:pt>
                <c:pt idx="3257">
                  <c:v>9790</c:v>
                </c:pt>
                <c:pt idx="3258">
                  <c:v>8000</c:v>
                </c:pt>
                <c:pt idx="3259">
                  <c:v>7880</c:v>
                </c:pt>
                <c:pt idx="3260">
                  <c:v>8160</c:v>
                </c:pt>
                <c:pt idx="3261">
                  <c:v>9090</c:v>
                </c:pt>
                <c:pt idx="3262">
                  <c:v>7870</c:v>
                </c:pt>
                <c:pt idx="3263">
                  <c:v>19520</c:v>
                </c:pt>
                <c:pt idx="3264">
                  <c:v>10400</c:v>
                </c:pt>
                <c:pt idx="3265">
                  <c:v>9730</c:v>
                </c:pt>
                <c:pt idx="3266">
                  <c:v>10470</c:v>
                </c:pt>
                <c:pt idx="3267">
                  <c:v>9750</c:v>
                </c:pt>
                <c:pt idx="3268">
                  <c:v>10760</c:v>
                </c:pt>
                <c:pt idx="3269">
                  <c:v>9030</c:v>
                </c:pt>
                <c:pt idx="3270">
                  <c:v>9520</c:v>
                </c:pt>
                <c:pt idx="3271">
                  <c:v>9450</c:v>
                </c:pt>
                <c:pt idx="3272">
                  <c:v>7950</c:v>
                </c:pt>
                <c:pt idx="3273">
                  <c:v>7830</c:v>
                </c:pt>
                <c:pt idx="3274">
                  <c:v>7410</c:v>
                </c:pt>
                <c:pt idx="3275">
                  <c:v>7640</c:v>
                </c:pt>
                <c:pt idx="3276">
                  <c:v>7940</c:v>
                </c:pt>
                <c:pt idx="3277">
                  <c:v>9630</c:v>
                </c:pt>
                <c:pt idx="3278">
                  <c:v>9890</c:v>
                </c:pt>
                <c:pt idx="3279">
                  <c:v>10990</c:v>
                </c:pt>
                <c:pt idx="3280">
                  <c:v>10040</c:v>
                </c:pt>
                <c:pt idx="3281">
                  <c:v>8450</c:v>
                </c:pt>
                <c:pt idx="3282">
                  <c:v>8910</c:v>
                </c:pt>
                <c:pt idx="3283">
                  <c:v>5740</c:v>
                </c:pt>
                <c:pt idx="3284">
                  <c:v>6100</c:v>
                </c:pt>
                <c:pt idx="3285">
                  <c:v>5770</c:v>
                </c:pt>
                <c:pt idx="3286">
                  <c:v>6030</c:v>
                </c:pt>
                <c:pt idx="3287">
                  <c:v>6410</c:v>
                </c:pt>
                <c:pt idx="3288">
                  <c:v>8500</c:v>
                </c:pt>
                <c:pt idx="3289">
                  <c:v>8900</c:v>
                </c:pt>
                <c:pt idx="3290">
                  <c:v>10220</c:v>
                </c:pt>
                <c:pt idx="3291">
                  <c:v>8990</c:v>
                </c:pt>
                <c:pt idx="3292">
                  <c:v>10510</c:v>
                </c:pt>
                <c:pt idx="3293">
                  <c:v>11850</c:v>
                </c:pt>
                <c:pt idx="3294">
                  <c:v>6790</c:v>
                </c:pt>
                <c:pt idx="3295">
                  <c:v>6910</c:v>
                </c:pt>
                <c:pt idx="3296">
                  <c:v>6480</c:v>
                </c:pt>
                <c:pt idx="3297">
                  <c:v>7050</c:v>
                </c:pt>
                <c:pt idx="3298">
                  <c:v>6440</c:v>
                </c:pt>
                <c:pt idx="3299">
                  <c:v>9560</c:v>
                </c:pt>
                <c:pt idx="3300">
                  <c:v>9950</c:v>
                </c:pt>
                <c:pt idx="3301">
                  <c:v>11350</c:v>
                </c:pt>
                <c:pt idx="3302">
                  <c:v>9870</c:v>
                </c:pt>
                <c:pt idx="3303">
                  <c:v>7070</c:v>
                </c:pt>
                <c:pt idx="3304">
                  <c:v>6900</c:v>
                </c:pt>
                <c:pt idx="3305">
                  <c:v>5880</c:v>
                </c:pt>
                <c:pt idx="3306">
                  <c:v>6660</c:v>
                </c:pt>
                <c:pt idx="3307">
                  <c:v>6490</c:v>
                </c:pt>
                <c:pt idx="3308">
                  <c:v>6280</c:v>
                </c:pt>
                <c:pt idx="3309">
                  <c:v>6720</c:v>
                </c:pt>
                <c:pt idx="3310">
                  <c:v>8310</c:v>
                </c:pt>
                <c:pt idx="3311">
                  <c:v>8360</c:v>
                </c:pt>
                <c:pt idx="3312">
                  <c:v>9460</c:v>
                </c:pt>
                <c:pt idx="3313">
                  <c:v>8820</c:v>
                </c:pt>
                <c:pt idx="3314">
                  <c:v>10230</c:v>
                </c:pt>
                <c:pt idx="3315">
                  <c:v>10310</c:v>
                </c:pt>
                <c:pt idx="3316">
                  <c:v>7570</c:v>
                </c:pt>
                <c:pt idx="3317">
                  <c:v>7850</c:v>
                </c:pt>
                <c:pt idx="3318">
                  <c:v>7740</c:v>
                </c:pt>
                <c:pt idx="3319">
                  <c:v>7570</c:v>
                </c:pt>
                <c:pt idx="3320">
                  <c:v>7830</c:v>
                </c:pt>
                <c:pt idx="3321">
                  <c:v>9490</c:v>
                </c:pt>
                <c:pt idx="3322">
                  <c:v>9980</c:v>
                </c:pt>
                <c:pt idx="3323">
                  <c:v>11010</c:v>
                </c:pt>
                <c:pt idx="3324">
                  <c:v>9990</c:v>
                </c:pt>
                <c:pt idx="3325">
                  <c:v>8710</c:v>
                </c:pt>
                <c:pt idx="3326">
                  <c:v>9320</c:v>
                </c:pt>
                <c:pt idx="3327">
                  <c:v>5790</c:v>
                </c:pt>
                <c:pt idx="3328">
                  <c:v>6070</c:v>
                </c:pt>
                <c:pt idx="3329">
                  <c:v>6110</c:v>
                </c:pt>
                <c:pt idx="3330">
                  <c:v>5590</c:v>
                </c:pt>
                <c:pt idx="3331">
                  <c:v>6120</c:v>
                </c:pt>
                <c:pt idx="3332">
                  <c:v>8320</c:v>
                </c:pt>
                <c:pt idx="3333">
                  <c:v>8640</c:v>
                </c:pt>
                <c:pt idx="3334">
                  <c:v>9920</c:v>
                </c:pt>
                <c:pt idx="3335">
                  <c:v>8630</c:v>
                </c:pt>
                <c:pt idx="3336">
                  <c:v>10990</c:v>
                </c:pt>
                <c:pt idx="3337">
                  <c:v>10070</c:v>
                </c:pt>
                <c:pt idx="3338">
                  <c:v>9010</c:v>
                </c:pt>
                <c:pt idx="3339">
                  <c:v>9060</c:v>
                </c:pt>
                <c:pt idx="3340">
                  <c:v>8340</c:v>
                </c:pt>
                <c:pt idx="3341">
                  <c:v>8800</c:v>
                </c:pt>
                <c:pt idx="3342">
                  <c:v>9030</c:v>
                </c:pt>
                <c:pt idx="3343">
                  <c:v>10750</c:v>
                </c:pt>
                <c:pt idx="3344">
                  <c:v>10930</c:v>
                </c:pt>
                <c:pt idx="3345">
                  <c:v>12060</c:v>
                </c:pt>
                <c:pt idx="3346">
                  <c:v>10950</c:v>
                </c:pt>
                <c:pt idx="3347">
                  <c:v>11640</c:v>
                </c:pt>
                <c:pt idx="3348">
                  <c:v>10430</c:v>
                </c:pt>
                <c:pt idx="3349">
                  <c:v>9640</c:v>
                </c:pt>
                <c:pt idx="3350">
                  <c:v>9640</c:v>
                </c:pt>
                <c:pt idx="3351">
                  <c:v>8940</c:v>
                </c:pt>
                <c:pt idx="3352">
                  <c:v>9240</c:v>
                </c:pt>
                <c:pt idx="3353">
                  <c:v>9750</c:v>
                </c:pt>
                <c:pt idx="3354">
                  <c:v>11280</c:v>
                </c:pt>
                <c:pt idx="3355">
                  <c:v>11590</c:v>
                </c:pt>
                <c:pt idx="3356">
                  <c:v>12800</c:v>
                </c:pt>
                <c:pt idx="3357">
                  <c:v>11810</c:v>
                </c:pt>
                <c:pt idx="3358">
                  <c:v>10520</c:v>
                </c:pt>
                <c:pt idx="3359">
                  <c:v>10260</c:v>
                </c:pt>
                <c:pt idx="3360">
                  <c:v>8510</c:v>
                </c:pt>
                <c:pt idx="3361">
                  <c:v>8560</c:v>
                </c:pt>
                <c:pt idx="3362">
                  <c:v>8000</c:v>
                </c:pt>
                <c:pt idx="3363">
                  <c:v>8160</c:v>
                </c:pt>
                <c:pt idx="3364">
                  <c:v>8490</c:v>
                </c:pt>
                <c:pt idx="3365">
                  <c:v>10240</c:v>
                </c:pt>
                <c:pt idx="3366">
                  <c:v>10490</c:v>
                </c:pt>
                <c:pt idx="3367">
                  <c:v>11640</c:v>
                </c:pt>
                <c:pt idx="3368">
                  <c:v>10610</c:v>
                </c:pt>
                <c:pt idx="3369">
                  <c:v>6740</c:v>
                </c:pt>
                <c:pt idx="3370">
                  <c:v>6730</c:v>
                </c:pt>
                <c:pt idx="3371">
                  <c:v>6740</c:v>
                </c:pt>
                <c:pt idx="3372">
                  <c:v>6820</c:v>
                </c:pt>
                <c:pt idx="3373">
                  <c:v>6440</c:v>
                </c:pt>
                <c:pt idx="3374">
                  <c:v>6470</c:v>
                </c:pt>
                <c:pt idx="3375">
                  <c:v>6930</c:v>
                </c:pt>
                <c:pt idx="3376">
                  <c:v>8010</c:v>
                </c:pt>
                <c:pt idx="3377">
                  <c:v>8070</c:v>
                </c:pt>
                <c:pt idx="3378">
                  <c:v>8900</c:v>
                </c:pt>
                <c:pt idx="3379">
                  <c:v>8290</c:v>
                </c:pt>
                <c:pt idx="3380">
                  <c:v>7350</c:v>
                </c:pt>
                <c:pt idx="3381">
                  <c:v>7240</c:v>
                </c:pt>
                <c:pt idx="3382">
                  <c:v>7100</c:v>
                </c:pt>
                <c:pt idx="3383">
                  <c:v>7130</c:v>
                </c:pt>
                <c:pt idx="3384">
                  <c:v>6620</c:v>
                </c:pt>
                <c:pt idx="3385">
                  <c:v>6790</c:v>
                </c:pt>
                <c:pt idx="3386">
                  <c:v>7180</c:v>
                </c:pt>
                <c:pt idx="3387">
                  <c:v>8610</c:v>
                </c:pt>
                <c:pt idx="3388">
                  <c:v>8690</c:v>
                </c:pt>
                <c:pt idx="3389">
                  <c:v>9600</c:v>
                </c:pt>
                <c:pt idx="3390">
                  <c:v>8840</c:v>
                </c:pt>
                <c:pt idx="3391">
                  <c:v>6590</c:v>
                </c:pt>
                <c:pt idx="3392">
                  <c:v>6470</c:v>
                </c:pt>
                <c:pt idx="3393">
                  <c:v>6580</c:v>
                </c:pt>
                <c:pt idx="3394">
                  <c:v>6870</c:v>
                </c:pt>
                <c:pt idx="3395">
                  <c:v>6740</c:v>
                </c:pt>
                <c:pt idx="3396">
                  <c:v>6560</c:v>
                </c:pt>
                <c:pt idx="3397">
                  <c:v>6960</c:v>
                </c:pt>
                <c:pt idx="3398">
                  <c:v>7560</c:v>
                </c:pt>
                <c:pt idx="3399">
                  <c:v>7620</c:v>
                </c:pt>
                <c:pt idx="3400">
                  <c:v>8300</c:v>
                </c:pt>
                <c:pt idx="3401">
                  <c:v>7720</c:v>
                </c:pt>
                <c:pt idx="3402">
                  <c:v>7530</c:v>
                </c:pt>
                <c:pt idx="3403">
                  <c:v>7220</c:v>
                </c:pt>
                <c:pt idx="3404">
                  <c:v>7350</c:v>
                </c:pt>
                <c:pt idx="3405">
                  <c:v>7350</c:v>
                </c:pt>
                <c:pt idx="3406">
                  <c:v>7410</c:v>
                </c:pt>
                <c:pt idx="3407">
                  <c:v>6970</c:v>
                </c:pt>
                <c:pt idx="3408">
                  <c:v>7470</c:v>
                </c:pt>
                <c:pt idx="3409">
                  <c:v>8350</c:v>
                </c:pt>
                <c:pt idx="3410">
                  <c:v>8380</c:v>
                </c:pt>
                <c:pt idx="3411">
                  <c:v>9180</c:v>
                </c:pt>
                <c:pt idx="3412">
                  <c:v>8660</c:v>
                </c:pt>
                <c:pt idx="3413">
                  <c:v>6750</c:v>
                </c:pt>
                <c:pt idx="3414">
                  <c:v>6730</c:v>
                </c:pt>
                <c:pt idx="3415">
                  <c:v>6580</c:v>
                </c:pt>
                <c:pt idx="3416">
                  <c:v>6650</c:v>
                </c:pt>
                <c:pt idx="3417">
                  <c:v>6660</c:v>
                </c:pt>
                <c:pt idx="3418">
                  <c:v>6370</c:v>
                </c:pt>
                <c:pt idx="3419">
                  <c:v>6340</c:v>
                </c:pt>
                <c:pt idx="3420">
                  <c:v>7900</c:v>
                </c:pt>
                <c:pt idx="3421">
                  <c:v>7990</c:v>
                </c:pt>
                <c:pt idx="3422">
                  <c:v>8880</c:v>
                </c:pt>
                <c:pt idx="3423">
                  <c:v>8190</c:v>
                </c:pt>
                <c:pt idx="3424">
                  <c:v>7390</c:v>
                </c:pt>
                <c:pt idx="3425">
                  <c:v>7470</c:v>
                </c:pt>
                <c:pt idx="3426">
                  <c:v>7300</c:v>
                </c:pt>
                <c:pt idx="3427">
                  <c:v>7490</c:v>
                </c:pt>
                <c:pt idx="3428">
                  <c:v>7220</c:v>
                </c:pt>
                <c:pt idx="3429">
                  <c:v>7400</c:v>
                </c:pt>
                <c:pt idx="3430">
                  <c:v>7370</c:v>
                </c:pt>
                <c:pt idx="3431">
                  <c:v>7360</c:v>
                </c:pt>
                <c:pt idx="3432">
                  <c:v>7500</c:v>
                </c:pt>
                <c:pt idx="3433">
                  <c:v>7400</c:v>
                </c:pt>
                <c:pt idx="3434">
                  <c:v>7420</c:v>
                </c:pt>
                <c:pt idx="3435">
                  <c:v>8090</c:v>
                </c:pt>
                <c:pt idx="3436">
                  <c:v>8250</c:v>
                </c:pt>
                <c:pt idx="3437">
                  <c:v>8060</c:v>
                </c:pt>
                <c:pt idx="3438">
                  <c:v>8190</c:v>
                </c:pt>
                <c:pt idx="3439">
                  <c:v>8180</c:v>
                </c:pt>
                <c:pt idx="3440">
                  <c:v>8250</c:v>
                </c:pt>
                <c:pt idx="3441">
                  <c:v>8200</c:v>
                </c:pt>
                <c:pt idx="3442">
                  <c:v>8240</c:v>
                </c:pt>
                <c:pt idx="3443">
                  <c:v>8320</c:v>
                </c:pt>
                <c:pt idx="3444">
                  <c:v>8170</c:v>
                </c:pt>
                <c:pt idx="3445">
                  <c:v>8310</c:v>
                </c:pt>
                <c:pt idx="3446">
                  <c:v>8140</c:v>
                </c:pt>
                <c:pt idx="3447">
                  <c:v>8230</c:v>
                </c:pt>
                <c:pt idx="3448">
                  <c:v>8170</c:v>
                </c:pt>
                <c:pt idx="3449">
                  <c:v>8080</c:v>
                </c:pt>
                <c:pt idx="3450">
                  <c:v>8130</c:v>
                </c:pt>
                <c:pt idx="3451">
                  <c:v>8210</c:v>
                </c:pt>
                <c:pt idx="3452">
                  <c:v>8160</c:v>
                </c:pt>
                <c:pt idx="3453">
                  <c:v>8160</c:v>
                </c:pt>
                <c:pt idx="3454">
                  <c:v>8240</c:v>
                </c:pt>
                <c:pt idx="3455">
                  <c:v>8180</c:v>
                </c:pt>
                <c:pt idx="3456">
                  <c:v>8200</c:v>
                </c:pt>
                <c:pt idx="3457">
                  <c:v>7560</c:v>
                </c:pt>
                <c:pt idx="3458">
                  <c:v>7510</c:v>
                </c:pt>
                <c:pt idx="3459">
                  <c:v>7610</c:v>
                </c:pt>
                <c:pt idx="3460">
                  <c:v>7680</c:v>
                </c:pt>
                <c:pt idx="3461">
                  <c:v>7610</c:v>
                </c:pt>
                <c:pt idx="3462">
                  <c:v>7600</c:v>
                </c:pt>
                <c:pt idx="3463">
                  <c:v>7610</c:v>
                </c:pt>
                <c:pt idx="3464">
                  <c:v>7560</c:v>
                </c:pt>
                <c:pt idx="3465">
                  <c:v>7560</c:v>
                </c:pt>
                <c:pt idx="3466">
                  <c:v>7650</c:v>
                </c:pt>
                <c:pt idx="3467">
                  <c:v>7900</c:v>
                </c:pt>
                <c:pt idx="3468">
                  <c:v>11420</c:v>
                </c:pt>
                <c:pt idx="3469">
                  <c:v>10350</c:v>
                </c:pt>
                <c:pt idx="3470">
                  <c:v>8180</c:v>
                </c:pt>
                <c:pt idx="3471">
                  <c:v>8790</c:v>
                </c:pt>
                <c:pt idx="3472">
                  <c:v>8270</c:v>
                </c:pt>
                <c:pt idx="3473">
                  <c:v>8790</c:v>
                </c:pt>
                <c:pt idx="3474">
                  <c:v>8970</c:v>
                </c:pt>
                <c:pt idx="3475">
                  <c:v>10940</c:v>
                </c:pt>
                <c:pt idx="3476">
                  <c:v>11190</c:v>
                </c:pt>
                <c:pt idx="3477">
                  <c:v>12630</c:v>
                </c:pt>
                <c:pt idx="3478">
                  <c:v>11370</c:v>
                </c:pt>
                <c:pt idx="3479">
                  <c:v>11820</c:v>
                </c:pt>
                <c:pt idx="3480">
                  <c:v>11160</c:v>
                </c:pt>
                <c:pt idx="3481">
                  <c:v>9000</c:v>
                </c:pt>
                <c:pt idx="3482">
                  <c:v>9620</c:v>
                </c:pt>
                <c:pt idx="3483">
                  <c:v>8900</c:v>
                </c:pt>
                <c:pt idx="3484">
                  <c:v>9430</c:v>
                </c:pt>
                <c:pt idx="3485">
                  <c:v>9730</c:v>
                </c:pt>
                <c:pt idx="3486">
                  <c:v>11800</c:v>
                </c:pt>
                <c:pt idx="3487">
                  <c:v>12110</c:v>
                </c:pt>
                <c:pt idx="3488">
                  <c:v>13450</c:v>
                </c:pt>
                <c:pt idx="3489">
                  <c:v>12330</c:v>
                </c:pt>
                <c:pt idx="3490">
                  <c:v>10330</c:v>
                </c:pt>
                <c:pt idx="3491">
                  <c:v>10860</c:v>
                </c:pt>
                <c:pt idx="3492">
                  <c:v>7570</c:v>
                </c:pt>
                <c:pt idx="3493">
                  <c:v>8010</c:v>
                </c:pt>
                <c:pt idx="3494">
                  <c:v>7660</c:v>
                </c:pt>
                <c:pt idx="3495">
                  <c:v>7740</c:v>
                </c:pt>
                <c:pt idx="3496">
                  <c:v>8200</c:v>
                </c:pt>
                <c:pt idx="3497">
                  <c:v>10330</c:v>
                </c:pt>
                <c:pt idx="3498">
                  <c:v>10710</c:v>
                </c:pt>
                <c:pt idx="3499">
                  <c:v>12070</c:v>
                </c:pt>
                <c:pt idx="3500">
                  <c:v>10860</c:v>
                </c:pt>
                <c:pt idx="3501">
                  <c:v>7090</c:v>
                </c:pt>
                <c:pt idx="3502">
                  <c:v>6840</c:v>
                </c:pt>
                <c:pt idx="3503">
                  <c:v>6990</c:v>
                </c:pt>
                <c:pt idx="3504">
                  <c:v>6970</c:v>
                </c:pt>
                <c:pt idx="3505">
                  <c:v>6550</c:v>
                </c:pt>
                <c:pt idx="3506">
                  <c:v>6640</c:v>
                </c:pt>
                <c:pt idx="3507">
                  <c:v>7240</c:v>
                </c:pt>
                <c:pt idx="3508">
                  <c:v>8270</c:v>
                </c:pt>
                <c:pt idx="3509">
                  <c:v>8290</c:v>
                </c:pt>
                <c:pt idx="3510">
                  <c:v>9090</c:v>
                </c:pt>
                <c:pt idx="3511">
                  <c:v>8480</c:v>
                </c:pt>
                <c:pt idx="3512">
                  <c:v>6900</c:v>
                </c:pt>
                <c:pt idx="3513">
                  <c:v>6810</c:v>
                </c:pt>
                <c:pt idx="3514">
                  <c:v>6540</c:v>
                </c:pt>
                <c:pt idx="3515">
                  <c:v>5820</c:v>
                </c:pt>
                <c:pt idx="3516">
                  <c:v>6150</c:v>
                </c:pt>
                <c:pt idx="3517">
                  <c:v>6330</c:v>
                </c:pt>
                <c:pt idx="3518">
                  <c:v>6920</c:v>
                </c:pt>
                <c:pt idx="3519">
                  <c:v>8490</c:v>
                </c:pt>
                <c:pt idx="3520">
                  <c:v>8610</c:v>
                </c:pt>
                <c:pt idx="3521">
                  <c:v>9820</c:v>
                </c:pt>
                <c:pt idx="3522">
                  <c:v>8880</c:v>
                </c:pt>
                <c:pt idx="3523">
                  <c:v>6000</c:v>
                </c:pt>
                <c:pt idx="3524">
                  <c:v>5940</c:v>
                </c:pt>
                <c:pt idx="3525">
                  <c:v>5910</c:v>
                </c:pt>
                <c:pt idx="3526">
                  <c:v>5710</c:v>
                </c:pt>
                <c:pt idx="3527">
                  <c:v>6360</c:v>
                </c:pt>
                <c:pt idx="3528">
                  <c:v>6180</c:v>
                </c:pt>
                <c:pt idx="3529">
                  <c:v>6490</c:v>
                </c:pt>
                <c:pt idx="3530">
                  <c:v>7370</c:v>
                </c:pt>
                <c:pt idx="3531">
                  <c:v>7300</c:v>
                </c:pt>
                <c:pt idx="3532">
                  <c:v>8070</c:v>
                </c:pt>
                <c:pt idx="3533">
                  <c:v>7510</c:v>
                </c:pt>
                <c:pt idx="3534">
                  <c:v>7130</c:v>
                </c:pt>
                <c:pt idx="3535">
                  <c:v>6920</c:v>
                </c:pt>
                <c:pt idx="3536">
                  <c:v>7110</c:v>
                </c:pt>
                <c:pt idx="3537">
                  <c:v>6340</c:v>
                </c:pt>
                <c:pt idx="3538">
                  <c:v>7010</c:v>
                </c:pt>
                <c:pt idx="3539">
                  <c:v>6560</c:v>
                </c:pt>
                <c:pt idx="3540">
                  <c:v>7030</c:v>
                </c:pt>
                <c:pt idx="3541">
                  <c:v>8350</c:v>
                </c:pt>
                <c:pt idx="3542">
                  <c:v>8390</c:v>
                </c:pt>
                <c:pt idx="3543">
                  <c:v>9210</c:v>
                </c:pt>
                <c:pt idx="3544">
                  <c:v>8540</c:v>
                </c:pt>
                <c:pt idx="3545">
                  <c:v>6350</c:v>
                </c:pt>
                <c:pt idx="3546">
                  <c:v>6080</c:v>
                </c:pt>
                <c:pt idx="3547">
                  <c:v>5850</c:v>
                </c:pt>
                <c:pt idx="3548">
                  <c:v>5540</c:v>
                </c:pt>
                <c:pt idx="3549">
                  <c:v>6140</c:v>
                </c:pt>
                <c:pt idx="3550">
                  <c:v>5770</c:v>
                </c:pt>
                <c:pt idx="3551">
                  <c:v>5800</c:v>
                </c:pt>
                <c:pt idx="3552">
                  <c:v>7730</c:v>
                </c:pt>
                <c:pt idx="3553">
                  <c:v>7830</c:v>
                </c:pt>
                <c:pt idx="3554">
                  <c:v>8850</c:v>
                </c:pt>
                <c:pt idx="3555">
                  <c:v>8120</c:v>
                </c:pt>
                <c:pt idx="3556">
                  <c:v>7120</c:v>
                </c:pt>
                <c:pt idx="3557">
                  <c:v>7150</c:v>
                </c:pt>
                <c:pt idx="3558">
                  <c:v>7180</c:v>
                </c:pt>
                <c:pt idx="3559">
                  <c:v>7150</c:v>
                </c:pt>
                <c:pt idx="3560">
                  <c:v>7050</c:v>
                </c:pt>
                <c:pt idx="3561">
                  <c:v>7130</c:v>
                </c:pt>
                <c:pt idx="3562">
                  <c:v>7000</c:v>
                </c:pt>
                <c:pt idx="3563">
                  <c:v>7230</c:v>
                </c:pt>
                <c:pt idx="3564">
                  <c:v>7150</c:v>
                </c:pt>
                <c:pt idx="3565">
                  <c:v>7230</c:v>
                </c:pt>
                <c:pt idx="3566">
                  <c:v>7190</c:v>
                </c:pt>
                <c:pt idx="3567">
                  <c:v>8140</c:v>
                </c:pt>
                <c:pt idx="3568">
                  <c:v>8090</c:v>
                </c:pt>
                <c:pt idx="3569">
                  <c:v>8010</c:v>
                </c:pt>
                <c:pt idx="3570">
                  <c:v>8000</c:v>
                </c:pt>
                <c:pt idx="3571">
                  <c:v>8130</c:v>
                </c:pt>
                <c:pt idx="3572">
                  <c:v>8030</c:v>
                </c:pt>
                <c:pt idx="3573">
                  <c:v>7950</c:v>
                </c:pt>
                <c:pt idx="3574">
                  <c:v>7970</c:v>
                </c:pt>
                <c:pt idx="3575">
                  <c:v>8110</c:v>
                </c:pt>
                <c:pt idx="3576">
                  <c:v>8160</c:v>
                </c:pt>
                <c:pt idx="3577">
                  <c:v>8120</c:v>
                </c:pt>
                <c:pt idx="3578">
                  <c:v>8020</c:v>
                </c:pt>
                <c:pt idx="3579">
                  <c:v>8020</c:v>
                </c:pt>
                <c:pt idx="3580">
                  <c:v>8020</c:v>
                </c:pt>
                <c:pt idx="3581">
                  <c:v>7970</c:v>
                </c:pt>
                <c:pt idx="3582">
                  <c:v>8130</c:v>
                </c:pt>
                <c:pt idx="3583">
                  <c:v>7930</c:v>
                </c:pt>
                <c:pt idx="3584">
                  <c:v>8010</c:v>
                </c:pt>
                <c:pt idx="3585">
                  <c:v>8110</c:v>
                </c:pt>
                <c:pt idx="3586">
                  <c:v>8150</c:v>
                </c:pt>
                <c:pt idx="3587">
                  <c:v>8220</c:v>
                </c:pt>
                <c:pt idx="3588">
                  <c:v>8230</c:v>
                </c:pt>
                <c:pt idx="3589">
                  <c:v>7430</c:v>
                </c:pt>
                <c:pt idx="3590">
                  <c:v>7350</c:v>
                </c:pt>
                <c:pt idx="3591">
                  <c:v>7170</c:v>
                </c:pt>
                <c:pt idx="3592">
                  <c:v>7440</c:v>
                </c:pt>
                <c:pt idx="3593">
                  <c:v>7280</c:v>
                </c:pt>
                <c:pt idx="3594">
                  <c:v>7330</c:v>
                </c:pt>
                <c:pt idx="3595">
                  <c:v>7420</c:v>
                </c:pt>
                <c:pt idx="3596">
                  <c:v>7280</c:v>
                </c:pt>
                <c:pt idx="3597">
                  <c:v>7260</c:v>
                </c:pt>
                <c:pt idx="3598">
                  <c:v>7350</c:v>
                </c:pt>
                <c:pt idx="3599">
                  <c:v>7300</c:v>
                </c:pt>
                <c:pt idx="3600">
                  <c:v>15490</c:v>
                </c:pt>
                <c:pt idx="3601">
                  <c:v>13720</c:v>
                </c:pt>
                <c:pt idx="3602">
                  <c:v>10710</c:v>
                </c:pt>
                <c:pt idx="3603">
                  <c:v>10320</c:v>
                </c:pt>
                <c:pt idx="3604">
                  <c:v>10060</c:v>
                </c:pt>
                <c:pt idx="3605">
                  <c:v>10770</c:v>
                </c:pt>
                <c:pt idx="3606">
                  <c:v>10140</c:v>
                </c:pt>
                <c:pt idx="3607">
                  <c:v>12920</c:v>
                </c:pt>
                <c:pt idx="3608">
                  <c:v>13400</c:v>
                </c:pt>
                <c:pt idx="3609">
                  <c:v>14870</c:v>
                </c:pt>
                <c:pt idx="3610">
                  <c:v>13530</c:v>
                </c:pt>
                <c:pt idx="3611">
                  <c:v>15320</c:v>
                </c:pt>
                <c:pt idx="3612">
                  <c:v>13850</c:v>
                </c:pt>
                <c:pt idx="3613">
                  <c:v>11330</c:v>
                </c:pt>
                <c:pt idx="3614">
                  <c:v>11670</c:v>
                </c:pt>
                <c:pt idx="3615">
                  <c:v>11290</c:v>
                </c:pt>
                <c:pt idx="3616">
                  <c:v>11720</c:v>
                </c:pt>
                <c:pt idx="3617">
                  <c:v>11670</c:v>
                </c:pt>
                <c:pt idx="3618">
                  <c:v>14120</c:v>
                </c:pt>
                <c:pt idx="3619">
                  <c:v>14690</c:v>
                </c:pt>
                <c:pt idx="3620">
                  <c:v>16140</c:v>
                </c:pt>
                <c:pt idx="3621">
                  <c:v>14680</c:v>
                </c:pt>
                <c:pt idx="3622">
                  <c:v>14060</c:v>
                </c:pt>
                <c:pt idx="3623">
                  <c:v>14550</c:v>
                </c:pt>
                <c:pt idx="3624">
                  <c:v>9410</c:v>
                </c:pt>
                <c:pt idx="3625">
                  <c:v>9550</c:v>
                </c:pt>
                <c:pt idx="3626">
                  <c:v>9300</c:v>
                </c:pt>
                <c:pt idx="3627">
                  <c:v>9780</c:v>
                </c:pt>
                <c:pt idx="3628">
                  <c:v>9920</c:v>
                </c:pt>
                <c:pt idx="3629">
                  <c:v>12230</c:v>
                </c:pt>
                <c:pt idx="3630">
                  <c:v>12970</c:v>
                </c:pt>
                <c:pt idx="3631">
                  <c:v>14230</c:v>
                </c:pt>
                <c:pt idx="3632">
                  <c:v>12850</c:v>
                </c:pt>
                <c:pt idx="3633">
                  <c:v>8790</c:v>
                </c:pt>
                <c:pt idx="3634">
                  <c:v>8840</c:v>
                </c:pt>
                <c:pt idx="3635">
                  <c:v>8690</c:v>
                </c:pt>
                <c:pt idx="3636">
                  <c:v>8720</c:v>
                </c:pt>
                <c:pt idx="3637">
                  <c:v>8210</c:v>
                </c:pt>
                <c:pt idx="3638">
                  <c:v>8370</c:v>
                </c:pt>
                <c:pt idx="3639">
                  <c:v>8900</c:v>
                </c:pt>
                <c:pt idx="3640">
                  <c:v>10080</c:v>
                </c:pt>
                <c:pt idx="3641">
                  <c:v>10270</c:v>
                </c:pt>
                <c:pt idx="3642">
                  <c:v>11310</c:v>
                </c:pt>
                <c:pt idx="3643">
                  <c:v>10440</c:v>
                </c:pt>
                <c:pt idx="3644">
                  <c:v>7890</c:v>
                </c:pt>
                <c:pt idx="3645">
                  <c:v>7720</c:v>
                </c:pt>
                <c:pt idx="3646">
                  <c:v>7420</c:v>
                </c:pt>
                <c:pt idx="3647">
                  <c:v>6710</c:v>
                </c:pt>
                <c:pt idx="3648">
                  <c:v>6820</c:v>
                </c:pt>
                <c:pt idx="3649">
                  <c:v>6890</c:v>
                </c:pt>
                <c:pt idx="3650">
                  <c:v>7450</c:v>
                </c:pt>
                <c:pt idx="3651">
                  <c:v>9180</c:v>
                </c:pt>
                <c:pt idx="3652">
                  <c:v>9330</c:v>
                </c:pt>
                <c:pt idx="3653">
                  <c:v>10590</c:v>
                </c:pt>
                <c:pt idx="3654">
                  <c:v>9540</c:v>
                </c:pt>
                <c:pt idx="3655">
                  <c:v>7540</c:v>
                </c:pt>
                <c:pt idx="3656">
                  <c:v>7350</c:v>
                </c:pt>
                <c:pt idx="3657">
                  <c:v>7370</c:v>
                </c:pt>
                <c:pt idx="3658">
                  <c:v>6980</c:v>
                </c:pt>
                <c:pt idx="3659">
                  <c:v>7680</c:v>
                </c:pt>
                <c:pt idx="3660">
                  <c:v>7200</c:v>
                </c:pt>
                <c:pt idx="3661">
                  <c:v>7840</c:v>
                </c:pt>
                <c:pt idx="3662">
                  <c:v>9070</c:v>
                </c:pt>
                <c:pt idx="3663">
                  <c:v>8930</c:v>
                </c:pt>
                <c:pt idx="3664">
                  <c:v>9890</c:v>
                </c:pt>
                <c:pt idx="3665">
                  <c:v>9350</c:v>
                </c:pt>
                <c:pt idx="3666">
                  <c:v>9000</c:v>
                </c:pt>
                <c:pt idx="3667">
                  <c:v>8970</c:v>
                </c:pt>
                <c:pt idx="3668">
                  <c:v>8650</c:v>
                </c:pt>
                <c:pt idx="3669">
                  <c:v>7830</c:v>
                </c:pt>
                <c:pt idx="3670">
                  <c:v>8560</c:v>
                </c:pt>
                <c:pt idx="3671">
                  <c:v>7990</c:v>
                </c:pt>
                <c:pt idx="3672">
                  <c:v>8690</c:v>
                </c:pt>
                <c:pt idx="3673">
                  <c:v>10090</c:v>
                </c:pt>
                <c:pt idx="3674">
                  <c:v>10190</c:v>
                </c:pt>
                <c:pt idx="3675">
                  <c:v>11140</c:v>
                </c:pt>
                <c:pt idx="3676">
                  <c:v>10390</c:v>
                </c:pt>
                <c:pt idx="3677">
                  <c:v>7720</c:v>
                </c:pt>
                <c:pt idx="3678">
                  <c:v>7470</c:v>
                </c:pt>
                <c:pt idx="3679">
                  <c:v>6950</c:v>
                </c:pt>
                <c:pt idx="3680">
                  <c:v>6300</c:v>
                </c:pt>
                <c:pt idx="3681">
                  <c:v>6950</c:v>
                </c:pt>
                <c:pt idx="3682">
                  <c:v>6480</c:v>
                </c:pt>
                <c:pt idx="3683">
                  <c:v>6620</c:v>
                </c:pt>
                <c:pt idx="3684">
                  <c:v>8960</c:v>
                </c:pt>
                <c:pt idx="3685">
                  <c:v>9100</c:v>
                </c:pt>
                <c:pt idx="3686">
                  <c:v>10260</c:v>
                </c:pt>
                <c:pt idx="3687">
                  <c:v>9350</c:v>
                </c:pt>
                <c:pt idx="3688">
                  <c:v>7890</c:v>
                </c:pt>
                <c:pt idx="3689">
                  <c:v>7940</c:v>
                </c:pt>
                <c:pt idx="3690">
                  <c:v>8000</c:v>
                </c:pt>
                <c:pt idx="3691">
                  <c:v>7880</c:v>
                </c:pt>
                <c:pt idx="3692">
                  <c:v>7650</c:v>
                </c:pt>
                <c:pt idx="3693">
                  <c:v>7960</c:v>
                </c:pt>
                <c:pt idx="3694">
                  <c:v>7910</c:v>
                </c:pt>
                <c:pt idx="3695">
                  <c:v>7620</c:v>
                </c:pt>
                <c:pt idx="3696">
                  <c:v>7840</c:v>
                </c:pt>
                <c:pt idx="3697">
                  <c:v>7950</c:v>
                </c:pt>
                <c:pt idx="3698">
                  <c:v>7920</c:v>
                </c:pt>
                <c:pt idx="3699">
                  <c:v>9300</c:v>
                </c:pt>
                <c:pt idx="3700">
                  <c:v>9050</c:v>
                </c:pt>
                <c:pt idx="3701">
                  <c:v>9140</c:v>
                </c:pt>
                <c:pt idx="3702">
                  <c:v>9210</c:v>
                </c:pt>
                <c:pt idx="3703">
                  <c:v>9410</c:v>
                </c:pt>
                <c:pt idx="3704">
                  <c:v>9350</c:v>
                </c:pt>
                <c:pt idx="3705">
                  <c:v>9270</c:v>
                </c:pt>
                <c:pt idx="3706">
                  <c:v>9260</c:v>
                </c:pt>
                <c:pt idx="3707">
                  <c:v>9300</c:v>
                </c:pt>
                <c:pt idx="3708">
                  <c:v>9360</c:v>
                </c:pt>
                <c:pt idx="3709">
                  <c:v>9330</c:v>
                </c:pt>
                <c:pt idx="3710">
                  <c:v>8640</c:v>
                </c:pt>
                <c:pt idx="3711">
                  <c:v>8790</c:v>
                </c:pt>
                <c:pt idx="3712">
                  <c:v>8660</c:v>
                </c:pt>
                <c:pt idx="3713">
                  <c:v>8790</c:v>
                </c:pt>
                <c:pt idx="3714">
                  <c:v>8870</c:v>
                </c:pt>
                <c:pt idx="3715">
                  <c:v>8790</c:v>
                </c:pt>
                <c:pt idx="3716">
                  <c:v>8640</c:v>
                </c:pt>
                <c:pt idx="3717">
                  <c:v>8810</c:v>
                </c:pt>
                <c:pt idx="3718">
                  <c:v>8930</c:v>
                </c:pt>
                <c:pt idx="3719">
                  <c:v>8790</c:v>
                </c:pt>
                <c:pt idx="3720">
                  <c:v>8990</c:v>
                </c:pt>
                <c:pt idx="3721">
                  <c:v>8350</c:v>
                </c:pt>
                <c:pt idx="3722">
                  <c:v>8170</c:v>
                </c:pt>
                <c:pt idx="3723">
                  <c:v>7800</c:v>
                </c:pt>
                <c:pt idx="3724">
                  <c:v>8150</c:v>
                </c:pt>
                <c:pt idx="3725">
                  <c:v>8090</c:v>
                </c:pt>
                <c:pt idx="3726">
                  <c:v>8170</c:v>
                </c:pt>
                <c:pt idx="3727">
                  <c:v>8120</c:v>
                </c:pt>
                <c:pt idx="3728">
                  <c:v>8110</c:v>
                </c:pt>
                <c:pt idx="3729">
                  <c:v>8120</c:v>
                </c:pt>
                <c:pt idx="3730">
                  <c:v>8010</c:v>
                </c:pt>
                <c:pt idx="3731">
                  <c:v>8250</c:v>
                </c:pt>
                <c:pt idx="3732">
                  <c:v>7690</c:v>
                </c:pt>
                <c:pt idx="3733">
                  <c:v>7430</c:v>
                </c:pt>
                <c:pt idx="3734">
                  <c:v>6640</c:v>
                </c:pt>
                <c:pt idx="3735">
                  <c:v>7340</c:v>
                </c:pt>
                <c:pt idx="3736">
                  <c:v>7260</c:v>
                </c:pt>
                <c:pt idx="3737">
                  <c:v>6880</c:v>
                </c:pt>
                <c:pt idx="3738">
                  <c:v>7510</c:v>
                </c:pt>
                <c:pt idx="3739">
                  <c:v>8960</c:v>
                </c:pt>
                <c:pt idx="3740">
                  <c:v>8930</c:v>
                </c:pt>
                <c:pt idx="3741">
                  <c:v>10240</c:v>
                </c:pt>
                <c:pt idx="3742">
                  <c:v>9290</c:v>
                </c:pt>
                <c:pt idx="3743">
                  <c:v>7910</c:v>
                </c:pt>
                <c:pt idx="3744">
                  <c:v>7590</c:v>
                </c:pt>
                <c:pt idx="3745">
                  <c:v>6560</c:v>
                </c:pt>
                <c:pt idx="3746">
                  <c:v>7420</c:v>
                </c:pt>
                <c:pt idx="3747">
                  <c:v>7640</c:v>
                </c:pt>
                <c:pt idx="3748">
                  <c:v>7040</c:v>
                </c:pt>
                <c:pt idx="3749">
                  <c:v>7730</c:v>
                </c:pt>
                <c:pt idx="3750">
                  <c:v>9100</c:v>
                </c:pt>
                <c:pt idx="3751">
                  <c:v>9120</c:v>
                </c:pt>
                <c:pt idx="3752">
                  <c:v>10640</c:v>
                </c:pt>
                <c:pt idx="3753">
                  <c:v>9580</c:v>
                </c:pt>
                <c:pt idx="3754">
                  <c:v>7470</c:v>
                </c:pt>
                <c:pt idx="3755">
                  <c:v>7180</c:v>
                </c:pt>
                <c:pt idx="3756">
                  <c:v>6370</c:v>
                </c:pt>
                <c:pt idx="3757">
                  <c:v>6830</c:v>
                </c:pt>
                <c:pt idx="3758">
                  <c:v>7030</c:v>
                </c:pt>
                <c:pt idx="3759">
                  <c:v>6620</c:v>
                </c:pt>
                <c:pt idx="3760">
                  <c:v>7190</c:v>
                </c:pt>
                <c:pt idx="3761">
                  <c:v>8730</c:v>
                </c:pt>
                <c:pt idx="3762">
                  <c:v>8800</c:v>
                </c:pt>
                <c:pt idx="3763">
                  <c:v>9960</c:v>
                </c:pt>
                <c:pt idx="3764">
                  <c:v>9050</c:v>
                </c:pt>
                <c:pt idx="3765">
                  <c:v>5940</c:v>
                </c:pt>
                <c:pt idx="3766">
                  <c:v>5800</c:v>
                </c:pt>
                <c:pt idx="3767">
                  <c:v>5950</c:v>
                </c:pt>
                <c:pt idx="3768">
                  <c:v>6260</c:v>
                </c:pt>
                <c:pt idx="3769">
                  <c:v>6150</c:v>
                </c:pt>
                <c:pt idx="3770">
                  <c:v>6100</c:v>
                </c:pt>
                <c:pt idx="3771">
                  <c:v>6250</c:v>
                </c:pt>
                <c:pt idx="3772">
                  <c:v>6980</c:v>
                </c:pt>
                <c:pt idx="3773">
                  <c:v>7060</c:v>
                </c:pt>
                <c:pt idx="3774">
                  <c:v>7600</c:v>
                </c:pt>
                <c:pt idx="3775">
                  <c:v>7150</c:v>
                </c:pt>
                <c:pt idx="3776">
                  <c:v>6130</c:v>
                </c:pt>
                <c:pt idx="3777">
                  <c:v>6010</c:v>
                </c:pt>
                <c:pt idx="3778">
                  <c:v>6100</c:v>
                </c:pt>
                <c:pt idx="3779">
                  <c:v>6070</c:v>
                </c:pt>
                <c:pt idx="3780">
                  <c:v>6430</c:v>
                </c:pt>
                <c:pt idx="3781">
                  <c:v>6120</c:v>
                </c:pt>
                <c:pt idx="3782">
                  <c:v>6840</c:v>
                </c:pt>
                <c:pt idx="3783">
                  <c:v>7510</c:v>
                </c:pt>
                <c:pt idx="3784">
                  <c:v>7370</c:v>
                </c:pt>
                <c:pt idx="3785">
                  <c:v>8270</c:v>
                </c:pt>
                <c:pt idx="3786">
                  <c:v>7610</c:v>
                </c:pt>
                <c:pt idx="3787">
                  <c:v>6300</c:v>
                </c:pt>
                <c:pt idx="3788">
                  <c:v>6360</c:v>
                </c:pt>
                <c:pt idx="3789">
                  <c:v>6410</c:v>
                </c:pt>
                <c:pt idx="3790">
                  <c:v>6000</c:v>
                </c:pt>
                <c:pt idx="3791">
                  <c:v>6720</c:v>
                </c:pt>
                <c:pt idx="3792">
                  <c:v>6270</c:v>
                </c:pt>
                <c:pt idx="3793">
                  <c:v>6880</c:v>
                </c:pt>
                <c:pt idx="3794">
                  <c:v>7990</c:v>
                </c:pt>
                <c:pt idx="3795">
                  <c:v>8070</c:v>
                </c:pt>
                <c:pt idx="3796">
                  <c:v>8950</c:v>
                </c:pt>
                <c:pt idx="3797">
                  <c:v>8150</c:v>
                </c:pt>
                <c:pt idx="3798">
                  <c:v>6100</c:v>
                </c:pt>
                <c:pt idx="3799">
                  <c:v>6130</c:v>
                </c:pt>
                <c:pt idx="3800">
                  <c:v>6160</c:v>
                </c:pt>
                <c:pt idx="3801">
                  <c:v>6100</c:v>
                </c:pt>
                <c:pt idx="3802">
                  <c:v>6590</c:v>
                </c:pt>
                <c:pt idx="3803">
                  <c:v>6390</c:v>
                </c:pt>
                <c:pt idx="3804">
                  <c:v>6630</c:v>
                </c:pt>
                <c:pt idx="3805">
                  <c:v>7360</c:v>
                </c:pt>
                <c:pt idx="3806">
                  <c:v>7490</c:v>
                </c:pt>
                <c:pt idx="3807">
                  <c:v>8030</c:v>
                </c:pt>
                <c:pt idx="3808">
                  <c:v>7640</c:v>
                </c:pt>
                <c:pt idx="3809">
                  <c:v>6290</c:v>
                </c:pt>
                <c:pt idx="3810">
                  <c:v>6190</c:v>
                </c:pt>
                <c:pt idx="3811">
                  <c:v>6400</c:v>
                </c:pt>
                <c:pt idx="3812">
                  <c:v>6170</c:v>
                </c:pt>
                <c:pt idx="3813">
                  <c:v>6700</c:v>
                </c:pt>
                <c:pt idx="3814">
                  <c:v>6420</c:v>
                </c:pt>
                <c:pt idx="3815">
                  <c:v>6200</c:v>
                </c:pt>
                <c:pt idx="3816">
                  <c:v>7590</c:v>
                </c:pt>
                <c:pt idx="3817">
                  <c:v>7720</c:v>
                </c:pt>
                <c:pt idx="3818">
                  <c:v>8440</c:v>
                </c:pt>
                <c:pt idx="3819">
                  <c:v>7970</c:v>
                </c:pt>
                <c:pt idx="3820">
                  <c:v>7680</c:v>
                </c:pt>
                <c:pt idx="3821">
                  <c:v>7720</c:v>
                </c:pt>
                <c:pt idx="3822">
                  <c:v>7900</c:v>
                </c:pt>
                <c:pt idx="3823">
                  <c:v>7750</c:v>
                </c:pt>
                <c:pt idx="3824">
                  <c:v>7620</c:v>
                </c:pt>
                <c:pt idx="3825">
                  <c:v>7600</c:v>
                </c:pt>
                <c:pt idx="3826">
                  <c:v>7720</c:v>
                </c:pt>
                <c:pt idx="3827">
                  <c:v>7570</c:v>
                </c:pt>
                <c:pt idx="3828">
                  <c:v>7670</c:v>
                </c:pt>
                <c:pt idx="3829">
                  <c:v>7670</c:v>
                </c:pt>
                <c:pt idx="3830">
                  <c:v>7520</c:v>
                </c:pt>
                <c:pt idx="3831">
                  <c:v>8180</c:v>
                </c:pt>
                <c:pt idx="3832">
                  <c:v>8040</c:v>
                </c:pt>
                <c:pt idx="3833">
                  <c:v>8200</c:v>
                </c:pt>
                <c:pt idx="3834">
                  <c:v>8300</c:v>
                </c:pt>
                <c:pt idx="3835">
                  <c:v>8140</c:v>
                </c:pt>
                <c:pt idx="3836">
                  <c:v>8280</c:v>
                </c:pt>
                <c:pt idx="3837">
                  <c:v>8170</c:v>
                </c:pt>
                <c:pt idx="3838">
                  <c:v>8170</c:v>
                </c:pt>
                <c:pt idx="3839">
                  <c:v>8340</c:v>
                </c:pt>
                <c:pt idx="3840">
                  <c:v>8240</c:v>
                </c:pt>
                <c:pt idx="3841">
                  <c:v>8150</c:v>
                </c:pt>
                <c:pt idx="3842">
                  <c:v>8650</c:v>
                </c:pt>
                <c:pt idx="3843">
                  <c:v>9000</c:v>
                </c:pt>
                <c:pt idx="3844">
                  <c:v>8870</c:v>
                </c:pt>
                <c:pt idx="3845">
                  <c:v>9040</c:v>
                </c:pt>
                <c:pt idx="3846">
                  <c:v>8940</c:v>
                </c:pt>
                <c:pt idx="3847">
                  <c:v>8840</c:v>
                </c:pt>
                <c:pt idx="3848">
                  <c:v>8870</c:v>
                </c:pt>
                <c:pt idx="3849">
                  <c:v>8900</c:v>
                </c:pt>
                <c:pt idx="3850">
                  <c:v>8900</c:v>
                </c:pt>
                <c:pt idx="3851">
                  <c:v>8960</c:v>
                </c:pt>
                <c:pt idx="3852">
                  <c:v>8870</c:v>
                </c:pt>
                <c:pt idx="3853">
                  <c:v>7980</c:v>
                </c:pt>
                <c:pt idx="3854">
                  <c:v>8180</c:v>
                </c:pt>
                <c:pt idx="3855">
                  <c:v>7860</c:v>
                </c:pt>
                <c:pt idx="3856">
                  <c:v>8010</c:v>
                </c:pt>
                <c:pt idx="3857">
                  <c:v>7990</c:v>
                </c:pt>
                <c:pt idx="3858">
                  <c:v>8160</c:v>
                </c:pt>
                <c:pt idx="3859">
                  <c:v>8390</c:v>
                </c:pt>
                <c:pt idx="3860">
                  <c:v>8200</c:v>
                </c:pt>
                <c:pt idx="3861">
                  <c:v>8170</c:v>
                </c:pt>
                <c:pt idx="3862">
                  <c:v>8160</c:v>
                </c:pt>
                <c:pt idx="3863">
                  <c:v>8060</c:v>
                </c:pt>
                <c:pt idx="3864">
                  <c:v>13010</c:v>
                </c:pt>
                <c:pt idx="3865">
                  <c:v>11660</c:v>
                </c:pt>
                <c:pt idx="3866">
                  <c:v>9900</c:v>
                </c:pt>
                <c:pt idx="3867">
                  <c:v>10210</c:v>
                </c:pt>
                <c:pt idx="3868">
                  <c:v>10130</c:v>
                </c:pt>
                <c:pt idx="3869">
                  <c:v>9930</c:v>
                </c:pt>
                <c:pt idx="3870">
                  <c:v>10070</c:v>
                </c:pt>
                <c:pt idx="3871">
                  <c:v>11750</c:v>
                </c:pt>
                <c:pt idx="3872">
                  <c:v>12100</c:v>
                </c:pt>
                <c:pt idx="3873">
                  <c:v>13270</c:v>
                </c:pt>
                <c:pt idx="3874">
                  <c:v>12220</c:v>
                </c:pt>
                <c:pt idx="3875">
                  <c:v>13150</c:v>
                </c:pt>
                <c:pt idx="3876">
                  <c:v>12120</c:v>
                </c:pt>
                <c:pt idx="3877">
                  <c:v>10340</c:v>
                </c:pt>
                <c:pt idx="3878">
                  <c:v>11070</c:v>
                </c:pt>
                <c:pt idx="3879">
                  <c:v>10930</c:v>
                </c:pt>
                <c:pt idx="3880">
                  <c:v>10380</c:v>
                </c:pt>
                <c:pt idx="3881">
                  <c:v>11300</c:v>
                </c:pt>
                <c:pt idx="3882">
                  <c:v>12800</c:v>
                </c:pt>
                <c:pt idx="3883">
                  <c:v>13110</c:v>
                </c:pt>
                <c:pt idx="3884">
                  <c:v>14230</c:v>
                </c:pt>
                <c:pt idx="3885">
                  <c:v>13010</c:v>
                </c:pt>
                <c:pt idx="3886">
                  <c:v>12130</c:v>
                </c:pt>
                <c:pt idx="3887">
                  <c:v>11980</c:v>
                </c:pt>
                <c:pt idx="3888">
                  <c:v>9060</c:v>
                </c:pt>
                <c:pt idx="3889">
                  <c:v>9320</c:v>
                </c:pt>
                <c:pt idx="3890">
                  <c:v>9720</c:v>
                </c:pt>
                <c:pt idx="3891">
                  <c:v>9200</c:v>
                </c:pt>
                <c:pt idx="3892">
                  <c:v>9670</c:v>
                </c:pt>
                <c:pt idx="3893">
                  <c:v>11420</c:v>
                </c:pt>
                <c:pt idx="3894">
                  <c:v>11630</c:v>
                </c:pt>
                <c:pt idx="3895">
                  <c:v>12750</c:v>
                </c:pt>
                <c:pt idx="3896">
                  <c:v>11790</c:v>
                </c:pt>
                <c:pt idx="3897">
                  <c:v>8560</c:v>
                </c:pt>
                <c:pt idx="3898">
                  <c:v>8480</c:v>
                </c:pt>
                <c:pt idx="3899">
                  <c:v>8520</c:v>
                </c:pt>
                <c:pt idx="3900">
                  <c:v>8510</c:v>
                </c:pt>
                <c:pt idx="3901">
                  <c:v>8680</c:v>
                </c:pt>
                <c:pt idx="3902">
                  <c:v>8180</c:v>
                </c:pt>
                <c:pt idx="3903">
                  <c:v>8460</c:v>
                </c:pt>
                <c:pt idx="3904">
                  <c:v>9380</c:v>
                </c:pt>
                <c:pt idx="3905">
                  <c:v>9540</c:v>
                </c:pt>
                <c:pt idx="3906">
                  <c:v>10110</c:v>
                </c:pt>
                <c:pt idx="3907">
                  <c:v>9570</c:v>
                </c:pt>
                <c:pt idx="3908">
                  <c:v>7780</c:v>
                </c:pt>
                <c:pt idx="3909">
                  <c:v>7560</c:v>
                </c:pt>
                <c:pt idx="3910">
                  <c:v>7450</c:v>
                </c:pt>
                <c:pt idx="3911">
                  <c:v>7070</c:v>
                </c:pt>
                <c:pt idx="3912">
                  <c:v>7410</c:v>
                </c:pt>
                <c:pt idx="3913">
                  <c:v>7070</c:v>
                </c:pt>
                <c:pt idx="3914">
                  <c:v>7780</c:v>
                </c:pt>
                <c:pt idx="3915">
                  <c:v>8770</c:v>
                </c:pt>
                <c:pt idx="3916">
                  <c:v>9030</c:v>
                </c:pt>
                <c:pt idx="3917">
                  <c:v>9670</c:v>
                </c:pt>
                <c:pt idx="3918">
                  <c:v>9140</c:v>
                </c:pt>
                <c:pt idx="3919">
                  <c:v>8260</c:v>
                </c:pt>
                <c:pt idx="3920">
                  <c:v>8190</c:v>
                </c:pt>
                <c:pt idx="3921">
                  <c:v>8540</c:v>
                </c:pt>
                <c:pt idx="3922">
                  <c:v>7160</c:v>
                </c:pt>
                <c:pt idx="3923">
                  <c:v>8130</c:v>
                </c:pt>
                <c:pt idx="3924">
                  <c:v>7440</c:v>
                </c:pt>
                <c:pt idx="3925">
                  <c:v>8090</c:v>
                </c:pt>
                <c:pt idx="3926">
                  <c:v>9530</c:v>
                </c:pt>
                <c:pt idx="3927">
                  <c:v>9450</c:v>
                </c:pt>
                <c:pt idx="3928">
                  <c:v>10500</c:v>
                </c:pt>
                <c:pt idx="3929">
                  <c:v>9810</c:v>
                </c:pt>
                <c:pt idx="3930">
                  <c:v>7570</c:v>
                </c:pt>
                <c:pt idx="3931">
                  <c:v>7340</c:v>
                </c:pt>
                <c:pt idx="3932">
                  <c:v>7610</c:v>
                </c:pt>
                <c:pt idx="3933">
                  <c:v>7200</c:v>
                </c:pt>
                <c:pt idx="3934">
                  <c:v>7790</c:v>
                </c:pt>
                <c:pt idx="3935">
                  <c:v>7770</c:v>
                </c:pt>
                <c:pt idx="3936">
                  <c:v>7870</c:v>
                </c:pt>
                <c:pt idx="3937">
                  <c:v>8680</c:v>
                </c:pt>
                <c:pt idx="3938">
                  <c:v>8680</c:v>
                </c:pt>
                <c:pt idx="3939">
                  <c:v>9280</c:v>
                </c:pt>
                <c:pt idx="3940">
                  <c:v>8700</c:v>
                </c:pt>
                <c:pt idx="3941">
                  <c:v>7540</c:v>
                </c:pt>
                <c:pt idx="3942">
                  <c:v>7740</c:v>
                </c:pt>
                <c:pt idx="3943">
                  <c:v>7150</c:v>
                </c:pt>
                <c:pt idx="3944">
                  <c:v>6720</c:v>
                </c:pt>
                <c:pt idx="3945">
                  <c:v>7500</c:v>
                </c:pt>
                <c:pt idx="3946">
                  <c:v>7260</c:v>
                </c:pt>
                <c:pt idx="3947">
                  <c:v>6870</c:v>
                </c:pt>
                <c:pt idx="3948">
                  <c:v>8730</c:v>
                </c:pt>
                <c:pt idx="3949">
                  <c:v>8690</c:v>
                </c:pt>
                <c:pt idx="3950">
                  <c:v>9560</c:v>
                </c:pt>
                <c:pt idx="3951">
                  <c:v>8980</c:v>
                </c:pt>
                <c:pt idx="3952">
                  <c:v>8150</c:v>
                </c:pt>
                <c:pt idx="3953">
                  <c:v>8080</c:v>
                </c:pt>
                <c:pt idx="3954">
                  <c:v>8010</c:v>
                </c:pt>
                <c:pt idx="3955">
                  <c:v>7930</c:v>
                </c:pt>
                <c:pt idx="3956">
                  <c:v>7840</c:v>
                </c:pt>
                <c:pt idx="3957">
                  <c:v>8020</c:v>
                </c:pt>
                <c:pt idx="3958">
                  <c:v>8070</c:v>
                </c:pt>
                <c:pt idx="3959">
                  <c:v>8120</c:v>
                </c:pt>
                <c:pt idx="3960">
                  <c:v>8100</c:v>
                </c:pt>
                <c:pt idx="3961">
                  <c:v>7970</c:v>
                </c:pt>
                <c:pt idx="3962">
                  <c:v>8050</c:v>
                </c:pt>
                <c:pt idx="3963">
                  <c:v>8950</c:v>
                </c:pt>
                <c:pt idx="3964">
                  <c:v>8990</c:v>
                </c:pt>
                <c:pt idx="3965">
                  <c:v>8620</c:v>
                </c:pt>
                <c:pt idx="3966">
                  <c:v>8880</c:v>
                </c:pt>
                <c:pt idx="3967">
                  <c:v>8950</c:v>
                </c:pt>
                <c:pt idx="3968">
                  <c:v>8580</c:v>
                </c:pt>
                <c:pt idx="3969">
                  <c:v>8690</c:v>
                </c:pt>
                <c:pt idx="3970">
                  <c:v>8890</c:v>
                </c:pt>
                <c:pt idx="3971">
                  <c:v>8970</c:v>
                </c:pt>
                <c:pt idx="3972">
                  <c:v>8760</c:v>
                </c:pt>
                <c:pt idx="3973">
                  <c:v>8970</c:v>
                </c:pt>
                <c:pt idx="3974">
                  <c:v>8450</c:v>
                </c:pt>
                <c:pt idx="3975">
                  <c:v>8500</c:v>
                </c:pt>
                <c:pt idx="3976">
                  <c:v>8680</c:v>
                </c:pt>
                <c:pt idx="3977">
                  <c:v>8520</c:v>
                </c:pt>
                <c:pt idx="3978">
                  <c:v>8510</c:v>
                </c:pt>
                <c:pt idx="3979">
                  <c:v>8670</c:v>
                </c:pt>
                <c:pt idx="3980">
                  <c:v>8640</c:v>
                </c:pt>
                <c:pt idx="3981">
                  <c:v>8650</c:v>
                </c:pt>
                <c:pt idx="3982">
                  <c:v>8450</c:v>
                </c:pt>
                <c:pt idx="3983">
                  <c:v>8570</c:v>
                </c:pt>
                <c:pt idx="3984">
                  <c:v>8770</c:v>
                </c:pt>
                <c:pt idx="3985">
                  <c:v>8130</c:v>
                </c:pt>
                <c:pt idx="3986">
                  <c:v>8180</c:v>
                </c:pt>
                <c:pt idx="3987">
                  <c:v>8080</c:v>
                </c:pt>
                <c:pt idx="3988">
                  <c:v>8170</c:v>
                </c:pt>
                <c:pt idx="3989">
                  <c:v>7990</c:v>
                </c:pt>
                <c:pt idx="3990">
                  <c:v>8120</c:v>
                </c:pt>
                <c:pt idx="3991">
                  <c:v>8070</c:v>
                </c:pt>
                <c:pt idx="3992">
                  <c:v>8090</c:v>
                </c:pt>
                <c:pt idx="3993">
                  <c:v>8220</c:v>
                </c:pt>
                <c:pt idx="3994">
                  <c:v>8090</c:v>
                </c:pt>
                <c:pt idx="3995">
                  <c:v>8230</c:v>
                </c:pt>
                <c:pt idx="3996">
                  <c:v>13330</c:v>
                </c:pt>
                <c:pt idx="3997">
                  <c:v>12150</c:v>
                </c:pt>
                <c:pt idx="3998">
                  <c:v>9370</c:v>
                </c:pt>
                <c:pt idx="3999">
                  <c:v>10050</c:v>
                </c:pt>
                <c:pt idx="4000">
                  <c:v>9520</c:v>
                </c:pt>
                <c:pt idx="4001">
                  <c:v>9230</c:v>
                </c:pt>
                <c:pt idx="4002">
                  <c:v>9660</c:v>
                </c:pt>
                <c:pt idx="4003">
                  <c:v>11790</c:v>
                </c:pt>
                <c:pt idx="4004">
                  <c:v>12250</c:v>
                </c:pt>
                <c:pt idx="4005">
                  <c:v>13480</c:v>
                </c:pt>
                <c:pt idx="4006">
                  <c:v>12290</c:v>
                </c:pt>
                <c:pt idx="4007">
                  <c:v>13350</c:v>
                </c:pt>
                <c:pt idx="4008">
                  <c:v>12580</c:v>
                </c:pt>
                <c:pt idx="4009">
                  <c:v>10450</c:v>
                </c:pt>
                <c:pt idx="4010">
                  <c:v>10760</c:v>
                </c:pt>
                <c:pt idx="4011">
                  <c:v>10890</c:v>
                </c:pt>
                <c:pt idx="4012">
                  <c:v>10220</c:v>
                </c:pt>
                <c:pt idx="4013">
                  <c:v>10500</c:v>
                </c:pt>
                <c:pt idx="4014">
                  <c:v>12790</c:v>
                </c:pt>
                <c:pt idx="4015">
                  <c:v>13150</c:v>
                </c:pt>
                <c:pt idx="4016">
                  <c:v>14540</c:v>
                </c:pt>
                <c:pt idx="4017">
                  <c:v>13440</c:v>
                </c:pt>
                <c:pt idx="4018">
                  <c:v>11860</c:v>
                </c:pt>
                <c:pt idx="4019">
                  <c:v>11990</c:v>
                </c:pt>
                <c:pt idx="4020">
                  <c:v>8800</c:v>
                </c:pt>
                <c:pt idx="4021">
                  <c:v>8930</c:v>
                </c:pt>
                <c:pt idx="4022">
                  <c:v>9050</c:v>
                </c:pt>
                <c:pt idx="4023">
                  <c:v>8430</c:v>
                </c:pt>
                <c:pt idx="4024">
                  <c:v>8770</c:v>
                </c:pt>
                <c:pt idx="4025">
                  <c:v>11260</c:v>
                </c:pt>
                <c:pt idx="4026">
                  <c:v>11580</c:v>
                </c:pt>
                <c:pt idx="4027">
                  <c:v>12750</c:v>
                </c:pt>
                <c:pt idx="4028">
                  <c:v>11620</c:v>
                </c:pt>
                <c:pt idx="4029">
                  <c:v>7900</c:v>
                </c:pt>
                <c:pt idx="4030">
                  <c:v>7970</c:v>
                </c:pt>
                <c:pt idx="4031">
                  <c:v>7860</c:v>
                </c:pt>
                <c:pt idx="4032">
                  <c:v>7900</c:v>
                </c:pt>
                <c:pt idx="4033">
                  <c:v>7990</c:v>
                </c:pt>
                <c:pt idx="4034">
                  <c:v>7550</c:v>
                </c:pt>
                <c:pt idx="4035">
                  <c:v>7800</c:v>
                </c:pt>
                <c:pt idx="4036">
                  <c:v>9210</c:v>
                </c:pt>
                <c:pt idx="4037">
                  <c:v>9290</c:v>
                </c:pt>
                <c:pt idx="4038">
                  <c:v>9930</c:v>
                </c:pt>
                <c:pt idx="4039">
                  <c:v>9350</c:v>
                </c:pt>
                <c:pt idx="4040">
                  <c:v>6840</c:v>
                </c:pt>
                <c:pt idx="4041">
                  <c:v>6770</c:v>
                </c:pt>
                <c:pt idx="4042">
                  <c:v>7140</c:v>
                </c:pt>
                <c:pt idx="4043">
                  <c:v>6340</c:v>
                </c:pt>
                <c:pt idx="4044">
                  <c:v>6760</c:v>
                </c:pt>
                <c:pt idx="4045">
                  <c:v>6470</c:v>
                </c:pt>
                <c:pt idx="4046">
                  <c:v>6570</c:v>
                </c:pt>
                <c:pt idx="4047">
                  <c:v>8500</c:v>
                </c:pt>
                <c:pt idx="4048">
                  <c:v>8430</c:v>
                </c:pt>
                <c:pt idx="4049">
                  <c:v>9670</c:v>
                </c:pt>
                <c:pt idx="4050">
                  <c:v>8950</c:v>
                </c:pt>
                <c:pt idx="4051">
                  <c:v>7500</c:v>
                </c:pt>
                <c:pt idx="4052">
                  <c:v>8070</c:v>
                </c:pt>
                <c:pt idx="4053">
                  <c:v>7510</c:v>
                </c:pt>
                <c:pt idx="4054">
                  <c:v>6600</c:v>
                </c:pt>
                <c:pt idx="4055">
                  <c:v>7160</c:v>
                </c:pt>
                <c:pt idx="4056">
                  <c:v>6630</c:v>
                </c:pt>
                <c:pt idx="4057">
                  <c:v>6640</c:v>
                </c:pt>
                <c:pt idx="4058">
                  <c:v>9090</c:v>
                </c:pt>
                <c:pt idx="4059">
                  <c:v>9240</c:v>
                </c:pt>
                <c:pt idx="4060">
                  <c:v>10440</c:v>
                </c:pt>
                <c:pt idx="4061">
                  <c:v>9630</c:v>
                </c:pt>
                <c:pt idx="4062">
                  <c:v>6740</c:v>
                </c:pt>
                <c:pt idx="4063">
                  <c:v>6900</c:v>
                </c:pt>
                <c:pt idx="4064">
                  <c:v>6640</c:v>
                </c:pt>
                <c:pt idx="4065">
                  <c:v>6440</c:v>
                </c:pt>
                <c:pt idx="4066">
                  <c:v>7040</c:v>
                </c:pt>
                <c:pt idx="4067">
                  <c:v>7100</c:v>
                </c:pt>
                <c:pt idx="4068">
                  <c:v>6790</c:v>
                </c:pt>
                <c:pt idx="4069">
                  <c:v>8260</c:v>
                </c:pt>
                <c:pt idx="4070">
                  <c:v>8230</c:v>
                </c:pt>
                <c:pt idx="4071">
                  <c:v>8950</c:v>
                </c:pt>
                <c:pt idx="4072">
                  <c:v>8480</c:v>
                </c:pt>
                <c:pt idx="4073">
                  <c:v>7940</c:v>
                </c:pt>
                <c:pt idx="4074">
                  <c:v>7920</c:v>
                </c:pt>
                <c:pt idx="4075">
                  <c:v>8000</c:v>
                </c:pt>
                <c:pt idx="4076">
                  <c:v>7360</c:v>
                </c:pt>
                <c:pt idx="4077">
                  <c:v>7680</c:v>
                </c:pt>
                <c:pt idx="4078">
                  <c:v>7920</c:v>
                </c:pt>
                <c:pt idx="4079">
                  <c:v>7450</c:v>
                </c:pt>
                <c:pt idx="4080">
                  <c:v>9150</c:v>
                </c:pt>
                <c:pt idx="4081">
                  <c:v>9220</c:v>
                </c:pt>
                <c:pt idx="4082">
                  <c:v>10190</c:v>
                </c:pt>
                <c:pt idx="4083">
                  <c:v>9270</c:v>
                </c:pt>
                <c:pt idx="4084">
                  <c:v>7330</c:v>
                </c:pt>
                <c:pt idx="4085">
                  <c:v>7280</c:v>
                </c:pt>
                <c:pt idx="4086">
                  <c:v>7470</c:v>
                </c:pt>
                <c:pt idx="4087">
                  <c:v>7230</c:v>
                </c:pt>
                <c:pt idx="4088">
                  <c:v>7470</c:v>
                </c:pt>
                <c:pt idx="4089">
                  <c:v>7280</c:v>
                </c:pt>
                <c:pt idx="4090">
                  <c:v>7310</c:v>
                </c:pt>
                <c:pt idx="4091">
                  <c:v>7330</c:v>
                </c:pt>
                <c:pt idx="4092">
                  <c:v>7410</c:v>
                </c:pt>
                <c:pt idx="4093">
                  <c:v>7490</c:v>
                </c:pt>
                <c:pt idx="4094">
                  <c:v>7410</c:v>
                </c:pt>
                <c:pt idx="4095">
                  <c:v>8450</c:v>
                </c:pt>
                <c:pt idx="4096">
                  <c:v>8590</c:v>
                </c:pt>
                <c:pt idx="4097">
                  <c:v>8620</c:v>
                </c:pt>
                <c:pt idx="4098">
                  <c:v>8410</c:v>
                </c:pt>
                <c:pt idx="4099">
                  <c:v>8320</c:v>
                </c:pt>
                <c:pt idx="4100">
                  <c:v>8410</c:v>
                </c:pt>
                <c:pt idx="4101">
                  <c:v>8400</c:v>
                </c:pt>
                <c:pt idx="4102">
                  <c:v>8500</c:v>
                </c:pt>
                <c:pt idx="4103">
                  <c:v>8480</c:v>
                </c:pt>
                <c:pt idx="4104">
                  <c:v>8610</c:v>
                </c:pt>
                <c:pt idx="4105">
                  <c:v>8530</c:v>
                </c:pt>
                <c:pt idx="4106">
                  <c:v>8040</c:v>
                </c:pt>
                <c:pt idx="4107">
                  <c:v>8090</c:v>
                </c:pt>
                <c:pt idx="4108">
                  <c:v>7920</c:v>
                </c:pt>
                <c:pt idx="4109">
                  <c:v>8180</c:v>
                </c:pt>
                <c:pt idx="4110">
                  <c:v>8090</c:v>
                </c:pt>
                <c:pt idx="4111">
                  <c:v>7950</c:v>
                </c:pt>
                <c:pt idx="4112">
                  <c:v>8080</c:v>
                </c:pt>
                <c:pt idx="4113">
                  <c:v>7960</c:v>
                </c:pt>
                <c:pt idx="4114">
                  <c:v>8250</c:v>
                </c:pt>
                <c:pt idx="4115">
                  <c:v>8090</c:v>
                </c:pt>
                <c:pt idx="4116">
                  <c:v>8310</c:v>
                </c:pt>
                <c:pt idx="4117">
                  <c:v>7810</c:v>
                </c:pt>
                <c:pt idx="4118">
                  <c:v>7540</c:v>
                </c:pt>
                <c:pt idx="4119">
                  <c:v>7560</c:v>
                </c:pt>
                <c:pt idx="4120">
                  <c:v>7610</c:v>
                </c:pt>
                <c:pt idx="4121">
                  <c:v>7580</c:v>
                </c:pt>
                <c:pt idx="4122">
                  <c:v>7890</c:v>
                </c:pt>
                <c:pt idx="4123">
                  <c:v>7200</c:v>
                </c:pt>
                <c:pt idx="4124">
                  <c:v>7600</c:v>
                </c:pt>
                <c:pt idx="4125">
                  <c:v>7660</c:v>
                </c:pt>
                <c:pt idx="4126">
                  <c:v>7490</c:v>
                </c:pt>
                <c:pt idx="4127">
                  <c:v>7490</c:v>
                </c:pt>
              </c:numCache>
            </c:numRef>
          </c:val>
        </c:ser>
        <c:ser>
          <c:idx val="2"/>
          <c:order val="2"/>
          <c:tx>
            <c:strRef>
              <c:f>p4drug!$AU$2</c:f>
              <c:strCache>
                <c:ptCount val="1"/>
                <c:pt idx="0">
                  <c:v>Extention to 8 periods</c:v>
                </c:pt>
              </c:strCache>
            </c:strRef>
          </c:tx>
          <c:spPr>
            <a:solidFill>
              <a:schemeClr val="tx1"/>
            </a:solidFill>
          </c:spPr>
          <c:invertIfNegative val="0"/>
          <c:val>
            <c:numRef>
              <c:f>p4drug!$AU$3:$AU$4130</c:f>
              <c:numCache>
                <c:formatCode>General</c:formatCode>
                <c:ptCount val="4128"/>
                <c:pt idx="0">
                  <c:v>60</c:v>
                </c:pt>
                <c:pt idx="1">
                  <c:v>2510</c:v>
                </c:pt>
                <c:pt idx="2">
                  <c:v>2080</c:v>
                </c:pt>
                <c:pt idx="3">
                  <c:v>3510</c:v>
                </c:pt>
                <c:pt idx="4">
                  <c:v>1730</c:v>
                </c:pt>
                <c:pt idx="5">
                  <c:v>2300</c:v>
                </c:pt>
                <c:pt idx="6">
                  <c:v>2730</c:v>
                </c:pt>
                <c:pt idx="7">
                  <c:v>1260</c:v>
                </c:pt>
                <c:pt idx="8">
                  <c:v>2960</c:v>
                </c:pt>
                <c:pt idx="9">
                  <c:v>2350</c:v>
                </c:pt>
                <c:pt idx="10">
                  <c:v>4060</c:v>
                </c:pt>
                <c:pt idx="11">
                  <c:v>2390</c:v>
                </c:pt>
                <c:pt idx="12">
                  <c:v>2600</c:v>
                </c:pt>
                <c:pt idx="13">
                  <c:v>3320</c:v>
                </c:pt>
                <c:pt idx="14">
                  <c:v>3090</c:v>
                </c:pt>
                <c:pt idx="15">
                  <c:v>4110</c:v>
                </c:pt>
                <c:pt idx="16">
                  <c:v>2760</c:v>
                </c:pt>
                <c:pt idx="17">
                  <c:v>4230</c:v>
                </c:pt>
                <c:pt idx="18">
                  <c:v>3480</c:v>
                </c:pt>
                <c:pt idx="19">
                  <c:v>3450</c:v>
                </c:pt>
                <c:pt idx="20">
                  <c:v>2150</c:v>
                </c:pt>
                <c:pt idx="21">
                  <c:v>960</c:v>
                </c:pt>
                <c:pt idx="22">
                  <c:v>1780</c:v>
                </c:pt>
                <c:pt idx="23">
                  <c:v>450</c:v>
                </c:pt>
                <c:pt idx="24">
                  <c:v>1060</c:v>
                </c:pt>
                <c:pt idx="25">
                  <c:v>4090</c:v>
                </c:pt>
                <c:pt idx="26">
                  <c:v>3250</c:v>
                </c:pt>
                <c:pt idx="27">
                  <c:v>3680</c:v>
                </c:pt>
                <c:pt idx="28">
                  <c:v>2910</c:v>
                </c:pt>
                <c:pt idx="29">
                  <c:v>2680</c:v>
                </c:pt>
                <c:pt idx="30">
                  <c:v>3750</c:v>
                </c:pt>
                <c:pt idx="31">
                  <c:v>3140</c:v>
                </c:pt>
                <c:pt idx="32">
                  <c:v>910</c:v>
                </c:pt>
                <c:pt idx="33">
                  <c:v>1660</c:v>
                </c:pt>
                <c:pt idx="34">
                  <c:v>-120</c:v>
                </c:pt>
                <c:pt idx="35">
                  <c:v>850</c:v>
                </c:pt>
                <c:pt idx="36">
                  <c:v>4430</c:v>
                </c:pt>
                <c:pt idx="37">
                  <c:v>4420</c:v>
                </c:pt>
                <c:pt idx="38">
                  <c:v>5920</c:v>
                </c:pt>
                <c:pt idx="39">
                  <c:v>4440</c:v>
                </c:pt>
                <c:pt idx="40">
                  <c:v>4730</c:v>
                </c:pt>
                <c:pt idx="41">
                  <c:v>5540</c:v>
                </c:pt>
                <c:pt idx="42">
                  <c:v>4060</c:v>
                </c:pt>
                <c:pt idx="43">
                  <c:v>2140</c:v>
                </c:pt>
                <c:pt idx="44">
                  <c:v>2840</c:v>
                </c:pt>
                <c:pt idx="45">
                  <c:v>1260</c:v>
                </c:pt>
                <c:pt idx="46">
                  <c:v>2000</c:v>
                </c:pt>
                <c:pt idx="47">
                  <c:v>3410</c:v>
                </c:pt>
                <c:pt idx="48">
                  <c:v>3500</c:v>
                </c:pt>
                <c:pt idx="49">
                  <c:v>2540</c:v>
                </c:pt>
                <c:pt idx="50">
                  <c:v>2020</c:v>
                </c:pt>
                <c:pt idx="51">
                  <c:v>2340</c:v>
                </c:pt>
                <c:pt idx="52">
                  <c:v>2780</c:v>
                </c:pt>
                <c:pt idx="53">
                  <c:v>1470</c:v>
                </c:pt>
                <c:pt idx="54">
                  <c:v>60</c:v>
                </c:pt>
                <c:pt idx="55">
                  <c:v>990</c:v>
                </c:pt>
                <c:pt idx="56">
                  <c:v>-1060</c:v>
                </c:pt>
                <c:pt idx="57">
                  <c:v>-680</c:v>
                </c:pt>
                <c:pt idx="58">
                  <c:v>3250</c:v>
                </c:pt>
                <c:pt idx="59">
                  <c:v>3090</c:v>
                </c:pt>
                <c:pt idx="60">
                  <c:v>4290</c:v>
                </c:pt>
                <c:pt idx="61">
                  <c:v>2730</c:v>
                </c:pt>
                <c:pt idx="62">
                  <c:v>4100</c:v>
                </c:pt>
                <c:pt idx="63">
                  <c:v>3520</c:v>
                </c:pt>
                <c:pt idx="64">
                  <c:v>3260</c:v>
                </c:pt>
                <c:pt idx="65">
                  <c:v>1610</c:v>
                </c:pt>
                <c:pt idx="66">
                  <c:v>2590</c:v>
                </c:pt>
                <c:pt idx="67">
                  <c:v>1020</c:v>
                </c:pt>
                <c:pt idx="68">
                  <c:v>1960</c:v>
                </c:pt>
                <c:pt idx="69">
                  <c:v>4070</c:v>
                </c:pt>
                <c:pt idx="70">
                  <c:v>3790</c:v>
                </c:pt>
                <c:pt idx="71">
                  <c:v>4670</c:v>
                </c:pt>
                <c:pt idx="72">
                  <c:v>3710</c:v>
                </c:pt>
                <c:pt idx="73">
                  <c:v>4270</c:v>
                </c:pt>
                <c:pt idx="74">
                  <c:v>3720</c:v>
                </c:pt>
                <c:pt idx="75">
                  <c:v>4650</c:v>
                </c:pt>
                <c:pt idx="76">
                  <c:v>1470</c:v>
                </c:pt>
                <c:pt idx="77">
                  <c:v>2240</c:v>
                </c:pt>
                <c:pt idx="78">
                  <c:v>300</c:v>
                </c:pt>
                <c:pt idx="79">
                  <c:v>1620</c:v>
                </c:pt>
                <c:pt idx="80">
                  <c:v>840</c:v>
                </c:pt>
                <c:pt idx="81">
                  <c:v>3190</c:v>
                </c:pt>
                <c:pt idx="82">
                  <c:v>1550</c:v>
                </c:pt>
                <c:pt idx="83">
                  <c:v>3420</c:v>
                </c:pt>
                <c:pt idx="84">
                  <c:v>1500</c:v>
                </c:pt>
                <c:pt idx="85">
                  <c:v>2590</c:v>
                </c:pt>
                <c:pt idx="86">
                  <c:v>2650</c:v>
                </c:pt>
                <c:pt idx="87">
                  <c:v>2170</c:v>
                </c:pt>
                <c:pt idx="88">
                  <c:v>3200</c:v>
                </c:pt>
                <c:pt idx="89">
                  <c:v>3240</c:v>
                </c:pt>
                <c:pt idx="90">
                  <c:v>5220</c:v>
                </c:pt>
                <c:pt idx="91">
                  <c:v>2530</c:v>
                </c:pt>
                <c:pt idx="92">
                  <c:v>3440</c:v>
                </c:pt>
                <c:pt idx="93">
                  <c:v>3870</c:v>
                </c:pt>
                <c:pt idx="94">
                  <c:v>4440</c:v>
                </c:pt>
                <c:pt idx="95">
                  <c:v>4070</c:v>
                </c:pt>
                <c:pt idx="96">
                  <c:v>3440</c:v>
                </c:pt>
                <c:pt idx="97">
                  <c:v>3880</c:v>
                </c:pt>
                <c:pt idx="98">
                  <c:v>4380</c:v>
                </c:pt>
                <c:pt idx="99">
                  <c:v>4400</c:v>
                </c:pt>
                <c:pt idx="100">
                  <c:v>4200</c:v>
                </c:pt>
                <c:pt idx="101">
                  <c:v>1680</c:v>
                </c:pt>
                <c:pt idx="102">
                  <c:v>2550</c:v>
                </c:pt>
                <c:pt idx="103">
                  <c:v>1220</c:v>
                </c:pt>
                <c:pt idx="104">
                  <c:v>1960</c:v>
                </c:pt>
                <c:pt idx="105">
                  <c:v>4180</c:v>
                </c:pt>
                <c:pt idx="106">
                  <c:v>4050</c:v>
                </c:pt>
                <c:pt idx="107">
                  <c:v>5740</c:v>
                </c:pt>
                <c:pt idx="108">
                  <c:v>4340</c:v>
                </c:pt>
                <c:pt idx="109">
                  <c:v>4550</c:v>
                </c:pt>
                <c:pt idx="110">
                  <c:v>4870</c:v>
                </c:pt>
                <c:pt idx="111">
                  <c:v>3260</c:v>
                </c:pt>
                <c:pt idx="112">
                  <c:v>1700</c:v>
                </c:pt>
                <c:pt idx="113">
                  <c:v>2510</c:v>
                </c:pt>
                <c:pt idx="114">
                  <c:v>620</c:v>
                </c:pt>
                <c:pt idx="115">
                  <c:v>1830</c:v>
                </c:pt>
                <c:pt idx="116">
                  <c:v>6070</c:v>
                </c:pt>
                <c:pt idx="117">
                  <c:v>4800</c:v>
                </c:pt>
                <c:pt idx="118">
                  <c:v>6650</c:v>
                </c:pt>
                <c:pt idx="119">
                  <c:v>5560</c:v>
                </c:pt>
                <c:pt idx="120">
                  <c:v>5730</c:v>
                </c:pt>
                <c:pt idx="121">
                  <c:v>5820</c:v>
                </c:pt>
                <c:pt idx="122">
                  <c:v>5260</c:v>
                </c:pt>
                <c:pt idx="123">
                  <c:v>2900</c:v>
                </c:pt>
                <c:pt idx="124">
                  <c:v>4580</c:v>
                </c:pt>
                <c:pt idx="125">
                  <c:v>2120</c:v>
                </c:pt>
                <c:pt idx="126">
                  <c:v>2900</c:v>
                </c:pt>
                <c:pt idx="127">
                  <c:v>4050</c:v>
                </c:pt>
                <c:pt idx="128">
                  <c:v>3510</c:v>
                </c:pt>
                <c:pt idx="129">
                  <c:v>3430</c:v>
                </c:pt>
                <c:pt idx="130">
                  <c:v>2990</c:v>
                </c:pt>
                <c:pt idx="131">
                  <c:v>3320</c:v>
                </c:pt>
                <c:pt idx="132">
                  <c:v>2750</c:v>
                </c:pt>
                <c:pt idx="133">
                  <c:v>2510</c:v>
                </c:pt>
                <c:pt idx="134">
                  <c:v>870</c:v>
                </c:pt>
                <c:pt idx="135">
                  <c:v>1620</c:v>
                </c:pt>
                <c:pt idx="136">
                  <c:v>-170</c:v>
                </c:pt>
                <c:pt idx="137">
                  <c:v>1280</c:v>
                </c:pt>
                <c:pt idx="138">
                  <c:v>4670</c:v>
                </c:pt>
                <c:pt idx="139">
                  <c:v>5120</c:v>
                </c:pt>
                <c:pt idx="140">
                  <c:v>5220</c:v>
                </c:pt>
                <c:pt idx="141">
                  <c:v>4650</c:v>
                </c:pt>
                <c:pt idx="142">
                  <c:v>5390</c:v>
                </c:pt>
                <c:pt idx="143">
                  <c:v>4460</c:v>
                </c:pt>
                <c:pt idx="144">
                  <c:v>4300</c:v>
                </c:pt>
                <c:pt idx="145">
                  <c:v>2540</c:v>
                </c:pt>
                <c:pt idx="146">
                  <c:v>3380</c:v>
                </c:pt>
                <c:pt idx="147">
                  <c:v>1870</c:v>
                </c:pt>
                <c:pt idx="148">
                  <c:v>2570</c:v>
                </c:pt>
                <c:pt idx="149">
                  <c:v>5450</c:v>
                </c:pt>
                <c:pt idx="150">
                  <c:v>5390</c:v>
                </c:pt>
                <c:pt idx="151">
                  <c:v>5470</c:v>
                </c:pt>
                <c:pt idx="152">
                  <c:v>4590</c:v>
                </c:pt>
                <c:pt idx="153">
                  <c:v>5540</c:v>
                </c:pt>
                <c:pt idx="154">
                  <c:v>4570</c:v>
                </c:pt>
                <c:pt idx="155">
                  <c:v>5620</c:v>
                </c:pt>
                <c:pt idx="156">
                  <c:v>2380</c:v>
                </c:pt>
                <c:pt idx="157">
                  <c:v>3060</c:v>
                </c:pt>
                <c:pt idx="158">
                  <c:v>1200</c:v>
                </c:pt>
                <c:pt idx="159">
                  <c:v>2460</c:v>
                </c:pt>
                <c:pt idx="160">
                  <c:v>2890</c:v>
                </c:pt>
                <c:pt idx="161">
                  <c:v>2980</c:v>
                </c:pt>
                <c:pt idx="162">
                  <c:v>1800</c:v>
                </c:pt>
                <c:pt idx="163">
                  <c:v>5060</c:v>
                </c:pt>
                <c:pt idx="164">
                  <c:v>1320</c:v>
                </c:pt>
                <c:pt idx="165">
                  <c:v>4040</c:v>
                </c:pt>
                <c:pt idx="166">
                  <c:v>3560</c:v>
                </c:pt>
                <c:pt idx="167">
                  <c:v>1870</c:v>
                </c:pt>
                <c:pt idx="168">
                  <c:v>3770</c:v>
                </c:pt>
                <c:pt idx="169">
                  <c:v>3240</c:v>
                </c:pt>
                <c:pt idx="170">
                  <c:v>4740</c:v>
                </c:pt>
                <c:pt idx="171">
                  <c:v>2700</c:v>
                </c:pt>
                <c:pt idx="172">
                  <c:v>4490</c:v>
                </c:pt>
                <c:pt idx="173">
                  <c:v>3880</c:v>
                </c:pt>
                <c:pt idx="174">
                  <c:v>4150</c:v>
                </c:pt>
                <c:pt idx="175">
                  <c:v>5310</c:v>
                </c:pt>
                <c:pt idx="176">
                  <c:v>4560</c:v>
                </c:pt>
                <c:pt idx="177">
                  <c:v>5280</c:v>
                </c:pt>
                <c:pt idx="178">
                  <c:v>5390</c:v>
                </c:pt>
                <c:pt idx="179">
                  <c:v>5470</c:v>
                </c:pt>
                <c:pt idx="180">
                  <c:v>5370</c:v>
                </c:pt>
                <c:pt idx="181">
                  <c:v>2590</c:v>
                </c:pt>
                <c:pt idx="182">
                  <c:v>3370</c:v>
                </c:pt>
                <c:pt idx="183">
                  <c:v>2050</c:v>
                </c:pt>
                <c:pt idx="184">
                  <c:v>2800</c:v>
                </c:pt>
                <c:pt idx="185">
                  <c:v>5290</c:v>
                </c:pt>
                <c:pt idx="186">
                  <c:v>4920</c:v>
                </c:pt>
                <c:pt idx="187">
                  <c:v>5510</c:v>
                </c:pt>
                <c:pt idx="188">
                  <c:v>5460</c:v>
                </c:pt>
                <c:pt idx="189">
                  <c:v>4490</c:v>
                </c:pt>
                <c:pt idx="190">
                  <c:v>5540</c:v>
                </c:pt>
                <c:pt idx="191">
                  <c:v>4370</c:v>
                </c:pt>
                <c:pt idx="192">
                  <c:v>2570</c:v>
                </c:pt>
                <c:pt idx="193">
                  <c:v>3330</c:v>
                </c:pt>
                <c:pt idx="194">
                  <c:v>1420</c:v>
                </c:pt>
                <c:pt idx="195">
                  <c:v>2560</c:v>
                </c:pt>
                <c:pt idx="196">
                  <c:v>6930</c:v>
                </c:pt>
                <c:pt idx="197">
                  <c:v>7210</c:v>
                </c:pt>
                <c:pt idx="198">
                  <c:v>7670</c:v>
                </c:pt>
                <c:pt idx="199">
                  <c:v>6470</c:v>
                </c:pt>
                <c:pt idx="200">
                  <c:v>6400</c:v>
                </c:pt>
                <c:pt idx="201">
                  <c:v>7860</c:v>
                </c:pt>
                <c:pt idx="202">
                  <c:v>6910</c:v>
                </c:pt>
                <c:pt idx="203">
                  <c:v>3840</c:v>
                </c:pt>
                <c:pt idx="204">
                  <c:v>5450</c:v>
                </c:pt>
                <c:pt idx="205">
                  <c:v>3930</c:v>
                </c:pt>
                <c:pt idx="206">
                  <c:v>4610</c:v>
                </c:pt>
                <c:pt idx="207">
                  <c:v>5020</c:v>
                </c:pt>
                <c:pt idx="208">
                  <c:v>4190</c:v>
                </c:pt>
                <c:pt idx="209">
                  <c:v>4500</c:v>
                </c:pt>
                <c:pt idx="210">
                  <c:v>2870</c:v>
                </c:pt>
                <c:pt idx="211">
                  <c:v>4250</c:v>
                </c:pt>
                <c:pt idx="212">
                  <c:v>4750</c:v>
                </c:pt>
                <c:pt idx="213">
                  <c:v>3430</c:v>
                </c:pt>
                <c:pt idx="214">
                  <c:v>1680</c:v>
                </c:pt>
                <c:pt idx="215">
                  <c:v>2610</c:v>
                </c:pt>
                <c:pt idx="216">
                  <c:v>600</c:v>
                </c:pt>
                <c:pt idx="217">
                  <c:v>1040</c:v>
                </c:pt>
                <c:pt idx="218">
                  <c:v>5740</c:v>
                </c:pt>
                <c:pt idx="219">
                  <c:v>5590</c:v>
                </c:pt>
                <c:pt idx="220">
                  <c:v>6040</c:v>
                </c:pt>
                <c:pt idx="221">
                  <c:v>4520</c:v>
                </c:pt>
                <c:pt idx="222">
                  <c:v>5270</c:v>
                </c:pt>
                <c:pt idx="223">
                  <c:v>5420</c:v>
                </c:pt>
                <c:pt idx="224">
                  <c:v>5190</c:v>
                </c:pt>
                <c:pt idx="225">
                  <c:v>3380</c:v>
                </c:pt>
                <c:pt idx="226">
                  <c:v>4110</c:v>
                </c:pt>
                <c:pt idx="227">
                  <c:v>2530</c:v>
                </c:pt>
                <c:pt idx="228">
                  <c:v>3610</c:v>
                </c:pt>
                <c:pt idx="229">
                  <c:v>6330</c:v>
                </c:pt>
                <c:pt idx="230">
                  <c:v>4970</c:v>
                </c:pt>
                <c:pt idx="231">
                  <c:v>6460</c:v>
                </c:pt>
                <c:pt idx="232">
                  <c:v>5660</c:v>
                </c:pt>
                <c:pt idx="233">
                  <c:v>6500</c:v>
                </c:pt>
                <c:pt idx="234">
                  <c:v>5370</c:v>
                </c:pt>
                <c:pt idx="235">
                  <c:v>6620</c:v>
                </c:pt>
                <c:pt idx="236">
                  <c:v>3180</c:v>
                </c:pt>
                <c:pt idx="237">
                  <c:v>3920</c:v>
                </c:pt>
                <c:pt idx="238">
                  <c:v>2930</c:v>
                </c:pt>
                <c:pt idx="239">
                  <c:v>3150</c:v>
                </c:pt>
                <c:pt idx="240">
                  <c:v>5110</c:v>
                </c:pt>
                <c:pt idx="241">
                  <c:v>5020</c:v>
                </c:pt>
                <c:pt idx="242">
                  <c:v>4690</c:v>
                </c:pt>
                <c:pt idx="243">
                  <c:v>5040</c:v>
                </c:pt>
                <c:pt idx="244">
                  <c:v>5550</c:v>
                </c:pt>
                <c:pt idx="245">
                  <c:v>5550</c:v>
                </c:pt>
                <c:pt idx="246">
                  <c:v>4140</c:v>
                </c:pt>
                <c:pt idx="247">
                  <c:v>2840</c:v>
                </c:pt>
                <c:pt idx="248">
                  <c:v>3730</c:v>
                </c:pt>
                <c:pt idx="249">
                  <c:v>2420</c:v>
                </c:pt>
                <c:pt idx="250">
                  <c:v>3240</c:v>
                </c:pt>
                <c:pt idx="251">
                  <c:v>5550</c:v>
                </c:pt>
                <c:pt idx="252">
                  <c:v>5070</c:v>
                </c:pt>
                <c:pt idx="253">
                  <c:v>4630</c:v>
                </c:pt>
                <c:pt idx="254">
                  <c:v>5020</c:v>
                </c:pt>
                <c:pt idx="255">
                  <c:v>5320</c:v>
                </c:pt>
                <c:pt idx="256">
                  <c:v>5380</c:v>
                </c:pt>
                <c:pt idx="257">
                  <c:v>5340</c:v>
                </c:pt>
                <c:pt idx="258">
                  <c:v>3740</c:v>
                </c:pt>
                <c:pt idx="259">
                  <c:v>4450</c:v>
                </c:pt>
                <c:pt idx="260">
                  <c:v>2180</c:v>
                </c:pt>
                <c:pt idx="261">
                  <c:v>2930</c:v>
                </c:pt>
                <c:pt idx="262">
                  <c:v>5560</c:v>
                </c:pt>
                <c:pt idx="263">
                  <c:v>4850</c:v>
                </c:pt>
                <c:pt idx="264">
                  <c:v>4600</c:v>
                </c:pt>
                <c:pt idx="265">
                  <c:v>6180</c:v>
                </c:pt>
                <c:pt idx="266">
                  <c:v>5300</c:v>
                </c:pt>
                <c:pt idx="267">
                  <c:v>6350</c:v>
                </c:pt>
                <c:pt idx="268">
                  <c:v>5170</c:v>
                </c:pt>
                <c:pt idx="269">
                  <c:v>3560</c:v>
                </c:pt>
                <c:pt idx="270">
                  <c:v>4380</c:v>
                </c:pt>
                <c:pt idx="271">
                  <c:v>1960</c:v>
                </c:pt>
                <c:pt idx="272">
                  <c:v>3720</c:v>
                </c:pt>
                <c:pt idx="273">
                  <c:v>6380</c:v>
                </c:pt>
                <c:pt idx="274">
                  <c:v>4970</c:v>
                </c:pt>
                <c:pt idx="275">
                  <c:v>6080</c:v>
                </c:pt>
                <c:pt idx="276">
                  <c:v>4780</c:v>
                </c:pt>
                <c:pt idx="277">
                  <c:v>5070</c:v>
                </c:pt>
                <c:pt idx="278">
                  <c:v>5070</c:v>
                </c:pt>
                <c:pt idx="279">
                  <c:v>4260</c:v>
                </c:pt>
                <c:pt idx="280">
                  <c:v>3740</c:v>
                </c:pt>
                <c:pt idx="281">
                  <c:v>3650</c:v>
                </c:pt>
                <c:pt idx="282">
                  <c:v>2380</c:v>
                </c:pt>
                <c:pt idx="283">
                  <c:v>3300</c:v>
                </c:pt>
                <c:pt idx="284">
                  <c:v>6730</c:v>
                </c:pt>
                <c:pt idx="285">
                  <c:v>6090</c:v>
                </c:pt>
                <c:pt idx="286">
                  <c:v>5300</c:v>
                </c:pt>
                <c:pt idx="287">
                  <c:v>4540</c:v>
                </c:pt>
                <c:pt idx="288">
                  <c:v>6140</c:v>
                </c:pt>
                <c:pt idx="289">
                  <c:v>6170</c:v>
                </c:pt>
                <c:pt idx="290">
                  <c:v>5220</c:v>
                </c:pt>
                <c:pt idx="291">
                  <c:v>3990</c:v>
                </c:pt>
                <c:pt idx="292">
                  <c:v>3910</c:v>
                </c:pt>
                <c:pt idx="293">
                  <c:v>3290</c:v>
                </c:pt>
                <c:pt idx="294">
                  <c:v>4450</c:v>
                </c:pt>
                <c:pt idx="295">
                  <c:v>6060</c:v>
                </c:pt>
                <c:pt idx="296">
                  <c:v>5700</c:v>
                </c:pt>
                <c:pt idx="297">
                  <c:v>5680</c:v>
                </c:pt>
                <c:pt idx="298">
                  <c:v>5800</c:v>
                </c:pt>
                <c:pt idx="299">
                  <c:v>4900</c:v>
                </c:pt>
                <c:pt idx="300">
                  <c:v>6220</c:v>
                </c:pt>
                <c:pt idx="301">
                  <c:v>5670</c:v>
                </c:pt>
                <c:pt idx="302">
                  <c:v>3680</c:v>
                </c:pt>
                <c:pt idx="303">
                  <c:v>4590</c:v>
                </c:pt>
                <c:pt idx="304">
                  <c:v>3810</c:v>
                </c:pt>
                <c:pt idx="305">
                  <c:v>4380</c:v>
                </c:pt>
                <c:pt idx="306">
                  <c:v>6750</c:v>
                </c:pt>
                <c:pt idx="307">
                  <c:v>6600</c:v>
                </c:pt>
                <c:pt idx="308">
                  <c:v>6410</c:v>
                </c:pt>
                <c:pt idx="309">
                  <c:v>5310</c:v>
                </c:pt>
                <c:pt idx="310">
                  <c:v>5500</c:v>
                </c:pt>
                <c:pt idx="311">
                  <c:v>5650</c:v>
                </c:pt>
                <c:pt idx="312">
                  <c:v>5080</c:v>
                </c:pt>
                <c:pt idx="313">
                  <c:v>4660</c:v>
                </c:pt>
                <c:pt idx="314">
                  <c:v>4640</c:v>
                </c:pt>
                <c:pt idx="315">
                  <c:v>3470</c:v>
                </c:pt>
                <c:pt idx="316">
                  <c:v>4240</c:v>
                </c:pt>
                <c:pt idx="317">
                  <c:v>6030</c:v>
                </c:pt>
                <c:pt idx="318">
                  <c:v>5660</c:v>
                </c:pt>
                <c:pt idx="319">
                  <c:v>5600</c:v>
                </c:pt>
                <c:pt idx="320">
                  <c:v>5070</c:v>
                </c:pt>
                <c:pt idx="321">
                  <c:v>5260</c:v>
                </c:pt>
                <c:pt idx="322">
                  <c:v>5550</c:v>
                </c:pt>
                <c:pt idx="323">
                  <c:v>5620</c:v>
                </c:pt>
                <c:pt idx="324">
                  <c:v>4080</c:v>
                </c:pt>
                <c:pt idx="325">
                  <c:v>4040</c:v>
                </c:pt>
                <c:pt idx="326">
                  <c:v>2680</c:v>
                </c:pt>
                <c:pt idx="327">
                  <c:v>3580</c:v>
                </c:pt>
                <c:pt idx="328">
                  <c:v>3150</c:v>
                </c:pt>
                <c:pt idx="329">
                  <c:v>2130</c:v>
                </c:pt>
                <c:pt idx="330">
                  <c:v>3230</c:v>
                </c:pt>
                <c:pt idx="331">
                  <c:v>3140</c:v>
                </c:pt>
                <c:pt idx="332">
                  <c:v>3080</c:v>
                </c:pt>
                <c:pt idx="333">
                  <c:v>3170</c:v>
                </c:pt>
                <c:pt idx="334">
                  <c:v>3160</c:v>
                </c:pt>
                <c:pt idx="335">
                  <c:v>3180</c:v>
                </c:pt>
                <c:pt idx="336">
                  <c:v>3070</c:v>
                </c:pt>
                <c:pt idx="337">
                  <c:v>3060</c:v>
                </c:pt>
                <c:pt idx="338">
                  <c:v>3030</c:v>
                </c:pt>
                <c:pt idx="339">
                  <c:v>3490</c:v>
                </c:pt>
                <c:pt idx="340">
                  <c:v>3530</c:v>
                </c:pt>
                <c:pt idx="341">
                  <c:v>3430</c:v>
                </c:pt>
                <c:pt idx="342">
                  <c:v>3370</c:v>
                </c:pt>
                <c:pt idx="343">
                  <c:v>3600</c:v>
                </c:pt>
                <c:pt idx="344">
                  <c:v>3520</c:v>
                </c:pt>
                <c:pt idx="345">
                  <c:v>3490</c:v>
                </c:pt>
                <c:pt idx="346">
                  <c:v>3380</c:v>
                </c:pt>
                <c:pt idx="347">
                  <c:v>3300</c:v>
                </c:pt>
                <c:pt idx="348">
                  <c:v>3350</c:v>
                </c:pt>
                <c:pt idx="349">
                  <c:v>3270</c:v>
                </c:pt>
                <c:pt idx="350">
                  <c:v>2180</c:v>
                </c:pt>
                <c:pt idx="351">
                  <c:v>2200</c:v>
                </c:pt>
                <c:pt idx="352">
                  <c:v>2220</c:v>
                </c:pt>
                <c:pt idx="353">
                  <c:v>2080</c:v>
                </c:pt>
                <c:pt idx="354">
                  <c:v>2100</c:v>
                </c:pt>
                <c:pt idx="355">
                  <c:v>2180</c:v>
                </c:pt>
                <c:pt idx="356">
                  <c:v>2090</c:v>
                </c:pt>
                <c:pt idx="357">
                  <c:v>2100</c:v>
                </c:pt>
                <c:pt idx="358">
                  <c:v>1970</c:v>
                </c:pt>
                <c:pt idx="359">
                  <c:v>2010</c:v>
                </c:pt>
                <c:pt idx="360">
                  <c:v>1900</c:v>
                </c:pt>
                <c:pt idx="361">
                  <c:v>2450</c:v>
                </c:pt>
                <c:pt idx="362">
                  <c:v>3260</c:v>
                </c:pt>
                <c:pt idx="363">
                  <c:v>3310</c:v>
                </c:pt>
                <c:pt idx="364">
                  <c:v>3110</c:v>
                </c:pt>
                <c:pt idx="365">
                  <c:v>3180</c:v>
                </c:pt>
                <c:pt idx="366">
                  <c:v>3150</c:v>
                </c:pt>
                <c:pt idx="367">
                  <c:v>3120</c:v>
                </c:pt>
                <c:pt idx="368">
                  <c:v>3170</c:v>
                </c:pt>
                <c:pt idx="369">
                  <c:v>3090</c:v>
                </c:pt>
                <c:pt idx="370">
                  <c:v>3170</c:v>
                </c:pt>
                <c:pt idx="371">
                  <c:v>3050</c:v>
                </c:pt>
                <c:pt idx="372">
                  <c:v>5480</c:v>
                </c:pt>
                <c:pt idx="373">
                  <c:v>5060</c:v>
                </c:pt>
                <c:pt idx="374">
                  <c:v>5820</c:v>
                </c:pt>
                <c:pt idx="375">
                  <c:v>5650</c:v>
                </c:pt>
                <c:pt idx="376">
                  <c:v>4960</c:v>
                </c:pt>
                <c:pt idx="377">
                  <c:v>5930</c:v>
                </c:pt>
                <c:pt idx="378">
                  <c:v>5350</c:v>
                </c:pt>
                <c:pt idx="379">
                  <c:v>3200</c:v>
                </c:pt>
                <c:pt idx="380">
                  <c:v>3920</c:v>
                </c:pt>
                <c:pt idx="381">
                  <c:v>1070</c:v>
                </c:pt>
                <c:pt idx="382">
                  <c:v>2280</c:v>
                </c:pt>
                <c:pt idx="383">
                  <c:v>5750</c:v>
                </c:pt>
                <c:pt idx="384">
                  <c:v>5490</c:v>
                </c:pt>
                <c:pt idx="385">
                  <c:v>6740</c:v>
                </c:pt>
                <c:pt idx="386">
                  <c:v>5360</c:v>
                </c:pt>
                <c:pt idx="387">
                  <c:v>5950</c:v>
                </c:pt>
                <c:pt idx="388">
                  <c:v>5870</c:v>
                </c:pt>
                <c:pt idx="389">
                  <c:v>5220</c:v>
                </c:pt>
                <c:pt idx="390">
                  <c:v>2850</c:v>
                </c:pt>
                <c:pt idx="391">
                  <c:v>3600</c:v>
                </c:pt>
                <c:pt idx="392">
                  <c:v>1770</c:v>
                </c:pt>
                <c:pt idx="393">
                  <c:v>1980</c:v>
                </c:pt>
                <c:pt idx="394">
                  <c:v>5890</c:v>
                </c:pt>
                <c:pt idx="395">
                  <c:v>6580</c:v>
                </c:pt>
                <c:pt idx="396">
                  <c:v>5800</c:v>
                </c:pt>
                <c:pt idx="397">
                  <c:v>5250</c:v>
                </c:pt>
                <c:pt idx="398">
                  <c:v>4750</c:v>
                </c:pt>
                <c:pt idx="399">
                  <c:v>5870</c:v>
                </c:pt>
                <c:pt idx="400">
                  <c:v>5250</c:v>
                </c:pt>
                <c:pt idx="401">
                  <c:v>2690</c:v>
                </c:pt>
                <c:pt idx="402">
                  <c:v>3460</c:v>
                </c:pt>
                <c:pt idx="403">
                  <c:v>2550</c:v>
                </c:pt>
                <c:pt idx="404">
                  <c:v>2760</c:v>
                </c:pt>
                <c:pt idx="405">
                  <c:v>7090</c:v>
                </c:pt>
                <c:pt idx="406">
                  <c:v>6900</c:v>
                </c:pt>
                <c:pt idx="407">
                  <c:v>6770</c:v>
                </c:pt>
                <c:pt idx="408">
                  <c:v>5600</c:v>
                </c:pt>
                <c:pt idx="409">
                  <c:v>5880</c:v>
                </c:pt>
                <c:pt idx="410">
                  <c:v>6930</c:v>
                </c:pt>
                <c:pt idx="411">
                  <c:v>6170</c:v>
                </c:pt>
                <c:pt idx="412">
                  <c:v>4510</c:v>
                </c:pt>
                <c:pt idx="413">
                  <c:v>4520</c:v>
                </c:pt>
                <c:pt idx="414">
                  <c:v>4250</c:v>
                </c:pt>
                <c:pt idx="415">
                  <c:v>5130</c:v>
                </c:pt>
                <c:pt idx="416">
                  <c:v>7280</c:v>
                </c:pt>
                <c:pt idx="417">
                  <c:v>6620</c:v>
                </c:pt>
                <c:pt idx="418">
                  <c:v>5920</c:v>
                </c:pt>
                <c:pt idx="419">
                  <c:v>5890</c:v>
                </c:pt>
                <c:pt idx="420">
                  <c:v>6090</c:v>
                </c:pt>
                <c:pt idx="421">
                  <c:v>6310</c:v>
                </c:pt>
                <c:pt idx="422">
                  <c:v>5130</c:v>
                </c:pt>
                <c:pt idx="423">
                  <c:v>4280</c:v>
                </c:pt>
                <c:pt idx="424">
                  <c:v>4110</c:v>
                </c:pt>
                <c:pt idx="425">
                  <c:v>3110</c:v>
                </c:pt>
                <c:pt idx="426">
                  <c:v>3540</c:v>
                </c:pt>
                <c:pt idx="427">
                  <c:v>6600</c:v>
                </c:pt>
                <c:pt idx="428">
                  <c:v>6220</c:v>
                </c:pt>
                <c:pt idx="429">
                  <c:v>6200</c:v>
                </c:pt>
                <c:pt idx="430">
                  <c:v>5810</c:v>
                </c:pt>
                <c:pt idx="431">
                  <c:v>5120</c:v>
                </c:pt>
                <c:pt idx="432">
                  <c:v>5490</c:v>
                </c:pt>
                <c:pt idx="433">
                  <c:v>4790</c:v>
                </c:pt>
                <c:pt idx="434">
                  <c:v>4490</c:v>
                </c:pt>
                <c:pt idx="435">
                  <c:v>4490</c:v>
                </c:pt>
                <c:pt idx="436">
                  <c:v>3540</c:v>
                </c:pt>
                <c:pt idx="437">
                  <c:v>4170</c:v>
                </c:pt>
                <c:pt idx="438">
                  <c:v>6170</c:v>
                </c:pt>
                <c:pt idx="439">
                  <c:v>5790</c:v>
                </c:pt>
                <c:pt idx="440">
                  <c:v>5830</c:v>
                </c:pt>
                <c:pt idx="441">
                  <c:v>6280</c:v>
                </c:pt>
                <c:pt idx="442">
                  <c:v>6550</c:v>
                </c:pt>
                <c:pt idx="443">
                  <c:v>5880</c:v>
                </c:pt>
                <c:pt idx="444">
                  <c:v>5150</c:v>
                </c:pt>
                <c:pt idx="445">
                  <c:v>4230</c:v>
                </c:pt>
                <c:pt idx="446">
                  <c:v>5240</c:v>
                </c:pt>
                <c:pt idx="447">
                  <c:v>3940</c:v>
                </c:pt>
                <c:pt idx="448">
                  <c:v>4820</c:v>
                </c:pt>
                <c:pt idx="449">
                  <c:v>6290</c:v>
                </c:pt>
                <c:pt idx="450">
                  <c:v>6020</c:v>
                </c:pt>
                <c:pt idx="451">
                  <c:v>5810</c:v>
                </c:pt>
                <c:pt idx="452">
                  <c:v>6200</c:v>
                </c:pt>
                <c:pt idx="453">
                  <c:v>5300</c:v>
                </c:pt>
                <c:pt idx="454">
                  <c:v>5530</c:v>
                </c:pt>
                <c:pt idx="455">
                  <c:v>5480</c:v>
                </c:pt>
                <c:pt idx="456">
                  <c:v>3280</c:v>
                </c:pt>
                <c:pt idx="457">
                  <c:v>4220</c:v>
                </c:pt>
                <c:pt idx="458">
                  <c:v>2640</c:v>
                </c:pt>
                <c:pt idx="459">
                  <c:v>2780</c:v>
                </c:pt>
                <c:pt idx="460">
                  <c:v>3220</c:v>
                </c:pt>
                <c:pt idx="461">
                  <c:v>3230</c:v>
                </c:pt>
                <c:pt idx="462">
                  <c:v>3320</c:v>
                </c:pt>
                <c:pt idx="463">
                  <c:v>3320</c:v>
                </c:pt>
                <c:pt idx="464">
                  <c:v>3130</c:v>
                </c:pt>
                <c:pt idx="465">
                  <c:v>3160</c:v>
                </c:pt>
                <c:pt idx="466">
                  <c:v>3210</c:v>
                </c:pt>
                <c:pt idx="467">
                  <c:v>3170</c:v>
                </c:pt>
                <c:pt idx="468">
                  <c:v>3090</c:v>
                </c:pt>
                <c:pt idx="469">
                  <c:v>2930</c:v>
                </c:pt>
                <c:pt idx="470">
                  <c:v>2110</c:v>
                </c:pt>
                <c:pt idx="471">
                  <c:v>3530</c:v>
                </c:pt>
                <c:pt idx="472">
                  <c:v>3270</c:v>
                </c:pt>
                <c:pt idx="473">
                  <c:v>3370</c:v>
                </c:pt>
                <c:pt idx="474">
                  <c:v>2230</c:v>
                </c:pt>
                <c:pt idx="475">
                  <c:v>3270</c:v>
                </c:pt>
                <c:pt idx="476">
                  <c:v>3290</c:v>
                </c:pt>
                <c:pt idx="477">
                  <c:v>3330</c:v>
                </c:pt>
                <c:pt idx="478">
                  <c:v>3340</c:v>
                </c:pt>
                <c:pt idx="479">
                  <c:v>2170</c:v>
                </c:pt>
                <c:pt idx="480">
                  <c:v>3150</c:v>
                </c:pt>
                <c:pt idx="481">
                  <c:v>3280</c:v>
                </c:pt>
                <c:pt idx="482">
                  <c:v>1560</c:v>
                </c:pt>
                <c:pt idx="483">
                  <c:v>1640</c:v>
                </c:pt>
                <c:pt idx="484">
                  <c:v>1460</c:v>
                </c:pt>
                <c:pt idx="485">
                  <c:v>1450</c:v>
                </c:pt>
                <c:pt idx="486">
                  <c:v>1360</c:v>
                </c:pt>
                <c:pt idx="487">
                  <c:v>1450</c:v>
                </c:pt>
                <c:pt idx="488">
                  <c:v>1480</c:v>
                </c:pt>
                <c:pt idx="489">
                  <c:v>1450</c:v>
                </c:pt>
                <c:pt idx="490">
                  <c:v>1200</c:v>
                </c:pt>
                <c:pt idx="491">
                  <c:v>1150</c:v>
                </c:pt>
                <c:pt idx="492">
                  <c:v>1150</c:v>
                </c:pt>
                <c:pt idx="493">
                  <c:v>1990</c:v>
                </c:pt>
                <c:pt idx="494">
                  <c:v>3150</c:v>
                </c:pt>
                <c:pt idx="495">
                  <c:v>2250</c:v>
                </c:pt>
                <c:pt idx="496">
                  <c:v>3160</c:v>
                </c:pt>
                <c:pt idx="497">
                  <c:v>2900</c:v>
                </c:pt>
                <c:pt idx="498">
                  <c:v>2960</c:v>
                </c:pt>
                <c:pt idx="499">
                  <c:v>2020</c:v>
                </c:pt>
                <c:pt idx="500">
                  <c:v>2990</c:v>
                </c:pt>
                <c:pt idx="501">
                  <c:v>3050</c:v>
                </c:pt>
                <c:pt idx="502">
                  <c:v>2970</c:v>
                </c:pt>
                <c:pt idx="503">
                  <c:v>1810</c:v>
                </c:pt>
                <c:pt idx="504">
                  <c:v>6190</c:v>
                </c:pt>
                <c:pt idx="505">
                  <c:v>6220</c:v>
                </c:pt>
                <c:pt idx="506">
                  <c:v>6970</c:v>
                </c:pt>
                <c:pt idx="507">
                  <c:v>5870</c:v>
                </c:pt>
                <c:pt idx="508">
                  <c:v>5990</c:v>
                </c:pt>
                <c:pt idx="509">
                  <c:v>6980</c:v>
                </c:pt>
                <c:pt idx="510">
                  <c:v>6620</c:v>
                </c:pt>
                <c:pt idx="511">
                  <c:v>3550</c:v>
                </c:pt>
                <c:pt idx="512">
                  <c:v>4160</c:v>
                </c:pt>
                <c:pt idx="513">
                  <c:v>2580</c:v>
                </c:pt>
                <c:pt idx="514">
                  <c:v>3580</c:v>
                </c:pt>
                <c:pt idx="515">
                  <c:v>6670</c:v>
                </c:pt>
                <c:pt idx="516">
                  <c:v>6370</c:v>
                </c:pt>
                <c:pt idx="517">
                  <c:v>7200</c:v>
                </c:pt>
                <c:pt idx="518">
                  <c:v>5620</c:v>
                </c:pt>
                <c:pt idx="519">
                  <c:v>7120</c:v>
                </c:pt>
                <c:pt idx="520">
                  <c:v>6950</c:v>
                </c:pt>
                <c:pt idx="521">
                  <c:v>6460</c:v>
                </c:pt>
                <c:pt idx="522">
                  <c:v>4280</c:v>
                </c:pt>
                <c:pt idx="523">
                  <c:v>5090</c:v>
                </c:pt>
                <c:pt idx="524">
                  <c:v>3650</c:v>
                </c:pt>
                <c:pt idx="525">
                  <c:v>4060</c:v>
                </c:pt>
                <c:pt idx="526">
                  <c:v>5060</c:v>
                </c:pt>
                <c:pt idx="527">
                  <c:v>6230</c:v>
                </c:pt>
                <c:pt idx="528">
                  <c:v>8070</c:v>
                </c:pt>
                <c:pt idx="529">
                  <c:v>6860</c:v>
                </c:pt>
                <c:pt idx="530">
                  <c:v>7090</c:v>
                </c:pt>
                <c:pt idx="531">
                  <c:v>8000</c:v>
                </c:pt>
                <c:pt idx="532">
                  <c:v>6400</c:v>
                </c:pt>
                <c:pt idx="533">
                  <c:v>4330</c:v>
                </c:pt>
                <c:pt idx="534">
                  <c:v>4750</c:v>
                </c:pt>
                <c:pt idx="535">
                  <c:v>3170</c:v>
                </c:pt>
                <c:pt idx="536">
                  <c:v>4930</c:v>
                </c:pt>
                <c:pt idx="537">
                  <c:v>8910</c:v>
                </c:pt>
                <c:pt idx="538">
                  <c:v>8350</c:v>
                </c:pt>
                <c:pt idx="539">
                  <c:v>8370</c:v>
                </c:pt>
                <c:pt idx="540">
                  <c:v>7660</c:v>
                </c:pt>
                <c:pt idx="541">
                  <c:v>8260</c:v>
                </c:pt>
                <c:pt idx="542">
                  <c:v>8130</c:v>
                </c:pt>
                <c:pt idx="543">
                  <c:v>7240</c:v>
                </c:pt>
                <c:pt idx="544">
                  <c:v>6090</c:v>
                </c:pt>
                <c:pt idx="545">
                  <c:v>6850</c:v>
                </c:pt>
                <c:pt idx="546">
                  <c:v>5380</c:v>
                </c:pt>
                <c:pt idx="547">
                  <c:v>5500</c:v>
                </c:pt>
                <c:pt idx="548">
                  <c:v>8080</c:v>
                </c:pt>
                <c:pt idx="549">
                  <c:v>7350</c:v>
                </c:pt>
                <c:pt idx="550">
                  <c:v>7810</c:v>
                </c:pt>
                <c:pt idx="551">
                  <c:v>7830</c:v>
                </c:pt>
                <c:pt idx="552">
                  <c:v>7060</c:v>
                </c:pt>
                <c:pt idx="553">
                  <c:v>7390</c:v>
                </c:pt>
                <c:pt idx="554">
                  <c:v>6050</c:v>
                </c:pt>
                <c:pt idx="555">
                  <c:v>4220</c:v>
                </c:pt>
                <c:pt idx="556">
                  <c:v>5070</c:v>
                </c:pt>
                <c:pt idx="557">
                  <c:v>4030</c:v>
                </c:pt>
                <c:pt idx="558">
                  <c:v>5570</c:v>
                </c:pt>
                <c:pt idx="559">
                  <c:v>8090</c:v>
                </c:pt>
                <c:pt idx="560">
                  <c:v>7690</c:v>
                </c:pt>
                <c:pt idx="561">
                  <c:v>7550</c:v>
                </c:pt>
                <c:pt idx="562">
                  <c:v>7040</c:v>
                </c:pt>
                <c:pt idx="563">
                  <c:v>7070</c:v>
                </c:pt>
                <c:pt idx="564">
                  <c:v>6720</c:v>
                </c:pt>
                <c:pt idx="565">
                  <c:v>6860</c:v>
                </c:pt>
                <c:pt idx="566">
                  <c:v>5140</c:v>
                </c:pt>
                <c:pt idx="567">
                  <c:v>6070</c:v>
                </c:pt>
                <c:pt idx="568">
                  <c:v>4830</c:v>
                </c:pt>
                <c:pt idx="569">
                  <c:v>5680</c:v>
                </c:pt>
                <c:pt idx="570">
                  <c:v>8280</c:v>
                </c:pt>
                <c:pt idx="571">
                  <c:v>8190</c:v>
                </c:pt>
                <c:pt idx="572">
                  <c:v>8420</c:v>
                </c:pt>
                <c:pt idx="573">
                  <c:v>8470</c:v>
                </c:pt>
                <c:pt idx="574">
                  <c:v>7290</c:v>
                </c:pt>
                <c:pt idx="575">
                  <c:v>7930</c:v>
                </c:pt>
                <c:pt idx="576">
                  <c:v>6940</c:v>
                </c:pt>
                <c:pt idx="577">
                  <c:v>5470</c:v>
                </c:pt>
                <c:pt idx="578">
                  <c:v>6320</c:v>
                </c:pt>
                <c:pt idx="579">
                  <c:v>4790</c:v>
                </c:pt>
                <c:pt idx="580">
                  <c:v>5960</c:v>
                </c:pt>
                <c:pt idx="581">
                  <c:v>7450</c:v>
                </c:pt>
                <c:pt idx="582">
                  <c:v>6930</c:v>
                </c:pt>
                <c:pt idx="583">
                  <c:v>7150</c:v>
                </c:pt>
                <c:pt idx="584">
                  <c:v>8070</c:v>
                </c:pt>
                <c:pt idx="585">
                  <c:v>6730</c:v>
                </c:pt>
                <c:pt idx="586">
                  <c:v>7470</c:v>
                </c:pt>
                <c:pt idx="587">
                  <c:v>7350</c:v>
                </c:pt>
                <c:pt idx="588">
                  <c:v>5160</c:v>
                </c:pt>
                <c:pt idx="589">
                  <c:v>4920</c:v>
                </c:pt>
                <c:pt idx="590">
                  <c:v>3940</c:v>
                </c:pt>
                <c:pt idx="591">
                  <c:v>4540</c:v>
                </c:pt>
                <c:pt idx="592">
                  <c:v>3790</c:v>
                </c:pt>
                <c:pt idx="593">
                  <c:v>4000</c:v>
                </c:pt>
                <c:pt idx="594">
                  <c:v>3900</c:v>
                </c:pt>
                <c:pt idx="595">
                  <c:v>4010</c:v>
                </c:pt>
                <c:pt idx="596">
                  <c:v>4900</c:v>
                </c:pt>
                <c:pt idx="597">
                  <c:v>4960</c:v>
                </c:pt>
                <c:pt idx="598">
                  <c:v>4890</c:v>
                </c:pt>
                <c:pt idx="599">
                  <c:v>5060</c:v>
                </c:pt>
                <c:pt idx="600">
                  <c:v>3680</c:v>
                </c:pt>
                <c:pt idx="601">
                  <c:v>4810</c:v>
                </c:pt>
                <c:pt idx="602">
                  <c:v>3790</c:v>
                </c:pt>
                <c:pt idx="603">
                  <c:v>4450</c:v>
                </c:pt>
                <c:pt idx="604">
                  <c:v>4910</c:v>
                </c:pt>
                <c:pt idx="605">
                  <c:v>4760</c:v>
                </c:pt>
                <c:pt idx="606">
                  <c:v>4710</c:v>
                </c:pt>
                <c:pt idx="607">
                  <c:v>4700</c:v>
                </c:pt>
                <c:pt idx="608">
                  <c:v>4560</c:v>
                </c:pt>
                <c:pt idx="609">
                  <c:v>3490</c:v>
                </c:pt>
                <c:pt idx="610">
                  <c:v>4640</c:v>
                </c:pt>
                <c:pt idx="611">
                  <c:v>4490</c:v>
                </c:pt>
                <c:pt idx="612">
                  <c:v>4540</c:v>
                </c:pt>
                <c:pt idx="613">
                  <c:v>4420</c:v>
                </c:pt>
                <c:pt idx="614">
                  <c:v>3470</c:v>
                </c:pt>
                <c:pt idx="615">
                  <c:v>3360</c:v>
                </c:pt>
                <c:pt idx="616">
                  <c:v>3420</c:v>
                </c:pt>
                <c:pt idx="617">
                  <c:v>3400</c:v>
                </c:pt>
                <c:pt idx="618">
                  <c:v>3370</c:v>
                </c:pt>
                <c:pt idx="619">
                  <c:v>3470</c:v>
                </c:pt>
                <c:pt idx="620">
                  <c:v>3410</c:v>
                </c:pt>
                <c:pt idx="621">
                  <c:v>3130</c:v>
                </c:pt>
                <c:pt idx="622">
                  <c:v>3040</c:v>
                </c:pt>
                <c:pt idx="623">
                  <c:v>3000</c:v>
                </c:pt>
                <c:pt idx="624">
                  <c:v>3000</c:v>
                </c:pt>
                <c:pt idx="625">
                  <c:v>4690</c:v>
                </c:pt>
                <c:pt idx="626">
                  <c:v>4860</c:v>
                </c:pt>
                <c:pt idx="627">
                  <c:v>4810</c:v>
                </c:pt>
                <c:pt idx="628">
                  <c:v>4400</c:v>
                </c:pt>
                <c:pt idx="629">
                  <c:v>4570</c:v>
                </c:pt>
                <c:pt idx="630">
                  <c:v>4500</c:v>
                </c:pt>
                <c:pt idx="631">
                  <c:v>4590</c:v>
                </c:pt>
                <c:pt idx="632">
                  <c:v>4490</c:v>
                </c:pt>
                <c:pt idx="633">
                  <c:v>4610</c:v>
                </c:pt>
                <c:pt idx="634">
                  <c:v>4540</c:v>
                </c:pt>
                <c:pt idx="635">
                  <c:v>4270</c:v>
                </c:pt>
                <c:pt idx="636">
                  <c:v>5610</c:v>
                </c:pt>
                <c:pt idx="637">
                  <c:v>5650</c:v>
                </c:pt>
                <c:pt idx="638">
                  <c:v>5580</c:v>
                </c:pt>
                <c:pt idx="639">
                  <c:v>4230</c:v>
                </c:pt>
                <c:pt idx="640">
                  <c:v>4450</c:v>
                </c:pt>
                <c:pt idx="641">
                  <c:v>4980</c:v>
                </c:pt>
                <c:pt idx="642">
                  <c:v>3980</c:v>
                </c:pt>
                <c:pt idx="643">
                  <c:v>3170</c:v>
                </c:pt>
                <c:pt idx="644">
                  <c:v>3050</c:v>
                </c:pt>
                <c:pt idx="645">
                  <c:v>2130</c:v>
                </c:pt>
                <c:pt idx="646">
                  <c:v>2580</c:v>
                </c:pt>
                <c:pt idx="647">
                  <c:v>6030</c:v>
                </c:pt>
                <c:pt idx="648">
                  <c:v>4950</c:v>
                </c:pt>
                <c:pt idx="649">
                  <c:v>5100</c:v>
                </c:pt>
                <c:pt idx="650">
                  <c:v>3800</c:v>
                </c:pt>
                <c:pt idx="651">
                  <c:v>5240</c:v>
                </c:pt>
                <c:pt idx="652">
                  <c:v>4520</c:v>
                </c:pt>
                <c:pt idx="653">
                  <c:v>4220</c:v>
                </c:pt>
                <c:pt idx="654">
                  <c:v>2500</c:v>
                </c:pt>
                <c:pt idx="655">
                  <c:v>3480</c:v>
                </c:pt>
                <c:pt idx="656">
                  <c:v>1480</c:v>
                </c:pt>
                <c:pt idx="657">
                  <c:v>1900</c:v>
                </c:pt>
                <c:pt idx="658">
                  <c:v>5540</c:v>
                </c:pt>
                <c:pt idx="659">
                  <c:v>4870</c:v>
                </c:pt>
                <c:pt idx="660">
                  <c:v>5190</c:v>
                </c:pt>
                <c:pt idx="661">
                  <c:v>3710</c:v>
                </c:pt>
                <c:pt idx="662">
                  <c:v>3890</c:v>
                </c:pt>
                <c:pt idx="663">
                  <c:v>4420</c:v>
                </c:pt>
                <c:pt idx="664">
                  <c:v>3350</c:v>
                </c:pt>
                <c:pt idx="665">
                  <c:v>2310</c:v>
                </c:pt>
                <c:pt idx="666">
                  <c:v>3230</c:v>
                </c:pt>
                <c:pt idx="667">
                  <c:v>1230</c:v>
                </c:pt>
                <c:pt idx="668">
                  <c:v>2630</c:v>
                </c:pt>
                <c:pt idx="669">
                  <c:v>5450</c:v>
                </c:pt>
                <c:pt idx="670">
                  <c:v>5000</c:v>
                </c:pt>
                <c:pt idx="671">
                  <c:v>5030</c:v>
                </c:pt>
                <c:pt idx="672">
                  <c:v>4100</c:v>
                </c:pt>
                <c:pt idx="673">
                  <c:v>4170</c:v>
                </c:pt>
                <c:pt idx="674">
                  <c:v>4530</c:v>
                </c:pt>
                <c:pt idx="675">
                  <c:v>3830</c:v>
                </c:pt>
                <c:pt idx="676">
                  <c:v>3970</c:v>
                </c:pt>
                <c:pt idx="677">
                  <c:v>3980</c:v>
                </c:pt>
                <c:pt idx="678">
                  <c:v>3090</c:v>
                </c:pt>
                <c:pt idx="679">
                  <c:v>3580</c:v>
                </c:pt>
                <c:pt idx="680">
                  <c:v>3790</c:v>
                </c:pt>
                <c:pt idx="681">
                  <c:v>4630</c:v>
                </c:pt>
                <c:pt idx="682">
                  <c:v>4480</c:v>
                </c:pt>
                <c:pt idx="683">
                  <c:v>4090</c:v>
                </c:pt>
                <c:pt idx="684">
                  <c:v>3490</c:v>
                </c:pt>
                <c:pt idx="685">
                  <c:v>3770</c:v>
                </c:pt>
                <c:pt idx="686">
                  <c:v>3050</c:v>
                </c:pt>
                <c:pt idx="687">
                  <c:v>2750</c:v>
                </c:pt>
                <c:pt idx="688">
                  <c:v>2800</c:v>
                </c:pt>
                <c:pt idx="689">
                  <c:v>1840</c:v>
                </c:pt>
                <c:pt idx="690">
                  <c:v>2440</c:v>
                </c:pt>
                <c:pt idx="691">
                  <c:v>4230</c:v>
                </c:pt>
                <c:pt idx="692">
                  <c:v>3830</c:v>
                </c:pt>
                <c:pt idx="693">
                  <c:v>3970</c:v>
                </c:pt>
                <c:pt idx="694">
                  <c:v>4210</c:v>
                </c:pt>
                <c:pt idx="695">
                  <c:v>3330</c:v>
                </c:pt>
                <c:pt idx="696">
                  <c:v>4850</c:v>
                </c:pt>
                <c:pt idx="697">
                  <c:v>4130</c:v>
                </c:pt>
                <c:pt idx="698">
                  <c:v>2180</c:v>
                </c:pt>
                <c:pt idx="699">
                  <c:v>3270</c:v>
                </c:pt>
                <c:pt idx="700">
                  <c:v>1950</c:v>
                </c:pt>
                <c:pt idx="701">
                  <c:v>1890</c:v>
                </c:pt>
                <c:pt idx="702">
                  <c:v>5560</c:v>
                </c:pt>
                <c:pt idx="703">
                  <c:v>4220</c:v>
                </c:pt>
                <c:pt idx="704">
                  <c:v>5210</c:v>
                </c:pt>
                <c:pt idx="705">
                  <c:v>4850</c:v>
                </c:pt>
                <c:pt idx="706">
                  <c:v>4340</c:v>
                </c:pt>
                <c:pt idx="707">
                  <c:v>4250</c:v>
                </c:pt>
                <c:pt idx="708">
                  <c:v>4030</c:v>
                </c:pt>
                <c:pt idx="709">
                  <c:v>2760</c:v>
                </c:pt>
                <c:pt idx="710">
                  <c:v>2750</c:v>
                </c:pt>
                <c:pt idx="711">
                  <c:v>2020</c:v>
                </c:pt>
                <c:pt idx="712">
                  <c:v>3600</c:v>
                </c:pt>
                <c:pt idx="713">
                  <c:v>4270</c:v>
                </c:pt>
                <c:pt idx="714">
                  <c:v>3040</c:v>
                </c:pt>
                <c:pt idx="715">
                  <c:v>3980</c:v>
                </c:pt>
                <c:pt idx="716">
                  <c:v>3580</c:v>
                </c:pt>
                <c:pt idx="717">
                  <c:v>2790</c:v>
                </c:pt>
                <c:pt idx="718">
                  <c:v>2900</c:v>
                </c:pt>
                <c:pt idx="719">
                  <c:v>4110</c:v>
                </c:pt>
                <c:pt idx="720">
                  <c:v>2050</c:v>
                </c:pt>
                <c:pt idx="721">
                  <c:v>2120</c:v>
                </c:pt>
                <c:pt idx="722">
                  <c:v>2030</c:v>
                </c:pt>
                <c:pt idx="723">
                  <c:v>1750</c:v>
                </c:pt>
                <c:pt idx="724">
                  <c:v>1060</c:v>
                </c:pt>
                <c:pt idx="725">
                  <c:v>1160</c:v>
                </c:pt>
                <c:pt idx="726">
                  <c:v>990</c:v>
                </c:pt>
                <c:pt idx="727">
                  <c:v>1090</c:v>
                </c:pt>
                <c:pt idx="728">
                  <c:v>910</c:v>
                </c:pt>
                <c:pt idx="729">
                  <c:v>1110</c:v>
                </c:pt>
                <c:pt idx="730">
                  <c:v>1170</c:v>
                </c:pt>
                <c:pt idx="731">
                  <c:v>1030</c:v>
                </c:pt>
                <c:pt idx="732">
                  <c:v>1100</c:v>
                </c:pt>
                <c:pt idx="733">
                  <c:v>1130</c:v>
                </c:pt>
                <c:pt idx="734">
                  <c:v>1030</c:v>
                </c:pt>
                <c:pt idx="735">
                  <c:v>1570</c:v>
                </c:pt>
                <c:pt idx="736">
                  <c:v>1560</c:v>
                </c:pt>
                <c:pt idx="737">
                  <c:v>1560</c:v>
                </c:pt>
                <c:pt idx="738">
                  <c:v>1620</c:v>
                </c:pt>
                <c:pt idx="739">
                  <c:v>1590</c:v>
                </c:pt>
                <c:pt idx="740">
                  <c:v>1540</c:v>
                </c:pt>
                <c:pt idx="741">
                  <c:v>1630</c:v>
                </c:pt>
                <c:pt idx="742">
                  <c:v>1510</c:v>
                </c:pt>
                <c:pt idx="743">
                  <c:v>1390</c:v>
                </c:pt>
                <c:pt idx="744">
                  <c:v>1550</c:v>
                </c:pt>
                <c:pt idx="745">
                  <c:v>1510</c:v>
                </c:pt>
                <c:pt idx="746">
                  <c:v>320</c:v>
                </c:pt>
                <c:pt idx="747">
                  <c:v>-530</c:v>
                </c:pt>
                <c:pt idx="748">
                  <c:v>130</c:v>
                </c:pt>
                <c:pt idx="749">
                  <c:v>270</c:v>
                </c:pt>
                <c:pt idx="750">
                  <c:v>240</c:v>
                </c:pt>
                <c:pt idx="751">
                  <c:v>-880</c:v>
                </c:pt>
                <c:pt idx="752">
                  <c:v>30</c:v>
                </c:pt>
                <c:pt idx="753">
                  <c:v>-850</c:v>
                </c:pt>
                <c:pt idx="754">
                  <c:v>0</c:v>
                </c:pt>
                <c:pt idx="755">
                  <c:v>-40</c:v>
                </c:pt>
                <c:pt idx="756">
                  <c:v>250</c:v>
                </c:pt>
                <c:pt idx="757">
                  <c:v>1170</c:v>
                </c:pt>
                <c:pt idx="758">
                  <c:v>1140</c:v>
                </c:pt>
                <c:pt idx="759">
                  <c:v>1100</c:v>
                </c:pt>
                <c:pt idx="760">
                  <c:v>1240</c:v>
                </c:pt>
                <c:pt idx="761">
                  <c:v>1050</c:v>
                </c:pt>
                <c:pt idx="762">
                  <c:v>1200</c:v>
                </c:pt>
                <c:pt idx="763">
                  <c:v>1190</c:v>
                </c:pt>
                <c:pt idx="764">
                  <c:v>1130</c:v>
                </c:pt>
                <c:pt idx="765">
                  <c:v>980</c:v>
                </c:pt>
                <c:pt idx="766">
                  <c:v>1240</c:v>
                </c:pt>
                <c:pt idx="767">
                  <c:v>1050</c:v>
                </c:pt>
                <c:pt idx="768">
                  <c:v>4610</c:v>
                </c:pt>
                <c:pt idx="769">
                  <c:v>4150</c:v>
                </c:pt>
                <c:pt idx="770">
                  <c:v>5800</c:v>
                </c:pt>
                <c:pt idx="771">
                  <c:v>5110</c:v>
                </c:pt>
                <c:pt idx="772">
                  <c:v>5730</c:v>
                </c:pt>
                <c:pt idx="773">
                  <c:v>4940</c:v>
                </c:pt>
                <c:pt idx="774">
                  <c:v>4870</c:v>
                </c:pt>
                <c:pt idx="775">
                  <c:v>3030</c:v>
                </c:pt>
                <c:pt idx="776">
                  <c:v>3840</c:v>
                </c:pt>
                <c:pt idx="777">
                  <c:v>2270</c:v>
                </c:pt>
                <c:pt idx="778">
                  <c:v>3120</c:v>
                </c:pt>
                <c:pt idx="779">
                  <c:v>5000</c:v>
                </c:pt>
                <c:pt idx="780">
                  <c:v>4680</c:v>
                </c:pt>
                <c:pt idx="781">
                  <c:v>5760</c:v>
                </c:pt>
                <c:pt idx="782">
                  <c:v>5010</c:v>
                </c:pt>
                <c:pt idx="783">
                  <c:v>4790</c:v>
                </c:pt>
                <c:pt idx="784">
                  <c:v>4840</c:v>
                </c:pt>
                <c:pt idx="785">
                  <c:v>4450</c:v>
                </c:pt>
                <c:pt idx="786">
                  <c:v>2780</c:v>
                </c:pt>
                <c:pt idx="787">
                  <c:v>3650</c:v>
                </c:pt>
                <c:pt idx="788">
                  <c:v>1990</c:v>
                </c:pt>
                <c:pt idx="789">
                  <c:v>2980</c:v>
                </c:pt>
                <c:pt idx="790">
                  <c:v>4900</c:v>
                </c:pt>
                <c:pt idx="791">
                  <c:v>5760</c:v>
                </c:pt>
                <c:pt idx="792">
                  <c:v>5520</c:v>
                </c:pt>
                <c:pt idx="793">
                  <c:v>4860</c:v>
                </c:pt>
                <c:pt idx="794">
                  <c:v>5470</c:v>
                </c:pt>
                <c:pt idx="795">
                  <c:v>4770</c:v>
                </c:pt>
                <c:pt idx="796">
                  <c:v>4870</c:v>
                </c:pt>
                <c:pt idx="797">
                  <c:v>3890</c:v>
                </c:pt>
                <c:pt idx="798">
                  <c:v>4460</c:v>
                </c:pt>
                <c:pt idx="799">
                  <c:v>2970</c:v>
                </c:pt>
                <c:pt idx="800">
                  <c:v>3810</c:v>
                </c:pt>
                <c:pt idx="801">
                  <c:v>6010</c:v>
                </c:pt>
                <c:pt idx="802">
                  <c:v>5510</c:v>
                </c:pt>
                <c:pt idx="803">
                  <c:v>5820</c:v>
                </c:pt>
                <c:pt idx="804">
                  <c:v>5560</c:v>
                </c:pt>
                <c:pt idx="805">
                  <c:v>5700</c:v>
                </c:pt>
                <c:pt idx="806">
                  <c:v>6080</c:v>
                </c:pt>
                <c:pt idx="807">
                  <c:v>5530</c:v>
                </c:pt>
                <c:pt idx="808">
                  <c:v>4840</c:v>
                </c:pt>
                <c:pt idx="809">
                  <c:v>4850</c:v>
                </c:pt>
                <c:pt idx="810">
                  <c:v>4670</c:v>
                </c:pt>
                <c:pt idx="811">
                  <c:v>4650</c:v>
                </c:pt>
                <c:pt idx="812">
                  <c:v>6080</c:v>
                </c:pt>
                <c:pt idx="813">
                  <c:v>5660</c:v>
                </c:pt>
                <c:pt idx="814">
                  <c:v>5490</c:v>
                </c:pt>
                <c:pt idx="815">
                  <c:v>5980</c:v>
                </c:pt>
                <c:pt idx="816">
                  <c:v>5310</c:v>
                </c:pt>
                <c:pt idx="817">
                  <c:v>5560</c:v>
                </c:pt>
                <c:pt idx="818">
                  <c:v>4780</c:v>
                </c:pt>
                <c:pt idx="819">
                  <c:v>3820</c:v>
                </c:pt>
                <c:pt idx="820">
                  <c:v>3960</c:v>
                </c:pt>
                <c:pt idx="821">
                  <c:v>3600</c:v>
                </c:pt>
                <c:pt idx="822">
                  <c:v>3460</c:v>
                </c:pt>
                <c:pt idx="823">
                  <c:v>6370</c:v>
                </c:pt>
                <c:pt idx="824">
                  <c:v>5790</c:v>
                </c:pt>
                <c:pt idx="825">
                  <c:v>6130</c:v>
                </c:pt>
                <c:pt idx="826">
                  <c:v>6200</c:v>
                </c:pt>
                <c:pt idx="827">
                  <c:v>5150</c:v>
                </c:pt>
                <c:pt idx="828">
                  <c:v>5600</c:v>
                </c:pt>
                <c:pt idx="829">
                  <c:v>5900</c:v>
                </c:pt>
                <c:pt idx="830">
                  <c:v>4250</c:v>
                </c:pt>
                <c:pt idx="831">
                  <c:v>5110</c:v>
                </c:pt>
                <c:pt idx="832">
                  <c:v>3620</c:v>
                </c:pt>
                <c:pt idx="833">
                  <c:v>3630</c:v>
                </c:pt>
                <c:pt idx="834">
                  <c:v>5470</c:v>
                </c:pt>
                <c:pt idx="835">
                  <c:v>6330</c:v>
                </c:pt>
                <c:pt idx="836">
                  <c:v>5420</c:v>
                </c:pt>
                <c:pt idx="837">
                  <c:v>5780</c:v>
                </c:pt>
                <c:pt idx="838">
                  <c:v>5180</c:v>
                </c:pt>
                <c:pt idx="839">
                  <c:v>5330</c:v>
                </c:pt>
                <c:pt idx="840">
                  <c:v>5040</c:v>
                </c:pt>
                <c:pt idx="841">
                  <c:v>3920</c:v>
                </c:pt>
                <c:pt idx="842">
                  <c:v>5050</c:v>
                </c:pt>
                <c:pt idx="843">
                  <c:v>4090</c:v>
                </c:pt>
                <c:pt idx="844">
                  <c:v>4810</c:v>
                </c:pt>
                <c:pt idx="845">
                  <c:v>6530</c:v>
                </c:pt>
                <c:pt idx="846">
                  <c:v>5040</c:v>
                </c:pt>
                <c:pt idx="847">
                  <c:v>6150</c:v>
                </c:pt>
                <c:pt idx="848">
                  <c:v>5700</c:v>
                </c:pt>
                <c:pt idx="849">
                  <c:v>4460</c:v>
                </c:pt>
                <c:pt idx="850">
                  <c:v>4860</c:v>
                </c:pt>
                <c:pt idx="851">
                  <c:v>4960</c:v>
                </c:pt>
                <c:pt idx="852">
                  <c:v>3180</c:v>
                </c:pt>
                <c:pt idx="853">
                  <c:v>4320</c:v>
                </c:pt>
                <c:pt idx="854">
                  <c:v>3000</c:v>
                </c:pt>
                <c:pt idx="855">
                  <c:v>3820</c:v>
                </c:pt>
                <c:pt idx="856">
                  <c:v>3370</c:v>
                </c:pt>
                <c:pt idx="857">
                  <c:v>3520</c:v>
                </c:pt>
                <c:pt idx="858">
                  <c:v>3590</c:v>
                </c:pt>
                <c:pt idx="859">
                  <c:v>3360</c:v>
                </c:pt>
                <c:pt idx="860">
                  <c:v>2270</c:v>
                </c:pt>
                <c:pt idx="861">
                  <c:v>3580</c:v>
                </c:pt>
                <c:pt idx="862">
                  <c:v>3590</c:v>
                </c:pt>
                <c:pt idx="863">
                  <c:v>3590</c:v>
                </c:pt>
                <c:pt idx="864">
                  <c:v>3380</c:v>
                </c:pt>
                <c:pt idx="865">
                  <c:v>3360</c:v>
                </c:pt>
                <c:pt idx="866">
                  <c:v>3420</c:v>
                </c:pt>
                <c:pt idx="867">
                  <c:v>3860</c:v>
                </c:pt>
                <c:pt idx="868">
                  <c:v>3670</c:v>
                </c:pt>
                <c:pt idx="869">
                  <c:v>3780</c:v>
                </c:pt>
                <c:pt idx="870">
                  <c:v>3870</c:v>
                </c:pt>
                <c:pt idx="871">
                  <c:v>3510</c:v>
                </c:pt>
                <c:pt idx="872">
                  <c:v>3880</c:v>
                </c:pt>
                <c:pt idx="873">
                  <c:v>3600</c:v>
                </c:pt>
                <c:pt idx="874">
                  <c:v>3640</c:v>
                </c:pt>
                <c:pt idx="875">
                  <c:v>3640</c:v>
                </c:pt>
                <c:pt idx="876">
                  <c:v>3520</c:v>
                </c:pt>
                <c:pt idx="877">
                  <c:v>3490</c:v>
                </c:pt>
                <c:pt idx="878">
                  <c:v>2280</c:v>
                </c:pt>
                <c:pt idx="879">
                  <c:v>2440</c:v>
                </c:pt>
                <c:pt idx="880">
                  <c:v>2440</c:v>
                </c:pt>
                <c:pt idx="881">
                  <c:v>2410</c:v>
                </c:pt>
                <c:pt idx="882">
                  <c:v>2100</c:v>
                </c:pt>
                <c:pt idx="883">
                  <c:v>2400</c:v>
                </c:pt>
                <c:pt idx="884">
                  <c:v>2440</c:v>
                </c:pt>
                <c:pt idx="885">
                  <c:v>2300</c:v>
                </c:pt>
                <c:pt idx="886">
                  <c:v>2040</c:v>
                </c:pt>
                <c:pt idx="887">
                  <c:v>2160</c:v>
                </c:pt>
                <c:pt idx="888">
                  <c:v>2010</c:v>
                </c:pt>
                <c:pt idx="889">
                  <c:v>3450</c:v>
                </c:pt>
                <c:pt idx="890">
                  <c:v>3700</c:v>
                </c:pt>
                <c:pt idx="891">
                  <c:v>3530</c:v>
                </c:pt>
                <c:pt idx="892">
                  <c:v>2450</c:v>
                </c:pt>
                <c:pt idx="893">
                  <c:v>3600</c:v>
                </c:pt>
                <c:pt idx="894">
                  <c:v>3480</c:v>
                </c:pt>
                <c:pt idx="895">
                  <c:v>3650</c:v>
                </c:pt>
                <c:pt idx="896">
                  <c:v>3530</c:v>
                </c:pt>
                <c:pt idx="897">
                  <c:v>3600</c:v>
                </c:pt>
                <c:pt idx="898">
                  <c:v>3580</c:v>
                </c:pt>
                <c:pt idx="899">
                  <c:v>3360</c:v>
                </c:pt>
                <c:pt idx="900">
                  <c:v>5880</c:v>
                </c:pt>
                <c:pt idx="901">
                  <c:v>5770</c:v>
                </c:pt>
                <c:pt idx="902">
                  <c:v>6120</c:v>
                </c:pt>
                <c:pt idx="903">
                  <c:v>5440</c:v>
                </c:pt>
                <c:pt idx="904">
                  <c:v>4960</c:v>
                </c:pt>
                <c:pt idx="905">
                  <c:v>5120</c:v>
                </c:pt>
                <c:pt idx="906">
                  <c:v>5390</c:v>
                </c:pt>
                <c:pt idx="907">
                  <c:v>3240</c:v>
                </c:pt>
                <c:pt idx="908">
                  <c:v>3820</c:v>
                </c:pt>
                <c:pt idx="909">
                  <c:v>2050</c:v>
                </c:pt>
                <c:pt idx="910">
                  <c:v>3030</c:v>
                </c:pt>
                <c:pt idx="911">
                  <c:v>6180</c:v>
                </c:pt>
                <c:pt idx="912">
                  <c:v>5410</c:v>
                </c:pt>
                <c:pt idx="913">
                  <c:v>6110</c:v>
                </c:pt>
                <c:pt idx="914">
                  <c:v>5190</c:v>
                </c:pt>
                <c:pt idx="915">
                  <c:v>6250</c:v>
                </c:pt>
                <c:pt idx="916">
                  <c:v>5980</c:v>
                </c:pt>
                <c:pt idx="917">
                  <c:v>6400</c:v>
                </c:pt>
                <c:pt idx="918">
                  <c:v>3010</c:v>
                </c:pt>
                <c:pt idx="919">
                  <c:v>3760</c:v>
                </c:pt>
                <c:pt idx="920">
                  <c:v>1730</c:v>
                </c:pt>
                <c:pt idx="921">
                  <c:v>2880</c:v>
                </c:pt>
                <c:pt idx="922">
                  <c:v>5830</c:v>
                </c:pt>
                <c:pt idx="923">
                  <c:v>5850</c:v>
                </c:pt>
                <c:pt idx="924">
                  <c:v>7040</c:v>
                </c:pt>
                <c:pt idx="925">
                  <c:v>5060</c:v>
                </c:pt>
                <c:pt idx="926">
                  <c:v>6270</c:v>
                </c:pt>
                <c:pt idx="927">
                  <c:v>5300</c:v>
                </c:pt>
                <c:pt idx="928">
                  <c:v>6060</c:v>
                </c:pt>
                <c:pt idx="929">
                  <c:v>3730</c:v>
                </c:pt>
                <c:pt idx="930">
                  <c:v>4500</c:v>
                </c:pt>
                <c:pt idx="931">
                  <c:v>2700</c:v>
                </c:pt>
                <c:pt idx="932">
                  <c:v>3730</c:v>
                </c:pt>
                <c:pt idx="933">
                  <c:v>7700</c:v>
                </c:pt>
                <c:pt idx="934">
                  <c:v>7250</c:v>
                </c:pt>
                <c:pt idx="935">
                  <c:v>7060</c:v>
                </c:pt>
                <c:pt idx="936">
                  <c:v>6650</c:v>
                </c:pt>
                <c:pt idx="937">
                  <c:v>7020</c:v>
                </c:pt>
                <c:pt idx="938">
                  <c:v>6430</c:v>
                </c:pt>
                <c:pt idx="939">
                  <c:v>7230</c:v>
                </c:pt>
                <c:pt idx="940">
                  <c:v>4670</c:v>
                </c:pt>
                <c:pt idx="941">
                  <c:v>5660</c:v>
                </c:pt>
                <c:pt idx="942">
                  <c:v>4420</c:v>
                </c:pt>
                <c:pt idx="943">
                  <c:v>4340</c:v>
                </c:pt>
                <c:pt idx="944">
                  <c:v>6330</c:v>
                </c:pt>
                <c:pt idx="945">
                  <c:v>5910</c:v>
                </c:pt>
                <c:pt idx="946">
                  <c:v>5900</c:v>
                </c:pt>
                <c:pt idx="947">
                  <c:v>6240</c:v>
                </c:pt>
                <c:pt idx="948">
                  <c:v>5360</c:v>
                </c:pt>
                <c:pt idx="949">
                  <c:v>5710</c:v>
                </c:pt>
                <c:pt idx="950">
                  <c:v>6580</c:v>
                </c:pt>
                <c:pt idx="951">
                  <c:v>4460</c:v>
                </c:pt>
                <c:pt idx="952">
                  <c:v>4360</c:v>
                </c:pt>
                <c:pt idx="953">
                  <c:v>2710</c:v>
                </c:pt>
                <c:pt idx="954">
                  <c:v>3760</c:v>
                </c:pt>
                <c:pt idx="955">
                  <c:v>8030</c:v>
                </c:pt>
                <c:pt idx="956">
                  <c:v>7410</c:v>
                </c:pt>
                <c:pt idx="957">
                  <c:v>6820</c:v>
                </c:pt>
                <c:pt idx="958">
                  <c:v>7350</c:v>
                </c:pt>
                <c:pt idx="959">
                  <c:v>6960</c:v>
                </c:pt>
                <c:pt idx="960">
                  <c:v>6630</c:v>
                </c:pt>
                <c:pt idx="961">
                  <c:v>6770</c:v>
                </c:pt>
                <c:pt idx="962">
                  <c:v>4490</c:v>
                </c:pt>
                <c:pt idx="963">
                  <c:v>4290</c:v>
                </c:pt>
                <c:pt idx="964">
                  <c:v>3290</c:v>
                </c:pt>
                <c:pt idx="965">
                  <c:v>3830</c:v>
                </c:pt>
                <c:pt idx="966">
                  <c:v>6970</c:v>
                </c:pt>
                <c:pt idx="967">
                  <c:v>6660</c:v>
                </c:pt>
                <c:pt idx="968">
                  <c:v>6770</c:v>
                </c:pt>
                <c:pt idx="969">
                  <c:v>6320</c:v>
                </c:pt>
                <c:pt idx="970">
                  <c:v>5340</c:v>
                </c:pt>
                <c:pt idx="971">
                  <c:v>6700</c:v>
                </c:pt>
                <c:pt idx="972">
                  <c:v>5910</c:v>
                </c:pt>
                <c:pt idx="973">
                  <c:v>4910</c:v>
                </c:pt>
                <c:pt idx="974">
                  <c:v>4730</c:v>
                </c:pt>
                <c:pt idx="975">
                  <c:v>3710</c:v>
                </c:pt>
                <c:pt idx="976">
                  <c:v>4420</c:v>
                </c:pt>
                <c:pt idx="977">
                  <c:v>6570</c:v>
                </c:pt>
                <c:pt idx="978">
                  <c:v>6360</c:v>
                </c:pt>
                <c:pt idx="979">
                  <c:v>7410</c:v>
                </c:pt>
                <c:pt idx="980">
                  <c:v>6640</c:v>
                </c:pt>
                <c:pt idx="981">
                  <c:v>6690</c:v>
                </c:pt>
                <c:pt idx="982">
                  <c:v>6080</c:v>
                </c:pt>
                <c:pt idx="983">
                  <c:v>6320</c:v>
                </c:pt>
                <c:pt idx="984">
                  <c:v>5520</c:v>
                </c:pt>
                <c:pt idx="985">
                  <c:v>4380</c:v>
                </c:pt>
                <c:pt idx="986">
                  <c:v>3980</c:v>
                </c:pt>
                <c:pt idx="987">
                  <c:v>5130</c:v>
                </c:pt>
                <c:pt idx="988">
                  <c:v>3580</c:v>
                </c:pt>
                <c:pt idx="989">
                  <c:v>3580</c:v>
                </c:pt>
                <c:pt idx="990">
                  <c:v>3780</c:v>
                </c:pt>
                <c:pt idx="991">
                  <c:v>3520</c:v>
                </c:pt>
                <c:pt idx="992">
                  <c:v>3610</c:v>
                </c:pt>
                <c:pt idx="993">
                  <c:v>3260</c:v>
                </c:pt>
                <c:pt idx="994">
                  <c:v>3500</c:v>
                </c:pt>
                <c:pt idx="995">
                  <c:v>3710</c:v>
                </c:pt>
                <c:pt idx="996">
                  <c:v>3390</c:v>
                </c:pt>
                <c:pt idx="997">
                  <c:v>3440</c:v>
                </c:pt>
                <c:pt idx="998">
                  <c:v>3500</c:v>
                </c:pt>
                <c:pt idx="999">
                  <c:v>3650</c:v>
                </c:pt>
                <c:pt idx="1000">
                  <c:v>3740</c:v>
                </c:pt>
                <c:pt idx="1001">
                  <c:v>3510</c:v>
                </c:pt>
                <c:pt idx="1002">
                  <c:v>3600</c:v>
                </c:pt>
                <c:pt idx="1003">
                  <c:v>3540</c:v>
                </c:pt>
                <c:pt idx="1004">
                  <c:v>3730</c:v>
                </c:pt>
                <c:pt idx="1005">
                  <c:v>4520</c:v>
                </c:pt>
                <c:pt idx="1006">
                  <c:v>4620</c:v>
                </c:pt>
                <c:pt idx="1007">
                  <c:v>4460</c:v>
                </c:pt>
                <c:pt idx="1008">
                  <c:v>3540</c:v>
                </c:pt>
                <c:pt idx="1009">
                  <c:v>4470</c:v>
                </c:pt>
                <c:pt idx="1010">
                  <c:v>2980</c:v>
                </c:pt>
                <c:pt idx="1011">
                  <c:v>2890</c:v>
                </c:pt>
                <c:pt idx="1012">
                  <c:v>2760</c:v>
                </c:pt>
                <c:pt idx="1013">
                  <c:v>2720</c:v>
                </c:pt>
                <c:pt idx="1014">
                  <c:v>2690</c:v>
                </c:pt>
                <c:pt idx="1015">
                  <c:v>2750</c:v>
                </c:pt>
                <c:pt idx="1016">
                  <c:v>2750</c:v>
                </c:pt>
                <c:pt idx="1017">
                  <c:v>2790</c:v>
                </c:pt>
                <c:pt idx="1018">
                  <c:v>2490</c:v>
                </c:pt>
                <c:pt idx="1019">
                  <c:v>2480</c:v>
                </c:pt>
                <c:pt idx="1020">
                  <c:v>2610</c:v>
                </c:pt>
                <c:pt idx="1021">
                  <c:v>3590</c:v>
                </c:pt>
                <c:pt idx="1022">
                  <c:v>3270</c:v>
                </c:pt>
                <c:pt idx="1023">
                  <c:v>3550</c:v>
                </c:pt>
                <c:pt idx="1024">
                  <c:v>3390</c:v>
                </c:pt>
                <c:pt idx="1025">
                  <c:v>3350</c:v>
                </c:pt>
                <c:pt idx="1026">
                  <c:v>3500</c:v>
                </c:pt>
                <c:pt idx="1027">
                  <c:v>3420</c:v>
                </c:pt>
                <c:pt idx="1028">
                  <c:v>3310</c:v>
                </c:pt>
                <c:pt idx="1029">
                  <c:v>3460</c:v>
                </c:pt>
                <c:pt idx="1030">
                  <c:v>3220</c:v>
                </c:pt>
                <c:pt idx="1031">
                  <c:v>3190</c:v>
                </c:pt>
                <c:pt idx="1032">
                  <c:v>540</c:v>
                </c:pt>
                <c:pt idx="1033">
                  <c:v>2210</c:v>
                </c:pt>
                <c:pt idx="1034">
                  <c:v>1170</c:v>
                </c:pt>
                <c:pt idx="1035">
                  <c:v>3160</c:v>
                </c:pt>
                <c:pt idx="1036">
                  <c:v>1280</c:v>
                </c:pt>
                <c:pt idx="1037">
                  <c:v>3800</c:v>
                </c:pt>
                <c:pt idx="1038">
                  <c:v>1590</c:v>
                </c:pt>
                <c:pt idx="1039">
                  <c:v>2690</c:v>
                </c:pt>
                <c:pt idx="1040">
                  <c:v>3030</c:v>
                </c:pt>
                <c:pt idx="1041">
                  <c:v>2190</c:v>
                </c:pt>
                <c:pt idx="1042">
                  <c:v>3690</c:v>
                </c:pt>
                <c:pt idx="1043">
                  <c:v>2490</c:v>
                </c:pt>
                <c:pt idx="1044">
                  <c:v>2700</c:v>
                </c:pt>
                <c:pt idx="1045">
                  <c:v>2620</c:v>
                </c:pt>
                <c:pt idx="1046">
                  <c:v>3070</c:v>
                </c:pt>
                <c:pt idx="1047">
                  <c:v>3200</c:v>
                </c:pt>
                <c:pt idx="1048">
                  <c:v>2650</c:v>
                </c:pt>
                <c:pt idx="1049">
                  <c:v>3120</c:v>
                </c:pt>
                <c:pt idx="1050">
                  <c:v>3460</c:v>
                </c:pt>
                <c:pt idx="1051">
                  <c:v>3640</c:v>
                </c:pt>
                <c:pt idx="1052">
                  <c:v>3190</c:v>
                </c:pt>
                <c:pt idx="1053">
                  <c:v>1900</c:v>
                </c:pt>
                <c:pt idx="1054">
                  <c:v>1700</c:v>
                </c:pt>
                <c:pt idx="1055">
                  <c:v>390</c:v>
                </c:pt>
                <c:pt idx="1056">
                  <c:v>1130</c:v>
                </c:pt>
                <c:pt idx="1057">
                  <c:v>2770</c:v>
                </c:pt>
                <c:pt idx="1058">
                  <c:v>3620</c:v>
                </c:pt>
                <c:pt idx="1059">
                  <c:v>3630</c:v>
                </c:pt>
                <c:pt idx="1060">
                  <c:v>3200</c:v>
                </c:pt>
                <c:pt idx="1061">
                  <c:v>3620</c:v>
                </c:pt>
                <c:pt idx="1062">
                  <c:v>3640</c:v>
                </c:pt>
                <c:pt idx="1063">
                  <c:v>2070</c:v>
                </c:pt>
                <c:pt idx="1064">
                  <c:v>980</c:v>
                </c:pt>
                <c:pt idx="1065">
                  <c:v>1740</c:v>
                </c:pt>
                <c:pt idx="1066">
                  <c:v>-1140</c:v>
                </c:pt>
                <c:pt idx="1067">
                  <c:v>940</c:v>
                </c:pt>
                <c:pt idx="1068">
                  <c:v>4370</c:v>
                </c:pt>
                <c:pt idx="1069">
                  <c:v>4510</c:v>
                </c:pt>
                <c:pt idx="1070">
                  <c:v>5860</c:v>
                </c:pt>
                <c:pt idx="1071">
                  <c:v>3570</c:v>
                </c:pt>
                <c:pt idx="1072">
                  <c:v>4790</c:v>
                </c:pt>
                <c:pt idx="1073">
                  <c:v>4630</c:v>
                </c:pt>
                <c:pt idx="1074">
                  <c:v>4000</c:v>
                </c:pt>
                <c:pt idx="1075">
                  <c:v>2290</c:v>
                </c:pt>
                <c:pt idx="1076">
                  <c:v>2900</c:v>
                </c:pt>
                <c:pt idx="1077">
                  <c:v>1270</c:v>
                </c:pt>
                <c:pt idx="1078">
                  <c:v>2090</c:v>
                </c:pt>
                <c:pt idx="1079">
                  <c:v>2680</c:v>
                </c:pt>
                <c:pt idx="1080">
                  <c:v>2240</c:v>
                </c:pt>
                <c:pt idx="1081">
                  <c:v>2540</c:v>
                </c:pt>
                <c:pt idx="1082">
                  <c:v>2160</c:v>
                </c:pt>
                <c:pt idx="1083">
                  <c:v>2380</c:v>
                </c:pt>
                <c:pt idx="1084">
                  <c:v>2870</c:v>
                </c:pt>
                <c:pt idx="1085">
                  <c:v>1590</c:v>
                </c:pt>
                <c:pt idx="1086">
                  <c:v>20</c:v>
                </c:pt>
                <c:pt idx="1087">
                  <c:v>880</c:v>
                </c:pt>
                <c:pt idx="1088">
                  <c:v>-980</c:v>
                </c:pt>
                <c:pt idx="1089">
                  <c:v>370</c:v>
                </c:pt>
                <c:pt idx="1090">
                  <c:v>4080</c:v>
                </c:pt>
                <c:pt idx="1091">
                  <c:v>3150</c:v>
                </c:pt>
                <c:pt idx="1092">
                  <c:v>4220</c:v>
                </c:pt>
                <c:pt idx="1093">
                  <c:v>3770</c:v>
                </c:pt>
                <c:pt idx="1094">
                  <c:v>4030</c:v>
                </c:pt>
                <c:pt idx="1095">
                  <c:v>3590</c:v>
                </c:pt>
                <c:pt idx="1096">
                  <c:v>3480</c:v>
                </c:pt>
                <c:pt idx="1097">
                  <c:v>1720</c:v>
                </c:pt>
                <c:pt idx="1098">
                  <c:v>2590</c:v>
                </c:pt>
                <c:pt idx="1099">
                  <c:v>1160</c:v>
                </c:pt>
                <c:pt idx="1100">
                  <c:v>2030</c:v>
                </c:pt>
                <c:pt idx="1101">
                  <c:v>3690</c:v>
                </c:pt>
                <c:pt idx="1102">
                  <c:v>4210</c:v>
                </c:pt>
                <c:pt idx="1103">
                  <c:v>3750</c:v>
                </c:pt>
                <c:pt idx="1104">
                  <c:v>3550</c:v>
                </c:pt>
                <c:pt idx="1105">
                  <c:v>4470</c:v>
                </c:pt>
                <c:pt idx="1106">
                  <c:v>3560</c:v>
                </c:pt>
                <c:pt idx="1107">
                  <c:v>5020</c:v>
                </c:pt>
                <c:pt idx="1108">
                  <c:v>1590</c:v>
                </c:pt>
                <c:pt idx="1109">
                  <c:v>2370</c:v>
                </c:pt>
                <c:pt idx="1110">
                  <c:v>350</c:v>
                </c:pt>
                <c:pt idx="1111">
                  <c:v>620</c:v>
                </c:pt>
                <c:pt idx="1112">
                  <c:v>3250</c:v>
                </c:pt>
                <c:pt idx="1113">
                  <c:v>2910</c:v>
                </c:pt>
                <c:pt idx="1114">
                  <c:v>2130</c:v>
                </c:pt>
                <c:pt idx="1115">
                  <c:v>3190</c:v>
                </c:pt>
                <c:pt idx="1116">
                  <c:v>1430</c:v>
                </c:pt>
                <c:pt idx="1117">
                  <c:v>2480</c:v>
                </c:pt>
                <c:pt idx="1118">
                  <c:v>2560</c:v>
                </c:pt>
                <c:pt idx="1119">
                  <c:v>1500</c:v>
                </c:pt>
                <c:pt idx="1120">
                  <c:v>3250</c:v>
                </c:pt>
                <c:pt idx="1121">
                  <c:v>2630</c:v>
                </c:pt>
                <c:pt idx="1122">
                  <c:v>4210</c:v>
                </c:pt>
                <c:pt idx="1123">
                  <c:v>1680</c:v>
                </c:pt>
                <c:pt idx="1124">
                  <c:v>2650</c:v>
                </c:pt>
                <c:pt idx="1125">
                  <c:v>2840</c:v>
                </c:pt>
                <c:pt idx="1126">
                  <c:v>3330</c:v>
                </c:pt>
                <c:pt idx="1127">
                  <c:v>3200</c:v>
                </c:pt>
                <c:pt idx="1128">
                  <c:v>2730</c:v>
                </c:pt>
                <c:pt idx="1129">
                  <c:v>3400</c:v>
                </c:pt>
                <c:pt idx="1130">
                  <c:v>2680</c:v>
                </c:pt>
                <c:pt idx="1131">
                  <c:v>3620</c:v>
                </c:pt>
                <c:pt idx="1132">
                  <c:v>2330</c:v>
                </c:pt>
                <c:pt idx="1133">
                  <c:v>1080</c:v>
                </c:pt>
                <c:pt idx="1134">
                  <c:v>980</c:v>
                </c:pt>
                <c:pt idx="1135">
                  <c:v>-340</c:v>
                </c:pt>
                <c:pt idx="1136">
                  <c:v>1440</c:v>
                </c:pt>
                <c:pt idx="1137">
                  <c:v>3380</c:v>
                </c:pt>
                <c:pt idx="1138">
                  <c:v>3710</c:v>
                </c:pt>
                <c:pt idx="1139">
                  <c:v>3730</c:v>
                </c:pt>
                <c:pt idx="1140">
                  <c:v>2260</c:v>
                </c:pt>
                <c:pt idx="1141">
                  <c:v>2750</c:v>
                </c:pt>
                <c:pt idx="1142">
                  <c:v>3870</c:v>
                </c:pt>
                <c:pt idx="1143">
                  <c:v>2310</c:v>
                </c:pt>
                <c:pt idx="1144">
                  <c:v>120</c:v>
                </c:pt>
                <c:pt idx="1145">
                  <c:v>970</c:v>
                </c:pt>
                <c:pt idx="1146">
                  <c:v>-890</c:v>
                </c:pt>
                <c:pt idx="1147">
                  <c:v>170</c:v>
                </c:pt>
                <c:pt idx="1148">
                  <c:v>3860</c:v>
                </c:pt>
                <c:pt idx="1149">
                  <c:v>4000</c:v>
                </c:pt>
                <c:pt idx="1150">
                  <c:v>4970</c:v>
                </c:pt>
                <c:pt idx="1151">
                  <c:v>3720</c:v>
                </c:pt>
                <c:pt idx="1152">
                  <c:v>3880</c:v>
                </c:pt>
                <c:pt idx="1153">
                  <c:v>4980</c:v>
                </c:pt>
                <c:pt idx="1154">
                  <c:v>2860</c:v>
                </c:pt>
                <c:pt idx="1155">
                  <c:v>1360</c:v>
                </c:pt>
                <c:pt idx="1156">
                  <c:v>2180</c:v>
                </c:pt>
                <c:pt idx="1157">
                  <c:v>590</c:v>
                </c:pt>
                <c:pt idx="1158">
                  <c:v>1280</c:v>
                </c:pt>
                <c:pt idx="1159">
                  <c:v>2510</c:v>
                </c:pt>
                <c:pt idx="1160">
                  <c:v>2390</c:v>
                </c:pt>
                <c:pt idx="1161">
                  <c:v>2550</c:v>
                </c:pt>
                <c:pt idx="1162">
                  <c:v>1260</c:v>
                </c:pt>
                <c:pt idx="1163">
                  <c:v>2470</c:v>
                </c:pt>
                <c:pt idx="1164">
                  <c:v>1980</c:v>
                </c:pt>
                <c:pt idx="1165">
                  <c:v>1770</c:v>
                </c:pt>
                <c:pt idx="1166">
                  <c:v>220</c:v>
                </c:pt>
                <c:pt idx="1167">
                  <c:v>160</c:v>
                </c:pt>
                <c:pt idx="1168">
                  <c:v>-760</c:v>
                </c:pt>
                <c:pt idx="1169">
                  <c:v>-400</c:v>
                </c:pt>
                <c:pt idx="1170">
                  <c:v>3840</c:v>
                </c:pt>
                <c:pt idx="1171">
                  <c:v>3400</c:v>
                </c:pt>
                <c:pt idx="1172">
                  <c:v>3440</c:v>
                </c:pt>
                <c:pt idx="1173">
                  <c:v>2870</c:v>
                </c:pt>
                <c:pt idx="1174">
                  <c:v>3580</c:v>
                </c:pt>
                <c:pt idx="1175">
                  <c:v>2780</c:v>
                </c:pt>
                <c:pt idx="1176">
                  <c:v>2700</c:v>
                </c:pt>
                <c:pt idx="1177">
                  <c:v>1030</c:v>
                </c:pt>
                <c:pt idx="1178">
                  <c:v>1690</c:v>
                </c:pt>
                <c:pt idx="1179">
                  <c:v>460</c:v>
                </c:pt>
                <c:pt idx="1180">
                  <c:v>1170</c:v>
                </c:pt>
                <c:pt idx="1181">
                  <c:v>3480</c:v>
                </c:pt>
                <c:pt idx="1182">
                  <c:v>3510</c:v>
                </c:pt>
                <c:pt idx="1183">
                  <c:v>3640</c:v>
                </c:pt>
                <c:pt idx="1184">
                  <c:v>2800</c:v>
                </c:pt>
                <c:pt idx="1185">
                  <c:v>3630</c:v>
                </c:pt>
                <c:pt idx="1186">
                  <c:v>2760</c:v>
                </c:pt>
                <c:pt idx="1187">
                  <c:v>3780</c:v>
                </c:pt>
                <c:pt idx="1188">
                  <c:v>590</c:v>
                </c:pt>
                <c:pt idx="1189">
                  <c:v>1490</c:v>
                </c:pt>
                <c:pt idx="1190">
                  <c:v>-320</c:v>
                </c:pt>
                <c:pt idx="1191">
                  <c:v>900</c:v>
                </c:pt>
                <c:pt idx="1192">
                  <c:v>3640</c:v>
                </c:pt>
                <c:pt idx="1193">
                  <c:v>3040</c:v>
                </c:pt>
                <c:pt idx="1194">
                  <c:v>2270</c:v>
                </c:pt>
                <c:pt idx="1195">
                  <c:v>4160</c:v>
                </c:pt>
                <c:pt idx="1196">
                  <c:v>1590</c:v>
                </c:pt>
                <c:pt idx="1197">
                  <c:v>3730</c:v>
                </c:pt>
                <c:pt idx="1198">
                  <c:v>3430</c:v>
                </c:pt>
                <c:pt idx="1199">
                  <c:v>1690</c:v>
                </c:pt>
                <c:pt idx="1200">
                  <c:v>3010</c:v>
                </c:pt>
                <c:pt idx="1201">
                  <c:v>2090</c:v>
                </c:pt>
                <c:pt idx="1202">
                  <c:v>4140</c:v>
                </c:pt>
                <c:pt idx="1203">
                  <c:v>1670</c:v>
                </c:pt>
                <c:pt idx="1204">
                  <c:v>4080</c:v>
                </c:pt>
                <c:pt idx="1205">
                  <c:v>2660</c:v>
                </c:pt>
                <c:pt idx="1206">
                  <c:v>4460</c:v>
                </c:pt>
                <c:pt idx="1207">
                  <c:v>4390</c:v>
                </c:pt>
                <c:pt idx="1208">
                  <c:v>3840</c:v>
                </c:pt>
                <c:pt idx="1209">
                  <c:v>3090</c:v>
                </c:pt>
                <c:pt idx="1210">
                  <c:v>3620</c:v>
                </c:pt>
                <c:pt idx="1211">
                  <c:v>4620</c:v>
                </c:pt>
                <c:pt idx="1212">
                  <c:v>3330</c:v>
                </c:pt>
                <c:pt idx="1213">
                  <c:v>1970</c:v>
                </c:pt>
                <c:pt idx="1214">
                  <c:v>1800</c:v>
                </c:pt>
                <c:pt idx="1215">
                  <c:v>510</c:v>
                </c:pt>
                <c:pt idx="1216">
                  <c:v>1120</c:v>
                </c:pt>
                <c:pt idx="1217">
                  <c:v>3380</c:v>
                </c:pt>
                <c:pt idx="1218">
                  <c:v>4190</c:v>
                </c:pt>
                <c:pt idx="1219">
                  <c:v>3810</c:v>
                </c:pt>
                <c:pt idx="1220">
                  <c:v>3240</c:v>
                </c:pt>
                <c:pt idx="1221">
                  <c:v>3740</c:v>
                </c:pt>
                <c:pt idx="1222">
                  <c:v>3860</c:v>
                </c:pt>
                <c:pt idx="1223">
                  <c:v>3340</c:v>
                </c:pt>
                <c:pt idx="1224">
                  <c:v>940</c:v>
                </c:pt>
                <c:pt idx="1225">
                  <c:v>1720</c:v>
                </c:pt>
                <c:pt idx="1226">
                  <c:v>-80</c:v>
                </c:pt>
                <c:pt idx="1227">
                  <c:v>-160</c:v>
                </c:pt>
                <c:pt idx="1228">
                  <c:v>5750</c:v>
                </c:pt>
                <c:pt idx="1229">
                  <c:v>4530</c:v>
                </c:pt>
                <c:pt idx="1230">
                  <c:v>5770</c:v>
                </c:pt>
                <c:pt idx="1231">
                  <c:v>4700</c:v>
                </c:pt>
                <c:pt idx="1232">
                  <c:v>4690</c:v>
                </c:pt>
                <c:pt idx="1233">
                  <c:v>6090</c:v>
                </c:pt>
                <c:pt idx="1234">
                  <c:v>5120</c:v>
                </c:pt>
                <c:pt idx="1235">
                  <c:v>2240</c:v>
                </c:pt>
                <c:pt idx="1236">
                  <c:v>2990</c:v>
                </c:pt>
                <c:pt idx="1237">
                  <c:v>1400</c:v>
                </c:pt>
                <c:pt idx="1238">
                  <c:v>2010</c:v>
                </c:pt>
                <c:pt idx="1239">
                  <c:v>3920</c:v>
                </c:pt>
                <c:pt idx="1240">
                  <c:v>2480</c:v>
                </c:pt>
                <c:pt idx="1241">
                  <c:v>3600</c:v>
                </c:pt>
                <c:pt idx="1242">
                  <c:v>2060</c:v>
                </c:pt>
                <c:pt idx="1243">
                  <c:v>2480</c:v>
                </c:pt>
                <c:pt idx="1244">
                  <c:v>2880</c:v>
                </c:pt>
                <c:pt idx="1245">
                  <c:v>1670</c:v>
                </c:pt>
                <c:pt idx="1246">
                  <c:v>1050</c:v>
                </c:pt>
                <c:pt idx="1247">
                  <c:v>990</c:v>
                </c:pt>
                <c:pt idx="1248">
                  <c:v>-40</c:v>
                </c:pt>
                <c:pt idx="1249">
                  <c:v>290</c:v>
                </c:pt>
                <c:pt idx="1250">
                  <c:v>3460</c:v>
                </c:pt>
                <c:pt idx="1251">
                  <c:v>3360</c:v>
                </c:pt>
                <c:pt idx="1252">
                  <c:v>4360</c:v>
                </c:pt>
                <c:pt idx="1253">
                  <c:v>3870</c:v>
                </c:pt>
                <c:pt idx="1254">
                  <c:v>4200</c:v>
                </c:pt>
                <c:pt idx="1255">
                  <c:v>3730</c:v>
                </c:pt>
                <c:pt idx="1256">
                  <c:v>3430</c:v>
                </c:pt>
                <c:pt idx="1257">
                  <c:v>1750</c:v>
                </c:pt>
                <c:pt idx="1258">
                  <c:v>2490</c:v>
                </c:pt>
                <c:pt idx="1259">
                  <c:v>1180</c:v>
                </c:pt>
                <c:pt idx="1260">
                  <c:v>1970</c:v>
                </c:pt>
                <c:pt idx="1261">
                  <c:v>5390</c:v>
                </c:pt>
                <c:pt idx="1262">
                  <c:v>4210</c:v>
                </c:pt>
                <c:pt idx="1263">
                  <c:v>4560</c:v>
                </c:pt>
                <c:pt idx="1264">
                  <c:v>3650</c:v>
                </c:pt>
                <c:pt idx="1265">
                  <c:v>4730</c:v>
                </c:pt>
                <c:pt idx="1266">
                  <c:v>3670</c:v>
                </c:pt>
                <c:pt idx="1267">
                  <c:v>4730</c:v>
                </c:pt>
                <c:pt idx="1268">
                  <c:v>1640</c:v>
                </c:pt>
                <c:pt idx="1269">
                  <c:v>2300</c:v>
                </c:pt>
                <c:pt idx="1270">
                  <c:v>1490</c:v>
                </c:pt>
                <c:pt idx="1271">
                  <c:v>1700</c:v>
                </c:pt>
                <c:pt idx="1272">
                  <c:v>4150</c:v>
                </c:pt>
                <c:pt idx="1273">
                  <c:v>3490</c:v>
                </c:pt>
                <c:pt idx="1274">
                  <c:v>3770</c:v>
                </c:pt>
                <c:pt idx="1275">
                  <c:v>4340</c:v>
                </c:pt>
                <c:pt idx="1276">
                  <c:v>4620</c:v>
                </c:pt>
                <c:pt idx="1277">
                  <c:v>4580</c:v>
                </c:pt>
                <c:pt idx="1278">
                  <c:v>3380</c:v>
                </c:pt>
                <c:pt idx="1279">
                  <c:v>1960</c:v>
                </c:pt>
                <c:pt idx="1280">
                  <c:v>2850</c:v>
                </c:pt>
                <c:pt idx="1281">
                  <c:v>540</c:v>
                </c:pt>
                <c:pt idx="1282">
                  <c:v>1290</c:v>
                </c:pt>
                <c:pt idx="1283">
                  <c:v>4260</c:v>
                </c:pt>
                <c:pt idx="1284">
                  <c:v>4370</c:v>
                </c:pt>
                <c:pt idx="1285">
                  <c:v>3720</c:v>
                </c:pt>
                <c:pt idx="1286">
                  <c:v>3980</c:v>
                </c:pt>
                <c:pt idx="1287">
                  <c:v>3690</c:v>
                </c:pt>
                <c:pt idx="1288">
                  <c:v>4670</c:v>
                </c:pt>
                <c:pt idx="1289">
                  <c:v>3340</c:v>
                </c:pt>
                <c:pt idx="1290">
                  <c:v>2070</c:v>
                </c:pt>
                <c:pt idx="1291">
                  <c:v>2960</c:v>
                </c:pt>
                <c:pt idx="1292">
                  <c:v>650</c:v>
                </c:pt>
                <c:pt idx="1293">
                  <c:v>1320</c:v>
                </c:pt>
                <c:pt idx="1294">
                  <c:v>4310</c:v>
                </c:pt>
                <c:pt idx="1295">
                  <c:v>4510</c:v>
                </c:pt>
                <c:pt idx="1296">
                  <c:v>3790</c:v>
                </c:pt>
                <c:pt idx="1297">
                  <c:v>4170</c:v>
                </c:pt>
                <c:pt idx="1298">
                  <c:v>3650</c:v>
                </c:pt>
                <c:pt idx="1299">
                  <c:v>3530</c:v>
                </c:pt>
                <c:pt idx="1300">
                  <c:v>3370</c:v>
                </c:pt>
                <c:pt idx="1301">
                  <c:v>1990</c:v>
                </c:pt>
                <c:pt idx="1302">
                  <c:v>2780</c:v>
                </c:pt>
                <c:pt idx="1303">
                  <c:v>1450</c:v>
                </c:pt>
                <c:pt idx="1304">
                  <c:v>2120</c:v>
                </c:pt>
                <c:pt idx="1305">
                  <c:v>4410</c:v>
                </c:pt>
                <c:pt idx="1306">
                  <c:v>4300</c:v>
                </c:pt>
                <c:pt idx="1307">
                  <c:v>4230</c:v>
                </c:pt>
                <c:pt idx="1308">
                  <c:v>3020</c:v>
                </c:pt>
                <c:pt idx="1309">
                  <c:v>4380</c:v>
                </c:pt>
                <c:pt idx="1310">
                  <c:v>4370</c:v>
                </c:pt>
                <c:pt idx="1311">
                  <c:v>3610</c:v>
                </c:pt>
                <c:pt idx="1312">
                  <c:v>2060</c:v>
                </c:pt>
                <c:pt idx="1313">
                  <c:v>3030</c:v>
                </c:pt>
                <c:pt idx="1314">
                  <c:v>1820</c:v>
                </c:pt>
                <c:pt idx="1315">
                  <c:v>2640</c:v>
                </c:pt>
                <c:pt idx="1316">
                  <c:v>4700</c:v>
                </c:pt>
                <c:pt idx="1317">
                  <c:v>4420</c:v>
                </c:pt>
                <c:pt idx="1318">
                  <c:v>4370</c:v>
                </c:pt>
                <c:pt idx="1319">
                  <c:v>3810</c:v>
                </c:pt>
                <c:pt idx="1320">
                  <c:v>4410</c:v>
                </c:pt>
                <c:pt idx="1321">
                  <c:v>4470</c:v>
                </c:pt>
                <c:pt idx="1322">
                  <c:v>4430</c:v>
                </c:pt>
                <c:pt idx="1323">
                  <c:v>2430</c:v>
                </c:pt>
                <c:pt idx="1324">
                  <c:v>3280</c:v>
                </c:pt>
                <c:pt idx="1325">
                  <c:v>1700</c:v>
                </c:pt>
                <c:pt idx="1326">
                  <c:v>2860</c:v>
                </c:pt>
                <c:pt idx="1327">
                  <c:v>4140</c:v>
                </c:pt>
                <c:pt idx="1328">
                  <c:v>4970</c:v>
                </c:pt>
                <c:pt idx="1329">
                  <c:v>5030</c:v>
                </c:pt>
                <c:pt idx="1330">
                  <c:v>4090</c:v>
                </c:pt>
                <c:pt idx="1331">
                  <c:v>4160</c:v>
                </c:pt>
                <c:pt idx="1332">
                  <c:v>4470</c:v>
                </c:pt>
                <c:pt idx="1333">
                  <c:v>3930</c:v>
                </c:pt>
                <c:pt idx="1334">
                  <c:v>3020</c:v>
                </c:pt>
                <c:pt idx="1335">
                  <c:v>3960</c:v>
                </c:pt>
                <c:pt idx="1336">
                  <c:v>3180</c:v>
                </c:pt>
                <c:pt idx="1337">
                  <c:v>2650</c:v>
                </c:pt>
                <c:pt idx="1338">
                  <c:v>4950</c:v>
                </c:pt>
                <c:pt idx="1339">
                  <c:v>4690</c:v>
                </c:pt>
                <c:pt idx="1340">
                  <c:v>4740</c:v>
                </c:pt>
                <c:pt idx="1341">
                  <c:v>3540</c:v>
                </c:pt>
                <c:pt idx="1342">
                  <c:v>4760</c:v>
                </c:pt>
                <c:pt idx="1343">
                  <c:v>4980</c:v>
                </c:pt>
                <c:pt idx="1344">
                  <c:v>4330</c:v>
                </c:pt>
                <c:pt idx="1345">
                  <c:v>3030</c:v>
                </c:pt>
                <c:pt idx="1346">
                  <c:v>3990</c:v>
                </c:pt>
                <c:pt idx="1347">
                  <c:v>2920</c:v>
                </c:pt>
                <c:pt idx="1348">
                  <c:v>2710</c:v>
                </c:pt>
                <c:pt idx="1349">
                  <c:v>4960</c:v>
                </c:pt>
                <c:pt idx="1350">
                  <c:v>3790</c:v>
                </c:pt>
                <c:pt idx="1351">
                  <c:v>3870</c:v>
                </c:pt>
                <c:pt idx="1352">
                  <c:v>3370</c:v>
                </c:pt>
                <c:pt idx="1353">
                  <c:v>3530</c:v>
                </c:pt>
                <c:pt idx="1354">
                  <c:v>3830</c:v>
                </c:pt>
                <c:pt idx="1355">
                  <c:v>3890</c:v>
                </c:pt>
                <c:pt idx="1356">
                  <c:v>2410</c:v>
                </c:pt>
                <c:pt idx="1357">
                  <c:v>2400</c:v>
                </c:pt>
                <c:pt idx="1358">
                  <c:v>1120</c:v>
                </c:pt>
                <c:pt idx="1359">
                  <c:v>2980</c:v>
                </c:pt>
                <c:pt idx="1360">
                  <c:v>1520</c:v>
                </c:pt>
                <c:pt idx="1361">
                  <c:v>1520</c:v>
                </c:pt>
                <c:pt idx="1362">
                  <c:v>1440</c:v>
                </c:pt>
                <c:pt idx="1363">
                  <c:v>2530</c:v>
                </c:pt>
                <c:pt idx="1364">
                  <c:v>1420</c:v>
                </c:pt>
                <c:pt idx="1365">
                  <c:v>1450</c:v>
                </c:pt>
                <c:pt idx="1366">
                  <c:v>1490</c:v>
                </c:pt>
                <c:pt idx="1367">
                  <c:v>1500</c:v>
                </c:pt>
                <c:pt idx="1368">
                  <c:v>1420</c:v>
                </c:pt>
                <c:pt idx="1369">
                  <c:v>1290</c:v>
                </c:pt>
                <c:pt idx="1370">
                  <c:v>2450</c:v>
                </c:pt>
                <c:pt idx="1371">
                  <c:v>1850</c:v>
                </c:pt>
                <c:pt idx="1372">
                  <c:v>1930</c:v>
                </c:pt>
                <c:pt idx="1373">
                  <c:v>1830</c:v>
                </c:pt>
                <c:pt idx="1374">
                  <c:v>1760</c:v>
                </c:pt>
                <c:pt idx="1375">
                  <c:v>1910</c:v>
                </c:pt>
                <c:pt idx="1376">
                  <c:v>1740</c:v>
                </c:pt>
                <c:pt idx="1377">
                  <c:v>1850</c:v>
                </c:pt>
                <c:pt idx="1378">
                  <c:v>1810</c:v>
                </c:pt>
                <c:pt idx="1379">
                  <c:v>1690</c:v>
                </c:pt>
                <c:pt idx="1380">
                  <c:v>1700</c:v>
                </c:pt>
                <c:pt idx="1381">
                  <c:v>1690</c:v>
                </c:pt>
                <c:pt idx="1382">
                  <c:v>590</c:v>
                </c:pt>
                <c:pt idx="1383">
                  <c:v>490</c:v>
                </c:pt>
                <c:pt idx="1384">
                  <c:v>570</c:v>
                </c:pt>
                <c:pt idx="1385">
                  <c:v>480</c:v>
                </c:pt>
                <c:pt idx="1386">
                  <c:v>460</c:v>
                </c:pt>
                <c:pt idx="1387">
                  <c:v>550</c:v>
                </c:pt>
                <c:pt idx="1388">
                  <c:v>460</c:v>
                </c:pt>
                <c:pt idx="1389">
                  <c:v>570</c:v>
                </c:pt>
                <c:pt idx="1390">
                  <c:v>360</c:v>
                </c:pt>
                <c:pt idx="1391">
                  <c:v>370</c:v>
                </c:pt>
                <c:pt idx="1392">
                  <c:v>330</c:v>
                </c:pt>
                <c:pt idx="1393">
                  <c:v>1500</c:v>
                </c:pt>
                <c:pt idx="1394">
                  <c:v>1520</c:v>
                </c:pt>
                <c:pt idx="1395">
                  <c:v>1600</c:v>
                </c:pt>
                <c:pt idx="1396">
                  <c:v>1480</c:v>
                </c:pt>
                <c:pt idx="1397">
                  <c:v>1570</c:v>
                </c:pt>
                <c:pt idx="1398">
                  <c:v>1660</c:v>
                </c:pt>
                <c:pt idx="1399">
                  <c:v>1630</c:v>
                </c:pt>
                <c:pt idx="1400">
                  <c:v>1600</c:v>
                </c:pt>
                <c:pt idx="1401">
                  <c:v>1550</c:v>
                </c:pt>
                <c:pt idx="1402">
                  <c:v>1490</c:v>
                </c:pt>
                <c:pt idx="1403">
                  <c:v>1450</c:v>
                </c:pt>
                <c:pt idx="1404">
                  <c:v>4280</c:v>
                </c:pt>
                <c:pt idx="1405">
                  <c:v>4350</c:v>
                </c:pt>
                <c:pt idx="1406">
                  <c:v>4920</c:v>
                </c:pt>
                <c:pt idx="1407">
                  <c:v>4600</c:v>
                </c:pt>
                <c:pt idx="1408">
                  <c:v>3940</c:v>
                </c:pt>
                <c:pt idx="1409">
                  <c:v>4140</c:v>
                </c:pt>
                <c:pt idx="1410">
                  <c:v>3400</c:v>
                </c:pt>
                <c:pt idx="1411">
                  <c:v>1270</c:v>
                </c:pt>
                <c:pt idx="1412">
                  <c:v>2060</c:v>
                </c:pt>
                <c:pt idx="1413">
                  <c:v>210</c:v>
                </c:pt>
                <c:pt idx="1414">
                  <c:v>1310</c:v>
                </c:pt>
                <c:pt idx="1415">
                  <c:v>4490</c:v>
                </c:pt>
                <c:pt idx="1416">
                  <c:v>4170</c:v>
                </c:pt>
                <c:pt idx="1417">
                  <c:v>4950</c:v>
                </c:pt>
                <c:pt idx="1418">
                  <c:v>4340</c:v>
                </c:pt>
                <c:pt idx="1419">
                  <c:v>3970</c:v>
                </c:pt>
                <c:pt idx="1420">
                  <c:v>4170</c:v>
                </c:pt>
                <c:pt idx="1421">
                  <c:v>3590</c:v>
                </c:pt>
                <c:pt idx="1422">
                  <c:v>1290</c:v>
                </c:pt>
                <c:pt idx="1423">
                  <c:v>2080</c:v>
                </c:pt>
                <c:pt idx="1424">
                  <c:v>300</c:v>
                </c:pt>
                <c:pt idx="1425">
                  <c:v>1400</c:v>
                </c:pt>
                <c:pt idx="1426">
                  <c:v>4550</c:v>
                </c:pt>
                <c:pt idx="1427">
                  <c:v>4080</c:v>
                </c:pt>
                <c:pt idx="1428">
                  <c:v>4910</c:v>
                </c:pt>
                <c:pt idx="1429">
                  <c:v>4300</c:v>
                </c:pt>
                <c:pt idx="1430">
                  <c:v>4000</c:v>
                </c:pt>
                <c:pt idx="1431">
                  <c:v>4230</c:v>
                </c:pt>
                <c:pt idx="1432">
                  <c:v>3650</c:v>
                </c:pt>
                <c:pt idx="1433">
                  <c:v>1190</c:v>
                </c:pt>
                <c:pt idx="1434">
                  <c:v>1930</c:v>
                </c:pt>
                <c:pt idx="1435">
                  <c:v>-20</c:v>
                </c:pt>
                <c:pt idx="1436">
                  <c:v>1180</c:v>
                </c:pt>
                <c:pt idx="1437">
                  <c:v>5200</c:v>
                </c:pt>
                <c:pt idx="1438">
                  <c:v>5030</c:v>
                </c:pt>
                <c:pt idx="1439">
                  <c:v>5150</c:v>
                </c:pt>
                <c:pt idx="1440">
                  <c:v>3910</c:v>
                </c:pt>
                <c:pt idx="1441">
                  <c:v>5230</c:v>
                </c:pt>
                <c:pt idx="1442">
                  <c:v>5190</c:v>
                </c:pt>
                <c:pt idx="1443">
                  <c:v>4500</c:v>
                </c:pt>
                <c:pt idx="1444">
                  <c:v>2910</c:v>
                </c:pt>
                <c:pt idx="1445">
                  <c:v>3850</c:v>
                </c:pt>
                <c:pt idx="1446">
                  <c:v>2670</c:v>
                </c:pt>
                <c:pt idx="1447">
                  <c:v>3520</c:v>
                </c:pt>
                <c:pt idx="1448">
                  <c:v>5240</c:v>
                </c:pt>
                <c:pt idx="1449">
                  <c:v>4840</c:v>
                </c:pt>
                <c:pt idx="1450">
                  <c:v>3710</c:v>
                </c:pt>
                <c:pt idx="1451">
                  <c:v>5150</c:v>
                </c:pt>
                <c:pt idx="1452">
                  <c:v>4410</c:v>
                </c:pt>
                <c:pt idx="1453">
                  <c:v>4530</c:v>
                </c:pt>
                <c:pt idx="1454">
                  <c:v>3270</c:v>
                </c:pt>
                <c:pt idx="1455">
                  <c:v>1630</c:v>
                </c:pt>
                <c:pt idx="1456">
                  <c:v>2560</c:v>
                </c:pt>
                <c:pt idx="1457">
                  <c:v>1610</c:v>
                </c:pt>
                <c:pt idx="1458">
                  <c:v>1990</c:v>
                </c:pt>
                <c:pt idx="1459">
                  <c:v>4520</c:v>
                </c:pt>
                <c:pt idx="1460">
                  <c:v>4420</c:v>
                </c:pt>
                <c:pt idx="1461">
                  <c:v>4530</c:v>
                </c:pt>
                <c:pt idx="1462">
                  <c:v>5030</c:v>
                </c:pt>
                <c:pt idx="1463">
                  <c:v>3510</c:v>
                </c:pt>
                <c:pt idx="1464">
                  <c:v>4730</c:v>
                </c:pt>
                <c:pt idx="1465">
                  <c:v>3040</c:v>
                </c:pt>
                <c:pt idx="1466">
                  <c:v>2900</c:v>
                </c:pt>
                <c:pt idx="1467">
                  <c:v>2860</c:v>
                </c:pt>
                <c:pt idx="1468">
                  <c:v>1830</c:v>
                </c:pt>
                <c:pt idx="1469">
                  <c:v>2570</c:v>
                </c:pt>
                <c:pt idx="1470">
                  <c:v>5310</c:v>
                </c:pt>
                <c:pt idx="1471">
                  <c:v>5050</c:v>
                </c:pt>
                <c:pt idx="1472">
                  <c:v>5120</c:v>
                </c:pt>
                <c:pt idx="1473">
                  <c:v>5620</c:v>
                </c:pt>
                <c:pt idx="1474">
                  <c:v>4870</c:v>
                </c:pt>
                <c:pt idx="1475">
                  <c:v>4180</c:v>
                </c:pt>
                <c:pt idx="1476">
                  <c:v>4450</c:v>
                </c:pt>
                <c:pt idx="1477">
                  <c:v>2650</c:v>
                </c:pt>
                <c:pt idx="1478">
                  <c:v>3640</c:v>
                </c:pt>
                <c:pt idx="1479">
                  <c:v>2390</c:v>
                </c:pt>
                <c:pt idx="1480">
                  <c:v>2200</c:v>
                </c:pt>
                <c:pt idx="1481">
                  <c:v>4120</c:v>
                </c:pt>
                <c:pt idx="1482">
                  <c:v>4120</c:v>
                </c:pt>
                <c:pt idx="1483">
                  <c:v>3770</c:v>
                </c:pt>
                <c:pt idx="1484">
                  <c:v>4220</c:v>
                </c:pt>
                <c:pt idx="1485">
                  <c:v>3420</c:v>
                </c:pt>
                <c:pt idx="1486">
                  <c:v>3750</c:v>
                </c:pt>
                <c:pt idx="1487">
                  <c:v>3780</c:v>
                </c:pt>
                <c:pt idx="1488">
                  <c:v>1750</c:v>
                </c:pt>
                <c:pt idx="1489">
                  <c:v>1550</c:v>
                </c:pt>
                <c:pt idx="1490">
                  <c:v>1100</c:v>
                </c:pt>
                <c:pt idx="1491">
                  <c:v>2140</c:v>
                </c:pt>
                <c:pt idx="1492">
                  <c:v>1440</c:v>
                </c:pt>
                <c:pt idx="1493">
                  <c:v>630</c:v>
                </c:pt>
                <c:pt idx="1494">
                  <c:v>490</c:v>
                </c:pt>
                <c:pt idx="1495">
                  <c:v>1560</c:v>
                </c:pt>
                <c:pt idx="1496">
                  <c:v>1590</c:v>
                </c:pt>
                <c:pt idx="1497">
                  <c:v>1400</c:v>
                </c:pt>
                <c:pt idx="1498">
                  <c:v>1540</c:v>
                </c:pt>
                <c:pt idx="1499">
                  <c:v>1590</c:v>
                </c:pt>
                <c:pt idx="1500">
                  <c:v>1470</c:v>
                </c:pt>
                <c:pt idx="1501">
                  <c:v>1490</c:v>
                </c:pt>
                <c:pt idx="1502">
                  <c:v>520</c:v>
                </c:pt>
                <c:pt idx="1503">
                  <c:v>920</c:v>
                </c:pt>
                <c:pt idx="1504">
                  <c:v>710</c:v>
                </c:pt>
                <c:pt idx="1505">
                  <c:v>1850</c:v>
                </c:pt>
                <c:pt idx="1506">
                  <c:v>1810</c:v>
                </c:pt>
                <c:pt idx="1507">
                  <c:v>640</c:v>
                </c:pt>
                <c:pt idx="1508">
                  <c:v>660</c:v>
                </c:pt>
                <c:pt idx="1509">
                  <c:v>1760</c:v>
                </c:pt>
                <c:pt idx="1510">
                  <c:v>1640</c:v>
                </c:pt>
                <c:pt idx="1511">
                  <c:v>1550</c:v>
                </c:pt>
                <c:pt idx="1512">
                  <c:v>1650</c:v>
                </c:pt>
                <c:pt idx="1513">
                  <c:v>1640</c:v>
                </c:pt>
                <c:pt idx="1514">
                  <c:v>-100</c:v>
                </c:pt>
                <c:pt idx="1515">
                  <c:v>-20</c:v>
                </c:pt>
                <c:pt idx="1516">
                  <c:v>-120</c:v>
                </c:pt>
                <c:pt idx="1517">
                  <c:v>-90</c:v>
                </c:pt>
                <c:pt idx="1518">
                  <c:v>-140</c:v>
                </c:pt>
                <c:pt idx="1519">
                  <c:v>-120</c:v>
                </c:pt>
                <c:pt idx="1520">
                  <c:v>-170</c:v>
                </c:pt>
                <c:pt idx="1521">
                  <c:v>-180</c:v>
                </c:pt>
                <c:pt idx="1522">
                  <c:v>-390</c:v>
                </c:pt>
                <c:pt idx="1523">
                  <c:v>-300</c:v>
                </c:pt>
                <c:pt idx="1524">
                  <c:v>-310</c:v>
                </c:pt>
                <c:pt idx="1525">
                  <c:v>1450</c:v>
                </c:pt>
                <c:pt idx="1526">
                  <c:v>530</c:v>
                </c:pt>
                <c:pt idx="1527">
                  <c:v>390</c:v>
                </c:pt>
                <c:pt idx="1528">
                  <c:v>500</c:v>
                </c:pt>
                <c:pt idx="1529">
                  <c:v>1530</c:v>
                </c:pt>
                <c:pt idx="1530">
                  <c:v>420</c:v>
                </c:pt>
                <c:pt idx="1531">
                  <c:v>370</c:v>
                </c:pt>
                <c:pt idx="1532">
                  <c:v>430</c:v>
                </c:pt>
                <c:pt idx="1533">
                  <c:v>350</c:v>
                </c:pt>
                <c:pt idx="1534">
                  <c:v>290</c:v>
                </c:pt>
                <c:pt idx="1535">
                  <c:v>1240</c:v>
                </c:pt>
                <c:pt idx="1536">
                  <c:v>5320</c:v>
                </c:pt>
                <c:pt idx="1537">
                  <c:v>4130</c:v>
                </c:pt>
                <c:pt idx="1538">
                  <c:v>5400</c:v>
                </c:pt>
                <c:pt idx="1539">
                  <c:v>4020</c:v>
                </c:pt>
                <c:pt idx="1540">
                  <c:v>5060</c:v>
                </c:pt>
                <c:pt idx="1541">
                  <c:v>6450</c:v>
                </c:pt>
                <c:pt idx="1542">
                  <c:v>5590</c:v>
                </c:pt>
                <c:pt idx="1543">
                  <c:v>2720</c:v>
                </c:pt>
                <c:pt idx="1544">
                  <c:v>3390</c:v>
                </c:pt>
                <c:pt idx="1545">
                  <c:v>790</c:v>
                </c:pt>
                <c:pt idx="1546">
                  <c:v>2520</c:v>
                </c:pt>
                <c:pt idx="1547">
                  <c:v>5980</c:v>
                </c:pt>
                <c:pt idx="1548">
                  <c:v>5100</c:v>
                </c:pt>
                <c:pt idx="1549">
                  <c:v>5590</c:v>
                </c:pt>
                <c:pt idx="1550">
                  <c:v>5150</c:v>
                </c:pt>
                <c:pt idx="1551">
                  <c:v>4350</c:v>
                </c:pt>
                <c:pt idx="1552">
                  <c:v>5550</c:v>
                </c:pt>
                <c:pt idx="1553">
                  <c:v>4650</c:v>
                </c:pt>
                <c:pt idx="1554">
                  <c:v>1850</c:v>
                </c:pt>
                <c:pt idx="1555">
                  <c:v>2570</c:v>
                </c:pt>
                <c:pt idx="1556">
                  <c:v>860</c:v>
                </c:pt>
                <c:pt idx="1557">
                  <c:v>1700</c:v>
                </c:pt>
                <c:pt idx="1558">
                  <c:v>5750</c:v>
                </c:pt>
                <c:pt idx="1559">
                  <c:v>4890</c:v>
                </c:pt>
                <c:pt idx="1560">
                  <c:v>6420</c:v>
                </c:pt>
                <c:pt idx="1561">
                  <c:v>4950</c:v>
                </c:pt>
                <c:pt idx="1562">
                  <c:v>5180</c:v>
                </c:pt>
                <c:pt idx="1563">
                  <c:v>5580</c:v>
                </c:pt>
                <c:pt idx="1564">
                  <c:v>4440</c:v>
                </c:pt>
                <c:pt idx="1565">
                  <c:v>2730</c:v>
                </c:pt>
                <c:pt idx="1566">
                  <c:v>3480</c:v>
                </c:pt>
                <c:pt idx="1567">
                  <c:v>1800</c:v>
                </c:pt>
                <c:pt idx="1568">
                  <c:v>2500</c:v>
                </c:pt>
                <c:pt idx="1569">
                  <c:v>6530</c:v>
                </c:pt>
                <c:pt idx="1570">
                  <c:v>5440</c:v>
                </c:pt>
                <c:pt idx="1571">
                  <c:v>6720</c:v>
                </c:pt>
                <c:pt idx="1572">
                  <c:v>5850</c:v>
                </c:pt>
                <c:pt idx="1573">
                  <c:v>6520</c:v>
                </c:pt>
                <c:pt idx="1574">
                  <c:v>6510</c:v>
                </c:pt>
                <c:pt idx="1575">
                  <c:v>5480</c:v>
                </c:pt>
                <c:pt idx="1576">
                  <c:v>4380</c:v>
                </c:pt>
                <c:pt idx="1577">
                  <c:v>4290</c:v>
                </c:pt>
                <c:pt idx="1578">
                  <c:v>3850</c:v>
                </c:pt>
                <c:pt idx="1579">
                  <c:v>3920</c:v>
                </c:pt>
                <c:pt idx="1580">
                  <c:v>5980</c:v>
                </c:pt>
                <c:pt idx="1581">
                  <c:v>6040</c:v>
                </c:pt>
                <c:pt idx="1582">
                  <c:v>5710</c:v>
                </c:pt>
                <c:pt idx="1583">
                  <c:v>6100</c:v>
                </c:pt>
                <c:pt idx="1584">
                  <c:v>5340</c:v>
                </c:pt>
                <c:pt idx="1585">
                  <c:v>5500</c:v>
                </c:pt>
                <c:pt idx="1586">
                  <c:v>4240</c:v>
                </c:pt>
                <c:pt idx="1587">
                  <c:v>3700</c:v>
                </c:pt>
                <c:pt idx="1588">
                  <c:v>3490</c:v>
                </c:pt>
                <c:pt idx="1589">
                  <c:v>1470</c:v>
                </c:pt>
                <c:pt idx="1590">
                  <c:v>2940</c:v>
                </c:pt>
                <c:pt idx="1591">
                  <c:v>5990</c:v>
                </c:pt>
                <c:pt idx="1592">
                  <c:v>5860</c:v>
                </c:pt>
                <c:pt idx="1593">
                  <c:v>6020</c:v>
                </c:pt>
                <c:pt idx="1594">
                  <c:v>5490</c:v>
                </c:pt>
                <c:pt idx="1595">
                  <c:v>5390</c:v>
                </c:pt>
                <c:pt idx="1596">
                  <c:v>5860</c:v>
                </c:pt>
                <c:pt idx="1597">
                  <c:v>5140</c:v>
                </c:pt>
                <c:pt idx="1598">
                  <c:v>3550</c:v>
                </c:pt>
                <c:pt idx="1599">
                  <c:v>4500</c:v>
                </c:pt>
                <c:pt idx="1600">
                  <c:v>3260</c:v>
                </c:pt>
                <c:pt idx="1601">
                  <c:v>3150</c:v>
                </c:pt>
                <c:pt idx="1602">
                  <c:v>6770</c:v>
                </c:pt>
                <c:pt idx="1603">
                  <c:v>6500</c:v>
                </c:pt>
                <c:pt idx="1604">
                  <c:v>6120</c:v>
                </c:pt>
                <c:pt idx="1605">
                  <c:v>6820</c:v>
                </c:pt>
                <c:pt idx="1606">
                  <c:v>5620</c:v>
                </c:pt>
                <c:pt idx="1607">
                  <c:v>6230</c:v>
                </c:pt>
                <c:pt idx="1608">
                  <c:v>5120</c:v>
                </c:pt>
                <c:pt idx="1609">
                  <c:v>3940</c:v>
                </c:pt>
                <c:pt idx="1610">
                  <c:v>3780</c:v>
                </c:pt>
                <c:pt idx="1611">
                  <c:v>3240</c:v>
                </c:pt>
                <c:pt idx="1612">
                  <c:v>4360</c:v>
                </c:pt>
                <c:pt idx="1613">
                  <c:v>6220</c:v>
                </c:pt>
                <c:pt idx="1614">
                  <c:v>6450</c:v>
                </c:pt>
                <c:pt idx="1615">
                  <c:v>5330</c:v>
                </c:pt>
                <c:pt idx="1616">
                  <c:v>6440</c:v>
                </c:pt>
                <c:pt idx="1617">
                  <c:v>5020</c:v>
                </c:pt>
                <c:pt idx="1618">
                  <c:v>5630</c:v>
                </c:pt>
                <c:pt idx="1619">
                  <c:v>5840</c:v>
                </c:pt>
                <c:pt idx="1620">
                  <c:v>3640</c:v>
                </c:pt>
                <c:pt idx="1621">
                  <c:v>3470</c:v>
                </c:pt>
                <c:pt idx="1622">
                  <c:v>2530</c:v>
                </c:pt>
                <c:pt idx="1623">
                  <c:v>2920</c:v>
                </c:pt>
                <c:pt idx="1624">
                  <c:v>2300</c:v>
                </c:pt>
                <c:pt idx="1625">
                  <c:v>2440</c:v>
                </c:pt>
                <c:pt idx="1626">
                  <c:v>2340</c:v>
                </c:pt>
                <c:pt idx="1627">
                  <c:v>2320</c:v>
                </c:pt>
                <c:pt idx="1628">
                  <c:v>2310</c:v>
                </c:pt>
                <c:pt idx="1629">
                  <c:v>2330</c:v>
                </c:pt>
                <c:pt idx="1630">
                  <c:v>2410</c:v>
                </c:pt>
                <c:pt idx="1631">
                  <c:v>2350</c:v>
                </c:pt>
                <c:pt idx="1632">
                  <c:v>2330</c:v>
                </c:pt>
                <c:pt idx="1633">
                  <c:v>2040</c:v>
                </c:pt>
                <c:pt idx="1634">
                  <c:v>2260</c:v>
                </c:pt>
                <c:pt idx="1635">
                  <c:v>2350</c:v>
                </c:pt>
                <c:pt idx="1636">
                  <c:v>3310</c:v>
                </c:pt>
                <c:pt idx="1637">
                  <c:v>2290</c:v>
                </c:pt>
                <c:pt idx="1638">
                  <c:v>2290</c:v>
                </c:pt>
                <c:pt idx="1639">
                  <c:v>3180</c:v>
                </c:pt>
                <c:pt idx="1640">
                  <c:v>2390</c:v>
                </c:pt>
                <c:pt idx="1641">
                  <c:v>2110</c:v>
                </c:pt>
                <c:pt idx="1642">
                  <c:v>3210</c:v>
                </c:pt>
                <c:pt idx="1643">
                  <c:v>2020</c:v>
                </c:pt>
                <c:pt idx="1644">
                  <c:v>3200</c:v>
                </c:pt>
                <c:pt idx="1645">
                  <c:v>2960</c:v>
                </c:pt>
                <c:pt idx="1646">
                  <c:v>870</c:v>
                </c:pt>
                <c:pt idx="1647">
                  <c:v>780</c:v>
                </c:pt>
                <c:pt idx="1648">
                  <c:v>810</c:v>
                </c:pt>
                <c:pt idx="1649">
                  <c:v>1730</c:v>
                </c:pt>
                <c:pt idx="1650">
                  <c:v>870</c:v>
                </c:pt>
                <c:pt idx="1651">
                  <c:v>730</c:v>
                </c:pt>
                <c:pt idx="1652">
                  <c:v>790</c:v>
                </c:pt>
                <c:pt idx="1653">
                  <c:v>690</c:v>
                </c:pt>
                <c:pt idx="1654">
                  <c:v>450</c:v>
                </c:pt>
                <c:pt idx="1655">
                  <c:v>1460</c:v>
                </c:pt>
                <c:pt idx="1656">
                  <c:v>1530</c:v>
                </c:pt>
                <c:pt idx="1657">
                  <c:v>1880</c:v>
                </c:pt>
                <c:pt idx="1658">
                  <c:v>1900</c:v>
                </c:pt>
                <c:pt idx="1659">
                  <c:v>2040</c:v>
                </c:pt>
                <c:pt idx="1660">
                  <c:v>2080</c:v>
                </c:pt>
                <c:pt idx="1661">
                  <c:v>2140</c:v>
                </c:pt>
                <c:pt idx="1662">
                  <c:v>1860</c:v>
                </c:pt>
                <c:pt idx="1663">
                  <c:v>2050</c:v>
                </c:pt>
                <c:pt idx="1664">
                  <c:v>1850</c:v>
                </c:pt>
                <c:pt idx="1665">
                  <c:v>2830</c:v>
                </c:pt>
                <c:pt idx="1666">
                  <c:v>2880</c:v>
                </c:pt>
                <c:pt idx="1667">
                  <c:v>1700</c:v>
                </c:pt>
                <c:pt idx="1668">
                  <c:v>3580</c:v>
                </c:pt>
                <c:pt idx="1669">
                  <c:v>3170</c:v>
                </c:pt>
                <c:pt idx="1670">
                  <c:v>4490</c:v>
                </c:pt>
                <c:pt idx="1671">
                  <c:v>3030</c:v>
                </c:pt>
                <c:pt idx="1672">
                  <c:v>3570</c:v>
                </c:pt>
                <c:pt idx="1673">
                  <c:v>3860</c:v>
                </c:pt>
                <c:pt idx="1674">
                  <c:v>2710</c:v>
                </c:pt>
                <c:pt idx="1675">
                  <c:v>1990</c:v>
                </c:pt>
                <c:pt idx="1676">
                  <c:v>2050</c:v>
                </c:pt>
                <c:pt idx="1677">
                  <c:v>870</c:v>
                </c:pt>
                <c:pt idx="1678">
                  <c:v>1340</c:v>
                </c:pt>
                <c:pt idx="1679">
                  <c:v>4260</c:v>
                </c:pt>
                <c:pt idx="1680">
                  <c:v>4140</c:v>
                </c:pt>
                <c:pt idx="1681">
                  <c:v>3380</c:v>
                </c:pt>
                <c:pt idx="1682">
                  <c:v>2890</c:v>
                </c:pt>
                <c:pt idx="1683">
                  <c:v>3260</c:v>
                </c:pt>
                <c:pt idx="1684">
                  <c:v>3740</c:v>
                </c:pt>
                <c:pt idx="1685">
                  <c:v>2470</c:v>
                </c:pt>
                <c:pt idx="1686">
                  <c:v>1020</c:v>
                </c:pt>
                <c:pt idx="1687">
                  <c:v>1880</c:v>
                </c:pt>
                <c:pt idx="1688">
                  <c:v>-160</c:v>
                </c:pt>
                <c:pt idx="1689">
                  <c:v>230</c:v>
                </c:pt>
                <c:pt idx="1690">
                  <c:v>4800</c:v>
                </c:pt>
                <c:pt idx="1691">
                  <c:v>4270</c:v>
                </c:pt>
                <c:pt idx="1692">
                  <c:v>4310</c:v>
                </c:pt>
                <c:pt idx="1693">
                  <c:v>2780</c:v>
                </c:pt>
                <c:pt idx="1694">
                  <c:v>3190</c:v>
                </c:pt>
                <c:pt idx="1695">
                  <c:v>3750</c:v>
                </c:pt>
                <c:pt idx="1696">
                  <c:v>2450</c:v>
                </c:pt>
                <c:pt idx="1697">
                  <c:v>830</c:v>
                </c:pt>
                <c:pt idx="1698">
                  <c:v>1790</c:v>
                </c:pt>
                <c:pt idx="1699">
                  <c:v>770</c:v>
                </c:pt>
                <c:pt idx="1700">
                  <c:v>1120</c:v>
                </c:pt>
                <c:pt idx="1701">
                  <c:v>4360</c:v>
                </c:pt>
                <c:pt idx="1702">
                  <c:v>4250</c:v>
                </c:pt>
                <c:pt idx="1703">
                  <c:v>4060</c:v>
                </c:pt>
                <c:pt idx="1704">
                  <c:v>3410</c:v>
                </c:pt>
                <c:pt idx="1705">
                  <c:v>3370</c:v>
                </c:pt>
                <c:pt idx="1706">
                  <c:v>3690</c:v>
                </c:pt>
                <c:pt idx="1707">
                  <c:v>3180</c:v>
                </c:pt>
                <c:pt idx="1708">
                  <c:v>2300</c:v>
                </c:pt>
                <c:pt idx="1709">
                  <c:v>3150</c:v>
                </c:pt>
                <c:pt idx="1710">
                  <c:v>2400</c:v>
                </c:pt>
                <c:pt idx="1711">
                  <c:v>3000</c:v>
                </c:pt>
                <c:pt idx="1712">
                  <c:v>2870</c:v>
                </c:pt>
                <c:pt idx="1713">
                  <c:v>2670</c:v>
                </c:pt>
                <c:pt idx="1714">
                  <c:v>2780</c:v>
                </c:pt>
                <c:pt idx="1715">
                  <c:v>2320</c:v>
                </c:pt>
                <c:pt idx="1716">
                  <c:v>2690</c:v>
                </c:pt>
                <c:pt idx="1717">
                  <c:v>3120</c:v>
                </c:pt>
                <c:pt idx="1718">
                  <c:v>1410</c:v>
                </c:pt>
                <c:pt idx="1719">
                  <c:v>1190</c:v>
                </c:pt>
                <c:pt idx="1720">
                  <c:v>1160</c:v>
                </c:pt>
                <c:pt idx="1721">
                  <c:v>240</c:v>
                </c:pt>
                <c:pt idx="1722">
                  <c:v>800</c:v>
                </c:pt>
                <c:pt idx="1723">
                  <c:v>3220</c:v>
                </c:pt>
                <c:pt idx="1724">
                  <c:v>3050</c:v>
                </c:pt>
                <c:pt idx="1725">
                  <c:v>3040</c:v>
                </c:pt>
                <c:pt idx="1726">
                  <c:v>2680</c:v>
                </c:pt>
                <c:pt idx="1727">
                  <c:v>2560</c:v>
                </c:pt>
                <c:pt idx="1728">
                  <c:v>3100</c:v>
                </c:pt>
                <c:pt idx="1729">
                  <c:v>2280</c:v>
                </c:pt>
                <c:pt idx="1730">
                  <c:v>1680</c:v>
                </c:pt>
                <c:pt idx="1731">
                  <c:v>1530</c:v>
                </c:pt>
                <c:pt idx="1732">
                  <c:v>360</c:v>
                </c:pt>
                <c:pt idx="1733">
                  <c:v>1270</c:v>
                </c:pt>
                <c:pt idx="1734">
                  <c:v>3610</c:v>
                </c:pt>
                <c:pt idx="1735">
                  <c:v>3470</c:v>
                </c:pt>
                <c:pt idx="1736">
                  <c:v>3380</c:v>
                </c:pt>
                <c:pt idx="1737">
                  <c:v>3070</c:v>
                </c:pt>
                <c:pt idx="1738">
                  <c:v>2510</c:v>
                </c:pt>
                <c:pt idx="1739">
                  <c:v>3580</c:v>
                </c:pt>
                <c:pt idx="1740">
                  <c:v>3230</c:v>
                </c:pt>
                <c:pt idx="1741">
                  <c:v>2270</c:v>
                </c:pt>
                <c:pt idx="1742">
                  <c:v>2210</c:v>
                </c:pt>
                <c:pt idx="1743">
                  <c:v>1440</c:v>
                </c:pt>
                <c:pt idx="1744">
                  <c:v>2050</c:v>
                </c:pt>
                <c:pt idx="1745">
                  <c:v>2360</c:v>
                </c:pt>
                <c:pt idx="1746">
                  <c:v>3230</c:v>
                </c:pt>
                <c:pt idx="1747">
                  <c:v>2270</c:v>
                </c:pt>
                <c:pt idx="1748">
                  <c:v>2880</c:v>
                </c:pt>
                <c:pt idx="1749">
                  <c:v>2140</c:v>
                </c:pt>
                <c:pt idx="1750">
                  <c:v>2210</c:v>
                </c:pt>
                <c:pt idx="1751">
                  <c:v>2440</c:v>
                </c:pt>
                <c:pt idx="1752">
                  <c:v>1470</c:v>
                </c:pt>
                <c:pt idx="1753">
                  <c:v>550</c:v>
                </c:pt>
                <c:pt idx="1754">
                  <c:v>510</c:v>
                </c:pt>
                <c:pt idx="1755">
                  <c:v>1260</c:v>
                </c:pt>
                <c:pt idx="1756">
                  <c:v>-570</c:v>
                </c:pt>
                <c:pt idx="1757">
                  <c:v>480</c:v>
                </c:pt>
                <c:pt idx="1758">
                  <c:v>-560</c:v>
                </c:pt>
                <c:pt idx="1759">
                  <c:v>300</c:v>
                </c:pt>
                <c:pt idx="1760">
                  <c:v>410</c:v>
                </c:pt>
                <c:pt idx="1761">
                  <c:v>410</c:v>
                </c:pt>
                <c:pt idx="1762">
                  <c:v>500</c:v>
                </c:pt>
                <c:pt idx="1763">
                  <c:v>460</c:v>
                </c:pt>
                <c:pt idx="1764">
                  <c:v>310</c:v>
                </c:pt>
                <c:pt idx="1765">
                  <c:v>290</c:v>
                </c:pt>
                <c:pt idx="1766">
                  <c:v>230</c:v>
                </c:pt>
                <c:pt idx="1767">
                  <c:v>-20</c:v>
                </c:pt>
                <c:pt idx="1768">
                  <c:v>20</c:v>
                </c:pt>
                <c:pt idx="1769">
                  <c:v>130</c:v>
                </c:pt>
                <c:pt idx="1770">
                  <c:v>-170</c:v>
                </c:pt>
                <c:pt idx="1771">
                  <c:v>-70</c:v>
                </c:pt>
                <c:pt idx="1772">
                  <c:v>-150</c:v>
                </c:pt>
                <c:pt idx="1773">
                  <c:v>-100</c:v>
                </c:pt>
                <c:pt idx="1774">
                  <c:v>-10</c:v>
                </c:pt>
                <c:pt idx="1775">
                  <c:v>-180</c:v>
                </c:pt>
                <c:pt idx="1776">
                  <c:v>-160</c:v>
                </c:pt>
                <c:pt idx="1777">
                  <c:v>-270</c:v>
                </c:pt>
                <c:pt idx="1778">
                  <c:v>-1320</c:v>
                </c:pt>
                <c:pt idx="1779">
                  <c:v>-1400</c:v>
                </c:pt>
                <c:pt idx="1780">
                  <c:v>-1380</c:v>
                </c:pt>
                <c:pt idx="1781">
                  <c:v>-1330</c:v>
                </c:pt>
                <c:pt idx="1782">
                  <c:v>-1440</c:v>
                </c:pt>
                <c:pt idx="1783">
                  <c:v>-1400</c:v>
                </c:pt>
                <c:pt idx="1784">
                  <c:v>-1370</c:v>
                </c:pt>
                <c:pt idx="1785">
                  <c:v>-2400</c:v>
                </c:pt>
                <c:pt idx="1786">
                  <c:v>-1520</c:v>
                </c:pt>
                <c:pt idx="1787">
                  <c:v>-1520</c:v>
                </c:pt>
                <c:pt idx="1788">
                  <c:v>-1380</c:v>
                </c:pt>
                <c:pt idx="1789">
                  <c:v>-400</c:v>
                </c:pt>
                <c:pt idx="1790">
                  <c:v>470</c:v>
                </c:pt>
                <c:pt idx="1791">
                  <c:v>-360</c:v>
                </c:pt>
                <c:pt idx="1792">
                  <c:v>-330</c:v>
                </c:pt>
                <c:pt idx="1793">
                  <c:v>-520</c:v>
                </c:pt>
                <c:pt idx="1794">
                  <c:v>-410</c:v>
                </c:pt>
                <c:pt idx="1795">
                  <c:v>-440</c:v>
                </c:pt>
                <c:pt idx="1796">
                  <c:v>-510</c:v>
                </c:pt>
                <c:pt idx="1797">
                  <c:v>-520</c:v>
                </c:pt>
                <c:pt idx="1798">
                  <c:v>-530</c:v>
                </c:pt>
                <c:pt idx="1799">
                  <c:v>-570</c:v>
                </c:pt>
                <c:pt idx="1800">
                  <c:v>2860</c:v>
                </c:pt>
                <c:pt idx="1801">
                  <c:v>3390</c:v>
                </c:pt>
                <c:pt idx="1802">
                  <c:v>4910</c:v>
                </c:pt>
                <c:pt idx="1803">
                  <c:v>3210</c:v>
                </c:pt>
                <c:pt idx="1804">
                  <c:v>3470</c:v>
                </c:pt>
                <c:pt idx="1805">
                  <c:v>3990</c:v>
                </c:pt>
                <c:pt idx="1806">
                  <c:v>2810</c:v>
                </c:pt>
                <c:pt idx="1807">
                  <c:v>2210</c:v>
                </c:pt>
                <c:pt idx="1808">
                  <c:v>2050</c:v>
                </c:pt>
                <c:pt idx="1809">
                  <c:v>1400</c:v>
                </c:pt>
                <c:pt idx="1810">
                  <c:v>1370</c:v>
                </c:pt>
                <c:pt idx="1811">
                  <c:v>3820</c:v>
                </c:pt>
                <c:pt idx="1812">
                  <c:v>3910</c:v>
                </c:pt>
                <c:pt idx="1813">
                  <c:v>4040</c:v>
                </c:pt>
                <c:pt idx="1814">
                  <c:v>3270</c:v>
                </c:pt>
                <c:pt idx="1815">
                  <c:v>3900</c:v>
                </c:pt>
                <c:pt idx="1816">
                  <c:v>4200</c:v>
                </c:pt>
                <c:pt idx="1817">
                  <c:v>3130</c:v>
                </c:pt>
                <c:pt idx="1818">
                  <c:v>1240</c:v>
                </c:pt>
                <c:pt idx="1819">
                  <c:v>2030</c:v>
                </c:pt>
                <c:pt idx="1820">
                  <c:v>760</c:v>
                </c:pt>
                <c:pt idx="1821">
                  <c:v>1630</c:v>
                </c:pt>
                <c:pt idx="1822">
                  <c:v>3820</c:v>
                </c:pt>
                <c:pt idx="1823">
                  <c:v>3770</c:v>
                </c:pt>
                <c:pt idx="1824">
                  <c:v>3870</c:v>
                </c:pt>
                <c:pt idx="1825">
                  <c:v>3160</c:v>
                </c:pt>
                <c:pt idx="1826">
                  <c:v>3560</c:v>
                </c:pt>
                <c:pt idx="1827">
                  <c:v>4180</c:v>
                </c:pt>
                <c:pt idx="1828">
                  <c:v>2910</c:v>
                </c:pt>
                <c:pt idx="1829">
                  <c:v>2020</c:v>
                </c:pt>
                <c:pt idx="1830">
                  <c:v>2920</c:v>
                </c:pt>
                <c:pt idx="1831">
                  <c:v>470</c:v>
                </c:pt>
                <c:pt idx="1832">
                  <c:v>1170</c:v>
                </c:pt>
                <c:pt idx="1833">
                  <c:v>5190</c:v>
                </c:pt>
                <c:pt idx="1834">
                  <c:v>5190</c:v>
                </c:pt>
                <c:pt idx="1835">
                  <c:v>4950</c:v>
                </c:pt>
                <c:pt idx="1836">
                  <c:v>3880</c:v>
                </c:pt>
                <c:pt idx="1837">
                  <c:v>3950</c:v>
                </c:pt>
                <c:pt idx="1838">
                  <c:v>4320</c:v>
                </c:pt>
                <c:pt idx="1839">
                  <c:v>4830</c:v>
                </c:pt>
                <c:pt idx="1840">
                  <c:v>3230</c:v>
                </c:pt>
                <c:pt idx="1841">
                  <c:v>3170</c:v>
                </c:pt>
                <c:pt idx="1842">
                  <c:v>3230</c:v>
                </c:pt>
                <c:pt idx="1843">
                  <c:v>2930</c:v>
                </c:pt>
                <c:pt idx="1844">
                  <c:v>3970</c:v>
                </c:pt>
                <c:pt idx="1845">
                  <c:v>3860</c:v>
                </c:pt>
                <c:pt idx="1846">
                  <c:v>3880</c:v>
                </c:pt>
                <c:pt idx="1847">
                  <c:v>4310</c:v>
                </c:pt>
                <c:pt idx="1848">
                  <c:v>3740</c:v>
                </c:pt>
                <c:pt idx="1849">
                  <c:v>3840</c:v>
                </c:pt>
                <c:pt idx="1850">
                  <c:v>3270</c:v>
                </c:pt>
                <c:pt idx="1851">
                  <c:v>2370</c:v>
                </c:pt>
                <c:pt idx="1852">
                  <c:v>2360</c:v>
                </c:pt>
                <c:pt idx="1853">
                  <c:v>1950</c:v>
                </c:pt>
                <c:pt idx="1854">
                  <c:v>1910</c:v>
                </c:pt>
                <c:pt idx="1855">
                  <c:v>4230</c:v>
                </c:pt>
                <c:pt idx="1856">
                  <c:v>3990</c:v>
                </c:pt>
                <c:pt idx="1857">
                  <c:v>5250</c:v>
                </c:pt>
                <c:pt idx="1858">
                  <c:v>4800</c:v>
                </c:pt>
                <c:pt idx="1859">
                  <c:v>4450</c:v>
                </c:pt>
                <c:pt idx="1860">
                  <c:v>5100</c:v>
                </c:pt>
                <c:pt idx="1861">
                  <c:v>2990</c:v>
                </c:pt>
                <c:pt idx="1862">
                  <c:v>2830</c:v>
                </c:pt>
                <c:pt idx="1863">
                  <c:v>2540</c:v>
                </c:pt>
                <c:pt idx="1864">
                  <c:v>1940</c:v>
                </c:pt>
                <c:pt idx="1865">
                  <c:v>2070</c:v>
                </c:pt>
                <c:pt idx="1866">
                  <c:v>4820</c:v>
                </c:pt>
                <c:pt idx="1867">
                  <c:v>4330</c:v>
                </c:pt>
                <c:pt idx="1868">
                  <c:v>4460</c:v>
                </c:pt>
                <c:pt idx="1869">
                  <c:v>4140</c:v>
                </c:pt>
                <c:pt idx="1870">
                  <c:v>3510</c:v>
                </c:pt>
                <c:pt idx="1871">
                  <c:v>3750</c:v>
                </c:pt>
                <c:pt idx="1872">
                  <c:v>3290</c:v>
                </c:pt>
                <c:pt idx="1873">
                  <c:v>3380</c:v>
                </c:pt>
                <c:pt idx="1874">
                  <c:v>3430</c:v>
                </c:pt>
                <c:pt idx="1875">
                  <c:v>1380</c:v>
                </c:pt>
                <c:pt idx="1876">
                  <c:v>3040</c:v>
                </c:pt>
                <c:pt idx="1877">
                  <c:v>4620</c:v>
                </c:pt>
                <c:pt idx="1878">
                  <c:v>4320</c:v>
                </c:pt>
                <c:pt idx="1879">
                  <c:v>4200</c:v>
                </c:pt>
                <c:pt idx="1880">
                  <c:v>4000</c:v>
                </c:pt>
                <c:pt idx="1881">
                  <c:v>3920</c:v>
                </c:pt>
                <c:pt idx="1882">
                  <c:v>4100</c:v>
                </c:pt>
                <c:pt idx="1883">
                  <c:v>4460</c:v>
                </c:pt>
                <c:pt idx="1884">
                  <c:v>2790</c:v>
                </c:pt>
                <c:pt idx="1885">
                  <c:v>2760</c:v>
                </c:pt>
                <c:pt idx="1886">
                  <c:v>1450</c:v>
                </c:pt>
                <c:pt idx="1887">
                  <c:v>2260</c:v>
                </c:pt>
                <c:pt idx="1888">
                  <c:v>1870</c:v>
                </c:pt>
                <c:pt idx="1889">
                  <c:v>1850</c:v>
                </c:pt>
                <c:pt idx="1890">
                  <c:v>2030</c:v>
                </c:pt>
                <c:pt idx="1891">
                  <c:v>1820</c:v>
                </c:pt>
                <c:pt idx="1892">
                  <c:v>1830</c:v>
                </c:pt>
                <c:pt idx="1893">
                  <c:v>1860</c:v>
                </c:pt>
                <c:pt idx="1894">
                  <c:v>1750</c:v>
                </c:pt>
                <c:pt idx="1895">
                  <c:v>1920</c:v>
                </c:pt>
                <c:pt idx="1896">
                  <c:v>1840</c:v>
                </c:pt>
                <c:pt idx="1897">
                  <c:v>1850</c:v>
                </c:pt>
                <c:pt idx="1898">
                  <c:v>1760</c:v>
                </c:pt>
                <c:pt idx="1899">
                  <c:v>2330</c:v>
                </c:pt>
                <c:pt idx="1900">
                  <c:v>1130</c:v>
                </c:pt>
                <c:pt idx="1901">
                  <c:v>2040</c:v>
                </c:pt>
                <c:pt idx="1902">
                  <c:v>2280</c:v>
                </c:pt>
                <c:pt idx="1903">
                  <c:v>2250</c:v>
                </c:pt>
                <c:pt idx="1904">
                  <c:v>2240</c:v>
                </c:pt>
                <c:pt idx="1905">
                  <c:v>1200</c:v>
                </c:pt>
                <c:pt idx="1906">
                  <c:v>1970</c:v>
                </c:pt>
                <c:pt idx="1907">
                  <c:v>2230</c:v>
                </c:pt>
                <c:pt idx="1908">
                  <c:v>1810</c:v>
                </c:pt>
                <c:pt idx="1909">
                  <c:v>2070</c:v>
                </c:pt>
                <c:pt idx="1910">
                  <c:v>940</c:v>
                </c:pt>
                <c:pt idx="1911">
                  <c:v>770</c:v>
                </c:pt>
                <c:pt idx="1912">
                  <c:v>900</c:v>
                </c:pt>
                <c:pt idx="1913">
                  <c:v>880</c:v>
                </c:pt>
                <c:pt idx="1914">
                  <c:v>780</c:v>
                </c:pt>
                <c:pt idx="1915">
                  <c:v>980</c:v>
                </c:pt>
                <c:pt idx="1916">
                  <c:v>630</c:v>
                </c:pt>
                <c:pt idx="1917">
                  <c:v>780</c:v>
                </c:pt>
                <c:pt idx="1918">
                  <c:v>580</c:v>
                </c:pt>
                <c:pt idx="1919">
                  <c:v>860</c:v>
                </c:pt>
                <c:pt idx="1920">
                  <c:v>570</c:v>
                </c:pt>
                <c:pt idx="1921">
                  <c:v>2100</c:v>
                </c:pt>
                <c:pt idx="1922">
                  <c:v>2010</c:v>
                </c:pt>
                <c:pt idx="1923">
                  <c:v>1940</c:v>
                </c:pt>
                <c:pt idx="1924">
                  <c:v>1980</c:v>
                </c:pt>
                <c:pt idx="1925">
                  <c:v>1950</c:v>
                </c:pt>
                <c:pt idx="1926">
                  <c:v>1860</c:v>
                </c:pt>
                <c:pt idx="1927">
                  <c:v>1840</c:v>
                </c:pt>
                <c:pt idx="1928">
                  <c:v>2060</c:v>
                </c:pt>
                <c:pt idx="1929">
                  <c:v>1850</c:v>
                </c:pt>
                <c:pt idx="1930">
                  <c:v>1930</c:v>
                </c:pt>
                <c:pt idx="1931">
                  <c:v>1850</c:v>
                </c:pt>
                <c:pt idx="1932">
                  <c:v>3470</c:v>
                </c:pt>
                <c:pt idx="1933">
                  <c:v>4560</c:v>
                </c:pt>
                <c:pt idx="1934">
                  <c:v>4180</c:v>
                </c:pt>
                <c:pt idx="1935">
                  <c:v>4410</c:v>
                </c:pt>
                <c:pt idx="1936">
                  <c:v>5080</c:v>
                </c:pt>
                <c:pt idx="1937">
                  <c:v>3240</c:v>
                </c:pt>
                <c:pt idx="1938">
                  <c:v>4520</c:v>
                </c:pt>
                <c:pt idx="1939">
                  <c:v>2240</c:v>
                </c:pt>
                <c:pt idx="1940">
                  <c:v>1970</c:v>
                </c:pt>
                <c:pt idx="1941">
                  <c:v>50</c:v>
                </c:pt>
                <c:pt idx="1942">
                  <c:v>1240</c:v>
                </c:pt>
                <c:pt idx="1943">
                  <c:v>4060</c:v>
                </c:pt>
                <c:pt idx="1944">
                  <c:v>5080</c:v>
                </c:pt>
                <c:pt idx="1945">
                  <c:v>4390</c:v>
                </c:pt>
                <c:pt idx="1946">
                  <c:v>3500</c:v>
                </c:pt>
                <c:pt idx="1947">
                  <c:v>4000</c:v>
                </c:pt>
                <c:pt idx="1948">
                  <c:v>4280</c:v>
                </c:pt>
                <c:pt idx="1949">
                  <c:v>4500</c:v>
                </c:pt>
                <c:pt idx="1950">
                  <c:v>1390</c:v>
                </c:pt>
                <c:pt idx="1951">
                  <c:v>2140</c:v>
                </c:pt>
                <c:pt idx="1952">
                  <c:v>210</c:v>
                </c:pt>
                <c:pt idx="1953">
                  <c:v>1530</c:v>
                </c:pt>
                <c:pt idx="1954">
                  <c:v>4070</c:v>
                </c:pt>
                <c:pt idx="1955">
                  <c:v>3690</c:v>
                </c:pt>
                <c:pt idx="1956">
                  <c:v>5350</c:v>
                </c:pt>
                <c:pt idx="1957">
                  <c:v>4340</c:v>
                </c:pt>
                <c:pt idx="1958">
                  <c:v>4320</c:v>
                </c:pt>
                <c:pt idx="1959">
                  <c:v>4420</c:v>
                </c:pt>
                <c:pt idx="1960">
                  <c:v>4370</c:v>
                </c:pt>
                <c:pt idx="1961">
                  <c:v>1240</c:v>
                </c:pt>
                <c:pt idx="1962">
                  <c:v>2030</c:v>
                </c:pt>
                <c:pt idx="1963">
                  <c:v>990</c:v>
                </c:pt>
                <c:pt idx="1964">
                  <c:v>2350</c:v>
                </c:pt>
                <c:pt idx="1965">
                  <c:v>5550</c:v>
                </c:pt>
                <c:pt idx="1966">
                  <c:v>5530</c:v>
                </c:pt>
                <c:pt idx="1967">
                  <c:v>5480</c:v>
                </c:pt>
                <c:pt idx="1968">
                  <c:v>5100</c:v>
                </c:pt>
                <c:pt idx="1969">
                  <c:v>5280</c:v>
                </c:pt>
                <c:pt idx="1970">
                  <c:v>4620</c:v>
                </c:pt>
                <c:pt idx="1971">
                  <c:v>5670</c:v>
                </c:pt>
                <c:pt idx="1972">
                  <c:v>3110</c:v>
                </c:pt>
                <c:pt idx="1973">
                  <c:v>4090</c:v>
                </c:pt>
                <c:pt idx="1974">
                  <c:v>2800</c:v>
                </c:pt>
                <c:pt idx="1975">
                  <c:v>2770</c:v>
                </c:pt>
                <c:pt idx="1976">
                  <c:v>5280</c:v>
                </c:pt>
                <c:pt idx="1977">
                  <c:v>5250</c:v>
                </c:pt>
                <c:pt idx="1978">
                  <c:v>5080</c:v>
                </c:pt>
                <c:pt idx="1979">
                  <c:v>4340</c:v>
                </c:pt>
                <c:pt idx="1980">
                  <c:v>3480</c:v>
                </c:pt>
                <c:pt idx="1981">
                  <c:v>4910</c:v>
                </c:pt>
                <c:pt idx="1982">
                  <c:v>3880</c:v>
                </c:pt>
                <c:pt idx="1983">
                  <c:v>2750</c:v>
                </c:pt>
                <c:pt idx="1984">
                  <c:v>2620</c:v>
                </c:pt>
                <c:pt idx="1985">
                  <c:v>1250</c:v>
                </c:pt>
                <c:pt idx="1986">
                  <c:v>2370</c:v>
                </c:pt>
                <c:pt idx="1987">
                  <c:v>5800</c:v>
                </c:pt>
                <c:pt idx="1988">
                  <c:v>5480</c:v>
                </c:pt>
                <c:pt idx="1989">
                  <c:v>4680</c:v>
                </c:pt>
                <c:pt idx="1990">
                  <c:v>5630</c:v>
                </c:pt>
                <c:pt idx="1991">
                  <c:v>4040</c:v>
                </c:pt>
                <c:pt idx="1992">
                  <c:v>4830</c:v>
                </c:pt>
                <c:pt idx="1993">
                  <c:v>5090</c:v>
                </c:pt>
                <c:pt idx="1994">
                  <c:v>2980</c:v>
                </c:pt>
                <c:pt idx="1995">
                  <c:v>2850</c:v>
                </c:pt>
                <c:pt idx="1996">
                  <c:v>1840</c:v>
                </c:pt>
                <c:pt idx="1997">
                  <c:v>2180</c:v>
                </c:pt>
                <c:pt idx="1998">
                  <c:v>5130</c:v>
                </c:pt>
                <c:pt idx="1999">
                  <c:v>4740</c:v>
                </c:pt>
                <c:pt idx="2000">
                  <c:v>4930</c:v>
                </c:pt>
                <c:pt idx="2001">
                  <c:v>4410</c:v>
                </c:pt>
                <c:pt idx="2002">
                  <c:v>3750</c:v>
                </c:pt>
                <c:pt idx="2003">
                  <c:v>3930</c:v>
                </c:pt>
                <c:pt idx="2004">
                  <c:v>4170</c:v>
                </c:pt>
                <c:pt idx="2005">
                  <c:v>3200</c:v>
                </c:pt>
                <c:pt idx="2006">
                  <c:v>4010</c:v>
                </c:pt>
                <c:pt idx="2007">
                  <c:v>2120</c:v>
                </c:pt>
                <c:pt idx="2008">
                  <c:v>2840</c:v>
                </c:pt>
                <c:pt idx="2009">
                  <c:v>4650</c:v>
                </c:pt>
                <c:pt idx="2010">
                  <c:v>4700</c:v>
                </c:pt>
                <c:pt idx="2011">
                  <c:v>4650</c:v>
                </c:pt>
                <c:pt idx="2012">
                  <c:v>5070</c:v>
                </c:pt>
                <c:pt idx="2013">
                  <c:v>4110</c:v>
                </c:pt>
                <c:pt idx="2014">
                  <c:v>4230</c:v>
                </c:pt>
                <c:pt idx="2015">
                  <c:v>4610</c:v>
                </c:pt>
                <c:pt idx="2016">
                  <c:v>2930</c:v>
                </c:pt>
                <c:pt idx="2017">
                  <c:v>2860</c:v>
                </c:pt>
                <c:pt idx="2018">
                  <c:v>2610</c:v>
                </c:pt>
                <c:pt idx="2019">
                  <c:v>2400</c:v>
                </c:pt>
                <c:pt idx="2020">
                  <c:v>2000</c:v>
                </c:pt>
                <c:pt idx="2021">
                  <c:v>2080</c:v>
                </c:pt>
                <c:pt idx="2022">
                  <c:v>1950</c:v>
                </c:pt>
                <c:pt idx="2023">
                  <c:v>1980</c:v>
                </c:pt>
                <c:pt idx="2024">
                  <c:v>1910</c:v>
                </c:pt>
                <c:pt idx="2025">
                  <c:v>2010</c:v>
                </c:pt>
                <c:pt idx="2026">
                  <c:v>1970</c:v>
                </c:pt>
                <c:pt idx="2027">
                  <c:v>1970</c:v>
                </c:pt>
                <c:pt idx="2028">
                  <c:v>1760</c:v>
                </c:pt>
                <c:pt idx="2029">
                  <c:v>1870</c:v>
                </c:pt>
                <c:pt idx="2030">
                  <c:v>1890</c:v>
                </c:pt>
                <c:pt idx="2031">
                  <c:v>2110</c:v>
                </c:pt>
                <c:pt idx="2032">
                  <c:v>2300</c:v>
                </c:pt>
                <c:pt idx="2033">
                  <c:v>2030</c:v>
                </c:pt>
                <c:pt idx="2034">
                  <c:v>2140</c:v>
                </c:pt>
                <c:pt idx="2035">
                  <c:v>2140</c:v>
                </c:pt>
                <c:pt idx="2036">
                  <c:v>2040</c:v>
                </c:pt>
                <c:pt idx="2037">
                  <c:v>2030</c:v>
                </c:pt>
                <c:pt idx="2038">
                  <c:v>1970</c:v>
                </c:pt>
                <c:pt idx="2039">
                  <c:v>2000</c:v>
                </c:pt>
                <c:pt idx="2040">
                  <c:v>1880</c:v>
                </c:pt>
                <c:pt idx="2041">
                  <c:v>1970</c:v>
                </c:pt>
                <c:pt idx="2042">
                  <c:v>330</c:v>
                </c:pt>
                <c:pt idx="2043">
                  <c:v>250</c:v>
                </c:pt>
                <c:pt idx="2044">
                  <c:v>350</c:v>
                </c:pt>
                <c:pt idx="2045">
                  <c:v>280</c:v>
                </c:pt>
                <c:pt idx="2046">
                  <c:v>220</c:v>
                </c:pt>
                <c:pt idx="2047">
                  <c:v>100</c:v>
                </c:pt>
                <c:pt idx="2048">
                  <c:v>190</c:v>
                </c:pt>
                <c:pt idx="2049">
                  <c:v>160</c:v>
                </c:pt>
                <c:pt idx="2050">
                  <c:v>100</c:v>
                </c:pt>
                <c:pt idx="2051">
                  <c:v>-140</c:v>
                </c:pt>
                <c:pt idx="2052">
                  <c:v>980</c:v>
                </c:pt>
                <c:pt idx="2053">
                  <c:v>1910</c:v>
                </c:pt>
                <c:pt idx="2054">
                  <c:v>1880</c:v>
                </c:pt>
                <c:pt idx="2055">
                  <c:v>1750</c:v>
                </c:pt>
                <c:pt idx="2056">
                  <c:v>1860</c:v>
                </c:pt>
                <c:pt idx="2057">
                  <c:v>1730</c:v>
                </c:pt>
                <c:pt idx="2058">
                  <c:v>570</c:v>
                </c:pt>
                <c:pt idx="2059">
                  <c:v>1890</c:v>
                </c:pt>
                <c:pt idx="2060">
                  <c:v>1830</c:v>
                </c:pt>
                <c:pt idx="2061">
                  <c:v>1740</c:v>
                </c:pt>
                <c:pt idx="2062">
                  <c:v>1750</c:v>
                </c:pt>
                <c:pt idx="2063">
                  <c:v>1680</c:v>
                </c:pt>
                <c:pt idx="2064">
                  <c:v>2270</c:v>
                </c:pt>
                <c:pt idx="2065">
                  <c:v>2660</c:v>
                </c:pt>
                <c:pt idx="2066">
                  <c:v>1480</c:v>
                </c:pt>
                <c:pt idx="2067">
                  <c:v>3610</c:v>
                </c:pt>
                <c:pt idx="2068">
                  <c:v>1430</c:v>
                </c:pt>
                <c:pt idx="2069">
                  <c:v>2780</c:v>
                </c:pt>
                <c:pt idx="2070">
                  <c:v>2870</c:v>
                </c:pt>
                <c:pt idx="2071">
                  <c:v>1740</c:v>
                </c:pt>
                <c:pt idx="2072">
                  <c:v>4350</c:v>
                </c:pt>
                <c:pt idx="2073">
                  <c:v>3740</c:v>
                </c:pt>
                <c:pt idx="2074">
                  <c:v>3650</c:v>
                </c:pt>
                <c:pt idx="2075">
                  <c:v>2200</c:v>
                </c:pt>
                <c:pt idx="2076">
                  <c:v>3460</c:v>
                </c:pt>
                <c:pt idx="2077">
                  <c:v>4260</c:v>
                </c:pt>
                <c:pt idx="2078">
                  <c:v>4470</c:v>
                </c:pt>
                <c:pt idx="2079">
                  <c:v>4080</c:v>
                </c:pt>
                <c:pt idx="2080">
                  <c:v>3750</c:v>
                </c:pt>
                <c:pt idx="2081">
                  <c:v>4280</c:v>
                </c:pt>
                <c:pt idx="2082">
                  <c:v>4530</c:v>
                </c:pt>
                <c:pt idx="2083">
                  <c:v>4460</c:v>
                </c:pt>
                <c:pt idx="2084">
                  <c:v>3160</c:v>
                </c:pt>
                <c:pt idx="2085">
                  <c:v>1750</c:v>
                </c:pt>
                <c:pt idx="2086">
                  <c:v>3590</c:v>
                </c:pt>
                <c:pt idx="2087">
                  <c:v>1210</c:v>
                </c:pt>
                <c:pt idx="2088">
                  <c:v>1940</c:v>
                </c:pt>
                <c:pt idx="2089">
                  <c:v>4610</c:v>
                </c:pt>
                <c:pt idx="2090">
                  <c:v>5200</c:v>
                </c:pt>
                <c:pt idx="2091">
                  <c:v>4500</c:v>
                </c:pt>
                <c:pt idx="2092">
                  <c:v>4250</c:v>
                </c:pt>
                <c:pt idx="2093">
                  <c:v>3680</c:v>
                </c:pt>
                <c:pt idx="2094">
                  <c:v>4890</c:v>
                </c:pt>
                <c:pt idx="2095">
                  <c:v>4160</c:v>
                </c:pt>
                <c:pt idx="2096">
                  <c:v>1760</c:v>
                </c:pt>
                <c:pt idx="2097">
                  <c:v>2570</c:v>
                </c:pt>
                <c:pt idx="2098">
                  <c:v>760</c:v>
                </c:pt>
                <c:pt idx="2099">
                  <c:v>1830</c:v>
                </c:pt>
                <c:pt idx="2100">
                  <c:v>5230</c:v>
                </c:pt>
                <c:pt idx="2101">
                  <c:v>5760</c:v>
                </c:pt>
                <c:pt idx="2102">
                  <c:v>6500</c:v>
                </c:pt>
                <c:pt idx="2103">
                  <c:v>4520</c:v>
                </c:pt>
                <c:pt idx="2104">
                  <c:v>5490</c:v>
                </c:pt>
                <c:pt idx="2105">
                  <c:v>5710</c:v>
                </c:pt>
                <c:pt idx="2106">
                  <c:v>4980</c:v>
                </c:pt>
                <c:pt idx="2107">
                  <c:v>3180</c:v>
                </c:pt>
                <c:pt idx="2108">
                  <c:v>3500</c:v>
                </c:pt>
                <c:pt idx="2109">
                  <c:v>2090</c:v>
                </c:pt>
                <c:pt idx="2110">
                  <c:v>2950</c:v>
                </c:pt>
                <c:pt idx="2111">
                  <c:v>3920</c:v>
                </c:pt>
                <c:pt idx="2112">
                  <c:v>3610</c:v>
                </c:pt>
                <c:pt idx="2113">
                  <c:v>3420</c:v>
                </c:pt>
                <c:pt idx="2114">
                  <c:v>3000</c:v>
                </c:pt>
                <c:pt idx="2115">
                  <c:v>3400</c:v>
                </c:pt>
                <c:pt idx="2116">
                  <c:v>3810</c:v>
                </c:pt>
                <c:pt idx="2117">
                  <c:v>2490</c:v>
                </c:pt>
                <c:pt idx="2118">
                  <c:v>830</c:v>
                </c:pt>
                <c:pt idx="2119">
                  <c:v>1710</c:v>
                </c:pt>
                <c:pt idx="2120">
                  <c:v>-140</c:v>
                </c:pt>
                <c:pt idx="2121">
                  <c:v>1260</c:v>
                </c:pt>
                <c:pt idx="2122">
                  <c:v>4610</c:v>
                </c:pt>
                <c:pt idx="2123">
                  <c:v>4010</c:v>
                </c:pt>
                <c:pt idx="2124">
                  <c:v>5340</c:v>
                </c:pt>
                <c:pt idx="2125">
                  <c:v>4800</c:v>
                </c:pt>
                <c:pt idx="2126">
                  <c:v>4420</c:v>
                </c:pt>
                <c:pt idx="2127">
                  <c:v>4440</c:v>
                </c:pt>
                <c:pt idx="2128">
                  <c:v>4360</c:v>
                </c:pt>
                <c:pt idx="2129">
                  <c:v>2500</c:v>
                </c:pt>
                <c:pt idx="2130">
                  <c:v>3430</c:v>
                </c:pt>
                <c:pt idx="2131">
                  <c:v>1990</c:v>
                </c:pt>
                <c:pt idx="2132">
                  <c:v>2690</c:v>
                </c:pt>
                <c:pt idx="2133">
                  <c:v>4490</c:v>
                </c:pt>
                <c:pt idx="2134">
                  <c:v>4050</c:v>
                </c:pt>
                <c:pt idx="2135">
                  <c:v>5550</c:v>
                </c:pt>
                <c:pt idx="2136">
                  <c:v>4740</c:v>
                </c:pt>
                <c:pt idx="2137">
                  <c:v>4240</c:v>
                </c:pt>
                <c:pt idx="2138">
                  <c:v>4660</c:v>
                </c:pt>
                <c:pt idx="2139">
                  <c:v>5810</c:v>
                </c:pt>
                <c:pt idx="2140">
                  <c:v>2330</c:v>
                </c:pt>
                <c:pt idx="2141">
                  <c:v>3060</c:v>
                </c:pt>
                <c:pt idx="2142">
                  <c:v>1200</c:v>
                </c:pt>
                <c:pt idx="2143">
                  <c:v>2450</c:v>
                </c:pt>
                <c:pt idx="2144">
                  <c:v>3200</c:v>
                </c:pt>
                <c:pt idx="2145">
                  <c:v>1950</c:v>
                </c:pt>
                <c:pt idx="2146">
                  <c:v>2100</c:v>
                </c:pt>
                <c:pt idx="2147">
                  <c:v>3540</c:v>
                </c:pt>
                <c:pt idx="2148">
                  <c:v>1600</c:v>
                </c:pt>
                <c:pt idx="2149">
                  <c:v>2750</c:v>
                </c:pt>
                <c:pt idx="2150">
                  <c:v>3070</c:v>
                </c:pt>
                <c:pt idx="2151">
                  <c:v>2610</c:v>
                </c:pt>
                <c:pt idx="2152">
                  <c:v>3220</c:v>
                </c:pt>
                <c:pt idx="2153">
                  <c:v>1920</c:v>
                </c:pt>
                <c:pt idx="2154">
                  <c:v>2620</c:v>
                </c:pt>
                <c:pt idx="2155">
                  <c:v>1510</c:v>
                </c:pt>
                <c:pt idx="2156">
                  <c:v>2260</c:v>
                </c:pt>
                <c:pt idx="2157">
                  <c:v>2720</c:v>
                </c:pt>
                <c:pt idx="2158">
                  <c:v>3430</c:v>
                </c:pt>
                <c:pt idx="2159">
                  <c:v>3040</c:v>
                </c:pt>
                <c:pt idx="2160">
                  <c:v>2800</c:v>
                </c:pt>
                <c:pt idx="2161">
                  <c:v>3160</c:v>
                </c:pt>
                <c:pt idx="2162">
                  <c:v>2680</c:v>
                </c:pt>
                <c:pt idx="2163">
                  <c:v>3800</c:v>
                </c:pt>
                <c:pt idx="2164">
                  <c:v>2460</c:v>
                </c:pt>
                <c:pt idx="2165">
                  <c:v>1160</c:v>
                </c:pt>
                <c:pt idx="2166">
                  <c:v>1950</c:v>
                </c:pt>
                <c:pt idx="2167">
                  <c:v>-250</c:v>
                </c:pt>
                <c:pt idx="2168">
                  <c:v>380</c:v>
                </c:pt>
                <c:pt idx="2169">
                  <c:v>3800</c:v>
                </c:pt>
                <c:pt idx="2170">
                  <c:v>3110</c:v>
                </c:pt>
                <c:pt idx="2171">
                  <c:v>3650</c:v>
                </c:pt>
                <c:pt idx="2172">
                  <c:v>2530</c:v>
                </c:pt>
                <c:pt idx="2173">
                  <c:v>2770</c:v>
                </c:pt>
                <c:pt idx="2174">
                  <c:v>2880</c:v>
                </c:pt>
                <c:pt idx="2175">
                  <c:v>2370</c:v>
                </c:pt>
                <c:pt idx="2176">
                  <c:v>100</c:v>
                </c:pt>
                <c:pt idx="2177">
                  <c:v>880</c:v>
                </c:pt>
                <c:pt idx="2178">
                  <c:v>-850</c:v>
                </c:pt>
                <c:pt idx="2179">
                  <c:v>230</c:v>
                </c:pt>
                <c:pt idx="2180">
                  <c:v>5350</c:v>
                </c:pt>
                <c:pt idx="2181">
                  <c:v>2860</c:v>
                </c:pt>
                <c:pt idx="2182">
                  <c:v>4830</c:v>
                </c:pt>
                <c:pt idx="2183">
                  <c:v>3760</c:v>
                </c:pt>
                <c:pt idx="2184">
                  <c:v>4760</c:v>
                </c:pt>
                <c:pt idx="2185">
                  <c:v>5110</c:v>
                </c:pt>
                <c:pt idx="2186">
                  <c:v>4140</c:v>
                </c:pt>
                <c:pt idx="2187">
                  <c:v>1470</c:v>
                </c:pt>
                <c:pt idx="2188">
                  <c:v>2080</c:v>
                </c:pt>
                <c:pt idx="2189">
                  <c:v>620</c:v>
                </c:pt>
                <c:pt idx="2190">
                  <c:v>1150</c:v>
                </c:pt>
                <c:pt idx="2191">
                  <c:v>2460</c:v>
                </c:pt>
                <c:pt idx="2192">
                  <c:v>2230</c:v>
                </c:pt>
                <c:pt idx="2193">
                  <c:v>2650</c:v>
                </c:pt>
                <c:pt idx="2194">
                  <c:v>2410</c:v>
                </c:pt>
                <c:pt idx="2195">
                  <c:v>1510</c:v>
                </c:pt>
                <c:pt idx="2196">
                  <c:v>2080</c:v>
                </c:pt>
                <c:pt idx="2197">
                  <c:v>1800</c:v>
                </c:pt>
                <c:pt idx="2198">
                  <c:v>190</c:v>
                </c:pt>
                <c:pt idx="2199">
                  <c:v>160</c:v>
                </c:pt>
                <c:pt idx="2200">
                  <c:v>-860</c:v>
                </c:pt>
                <c:pt idx="2201">
                  <c:v>-390</c:v>
                </c:pt>
                <c:pt idx="2202">
                  <c:v>3380</c:v>
                </c:pt>
                <c:pt idx="2203">
                  <c:v>3650</c:v>
                </c:pt>
                <c:pt idx="2204">
                  <c:v>3560</c:v>
                </c:pt>
                <c:pt idx="2205">
                  <c:v>3120</c:v>
                </c:pt>
                <c:pt idx="2206">
                  <c:v>3300</c:v>
                </c:pt>
                <c:pt idx="2207">
                  <c:v>3830</c:v>
                </c:pt>
                <c:pt idx="2208">
                  <c:v>2500</c:v>
                </c:pt>
                <c:pt idx="2209">
                  <c:v>850</c:v>
                </c:pt>
                <c:pt idx="2210">
                  <c:v>1780</c:v>
                </c:pt>
                <c:pt idx="2211">
                  <c:v>400</c:v>
                </c:pt>
                <c:pt idx="2212">
                  <c:v>1160</c:v>
                </c:pt>
                <c:pt idx="2213">
                  <c:v>3380</c:v>
                </c:pt>
                <c:pt idx="2214">
                  <c:v>2630</c:v>
                </c:pt>
                <c:pt idx="2215">
                  <c:v>4780</c:v>
                </c:pt>
                <c:pt idx="2216">
                  <c:v>2920</c:v>
                </c:pt>
                <c:pt idx="2217">
                  <c:v>3550</c:v>
                </c:pt>
                <c:pt idx="2218">
                  <c:v>2710</c:v>
                </c:pt>
                <c:pt idx="2219">
                  <c:v>3800</c:v>
                </c:pt>
                <c:pt idx="2220">
                  <c:v>810</c:v>
                </c:pt>
                <c:pt idx="2221">
                  <c:v>1530</c:v>
                </c:pt>
                <c:pt idx="2222">
                  <c:v>-460</c:v>
                </c:pt>
                <c:pt idx="2223">
                  <c:v>750</c:v>
                </c:pt>
                <c:pt idx="2224">
                  <c:v>1030</c:v>
                </c:pt>
                <c:pt idx="2225">
                  <c:v>3110</c:v>
                </c:pt>
                <c:pt idx="2226">
                  <c:v>3620</c:v>
                </c:pt>
                <c:pt idx="2227">
                  <c:v>4880</c:v>
                </c:pt>
                <c:pt idx="2228">
                  <c:v>2530</c:v>
                </c:pt>
                <c:pt idx="2229">
                  <c:v>3900</c:v>
                </c:pt>
                <c:pt idx="2230">
                  <c:v>3920</c:v>
                </c:pt>
                <c:pt idx="2231">
                  <c:v>1900</c:v>
                </c:pt>
                <c:pt idx="2232">
                  <c:v>3300</c:v>
                </c:pt>
                <c:pt idx="2233">
                  <c:v>1710</c:v>
                </c:pt>
                <c:pt idx="2234">
                  <c:v>3550</c:v>
                </c:pt>
                <c:pt idx="2235">
                  <c:v>1600</c:v>
                </c:pt>
                <c:pt idx="2236">
                  <c:v>3100</c:v>
                </c:pt>
                <c:pt idx="2237">
                  <c:v>2630</c:v>
                </c:pt>
                <c:pt idx="2238">
                  <c:v>4410</c:v>
                </c:pt>
                <c:pt idx="2239">
                  <c:v>4790</c:v>
                </c:pt>
                <c:pt idx="2240">
                  <c:v>3760</c:v>
                </c:pt>
                <c:pt idx="2241">
                  <c:v>5170</c:v>
                </c:pt>
                <c:pt idx="2242">
                  <c:v>4460</c:v>
                </c:pt>
                <c:pt idx="2243">
                  <c:v>4520</c:v>
                </c:pt>
                <c:pt idx="2244">
                  <c:v>4370</c:v>
                </c:pt>
                <c:pt idx="2245">
                  <c:v>2730</c:v>
                </c:pt>
                <c:pt idx="2246">
                  <c:v>2580</c:v>
                </c:pt>
                <c:pt idx="2247">
                  <c:v>1370</c:v>
                </c:pt>
                <c:pt idx="2248">
                  <c:v>1990</c:v>
                </c:pt>
                <c:pt idx="2249">
                  <c:v>4820</c:v>
                </c:pt>
                <c:pt idx="2250">
                  <c:v>5580</c:v>
                </c:pt>
                <c:pt idx="2251">
                  <c:v>5690</c:v>
                </c:pt>
                <c:pt idx="2252">
                  <c:v>4450</c:v>
                </c:pt>
                <c:pt idx="2253">
                  <c:v>4840</c:v>
                </c:pt>
                <c:pt idx="2254">
                  <c:v>5830</c:v>
                </c:pt>
                <c:pt idx="2255">
                  <c:v>4370</c:v>
                </c:pt>
                <c:pt idx="2256">
                  <c:v>1850</c:v>
                </c:pt>
                <c:pt idx="2257">
                  <c:v>2500</c:v>
                </c:pt>
                <c:pt idx="2258">
                  <c:v>1620</c:v>
                </c:pt>
                <c:pt idx="2259">
                  <c:v>1850</c:v>
                </c:pt>
                <c:pt idx="2260">
                  <c:v>6510</c:v>
                </c:pt>
                <c:pt idx="2261">
                  <c:v>5530</c:v>
                </c:pt>
                <c:pt idx="2262">
                  <c:v>6840</c:v>
                </c:pt>
                <c:pt idx="2263">
                  <c:v>5460</c:v>
                </c:pt>
                <c:pt idx="2264">
                  <c:v>5600</c:v>
                </c:pt>
                <c:pt idx="2265">
                  <c:v>6900</c:v>
                </c:pt>
                <c:pt idx="2266">
                  <c:v>6120</c:v>
                </c:pt>
                <c:pt idx="2267">
                  <c:v>4200</c:v>
                </c:pt>
                <c:pt idx="2268">
                  <c:v>4690</c:v>
                </c:pt>
                <c:pt idx="2269">
                  <c:v>2120</c:v>
                </c:pt>
                <c:pt idx="2270">
                  <c:v>2840</c:v>
                </c:pt>
                <c:pt idx="2271">
                  <c:v>3920</c:v>
                </c:pt>
                <c:pt idx="2272">
                  <c:v>4110</c:v>
                </c:pt>
                <c:pt idx="2273">
                  <c:v>4550</c:v>
                </c:pt>
                <c:pt idx="2274">
                  <c:v>3040</c:v>
                </c:pt>
                <c:pt idx="2275">
                  <c:v>3440</c:v>
                </c:pt>
                <c:pt idx="2276">
                  <c:v>3970</c:v>
                </c:pt>
                <c:pt idx="2277">
                  <c:v>2530</c:v>
                </c:pt>
                <c:pt idx="2278">
                  <c:v>990</c:v>
                </c:pt>
                <c:pt idx="2279">
                  <c:v>1680</c:v>
                </c:pt>
                <c:pt idx="2280">
                  <c:v>820</c:v>
                </c:pt>
                <c:pt idx="2281">
                  <c:v>1140</c:v>
                </c:pt>
                <c:pt idx="2282">
                  <c:v>6080</c:v>
                </c:pt>
                <c:pt idx="2283">
                  <c:v>4550</c:v>
                </c:pt>
                <c:pt idx="2284">
                  <c:v>5550</c:v>
                </c:pt>
                <c:pt idx="2285">
                  <c:v>4890</c:v>
                </c:pt>
                <c:pt idx="2286">
                  <c:v>5360</c:v>
                </c:pt>
                <c:pt idx="2287">
                  <c:v>4550</c:v>
                </c:pt>
                <c:pt idx="2288">
                  <c:v>4250</c:v>
                </c:pt>
                <c:pt idx="2289">
                  <c:v>2550</c:v>
                </c:pt>
                <c:pt idx="2290">
                  <c:v>3370</c:v>
                </c:pt>
                <c:pt idx="2291">
                  <c:v>1820</c:v>
                </c:pt>
                <c:pt idx="2292">
                  <c:v>2780</c:v>
                </c:pt>
                <c:pt idx="2293">
                  <c:v>5060</c:v>
                </c:pt>
                <c:pt idx="2294">
                  <c:v>4260</c:v>
                </c:pt>
                <c:pt idx="2295">
                  <c:v>5620</c:v>
                </c:pt>
                <c:pt idx="2296">
                  <c:v>5100</c:v>
                </c:pt>
                <c:pt idx="2297">
                  <c:v>5420</c:v>
                </c:pt>
                <c:pt idx="2298">
                  <c:v>5600</c:v>
                </c:pt>
                <c:pt idx="2299">
                  <c:v>5460</c:v>
                </c:pt>
                <c:pt idx="2300">
                  <c:v>2470</c:v>
                </c:pt>
                <c:pt idx="2301">
                  <c:v>3180</c:v>
                </c:pt>
                <c:pt idx="2302">
                  <c:v>2140</c:v>
                </c:pt>
                <c:pt idx="2303">
                  <c:v>2300</c:v>
                </c:pt>
                <c:pt idx="2304">
                  <c:v>5670</c:v>
                </c:pt>
                <c:pt idx="2305">
                  <c:v>5410</c:v>
                </c:pt>
                <c:pt idx="2306">
                  <c:v>4710</c:v>
                </c:pt>
                <c:pt idx="2307">
                  <c:v>5220</c:v>
                </c:pt>
                <c:pt idx="2308">
                  <c:v>5590</c:v>
                </c:pt>
                <c:pt idx="2309">
                  <c:v>5540</c:v>
                </c:pt>
                <c:pt idx="2310">
                  <c:v>4270</c:v>
                </c:pt>
                <c:pt idx="2311">
                  <c:v>2870</c:v>
                </c:pt>
                <c:pt idx="2312">
                  <c:v>3590</c:v>
                </c:pt>
                <c:pt idx="2313">
                  <c:v>2340</c:v>
                </c:pt>
                <c:pt idx="2314">
                  <c:v>3120</c:v>
                </c:pt>
                <c:pt idx="2315">
                  <c:v>5670</c:v>
                </c:pt>
                <c:pt idx="2316">
                  <c:v>5420</c:v>
                </c:pt>
                <c:pt idx="2317">
                  <c:v>3840</c:v>
                </c:pt>
                <c:pt idx="2318">
                  <c:v>5300</c:v>
                </c:pt>
                <c:pt idx="2319">
                  <c:v>4720</c:v>
                </c:pt>
                <c:pt idx="2320">
                  <c:v>5940</c:v>
                </c:pt>
                <c:pt idx="2321">
                  <c:v>4520</c:v>
                </c:pt>
                <c:pt idx="2322">
                  <c:v>3150</c:v>
                </c:pt>
                <c:pt idx="2323">
                  <c:v>3970</c:v>
                </c:pt>
                <c:pt idx="2324">
                  <c:v>1620</c:v>
                </c:pt>
                <c:pt idx="2325">
                  <c:v>2430</c:v>
                </c:pt>
                <c:pt idx="2326">
                  <c:v>5650</c:v>
                </c:pt>
                <c:pt idx="2327">
                  <c:v>5790</c:v>
                </c:pt>
                <c:pt idx="2328">
                  <c:v>3790</c:v>
                </c:pt>
                <c:pt idx="2329">
                  <c:v>5160</c:v>
                </c:pt>
                <c:pt idx="2330">
                  <c:v>5570</c:v>
                </c:pt>
                <c:pt idx="2331">
                  <c:v>5630</c:v>
                </c:pt>
                <c:pt idx="2332">
                  <c:v>4180</c:v>
                </c:pt>
                <c:pt idx="2333">
                  <c:v>2840</c:v>
                </c:pt>
                <c:pt idx="2334">
                  <c:v>3560</c:v>
                </c:pt>
                <c:pt idx="2335">
                  <c:v>2240</c:v>
                </c:pt>
                <c:pt idx="2336">
                  <c:v>2990</c:v>
                </c:pt>
                <c:pt idx="2337">
                  <c:v>5390</c:v>
                </c:pt>
                <c:pt idx="2338">
                  <c:v>5410</c:v>
                </c:pt>
                <c:pt idx="2339">
                  <c:v>5110</c:v>
                </c:pt>
                <c:pt idx="2340">
                  <c:v>5010</c:v>
                </c:pt>
                <c:pt idx="2341">
                  <c:v>4320</c:v>
                </c:pt>
                <c:pt idx="2342">
                  <c:v>5310</c:v>
                </c:pt>
                <c:pt idx="2343">
                  <c:v>4430</c:v>
                </c:pt>
                <c:pt idx="2344">
                  <c:v>2830</c:v>
                </c:pt>
                <c:pt idx="2345">
                  <c:v>3850</c:v>
                </c:pt>
                <c:pt idx="2346">
                  <c:v>2640</c:v>
                </c:pt>
                <c:pt idx="2347">
                  <c:v>3530</c:v>
                </c:pt>
                <c:pt idx="2348">
                  <c:v>5700</c:v>
                </c:pt>
                <c:pt idx="2349">
                  <c:v>5910</c:v>
                </c:pt>
                <c:pt idx="2350">
                  <c:v>5440</c:v>
                </c:pt>
                <c:pt idx="2351">
                  <c:v>4740</c:v>
                </c:pt>
                <c:pt idx="2352">
                  <c:v>5320</c:v>
                </c:pt>
                <c:pt idx="2353">
                  <c:v>5380</c:v>
                </c:pt>
                <c:pt idx="2354">
                  <c:v>4330</c:v>
                </c:pt>
                <c:pt idx="2355">
                  <c:v>3220</c:v>
                </c:pt>
                <c:pt idx="2356">
                  <c:v>4100</c:v>
                </c:pt>
                <c:pt idx="2357">
                  <c:v>2570</c:v>
                </c:pt>
                <c:pt idx="2358">
                  <c:v>3660</c:v>
                </c:pt>
                <c:pt idx="2359">
                  <c:v>5040</c:v>
                </c:pt>
                <c:pt idx="2360">
                  <c:v>5240</c:v>
                </c:pt>
                <c:pt idx="2361">
                  <c:v>5950</c:v>
                </c:pt>
                <c:pt idx="2362">
                  <c:v>4970</c:v>
                </c:pt>
                <c:pt idx="2363">
                  <c:v>5060</c:v>
                </c:pt>
                <c:pt idx="2364">
                  <c:v>5320</c:v>
                </c:pt>
                <c:pt idx="2365">
                  <c:v>4790</c:v>
                </c:pt>
                <c:pt idx="2366">
                  <c:v>3850</c:v>
                </c:pt>
                <c:pt idx="2367">
                  <c:v>4780</c:v>
                </c:pt>
                <c:pt idx="2368">
                  <c:v>3020</c:v>
                </c:pt>
                <c:pt idx="2369">
                  <c:v>3580</c:v>
                </c:pt>
                <c:pt idx="2370">
                  <c:v>5840</c:v>
                </c:pt>
                <c:pt idx="2371">
                  <c:v>5810</c:v>
                </c:pt>
                <c:pt idx="2372">
                  <c:v>4590</c:v>
                </c:pt>
                <c:pt idx="2373">
                  <c:v>4520</c:v>
                </c:pt>
                <c:pt idx="2374">
                  <c:v>4670</c:v>
                </c:pt>
                <c:pt idx="2375">
                  <c:v>5890</c:v>
                </c:pt>
                <c:pt idx="2376">
                  <c:v>5240</c:v>
                </c:pt>
                <c:pt idx="2377">
                  <c:v>4840</c:v>
                </c:pt>
                <c:pt idx="2378">
                  <c:v>4800</c:v>
                </c:pt>
                <c:pt idx="2379">
                  <c:v>3750</c:v>
                </c:pt>
                <c:pt idx="2380">
                  <c:v>3510</c:v>
                </c:pt>
                <c:pt idx="2381">
                  <c:v>4970</c:v>
                </c:pt>
                <c:pt idx="2382">
                  <c:v>5070</c:v>
                </c:pt>
                <c:pt idx="2383">
                  <c:v>4780</c:v>
                </c:pt>
                <c:pt idx="2384">
                  <c:v>4230</c:v>
                </c:pt>
                <c:pt idx="2385">
                  <c:v>4480</c:v>
                </c:pt>
                <c:pt idx="2386">
                  <c:v>4760</c:v>
                </c:pt>
                <c:pt idx="2387">
                  <c:v>4800</c:v>
                </c:pt>
                <c:pt idx="2388">
                  <c:v>3300</c:v>
                </c:pt>
                <c:pt idx="2389">
                  <c:v>4190</c:v>
                </c:pt>
                <c:pt idx="2390">
                  <c:v>1880</c:v>
                </c:pt>
                <c:pt idx="2391">
                  <c:v>2790</c:v>
                </c:pt>
                <c:pt idx="2392">
                  <c:v>2400</c:v>
                </c:pt>
                <c:pt idx="2393">
                  <c:v>2320</c:v>
                </c:pt>
                <c:pt idx="2394">
                  <c:v>3350</c:v>
                </c:pt>
                <c:pt idx="2395">
                  <c:v>3280</c:v>
                </c:pt>
                <c:pt idx="2396">
                  <c:v>2300</c:v>
                </c:pt>
                <c:pt idx="2397">
                  <c:v>2310</c:v>
                </c:pt>
                <c:pt idx="2398">
                  <c:v>2340</c:v>
                </c:pt>
                <c:pt idx="2399">
                  <c:v>2200</c:v>
                </c:pt>
                <c:pt idx="2400">
                  <c:v>3290</c:v>
                </c:pt>
                <c:pt idx="2401">
                  <c:v>2280</c:v>
                </c:pt>
                <c:pt idx="2402">
                  <c:v>2290</c:v>
                </c:pt>
                <c:pt idx="2403">
                  <c:v>2710</c:v>
                </c:pt>
                <c:pt idx="2404">
                  <c:v>2690</c:v>
                </c:pt>
                <c:pt idx="2405">
                  <c:v>2600</c:v>
                </c:pt>
                <c:pt idx="2406">
                  <c:v>2620</c:v>
                </c:pt>
                <c:pt idx="2407">
                  <c:v>2670</c:v>
                </c:pt>
                <c:pt idx="2408">
                  <c:v>2710</c:v>
                </c:pt>
                <c:pt idx="2409">
                  <c:v>2660</c:v>
                </c:pt>
                <c:pt idx="2410">
                  <c:v>2580</c:v>
                </c:pt>
                <c:pt idx="2411">
                  <c:v>2550</c:v>
                </c:pt>
                <c:pt idx="2412">
                  <c:v>2530</c:v>
                </c:pt>
                <c:pt idx="2413">
                  <c:v>2540</c:v>
                </c:pt>
                <c:pt idx="2414">
                  <c:v>1380</c:v>
                </c:pt>
                <c:pt idx="2415">
                  <c:v>1460</c:v>
                </c:pt>
                <c:pt idx="2416">
                  <c:v>1360</c:v>
                </c:pt>
                <c:pt idx="2417">
                  <c:v>1300</c:v>
                </c:pt>
                <c:pt idx="2418">
                  <c:v>1360</c:v>
                </c:pt>
                <c:pt idx="2419">
                  <c:v>1310</c:v>
                </c:pt>
                <c:pt idx="2420">
                  <c:v>1330</c:v>
                </c:pt>
                <c:pt idx="2421">
                  <c:v>1310</c:v>
                </c:pt>
                <c:pt idx="2422">
                  <c:v>1230</c:v>
                </c:pt>
                <c:pt idx="2423">
                  <c:v>1160</c:v>
                </c:pt>
                <c:pt idx="2424">
                  <c:v>1180</c:v>
                </c:pt>
                <c:pt idx="2425">
                  <c:v>2460</c:v>
                </c:pt>
                <c:pt idx="2426">
                  <c:v>2570</c:v>
                </c:pt>
                <c:pt idx="2427">
                  <c:v>2530</c:v>
                </c:pt>
                <c:pt idx="2428">
                  <c:v>2410</c:v>
                </c:pt>
                <c:pt idx="2429">
                  <c:v>2490</c:v>
                </c:pt>
                <c:pt idx="2430">
                  <c:v>2470</c:v>
                </c:pt>
                <c:pt idx="2431">
                  <c:v>2510</c:v>
                </c:pt>
                <c:pt idx="2432">
                  <c:v>2490</c:v>
                </c:pt>
                <c:pt idx="2433">
                  <c:v>2380</c:v>
                </c:pt>
                <c:pt idx="2434">
                  <c:v>2380</c:v>
                </c:pt>
                <c:pt idx="2435">
                  <c:v>2350</c:v>
                </c:pt>
                <c:pt idx="2436">
                  <c:v>5660</c:v>
                </c:pt>
                <c:pt idx="2437">
                  <c:v>5420</c:v>
                </c:pt>
                <c:pt idx="2438">
                  <c:v>5820</c:v>
                </c:pt>
                <c:pt idx="2439">
                  <c:v>5610</c:v>
                </c:pt>
                <c:pt idx="2440">
                  <c:v>5010</c:v>
                </c:pt>
                <c:pt idx="2441">
                  <c:v>5220</c:v>
                </c:pt>
                <c:pt idx="2442">
                  <c:v>4750</c:v>
                </c:pt>
                <c:pt idx="2443">
                  <c:v>2960</c:v>
                </c:pt>
                <c:pt idx="2444">
                  <c:v>2790</c:v>
                </c:pt>
                <c:pt idx="2445">
                  <c:v>1910</c:v>
                </c:pt>
                <c:pt idx="2446">
                  <c:v>2130</c:v>
                </c:pt>
                <c:pt idx="2447">
                  <c:v>5490</c:v>
                </c:pt>
                <c:pt idx="2448">
                  <c:v>5580</c:v>
                </c:pt>
                <c:pt idx="2449">
                  <c:v>5110</c:v>
                </c:pt>
                <c:pt idx="2450">
                  <c:v>4880</c:v>
                </c:pt>
                <c:pt idx="2451">
                  <c:v>5190</c:v>
                </c:pt>
                <c:pt idx="2452">
                  <c:v>5360</c:v>
                </c:pt>
                <c:pt idx="2453">
                  <c:v>4840</c:v>
                </c:pt>
                <c:pt idx="2454">
                  <c:v>2390</c:v>
                </c:pt>
                <c:pt idx="2455">
                  <c:v>2120</c:v>
                </c:pt>
                <c:pt idx="2456">
                  <c:v>1400</c:v>
                </c:pt>
                <c:pt idx="2457">
                  <c:v>2520</c:v>
                </c:pt>
                <c:pt idx="2458">
                  <c:v>5240</c:v>
                </c:pt>
                <c:pt idx="2459">
                  <c:v>5550</c:v>
                </c:pt>
                <c:pt idx="2460">
                  <c:v>6020</c:v>
                </c:pt>
                <c:pt idx="2461">
                  <c:v>4510</c:v>
                </c:pt>
                <c:pt idx="2462">
                  <c:v>4830</c:v>
                </c:pt>
                <c:pt idx="2463">
                  <c:v>6110</c:v>
                </c:pt>
                <c:pt idx="2464">
                  <c:v>4750</c:v>
                </c:pt>
                <c:pt idx="2465">
                  <c:v>1870</c:v>
                </c:pt>
                <c:pt idx="2466">
                  <c:v>2690</c:v>
                </c:pt>
                <c:pt idx="2467">
                  <c:v>1910</c:v>
                </c:pt>
                <c:pt idx="2468">
                  <c:v>2980</c:v>
                </c:pt>
                <c:pt idx="2469">
                  <c:v>6280</c:v>
                </c:pt>
                <c:pt idx="2470">
                  <c:v>6290</c:v>
                </c:pt>
                <c:pt idx="2471">
                  <c:v>6010</c:v>
                </c:pt>
                <c:pt idx="2472">
                  <c:v>5880</c:v>
                </c:pt>
                <c:pt idx="2473">
                  <c:v>6040</c:v>
                </c:pt>
                <c:pt idx="2474">
                  <c:v>6160</c:v>
                </c:pt>
                <c:pt idx="2475">
                  <c:v>5380</c:v>
                </c:pt>
                <c:pt idx="2476">
                  <c:v>4760</c:v>
                </c:pt>
                <c:pt idx="2477">
                  <c:v>4720</c:v>
                </c:pt>
                <c:pt idx="2478">
                  <c:v>3520</c:v>
                </c:pt>
                <c:pt idx="2479">
                  <c:v>4300</c:v>
                </c:pt>
                <c:pt idx="2480">
                  <c:v>6030</c:v>
                </c:pt>
                <c:pt idx="2481">
                  <c:v>6610</c:v>
                </c:pt>
                <c:pt idx="2482">
                  <c:v>5890</c:v>
                </c:pt>
                <c:pt idx="2483">
                  <c:v>6130</c:v>
                </c:pt>
                <c:pt idx="2484">
                  <c:v>5370</c:v>
                </c:pt>
                <c:pt idx="2485">
                  <c:v>5490</c:v>
                </c:pt>
                <c:pt idx="2486">
                  <c:v>4380</c:v>
                </c:pt>
                <c:pt idx="2487">
                  <c:v>3490</c:v>
                </c:pt>
                <c:pt idx="2488">
                  <c:v>3390</c:v>
                </c:pt>
                <c:pt idx="2489">
                  <c:v>2480</c:v>
                </c:pt>
                <c:pt idx="2490">
                  <c:v>2790</c:v>
                </c:pt>
                <c:pt idx="2491">
                  <c:v>5550</c:v>
                </c:pt>
                <c:pt idx="2492">
                  <c:v>5810</c:v>
                </c:pt>
                <c:pt idx="2493">
                  <c:v>5320</c:v>
                </c:pt>
                <c:pt idx="2494">
                  <c:v>5950</c:v>
                </c:pt>
                <c:pt idx="2495">
                  <c:v>5340</c:v>
                </c:pt>
                <c:pt idx="2496">
                  <c:v>5540</c:v>
                </c:pt>
                <c:pt idx="2497">
                  <c:v>5010</c:v>
                </c:pt>
                <c:pt idx="2498">
                  <c:v>3700</c:v>
                </c:pt>
                <c:pt idx="2499">
                  <c:v>3650</c:v>
                </c:pt>
                <c:pt idx="2500">
                  <c:v>3670</c:v>
                </c:pt>
                <c:pt idx="2501">
                  <c:v>3400</c:v>
                </c:pt>
                <c:pt idx="2502">
                  <c:v>6180</c:v>
                </c:pt>
                <c:pt idx="2503">
                  <c:v>6400</c:v>
                </c:pt>
                <c:pt idx="2504">
                  <c:v>5010</c:v>
                </c:pt>
                <c:pt idx="2505">
                  <c:v>6490</c:v>
                </c:pt>
                <c:pt idx="2506">
                  <c:v>5950</c:v>
                </c:pt>
                <c:pt idx="2507">
                  <c:v>5070</c:v>
                </c:pt>
                <c:pt idx="2508">
                  <c:v>5230</c:v>
                </c:pt>
                <c:pt idx="2509">
                  <c:v>3490</c:v>
                </c:pt>
                <c:pt idx="2510">
                  <c:v>4420</c:v>
                </c:pt>
                <c:pt idx="2511">
                  <c:v>3150</c:v>
                </c:pt>
                <c:pt idx="2512">
                  <c:v>4030</c:v>
                </c:pt>
                <c:pt idx="2513">
                  <c:v>5050</c:v>
                </c:pt>
                <c:pt idx="2514">
                  <c:v>5390</c:v>
                </c:pt>
                <c:pt idx="2515">
                  <c:v>5090</c:v>
                </c:pt>
                <c:pt idx="2516">
                  <c:v>5280</c:v>
                </c:pt>
                <c:pt idx="2517">
                  <c:v>5340</c:v>
                </c:pt>
                <c:pt idx="2518">
                  <c:v>4670</c:v>
                </c:pt>
                <c:pt idx="2519">
                  <c:v>4720</c:v>
                </c:pt>
                <c:pt idx="2520">
                  <c:v>2500</c:v>
                </c:pt>
                <c:pt idx="2521">
                  <c:v>3480</c:v>
                </c:pt>
                <c:pt idx="2522">
                  <c:v>1820</c:v>
                </c:pt>
                <c:pt idx="2523">
                  <c:v>2000</c:v>
                </c:pt>
                <c:pt idx="2524">
                  <c:v>2420</c:v>
                </c:pt>
                <c:pt idx="2525">
                  <c:v>2330</c:v>
                </c:pt>
                <c:pt idx="2526">
                  <c:v>2480</c:v>
                </c:pt>
                <c:pt idx="2527">
                  <c:v>2400</c:v>
                </c:pt>
                <c:pt idx="2528">
                  <c:v>2290</c:v>
                </c:pt>
                <c:pt idx="2529">
                  <c:v>2360</c:v>
                </c:pt>
                <c:pt idx="2530">
                  <c:v>2290</c:v>
                </c:pt>
                <c:pt idx="2531">
                  <c:v>2320</c:v>
                </c:pt>
                <c:pt idx="2532">
                  <c:v>2270</c:v>
                </c:pt>
                <c:pt idx="2533">
                  <c:v>2190</c:v>
                </c:pt>
                <c:pt idx="2534">
                  <c:v>2240</c:v>
                </c:pt>
                <c:pt idx="2535">
                  <c:v>2580</c:v>
                </c:pt>
                <c:pt idx="2536">
                  <c:v>2650</c:v>
                </c:pt>
                <c:pt idx="2537">
                  <c:v>2720</c:v>
                </c:pt>
                <c:pt idx="2538">
                  <c:v>2610</c:v>
                </c:pt>
                <c:pt idx="2539">
                  <c:v>2630</c:v>
                </c:pt>
                <c:pt idx="2540">
                  <c:v>2540</c:v>
                </c:pt>
                <c:pt idx="2541">
                  <c:v>2650</c:v>
                </c:pt>
                <c:pt idx="2542">
                  <c:v>2520</c:v>
                </c:pt>
                <c:pt idx="2543">
                  <c:v>2520</c:v>
                </c:pt>
                <c:pt idx="2544">
                  <c:v>2560</c:v>
                </c:pt>
                <c:pt idx="2545">
                  <c:v>2380</c:v>
                </c:pt>
                <c:pt idx="2546">
                  <c:v>760</c:v>
                </c:pt>
                <c:pt idx="2547">
                  <c:v>750</c:v>
                </c:pt>
                <c:pt idx="2548">
                  <c:v>760</c:v>
                </c:pt>
                <c:pt idx="2549">
                  <c:v>700</c:v>
                </c:pt>
                <c:pt idx="2550">
                  <c:v>670</c:v>
                </c:pt>
                <c:pt idx="2551">
                  <c:v>680</c:v>
                </c:pt>
                <c:pt idx="2552">
                  <c:v>750</c:v>
                </c:pt>
                <c:pt idx="2553">
                  <c:v>650</c:v>
                </c:pt>
                <c:pt idx="2554">
                  <c:v>440</c:v>
                </c:pt>
                <c:pt idx="2555">
                  <c:v>610</c:v>
                </c:pt>
                <c:pt idx="2556">
                  <c:v>550</c:v>
                </c:pt>
                <c:pt idx="2557">
                  <c:v>1320</c:v>
                </c:pt>
                <c:pt idx="2558">
                  <c:v>2320</c:v>
                </c:pt>
                <c:pt idx="2559">
                  <c:v>1370</c:v>
                </c:pt>
                <c:pt idx="2560">
                  <c:v>2250</c:v>
                </c:pt>
                <c:pt idx="2561">
                  <c:v>1180</c:v>
                </c:pt>
                <c:pt idx="2562">
                  <c:v>1240</c:v>
                </c:pt>
                <c:pt idx="2563">
                  <c:v>2430</c:v>
                </c:pt>
                <c:pt idx="2564">
                  <c:v>2340</c:v>
                </c:pt>
                <c:pt idx="2565">
                  <c:v>2140</c:v>
                </c:pt>
                <c:pt idx="2566">
                  <c:v>2270</c:v>
                </c:pt>
                <c:pt idx="2567">
                  <c:v>1060</c:v>
                </c:pt>
                <c:pt idx="2568">
                  <c:v>6800</c:v>
                </c:pt>
                <c:pt idx="2569">
                  <c:v>6880</c:v>
                </c:pt>
                <c:pt idx="2570">
                  <c:v>7170</c:v>
                </c:pt>
                <c:pt idx="2571">
                  <c:v>6020</c:v>
                </c:pt>
                <c:pt idx="2572">
                  <c:v>6140</c:v>
                </c:pt>
                <c:pt idx="2573">
                  <c:v>7350</c:v>
                </c:pt>
                <c:pt idx="2574">
                  <c:v>5450</c:v>
                </c:pt>
                <c:pt idx="2575">
                  <c:v>3710</c:v>
                </c:pt>
                <c:pt idx="2576">
                  <c:v>4190</c:v>
                </c:pt>
                <c:pt idx="2577">
                  <c:v>2590</c:v>
                </c:pt>
                <c:pt idx="2578">
                  <c:v>3290</c:v>
                </c:pt>
                <c:pt idx="2579">
                  <c:v>6250</c:v>
                </c:pt>
                <c:pt idx="2580">
                  <c:v>5290</c:v>
                </c:pt>
                <c:pt idx="2581">
                  <c:v>6200</c:v>
                </c:pt>
                <c:pt idx="2582">
                  <c:v>5200</c:v>
                </c:pt>
                <c:pt idx="2583">
                  <c:v>6180</c:v>
                </c:pt>
                <c:pt idx="2584">
                  <c:v>6340</c:v>
                </c:pt>
                <c:pt idx="2585">
                  <c:v>5680</c:v>
                </c:pt>
                <c:pt idx="2586">
                  <c:v>2800</c:v>
                </c:pt>
                <c:pt idx="2587">
                  <c:v>3590</c:v>
                </c:pt>
                <c:pt idx="2588">
                  <c:v>2050</c:v>
                </c:pt>
                <c:pt idx="2589">
                  <c:v>2730</c:v>
                </c:pt>
                <c:pt idx="2590">
                  <c:v>7510</c:v>
                </c:pt>
                <c:pt idx="2591">
                  <c:v>6820</c:v>
                </c:pt>
                <c:pt idx="2592">
                  <c:v>7420</c:v>
                </c:pt>
                <c:pt idx="2593">
                  <c:v>5320</c:v>
                </c:pt>
                <c:pt idx="2594">
                  <c:v>6130</c:v>
                </c:pt>
                <c:pt idx="2595">
                  <c:v>6320</c:v>
                </c:pt>
                <c:pt idx="2596">
                  <c:v>6710</c:v>
                </c:pt>
                <c:pt idx="2597">
                  <c:v>3570</c:v>
                </c:pt>
                <c:pt idx="2598">
                  <c:v>4040</c:v>
                </c:pt>
                <c:pt idx="2599">
                  <c:v>2610</c:v>
                </c:pt>
                <c:pt idx="2600">
                  <c:v>3240</c:v>
                </c:pt>
                <c:pt idx="2601">
                  <c:v>7570</c:v>
                </c:pt>
                <c:pt idx="2602">
                  <c:v>8100</c:v>
                </c:pt>
                <c:pt idx="2603">
                  <c:v>7660</c:v>
                </c:pt>
                <c:pt idx="2604">
                  <c:v>6750</c:v>
                </c:pt>
                <c:pt idx="2605">
                  <c:v>7380</c:v>
                </c:pt>
                <c:pt idx="2606">
                  <c:v>7270</c:v>
                </c:pt>
                <c:pt idx="2607">
                  <c:v>6500</c:v>
                </c:pt>
                <c:pt idx="2608">
                  <c:v>5230</c:v>
                </c:pt>
                <c:pt idx="2609">
                  <c:v>5160</c:v>
                </c:pt>
                <c:pt idx="2610">
                  <c:v>4510</c:v>
                </c:pt>
                <c:pt idx="2611">
                  <c:v>5670</c:v>
                </c:pt>
                <c:pt idx="2612">
                  <c:v>6970</c:v>
                </c:pt>
                <c:pt idx="2613">
                  <c:v>7280</c:v>
                </c:pt>
                <c:pt idx="2614">
                  <c:v>7090</c:v>
                </c:pt>
                <c:pt idx="2615">
                  <c:v>7010</c:v>
                </c:pt>
                <c:pt idx="2616">
                  <c:v>6300</c:v>
                </c:pt>
                <c:pt idx="2617">
                  <c:v>6320</c:v>
                </c:pt>
                <c:pt idx="2618">
                  <c:v>6270</c:v>
                </c:pt>
                <c:pt idx="2619">
                  <c:v>4340</c:v>
                </c:pt>
                <c:pt idx="2620">
                  <c:v>4230</c:v>
                </c:pt>
                <c:pt idx="2621">
                  <c:v>3480</c:v>
                </c:pt>
                <c:pt idx="2622">
                  <c:v>3720</c:v>
                </c:pt>
                <c:pt idx="2623">
                  <c:v>6990</c:v>
                </c:pt>
                <c:pt idx="2624">
                  <c:v>7080</c:v>
                </c:pt>
                <c:pt idx="2625">
                  <c:v>6740</c:v>
                </c:pt>
                <c:pt idx="2626">
                  <c:v>6200</c:v>
                </c:pt>
                <c:pt idx="2627">
                  <c:v>6320</c:v>
                </c:pt>
                <c:pt idx="2628">
                  <c:v>6720</c:v>
                </c:pt>
                <c:pt idx="2629">
                  <c:v>5970</c:v>
                </c:pt>
                <c:pt idx="2630">
                  <c:v>5250</c:v>
                </c:pt>
                <c:pt idx="2631">
                  <c:v>5270</c:v>
                </c:pt>
                <c:pt idx="2632">
                  <c:v>4070</c:v>
                </c:pt>
                <c:pt idx="2633">
                  <c:v>4870</c:v>
                </c:pt>
                <c:pt idx="2634">
                  <c:v>7490</c:v>
                </c:pt>
                <c:pt idx="2635">
                  <c:v>7660</c:v>
                </c:pt>
                <c:pt idx="2636">
                  <c:v>7330</c:v>
                </c:pt>
                <c:pt idx="2637">
                  <c:v>7660</c:v>
                </c:pt>
                <c:pt idx="2638">
                  <c:v>6400</c:v>
                </c:pt>
                <c:pt idx="2639">
                  <c:v>7110</c:v>
                </c:pt>
                <c:pt idx="2640">
                  <c:v>6210</c:v>
                </c:pt>
                <c:pt idx="2641">
                  <c:v>4720</c:v>
                </c:pt>
                <c:pt idx="2642">
                  <c:v>5670</c:v>
                </c:pt>
                <c:pt idx="2643">
                  <c:v>3950</c:v>
                </c:pt>
                <c:pt idx="2644">
                  <c:v>5210</c:v>
                </c:pt>
                <c:pt idx="2645">
                  <c:v>7320</c:v>
                </c:pt>
                <c:pt idx="2646">
                  <c:v>7710</c:v>
                </c:pt>
                <c:pt idx="2647">
                  <c:v>6440</c:v>
                </c:pt>
                <c:pt idx="2648">
                  <c:v>7420</c:v>
                </c:pt>
                <c:pt idx="2649">
                  <c:v>5850</c:v>
                </c:pt>
                <c:pt idx="2650">
                  <c:v>6490</c:v>
                </c:pt>
                <c:pt idx="2651">
                  <c:v>6770</c:v>
                </c:pt>
                <c:pt idx="2652">
                  <c:v>4570</c:v>
                </c:pt>
                <c:pt idx="2653">
                  <c:v>4380</c:v>
                </c:pt>
                <c:pt idx="2654">
                  <c:v>3350</c:v>
                </c:pt>
                <c:pt idx="2655">
                  <c:v>4700</c:v>
                </c:pt>
                <c:pt idx="2656">
                  <c:v>4190</c:v>
                </c:pt>
                <c:pt idx="2657">
                  <c:v>3110</c:v>
                </c:pt>
                <c:pt idx="2658">
                  <c:v>3260</c:v>
                </c:pt>
                <c:pt idx="2659">
                  <c:v>3170</c:v>
                </c:pt>
                <c:pt idx="2660">
                  <c:v>3090</c:v>
                </c:pt>
                <c:pt idx="2661">
                  <c:v>3170</c:v>
                </c:pt>
                <c:pt idx="2662">
                  <c:v>3120</c:v>
                </c:pt>
                <c:pt idx="2663">
                  <c:v>3020</c:v>
                </c:pt>
                <c:pt idx="2664">
                  <c:v>4020</c:v>
                </c:pt>
                <c:pt idx="2665">
                  <c:v>4050</c:v>
                </c:pt>
                <c:pt idx="2666">
                  <c:v>4070</c:v>
                </c:pt>
                <c:pt idx="2667">
                  <c:v>3890</c:v>
                </c:pt>
                <c:pt idx="2668">
                  <c:v>4100</c:v>
                </c:pt>
                <c:pt idx="2669">
                  <c:v>4190</c:v>
                </c:pt>
                <c:pt idx="2670">
                  <c:v>3970</c:v>
                </c:pt>
                <c:pt idx="2671">
                  <c:v>3900</c:v>
                </c:pt>
                <c:pt idx="2672">
                  <c:v>3990</c:v>
                </c:pt>
                <c:pt idx="2673">
                  <c:v>4060</c:v>
                </c:pt>
                <c:pt idx="2674">
                  <c:v>3980</c:v>
                </c:pt>
                <c:pt idx="2675">
                  <c:v>3870</c:v>
                </c:pt>
                <c:pt idx="2676">
                  <c:v>3790</c:v>
                </c:pt>
                <c:pt idx="2677">
                  <c:v>4070</c:v>
                </c:pt>
                <c:pt idx="2678">
                  <c:v>2660</c:v>
                </c:pt>
                <c:pt idx="2679">
                  <c:v>2670</c:v>
                </c:pt>
                <c:pt idx="2680">
                  <c:v>2750</c:v>
                </c:pt>
                <c:pt idx="2681">
                  <c:v>2540</c:v>
                </c:pt>
                <c:pt idx="2682">
                  <c:v>2480</c:v>
                </c:pt>
                <c:pt idx="2683">
                  <c:v>2510</c:v>
                </c:pt>
                <c:pt idx="2684">
                  <c:v>2610</c:v>
                </c:pt>
                <c:pt idx="2685">
                  <c:v>2430</c:v>
                </c:pt>
                <c:pt idx="2686">
                  <c:v>2410</c:v>
                </c:pt>
                <c:pt idx="2687">
                  <c:v>2390</c:v>
                </c:pt>
                <c:pt idx="2688">
                  <c:v>2230</c:v>
                </c:pt>
                <c:pt idx="2689">
                  <c:v>3520</c:v>
                </c:pt>
                <c:pt idx="2690">
                  <c:v>3820</c:v>
                </c:pt>
                <c:pt idx="2691">
                  <c:v>3830</c:v>
                </c:pt>
                <c:pt idx="2692">
                  <c:v>3650</c:v>
                </c:pt>
                <c:pt idx="2693">
                  <c:v>3870</c:v>
                </c:pt>
                <c:pt idx="2694">
                  <c:v>3640</c:v>
                </c:pt>
                <c:pt idx="2695">
                  <c:v>3610</c:v>
                </c:pt>
                <c:pt idx="2696">
                  <c:v>3770</c:v>
                </c:pt>
                <c:pt idx="2697">
                  <c:v>3700</c:v>
                </c:pt>
                <c:pt idx="2698">
                  <c:v>3540</c:v>
                </c:pt>
                <c:pt idx="2699">
                  <c:v>3630</c:v>
                </c:pt>
                <c:pt idx="2700">
                  <c:v>4990</c:v>
                </c:pt>
                <c:pt idx="2701">
                  <c:v>5260</c:v>
                </c:pt>
                <c:pt idx="2702">
                  <c:v>5510</c:v>
                </c:pt>
                <c:pt idx="2703">
                  <c:v>4070</c:v>
                </c:pt>
                <c:pt idx="2704">
                  <c:v>4350</c:v>
                </c:pt>
                <c:pt idx="2705">
                  <c:v>4700</c:v>
                </c:pt>
                <c:pt idx="2706">
                  <c:v>3600</c:v>
                </c:pt>
                <c:pt idx="2707">
                  <c:v>1820</c:v>
                </c:pt>
                <c:pt idx="2708">
                  <c:v>1760</c:v>
                </c:pt>
                <c:pt idx="2709">
                  <c:v>1660</c:v>
                </c:pt>
                <c:pt idx="2710">
                  <c:v>2090</c:v>
                </c:pt>
                <c:pt idx="2711">
                  <c:v>4920</c:v>
                </c:pt>
                <c:pt idx="2712">
                  <c:v>4620</c:v>
                </c:pt>
                <c:pt idx="2713">
                  <c:v>4780</c:v>
                </c:pt>
                <c:pt idx="2714">
                  <c:v>4440</c:v>
                </c:pt>
                <c:pt idx="2715">
                  <c:v>4610</c:v>
                </c:pt>
                <c:pt idx="2716">
                  <c:v>5140</c:v>
                </c:pt>
                <c:pt idx="2717">
                  <c:v>4150</c:v>
                </c:pt>
                <c:pt idx="2718">
                  <c:v>2330</c:v>
                </c:pt>
                <c:pt idx="2719">
                  <c:v>2230</c:v>
                </c:pt>
                <c:pt idx="2720">
                  <c:v>1310</c:v>
                </c:pt>
                <c:pt idx="2721">
                  <c:v>1790</c:v>
                </c:pt>
                <c:pt idx="2722">
                  <c:v>5460</c:v>
                </c:pt>
                <c:pt idx="2723">
                  <c:v>4940</c:v>
                </c:pt>
                <c:pt idx="2724">
                  <c:v>4050</c:v>
                </c:pt>
                <c:pt idx="2725">
                  <c:v>3830</c:v>
                </c:pt>
                <c:pt idx="2726">
                  <c:v>4190</c:v>
                </c:pt>
                <c:pt idx="2727">
                  <c:v>4690</c:v>
                </c:pt>
                <c:pt idx="2728">
                  <c:v>3430</c:v>
                </c:pt>
                <c:pt idx="2729">
                  <c:v>2690</c:v>
                </c:pt>
                <c:pt idx="2730">
                  <c:v>2510</c:v>
                </c:pt>
                <c:pt idx="2731">
                  <c:v>1550</c:v>
                </c:pt>
                <c:pt idx="2732">
                  <c:v>2040</c:v>
                </c:pt>
                <c:pt idx="2733">
                  <c:v>5310</c:v>
                </c:pt>
                <c:pt idx="2734">
                  <c:v>5410</c:v>
                </c:pt>
                <c:pt idx="2735">
                  <c:v>4230</c:v>
                </c:pt>
                <c:pt idx="2736">
                  <c:v>4310</c:v>
                </c:pt>
                <c:pt idx="2737">
                  <c:v>4360</c:v>
                </c:pt>
                <c:pt idx="2738">
                  <c:v>4560</c:v>
                </c:pt>
                <c:pt idx="2739">
                  <c:v>4210</c:v>
                </c:pt>
                <c:pt idx="2740">
                  <c:v>3220</c:v>
                </c:pt>
                <c:pt idx="2741">
                  <c:v>4060</c:v>
                </c:pt>
                <c:pt idx="2742">
                  <c:v>3300</c:v>
                </c:pt>
                <c:pt idx="2743">
                  <c:v>2850</c:v>
                </c:pt>
                <c:pt idx="2744">
                  <c:v>3790</c:v>
                </c:pt>
                <c:pt idx="2745">
                  <c:v>4030</c:v>
                </c:pt>
                <c:pt idx="2746">
                  <c:v>3670</c:v>
                </c:pt>
                <c:pt idx="2747">
                  <c:v>3240</c:v>
                </c:pt>
                <c:pt idx="2748">
                  <c:v>3720</c:v>
                </c:pt>
                <c:pt idx="2749">
                  <c:v>2910</c:v>
                </c:pt>
                <c:pt idx="2750">
                  <c:v>2260</c:v>
                </c:pt>
                <c:pt idx="2751">
                  <c:v>2060</c:v>
                </c:pt>
                <c:pt idx="2752">
                  <c:v>2040</c:v>
                </c:pt>
                <c:pt idx="2753">
                  <c:v>930</c:v>
                </c:pt>
                <c:pt idx="2754">
                  <c:v>1740</c:v>
                </c:pt>
                <c:pt idx="2755">
                  <c:v>4420</c:v>
                </c:pt>
                <c:pt idx="2756">
                  <c:v>4590</c:v>
                </c:pt>
                <c:pt idx="2757">
                  <c:v>4040</c:v>
                </c:pt>
                <c:pt idx="2758">
                  <c:v>4510</c:v>
                </c:pt>
                <c:pt idx="2759">
                  <c:v>3520</c:v>
                </c:pt>
                <c:pt idx="2760">
                  <c:v>3960</c:v>
                </c:pt>
                <c:pt idx="2761">
                  <c:v>3100</c:v>
                </c:pt>
                <c:pt idx="2762">
                  <c:v>2440</c:v>
                </c:pt>
                <c:pt idx="2763">
                  <c:v>2490</c:v>
                </c:pt>
                <c:pt idx="2764">
                  <c:v>1220</c:v>
                </c:pt>
                <c:pt idx="2765">
                  <c:v>2050</c:v>
                </c:pt>
                <c:pt idx="2766">
                  <c:v>4550</c:v>
                </c:pt>
                <c:pt idx="2767">
                  <c:v>4640</c:v>
                </c:pt>
                <c:pt idx="2768">
                  <c:v>4330</c:v>
                </c:pt>
                <c:pt idx="2769">
                  <c:v>4050</c:v>
                </c:pt>
                <c:pt idx="2770">
                  <c:v>3390</c:v>
                </c:pt>
                <c:pt idx="2771">
                  <c:v>3560</c:v>
                </c:pt>
                <c:pt idx="2772">
                  <c:v>3140</c:v>
                </c:pt>
                <c:pt idx="2773">
                  <c:v>3040</c:v>
                </c:pt>
                <c:pt idx="2774">
                  <c:v>3040</c:v>
                </c:pt>
                <c:pt idx="2775">
                  <c:v>2190</c:v>
                </c:pt>
                <c:pt idx="2776">
                  <c:v>2770</c:v>
                </c:pt>
                <c:pt idx="2777">
                  <c:v>3280</c:v>
                </c:pt>
                <c:pt idx="2778">
                  <c:v>3530</c:v>
                </c:pt>
                <c:pt idx="2779">
                  <c:v>3200</c:v>
                </c:pt>
                <c:pt idx="2780">
                  <c:v>3810</c:v>
                </c:pt>
                <c:pt idx="2781">
                  <c:v>2890</c:v>
                </c:pt>
                <c:pt idx="2782">
                  <c:v>3140</c:v>
                </c:pt>
                <c:pt idx="2783">
                  <c:v>3420</c:v>
                </c:pt>
                <c:pt idx="2784">
                  <c:v>2350</c:v>
                </c:pt>
                <c:pt idx="2785">
                  <c:v>2270</c:v>
                </c:pt>
                <c:pt idx="2786">
                  <c:v>1300</c:v>
                </c:pt>
                <c:pt idx="2787">
                  <c:v>2090</c:v>
                </c:pt>
                <c:pt idx="2788">
                  <c:v>300</c:v>
                </c:pt>
                <c:pt idx="2789">
                  <c:v>1190</c:v>
                </c:pt>
                <c:pt idx="2790">
                  <c:v>370</c:v>
                </c:pt>
                <c:pt idx="2791">
                  <c:v>1170</c:v>
                </c:pt>
                <c:pt idx="2792">
                  <c:v>1290</c:v>
                </c:pt>
                <c:pt idx="2793">
                  <c:v>1420</c:v>
                </c:pt>
                <c:pt idx="2794">
                  <c:v>1180</c:v>
                </c:pt>
                <c:pt idx="2795">
                  <c:v>1280</c:v>
                </c:pt>
                <c:pt idx="2796">
                  <c:v>1030</c:v>
                </c:pt>
                <c:pt idx="2797">
                  <c:v>1110</c:v>
                </c:pt>
                <c:pt idx="2798">
                  <c:v>1290</c:v>
                </c:pt>
                <c:pt idx="2799">
                  <c:v>760</c:v>
                </c:pt>
                <c:pt idx="2800">
                  <c:v>920</c:v>
                </c:pt>
                <c:pt idx="2801">
                  <c:v>900</c:v>
                </c:pt>
                <c:pt idx="2802">
                  <c:v>810</c:v>
                </c:pt>
                <c:pt idx="2803">
                  <c:v>740</c:v>
                </c:pt>
                <c:pt idx="2804">
                  <c:v>850</c:v>
                </c:pt>
                <c:pt idx="2805">
                  <c:v>770</c:v>
                </c:pt>
                <c:pt idx="2806">
                  <c:v>730</c:v>
                </c:pt>
                <c:pt idx="2807">
                  <c:v>810</c:v>
                </c:pt>
                <c:pt idx="2808">
                  <c:v>750</c:v>
                </c:pt>
                <c:pt idx="2809">
                  <c:v>770</c:v>
                </c:pt>
                <c:pt idx="2810">
                  <c:v>-510</c:v>
                </c:pt>
                <c:pt idx="2811">
                  <c:v>-480</c:v>
                </c:pt>
                <c:pt idx="2812">
                  <c:v>-530</c:v>
                </c:pt>
                <c:pt idx="2813">
                  <c:v>-510</c:v>
                </c:pt>
                <c:pt idx="2814">
                  <c:v>-670</c:v>
                </c:pt>
                <c:pt idx="2815">
                  <c:v>-630</c:v>
                </c:pt>
                <c:pt idx="2816">
                  <c:v>-570</c:v>
                </c:pt>
                <c:pt idx="2817">
                  <c:v>-540</c:v>
                </c:pt>
                <c:pt idx="2818">
                  <c:v>-660</c:v>
                </c:pt>
                <c:pt idx="2819">
                  <c:v>-550</c:v>
                </c:pt>
                <c:pt idx="2820">
                  <c:v>-840</c:v>
                </c:pt>
                <c:pt idx="2821">
                  <c:v>480</c:v>
                </c:pt>
                <c:pt idx="2822">
                  <c:v>280</c:v>
                </c:pt>
                <c:pt idx="2823">
                  <c:v>260</c:v>
                </c:pt>
                <c:pt idx="2824">
                  <c:v>350</c:v>
                </c:pt>
                <c:pt idx="2825">
                  <c:v>350</c:v>
                </c:pt>
                <c:pt idx="2826">
                  <c:v>390</c:v>
                </c:pt>
                <c:pt idx="2827">
                  <c:v>350</c:v>
                </c:pt>
                <c:pt idx="2828">
                  <c:v>440</c:v>
                </c:pt>
                <c:pt idx="2829">
                  <c:v>340</c:v>
                </c:pt>
                <c:pt idx="2830">
                  <c:v>360</c:v>
                </c:pt>
                <c:pt idx="2831">
                  <c:v>320</c:v>
                </c:pt>
                <c:pt idx="2832">
                  <c:v>4770</c:v>
                </c:pt>
                <c:pt idx="2833">
                  <c:v>4450</c:v>
                </c:pt>
                <c:pt idx="2834">
                  <c:v>4450</c:v>
                </c:pt>
                <c:pt idx="2835">
                  <c:v>4200</c:v>
                </c:pt>
                <c:pt idx="2836">
                  <c:v>4550</c:v>
                </c:pt>
                <c:pt idx="2837">
                  <c:v>5040</c:v>
                </c:pt>
                <c:pt idx="2838">
                  <c:v>4780</c:v>
                </c:pt>
                <c:pt idx="2839">
                  <c:v>1980</c:v>
                </c:pt>
                <c:pt idx="2840">
                  <c:v>3710</c:v>
                </c:pt>
                <c:pt idx="2841">
                  <c:v>2270</c:v>
                </c:pt>
                <c:pt idx="2842">
                  <c:v>3200</c:v>
                </c:pt>
                <c:pt idx="2843">
                  <c:v>4740</c:v>
                </c:pt>
                <c:pt idx="2844">
                  <c:v>4920</c:v>
                </c:pt>
                <c:pt idx="2845">
                  <c:v>4840</c:v>
                </c:pt>
                <c:pt idx="2846">
                  <c:v>4370</c:v>
                </c:pt>
                <c:pt idx="2847">
                  <c:v>4650</c:v>
                </c:pt>
                <c:pt idx="2848">
                  <c:v>4120</c:v>
                </c:pt>
                <c:pt idx="2849">
                  <c:v>3800</c:v>
                </c:pt>
                <c:pt idx="2850">
                  <c:v>2260</c:v>
                </c:pt>
                <c:pt idx="2851">
                  <c:v>3030</c:v>
                </c:pt>
                <c:pt idx="2852">
                  <c:v>1630</c:v>
                </c:pt>
                <c:pt idx="2853">
                  <c:v>2540</c:v>
                </c:pt>
                <c:pt idx="2854">
                  <c:v>5160</c:v>
                </c:pt>
                <c:pt idx="2855">
                  <c:v>4390</c:v>
                </c:pt>
                <c:pt idx="2856">
                  <c:v>4750</c:v>
                </c:pt>
                <c:pt idx="2857">
                  <c:v>4330</c:v>
                </c:pt>
                <c:pt idx="2858">
                  <c:v>4660</c:v>
                </c:pt>
                <c:pt idx="2859">
                  <c:v>4960</c:v>
                </c:pt>
                <c:pt idx="2860">
                  <c:v>5010</c:v>
                </c:pt>
                <c:pt idx="2861">
                  <c:v>2880</c:v>
                </c:pt>
                <c:pt idx="2862">
                  <c:v>3790</c:v>
                </c:pt>
                <c:pt idx="2863">
                  <c:v>2300</c:v>
                </c:pt>
                <c:pt idx="2864">
                  <c:v>3190</c:v>
                </c:pt>
                <c:pt idx="2865">
                  <c:v>5100</c:v>
                </c:pt>
                <c:pt idx="2866">
                  <c:v>6290</c:v>
                </c:pt>
                <c:pt idx="2867">
                  <c:v>5840</c:v>
                </c:pt>
                <c:pt idx="2868">
                  <c:v>4750</c:v>
                </c:pt>
                <c:pt idx="2869">
                  <c:v>4910</c:v>
                </c:pt>
                <c:pt idx="2870">
                  <c:v>5210</c:v>
                </c:pt>
                <c:pt idx="2871">
                  <c:v>4320</c:v>
                </c:pt>
                <c:pt idx="2872">
                  <c:v>4090</c:v>
                </c:pt>
                <c:pt idx="2873">
                  <c:v>4010</c:v>
                </c:pt>
                <c:pt idx="2874">
                  <c:v>4080</c:v>
                </c:pt>
                <c:pt idx="2875">
                  <c:v>3710</c:v>
                </c:pt>
                <c:pt idx="2876">
                  <c:v>5120</c:v>
                </c:pt>
                <c:pt idx="2877">
                  <c:v>5240</c:v>
                </c:pt>
                <c:pt idx="2878">
                  <c:v>4680</c:v>
                </c:pt>
                <c:pt idx="2879">
                  <c:v>5350</c:v>
                </c:pt>
                <c:pt idx="2880">
                  <c:v>4580</c:v>
                </c:pt>
                <c:pt idx="2881">
                  <c:v>4910</c:v>
                </c:pt>
                <c:pt idx="2882">
                  <c:v>3910</c:v>
                </c:pt>
                <c:pt idx="2883">
                  <c:v>3170</c:v>
                </c:pt>
                <c:pt idx="2884">
                  <c:v>4270</c:v>
                </c:pt>
                <c:pt idx="2885">
                  <c:v>2710</c:v>
                </c:pt>
                <c:pt idx="2886">
                  <c:v>3680</c:v>
                </c:pt>
                <c:pt idx="2887">
                  <c:v>6150</c:v>
                </c:pt>
                <c:pt idx="2888">
                  <c:v>5530</c:v>
                </c:pt>
                <c:pt idx="2889">
                  <c:v>4830</c:v>
                </c:pt>
                <c:pt idx="2890">
                  <c:v>6490</c:v>
                </c:pt>
                <c:pt idx="2891">
                  <c:v>5180</c:v>
                </c:pt>
                <c:pt idx="2892">
                  <c:v>4730</c:v>
                </c:pt>
                <c:pt idx="2893">
                  <c:v>4720</c:v>
                </c:pt>
                <c:pt idx="2894">
                  <c:v>3500</c:v>
                </c:pt>
                <c:pt idx="2895">
                  <c:v>4420</c:v>
                </c:pt>
                <c:pt idx="2896">
                  <c:v>2760</c:v>
                </c:pt>
                <c:pt idx="2897">
                  <c:v>2950</c:v>
                </c:pt>
                <c:pt idx="2898">
                  <c:v>5610</c:v>
                </c:pt>
                <c:pt idx="2899">
                  <c:v>5790</c:v>
                </c:pt>
                <c:pt idx="2900">
                  <c:v>5430</c:v>
                </c:pt>
                <c:pt idx="2901">
                  <c:v>5120</c:v>
                </c:pt>
                <c:pt idx="2902">
                  <c:v>4510</c:v>
                </c:pt>
                <c:pt idx="2903">
                  <c:v>4590</c:v>
                </c:pt>
                <c:pt idx="2904">
                  <c:v>4350</c:v>
                </c:pt>
                <c:pt idx="2905">
                  <c:v>4100</c:v>
                </c:pt>
                <c:pt idx="2906">
                  <c:v>4170</c:v>
                </c:pt>
                <c:pt idx="2907">
                  <c:v>3430</c:v>
                </c:pt>
                <c:pt idx="2908">
                  <c:v>3980</c:v>
                </c:pt>
                <c:pt idx="2909">
                  <c:v>4690</c:v>
                </c:pt>
                <c:pt idx="2910">
                  <c:v>4650</c:v>
                </c:pt>
                <c:pt idx="2911">
                  <c:v>5680</c:v>
                </c:pt>
                <c:pt idx="2912">
                  <c:v>5820</c:v>
                </c:pt>
                <c:pt idx="2913">
                  <c:v>4790</c:v>
                </c:pt>
                <c:pt idx="2914">
                  <c:v>5090</c:v>
                </c:pt>
                <c:pt idx="2915">
                  <c:v>5310</c:v>
                </c:pt>
                <c:pt idx="2916">
                  <c:v>3500</c:v>
                </c:pt>
                <c:pt idx="2917">
                  <c:v>3370</c:v>
                </c:pt>
                <c:pt idx="2918">
                  <c:v>2190</c:v>
                </c:pt>
                <c:pt idx="2919">
                  <c:v>3210</c:v>
                </c:pt>
                <c:pt idx="2920">
                  <c:v>2630</c:v>
                </c:pt>
                <c:pt idx="2921">
                  <c:v>2840</c:v>
                </c:pt>
                <c:pt idx="2922">
                  <c:v>2620</c:v>
                </c:pt>
                <c:pt idx="2923">
                  <c:v>2810</c:v>
                </c:pt>
                <c:pt idx="2924">
                  <c:v>2740</c:v>
                </c:pt>
                <c:pt idx="2925">
                  <c:v>2820</c:v>
                </c:pt>
                <c:pt idx="2926">
                  <c:v>2720</c:v>
                </c:pt>
                <c:pt idx="2927">
                  <c:v>2810</c:v>
                </c:pt>
                <c:pt idx="2928">
                  <c:v>2730</c:v>
                </c:pt>
                <c:pt idx="2929">
                  <c:v>2490</c:v>
                </c:pt>
                <c:pt idx="2930">
                  <c:v>2640</c:v>
                </c:pt>
                <c:pt idx="2931">
                  <c:v>2960</c:v>
                </c:pt>
                <c:pt idx="2932">
                  <c:v>2860</c:v>
                </c:pt>
                <c:pt idx="2933">
                  <c:v>3000</c:v>
                </c:pt>
                <c:pt idx="2934">
                  <c:v>2810</c:v>
                </c:pt>
                <c:pt idx="2935">
                  <c:v>2970</c:v>
                </c:pt>
                <c:pt idx="2936">
                  <c:v>2720</c:v>
                </c:pt>
                <c:pt idx="2937">
                  <c:v>3140</c:v>
                </c:pt>
                <c:pt idx="2938">
                  <c:v>2870</c:v>
                </c:pt>
                <c:pt idx="2939">
                  <c:v>2830</c:v>
                </c:pt>
                <c:pt idx="2940">
                  <c:v>2930</c:v>
                </c:pt>
                <c:pt idx="2941">
                  <c:v>2810</c:v>
                </c:pt>
                <c:pt idx="2942">
                  <c:v>1550</c:v>
                </c:pt>
                <c:pt idx="2943">
                  <c:v>1630</c:v>
                </c:pt>
                <c:pt idx="2944">
                  <c:v>1560</c:v>
                </c:pt>
                <c:pt idx="2945">
                  <c:v>1810</c:v>
                </c:pt>
                <c:pt idx="2946">
                  <c:v>1540</c:v>
                </c:pt>
                <c:pt idx="2947">
                  <c:v>1550</c:v>
                </c:pt>
                <c:pt idx="2948">
                  <c:v>1620</c:v>
                </c:pt>
                <c:pt idx="2949">
                  <c:v>1520</c:v>
                </c:pt>
                <c:pt idx="2950">
                  <c:v>1570</c:v>
                </c:pt>
                <c:pt idx="2951">
                  <c:v>1320</c:v>
                </c:pt>
                <c:pt idx="2952">
                  <c:v>2270</c:v>
                </c:pt>
                <c:pt idx="2953">
                  <c:v>2790</c:v>
                </c:pt>
                <c:pt idx="2954">
                  <c:v>2850</c:v>
                </c:pt>
                <c:pt idx="2955">
                  <c:v>2950</c:v>
                </c:pt>
                <c:pt idx="2956">
                  <c:v>2980</c:v>
                </c:pt>
                <c:pt idx="2957">
                  <c:v>2780</c:v>
                </c:pt>
                <c:pt idx="2958">
                  <c:v>2750</c:v>
                </c:pt>
                <c:pt idx="2959">
                  <c:v>2880</c:v>
                </c:pt>
                <c:pt idx="2960">
                  <c:v>2720</c:v>
                </c:pt>
                <c:pt idx="2961">
                  <c:v>2690</c:v>
                </c:pt>
                <c:pt idx="2962">
                  <c:v>2730</c:v>
                </c:pt>
                <c:pt idx="2963">
                  <c:v>2750</c:v>
                </c:pt>
                <c:pt idx="2964">
                  <c:v>4630</c:v>
                </c:pt>
                <c:pt idx="2965">
                  <c:v>5510</c:v>
                </c:pt>
                <c:pt idx="2966">
                  <c:v>6470</c:v>
                </c:pt>
                <c:pt idx="2967">
                  <c:v>4280</c:v>
                </c:pt>
                <c:pt idx="2968">
                  <c:v>4850</c:v>
                </c:pt>
                <c:pt idx="2969">
                  <c:v>5250</c:v>
                </c:pt>
                <c:pt idx="2970">
                  <c:v>5400</c:v>
                </c:pt>
                <c:pt idx="2971">
                  <c:v>2980</c:v>
                </c:pt>
                <c:pt idx="2972">
                  <c:v>3820</c:v>
                </c:pt>
                <c:pt idx="2973">
                  <c:v>1730</c:v>
                </c:pt>
                <c:pt idx="2974">
                  <c:v>3020</c:v>
                </c:pt>
                <c:pt idx="2975">
                  <c:v>4780</c:v>
                </c:pt>
                <c:pt idx="2976">
                  <c:v>4410</c:v>
                </c:pt>
                <c:pt idx="2977">
                  <c:v>5300</c:v>
                </c:pt>
                <c:pt idx="2978">
                  <c:v>4310</c:v>
                </c:pt>
                <c:pt idx="2979">
                  <c:v>5090</c:v>
                </c:pt>
                <c:pt idx="2980">
                  <c:v>4410</c:v>
                </c:pt>
                <c:pt idx="2981">
                  <c:v>5430</c:v>
                </c:pt>
                <c:pt idx="2982">
                  <c:v>2370</c:v>
                </c:pt>
                <c:pt idx="2983">
                  <c:v>3230</c:v>
                </c:pt>
                <c:pt idx="2984">
                  <c:v>1270</c:v>
                </c:pt>
                <c:pt idx="2985">
                  <c:v>2480</c:v>
                </c:pt>
                <c:pt idx="2986">
                  <c:v>4920</c:v>
                </c:pt>
                <c:pt idx="2987">
                  <c:v>5270</c:v>
                </c:pt>
                <c:pt idx="2988">
                  <c:v>6310</c:v>
                </c:pt>
                <c:pt idx="2989">
                  <c:v>5370</c:v>
                </c:pt>
                <c:pt idx="2990">
                  <c:v>5320</c:v>
                </c:pt>
                <c:pt idx="2991">
                  <c:v>5360</c:v>
                </c:pt>
                <c:pt idx="2992">
                  <c:v>5520</c:v>
                </c:pt>
                <c:pt idx="2993">
                  <c:v>3000</c:v>
                </c:pt>
                <c:pt idx="2994">
                  <c:v>2730</c:v>
                </c:pt>
                <c:pt idx="2995">
                  <c:v>1810</c:v>
                </c:pt>
                <c:pt idx="2996">
                  <c:v>3050</c:v>
                </c:pt>
                <c:pt idx="2997">
                  <c:v>6640</c:v>
                </c:pt>
                <c:pt idx="2998">
                  <c:v>6670</c:v>
                </c:pt>
                <c:pt idx="2999">
                  <c:v>6390</c:v>
                </c:pt>
                <c:pt idx="3000">
                  <c:v>5980</c:v>
                </c:pt>
                <c:pt idx="3001">
                  <c:v>6130</c:v>
                </c:pt>
                <c:pt idx="3002">
                  <c:v>5340</c:v>
                </c:pt>
                <c:pt idx="3003">
                  <c:v>6360</c:v>
                </c:pt>
                <c:pt idx="3004">
                  <c:v>3910</c:v>
                </c:pt>
                <c:pt idx="3005">
                  <c:v>4820</c:v>
                </c:pt>
                <c:pt idx="3006">
                  <c:v>3520</c:v>
                </c:pt>
                <c:pt idx="3007">
                  <c:v>3570</c:v>
                </c:pt>
                <c:pt idx="3008">
                  <c:v>6230</c:v>
                </c:pt>
                <c:pt idx="3009">
                  <c:v>6620</c:v>
                </c:pt>
                <c:pt idx="3010">
                  <c:v>6240</c:v>
                </c:pt>
                <c:pt idx="3011">
                  <c:v>5290</c:v>
                </c:pt>
                <c:pt idx="3012">
                  <c:v>5510</c:v>
                </c:pt>
                <c:pt idx="3013">
                  <c:v>4750</c:v>
                </c:pt>
                <c:pt idx="3014">
                  <c:v>5800</c:v>
                </c:pt>
                <c:pt idx="3015">
                  <c:v>3660</c:v>
                </c:pt>
                <c:pt idx="3016">
                  <c:v>3630</c:v>
                </c:pt>
                <c:pt idx="3017">
                  <c:v>2980</c:v>
                </c:pt>
                <c:pt idx="3018">
                  <c:v>3140</c:v>
                </c:pt>
                <c:pt idx="3019">
                  <c:v>6460</c:v>
                </c:pt>
                <c:pt idx="3020">
                  <c:v>7080</c:v>
                </c:pt>
                <c:pt idx="3021">
                  <c:v>6710</c:v>
                </c:pt>
                <c:pt idx="3022">
                  <c:v>6530</c:v>
                </c:pt>
                <c:pt idx="3023">
                  <c:v>5160</c:v>
                </c:pt>
                <c:pt idx="3024">
                  <c:v>5790</c:v>
                </c:pt>
                <c:pt idx="3025">
                  <c:v>5890</c:v>
                </c:pt>
                <c:pt idx="3026">
                  <c:v>3720</c:v>
                </c:pt>
                <c:pt idx="3027">
                  <c:v>3630</c:v>
                </c:pt>
                <c:pt idx="3028">
                  <c:v>2500</c:v>
                </c:pt>
                <c:pt idx="3029">
                  <c:v>2980</c:v>
                </c:pt>
                <c:pt idx="3030">
                  <c:v>5900</c:v>
                </c:pt>
                <c:pt idx="3031">
                  <c:v>6300</c:v>
                </c:pt>
                <c:pt idx="3032">
                  <c:v>5870</c:v>
                </c:pt>
                <c:pt idx="3033">
                  <c:v>5450</c:v>
                </c:pt>
                <c:pt idx="3034">
                  <c:v>4590</c:v>
                </c:pt>
                <c:pt idx="3035">
                  <c:v>4790</c:v>
                </c:pt>
                <c:pt idx="3036">
                  <c:v>5140</c:v>
                </c:pt>
                <c:pt idx="3037">
                  <c:v>3990</c:v>
                </c:pt>
                <c:pt idx="3038">
                  <c:v>3930</c:v>
                </c:pt>
                <c:pt idx="3039">
                  <c:v>3910</c:v>
                </c:pt>
                <c:pt idx="3040">
                  <c:v>4790</c:v>
                </c:pt>
                <c:pt idx="3041">
                  <c:v>5780</c:v>
                </c:pt>
                <c:pt idx="3042">
                  <c:v>5690</c:v>
                </c:pt>
                <c:pt idx="3043">
                  <c:v>5530</c:v>
                </c:pt>
                <c:pt idx="3044">
                  <c:v>6000</c:v>
                </c:pt>
                <c:pt idx="3045">
                  <c:v>5990</c:v>
                </c:pt>
                <c:pt idx="3046">
                  <c:v>5110</c:v>
                </c:pt>
                <c:pt idx="3047">
                  <c:v>6520</c:v>
                </c:pt>
                <c:pt idx="3048">
                  <c:v>4710</c:v>
                </c:pt>
                <c:pt idx="3049">
                  <c:v>4660</c:v>
                </c:pt>
                <c:pt idx="3050">
                  <c:v>3250</c:v>
                </c:pt>
                <c:pt idx="3051">
                  <c:v>4220</c:v>
                </c:pt>
                <c:pt idx="3052">
                  <c:v>2730</c:v>
                </c:pt>
                <c:pt idx="3053">
                  <c:v>2850</c:v>
                </c:pt>
                <c:pt idx="3054">
                  <c:v>2670</c:v>
                </c:pt>
                <c:pt idx="3055">
                  <c:v>2660</c:v>
                </c:pt>
                <c:pt idx="3056">
                  <c:v>2860</c:v>
                </c:pt>
                <c:pt idx="3057">
                  <c:v>2750</c:v>
                </c:pt>
                <c:pt idx="3058">
                  <c:v>2730</c:v>
                </c:pt>
                <c:pt idx="3059">
                  <c:v>2860</c:v>
                </c:pt>
                <c:pt idx="3060">
                  <c:v>2680</c:v>
                </c:pt>
                <c:pt idx="3061">
                  <c:v>2450</c:v>
                </c:pt>
                <c:pt idx="3062">
                  <c:v>2580</c:v>
                </c:pt>
                <c:pt idx="3063">
                  <c:v>3020</c:v>
                </c:pt>
                <c:pt idx="3064">
                  <c:v>2870</c:v>
                </c:pt>
                <c:pt idx="3065">
                  <c:v>2880</c:v>
                </c:pt>
                <c:pt idx="3066">
                  <c:v>2820</c:v>
                </c:pt>
                <c:pt idx="3067">
                  <c:v>2790</c:v>
                </c:pt>
                <c:pt idx="3068">
                  <c:v>2770</c:v>
                </c:pt>
                <c:pt idx="3069">
                  <c:v>2780</c:v>
                </c:pt>
                <c:pt idx="3070">
                  <c:v>3840</c:v>
                </c:pt>
                <c:pt idx="3071">
                  <c:v>2850</c:v>
                </c:pt>
                <c:pt idx="3072">
                  <c:v>3770</c:v>
                </c:pt>
                <c:pt idx="3073">
                  <c:v>3740</c:v>
                </c:pt>
                <c:pt idx="3074">
                  <c:v>2110</c:v>
                </c:pt>
                <c:pt idx="3075">
                  <c:v>2070</c:v>
                </c:pt>
                <c:pt idx="3076">
                  <c:v>2140</c:v>
                </c:pt>
                <c:pt idx="3077">
                  <c:v>2040</c:v>
                </c:pt>
                <c:pt idx="3078">
                  <c:v>1920</c:v>
                </c:pt>
                <c:pt idx="3079">
                  <c:v>1810</c:v>
                </c:pt>
                <c:pt idx="3080">
                  <c:v>2140</c:v>
                </c:pt>
                <c:pt idx="3081">
                  <c:v>1880</c:v>
                </c:pt>
                <c:pt idx="3082">
                  <c:v>1740</c:v>
                </c:pt>
                <c:pt idx="3083">
                  <c:v>1890</c:v>
                </c:pt>
                <c:pt idx="3084">
                  <c:v>1770</c:v>
                </c:pt>
                <c:pt idx="3085">
                  <c:v>2780</c:v>
                </c:pt>
                <c:pt idx="3086">
                  <c:v>2890</c:v>
                </c:pt>
                <c:pt idx="3087">
                  <c:v>2860</c:v>
                </c:pt>
                <c:pt idx="3088">
                  <c:v>2710</c:v>
                </c:pt>
                <c:pt idx="3089">
                  <c:v>2740</c:v>
                </c:pt>
                <c:pt idx="3090">
                  <c:v>2700</c:v>
                </c:pt>
                <c:pt idx="3091">
                  <c:v>2540</c:v>
                </c:pt>
                <c:pt idx="3092">
                  <c:v>2520</c:v>
                </c:pt>
                <c:pt idx="3093">
                  <c:v>2670</c:v>
                </c:pt>
                <c:pt idx="3094">
                  <c:v>2810</c:v>
                </c:pt>
                <c:pt idx="3095">
                  <c:v>2670</c:v>
                </c:pt>
                <c:pt idx="3096">
                  <c:v>2250</c:v>
                </c:pt>
                <c:pt idx="3097">
                  <c:v>3170</c:v>
                </c:pt>
                <c:pt idx="3098">
                  <c:v>2240</c:v>
                </c:pt>
                <c:pt idx="3099">
                  <c:v>3980</c:v>
                </c:pt>
                <c:pt idx="3100">
                  <c:v>1390</c:v>
                </c:pt>
                <c:pt idx="3101">
                  <c:v>3460</c:v>
                </c:pt>
                <c:pt idx="3102">
                  <c:v>3630</c:v>
                </c:pt>
                <c:pt idx="3103">
                  <c:v>2730</c:v>
                </c:pt>
                <c:pt idx="3104">
                  <c:v>4140</c:v>
                </c:pt>
                <c:pt idx="3105">
                  <c:v>3100</c:v>
                </c:pt>
                <c:pt idx="3106">
                  <c:v>5120</c:v>
                </c:pt>
                <c:pt idx="3107">
                  <c:v>2090</c:v>
                </c:pt>
                <c:pt idx="3108">
                  <c:v>4850</c:v>
                </c:pt>
                <c:pt idx="3109">
                  <c:v>3780</c:v>
                </c:pt>
                <c:pt idx="3110">
                  <c:v>4510</c:v>
                </c:pt>
                <c:pt idx="3111">
                  <c:v>5560</c:v>
                </c:pt>
                <c:pt idx="3112">
                  <c:v>4570</c:v>
                </c:pt>
                <c:pt idx="3113">
                  <c:v>5070</c:v>
                </c:pt>
                <c:pt idx="3114">
                  <c:v>4260</c:v>
                </c:pt>
                <c:pt idx="3115">
                  <c:v>5300</c:v>
                </c:pt>
                <c:pt idx="3116">
                  <c:v>4190</c:v>
                </c:pt>
                <c:pt idx="3117">
                  <c:v>2560</c:v>
                </c:pt>
                <c:pt idx="3118">
                  <c:v>3450</c:v>
                </c:pt>
                <c:pt idx="3119">
                  <c:v>2060</c:v>
                </c:pt>
                <c:pt idx="3120">
                  <c:v>2760</c:v>
                </c:pt>
                <c:pt idx="3121">
                  <c:v>5080</c:v>
                </c:pt>
                <c:pt idx="3122">
                  <c:v>5060</c:v>
                </c:pt>
                <c:pt idx="3123">
                  <c:v>5410</c:v>
                </c:pt>
                <c:pt idx="3124">
                  <c:v>5210</c:v>
                </c:pt>
                <c:pt idx="3125">
                  <c:v>4490</c:v>
                </c:pt>
                <c:pt idx="3126">
                  <c:v>5460</c:v>
                </c:pt>
                <c:pt idx="3127">
                  <c:v>4150</c:v>
                </c:pt>
                <c:pt idx="3128">
                  <c:v>2660</c:v>
                </c:pt>
                <c:pt idx="3129">
                  <c:v>3260</c:v>
                </c:pt>
                <c:pt idx="3130">
                  <c:v>1420</c:v>
                </c:pt>
                <c:pt idx="3131">
                  <c:v>2560</c:v>
                </c:pt>
                <c:pt idx="3132">
                  <c:v>6480</c:v>
                </c:pt>
                <c:pt idx="3133">
                  <c:v>5780</c:v>
                </c:pt>
                <c:pt idx="3134">
                  <c:v>7690</c:v>
                </c:pt>
                <c:pt idx="3135">
                  <c:v>6710</c:v>
                </c:pt>
                <c:pt idx="3136">
                  <c:v>6460</c:v>
                </c:pt>
                <c:pt idx="3137">
                  <c:v>7860</c:v>
                </c:pt>
                <c:pt idx="3138">
                  <c:v>5930</c:v>
                </c:pt>
                <c:pt idx="3139">
                  <c:v>4740</c:v>
                </c:pt>
                <c:pt idx="3140">
                  <c:v>5510</c:v>
                </c:pt>
                <c:pt idx="3141">
                  <c:v>3870</c:v>
                </c:pt>
                <c:pt idx="3142">
                  <c:v>4720</c:v>
                </c:pt>
                <c:pt idx="3143">
                  <c:v>4850</c:v>
                </c:pt>
                <c:pt idx="3144">
                  <c:v>4460</c:v>
                </c:pt>
                <c:pt idx="3145">
                  <c:v>4440</c:v>
                </c:pt>
                <c:pt idx="3146">
                  <c:v>2910</c:v>
                </c:pt>
                <c:pt idx="3147">
                  <c:v>3340</c:v>
                </c:pt>
                <c:pt idx="3148">
                  <c:v>3730</c:v>
                </c:pt>
                <c:pt idx="3149">
                  <c:v>2510</c:v>
                </c:pt>
                <c:pt idx="3150">
                  <c:v>1720</c:v>
                </c:pt>
                <c:pt idx="3151">
                  <c:v>2570</c:v>
                </c:pt>
                <c:pt idx="3152">
                  <c:v>580</c:v>
                </c:pt>
                <c:pt idx="3153">
                  <c:v>2120</c:v>
                </c:pt>
                <c:pt idx="3154">
                  <c:v>5680</c:v>
                </c:pt>
                <c:pt idx="3155">
                  <c:v>5050</c:v>
                </c:pt>
                <c:pt idx="3156">
                  <c:v>6310</c:v>
                </c:pt>
                <c:pt idx="3157">
                  <c:v>4700</c:v>
                </c:pt>
                <c:pt idx="3158">
                  <c:v>5240</c:v>
                </c:pt>
                <c:pt idx="3159">
                  <c:v>5320</c:v>
                </c:pt>
                <c:pt idx="3160">
                  <c:v>5420</c:v>
                </c:pt>
                <c:pt idx="3161">
                  <c:v>3250</c:v>
                </c:pt>
                <c:pt idx="3162">
                  <c:v>3980</c:v>
                </c:pt>
                <c:pt idx="3163">
                  <c:v>2620</c:v>
                </c:pt>
                <c:pt idx="3164">
                  <c:v>3620</c:v>
                </c:pt>
                <c:pt idx="3165">
                  <c:v>5670</c:v>
                </c:pt>
                <c:pt idx="3166">
                  <c:v>5370</c:v>
                </c:pt>
                <c:pt idx="3167">
                  <c:v>6360</c:v>
                </c:pt>
                <c:pt idx="3168">
                  <c:v>5710</c:v>
                </c:pt>
                <c:pt idx="3169">
                  <c:v>6430</c:v>
                </c:pt>
                <c:pt idx="3170">
                  <c:v>5410</c:v>
                </c:pt>
                <c:pt idx="3171">
                  <c:v>6530</c:v>
                </c:pt>
                <c:pt idx="3172">
                  <c:v>3240</c:v>
                </c:pt>
                <c:pt idx="3173">
                  <c:v>3870</c:v>
                </c:pt>
                <c:pt idx="3174">
                  <c:v>2990</c:v>
                </c:pt>
                <c:pt idx="3175">
                  <c:v>3140</c:v>
                </c:pt>
                <c:pt idx="3176">
                  <c:v>2550</c:v>
                </c:pt>
                <c:pt idx="3177">
                  <c:v>3060</c:v>
                </c:pt>
                <c:pt idx="3178">
                  <c:v>2390</c:v>
                </c:pt>
                <c:pt idx="3179">
                  <c:v>4160</c:v>
                </c:pt>
                <c:pt idx="3180">
                  <c:v>1480</c:v>
                </c:pt>
                <c:pt idx="3181">
                  <c:v>3680</c:v>
                </c:pt>
                <c:pt idx="3182">
                  <c:v>3950</c:v>
                </c:pt>
                <c:pt idx="3183">
                  <c:v>1540</c:v>
                </c:pt>
                <c:pt idx="3184">
                  <c:v>3080</c:v>
                </c:pt>
                <c:pt idx="3185">
                  <c:v>1070</c:v>
                </c:pt>
                <c:pt idx="3186">
                  <c:v>4010</c:v>
                </c:pt>
                <c:pt idx="3187">
                  <c:v>1530</c:v>
                </c:pt>
                <c:pt idx="3188">
                  <c:v>2610</c:v>
                </c:pt>
                <c:pt idx="3189">
                  <c:v>2520</c:v>
                </c:pt>
                <c:pt idx="3190">
                  <c:v>3430</c:v>
                </c:pt>
                <c:pt idx="3191">
                  <c:v>4090</c:v>
                </c:pt>
                <c:pt idx="3192">
                  <c:v>3670</c:v>
                </c:pt>
                <c:pt idx="3193">
                  <c:v>4070</c:v>
                </c:pt>
                <c:pt idx="3194">
                  <c:v>3570</c:v>
                </c:pt>
                <c:pt idx="3195">
                  <c:v>3610</c:v>
                </c:pt>
                <c:pt idx="3196">
                  <c:v>3300</c:v>
                </c:pt>
                <c:pt idx="3197">
                  <c:v>1900</c:v>
                </c:pt>
                <c:pt idx="3198">
                  <c:v>2760</c:v>
                </c:pt>
                <c:pt idx="3199">
                  <c:v>470</c:v>
                </c:pt>
                <c:pt idx="3200">
                  <c:v>1230</c:v>
                </c:pt>
                <c:pt idx="3201">
                  <c:v>4800</c:v>
                </c:pt>
                <c:pt idx="3202">
                  <c:v>3000</c:v>
                </c:pt>
                <c:pt idx="3203">
                  <c:v>4580</c:v>
                </c:pt>
                <c:pt idx="3204">
                  <c:v>4400</c:v>
                </c:pt>
                <c:pt idx="3205">
                  <c:v>3750</c:v>
                </c:pt>
                <c:pt idx="3206">
                  <c:v>3620</c:v>
                </c:pt>
                <c:pt idx="3207">
                  <c:v>3340</c:v>
                </c:pt>
                <c:pt idx="3208">
                  <c:v>1000</c:v>
                </c:pt>
                <c:pt idx="3209">
                  <c:v>1780</c:v>
                </c:pt>
                <c:pt idx="3210">
                  <c:v>-100</c:v>
                </c:pt>
                <c:pt idx="3211">
                  <c:v>990</c:v>
                </c:pt>
                <c:pt idx="3212">
                  <c:v>4680</c:v>
                </c:pt>
                <c:pt idx="3213">
                  <c:v>4270</c:v>
                </c:pt>
                <c:pt idx="3214">
                  <c:v>5750</c:v>
                </c:pt>
                <c:pt idx="3215">
                  <c:v>4710</c:v>
                </c:pt>
                <c:pt idx="3216">
                  <c:v>4660</c:v>
                </c:pt>
                <c:pt idx="3217">
                  <c:v>5780</c:v>
                </c:pt>
                <c:pt idx="3218">
                  <c:v>5260</c:v>
                </c:pt>
                <c:pt idx="3219">
                  <c:v>2280</c:v>
                </c:pt>
                <c:pt idx="3220">
                  <c:v>2910</c:v>
                </c:pt>
                <c:pt idx="3221">
                  <c:v>1360</c:v>
                </c:pt>
                <c:pt idx="3222">
                  <c:v>1840</c:v>
                </c:pt>
                <c:pt idx="3223">
                  <c:v>3810</c:v>
                </c:pt>
                <c:pt idx="3224">
                  <c:v>3460</c:v>
                </c:pt>
                <c:pt idx="3225">
                  <c:v>3440</c:v>
                </c:pt>
                <c:pt idx="3226">
                  <c:v>2170</c:v>
                </c:pt>
                <c:pt idx="3227">
                  <c:v>2530</c:v>
                </c:pt>
                <c:pt idx="3228">
                  <c:v>2840</c:v>
                </c:pt>
                <c:pt idx="3229">
                  <c:v>1740</c:v>
                </c:pt>
                <c:pt idx="3230">
                  <c:v>1070</c:v>
                </c:pt>
                <c:pt idx="3231">
                  <c:v>1000</c:v>
                </c:pt>
                <c:pt idx="3232">
                  <c:v>-20</c:v>
                </c:pt>
                <c:pt idx="3233">
                  <c:v>370</c:v>
                </c:pt>
                <c:pt idx="3234">
                  <c:v>3150</c:v>
                </c:pt>
                <c:pt idx="3235">
                  <c:v>4540</c:v>
                </c:pt>
                <c:pt idx="3236">
                  <c:v>4440</c:v>
                </c:pt>
                <c:pt idx="3237">
                  <c:v>3880</c:v>
                </c:pt>
                <c:pt idx="3238">
                  <c:v>4320</c:v>
                </c:pt>
                <c:pt idx="3239">
                  <c:v>4730</c:v>
                </c:pt>
                <c:pt idx="3240">
                  <c:v>3630</c:v>
                </c:pt>
                <c:pt idx="3241">
                  <c:v>1730</c:v>
                </c:pt>
                <c:pt idx="3242">
                  <c:v>2530</c:v>
                </c:pt>
                <c:pt idx="3243">
                  <c:v>1110</c:v>
                </c:pt>
                <c:pt idx="3244">
                  <c:v>1950</c:v>
                </c:pt>
                <c:pt idx="3245">
                  <c:v>4260</c:v>
                </c:pt>
                <c:pt idx="3246">
                  <c:v>4120</c:v>
                </c:pt>
                <c:pt idx="3247">
                  <c:v>4630</c:v>
                </c:pt>
                <c:pt idx="3248">
                  <c:v>3740</c:v>
                </c:pt>
                <c:pt idx="3249">
                  <c:v>4220</c:v>
                </c:pt>
                <c:pt idx="3250">
                  <c:v>3660</c:v>
                </c:pt>
                <c:pt idx="3251">
                  <c:v>4680</c:v>
                </c:pt>
                <c:pt idx="3252">
                  <c:v>1580</c:v>
                </c:pt>
                <c:pt idx="3253">
                  <c:v>2250</c:v>
                </c:pt>
                <c:pt idx="3254">
                  <c:v>500</c:v>
                </c:pt>
                <c:pt idx="3255">
                  <c:v>1630</c:v>
                </c:pt>
                <c:pt idx="3256">
                  <c:v>2220</c:v>
                </c:pt>
                <c:pt idx="3257">
                  <c:v>3960</c:v>
                </c:pt>
                <c:pt idx="3258">
                  <c:v>3630</c:v>
                </c:pt>
                <c:pt idx="3259">
                  <c:v>5600</c:v>
                </c:pt>
                <c:pt idx="3260">
                  <c:v>2660</c:v>
                </c:pt>
                <c:pt idx="3261">
                  <c:v>5010</c:v>
                </c:pt>
                <c:pt idx="3262">
                  <c:v>3490</c:v>
                </c:pt>
                <c:pt idx="3263">
                  <c:v>1780</c:v>
                </c:pt>
                <c:pt idx="3264">
                  <c:v>3380</c:v>
                </c:pt>
                <c:pt idx="3265">
                  <c:v>2400</c:v>
                </c:pt>
                <c:pt idx="3266">
                  <c:v>3350</c:v>
                </c:pt>
                <c:pt idx="3267">
                  <c:v>1410</c:v>
                </c:pt>
                <c:pt idx="3268">
                  <c:v>2590</c:v>
                </c:pt>
                <c:pt idx="3269">
                  <c:v>2920</c:v>
                </c:pt>
                <c:pt idx="3270">
                  <c:v>5530</c:v>
                </c:pt>
                <c:pt idx="3271">
                  <c:v>4970</c:v>
                </c:pt>
                <c:pt idx="3272">
                  <c:v>4650</c:v>
                </c:pt>
                <c:pt idx="3273">
                  <c:v>5220</c:v>
                </c:pt>
                <c:pt idx="3274">
                  <c:v>4460</c:v>
                </c:pt>
                <c:pt idx="3275">
                  <c:v>4550</c:v>
                </c:pt>
                <c:pt idx="3276">
                  <c:v>4320</c:v>
                </c:pt>
                <c:pt idx="3277">
                  <c:v>2750</c:v>
                </c:pt>
                <c:pt idx="3278">
                  <c:v>3600</c:v>
                </c:pt>
                <c:pt idx="3279">
                  <c:v>1300</c:v>
                </c:pt>
                <c:pt idx="3280">
                  <c:v>1990</c:v>
                </c:pt>
                <c:pt idx="3281">
                  <c:v>5510</c:v>
                </c:pt>
                <c:pt idx="3282">
                  <c:v>4400</c:v>
                </c:pt>
                <c:pt idx="3283">
                  <c:v>4670</c:v>
                </c:pt>
                <c:pt idx="3284">
                  <c:v>4640</c:v>
                </c:pt>
                <c:pt idx="3285">
                  <c:v>4710</c:v>
                </c:pt>
                <c:pt idx="3286">
                  <c:v>4860</c:v>
                </c:pt>
                <c:pt idx="3287">
                  <c:v>4340</c:v>
                </c:pt>
                <c:pt idx="3288">
                  <c:v>1790</c:v>
                </c:pt>
                <c:pt idx="3289">
                  <c:v>2450</c:v>
                </c:pt>
                <c:pt idx="3290">
                  <c:v>690</c:v>
                </c:pt>
                <c:pt idx="3291">
                  <c:v>1820</c:v>
                </c:pt>
                <c:pt idx="3292">
                  <c:v>5600</c:v>
                </c:pt>
                <c:pt idx="3293">
                  <c:v>5910</c:v>
                </c:pt>
                <c:pt idx="3294">
                  <c:v>6790</c:v>
                </c:pt>
                <c:pt idx="3295">
                  <c:v>5750</c:v>
                </c:pt>
                <c:pt idx="3296">
                  <c:v>5710</c:v>
                </c:pt>
                <c:pt idx="3297">
                  <c:v>6730</c:v>
                </c:pt>
                <c:pt idx="3298">
                  <c:v>6580</c:v>
                </c:pt>
                <c:pt idx="3299">
                  <c:v>2950</c:v>
                </c:pt>
                <c:pt idx="3300">
                  <c:v>4660</c:v>
                </c:pt>
                <c:pt idx="3301">
                  <c:v>3090</c:v>
                </c:pt>
                <c:pt idx="3302">
                  <c:v>3940</c:v>
                </c:pt>
                <c:pt idx="3303">
                  <c:v>3710</c:v>
                </c:pt>
                <c:pt idx="3304">
                  <c:v>4130</c:v>
                </c:pt>
                <c:pt idx="3305">
                  <c:v>3500</c:v>
                </c:pt>
                <c:pt idx="3306">
                  <c:v>3040</c:v>
                </c:pt>
                <c:pt idx="3307">
                  <c:v>3590</c:v>
                </c:pt>
                <c:pt idx="3308">
                  <c:v>3830</c:v>
                </c:pt>
                <c:pt idx="3309">
                  <c:v>2750</c:v>
                </c:pt>
                <c:pt idx="3310">
                  <c:v>870</c:v>
                </c:pt>
                <c:pt idx="3311">
                  <c:v>1830</c:v>
                </c:pt>
                <c:pt idx="3312">
                  <c:v>870</c:v>
                </c:pt>
                <c:pt idx="3313">
                  <c:v>1130</c:v>
                </c:pt>
                <c:pt idx="3314">
                  <c:v>5550</c:v>
                </c:pt>
                <c:pt idx="3315">
                  <c:v>4910</c:v>
                </c:pt>
                <c:pt idx="3316">
                  <c:v>5240</c:v>
                </c:pt>
                <c:pt idx="3317">
                  <c:v>4840</c:v>
                </c:pt>
                <c:pt idx="3318">
                  <c:v>5500</c:v>
                </c:pt>
                <c:pt idx="3319">
                  <c:v>4500</c:v>
                </c:pt>
                <c:pt idx="3320">
                  <c:v>4530</c:v>
                </c:pt>
                <c:pt idx="3321">
                  <c:v>2620</c:v>
                </c:pt>
                <c:pt idx="3322">
                  <c:v>3270</c:v>
                </c:pt>
                <c:pt idx="3323">
                  <c:v>2950</c:v>
                </c:pt>
                <c:pt idx="3324">
                  <c:v>2700</c:v>
                </c:pt>
                <c:pt idx="3325">
                  <c:v>5550</c:v>
                </c:pt>
                <c:pt idx="3326">
                  <c:v>5400</c:v>
                </c:pt>
                <c:pt idx="3327">
                  <c:v>5500</c:v>
                </c:pt>
                <c:pt idx="3328">
                  <c:v>4710</c:v>
                </c:pt>
                <c:pt idx="3329">
                  <c:v>5370</c:v>
                </c:pt>
                <c:pt idx="3330">
                  <c:v>4580</c:v>
                </c:pt>
                <c:pt idx="3331">
                  <c:v>5620</c:v>
                </c:pt>
                <c:pt idx="3332">
                  <c:v>2390</c:v>
                </c:pt>
                <c:pt idx="3333">
                  <c:v>3080</c:v>
                </c:pt>
                <c:pt idx="3334">
                  <c:v>2120</c:v>
                </c:pt>
                <c:pt idx="3335">
                  <c:v>2480</c:v>
                </c:pt>
                <c:pt idx="3336">
                  <c:v>5670</c:v>
                </c:pt>
                <c:pt idx="3337">
                  <c:v>5460</c:v>
                </c:pt>
                <c:pt idx="3338">
                  <c:v>5590</c:v>
                </c:pt>
                <c:pt idx="3339">
                  <c:v>5990</c:v>
                </c:pt>
                <c:pt idx="3340">
                  <c:v>5520</c:v>
                </c:pt>
                <c:pt idx="3341">
                  <c:v>5420</c:v>
                </c:pt>
                <c:pt idx="3342">
                  <c:v>5220</c:v>
                </c:pt>
                <c:pt idx="3343">
                  <c:v>3560</c:v>
                </c:pt>
                <c:pt idx="3344">
                  <c:v>4410</c:v>
                </c:pt>
                <c:pt idx="3345">
                  <c:v>3050</c:v>
                </c:pt>
                <c:pt idx="3346">
                  <c:v>3970</c:v>
                </c:pt>
                <c:pt idx="3347">
                  <c:v>5040</c:v>
                </c:pt>
                <c:pt idx="3348">
                  <c:v>5590</c:v>
                </c:pt>
                <c:pt idx="3349">
                  <c:v>4760</c:v>
                </c:pt>
                <c:pt idx="3350">
                  <c:v>5200</c:v>
                </c:pt>
                <c:pt idx="3351">
                  <c:v>5700</c:v>
                </c:pt>
                <c:pt idx="3352">
                  <c:v>5750</c:v>
                </c:pt>
                <c:pt idx="3353">
                  <c:v>5350</c:v>
                </c:pt>
                <c:pt idx="3354">
                  <c:v>2940</c:v>
                </c:pt>
                <c:pt idx="3355">
                  <c:v>3770</c:v>
                </c:pt>
                <c:pt idx="3356">
                  <c:v>2420</c:v>
                </c:pt>
                <c:pt idx="3357">
                  <c:v>3160</c:v>
                </c:pt>
                <c:pt idx="3358">
                  <c:v>5080</c:v>
                </c:pt>
                <c:pt idx="3359">
                  <c:v>6620</c:v>
                </c:pt>
                <c:pt idx="3360">
                  <c:v>4590</c:v>
                </c:pt>
                <c:pt idx="3361">
                  <c:v>5990</c:v>
                </c:pt>
                <c:pt idx="3362">
                  <c:v>5380</c:v>
                </c:pt>
                <c:pt idx="3363">
                  <c:v>6560</c:v>
                </c:pt>
                <c:pt idx="3364">
                  <c:v>4310</c:v>
                </c:pt>
                <c:pt idx="3365">
                  <c:v>3660</c:v>
                </c:pt>
                <c:pt idx="3366">
                  <c:v>4510</c:v>
                </c:pt>
                <c:pt idx="3367">
                  <c:v>3180</c:v>
                </c:pt>
                <c:pt idx="3368">
                  <c:v>2930</c:v>
                </c:pt>
                <c:pt idx="3369">
                  <c:v>6300</c:v>
                </c:pt>
                <c:pt idx="3370">
                  <c:v>6390</c:v>
                </c:pt>
                <c:pt idx="3371">
                  <c:v>6030</c:v>
                </c:pt>
                <c:pt idx="3372">
                  <c:v>5790</c:v>
                </c:pt>
                <c:pt idx="3373">
                  <c:v>5150</c:v>
                </c:pt>
                <c:pt idx="3374">
                  <c:v>6230</c:v>
                </c:pt>
                <c:pt idx="3375">
                  <c:v>5430</c:v>
                </c:pt>
                <c:pt idx="3376">
                  <c:v>3750</c:v>
                </c:pt>
                <c:pt idx="3377">
                  <c:v>3710</c:v>
                </c:pt>
                <c:pt idx="3378">
                  <c:v>3480</c:v>
                </c:pt>
                <c:pt idx="3379">
                  <c:v>4310</c:v>
                </c:pt>
                <c:pt idx="3380">
                  <c:v>6520</c:v>
                </c:pt>
                <c:pt idx="3381">
                  <c:v>6810</c:v>
                </c:pt>
                <c:pt idx="3382">
                  <c:v>6470</c:v>
                </c:pt>
                <c:pt idx="3383">
                  <c:v>5500</c:v>
                </c:pt>
                <c:pt idx="3384">
                  <c:v>6220</c:v>
                </c:pt>
                <c:pt idx="3385">
                  <c:v>6180</c:v>
                </c:pt>
                <c:pt idx="3386">
                  <c:v>5290</c:v>
                </c:pt>
                <c:pt idx="3387">
                  <c:v>3970</c:v>
                </c:pt>
                <c:pt idx="3388">
                  <c:v>4920</c:v>
                </c:pt>
                <c:pt idx="3389">
                  <c:v>3370</c:v>
                </c:pt>
                <c:pt idx="3390">
                  <c:v>3510</c:v>
                </c:pt>
                <c:pt idx="3391">
                  <c:v>5900</c:v>
                </c:pt>
                <c:pt idx="3392">
                  <c:v>7110</c:v>
                </c:pt>
                <c:pt idx="3393">
                  <c:v>5780</c:v>
                </c:pt>
                <c:pt idx="3394">
                  <c:v>5830</c:v>
                </c:pt>
                <c:pt idx="3395">
                  <c:v>6040</c:v>
                </c:pt>
                <c:pt idx="3396">
                  <c:v>6240</c:v>
                </c:pt>
                <c:pt idx="3397">
                  <c:v>5680</c:v>
                </c:pt>
                <c:pt idx="3398">
                  <c:v>4680</c:v>
                </c:pt>
                <c:pt idx="3399">
                  <c:v>4610</c:v>
                </c:pt>
                <c:pt idx="3400">
                  <c:v>3850</c:v>
                </c:pt>
                <c:pt idx="3401">
                  <c:v>5460</c:v>
                </c:pt>
                <c:pt idx="3402">
                  <c:v>6530</c:v>
                </c:pt>
                <c:pt idx="3403">
                  <c:v>6920</c:v>
                </c:pt>
                <c:pt idx="3404">
                  <c:v>5510</c:v>
                </c:pt>
                <c:pt idx="3405">
                  <c:v>5350</c:v>
                </c:pt>
                <c:pt idx="3406">
                  <c:v>5410</c:v>
                </c:pt>
                <c:pt idx="3407">
                  <c:v>5770</c:v>
                </c:pt>
                <c:pt idx="3408">
                  <c:v>6140</c:v>
                </c:pt>
                <c:pt idx="3409">
                  <c:v>4700</c:v>
                </c:pt>
                <c:pt idx="3410">
                  <c:v>4630</c:v>
                </c:pt>
                <c:pt idx="3411">
                  <c:v>4550</c:v>
                </c:pt>
                <c:pt idx="3412">
                  <c:v>4260</c:v>
                </c:pt>
                <c:pt idx="3413">
                  <c:v>5810</c:v>
                </c:pt>
                <c:pt idx="3414">
                  <c:v>5880</c:v>
                </c:pt>
                <c:pt idx="3415">
                  <c:v>5680</c:v>
                </c:pt>
                <c:pt idx="3416">
                  <c:v>5170</c:v>
                </c:pt>
                <c:pt idx="3417">
                  <c:v>5360</c:v>
                </c:pt>
                <c:pt idx="3418">
                  <c:v>5600</c:v>
                </c:pt>
                <c:pt idx="3419">
                  <c:v>5690</c:v>
                </c:pt>
                <c:pt idx="3420">
                  <c:v>4100</c:v>
                </c:pt>
                <c:pt idx="3421">
                  <c:v>5010</c:v>
                </c:pt>
                <c:pt idx="3422">
                  <c:v>3690</c:v>
                </c:pt>
                <c:pt idx="3423">
                  <c:v>3640</c:v>
                </c:pt>
                <c:pt idx="3424">
                  <c:v>3190</c:v>
                </c:pt>
                <c:pt idx="3425">
                  <c:v>3170</c:v>
                </c:pt>
                <c:pt idx="3426">
                  <c:v>3220</c:v>
                </c:pt>
                <c:pt idx="3427">
                  <c:v>4090</c:v>
                </c:pt>
                <c:pt idx="3428">
                  <c:v>4270</c:v>
                </c:pt>
                <c:pt idx="3429">
                  <c:v>4150</c:v>
                </c:pt>
                <c:pt idx="3430">
                  <c:v>3200</c:v>
                </c:pt>
                <c:pt idx="3431">
                  <c:v>3220</c:v>
                </c:pt>
                <c:pt idx="3432">
                  <c:v>4080</c:v>
                </c:pt>
                <c:pt idx="3433">
                  <c:v>4110</c:v>
                </c:pt>
                <c:pt idx="3434">
                  <c:v>3070</c:v>
                </c:pt>
                <c:pt idx="3435">
                  <c:v>3520</c:v>
                </c:pt>
                <c:pt idx="3436">
                  <c:v>3400</c:v>
                </c:pt>
                <c:pt idx="3437">
                  <c:v>3580</c:v>
                </c:pt>
                <c:pt idx="3438">
                  <c:v>4470</c:v>
                </c:pt>
                <c:pt idx="3439">
                  <c:v>3420</c:v>
                </c:pt>
                <c:pt idx="3440">
                  <c:v>3370</c:v>
                </c:pt>
                <c:pt idx="3441">
                  <c:v>3390</c:v>
                </c:pt>
                <c:pt idx="3442">
                  <c:v>3430</c:v>
                </c:pt>
                <c:pt idx="3443">
                  <c:v>4310</c:v>
                </c:pt>
                <c:pt idx="3444">
                  <c:v>3430</c:v>
                </c:pt>
                <c:pt idx="3445">
                  <c:v>3260</c:v>
                </c:pt>
                <c:pt idx="3446">
                  <c:v>3250</c:v>
                </c:pt>
                <c:pt idx="3447">
                  <c:v>2160</c:v>
                </c:pt>
                <c:pt idx="3448">
                  <c:v>2160</c:v>
                </c:pt>
                <c:pt idx="3449">
                  <c:v>2130</c:v>
                </c:pt>
                <c:pt idx="3450">
                  <c:v>2120</c:v>
                </c:pt>
                <c:pt idx="3451">
                  <c:v>2050</c:v>
                </c:pt>
                <c:pt idx="3452">
                  <c:v>2140</c:v>
                </c:pt>
                <c:pt idx="3453">
                  <c:v>2110</c:v>
                </c:pt>
                <c:pt idx="3454">
                  <c:v>2050</c:v>
                </c:pt>
                <c:pt idx="3455">
                  <c:v>2050</c:v>
                </c:pt>
                <c:pt idx="3456">
                  <c:v>3020</c:v>
                </c:pt>
                <c:pt idx="3457">
                  <c:v>3240</c:v>
                </c:pt>
                <c:pt idx="3458">
                  <c:v>3350</c:v>
                </c:pt>
                <c:pt idx="3459">
                  <c:v>3250</c:v>
                </c:pt>
                <c:pt idx="3460">
                  <c:v>3180</c:v>
                </c:pt>
                <c:pt idx="3461">
                  <c:v>3170</c:v>
                </c:pt>
                <c:pt idx="3462">
                  <c:v>3180</c:v>
                </c:pt>
                <c:pt idx="3463">
                  <c:v>3190</c:v>
                </c:pt>
                <c:pt idx="3464">
                  <c:v>3270</c:v>
                </c:pt>
                <c:pt idx="3465">
                  <c:v>3250</c:v>
                </c:pt>
                <c:pt idx="3466">
                  <c:v>3140</c:v>
                </c:pt>
                <c:pt idx="3467">
                  <c:v>3030</c:v>
                </c:pt>
                <c:pt idx="3468">
                  <c:v>6740</c:v>
                </c:pt>
                <c:pt idx="3469">
                  <c:v>6390</c:v>
                </c:pt>
                <c:pt idx="3470">
                  <c:v>6870</c:v>
                </c:pt>
                <c:pt idx="3471">
                  <c:v>5540</c:v>
                </c:pt>
                <c:pt idx="3472">
                  <c:v>5840</c:v>
                </c:pt>
                <c:pt idx="3473">
                  <c:v>5720</c:v>
                </c:pt>
                <c:pt idx="3474">
                  <c:v>5310</c:v>
                </c:pt>
                <c:pt idx="3475">
                  <c:v>2840</c:v>
                </c:pt>
                <c:pt idx="3476">
                  <c:v>4630</c:v>
                </c:pt>
                <c:pt idx="3477">
                  <c:v>2640</c:v>
                </c:pt>
                <c:pt idx="3478">
                  <c:v>2870</c:v>
                </c:pt>
                <c:pt idx="3479">
                  <c:v>6340</c:v>
                </c:pt>
                <c:pt idx="3480">
                  <c:v>6110</c:v>
                </c:pt>
                <c:pt idx="3481">
                  <c:v>5940</c:v>
                </c:pt>
                <c:pt idx="3482">
                  <c:v>5600</c:v>
                </c:pt>
                <c:pt idx="3483">
                  <c:v>5150</c:v>
                </c:pt>
                <c:pt idx="3484">
                  <c:v>6000</c:v>
                </c:pt>
                <c:pt idx="3485">
                  <c:v>4510</c:v>
                </c:pt>
                <c:pt idx="3486">
                  <c:v>3080</c:v>
                </c:pt>
                <c:pt idx="3487">
                  <c:v>3930</c:v>
                </c:pt>
                <c:pt idx="3488">
                  <c:v>2120</c:v>
                </c:pt>
                <c:pt idx="3489">
                  <c:v>3220</c:v>
                </c:pt>
                <c:pt idx="3490">
                  <c:v>6560</c:v>
                </c:pt>
                <c:pt idx="3491">
                  <c:v>5440</c:v>
                </c:pt>
                <c:pt idx="3492">
                  <c:v>6850</c:v>
                </c:pt>
                <c:pt idx="3493">
                  <c:v>5680</c:v>
                </c:pt>
                <c:pt idx="3494">
                  <c:v>5840</c:v>
                </c:pt>
                <c:pt idx="3495">
                  <c:v>6150</c:v>
                </c:pt>
                <c:pt idx="3496">
                  <c:v>5510</c:v>
                </c:pt>
                <c:pt idx="3497">
                  <c:v>2980</c:v>
                </c:pt>
                <c:pt idx="3498">
                  <c:v>3630</c:v>
                </c:pt>
                <c:pt idx="3499">
                  <c:v>2810</c:v>
                </c:pt>
                <c:pt idx="3500">
                  <c:v>2920</c:v>
                </c:pt>
                <c:pt idx="3501">
                  <c:v>6950</c:v>
                </c:pt>
                <c:pt idx="3502">
                  <c:v>7290</c:v>
                </c:pt>
                <c:pt idx="3503">
                  <c:v>6820</c:v>
                </c:pt>
                <c:pt idx="3504">
                  <c:v>6700</c:v>
                </c:pt>
                <c:pt idx="3505">
                  <c:v>7020</c:v>
                </c:pt>
                <c:pt idx="3506">
                  <c:v>7020</c:v>
                </c:pt>
                <c:pt idx="3507">
                  <c:v>6170</c:v>
                </c:pt>
                <c:pt idx="3508">
                  <c:v>5470</c:v>
                </c:pt>
                <c:pt idx="3509">
                  <c:v>5490</c:v>
                </c:pt>
                <c:pt idx="3510">
                  <c:v>4280</c:v>
                </c:pt>
                <c:pt idx="3511">
                  <c:v>5140</c:v>
                </c:pt>
                <c:pt idx="3512">
                  <c:v>7160</c:v>
                </c:pt>
                <c:pt idx="3513">
                  <c:v>7440</c:v>
                </c:pt>
                <c:pt idx="3514">
                  <c:v>6040</c:v>
                </c:pt>
                <c:pt idx="3515">
                  <c:v>7000</c:v>
                </c:pt>
                <c:pt idx="3516">
                  <c:v>6200</c:v>
                </c:pt>
                <c:pt idx="3517">
                  <c:v>7220</c:v>
                </c:pt>
                <c:pt idx="3518">
                  <c:v>6060</c:v>
                </c:pt>
                <c:pt idx="3519">
                  <c:v>4260</c:v>
                </c:pt>
                <c:pt idx="3520">
                  <c:v>5210</c:v>
                </c:pt>
                <c:pt idx="3521">
                  <c:v>3200</c:v>
                </c:pt>
                <c:pt idx="3522">
                  <c:v>3630</c:v>
                </c:pt>
                <c:pt idx="3523">
                  <c:v>6510</c:v>
                </c:pt>
                <c:pt idx="3524">
                  <c:v>6610</c:v>
                </c:pt>
                <c:pt idx="3525">
                  <c:v>6340</c:v>
                </c:pt>
                <c:pt idx="3526">
                  <c:v>5910</c:v>
                </c:pt>
                <c:pt idx="3527">
                  <c:v>6160</c:v>
                </c:pt>
                <c:pt idx="3528">
                  <c:v>6400</c:v>
                </c:pt>
                <c:pt idx="3529">
                  <c:v>5830</c:v>
                </c:pt>
                <c:pt idx="3530">
                  <c:v>4550</c:v>
                </c:pt>
                <c:pt idx="3531">
                  <c:v>4600</c:v>
                </c:pt>
                <c:pt idx="3532">
                  <c:v>4570</c:v>
                </c:pt>
                <c:pt idx="3533">
                  <c:v>4290</c:v>
                </c:pt>
                <c:pt idx="3534">
                  <c:v>7040</c:v>
                </c:pt>
                <c:pt idx="3535">
                  <c:v>7390</c:v>
                </c:pt>
                <c:pt idx="3536">
                  <c:v>6830</c:v>
                </c:pt>
                <c:pt idx="3537">
                  <c:v>6470</c:v>
                </c:pt>
                <c:pt idx="3538">
                  <c:v>6610</c:v>
                </c:pt>
                <c:pt idx="3539">
                  <c:v>5990</c:v>
                </c:pt>
                <c:pt idx="3540">
                  <c:v>6300</c:v>
                </c:pt>
                <c:pt idx="3541">
                  <c:v>5270</c:v>
                </c:pt>
                <c:pt idx="3542">
                  <c:v>5210</c:v>
                </c:pt>
                <c:pt idx="3543">
                  <c:v>3950</c:v>
                </c:pt>
                <c:pt idx="3544">
                  <c:v>4880</c:v>
                </c:pt>
                <c:pt idx="3545">
                  <c:v>6060</c:v>
                </c:pt>
                <c:pt idx="3546">
                  <c:v>6380</c:v>
                </c:pt>
                <c:pt idx="3547">
                  <c:v>6070</c:v>
                </c:pt>
                <c:pt idx="3548">
                  <c:v>6120</c:v>
                </c:pt>
                <c:pt idx="3549">
                  <c:v>5280</c:v>
                </c:pt>
                <c:pt idx="3550">
                  <c:v>5520</c:v>
                </c:pt>
                <c:pt idx="3551">
                  <c:v>5660</c:v>
                </c:pt>
                <c:pt idx="3552">
                  <c:v>4330</c:v>
                </c:pt>
                <c:pt idx="3553">
                  <c:v>4250</c:v>
                </c:pt>
                <c:pt idx="3554">
                  <c:v>2690</c:v>
                </c:pt>
                <c:pt idx="3555">
                  <c:v>3790</c:v>
                </c:pt>
                <c:pt idx="3556">
                  <c:v>3240</c:v>
                </c:pt>
                <c:pt idx="3557">
                  <c:v>3260</c:v>
                </c:pt>
                <c:pt idx="3558">
                  <c:v>3220</c:v>
                </c:pt>
                <c:pt idx="3559">
                  <c:v>3140</c:v>
                </c:pt>
                <c:pt idx="3560">
                  <c:v>3250</c:v>
                </c:pt>
                <c:pt idx="3561">
                  <c:v>3220</c:v>
                </c:pt>
                <c:pt idx="3562">
                  <c:v>3320</c:v>
                </c:pt>
                <c:pt idx="3563">
                  <c:v>3090</c:v>
                </c:pt>
                <c:pt idx="3564">
                  <c:v>3140</c:v>
                </c:pt>
                <c:pt idx="3565">
                  <c:v>3060</c:v>
                </c:pt>
                <c:pt idx="3566">
                  <c:v>3090</c:v>
                </c:pt>
                <c:pt idx="3567">
                  <c:v>3310</c:v>
                </c:pt>
                <c:pt idx="3568">
                  <c:v>3390</c:v>
                </c:pt>
                <c:pt idx="3569">
                  <c:v>3380</c:v>
                </c:pt>
                <c:pt idx="3570">
                  <c:v>3410</c:v>
                </c:pt>
                <c:pt idx="3571">
                  <c:v>3260</c:v>
                </c:pt>
                <c:pt idx="3572">
                  <c:v>3420</c:v>
                </c:pt>
                <c:pt idx="3573">
                  <c:v>3440</c:v>
                </c:pt>
                <c:pt idx="3574">
                  <c:v>3410</c:v>
                </c:pt>
                <c:pt idx="3575">
                  <c:v>3310</c:v>
                </c:pt>
                <c:pt idx="3576">
                  <c:v>3190</c:v>
                </c:pt>
                <c:pt idx="3577">
                  <c:v>3250</c:v>
                </c:pt>
                <c:pt idx="3578">
                  <c:v>1590</c:v>
                </c:pt>
                <c:pt idx="3579">
                  <c:v>1670</c:v>
                </c:pt>
                <c:pt idx="3580">
                  <c:v>1530</c:v>
                </c:pt>
                <c:pt idx="3581">
                  <c:v>2540</c:v>
                </c:pt>
                <c:pt idx="3582">
                  <c:v>2410</c:v>
                </c:pt>
                <c:pt idx="3583">
                  <c:v>2600</c:v>
                </c:pt>
                <c:pt idx="3584">
                  <c:v>2550</c:v>
                </c:pt>
                <c:pt idx="3585">
                  <c:v>1410</c:v>
                </c:pt>
                <c:pt idx="3586">
                  <c:v>1280</c:v>
                </c:pt>
                <c:pt idx="3587">
                  <c:v>2270</c:v>
                </c:pt>
                <c:pt idx="3588">
                  <c:v>1180</c:v>
                </c:pt>
                <c:pt idx="3589">
                  <c:v>3070</c:v>
                </c:pt>
                <c:pt idx="3590">
                  <c:v>3140</c:v>
                </c:pt>
                <c:pt idx="3591">
                  <c:v>3270</c:v>
                </c:pt>
                <c:pt idx="3592">
                  <c:v>3060</c:v>
                </c:pt>
                <c:pt idx="3593">
                  <c:v>3130</c:v>
                </c:pt>
                <c:pt idx="3594">
                  <c:v>3070</c:v>
                </c:pt>
                <c:pt idx="3595">
                  <c:v>2970</c:v>
                </c:pt>
                <c:pt idx="3596">
                  <c:v>3100</c:v>
                </c:pt>
                <c:pt idx="3597">
                  <c:v>3130</c:v>
                </c:pt>
                <c:pt idx="3598">
                  <c:v>3030</c:v>
                </c:pt>
                <c:pt idx="3599">
                  <c:v>3060</c:v>
                </c:pt>
                <c:pt idx="3600">
                  <c:v>6580</c:v>
                </c:pt>
                <c:pt idx="3601">
                  <c:v>7360</c:v>
                </c:pt>
                <c:pt idx="3602">
                  <c:v>7920</c:v>
                </c:pt>
                <c:pt idx="3603">
                  <c:v>7220</c:v>
                </c:pt>
                <c:pt idx="3604">
                  <c:v>7050</c:v>
                </c:pt>
                <c:pt idx="3605">
                  <c:v>8050</c:v>
                </c:pt>
                <c:pt idx="3606">
                  <c:v>7760</c:v>
                </c:pt>
                <c:pt idx="3607">
                  <c:v>5240</c:v>
                </c:pt>
                <c:pt idx="3608">
                  <c:v>5850</c:v>
                </c:pt>
                <c:pt idx="3609">
                  <c:v>4180</c:v>
                </c:pt>
                <c:pt idx="3610">
                  <c:v>4890</c:v>
                </c:pt>
                <c:pt idx="3611">
                  <c:v>6630</c:v>
                </c:pt>
                <c:pt idx="3612">
                  <c:v>6800</c:v>
                </c:pt>
                <c:pt idx="3613">
                  <c:v>7310</c:v>
                </c:pt>
                <c:pt idx="3614">
                  <c:v>6070</c:v>
                </c:pt>
                <c:pt idx="3615">
                  <c:v>7060</c:v>
                </c:pt>
                <c:pt idx="3616">
                  <c:v>7230</c:v>
                </c:pt>
                <c:pt idx="3617">
                  <c:v>6550</c:v>
                </c:pt>
                <c:pt idx="3618">
                  <c:v>3690</c:v>
                </c:pt>
                <c:pt idx="3619">
                  <c:v>5290</c:v>
                </c:pt>
                <c:pt idx="3620">
                  <c:v>2670</c:v>
                </c:pt>
                <c:pt idx="3621">
                  <c:v>3350</c:v>
                </c:pt>
                <c:pt idx="3622">
                  <c:v>7330</c:v>
                </c:pt>
                <c:pt idx="3623">
                  <c:v>6490</c:v>
                </c:pt>
                <c:pt idx="3624">
                  <c:v>8410</c:v>
                </c:pt>
                <c:pt idx="3625">
                  <c:v>7310</c:v>
                </c:pt>
                <c:pt idx="3626">
                  <c:v>7090</c:v>
                </c:pt>
                <c:pt idx="3627">
                  <c:v>7210</c:v>
                </c:pt>
                <c:pt idx="3628">
                  <c:v>6340</c:v>
                </c:pt>
                <c:pt idx="3629">
                  <c:v>4520</c:v>
                </c:pt>
                <c:pt idx="3630">
                  <c:v>4910</c:v>
                </c:pt>
                <c:pt idx="3631">
                  <c:v>3420</c:v>
                </c:pt>
                <c:pt idx="3632">
                  <c:v>4200</c:v>
                </c:pt>
                <c:pt idx="3633">
                  <c:v>8650</c:v>
                </c:pt>
                <c:pt idx="3634">
                  <c:v>8790</c:v>
                </c:pt>
                <c:pt idx="3635">
                  <c:v>8400</c:v>
                </c:pt>
                <c:pt idx="3636">
                  <c:v>7500</c:v>
                </c:pt>
                <c:pt idx="3637">
                  <c:v>8130</c:v>
                </c:pt>
                <c:pt idx="3638">
                  <c:v>8210</c:v>
                </c:pt>
                <c:pt idx="3639">
                  <c:v>7170</c:v>
                </c:pt>
                <c:pt idx="3640">
                  <c:v>7050</c:v>
                </c:pt>
                <c:pt idx="3641">
                  <c:v>5910</c:v>
                </c:pt>
                <c:pt idx="3642">
                  <c:v>5270</c:v>
                </c:pt>
                <c:pt idx="3643">
                  <c:v>5460</c:v>
                </c:pt>
                <c:pt idx="3644">
                  <c:v>7850</c:v>
                </c:pt>
                <c:pt idx="3645">
                  <c:v>8150</c:v>
                </c:pt>
                <c:pt idx="3646">
                  <c:v>7850</c:v>
                </c:pt>
                <c:pt idx="3647">
                  <c:v>7800</c:v>
                </c:pt>
                <c:pt idx="3648">
                  <c:v>7150</c:v>
                </c:pt>
                <c:pt idx="3649">
                  <c:v>8320</c:v>
                </c:pt>
                <c:pt idx="3650">
                  <c:v>7110</c:v>
                </c:pt>
                <c:pt idx="3651">
                  <c:v>5210</c:v>
                </c:pt>
                <c:pt idx="3652">
                  <c:v>6130</c:v>
                </c:pt>
                <c:pt idx="3653">
                  <c:v>4110</c:v>
                </c:pt>
                <c:pt idx="3654">
                  <c:v>4630</c:v>
                </c:pt>
                <c:pt idx="3655">
                  <c:v>7780</c:v>
                </c:pt>
                <c:pt idx="3656">
                  <c:v>8120</c:v>
                </c:pt>
                <c:pt idx="3657">
                  <c:v>7680</c:v>
                </c:pt>
                <c:pt idx="3658">
                  <c:v>8110</c:v>
                </c:pt>
                <c:pt idx="3659">
                  <c:v>7070</c:v>
                </c:pt>
                <c:pt idx="3660">
                  <c:v>7700</c:v>
                </c:pt>
                <c:pt idx="3661">
                  <c:v>6830</c:v>
                </c:pt>
                <c:pt idx="3662">
                  <c:v>5990</c:v>
                </c:pt>
                <c:pt idx="3663">
                  <c:v>6090</c:v>
                </c:pt>
                <c:pt idx="3664">
                  <c:v>4660</c:v>
                </c:pt>
                <c:pt idx="3665">
                  <c:v>5550</c:v>
                </c:pt>
                <c:pt idx="3666">
                  <c:v>8320</c:v>
                </c:pt>
                <c:pt idx="3667">
                  <c:v>8590</c:v>
                </c:pt>
                <c:pt idx="3668">
                  <c:v>8270</c:v>
                </c:pt>
                <c:pt idx="3669">
                  <c:v>8500</c:v>
                </c:pt>
                <c:pt idx="3670">
                  <c:v>7260</c:v>
                </c:pt>
                <c:pt idx="3671">
                  <c:v>7920</c:v>
                </c:pt>
                <c:pt idx="3672">
                  <c:v>6940</c:v>
                </c:pt>
                <c:pt idx="3673">
                  <c:v>6470</c:v>
                </c:pt>
                <c:pt idx="3674">
                  <c:v>6390</c:v>
                </c:pt>
                <c:pt idx="3675">
                  <c:v>5740</c:v>
                </c:pt>
                <c:pt idx="3676">
                  <c:v>5930</c:v>
                </c:pt>
                <c:pt idx="3677">
                  <c:v>8250</c:v>
                </c:pt>
                <c:pt idx="3678">
                  <c:v>7720</c:v>
                </c:pt>
                <c:pt idx="3679">
                  <c:v>7530</c:v>
                </c:pt>
                <c:pt idx="3680">
                  <c:v>8250</c:v>
                </c:pt>
                <c:pt idx="3681">
                  <c:v>7820</c:v>
                </c:pt>
                <c:pt idx="3682">
                  <c:v>7480</c:v>
                </c:pt>
                <c:pt idx="3683">
                  <c:v>7480</c:v>
                </c:pt>
                <c:pt idx="3684">
                  <c:v>5240</c:v>
                </c:pt>
                <c:pt idx="3685">
                  <c:v>6060</c:v>
                </c:pt>
                <c:pt idx="3686">
                  <c:v>5060</c:v>
                </c:pt>
                <c:pt idx="3687">
                  <c:v>5560</c:v>
                </c:pt>
                <c:pt idx="3688">
                  <c:v>5060</c:v>
                </c:pt>
                <c:pt idx="3689">
                  <c:v>5030</c:v>
                </c:pt>
                <c:pt idx="3690">
                  <c:v>4870</c:v>
                </c:pt>
                <c:pt idx="3691">
                  <c:v>4990</c:v>
                </c:pt>
                <c:pt idx="3692">
                  <c:v>5170</c:v>
                </c:pt>
                <c:pt idx="3693">
                  <c:v>4880</c:v>
                </c:pt>
                <c:pt idx="3694">
                  <c:v>5020</c:v>
                </c:pt>
                <c:pt idx="3695">
                  <c:v>5170</c:v>
                </c:pt>
                <c:pt idx="3696">
                  <c:v>4920</c:v>
                </c:pt>
                <c:pt idx="3697">
                  <c:v>4890</c:v>
                </c:pt>
                <c:pt idx="3698">
                  <c:v>4890</c:v>
                </c:pt>
                <c:pt idx="3699">
                  <c:v>5740</c:v>
                </c:pt>
                <c:pt idx="3700">
                  <c:v>5980</c:v>
                </c:pt>
                <c:pt idx="3701">
                  <c:v>4890</c:v>
                </c:pt>
                <c:pt idx="3702">
                  <c:v>4720</c:v>
                </c:pt>
                <c:pt idx="3703">
                  <c:v>4540</c:v>
                </c:pt>
                <c:pt idx="3704">
                  <c:v>4650</c:v>
                </c:pt>
                <c:pt idx="3705">
                  <c:v>4700</c:v>
                </c:pt>
                <c:pt idx="3706">
                  <c:v>5700</c:v>
                </c:pt>
                <c:pt idx="3707">
                  <c:v>5600</c:v>
                </c:pt>
                <c:pt idx="3708">
                  <c:v>4490</c:v>
                </c:pt>
                <c:pt idx="3709">
                  <c:v>5610</c:v>
                </c:pt>
                <c:pt idx="3710">
                  <c:v>3580</c:v>
                </c:pt>
                <c:pt idx="3711">
                  <c:v>3450</c:v>
                </c:pt>
                <c:pt idx="3712">
                  <c:v>3490</c:v>
                </c:pt>
                <c:pt idx="3713">
                  <c:v>4310</c:v>
                </c:pt>
                <c:pt idx="3714">
                  <c:v>3190</c:v>
                </c:pt>
                <c:pt idx="3715">
                  <c:v>4250</c:v>
                </c:pt>
                <c:pt idx="3716">
                  <c:v>4450</c:v>
                </c:pt>
                <c:pt idx="3717">
                  <c:v>3290</c:v>
                </c:pt>
                <c:pt idx="3718">
                  <c:v>4050</c:v>
                </c:pt>
                <c:pt idx="3719">
                  <c:v>4130</c:v>
                </c:pt>
                <c:pt idx="3720">
                  <c:v>2980</c:v>
                </c:pt>
                <c:pt idx="3721">
                  <c:v>4450</c:v>
                </c:pt>
                <c:pt idx="3722">
                  <c:v>4510</c:v>
                </c:pt>
                <c:pt idx="3723">
                  <c:v>4850</c:v>
                </c:pt>
                <c:pt idx="3724">
                  <c:v>4480</c:v>
                </c:pt>
                <c:pt idx="3725">
                  <c:v>4570</c:v>
                </c:pt>
                <c:pt idx="3726">
                  <c:v>4460</c:v>
                </c:pt>
                <c:pt idx="3727">
                  <c:v>4540</c:v>
                </c:pt>
                <c:pt idx="3728">
                  <c:v>4490</c:v>
                </c:pt>
                <c:pt idx="3729">
                  <c:v>4580</c:v>
                </c:pt>
                <c:pt idx="3730">
                  <c:v>4600</c:v>
                </c:pt>
                <c:pt idx="3731">
                  <c:v>5390</c:v>
                </c:pt>
                <c:pt idx="3732">
                  <c:v>5980</c:v>
                </c:pt>
                <c:pt idx="3733">
                  <c:v>5410</c:v>
                </c:pt>
                <c:pt idx="3734">
                  <c:v>5260</c:v>
                </c:pt>
                <c:pt idx="3735">
                  <c:v>4860</c:v>
                </c:pt>
                <c:pt idx="3736">
                  <c:v>5250</c:v>
                </c:pt>
                <c:pt idx="3737">
                  <c:v>4710</c:v>
                </c:pt>
                <c:pt idx="3738">
                  <c:v>4490</c:v>
                </c:pt>
                <c:pt idx="3739">
                  <c:v>2540</c:v>
                </c:pt>
                <c:pt idx="3740">
                  <c:v>3620</c:v>
                </c:pt>
                <c:pt idx="3741">
                  <c:v>2470</c:v>
                </c:pt>
                <c:pt idx="3742">
                  <c:v>3000</c:v>
                </c:pt>
                <c:pt idx="3743">
                  <c:v>5850</c:v>
                </c:pt>
                <c:pt idx="3744">
                  <c:v>5580</c:v>
                </c:pt>
                <c:pt idx="3745">
                  <c:v>5820</c:v>
                </c:pt>
                <c:pt idx="3746">
                  <c:v>4310</c:v>
                </c:pt>
                <c:pt idx="3747">
                  <c:v>4400</c:v>
                </c:pt>
                <c:pt idx="3748">
                  <c:v>5070</c:v>
                </c:pt>
                <c:pt idx="3749">
                  <c:v>3800</c:v>
                </c:pt>
                <c:pt idx="3750">
                  <c:v>3210</c:v>
                </c:pt>
                <c:pt idx="3751">
                  <c:v>3140</c:v>
                </c:pt>
                <c:pt idx="3752">
                  <c:v>2010</c:v>
                </c:pt>
                <c:pt idx="3753">
                  <c:v>2480</c:v>
                </c:pt>
                <c:pt idx="3754">
                  <c:v>5400</c:v>
                </c:pt>
                <c:pt idx="3755">
                  <c:v>5980</c:v>
                </c:pt>
                <c:pt idx="3756">
                  <c:v>5270</c:v>
                </c:pt>
                <c:pt idx="3757">
                  <c:v>3890</c:v>
                </c:pt>
                <c:pt idx="3758">
                  <c:v>4180</c:v>
                </c:pt>
                <c:pt idx="3759">
                  <c:v>5580</c:v>
                </c:pt>
                <c:pt idx="3760">
                  <c:v>4420</c:v>
                </c:pt>
                <c:pt idx="3761">
                  <c:v>2570</c:v>
                </c:pt>
                <c:pt idx="3762">
                  <c:v>3450</c:v>
                </c:pt>
                <c:pt idx="3763">
                  <c:v>1570</c:v>
                </c:pt>
                <c:pt idx="3764">
                  <c:v>2880</c:v>
                </c:pt>
                <c:pt idx="3765">
                  <c:v>5260</c:v>
                </c:pt>
                <c:pt idx="3766">
                  <c:v>5420</c:v>
                </c:pt>
                <c:pt idx="3767">
                  <c:v>5110</c:v>
                </c:pt>
                <c:pt idx="3768">
                  <c:v>5130</c:v>
                </c:pt>
                <c:pt idx="3769">
                  <c:v>4280</c:v>
                </c:pt>
                <c:pt idx="3770">
                  <c:v>5390</c:v>
                </c:pt>
                <c:pt idx="3771">
                  <c:v>5020</c:v>
                </c:pt>
                <c:pt idx="3772">
                  <c:v>5060</c:v>
                </c:pt>
                <c:pt idx="3773">
                  <c:v>3850</c:v>
                </c:pt>
                <c:pt idx="3774">
                  <c:v>3120</c:v>
                </c:pt>
                <c:pt idx="3775">
                  <c:v>3730</c:v>
                </c:pt>
                <c:pt idx="3776">
                  <c:v>4800</c:v>
                </c:pt>
                <c:pt idx="3777">
                  <c:v>5060</c:v>
                </c:pt>
                <c:pt idx="3778">
                  <c:v>4700</c:v>
                </c:pt>
                <c:pt idx="3779">
                  <c:v>4130</c:v>
                </c:pt>
                <c:pt idx="3780">
                  <c:v>3590</c:v>
                </c:pt>
                <c:pt idx="3781">
                  <c:v>3830</c:v>
                </c:pt>
                <c:pt idx="3782">
                  <c:v>4030</c:v>
                </c:pt>
                <c:pt idx="3783">
                  <c:v>2830</c:v>
                </c:pt>
                <c:pt idx="3784">
                  <c:v>2990</c:v>
                </c:pt>
                <c:pt idx="3785">
                  <c:v>1880</c:v>
                </c:pt>
                <c:pt idx="3786">
                  <c:v>2590</c:v>
                </c:pt>
                <c:pt idx="3787">
                  <c:v>5220</c:v>
                </c:pt>
                <c:pt idx="3788">
                  <c:v>5310</c:v>
                </c:pt>
                <c:pt idx="3789">
                  <c:v>4930</c:v>
                </c:pt>
                <c:pt idx="3790">
                  <c:v>4360</c:v>
                </c:pt>
                <c:pt idx="3791">
                  <c:v>3330</c:v>
                </c:pt>
                <c:pt idx="3792">
                  <c:v>4860</c:v>
                </c:pt>
                <c:pt idx="3793">
                  <c:v>4020</c:v>
                </c:pt>
                <c:pt idx="3794">
                  <c:v>3250</c:v>
                </c:pt>
                <c:pt idx="3795">
                  <c:v>3240</c:v>
                </c:pt>
                <c:pt idx="3796">
                  <c:v>1930</c:v>
                </c:pt>
                <c:pt idx="3797">
                  <c:v>2970</c:v>
                </c:pt>
                <c:pt idx="3798">
                  <c:v>5550</c:v>
                </c:pt>
                <c:pt idx="3799">
                  <c:v>5590</c:v>
                </c:pt>
                <c:pt idx="3800">
                  <c:v>5340</c:v>
                </c:pt>
                <c:pt idx="3801">
                  <c:v>4860</c:v>
                </c:pt>
                <c:pt idx="3802">
                  <c:v>4120</c:v>
                </c:pt>
                <c:pt idx="3803">
                  <c:v>5510</c:v>
                </c:pt>
                <c:pt idx="3804">
                  <c:v>4070</c:v>
                </c:pt>
                <c:pt idx="3805">
                  <c:v>3970</c:v>
                </c:pt>
                <c:pt idx="3806">
                  <c:v>3920</c:v>
                </c:pt>
                <c:pt idx="3807">
                  <c:v>3010</c:v>
                </c:pt>
                <c:pt idx="3808">
                  <c:v>3560</c:v>
                </c:pt>
                <c:pt idx="3809">
                  <c:v>4300</c:v>
                </c:pt>
                <c:pt idx="3810">
                  <c:v>4460</c:v>
                </c:pt>
                <c:pt idx="3811">
                  <c:v>3990</c:v>
                </c:pt>
                <c:pt idx="3812">
                  <c:v>3540</c:v>
                </c:pt>
                <c:pt idx="3813">
                  <c:v>3800</c:v>
                </c:pt>
                <c:pt idx="3814">
                  <c:v>4110</c:v>
                </c:pt>
                <c:pt idx="3815">
                  <c:v>3300</c:v>
                </c:pt>
                <c:pt idx="3816">
                  <c:v>2170</c:v>
                </c:pt>
                <c:pt idx="3817">
                  <c:v>2170</c:v>
                </c:pt>
                <c:pt idx="3818">
                  <c:v>2090</c:v>
                </c:pt>
                <c:pt idx="3819">
                  <c:v>2810</c:v>
                </c:pt>
                <c:pt idx="3820">
                  <c:v>1130</c:v>
                </c:pt>
                <c:pt idx="3821">
                  <c:v>2150</c:v>
                </c:pt>
                <c:pt idx="3822">
                  <c:v>1110</c:v>
                </c:pt>
                <c:pt idx="3823">
                  <c:v>2010</c:v>
                </c:pt>
                <c:pt idx="3824">
                  <c:v>2150</c:v>
                </c:pt>
                <c:pt idx="3825">
                  <c:v>2170</c:v>
                </c:pt>
                <c:pt idx="3826">
                  <c:v>2060</c:v>
                </c:pt>
                <c:pt idx="3827">
                  <c:v>1230</c:v>
                </c:pt>
                <c:pt idx="3828">
                  <c:v>1060</c:v>
                </c:pt>
                <c:pt idx="3829">
                  <c:v>2030</c:v>
                </c:pt>
                <c:pt idx="3830">
                  <c:v>2230</c:v>
                </c:pt>
                <c:pt idx="3831">
                  <c:v>1690</c:v>
                </c:pt>
                <c:pt idx="3832">
                  <c:v>1800</c:v>
                </c:pt>
                <c:pt idx="3833">
                  <c:v>1650</c:v>
                </c:pt>
                <c:pt idx="3834">
                  <c:v>1530</c:v>
                </c:pt>
                <c:pt idx="3835">
                  <c:v>1640</c:v>
                </c:pt>
                <c:pt idx="3836">
                  <c:v>1560</c:v>
                </c:pt>
                <c:pt idx="3837">
                  <c:v>1590</c:v>
                </c:pt>
                <c:pt idx="3838">
                  <c:v>1650</c:v>
                </c:pt>
                <c:pt idx="3839">
                  <c:v>1450</c:v>
                </c:pt>
                <c:pt idx="3840">
                  <c:v>1570</c:v>
                </c:pt>
                <c:pt idx="3841">
                  <c:v>1650</c:v>
                </c:pt>
                <c:pt idx="3842">
                  <c:v>500</c:v>
                </c:pt>
                <c:pt idx="3843">
                  <c:v>310</c:v>
                </c:pt>
                <c:pt idx="3844">
                  <c:v>320</c:v>
                </c:pt>
                <c:pt idx="3845">
                  <c:v>220</c:v>
                </c:pt>
                <c:pt idx="3846">
                  <c:v>140</c:v>
                </c:pt>
                <c:pt idx="3847">
                  <c:v>340</c:v>
                </c:pt>
                <c:pt idx="3848">
                  <c:v>260</c:v>
                </c:pt>
                <c:pt idx="3849">
                  <c:v>310</c:v>
                </c:pt>
                <c:pt idx="3850">
                  <c:v>210</c:v>
                </c:pt>
                <c:pt idx="3851">
                  <c:v>190</c:v>
                </c:pt>
                <c:pt idx="3852">
                  <c:v>170</c:v>
                </c:pt>
                <c:pt idx="3853">
                  <c:v>1260</c:v>
                </c:pt>
                <c:pt idx="3854">
                  <c:v>1180</c:v>
                </c:pt>
                <c:pt idx="3855">
                  <c:v>1320</c:v>
                </c:pt>
                <c:pt idx="3856">
                  <c:v>1220</c:v>
                </c:pt>
                <c:pt idx="3857">
                  <c:v>1200</c:v>
                </c:pt>
                <c:pt idx="3858">
                  <c:v>1030</c:v>
                </c:pt>
                <c:pt idx="3859">
                  <c:v>930</c:v>
                </c:pt>
                <c:pt idx="3860">
                  <c:v>1180</c:v>
                </c:pt>
                <c:pt idx="3861">
                  <c:v>1010</c:v>
                </c:pt>
                <c:pt idx="3862">
                  <c:v>1220</c:v>
                </c:pt>
                <c:pt idx="3863">
                  <c:v>1120</c:v>
                </c:pt>
                <c:pt idx="3864">
                  <c:v>5980</c:v>
                </c:pt>
                <c:pt idx="3865">
                  <c:v>6040</c:v>
                </c:pt>
                <c:pt idx="3866">
                  <c:v>5500</c:v>
                </c:pt>
                <c:pt idx="3867">
                  <c:v>4980</c:v>
                </c:pt>
                <c:pt idx="3868">
                  <c:v>5640</c:v>
                </c:pt>
                <c:pt idx="3869">
                  <c:v>4590</c:v>
                </c:pt>
                <c:pt idx="3870">
                  <c:v>5750</c:v>
                </c:pt>
                <c:pt idx="3871">
                  <c:v>3720</c:v>
                </c:pt>
                <c:pt idx="3872">
                  <c:v>4460</c:v>
                </c:pt>
                <c:pt idx="3873">
                  <c:v>3020</c:v>
                </c:pt>
                <c:pt idx="3874">
                  <c:v>2800</c:v>
                </c:pt>
                <c:pt idx="3875">
                  <c:v>5830</c:v>
                </c:pt>
                <c:pt idx="3876">
                  <c:v>5060</c:v>
                </c:pt>
                <c:pt idx="3877">
                  <c:v>5790</c:v>
                </c:pt>
                <c:pt idx="3878">
                  <c:v>5010</c:v>
                </c:pt>
                <c:pt idx="3879">
                  <c:v>5660</c:v>
                </c:pt>
                <c:pt idx="3880">
                  <c:v>5000</c:v>
                </c:pt>
                <c:pt idx="3881">
                  <c:v>4430</c:v>
                </c:pt>
                <c:pt idx="3882">
                  <c:v>2840</c:v>
                </c:pt>
                <c:pt idx="3883">
                  <c:v>3620</c:v>
                </c:pt>
                <c:pt idx="3884">
                  <c:v>2210</c:v>
                </c:pt>
                <c:pt idx="3885">
                  <c:v>3160</c:v>
                </c:pt>
                <c:pt idx="3886">
                  <c:v>5710</c:v>
                </c:pt>
                <c:pt idx="3887">
                  <c:v>5120</c:v>
                </c:pt>
                <c:pt idx="3888">
                  <c:v>5790</c:v>
                </c:pt>
                <c:pt idx="3889">
                  <c:v>5310</c:v>
                </c:pt>
                <c:pt idx="3890">
                  <c:v>5460</c:v>
                </c:pt>
                <c:pt idx="3891">
                  <c:v>4820</c:v>
                </c:pt>
                <c:pt idx="3892">
                  <c:v>4580</c:v>
                </c:pt>
                <c:pt idx="3893">
                  <c:v>3740</c:v>
                </c:pt>
                <c:pt idx="3894">
                  <c:v>3590</c:v>
                </c:pt>
                <c:pt idx="3895">
                  <c:v>2160</c:v>
                </c:pt>
                <c:pt idx="3896">
                  <c:v>2870</c:v>
                </c:pt>
                <c:pt idx="3897">
                  <c:v>6830</c:v>
                </c:pt>
                <c:pt idx="3898">
                  <c:v>7010</c:v>
                </c:pt>
                <c:pt idx="3899">
                  <c:v>6680</c:v>
                </c:pt>
                <c:pt idx="3900">
                  <c:v>5540</c:v>
                </c:pt>
                <c:pt idx="3901">
                  <c:v>6550</c:v>
                </c:pt>
                <c:pt idx="3902">
                  <c:v>5990</c:v>
                </c:pt>
                <c:pt idx="3903">
                  <c:v>6510</c:v>
                </c:pt>
                <c:pt idx="3904">
                  <c:v>5050</c:v>
                </c:pt>
                <c:pt idx="3905">
                  <c:v>4850</c:v>
                </c:pt>
                <c:pt idx="3906">
                  <c:v>4980</c:v>
                </c:pt>
                <c:pt idx="3907">
                  <c:v>4720</c:v>
                </c:pt>
                <c:pt idx="3908">
                  <c:v>5700</c:v>
                </c:pt>
                <c:pt idx="3909">
                  <c:v>6060</c:v>
                </c:pt>
                <c:pt idx="3910">
                  <c:v>6700</c:v>
                </c:pt>
                <c:pt idx="3911">
                  <c:v>6070</c:v>
                </c:pt>
                <c:pt idx="3912">
                  <c:v>5470</c:v>
                </c:pt>
                <c:pt idx="3913">
                  <c:v>5740</c:v>
                </c:pt>
                <c:pt idx="3914">
                  <c:v>4920</c:v>
                </c:pt>
                <c:pt idx="3915">
                  <c:v>4100</c:v>
                </c:pt>
                <c:pt idx="3916">
                  <c:v>3910</c:v>
                </c:pt>
                <c:pt idx="3917">
                  <c:v>3820</c:v>
                </c:pt>
                <c:pt idx="3918">
                  <c:v>4580</c:v>
                </c:pt>
                <c:pt idx="3919">
                  <c:v>6240</c:v>
                </c:pt>
                <c:pt idx="3920">
                  <c:v>6490</c:v>
                </c:pt>
                <c:pt idx="3921">
                  <c:v>5590</c:v>
                </c:pt>
                <c:pt idx="3922">
                  <c:v>6340</c:v>
                </c:pt>
                <c:pt idx="3923">
                  <c:v>5830</c:v>
                </c:pt>
                <c:pt idx="3924">
                  <c:v>5710</c:v>
                </c:pt>
                <c:pt idx="3925">
                  <c:v>5690</c:v>
                </c:pt>
                <c:pt idx="3926">
                  <c:v>4170</c:v>
                </c:pt>
                <c:pt idx="3927">
                  <c:v>5230</c:v>
                </c:pt>
                <c:pt idx="3928">
                  <c:v>3540</c:v>
                </c:pt>
                <c:pt idx="3929">
                  <c:v>3690</c:v>
                </c:pt>
                <c:pt idx="3930">
                  <c:v>6480</c:v>
                </c:pt>
                <c:pt idx="3931">
                  <c:v>6760</c:v>
                </c:pt>
                <c:pt idx="3932">
                  <c:v>6220</c:v>
                </c:pt>
                <c:pt idx="3933">
                  <c:v>6110</c:v>
                </c:pt>
                <c:pt idx="3934">
                  <c:v>5300</c:v>
                </c:pt>
                <c:pt idx="3935">
                  <c:v>5420</c:v>
                </c:pt>
                <c:pt idx="3936">
                  <c:v>5140</c:v>
                </c:pt>
                <c:pt idx="3937">
                  <c:v>3960</c:v>
                </c:pt>
                <c:pt idx="3938">
                  <c:v>4950</c:v>
                </c:pt>
                <c:pt idx="3939">
                  <c:v>4070</c:v>
                </c:pt>
                <c:pt idx="3940">
                  <c:v>4790</c:v>
                </c:pt>
                <c:pt idx="3941">
                  <c:v>6430</c:v>
                </c:pt>
                <c:pt idx="3942">
                  <c:v>6330</c:v>
                </c:pt>
                <c:pt idx="3943">
                  <c:v>6500</c:v>
                </c:pt>
                <c:pt idx="3944">
                  <c:v>6710</c:v>
                </c:pt>
                <c:pt idx="3945">
                  <c:v>5520</c:v>
                </c:pt>
                <c:pt idx="3946">
                  <c:v>5930</c:v>
                </c:pt>
                <c:pt idx="3947">
                  <c:v>6280</c:v>
                </c:pt>
                <c:pt idx="3948">
                  <c:v>4350</c:v>
                </c:pt>
                <c:pt idx="3949">
                  <c:v>4370</c:v>
                </c:pt>
                <c:pt idx="3950">
                  <c:v>3930</c:v>
                </c:pt>
                <c:pt idx="3951">
                  <c:v>3850</c:v>
                </c:pt>
                <c:pt idx="3952">
                  <c:v>3430</c:v>
                </c:pt>
                <c:pt idx="3953">
                  <c:v>3330</c:v>
                </c:pt>
                <c:pt idx="3954">
                  <c:v>3430</c:v>
                </c:pt>
                <c:pt idx="3955">
                  <c:v>3460</c:v>
                </c:pt>
                <c:pt idx="3956">
                  <c:v>3590</c:v>
                </c:pt>
                <c:pt idx="3957">
                  <c:v>4430</c:v>
                </c:pt>
                <c:pt idx="3958">
                  <c:v>3390</c:v>
                </c:pt>
                <c:pt idx="3959">
                  <c:v>3350</c:v>
                </c:pt>
                <c:pt idx="3960">
                  <c:v>3330</c:v>
                </c:pt>
                <c:pt idx="3961">
                  <c:v>3380</c:v>
                </c:pt>
                <c:pt idx="3962">
                  <c:v>3390</c:v>
                </c:pt>
                <c:pt idx="3963">
                  <c:v>3680</c:v>
                </c:pt>
                <c:pt idx="3964">
                  <c:v>3680</c:v>
                </c:pt>
                <c:pt idx="3965">
                  <c:v>3950</c:v>
                </c:pt>
                <c:pt idx="3966">
                  <c:v>3680</c:v>
                </c:pt>
                <c:pt idx="3967">
                  <c:v>4570</c:v>
                </c:pt>
                <c:pt idx="3968">
                  <c:v>3880</c:v>
                </c:pt>
                <c:pt idx="3969">
                  <c:v>3800</c:v>
                </c:pt>
                <c:pt idx="3970">
                  <c:v>3630</c:v>
                </c:pt>
                <c:pt idx="3971">
                  <c:v>3530</c:v>
                </c:pt>
                <c:pt idx="3972">
                  <c:v>3710</c:v>
                </c:pt>
                <c:pt idx="3973">
                  <c:v>4480</c:v>
                </c:pt>
                <c:pt idx="3974">
                  <c:v>3480</c:v>
                </c:pt>
                <c:pt idx="3975">
                  <c:v>2520</c:v>
                </c:pt>
                <c:pt idx="3976">
                  <c:v>2390</c:v>
                </c:pt>
                <c:pt idx="3977">
                  <c:v>3420</c:v>
                </c:pt>
                <c:pt idx="3978">
                  <c:v>2350</c:v>
                </c:pt>
                <c:pt idx="3979">
                  <c:v>2220</c:v>
                </c:pt>
                <c:pt idx="3980">
                  <c:v>2220</c:v>
                </c:pt>
                <c:pt idx="3981">
                  <c:v>2280</c:v>
                </c:pt>
                <c:pt idx="3982">
                  <c:v>2330</c:v>
                </c:pt>
                <c:pt idx="3983">
                  <c:v>3280</c:v>
                </c:pt>
                <c:pt idx="3984">
                  <c:v>3040</c:v>
                </c:pt>
                <c:pt idx="3985">
                  <c:v>3540</c:v>
                </c:pt>
                <c:pt idx="3986">
                  <c:v>3560</c:v>
                </c:pt>
                <c:pt idx="3987">
                  <c:v>3560</c:v>
                </c:pt>
                <c:pt idx="3988">
                  <c:v>3500</c:v>
                </c:pt>
                <c:pt idx="3989">
                  <c:v>3680</c:v>
                </c:pt>
                <c:pt idx="3990">
                  <c:v>3550</c:v>
                </c:pt>
                <c:pt idx="3991">
                  <c:v>3530</c:v>
                </c:pt>
                <c:pt idx="3992">
                  <c:v>3560</c:v>
                </c:pt>
                <c:pt idx="3993">
                  <c:v>3450</c:v>
                </c:pt>
                <c:pt idx="3994">
                  <c:v>3520</c:v>
                </c:pt>
                <c:pt idx="3995">
                  <c:v>3400</c:v>
                </c:pt>
                <c:pt idx="3996">
                  <c:v>6970</c:v>
                </c:pt>
                <c:pt idx="3997">
                  <c:v>6540</c:v>
                </c:pt>
                <c:pt idx="3998">
                  <c:v>7160</c:v>
                </c:pt>
                <c:pt idx="3999">
                  <c:v>5030</c:v>
                </c:pt>
                <c:pt idx="4000">
                  <c:v>6240</c:v>
                </c:pt>
                <c:pt idx="4001">
                  <c:v>6180</c:v>
                </c:pt>
                <c:pt idx="4002">
                  <c:v>6240</c:v>
                </c:pt>
                <c:pt idx="4003">
                  <c:v>3920</c:v>
                </c:pt>
                <c:pt idx="4004">
                  <c:v>4530</c:v>
                </c:pt>
                <c:pt idx="4005">
                  <c:v>3510</c:v>
                </c:pt>
                <c:pt idx="4006">
                  <c:v>2810</c:v>
                </c:pt>
                <c:pt idx="4007">
                  <c:v>5870</c:v>
                </c:pt>
                <c:pt idx="4008">
                  <c:v>5700</c:v>
                </c:pt>
                <c:pt idx="4009">
                  <c:v>6060</c:v>
                </c:pt>
                <c:pt idx="4010">
                  <c:v>5330</c:v>
                </c:pt>
                <c:pt idx="4011">
                  <c:v>5770</c:v>
                </c:pt>
                <c:pt idx="4012">
                  <c:v>6240</c:v>
                </c:pt>
                <c:pt idx="4013">
                  <c:v>6420</c:v>
                </c:pt>
                <c:pt idx="4014">
                  <c:v>4230</c:v>
                </c:pt>
                <c:pt idx="4015">
                  <c:v>3960</c:v>
                </c:pt>
                <c:pt idx="4016">
                  <c:v>2020</c:v>
                </c:pt>
                <c:pt idx="4017">
                  <c:v>3080</c:v>
                </c:pt>
                <c:pt idx="4018">
                  <c:v>6040</c:v>
                </c:pt>
                <c:pt idx="4019">
                  <c:v>6380</c:v>
                </c:pt>
                <c:pt idx="4020">
                  <c:v>7050</c:v>
                </c:pt>
                <c:pt idx="4021">
                  <c:v>5490</c:v>
                </c:pt>
                <c:pt idx="4022">
                  <c:v>7030</c:v>
                </c:pt>
                <c:pt idx="4023">
                  <c:v>6400</c:v>
                </c:pt>
                <c:pt idx="4024">
                  <c:v>6510</c:v>
                </c:pt>
                <c:pt idx="4025">
                  <c:v>3960</c:v>
                </c:pt>
                <c:pt idx="4026">
                  <c:v>4810</c:v>
                </c:pt>
                <c:pt idx="4027">
                  <c:v>2840</c:v>
                </c:pt>
                <c:pt idx="4028">
                  <c:v>4040</c:v>
                </c:pt>
                <c:pt idx="4029">
                  <c:v>7570</c:v>
                </c:pt>
                <c:pt idx="4030">
                  <c:v>7680</c:v>
                </c:pt>
                <c:pt idx="4031">
                  <c:v>7320</c:v>
                </c:pt>
                <c:pt idx="4032">
                  <c:v>6910</c:v>
                </c:pt>
                <c:pt idx="4033">
                  <c:v>6980</c:v>
                </c:pt>
                <c:pt idx="4034">
                  <c:v>6340</c:v>
                </c:pt>
                <c:pt idx="4035">
                  <c:v>7220</c:v>
                </c:pt>
                <c:pt idx="4036">
                  <c:v>5750</c:v>
                </c:pt>
                <c:pt idx="4037">
                  <c:v>5680</c:v>
                </c:pt>
                <c:pt idx="4038">
                  <c:v>4480</c:v>
                </c:pt>
                <c:pt idx="4039">
                  <c:v>5420</c:v>
                </c:pt>
                <c:pt idx="4040">
                  <c:v>7260</c:v>
                </c:pt>
                <c:pt idx="4041">
                  <c:v>7560</c:v>
                </c:pt>
                <c:pt idx="4042">
                  <c:v>6710</c:v>
                </c:pt>
                <c:pt idx="4043">
                  <c:v>6200</c:v>
                </c:pt>
                <c:pt idx="4044">
                  <c:v>6440</c:v>
                </c:pt>
                <c:pt idx="4045">
                  <c:v>5630</c:v>
                </c:pt>
                <c:pt idx="4046">
                  <c:v>6680</c:v>
                </c:pt>
                <c:pt idx="4047">
                  <c:v>4450</c:v>
                </c:pt>
                <c:pt idx="4048">
                  <c:v>4440</c:v>
                </c:pt>
                <c:pt idx="4049">
                  <c:v>3710</c:v>
                </c:pt>
                <c:pt idx="4050">
                  <c:v>3820</c:v>
                </c:pt>
                <c:pt idx="4051">
                  <c:v>6920</c:v>
                </c:pt>
                <c:pt idx="4052">
                  <c:v>7660</c:v>
                </c:pt>
                <c:pt idx="4053">
                  <c:v>7390</c:v>
                </c:pt>
                <c:pt idx="4054">
                  <c:v>7380</c:v>
                </c:pt>
                <c:pt idx="4055">
                  <c:v>6070</c:v>
                </c:pt>
                <c:pt idx="4056">
                  <c:v>6800</c:v>
                </c:pt>
                <c:pt idx="4057">
                  <c:v>8060</c:v>
                </c:pt>
                <c:pt idx="4058">
                  <c:v>4480</c:v>
                </c:pt>
                <c:pt idx="4059">
                  <c:v>5360</c:v>
                </c:pt>
                <c:pt idx="4060">
                  <c:v>3430</c:v>
                </c:pt>
                <c:pt idx="4061">
                  <c:v>3740</c:v>
                </c:pt>
                <c:pt idx="4062">
                  <c:v>6980</c:v>
                </c:pt>
                <c:pt idx="4063">
                  <c:v>7010</c:v>
                </c:pt>
                <c:pt idx="4064">
                  <c:v>6960</c:v>
                </c:pt>
                <c:pt idx="4065">
                  <c:v>6390</c:v>
                </c:pt>
                <c:pt idx="4066">
                  <c:v>6520</c:v>
                </c:pt>
                <c:pt idx="4067">
                  <c:v>6570</c:v>
                </c:pt>
                <c:pt idx="4068">
                  <c:v>5890</c:v>
                </c:pt>
                <c:pt idx="4069">
                  <c:v>4740</c:v>
                </c:pt>
                <c:pt idx="4070">
                  <c:v>4770</c:v>
                </c:pt>
                <c:pt idx="4071">
                  <c:v>4700</c:v>
                </c:pt>
                <c:pt idx="4072">
                  <c:v>4470</c:v>
                </c:pt>
                <c:pt idx="4073">
                  <c:v>7620</c:v>
                </c:pt>
                <c:pt idx="4074">
                  <c:v>7760</c:v>
                </c:pt>
                <c:pt idx="4075">
                  <c:v>7290</c:v>
                </c:pt>
                <c:pt idx="4076">
                  <c:v>7650</c:v>
                </c:pt>
                <c:pt idx="4077">
                  <c:v>6870</c:v>
                </c:pt>
                <c:pt idx="4078">
                  <c:v>6910</c:v>
                </c:pt>
                <c:pt idx="4079">
                  <c:v>7320</c:v>
                </c:pt>
                <c:pt idx="4080">
                  <c:v>5450</c:v>
                </c:pt>
                <c:pt idx="4081">
                  <c:v>5410</c:v>
                </c:pt>
                <c:pt idx="4082">
                  <c:v>4950</c:v>
                </c:pt>
                <c:pt idx="4083">
                  <c:v>5210</c:v>
                </c:pt>
                <c:pt idx="4084">
                  <c:v>3670</c:v>
                </c:pt>
                <c:pt idx="4085">
                  <c:v>3680</c:v>
                </c:pt>
                <c:pt idx="4086">
                  <c:v>4590</c:v>
                </c:pt>
                <c:pt idx="4087">
                  <c:v>3740</c:v>
                </c:pt>
                <c:pt idx="4088">
                  <c:v>3500</c:v>
                </c:pt>
                <c:pt idx="4089">
                  <c:v>3590</c:v>
                </c:pt>
                <c:pt idx="4090">
                  <c:v>3630</c:v>
                </c:pt>
                <c:pt idx="4091">
                  <c:v>3650</c:v>
                </c:pt>
                <c:pt idx="4092">
                  <c:v>3540</c:v>
                </c:pt>
                <c:pt idx="4093">
                  <c:v>4400</c:v>
                </c:pt>
                <c:pt idx="4094">
                  <c:v>3540</c:v>
                </c:pt>
                <c:pt idx="4095">
                  <c:v>4760</c:v>
                </c:pt>
                <c:pt idx="4096">
                  <c:v>3560</c:v>
                </c:pt>
                <c:pt idx="4097">
                  <c:v>4530</c:v>
                </c:pt>
                <c:pt idx="4098">
                  <c:v>4700</c:v>
                </c:pt>
                <c:pt idx="4099">
                  <c:v>3720</c:v>
                </c:pt>
                <c:pt idx="4100">
                  <c:v>4640</c:v>
                </c:pt>
                <c:pt idx="4101">
                  <c:v>4670</c:v>
                </c:pt>
                <c:pt idx="4102">
                  <c:v>4540</c:v>
                </c:pt>
                <c:pt idx="4103">
                  <c:v>4530</c:v>
                </c:pt>
                <c:pt idx="4104">
                  <c:v>4360</c:v>
                </c:pt>
                <c:pt idx="4105">
                  <c:v>4460</c:v>
                </c:pt>
                <c:pt idx="4106">
                  <c:v>2930</c:v>
                </c:pt>
                <c:pt idx="4107">
                  <c:v>2930</c:v>
                </c:pt>
                <c:pt idx="4108">
                  <c:v>3060</c:v>
                </c:pt>
                <c:pt idx="4109">
                  <c:v>2730</c:v>
                </c:pt>
                <c:pt idx="4110">
                  <c:v>2780</c:v>
                </c:pt>
                <c:pt idx="4111">
                  <c:v>2920</c:v>
                </c:pt>
                <c:pt idx="4112">
                  <c:v>2830</c:v>
                </c:pt>
                <c:pt idx="4113">
                  <c:v>2880</c:v>
                </c:pt>
                <c:pt idx="4114">
                  <c:v>2540</c:v>
                </c:pt>
                <c:pt idx="4115">
                  <c:v>3740</c:v>
                </c:pt>
                <c:pt idx="4116">
                  <c:v>2520</c:v>
                </c:pt>
                <c:pt idx="4117">
                  <c:v>3240</c:v>
                </c:pt>
                <c:pt idx="4118">
                  <c:v>3540</c:v>
                </c:pt>
                <c:pt idx="4119">
                  <c:v>3520</c:v>
                </c:pt>
                <c:pt idx="4120">
                  <c:v>4370</c:v>
                </c:pt>
                <c:pt idx="4121">
                  <c:v>4400</c:v>
                </c:pt>
                <c:pt idx="4122">
                  <c:v>3120</c:v>
                </c:pt>
                <c:pt idx="4123">
                  <c:v>3680</c:v>
                </c:pt>
                <c:pt idx="4124">
                  <c:v>3550</c:v>
                </c:pt>
                <c:pt idx="4125">
                  <c:v>3410</c:v>
                </c:pt>
                <c:pt idx="4126">
                  <c:v>3440</c:v>
                </c:pt>
                <c:pt idx="4127">
                  <c:v>3480</c:v>
                </c:pt>
              </c:numCache>
            </c:numRef>
          </c:val>
        </c:ser>
        <c:dLbls>
          <c:showLegendKey val="0"/>
          <c:showVal val="0"/>
          <c:showCatName val="0"/>
          <c:showSerName val="0"/>
          <c:showPercent val="0"/>
          <c:showBubbleSize val="0"/>
        </c:dLbls>
        <c:gapWidth val="150"/>
        <c:overlap val="100"/>
        <c:axId val="355673600"/>
        <c:axId val="355675520"/>
      </c:barChart>
      <c:catAx>
        <c:axId val="355673600"/>
        <c:scaling>
          <c:orientation val="minMax"/>
        </c:scaling>
        <c:delete val="0"/>
        <c:axPos val="b"/>
        <c:title>
          <c:tx>
            <c:rich>
              <a:bodyPr/>
              <a:lstStyle/>
              <a:p>
                <a:pPr>
                  <a:defRPr/>
                </a:pPr>
                <a:r>
                  <a:rPr lang="en-GB"/>
                  <a:t>Policy number</a:t>
                </a:r>
              </a:p>
            </c:rich>
          </c:tx>
          <c:layout>
            <c:manualLayout>
              <c:xMode val="edge"/>
              <c:yMode val="edge"/>
              <c:x val="0.48944506123285564"/>
              <c:y val="0.93947312141537864"/>
            </c:manualLayout>
          </c:layout>
          <c:overlay val="0"/>
        </c:title>
        <c:majorTickMark val="out"/>
        <c:minorTickMark val="none"/>
        <c:tickLblPos val="nextTo"/>
        <c:txPr>
          <a:bodyPr/>
          <a:lstStyle/>
          <a:p>
            <a:pPr>
              <a:defRPr sz="800"/>
            </a:pPr>
            <a:endParaRPr lang="en-US"/>
          </a:p>
        </c:txPr>
        <c:crossAx val="355675520"/>
        <c:crosses val="autoZero"/>
        <c:auto val="1"/>
        <c:lblAlgn val="ctr"/>
        <c:lblOffset val="100"/>
        <c:noMultiLvlLbl val="0"/>
      </c:catAx>
      <c:valAx>
        <c:axId val="355675520"/>
        <c:scaling>
          <c:orientation val="minMax"/>
          <c:min val="270000"/>
        </c:scaling>
        <c:delete val="0"/>
        <c:axPos val="l"/>
        <c:majorGridlines/>
        <c:title>
          <c:tx>
            <c:rich>
              <a:bodyPr rot="-5400000" vert="horz"/>
              <a:lstStyle/>
              <a:p>
                <a:pPr>
                  <a:defRPr/>
                </a:pPr>
                <a:r>
                  <a:rPr lang="en-GB"/>
                  <a:t>Total net benefit (</a:t>
                </a:r>
                <a:r>
                  <a:rPr lang="en-GB">
                    <a:latin typeface="Times New Roman"/>
                    <a:cs typeface="Times New Roman"/>
                  </a:rPr>
                  <a:t>£)</a:t>
                </a:r>
                <a:endParaRPr lang="en-GB"/>
              </a:p>
            </c:rich>
          </c:tx>
          <c:layout>
            <c:manualLayout>
              <c:xMode val="edge"/>
              <c:yMode val="edge"/>
              <c:x val="2.8854310781651211E-4"/>
              <c:y val="0.30533942516444701"/>
            </c:manualLayout>
          </c:layout>
          <c:overlay val="0"/>
        </c:title>
        <c:numFmt formatCode="General" sourceLinked="1"/>
        <c:majorTickMark val="out"/>
        <c:minorTickMark val="none"/>
        <c:tickLblPos val="nextTo"/>
        <c:crossAx val="355673600"/>
        <c:crosses val="autoZero"/>
        <c:crossBetween val="between"/>
      </c:valAx>
      <c:spPr>
        <a:ln>
          <a:solidFill>
            <a:schemeClr val="bg1">
              <a:lumMod val="75000"/>
            </a:schemeClr>
          </a:solidFill>
        </a:ln>
      </c:spPr>
    </c:plotArea>
    <c:legend>
      <c:legendPos val="r"/>
      <c:layout>
        <c:manualLayout>
          <c:xMode val="edge"/>
          <c:yMode val="edge"/>
          <c:x val="0.19878251661058638"/>
          <c:y val="3.6922458766728235E-2"/>
          <c:w val="0.63485949256342955"/>
          <c:h val="0.11574844267182006"/>
        </c:manualLayout>
      </c:layout>
      <c:overlay val="0"/>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42825896762906"/>
          <c:y val="5.0925925925925923E-2"/>
          <c:w val="0.81071062992125986"/>
          <c:h val="0.77229950422863813"/>
        </c:manualLayout>
      </c:layout>
      <c:barChart>
        <c:barDir val="col"/>
        <c:grouping val="clustered"/>
        <c:varyColors val="0"/>
        <c:ser>
          <c:idx val="0"/>
          <c:order val="0"/>
          <c:tx>
            <c:strRef>
              <c:f>Test!$C$15</c:f>
              <c:strCache>
                <c:ptCount val="1"/>
                <c:pt idx="0">
                  <c:v>0.5</c:v>
                </c:pt>
              </c:strCache>
            </c:strRef>
          </c:tx>
          <c:spPr>
            <a:pattFill prst="pct20">
              <a:fgClr>
                <a:schemeClr val="bg1">
                  <a:lumMod val="75000"/>
                </a:schemeClr>
              </a:fgClr>
              <a:bgClr>
                <a:schemeClr val="bg1"/>
              </a:bgClr>
            </a:pattFill>
            <a:ln w="6350">
              <a:solidFill>
                <a:schemeClr val="tx1"/>
              </a:solidFill>
            </a:ln>
          </c:spPr>
          <c:invertIfNegative val="0"/>
          <c:cat>
            <c:numRef>
              <c:f>Test!$D$14:$F$14</c:f>
              <c:numCache>
                <c:formatCode>0</c:formatCode>
                <c:ptCount val="3"/>
                <c:pt idx="0">
                  <c:v>10</c:v>
                </c:pt>
                <c:pt idx="1">
                  <c:v>30</c:v>
                </c:pt>
                <c:pt idx="2">
                  <c:v>50</c:v>
                </c:pt>
              </c:numCache>
            </c:numRef>
          </c:cat>
          <c:val>
            <c:numRef>
              <c:f>Test!$D$15:$F$15</c:f>
              <c:numCache>
                <c:formatCode>0</c:formatCode>
                <c:ptCount val="3"/>
                <c:pt idx="0">
                  <c:v>328610</c:v>
                </c:pt>
                <c:pt idx="1">
                  <c:v>330030</c:v>
                </c:pt>
                <c:pt idx="2">
                  <c:v>330130</c:v>
                </c:pt>
              </c:numCache>
            </c:numRef>
          </c:val>
        </c:ser>
        <c:ser>
          <c:idx val="1"/>
          <c:order val="1"/>
          <c:tx>
            <c:strRef>
              <c:f>Test!$C$16</c:f>
              <c:strCache>
                <c:ptCount val="1"/>
                <c:pt idx="0">
                  <c:v>0.7</c:v>
                </c:pt>
              </c:strCache>
            </c:strRef>
          </c:tx>
          <c:spPr>
            <a:solidFill>
              <a:schemeClr val="bg1">
                <a:lumMod val="75000"/>
              </a:schemeClr>
            </a:solidFill>
            <a:ln w="6350">
              <a:solidFill>
                <a:schemeClr val="tx1"/>
              </a:solidFill>
            </a:ln>
          </c:spPr>
          <c:invertIfNegative val="0"/>
          <c:cat>
            <c:numRef>
              <c:f>Test!$D$14:$F$14</c:f>
              <c:numCache>
                <c:formatCode>0</c:formatCode>
                <c:ptCount val="3"/>
                <c:pt idx="0">
                  <c:v>10</c:v>
                </c:pt>
                <c:pt idx="1">
                  <c:v>30</c:v>
                </c:pt>
                <c:pt idx="2">
                  <c:v>50</c:v>
                </c:pt>
              </c:numCache>
            </c:numRef>
          </c:cat>
          <c:val>
            <c:numRef>
              <c:f>Test!$D$16:$F$16</c:f>
              <c:numCache>
                <c:formatCode>0</c:formatCode>
                <c:ptCount val="3"/>
                <c:pt idx="0">
                  <c:v>329310</c:v>
                </c:pt>
                <c:pt idx="1">
                  <c:v>330070</c:v>
                </c:pt>
                <c:pt idx="2">
                  <c:v>330130</c:v>
                </c:pt>
              </c:numCache>
            </c:numRef>
          </c:val>
        </c:ser>
        <c:ser>
          <c:idx val="2"/>
          <c:order val="2"/>
          <c:tx>
            <c:strRef>
              <c:f>Test!$C$17</c:f>
              <c:strCache>
                <c:ptCount val="1"/>
                <c:pt idx="0">
                  <c:v>0.9</c:v>
                </c:pt>
              </c:strCache>
            </c:strRef>
          </c:tx>
          <c:spPr>
            <a:solidFill>
              <a:schemeClr val="tx1"/>
            </a:solidFill>
            <a:ln w="6350">
              <a:solidFill>
                <a:schemeClr val="tx1"/>
              </a:solidFill>
            </a:ln>
          </c:spPr>
          <c:invertIfNegative val="0"/>
          <c:cat>
            <c:numRef>
              <c:f>Test!$D$14:$F$14</c:f>
              <c:numCache>
                <c:formatCode>0</c:formatCode>
                <c:ptCount val="3"/>
                <c:pt idx="0">
                  <c:v>10</c:v>
                </c:pt>
                <c:pt idx="1">
                  <c:v>30</c:v>
                </c:pt>
                <c:pt idx="2">
                  <c:v>50</c:v>
                </c:pt>
              </c:numCache>
            </c:numRef>
          </c:cat>
          <c:val>
            <c:numRef>
              <c:f>Test!$D$17:$F$17</c:f>
              <c:numCache>
                <c:formatCode>0</c:formatCode>
                <c:ptCount val="3"/>
                <c:pt idx="0">
                  <c:v>330060</c:v>
                </c:pt>
                <c:pt idx="1">
                  <c:v>330060</c:v>
                </c:pt>
                <c:pt idx="2">
                  <c:v>330130</c:v>
                </c:pt>
              </c:numCache>
            </c:numRef>
          </c:val>
        </c:ser>
        <c:dLbls>
          <c:showLegendKey val="0"/>
          <c:showVal val="0"/>
          <c:showCatName val="0"/>
          <c:showSerName val="0"/>
          <c:showPercent val="0"/>
          <c:showBubbleSize val="0"/>
        </c:dLbls>
        <c:gapWidth val="150"/>
        <c:axId val="355214464"/>
        <c:axId val="355216384"/>
      </c:barChart>
      <c:catAx>
        <c:axId val="355214464"/>
        <c:scaling>
          <c:orientation val="minMax"/>
        </c:scaling>
        <c:delete val="0"/>
        <c:axPos val="b"/>
        <c:title>
          <c:tx>
            <c:rich>
              <a:bodyPr/>
              <a:lstStyle/>
              <a:p>
                <a:pPr>
                  <a:defRPr/>
                </a:pPr>
                <a:r>
                  <a:rPr lang="en-GB"/>
                  <a:t>Maximum number of iterations within a temperature</a:t>
                </a:r>
              </a:p>
            </c:rich>
          </c:tx>
          <c:layout>
            <c:manualLayout>
              <c:xMode val="edge"/>
              <c:yMode val="edge"/>
              <c:x val="0.27507524059492561"/>
              <c:y val="0.93525444736074659"/>
            </c:manualLayout>
          </c:layout>
          <c:overlay val="0"/>
        </c:title>
        <c:numFmt formatCode="0" sourceLinked="1"/>
        <c:majorTickMark val="out"/>
        <c:minorTickMark val="none"/>
        <c:tickLblPos val="nextTo"/>
        <c:crossAx val="355216384"/>
        <c:crosses val="autoZero"/>
        <c:auto val="1"/>
        <c:lblAlgn val="ctr"/>
        <c:lblOffset val="100"/>
        <c:noMultiLvlLbl val="1"/>
      </c:catAx>
      <c:valAx>
        <c:axId val="355216384"/>
        <c:scaling>
          <c:orientation val="minMax"/>
          <c:min val="296250"/>
        </c:scaling>
        <c:delete val="0"/>
        <c:axPos val="l"/>
        <c:majorGridlines/>
        <c:title>
          <c:tx>
            <c:rich>
              <a:bodyPr rot="-5400000" vert="horz"/>
              <a:lstStyle/>
              <a:p>
                <a:pPr>
                  <a:defRPr/>
                </a:pPr>
                <a:r>
                  <a:rPr lang="en-GB"/>
                  <a:t>Total net benefit (£)</a:t>
                </a:r>
              </a:p>
            </c:rich>
          </c:tx>
          <c:layout>
            <c:manualLayout>
              <c:xMode val="edge"/>
              <c:yMode val="edge"/>
              <c:x val="2.7777777777777779E-3"/>
              <c:y val="0.26798592884222805"/>
            </c:manualLayout>
          </c:layout>
          <c:overlay val="0"/>
        </c:title>
        <c:numFmt formatCode="0" sourceLinked="1"/>
        <c:majorTickMark val="out"/>
        <c:minorTickMark val="none"/>
        <c:tickLblPos val="nextTo"/>
        <c:crossAx val="355214464"/>
        <c:crosses val="autoZero"/>
        <c:crossBetween val="between"/>
      </c:valAx>
      <c:spPr>
        <a:ln>
          <a:solidFill>
            <a:schemeClr val="bg1">
              <a:lumMod val="75000"/>
            </a:schemeClr>
          </a:solidFill>
        </a:ln>
      </c:spPr>
    </c:plotArea>
    <c:legend>
      <c:legendPos val="r"/>
      <c:layout>
        <c:manualLayout>
          <c:xMode val="edge"/>
          <c:yMode val="edge"/>
          <c:x val="0.57113888888888886"/>
          <c:y val="4.484871682706329E-2"/>
          <c:w val="0.37886111111111104"/>
          <c:h val="9.5487751531058609E-2"/>
        </c:manualLayout>
      </c:layout>
      <c:overlay val="0"/>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04953165258012"/>
          <c:y val="5.5555555555555552E-2"/>
          <c:w val="0.7160969924630981"/>
          <c:h val="0.70893004771164725"/>
        </c:manualLayout>
      </c:layout>
      <c:lineChart>
        <c:grouping val="standard"/>
        <c:varyColors val="0"/>
        <c:ser>
          <c:idx val="0"/>
          <c:order val="0"/>
          <c:tx>
            <c:strRef>
              <c:f>Track!$C$2</c:f>
              <c:strCache>
                <c:ptCount val="1"/>
                <c:pt idx="0">
                  <c:v>C0.5xS10</c:v>
                </c:pt>
              </c:strCache>
            </c:strRef>
          </c:tx>
          <c:spPr>
            <a:ln w="6350">
              <a:solidFill>
                <a:schemeClr val="tx1"/>
              </a:solidFill>
            </a:ln>
          </c:spPr>
          <c:marker>
            <c:symbol val="diamond"/>
            <c:size val="3"/>
            <c:spPr>
              <a:solidFill>
                <a:schemeClr val="tx1"/>
              </a:solidFill>
              <a:ln>
                <a:solidFill>
                  <a:schemeClr val="tx1"/>
                </a:solidFill>
              </a:ln>
            </c:spPr>
          </c:marker>
          <c:cat>
            <c:numRef>
              <c:f>Track!$A$3:$A$30</c:f>
              <c:numCache>
                <c:formatCode>General</c:formatCode>
                <c:ptCount val="28"/>
                <c:pt idx="0">
                  <c:v>1</c:v>
                </c:pt>
                <c:pt idx="1">
                  <c:v>0.5</c:v>
                </c:pt>
                <c:pt idx="2">
                  <c:v>0.25</c:v>
                </c:pt>
                <c:pt idx="3">
                  <c:v>0.125</c:v>
                </c:pt>
                <c:pt idx="4">
                  <c:v>6.25E-2</c:v>
                </c:pt>
                <c:pt idx="5">
                  <c:v>3.125E-2</c:v>
                </c:pt>
                <c:pt idx="6">
                  <c:v>1.5625E-2</c:v>
                </c:pt>
                <c:pt idx="7">
                  <c:v>7.8125E-3</c:v>
                </c:pt>
                <c:pt idx="8">
                  <c:v>3.9061999999999999E-3</c:v>
                </c:pt>
                <c:pt idx="9">
                  <c:v>1.9530999999999999E-3</c:v>
                </c:pt>
                <c:pt idx="10">
                  <c:v>9.7656000000000001E-4</c:v>
                </c:pt>
                <c:pt idx="11">
                  <c:v>4.8828000000000001E-4</c:v>
                </c:pt>
                <c:pt idx="12">
                  <c:v>2.4414E-4</c:v>
                </c:pt>
                <c:pt idx="13">
                  <c:v>1.2207E-4</c:v>
                </c:pt>
                <c:pt idx="14" formatCode="0.00E+00">
                  <c:v>6.1035000000000001E-5</c:v>
                </c:pt>
                <c:pt idx="15" formatCode="0.00E+00">
                  <c:v>3.0518000000000002E-5</c:v>
                </c:pt>
                <c:pt idx="16" formatCode="0.00E+00">
                  <c:v>1.5259000000000001E-5</c:v>
                </c:pt>
                <c:pt idx="17" formatCode="0.00E+00">
                  <c:v>7.6294000000000002E-6</c:v>
                </c:pt>
                <c:pt idx="18" formatCode="0.00E+00">
                  <c:v>3.8147000000000001E-6</c:v>
                </c:pt>
                <c:pt idx="19" formatCode="0.00E+00">
                  <c:v>1.9072999999999999E-6</c:v>
                </c:pt>
                <c:pt idx="20" formatCode="0.00E+00">
                  <c:v>9.5366999999999999E-7</c:v>
                </c:pt>
                <c:pt idx="21" formatCode="0.00E+00">
                  <c:v>4.7683999999999997E-7</c:v>
                </c:pt>
                <c:pt idx="22" formatCode="0.00E+00">
                  <c:v>2.3841999999999999E-7</c:v>
                </c:pt>
                <c:pt idx="23" formatCode="0.00E+00">
                  <c:v>1.1920999999999999E-7</c:v>
                </c:pt>
                <c:pt idx="24" formatCode="0.00E+00">
                  <c:v>5.9604999999999997E-8</c:v>
                </c:pt>
                <c:pt idx="25" formatCode="0.00E+00">
                  <c:v>2.9802000000000001E-8</c:v>
                </c:pt>
                <c:pt idx="26" formatCode="0.00E+00">
                  <c:v>1.4901000000000001E-8</c:v>
                </c:pt>
                <c:pt idx="27" formatCode="0.00E+00">
                  <c:v>7.4505999999999999E-9</c:v>
                </c:pt>
              </c:numCache>
            </c:numRef>
          </c:cat>
          <c:val>
            <c:numRef>
              <c:f>Track!$C$3:$C$30</c:f>
              <c:numCache>
                <c:formatCode>0</c:formatCode>
                <c:ptCount val="28"/>
                <c:pt idx="0">
                  <c:v>296250</c:v>
                </c:pt>
                <c:pt idx="1">
                  <c:v>318130</c:v>
                </c:pt>
                <c:pt idx="2">
                  <c:v>318130</c:v>
                </c:pt>
                <c:pt idx="3">
                  <c:v>325110</c:v>
                </c:pt>
                <c:pt idx="4">
                  <c:v>325920</c:v>
                </c:pt>
                <c:pt idx="5">
                  <c:v>329000</c:v>
                </c:pt>
                <c:pt idx="6">
                  <c:v>329110</c:v>
                </c:pt>
                <c:pt idx="7">
                  <c:v>329250</c:v>
                </c:pt>
                <c:pt idx="8">
                  <c:v>329250</c:v>
                </c:pt>
                <c:pt idx="9">
                  <c:v>329250</c:v>
                </c:pt>
                <c:pt idx="10">
                  <c:v>329250</c:v>
                </c:pt>
                <c:pt idx="11">
                  <c:v>329250</c:v>
                </c:pt>
                <c:pt idx="12">
                  <c:v>329250</c:v>
                </c:pt>
                <c:pt idx="13">
                  <c:v>329250</c:v>
                </c:pt>
                <c:pt idx="14">
                  <c:v>329250</c:v>
                </c:pt>
                <c:pt idx="15">
                  <c:v>329250</c:v>
                </c:pt>
                <c:pt idx="16">
                  <c:v>329250</c:v>
                </c:pt>
                <c:pt idx="17">
                  <c:v>329250</c:v>
                </c:pt>
                <c:pt idx="18">
                  <c:v>329250</c:v>
                </c:pt>
                <c:pt idx="19">
                  <c:v>329250</c:v>
                </c:pt>
                <c:pt idx="20">
                  <c:v>329250</c:v>
                </c:pt>
                <c:pt idx="21">
                  <c:v>329310</c:v>
                </c:pt>
                <c:pt idx="22">
                  <c:v>329310</c:v>
                </c:pt>
                <c:pt idx="23">
                  <c:v>329310</c:v>
                </c:pt>
                <c:pt idx="24">
                  <c:v>329310</c:v>
                </c:pt>
                <c:pt idx="25">
                  <c:v>329310</c:v>
                </c:pt>
                <c:pt idx="26">
                  <c:v>329310</c:v>
                </c:pt>
                <c:pt idx="27">
                  <c:v>329310</c:v>
                </c:pt>
              </c:numCache>
            </c:numRef>
          </c:val>
          <c:smooth val="0"/>
        </c:ser>
        <c:ser>
          <c:idx val="1"/>
          <c:order val="1"/>
          <c:tx>
            <c:strRef>
              <c:f>Track!$G$2</c:f>
              <c:strCache>
                <c:ptCount val="1"/>
                <c:pt idx="0">
                  <c:v>C0.5xS30</c:v>
                </c:pt>
              </c:strCache>
            </c:strRef>
          </c:tx>
          <c:spPr>
            <a:ln w="6350">
              <a:solidFill>
                <a:schemeClr val="tx1"/>
              </a:solidFill>
            </a:ln>
          </c:spPr>
          <c:marker>
            <c:symbol val="x"/>
            <c:size val="3"/>
            <c:spPr>
              <a:noFill/>
              <a:ln>
                <a:solidFill>
                  <a:schemeClr val="tx1"/>
                </a:solidFill>
              </a:ln>
            </c:spPr>
          </c:marker>
          <c:cat>
            <c:numRef>
              <c:f>Track!$A$3:$A$30</c:f>
              <c:numCache>
                <c:formatCode>General</c:formatCode>
                <c:ptCount val="28"/>
                <c:pt idx="0">
                  <c:v>1</c:v>
                </c:pt>
                <c:pt idx="1">
                  <c:v>0.5</c:v>
                </c:pt>
                <c:pt idx="2">
                  <c:v>0.25</c:v>
                </c:pt>
                <c:pt idx="3">
                  <c:v>0.125</c:v>
                </c:pt>
                <c:pt idx="4">
                  <c:v>6.25E-2</c:v>
                </c:pt>
                <c:pt idx="5">
                  <c:v>3.125E-2</c:v>
                </c:pt>
                <c:pt idx="6">
                  <c:v>1.5625E-2</c:v>
                </c:pt>
                <c:pt idx="7">
                  <c:v>7.8125E-3</c:v>
                </c:pt>
                <c:pt idx="8">
                  <c:v>3.9061999999999999E-3</c:v>
                </c:pt>
                <c:pt idx="9">
                  <c:v>1.9530999999999999E-3</c:v>
                </c:pt>
                <c:pt idx="10">
                  <c:v>9.7656000000000001E-4</c:v>
                </c:pt>
                <c:pt idx="11">
                  <c:v>4.8828000000000001E-4</c:v>
                </c:pt>
                <c:pt idx="12">
                  <c:v>2.4414E-4</c:v>
                </c:pt>
                <c:pt idx="13">
                  <c:v>1.2207E-4</c:v>
                </c:pt>
                <c:pt idx="14" formatCode="0.00E+00">
                  <c:v>6.1035000000000001E-5</c:v>
                </c:pt>
                <c:pt idx="15" formatCode="0.00E+00">
                  <c:v>3.0518000000000002E-5</c:v>
                </c:pt>
                <c:pt idx="16" formatCode="0.00E+00">
                  <c:v>1.5259000000000001E-5</c:v>
                </c:pt>
                <c:pt idx="17" formatCode="0.00E+00">
                  <c:v>7.6294000000000002E-6</c:v>
                </c:pt>
                <c:pt idx="18" formatCode="0.00E+00">
                  <c:v>3.8147000000000001E-6</c:v>
                </c:pt>
                <c:pt idx="19" formatCode="0.00E+00">
                  <c:v>1.9072999999999999E-6</c:v>
                </c:pt>
                <c:pt idx="20" formatCode="0.00E+00">
                  <c:v>9.5366999999999999E-7</c:v>
                </c:pt>
                <c:pt idx="21" formatCode="0.00E+00">
                  <c:v>4.7683999999999997E-7</c:v>
                </c:pt>
                <c:pt idx="22" formatCode="0.00E+00">
                  <c:v>2.3841999999999999E-7</c:v>
                </c:pt>
                <c:pt idx="23" formatCode="0.00E+00">
                  <c:v>1.1920999999999999E-7</c:v>
                </c:pt>
                <c:pt idx="24" formatCode="0.00E+00">
                  <c:v>5.9604999999999997E-8</c:v>
                </c:pt>
                <c:pt idx="25" formatCode="0.00E+00">
                  <c:v>2.9802000000000001E-8</c:v>
                </c:pt>
                <c:pt idx="26" formatCode="0.00E+00">
                  <c:v>1.4901000000000001E-8</c:v>
                </c:pt>
                <c:pt idx="27" formatCode="0.00E+00">
                  <c:v>7.4505999999999999E-9</c:v>
                </c:pt>
              </c:numCache>
            </c:numRef>
          </c:cat>
          <c:val>
            <c:numRef>
              <c:f>Track!$G$3:$G$30</c:f>
              <c:numCache>
                <c:formatCode>0.00</c:formatCode>
                <c:ptCount val="28"/>
                <c:pt idx="0" formatCode="0">
                  <c:v>296250</c:v>
                </c:pt>
                <c:pt idx="1">
                  <c:v>330070</c:v>
                </c:pt>
                <c:pt idx="2">
                  <c:v>330070</c:v>
                </c:pt>
                <c:pt idx="3">
                  <c:v>330070</c:v>
                </c:pt>
                <c:pt idx="4">
                  <c:v>330070</c:v>
                </c:pt>
                <c:pt idx="5">
                  <c:v>330070</c:v>
                </c:pt>
                <c:pt idx="6">
                  <c:v>330070</c:v>
                </c:pt>
                <c:pt idx="7">
                  <c:v>330070</c:v>
                </c:pt>
                <c:pt idx="8">
                  <c:v>330070</c:v>
                </c:pt>
                <c:pt idx="9">
                  <c:v>330070</c:v>
                </c:pt>
                <c:pt idx="10">
                  <c:v>330070</c:v>
                </c:pt>
                <c:pt idx="11">
                  <c:v>330070</c:v>
                </c:pt>
                <c:pt idx="12">
                  <c:v>330070</c:v>
                </c:pt>
                <c:pt idx="13">
                  <c:v>330070</c:v>
                </c:pt>
                <c:pt idx="14">
                  <c:v>330070</c:v>
                </c:pt>
                <c:pt idx="15">
                  <c:v>330070</c:v>
                </c:pt>
                <c:pt idx="16">
                  <c:v>330070</c:v>
                </c:pt>
                <c:pt idx="17">
                  <c:v>330070</c:v>
                </c:pt>
                <c:pt idx="18">
                  <c:v>330070</c:v>
                </c:pt>
                <c:pt idx="19">
                  <c:v>330070</c:v>
                </c:pt>
                <c:pt idx="20">
                  <c:v>330070</c:v>
                </c:pt>
                <c:pt idx="21">
                  <c:v>330070</c:v>
                </c:pt>
                <c:pt idx="22">
                  <c:v>330070</c:v>
                </c:pt>
                <c:pt idx="23">
                  <c:v>330070</c:v>
                </c:pt>
                <c:pt idx="24">
                  <c:v>330070</c:v>
                </c:pt>
                <c:pt idx="25">
                  <c:v>330070</c:v>
                </c:pt>
                <c:pt idx="26">
                  <c:v>330070</c:v>
                </c:pt>
                <c:pt idx="27">
                  <c:v>330070</c:v>
                </c:pt>
              </c:numCache>
            </c:numRef>
          </c:val>
          <c:smooth val="0"/>
        </c:ser>
        <c:ser>
          <c:idx val="2"/>
          <c:order val="2"/>
          <c:tx>
            <c:strRef>
              <c:f>Track!$K$2</c:f>
              <c:strCache>
                <c:ptCount val="1"/>
                <c:pt idx="0">
                  <c:v>C0.5xS50</c:v>
                </c:pt>
              </c:strCache>
            </c:strRef>
          </c:tx>
          <c:spPr>
            <a:ln w="6350">
              <a:solidFill>
                <a:schemeClr val="tx1"/>
              </a:solidFill>
            </a:ln>
          </c:spPr>
          <c:marker>
            <c:symbol val="circle"/>
            <c:size val="3"/>
            <c:spPr>
              <a:solidFill>
                <a:schemeClr val="tx1"/>
              </a:solidFill>
              <a:ln>
                <a:solidFill>
                  <a:schemeClr val="tx1"/>
                </a:solidFill>
              </a:ln>
            </c:spPr>
          </c:marker>
          <c:cat>
            <c:numRef>
              <c:f>Track!$A$3:$A$30</c:f>
              <c:numCache>
                <c:formatCode>General</c:formatCode>
                <c:ptCount val="28"/>
                <c:pt idx="0">
                  <c:v>1</c:v>
                </c:pt>
                <c:pt idx="1">
                  <c:v>0.5</c:v>
                </c:pt>
                <c:pt idx="2">
                  <c:v>0.25</c:v>
                </c:pt>
                <c:pt idx="3">
                  <c:v>0.125</c:v>
                </c:pt>
                <c:pt idx="4">
                  <c:v>6.25E-2</c:v>
                </c:pt>
                <c:pt idx="5">
                  <c:v>3.125E-2</c:v>
                </c:pt>
                <c:pt idx="6">
                  <c:v>1.5625E-2</c:v>
                </c:pt>
                <c:pt idx="7">
                  <c:v>7.8125E-3</c:v>
                </c:pt>
                <c:pt idx="8">
                  <c:v>3.9061999999999999E-3</c:v>
                </c:pt>
                <c:pt idx="9">
                  <c:v>1.9530999999999999E-3</c:v>
                </c:pt>
                <c:pt idx="10">
                  <c:v>9.7656000000000001E-4</c:v>
                </c:pt>
                <c:pt idx="11">
                  <c:v>4.8828000000000001E-4</c:v>
                </c:pt>
                <c:pt idx="12">
                  <c:v>2.4414E-4</c:v>
                </c:pt>
                <c:pt idx="13">
                  <c:v>1.2207E-4</c:v>
                </c:pt>
                <c:pt idx="14" formatCode="0.00E+00">
                  <c:v>6.1035000000000001E-5</c:v>
                </c:pt>
                <c:pt idx="15" formatCode="0.00E+00">
                  <c:v>3.0518000000000002E-5</c:v>
                </c:pt>
                <c:pt idx="16" formatCode="0.00E+00">
                  <c:v>1.5259000000000001E-5</c:v>
                </c:pt>
                <c:pt idx="17" formatCode="0.00E+00">
                  <c:v>7.6294000000000002E-6</c:v>
                </c:pt>
                <c:pt idx="18" formatCode="0.00E+00">
                  <c:v>3.8147000000000001E-6</c:v>
                </c:pt>
                <c:pt idx="19" formatCode="0.00E+00">
                  <c:v>1.9072999999999999E-6</c:v>
                </c:pt>
                <c:pt idx="20" formatCode="0.00E+00">
                  <c:v>9.5366999999999999E-7</c:v>
                </c:pt>
                <c:pt idx="21" formatCode="0.00E+00">
                  <c:v>4.7683999999999997E-7</c:v>
                </c:pt>
                <c:pt idx="22" formatCode="0.00E+00">
                  <c:v>2.3841999999999999E-7</c:v>
                </c:pt>
                <c:pt idx="23" formatCode="0.00E+00">
                  <c:v>1.1920999999999999E-7</c:v>
                </c:pt>
                <c:pt idx="24" formatCode="0.00E+00">
                  <c:v>5.9604999999999997E-8</c:v>
                </c:pt>
                <c:pt idx="25" formatCode="0.00E+00">
                  <c:v>2.9802000000000001E-8</c:v>
                </c:pt>
                <c:pt idx="26" formatCode="0.00E+00">
                  <c:v>1.4901000000000001E-8</c:v>
                </c:pt>
                <c:pt idx="27" formatCode="0.00E+00">
                  <c:v>7.4505999999999999E-9</c:v>
                </c:pt>
              </c:numCache>
            </c:numRef>
          </c:cat>
          <c:val>
            <c:numRef>
              <c:f>Track!$K$3:$K$30</c:f>
              <c:numCache>
                <c:formatCode>0.00</c:formatCode>
                <c:ptCount val="28"/>
                <c:pt idx="0" formatCode="0">
                  <c:v>296250</c:v>
                </c:pt>
                <c:pt idx="1">
                  <c:v>327460</c:v>
                </c:pt>
                <c:pt idx="2">
                  <c:v>327540</c:v>
                </c:pt>
                <c:pt idx="3">
                  <c:v>327540</c:v>
                </c:pt>
                <c:pt idx="4">
                  <c:v>328680</c:v>
                </c:pt>
                <c:pt idx="5">
                  <c:v>328850</c:v>
                </c:pt>
                <c:pt idx="6">
                  <c:v>328850</c:v>
                </c:pt>
                <c:pt idx="7">
                  <c:v>328850</c:v>
                </c:pt>
                <c:pt idx="8">
                  <c:v>328950</c:v>
                </c:pt>
                <c:pt idx="9">
                  <c:v>328950</c:v>
                </c:pt>
                <c:pt idx="10">
                  <c:v>329840</c:v>
                </c:pt>
                <c:pt idx="11">
                  <c:v>330040</c:v>
                </c:pt>
                <c:pt idx="12">
                  <c:v>330040</c:v>
                </c:pt>
                <c:pt idx="13">
                  <c:v>330040</c:v>
                </c:pt>
                <c:pt idx="14">
                  <c:v>330040</c:v>
                </c:pt>
                <c:pt idx="15">
                  <c:v>330130</c:v>
                </c:pt>
                <c:pt idx="16">
                  <c:v>330130</c:v>
                </c:pt>
                <c:pt idx="17">
                  <c:v>330130</c:v>
                </c:pt>
                <c:pt idx="18">
                  <c:v>330130</c:v>
                </c:pt>
                <c:pt idx="19">
                  <c:v>330130</c:v>
                </c:pt>
                <c:pt idx="20">
                  <c:v>330130</c:v>
                </c:pt>
                <c:pt idx="21">
                  <c:v>330130</c:v>
                </c:pt>
                <c:pt idx="22">
                  <c:v>330130</c:v>
                </c:pt>
                <c:pt idx="23">
                  <c:v>330130</c:v>
                </c:pt>
                <c:pt idx="24">
                  <c:v>330130</c:v>
                </c:pt>
                <c:pt idx="25">
                  <c:v>330130</c:v>
                </c:pt>
                <c:pt idx="26">
                  <c:v>330130</c:v>
                </c:pt>
                <c:pt idx="27">
                  <c:v>330130</c:v>
                </c:pt>
              </c:numCache>
            </c:numRef>
          </c:val>
          <c:smooth val="0"/>
        </c:ser>
        <c:dLbls>
          <c:showLegendKey val="0"/>
          <c:showVal val="0"/>
          <c:showCatName val="0"/>
          <c:showSerName val="0"/>
          <c:showPercent val="0"/>
          <c:showBubbleSize val="0"/>
        </c:dLbls>
        <c:marker val="1"/>
        <c:smooth val="0"/>
        <c:axId val="355942784"/>
        <c:axId val="355944704"/>
      </c:lineChart>
      <c:catAx>
        <c:axId val="355942784"/>
        <c:scaling>
          <c:orientation val="minMax"/>
        </c:scaling>
        <c:delete val="0"/>
        <c:axPos val="b"/>
        <c:numFmt formatCode="General" sourceLinked="1"/>
        <c:majorTickMark val="out"/>
        <c:minorTickMark val="none"/>
        <c:tickLblPos val="nextTo"/>
        <c:txPr>
          <a:bodyPr/>
          <a:lstStyle/>
          <a:p>
            <a:pPr>
              <a:defRPr sz="700"/>
            </a:pPr>
            <a:endParaRPr lang="en-US"/>
          </a:p>
        </c:txPr>
        <c:crossAx val="355944704"/>
        <c:crosses val="autoZero"/>
        <c:auto val="1"/>
        <c:lblAlgn val="ctr"/>
        <c:lblOffset val="100"/>
        <c:noMultiLvlLbl val="0"/>
      </c:catAx>
      <c:valAx>
        <c:axId val="355944704"/>
        <c:scaling>
          <c:orientation val="minMax"/>
          <c:min val="290000"/>
        </c:scaling>
        <c:delete val="0"/>
        <c:axPos val="l"/>
        <c:majorGridlines/>
        <c:title>
          <c:tx>
            <c:rich>
              <a:bodyPr rot="-5400000" vert="horz"/>
              <a:lstStyle/>
              <a:p>
                <a:pPr>
                  <a:defRPr/>
                </a:pPr>
                <a:r>
                  <a:rPr lang="en-GB"/>
                  <a:t>Total net benefit (</a:t>
                </a:r>
                <a:r>
                  <a:rPr lang="en-GB">
                    <a:latin typeface="Times New Roman"/>
                    <a:cs typeface="Times New Roman"/>
                  </a:rPr>
                  <a:t>£)</a:t>
                </a:r>
                <a:endParaRPr lang="en-GB"/>
              </a:p>
            </c:rich>
          </c:tx>
          <c:layout>
            <c:manualLayout>
              <c:xMode val="edge"/>
              <c:yMode val="edge"/>
              <c:x val="2.8878320902956437E-3"/>
              <c:y val="0.21814567402901353"/>
            </c:manualLayout>
          </c:layout>
          <c:overlay val="0"/>
        </c:title>
        <c:numFmt formatCode="0" sourceLinked="1"/>
        <c:majorTickMark val="out"/>
        <c:minorTickMark val="none"/>
        <c:tickLblPos val="nextTo"/>
        <c:crossAx val="355942784"/>
        <c:crosses val="autoZero"/>
        <c:crossBetween val="between"/>
      </c:valAx>
      <c:spPr>
        <a:ln>
          <a:solidFill>
            <a:schemeClr val="bg1">
              <a:lumMod val="75000"/>
            </a:schemeClr>
          </a:solidFill>
        </a:ln>
      </c:spPr>
    </c:plotArea>
    <c:legend>
      <c:legendPos val="r"/>
      <c:layout>
        <c:manualLayout>
          <c:xMode val="edge"/>
          <c:yMode val="edge"/>
          <c:x val="0.85632979045936086"/>
          <c:y val="0.44299686365919061"/>
          <c:w val="0.14045234444704313"/>
          <c:h val="0.28067293671624383"/>
        </c:manualLayout>
      </c:layout>
      <c:overlay val="0"/>
      <c:txPr>
        <a:bodyPr/>
        <a:lstStyle/>
        <a:p>
          <a:pPr>
            <a:defRPr sz="800"/>
          </a:pPr>
          <a:endParaRPr lang="en-US"/>
        </a:p>
      </c:txPr>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Women</a:t>
            </a:r>
          </a:p>
        </c:rich>
      </c:tx>
      <c:layout>
        <c:manualLayout>
          <c:xMode val="edge"/>
          <c:yMode val="edge"/>
          <c:x val="0.72185444826709277"/>
          <c:y val="0.29960580022554217"/>
        </c:manualLayout>
      </c:layout>
      <c:overlay val="1"/>
    </c:title>
    <c:autoTitleDeleted val="0"/>
    <c:plotArea>
      <c:layout/>
      <c:barChart>
        <c:barDir val="col"/>
        <c:grouping val="stacked"/>
        <c:varyColors val="0"/>
        <c:ser>
          <c:idx val="0"/>
          <c:order val="0"/>
          <c:tx>
            <c:strRef>
              <c:f>'4-1'!$A$11</c:f>
              <c:strCache>
                <c:ptCount val="1"/>
                <c:pt idx="0">
                  <c:v>Hypertensive controlled</c:v>
                </c:pt>
              </c:strCache>
            </c:strRef>
          </c:tx>
          <c:spPr>
            <a:solidFill>
              <a:schemeClr val="tx1"/>
            </a:solidFill>
          </c:spPr>
          <c:invertIfNegative val="0"/>
          <c:cat>
            <c:strRef>
              <c:f>'4-1'!$B$4:$H$4</c:f>
              <c:strCache>
                <c:ptCount val="7"/>
                <c:pt idx="0">
                  <c:v>16-24</c:v>
                </c:pt>
                <c:pt idx="1">
                  <c:v>25-34</c:v>
                </c:pt>
                <c:pt idx="2">
                  <c:v>35-44</c:v>
                </c:pt>
                <c:pt idx="3">
                  <c:v>45-54</c:v>
                </c:pt>
                <c:pt idx="4">
                  <c:v>55-64</c:v>
                </c:pt>
                <c:pt idx="5">
                  <c:v>65-74</c:v>
                </c:pt>
                <c:pt idx="6">
                  <c:v>75+</c:v>
                </c:pt>
              </c:strCache>
            </c:strRef>
          </c:cat>
          <c:val>
            <c:numRef>
              <c:f>'4-1'!$B$11:$H$11</c:f>
              <c:numCache>
                <c:formatCode>General</c:formatCode>
                <c:ptCount val="7"/>
                <c:pt idx="0">
                  <c:v>0</c:v>
                </c:pt>
                <c:pt idx="1">
                  <c:v>0</c:v>
                </c:pt>
                <c:pt idx="2">
                  <c:v>2</c:v>
                </c:pt>
                <c:pt idx="3">
                  <c:v>9</c:v>
                </c:pt>
                <c:pt idx="4">
                  <c:v>11</c:v>
                </c:pt>
                <c:pt idx="5">
                  <c:v>23</c:v>
                </c:pt>
                <c:pt idx="6">
                  <c:v>36</c:v>
                </c:pt>
              </c:numCache>
            </c:numRef>
          </c:val>
        </c:ser>
        <c:ser>
          <c:idx val="1"/>
          <c:order val="1"/>
          <c:tx>
            <c:strRef>
              <c:f>'4-1'!$A$12</c:f>
              <c:strCache>
                <c:ptCount val="1"/>
                <c:pt idx="0">
                  <c:v>Hypertensive uncontrolled</c:v>
                </c:pt>
              </c:strCache>
            </c:strRef>
          </c:tx>
          <c:spPr>
            <a:solidFill>
              <a:schemeClr val="bg1">
                <a:lumMod val="65000"/>
              </a:schemeClr>
            </a:solidFill>
          </c:spPr>
          <c:invertIfNegative val="0"/>
          <c:cat>
            <c:strRef>
              <c:f>'4-1'!$B$4:$H$4</c:f>
              <c:strCache>
                <c:ptCount val="7"/>
                <c:pt idx="0">
                  <c:v>16-24</c:v>
                </c:pt>
                <c:pt idx="1">
                  <c:v>25-34</c:v>
                </c:pt>
                <c:pt idx="2">
                  <c:v>35-44</c:v>
                </c:pt>
                <c:pt idx="3">
                  <c:v>45-54</c:v>
                </c:pt>
                <c:pt idx="4">
                  <c:v>55-64</c:v>
                </c:pt>
                <c:pt idx="5">
                  <c:v>65-74</c:v>
                </c:pt>
                <c:pt idx="6">
                  <c:v>75+</c:v>
                </c:pt>
              </c:strCache>
            </c:strRef>
          </c:cat>
          <c:val>
            <c:numRef>
              <c:f>'4-1'!$B$12:$H$12</c:f>
              <c:numCache>
                <c:formatCode>General</c:formatCode>
                <c:ptCount val="7"/>
                <c:pt idx="0">
                  <c:v>1</c:v>
                </c:pt>
                <c:pt idx="1">
                  <c:v>0</c:v>
                </c:pt>
                <c:pt idx="2">
                  <c:v>1</c:v>
                </c:pt>
                <c:pt idx="3">
                  <c:v>3</c:v>
                </c:pt>
                <c:pt idx="4">
                  <c:v>9</c:v>
                </c:pt>
                <c:pt idx="5">
                  <c:v>13</c:v>
                </c:pt>
                <c:pt idx="6">
                  <c:v>25</c:v>
                </c:pt>
              </c:numCache>
            </c:numRef>
          </c:val>
        </c:ser>
        <c:ser>
          <c:idx val="2"/>
          <c:order val="2"/>
          <c:tx>
            <c:strRef>
              <c:f>'4-1'!$A$13</c:f>
              <c:strCache>
                <c:ptCount val="1"/>
                <c:pt idx="0">
                  <c:v>Hypertensive untreated</c:v>
                </c:pt>
              </c:strCache>
            </c:strRef>
          </c:tx>
          <c:spPr>
            <a:solidFill>
              <a:schemeClr val="bg1">
                <a:lumMod val="85000"/>
              </a:schemeClr>
            </a:solidFill>
          </c:spPr>
          <c:invertIfNegative val="0"/>
          <c:cat>
            <c:strRef>
              <c:f>'4-1'!$B$4:$H$4</c:f>
              <c:strCache>
                <c:ptCount val="7"/>
                <c:pt idx="0">
                  <c:v>16-24</c:v>
                </c:pt>
                <c:pt idx="1">
                  <c:v>25-34</c:v>
                </c:pt>
                <c:pt idx="2">
                  <c:v>35-44</c:v>
                </c:pt>
                <c:pt idx="3">
                  <c:v>45-54</c:v>
                </c:pt>
                <c:pt idx="4">
                  <c:v>55-64</c:v>
                </c:pt>
                <c:pt idx="5">
                  <c:v>65-74</c:v>
                </c:pt>
                <c:pt idx="6">
                  <c:v>75+</c:v>
                </c:pt>
              </c:strCache>
            </c:strRef>
          </c:cat>
          <c:val>
            <c:numRef>
              <c:f>'4-1'!$B$13:$H$13</c:f>
              <c:numCache>
                <c:formatCode>General</c:formatCode>
                <c:ptCount val="7"/>
                <c:pt idx="0">
                  <c:v>1</c:v>
                </c:pt>
                <c:pt idx="1">
                  <c:v>4</c:v>
                </c:pt>
                <c:pt idx="2">
                  <c:v>6</c:v>
                </c:pt>
                <c:pt idx="3">
                  <c:v>12</c:v>
                </c:pt>
                <c:pt idx="4">
                  <c:v>20</c:v>
                </c:pt>
                <c:pt idx="5">
                  <c:v>24</c:v>
                </c:pt>
                <c:pt idx="6">
                  <c:v>16</c:v>
                </c:pt>
              </c:numCache>
            </c:numRef>
          </c:val>
        </c:ser>
        <c:dLbls>
          <c:showLegendKey val="0"/>
          <c:showVal val="0"/>
          <c:showCatName val="0"/>
          <c:showSerName val="0"/>
          <c:showPercent val="0"/>
          <c:showBubbleSize val="0"/>
        </c:dLbls>
        <c:gapWidth val="150"/>
        <c:overlap val="100"/>
        <c:axId val="353776000"/>
        <c:axId val="353777920"/>
      </c:barChart>
      <c:catAx>
        <c:axId val="353776000"/>
        <c:scaling>
          <c:orientation val="minMax"/>
        </c:scaling>
        <c:delete val="0"/>
        <c:axPos val="b"/>
        <c:title>
          <c:tx>
            <c:rich>
              <a:bodyPr/>
              <a:lstStyle/>
              <a:p>
                <a:pPr>
                  <a:defRPr/>
                </a:pPr>
                <a:r>
                  <a:rPr lang="en-GB"/>
                  <a:t>Age</a:t>
                </a:r>
              </a:p>
            </c:rich>
          </c:tx>
          <c:overlay val="0"/>
        </c:title>
        <c:majorTickMark val="out"/>
        <c:minorTickMark val="none"/>
        <c:tickLblPos val="nextTo"/>
        <c:crossAx val="353777920"/>
        <c:crosses val="autoZero"/>
        <c:auto val="1"/>
        <c:lblAlgn val="ctr"/>
        <c:lblOffset val="100"/>
        <c:noMultiLvlLbl val="0"/>
      </c:catAx>
      <c:valAx>
        <c:axId val="353777920"/>
        <c:scaling>
          <c:orientation val="minMax"/>
        </c:scaling>
        <c:delete val="0"/>
        <c:axPos val="l"/>
        <c:majorGridlines/>
        <c:title>
          <c:tx>
            <c:rich>
              <a:bodyPr rot="-5400000" vert="horz"/>
              <a:lstStyle/>
              <a:p>
                <a:pPr>
                  <a:defRPr/>
                </a:pPr>
                <a:r>
                  <a:rPr lang="en-GB"/>
                  <a:t>%</a:t>
                </a:r>
              </a:p>
            </c:rich>
          </c:tx>
          <c:layout>
            <c:manualLayout>
              <c:xMode val="edge"/>
              <c:yMode val="edge"/>
              <c:x val="2.1739130434782608E-2"/>
              <c:y val="0.39895414114902306"/>
            </c:manualLayout>
          </c:layout>
          <c:overlay val="0"/>
        </c:title>
        <c:numFmt formatCode="General" sourceLinked="1"/>
        <c:majorTickMark val="out"/>
        <c:minorTickMark val="none"/>
        <c:tickLblPos val="nextTo"/>
        <c:crossAx val="353776000"/>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14705958784855"/>
          <c:y val="7.407407407407407E-2"/>
          <c:w val="0.71993688988355231"/>
          <c:h val="0.72757941379000624"/>
        </c:manualLayout>
      </c:layout>
      <c:lineChart>
        <c:grouping val="standard"/>
        <c:varyColors val="0"/>
        <c:ser>
          <c:idx val="0"/>
          <c:order val="0"/>
          <c:tx>
            <c:strRef>
              <c:f>Track!$O$2</c:f>
              <c:strCache>
                <c:ptCount val="1"/>
                <c:pt idx="0">
                  <c:v>C0.7xS10</c:v>
                </c:pt>
              </c:strCache>
            </c:strRef>
          </c:tx>
          <c:spPr>
            <a:ln w="6350">
              <a:solidFill>
                <a:schemeClr val="tx1"/>
              </a:solidFill>
            </a:ln>
          </c:spPr>
          <c:marker>
            <c:symbol val="diamond"/>
            <c:size val="3"/>
            <c:spPr>
              <a:solidFill>
                <a:schemeClr val="tx1"/>
              </a:solidFill>
              <a:ln>
                <a:solidFill>
                  <a:schemeClr val="tx1"/>
                </a:solidFill>
              </a:ln>
            </c:spPr>
          </c:marker>
          <c:cat>
            <c:numRef>
              <c:f>Track!$M$3:$M$55</c:f>
              <c:numCache>
                <c:formatCode>General</c:formatCode>
                <c:ptCount val="53"/>
                <c:pt idx="0">
                  <c:v>1</c:v>
                </c:pt>
                <c:pt idx="1">
                  <c:v>0.7</c:v>
                </c:pt>
                <c:pt idx="2">
                  <c:v>0.49</c:v>
                </c:pt>
                <c:pt idx="3">
                  <c:v>0.34300000000000003</c:v>
                </c:pt>
                <c:pt idx="4">
                  <c:v>0.24010000000000001</c:v>
                </c:pt>
                <c:pt idx="5">
                  <c:v>0.16807</c:v>
                </c:pt>
                <c:pt idx="6">
                  <c:v>0.11765</c:v>
                </c:pt>
                <c:pt idx="7">
                  <c:v>8.2353999999999997E-2</c:v>
                </c:pt>
                <c:pt idx="8">
                  <c:v>5.7647999999999998E-2</c:v>
                </c:pt>
                <c:pt idx="9">
                  <c:v>4.0354000000000001E-2</c:v>
                </c:pt>
                <c:pt idx="10">
                  <c:v>2.8247999999999999E-2</c:v>
                </c:pt>
                <c:pt idx="11">
                  <c:v>1.9772999999999999E-2</c:v>
                </c:pt>
                <c:pt idx="12">
                  <c:v>1.3840999999999999E-2</c:v>
                </c:pt>
                <c:pt idx="13">
                  <c:v>9.6889000000000003E-3</c:v>
                </c:pt>
                <c:pt idx="14">
                  <c:v>6.7822000000000004E-3</c:v>
                </c:pt>
                <c:pt idx="15">
                  <c:v>4.7476000000000003E-3</c:v>
                </c:pt>
                <c:pt idx="16">
                  <c:v>3.3233E-3</c:v>
                </c:pt>
                <c:pt idx="17">
                  <c:v>2.3262999999999999E-3</c:v>
                </c:pt>
                <c:pt idx="18">
                  <c:v>1.6283999999999999E-3</c:v>
                </c:pt>
                <c:pt idx="19">
                  <c:v>1.1398999999999999E-3</c:v>
                </c:pt>
                <c:pt idx="20">
                  <c:v>7.9792000000000003E-4</c:v>
                </c:pt>
                <c:pt idx="21">
                  <c:v>5.5855E-4</c:v>
                </c:pt>
                <c:pt idx="22">
                  <c:v>3.9097999999999997E-4</c:v>
                </c:pt>
                <c:pt idx="23">
                  <c:v>2.7368999999999999E-4</c:v>
                </c:pt>
                <c:pt idx="24">
                  <c:v>1.9158000000000001E-4</c:v>
                </c:pt>
                <c:pt idx="25">
                  <c:v>1.3411E-4</c:v>
                </c:pt>
                <c:pt idx="26" formatCode="0.00E+00">
                  <c:v>9.3875000000000005E-5</c:v>
                </c:pt>
                <c:pt idx="27" formatCode="0.00E+00">
                  <c:v>6.5711999999999997E-5</c:v>
                </c:pt>
                <c:pt idx="28" formatCode="0.00E+00">
                  <c:v>4.5998999999999998E-5</c:v>
                </c:pt>
                <c:pt idx="29" formatCode="0.00E+00">
                  <c:v>3.2199000000000001E-5</c:v>
                </c:pt>
                <c:pt idx="30" formatCode="0.00E+00">
                  <c:v>2.2538999999999999E-5</c:v>
                </c:pt>
                <c:pt idx="31" formatCode="0.00E+00">
                  <c:v>1.5778E-5</c:v>
                </c:pt>
                <c:pt idx="32" formatCode="0.00E+00">
                  <c:v>1.1044E-5</c:v>
                </c:pt>
                <c:pt idx="33" formatCode="0.00E+00">
                  <c:v>7.7309999999999993E-6</c:v>
                </c:pt>
                <c:pt idx="34" formatCode="0.00E+00">
                  <c:v>5.4117000000000002E-6</c:v>
                </c:pt>
                <c:pt idx="35" formatCode="0.00E+00">
                  <c:v>3.7882E-6</c:v>
                </c:pt>
                <c:pt idx="36" formatCode="0.00E+00">
                  <c:v>2.6517E-6</c:v>
                </c:pt>
                <c:pt idx="37" formatCode="0.00E+00">
                  <c:v>1.8561999999999999E-6</c:v>
                </c:pt>
                <c:pt idx="38" formatCode="0.00E+00">
                  <c:v>1.2993E-6</c:v>
                </c:pt>
                <c:pt idx="39" formatCode="0.00E+00">
                  <c:v>9.0953999999999998E-7</c:v>
                </c:pt>
                <c:pt idx="40" formatCode="0.00E+00">
                  <c:v>6.3667999999999995E-7</c:v>
                </c:pt>
                <c:pt idx="41" formatCode="0.00E+00">
                  <c:v>4.4568E-7</c:v>
                </c:pt>
                <c:pt idx="42" formatCode="0.00E+00">
                  <c:v>3.1197000000000001E-7</c:v>
                </c:pt>
                <c:pt idx="43" formatCode="0.00E+00">
                  <c:v>2.1838E-7</c:v>
                </c:pt>
                <c:pt idx="44" formatCode="0.00E+00">
                  <c:v>1.5286999999999999E-7</c:v>
                </c:pt>
                <c:pt idx="45" formatCode="0.00E+00">
                  <c:v>1.0701E-7</c:v>
                </c:pt>
                <c:pt idx="46" formatCode="0.00E+00">
                  <c:v>7.4904999999999995E-8</c:v>
                </c:pt>
                <c:pt idx="47" formatCode="0.00E+00">
                  <c:v>5.2432999999999997E-8</c:v>
                </c:pt>
                <c:pt idx="48" formatCode="0.00E+00">
                  <c:v>3.6703000000000001E-8</c:v>
                </c:pt>
                <c:pt idx="49" formatCode="0.00E+00">
                  <c:v>2.5691999999999999E-8</c:v>
                </c:pt>
                <c:pt idx="50" formatCode="0.00E+00">
                  <c:v>1.7984999999999999E-8</c:v>
                </c:pt>
                <c:pt idx="51" formatCode="0.00E+00">
                  <c:v>1.2588999999999999E-8</c:v>
                </c:pt>
                <c:pt idx="52" formatCode="0.00E+00">
                  <c:v>8.8125000000000003E-9</c:v>
                </c:pt>
              </c:numCache>
            </c:numRef>
          </c:cat>
          <c:val>
            <c:numRef>
              <c:f>Track!$O$3:$O$55</c:f>
              <c:numCache>
                <c:formatCode>0</c:formatCode>
                <c:ptCount val="53"/>
                <c:pt idx="0">
                  <c:v>296250</c:v>
                </c:pt>
                <c:pt idx="1">
                  <c:v>324790</c:v>
                </c:pt>
                <c:pt idx="2">
                  <c:v>324840</c:v>
                </c:pt>
                <c:pt idx="3">
                  <c:v>324840</c:v>
                </c:pt>
                <c:pt idx="4">
                  <c:v>327100</c:v>
                </c:pt>
                <c:pt idx="5">
                  <c:v>327100</c:v>
                </c:pt>
                <c:pt idx="6">
                  <c:v>327100</c:v>
                </c:pt>
                <c:pt idx="7">
                  <c:v>327100</c:v>
                </c:pt>
                <c:pt idx="8">
                  <c:v>327100</c:v>
                </c:pt>
                <c:pt idx="9">
                  <c:v>327100</c:v>
                </c:pt>
                <c:pt idx="10">
                  <c:v>327100</c:v>
                </c:pt>
                <c:pt idx="11">
                  <c:v>327100</c:v>
                </c:pt>
                <c:pt idx="12">
                  <c:v>327100</c:v>
                </c:pt>
                <c:pt idx="13">
                  <c:v>327100</c:v>
                </c:pt>
                <c:pt idx="14">
                  <c:v>327100</c:v>
                </c:pt>
                <c:pt idx="15">
                  <c:v>327100</c:v>
                </c:pt>
                <c:pt idx="16">
                  <c:v>327370</c:v>
                </c:pt>
                <c:pt idx="17">
                  <c:v>327370</c:v>
                </c:pt>
                <c:pt idx="18">
                  <c:v>327370</c:v>
                </c:pt>
                <c:pt idx="19">
                  <c:v>327370</c:v>
                </c:pt>
                <c:pt idx="20">
                  <c:v>327370</c:v>
                </c:pt>
                <c:pt idx="21">
                  <c:v>327370</c:v>
                </c:pt>
                <c:pt idx="22">
                  <c:v>327370</c:v>
                </c:pt>
                <c:pt idx="23">
                  <c:v>327400</c:v>
                </c:pt>
                <c:pt idx="24">
                  <c:v>327400</c:v>
                </c:pt>
                <c:pt idx="25">
                  <c:v>327400</c:v>
                </c:pt>
                <c:pt idx="26">
                  <c:v>327440</c:v>
                </c:pt>
                <c:pt idx="27">
                  <c:v>327440</c:v>
                </c:pt>
                <c:pt idx="28">
                  <c:v>327440</c:v>
                </c:pt>
                <c:pt idx="29">
                  <c:v>327540</c:v>
                </c:pt>
                <c:pt idx="30">
                  <c:v>327540</c:v>
                </c:pt>
                <c:pt idx="31">
                  <c:v>327540</c:v>
                </c:pt>
                <c:pt idx="32">
                  <c:v>327540</c:v>
                </c:pt>
                <c:pt idx="33">
                  <c:v>327540</c:v>
                </c:pt>
                <c:pt idx="34">
                  <c:v>328610</c:v>
                </c:pt>
                <c:pt idx="35">
                  <c:v>328610</c:v>
                </c:pt>
                <c:pt idx="36">
                  <c:v>328610</c:v>
                </c:pt>
                <c:pt idx="37">
                  <c:v>328610</c:v>
                </c:pt>
                <c:pt idx="38">
                  <c:v>328610</c:v>
                </c:pt>
                <c:pt idx="39">
                  <c:v>328610</c:v>
                </c:pt>
                <c:pt idx="40">
                  <c:v>328610</c:v>
                </c:pt>
                <c:pt idx="41">
                  <c:v>328610</c:v>
                </c:pt>
                <c:pt idx="42">
                  <c:v>328610</c:v>
                </c:pt>
                <c:pt idx="43">
                  <c:v>328610</c:v>
                </c:pt>
                <c:pt idx="44">
                  <c:v>328610</c:v>
                </c:pt>
                <c:pt idx="45">
                  <c:v>328610</c:v>
                </c:pt>
                <c:pt idx="46">
                  <c:v>328610</c:v>
                </c:pt>
                <c:pt idx="47">
                  <c:v>328610</c:v>
                </c:pt>
                <c:pt idx="48">
                  <c:v>328610</c:v>
                </c:pt>
                <c:pt idx="49">
                  <c:v>328610</c:v>
                </c:pt>
                <c:pt idx="50">
                  <c:v>328610</c:v>
                </c:pt>
                <c:pt idx="51">
                  <c:v>328610</c:v>
                </c:pt>
                <c:pt idx="52">
                  <c:v>328610</c:v>
                </c:pt>
              </c:numCache>
            </c:numRef>
          </c:val>
          <c:smooth val="0"/>
        </c:ser>
        <c:ser>
          <c:idx val="1"/>
          <c:order val="1"/>
          <c:tx>
            <c:strRef>
              <c:f>Track!$S$2</c:f>
              <c:strCache>
                <c:ptCount val="1"/>
                <c:pt idx="0">
                  <c:v>C0.7xS30</c:v>
                </c:pt>
              </c:strCache>
            </c:strRef>
          </c:tx>
          <c:spPr>
            <a:ln w="6350">
              <a:solidFill>
                <a:schemeClr val="tx1"/>
              </a:solidFill>
            </a:ln>
          </c:spPr>
          <c:marker>
            <c:symbol val="x"/>
            <c:size val="3"/>
            <c:spPr>
              <a:noFill/>
              <a:ln>
                <a:solidFill>
                  <a:schemeClr val="tx1"/>
                </a:solidFill>
              </a:ln>
            </c:spPr>
          </c:marker>
          <c:cat>
            <c:numRef>
              <c:f>Track!$M$3:$M$55</c:f>
              <c:numCache>
                <c:formatCode>General</c:formatCode>
                <c:ptCount val="53"/>
                <c:pt idx="0">
                  <c:v>1</c:v>
                </c:pt>
                <c:pt idx="1">
                  <c:v>0.7</c:v>
                </c:pt>
                <c:pt idx="2">
                  <c:v>0.49</c:v>
                </c:pt>
                <c:pt idx="3">
                  <c:v>0.34300000000000003</c:v>
                </c:pt>
                <c:pt idx="4">
                  <c:v>0.24010000000000001</c:v>
                </c:pt>
                <c:pt idx="5">
                  <c:v>0.16807</c:v>
                </c:pt>
                <c:pt idx="6">
                  <c:v>0.11765</c:v>
                </c:pt>
                <c:pt idx="7">
                  <c:v>8.2353999999999997E-2</c:v>
                </c:pt>
                <c:pt idx="8">
                  <c:v>5.7647999999999998E-2</c:v>
                </c:pt>
                <c:pt idx="9">
                  <c:v>4.0354000000000001E-2</c:v>
                </c:pt>
                <c:pt idx="10">
                  <c:v>2.8247999999999999E-2</c:v>
                </c:pt>
                <c:pt idx="11">
                  <c:v>1.9772999999999999E-2</c:v>
                </c:pt>
                <c:pt idx="12">
                  <c:v>1.3840999999999999E-2</c:v>
                </c:pt>
                <c:pt idx="13">
                  <c:v>9.6889000000000003E-3</c:v>
                </c:pt>
                <c:pt idx="14">
                  <c:v>6.7822000000000004E-3</c:v>
                </c:pt>
                <c:pt idx="15">
                  <c:v>4.7476000000000003E-3</c:v>
                </c:pt>
                <c:pt idx="16">
                  <c:v>3.3233E-3</c:v>
                </c:pt>
                <c:pt idx="17">
                  <c:v>2.3262999999999999E-3</c:v>
                </c:pt>
                <c:pt idx="18">
                  <c:v>1.6283999999999999E-3</c:v>
                </c:pt>
                <c:pt idx="19">
                  <c:v>1.1398999999999999E-3</c:v>
                </c:pt>
                <c:pt idx="20">
                  <c:v>7.9792000000000003E-4</c:v>
                </c:pt>
                <c:pt idx="21">
                  <c:v>5.5855E-4</c:v>
                </c:pt>
                <c:pt idx="22">
                  <c:v>3.9097999999999997E-4</c:v>
                </c:pt>
                <c:pt idx="23">
                  <c:v>2.7368999999999999E-4</c:v>
                </c:pt>
                <c:pt idx="24">
                  <c:v>1.9158000000000001E-4</c:v>
                </c:pt>
                <c:pt idx="25">
                  <c:v>1.3411E-4</c:v>
                </c:pt>
                <c:pt idx="26" formatCode="0.00E+00">
                  <c:v>9.3875000000000005E-5</c:v>
                </c:pt>
                <c:pt idx="27" formatCode="0.00E+00">
                  <c:v>6.5711999999999997E-5</c:v>
                </c:pt>
                <c:pt idx="28" formatCode="0.00E+00">
                  <c:v>4.5998999999999998E-5</c:v>
                </c:pt>
                <c:pt idx="29" formatCode="0.00E+00">
                  <c:v>3.2199000000000001E-5</c:v>
                </c:pt>
                <c:pt idx="30" formatCode="0.00E+00">
                  <c:v>2.2538999999999999E-5</c:v>
                </c:pt>
                <c:pt idx="31" formatCode="0.00E+00">
                  <c:v>1.5778E-5</c:v>
                </c:pt>
                <c:pt idx="32" formatCode="0.00E+00">
                  <c:v>1.1044E-5</c:v>
                </c:pt>
                <c:pt idx="33" formatCode="0.00E+00">
                  <c:v>7.7309999999999993E-6</c:v>
                </c:pt>
                <c:pt idx="34" formatCode="0.00E+00">
                  <c:v>5.4117000000000002E-6</c:v>
                </c:pt>
                <c:pt idx="35" formatCode="0.00E+00">
                  <c:v>3.7882E-6</c:v>
                </c:pt>
                <c:pt idx="36" formatCode="0.00E+00">
                  <c:v>2.6517E-6</c:v>
                </c:pt>
                <c:pt idx="37" formatCode="0.00E+00">
                  <c:v>1.8561999999999999E-6</c:v>
                </c:pt>
                <c:pt idx="38" formatCode="0.00E+00">
                  <c:v>1.2993E-6</c:v>
                </c:pt>
                <c:pt idx="39" formatCode="0.00E+00">
                  <c:v>9.0953999999999998E-7</c:v>
                </c:pt>
                <c:pt idx="40" formatCode="0.00E+00">
                  <c:v>6.3667999999999995E-7</c:v>
                </c:pt>
                <c:pt idx="41" formatCode="0.00E+00">
                  <c:v>4.4568E-7</c:v>
                </c:pt>
                <c:pt idx="42" formatCode="0.00E+00">
                  <c:v>3.1197000000000001E-7</c:v>
                </c:pt>
                <c:pt idx="43" formatCode="0.00E+00">
                  <c:v>2.1838E-7</c:v>
                </c:pt>
                <c:pt idx="44" formatCode="0.00E+00">
                  <c:v>1.5286999999999999E-7</c:v>
                </c:pt>
                <c:pt idx="45" formatCode="0.00E+00">
                  <c:v>1.0701E-7</c:v>
                </c:pt>
                <c:pt idx="46" formatCode="0.00E+00">
                  <c:v>7.4904999999999995E-8</c:v>
                </c:pt>
                <c:pt idx="47" formatCode="0.00E+00">
                  <c:v>5.2432999999999997E-8</c:v>
                </c:pt>
                <c:pt idx="48" formatCode="0.00E+00">
                  <c:v>3.6703000000000001E-8</c:v>
                </c:pt>
                <c:pt idx="49" formatCode="0.00E+00">
                  <c:v>2.5691999999999999E-8</c:v>
                </c:pt>
                <c:pt idx="50" formatCode="0.00E+00">
                  <c:v>1.7984999999999999E-8</c:v>
                </c:pt>
                <c:pt idx="51" formatCode="0.00E+00">
                  <c:v>1.2588999999999999E-8</c:v>
                </c:pt>
                <c:pt idx="52" formatCode="0.00E+00">
                  <c:v>8.8125000000000003E-9</c:v>
                </c:pt>
              </c:numCache>
            </c:numRef>
          </c:cat>
          <c:val>
            <c:numRef>
              <c:f>Track!$S$3:$S$55</c:f>
              <c:numCache>
                <c:formatCode>0</c:formatCode>
                <c:ptCount val="53"/>
                <c:pt idx="0">
                  <c:v>296250</c:v>
                </c:pt>
                <c:pt idx="1">
                  <c:v>326010</c:v>
                </c:pt>
                <c:pt idx="2">
                  <c:v>329250</c:v>
                </c:pt>
                <c:pt idx="3">
                  <c:v>329250</c:v>
                </c:pt>
                <c:pt idx="4">
                  <c:v>329250</c:v>
                </c:pt>
                <c:pt idx="5">
                  <c:v>329460</c:v>
                </c:pt>
                <c:pt idx="6">
                  <c:v>329460</c:v>
                </c:pt>
                <c:pt idx="7">
                  <c:v>329460</c:v>
                </c:pt>
                <c:pt idx="8">
                  <c:v>329990</c:v>
                </c:pt>
                <c:pt idx="9">
                  <c:v>329990</c:v>
                </c:pt>
                <c:pt idx="10">
                  <c:v>329990</c:v>
                </c:pt>
                <c:pt idx="11">
                  <c:v>329990</c:v>
                </c:pt>
                <c:pt idx="12">
                  <c:v>329990</c:v>
                </c:pt>
                <c:pt idx="13">
                  <c:v>329990</c:v>
                </c:pt>
                <c:pt idx="14">
                  <c:v>329990</c:v>
                </c:pt>
                <c:pt idx="15">
                  <c:v>329990</c:v>
                </c:pt>
                <c:pt idx="16">
                  <c:v>329990</c:v>
                </c:pt>
                <c:pt idx="17">
                  <c:v>329990</c:v>
                </c:pt>
                <c:pt idx="18">
                  <c:v>329990</c:v>
                </c:pt>
                <c:pt idx="19">
                  <c:v>329990</c:v>
                </c:pt>
                <c:pt idx="20">
                  <c:v>329990</c:v>
                </c:pt>
                <c:pt idx="21">
                  <c:v>329990</c:v>
                </c:pt>
                <c:pt idx="22">
                  <c:v>329990</c:v>
                </c:pt>
                <c:pt idx="23">
                  <c:v>329990</c:v>
                </c:pt>
                <c:pt idx="24">
                  <c:v>329990</c:v>
                </c:pt>
                <c:pt idx="25">
                  <c:v>329990</c:v>
                </c:pt>
                <c:pt idx="26">
                  <c:v>329990</c:v>
                </c:pt>
                <c:pt idx="27">
                  <c:v>329990</c:v>
                </c:pt>
                <c:pt idx="28">
                  <c:v>329990</c:v>
                </c:pt>
                <c:pt idx="29">
                  <c:v>329990</c:v>
                </c:pt>
                <c:pt idx="30">
                  <c:v>329990</c:v>
                </c:pt>
                <c:pt idx="31">
                  <c:v>329990</c:v>
                </c:pt>
                <c:pt idx="32">
                  <c:v>329990</c:v>
                </c:pt>
                <c:pt idx="33">
                  <c:v>329990</c:v>
                </c:pt>
                <c:pt idx="34">
                  <c:v>329990</c:v>
                </c:pt>
                <c:pt idx="35">
                  <c:v>329990</c:v>
                </c:pt>
                <c:pt idx="36">
                  <c:v>329990</c:v>
                </c:pt>
                <c:pt idx="37">
                  <c:v>329990</c:v>
                </c:pt>
                <c:pt idx="38">
                  <c:v>329990</c:v>
                </c:pt>
                <c:pt idx="39">
                  <c:v>329990</c:v>
                </c:pt>
                <c:pt idx="40">
                  <c:v>330030</c:v>
                </c:pt>
                <c:pt idx="41">
                  <c:v>330030</c:v>
                </c:pt>
                <c:pt idx="42">
                  <c:v>330030</c:v>
                </c:pt>
                <c:pt idx="43">
                  <c:v>330030</c:v>
                </c:pt>
                <c:pt idx="44">
                  <c:v>330030</c:v>
                </c:pt>
                <c:pt idx="45">
                  <c:v>330030</c:v>
                </c:pt>
                <c:pt idx="46">
                  <c:v>330030</c:v>
                </c:pt>
                <c:pt idx="47">
                  <c:v>330030</c:v>
                </c:pt>
                <c:pt idx="48">
                  <c:v>330030</c:v>
                </c:pt>
                <c:pt idx="49">
                  <c:v>330030</c:v>
                </c:pt>
                <c:pt idx="50">
                  <c:v>330030</c:v>
                </c:pt>
                <c:pt idx="51">
                  <c:v>330030</c:v>
                </c:pt>
                <c:pt idx="52">
                  <c:v>330030</c:v>
                </c:pt>
              </c:numCache>
            </c:numRef>
          </c:val>
          <c:smooth val="0"/>
        </c:ser>
        <c:ser>
          <c:idx val="2"/>
          <c:order val="2"/>
          <c:tx>
            <c:strRef>
              <c:f>Track!$W$2</c:f>
              <c:strCache>
                <c:ptCount val="1"/>
                <c:pt idx="0">
                  <c:v>C0.7xS50</c:v>
                </c:pt>
              </c:strCache>
            </c:strRef>
          </c:tx>
          <c:spPr>
            <a:ln w="6350">
              <a:solidFill>
                <a:schemeClr val="tx1"/>
              </a:solidFill>
            </a:ln>
          </c:spPr>
          <c:marker>
            <c:symbol val="circle"/>
            <c:size val="3"/>
            <c:spPr>
              <a:solidFill>
                <a:schemeClr val="tx1"/>
              </a:solidFill>
              <a:ln>
                <a:solidFill>
                  <a:schemeClr val="tx1"/>
                </a:solidFill>
              </a:ln>
            </c:spPr>
          </c:marker>
          <c:cat>
            <c:numRef>
              <c:f>Track!$M$3:$M$55</c:f>
              <c:numCache>
                <c:formatCode>General</c:formatCode>
                <c:ptCount val="53"/>
                <c:pt idx="0">
                  <c:v>1</c:v>
                </c:pt>
                <c:pt idx="1">
                  <c:v>0.7</c:v>
                </c:pt>
                <c:pt idx="2">
                  <c:v>0.49</c:v>
                </c:pt>
                <c:pt idx="3">
                  <c:v>0.34300000000000003</c:v>
                </c:pt>
                <c:pt idx="4">
                  <c:v>0.24010000000000001</c:v>
                </c:pt>
                <c:pt idx="5">
                  <c:v>0.16807</c:v>
                </c:pt>
                <c:pt idx="6">
                  <c:v>0.11765</c:v>
                </c:pt>
                <c:pt idx="7">
                  <c:v>8.2353999999999997E-2</c:v>
                </c:pt>
                <c:pt idx="8">
                  <c:v>5.7647999999999998E-2</c:v>
                </c:pt>
                <c:pt idx="9">
                  <c:v>4.0354000000000001E-2</c:v>
                </c:pt>
                <c:pt idx="10">
                  <c:v>2.8247999999999999E-2</c:v>
                </c:pt>
                <c:pt idx="11">
                  <c:v>1.9772999999999999E-2</c:v>
                </c:pt>
                <c:pt idx="12">
                  <c:v>1.3840999999999999E-2</c:v>
                </c:pt>
                <c:pt idx="13">
                  <c:v>9.6889000000000003E-3</c:v>
                </c:pt>
                <c:pt idx="14">
                  <c:v>6.7822000000000004E-3</c:v>
                </c:pt>
                <c:pt idx="15">
                  <c:v>4.7476000000000003E-3</c:v>
                </c:pt>
                <c:pt idx="16">
                  <c:v>3.3233E-3</c:v>
                </c:pt>
                <c:pt idx="17">
                  <c:v>2.3262999999999999E-3</c:v>
                </c:pt>
                <c:pt idx="18">
                  <c:v>1.6283999999999999E-3</c:v>
                </c:pt>
                <c:pt idx="19">
                  <c:v>1.1398999999999999E-3</c:v>
                </c:pt>
                <c:pt idx="20">
                  <c:v>7.9792000000000003E-4</c:v>
                </c:pt>
                <c:pt idx="21">
                  <c:v>5.5855E-4</c:v>
                </c:pt>
                <c:pt idx="22">
                  <c:v>3.9097999999999997E-4</c:v>
                </c:pt>
                <c:pt idx="23">
                  <c:v>2.7368999999999999E-4</c:v>
                </c:pt>
                <c:pt idx="24">
                  <c:v>1.9158000000000001E-4</c:v>
                </c:pt>
                <c:pt idx="25">
                  <c:v>1.3411E-4</c:v>
                </c:pt>
                <c:pt idx="26" formatCode="0.00E+00">
                  <c:v>9.3875000000000005E-5</c:v>
                </c:pt>
                <c:pt idx="27" formatCode="0.00E+00">
                  <c:v>6.5711999999999997E-5</c:v>
                </c:pt>
                <c:pt idx="28" formatCode="0.00E+00">
                  <c:v>4.5998999999999998E-5</c:v>
                </c:pt>
                <c:pt idx="29" formatCode="0.00E+00">
                  <c:v>3.2199000000000001E-5</c:v>
                </c:pt>
                <c:pt idx="30" formatCode="0.00E+00">
                  <c:v>2.2538999999999999E-5</c:v>
                </c:pt>
                <c:pt idx="31" formatCode="0.00E+00">
                  <c:v>1.5778E-5</c:v>
                </c:pt>
                <c:pt idx="32" formatCode="0.00E+00">
                  <c:v>1.1044E-5</c:v>
                </c:pt>
                <c:pt idx="33" formatCode="0.00E+00">
                  <c:v>7.7309999999999993E-6</c:v>
                </c:pt>
                <c:pt idx="34" formatCode="0.00E+00">
                  <c:v>5.4117000000000002E-6</c:v>
                </c:pt>
                <c:pt idx="35" formatCode="0.00E+00">
                  <c:v>3.7882E-6</c:v>
                </c:pt>
                <c:pt idx="36" formatCode="0.00E+00">
                  <c:v>2.6517E-6</c:v>
                </c:pt>
                <c:pt idx="37" formatCode="0.00E+00">
                  <c:v>1.8561999999999999E-6</c:v>
                </c:pt>
                <c:pt idx="38" formatCode="0.00E+00">
                  <c:v>1.2993E-6</c:v>
                </c:pt>
                <c:pt idx="39" formatCode="0.00E+00">
                  <c:v>9.0953999999999998E-7</c:v>
                </c:pt>
                <c:pt idx="40" formatCode="0.00E+00">
                  <c:v>6.3667999999999995E-7</c:v>
                </c:pt>
                <c:pt idx="41" formatCode="0.00E+00">
                  <c:v>4.4568E-7</c:v>
                </c:pt>
                <c:pt idx="42" formatCode="0.00E+00">
                  <c:v>3.1197000000000001E-7</c:v>
                </c:pt>
                <c:pt idx="43" formatCode="0.00E+00">
                  <c:v>2.1838E-7</c:v>
                </c:pt>
                <c:pt idx="44" formatCode="0.00E+00">
                  <c:v>1.5286999999999999E-7</c:v>
                </c:pt>
                <c:pt idx="45" formatCode="0.00E+00">
                  <c:v>1.0701E-7</c:v>
                </c:pt>
                <c:pt idx="46" formatCode="0.00E+00">
                  <c:v>7.4904999999999995E-8</c:v>
                </c:pt>
                <c:pt idx="47" formatCode="0.00E+00">
                  <c:v>5.2432999999999997E-8</c:v>
                </c:pt>
                <c:pt idx="48" formatCode="0.00E+00">
                  <c:v>3.6703000000000001E-8</c:v>
                </c:pt>
                <c:pt idx="49" formatCode="0.00E+00">
                  <c:v>2.5691999999999999E-8</c:v>
                </c:pt>
                <c:pt idx="50" formatCode="0.00E+00">
                  <c:v>1.7984999999999999E-8</c:v>
                </c:pt>
                <c:pt idx="51" formatCode="0.00E+00">
                  <c:v>1.2588999999999999E-8</c:v>
                </c:pt>
                <c:pt idx="52" formatCode="0.00E+00">
                  <c:v>8.8125000000000003E-9</c:v>
                </c:pt>
              </c:numCache>
            </c:numRef>
          </c:cat>
          <c:val>
            <c:numRef>
              <c:f>Track!$W$3:$W$44</c:f>
              <c:numCache>
                <c:formatCode>0</c:formatCode>
                <c:ptCount val="42"/>
                <c:pt idx="0">
                  <c:v>296250</c:v>
                </c:pt>
                <c:pt idx="1">
                  <c:v>329830</c:v>
                </c:pt>
                <c:pt idx="2">
                  <c:v>330070</c:v>
                </c:pt>
                <c:pt idx="3">
                  <c:v>330070</c:v>
                </c:pt>
                <c:pt idx="4">
                  <c:v>330070</c:v>
                </c:pt>
                <c:pt idx="5">
                  <c:v>330070</c:v>
                </c:pt>
                <c:pt idx="6">
                  <c:v>330070</c:v>
                </c:pt>
                <c:pt idx="7">
                  <c:v>330070</c:v>
                </c:pt>
                <c:pt idx="8">
                  <c:v>330070</c:v>
                </c:pt>
                <c:pt idx="9">
                  <c:v>330070</c:v>
                </c:pt>
                <c:pt idx="10">
                  <c:v>330070</c:v>
                </c:pt>
                <c:pt idx="11">
                  <c:v>330070</c:v>
                </c:pt>
                <c:pt idx="12">
                  <c:v>330070</c:v>
                </c:pt>
                <c:pt idx="13">
                  <c:v>330070</c:v>
                </c:pt>
                <c:pt idx="14">
                  <c:v>330090</c:v>
                </c:pt>
                <c:pt idx="15">
                  <c:v>330090</c:v>
                </c:pt>
                <c:pt idx="16">
                  <c:v>330090</c:v>
                </c:pt>
                <c:pt idx="17">
                  <c:v>330090</c:v>
                </c:pt>
                <c:pt idx="18">
                  <c:v>330090</c:v>
                </c:pt>
                <c:pt idx="19">
                  <c:v>330090</c:v>
                </c:pt>
                <c:pt idx="20">
                  <c:v>330090</c:v>
                </c:pt>
                <c:pt idx="21">
                  <c:v>330130</c:v>
                </c:pt>
                <c:pt idx="22">
                  <c:v>330130</c:v>
                </c:pt>
                <c:pt idx="23">
                  <c:v>330130</c:v>
                </c:pt>
                <c:pt idx="24">
                  <c:v>330130</c:v>
                </c:pt>
                <c:pt idx="25">
                  <c:v>330130</c:v>
                </c:pt>
                <c:pt idx="26">
                  <c:v>330130</c:v>
                </c:pt>
                <c:pt idx="27">
                  <c:v>330130</c:v>
                </c:pt>
                <c:pt idx="28">
                  <c:v>330130</c:v>
                </c:pt>
                <c:pt idx="29">
                  <c:v>330130</c:v>
                </c:pt>
                <c:pt idx="30">
                  <c:v>330130</c:v>
                </c:pt>
                <c:pt idx="31">
                  <c:v>330130</c:v>
                </c:pt>
                <c:pt idx="32">
                  <c:v>330130</c:v>
                </c:pt>
                <c:pt idx="33">
                  <c:v>330130</c:v>
                </c:pt>
                <c:pt idx="34">
                  <c:v>330130</c:v>
                </c:pt>
                <c:pt idx="35">
                  <c:v>330130</c:v>
                </c:pt>
                <c:pt idx="36">
                  <c:v>330130</c:v>
                </c:pt>
                <c:pt idx="37">
                  <c:v>330130</c:v>
                </c:pt>
                <c:pt idx="38">
                  <c:v>330130</c:v>
                </c:pt>
                <c:pt idx="39">
                  <c:v>330130</c:v>
                </c:pt>
                <c:pt idx="40">
                  <c:v>330130</c:v>
                </c:pt>
              </c:numCache>
            </c:numRef>
          </c:val>
          <c:smooth val="0"/>
        </c:ser>
        <c:dLbls>
          <c:showLegendKey val="0"/>
          <c:showVal val="0"/>
          <c:showCatName val="0"/>
          <c:showSerName val="0"/>
          <c:showPercent val="0"/>
          <c:showBubbleSize val="0"/>
        </c:dLbls>
        <c:marker val="1"/>
        <c:smooth val="0"/>
        <c:axId val="355958144"/>
        <c:axId val="355968896"/>
      </c:lineChart>
      <c:catAx>
        <c:axId val="355958144"/>
        <c:scaling>
          <c:orientation val="minMax"/>
        </c:scaling>
        <c:delete val="0"/>
        <c:axPos val="b"/>
        <c:numFmt formatCode="General" sourceLinked="1"/>
        <c:majorTickMark val="out"/>
        <c:minorTickMark val="none"/>
        <c:tickLblPos val="nextTo"/>
        <c:txPr>
          <a:bodyPr/>
          <a:lstStyle/>
          <a:p>
            <a:pPr>
              <a:defRPr sz="700"/>
            </a:pPr>
            <a:endParaRPr lang="en-US"/>
          </a:p>
        </c:txPr>
        <c:crossAx val="355968896"/>
        <c:crosses val="autoZero"/>
        <c:auto val="1"/>
        <c:lblAlgn val="ctr"/>
        <c:lblOffset val="100"/>
        <c:noMultiLvlLbl val="0"/>
      </c:catAx>
      <c:valAx>
        <c:axId val="355968896"/>
        <c:scaling>
          <c:orientation val="minMax"/>
          <c:min val="290000"/>
        </c:scaling>
        <c:delete val="0"/>
        <c:axPos val="l"/>
        <c:majorGridlines/>
        <c:title>
          <c:tx>
            <c:rich>
              <a:bodyPr rot="-5400000" vert="horz"/>
              <a:lstStyle/>
              <a:p>
                <a:pPr>
                  <a:defRPr/>
                </a:pPr>
                <a:r>
                  <a:rPr lang="en-GB"/>
                  <a:t>Total net benefit (</a:t>
                </a:r>
                <a:r>
                  <a:rPr lang="en-GB">
                    <a:latin typeface="Times New Roman"/>
                    <a:cs typeface="Times New Roman"/>
                  </a:rPr>
                  <a:t>£)</a:t>
                </a:r>
                <a:endParaRPr lang="en-GB"/>
              </a:p>
            </c:rich>
          </c:tx>
          <c:layout>
            <c:manualLayout>
              <c:xMode val="edge"/>
              <c:yMode val="edge"/>
              <c:x val="1.9079545749850579E-3"/>
              <c:y val="0.24753526312808022"/>
            </c:manualLayout>
          </c:layout>
          <c:overlay val="0"/>
        </c:title>
        <c:numFmt formatCode="0" sourceLinked="1"/>
        <c:majorTickMark val="out"/>
        <c:minorTickMark val="none"/>
        <c:tickLblPos val="nextTo"/>
        <c:crossAx val="355958144"/>
        <c:crosses val="autoZero"/>
        <c:crossBetween val="between"/>
      </c:valAx>
      <c:spPr>
        <a:ln>
          <a:solidFill>
            <a:schemeClr val="bg1">
              <a:lumMod val="75000"/>
            </a:schemeClr>
          </a:solidFill>
        </a:ln>
      </c:spPr>
    </c:plotArea>
    <c:legend>
      <c:legendPos val="r"/>
      <c:layout>
        <c:manualLayout>
          <c:xMode val="edge"/>
          <c:yMode val="edge"/>
          <c:x val="0.84918409951231344"/>
          <c:y val="0.51244132253252517"/>
          <c:w val="0.14182341068752546"/>
          <c:h val="0.24363589967920676"/>
        </c:manualLayout>
      </c:layout>
      <c:overlay val="0"/>
      <c:txPr>
        <a:bodyPr/>
        <a:lstStyle/>
        <a:p>
          <a:pPr>
            <a:defRPr sz="800"/>
          </a:pPr>
          <a:endParaRPr lang="en-US"/>
        </a:p>
      </c:txPr>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79115489990396"/>
          <c:y val="5.0925925925925923E-2"/>
          <c:w val="0.7163975295167313"/>
          <c:h val="0.65622666958296882"/>
        </c:manualLayout>
      </c:layout>
      <c:lineChart>
        <c:grouping val="standard"/>
        <c:varyColors val="0"/>
        <c:ser>
          <c:idx val="0"/>
          <c:order val="0"/>
          <c:tx>
            <c:strRef>
              <c:f>Track!$AA$2</c:f>
              <c:strCache>
                <c:ptCount val="1"/>
                <c:pt idx="0">
                  <c:v>C0.9xS10</c:v>
                </c:pt>
              </c:strCache>
            </c:strRef>
          </c:tx>
          <c:spPr>
            <a:ln w="6350">
              <a:solidFill>
                <a:schemeClr val="tx1"/>
              </a:solidFill>
            </a:ln>
          </c:spPr>
          <c:marker>
            <c:symbol val="diamond"/>
            <c:size val="3"/>
            <c:spPr>
              <a:solidFill>
                <a:schemeClr val="tx1"/>
              </a:solidFill>
              <a:ln>
                <a:solidFill>
                  <a:schemeClr val="tx1"/>
                </a:solidFill>
              </a:ln>
            </c:spPr>
          </c:marker>
          <c:cat>
            <c:numRef>
              <c:f>Track!$Y$3:$Y$127</c:f>
              <c:numCache>
                <c:formatCode>General</c:formatCode>
                <c:ptCount val="125"/>
                <c:pt idx="0">
                  <c:v>1</c:v>
                </c:pt>
                <c:pt idx="1">
                  <c:v>0.9</c:v>
                </c:pt>
                <c:pt idx="2">
                  <c:v>0.81</c:v>
                </c:pt>
                <c:pt idx="3">
                  <c:v>0.72899999999999998</c:v>
                </c:pt>
                <c:pt idx="4">
                  <c:v>0.65610000000000002</c:v>
                </c:pt>
                <c:pt idx="5">
                  <c:v>0.59048999999999996</c:v>
                </c:pt>
                <c:pt idx="6">
                  <c:v>0.53144000000000002</c:v>
                </c:pt>
                <c:pt idx="7">
                  <c:v>0.4783</c:v>
                </c:pt>
                <c:pt idx="8">
                  <c:v>0.43047000000000002</c:v>
                </c:pt>
                <c:pt idx="9">
                  <c:v>0.38741999999999999</c:v>
                </c:pt>
                <c:pt idx="10">
                  <c:v>0.34867999999999999</c:v>
                </c:pt>
                <c:pt idx="11">
                  <c:v>0.31380999999999998</c:v>
                </c:pt>
                <c:pt idx="12">
                  <c:v>0.28243000000000001</c:v>
                </c:pt>
                <c:pt idx="13">
                  <c:v>0.25419000000000003</c:v>
                </c:pt>
                <c:pt idx="14">
                  <c:v>0.22877</c:v>
                </c:pt>
                <c:pt idx="15">
                  <c:v>0.20588999999999999</c:v>
                </c:pt>
                <c:pt idx="16">
                  <c:v>0.18529999999999999</c:v>
                </c:pt>
                <c:pt idx="17">
                  <c:v>0.16677</c:v>
                </c:pt>
                <c:pt idx="18">
                  <c:v>0.15009</c:v>
                </c:pt>
                <c:pt idx="19">
                  <c:v>0.13508999999999999</c:v>
                </c:pt>
                <c:pt idx="20">
                  <c:v>0.12157999999999999</c:v>
                </c:pt>
                <c:pt idx="21">
                  <c:v>0.10942</c:v>
                </c:pt>
                <c:pt idx="22">
                  <c:v>9.8476999999999995E-2</c:v>
                </c:pt>
                <c:pt idx="23">
                  <c:v>8.8628999999999999E-2</c:v>
                </c:pt>
                <c:pt idx="24">
                  <c:v>7.9766000000000004E-2</c:v>
                </c:pt>
                <c:pt idx="25">
                  <c:v>7.1790000000000007E-2</c:v>
                </c:pt>
                <c:pt idx="26">
                  <c:v>6.4611000000000002E-2</c:v>
                </c:pt>
                <c:pt idx="27">
                  <c:v>5.815E-2</c:v>
                </c:pt>
                <c:pt idx="28">
                  <c:v>5.2335E-2</c:v>
                </c:pt>
                <c:pt idx="29">
                  <c:v>4.7100999999999997E-2</c:v>
                </c:pt>
                <c:pt idx="30">
                  <c:v>4.2390999999999998E-2</c:v>
                </c:pt>
                <c:pt idx="31">
                  <c:v>3.8151999999999998E-2</c:v>
                </c:pt>
                <c:pt idx="32">
                  <c:v>3.4336999999999999E-2</c:v>
                </c:pt>
                <c:pt idx="33">
                  <c:v>3.0903E-2</c:v>
                </c:pt>
                <c:pt idx="34">
                  <c:v>2.7813000000000001E-2</c:v>
                </c:pt>
                <c:pt idx="35">
                  <c:v>2.5031999999999999E-2</c:v>
                </c:pt>
                <c:pt idx="36">
                  <c:v>2.2527999999999999E-2</c:v>
                </c:pt>
                <c:pt idx="37">
                  <c:v>2.0275999999999999E-2</c:v>
                </c:pt>
                <c:pt idx="38">
                  <c:v>1.8248E-2</c:v>
                </c:pt>
                <c:pt idx="39">
                  <c:v>1.6423E-2</c:v>
                </c:pt>
                <c:pt idx="40">
                  <c:v>1.4781000000000001E-2</c:v>
                </c:pt>
                <c:pt idx="41">
                  <c:v>1.3303000000000001E-2</c:v>
                </c:pt>
                <c:pt idx="42">
                  <c:v>1.1972999999999999E-2</c:v>
                </c:pt>
                <c:pt idx="43">
                  <c:v>1.0775E-2</c:v>
                </c:pt>
                <c:pt idx="44">
                  <c:v>9.6977000000000001E-3</c:v>
                </c:pt>
                <c:pt idx="45">
                  <c:v>8.7279999999999996E-3</c:v>
                </c:pt>
                <c:pt idx="46">
                  <c:v>7.8551999999999997E-3</c:v>
                </c:pt>
                <c:pt idx="47">
                  <c:v>7.0696999999999999E-3</c:v>
                </c:pt>
                <c:pt idx="48">
                  <c:v>6.3626999999999998E-3</c:v>
                </c:pt>
                <c:pt idx="49">
                  <c:v>5.7264000000000004E-3</c:v>
                </c:pt>
                <c:pt idx="50">
                  <c:v>5.1538E-3</c:v>
                </c:pt>
                <c:pt idx="51">
                  <c:v>4.6384E-3</c:v>
                </c:pt>
                <c:pt idx="52">
                  <c:v>4.1745999999999997E-3</c:v>
                </c:pt>
                <c:pt idx="53">
                  <c:v>3.7571000000000002E-3</c:v>
                </c:pt>
                <c:pt idx="54">
                  <c:v>3.3814000000000001E-3</c:v>
                </c:pt>
                <c:pt idx="55">
                  <c:v>3.0433000000000001E-3</c:v>
                </c:pt>
                <c:pt idx="56">
                  <c:v>2.7388999999999998E-3</c:v>
                </c:pt>
                <c:pt idx="57">
                  <c:v>2.4650000000000002E-3</c:v>
                </c:pt>
                <c:pt idx="58">
                  <c:v>2.2185E-3</c:v>
                </c:pt>
                <c:pt idx="59">
                  <c:v>1.9967000000000001E-3</c:v>
                </c:pt>
                <c:pt idx="60">
                  <c:v>1.797E-3</c:v>
                </c:pt>
                <c:pt idx="61">
                  <c:v>1.6172999999999999E-3</c:v>
                </c:pt>
                <c:pt idx="62">
                  <c:v>1.4556E-3</c:v>
                </c:pt>
                <c:pt idx="63">
                  <c:v>1.31E-3</c:v>
                </c:pt>
                <c:pt idx="64">
                  <c:v>1.1789999999999999E-3</c:v>
                </c:pt>
                <c:pt idx="65">
                  <c:v>1.0610999999999999E-3</c:v>
                </c:pt>
                <c:pt idx="66">
                  <c:v>9.5500000000000001E-4</c:v>
                </c:pt>
                <c:pt idx="67">
                  <c:v>8.5950000000000002E-4</c:v>
                </c:pt>
                <c:pt idx="68">
                  <c:v>7.7355000000000002E-4</c:v>
                </c:pt>
                <c:pt idx="69">
                  <c:v>6.9620000000000001E-4</c:v>
                </c:pt>
                <c:pt idx="70">
                  <c:v>6.2657999999999995E-4</c:v>
                </c:pt>
                <c:pt idx="71">
                  <c:v>5.6391999999999998E-4</c:v>
                </c:pt>
                <c:pt idx="72">
                  <c:v>5.0752999999999996E-4</c:v>
                </c:pt>
                <c:pt idx="73">
                  <c:v>4.5678E-4</c:v>
                </c:pt>
                <c:pt idx="74">
                  <c:v>4.1110000000000002E-4</c:v>
                </c:pt>
                <c:pt idx="75">
                  <c:v>3.6999E-4</c:v>
                </c:pt>
                <c:pt idx="76">
                  <c:v>3.3299000000000002E-4</c:v>
                </c:pt>
                <c:pt idx="77">
                  <c:v>2.9969000000000003E-4</c:v>
                </c:pt>
                <c:pt idx="78">
                  <c:v>2.6971999999999999E-4</c:v>
                </c:pt>
                <c:pt idx="79">
                  <c:v>2.4274999999999999E-4</c:v>
                </c:pt>
                <c:pt idx="80">
                  <c:v>2.1846999999999999E-4</c:v>
                </c:pt>
                <c:pt idx="81">
                  <c:v>1.9662999999999999E-4</c:v>
                </c:pt>
                <c:pt idx="82">
                  <c:v>1.7696000000000001E-4</c:v>
                </c:pt>
                <c:pt idx="83">
                  <c:v>1.5927000000000001E-4</c:v>
                </c:pt>
                <c:pt idx="84">
                  <c:v>1.4333999999999999E-4</c:v>
                </c:pt>
                <c:pt idx="85">
                  <c:v>1.2901000000000001E-4</c:v>
                </c:pt>
                <c:pt idx="86">
                  <c:v>1.1611E-4</c:v>
                </c:pt>
                <c:pt idx="87">
                  <c:v>1.0450000000000001E-4</c:v>
                </c:pt>
                <c:pt idx="88" formatCode="0.00E+00">
                  <c:v>9.4046E-5</c:v>
                </c:pt>
                <c:pt idx="89" formatCode="0.00E+00">
                  <c:v>8.4641000000000005E-5</c:v>
                </c:pt>
                <c:pt idx="90" formatCode="0.00E+00">
                  <c:v>7.6176999999999999E-5</c:v>
                </c:pt>
                <c:pt idx="91" formatCode="0.00E+00">
                  <c:v>6.8559999999999994E-5</c:v>
                </c:pt>
                <c:pt idx="92" formatCode="0.00E+00">
                  <c:v>6.1704000000000004E-5</c:v>
                </c:pt>
                <c:pt idx="93" formatCode="0.00E+00">
                  <c:v>5.5532999999999998E-5</c:v>
                </c:pt>
                <c:pt idx="94" formatCode="0.00E+00">
                  <c:v>4.9979999999999999E-5</c:v>
                </c:pt>
                <c:pt idx="95" formatCode="0.00E+00">
                  <c:v>4.4981999999999997E-5</c:v>
                </c:pt>
                <c:pt idx="96" formatCode="0.00E+00">
                  <c:v>4.0484000000000001E-5</c:v>
                </c:pt>
                <c:pt idx="97" formatCode="0.00E+00">
                  <c:v>3.6434999999999999E-5</c:v>
                </c:pt>
                <c:pt idx="98" formatCode="0.00E+00">
                  <c:v>3.2792E-5</c:v>
                </c:pt>
                <c:pt idx="99" formatCode="0.00E+00">
                  <c:v>2.9513E-5</c:v>
                </c:pt>
                <c:pt idx="100" formatCode="0.00E+00">
                  <c:v>2.6560999999999999E-5</c:v>
                </c:pt>
                <c:pt idx="101" formatCode="0.00E+00">
                  <c:v>2.3904999999999999E-5</c:v>
                </c:pt>
                <c:pt idx="102" formatCode="0.00E+00">
                  <c:v>2.1515E-5</c:v>
                </c:pt>
                <c:pt idx="103" formatCode="0.00E+00">
                  <c:v>1.9363000000000001E-5</c:v>
                </c:pt>
                <c:pt idx="104" formatCode="0.00E+00">
                  <c:v>1.7427000000000001E-5</c:v>
                </c:pt>
                <c:pt idx="105" formatCode="0.00E+00">
                  <c:v>1.5684000000000001E-5</c:v>
                </c:pt>
                <c:pt idx="106" formatCode="0.00E+00">
                  <c:v>1.4116E-5</c:v>
                </c:pt>
                <c:pt idx="107" formatCode="0.00E+00">
                  <c:v>1.2704000000000001E-5</c:v>
                </c:pt>
                <c:pt idx="108" formatCode="0.00E+00">
                  <c:v>1.1433999999999999E-5</c:v>
                </c:pt>
                <c:pt idx="109" formatCode="0.00E+00">
                  <c:v>1.029E-5</c:v>
                </c:pt>
                <c:pt idx="110" formatCode="0.00E+00">
                  <c:v>9.2614000000000008E-6</c:v>
                </c:pt>
                <c:pt idx="111" formatCode="0.00E+00">
                  <c:v>8.3351999999999994E-6</c:v>
                </c:pt>
                <c:pt idx="112" formatCode="0.00E+00">
                  <c:v>7.5016999999999997E-6</c:v>
                </c:pt>
                <c:pt idx="113" formatCode="0.00E+00">
                  <c:v>6.7515999999999999E-6</c:v>
                </c:pt>
                <c:pt idx="114" formatCode="0.00E+00">
                  <c:v>6.0764E-6</c:v>
                </c:pt>
                <c:pt idx="115" formatCode="0.00E+00">
                  <c:v>5.4688000000000001E-6</c:v>
                </c:pt>
                <c:pt idx="116" formatCode="0.00E+00">
                  <c:v>4.9219000000000003E-6</c:v>
                </c:pt>
                <c:pt idx="117" formatCode="0.00E+00">
                  <c:v>4.4297000000000001E-6</c:v>
                </c:pt>
                <c:pt idx="118" formatCode="0.00E+00">
                  <c:v>3.9867000000000003E-6</c:v>
                </c:pt>
                <c:pt idx="119" formatCode="0.00E+00">
                  <c:v>3.5881E-6</c:v>
                </c:pt>
                <c:pt idx="120" formatCode="0.00E+00">
                  <c:v>3.2291999999999999E-6</c:v>
                </c:pt>
                <c:pt idx="121" formatCode="0.00E+00">
                  <c:v>2.9063E-6</c:v>
                </c:pt>
                <c:pt idx="122" formatCode="0.00E+00">
                  <c:v>2.6156999999999998E-6</c:v>
                </c:pt>
                <c:pt idx="123" formatCode="0.00E+00">
                  <c:v>2.3541E-6</c:v>
                </c:pt>
                <c:pt idx="124" formatCode="0.00E+00">
                  <c:v>2.1187000000000001E-6</c:v>
                </c:pt>
              </c:numCache>
            </c:numRef>
          </c:cat>
          <c:val>
            <c:numRef>
              <c:f>Track!$AA$3:$AA$127</c:f>
              <c:numCache>
                <c:formatCode>0</c:formatCode>
                <c:ptCount val="125"/>
                <c:pt idx="0">
                  <c:v>296250</c:v>
                </c:pt>
                <c:pt idx="1">
                  <c:v>325550</c:v>
                </c:pt>
                <c:pt idx="2">
                  <c:v>325550</c:v>
                </c:pt>
                <c:pt idx="3">
                  <c:v>325640</c:v>
                </c:pt>
                <c:pt idx="4">
                  <c:v>325640</c:v>
                </c:pt>
                <c:pt idx="5">
                  <c:v>326490</c:v>
                </c:pt>
                <c:pt idx="6">
                  <c:v>326550</c:v>
                </c:pt>
                <c:pt idx="7">
                  <c:v>326550</c:v>
                </c:pt>
                <c:pt idx="8">
                  <c:v>326550</c:v>
                </c:pt>
                <c:pt idx="9">
                  <c:v>328630</c:v>
                </c:pt>
                <c:pt idx="10">
                  <c:v>328630</c:v>
                </c:pt>
                <c:pt idx="11">
                  <c:v>328630</c:v>
                </c:pt>
                <c:pt idx="12">
                  <c:v>328630</c:v>
                </c:pt>
                <c:pt idx="13">
                  <c:v>328630</c:v>
                </c:pt>
                <c:pt idx="14">
                  <c:v>328630</c:v>
                </c:pt>
                <c:pt idx="15">
                  <c:v>328630</c:v>
                </c:pt>
                <c:pt idx="16">
                  <c:v>328630</c:v>
                </c:pt>
                <c:pt idx="17">
                  <c:v>328630</c:v>
                </c:pt>
                <c:pt idx="18">
                  <c:v>328630</c:v>
                </c:pt>
                <c:pt idx="19">
                  <c:v>328630</c:v>
                </c:pt>
                <c:pt idx="20">
                  <c:v>328690</c:v>
                </c:pt>
                <c:pt idx="21">
                  <c:v>328690</c:v>
                </c:pt>
                <c:pt idx="22">
                  <c:v>328690</c:v>
                </c:pt>
                <c:pt idx="23">
                  <c:v>328690</c:v>
                </c:pt>
                <c:pt idx="24">
                  <c:v>328690</c:v>
                </c:pt>
                <c:pt idx="25">
                  <c:v>328690</c:v>
                </c:pt>
                <c:pt idx="26">
                  <c:v>328690</c:v>
                </c:pt>
                <c:pt idx="27">
                  <c:v>328690</c:v>
                </c:pt>
                <c:pt idx="28">
                  <c:v>329970</c:v>
                </c:pt>
                <c:pt idx="29">
                  <c:v>329970</c:v>
                </c:pt>
                <c:pt idx="30">
                  <c:v>329970</c:v>
                </c:pt>
                <c:pt idx="31">
                  <c:v>329970</c:v>
                </c:pt>
                <c:pt idx="32">
                  <c:v>329970</c:v>
                </c:pt>
                <c:pt idx="33">
                  <c:v>329970</c:v>
                </c:pt>
                <c:pt idx="34">
                  <c:v>329970</c:v>
                </c:pt>
                <c:pt idx="35">
                  <c:v>329970</c:v>
                </c:pt>
                <c:pt idx="36">
                  <c:v>329970</c:v>
                </c:pt>
                <c:pt idx="37">
                  <c:v>329970</c:v>
                </c:pt>
                <c:pt idx="38">
                  <c:v>329970</c:v>
                </c:pt>
                <c:pt idx="39">
                  <c:v>329970</c:v>
                </c:pt>
                <c:pt idx="40">
                  <c:v>329970</c:v>
                </c:pt>
                <c:pt idx="41">
                  <c:v>330060</c:v>
                </c:pt>
                <c:pt idx="42">
                  <c:v>330060</c:v>
                </c:pt>
                <c:pt idx="43">
                  <c:v>330060</c:v>
                </c:pt>
                <c:pt idx="44">
                  <c:v>330060</c:v>
                </c:pt>
                <c:pt idx="45">
                  <c:v>330060</c:v>
                </c:pt>
                <c:pt idx="46">
                  <c:v>330060</c:v>
                </c:pt>
                <c:pt idx="47">
                  <c:v>330060</c:v>
                </c:pt>
                <c:pt idx="48">
                  <c:v>330060</c:v>
                </c:pt>
                <c:pt idx="49">
                  <c:v>330060</c:v>
                </c:pt>
                <c:pt idx="50">
                  <c:v>330060</c:v>
                </c:pt>
                <c:pt idx="51">
                  <c:v>330060</c:v>
                </c:pt>
                <c:pt idx="52">
                  <c:v>330060</c:v>
                </c:pt>
                <c:pt idx="53">
                  <c:v>330060</c:v>
                </c:pt>
                <c:pt idx="54">
                  <c:v>330060</c:v>
                </c:pt>
                <c:pt idx="55">
                  <c:v>330060</c:v>
                </c:pt>
                <c:pt idx="56">
                  <c:v>330060</c:v>
                </c:pt>
                <c:pt idx="57">
                  <c:v>330060</c:v>
                </c:pt>
                <c:pt idx="58">
                  <c:v>330060</c:v>
                </c:pt>
                <c:pt idx="59">
                  <c:v>330060</c:v>
                </c:pt>
                <c:pt idx="60">
                  <c:v>330060</c:v>
                </c:pt>
                <c:pt idx="61">
                  <c:v>330060</c:v>
                </c:pt>
                <c:pt idx="62">
                  <c:v>330060</c:v>
                </c:pt>
                <c:pt idx="63">
                  <c:v>330060</c:v>
                </c:pt>
                <c:pt idx="64">
                  <c:v>330060</c:v>
                </c:pt>
                <c:pt idx="65">
                  <c:v>330060</c:v>
                </c:pt>
                <c:pt idx="66">
                  <c:v>330060</c:v>
                </c:pt>
                <c:pt idx="67">
                  <c:v>330060</c:v>
                </c:pt>
                <c:pt idx="68">
                  <c:v>330060</c:v>
                </c:pt>
                <c:pt idx="69">
                  <c:v>330060</c:v>
                </c:pt>
                <c:pt idx="70">
                  <c:v>330060</c:v>
                </c:pt>
                <c:pt idx="71">
                  <c:v>330060</c:v>
                </c:pt>
                <c:pt idx="72">
                  <c:v>330060</c:v>
                </c:pt>
                <c:pt idx="73">
                  <c:v>330060</c:v>
                </c:pt>
                <c:pt idx="74">
                  <c:v>330060</c:v>
                </c:pt>
                <c:pt idx="75">
                  <c:v>330060</c:v>
                </c:pt>
                <c:pt idx="76">
                  <c:v>330060</c:v>
                </c:pt>
                <c:pt idx="77">
                  <c:v>330060</c:v>
                </c:pt>
                <c:pt idx="78">
                  <c:v>330060</c:v>
                </c:pt>
                <c:pt idx="79">
                  <c:v>330060</c:v>
                </c:pt>
                <c:pt idx="80">
                  <c:v>330060</c:v>
                </c:pt>
                <c:pt idx="81">
                  <c:v>330060</c:v>
                </c:pt>
                <c:pt idx="82">
                  <c:v>330060</c:v>
                </c:pt>
                <c:pt idx="83">
                  <c:v>330060</c:v>
                </c:pt>
                <c:pt idx="84">
                  <c:v>330060</c:v>
                </c:pt>
                <c:pt idx="85">
                  <c:v>330060</c:v>
                </c:pt>
                <c:pt idx="86">
                  <c:v>330060</c:v>
                </c:pt>
                <c:pt idx="87">
                  <c:v>330060</c:v>
                </c:pt>
                <c:pt idx="88">
                  <c:v>330060</c:v>
                </c:pt>
                <c:pt idx="89">
                  <c:v>330060</c:v>
                </c:pt>
                <c:pt idx="90">
                  <c:v>330060</c:v>
                </c:pt>
                <c:pt idx="91">
                  <c:v>330060</c:v>
                </c:pt>
                <c:pt idx="92">
                  <c:v>330060</c:v>
                </c:pt>
                <c:pt idx="93">
                  <c:v>330060</c:v>
                </c:pt>
                <c:pt idx="94">
                  <c:v>330060</c:v>
                </c:pt>
                <c:pt idx="95">
                  <c:v>330060</c:v>
                </c:pt>
                <c:pt idx="96">
                  <c:v>330060</c:v>
                </c:pt>
                <c:pt idx="97">
                  <c:v>330060</c:v>
                </c:pt>
                <c:pt idx="98">
                  <c:v>330060</c:v>
                </c:pt>
                <c:pt idx="99">
                  <c:v>330060</c:v>
                </c:pt>
                <c:pt idx="100">
                  <c:v>330060</c:v>
                </c:pt>
                <c:pt idx="101">
                  <c:v>330060</c:v>
                </c:pt>
                <c:pt idx="102">
                  <c:v>330060</c:v>
                </c:pt>
                <c:pt idx="103">
                  <c:v>330060</c:v>
                </c:pt>
                <c:pt idx="104">
                  <c:v>330060</c:v>
                </c:pt>
                <c:pt idx="105">
                  <c:v>330060</c:v>
                </c:pt>
                <c:pt idx="106">
                  <c:v>330060</c:v>
                </c:pt>
                <c:pt idx="107">
                  <c:v>330060</c:v>
                </c:pt>
                <c:pt idx="108">
                  <c:v>330060</c:v>
                </c:pt>
                <c:pt idx="109">
                  <c:v>330060</c:v>
                </c:pt>
                <c:pt idx="110">
                  <c:v>330060</c:v>
                </c:pt>
                <c:pt idx="111">
                  <c:v>330060</c:v>
                </c:pt>
                <c:pt idx="112">
                  <c:v>330060</c:v>
                </c:pt>
                <c:pt idx="113">
                  <c:v>330060</c:v>
                </c:pt>
                <c:pt idx="114">
                  <c:v>330060</c:v>
                </c:pt>
                <c:pt idx="115">
                  <c:v>330060</c:v>
                </c:pt>
                <c:pt idx="116">
                  <c:v>330060</c:v>
                </c:pt>
                <c:pt idx="117">
                  <c:v>330060</c:v>
                </c:pt>
                <c:pt idx="118">
                  <c:v>330060</c:v>
                </c:pt>
                <c:pt idx="119">
                  <c:v>330060</c:v>
                </c:pt>
                <c:pt idx="120">
                  <c:v>330060</c:v>
                </c:pt>
                <c:pt idx="121">
                  <c:v>330060</c:v>
                </c:pt>
                <c:pt idx="122">
                  <c:v>330060</c:v>
                </c:pt>
                <c:pt idx="123">
                  <c:v>330060</c:v>
                </c:pt>
                <c:pt idx="124">
                  <c:v>330060</c:v>
                </c:pt>
              </c:numCache>
            </c:numRef>
          </c:val>
          <c:smooth val="0"/>
        </c:ser>
        <c:ser>
          <c:idx val="1"/>
          <c:order val="1"/>
          <c:tx>
            <c:strRef>
              <c:f>Track!$AE$2</c:f>
              <c:strCache>
                <c:ptCount val="1"/>
                <c:pt idx="0">
                  <c:v>C0.9xS30</c:v>
                </c:pt>
              </c:strCache>
            </c:strRef>
          </c:tx>
          <c:spPr>
            <a:ln w="6350">
              <a:solidFill>
                <a:schemeClr val="tx1"/>
              </a:solidFill>
            </a:ln>
          </c:spPr>
          <c:marker>
            <c:symbol val="x"/>
            <c:size val="3"/>
            <c:spPr>
              <a:noFill/>
              <a:ln>
                <a:solidFill>
                  <a:schemeClr val="tx1"/>
                </a:solidFill>
              </a:ln>
            </c:spPr>
          </c:marker>
          <c:cat>
            <c:numRef>
              <c:f>Track!$Y$3:$Y$127</c:f>
              <c:numCache>
                <c:formatCode>General</c:formatCode>
                <c:ptCount val="125"/>
                <c:pt idx="0">
                  <c:v>1</c:v>
                </c:pt>
                <c:pt idx="1">
                  <c:v>0.9</c:v>
                </c:pt>
                <c:pt idx="2">
                  <c:v>0.81</c:v>
                </c:pt>
                <c:pt idx="3">
                  <c:v>0.72899999999999998</c:v>
                </c:pt>
                <c:pt idx="4">
                  <c:v>0.65610000000000002</c:v>
                </c:pt>
                <c:pt idx="5">
                  <c:v>0.59048999999999996</c:v>
                </c:pt>
                <c:pt idx="6">
                  <c:v>0.53144000000000002</c:v>
                </c:pt>
                <c:pt idx="7">
                  <c:v>0.4783</c:v>
                </c:pt>
                <c:pt idx="8">
                  <c:v>0.43047000000000002</c:v>
                </c:pt>
                <c:pt idx="9">
                  <c:v>0.38741999999999999</c:v>
                </c:pt>
                <c:pt idx="10">
                  <c:v>0.34867999999999999</c:v>
                </c:pt>
                <c:pt idx="11">
                  <c:v>0.31380999999999998</c:v>
                </c:pt>
                <c:pt idx="12">
                  <c:v>0.28243000000000001</c:v>
                </c:pt>
                <c:pt idx="13">
                  <c:v>0.25419000000000003</c:v>
                </c:pt>
                <c:pt idx="14">
                  <c:v>0.22877</c:v>
                </c:pt>
                <c:pt idx="15">
                  <c:v>0.20588999999999999</c:v>
                </c:pt>
                <c:pt idx="16">
                  <c:v>0.18529999999999999</c:v>
                </c:pt>
                <c:pt idx="17">
                  <c:v>0.16677</c:v>
                </c:pt>
                <c:pt idx="18">
                  <c:v>0.15009</c:v>
                </c:pt>
                <c:pt idx="19">
                  <c:v>0.13508999999999999</c:v>
                </c:pt>
                <c:pt idx="20">
                  <c:v>0.12157999999999999</c:v>
                </c:pt>
                <c:pt idx="21">
                  <c:v>0.10942</c:v>
                </c:pt>
                <c:pt idx="22">
                  <c:v>9.8476999999999995E-2</c:v>
                </c:pt>
                <c:pt idx="23">
                  <c:v>8.8628999999999999E-2</c:v>
                </c:pt>
                <c:pt idx="24">
                  <c:v>7.9766000000000004E-2</c:v>
                </c:pt>
                <c:pt idx="25">
                  <c:v>7.1790000000000007E-2</c:v>
                </c:pt>
                <c:pt idx="26">
                  <c:v>6.4611000000000002E-2</c:v>
                </c:pt>
                <c:pt idx="27">
                  <c:v>5.815E-2</c:v>
                </c:pt>
                <c:pt idx="28">
                  <c:v>5.2335E-2</c:v>
                </c:pt>
                <c:pt idx="29">
                  <c:v>4.7100999999999997E-2</c:v>
                </c:pt>
                <c:pt idx="30">
                  <c:v>4.2390999999999998E-2</c:v>
                </c:pt>
                <c:pt idx="31">
                  <c:v>3.8151999999999998E-2</c:v>
                </c:pt>
                <c:pt idx="32">
                  <c:v>3.4336999999999999E-2</c:v>
                </c:pt>
                <c:pt idx="33">
                  <c:v>3.0903E-2</c:v>
                </c:pt>
                <c:pt idx="34">
                  <c:v>2.7813000000000001E-2</c:v>
                </c:pt>
                <c:pt idx="35">
                  <c:v>2.5031999999999999E-2</c:v>
                </c:pt>
                <c:pt idx="36">
                  <c:v>2.2527999999999999E-2</c:v>
                </c:pt>
                <c:pt idx="37">
                  <c:v>2.0275999999999999E-2</c:v>
                </c:pt>
                <c:pt idx="38">
                  <c:v>1.8248E-2</c:v>
                </c:pt>
                <c:pt idx="39">
                  <c:v>1.6423E-2</c:v>
                </c:pt>
                <c:pt idx="40">
                  <c:v>1.4781000000000001E-2</c:v>
                </c:pt>
                <c:pt idx="41">
                  <c:v>1.3303000000000001E-2</c:v>
                </c:pt>
                <c:pt idx="42">
                  <c:v>1.1972999999999999E-2</c:v>
                </c:pt>
                <c:pt idx="43">
                  <c:v>1.0775E-2</c:v>
                </c:pt>
                <c:pt idx="44">
                  <c:v>9.6977000000000001E-3</c:v>
                </c:pt>
                <c:pt idx="45">
                  <c:v>8.7279999999999996E-3</c:v>
                </c:pt>
                <c:pt idx="46">
                  <c:v>7.8551999999999997E-3</c:v>
                </c:pt>
                <c:pt idx="47">
                  <c:v>7.0696999999999999E-3</c:v>
                </c:pt>
                <c:pt idx="48">
                  <c:v>6.3626999999999998E-3</c:v>
                </c:pt>
                <c:pt idx="49">
                  <c:v>5.7264000000000004E-3</c:v>
                </c:pt>
                <c:pt idx="50">
                  <c:v>5.1538E-3</c:v>
                </c:pt>
                <c:pt idx="51">
                  <c:v>4.6384E-3</c:v>
                </c:pt>
                <c:pt idx="52">
                  <c:v>4.1745999999999997E-3</c:v>
                </c:pt>
                <c:pt idx="53">
                  <c:v>3.7571000000000002E-3</c:v>
                </c:pt>
                <c:pt idx="54">
                  <c:v>3.3814000000000001E-3</c:v>
                </c:pt>
                <c:pt idx="55">
                  <c:v>3.0433000000000001E-3</c:v>
                </c:pt>
                <c:pt idx="56">
                  <c:v>2.7388999999999998E-3</c:v>
                </c:pt>
                <c:pt idx="57">
                  <c:v>2.4650000000000002E-3</c:v>
                </c:pt>
                <c:pt idx="58">
                  <c:v>2.2185E-3</c:v>
                </c:pt>
                <c:pt idx="59">
                  <c:v>1.9967000000000001E-3</c:v>
                </c:pt>
                <c:pt idx="60">
                  <c:v>1.797E-3</c:v>
                </c:pt>
                <c:pt idx="61">
                  <c:v>1.6172999999999999E-3</c:v>
                </c:pt>
                <c:pt idx="62">
                  <c:v>1.4556E-3</c:v>
                </c:pt>
                <c:pt idx="63">
                  <c:v>1.31E-3</c:v>
                </c:pt>
                <c:pt idx="64">
                  <c:v>1.1789999999999999E-3</c:v>
                </c:pt>
                <c:pt idx="65">
                  <c:v>1.0610999999999999E-3</c:v>
                </c:pt>
                <c:pt idx="66">
                  <c:v>9.5500000000000001E-4</c:v>
                </c:pt>
                <c:pt idx="67">
                  <c:v>8.5950000000000002E-4</c:v>
                </c:pt>
                <c:pt idx="68">
                  <c:v>7.7355000000000002E-4</c:v>
                </c:pt>
                <c:pt idx="69">
                  <c:v>6.9620000000000001E-4</c:v>
                </c:pt>
                <c:pt idx="70">
                  <c:v>6.2657999999999995E-4</c:v>
                </c:pt>
                <c:pt idx="71">
                  <c:v>5.6391999999999998E-4</c:v>
                </c:pt>
                <c:pt idx="72">
                  <c:v>5.0752999999999996E-4</c:v>
                </c:pt>
                <c:pt idx="73">
                  <c:v>4.5678E-4</c:v>
                </c:pt>
                <c:pt idx="74">
                  <c:v>4.1110000000000002E-4</c:v>
                </c:pt>
                <c:pt idx="75">
                  <c:v>3.6999E-4</c:v>
                </c:pt>
                <c:pt idx="76">
                  <c:v>3.3299000000000002E-4</c:v>
                </c:pt>
                <c:pt idx="77">
                  <c:v>2.9969000000000003E-4</c:v>
                </c:pt>
                <c:pt idx="78">
                  <c:v>2.6971999999999999E-4</c:v>
                </c:pt>
                <c:pt idx="79">
                  <c:v>2.4274999999999999E-4</c:v>
                </c:pt>
                <c:pt idx="80">
                  <c:v>2.1846999999999999E-4</c:v>
                </c:pt>
                <c:pt idx="81">
                  <c:v>1.9662999999999999E-4</c:v>
                </c:pt>
                <c:pt idx="82">
                  <c:v>1.7696000000000001E-4</c:v>
                </c:pt>
                <c:pt idx="83">
                  <c:v>1.5927000000000001E-4</c:v>
                </c:pt>
                <c:pt idx="84">
                  <c:v>1.4333999999999999E-4</c:v>
                </c:pt>
                <c:pt idx="85">
                  <c:v>1.2901000000000001E-4</c:v>
                </c:pt>
                <c:pt idx="86">
                  <c:v>1.1611E-4</c:v>
                </c:pt>
                <c:pt idx="87">
                  <c:v>1.0450000000000001E-4</c:v>
                </c:pt>
                <c:pt idx="88" formatCode="0.00E+00">
                  <c:v>9.4046E-5</c:v>
                </c:pt>
                <c:pt idx="89" formatCode="0.00E+00">
                  <c:v>8.4641000000000005E-5</c:v>
                </c:pt>
                <c:pt idx="90" formatCode="0.00E+00">
                  <c:v>7.6176999999999999E-5</c:v>
                </c:pt>
                <c:pt idx="91" formatCode="0.00E+00">
                  <c:v>6.8559999999999994E-5</c:v>
                </c:pt>
                <c:pt idx="92" formatCode="0.00E+00">
                  <c:v>6.1704000000000004E-5</c:v>
                </c:pt>
                <c:pt idx="93" formatCode="0.00E+00">
                  <c:v>5.5532999999999998E-5</c:v>
                </c:pt>
                <c:pt idx="94" formatCode="0.00E+00">
                  <c:v>4.9979999999999999E-5</c:v>
                </c:pt>
                <c:pt idx="95" formatCode="0.00E+00">
                  <c:v>4.4981999999999997E-5</c:v>
                </c:pt>
                <c:pt idx="96" formatCode="0.00E+00">
                  <c:v>4.0484000000000001E-5</c:v>
                </c:pt>
                <c:pt idx="97" formatCode="0.00E+00">
                  <c:v>3.6434999999999999E-5</c:v>
                </c:pt>
                <c:pt idx="98" formatCode="0.00E+00">
                  <c:v>3.2792E-5</c:v>
                </c:pt>
                <c:pt idx="99" formatCode="0.00E+00">
                  <c:v>2.9513E-5</c:v>
                </c:pt>
                <c:pt idx="100" formatCode="0.00E+00">
                  <c:v>2.6560999999999999E-5</c:v>
                </c:pt>
                <c:pt idx="101" formatCode="0.00E+00">
                  <c:v>2.3904999999999999E-5</c:v>
                </c:pt>
                <c:pt idx="102" formatCode="0.00E+00">
                  <c:v>2.1515E-5</c:v>
                </c:pt>
                <c:pt idx="103" formatCode="0.00E+00">
                  <c:v>1.9363000000000001E-5</c:v>
                </c:pt>
                <c:pt idx="104" formatCode="0.00E+00">
                  <c:v>1.7427000000000001E-5</c:v>
                </c:pt>
                <c:pt idx="105" formatCode="0.00E+00">
                  <c:v>1.5684000000000001E-5</c:v>
                </c:pt>
                <c:pt idx="106" formatCode="0.00E+00">
                  <c:v>1.4116E-5</c:v>
                </c:pt>
                <c:pt idx="107" formatCode="0.00E+00">
                  <c:v>1.2704000000000001E-5</c:v>
                </c:pt>
                <c:pt idx="108" formatCode="0.00E+00">
                  <c:v>1.1433999999999999E-5</c:v>
                </c:pt>
                <c:pt idx="109" formatCode="0.00E+00">
                  <c:v>1.029E-5</c:v>
                </c:pt>
                <c:pt idx="110" formatCode="0.00E+00">
                  <c:v>9.2614000000000008E-6</c:v>
                </c:pt>
                <c:pt idx="111" formatCode="0.00E+00">
                  <c:v>8.3351999999999994E-6</c:v>
                </c:pt>
                <c:pt idx="112" formatCode="0.00E+00">
                  <c:v>7.5016999999999997E-6</c:v>
                </c:pt>
                <c:pt idx="113" formatCode="0.00E+00">
                  <c:v>6.7515999999999999E-6</c:v>
                </c:pt>
                <c:pt idx="114" formatCode="0.00E+00">
                  <c:v>6.0764E-6</c:v>
                </c:pt>
                <c:pt idx="115" formatCode="0.00E+00">
                  <c:v>5.4688000000000001E-6</c:v>
                </c:pt>
                <c:pt idx="116" formatCode="0.00E+00">
                  <c:v>4.9219000000000003E-6</c:v>
                </c:pt>
                <c:pt idx="117" formatCode="0.00E+00">
                  <c:v>4.4297000000000001E-6</c:v>
                </c:pt>
                <c:pt idx="118" formatCode="0.00E+00">
                  <c:v>3.9867000000000003E-6</c:v>
                </c:pt>
                <c:pt idx="119" formatCode="0.00E+00">
                  <c:v>3.5881E-6</c:v>
                </c:pt>
                <c:pt idx="120" formatCode="0.00E+00">
                  <c:v>3.2291999999999999E-6</c:v>
                </c:pt>
                <c:pt idx="121" formatCode="0.00E+00">
                  <c:v>2.9063E-6</c:v>
                </c:pt>
                <c:pt idx="122" formatCode="0.00E+00">
                  <c:v>2.6156999999999998E-6</c:v>
                </c:pt>
                <c:pt idx="123" formatCode="0.00E+00">
                  <c:v>2.3541E-6</c:v>
                </c:pt>
                <c:pt idx="124" formatCode="0.00E+00">
                  <c:v>2.1187000000000001E-6</c:v>
                </c:pt>
              </c:numCache>
            </c:numRef>
          </c:cat>
          <c:val>
            <c:numRef>
              <c:f>Track!$AE$3:$AE$76</c:f>
              <c:numCache>
                <c:formatCode>0</c:formatCode>
                <c:ptCount val="74"/>
                <c:pt idx="0">
                  <c:v>296250</c:v>
                </c:pt>
                <c:pt idx="1">
                  <c:v>326040</c:v>
                </c:pt>
                <c:pt idx="2">
                  <c:v>326960</c:v>
                </c:pt>
                <c:pt idx="3">
                  <c:v>329020</c:v>
                </c:pt>
                <c:pt idx="4">
                  <c:v>329020</c:v>
                </c:pt>
                <c:pt idx="5">
                  <c:v>329020</c:v>
                </c:pt>
                <c:pt idx="6">
                  <c:v>329020</c:v>
                </c:pt>
                <c:pt idx="7">
                  <c:v>329020</c:v>
                </c:pt>
                <c:pt idx="8">
                  <c:v>329140</c:v>
                </c:pt>
                <c:pt idx="9">
                  <c:v>330020</c:v>
                </c:pt>
                <c:pt idx="10">
                  <c:v>330020</c:v>
                </c:pt>
                <c:pt idx="11">
                  <c:v>330020</c:v>
                </c:pt>
                <c:pt idx="12">
                  <c:v>330020</c:v>
                </c:pt>
                <c:pt idx="13">
                  <c:v>330020</c:v>
                </c:pt>
                <c:pt idx="14">
                  <c:v>330020</c:v>
                </c:pt>
                <c:pt idx="15">
                  <c:v>330020</c:v>
                </c:pt>
                <c:pt idx="16">
                  <c:v>330020</c:v>
                </c:pt>
                <c:pt idx="17">
                  <c:v>330020</c:v>
                </c:pt>
                <c:pt idx="18">
                  <c:v>330020</c:v>
                </c:pt>
                <c:pt idx="19">
                  <c:v>330020</c:v>
                </c:pt>
                <c:pt idx="20">
                  <c:v>330020</c:v>
                </c:pt>
                <c:pt idx="21">
                  <c:v>330020</c:v>
                </c:pt>
                <c:pt idx="22">
                  <c:v>330060</c:v>
                </c:pt>
                <c:pt idx="23">
                  <c:v>330060</c:v>
                </c:pt>
                <c:pt idx="24">
                  <c:v>330060</c:v>
                </c:pt>
                <c:pt idx="25">
                  <c:v>330060</c:v>
                </c:pt>
                <c:pt idx="26">
                  <c:v>330060</c:v>
                </c:pt>
                <c:pt idx="27">
                  <c:v>330060</c:v>
                </c:pt>
                <c:pt idx="28">
                  <c:v>330060</c:v>
                </c:pt>
                <c:pt idx="29">
                  <c:v>330060</c:v>
                </c:pt>
                <c:pt idx="30">
                  <c:v>330060</c:v>
                </c:pt>
                <c:pt idx="31">
                  <c:v>330060</c:v>
                </c:pt>
                <c:pt idx="32">
                  <c:v>330060</c:v>
                </c:pt>
                <c:pt idx="33">
                  <c:v>330060</c:v>
                </c:pt>
                <c:pt idx="34">
                  <c:v>330060</c:v>
                </c:pt>
                <c:pt idx="35">
                  <c:v>330060</c:v>
                </c:pt>
                <c:pt idx="36">
                  <c:v>330060</c:v>
                </c:pt>
                <c:pt idx="37">
                  <c:v>330060</c:v>
                </c:pt>
                <c:pt idx="38">
                  <c:v>330060</c:v>
                </c:pt>
                <c:pt idx="39">
                  <c:v>330060</c:v>
                </c:pt>
                <c:pt idx="40">
                  <c:v>330060</c:v>
                </c:pt>
                <c:pt idx="41">
                  <c:v>330060</c:v>
                </c:pt>
                <c:pt idx="42">
                  <c:v>330060</c:v>
                </c:pt>
                <c:pt idx="43">
                  <c:v>330060</c:v>
                </c:pt>
                <c:pt idx="44">
                  <c:v>330060</c:v>
                </c:pt>
                <c:pt idx="45">
                  <c:v>330060</c:v>
                </c:pt>
                <c:pt idx="46">
                  <c:v>330060</c:v>
                </c:pt>
                <c:pt idx="47">
                  <c:v>330060</c:v>
                </c:pt>
                <c:pt idx="48">
                  <c:v>330060</c:v>
                </c:pt>
                <c:pt idx="49">
                  <c:v>330060</c:v>
                </c:pt>
                <c:pt idx="50">
                  <c:v>330060</c:v>
                </c:pt>
                <c:pt idx="51">
                  <c:v>330060</c:v>
                </c:pt>
                <c:pt idx="52">
                  <c:v>330060</c:v>
                </c:pt>
                <c:pt idx="53">
                  <c:v>330060</c:v>
                </c:pt>
                <c:pt idx="54">
                  <c:v>330060</c:v>
                </c:pt>
                <c:pt idx="55">
                  <c:v>330060</c:v>
                </c:pt>
                <c:pt idx="56">
                  <c:v>330060</c:v>
                </c:pt>
              </c:numCache>
            </c:numRef>
          </c:val>
          <c:smooth val="0"/>
        </c:ser>
        <c:ser>
          <c:idx val="2"/>
          <c:order val="2"/>
          <c:tx>
            <c:strRef>
              <c:f>Track!$AI$2</c:f>
              <c:strCache>
                <c:ptCount val="1"/>
                <c:pt idx="0">
                  <c:v>C0.9xS50</c:v>
                </c:pt>
              </c:strCache>
            </c:strRef>
          </c:tx>
          <c:spPr>
            <a:ln w="6350">
              <a:solidFill>
                <a:schemeClr val="tx1"/>
              </a:solidFill>
            </a:ln>
          </c:spPr>
          <c:marker>
            <c:symbol val="circle"/>
            <c:size val="3"/>
            <c:spPr>
              <a:solidFill>
                <a:schemeClr val="tx1"/>
              </a:solidFill>
              <a:ln>
                <a:solidFill>
                  <a:schemeClr val="tx1"/>
                </a:solidFill>
              </a:ln>
            </c:spPr>
          </c:marker>
          <c:cat>
            <c:numRef>
              <c:f>Track!$Y$3:$Y$127</c:f>
              <c:numCache>
                <c:formatCode>General</c:formatCode>
                <c:ptCount val="125"/>
                <c:pt idx="0">
                  <c:v>1</c:v>
                </c:pt>
                <c:pt idx="1">
                  <c:v>0.9</c:v>
                </c:pt>
                <c:pt idx="2">
                  <c:v>0.81</c:v>
                </c:pt>
                <c:pt idx="3">
                  <c:v>0.72899999999999998</c:v>
                </c:pt>
                <c:pt idx="4">
                  <c:v>0.65610000000000002</c:v>
                </c:pt>
                <c:pt idx="5">
                  <c:v>0.59048999999999996</c:v>
                </c:pt>
                <c:pt idx="6">
                  <c:v>0.53144000000000002</c:v>
                </c:pt>
                <c:pt idx="7">
                  <c:v>0.4783</c:v>
                </c:pt>
                <c:pt idx="8">
                  <c:v>0.43047000000000002</c:v>
                </c:pt>
                <c:pt idx="9">
                  <c:v>0.38741999999999999</c:v>
                </c:pt>
                <c:pt idx="10">
                  <c:v>0.34867999999999999</c:v>
                </c:pt>
                <c:pt idx="11">
                  <c:v>0.31380999999999998</c:v>
                </c:pt>
                <c:pt idx="12">
                  <c:v>0.28243000000000001</c:v>
                </c:pt>
                <c:pt idx="13">
                  <c:v>0.25419000000000003</c:v>
                </c:pt>
                <c:pt idx="14">
                  <c:v>0.22877</c:v>
                </c:pt>
                <c:pt idx="15">
                  <c:v>0.20588999999999999</c:v>
                </c:pt>
                <c:pt idx="16">
                  <c:v>0.18529999999999999</c:v>
                </c:pt>
                <c:pt idx="17">
                  <c:v>0.16677</c:v>
                </c:pt>
                <c:pt idx="18">
                  <c:v>0.15009</c:v>
                </c:pt>
                <c:pt idx="19">
                  <c:v>0.13508999999999999</c:v>
                </c:pt>
                <c:pt idx="20">
                  <c:v>0.12157999999999999</c:v>
                </c:pt>
                <c:pt idx="21">
                  <c:v>0.10942</c:v>
                </c:pt>
                <c:pt idx="22">
                  <c:v>9.8476999999999995E-2</c:v>
                </c:pt>
                <c:pt idx="23">
                  <c:v>8.8628999999999999E-2</c:v>
                </c:pt>
                <c:pt idx="24">
                  <c:v>7.9766000000000004E-2</c:v>
                </c:pt>
                <c:pt idx="25">
                  <c:v>7.1790000000000007E-2</c:v>
                </c:pt>
                <c:pt idx="26">
                  <c:v>6.4611000000000002E-2</c:v>
                </c:pt>
                <c:pt idx="27">
                  <c:v>5.815E-2</c:v>
                </c:pt>
                <c:pt idx="28">
                  <c:v>5.2335E-2</c:v>
                </c:pt>
                <c:pt idx="29">
                  <c:v>4.7100999999999997E-2</c:v>
                </c:pt>
                <c:pt idx="30">
                  <c:v>4.2390999999999998E-2</c:v>
                </c:pt>
                <c:pt idx="31">
                  <c:v>3.8151999999999998E-2</c:v>
                </c:pt>
                <c:pt idx="32">
                  <c:v>3.4336999999999999E-2</c:v>
                </c:pt>
                <c:pt idx="33">
                  <c:v>3.0903E-2</c:v>
                </c:pt>
                <c:pt idx="34">
                  <c:v>2.7813000000000001E-2</c:v>
                </c:pt>
                <c:pt idx="35">
                  <c:v>2.5031999999999999E-2</c:v>
                </c:pt>
                <c:pt idx="36">
                  <c:v>2.2527999999999999E-2</c:v>
                </c:pt>
                <c:pt idx="37">
                  <c:v>2.0275999999999999E-2</c:v>
                </c:pt>
                <c:pt idx="38">
                  <c:v>1.8248E-2</c:v>
                </c:pt>
                <c:pt idx="39">
                  <c:v>1.6423E-2</c:v>
                </c:pt>
                <c:pt idx="40">
                  <c:v>1.4781000000000001E-2</c:v>
                </c:pt>
                <c:pt idx="41">
                  <c:v>1.3303000000000001E-2</c:v>
                </c:pt>
                <c:pt idx="42">
                  <c:v>1.1972999999999999E-2</c:v>
                </c:pt>
                <c:pt idx="43">
                  <c:v>1.0775E-2</c:v>
                </c:pt>
                <c:pt idx="44">
                  <c:v>9.6977000000000001E-3</c:v>
                </c:pt>
                <c:pt idx="45">
                  <c:v>8.7279999999999996E-3</c:v>
                </c:pt>
                <c:pt idx="46">
                  <c:v>7.8551999999999997E-3</c:v>
                </c:pt>
                <c:pt idx="47">
                  <c:v>7.0696999999999999E-3</c:v>
                </c:pt>
                <c:pt idx="48">
                  <c:v>6.3626999999999998E-3</c:v>
                </c:pt>
                <c:pt idx="49">
                  <c:v>5.7264000000000004E-3</c:v>
                </c:pt>
                <c:pt idx="50">
                  <c:v>5.1538E-3</c:v>
                </c:pt>
                <c:pt idx="51">
                  <c:v>4.6384E-3</c:v>
                </c:pt>
                <c:pt idx="52">
                  <c:v>4.1745999999999997E-3</c:v>
                </c:pt>
                <c:pt idx="53">
                  <c:v>3.7571000000000002E-3</c:v>
                </c:pt>
                <c:pt idx="54">
                  <c:v>3.3814000000000001E-3</c:v>
                </c:pt>
                <c:pt idx="55">
                  <c:v>3.0433000000000001E-3</c:v>
                </c:pt>
                <c:pt idx="56">
                  <c:v>2.7388999999999998E-3</c:v>
                </c:pt>
                <c:pt idx="57">
                  <c:v>2.4650000000000002E-3</c:v>
                </c:pt>
                <c:pt idx="58">
                  <c:v>2.2185E-3</c:v>
                </c:pt>
                <c:pt idx="59">
                  <c:v>1.9967000000000001E-3</c:v>
                </c:pt>
                <c:pt idx="60">
                  <c:v>1.797E-3</c:v>
                </c:pt>
                <c:pt idx="61">
                  <c:v>1.6172999999999999E-3</c:v>
                </c:pt>
                <c:pt idx="62">
                  <c:v>1.4556E-3</c:v>
                </c:pt>
                <c:pt idx="63">
                  <c:v>1.31E-3</c:v>
                </c:pt>
                <c:pt idx="64">
                  <c:v>1.1789999999999999E-3</c:v>
                </c:pt>
                <c:pt idx="65">
                  <c:v>1.0610999999999999E-3</c:v>
                </c:pt>
                <c:pt idx="66">
                  <c:v>9.5500000000000001E-4</c:v>
                </c:pt>
                <c:pt idx="67">
                  <c:v>8.5950000000000002E-4</c:v>
                </c:pt>
                <c:pt idx="68">
                  <c:v>7.7355000000000002E-4</c:v>
                </c:pt>
                <c:pt idx="69">
                  <c:v>6.9620000000000001E-4</c:v>
                </c:pt>
                <c:pt idx="70">
                  <c:v>6.2657999999999995E-4</c:v>
                </c:pt>
                <c:pt idx="71">
                  <c:v>5.6391999999999998E-4</c:v>
                </c:pt>
                <c:pt idx="72">
                  <c:v>5.0752999999999996E-4</c:v>
                </c:pt>
                <c:pt idx="73">
                  <c:v>4.5678E-4</c:v>
                </c:pt>
                <c:pt idx="74">
                  <c:v>4.1110000000000002E-4</c:v>
                </c:pt>
                <c:pt idx="75">
                  <c:v>3.6999E-4</c:v>
                </c:pt>
                <c:pt idx="76">
                  <c:v>3.3299000000000002E-4</c:v>
                </c:pt>
                <c:pt idx="77">
                  <c:v>2.9969000000000003E-4</c:v>
                </c:pt>
                <c:pt idx="78">
                  <c:v>2.6971999999999999E-4</c:v>
                </c:pt>
                <c:pt idx="79">
                  <c:v>2.4274999999999999E-4</c:v>
                </c:pt>
                <c:pt idx="80">
                  <c:v>2.1846999999999999E-4</c:v>
                </c:pt>
                <c:pt idx="81">
                  <c:v>1.9662999999999999E-4</c:v>
                </c:pt>
                <c:pt idx="82">
                  <c:v>1.7696000000000001E-4</c:v>
                </c:pt>
                <c:pt idx="83">
                  <c:v>1.5927000000000001E-4</c:v>
                </c:pt>
                <c:pt idx="84">
                  <c:v>1.4333999999999999E-4</c:v>
                </c:pt>
                <c:pt idx="85">
                  <c:v>1.2901000000000001E-4</c:v>
                </c:pt>
                <c:pt idx="86">
                  <c:v>1.1611E-4</c:v>
                </c:pt>
                <c:pt idx="87">
                  <c:v>1.0450000000000001E-4</c:v>
                </c:pt>
                <c:pt idx="88" formatCode="0.00E+00">
                  <c:v>9.4046E-5</c:v>
                </c:pt>
                <c:pt idx="89" formatCode="0.00E+00">
                  <c:v>8.4641000000000005E-5</c:v>
                </c:pt>
                <c:pt idx="90" formatCode="0.00E+00">
                  <c:v>7.6176999999999999E-5</c:v>
                </c:pt>
                <c:pt idx="91" formatCode="0.00E+00">
                  <c:v>6.8559999999999994E-5</c:v>
                </c:pt>
                <c:pt idx="92" formatCode="0.00E+00">
                  <c:v>6.1704000000000004E-5</c:v>
                </c:pt>
                <c:pt idx="93" formatCode="0.00E+00">
                  <c:v>5.5532999999999998E-5</c:v>
                </c:pt>
                <c:pt idx="94" formatCode="0.00E+00">
                  <c:v>4.9979999999999999E-5</c:v>
                </c:pt>
                <c:pt idx="95" formatCode="0.00E+00">
                  <c:v>4.4981999999999997E-5</c:v>
                </c:pt>
                <c:pt idx="96" formatCode="0.00E+00">
                  <c:v>4.0484000000000001E-5</c:v>
                </c:pt>
                <c:pt idx="97" formatCode="0.00E+00">
                  <c:v>3.6434999999999999E-5</c:v>
                </c:pt>
                <c:pt idx="98" formatCode="0.00E+00">
                  <c:v>3.2792E-5</c:v>
                </c:pt>
                <c:pt idx="99" formatCode="0.00E+00">
                  <c:v>2.9513E-5</c:v>
                </c:pt>
                <c:pt idx="100" formatCode="0.00E+00">
                  <c:v>2.6560999999999999E-5</c:v>
                </c:pt>
                <c:pt idx="101" formatCode="0.00E+00">
                  <c:v>2.3904999999999999E-5</c:v>
                </c:pt>
                <c:pt idx="102" formatCode="0.00E+00">
                  <c:v>2.1515E-5</c:v>
                </c:pt>
                <c:pt idx="103" formatCode="0.00E+00">
                  <c:v>1.9363000000000001E-5</c:v>
                </c:pt>
                <c:pt idx="104" formatCode="0.00E+00">
                  <c:v>1.7427000000000001E-5</c:v>
                </c:pt>
                <c:pt idx="105" formatCode="0.00E+00">
                  <c:v>1.5684000000000001E-5</c:v>
                </c:pt>
                <c:pt idx="106" formatCode="0.00E+00">
                  <c:v>1.4116E-5</c:v>
                </c:pt>
                <c:pt idx="107" formatCode="0.00E+00">
                  <c:v>1.2704000000000001E-5</c:v>
                </c:pt>
                <c:pt idx="108" formatCode="0.00E+00">
                  <c:v>1.1433999999999999E-5</c:v>
                </c:pt>
                <c:pt idx="109" formatCode="0.00E+00">
                  <c:v>1.029E-5</c:v>
                </c:pt>
                <c:pt idx="110" formatCode="0.00E+00">
                  <c:v>9.2614000000000008E-6</c:v>
                </c:pt>
                <c:pt idx="111" formatCode="0.00E+00">
                  <c:v>8.3351999999999994E-6</c:v>
                </c:pt>
                <c:pt idx="112" formatCode="0.00E+00">
                  <c:v>7.5016999999999997E-6</c:v>
                </c:pt>
                <c:pt idx="113" formatCode="0.00E+00">
                  <c:v>6.7515999999999999E-6</c:v>
                </c:pt>
                <c:pt idx="114" formatCode="0.00E+00">
                  <c:v>6.0764E-6</c:v>
                </c:pt>
                <c:pt idx="115" formatCode="0.00E+00">
                  <c:v>5.4688000000000001E-6</c:v>
                </c:pt>
                <c:pt idx="116" formatCode="0.00E+00">
                  <c:v>4.9219000000000003E-6</c:v>
                </c:pt>
                <c:pt idx="117" formatCode="0.00E+00">
                  <c:v>4.4297000000000001E-6</c:v>
                </c:pt>
                <c:pt idx="118" formatCode="0.00E+00">
                  <c:v>3.9867000000000003E-6</c:v>
                </c:pt>
                <c:pt idx="119" formatCode="0.00E+00">
                  <c:v>3.5881E-6</c:v>
                </c:pt>
                <c:pt idx="120" formatCode="0.00E+00">
                  <c:v>3.2291999999999999E-6</c:v>
                </c:pt>
                <c:pt idx="121" formatCode="0.00E+00">
                  <c:v>2.9063E-6</c:v>
                </c:pt>
                <c:pt idx="122" formatCode="0.00E+00">
                  <c:v>2.6156999999999998E-6</c:v>
                </c:pt>
                <c:pt idx="123" formatCode="0.00E+00">
                  <c:v>2.3541E-6</c:v>
                </c:pt>
                <c:pt idx="124" formatCode="0.00E+00">
                  <c:v>2.1187000000000001E-6</c:v>
                </c:pt>
              </c:numCache>
            </c:numRef>
          </c:cat>
          <c:val>
            <c:numRef>
              <c:f>Track!$AI$3:$AI$40</c:f>
              <c:numCache>
                <c:formatCode>0.00E+00</c:formatCode>
                <c:ptCount val="38"/>
                <c:pt idx="0" formatCode="0">
                  <c:v>296250</c:v>
                </c:pt>
                <c:pt idx="1">
                  <c:v>327120</c:v>
                </c:pt>
                <c:pt idx="2">
                  <c:v>327120</c:v>
                </c:pt>
                <c:pt idx="3">
                  <c:v>327120</c:v>
                </c:pt>
                <c:pt idx="4">
                  <c:v>327430</c:v>
                </c:pt>
                <c:pt idx="5">
                  <c:v>329970</c:v>
                </c:pt>
                <c:pt idx="6">
                  <c:v>329970</c:v>
                </c:pt>
                <c:pt idx="7">
                  <c:v>329970</c:v>
                </c:pt>
                <c:pt idx="8">
                  <c:v>329970</c:v>
                </c:pt>
                <c:pt idx="9">
                  <c:v>329970</c:v>
                </c:pt>
                <c:pt idx="10">
                  <c:v>329970</c:v>
                </c:pt>
                <c:pt idx="11">
                  <c:v>330010</c:v>
                </c:pt>
                <c:pt idx="12">
                  <c:v>330050</c:v>
                </c:pt>
                <c:pt idx="13">
                  <c:v>330050</c:v>
                </c:pt>
                <c:pt idx="14">
                  <c:v>330070</c:v>
                </c:pt>
                <c:pt idx="15">
                  <c:v>330070</c:v>
                </c:pt>
                <c:pt idx="16">
                  <c:v>330070</c:v>
                </c:pt>
                <c:pt idx="17">
                  <c:v>330070</c:v>
                </c:pt>
                <c:pt idx="18">
                  <c:v>330070</c:v>
                </c:pt>
                <c:pt idx="19">
                  <c:v>330070</c:v>
                </c:pt>
                <c:pt idx="20">
                  <c:v>330070</c:v>
                </c:pt>
                <c:pt idx="21">
                  <c:v>330070</c:v>
                </c:pt>
                <c:pt idx="22">
                  <c:v>330070</c:v>
                </c:pt>
                <c:pt idx="23">
                  <c:v>330070</c:v>
                </c:pt>
                <c:pt idx="24">
                  <c:v>330070</c:v>
                </c:pt>
                <c:pt idx="25">
                  <c:v>330070</c:v>
                </c:pt>
                <c:pt idx="26">
                  <c:v>330080</c:v>
                </c:pt>
                <c:pt idx="27">
                  <c:v>330080</c:v>
                </c:pt>
                <c:pt idx="28">
                  <c:v>330080</c:v>
                </c:pt>
                <c:pt idx="29">
                  <c:v>330080</c:v>
                </c:pt>
                <c:pt idx="30">
                  <c:v>330080</c:v>
                </c:pt>
                <c:pt idx="31">
                  <c:v>330080</c:v>
                </c:pt>
                <c:pt idx="32">
                  <c:v>330080</c:v>
                </c:pt>
                <c:pt idx="33">
                  <c:v>330080</c:v>
                </c:pt>
                <c:pt idx="34">
                  <c:v>330080</c:v>
                </c:pt>
                <c:pt idx="35">
                  <c:v>330080</c:v>
                </c:pt>
                <c:pt idx="36">
                  <c:v>330080</c:v>
                </c:pt>
                <c:pt idx="37">
                  <c:v>330080</c:v>
                </c:pt>
              </c:numCache>
            </c:numRef>
          </c:val>
          <c:smooth val="0"/>
        </c:ser>
        <c:dLbls>
          <c:showLegendKey val="0"/>
          <c:showVal val="0"/>
          <c:showCatName val="0"/>
          <c:showSerName val="0"/>
          <c:showPercent val="0"/>
          <c:showBubbleSize val="0"/>
        </c:dLbls>
        <c:marker val="1"/>
        <c:smooth val="0"/>
        <c:axId val="356523008"/>
        <c:axId val="356529664"/>
      </c:lineChart>
      <c:catAx>
        <c:axId val="356523008"/>
        <c:scaling>
          <c:orientation val="minMax"/>
        </c:scaling>
        <c:delete val="0"/>
        <c:axPos val="b"/>
        <c:title>
          <c:tx>
            <c:rich>
              <a:bodyPr/>
              <a:lstStyle/>
              <a:p>
                <a:pPr>
                  <a:defRPr/>
                </a:pPr>
                <a:r>
                  <a:rPr lang="en-GB"/>
                  <a:t>Temperature</a:t>
                </a:r>
              </a:p>
            </c:rich>
          </c:tx>
          <c:layout>
            <c:manualLayout>
              <c:xMode val="edge"/>
              <c:yMode val="edge"/>
              <c:x val="0.41879601474773492"/>
              <c:y val="0.9074766695829688"/>
            </c:manualLayout>
          </c:layout>
          <c:overlay val="0"/>
        </c:title>
        <c:numFmt formatCode="General" sourceLinked="1"/>
        <c:majorTickMark val="out"/>
        <c:minorTickMark val="none"/>
        <c:tickLblPos val="nextTo"/>
        <c:txPr>
          <a:bodyPr/>
          <a:lstStyle/>
          <a:p>
            <a:pPr>
              <a:defRPr sz="700"/>
            </a:pPr>
            <a:endParaRPr lang="en-US"/>
          </a:p>
        </c:txPr>
        <c:crossAx val="356529664"/>
        <c:crosses val="autoZero"/>
        <c:auto val="1"/>
        <c:lblAlgn val="ctr"/>
        <c:lblOffset val="100"/>
        <c:noMultiLvlLbl val="0"/>
      </c:catAx>
      <c:valAx>
        <c:axId val="356529664"/>
        <c:scaling>
          <c:orientation val="minMax"/>
          <c:min val="290000"/>
        </c:scaling>
        <c:delete val="0"/>
        <c:axPos val="l"/>
        <c:majorGridlines/>
        <c:title>
          <c:tx>
            <c:rich>
              <a:bodyPr rot="-5400000" vert="horz"/>
              <a:lstStyle/>
              <a:p>
                <a:pPr>
                  <a:defRPr/>
                </a:pPr>
                <a:r>
                  <a:rPr lang="en-GB"/>
                  <a:t>Total net benefit (</a:t>
                </a:r>
                <a:r>
                  <a:rPr lang="en-GB">
                    <a:latin typeface="Times New Roman"/>
                    <a:cs typeface="Times New Roman"/>
                  </a:rPr>
                  <a:t>£)</a:t>
                </a:r>
                <a:endParaRPr lang="en-GB"/>
              </a:p>
            </c:rich>
          </c:tx>
          <c:layout>
            <c:manualLayout>
              <c:xMode val="edge"/>
              <c:yMode val="edge"/>
              <c:x val="4.4969083754918494E-3"/>
              <c:y val="0.20801582093904927"/>
            </c:manualLayout>
          </c:layout>
          <c:overlay val="0"/>
        </c:title>
        <c:numFmt formatCode="0" sourceLinked="1"/>
        <c:majorTickMark val="out"/>
        <c:minorTickMark val="none"/>
        <c:tickLblPos val="nextTo"/>
        <c:crossAx val="356523008"/>
        <c:crosses val="autoZero"/>
        <c:crossBetween val="between"/>
      </c:valAx>
      <c:spPr>
        <a:ln>
          <a:solidFill>
            <a:schemeClr val="bg1">
              <a:lumMod val="75000"/>
            </a:schemeClr>
          </a:solidFill>
        </a:ln>
      </c:spPr>
    </c:plotArea>
    <c:legend>
      <c:legendPos val="r"/>
      <c:layout>
        <c:manualLayout>
          <c:xMode val="edge"/>
          <c:yMode val="edge"/>
          <c:x val="0.85532312676767008"/>
          <c:y val="0.44299686497521146"/>
          <c:w val="0.142428419044584"/>
          <c:h val="0.23437664041994752"/>
        </c:manualLayout>
      </c:layout>
      <c:overlay val="0"/>
      <c:txPr>
        <a:bodyPr/>
        <a:lstStyle/>
        <a:p>
          <a:pPr>
            <a:defRPr sz="800"/>
          </a:pPr>
          <a:endParaRPr lang="en-US"/>
        </a:p>
      </c:txPr>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967187326339903E-2"/>
          <c:y val="5.1400554097404488E-2"/>
          <c:w val="0.90007506390691394"/>
          <c:h val="0.76512200826381849"/>
        </c:manualLayout>
      </c:layout>
      <c:barChart>
        <c:barDir val="col"/>
        <c:grouping val="clustered"/>
        <c:varyColors val="0"/>
        <c:ser>
          <c:idx val="0"/>
          <c:order val="0"/>
          <c:tx>
            <c:strRef>
              <c:f>Coverage!$A$1</c:f>
              <c:strCache>
                <c:ptCount val="1"/>
                <c:pt idx="0">
                  <c:v>C0.5xS10</c:v>
                </c:pt>
              </c:strCache>
            </c:strRef>
          </c:tx>
          <c:invertIfNegative val="0"/>
          <c:val>
            <c:numRef>
              <c:f>Coverage!$A$2:$A$4131</c:f>
              <c:numCache>
                <c:formatCode>General</c:formatCode>
                <c:ptCount val="4130"/>
                <c:pt idx="0">
                  <c:v>0</c:v>
                </c:pt>
                <c:pt idx="1">
                  <c:v>0</c:v>
                </c:pt>
                <c:pt idx="2">
                  <c:v>0</c:v>
                </c:pt>
                <c:pt idx="3">
                  <c:v>0</c:v>
                </c:pt>
                <c:pt idx="4">
                  <c:v>1</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1</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1</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1</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1</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1</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1</c:v>
                </c:pt>
                <c:pt idx="437">
                  <c:v>0</c:v>
                </c:pt>
                <c:pt idx="438">
                  <c:v>0</c:v>
                </c:pt>
                <c:pt idx="439">
                  <c:v>0</c:v>
                </c:pt>
                <c:pt idx="440">
                  <c:v>1</c:v>
                </c:pt>
                <c:pt idx="441">
                  <c:v>0</c:v>
                </c:pt>
                <c:pt idx="442">
                  <c:v>0</c:v>
                </c:pt>
                <c:pt idx="443">
                  <c:v>0</c:v>
                </c:pt>
                <c:pt idx="444">
                  <c:v>1</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1</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1</c:v>
                </c:pt>
                <c:pt idx="562">
                  <c:v>0</c:v>
                </c:pt>
                <c:pt idx="563">
                  <c:v>0</c:v>
                </c:pt>
                <c:pt idx="564">
                  <c:v>0</c:v>
                </c:pt>
                <c:pt idx="565">
                  <c:v>0</c:v>
                </c:pt>
                <c:pt idx="566">
                  <c:v>0</c:v>
                </c:pt>
                <c:pt idx="567">
                  <c:v>0</c:v>
                </c:pt>
                <c:pt idx="568">
                  <c:v>0</c:v>
                </c:pt>
                <c:pt idx="569">
                  <c:v>0</c:v>
                </c:pt>
                <c:pt idx="570">
                  <c:v>0</c:v>
                </c:pt>
                <c:pt idx="571">
                  <c:v>0</c:v>
                </c:pt>
                <c:pt idx="572">
                  <c:v>1</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1</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1</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1</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1</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1</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1</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1</c:v>
                </c:pt>
                <c:pt idx="921">
                  <c:v>0</c:v>
                </c:pt>
                <c:pt idx="922">
                  <c:v>0</c:v>
                </c:pt>
                <c:pt idx="923">
                  <c:v>0</c:v>
                </c:pt>
                <c:pt idx="924">
                  <c:v>0</c:v>
                </c:pt>
                <c:pt idx="925">
                  <c:v>0</c:v>
                </c:pt>
                <c:pt idx="926">
                  <c:v>0</c:v>
                </c:pt>
                <c:pt idx="927">
                  <c:v>0</c:v>
                </c:pt>
                <c:pt idx="928">
                  <c:v>0</c:v>
                </c:pt>
                <c:pt idx="929">
                  <c:v>0</c:v>
                </c:pt>
                <c:pt idx="930">
                  <c:v>0</c:v>
                </c:pt>
                <c:pt idx="931">
                  <c:v>0</c:v>
                </c:pt>
                <c:pt idx="932">
                  <c:v>1</c:v>
                </c:pt>
                <c:pt idx="933">
                  <c:v>1</c:v>
                </c:pt>
                <c:pt idx="934">
                  <c:v>0</c:v>
                </c:pt>
                <c:pt idx="935">
                  <c:v>0</c:v>
                </c:pt>
                <c:pt idx="936">
                  <c:v>0</c:v>
                </c:pt>
                <c:pt idx="937">
                  <c:v>1</c:v>
                </c:pt>
                <c:pt idx="938">
                  <c:v>0</c:v>
                </c:pt>
                <c:pt idx="939">
                  <c:v>0</c:v>
                </c:pt>
                <c:pt idx="940">
                  <c:v>0</c:v>
                </c:pt>
                <c:pt idx="941">
                  <c:v>0</c:v>
                </c:pt>
                <c:pt idx="942">
                  <c:v>0</c:v>
                </c:pt>
                <c:pt idx="943">
                  <c:v>0</c:v>
                </c:pt>
                <c:pt idx="944">
                  <c:v>0</c:v>
                </c:pt>
                <c:pt idx="945">
                  <c:v>0</c:v>
                </c:pt>
                <c:pt idx="946">
                  <c:v>0</c:v>
                </c:pt>
                <c:pt idx="947">
                  <c:v>1</c:v>
                </c:pt>
                <c:pt idx="948">
                  <c:v>0</c:v>
                </c:pt>
                <c:pt idx="949">
                  <c:v>0</c:v>
                </c:pt>
                <c:pt idx="950">
                  <c:v>1</c:v>
                </c:pt>
                <c:pt idx="951">
                  <c:v>0</c:v>
                </c:pt>
                <c:pt idx="952">
                  <c:v>0</c:v>
                </c:pt>
                <c:pt idx="953">
                  <c:v>0</c:v>
                </c:pt>
                <c:pt idx="954">
                  <c:v>0</c:v>
                </c:pt>
                <c:pt idx="955">
                  <c:v>0</c:v>
                </c:pt>
                <c:pt idx="956">
                  <c:v>0</c:v>
                </c:pt>
                <c:pt idx="957">
                  <c:v>0</c:v>
                </c:pt>
                <c:pt idx="958">
                  <c:v>0</c:v>
                </c:pt>
                <c:pt idx="959">
                  <c:v>0</c:v>
                </c:pt>
                <c:pt idx="960">
                  <c:v>0</c:v>
                </c:pt>
                <c:pt idx="961">
                  <c:v>0</c:v>
                </c:pt>
                <c:pt idx="962">
                  <c:v>0</c:v>
                </c:pt>
                <c:pt idx="963">
                  <c:v>1</c:v>
                </c:pt>
                <c:pt idx="964">
                  <c:v>0</c:v>
                </c:pt>
                <c:pt idx="965">
                  <c:v>0</c:v>
                </c:pt>
                <c:pt idx="966">
                  <c:v>0</c:v>
                </c:pt>
                <c:pt idx="967">
                  <c:v>0</c:v>
                </c:pt>
                <c:pt idx="968">
                  <c:v>0</c:v>
                </c:pt>
                <c:pt idx="969">
                  <c:v>1</c:v>
                </c:pt>
                <c:pt idx="970">
                  <c:v>0</c:v>
                </c:pt>
                <c:pt idx="971">
                  <c:v>0</c:v>
                </c:pt>
                <c:pt idx="972">
                  <c:v>0</c:v>
                </c:pt>
                <c:pt idx="973">
                  <c:v>0</c:v>
                </c:pt>
                <c:pt idx="974">
                  <c:v>0</c:v>
                </c:pt>
                <c:pt idx="975">
                  <c:v>0</c:v>
                </c:pt>
                <c:pt idx="976">
                  <c:v>0</c:v>
                </c:pt>
                <c:pt idx="977">
                  <c:v>0</c:v>
                </c:pt>
                <c:pt idx="978">
                  <c:v>1</c:v>
                </c:pt>
                <c:pt idx="979">
                  <c:v>0</c:v>
                </c:pt>
                <c:pt idx="980">
                  <c:v>0</c:v>
                </c:pt>
                <c:pt idx="981">
                  <c:v>1</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2</c:v>
                </c:pt>
                <c:pt idx="1006">
                  <c:v>0</c:v>
                </c:pt>
                <c:pt idx="1007">
                  <c:v>1</c:v>
                </c:pt>
                <c:pt idx="1008">
                  <c:v>0</c:v>
                </c:pt>
                <c:pt idx="1009">
                  <c:v>0</c:v>
                </c:pt>
                <c:pt idx="1010">
                  <c:v>0</c:v>
                </c:pt>
                <c:pt idx="1011">
                  <c:v>1</c:v>
                </c:pt>
                <c:pt idx="1012">
                  <c:v>0</c:v>
                </c:pt>
                <c:pt idx="1013">
                  <c:v>0</c:v>
                </c:pt>
                <c:pt idx="1014">
                  <c:v>0</c:v>
                </c:pt>
                <c:pt idx="1015">
                  <c:v>0</c:v>
                </c:pt>
                <c:pt idx="1016">
                  <c:v>0</c:v>
                </c:pt>
                <c:pt idx="1017">
                  <c:v>1</c:v>
                </c:pt>
                <c:pt idx="1018">
                  <c:v>0</c:v>
                </c:pt>
                <c:pt idx="1019">
                  <c:v>0</c:v>
                </c:pt>
                <c:pt idx="1020">
                  <c:v>0</c:v>
                </c:pt>
                <c:pt idx="1021">
                  <c:v>0</c:v>
                </c:pt>
                <c:pt idx="1022">
                  <c:v>0</c:v>
                </c:pt>
                <c:pt idx="1023">
                  <c:v>0</c:v>
                </c:pt>
                <c:pt idx="1024">
                  <c:v>0</c:v>
                </c:pt>
                <c:pt idx="1025">
                  <c:v>1</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1</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1</c:v>
                </c:pt>
                <c:pt idx="1054">
                  <c:v>0</c:v>
                </c:pt>
                <c:pt idx="1055">
                  <c:v>1</c:v>
                </c:pt>
                <c:pt idx="1056">
                  <c:v>0</c:v>
                </c:pt>
                <c:pt idx="1057">
                  <c:v>1</c:v>
                </c:pt>
                <c:pt idx="1058">
                  <c:v>0</c:v>
                </c:pt>
                <c:pt idx="1059">
                  <c:v>0</c:v>
                </c:pt>
                <c:pt idx="1060">
                  <c:v>0</c:v>
                </c:pt>
                <c:pt idx="1061">
                  <c:v>0</c:v>
                </c:pt>
                <c:pt idx="1062">
                  <c:v>0</c:v>
                </c:pt>
                <c:pt idx="1063">
                  <c:v>0</c:v>
                </c:pt>
                <c:pt idx="1064">
                  <c:v>0</c:v>
                </c:pt>
                <c:pt idx="1065">
                  <c:v>0</c:v>
                </c:pt>
                <c:pt idx="1066">
                  <c:v>0</c:v>
                </c:pt>
                <c:pt idx="1067">
                  <c:v>1</c:v>
                </c:pt>
                <c:pt idx="1068">
                  <c:v>0</c:v>
                </c:pt>
                <c:pt idx="1069">
                  <c:v>0</c:v>
                </c:pt>
                <c:pt idx="1070">
                  <c:v>1</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1</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1</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1</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1</c:v>
                </c:pt>
                <c:pt idx="1445">
                  <c:v>0</c:v>
                </c:pt>
                <c:pt idx="1446">
                  <c:v>0</c:v>
                </c:pt>
                <c:pt idx="1447">
                  <c:v>1</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1</c:v>
                </c:pt>
                <c:pt idx="1517">
                  <c:v>0</c:v>
                </c:pt>
                <c:pt idx="1518">
                  <c:v>0</c:v>
                </c:pt>
                <c:pt idx="1519">
                  <c:v>0</c:v>
                </c:pt>
                <c:pt idx="1520">
                  <c:v>0</c:v>
                </c:pt>
                <c:pt idx="1521">
                  <c:v>1</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1</c:v>
                </c:pt>
                <c:pt idx="1554">
                  <c:v>0</c:v>
                </c:pt>
                <c:pt idx="1555">
                  <c:v>2</c:v>
                </c:pt>
                <c:pt idx="1556">
                  <c:v>3</c:v>
                </c:pt>
                <c:pt idx="1557">
                  <c:v>1</c:v>
                </c:pt>
                <c:pt idx="1558">
                  <c:v>1</c:v>
                </c:pt>
                <c:pt idx="1559">
                  <c:v>0</c:v>
                </c:pt>
                <c:pt idx="1560">
                  <c:v>1</c:v>
                </c:pt>
                <c:pt idx="1561">
                  <c:v>0</c:v>
                </c:pt>
                <c:pt idx="1562">
                  <c:v>2</c:v>
                </c:pt>
                <c:pt idx="1563">
                  <c:v>1</c:v>
                </c:pt>
                <c:pt idx="1564">
                  <c:v>1</c:v>
                </c:pt>
                <c:pt idx="1565">
                  <c:v>0</c:v>
                </c:pt>
                <c:pt idx="1566">
                  <c:v>0</c:v>
                </c:pt>
                <c:pt idx="1567">
                  <c:v>0</c:v>
                </c:pt>
                <c:pt idx="1568">
                  <c:v>1</c:v>
                </c:pt>
                <c:pt idx="1569">
                  <c:v>2</c:v>
                </c:pt>
                <c:pt idx="1570">
                  <c:v>0</c:v>
                </c:pt>
                <c:pt idx="1571">
                  <c:v>0</c:v>
                </c:pt>
                <c:pt idx="1572">
                  <c:v>1</c:v>
                </c:pt>
                <c:pt idx="1573">
                  <c:v>1</c:v>
                </c:pt>
                <c:pt idx="1574">
                  <c:v>0</c:v>
                </c:pt>
                <c:pt idx="1575">
                  <c:v>0</c:v>
                </c:pt>
                <c:pt idx="1576">
                  <c:v>0</c:v>
                </c:pt>
                <c:pt idx="1577">
                  <c:v>0</c:v>
                </c:pt>
                <c:pt idx="1578">
                  <c:v>1</c:v>
                </c:pt>
                <c:pt idx="1579">
                  <c:v>0</c:v>
                </c:pt>
                <c:pt idx="1580">
                  <c:v>0</c:v>
                </c:pt>
                <c:pt idx="1581">
                  <c:v>1</c:v>
                </c:pt>
                <c:pt idx="1582">
                  <c:v>0</c:v>
                </c:pt>
                <c:pt idx="1583">
                  <c:v>2</c:v>
                </c:pt>
                <c:pt idx="1584">
                  <c:v>1</c:v>
                </c:pt>
                <c:pt idx="1585">
                  <c:v>3</c:v>
                </c:pt>
                <c:pt idx="1586">
                  <c:v>1</c:v>
                </c:pt>
                <c:pt idx="1587">
                  <c:v>1</c:v>
                </c:pt>
                <c:pt idx="1588">
                  <c:v>1</c:v>
                </c:pt>
                <c:pt idx="1589">
                  <c:v>1</c:v>
                </c:pt>
                <c:pt idx="1590">
                  <c:v>0</c:v>
                </c:pt>
                <c:pt idx="1591">
                  <c:v>0</c:v>
                </c:pt>
                <c:pt idx="1592">
                  <c:v>0</c:v>
                </c:pt>
                <c:pt idx="1593">
                  <c:v>1</c:v>
                </c:pt>
                <c:pt idx="1594">
                  <c:v>0</c:v>
                </c:pt>
                <c:pt idx="1595">
                  <c:v>0</c:v>
                </c:pt>
                <c:pt idx="1596">
                  <c:v>1</c:v>
                </c:pt>
                <c:pt idx="1597">
                  <c:v>1</c:v>
                </c:pt>
                <c:pt idx="1598">
                  <c:v>3</c:v>
                </c:pt>
                <c:pt idx="1599">
                  <c:v>0</c:v>
                </c:pt>
                <c:pt idx="1600">
                  <c:v>0</c:v>
                </c:pt>
                <c:pt idx="1601">
                  <c:v>0</c:v>
                </c:pt>
                <c:pt idx="1602">
                  <c:v>2</c:v>
                </c:pt>
                <c:pt idx="1603">
                  <c:v>2</c:v>
                </c:pt>
                <c:pt idx="1604">
                  <c:v>1</c:v>
                </c:pt>
                <c:pt idx="1605">
                  <c:v>0</c:v>
                </c:pt>
                <c:pt idx="1606">
                  <c:v>1</c:v>
                </c:pt>
                <c:pt idx="1607">
                  <c:v>0</c:v>
                </c:pt>
                <c:pt idx="1608">
                  <c:v>0</c:v>
                </c:pt>
                <c:pt idx="1609">
                  <c:v>0</c:v>
                </c:pt>
                <c:pt idx="1610">
                  <c:v>2</c:v>
                </c:pt>
                <c:pt idx="1611">
                  <c:v>0</c:v>
                </c:pt>
                <c:pt idx="1612">
                  <c:v>2</c:v>
                </c:pt>
                <c:pt idx="1613">
                  <c:v>0</c:v>
                </c:pt>
                <c:pt idx="1614">
                  <c:v>2</c:v>
                </c:pt>
                <c:pt idx="1615">
                  <c:v>1</c:v>
                </c:pt>
                <c:pt idx="1616">
                  <c:v>0</c:v>
                </c:pt>
                <c:pt idx="1617">
                  <c:v>1</c:v>
                </c:pt>
                <c:pt idx="1618">
                  <c:v>0</c:v>
                </c:pt>
                <c:pt idx="1619">
                  <c:v>0</c:v>
                </c:pt>
                <c:pt idx="1620">
                  <c:v>0</c:v>
                </c:pt>
                <c:pt idx="1621">
                  <c:v>1</c:v>
                </c:pt>
                <c:pt idx="1622">
                  <c:v>0</c:v>
                </c:pt>
                <c:pt idx="1623">
                  <c:v>0</c:v>
                </c:pt>
                <c:pt idx="1624">
                  <c:v>3</c:v>
                </c:pt>
                <c:pt idx="1625">
                  <c:v>1</c:v>
                </c:pt>
                <c:pt idx="1626">
                  <c:v>0</c:v>
                </c:pt>
                <c:pt idx="1627">
                  <c:v>0</c:v>
                </c:pt>
                <c:pt idx="1628">
                  <c:v>1</c:v>
                </c:pt>
                <c:pt idx="1629">
                  <c:v>0</c:v>
                </c:pt>
                <c:pt idx="1630">
                  <c:v>0</c:v>
                </c:pt>
                <c:pt idx="1631">
                  <c:v>0</c:v>
                </c:pt>
                <c:pt idx="1632">
                  <c:v>1</c:v>
                </c:pt>
                <c:pt idx="1633">
                  <c:v>2</c:v>
                </c:pt>
                <c:pt idx="1634">
                  <c:v>1</c:v>
                </c:pt>
                <c:pt idx="1635">
                  <c:v>1</c:v>
                </c:pt>
                <c:pt idx="1636">
                  <c:v>0</c:v>
                </c:pt>
                <c:pt idx="1637">
                  <c:v>2</c:v>
                </c:pt>
                <c:pt idx="1638">
                  <c:v>0</c:v>
                </c:pt>
                <c:pt idx="1639">
                  <c:v>0</c:v>
                </c:pt>
                <c:pt idx="1640">
                  <c:v>0</c:v>
                </c:pt>
                <c:pt idx="1641">
                  <c:v>0</c:v>
                </c:pt>
                <c:pt idx="1642">
                  <c:v>1</c:v>
                </c:pt>
                <c:pt idx="1643">
                  <c:v>1</c:v>
                </c:pt>
                <c:pt idx="1644">
                  <c:v>2</c:v>
                </c:pt>
                <c:pt idx="1645">
                  <c:v>1</c:v>
                </c:pt>
                <c:pt idx="1646">
                  <c:v>2</c:v>
                </c:pt>
                <c:pt idx="1647">
                  <c:v>0</c:v>
                </c:pt>
                <c:pt idx="1648">
                  <c:v>2</c:v>
                </c:pt>
                <c:pt idx="1649">
                  <c:v>1</c:v>
                </c:pt>
                <c:pt idx="1650">
                  <c:v>1</c:v>
                </c:pt>
                <c:pt idx="1651">
                  <c:v>0</c:v>
                </c:pt>
                <c:pt idx="1652">
                  <c:v>1</c:v>
                </c:pt>
                <c:pt idx="1653">
                  <c:v>0</c:v>
                </c:pt>
                <c:pt idx="1654">
                  <c:v>0</c:v>
                </c:pt>
                <c:pt idx="1655">
                  <c:v>1</c:v>
                </c:pt>
                <c:pt idx="1656">
                  <c:v>0</c:v>
                </c:pt>
                <c:pt idx="1657">
                  <c:v>0</c:v>
                </c:pt>
                <c:pt idx="1658">
                  <c:v>1</c:v>
                </c:pt>
                <c:pt idx="1659">
                  <c:v>2</c:v>
                </c:pt>
                <c:pt idx="1660">
                  <c:v>2</c:v>
                </c:pt>
                <c:pt idx="1661">
                  <c:v>0</c:v>
                </c:pt>
                <c:pt idx="1662">
                  <c:v>0</c:v>
                </c:pt>
                <c:pt idx="1663">
                  <c:v>0</c:v>
                </c:pt>
                <c:pt idx="1664">
                  <c:v>1</c:v>
                </c:pt>
                <c:pt idx="1665">
                  <c:v>2</c:v>
                </c:pt>
                <c:pt idx="1666">
                  <c:v>0</c:v>
                </c:pt>
                <c:pt idx="1667">
                  <c:v>1</c:v>
                </c:pt>
                <c:pt idx="1668">
                  <c:v>0</c:v>
                </c:pt>
                <c:pt idx="1669">
                  <c:v>0</c:v>
                </c:pt>
                <c:pt idx="1670">
                  <c:v>2</c:v>
                </c:pt>
                <c:pt idx="1671">
                  <c:v>0</c:v>
                </c:pt>
                <c:pt idx="1672">
                  <c:v>3</c:v>
                </c:pt>
                <c:pt idx="1673">
                  <c:v>0</c:v>
                </c:pt>
                <c:pt idx="1674">
                  <c:v>0</c:v>
                </c:pt>
                <c:pt idx="1675">
                  <c:v>0</c:v>
                </c:pt>
                <c:pt idx="1676">
                  <c:v>0</c:v>
                </c:pt>
                <c:pt idx="1677">
                  <c:v>1</c:v>
                </c:pt>
                <c:pt idx="1678">
                  <c:v>0</c:v>
                </c:pt>
                <c:pt idx="1679">
                  <c:v>0</c:v>
                </c:pt>
                <c:pt idx="1680">
                  <c:v>2</c:v>
                </c:pt>
                <c:pt idx="1681">
                  <c:v>2</c:v>
                </c:pt>
                <c:pt idx="1682">
                  <c:v>0</c:v>
                </c:pt>
                <c:pt idx="1683">
                  <c:v>1</c:v>
                </c:pt>
                <c:pt idx="1684">
                  <c:v>1</c:v>
                </c:pt>
                <c:pt idx="1685">
                  <c:v>0</c:v>
                </c:pt>
                <c:pt idx="1686">
                  <c:v>0</c:v>
                </c:pt>
                <c:pt idx="1687">
                  <c:v>1</c:v>
                </c:pt>
                <c:pt idx="1688">
                  <c:v>1</c:v>
                </c:pt>
                <c:pt idx="1689">
                  <c:v>0</c:v>
                </c:pt>
                <c:pt idx="1690">
                  <c:v>3</c:v>
                </c:pt>
                <c:pt idx="1691">
                  <c:v>1</c:v>
                </c:pt>
                <c:pt idx="1692">
                  <c:v>2</c:v>
                </c:pt>
                <c:pt idx="1693">
                  <c:v>3</c:v>
                </c:pt>
                <c:pt idx="1694">
                  <c:v>1</c:v>
                </c:pt>
                <c:pt idx="1695">
                  <c:v>0</c:v>
                </c:pt>
                <c:pt idx="1696">
                  <c:v>0</c:v>
                </c:pt>
                <c:pt idx="1697">
                  <c:v>1</c:v>
                </c:pt>
                <c:pt idx="1698">
                  <c:v>0</c:v>
                </c:pt>
                <c:pt idx="1699">
                  <c:v>0</c:v>
                </c:pt>
                <c:pt idx="1700">
                  <c:v>1</c:v>
                </c:pt>
                <c:pt idx="1701">
                  <c:v>0</c:v>
                </c:pt>
                <c:pt idx="1702">
                  <c:v>0</c:v>
                </c:pt>
                <c:pt idx="1703">
                  <c:v>3</c:v>
                </c:pt>
                <c:pt idx="1704">
                  <c:v>0</c:v>
                </c:pt>
                <c:pt idx="1705">
                  <c:v>0</c:v>
                </c:pt>
                <c:pt idx="1706">
                  <c:v>1</c:v>
                </c:pt>
                <c:pt idx="1707">
                  <c:v>0</c:v>
                </c:pt>
                <c:pt idx="1708">
                  <c:v>1</c:v>
                </c:pt>
                <c:pt idx="1709">
                  <c:v>0</c:v>
                </c:pt>
                <c:pt idx="1710">
                  <c:v>0</c:v>
                </c:pt>
                <c:pt idx="1711">
                  <c:v>0</c:v>
                </c:pt>
                <c:pt idx="1712">
                  <c:v>0</c:v>
                </c:pt>
                <c:pt idx="1713">
                  <c:v>0</c:v>
                </c:pt>
                <c:pt idx="1714">
                  <c:v>1</c:v>
                </c:pt>
                <c:pt idx="1715">
                  <c:v>1</c:v>
                </c:pt>
                <c:pt idx="1716">
                  <c:v>0</c:v>
                </c:pt>
                <c:pt idx="1717">
                  <c:v>0</c:v>
                </c:pt>
                <c:pt idx="1718">
                  <c:v>0</c:v>
                </c:pt>
                <c:pt idx="1719">
                  <c:v>0</c:v>
                </c:pt>
                <c:pt idx="1720">
                  <c:v>0</c:v>
                </c:pt>
                <c:pt idx="1721">
                  <c:v>0</c:v>
                </c:pt>
                <c:pt idx="1722">
                  <c:v>1</c:v>
                </c:pt>
                <c:pt idx="1723">
                  <c:v>0</c:v>
                </c:pt>
                <c:pt idx="1724">
                  <c:v>0</c:v>
                </c:pt>
                <c:pt idx="1725">
                  <c:v>0</c:v>
                </c:pt>
                <c:pt idx="1726">
                  <c:v>0</c:v>
                </c:pt>
                <c:pt idx="1727">
                  <c:v>1</c:v>
                </c:pt>
                <c:pt idx="1728">
                  <c:v>1</c:v>
                </c:pt>
                <c:pt idx="1729">
                  <c:v>1</c:v>
                </c:pt>
                <c:pt idx="1730">
                  <c:v>0</c:v>
                </c:pt>
                <c:pt idx="1731">
                  <c:v>1</c:v>
                </c:pt>
                <c:pt idx="1732">
                  <c:v>0</c:v>
                </c:pt>
                <c:pt idx="1733">
                  <c:v>0</c:v>
                </c:pt>
                <c:pt idx="1734">
                  <c:v>0</c:v>
                </c:pt>
                <c:pt idx="1735">
                  <c:v>1</c:v>
                </c:pt>
                <c:pt idx="1736">
                  <c:v>0</c:v>
                </c:pt>
                <c:pt idx="1737">
                  <c:v>0</c:v>
                </c:pt>
                <c:pt idx="1738">
                  <c:v>0</c:v>
                </c:pt>
                <c:pt idx="1739">
                  <c:v>2</c:v>
                </c:pt>
                <c:pt idx="1740">
                  <c:v>0</c:v>
                </c:pt>
                <c:pt idx="1741">
                  <c:v>1</c:v>
                </c:pt>
                <c:pt idx="1742">
                  <c:v>1</c:v>
                </c:pt>
                <c:pt idx="1743">
                  <c:v>0</c:v>
                </c:pt>
                <c:pt idx="1744">
                  <c:v>2</c:v>
                </c:pt>
                <c:pt idx="1745">
                  <c:v>0</c:v>
                </c:pt>
                <c:pt idx="1746">
                  <c:v>1</c:v>
                </c:pt>
                <c:pt idx="1747">
                  <c:v>0</c:v>
                </c:pt>
                <c:pt idx="1748">
                  <c:v>0</c:v>
                </c:pt>
                <c:pt idx="1749">
                  <c:v>0</c:v>
                </c:pt>
                <c:pt idx="1750">
                  <c:v>1</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1</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1</c:v>
                </c:pt>
                <c:pt idx="1895">
                  <c:v>0</c:v>
                </c:pt>
                <c:pt idx="1896">
                  <c:v>0</c:v>
                </c:pt>
                <c:pt idx="1897">
                  <c:v>0</c:v>
                </c:pt>
                <c:pt idx="1898">
                  <c:v>0</c:v>
                </c:pt>
                <c:pt idx="1899">
                  <c:v>0</c:v>
                </c:pt>
                <c:pt idx="1900">
                  <c:v>0</c:v>
                </c:pt>
                <c:pt idx="1901">
                  <c:v>0</c:v>
                </c:pt>
                <c:pt idx="1902">
                  <c:v>1</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1</c:v>
                </c:pt>
                <c:pt idx="1980">
                  <c:v>0</c:v>
                </c:pt>
                <c:pt idx="1981">
                  <c:v>0</c:v>
                </c:pt>
                <c:pt idx="1982">
                  <c:v>0</c:v>
                </c:pt>
                <c:pt idx="1983">
                  <c:v>0</c:v>
                </c:pt>
                <c:pt idx="1984">
                  <c:v>0</c:v>
                </c:pt>
                <c:pt idx="1985">
                  <c:v>0</c:v>
                </c:pt>
                <c:pt idx="1986">
                  <c:v>0</c:v>
                </c:pt>
                <c:pt idx="1987">
                  <c:v>0</c:v>
                </c:pt>
                <c:pt idx="1988">
                  <c:v>0</c:v>
                </c:pt>
                <c:pt idx="1989">
                  <c:v>1</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1</c:v>
                </c:pt>
                <c:pt idx="2010">
                  <c:v>0</c:v>
                </c:pt>
                <c:pt idx="2011">
                  <c:v>0</c:v>
                </c:pt>
                <c:pt idx="2012">
                  <c:v>0</c:v>
                </c:pt>
                <c:pt idx="2013">
                  <c:v>0</c:v>
                </c:pt>
                <c:pt idx="2014">
                  <c:v>0</c:v>
                </c:pt>
                <c:pt idx="2015">
                  <c:v>0</c:v>
                </c:pt>
                <c:pt idx="2016">
                  <c:v>1</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1</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1</c:v>
                </c:pt>
                <c:pt idx="2141">
                  <c:v>0</c:v>
                </c:pt>
                <c:pt idx="2142">
                  <c:v>0</c:v>
                </c:pt>
                <c:pt idx="2143">
                  <c:v>0</c:v>
                </c:pt>
                <c:pt idx="2144">
                  <c:v>0</c:v>
                </c:pt>
                <c:pt idx="2145">
                  <c:v>0</c:v>
                </c:pt>
                <c:pt idx="2146">
                  <c:v>0</c:v>
                </c:pt>
                <c:pt idx="2147">
                  <c:v>0</c:v>
                </c:pt>
                <c:pt idx="2148">
                  <c:v>0</c:v>
                </c:pt>
                <c:pt idx="2149">
                  <c:v>0</c:v>
                </c:pt>
                <c:pt idx="2150">
                  <c:v>0</c:v>
                </c:pt>
                <c:pt idx="2151">
                  <c:v>1</c:v>
                </c:pt>
                <c:pt idx="2152">
                  <c:v>0</c:v>
                </c:pt>
                <c:pt idx="2153">
                  <c:v>0</c:v>
                </c:pt>
                <c:pt idx="2154">
                  <c:v>0</c:v>
                </c:pt>
                <c:pt idx="2155">
                  <c:v>0</c:v>
                </c:pt>
                <c:pt idx="2156">
                  <c:v>1</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1</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1</c:v>
                </c:pt>
                <c:pt idx="2258">
                  <c:v>0</c:v>
                </c:pt>
                <c:pt idx="2259">
                  <c:v>0</c:v>
                </c:pt>
                <c:pt idx="2260">
                  <c:v>0</c:v>
                </c:pt>
                <c:pt idx="2261">
                  <c:v>0</c:v>
                </c:pt>
                <c:pt idx="2262">
                  <c:v>0</c:v>
                </c:pt>
                <c:pt idx="2263">
                  <c:v>0</c:v>
                </c:pt>
                <c:pt idx="2264">
                  <c:v>0</c:v>
                </c:pt>
                <c:pt idx="2265">
                  <c:v>0</c:v>
                </c:pt>
                <c:pt idx="2266">
                  <c:v>0</c:v>
                </c:pt>
                <c:pt idx="2267">
                  <c:v>0</c:v>
                </c:pt>
                <c:pt idx="2268">
                  <c:v>0</c:v>
                </c:pt>
                <c:pt idx="2269">
                  <c:v>1</c:v>
                </c:pt>
                <c:pt idx="2270">
                  <c:v>0</c:v>
                </c:pt>
                <c:pt idx="2271">
                  <c:v>1</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1</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1</c:v>
                </c:pt>
                <c:pt idx="2533">
                  <c:v>0</c:v>
                </c:pt>
                <c:pt idx="2534">
                  <c:v>0</c:v>
                </c:pt>
                <c:pt idx="2535">
                  <c:v>0</c:v>
                </c:pt>
                <c:pt idx="2536">
                  <c:v>0</c:v>
                </c:pt>
                <c:pt idx="2537">
                  <c:v>0</c:v>
                </c:pt>
                <c:pt idx="2538">
                  <c:v>0</c:v>
                </c:pt>
                <c:pt idx="2539">
                  <c:v>0</c:v>
                </c:pt>
                <c:pt idx="2540">
                  <c:v>0</c:v>
                </c:pt>
                <c:pt idx="2541">
                  <c:v>0</c:v>
                </c:pt>
                <c:pt idx="2542">
                  <c:v>0</c:v>
                </c:pt>
                <c:pt idx="2543">
                  <c:v>1</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1</c:v>
                </c:pt>
                <c:pt idx="2568">
                  <c:v>0</c:v>
                </c:pt>
                <c:pt idx="2569">
                  <c:v>0</c:v>
                </c:pt>
                <c:pt idx="2570">
                  <c:v>0</c:v>
                </c:pt>
                <c:pt idx="2571">
                  <c:v>0</c:v>
                </c:pt>
                <c:pt idx="2572">
                  <c:v>0</c:v>
                </c:pt>
                <c:pt idx="2573">
                  <c:v>0</c:v>
                </c:pt>
                <c:pt idx="2574">
                  <c:v>0</c:v>
                </c:pt>
                <c:pt idx="2575">
                  <c:v>0</c:v>
                </c:pt>
                <c:pt idx="2576">
                  <c:v>1</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1</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1</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1</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1</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1</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1</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1</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1</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1</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1</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1</c:v>
                </c:pt>
                <c:pt idx="3303">
                  <c:v>2</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1</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1</c:v>
                </c:pt>
                <c:pt idx="3374">
                  <c:v>0</c:v>
                </c:pt>
                <c:pt idx="3375">
                  <c:v>2</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1</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1</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1</c:v>
                </c:pt>
                <c:pt idx="3471">
                  <c:v>0</c:v>
                </c:pt>
                <c:pt idx="3472">
                  <c:v>0</c:v>
                </c:pt>
                <c:pt idx="3473">
                  <c:v>0</c:v>
                </c:pt>
                <c:pt idx="3474">
                  <c:v>0</c:v>
                </c:pt>
                <c:pt idx="3475">
                  <c:v>1</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1</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1</c:v>
                </c:pt>
                <c:pt idx="3654">
                  <c:v>0</c:v>
                </c:pt>
                <c:pt idx="3655">
                  <c:v>0</c:v>
                </c:pt>
                <c:pt idx="3656">
                  <c:v>0</c:v>
                </c:pt>
                <c:pt idx="3657">
                  <c:v>0</c:v>
                </c:pt>
                <c:pt idx="3658">
                  <c:v>0</c:v>
                </c:pt>
                <c:pt idx="3659">
                  <c:v>0</c:v>
                </c:pt>
                <c:pt idx="3660">
                  <c:v>0</c:v>
                </c:pt>
                <c:pt idx="3661">
                  <c:v>0</c:v>
                </c:pt>
                <c:pt idx="3662">
                  <c:v>0</c:v>
                </c:pt>
                <c:pt idx="3663">
                  <c:v>0</c:v>
                </c:pt>
                <c:pt idx="3664">
                  <c:v>1</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1</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1</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1</c:v>
                </c:pt>
                <c:pt idx="3781">
                  <c:v>0</c:v>
                </c:pt>
                <c:pt idx="3782">
                  <c:v>0</c:v>
                </c:pt>
                <c:pt idx="3783">
                  <c:v>0</c:v>
                </c:pt>
                <c:pt idx="3784">
                  <c:v>0</c:v>
                </c:pt>
                <c:pt idx="3785">
                  <c:v>0</c:v>
                </c:pt>
                <c:pt idx="3786">
                  <c:v>1</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1</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1</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2</c:v>
                </c:pt>
                <c:pt idx="3890">
                  <c:v>0</c:v>
                </c:pt>
                <c:pt idx="3891">
                  <c:v>0</c:v>
                </c:pt>
                <c:pt idx="3892">
                  <c:v>1</c:v>
                </c:pt>
                <c:pt idx="3893">
                  <c:v>0</c:v>
                </c:pt>
                <c:pt idx="3894">
                  <c:v>0</c:v>
                </c:pt>
                <c:pt idx="3895">
                  <c:v>0</c:v>
                </c:pt>
                <c:pt idx="3896">
                  <c:v>0</c:v>
                </c:pt>
                <c:pt idx="3897">
                  <c:v>0</c:v>
                </c:pt>
                <c:pt idx="3898">
                  <c:v>0</c:v>
                </c:pt>
                <c:pt idx="3899">
                  <c:v>0</c:v>
                </c:pt>
                <c:pt idx="3900">
                  <c:v>0</c:v>
                </c:pt>
                <c:pt idx="3901">
                  <c:v>0</c:v>
                </c:pt>
                <c:pt idx="3902">
                  <c:v>0</c:v>
                </c:pt>
                <c:pt idx="3903">
                  <c:v>0</c:v>
                </c:pt>
                <c:pt idx="3904">
                  <c:v>1</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1</c:v>
                </c:pt>
                <c:pt idx="3918">
                  <c:v>1</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1</c:v>
                </c:pt>
                <c:pt idx="3937">
                  <c:v>0</c:v>
                </c:pt>
                <c:pt idx="3938">
                  <c:v>0</c:v>
                </c:pt>
                <c:pt idx="3939">
                  <c:v>0</c:v>
                </c:pt>
                <c:pt idx="3940">
                  <c:v>0</c:v>
                </c:pt>
                <c:pt idx="3941">
                  <c:v>0</c:v>
                </c:pt>
                <c:pt idx="3942">
                  <c:v>0</c:v>
                </c:pt>
                <c:pt idx="3943">
                  <c:v>0</c:v>
                </c:pt>
                <c:pt idx="3944">
                  <c:v>0</c:v>
                </c:pt>
                <c:pt idx="3945">
                  <c:v>0</c:v>
                </c:pt>
                <c:pt idx="3946">
                  <c:v>1</c:v>
                </c:pt>
                <c:pt idx="3947">
                  <c:v>0</c:v>
                </c:pt>
                <c:pt idx="3948">
                  <c:v>0</c:v>
                </c:pt>
                <c:pt idx="3949">
                  <c:v>0</c:v>
                </c:pt>
                <c:pt idx="3950">
                  <c:v>0</c:v>
                </c:pt>
                <c:pt idx="3951">
                  <c:v>0</c:v>
                </c:pt>
                <c:pt idx="3952">
                  <c:v>0</c:v>
                </c:pt>
                <c:pt idx="3953">
                  <c:v>1</c:v>
                </c:pt>
                <c:pt idx="3954">
                  <c:v>0</c:v>
                </c:pt>
                <c:pt idx="3955">
                  <c:v>0</c:v>
                </c:pt>
                <c:pt idx="3956">
                  <c:v>0</c:v>
                </c:pt>
                <c:pt idx="3957">
                  <c:v>0</c:v>
                </c:pt>
                <c:pt idx="3958">
                  <c:v>0</c:v>
                </c:pt>
                <c:pt idx="3959">
                  <c:v>1</c:v>
                </c:pt>
                <c:pt idx="3960">
                  <c:v>0</c:v>
                </c:pt>
                <c:pt idx="3961">
                  <c:v>1</c:v>
                </c:pt>
                <c:pt idx="3962">
                  <c:v>0</c:v>
                </c:pt>
                <c:pt idx="3963">
                  <c:v>0</c:v>
                </c:pt>
                <c:pt idx="3964">
                  <c:v>0</c:v>
                </c:pt>
                <c:pt idx="3965">
                  <c:v>0</c:v>
                </c:pt>
                <c:pt idx="3966">
                  <c:v>0</c:v>
                </c:pt>
                <c:pt idx="3967">
                  <c:v>0</c:v>
                </c:pt>
                <c:pt idx="3968">
                  <c:v>0</c:v>
                </c:pt>
                <c:pt idx="3969">
                  <c:v>0</c:v>
                </c:pt>
                <c:pt idx="3970">
                  <c:v>2</c:v>
                </c:pt>
                <c:pt idx="3971">
                  <c:v>0</c:v>
                </c:pt>
                <c:pt idx="3972">
                  <c:v>0</c:v>
                </c:pt>
                <c:pt idx="3973">
                  <c:v>0</c:v>
                </c:pt>
                <c:pt idx="3974">
                  <c:v>0</c:v>
                </c:pt>
                <c:pt idx="3975">
                  <c:v>0</c:v>
                </c:pt>
                <c:pt idx="3976">
                  <c:v>0</c:v>
                </c:pt>
                <c:pt idx="3977">
                  <c:v>0</c:v>
                </c:pt>
                <c:pt idx="3978">
                  <c:v>0</c:v>
                </c:pt>
                <c:pt idx="3979">
                  <c:v>0</c:v>
                </c:pt>
                <c:pt idx="3980">
                  <c:v>0</c:v>
                </c:pt>
                <c:pt idx="3981">
                  <c:v>1</c:v>
                </c:pt>
                <c:pt idx="3982">
                  <c:v>0</c:v>
                </c:pt>
                <c:pt idx="3983">
                  <c:v>1</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1</c:v>
                </c:pt>
                <c:pt idx="3999">
                  <c:v>0</c:v>
                </c:pt>
                <c:pt idx="4000">
                  <c:v>0</c:v>
                </c:pt>
                <c:pt idx="4001">
                  <c:v>0</c:v>
                </c:pt>
                <c:pt idx="4002">
                  <c:v>0</c:v>
                </c:pt>
                <c:pt idx="4003">
                  <c:v>0</c:v>
                </c:pt>
                <c:pt idx="4004">
                  <c:v>0</c:v>
                </c:pt>
                <c:pt idx="4005">
                  <c:v>0</c:v>
                </c:pt>
                <c:pt idx="4006">
                  <c:v>1</c:v>
                </c:pt>
                <c:pt idx="4007">
                  <c:v>0</c:v>
                </c:pt>
                <c:pt idx="4008">
                  <c:v>0</c:v>
                </c:pt>
                <c:pt idx="4009">
                  <c:v>0</c:v>
                </c:pt>
                <c:pt idx="4010">
                  <c:v>0</c:v>
                </c:pt>
                <c:pt idx="4011">
                  <c:v>0</c:v>
                </c:pt>
                <c:pt idx="4012">
                  <c:v>1</c:v>
                </c:pt>
                <c:pt idx="4013">
                  <c:v>0</c:v>
                </c:pt>
                <c:pt idx="4014">
                  <c:v>0</c:v>
                </c:pt>
                <c:pt idx="4015">
                  <c:v>0</c:v>
                </c:pt>
                <c:pt idx="4016">
                  <c:v>0</c:v>
                </c:pt>
                <c:pt idx="4017">
                  <c:v>0</c:v>
                </c:pt>
                <c:pt idx="4018">
                  <c:v>0</c:v>
                </c:pt>
                <c:pt idx="4019">
                  <c:v>0</c:v>
                </c:pt>
                <c:pt idx="4020">
                  <c:v>0</c:v>
                </c:pt>
                <c:pt idx="4021">
                  <c:v>0</c:v>
                </c:pt>
                <c:pt idx="4022">
                  <c:v>0</c:v>
                </c:pt>
                <c:pt idx="4023">
                  <c:v>1</c:v>
                </c:pt>
                <c:pt idx="4024">
                  <c:v>0</c:v>
                </c:pt>
                <c:pt idx="4025">
                  <c:v>0</c:v>
                </c:pt>
                <c:pt idx="4026">
                  <c:v>0</c:v>
                </c:pt>
                <c:pt idx="4027">
                  <c:v>0</c:v>
                </c:pt>
                <c:pt idx="4028">
                  <c:v>0</c:v>
                </c:pt>
                <c:pt idx="4029">
                  <c:v>0</c:v>
                </c:pt>
                <c:pt idx="4030">
                  <c:v>0</c:v>
                </c:pt>
                <c:pt idx="4031">
                  <c:v>0</c:v>
                </c:pt>
                <c:pt idx="4032">
                  <c:v>0</c:v>
                </c:pt>
                <c:pt idx="4033">
                  <c:v>0</c:v>
                </c:pt>
                <c:pt idx="4034">
                  <c:v>0</c:v>
                </c:pt>
                <c:pt idx="4035">
                  <c:v>1</c:v>
                </c:pt>
                <c:pt idx="4036">
                  <c:v>0</c:v>
                </c:pt>
                <c:pt idx="4037">
                  <c:v>0</c:v>
                </c:pt>
                <c:pt idx="4038">
                  <c:v>0</c:v>
                </c:pt>
                <c:pt idx="4039">
                  <c:v>0</c:v>
                </c:pt>
                <c:pt idx="4040">
                  <c:v>0</c:v>
                </c:pt>
                <c:pt idx="4041">
                  <c:v>0</c:v>
                </c:pt>
                <c:pt idx="4042">
                  <c:v>1</c:v>
                </c:pt>
                <c:pt idx="4043">
                  <c:v>0</c:v>
                </c:pt>
                <c:pt idx="4044">
                  <c:v>0</c:v>
                </c:pt>
                <c:pt idx="4045">
                  <c:v>0</c:v>
                </c:pt>
                <c:pt idx="4046">
                  <c:v>0</c:v>
                </c:pt>
                <c:pt idx="4047">
                  <c:v>0</c:v>
                </c:pt>
                <c:pt idx="4048">
                  <c:v>1</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1</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7049856"/>
        <c:axId val="357051392"/>
      </c:barChart>
      <c:catAx>
        <c:axId val="357049856"/>
        <c:scaling>
          <c:orientation val="minMax"/>
        </c:scaling>
        <c:delete val="0"/>
        <c:axPos val="b"/>
        <c:majorTickMark val="out"/>
        <c:minorTickMark val="none"/>
        <c:tickLblPos val="nextTo"/>
        <c:txPr>
          <a:bodyPr/>
          <a:lstStyle/>
          <a:p>
            <a:pPr>
              <a:defRPr sz="700"/>
            </a:pPr>
            <a:endParaRPr lang="en-US"/>
          </a:p>
        </c:txPr>
        <c:crossAx val="357051392"/>
        <c:crosses val="autoZero"/>
        <c:auto val="1"/>
        <c:lblAlgn val="ctr"/>
        <c:lblOffset val="100"/>
        <c:noMultiLvlLbl val="0"/>
      </c:catAx>
      <c:valAx>
        <c:axId val="357051392"/>
        <c:scaling>
          <c:orientation val="minMax"/>
          <c:max val="10"/>
        </c:scaling>
        <c:delete val="0"/>
        <c:axPos val="l"/>
        <c:majorGridlines/>
        <c:numFmt formatCode="General" sourceLinked="1"/>
        <c:majorTickMark val="out"/>
        <c:minorTickMark val="none"/>
        <c:tickLblPos val="nextTo"/>
        <c:crossAx val="357049856"/>
        <c:crosses val="autoZero"/>
        <c:crossBetween val="between"/>
        <c:majorUnit val="2"/>
      </c:valAx>
      <c:spPr>
        <a:ln>
          <a:solidFill>
            <a:schemeClr val="bg1">
              <a:lumMod val="75000"/>
            </a:schemeClr>
          </a:solidFill>
        </a:ln>
      </c:spPr>
    </c:plotArea>
    <c:legend>
      <c:legendPos val="r"/>
      <c:layout>
        <c:manualLayout>
          <c:xMode val="edge"/>
          <c:yMode val="edge"/>
          <c:x val="0.72217599835851143"/>
          <c:y val="5.0733814523184588E-2"/>
          <c:w val="0.24522164371147417"/>
          <c:h val="0.13207531139532414"/>
        </c:manualLayout>
      </c:layout>
      <c:overlay val="0"/>
    </c:legend>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912184996483271E-2"/>
          <c:y val="5.0925925925925923E-2"/>
          <c:w val="0.86976995522618494"/>
          <c:h val="0.75529136892570514"/>
        </c:manualLayout>
      </c:layout>
      <c:barChart>
        <c:barDir val="col"/>
        <c:grouping val="clustered"/>
        <c:varyColors val="0"/>
        <c:ser>
          <c:idx val="0"/>
          <c:order val="0"/>
          <c:tx>
            <c:strRef>
              <c:f>Coverage!$G$1</c:f>
              <c:strCache>
                <c:ptCount val="1"/>
                <c:pt idx="0">
                  <c:v>C0.7xS10</c:v>
                </c:pt>
              </c:strCache>
            </c:strRef>
          </c:tx>
          <c:invertIfNegative val="0"/>
          <c:val>
            <c:numRef>
              <c:f>Coverage!$G$2:$G$4131</c:f>
              <c:numCache>
                <c:formatCode>General</c:formatCode>
                <c:ptCount val="4130"/>
                <c:pt idx="0">
                  <c:v>0</c:v>
                </c:pt>
                <c:pt idx="1">
                  <c:v>0</c:v>
                </c:pt>
                <c:pt idx="2">
                  <c:v>0</c:v>
                </c:pt>
                <c:pt idx="3">
                  <c:v>0</c:v>
                </c:pt>
                <c:pt idx="4">
                  <c:v>0</c:v>
                </c:pt>
                <c:pt idx="5">
                  <c:v>0</c:v>
                </c:pt>
                <c:pt idx="6">
                  <c:v>0</c:v>
                </c:pt>
                <c:pt idx="7">
                  <c:v>0</c:v>
                </c:pt>
                <c:pt idx="8">
                  <c:v>0</c:v>
                </c:pt>
                <c:pt idx="9">
                  <c:v>0</c:v>
                </c:pt>
                <c:pt idx="10">
                  <c:v>0</c:v>
                </c:pt>
                <c:pt idx="11">
                  <c:v>0</c:v>
                </c:pt>
                <c:pt idx="12">
                  <c:v>1</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1</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1</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1</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1</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1</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1</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1</c:v>
                </c:pt>
                <c:pt idx="323">
                  <c:v>0</c:v>
                </c:pt>
                <c:pt idx="324">
                  <c:v>0</c:v>
                </c:pt>
                <c:pt idx="325">
                  <c:v>0</c:v>
                </c:pt>
                <c:pt idx="326">
                  <c:v>0</c:v>
                </c:pt>
                <c:pt idx="327">
                  <c:v>0</c:v>
                </c:pt>
                <c:pt idx="328">
                  <c:v>0</c:v>
                </c:pt>
                <c:pt idx="329">
                  <c:v>1</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0</c:v>
                </c:pt>
                <c:pt idx="363">
                  <c:v>0</c:v>
                </c:pt>
                <c:pt idx="364">
                  <c:v>0</c:v>
                </c:pt>
                <c:pt idx="365">
                  <c:v>0</c:v>
                </c:pt>
                <c:pt idx="366">
                  <c:v>0</c:v>
                </c:pt>
                <c:pt idx="367">
                  <c:v>0</c:v>
                </c:pt>
                <c:pt idx="368">
                  <c:v>0</c:v>
                </c:pt>
                <c:pt idx="369">
                  <c:v>1</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1</c:v>
                </c:pt>
                <c:pt idx="388">
                  <c:v>0</c:v>
                </c:pt>
                <c:pt idx="389">
                  <c:v>1</c:v>
                </c:pt>
                <c:pt idx="390">
                  <c:v>0</c:v>
                </c:pt>
                <c:pt idx="391">
                  <c:v>0</c:v>
                </c:pt>
                <c:pt idx="392">
                  <c:v>1</c:v>
                </c:pt>
                <c:pt idx="393">
                  <c:v>2</c:v>
                </c:pt>
                <c:pt idx="394">
                  <c:v>0</c:v>
                </c:pt>
                <c:pt idx="395">
                  <c:v>0</c:v>
                </c:pt>
                <c:pt idx="396">
                  <c:v>0</c:v>
                </c:pt>
                <c:pt idx="397">
                  <c:v>0</c:v>
                </c:pt>
                <c:pt idx="398">
                  <c:v>1</c:v>
                </c:pt>
                <c:pt idx="399">
                  <c:v>0</c:v>
                </c:pt>
                <c:pt idx="400">
                  <c:v>1</c:v>
                </c:pt>
                <c:pt idx="401">
                  <c:v>0</c:v>
                </c:pt>
                <c:pt idx="402">
                  <c:v>3</c:v>
                </c:pt>
                <c:pt idx="403">
                  <c:v>0</c:v>
                </c:pt>
                <c:pt idx="404">
                  <c:v>1</c:v>
                </c:pt>
                <c:pt idx="405">
                  <c:v>1</c:v>
                </c:pt>
                <c:pt idx="406">
                  <c:v>0</c:v>
                </c:pt>
                <c:pt idx="407">
                  <c:v>0</c:v>
                </c:pt>
                <c:pt idx="408">
                  <c:v>0</c:v>
                </c:pt>
                <c:pt idx="409">
                  <c:v>0</c:v>
                </c:pt>
                <c:pt idx="410">
                  <c:v>0</c:v>
                </c:pt>
                <c:pt idx="411">
                  <c:v>0</c:v>
                </c:pt>
                <c:pt idx="412">
                  <c:v>0</c:v>
                </c:pt>
                <c:pt idx="413">
                  <c:v>0</c:v>
                </c:pt>
                <c:pt idx="414">
                  <c:v>0</c:v>
                </c:pt>
                <c:pt idx="415">
                  <c:v>0</c:v>
                </c:pt>
                <c:pt idx="416">
                  <c:v>1</c:v>
                </c:pt>
                <c:pt idx="417">
                  <c:v>0</c:v>
                </c:pt>
                <c:pt idx="418">
                  <c:v>1</c:v>
                </c:pt>
                <c:pt idx="419">
                  <c:v>0</c:v>
                </c:pt>
                <c:pt idx="420">
                  <c:v>2</c:v>
                </c:pt>
                <c:pt idx="421">
                  <c:v>0</c:v>
                </c:pt>
                <c:pt idx="422">
                  <c:v>0</c:v>
                </c:pt>
                <c:pt idx="423">
                  <c:v>2</c:v>
                </c:pt>
                <c:pt idx="424">
                  <c:v>2</c:v>
                </c:pt>
                <c:pt idx="425">
                  <c:v>0</c:v>
                </c:pt>
                <c:pt idx="426">
                  <c:v>0</c:v>
                </c:pt>
                <c:pt idx="427">
                  <c:v>1</c:v>
                </c:pt>
                <c:pt idx="428">
                  <c:v>0</c:v>
                </c:pt>
                <c:pt idx="429">
                  <c:v>0</c:v>
                </c:pt>
                <c:pt idx="430">
                  <c:v>1</c:v>
                </c:pt>
                <c:pt idx="431">
                  <c:v>0</c:v>
                </c:pt>
                <c:pt idx="432">
                  <c:v>0</c:v>
                </c:pt>
                <c:pt idx="433">
                  <c:v>0</c:v>
                </c:pt>
                <c:pt idx="434">
                  <c:v>0</c:v>
                </c:pt>
                <c:pt idx="435">
                  <c:v>0</c:v>
                </c:pt>
                <c:pt idx="436">
                  <c:v>1</c:v>
                </c:pt>
                <c:pt idx="437">
                  <c:v>0</c:v>
                </c:pt>
                <c:pt idx="438">
                  <c:v>2</c:v>
                </c:pt>
                <c:pt idx="439">
                  <c:v>1</c:v>
                </c:pt>
                <c:pt idx="440">
                  <c:v>1</c:v>
                </c:pt>
                <c:pt idx="441">
                  <c:v>1</c:v>
                </c:pt>
                <c:pt idx="442">
                  <c:v>0</c:v>
                </c:pt>
                <c:pt idx="443">
                  <c:v>1</c:v>
                </c:pt>
                <c:pt idx="444">
                  <c:v>0</c:v>
                </c:pt>
                <c:pt idx="445">
                  <c:v>0</c:v>
                </c:pt>
                <c:pt idx="446">
                  <c:v>0</c:v>
                </c:pt>
                <c:pt idx="447">
                  <c:v>0</c:v>
                </c:pt>
                <c:pt idx="448">
                  <c:v>2</c:v>
                </c:pt>
                <c:pt idx="449">
                  <c:v>0</c:v>
                </c:pt>
                <c:pt idx="450">
                  <c:v>1</c:v>
                </c:pt>
                <c:pt idx="451">
                  <c:v>1</c:v>
                </c:pt>
                <c:pt idx="452">
                  <c:v>0</c:v>
                </c:pt>
                <c:pt idx="453">
                  <c:v>0</c:v>
                </c:pt>
                <c:pt idx="454">
                  <c:v>1</c:v>
                </c:pt>
                <c:pt idx="455">
                  <c:v>0</c:v>
                </c:pt>
                <c:pt idx="456">
                  <c:v>1</c:v>
                </c:pt>
                <c:pt idx="457">
                  <c:v>2</c:v>
                </c:pt>
                <c:pt idx="458">
                  <c:v>0</c:v>
                </c:pt>
                <c:pt idx="459">
                  <c:v>0</c:v>
                </c:pt>
                <c:pt idx="460">
                  <c:v>1</c:v>
                </c:pt>
                <c:pt idx="461">
                  <c:v>1</c:v>
                </c:pt>
                <c:pt idx="462">
                  <c:v>1</c:v>
                </c:pt>
                <c:pt idx="463">
                  <c:v>0</c:v>
                </c:pt>
                <c:pt idx="464">
                  <c:v>0</c:v>
                </c:pt>
                <c:pt idx="465">
                  <c:v>0</c:v>
                </c:pt>
                <c:pt idx="466">
                  <c:v>0</c:v>
                </c:pt>
                <c:pt idx="467">
                  <c:v>0</c:v>
                </c:pt>
                <c:pt idx="468">
                  <c:v>3</c:v>
                </c:pt>
                <c:pt idx="469">
                  <c:v>0</c:v>
                </c:pt>
                <c:pt idx="470">
                  <c:v>1</c:v>
                </c:pt>
                <c:pt idx="471">
                  <c:v>0</c:v>
                </c:pt>
                <c:pt idx="472">
                  <c:v>0</c:v>
                </c:pt>
                <c:pt idx="473">
                  <c:v>0</c:v>
                </c:pt>
                <c:pt idx="474">
                  <c:v>0</c:v>
                </c:pt>
                <c:pt idx="475">
                  <c:v>1</c:v>
                </c:pt>
                <c:pt idx="476">
                  <c:v>1</c:v>
                </c:pt>
                <c:pt idx="477">
                  <c:v>1</c:v>
                </c:pt>
                <c:pt idx="478">
                  <c:v>0</c:v>
                </c:pt>
                <c:pt idx="479">
                  <c:v>1</c:v>
                </c:pt>
                <c:pt idx="480">
                  <c:v>0</c:v>
                </c:pt>
                <c:pt idx="481">
                  <c:v>1</c:v>
                </c:pt>
                <c:pt idx="482">
                  <c:v>1</c:v>
                </c:pt>
                <c:pt idx="483">
                  <c:v>1</c:v>
                </c:pt>
                <c:pt idx="484">
                  <c:v>0</c:v>
                </c:pt>
                <c:pt idx="485">
                  <c:v>1</c:v>
                </c:pt>
                <c:pt idx="486">
                  <c:v>2</c:v>
                </c:pt>
                <c:pt idx="487">
                  <c:v>0</c:v>
                </c:pt>
                <c:pt idx="488">
                  <c:v>0</c:v>
                </c:pt>
                <c:pt idx="489">
                  <c:v>0</c:v>
                </c:pt>
                <c:pt idx="490">
                  <c:v>0</c:v>
                </c:pt>
                <c:pt idx="491">
                  <c:v>1</c:v>
                </c:pt>
                <c:pt idx="492">
                  <c:v>1</c:v>
                </c:pt>
                <c:pt idx="493">
                  <c:v>2</c:v>
                </c:pt>
                <c:pt idx="494">
                  <c:v>1</c:v>
                </c:pt>
                <c:pt idx="495">
                  <c:v>1</c:v>
                </c:pt>
                <c:pt idx="496">
                  <c:v>0</c:v>
                </c:pt>
                <c:pt idx="497">
                  <c:v>1</c:v>
                </c:pt>
                <c:pt idx="498">
                  <c:v>0</c:v>
                </c:pt>
                <c:pt idx="499">
                  <c:v>0</c:v>
                </c:pt>
                <c:pt idx="500">
                  <c:v>1</c:v>
                </c:pt>
                <c:pt idx="501">
                  <c:v>1</c:v>
                </c:pt>
                <c:pt idx="502">
                  <c:v>1</c:v>
                </c:pt>
                <c:pt idx="503">
                  <c:v>0</c:v>
                </c:pt>
                <c:pt idx="504">
                  <c:v>1</c:v>
                </c:pt>
                <c:pt idx="505">
                  <c:v>0</c:v>
                </c:pt>
                <c:pt idx="506">
                  <c:v>2</c:v>
                </c:pt>
                <c:pt idx="507">
                  <c:v>0</c:v>
                </c:pt>
                <c:pt idx="508">
                  <c:v>0</c:v>
                </c:pt>
                <c:pt idx="509">
                  <c:v>0</c:v>
                </c:pt>
                <c:pt idx="510">
                  <c:v>0</c:v>
                </c:pt>
                <c:pt idx="511">
                  <c:v>0</c:v>
                </c:pt>
                <c:pt idx="512">
                  <c:v>2</c:v>
                </c:pt>
                <c:pt idx="513">
                  <c:v>0</c:v>
                </c:pt>
                <c:pt idx="514">
                  <c:v>1</c:v>
                </c:pt>
                <c:pt idx="515">
                  <c:v>1</c:v>
                </c:pt>
                <c:pt idx="516">
                  <c:v>0</c:v>
                </c:pt>
                <c:pt idx="517">
                  <c:v>1</c:v>
                </c:pt>
                <c:pt idx="518">
                  <c:v>0</c:v>
                </c:pt>
                <c:pt idx="519">
                  <c:v>0</c:v>
                </c:pt>
                <c:pt idx="520">
                  <c:v>0</c:v>
                </c:pt>
                <c:pt idx="521">
                  <c:v>1</c:v>
                </c:pt>
                <c:pt idx="522">
                  <c:v>1</c:v>
                </c:pt>
                <c:pt idx="523">
                  <c:v>0</c:v>
                </c:pt>
                <c:pt idx="524">
                  <c:v>1</c:v>
                </c:pt>
                <c:pt idx="525">
                  <c:v>1</c:v>
                </c:pt>
                <c:pt idx="526">
                  <c:v>0</c:v>
                </c:pt>
                <c:pt idx="527">
                  <c:v>0</c:v>
                </c:pt>
                <c:pt idx="528">
                  <c:v>1</c:v>
                </c:pt>
                <c:pt idx="529">
                  <c:v>1</c:v>
                </c:pt>
                <c:pt idx="530">
                  <c:v>0</c:v>
                </c:pt>
                <c:pt idx="531">
                  <c:v>0</c:v>
                </c:pt>
                <c:pt idx="532">
                  <c:v>2</c:v>
                </c:pt>
                <c:pt idx="533">
                  <c:v>1</c:v>
                </c:pt>
                <c:pt idx="534">
                  <c:v>1</c:v>
                </c:pt>
                <c:pt idx="535">
                  <c:v>0</c:v>
                </c:pt>
                <c:pt idx="536">
                  <c:v>0</c:v>
                </c:pt>
                <c:pt idx="537">
                  <c:v>1</c:v>
                </c:pt>
                <c:pt idx="538">
                  <c:v>0</c:v>
                </c:pt>
                <c:pt idx="539">
                  <c:v>0</c:v>
                </c:pt>
                <c:pt idx="540">
                  <c:v>1</c:v>
                </c:pt>
                <c:pt idx="541">
                  <c:v>0</c:v>
                </c:pt>
                <c:pt idx="542">
                  <c:v>1</c:v>
                </c:pt>
                <c:pt idx="543">
                  <c:v>1</c:v>
                </c:pt>
                <c:pt idx="544">
                  <c:v>0</c:v>
                </c:pt>
                <c:pt idx="545">
                  <c:v>1</c:v>
                </c:pt>
                <c:pt idx="546">
                  <c:v>3</c:v>
                </c:pt>
                <c:pt idx="547">
                  <c:v>0</c:v>
                </c:pt>
                <c:pt idx="548">
                  <c:v>1</c:v>
                </c:pt>
                <c:pt idx="549">
                  <c:v>0</c:v>
                </c:pt>
                <c:pt idx="550">
                  <c:v>2</c:v>
                </c:pt>
                <c:pt idx="551">
                  <c:v>0</c:v>
                </c:pt>
                <c:pt idx="552">
                  <c:v>0</c:v>
                </c:pt>
                <c:pt idx="553">
                  <c:v>0</c:v>
                </c:pt>
                <c:pt idx="554">
                  <c:v>1</c:v>
                </c:pt>
                <c:pt idx="555">
                  <c:v>1</c:v>
                </c:pt>
                <c:pt idx="556">
                  <c:v>2</c:v>
                </c:pt>
                <c:pt idx="557">
                  <c:v>2</c:v>
                </c:pt>
                <c:pt idx="558">
                  <c:v>1</c:v>
                </c:pt>
                <c:pt idx="559">
                  <c:v>0</c:v>
                </c:pt>
                <c:pt idx="560">
                  <c:v>0</c:v>
                </c:pt>
                <c:pt idx="561">
                  <c:v>0</c:v>
                </c:pt>
                <c:pt idx="562">
                  <c:v>0</c:v>
                </c:pt>
                <c:pt idx="563">
                  <c:v>1</c:v>
                </c:pt>
                <c:pt idx="564">
                  <c:v>0</c:v>
                </c:pt>
                <c:pt idx="565">
                  <c:v>1</c:v>
                </c:pt>
                <c:pt idx="566">
                  <c:v>1</c:v>
                </c:pt>
                <c:pt idx="567">
                  <c:v>0</c:v>
                </c:pt>
                <c:pt idx="568">
                  <c:v>0</c:v>
                </c:pt>
                <c:pt idx="569">
                  <c:v>0</c:v>
                </c:pt>
                <c:pt idx="570">
                  <c:v>3</c:v>
                </c:pt>
                <c:pt idx="571">
                  <c:v>1</c:v>
                </c:pt>
                <c:pt idx="572">
                  <c:v>0</c:v>
                </c:pt>
                <c:pt idx="573">
                  <c:v>1</c:v>
                </c:pt>
                <c:pt idx="574">
                  <c:v>1</c:v>
                </c:pt>
                <c:pt idx="575">
                  <c:v>1</c:v>
                </c:pt>
                <c:pt idx="576">
                  <c:v>1</c:v>
                </c:pt>
                <c:pt idx="577">
                  <c:v>1</c:v>
                </c:pt>
                <c:pt idx="578">
                  <c:v>0</c:v>
                </c:pt>
                <c:pt idx="579">
                  <c:v>0</c:v>
                </c:pt>
                <c:pt idx="580">
                  <c:v>0</c:v>
                </c:pt>
                <c:pt idx="581">
                  <c:v>1</c:v>
                </c:pt>
                <c:pt idx="582">
                  <c:v>0</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1</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1</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1</c:v>
                </c:pt>
                <c:pt idx="766">
                  <c:v>0</c:v>
                </c:pt>
                <c:pt idx="767">
                  <c:v>0</c:v>
                </c:pt>
                <c:pt idx="768">
                  <c:v>0</c:v>
                </c:pt>
                <c:pt idx="769">
                  <c:v>0</c:v>
                </c:pt>
                <c:pt idx="770">
                  <c:v>0</c:v>
                </c:pt>
                <c:pt idx="771">
                  <c:v>0</c:v>
                </c:pt>
                <c:pt idx="772">
                  <c:v>0</c:v>
                </c:pt>
                <c:pt idx="773">
                  <c:v>0</c:v>
                </c:pt>
                <c:pt idx="774">
                  <c:v>0</c:v>
                </c:pt>
                <c:pt idx="775">
                  <c:v>0</c:v>
                </c:pt>
                <c:pt idx="776">
                  <c:v>1</c:v>
                </c:pt>
                <c:pt idx="777">
                  <c:v>0</c:v>
                </c:pt>
                <c:pt idx="778">
                  <c:v>0</c:v>
                </c:pt>
                <c:pt idx="779">
                  <c:v>0</c:v>
                </c:pt>
                <c:pt idx="780">
                  <c:v>0</c:v>
                </c:pt>
                <c:pt idx="781">
                  <c:v>0</c:v>
                </c:pt>
                <c:pt idx="782">
                  <c:v>0</c:v>
                </c:pt>
                <c:pt idx="783">
                  <c:v>0</c:v>
                </c:pt>
                <c:pt idx="784">
                  <c:v>0</c:v>
                </c:pt>
                <c:pt idx="785">
                  <c:v>0</c:v>
                </c:pt>
                <c:pt idx="786">
                  <c:v>0</c:v>
                </c:pt>
                <c:pt idx="787">
                  <c:v>2</c:v>
                </c:pt>
                <c:pt idx="788">
                  <c:v>0</c:v>
                </c:pt>
                <c:pt idx="789">
                  <c:v>0</c:v>
                </c:pt>
                <c:pt idx="790">
                  <c:v>0</c:v>
                </c:pt>
                <c:pt idx="791">
                  <c:v>0</c:v>
                </c:pt>
                <c:pt idx="792">
                  <c:v>0</c:v>
                </c:pt>
                <c:pt idx="793">
                  <c:v>0</c:v>
                </c:pt>
                <c:pt idx="794">
                  <c:v>0</c:v>
                </c:pt>
                <c:pt idx="795">
                  <c:v>0</c:v>
                </c:pt>
                <c:pt idx="796">
                  <c:v>0</c:v>
                </c:pt>
                <c:pt idx="797">
                  <c:v>0</c:v>
                </c:pt>
                <c:pt idx="798">
                  <c:v>0</c:v>
                </c:pt>
                <c:pt idx="799">
                  <c:v>0</c:v>
                </c:pt>
                <c:pt idx="800">
                  <c:v>1</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1</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1</c:v>
                </c:pt>
                <c:pt idx="849">
                  <c:v>0</c:v>
                </c:pt>
                <c:pt idx="850">
                  <c:v>0</c:v>
                </c:pt>
                <c:pt idx="851">
                  <c:v>0</c:v>
                </c:pt>
                <c:pt idx="852">
                  <c:v>0</c:v>
                </c:pt>
                <c:pt idx="853">
                  <c:v>0</c:v>
                </c:pt>
                <c:pt idx="854">
                  <c:v>1</c:v>
                </c:pt>
                <c:pt idx="855">
                  <c:v>0</c:v>
                </c:pt>
                <c:pt idx="856">
                  <c:v>0</c:v>
                </c:pt>
                <c:pt idx="857">
                  <c:v>0</c:v>
                </c:pt>
                <c:pt idx="858">
                  <c:v>0</c:v>
                </c:pt>
                <c:pt idx="859">
                  <c:v>0</c:v>
                </c:pt>
                <c:pt idx="860">
                  <c:v>0</c:v>
                </c:pt>
                <c:pt idx="861">
                  <c:v>0</c:v>
                </c:pt>
                <c:pt idx="862">
                  <c:v>0</c:v>
                </c:pt>
                <c:pt idx="863">
                  <c:v>1</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1</c:v>
                </c:pt>
                <c:pt idx="908">
                  <c:v>0</c:v>
                </c:pt>
                <c:pt idx="909">
                  <c:v>0</c:v>
                </c:pt>
                <c:pt idx="910">
                  <c:v>0</c:v>
                </c:pt>
                <c:pt idx="911">
                  <c:v>0</c:v>
                </c:pt>
                <c:pt idx="912">
                  <c:v>0</c:v>
                </c:pt>
                <c:pt idx="913">
                  <c:v>0</c:v>
                </c:pt>
                <c:pt idx="914">
                  <c:v>1</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1</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1</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1</c:v>
                </c:pt>
                <c:pt idx="1047">
                  <c:v>0</c:v>
                </c:pt>
                <c:pt idx="1048">
                  <c:v>0</c:v>
                </c:pt>
                <c:pt idx="1049">
                  <c:v>0</c:v>
                </c:pt>
                <c:pt idx="1050">
                  <c:v>0</c:v>
                </c:pt>
                <c:pt idx="1051">
                  <c:v>0</c:v>
                </c:pt>
                <c:pt idx="1052">
                  <c:v>0</c:v>
                </c:pt>
                <c:pt idx="1053">
                  <c:v>1</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1</c:v>
                </c:pt>
                <c:pt idx="1131">
                  <c:v>0</c:v>
                </c:pt>
                <c:pt idx="1132">
                  <c:v>0</c:v>
                </c:pt>
                <c:pt idx="1133">
                  <c:v>0</c:v>
                </c:pt>
                <c:pt idx="1134">
                  <c:v>0</c:v>
                </c:pt>
                <c:pt idx="1135">
                  <c:v>2</c:v>
                </c:pt>
                <c:pt idx="1136">
                  <c:v>0</c:v>
                </c:pt>
                <c:pt idx="1137">
                  <c:v>0</c:v>
                </c:pt>
                <c:pt idx="1138">
                  <c:v>0</c:v>
                </c:pt>
                <c:pt idx="1139">
                  <c:v>0</c:v>
                </c:pt>
                <c:pt idx="1140">
                  <c:v>1</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1</c:v>
                </c:pt>
                <c:pt idx="1176">
                  <c:v>0</c:v>
                </c:pt>
                <c:pt idx="1177">
                  <c:v>0</c:v>
                </c:pt>
                <c:pt idx="1178">
                  <c:v>0</c:v>
                </c:pt>
                <c:pt idx="1179">
                  <c:v>0</c:v>
                </c:pt>
                <c:pt idx="1180">
                  <c:v>0</c:v>
                </c:pt>
                <c:pt idx="1181">
                  <c:v>0</c:v>
                </c:pt>
                <c:pt idx="1182">
                  <c:v>1</c:v>
                </c:pt>
                <c:pt idx="1183">
                  <c:v>0</c:v>
                </c:pt>
                <c:pt idx="1184">
                  <c:v>1</c:v>
                </c:pt>
                <c:pt idx="1185">
                  <c:v>1</c:v>
                </c:pt>
                <c:pt idx="1186">
                  <c:v>0</c:v>
                </c:pt>
                <c:pt idx="1187">
                  <c:v>0</c:v>
                </c:pt>
                <c:pt idx="1188">
                  <c:v>0</c:v>
                </c:pt>
                <c:pt idx="1189">
                  <c:v>1</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1</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1</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1</c:v>
                </c:pt>
                <c:pt idx="1369">
                  <c:v>1</c:v>
                </c:pt>
                <c:pt idx="1370">
                  <c:v>0</c:v>
                </c:pt>
                <c:pt idx="1371">
                  <c:v>0</c:v>
                </c:pt>
                <c:pt idx="1372">
                  <c:v>0</c:v>
                </c:pt>
                <c:pt idx="1373">
                  <c:v>0</c:v>
                </c:pt>
                <c:pt idx="1374">
                  <c:v>0</c:v>
                </c:pt>
                <c:pt idx="1375">
                  <c:v>0</c:v>
                </c:pt>
                <c:pt idx="1376">
                  <c:v>0</c:v>
                </c:pt>
                <c:pt idx="1377">
                  <c:v>0</c:v>
                </c:pt>
                <c:pt idx="1378">
                  <c:v>1</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1</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1</c:v>
                </c:pt>
                <c:pt idx="1421">
                  <c:v>0</c:v>
                </c:pt>
                <c:pt idx="1422">
                  <c:v>0</c:v>
                </c:pt>
                <c:pt idx="1423">
                  <c:v>0</c:v>
                </c:pt>
                <c:pt idx="1424">
                  <c:v>0</c:v>
                </c:pt>
                <c:pt idx="1425">
                  <c:v>0</c:v>
                </c:pt>
                <c:pt idx="1426">
                  <c:v>0</c:v>
                </c:pt>
                <c:pt idx="1427">
                  <c:v>0</c:v>
                </c:pt>
                <c:pt idx="1428">
                  <c:v>0</c:v>
                </c:pt>
                <c:pt idx="1429">
                  <c:v>0</c:v>
                </c:pt>
                <c:pt idx="1430">
                  <c:v>0</c:v>
                </c:pt>
                <c:pt idx="1431">
                  <c:v>1</c:v>
                </c:pt>
                <c:pt idx="1432">
                  <c:v>0</c:v>
                </c:pt>
                <c:pt idx="1433">
                  <c:v>1</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1</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1</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1</c:v>
                </c:pt>
                <c:pt idx="1592">
                  <c:v>0</c:v>
                </c:pt>
                <c:pt idx="1593">
                  <c:v>0</c:v>
                </c:pt>
                <c:pt idx="1594">
                  <c:v>0</c:v>
                </c:pt>
                <c:pt idx="1595">
                  <c:v>0</c:v>
                </c:pt>
                <c:pt idx="1596">
                  <c:v>0</c:v>
                </c:pt>
                <c:pt idx="1597">
                  <c:v>0</c:v>
                </c:pt>
                <c:pt idx="1598">
                  <c:v>0</c:v>
                </c:pt>
                <c:pt idx="1599">
                  <c:v>0</c:v>
                </c:pt>
                <c:pt idx="1600">
                  <c:v>1</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1</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1</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1</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1</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1</c:v>
                </c:pt>
                <c:pt idx="1790">
                  <c:v>0</c:v>
                </c:pt>
                <c:pt idx="1791">
                  <c:v>1</c:v>
                </c:pt>
                <c:pt idx="1792">
                  <c:v>1</c:v>
                </c:pt>
                <c:pt idx="1793">
                  <c:v>0</c:v>
                </c:pt>
                <c:pt idx="1794">
                  <c:v>0</c:v>
                </c:pt>
                <c:pt idx="1795">
                  <c:v>0</c:v>
                </c:pt>
                <c:pt idx="1796">
                  <c:v>0</c:v>
                </c:pt>
                <c:pt idx="1797">
                  <c:v>0</c:v>
                </c:pt>
                <c:pt idx="1798">
                  <c:v>0</c:v>
                </c:pt>
                <c:pt idx="1799">
                  <c:v>0</c:v>
                </c:pt>
                <c:pt idx="1800">
                  <c:v>0</c:v>
                </c:pt>
                <c:pt idx="1801">
                  <c:v>0</c:v>
                </c:pt>
                <c:pt idx="1802">
                  <c:v>0</c:v>
                </c:pt>
                <c:pt idx="1803">
                  <c:v>1</c:v>
                </c:pt>
                <c:pt idx="1804">
                  <c:v>0</c:v>
                </c:pt>
                <c:pt idx="1805">
                  <c:v>0</c:v>
                </c:pt>
                <c:pt idx="1806">
                  <c:v>0</c:v>
                </c:pt>
                <c:pt idx="1807">
                  <c:v>0</c:v>
                </c:pt>
                <c:pt idx="1808">
                  <c:v>1</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1</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1</c:v>
                </c:pt>
                <c:pt idx="1901">
                  <c:v>0</c:v>
                </c:pt>
                <c:pt idx="1902">
                  <c:v>0</c:v>
                </c:pt>
                <c:pt idx="1903">
                  <c:v>0</c:v>
                </c:pt>
                <c:pt idx="1904">
                  <c:v>0</c:v>
                </c:pt>
                <c:pt idx="1905">
                  <c:v>1</c:v>
                </c:pt>
                <c:pt idx="1906">
                  <c:v>0</c:v>
                </c:pt>
                <c:pt idx="1907">
                  <c:v>1</c:v>
                </c:pt>
                <c:pt idx="1908">
                  <c:v>0</c:v>
                </c:pt>
                <c:pt idx="1909">
                  <c:v>0</c:v>
                </c:pt>
                <c:pt idx="1910">
                  <c:v>1</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3</c:v>
                </c:pt>
                <c:pt idx="1951">
                  <c:v>0</c:v>
                </c:pt>
                <c:pt idx="1952">
                  <c:v>1</c:v>
                </c:pt>
                <c:pt idx="1953">
                  <c:v>1</c:v>
                </c:pt>
                <c:pt idx="1954">
                  <c:v>0</c:v>
                </c:pt>
                <c:pt idx="1955">
                  <c:v>0</c:v>
                </c:pt>
                <c:pt idx="1956">
                  <c:v>1</c:v>
                </c:pt>
                <c:pt idx="1957">
                  <c:v>1</c:v>
                </c:pt>
                <c:pt idx="1958">
                  <c:v>2</c:v>
                </c:pt>
                <c:pt idx="1959">
                  <c:v>2</c:v>
                </c:pt>
                <c:pt idx="1960">
                  <c:v>1</c:v>
                </c:pt>
                <c:pt idx="1961">
                  <c:v>1</c:v>
                </c:pt>
                <c:pt idx="1962">
                  <c:v>0</c:v>
                </c:pt>
                <c:pt idx="1963">
                  <c:v>0</c:v>
                </c:pt>
                <c:pt idx="1964">
                  <c:v>1</c:v>
                </c:pt>
                <c:pt idx="1965">
                  <c:v>1</c:v>
                </c:pt>
                <c:pt idx="1966">
                  <c:v>2</c:v>
                </c:pt>
                <c:pt idx="1967">
                  <c:v>0</c:v>
                </c:pt>
                <c:pt idx="1968">
                  <c:v>1</c:v>
                </c:pt>
                <c:pt idx="1969">
                  <c:v>0</c:v>
                </c:pt>
                <c:pt idx="1970">
                  <c:v>1</c:v>
                </c:pt>
                <c:pt idx="1971">
                  <c:v>0</c:v>
                </c:pt>
                <c:pt idx="1972">
                  <c:v>0</c:v>
                </c:pt>
                <c:pt idx="1973">
                  <c:v>0</c:v>
                </c:pt>
                <c:pt idx="1974">
                  <c:v>1</c:v>
                </c:pt>
                <c:pt idx="1975">
                  <c:v>0</c:v>
                </c:pt>
                <c:pt idx="1976">
                  <c:v>0</c:v>
                </c:pt>
                <c:pt idx="1977">
                  <c:v>1</c:v>
                </c:pt>
                <c:pt idx="1978">
                  <c:v>2</c:v>
                </c:pt>
                <c:pt idx="1979">
                  <c:v>1</c:v>
                </c:pt>
                <c:pt idx="1980">
                  <c:v>0</c:v>
                </c:pt>
                <c:pt idx="1981">
                  <c:v>0</c:v>
                </c:pt>
                <c:pt idx="1982">
                  <c:v>1</c:v>
                </c:pt>
                <c:pt idx="1983">
                  <c:v>0</c:v>
                </c:pt>
                <c:pt idx="1984">
                  <c:v>3</c:v>
                </c:pt>
                <c:pt idx="1985">
                  <c:v>1</c:v>
                </c:pt>
                <c:pt idx="1986">
                  <c:v>1</c:v>
                </c:pt>
                <c:pt idx="1987">
                  <c:v>0</c:v>
                </c:pt>
                <c:pt idx="1988">
                  <c:v>0</c:v>
                </c:pt>
                <c:pt idx="1989">
                  <c:v>0</c:v>
                </c:pt>
                <c:pt idx="1990">
                  <c:v>3</c:v>
                </c:pt>
                <c:pt idx="1991">
                  <c:v>1</c:v>
                </c:pt>
                <c:pt idx="1992">
                  <c:v>2</c:v>
                </c:pt>
                <c:pt idx="1993">
                  <c:v>1</c:v>
                </c:pt>
                <c:pt idx="1994">
                  <c:v>1</c:v>
                </c:pt>
                <c:pt idx="1995">
                  <c:v>0</c:v>
                </c:pt>
                <c:pt idx="1996">
                  <c:v>1</c:v>
                </c:pt>
                <c:pt idx="1997">
                  <c:v>0</c:v>
                </c:pt>
                <c:pt idx="1998">
                  <c:v>0</c:v>
                </c:pt>
                <c:pt idx="1999">
                  <c:v>0</c:v>
                </c:pt>
                <c:pt idx="2000">
                  <c:v>0</c:v>
                </c:pt>
                <c:pt idx="2001">
                  <c:v>0</c:v>
                </c:pt>
                <c:pt idx="2002">
                  <c:v>0</c:v>
                </c:pt>
                <c:pt idx="2003">
                  <c:v>3</c:v>
                </c:pt>
                <c:pt idx="2004">
                  <c:v>0</c:v>
                </c:pt>
                <c:pt idx="2005">
                  <c:v>0</c:v>
                </c:pt>
                <c:pt idx="2006">
                  <c:v>0</c:v>
                </c:pt>
                <c:pt idx="2007">
                  <c:v>1</c:v>
                </c:pt>
                <c:pt idx="2008">
                  <c:v>0</c:v>
                </c:pt>
                <c:pt idx="2009">
                  <c:v>2</c:v>
                </c:pt>
                <c:pt idx="2010">
                  <c:v>0</c:v>
                </c:pt>
                <c:pt idx="2011">
                  <c:v>0</c:v>
                </c:pt>
                <c:pt idx="2012">
                  <c:v>1</c:v>
                </c:pt>
                <c:pt idx="2013">
                  <c:v>1</c:v>
                </c:pt>
                <c:pt idx="2014">
                  <c:v>1</c:v>
                </c:pt>
                <c:pt idx="2015">
                  <c:v>0</c:v>
                </c:pt>
                <c:pt idx="2016">
                  <c:v>2</c:v>
                </c:pt>
                <c:pt idx="2017">
                  <c:v>0</c:v>
                </c:pt>
                <c:pt idx="2018">
                  <c:v>0</c:v>
                </c:pt>
                <c:pt idx="2019">
                  <c:v>2</c:v>
                </c:pt>
                <c:pt idx="2020">
                  <c:v>0</c:v>
                </c:pt>
                <c:pt idx="2021">
                  <c:v>0</c:v>
                </c:pt>
                <c:pt idx="2022">
                  <c:v>1</c:v>
                </c:pt>
                <c:pt idx="2023">
                  <c:v>1</c:v>
                </c:pt>
                <c:pt idx="2024">
                  <c:v>0</c:v>
                </c:pt>
                <c:pt idx="2025">
                  <c:v>0</c:v>
                </c:pt>
                <c:pt idx="2026">
                  <c:v>1</c:v>
                </c:pt>
                <c:pt idx="2027">
                  <c:v>0</c:v>
                </c:pt>
                <c:pt idx="2028">
                  <c:v>1</c:v>
                </c:pt>
                <c:pt idx="2029">
                  <c:v>1</c:v>
                </c:pt>
                <c:pt idx="2030">
                  <c:v>2</c:v>
                </c:pt>
                <c:pt idx="2031">
                  <c:v>0</c:v>
                </c:pt>
                <c:pt idx="2032">
                  <c:v>0</c:v>
                </c:pt>
                <c:pt idx="2033">
                  <c:v>0</c:v>
                </c:pt>
                <c:pt idx="2034">
                  <c:v>1</c:v>
                </c:pt>
                <c:pt idx="2035">
                  <c:v>0</c:v>
                </c:pt>
                <c:pt idx="2036">
                  <c:v>0</c:v>
                </c:pt>
                <c:pt idx="2037">
                  <c:v>0</c:v>
                </c:pt>
                <c:pt idx="2038">
                  <c:v>2</c:v>
                </c:pt>
                <c:pt idx="2039">
                  <c:v>2</c:v>
                </c:pt>
                <c:pt idx="2040">
                  <c:v>1</c:v>
                </c:pt>
                <c:pt idx="2041">
                  <c:v>1</c:v>
                </c:pt>
                <c:pt idx="2042">
                  <c:v>2</c:v>
                </c:pt>
                <c:pt idx="2043">
                  <c:v>0</c:v>
                </c:pt>
                <c:pt idx="2044">
                  <c:v>0</c:v>
                </c:pt>
                <c:pt idx="2045">
                  <c:v>0</c:v>
                </c:pt>
                <c:pt idx="2046">
                  <c:v>0</c:v>
                </c:pt>
                <c:pt idx="2047">
                  <c:v>0</c:v>
                </c:pt>
                <c:pt idx="2048">
                  <c:v>0</c:v>
                </c:pt>
                <c:pt idx="2049">
                  <c:v>0</c:v>
                </c:pt>
                <c:pt idx="2050">
                  <c:v>1</c:v>
                </c:pt>
                <c:pt idx="2051">
                  <c:v>0</c:v>
                </c:pt>
                <c:pt idx="2052">
                  <c:v>0</c:v>
                </c:pt>
                <c:pt idx="2053">
                  <c:v>0</c:v>
                </c:pt>
                <c:pt idx="2054">
                  <c:v>0</c:v>
                </c:pt>
                <c:pt idx="2055">
                  <c:v>0</c:v>
                </c:pt>
                <c:pt idx="2056">
                  <c:v>0</c:v>
                </c:pt>
                <c:pt idx="2057">
                  <c:v>0</c:v>
                </c:pt>
                <c:pt idx="2058">
                  <c:v>0</c:v>
                </c:pt>
                <c:pt idx="2059">
                  <c:v>0</c:v>
                </c:pt>
                <c:pt idx="2060">
                  <c:v>0</c:v>
                </c:pt>
                <c:pt idx="2061">
                  <c:v>1</c:v>
                </c:pt>
                <c:pt idx="2062">
                  <c:v>1</c:v>
                </c:pt>
                <c:pt idx="2063">
                  <c:v>1</c:v>
                </c:pt>
                <c:pt idx="2064">
                  <c:v>0</c:v>
                </c:pt>
                <c:pt idx="2065">
                  <c:v>0</c:v>
                </c:pt>
                <c:pt idx="2066">
                  <c:v>2</c:v>
                </c:pt>
                <c:pt idx="2067">
                  <c:v>0</c:v>
                </c:pt>
                <c:pt idx="2068">
                  <c:v>2</c:v>
                </c:pt>
                <c:pt idx="2069">
                  <c:v>0</c:v>
                </c:pt>
                <c:pt idx="2070">
                  <c:v>1</c:v>
                </c:pt>
                <c:pt idx="2071">
                  <c:v>0</c:v>
                </c:pt>
                <c:pt idx="2072">
                  <c:v>2</c:v>
                </c:pt>
                <c:pt idx="2073">
                  <c:v>0</c:v>
                </c:pt>
                <c:pt idx="2074">
                  <c:v>2</c:v>
                </c:pt>
                <c:pt idx="2075">
                  <c:v>2</c:v>
                </c:pt>
                <c:pt idx="2076">
                  <c:v>0</c:v>
                </c:pt>
                <c:pt idx="2077">
                  <c:v>2</c:v>
                </c:pt>
                <c:pt idx="2078">
                  <c:v>0</c:v>
                </c:pt>
                <c:pt idx="2079">
                  <c:v>0</c:v>
                </c:pt>
                <c:pt idx="2080">
                  <c:v>1</c:v>
                </c:pt>
                <c:pt idx="2081">
                  <c:v>0</c:v>
                </c:pt>
                <c:pt idx="2082">
                  <c:v>2</c:v>
                </c:pt>
                <c:pt idx="2083">
                  <c:v>0</c:v>
                </c:pt>
                <c:pt idx="2084">
                  <c:v>0</c:v>
                </c:pt>
                <c:pt idx="2085">
                  <c:v>1</c:v>
                </c:pt>
                <c:pt idx="2086">
                  <c:v>0</c:v>
                </c:pt>
                <c:pt idx="2087">
                  <c:v>2</c:v>
                </c:pt>
                <c:pt idx="2088">
                  <c:v>0</c:v>
                </c:pt>
                <c:pt idx="2089">
                  <c:v>0</c:v>
                </c:pt>
                <c:pt idx="2090">
                  <c:v>0</c:v>
                </c:pt>
                <c:pt idx="2091">
                  <c:v>0</c:v>
                </c:pt>
                <c:pt idx="2092">
                  <c:v>0</c:v>
                </c:pt>
                <c:pt idx="2093">
                  <c:v>0</c:v>
                </c:pt>
                <c:pt idx="2094">
                  <c:v>0</c:v>
                </c:pt>
                <c:pt idx="2095">
                  <c:v>1</c:v>
                </c:pt>
                <c:pt idx="2096">
                  <c:v>1</c:v>
                </c:pt>
                <c:pt idx="2097">
                  <c:v>1</c:v>
                </c:pt>
                <c:pt idx="2098">
                  <c:v>0</c:v>
                </c:pt>
                <c:pt idx="2099">
                  <c:v>1</c:v>
                </c:pt>
                <c:pt idx="2100">
                  <c:v>0</c:v>
                </c:pt>
                <c:pt idx="2101">
                  <c:v>2</c:v>
                </c:pt>
                <c:pt idx="2102">
                  <c:v>1</c:v>
                </c:pt>
                <c:pt idx="2103">
                  <c:v>1</c:v>
                </c:pt>
                <c:pt idx="2104">
                  <c:v>0</c:v>
                </c:pt>
                <c:pt idx="2105">
                  <c:v>0</c:v>
                </c:pt>
                <c:pt idx="2106">
                  <c:v>0</c:v>
                </c:pt>
                <c:pt idx="2107">
                  <c:v>1</c:v>
                </c:pt>
                <c:pt idx="2108">
                  <c:v>0</c:v>
                </c:pt>
                <c:pt idx="2109">
                  <c:v>2</c:v>
                </c:pt>
                <c:pt idx="2110">
                  <c:v>0</c:v>
                </c:pt>
                <c:pt idx="2111">
                  <c:v>0</c:v>
                </c:pt>
                <c:pt idx="2112">
                  <c:v>1</c:v>
                </c:pt>
                <c:pt idx="2113">
                  <c:v>0</c:v>
                </c:pt>
                <c:pt idx="2114">
                  <c:v>0</c:v>
                </c:pt>
                <c:pt idx="2115">
                  <c:v>2</c:v>
                </c:pt>
                <c:pt idx="2116">
                  <c:v>0</c:v>
                </c:pt>
                <c:pt idx="2117">
                  <c:v>1</c:v>
                </c:pt>
                <c:pt idx="2118">
                  <c:v>1</c:v>
                </c:pt>
                <c:pt idx="2119">
                  <c:v>0</c:v>
                </c:pt>
                <c:pt idx="2120">
                  <c:v>1</c:v>
                </c:pt>
                <c:pt idx="2121">
                  <c:v>0</c:v>
                </c:pt>
                <c:pt idx="2122">
                  <c:v>2</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3</c:v>
                </c:pt>
                <c:pt idx="2139">
                  <c:v>0</c:v>
                </c:pt>
                <c:pt idx="2140">
                  <c:v>1</c:v>
                </c:pt>
                <c:pt idx="2141">
                  <c:v>0</c:v>
                </c:pt>
                <c:pt idx="2142">
                  <c:v>0</c:v>
                </c:pt>
                <c:pt idx="2143">
                  <c:v>1</c:v>
                </c:pt>
                <c:pt idx="2144">
                  <c:v>1</c:v>
                </c:pt>
                <c:pt idx="2145">
                  <c:v>1</c:v>
                </c:pt>
                <c:pt idx="2146">
                  <c:v>1</c:v>
                </c:pt>
                <c:pt idx="2147">
                  <c:v>1</c:v>
                </c:pt>
                <c:pt idx="2148">
                  <c:v>1</c:v>
                </c:pt>
                <c:pt idx="2149">
                  <c:v>1</c:v>
                </c:pt>
                <c:pt idx="2150">
                  <c:v>2</c:v>
                </c:pt>
                <c:pt idx="2151">
                  <c:v>0</c:v>
                </c:pt>
                <c:pt idx="2152">
                  <c:v>0</c:v>
                </c:pt>
                <c:pt idx="2153">
                  <c:v>1</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1</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1</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1</c:v>
                </c:pt>
                <c:pt idx="2275">
                  <c:v>0</c:v>
                </c:pt>
                <c:pt idx="2276">
                  <c:v>0</c:v>
                </c:pt>
                <c:pt idx="2277">
                  <c:v>0</c:v>
                </c:pt>
                <c:pt idx="2278">
                  <c:v>0</c:v>
                </c:pt>
                <c:pt idx="2279">
                  <c:v>0</c:v>
                </c:pt>
                <c:pt idx="2280">
                  <c:v>0</c:v>
                </c:pt>
                <c:pt idx="2281">
                  <c:v>0</c:v>
                </c:pt>
                <c:pt idx="2282">
                  <c:v>0</c:v>
                </c:pt>
                <c:pt idx="2283">
                  <c:v>0</c:v>
                </c:pt>
                <c:pt idx="2284">
                  <c:v>0</c:v>
                </c:pt>
                <c:pt idx="2285">
                  <c:v>1</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1</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1</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1</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1</c:v>
                </c:pt>
                <c:pt idx="2440">
                  <c:v>0</c:v>
                </c:pt>
                <c:pt idx="2441">
                  <c:v>0</c:v>
                </c:pt>
                <c:pt idx="2442">
                  <c:v>0</c:v>
                </c:pt>
                <c:pt idx="2443">
                  <c:v>0</c:v>
                </c:pt>
                <c:pt idx="2444">
                  <c:v>0</c:v>
                </c:pt>
                <c:pt idx="2445">
                  <c:v>0</c:v>
                </c:pt>
                <c:pt idx="2446">
                  <c:v>0</c:v>
                </c:pt>
                <c:pt idx="2447">
                  <c:v>0</c:v>
                </c:pt>
                <c:pt idx="2448">
                  <c:v>0</c:v>
                </c:pt>
                <c:pt idx="2449">
                  <c:v>0</c:v>
                </c:pt>
                <c:pt idx="2450">
                  <c:v>1</c:v>
                </c:pt>
                <c:pt idx="2451">
                  <c:v>0</c:v>
                </c:pt>
                <c:pt idx="2452">
                  <c:v>0</c:v>
                </c:pt>
                <c:pt idx="2453">
                  <c:v>0</c:v>
                </c:pt>
                <c:pt idx="2454">
                  <c:v>1</c:v>
                </c:pt>
                <c:pt idx="2455">
                  <c:v>0</c:v>
                </c:pt>
                <c:pt idx="2456">
                  <c:v>2</c:v>
                </c:pt>
                <c:pt idx="2457">
                  <c:v>1</c:v>
                </c:pt>
                <c:pt idx="2458">
                  <c:v>1</c:v>
                </c:pt>
                <c:pt idx="2459">
                  <c:v>0</c:v>
                </c:pt>
                <c:pt idx="2460">
                  <c:v>0</c:v>
                </c:pt>
                <c:pt idx="2461">
                  <c:v>1</c:v>
                </c:pt>
                <c:pt idx="2462">
                  <c:v>0</c:v>
                </c:pt>
                <c:pt idx="2463">
                  <c:v>1</c:v>
                </c:pt>
                <c:pt idx="2464">
                  <c:v>0</c:v>
                </c:pt>
                <c:pt idx="2465">
                  <c:v>0</c:v>
                </c:pt>
                <c:pt idx="2466">
                  <c:v>0</c:v>
                </c:pt>
                <c:pt idx="2467">
                  <c:v>0</c:v>
                </c:pt>
                <c:pt idx="2468">
                  <c:v>0</c:v>
                </c:pt>
                <c:pt idx="2469">
                  <c:v>1</c:v>
                </c:pt>
                <c:pt idx="2470">
                  <c:v>1</c:v>
                </c:pt>
                <c:pt idx="2471">
                  <c:v>1</c:v>
                </c:pt>
                <c:pt idx="2472">
                  <c:v>0</c:v>
                </c:pt>
                <c:pt idx="2473">
                  <c:v>0</c:v>
                </c:pt>
                <c:pt idx="2474">
                  <c:v>1</c:v>
                </c:pt>
                <c:pt idx="2475">
                  <c:v>1</c:v>
                </c:pt>
                <c:pt idx="2476">
                  <c:v>1</c:v>
                </c:pt>
                <c:pt idx="2477">
                  <c:v>0</c:v>
                </c:pt>
                <c:pt idx="2478">
                  <c:v>1</c:v>
                </c:pt>
                <c:pt idx="2479">
                  <c:v>0</c:v>
                </c:pt>
                <c:pt idx="2480">
                  <c:v>0</c:v>
                </c:pt>
                <c:pt idx="2481">
                  <c:v>2</c:v>
                </c:pt>
                <c:pt idx="2482">
                  <c:v>2</c:v>
                </c:pt>
                <c:pt idx="2483">
                  <c:v>1</c:v>
                </c:pt>
                <c:pt idx="2484">
                  <c:v>1</c:v>
                </c:pt>
                <c:pt idx="2485">
                  <c:v>0</c:v>
                </c:pt>
                <c:pt idx="2486">
                  <c:v>1</c:v>
                </c:pt>
                <c:pt idx="2487">
                  <c:v>0</c:v>
                </c:pt>
                <c:pt idx="2488">
                  <c:v>1</c:v>
                </c:pt>
                <c:pt idx="2489">
                  <c:v>2</c:v>
                </c:pt>
                <c:pt idx="2490">
                  <c:v>0</c:v>
                </c:pt>
                <c:pt idx="2491">
                  <c:v>1</c:v>
                </c:pt>
                <c:pt idx="2492">
                  <c:v>0</c:v>
                </c:pt>
                <c:pt idx="2493">
                  <c:v>0</c:v>
                </c:pt>
                <c:pt idx="2494">
                  <c:v>0</c:v>
                </c:pt>
                <c:pt idx="2495">
                  <c:v>1</c:v>
                </c:pt>
                <c:pt idx="2496">
                  <c:v>0</c:v>
                </c:pt>
                <c:pt idx="2497">
                  <c:v>0</c:v>
                </c:pt>
                <c:pt idx="2498">
                  <c:v>1</c:v>
                </c:pt>
                <c:pt idx="2499">
                  <c:v>0</c:v>
                </c:pt>
                <c:pt idx="2500">
                  <c:v>0</c:v>
                </c:pt>
                <c:pt idx="2501">
                  <c:v>0</c:v>
                </c:pt>
                <c:pt idx="2502">
                  <c:v>1</c:v>
                </c:pt>
                <c:pt idx="2503">
                  <c:v>0</c:v>
                </c:pt>
                <c:pt idx="2504">
                  <c:v>0</c:v>
                </c:pt>
                <c:pt idx="2505">
                  <c:v>0</c:v>
                </c:pt>
                <c:pt idx="2506">
                  <c:v>0</c:v>
                </c:pt>
                <c:pt idx="2507">
                  <c:v>1</c:v>
                </c:pt>
                <c:pt idx="2508">
                  <c:v>0</c:v>
                </c:pt>
                <c:pt idx="2509">
                  <c:v>1</c:v>
                </c:pt>
                <c:pt idx="2510">
                  <c:v>0</c:v>
                </c:pt>
                <c:pt idx="2511">
                  <c:v>0</c:v>
                </c:pt>
                <c:pt idx="2512">
                  <c:v>0</c:v>
                </c:pt>
                <c:pt idx="2513">
                  <c:v>1</c:v>
                </c:pt>
                <c:pt idx="2514">
                  <c:v>0</c:v>
                </c:pt>
                <c:pt idx="2515">
                  <c:v>1</c:v>
                </c:pt>
                <c:pt idx="2516">
                  <c:v>0</c:v>
                </c:pt>
                <c:pt idx="2517">
                  <c:v>1</c:v>
                </c:pt>
                <c:pt idx="2518">
                  <c:v>0</c:v>
                </c:pt>
                <c:pt idx="2519">
                  <c:v>1</c:v>
                </c:pt>
                <c:pt idx="2520">
                  <c:v>0</c:v>
                </c:pt>
                <c:pt idx="2521">
                  <c:v>0</c:v>
                </c:pt>
                <c:pt idx="2522">
                  <c:v>0</c:v>
                </c:pt>
                <c:pt idx="2523">
                  <c:v>0</c:v>
                </c:pt>
                <c:pt idx="2524">
                  <c:v>1</c:v>
                </c:pt>
                <c:pt idx="2525">
                  <c:v>1</c:v>
                </c:pt>
                <c:pt idx="2526">
                  <c:v>0</c:v>
                </c:pt>
                <c:pt idx="2527">
                  <c:v>1</c:v>
                </c:pt>
                <c:pt idx="2528">
                  <c:v>0</c:v>
                </c:pt>
                <c:pt idx="2529">
                  <c:v>1</c:v>
                </c:pt>
                <c:pt idx="2530">
                  <c:v>1</c:v>
                </c:pt>
                <c:pt idx="2531">
                  <c:v>0</c:v>
                </c:pt>
                <c:pt idx="2532">
                  <c:v>0</c:v>
                </c:pt>
                <c:pt idx="2533">
                  <c:v>0</c:v>
                </c:pt>
                <c:pt idx="2534">
                  <c:v>0</c:v>
                </c:pt>
                <c:pt idx="2535">
                  <c:v>0</c:v>
                </c:pt>
                <c:pt idx="2536">
                  <c:v>0</c:v>
                </c:pt>
                <c:pt idx="2537">
                  <c:v>0</c:v>
                </c:pt>
                <c:pt idx="2538">
                  <c:v>0</c:v>
                </c:pt>
                <c:pt idx="2539">
                  <c:v>0</c:v>
                </c:pt>
                <c:pt idx="2540">
                  <c:v>1</c:v>
                </c:pt>
                <c:pt idx="2541">
                  <c:v>1</c:v>
                </c:pt>
                <c:pt idx="2542">
                  <c:v>2</c:v>
                </c:pt>
                <c:pt idx="2543">
                  <c:v>0</c:v>
                </c:pt>
                <c:pt idx="2544">
                  <c:v>0</c:v>
                </c:pt>
                <c:pt idx="2545">
                  <c:v>0</c:v>
                </c:pt>
                <c:pt idx="2546">
                  <c:v>0</c:v>
                </c:pt>
                <c:pt idx="2547">
                  <c:v>0</c:v>
                </c:pt>
                <c:pt idx="2548">
                  <c:v>0</c:v>
                </c:pt>
                <c:pt idx="2549">
                  <c:v>1</c:v>
                </c:pt>
                <c:pt idx="2550">
                  <c:v>0</c:v>
                </c:pt>
                <c:pt idx="2551">
                  <c:v>1</c:v>
                </c:pt>
                <c:pt idx="2552">
                  <c:v>1</c:v>
                </c:pt>
                <c:pt idx="2553">
                  <c:v>0</c:v>
                </c:pt>
                <c:pt idx="2554">
                  <c:v>0</c:v>
                </c:pt>
                <c:pt idx="2555">
                  <c:v>0</c:v>
                </c:pt>
                <c:pt idx="2556">
                  <c:v>0</c:v>
                </c:pt>
                <c:pt idx="2557">
                  <c:v>0</c:v>
                </c:pt>
                <c:pt idx="2558">
                  <c:v>0</c:v>
                </c:pt>
                <c:pt idx="2559">
                  <c:v>1</c:v>
                </c:pt>
                <c:pt idx="2560">
                  <c:v>0</c:v>
                </c:pt>
                <c:pt idx="2561">
                  <c:v>0</c:v>
                </c:pt>
                <c:pt idx="2562">
                  <c:v>1</c:v>
                </c:pt>
                <c:pt idx="2563">
                  <c:v>0</c:v>
                </c:pt>
                <c:pt idx="2564">
                  <c:v>0</c:v>
                </c:pt>
                <c:pt idx="2565">
                  <c:v>1</c:v>
                </c:pt>
                <c:pt idx="2566">
                  <c:v>1</c:v>
                </c:pt>
                <c:pt idx="2567">
                  <c:v>1</c:v>
                </c:pt>
                <c:pt idx="2568">
                  <c:v>0</c:v>
                </c:pt>
                <c:pt idx="2569">
                  <c:v>0</c:v>
                </c:pt>
                <c:pt idx="2570">
                  <c:v>1</c:v>
                </c:pt>
                <c:pt idx="2571">
                  <c:v>0</c:v>
                </c:pt>
                <c:pt idx="2572">
                  <c:v>0</c:v>
                </c:pt>
                <c:pt idx="2573">
                  <c:v>0</c:v>
                </c:pt>
                <c:pt idx="2574">
                  <c:v>1</c:v>
                </c:pt>
                <c:pt idx="2575">
                  <c:v>2</c:v>
                </c:pt>
                <c:pt idx="2576">
                  <c:v>0</c:v>
                </c:pt>
                <c:pt idx="2577">
                  <c:v>3</c:v>
                </c:pt>
                <c:pt idx="2578">
                  <c:v>1</c:v>
                </c:pt>
                <c:pt idx="2579">
                  <c:v>0</c:v>
                </c:pt>
                <c:pt idx="2580">
                  <c:v>0</c:v>
                </c:pt>
                <c:pt idx="2581">
                  <c:v>0</c:v>
                </c:pt>
                <c:pt idx="2582">
                  <c:v>1</c:v>
                </c:pt>
                <c:pt idx="2583">
                  <c:v>0</c:v>
                </c:pt>
                <c:pt idx="2584">
                  <c:v>2</c:v>
                </c:pt>
                <c:pt idx="2585">
                  <c:v>0</c:v>
                </c:pt>
                <c:pt idx="2586">
                  <c:v>0</c:v>
                </c:pt>
                <c:pt idx="2587">
                  <c:v>0</c:v>
                </c:pt>
                <c:pt idx="2588">
                  <c:v>1</c:v>
                </c:pt>
                <c:pt idx="2589">
                  <c:v>1</c:v>
                </c:pt>
                <c:pt idx="2590">
                  <c:v>1</c:v>
                </c:pt>
                <c:pt idx="2591">
                  <c:v>0</c:v>
                </c:pt>
                <c:pt idx="2592">
                  <c:v>1</c:v>
                </c:pt>
                <c:pt idx="2593">
                  <c:v>0</c:v>
                </c:pt>
                <c:pt idx="2594">
                  <c:v>0</c:v>
                </c:pt>
                <c:pt idx="2595">
                  <c:v>0</c:v>
                </c:pt>
                <c:pt idx="2596">
                  <c:v>0</c:v>
                </c:pt>
                <c:pt idx="2597">
                  <c:v>0</c:v>
                </c:pt>
                <c:pt idx="2598">
                  <c:v>0</c:v>
                </c:pt>
                <c:pt idx="2599">
                  <c:v>0</c:v>
                </c:pt>
                <c:pt idx="2600">
                  <c:v>1</c:v>
                </c:pt>
                <c:pt idx="2601">
                  <c:v>0</c:v>
                </c:pt>
                <c:pt idx="2602">
                  <c:v>0</c:v>
                </c:pt>
                <c:pt idx="2603">
                  <c:v>1</c:v>
                </c:pt>
                <c:pt idx="2604">
                  <c:v>0</c:v>
                </c:pt>
                <c:pt idx="2605">
                  <c:v>0</c:v>
                </c:pt>
                <c:pt idx="2606">
                  <c:v>0</c:v>
                </c:pt>
                <c:pt idx="2607">
                  <c:v>0</c:v>
                </c:pt>
                <c:pt idx="2608">
                  <c:v>0</c:v>
                </c:pt>
                <c:pt idx="2609">
                  <c:v>1</c:v>
                </c:pt>
                <c:pt idx="2610">
                  <c:v>0</c:v>
                </c:pt>
                <c:pt idx="2611">
                  <c:v>0</c:v>
                </c:pt>
                <c:pt idx="2612">
                  <c:v>0</c:v>
                </c:pt>
                <c:pt idx="2613">
                  <c:v>0</c:v>
                </c:pt>
                <c:pt idx="2614">
                  <c:v>1</c:v>
                </c:pt>
                <c:pt idx="2615">
                  <c:v>0</c:v>
                </c:pt>
                <c:pt idx="2616">
                  <c:v>0</c:v>
                </c:pt>
                <c:pt idx="2617">
                  <c:v>2</c:v>
                </c:pt>
                <c:pt idx="2618">
                  <c:v>0</c:v>
                </c:pt>
                <c:pt idx="2619">
                  <c:v>1</c:v>
                </c:pt>
                <c:pt idx="2620">
                  <c:v>0</c:v>
                </c:pt>
                <c:pt idx="2621">
                  <c:v>0</c:v>
                </c:pt>
                <c:pt idx="2622">
                  <c:v>0</c:v>
                </c:pt>
                <c:pt idx="2623">
                  <c:v>0</c:v>
                </c:pt>
                <c:pt idx="2624">
                  <c:v>0</c:v>
                </c:pt>
                <c:pt idx="2625">
                  <c:v>1</c:v>
                </c:pt>
                <c:pt idx="2626">
                  <c:v>0</c:v>
                </c:pt>
                <c:pt idx="2627">
                  <c:v>3</c:v>
                </c:pt>
                <c:pt idx="2628">
                  <c:v>0</c:v>
                </c:pt>
                <c:pt idx="2629">
                  <c:v>0</c:v>
                </c:pt>
                <c:pt idx="2630">
                  <c:v>0</c:v>
                </c:pt>
                <c:pt idx="2631">
                  <c:v>0</c:v>
                </c:pt>
                <c:pt idx="2632">
                  <c:v>1</c:v>
                </c:pt>
                <c:pt idx="2633">
                  <c:v>1</c:v>
                </c:pt>
                <c:pt idx="2634">
                  <c:v>0</c:v>
                </c:pt>
                <c:pt idx="2635">
                  <c:v>0</c:v>
                </c:pt>
                <c:pt idx="2636">
                  <c:v>0</c:v>
                </c:pt>
                <c:pt idx="2637">
                  <c:v>0</c:v>
                </c:pt>
                <c:pt idx="2638">
                  <c:v>1</c:v>
                </c:pt>
                <c:pt idx="2639">
                  <c:v>0</c:v>
                </c:pt>
                <c:pt idx="2640">
                  <c:v>0</c:v>
                </c:pt>
                <c:pt idx="2641">
                  <c:v>1</c:v>
                </c:pt>
                <c:pt idx="2642">
                  <c:v>1</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1</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1</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1</c:v>
                </c:pt>
                <c:pt idx="2813">
                  <c:v>0</c:v>
                </c:pt>
                <c:pt idx="2814">
                  <c:v>1</c:v>
                </c:pt>
                <c:pt idx="2815">
                  <c:v>0</c:v>
                </c:pt>
                <c:pt idx="2816">
                  <c:v>0</c:v>
                </c:pt>
                <c:pt idx="2817">
                  <c:v>0</c:v>
                </c:pt>
                <c:pt idx="2818">
                  <c:v>0</c:v>
                </c:pt>
                <c:pt idx="2819">
                  <c:v>0</c:v>
                </c:pt>
                <c:pt idx="2820">
                  <c:v>1</c:v>
                </c:pt>
                <c:pt idx="2821">
                  <c:v>0</c:v>
                </c:pt>
                <c:pt idx="2822">
                  <c:v>1</c:v>
                </c:pt>
                <c:pt idx="2823">
                  <c:v>0</c:v>
                </c:pt>
                <c:pt idx="2824">
                  <c:v>0</c:v>
                </c:pt>
                <c:pt idx="2825">
                  <c:v>0</c:v>
                </c:pt>
                <c:pt idx="2826">
                  <c:v>0</c:v>
                </c:pt>
                <c:pt idx="2827">
                  <c:v>0</c:v>
                </c:pt>
                <c:pt idx="2828">
                  <c:v>0</c:v>
                </c:pt>
                <c:pt idx="2829">
                  <c:v>0</c:v>
                </c:pt>
                <c:pt idx="2830">
                  <c:v>1</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1</c:v>
                </c:pt>
                <c:pt idx="2848">
                  <c:v>0</c:v>
                </c:pt>
                <c:pt idx="2849">
                  <c:v>0</c:v>
                </c:pt>
                <c:pt idx="2850">
                  <c:v>0</c:v>
                </c:pt>
                <c:pt idx="2851">
                  <c:v>1</c:v>
                </c:pt>
                <c:pt idx="2852">
                  <c:v>1</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1</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1</c:v>
                </c:pt>
                <c:pt idx="2905">
                  <c:v>0</c:v>
                </c:pt>
                <c:pt idx="2906">
                  <c:v>0</c:v>
                </c:pt>
                <c:pt idx="2907">
                  <c:v>0</c:v>
                </c:pt>
                <c:pt idx="2908">
                  <c:v>0</c:v>
                </c:pt>
                <c:pt idx="2909">
                  <c:v>0</c:v>
                </c:pt>
                <c:pt idx="2910">
                  <c:v>0</c:v>
                </c:pt>
                <c:pt idx="2911">
                  <c:v>0</c:v>
                </c:pt>
                <c:pt idx="2912">
                  <c:v>0</c:v>
                </c:pt>
                <c:pt idx="2913">
                  <c:v>0</c:v>
                </c:pt>
                <c:pt idx="2914">
                  <c:v>2</c:v>
                </c:pt>
                <c:pt idx="2915">
                  <c:v>0</c:v>
                </c:pt>
                <c:pt idx="2916">
                  <c:v>0</c:v>
                </c:pt>
                <c:pt idx="2917">
                  <c:v>0</c:v>
                </c:pt>
                <c:pt idx="2918">
                  <c:v>1</c:v>
                </c:pt>
                <c:pt idx="2919">
                  <c:v>0</c:v>
                </c:pt>
                <c:pt idx="2920">
                  <c:v>0</c:v>
                </c:pt>
                <c:pt idx="2921">
                  <c:v>0</c:v>
                </c:pt>
                <c:pt idx="2922">
                  <c:v>0</c:v>
                </c:pt>
                <c:pt idx="2923">
                  <c:v>0</c:v>
                </c:pt>
                <c:pt idx="2924">
                  <c:v>1</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1</c:v>
                </c:pt>
                <c:pt idx="2943">
                  <c:v>0</c:v>
                </c:pt>
                <c:pt idx="2944">
                  <c:v>0</c:v>
                </c:pt>
                <c:pt idx="2945">
                  <c:v>0</c:v>
                </c:pt>
                <c:pt idx="2946">
                  <c:v>0</c:v>
                </c:pt>
                <c:pt idx="2947">
                  <c:v>0</c:v>
                </c:pt>
                <c:pt idx="2948">
                  <c:v>0</c:v>
                </c:pt>
                <c:pt idx="2949">
                  <c:v>1</c:v>
                </c:pt>
                <c:pt idx="2950">
                  <c:v>0</c:v>
                </c:pt>
                <c:pt idx="2951">
                  <c:v>1</c:v>
                </c:pt>
                <c:pt idx="2952">
                  <c:v>0</c:v>
                </c:pt>
                <c:pt idx="2953">
                  <c:v>1</c:v>
                </c:pt>
                <c:pt idx="2954">
                  <c:v>0</c:v>
                </c:pt>
                <c:pt idx="2955">
                  <c:v>0</c:v>
                </c:pt>
                <c:pt idx="2956">
                  <c:v>0</c:v>
                </c:pt>
                <c:pt idx="2957">
                  <c:v>0</c:v>
                </c:pt>
                <c:pt idx="2958">
                  <c:v>0</c:v>
                </c:pt>
                <c:pt idx="2959">
                  <c:v>0</c:v>
                </c:pt>
                <c:pt idx="2960">
                  <c:v>0</c:v>
                </c:pt>
                <c:pt idx="2961">
                  <c:v>0</c:v>
                </c:pt>
                <c:pt idx="2962">
                  <c:v>0</c:v>
                </c:pt>
                <c:pt idx="2963">
                  <c:v>0</c:v>
                </c:pt>
                <c:pt idx="2964">
                  <c:v>0</c:v>
                </c:pt>
                <c:pt idx="2965">
                  <c:v>1</c:v>
                </c:pt>
                <c:pt idx="2966">
                  <c:v>0</c:v>
                </c:pt>
                <c:pt idx="2967">
                  <c:v>0</c:v>
                </c:pt>
                <c:pt idx="2968">
                  <c:v>0</c:v>
                </c:pt>
                <c:pt idx="2969">
                  <c:v>1</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1</c:v>
                </c:pt>
                <c:pt idx="2985">
                  <c:v>0</c:v>
                </c:pt>
                <c:pt idx="2986">
                  <c:v>1</c:v>
                </c:pt>
                <c:pt idx="2987">
                  <c:v>0</c:v>
                </c:pt>
                <c:pt idx="2988">
                  <c:v>0</c:v>
                </c:pt>
                <c:pt idx="2989">
                  <c:v>0</c:v>
                </c:pt>
                <c:pt idx="2990">
                  <c:v>0</c:v>
                </c:pt>
                <c:pt idx="2991">
                  <c:v>0</c:v>
                </c:pt>
                <c:pt idx="2992">
                  <c:v>0</c:v>
                </c:pt>
                <c:pt idx="2993">
                  <c:v>2</c:v>
                </c:pt>
                <c:pt idx="2994">
                  <c:v>0</c:v>
                </c:pt>
                <c:pt idx="2995">
                  <c:v>0</c:v>
                </c:pt>
                <c:pt idx="2996">
                  <c:v>0</c:v>
                </c:pt>
                <c:pt idx="2997">
                  <c:v>1</c:v>
                </c:pt>
                <c:pt idx="2998">
                  <c:v>0</c:v>
                </c:pt>
                <c:pt idx="2999">
                  <c:v>1</c:v>
                </c:pt>
                <c:pt idx="3000">
                  <c:v>0</c:v>
                </c:pt>
                <c:pt idx="3001">
                  <c:v>0</c:v>
                </c:pt>
                <c:pt idx="3002">
                  <c:v>0</c:v>
                </c:pt>
                <c:pt idx="3003">
                  <c:v>0</c:v>
                </c:pt>
                <c:pt idx="3004">
                  <c:v>0</c:v>
                </c:pt>
                <c:pt idx="3005">
                  <c:v>0</c:v>
                </c:pt>
                <c:pt idx="3006">
                  <c:v>0</c:v>
                </c:pt>
                <c:pt idx="3007">
                  <c:v>0</c:v>
                </c:pt>
                <c:pt idx="3008">
                  <c:v>0</c:v>
                </c:pt>
                <c:pt idx="3009">
                  <c:v>1</c:v>
                </c:pt>
                <c:pt idx="3010">
                  <c:v>0</c:v>
                </c:pt>
                <c:pt idx="3011">
                  <c:v>0</c:v>
                </c:pt>
                <c:pt idx="3012">
                  <c:v>0</c:v>
                </c:pt>
                <c:pt idx="3013">
                  <c:v>0</c:v>
                </c:pt>
                <c:pt idx="3014">
                  <c:v>0</c:v>
                </c:pt>
                <c:pt idx="3015">
                  <c:v>0</c:v>
                </c:pt>
                <c:pt idx="3016">
                  <c:v>0</c:v>
                </c:pt>
                <c:pt idx="3017">
                  <c:v>0</c:v>
                </c:pt>
                <c:pt idx="3018">
                  <c:v>0</c:v>
                </c:pt>
                <c:pt idx="3019">
                  <c:v>0</c:v>
                </c:pt>
                <c:pt idx="3020">
                  <c:v>1</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1</c:v>
                </c:pt>
                <c:pt idx="3034">
                  <c:v>0</c:v>
                </c:pt>
                <c:pt idx="3035">
                  <c:v>0</c:v>
                </c:pt>
                <c:pt idx="3036">
                  <c:v>1</c:v>
                </c:pt>
                <c:pt idx="3037">
                  <c:v>0</c:v>
                </c:pt>
                <c:pt idx="3038">
                  <c:v>0</c:v>
                </c:pt>
                <c:pt idx="3039">
                  <c:v>1</c:v>
                </c:pt>
                <c:pt idx="3040">
                  <c:v>0</c:v>
                </c:pt>
                <c:pt idx="3041">
                  <c:v>0</c:v>
                </c:pt>
                <c:pt idx="3042">
                  <c:v>0</c:v>
                </c:pt>
                <c:pt idx="3043">
                  <c:v>0</c:v>
                </c:pt>
                <c:pt idx="3044">
                  <c:v>0</c:v>
                </c:pt>
                <c:pt idx="3045">
                  <c:v>0</c:v>
                </c:pt>
                <c:pt idx="3046">
                  <c:v>0</c:v>
                </c:pt>
                <c:pt idx="3047">
                  <c:v>0</c:v>
                </c:pt>
                <c:pt idx="3048">
                  <c:v>1</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1</c:v>
                </c:pt>
                <c:pt idx="3068">
                  <c:v>0</c:v>
                </c:pt>
                <c:pt idx="3069">
                  <c:v>1</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1</c:v>
                </c:pt>
                <c:pt idx="3091">
                  <c:v>0</c:v>
                </c:pt>
                <c:pt idx="3092">
                  <c:v>0</c:v>
                </c:pt>
                <c:pt idx="3093">
                  <c:v>0</c:v>
                </c:pt>
                <c:pt idx="3094">
                  <c:v>0</c:v>
                </c:pt>
                <c:pt idx="3095">
                  <c:v>0</c:v>
                </c:pt>
                <c:pt idx="3096">
                  <c:v>0</c:v>
                </c:pt>
                <c:pt idx="3097">
                  <c:v>0</c:v>
                </c:pt>
                <c:pt idx="3098">
                  <c:v>1</c:v>
                </c:pt>
                <c:pt idx="3099">
                  <c:v>0</c:v>
                </c:pt>
                <c:pt idx="3100">
                  <c:v>0</c:v>
                </c:pt>
                <c:pt idx="3101">
                  <c:v>0</c:v>
                </c:pt>
                <c:pt idx="3102">
                  <c:v>0</c:v>
                </c:pt>
                <c:pt idx="3103">
                  <c:v>0</c:v>
                </c:pt>
                <c:pt idx="3104">
                  <c:v>0</c:v>
                </c:pt>
                <c:pt idx="3105">
                  <c:v>1</c:v>
                </c:pt>
                <c:pt idx="3106">
                  <c:v>0</c:v>
                </c:pt>
                <c:pt idx="3107">
                  <c:v>0</c:v>
                </c:pt>
                <c:pt idx="3108">
                  <c:v>0</c:v>
                </c:pt>
                <c:pt idx="3109">
                  <c:v>0</c:v>
                </c:pt>
                <c:pt idx="3110">
                  <c:v>0</c:v>
                </c:pt>
                <c:pt idx="3111">
                  <c:v>0</c:v>
                </c:pt>
                <c:pt idx="3112">
                  <c:v>1</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1</c:v>
                </c:pt>
                <c:pt idx="3126">
                  <c:v>0</c:v>
                </c:pt>
                <c:pt idx="3127">
                  <c:v>1</c:v>
                </c:pt>
                <c:pt idx="3128">
                  <c:v>0</c:v>
                </c:pt>
                <c:pt idx="3129">
                  <c:v>0</c:v>
                </c:pt>
                <c:pt idx="3130">
                  <c:v>0</c:v>
                </c:pt>
                <c:pt idx="3131">
                  <c:v>0</c:v>
                </c:pt>
                <c:pt idx="3132">
                  <c:v>0</c:v>
                </c:pt>
                <c:pt idx="3133">
                  <c:v>0</c:v>
                </c:pt>
                <c:pt idx="3134">
                  <c:v>1</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1</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2</c:v>
                </c:pt>
                <c:pt idx="3193">
                  <c:v>0</c:v>
                </c:pt>
                <c:pt idx="3194">
                  <c:v>0</c:v>
                </c:pt>
                <c:pt idx="3195">
                  <c:v>0</c:v>
                </c:pt>
                <c:pt idx="3196">
                  <c:v>0</c:v>
                </c:pt>
                <c:pt idx="3197">
                  <c:v>0</c:v>
                </c:pt>
                <c:pt idx="3198">
                  <c:v>0</c:v>
                </c:pt>
                <c:pt idx="3199">
                  <c:v>0</c:v>
                </c:pt>
                <c:pt idx="3200">
                  <c:v>0</c:v>
                </c:pt>
                <c:pt idx="3201">
                  <c:v>0</c:v>
                </c:pt>
                <c:pt idx="3202">
                  <c:v>1</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1</c:v>
                </c:pt>
                <c:pt idx="3217">
                  <c:v>0</c:v>
                </c:pt>
                <c:pt idx="3218">
                  <c:v>0</c:v>
                </c:pt>
                <c:pt idx="3219">
                  <c:v>0</c:v>
                </c:pt>
                <c:pt idx="3220">
                  <c:v>0</c:v>
                </c:pt>
                <c:pt idx="3221">
                  <c:v>0</c:v>
                </c:pt>
                <c:pt idx="3222">
                  <c:v>0</c:v>
                </c:pt>
                <c:pt idx="3223">
                  <c:v>0</c:v>
                </c:pt>
                <c:pt idx="3224">
                  <c:v>1</c:v>
                </c:pt>
                <c:pt idx="3225">
                  <c:v>0</c:v>
                </c:pt>
                <c:pt idx="3226">
                  <c:v>1</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1</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1</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1</c:v>
                </c:pt>
                <c:pt idx="3313">
                  <c:v>0</c:v>
                </c:pt>
                <c:pt idx="3314">
                  <c:v>0</c:v>
                </c:pt>
                <c:pt idx="3315">
                  <c:v>0</c:v>
                </c:pt>
                <c:pt idx="3316">
                  <c:v>0</c:v>
                </c:pt>
                <c:pt idx="3317">
                  <c:v>0</c:v>
                </c:pt>
                <c:pt idx="3318">
                  <c:v>0</c:v>
                </c:pt>
                <c:pt idx="3319">
                  <c:v>0</c:v>
                </c:pt>
                <c:pt idx="3320">
                  <c:v>1</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1</c:v>
                </c:pt>
                <c:pt idx="3383">
                  <c:v>0</c:v>
                </c:pt>
                <c:pt idx="3384">
                  <c:v>0</c:v>
                </c:pt>
                <c:pt idx="3385">
                  <c:v>0</c:v>
                </c:pt>
                <c:pt idx="3386">
                  <c:v>0</c:v>
                </c:pt>
                <c:pt idx="3387">
                  <c:v>0</c:v>
                </c:pt>
                <c:pt idx="3388">
                  <c:v>1</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1</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1</c:v>
                </c:pt>
                <c:pt idx="3432">
                  <c:v>1</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1</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1</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1</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1</c:v>
                </c:pt>
                <c:pt idx="3675">
                  <c:v>0</c:v>
                </c:pt>
                <c:pt idx="3676">
                  <c:v>0</c:v>
                </c:pt>
                <c:pt idx="3677">
                  <c:v>0</c:v>
                </c:pt>
                <c:pt idx="3678">
                  <c:v>0</c:v>
                </c:pt>
                <c:pt idx="3679">
                  <c:v>0</c:v>
                </c:pt>
                <c:pt idx="3680">
                  <c:v>1</c:v>
                </c:pt>
                <c:pt idx="3681">
                  <c:v>0</c:v>
                </c:pt>
                <c:pt idx="3682">
                  <c:v>1</c:v>
                </c:pt>
                <c:pt idx="3683">
                  <c:v>0</c:v>
                </c:pt>
                <c:pt idx="3684">
                  <c:v>0</c:v>
                </c:pt>
                <c:pt idx="3685">
                  <c:v>0</c:v>
                </c:pt>
                <c:pt idx="3686">
                  <c:v>0</c:v>
                </c:pt>
                <c:pt idx="3687">
                  <c:v>1</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1</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1</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1</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1</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1</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1</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1</c:v>
                </c:pt>
                <c:pt idx="3899">
                  <c:v>0</c:v>
                </c:pt>
                <c:pt idx="3900">
                  <c:v>0</c:v>
                </c:pt>
                <c:pt idx="3901">
                  <c:v>0</c:v>
                </c:pt>
                <c:pt idx="3902">
                  <c:v>0</c:v>
                </c:pt>
                <c:pt idx="3903">
                  <c:v>0</c:v>
                </c:pt>
                <c:pt idx="3904">
                  <c:v>0</c:v>
                </c:pt>
                <c:pt idx="3905">
                  <c:v>0</c:v>
                </c:pt>
                <c:pt idx="3906">
                  <c:v>1</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1</c:v>
                </c:pt>
                <c:pt idx="3927">
                  <c:v>0</c:v>
                </c:pt>
                <c:pt idx="3928">
                  <c:v>0</c:v>
                </c:pt>
                <c:pt idx="3929">
                  <c:v>0</c:v>
                </c:pt>
                <c:pt idx="3930">
                  <c:v>0</c:v>
                </c:pt>
                <c:pt idx="3931">
                  <c:v>0</c:v>
                </c:pt>
                <c:pt idx="3932">
                  <c:v>0</c:v>
                </c:pt>
                <c:pt idx="3933">
                  <c:v>0</c:v>
                </c:pt>
                <c:pt idx="3934">
                  <c:v>0</c:v>
                </c:pt>
                <c:pt idx="3935">
                  <c:v>0</c:v>
                </c:pt>
                <c:pt idx="3936">
                  <c:v>0</c:v>
                </c:pt>
                <c:pt idx="3937">
                  <c:v>1</c:v>
                </c:pt>
                <c:pt idx="3938">
                  <c:v>1</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1</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1</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1</c:v>
                </c:pt>
                <c:pt idx="4072">
                  <c:v>0</c:v>
                </c:pt>
                <c:pt idx="4073">
                  <c:v>1</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1</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1</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7063296"/>
        <c:axId val="357077376"/>
      </c:barChart>
      <c:catAx>
        <c:axId val="357063296"/>
        <c:scaling>
          <c:orientation val="minMax"/>
        </c:scaling>
        <c:delete val="0"/>
        <c:axPos val="b"/>
        <c:majorTickMark val="out"/>
        <c:minorTickMark val="none"/>
        <c:tickLblPos val="nextTo"/>
        <c:txPr>
          <a:bodyPr/>
          <a:lstStyle/>
          <a:p>
            <a:pPr>
              <a:defRPr sz="700"/>
            </a:pPr>
            <a:endParaRPr lang="en-US"/>
          </a:p>
        </c:txPr>
        <c:crossAx val="357077376"/>
        <c:crosses val="autoZero"/>
        <c:auto val="1"/>
        <c:lblAlgn val="ctr"/>
        <c:lblOffset val="100"/>
        <c:noMultiLvlLbl val="0"/>
      </c:catAx>
      <c:valAx>
        <c:axId val="357077376"/>
        <c:scaling>
          <c:orientation val="minMax"/>
          <c:max val="10"/>
        </c:scaling>
        <c:delete val="0"/>
        <c:axPos val="l"/>
        <c:majorGridlines/>
        <c:numFmt formatCode="General" sourceLinked="1"/>
        <c:majorTickMark val="out"/>
        <c:minorTickMark val="none"/>
        <c:tickLblPos val="nextTo"/>
        <c:crossAx val="357063296"/>
        <c:crosses val="autoZero"/>
        <c:crossBetween val="between"/>
      </c:valAx>
      <c:spPr>
        <a:ln>
          <a:solidFill>
            <a:schemeClr val="bg1">
              <a:lumMod val="75000"/>
            </a:schemeClr>
          </a:solidFill>
        </a:ln>
      </c:spPr>
    </c:plotArea>
    <c:legend>
      <c:legendPos val="r"/>
      <c:layout>
        <c:manualLayout>
          <c:xMode val="edge"/>
          <c:yMode val="edge"/>
          <c:x val="0.69561662635307853"/>
          <c:y val="5.0733814523184602E-2"/>
          <c:w val="0.25821488000274478"/>
          <c:h val="0.13207531139532414"/>
        </c:manualLayout>
      </c:layout>
      <c:overlay val="0"/>
    </c:legend>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746007117533137E-2"/>
          <c:y val="5.0925925925925923E-2"/>
          <c:w val="0.8786661468735546"/>
          <c:h val="0.74797098279381757"/>
        </c:manualLayout>
      </c:layout>
      <c:barChart>
        <c:barDir val="col"/>
        <c:grouping val="clustered"/>
        <c:varyColors val="0"/>
        <c:ser>
          <c:idx val="0"/>
          <c:order val="0"/>
          <c:tx>
            <c:strRef>
              <c:f>Coverage!$M$1</c:f>
              <c:strCache>
                <c:ptCount val="1"/>
                <c:pt idx="0">
                  <c:v>C0.9xS10</c:v>
                </c:pt>
              </c:strCache>
            </c:strRef>
          </c:tx>
          <c:invertIfNegative val="0"/>
          <c:val>
            <c:numRef>
              <c:f>Coverage!$M$2:$M$4131</c:f>
              <c:numCache>
                <c:formatCode>General</c:formatCode>
                <c:ptCount val="4130"/>
                <c:pt idx="0">
                  <c:v>0</c:v>
                </c:pt>
                <c:pt idx="1">
                  <c:v>1</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pt idx="16">
                  <c:v>1</c:v>
                </c:pt>
                <c:pt idx="17">
                  <c:v>0</c:v>
                </c:pt>
                <c:pt idx="18">
                  <c:v>1</c:v>
                </c:pt>
                <c:pt idx="19">
                  <c:v>0</c:v>
                </c:pt>
                <c:pt idx="20">
                  <c:v>1</c:v>
                </c:pt>
                <c:pt idx="21">
                  <c:v>0</c:v>
                </c:pt>
                <c:pt idx="22">
                  <c:v>0</c:v>
                </c:pt>
                <c:pt idx="23">
                  <c:v>0</c:v>
                </c:pt>
                <c:pt idx="24">
                  <c:v>1</c:v>
                </c:pt>
                <c:pt idx="25">
                  <c:v>0</c:v>
                </c:pt>
                <c:pt idx="26">
                  <c:v>0</c:v>
                </c:pt>
                <c:pt idx="27">
                  <c:v>0</c:v>
                </c:pt>
                <c:pt idx="28">
                  <c:v>0</c:v>
                </c:pt>
                <c:pt idx="29">
                  <c:v>0</c:v>
                </c:pt>
                <c:pt idx="30">
                  <c:v>0</c:v>
                </c:pt>
                <c:pt idx="31">
                  <c:v>0</c:v>
                </c:pt>
                <c:pt idx="32">
                  <c:v>0</c:v>
                </c:pt>
                <c:pt idx="33">
                  <c:v>0</c:v>
                </c:pt>
                <c:pt idx="34">
                  <c:v>1</c:v>
                </c:pt>
                <c:pt idx="35">
                  <c:v>0</c:v>
                </c:pt>
                <c:pt idx="36">
                  <c:v>0</c:v>
                </c:pt>
                <c:pt idx="37">
                  <c:v>0</c:v>
                </c:pt>
                <c:pt idx="38">
                  <c:v>1</c:v>
                </c:pt>
                <c:pt idx="39">
                  <c:v>0</c:v>
                </c:pt>
                <c:pt idx="40">
                  <c:v>0</c:v>
                </c:pt>
                <c:pt idx="41">
                  <c:v>0</c:v>
                </c:pt>
                <c:pt idx="42">
                  <c:v>0</c:v>
                </c:pt>
                <c:pt idx="43">
                  <c:v>0</c:v>
                </c:pt>
                <c:pt idx="44">
                  <c:v>0</c:v>
                </c:pt>
                <c:pt idx="45">
                  <c:v>0</c:v>
                </c:pt>
                <c:pt idx="46">
                  <c:v>1</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1</c:v>
                </c:pt>
                <c:pt idx="64">
                  <c:v>0</c:v>
                </c:pt>
                <c:pt idx="65">
                  <c:v>0</c:v>
                </c:pt>
                <c:pt idx="66">
                  <c:v>0</c:v>
                </c:pt>
                <c:pt idx="67">
                  <c:v>0</c:v>
                </c:pt>
                <c:pt idx="68">
                  <c:v>0</c:v>
                </c:pt>
                <c:pt idx="69">
                  <c:v>0</c:v>
                </c:pt>
                <c:pt idx="70">
                  <c:v>0</c:v>
                </c:pt>
                <c:pt idx="71">
                  <c:v>0</c:v>
                </c:pt>
                <c:pt idx="72">
                  <c:v>0</c:v>
                </c:pt>
                <c:pt idx="73">
                  <c:v>1</c:v>
                </c:pt>
                <c:pt idx="74">
                  <c:v>0</c:v>
                </c:pt>
                <c:pt idx="75">
                  <c:v>0</c:v>
                </c:pt>
                <c:pt idx="76">
                  <c:v>1</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1</c:v>
                </c:pt>
                <c:pt idx="98">
                  <c:v>0</c:v>
                </c:pt>
                <c:pt idx="99">
                  <c:v>0</c:v>
                </c:pt>
                <c:pt idx="100">
                  <c:v>0</c:v>
                </c:pt>
                <c:pt idx="101">
                  <c:v>0</c:v>
                </c:pt>
                <c:pt idx="102">
                  <c:v>0</c:v>
                </c:pt>
                <c:pt idx="103">
                  <c:v>0</c:v>
                </c:pt>
                <c:pt idx="104">
                  <c:v>0</c:v>
                </c:pt>
                <c:pt idx="105">
                  <c:v>0</c:v>
                </c:pt>
                <c:pt idx="106">
                  <c:v>0</c:v>
                </c:pt>
                <c:pt idx="107">
                  <c:v>0</c:v>
                </c:pt>
                <c:pt idx="108">
                  <c:v>0</c:v>
                </c:pt>
                <c:pt idx="109">
                  <c:v>0</c:v>
                </c:pt>
                <c:pt idx="110">
                  <c:v>1</c:v>
                </c:pt>
                <c:pt idx="111">
                  <c:v>0</c:v>
                </c:pt>
                <c:pt idx="112">
                  <c:v>0</c:v>
                </c:pt>
                <c:pt idx="113">
                  <c:v>0</c:v>
                </c:pt>
                <c:pt idx="114">
                  <c:v>1</c:v>
                </c:pt>
                <c:pt idx="115">
                  <c:v>0</c:v>
                </c:pt>
                <c:pt idx="116">
                  <c:v>1</c:v>
                </c:pt>
                <c:pt idx="117">
                  <c:v>0</c:v>
                </c:pt>
                <c:pt idx="118">
                  <c:v>0</c:v>
                </c:pt>
                <c:pt idx="119">
                  <c:v>0</c:v>
                </c:pt>
                <c:pt idx="120">
                  <c:v>0</c:v>
                </c:pt>
                <c:pt idx="121">
                  <c:v>0</c:v>
                </c:pt>
                <c:pt idx="122">
                  <c:v>0</c:v>
                </c:pt>
                <c:pt idx="123">
                  <c:v>0</c:v>
                </c:pt>
                <c:pt idx="124">
                  <c:v>0</c:v>
                </c:pt>
                <c:pt idx="125">
                  <c:v>0</c:v>
                </c:pt>
                <c:pt idx="126">
                  <c:v>0</c:v>
                </c:pt>
                <c:pt idx="127">
                  <c:v>1</c:v>
                </c:pt>
                <c:pt idx="128">
                  <c:v>0</c:v>
                </c:pt>
                <c:pt idx="129">
                  <c:v>0</c:v>
                </c:pt>
                <c:pt idx="130">
                  <c:v>0</c:v>
                </c:pt>
                <c:pt idx="131">
                  <c:v>0</c:v>
                </c:pt>
                <c:pt idx="132">
                  <c:v>1</c:v>
                </c:pt>
                <c:pt idx="133">
                  <c:v>1</c:v>
                </c:pt>
                <c:pt idx="134">
                  <c:v>0</c:v>
                </c:pt>
                <c:pt idx="135">
                  <c:v>0</c:v>
                </c:pt>
                <c:pt idx="136">
                  <c:v>1</c:v>
                </c:pt>
                <c:pt idx="137">
                  <c:v>0</c:v>
                </c:pt>
                <c:pt idx="138">
                  <c:v>0</c:v>
                </c:pt>
                <c:pt idx="139">
                  <c:v>0</c:v>
                </c:pt>
                <c:pt idx="140">
                  <c:v>0</c:v>
                </c:pt>
                <c:pt idx="141">
                  <c:v>0</c:v>
                </c:pt>
                <c:pt idx="142">
                  <c:v>0</c:v>
                </c:pt>
                <c:pt idx="143">
                  <c:v>0</c:v>
                </c:pt>
                <c:pt idx="144">
                  <c:v>1</c:v>
                </c:pt>
                <c:pt idx="145">
                  <c:v>1</c:v>
                </c:pt>
                <c:pt idx="146">
                  <c:v>0</c:v>
                </c:pt>
                <c:pt idx="147">
                  <c:v>0</c:v>
                </c:pt>
                <c:pt idx="148">
                  <c:v>1</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0</c:v>
                </c:pt>
                <c:pt idx="181">
                  <c:v>1</c:v>
                </c:pt>
                <c:pt idx="182">
                  <c:v>1</c:v>
                </c:pt>
                <c:pt idx="183">
                  <c:v>0</c:v>
                </c:pt>
                <c:pt idx="184">
                  <c:v>0</c:v>
                </c:pt>
                <c:pt idx="185">
                  <c:v>0</c:v>
                </c:pt>
                <c:pt idx="186">
                  <c:v>0</c:v>
                </c:pt>
                <c:pt idx="187">
                  <c:v>0</c:v>
                </c:pt>
                <c:pt idx="188">
                  <c:v>0</c:v>
                </c:pt>
                <c:pt idx="189">
                  <c:v>0</c:v>
                </c:pt>
                <c:pt idx="190">
                  <c:v>0</c:v>
                </c:pt>
                <c:pt idx="191">
                  <c:v>1</c:v>
                </c:pt>
                <c:pt idx="192">
                  <c:v>0</c:v>
                </c:pt>
                <c:pt idx="193">
                  <c:v>0</c:v>
                </c:pt>
                <c:pt idx="194">
                  <c:v>0</c:v>
                </c:pt>
                <c:pt idx="195">
                  <c:v>0</c:v>
                </c:pt>
                <c:pt idx="196">
                  <c:v>0</c:v>
                </c:pt>
                <c:pt idx="197">
                  <c:v>0</c:v>
                </c:pt>
                <c:pt idx="198">
                  <c:v>1</c:v>
                </c:pt>
                <c:pt idx="199">
                  <c:v>0</c:v>
                </c:pt>
                <c:pt idx="200">
                  <c:v>1</c:v>
                </c:pt>
                <c:pt idx="201">
                  <c:v>0</c:v>
                </c:pt>
                <c:pt idx="202">
                  <c:v>1</c:v>
                </c:pt>
                <c:pt idx="203">
                  <c:v>0</c:v>
                </c:pt>
                <c:pt idx="204">
                  <c:v>0</c:v>
                </c:pt>
                <c:pt idx="205">
                  <c:v>0</c:v>
                </c:pt>
                <c:pt idx="206">
                  <c:v>0</c:v>
                </c:pt>
                <c:pt idx="207">
                  <c:v>0</c:v>
                </c:pt>
                <c:pt idx="208">
                  <c:v>0</c:v>
                </c:pt>
                <c:pt idx="209">
                  <c:v>0</c:v>
                </c:pt>
                <c:pt idx="210">
                  <c:v>0</c:v>
                </c:pt>
                <c:pt idx="211">
                  <c:v>0</c:v>
                </c:pt>
                <c:pt idx="212">
                  <c:v>0</c:v>
                </c:pt>
                <c:pt idx="213">
                  <c:v>0</c:v>
                </c:pt>
                <c:pt idx="214">
                  <c:v>2</c:v>
                </c:pt>
                <c:pt idx="215">
                  <c:v>0</c:v>
                </c:pt>
                <c:pt idx="216">
                  <c:v>0</c:v>
                </c:pt>
                <c:pt idx="217">
                  <c:v>0</c:v>
                </c:pt>
                <c:pt idx="218">
                  <c:v>0</c:v>
                </c:pt>
                <c:pt idx="219">
                  <c:v>0</c:v>
                </c:pt>
                <c:pt idx="220">
                  <c:v>0</c:v>
                </c:pt>
                <c:pt idx="221">
                  <c:v>0</c:v>
                </c:pt>
                <c:pt idx="222">
                  <c:v>0</c:v>
                </c:pt>
                <c:pt idx="223">
                  <c:v>0</c:v>
                </c:pt>
                <c:pt idx="224">
                  <c:v>0</c:v>
                </c:pt>
                <c:pt idx="225">
                  <c:v>1</c:v>
                </c:pt>
                <c:pt idx="226">
                  <c:v>0</c:v>
                </c:pt>
                <c:pt idx="227">
                  <c:v>1</c:v>
                </c:pt>
                <c:pt idx="228">
                  <c:v>0</c:v>
                </c:pt>
                <c:pt idx="229">
                  <c:v>0</c:v>
                </c:pt>
                <c:pt idx="230">
                  <c:v>0</c:v>
                </c:pt>
                <c:pt idx="231">
                  <c:v>0</c:v>
                </c:pt>
                <c:pt idx="232">
                  <c:v>0</c:v>
                </c:pt>
                <c:pt idx="233">
                  <c:v>0</c:v>
                </c:pt>
                <c:pt idx="234">
                  <c:v>1</c:v>
                </c:pt>
                <c:pt idx="235">
                  <c:v>0</c:v>
                </c:pt>
                <c:pt idx="236">
                  <c:v>0</c:v>
                </c:pt>
                <c:pt idx="237">
                  <c:v>0</c:v>
                </c:pt>
                <c:pt idx="238">
                  <c:v>0</c:v>
                </c:pt>
                <c:pt idx="239">
                  <c:v>0</c:v>
                </c:pt>
                <c:pt idx="240">
                  <c:v>0</c:v>
                </c:pt>
                <c:pt idx="241">
                  <c:v>0</c:v>
                </c:pt>
                <c:pt idx="242">
                  <c:v>0</c:v>
                </c:pt>
                <c:pt idx="243">
                  <c:v>0</c:v>
                </c:pt>
                <c:pt idx="244">
                  <c:v>0</c:v>
                </c:pt>
                <c:pt idx="245">
                  <c:v>0</c:v>
                </c:pt>
                <c:pt idx="246">
                  <c:v>0</c:v>
                </c:pt>
                <c:pt idx="247">
                  <c:v>1</c:v>
                </c:pt>
                <c:pt idx="248">
                  <c:v>0</c:v>
                </c:pt>
                <c:pt idx="249">
                  <c:v>0</c:v>
                </c:pt>
                <c:pt idx="250">
                  <c:v>0</c:v>
                </c:pt>
                <c:pt idx="251">
                  <c:v>0</c:v>
                </c:pt>
                <c:pt idx="252">
                  <c:v>0</c:v>
                </c:pt>
                <c:pt idx="253">
                  <c:v>0</c:v>
                </c:pt>
                <c:pt idx="254">
                  <c:v>0</c:v>
                </c:pt>
                <c:pt idx="255">
                  <c:v>0</c:v>
                </c:pt>
                <c:pt idx="256">
                  <c:v>0</c:v>
                </c:pt>
                <c:pt idx="257">
                  <c:v>0</c:v>
                </c:pt>
                <c:pt idx="258">
                  <c:v>0</c:v>
                </c:pt>
                <c:pt idx="259">
                  <c:v>2</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1</c:v>
                </c:pt>
                <c:pt idx="276">
                  <c:v>0</c:v>
                </c:pt>
                <c:pt idx="277">
                  <c:v>0</c:v>
                </c:pt>
                <c:pt idx="278">
                  <c:v>0</c:v>
                </c:pt>
                <c:pt idx="279">
                  <c:v>0</c:v>
                </c:pt>
                <c:pt idx="280">
                  <c:v>2</c:v>
                </c:pt>
                <c:pt idx="281">
                  <c:v>0</c:v>
                </c:pt>
                <c:pt idx="282">
                  <c:v>0</c:v>
                </c:pt>
                <c:pt idx="283">
                  <c:v>0</c:v>
                </c:pt>
                <c:pt idx="284">
                  <c:v>0</c:v>
                </c:pt>
                <c:pt idx="285">
                  <c:v>0</c:v>
                </c:pt>
                <c:pt idx="286">
                  <c:v>0</c:v>
                </c:pt>
                <c:pt idx="287">
                  <c:v>0</c:v>
                </c:pt>
                <c:pt idx="288">
                  <c:v>0</c:v>
                </c:pt>
                <c:pt idx="289">
                  <c:v>0</c:v>
                </c:pt>
                <c:pt idx="290">
                  <c:v>1</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1</c:v>
                </c:pt>
                <c:pt idx="314">
                  <c:v>0</c:v>
                </c:pt>
                <c:pt idx="315">
                  <c:v>0</c:v>
                </c:pt>
                <c:pt idx="316">
                  <c:v>1</c:v>
                </c:pt>
                <c:pt idx="317">
                  <c:v>0</c:v>
                </c:pt>
                <c:pt idx="318">
                  <c:v>1</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3</c:v>
                </c:pt>
                <c:pt idx="335">
                  <c:v>0</c:v>
                </c:pt>
                <c:pt idx="336">
                  <c:v>1</c:v>
                </c:pt>
                <c:pt idx="337">
                  <c:v>0</c:v>
                </c:pt>
                <c:pt idx="338">
                  <c:v>0</c:v>
                </c:pt>
                <c:pt idx="339">
                  <c:v>1</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1</c:v>
                </c:pt>
                <c:pt idx="363">
                  <c:v>0</c:v>
                </c:pt>
                <c:pt idx="364">
                  <c:v>0</c:v>
                </c:pt>
                <c:pt idx="365">
                  <c:v>1</c:v>
                </c:pt>
                <c:pt idx="366">
                  <c:v>0</c:v>
                </c:pt>
                <c:pt idx="367">
                  <c:v>0</c:v>
                </c:pt>
                <c:pt idx="368">
                  <c:v>0</c:v>
                </c:pt>
                <c:pt idx="369">
                  <c:v>0</c:v>
                </c:pt>
                <c:pt idx="370">
                  <c:v>0</c:v>
                </c:pt>
                <c:pt idx="371">
                  <c:v>0</c:v>
                </c:pt>
                <c:pt idx="372">
                  <c:v>1</c:v>
                </c:pt>
                <c:pt idx="373">
                  <c:v>0</c:v>
                </c:pt>
                <c:pt idx="374">
                  <c:v>0</c:v>
                </c:pt>
                <c:pt idx="375">
                  <c:v>1</c:v>
                </c:pt>
                <c:pt idx="376">
                  <c:v>0</c:v>
                </c:pt>
                <c:pt idx="377">
                  <c:v>0</c:v>
                </c:pt>
                <c:pt idx="378">
                  <c:v>0</c:v>
                </c:pt>
                <c:pt idx="379">
                  <c:v>0</c:v>
                </c:pt>
                <c:pt idx="380">
                  <c:v>0</c:v>
                </c:pt>
                <c:pt idx="381">
                  <c:v>0</c:v>
                </c:pt>
                <c:pt idx="382">
                  <c:v>0</c:v>
                </c:pt>
                <c:pt idx="383">
                  <c:v>1</c:v>
                </c:pt>
                <c:pt idx="384">
                  <c:v>1</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1</c:v>
                </c:pt>
                <c:pt idx="415">
                  <c:v>0</c:v>
                </c:pt>
                <c:pt idx="416">
                  <c:v>0</c:v>
                </c:pt>
                <c:pt idx="417">
                  <c:v>0</c:v>
                </c:pt>
                <c:pt idx="418">
                  <c:v>1</c:v>
                </c:pt>
                <c:pt idx="419">
                  <c:v>0</c:v>
                </c:pt>
                <c:pt idx="420">
                  <c:v>0</c:v>
                </c:pt>
                <c:pt idx="421">
                  <c:v>0</c:v>
                </c:pt>
                <c:pt idx="422">
                  <c:v>0</c:v>
                </c:pt>
                <c:pt idx="423">
                  <c:v>0</c:v>
                </c:pt>
                <c:pt idx="424">
                  <c:v>0</c:v>
                </c:pt>
                <c:pt idx="425">
                  <c:v>1</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1</c:v>
                </c:pt>
                <c:pt idx="441">
                  <c:v>0</c:v>
                </c:pt>
                <c:pt idx="442">
                  <c:v>0</c:v>
                </c:pt>
                <c:pt idx="443">
                  <c:v>0</c:v>
                </c:pt>
                <c:pt idx="444">
                  <c:v>0</c:v>
                </c:pt>
                <c:pt idx="445">
                  <c:v>0</c:v>
                </c:pt>
                <c:pt idx="446">
                  <c:v>1</c:v>
                </c:pt>
                <c:pt idx="447">
                  <c:v>0</c:v>
                </c:pt>
                <c:pt idx="448">
                  <c:v>0</c:v>
                </c:pt>
                <c:pt idx="449">
                  <c:v>0</c:v>
                </c:pt>
                <c:pt idx="450">
                  <c:v>0</c:v>
                </c:pt>
                <c:pt idx="451">
                  <c:v>1</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1</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1</c:v>
                </c:pt>
                <c:pt idx="507">
                  <c:v>0</c:v>
                </c:pt>
                <c:pt idx="508">
                  <c:v>0</c:v>
                </c:pt>
                <c:pt idx="509">
                  <c:v>0</c:v>
                </c:pt>
                <c:pt idx="510">
                  <c:v>0</c:v>
                </c:pt>
                <c:pt idx="511">
                  <c:v>0</c:v>
                </c:pt>
                <c:pt idx="512">
                  <c:v>1</c:v>
                </c:pt>
                <c:pt idx="513">
                  <c:v>0</c:v>
                </c:pt>
                <c:pt idx="514">
                  <c:v>1</c:v>
                </c:pt>
                <c:pt idx="515">
                  <c:v>0</c:v>
                </c:pt>
                <c:pt idx="516">
                  <c:v>1</c:v>
                </c:pt>
                <c:pt idx="517">
                  <c:v>0</c:v>
                </c:pt>
                <c:pt idx="518">
                  <c:v>0</c:v>
                </c:pt>
                <c:pt idx="519">
                  <c:v>0</c:v>
                </c:pt>
                <c:pt idx="520">
                  <c:v>0</c:v>
                </c:pt>
                <c:pt idx="521">
                  <c:v>1</c:v>
                </c:pt>
                <c:pt idx="522">
                  <c:v>0</c:v>
                </c:pt>
                <c:pt idx="523">
                  <c:v>0</c:v>
                </c:pt>
                <c:pt idx="524">
                  <c:v>0</c:v>
                </c:pt>
                <c:pt idx="525">
                  <c:v>0</c:v>
                </c:pt>
                <c:pt idx="526">
                  <c:v>0</c:v>
                </c:pt>
                <c:pt idx="527">
                  <c:v>1</c:v>
                </c:pt>
                <c:pt idx="528">
                  <c:v>0</c:v>
                </c:pt>
                <c:pt idx="529">
                  <c:v>1</c:v>
                </c:pt>
                <c:pt idx="530">
                  <c:v>0</c:v>
                </c:pt>
                <c:pt idx="531">
                  <c:v>0</c:v>
                </c:pt>
                <c:pt idx="532">
                  <c:v>0</c:v>
                </c:pt>
                <c:pt idx="533">
                  <c:v>0</c:v>
                </c:pt>
                <c:pt idx="534">
                  <c:v>2</c:v>
                </c:pt>
                <c:pt idx="535">
                  <c:v>1</c:v>
                </c:pt>
                <c:pt idx="536">
                  <c:v>0</c:v>
                </c:pt>
                <c:pt idx="537">
                  <c:v>0</c:v>
                </c:pt>
                <c:pt idx="538">
                  <c:v>0</c:v>
                </c:pt>
                <c:pt idx="539">
                  <c:v>0</c:v>
                </c:pt>
                <c:pt idx="540">
                  <c:v>0</c:v>
                </c:pt>
                <c:pt idx="541">
                  <c:v>0</c:v>
                </c:pt>
                <c:pt idx="542">
                  <c:v>0</c:v>
                </c:pt>
                <c:pt idx="543">
                  <c:v>0</c:v>
                </c:pt>
                <c:pt idx="544">
                  <c:v>0</c:v>
                </c:pt>
                <c:pt idx="545">
                  <c:v>1</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1</c:v>
                </c:pt>
                <c:pt idx="560">
                  <c:v>0</c:v>
                </c:pt>
                <c:pt idx="561">
                  <c:v>0</c:v>
                </c:pt>
                <c:pt idx="562">
                  <c:v>0</c:v>
                </c:pt>
                <c:pt idx="563">
                  <c:v>0</c:v>
                </c:pt>
                <c:pt idx="564">
                  <c:v>0</c:v>
                </c:pt>
                <c:pt idx="565">
                  <c:v>0</c:v>
                </c:pt>
                <c:pt idx="566">
                  <c:v>0</c:v>
                </c:pt>
                <c:pt idx="567">
                  <c:v>1</c:v>
                </c:pt>
                <c:pt idx="568">
                  <c:v>0</c:v>
                </c:pt>
                <c:pt idx="569">
                  <c:v>0</c:v>
                </c:pt>
                <c:pt idx="570">
                  <c:v>0</c:v>
                </c:pt>
                <c:pt idx="571">
                  <c:v>0</c:v>
                </c:pt>
                <c:pt idx="572">
                  <c:v>0</c:v>
                </c:pt>
                <c:pt idx="573">
                  <c:v>0</c:v>
                </c:pt>
                <c:pt idx="574">
                  <c:v>0</c:v>
                </c:pt>
                <c:pt idx="575">
                  <c:v>0</c:v>
                </c:pt>
                <c:pt idx="576">
                  <c:v>0</c:v>
                </c:pt>
                <c:pt idx="577">
                  <c:v>0</c:v>
                </c:pt>
                <c:pt idx="578">
                  <c:v>1</c:v>
                </c:pt>
                <c:pt idx="579">
                  <c:v>0</c:v>
                </c:pt>
                <c:pt idx="580">
                  <c:v>0</c:v>
                </c:pt>
                <c:pt idx="581">
                  <c:v>0</c:v>
                </c:pt>
                <c:pt idx="582">
                  <c:v>0</c:v>
                </c:pt>
                <c:pt idx="583">
                  <c:v>0</c:v>
                </c:pt>
                <c:pt idx="584">
                  <c:v>0</c:v>
                </c:pt>
                <c:pt idx="585">
                  <c:v>0</c:v>
                </c:pt>
                <c:pt idx="586">
                  <c:v>0</c:v>
                </c:pt>
                <c:pt idx="587">
                  <c:v>1</c:v>
                </c:pt>
                <c:pt idx="588">
                  <c:v>0</c:v>
                </c:pt>
                <c:pt idx="589">
                  <c:v>1</c:v>
                </c:pt>
                <c:pt idx="590">
                  <c:v>0</c:v>
                </c:pt>
                <c:pt idx="591">
                  <c:v>1</c:v>
                </c:pt>
                <c:pt idx="592">
                  <c:v>0</c:v>
                </c:pt>
                <c:pt idx="593">
                  <c:v>0</c:v>
                </c:pt>
                <c:pt idx="594">
                  <c:v>0</c:v>
                </c:pt>
                <c:pt idx="595">
                  <c:v>0</c:v>
                </c:pt>
                <c:pt idx="596">
                  <c:v>0</c:v>
                </c:pt>
                <c:pt idx="597">
                  <c:v>0</c:v>
                </c:pt>
                <c:pt idx="598">
                  <c:v>0</c:v>
                </c:pt>
                <c:pt idx="599">
                  <c:v>0</c:v>
                </c:pt>
                <c:pt idx="600">
                  <c:v>0</c:v>
                </c:pt>
                <c:pt idx="601">
                  <c:v>1</c:v>
                </c:pt>
                <c:pt idx="602">
                  <c:v>0</c:v>
                </c:pt>
                <c:pt idx="603">
                  <c:v>0</c:v>
                </c:pt>
                <c:pt idx="604">
                  <c:v>0</c:v>
                </c:pt>
                <c:pt idx="605">
                  <c:v>0</c:v>
                </c:pt>
                <c:pt idx="606">
                  <c:v>1</c:v>
                </c:pt>
                <c:pt idx="607">
                  <c:v>0</c:v>
                </c:pt>
                <c:pt idx="608">
                  <c:v>0</c:v>
                </c:pt>
                <c:pt idx="609">
                  <c:v>0</c:v>
                </c:pt>
                <c:pt idx="610">
                  <c:v>0</c:v>
                </c:pt>
                <c:pt idx="611">
                  <c:v>0</c:v>
                </c:pt>
                <c:pt idx="612">
                  <c:v>0</c:v>
                </c:pt>
                <c:pt idx="613">
                  <c:v>0</c:v>
                </c:pt>
                <c:pt idx="614">
                  <c:v>0</c:v>
                </c:pt>
                <c:pt idx="615">
                  <c:v>1</c:v>
                </c:pt>
                <c:pt idx="616">
                  <c:v>0</c:v>
                </c:pt>
                <c:pt idx="617">
                  <c:v>0</c:v>
                </c:pt>
                <c:pt idx="618">
                  <c:v>0</c:v>
                </c:pt>
                <c:pt idx="619">
                  <c:v>0</c:v>
                </c:pt>
                <c:pt idx="620">
                  <c:v>0</c:v>
                </c:pt>
                <c:pt idx="621">
                  <c:v>0</c:v>
                </c:pt>
                <c:pt idx="622">
                  <c:v>0</c:v>
                </c:pt>
                <c:pt idx="623">
                  <c:v>0</c:v>
                </c:pt>
                <c:pt idx="624">
                  <c:v>0</c:v>
                </c:pt>
                <c:pt idx="625">
                  <c:v>1</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1</c:v>
                </c:pt>
                <c:pt idx="642">
                  <c:v>0</c:v>
                </c:pt>
                <c:pt idx="643">
                  <c:v>0</c:v>
                </c:pt>
                <c:pt idx="644">
                  <c:v>0</c:v>
                </c:pt>
                <c:pt idx="645">
                  <c:v>1</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1</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1</c:v>
                </c:pt>
                <c:pt idx="697">
                  <c:v>0</c:v>
                </c:pt>
                <c:pt idx="698">
                  <c:v>0</c:v>
                </c:pt>
                <c:pt idx="699">
                  <c:v>0</c:v>
                </c:pt>
                <c:pt idx="700">
                  <c:v>0</c:v>
                </c:pt>
                <c:pt idx="701">
                  <c:v>0</c:v>
                </c:pt>
                <c:pt idx="702">
                  <c:v>0</c:v>
                </c:pt>
                <c:pt idx="703">
                  <c:v>0</c:v>
                </c:pt>
                <c:pt idx="704">
                  <c:v>1</c:v>
                </c:pt>
                <c:pt idx="705">
                  <c:v>0</c:v>
                </c:pt>
                <c:pt idx="706">
                  <c:v>0</c:v>
                </c:pt>
                <c:pt idx="707">
                  <c:v>0</c:v>
                </c:pt>
                <c:pt idx="708">
                  <c:v>0</c:v>
                </c:pt>
                <c:pt idx="709">
                  <c:v>1</c:v>
                </c:pt>
                <c:pt idx="710">
                  <c:v>0</c:v>
                </c:pt>
                <c:pt idx="711">
                  <c:v>0</c:v>
                </c:pt>
                <c:pt idx="712">
                  <c:v>0</c:v>
                </c:pt>
                <c:pt idx="713">
                  <c:v>0</c:v>
                </c:pt>
                <c:pt idx="714">
                  <c:v>0</c:v>
                </c:pt>
                <c:pt idx="715">
                  <c:v>1</c:v>
                </c:pt>
                <c:pt idx="716">
                  <c:v>0</c:v>
                </c:pt>
                <c:pt idx="717">
                  <c:v>0</c:v>
                </c:pt>
                <c:pt idx="718">
                  <c:v>0</c:v>
                </c:pt>
                <c:pt idx="719">
                  <c:v>0</c:v>
                </c:pt>
                <c:pt idx="720">
                  <c:v>0</c:v>
                </c:pt>
                <c:pt idx="721">
                  <c:v>0</c:v>
                </c:pt>
                <c:pt idx="722">
                  <c:v>0</c:v>
                </c:pt>
                <c:pt idx="723">
                  <c:v>1</c:v>
                </c:pt>
                <c:pt idx="724">
                  <c:v>1</c:v>
                </c:pt>
                <c:pt idx="725">
                  <c:v>0</c:v>
                </c:pt>
                <c:pt idx="726">
                  <c:v>0</c:v>
                </c:pt>
                <c:pt idx="727">
                  <c:v>0</c:v>
                </c:pt>
                <c:pt idx="728">
                  <c:v>1</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1</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1</c:v>
                </c:pt>
                <c:pt idx="763">
                  <c:v>0</c:v>
                </c:pt>
                <c:pt idx="764">
                  <c:v>0</c:v>
                </c:pt>
                <c:pt idx="765">
                  <c:v>0</c:v>
                </c:pt>
                <c:pt idx="766">
                  <c:v>0</c:v>
                </c:pt>
                <c:pt idx="767">
                  <c:v>0</c:v>
                </c:pt>
                <c:pt idx="768">
                  <c:v>0</c:v>
                </c:pt>
                <c:pt idx="769">
                  <c:v>0</c:v>
                </c:pt>
                <c:pt idx="770">
                  <c:v>0</c:v>
                </c:pt>
                <c:pt idx="771">
                  <c:v>0</c:v>
                </c:pt>
                <c:pt idx="772">
                  <c:v>0</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1</c:v>
                </c:pt>
                <c:pt idx="792">
                  <c:v>1</c:v>
                </c:pt>
                <c:pt idx="793">
                  <c:v>0</c:v>
                </c:pt>
                <c:pt idx="794">
                  <c:v>0</c:v>
                </c:pt>
                <c:pt idx="795">
                  <c:v>0</c:v>
                </c:pt>
                <c:pt idx="796">
                  <c:v>0</c:v>
                </c:pt>
                <c:pt idx="797">
                  <c:v>0</c:v>
                </c:pt>
                <c:pt idx="798">
                  <c:v>0</c:v>
                </c:pt>
                <c:pt idx="799">
                  <c:v>0</c:v>
                </c:pt>
                <c:pt idx="800">
                  <c:v>0</c:v>
                </c:pt>
                <c:pt idx="801">
                  <c:v>1</c:v>
                </c:pt>
                <c:pt idx="802">
                  <c:v>0</c:v>
                </c:pt>
                <c:pt idx="803">
                  <c:v>0</c:v>
                </c:pt>
                <c:pt idx="804">
                  <c:v>0</c:v>
                </c:pt>
                <c:pt idx="805">
                  <c:v>0</c:v>
                </c:pt>
                <c:pt idx="806">
                  <c:v>0</c:v>
                </c:pt>
                <c:pt idx="807">
                  <c:v>0</c:v>
                </c:pt>
                <c:pt idx="808">
                  <c:v>0</c:v>
                </c:pt>
                <c:pt idx="809">
                  <c:v>0</c:v>
                </c:pt>
                <c:pt idx="810">
                  <c:v>0</c:v>
                </c:pt>
                <c:pt idx="811">
                  <c:v>0</c:v>
                </c:pt>
                <c:pt idx="812">
                  <c:v>1</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1</c:v>
                </c:pt>
                <c:pt idx="834">
                  <c:v>0</c:v>
                </c:pt>
                <c:pt idx="835">
                  <c:v>0</c:v>
                </c:pt>
                <c:pt idx="836">
                  <c:v>0</c:v>
                </c:pt>
                <c:pt idx="837">
                  <c:v>0</c:v>
                </c:pt>
                <c:pt idx="838">
                  <c:v>0</c:v>
                </c:pt>
                <c:pt idx="839">
                  <c:v>0</c:v>
                </c:pt>
                <c:pt idx="840">
                  <c:v>0</c:v>
                </c:pt>
                <c:pt idx="841">
                  <c:v>0</c:v>
                </c:pt>
                <c:pt idx="842">
                  <c:v>1</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1</c:v>
                </c:pt>
                <c:pt idx="858">
                  <c:v>0</c:v>
                </c:pt>
                <c:pt idx="859">
                  <c:v>0</c:v>
                </c:pt>
                <c:pt idx="860">
                  <c:v>0</c:v>
                </c:pt>
                <c:pt idx="861">
                  <c:v>0</c:v>
                </c:pt>
                <c:pt idx="862">
                  <c:v>0</c:v>
                </c:pt>
                <c:pt idx="863">
                  <c:v>0</c:v>
                </c:pt>
                <c:pt idx="864">
                  <c:v>0</c:v>
                </c:pt>
                <c:pt idx="865">
                  <c:v>0</c:v>
                </c:pt>
                <c:pt idx="866">
                  <c:v>0</c:v>
                </c:pt>
                <c:pt idx="867">
                  <c:v>0</c:v>
                </c:pt>
                <c:pt idx="868">
                  <c:v>1</c:v>
                </c:pt>
                <c:pt idx="869">
                  <c:v>0</c:v>
                </c:pt>
                <c:pt idx="870">
                  <c:v>0</c:v>
                </c:pt>
                <c:pt idx="871">
                  <c:v>0</c:v>
                </c:pt>
                <c:pt idx="872">
                  <c:v>0</c:v>
                </c:pt>
                <c:pt idx="873">
                  <c:v>0</c:v>
                </c:pt>
                <c:pt idx="874">
                  <c:v>0</c:v>
                </c:pt>
                <c:pt idx="875">
                  <c:v>1</c:v>
                </c:pt>
                <c:pt idx="876">
                  <c:v>0</c:v>
                </c:pt>
                <c:pt idx="877">
                  <c:v>1</c:v>
                </c:pt>
                <c:pt idx="878">
                  <c:v>0</c:v>
                </c:pt>
                <c:pt idx="879">
                  <c:v>0</c:v>
                </c:pt>
                <c:pt idx="880">
                  <c:v>0</c:v>
                </c:pt>
                <c:pt idx="881">
                  <c:v>0</c:v>
                </c:pt>
                <c:pt idx="882">
                  <c:v>0</c:v>
                </c:pt>
                <c:pt idx="883">
                  <c:v>0</c:v>
                </c:pt>
                <c:pt idx="884">
                  <c:v>0</c:v>
                </c:pt>
                <c:pt idx="885">
                  <c:v>0</c:v>
                </c:pt>
                <c:pt idx="886">
                  <c:v>0</c:v>
                </c:pt>
                <c:pt idx="887">
                  <c:v>0</c:v>
                </c:pt>
                <c:pt idx="888">
                  <c:v>0</c:v>
                </c:pt>
                <c:pt idx="889">
                  <c:v>1</c:v>
                </c:pt>
                <c:pt idx="890">
                  <c:v>0</c:v>
                </c:pt>
                <c:pt idx="891">
                  <c:v>0</c:v>
                </c:pt>
                <c:pt idx="892">
                  <c:v>0</c:v>
                </c:pt>
                <c:pt idx="893">
                  <c:v>0</c:v>
                </c:pt>
                <c:pt idx="894">
                  <c:v>1</c:v>
                </c:pt>
                <c:pt idx="895">
                  <c:v>0</c:v>
                </c:pt>
                <c:pt idx="896">
                  <c:v>0</c:v>
                </c:pt>
                <c:pt idx="897">
                  <c:v>0</c:v>
                </c:pt>
                <c:pt idx="898">
                  <c:v>0</c:v>
                </c:pt>
                <c:pt idx="899">
                  <c:v>0</c:v>
                </c:pt>
                <c:pt idx="900">
                  <c:v>0</c:v>
                </c:pt>
                <c:pt idx="901">
                  <c:v>1</c:v>
                </c:pt>
                <c:pt idx="902">
                  <c:v>0</c:v>
                </c:pt>
                <c:pt idx="903">
                  <c:v>0</c:v>
                </c:pt>
                <c:pt idx="904">
                  <c:v>0</c:v>
                </c:pt>
                <c:pt idx="905">
                  <c:v>0</c:v>
                </c:pt>
                <c:pt idx="906">
                  <c:v>0</c:v>
                </c:pt>
                <c:pt idx="907">
                  <c:v>1</c:v>
                </c:pt>
                <c:pt idx="908">
                  <c:v>0</c:v>
                </c:pt>
                <c:pt idx="909">
                  <c:v>0</c:v>
                </c:pt>
                <c:pt idx="910">
                  <c:v>0</c:v>
                </c:pt>
                <c:pt idx="911">
                  <c:v>0</c:v>
                </c:pt>
                <c:pt idx="912">
                  <c:v>0</c:v>
                </c:pt>
                <c:pt idx="913">
                  <c:v>0</c:v>
                </c:pt>
                <c:pt idx="914">
                  <c:v>0</c:v>
                </c:pt>
                <c:pt idx="915">
                  <c:v>0</c:v>
                </c:pt>
                <c:pt idx="916">
                  <c:v>1</c:v>
                </c:pt>
                <c:pt idx="917">
                  <c:v>0</c:v>
                </c:pt>
                <c:pt idx="918">
                  <c:v>0</c:v>
                </c:pt>
                <c:pt idx="919">
                  <c:v>0</c:v>
                </c:pt>
                <c:pt idx="920">
                  <c:v>0</c:v>
                </c:pt>
                <c:pt idx="921">
                  <c:v>0</c:v>
                </c:pt>
                <c:pt idx="922">
                  <c:v>0</c:v>
                </c:pt>
                <c:pt idx="923">
                  <c:v>0</c:v>
                </c:pt>
                <c:pt idx="924">
                  <c:v>0</c:v>
                </c:pt>
                <c:pt idx="925">
                  <c:v>0</c:v>
                </c:pt>
                <c:pt idx="926">
                  <c:v>0</c:v>
                </c:pt>
                <c:pt idx="927">
                  <c:v>0</c:v>
                </c:pt>
                <c:pt idx="928">
                  <c:v>0</c:v>
                </c:pt>
                <c:pt idx="929">
                  <c:v>1</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1</c:v>
                </c:pt>
                <c:pt idx="947">
                  <c:v>2</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1</c:v>
                </c:pt>
                <c:pt idx="965">
                  <c:v>0</c:v>
                </c:pt>
                <c:pt idx="966">
                  <c:v>0</c:v>
                </c:pt>
                <c:pt idx="967">
                  <c:v>0</c:v>
                </c:pt>
                <c:pt idx="968">
                  <c:v>0</c:v>
                </c:pt>
                <c:pt idx="969">
                  <c:v>1</c:v>
                </c:pt>
                <c:pt idx="970">
                  <c:v>0</c:v>
                </c:pt>
                <c:pt idx="971">
                  <c:v>0</c:v>
                </c:pt>
                <c:pt idx="972">
                  <c:v>0</c:v>
                </c:pt>
                <c:pt idx="973">
                  <c:v>1</c:v>
                </c:pt>
                <c:pt idx="974">
                  <c:v>0</c:v>
                </c:pt>
                <c:pt idx="975">
                  <c:v>0</c:v>
                </c:pt>
                <c:pt idx="976">
                  <c:v>0</c:v>
                </c:pt>
                <c:pt idx="977">
                  <c:v>0</c:v>
                </c:pt>
                <c:pt idx="978">
                  <c:v>0</c:v>
                </c:pt>
                <c:pt idx="979">
                  <c:v>0</c:v>
                </c:pt>
                <c:pt idx="980">
                  <c:v>0</c:v>
                </c:pt>
                <c:pt idx="981">
                  <c:v>0</c:v>
                </c:pt>
                <c:pt idx="982">
                  <c:v>0</c:v>
                </c:pt>
                <c:pt idx="983">
                  <c:v>1</c:v>
                </c:pt>
                <c:pt idx="984">
                  <c:v>0</c:v>
                </c:pt>
                <c:pt idx="985">
                  <c:v>0</c:v>
                </c:pt>
                <c:pt idx="986">
                  <c:v>1</c:v>
                </c:pt>
                <c:pt idx="987">
                  <c:v>0</c:v>
                </c:pt>
                <c:pt idx="988">
                  <c:v>1</c:v>
                </c:pt>
                <c:pt idx="989">
                  <c:v>0</c:v>
                </c:pt>
                <c:pt idx="990">
                  <c:v>0</c:v>
                </c:pt>
                <c:pt idx="991">
                  <c:v>0</c:v>
                </c:pt>
                <c:pt idx="992">
                  <c:v>0</c:v>
                </c:pt>
                <c:pt idx="993">
                  <c:v>0</c:v>
                </c:pt>
                <c:pt idx="994">
                  <c:v>0</c:v>
                </c:pt>
                <c:pt idx="995">
                  <c:v>0</c:v>
                </c:pt>
                <c:pt idx="996">
                  <c:v>1</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1</c:v>
                </c:pt>
                <c:pt idx="1016">
                  <c:v>0</c:v>
                </c:pt>
                <c:pt idx="1017">
                  <c:v>0</c:v>
                </c:pt>
                <c:pt idx="1018">
                  <c:v>1</c:v>
                </c:pt>
                <c:pt idx="1019">
                  <c:v>0</c:v>
                </c:pt>
                <c:pt idx="1020">
                  <c:v>0</c:v>
                </c:pt>
                <c:pt idx="1021">
                  <c:v>0</c:v>
                </c:pt>
                <c:pt idx="1022">
                  <c:v>0</c:v>
                </c:pt>
                <c:pt idx="1023">
                  <c:v>0</c:v>
                </c:pt>
                <c:pt idx="1024">
                  <c:v>0</c:v>
                </c:pt>
                <c:pt idx="1025">
                  <c:v>0</c:v>
                </c:pt>
                <c:pt idx="1026">
                  <c:v>1</c:v>
                </c:pt>
                <c:pt idx="1027">
                  <c:v>0</c:v>
                </c:pt>
                <c:pt idx="1028">
                  <c:v>2</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1</c:v>
                </c:pt>
                <c:pt idx="1055">
                  <c:v>0</c:v>
                </c:pt>
                <c:pt idx="1056">
                  <c:v>0</c:v>
                </c:pt>
                <c:pt idx="1057">
                  <c:v>0</c:v>
                </c:pt>
                <c:pt idx="1058">
                  <c:v>0</c:v>
                </c:pt>
                <c:pt idx="1059">
                  <c:v>0</c:v>
                </c:pt>
                <c:pt idx="1060">
                  <c:v>0</c:v>
                </c:pt>
                <c:pt idx="1061">
                  <c:v>0</c:v>
                </c:pt>
                <c:pt idx="1062">
                  <c:v>0</c:v>
                </c:pt>
                <c:pt idx="1063">
                  <c:v>0</c:v>
                </c:pt>
                <c:pt idx="1064">
                  <c:v>0</c:v>
                </c:pt>
                <c:pt idx="1065">
                  <c:v>1</c:v>
                </c:pt>
                <c:pt idx="1066">
                  <c:v>0</c:v>
                </c:pt>
                <c:pt idx="1067">
                  <c:v>0</c:v>
                </c:pt>
                <c:pt idx="1068">
                  <c:v>0</c:v>
                </c:pt>
                <c:pt idx="1069">
                  <c:v>0</c:v>
                </c:pt>
                <c:pt idx="1070">
                  <c:v>0</c:v>
                </c:pt>
                <c:pt idx="1071">
                  <c:v>0</c:v>
                </c:pt>
                <c:pt idx="1072">
                  <c:v>0</c:v>
                </c:pt>
                <c:pt idx="1073">
                  <c:v>1</c:v>
                </c:pt>
                <c:pt idx="1074">
                  <c:v>0</c:v>
                </c:pt>
                <c:pt idx="1075">
                  <c:v>1</c:v>
                </c:pt>
                <c:pt idx="1076">
                  <c:v>0</c:v>
                </c:pt>
                <c:pt idx="1077">
                  <c:v>0</c:v>
                </c:pt>
                <c:pt idx="1078">
                  <c:v>0</c:v>
                </c:pt>
                <c:pt idx="1079">
                  <c:v>0</c:v>
                </c:pt>
                <c:pt idx="1080">
                  <c:v>0</c:v>
                </c:pt>
                <c:pt idx="1081">
                  <c:v>0</c:v>
                </c:pt>
                <c:pt idx="1082">
                  <c:v>0</c:v>
                </c:pt>
                <c:pt idx="1083">
                  <c:v>0</c:v>
                </c:pt>
                <c:pt idx="1084">
                  <c:v>0</c:v>
                </c:pt>
                <c:pt idx="1085">
                  <c:v>1</c:v>
                </c:pt>
                <c:pt idx="1086">
                  <c:v>0</c:v>
                </c:pt>
                <c:pt idx="1087">
                  <c:v>1</c:v>
                </c:pt>
                <c:pt idx="1088">
                  <c:v>0</c:v>
                </c:pt>
                <c:pt idx="1089">
                  <c:v>0</c:v>
                </c:pt>
                <c:pt idx="1090">
                  <c:v>0</c:v>
                </c:pt>
                <c:pt idx="1091">
                  <c:v>0</c:v>
                </c:pt>
                <c:pt idx="1092">
                  <c:v>1</c:v>
                </c:pt>
                <c:pt idx="1093">
                  <c:v>0</c:v>
                </c:pt>
                <c:pt idx="1094">
                  <c:v>0</c:v>
                </c:pt>
                <c:pt idx="1095">
                  <c:v>0</c:v>
                </c:pt>
                <c:pt idx="1096">
                  <c:v>0</c:v>
                </c:pt>
                <c:pt idx="1097">
                  <c:v>0</c:v>
                </c:pt>
                <c:pt idx="1098">
                  <c:v>1</c:v>
                </c:pt>
                <c:pt idx="1099">
                  <c:v>1</c:v>
                </c:pt>
                <c:pt idx="1100">
                  <c:v>0</c:v>
                </c:pt>
                <c:pt idx="1101">
                  <c:v>1</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1</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1</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1</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1</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1</c:v>
                </c:pt>
                <c:pt idx="1187">
                  <c:v>0</c:v>
                </c:pt>
                <c:pt idx="1188">
                  <c:v>0</c:v>
                </c:pt>
                <c:pt idx="1189">
                  <c:v>0</c:v>
                </c:pt>
                <c:pt idx="1190">
                  <c:v>0</c:v>
                </c:pt>
                <c:pt idx="1191">
                  <c:v>0</c:v>
                </c:pt>
                <c:pt idx="1192">
                  <c:v>0</c:v>
                </c:pt>
                <c:pt idx="1193">
                  <c:v>0</c:v>
                </c:pt>
                <c:pt idx="1194">
                  <c:v>0</c:v>
                </c:pt>
                <c:pt idx="1195">
                  <c:v>1</c:v>
                </c:pt>
                <c:pt idx="1196">
                  <c:v>0</c:v>
                </c:pt>
                <c:pt idx="1197">
                  <c:v>0</c:v>
                </c:pt>
                <c:pt idx="1198">
                  <c:v>0</c:v>
                </c:pt>
                <c:pt idx="1199">
                  <c:v>0</c:v>
                </c:pt>
                <c:pt idx="1200">
                  <c:v>0</c:v>
                </c:pt>
                <c:pt idx="1201">
                  <c:v>0</c:v>
                </c:pt>
                <c:pt idx="1202">
                  <c:v>0</c:v>
                </c:pt>
                <c:pt idx="1203">
                  <c:v>0</c:v>
                </c:pt>
                <c:pt idx="1204">
                  <c:v>0</c:v>
                </c:pt>
                <c:pt idx="1205">
                  <c:v>0</c:v>
                </c:pt>
                <c:pt idx="1206">
                  <c:v>1</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1</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1</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1</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1</c:v>
                </c:pt>
                <c:pt idx="1330">
                  <c:v>0</c:v>
                </c:pt>
                <c:pt idx="1331">
                  <c:v>0</c:v>
                </c:pt>
                <c:pt idx="1332">
                  <c:v>0</c:v>
                </c:pt>
                <c:pt idx="1333">
                  <c:v>0</c:v>
                </c:pt>
                <c:pt idx="1334">
                  <c:v>0</c:v>
                </c:pt>
                <c:pt idx="1335">
                  <c:v>1</c:v>
                </c:pt>
                <c:pt idx="1336">
                  <c:v>0</c:v>
                </c:pt>
                <c:pt idx="1337">
                  <c:v>0</c:v>
                </c:pt>
                <c:pt idx="1338">
                  <c:v>0</c:v>
                </c:pt>
                <c:pt idx="1339">
                  <c:v>0</c:v>
                </c:pt>
                <c:pt idx="1340">
                  <c:v>0</c:v>
                </c:pt>
                <c:pt idx="1341">
                  <c:v>1</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1</c:v>
                </c:pt>
                <c:pt idx="1357">
                  <c:v>0</c:v>
                </c:pt>
                <c:pt idx="1358">
                  <c:v>0</c:v>
                </c:pt>
                <c:pt idx="1359">
                  <c:v>0</c:v>
                </c:pt>
                <c:pt idx="1360">
                  <c:v>0</c:v>
                </c:pt>
                <c:pt idx="1361">
                  <c:v>0</c:v>
                </c:pt>
                <c:pt idx="1362">
                  <c:v>1</c:v>
                </c:pt>
                <c:pt idx="1363">
                  <c:v>0</c:v>
                </c:pt>
                <c:pt idx="1364">
                  <c:v>0</c:v>
                </c:pt>
                <c:pt idx="1365">
                  <c:v>1</c:v>
                </c:pt>
                <c:pt idx="1366">
                  <c:v>0</c:v>
                </c:pt>
                <c:pt idx="1367">
                  <c:v>0</c:v>
                </c:pt>
                <c:pt idx="1368">
                  <c:v>0</c:v>
                </c:pt>
                <c:pt idx="1369">
                  <c:v>0</c:v>
                </c:pt>
                <c:pt idx="1370">
                  <c:v>0</c:v>
                </c:pt>
                <c:pt idx="1371">
                  <c:v>0</c:v>
                </c:pt>
                <c:pt idx="1372">
                  <c:v>0</c:v>
                </c:pt>
                <c:pt idx="1373">
                  <c:v>0</c:v>
                </c:pt>
                <c:pt idx="1374">
                  <c:v>0</c:v>
                </c:pt>
                <c:pt idx="1375">
                  <c:v>0</c:v>
                </c:pt>
                <c:pt idx="1376">
                  <c:v>0</c:v>
                </c:pt>
                <c:pt idx="1377">
                  <c:v>1</c:v>
                </c:pt>
                <c:pt idx="1378">
                  <c:v>0</c:v>
                </c:pt>
                <c:pt idx="1379">
                  <c:v>0</c:v>
                </c:pt>
                <c:pt idx="1380">
                  <c:v>0</c:v>
                </c:pt>
                <c:pt idx="1381">
                  <c:v>0</c:v>
                </c:pt>
                <c:pt idx="1382">
                  <c:v>0</c:v>
                </c:pt>
                <c:pt idx="1383">
                  <c:v>0</c:v>
                </c:pt>
                <c:pt idx="1384">
                  <c:v>0</c:v>
                </c:pt>
                <c:pt idx="1385">
                  <c:v>1</c:v>
                </c:pt>
                <c:pt idx="1386">
                  <c:v>0</c:v>
                </c:pt>
                <c:pt idx="1387">
                  <c:v>1</c:v>
                </c:pt>
                <c:pt idx="1388">
                  <c:v>0</c:v>
                </c:pt>
                <c:pt idx="1389">
                  <c:v>0</c:v>
                </c:pt>
                <c:pt idx="1390">
                  <c:v>0</c:v>
                </c:pt>
                <c:pt idx="1391">
                  <c:v>0</c:v>
                </c:pt>
                <c:pt idx="1392">
                  <c:v>0</c:v>
                </c:pt>
                <c:pt idx="1393">
                  <c:v>0</c:v>
                </c:pt>
                <c:pt idx="1394">
                  <c:v>0</c:v>
                </c:pt>
                <c:pt idx="1395">
                  <c:v>0</c:v>
                </c:pt>
                <c:pt idx="1396">
                  <c:v>1</c:v>
                </c:pt>
                <c:pt idx="1397">
                  <c:v>0</c:v>
                </c:pt>
                <c:pt idx="1398">
                  <c:v>0</c:v>
                </c:pt>
                <c:pt idx="1399">
                  <c:v>0</c:v>
                </c:pt>
                <c:pt idx="1400">
                  <c:v>0</c:v>
                </c:pt>
                <c:pt idx="1401">
                  <c:v>0</c:v>
                </c:pt>
                <c:pt idx="1402">
                  <c:v>1</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1</c:v>
                </c:pt>
                <c:pt idx="1433">
                  <c:v>0</c:v>
                </c:pt>
                <c:pt idx="1434">
                  <c:v>0</c:v>
                </c:pt>
                <c:pt idx="1435">
                  <c:v>1</c:v>
                </c:pt>
                <c:pt idx="1436">
                  <c:v>1</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1</c:v>
                </c:pt>
                <c:pt idx="1450">
                  <c:v>0</c:v>
                </c:pt>
                <c:pt idx="1451">
                  <c:v>0</c:v>
                </c:pt>
                <c:pt idx="1452">
                  <c:v>0</c:v>
                </c:pt>
                <c:pt idx="1453">
                  <c:v>1</c:v>
                </c:pt>
                <c:pt idx="1454">
                  <c:v>0</c:v>
                </c:pt>
                <c:pt idx="1455">
                  <c:v>0</c:v>
                </c:pt>
                <c:pt idx="1456">
                  <c:v>0</c:v>
                </c:pt>
                <c:pt idx="1457">
                  <c:v>1</c:v>
                </c:pt>
                <c:pt idx="1458">
                  <c:v>1</c:v>
                </c:pt>
                <c:pt idx="1459">
                  <c:v>0</c:v>
                </c:pt>
                <c:pt idx="1460">
                  <c:v>0</c:v>
                </c:pt>
                <c:pt idx="1461">
                  <c:v>0</c:v>
                </c:pt>
                <c:pt idx="1462">
                  <c:v>0</c:v>
                </c:pt>
                <c:pt idx="1463">
                  <c:v>0</c:v>
                </c:pt>
                <c:pt idx="1464">
                  <c:v>1</c:v>
                </c:pt>
                <c:pt idx="1465">
                  <c:v>0</c:v>
                </c:pt>
                <c:pt idx="1466">
                  <c:v>0</c:v>
                </c:pt>
                <c:pt idx="1467">
                  <c:v>0</c:v>
                </c:pt>
                <c:pt idx="1468">
                  <c:v>0</c:v>
                </c:pt>
                <c:pt idx="1469">
                  <c:v>0</c:v>
                </c:pt>
                <c:pt idx="1470">
                  <c:v>0</c:v>
                </c:pt>
                <c:pt idx="1471">
                  <c:v>0</c:v>
                </c:pt>
                <c:pt idx="1472">
                  <c:v>0</c:v>
                </c:pt>
                <c:pt idx="1473">
                  <c:v>0</c:v>
                </c:pt>
                <c:pt idx="1474">
                  <c:v>0</c:v>
                </c:pt>
                <c:pt idx="1475">
                  <c:v>1</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1</c:v>
                </c:pt>
                <c:pt idx="1497">
                  <c:v>0</c:v>
                </c:pt>
                <c:pt idx="1498">
                  <c:v>1</c:v>
                </c:pt>
                <c:pt idx="1499">
                  <c:v>0</c:v>
                </c:pt>
                <c:pt idx="1500">
                  <c:v>0</c:v>
                </c:pt>
                <c:pt idx="1501">
                  <c:v>0</c:v>
                </c:pt>
                <c:pt idx="1502">
                  <c:v>0</c:v>
                </c:pt>
                <c:pt idx="1503">
                  <c:v>1</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1</c:v>
                </c:pt>
                <c:pt idx="1557">
                  <c:v>0</c:v>
                </c:pt>
                <c:pt idx="1558">
                  <c:v>0</c:v>
                </c:pt>
                <c:pt idx="1559">
                  <c:v>0</c:v>
                </c:pt>
                <c:pt idx="1560">
                  <c:v>0</c:v>
                </c:pt>
                <c:pt idx="1561">
                  <c:v>1</c:v>
                </c:pt>
                <c:pt idx="1562">
                  <c:v>1</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1</c:v>
                </c:pt>
                <c:pt idx="1580">
                  <c:v>0</c:v>
                </c:pt>
                <c:pt idx="1581">
                  <c:v>1</c:v>
                </c:pt>
                <c:pt idx="1582">
                  <c:v>0</c:v>
                </c:pt>
                <c:pt idx="1583">
                  <c:v>0</c:v>
                </c:pt>
                <c:pt idx="1584">
                  <c:v>0</c:v>
                </c:pt>
                <c:pt idx="1585">
                  <c:v>0</c:v>
                </c:pt>
                <c:pt idx="1586">
                  <c:v>0</c:v>
                </c:pt>
                <c:pt idx="1587">
                  <c:v>0</c:v>
                </c:pt>
                <c:pt idx="1588">
                  <c:v>0</c:v>
                </c:pt>
                <c:pt idx="1589">
                  <c:v>0</c:v>
                </c:pt>
                <c:pt idx="1590">
                  <c:v>1</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1</c:v>
                </c:pt>
                <c:pt idx="1604">
                  <c:v>0</c:v>
                </c:pt>
                <c:pt idx="1605">
                  <c:v>1</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1</c:v>
                </c:pt>
                <c:pt idx="1632">
                  <c:v>0</c:v>
                </c:pt>
                <c:pt idx="1633">
                  <c:v>0</c:v>
                </c:pt>
                <c:pt idx="1634">
                  <c:v>0</c:v>
                </c:pt>
                <c:pt idx="1635">
                  <c:v>0</c:v>
                </c:pt>
                <c:pt idx="1636">
                  <c:v>0</c:v>
                </c:pt>
                <c:pt idx="1637">
                  <c:v>0</c:v>
                </c:pt>
                <c:pt idx="1638">
                  <c:v>0</c:v>
                </c:pt>
                <c:pt idx="1639">
                  <c:v>0</c:v>
                </c:pt>
                <c:pt idx="1640">
                  <c:v>0</c:v>
                </c:pt>
                <c:pt idx="1641">
                  <c:v>0</c:v>
                </c:pt>
                <c:pt idx="1642">
                  <c:v>1</c:v>
                </c:pt>
                <c:pt idx="1643">
                  <c:v>0</c:v>
                </c:pt>
                <c:pt idx="1644">
                  <c:v>0</c:v>
                </c:pt>
                <c:pt idx="1645">
                  <c:v>0</c:v>
                </c:pt>
                <c:pt idx="1646">
                  <c:v>0</c:v>
                </c:pt>
                <c:pt idx="1647">
                  <c:v>1</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1</c:v>
                </c:pt>
                <c:pt idx="1664">
                  <c:v>1</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1</c:v>
                </c:pt>
                <c:pt idx="1679">
                  <c:v>0</c:v>
                </c:pt>
                <c:pt idx="1680">
                  <c:v>0</c:v>
                </c:pt>
                <c:pt idx="1681">
                  <c:v>0</c:v>
                </c:pt>
                <c:pt idx="1682">
                  <c:v>0</c:v>
                </c:pt>
                <c:pt idx="1683">
                  <c:v>1</c:v>
                </c:pt>
                <c:pt idx="1684">
                  <c:v>0</c:v>
                </c:pt>
                <c:pt idx="1685">
                  <c:v>0</c:v>
                </c:pt>
                <c:pt idx="1686">
                  <c:v>0</c:v>
                </c:pt>
                <c:pt idx="1687">
                  <c:v>0</c:v>
                </c:pt>
                <c:pt idx="1688">
                  <c:v>0</c:v>
                </c:pt>
                <c:pt idx="1689">
                  <c:v>0</c:v>
                </c:pt>
                <c:pt idx="1690">
                  <c:v>0</c:v>
                </c:pt>
                <c:pt idx="1691">
                  <c:v>0</c:v>
                </c:pt>
                <c:pt idx="1692">
                  <c:v>1</c:v>
                </c:pt>
                <c:pt idx="1693">
                  <c:v>0</c:v>
                </c:pt>
                <c:pt idx="1694">
                  <c:v>0</c:v>
                </c:pt>
                <c:pt idx="1695">
                  <c:v>1</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2</c:v>
                </c:pt>
                <c:pt idx="1709">
                  <c:v>0</c:v>
                </c:pt>
                <c:pt idx="1710">
                  <c:v>0</c:v>
                </c:pt>
                <c:pt idx="1711">
                  <c:v>0</c:v>
                </c:pt>
                <c:pt idx="1712">
                  <c:v>0</c:v>
                </c:pt>
                <c:pt idx="1713">
                  <c:v>0</c:v>
                </c:pt>
                <c:pt idx="1714">
                  <c:v>0</c:v>
                </c:pt>
                <c:pt idx="1715">
                  <c:v>0</c:v>
                </c:pt>
                <c:pt idx="1716">
                  <c:v>0</c:v>
                </c:pt>
                <c:pt idx="1717">
                  <c:v>0</c:v>
                </c:pt>
                <c:pt idx="1718">
                  <c:v>0</c:v>
                </c:pt>
                <c:pt idx="1719">
                  <c:v>2</c:v>
                </c:pt>
                <c:pt idx="1720">
                  <c:v>0</c:v>
                </c:pt>
                <c:pt idx="1721">
                  <c:v>1</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1</c:v>
                </c:pt>
                <c:pt idx="1752">
                  <c:v>1</c:v>
                </c:pt>
                <c:pt idx="1753">
                  <c:v>1</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1</c:v>
                </c:pt>
                <c:pt idx="1779">
                  <c:v>0</c:v>
                </c:pt>
                <c:pt idx="1780">
                  <c:v>0</c:v>
                </c:pt>
                <c:pt idx="1781">
                  <c:v>0</c:v>
                </c:pt>
                <c:pt idx="1782">
                  <c:v>0</c:v>
                </c:pt>
                <c:pt idx="1783">
                  <c:v>1</c:v>
                </c:pt>
                <c:pt idx="1784">
                  <c:v>0</c:v>
                </c:pt>
                <c:pt idx="1785">
                  <c:v>0</c:v>
                </c:pt>
                <c:pt idx="1786">
                  <c:v>0</c:v>
                </c:pt>
                <c:pt idx="1787">
                  <c:v>0</c:v>
                </c:pt>
                <c:pt idx="1788">
                  <c:v>0</c:v>
                </c:pt>
                <c:pt idx="1789">
                  <c:v>0</c:v>
                </c:pt>
                <c:pt idx="1790">
                  <c:v>0</c:v>
                </c:pt>
                <c:pt idx="1791">
                  <c:v>0</c:v>
                </c:pt>
                <c:pt idx="1792">
                  <c:v>0</c:v>
                </c:pt>
                <c:pt idx="1793">
                  <c:v>0</c:v>
                </c:pt>
                <c:pt idx="1794">
                  <c:v>1</c:v>
                </c:pt>
                <c:pt idx="1795">
                  <c:v>0</c:v>
                </c:pt>
                <c:pt idx="1796">
                  <c:v>0</c:v>
                </c:pt>
                <c:pt idx="1797">
                  <c:v>1</c:v>
                </c:pt>
                <c:pt idx="1798">
                  <c:v>0</c:v>
                </c:pt>
                <c:pt idx="1799">
                  <c:v>0</c:v>
                </c:pt>
                <c:pt idx="1800">
                  <c:v>0</c:v>
                </c:pt>
                <c:pt idx="1801">
                  <c:v>0</c:v>
                </c:pt>
                <c:pt idx="1802">
                  <c:v>1</c:v>
                </c:pt>
                <c:pt idx="1803">
                  <c:v>0</c:v>
                </c:pt>
                <c:pt idx="1804">
                  <c:v>0</c:v>
                </c:pt>
                <c:pt idx="1805">
                  <c:v>0</c:v>
                </c:pt>
                <c:pt idx="1806">
                  <c:v>0</c:v>
                </c:pt>
                <c:pt idx="1807">
                  <c:v>0</c:v>
                </c:pt>
                <c:pt idx="1808">
                  <c:v>1</c:v>
                </c:pt>
                <c:pt idx="1809">
                  <c:v>0</c:v>
                </c:pt>
                <c:pt idx="1810">
                  <c:v>0</c:v>
                </c:pt>
                <c:pt idx="1811">
                  <c:v>0</c:v>
                </c:pt>
                <c:pt idx="1812">
                  <c:v>0</c:v>
                </c:pt>
                <c:pt idx="1813">
                  <c:v>0</c:v>
                </c:pt>
                <c:pt idx="1814">
                  <c:v>0</c:v>
                </c:pt>
                <c:pt idx="1815">
                  <c:v>0</c:v>
                </c:pt>
                <c:pt idx="1816">
                  <c:v>0</c:v>
                </c:pt>
                <c:pt idx="1817">
                  <c:v>0</c:v>
                </c:pt>
                <c:pt idx="1818">
                  <c:v>0</c:v>
                </c:pt>
                <c:pt idx="1819">
                  <c:v>0</c:v>
                </c:pt>
                <c:pt idx="1820">
                  <c:v>1</c:v>
                </c:pt>
                <c:pt idx="1821">
                  <c:v>0</c:v>
                </c:pt>
                <c:pt idx="1822">
                  <c:v>1</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1</c:v>
                </c:pt>
                <c:pt idx="1839">
                  <c:v>0</c:v>
                </c:pt>
                <c:pt idx="1840">
                  <c:v>0</c:v>
                </c:pt>
                <c:pt idx="1841">
                  <c:v>1</c:v>
                </c:pt>
                <c:pt idx="1842">
                  <c:v>1</c:v>
                </c:pt>
                <c:pt idx="1843">
                  <c:v>1</c:v>
                </c:pt>
                <c:pt idx="1844">
                  <c:v>0</c:v>
                </c:pt>
                <c:pt idx="1845">
                  <c:v>1</c:v>
                </c:pt>
                <c:pt idx="1846">
                  <c:v>0</c:v>
                </c:pt>
                <c:pt idx="1847">
                  <c:v>0</c:v>
                </c:pt>
                <c:pt idx="1848">
                  <c:v>0</c:v>
                </c:pt>
                <c:pt idx="1849">
                  <c:v>0</c:v>
                </c:pt>
                <c:pt idx="1850">
                  <c:v>0</c:v>
                </c:pt>
                <c:pt idx="1851">
                  <c:v>0</c:v>
                </c:pt>
                <c:pt idx="1852">
                  <c:v>0</c:v>
                </c:pt>
                <c:pt idx="1853">
                  <c:v>0</c:v>
                </c:pt>
                <c:pt idx="1854">
                  <c:v>1</c:v>
                </c:pt>
                <c:pt idx="1855">
                  <c:v>0</c:v>
                </c:pt>
                <c:pt idx="1856">
                  <c:v>1</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1</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1</c:v>
                </c:pt>
                <c:pt idx="1901">
                  <c:v>0</c:v>
                </c:pt>
                <c:pt idx="1902">
                  <c:v>0</c:v>
                </c:pt>
                <c:pt idx="1903">
                  <c:v>0</c:v>
                </c:pt>
                <c:pt idx="1904">
                  <c:v>0</c:v>
                </c:pt>
                <c:pt idx="1905">
                  <c:v>1</c:v>
                </c:pt>
                <c:pt idx="1906">
                  <c:v>0</c:v>
                </c:pt>
                <c:pt idx="1907">
                  <c:v>0</c:v>
                </c:pt>
                <c:pt idx="1908">
                  <c:v>0</c:v>
                </c:pt>
                <c:pt idx="1909">
                  <c:v>0</c:v>
                </c:pt>
                <c:pt idx="1910">
                  <c:v>0</c:v>
                </c:pt>
                <c:pt idx="1911">
                  <c:v>0</c:v>
                </c:pt>
                <c:pt idx="1912">
                  <c:v>1</c:v>
                </c:pt>
                <c:pt idx="1913">
                  <c:v>0</c:v>
                </c:pt>
                <c:pt idx="1914">
                  <c:v>0</c:v>
                </c:pt>
                <c:pt idx="1915">
                  <c:v>0</c:v>
                </c:pt>
                <c:pt idx="1916">
                  <c:v>0</c:v>
                </c:pt>
                <c:pt idx="1917">
                  <c:v>0</c:v>
                </c:pt>
                <c:pt idx="1918">
                  <c:v>0</c:v>
                </c:pt>
                <c:pt idx="1919">
                  <c:v>0</c:v>
                </c:pt>
                <c:pt idx="1920">
                  <c:v>0</c:v>
                </c:pt>
                <c:pt idx="1921">
                  <c:v>0</c:v>
                </c:pt>
                <c:pt idx="1922">
                  <c:v>1</c:v>
                </c:pt>
                <c:pt idx="1923">
                  <c:v>0</c:v>
                </c:pt>
                <c:pt idx="1924">
                  <c:v>1</c:v>
                </c:pt>
                <c:pt idx="1925">
                  <c:v>0</c:v>
                </c:pt>
                <c:pt idx="1926">
                  <c:v>0</c:v>
                </c:pt>
                <c:pt idx="1927">
                  <c:v>0</c:v>
                </c:pt>
                <c:pt idx="1928">
                  <c:v>0</c:v>
                </c:pt>
                <c:pt idx="1929">
                  <c:v>1</c:v>
                </c:pt>
                <c:pt idx="1930">
                  <c:v>0</c:v>
                </c:pt>
                <c:pt idx="1931">
                  <c:v>0</c:v>
                </c:pt>
                <c:pt idx="1932">
                  <c:v>1</c:v>
                </c:pt>
                <c:pt idx="1933">
                  <c:v>1</c:v>
                </c:pt>
                <c:pt idx="1934">
                  <c:v>1</c:v>
                </c:pt>
                <c:pt idx="1935">
                  <c:v>1</c:v>
                </c:pt>
                <c:pt idx="1936">
                  <c:v>0</c:v>
                </c:pt>
                <c:pt idx="1937">
                  <c:v>0</c:v>
                </c:pt>
                <c:pt idx="1938">
                  <c:v>1</c:v>
                </c:pt>
                <c:pt idx="1939">
                  <c:v>0</c:v>
                </c:pt>
                <c:pt idx="1940">
                  <c:v>0</c:v>
                </c:pt>
                <c:pt idx="1941">
                  <c:v>2</c:v>
                </c:pt>
                <c:pt idx="1942">
                  <c:v>1</c:v>
                </c:pt>
                <c:pt idx="1943">
                  <c:v>0</c:v>
                </c:pt>
                <c:pt idx="1944">
                  <c:v>0</c:v>
                </c:pt>
                <c:pt idx="1945">
                  <c:v>0</c:v>
                </c:pt>
                <c:pt idx="1946">
                  <c:v>0</c:v>
                </c:pt>
                <c:pt idx="1947">
                  <c:v>0</c:v>
                </c:pt>
                <c:pt idx="1948">
                  <c:v>0</c:v>
                </c:pt>
                <c:pt idx="1949">
                  <c:v>0</c:v>
                </c:pt>
                <c:pt idx="1950">
                  <c:v>0</c:v>
                </c:pt>
                <c:pt idx="1951">
                  <c:v>1</c:v>
                </c:pt>
                <c:pt idx="1952">
                  <c:v>0</c:v>
                </c:pt>
                <c:pt idx="1953">
                  <c:v>0</c:v>
                </c:pt>
                <c:pt idx="1954">
                  <c:v>0</c:v>
                </c:pt>
                <c:pt idx="1955">
                  <c:v>1</c:v>
                </c:pt>
                <c:pt idx="1956">
                  <c:v>0</c:v>
                </c:pt>
                <c:pt idx="1957">
                  <c:v>1</c:v>
                </c:pt>
                <c:pt idx="1958">
                  <c:v>1</c:v>
                </c:pt>
                <c:pt idx="1959">
                  <c:v>1</c:v>
                </c:pt>
                <c:pt idx="1960">
                  <c:v>0</c:v>
                </c:pt>
                <c:pt idx="1961">
                  <c:v>0</c:v>
                </c:pt>
                <c:pt idx="1962">
                  <c:v>1</c:v>
                </c:pt>
                <c:pt idx="1963">
                  <c:v>0</c:v>
                </c:pt>
                <c:pt idx="1964">
                  <c:v>0</c:v>
                </c:pt>
                <c:pt idx="1965">
                  <c:v>0</c:v>
                </c:pt>
                <c:pt idx="1966">
                  <c:v>1</c:v>
                </c:pt>
                <c:pt idx="1967">
                  <c:v>1</c:v>
                </c:pt>
                <c:pt idx="1968">
                  <c:v>1</c:v>
                </c:pt>
                <c:pt idx="1969">
                  <c:v>2</c:v>
                </c:pt>
                <c:pt idx="1970">
                  <c:v>3</c:v>
                </c:pt>
                <c:pt idx="1971">
                  <c:v>0</c:v>
                </c:pt>
                <c:pt idx="1972">
                  <c:v>1</c:v>
                </c:pt>
                <c:pt idx="1973">
                  <c:v>0</c:v>
                </c:pt>
                <c:pt idx="1974">
                  <c:v>3</c:v>
                </c:pt>
                <c:pt idx="1975">
                  <c:v>0</c:v>
                </c:pt>
                <c:pt idx="1976">
                  <c:v>1</c:v>
                </c:pt>
                <c:pt idx="1977">
                  <c:v>1</c:v>
                </c:pt>
                <c:pt idx="1978">
                  <c:v>0</c:v>
                </c:pt>
                <c:pt idx="1979">
                  <c:v>1</c:v>
                </c:pt>
                <c:pt idx="1980">
                  <c:v>3</c:v>
                </c:pt>
                <c:pt idx="1981">
                  <c:v>1</c:v>
                </c:pt>
                <c:pt idx="1982">
                  <c:v>1</c:v>
                </c:pt>
                <c:pt idx="1983">
                  <c:v>1</c:v>
                </c:pt>
                <c:pt idx="1984">
                  <c:v>0</c:v>
                </c:pt>
                <c:pt idx="1985">
                  <c:v>1</c:v>
                </c:pt>
                <c:pt idx="1986">
                  <c:v>0</c:v>
                </c:pt>
                <c:pt idx="1987">
                  <c:v>2</c:v>
                </c:pt>
                <c:pt idx="1988">
                  <c:v>1</c:v>
                </c:pt>
                <c:pt idx="1989">
                  <c:v>0</c:v>
                </c:pt>
                <c:pt idx="1990">
                  <c:v>1</c:v>
                </c:pt>
                <c:pt idx="1991">
                  <c:v>1</c:v>
                </c:pt>
                <c:pt idx="1992">
                  <c:v>0</c:v>
                </c:pt>
                <c:pt idx="1993">
                  <c:v>2</c:v>
                </c:pt>
                <c:pt idx="1994">
                  <c:v>0</c:v>
                </c:pt>
                <c:pt idx="1995">
                  <c:v>0</c:v>
                </c:pt>
                <c:pt idx="1996">
                  <c:v>1</c:v>
                </c:pt>
                <c:pt idx="1997">
                  <c:v>3</c:v>
                </c:pt>
                <c:pt idx="1998">
                  <c:v>0</c:v>
                </c:pt>
                <c:pt idx="1999">
                  <c:v>3</c:v>
                </c:pt>
                <c:pt idx="2000">
                  <c:v>1</c:v>
                </c:pt>
                <c:pt idx="2001">
                  <c:v>1</c:v>
                </c:pt>
                <c:pt idx="2002">
                  <c:v>2</c:v>
                </c:pt>
                <c:pt idx="2003">
                  <c:v>2</c:v>
                </c:pt>
                <c:pt idx="2004">
                  <c:v>0</c:v>
                </c:pt>
                <c:pt idx="2005">
                  <c:v>3</c:v>
                </c:pt>
                <c:pt idx="2006">
                  <c:v>0</c:v>
                </c:pt>
                <c:pt idx="2007">
                  <c:v>0</c:v>
                </c:pt>
                <c:pt idx="2008">
                  <c:v>1</c:v>
                </c:pt>
                <c:pt idx="2009">
                  <c:v>0</c:v>
                </c:pt>
                <c:pt idx="2010">
                  <c:v>2</c:v>
                </c:pt>
                <c:pt idx="2011">
                  <c:v>1</c:v>
                </c:pt>
                <c:pt idx="2012">
                  <c:v>0</c:v>
                </c:pt>
                <c:pt idx="2013">
                  <c:v>0</c:v>
                </c:pt>
                <c:pt idx="2014">
                  <c:v>0</c:v>
                </c:pt>
                <c:pt idx="2015">
                  <c:v>1</c:v>
                </c:pt>
                <c:pt idx="2016">
                  <c:v>3</c:v>
                </c:pt>
                <c:pt idx="2017">
                  <c:v>1</c:v>
                </c:pt>
                <c:pt idx="2018">
                  <c:v>2</c:v>
                </c:pt>
                <c:pt idx="2019">
                  <c:v>3</c:v>
                </c:pt>
                <c:pt idx="2020">
                  <c:v>0</c:v>
                </c:pt>
                <c:pt idx="2021">
                  <c:v>0</c:v>
                </c:pt>
                <c:pt idx="2022">
                  <c:v>1</c:v>
                </c:pt>
                <c:pt idx="2023">
                  <c:v>1</c:v>
                </c:pt>
                <c:pt idx="2024">
                  <c:v>3</c:v>
                </c:pt>
                <c:pt idx="2025">
                  <c:v>2</c:v>
                </c:pt>
                <c:pt idx="2026">
                  <c:v>1</c:v>
                </c:pt>
                <c:pt idx="2027">
                  <c:v>0</c:v>
                </c:pt>
                <c:pt idx="2028">
                  <c:v>1</c:v>
                </c:pt>
                <c:pt idx="2029">
                  <c:v>1</c:v>
                </c:pt>
                <c:pt idx="2030">
                  <c:v>1</c:v>
                </c:pt>
                <c:pt idx="2031">
                  <c:v>1</c:v>
                </c:pt>
                <c:pt idx="2032">
                  <c:v>1</c:v>
                </c:pt>
                <c:pt idx="2033">
                  <c:v>1</c:v>
                </c:pt>
                <c:pt idx="2034">
                  <c:v>1</c:v>
                </c:pt>
                <c:pt idx="2035">
                  <c:v>0</c:v>
                </c:pt>
                <c:pt idx="2036">
                  <c:v>3</c:v>
                </c:pt>
                <c:pt idx="2037">
                  <c:v>1</c:v>
                </c:pt>
                <c:pt idx="2038">
                  <c:v>0</c:v>
                </c:pt>
                <c:pt idx="2039">
                  <c:v>2</c:v>
                </c:pt>
                <c:pt idx="2040">
                  <c:v>2</c:v>
                </c:pt>
                <c:pt idx="2041">
                  <c:v>3</c:v>
                </c:pt>
                <c:pt idx="2042">
                  <c:v>1</c:v>
                </c:pt>
                <c:pt idx="2043">
                  <c:v>1</c:v>
                </c:pt>
                <c:pt idx="2044">
                  <c:v>0</c:v>
                </c:pt>
                <c:pt idx="2045">
                  <c:v>0</c:v>
                </c:pt>
                <c:pt idx="2046">
                  <c:v>1</c:v>
                </c:pt>
                <c:pt idx="2047">
                  <c:v>0</c:v>
                </c:pt>
                <c:pt idx="2048">
                  <c:v>1</c:v>
                </c:pt>
                <c:pt idx="2049">
                  <c:v>0</c:v>
                </c:pt>
                <c:pt idx="2050">
                  <c:v>1</c:v>
                </c:pt>
                <c:pt idx="2051">
                  <c:v>1</c:v>
                </c:pt>
                <c:pt idx="2052">
                  <c:v>1</c:v>
                </c:pt>
                <c:pt idx="2053">
                  <c:v>0</c:v>
                </c:pt>
                <c:pt idx="2054">
                  <c:v>0</c:v>
                </c:pt>
                <c:pt idx="2055">
                  <c:v>4</c:v>
                </c:pt>
                <c:pt idx="2056">
                  <c:v>0</c:v>
                </c:pt>
                <c:pt idx="2057">
                  <c:v>2</c:v>
                </c:pt>
                <c:pt idx="2058">
                  <c:v>2</c:v>
                </c:pt>
                <c:pt idx="2059">
                  <c:v>1</c:v>
                </c:pt>
                <c:pt idx="2060">
                  <c:v>1</c:v>
                </c:pt>
                <c:pt idx="2061">
                  <c:v>1</c:v>
                </c:pt>
                <c:pt idx="2062">
                  <c:v>1</c:v>
                </c:pt>
                <c:pt idx="2063">
                  <c:v>1</c:v>
                </c:pt>
                <c:pt idx="2064">
                  <c:v>2</c:v>
                </c:pt>
                <c:pt idx="2065">
                  <c:v>0</c:v>
                </c:pt>
                <c:pt idx="2066">
                  <c:v>0</c:v>
                </c:pt>
                <c:pt idx="2067">
                  <c:v>0</c:v>
                </c:pt>
                <c:pt idx="2068">
                  <c:v>2</c:v>
                </c:pt>
                <c:pt idx="2069">
                  <c:v>1</c:v>
                </c:pt>
                <c:pt idx="2070">
                  <c:v>0</c:v>
                </c:pt>
                <c:pt idx="2071">
                  <c:v>0</c:v>
                </c:pt>
                <c:pt idx="2072">
                  <c:v>2</c:v>
                </c:pt>
                <c:pt idx="2073">
                  <c:v>0</c:v>
                </c:pt>
                <c:pt idx="2074">
                  <c:v>3</c:v>
                </c:pt>
                <c:pt idx="2075">
                  <c:v>2</c:v>
                </c:pt>
                <c:pt idx="2076">
                  <c:v>0</c:v>
                </c:pt>
                <c:pt idx="2077">
                  <c:v>0</c:v>
                </c:pt>
                <c:pt idx="2078">
                  <c:v>0</c:v>
                </c:pt>
                <c:pt idx="2079">
                  <c:v>0</c:v>
                </c:pt>
                <c:pt idx="2080">
                  <c:v>1</c:v>
                </c:pt>
                <c:pt idx="2081">
                  <c:v>0</c:v>
                </c:pt>
                <c:pt idx="2082">
                  <c:v>1</c:v>
                </c:pt>
                <c:pt idx="2083">
                  <c:v>3</c:v>
                </c:pt>
                <c:pt idx="2084">
                  <c:v>2</c:v>
                </c:pt>
                <c:pt idx="2085">
                  <c:v>0</c:v>
                </c:pt>
                <c:pt idx="2086">
                  <c:v>2</c:v>
                </c:pt>
                <c:pt idx="2087">
                  <c:v>0</c:v>
                </c:pt>
                <c:pt idx="2088">
                  <c:v>2</c:v>
                </c:pt>
                <c:pt idx="2089">
                  <c:v>0</c:v>
                </c:pt>
                <c:pt idx="2090">
                  <c:v>0</c:v>
                </c:pt>
                <c:pt idx="2091">
                  <c:v>1</c:v>
                </c:pt>
                <c:pt idx="2092">
                  <c:v>0</c:v>
                </c:pt>
                <c:pt idx="2093">
                  <c:v>0</c:v>
                </c:pt>
                <c:pt idx="2094">
                  <c:v>0</c:v>
                </c:pt>
                <c:pt idx="2095">
                  <c:v>2</c:v>
                </c:pt>
                <c:pt idx="2096">
                  <c:v>2</c:v>
                </c:pt>
                <c:pt idx="2097">
                  <c:v>0</c:v>
                </c:pt>
                <c:pt idx="2098">
                  <c:v>2</c:v>
                </c:pt>
                <c:pt idx="2099">
                  <c:v>0</c:v>
                </c:pt>
                <c:pt idx="2100">
                  <c:v>0</c:v>
                </c:pt>
                <c:pt idx="2101">
                  <c:v>0</c:v>
                </c:pt>
                <c:pt idx="2102">
                  <c:v>0</c:v>
                </c:pt>
                <c:pt idx="2103">
                  <c:v>0</c:v>
                </c:pt>
                <c:pt idx="2104">
                  <c:v>1</c:v>
                </c:pt>
                <c:pt idx="2105">
                  <c:v>0</c:v>
                </c:pt>
                <c:pt idx="2106">
                  <c:v>1</c:v>
                </c:pt>
                <c:pt idx="2107">
                  <c:v>0</c:v>
                </c:pt>
                <c:pt idx="2108">
                  <c:v>2</c:v>
                </c:pt>
                <c:pt idx="2109">
                  <c:v>0</c:v>
                </c:pt>
                <c:pt idx="2110">
                  <c:v>0</c:v>
                </c:pt>
                <c:pt idx="2111">
                  <c:v>2</c:v>
                </c:pt>
                <c:pt idx="2112">
                  <c:v>0</c:v>
                </c:pt>
                <c:pt idx="2113">
                  <c:v>2</c:v>
                </c:pt>
                <c:pt idx="2114">
                  <c:v>0</c:v>
                </c:pt>
                <c:pt idx="2115">
                  <c:v>2</c:v>
                </c:pt>
                <c:pt idx="2116">
                  <c:v>0</c:v>
                </c:pt>
                <c:pt idx="2117">
                  <c:v>1</c:v>
                </c:pt>
                <c:pt idx="2118">
                  <c:v>1</c:v>
                </c:pt>
                <c:pt idx="2119">
                  <c:v>2</c:v>
                </c:pt>
                <c:pt idx="2120">
                  <c:v>1</c:v>
                </c:pt>
                <c:pt idx="2121">
                  <c:v>1</c:v>
                </c:pt>
                <c:pt idx="2122">
                  <c:v>2</c:v>
                </c:pt>
                <c:pt idx="2123">
                  <c:v>2</c:v>
                </c:pt>
                <c:pt idx="2124">
                  <c:v>2</c:v>
                </c:pt>
                <c:pt idx="2125">
                  <c:v>0</c:v>
                </c:pt>
                <c:pt idx="2126">
                  <c:v>1</c:v>
                </c:pt>
                <c:pt idx="2127">
                  <c:v>2</c:v>
                </c:pt>
                <c:pt idx="2128">
                  <c:v>2</c:v>
                </c:pt>
                <c:pt idx="2129">
                  <c:v>0</c:v>
                </c:pt>
                <c:pt idx="2130">
                  <c:v>1</c:v>
                </c:pt>
                <c:pt idx="2131">
                  <c:v>1</c:v>
                </c:pt>
                <c:pt idx="2132">
                  <c:v>0</c:v>
                </c:pt>
                <c:pt idx="2133">
                  <c:v>0</c:v>
                </c:pt>
                <c:pt idx="2134">
                  <c:v>1</c:v>
                </c:pt>
                <c:pt idx="2135">
                  <c:v>1</c:v>
                </c:pt>
                <c:pt idx="2136">
                  <c:v>1</c:v>
                </c:pt>
                <c:pt idx="2137">
                  <c:v>0</c:v>
                </c:pt>
                <c:pt idx="2138">
                  <c:v>0</c:v>
                </c:pt>
                <c:pt idx="2139">
                  <c:v>1</c:v>
                </c:pt>
                <c:pt idx="2140">
                  <c:v>3</c:v>
                </c:pt>
                <c:pt idx="2141">
                  <c:v>0</c:v>
                </c:pt>
                <c:pt idx="2142">
                  <c:v>0</c:v>
                </c:pt>
                <c:pt idx="2143">
                  <c:v>1</c:v>
                </c:pt>
                <c:pt idx="2144">
                  <c:v>1</c:v>
                </c:pt>
                <c:pt idx="2145">
                  <c:v>1</c:v>
                </c:pt>
                <c:pt idx="2146">
                  <c:v>0</c:v>
                </c:pt>
                <c:pt idx="2147">
                  <c:v>0</c:v>
                </c:pt>
                <c:pt idx="2148">
                  <c:v>0</c:v>
                </c:pt>
                <c:pt idx="2149">
                  <c:v>2</c:v>
                </c:pt>
                <c:pt idx="2150">
                  <c:v>1</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1</c:v>
                </c:pt>
                <c:pt idx="2169">
                  <c:v>0</c:v>
                </c:pt>
                <c:pt idx="2170">
                  <c:v>0</c:v>
                </c:pt>
                <c:pt idx="2171">
                  <c:v>0</c:v>
                </c:pt>
                <c:pt idx="2172">
                  <c:v>0</c:v>
                </c:pt>
                <c:pt idx="2173">
                  <c:v>0</c:v>
                </c:pt>
                <c:pt idx="2174">
                  <c:v>0</c:v>
                </c:pt>
                <c:pt idx="2175">
                  <c:v>0</c:v>
                </c:pt>
                <c:pt idx="2176">
                  <c:v>1</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1</c:v>
                </c:pt>
                <c:pt idx="2194">
                  <c:v>0</c:v>
                </c:pt>
                <c:pt idx="2195">
                  <c:v>0</c:v>
                </c:pt>
                <c:pt idx="2196">
                  <c:v>0</c:v>
                </c:pt>
                <c:pt idx="2197">
                  <c:v>0</c:v>
                </c:pt>
                <c:pt idx="2198">
                  <c:v>0</c:v>
                </c:pt>
                <c:pt idx="2199">
                  <c:v>0</c:v>
                </c:pt>
                <c:pt idx="2200">
                  <c:v>0</c:v>
                </c:pt>
                <c:pt idx="2201">
                  <c:v>0</c:v>
                </c:pt>
                <c:pt idx="2202">
                  <c:v>0</c:v>
                </c:pt>
                <c:pt idx="2203">
                  <c:v>0</c:v>
                </c:pt>
                <c:pt idx="2204">
                  <c:v>0</c:v>
                </c:pt>
                <c:pt idx="2205">
                  <c:v>1</c:v>
                </c:pt>
                <c:pt idx="2206">
                  <c:v>0</c:v>
                </c:pt>
                <c:pt idx="2207">
                  <c:v>0</c:v>
                </c:pt>
                <c:pt idx="2208">
                  <c:v>0</c:v>
                </c:pt>
                <c:pt idx="2209">
                  <c:v>1</c:v>
                </c:pt>
                <c:pt idx="2210">
                  <c:v>0</c:v>
                </c:pt>
                <c:pt idx="2211">
                  <c:v>0</c:v>
                </c:pt>
                <c:pt idx="2212">
                  <c:v>1</c:v>
                </c:pt>
                <c:pt idx="2213">
                  <c:v>1</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1</c:v>
                </c:pt>
                <c:pt idx="2232">
                  <c:v>1</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1</c:v>
                </c:pt>
                <c:pt idx="2254">
                  <c:v>0</c:v>
                </c:pt>
                <c:pt idx="2255">
                  <c:v>1</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1</c:v>
                </c:pt>
                <c:pt idx="2271">
                  <c:v>0</c:v>
                </c:pt>
                <c:pt idx="2272">
                  <c:v>0</c:v>
                </c:pt>
                <c:pt idx="2273">
                  <c:v>0</c:v>
                </c:pt>
                <c:pt idx="2274">
                  <c:v>0</c:v>
                </c:pt>
                <c:pt idx="2275">
                  <c:v>0</c:v>
                </c:pt>
                <c:pt idx="2276">
                  <c:v>1</c:v>
                </c:pt>
                <c:pt idx="2277">
                  <c:v>0</c:v>
                </c:pt>
                <c:pt idx="2278">
                  <c:v>0</c:v>
                </c:pt>
                <c:pt idx="2279">
                  <c:v>0</c:v>
                </c:pt>
                <c:pt idx="2280">
                  <c:v>0</c:v>
                </c:pt>
                <c:pt idx="2281">
                  <c:v>0</c:v>
                </c:pt>
                <c:pt idx="2282">
                  <c:v>0</c:v>
                </c:pt>
                <c:pt idx="2283">
                  <c:v>0</c:v>
                </c:pt>
                <c:pt idx="2284">
                  <c:v>1</c:v>
                </c:pt>
                <c:pt idx="2285">
                  <c:v>0</c:v>
                </c:pt>
                <c:pt idx="2286">
                  <c:v>0</c:v>
                </c:pt>
                <c:pt idx="2287">
                  <c:v>0</c:v>
                </c:pt>
                <c:pt idx="2288">
                  <c:v>0</c:v>
                </c:pt>
                <c:pt idx="2289">
                  <c:v>0</c:v>
                </c:pt>
                <c:pt idx="2290">
                  <c:v>0</c:v>
                </c:pt>
                <c:pt idx="2291">
                  <c:v>0</c:v>
                </c:pt>
                <c:pt idx="2292">
                  <c:v>0</c:v>
                </c:pt>
                <c:pt idx="2293">
                  <c:v>0</c:v>
                </c:pt>
                <c:pt idx="2294">
                  <c:v>0</c:v>
                </c:pt>
                <c:pt idx="2295">
                  <c:v>1</c:v>
                </c:pt>
                <c:pt idx="2296">
                  <c:v>0</c:v>
                </c:pt>
                <c:pt idx="2297">
                  <c:v>0</c:v>
                </c:pt>
                <c:pt idx="2298">
                  <c:v>0</c:v>
                </c:pt>
                <c:pt idx="2299">
                  <c:v>0</c:v>
                </c:pt>
                <c:pt idx="2300">
                  <c:v>0</c:v>
                </c:pt>
                <c:pt idx="2301">
                  <c:v>0</c:v>
                </c:pt>
                <c:pt idx="2302">
                  <c:v>0</c:v>
                </c:pt>
                <c:pt idx="2303">
                  <c:v>0</c:v>
                </c:pt>
                <c:pt idx="2304">
                  <c:v>1</c:v>
                </c:pt>
                <c:pt idx="2305">
                  <c:v>0</c:v>
                </c:pt>
                <c:pt idx="2306">
                  <c:v>0</c:v>
                </c:pt>
                <c:pt idx="2307">
                  <c:v>0</c:v>
                </c:pt>
                <c:pt idx="2308">
                  <c:v>0</c:v>
                </c:pt>
                <c:pt idx="2309">
                  <c:v>0</c:v>
                </c:pt>
                <c:pt idx="2310">
                  <c:v>0</c:v>
                </c:pt>
                <c:pt idx="2311">
                  <c:v>0</c:v>
                </c:pt>
                <c:pt idx="2312">
                  <c:v>0</c:v>
                </c:pt>
                <c:pt idx="2313">
                  <c:v>0</c:v>
                </c:pt>
                <c:pt idx="2314">
                  <c:v>0</c:v>
                </c:pt>
                <c:pt idx="2315">
                  <c:v>0</c:v>
                </c:pt>
                <c:pt idx="2316">
                  <c:v>1</c:v>
                </c:pt>
                <c:pt idx="2317">
                  <c:v>0</c:v>
                </c:pt>
                <c:pt idx="2318">
                  <c:v>0</c:v>
                </c:pt>
                <c:pt idx="2319">
                  <c:v>0</c:v>
                </c:pt>
                <c:pt idx="2320">
                  <c:v>0</c:v>
                </c:pt>
                <c:pt idx="2321">
                  <c:v>0</c:v>
                </c:pt>
                <c:pt idx="2322">
                  <c:v>0</c:v>
                </c:pt>
                <c:pt idx="2323">
                  <c:v>1</c:v>
                </c:pt>
                <c:pt idx="2324">
                  <c:v>0</c:v>
                </c:pt>
                <c:pt idx="2325">
                  <c:v>0</c:v>
                </c:pt>
                <c:pt idx="2326">
                  <c:v>0</c:v>
                </c:pt>
                <c:pt idx="2327">
                  <c:v>0</c:v>
                </c:pt>
                <c:pt idx="2328">
                  <c:v>1</c:v>
                </c:pt>
                <c:pt idx="2329">
                  <c:v>1</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1</c:v>
                </c:pt>
                <c:pt idx="2363">
                  <c:v>0</c:v>
                </c:pt>
                <c:pt idx="2364">
                  <c:v>0</c:v>
                </c:pt>
                <c:pt idx="2365">
                  <c:v>0</c:v>
                </c:pt>
                <c:pt idx="2366">
                  <c:v>0</c:v>
                </c:pt>
                <c:pt idx="2367">
                  <c:v>0</c:v>
                </c:pt>
                <c:pt idx="2368">
                  <c:v>0</c:v>
                </c:pt>
                <c:pt idx="2369">
                  <c:v>0</c:v>
                </c:pt>
                <c:pt idx="2370">
                  <c:v>0</c:v>
                </c:pt>
                <c:pt idx="2371">
                  <c:v>0</c:v>
                </c:pt>
                <c:pt idx="2372">
                  <c:v>1</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1</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1</c:v>
                </c:pt>
                <c:pt idx="2407">
                  <c:v>0</c:v>
                </c:pt>
                <c:pt idx="2408">
                  <c:v>1</c:v>
                </c:pt>
                <c:pt idx="2409">
                  <c:v>1</c:v>
                </c:pt>
                <c:pt idx="2410">
                  <c:v>0</c:v>
                </c:pt>
                <c:pt idx="2411">
                  <c:v>0</c:v>
                </c:pt>
                <c:pt idx="2412">
                  <c:v>0</c:v>
                </c:pt>
                <c:pt idx="2413">
                  <c:v>0</c:v>
                </c:pt>
                <c:pt idx="2414">
                  <c:v>0</c:v>
                </c:pt>
                <c:pt idx="2415">
                  <c:v>0</c:v>
                </c:pt>
                <c:pt idx="2416">
                  <c:v>0</c:v>
                </c:pt>
                <c:pt idx="2417">
                  <c:v>1</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1</c:v>
                </c:pt>
                <c:pt idx="2431">
                  <c:v>0</c:v>
                </c:pt>
                <c:pt idx="2432">
                  <c:v>0</c:v>
                </c:pt>
                <c:pt idx="2433">
                  <c:v>0</c:v>
                </c:pt>
                <c:pt idx="2434">
                  <c:v>0</c:v>
                </c:pt>
                <c:pt idx="2435">
                  <c:v>0</c:v>
                </c:pt>
                <c:pt idx="2436">
                  <c:v>1</c:v>
                </c:pt>
                <c:pt idx="2437">
                  <c:v>0</c:v>
                </c:pt>
                <c:pt idx="2438">
                  <c:v>1</c:v>
                </c:pt>
                <c:pt idx="2439">
                  <c:v>0</c:v>
                </c:pt>
                <c:pt idx="2440">
                  <c:v>0</c:v>
                </c:pt>
                <c:pt idx="2441">
                  <c:v>0</c:v>
                </c:pt>
                <c:pt idx="2442">
                  <c:v>0</c:v>
                </c:pt>
                <c:pt idx="2443">
                  <c:v>0</c:v>
                </c:pt>
                <c:pt idx="2444">
                  <c:v>0</c:v>
                </c:pt>
                <c:pt idx="2445">
                  <c:v>0</c:v>
                </c:pt>
                <c:pt idx="2446">
                  <c:v>0</c:v>
                </c:pt>
                <c:pt idx="2447">
                  <c:v>0</c:v>
                </c:pt>
                <c:pt idx="2448">
                  <c:v>0</c:v>
                </c:pt>
                <c:pt idx="2449">
                  <c:v>1</c:v>
                </c:pt>
                <c:pt idx="2450">
                  <c:v>1</c:v>
                </c:pt>
                <c:pt idx="2451">
                  <c:v>0</c:v>
                </c:pt>
                <c:pt idx="2452">
                  <c:v>0</c:v>
                </c:pt>
                <c:pt idx="2453">
                  <c:v>0</c:v>
                </c:pt>
                <c:pt idx="2454">
                  <c:v>0</c:v>
                </c:pt>
                <c:pt idx="2455">
                  <c:v>0</c:v>
                </c:pt>
                <c:pt idx="2456">
                  <c:v>0</c:v>
                </c:pt>
                <c:pt idx="2457">
                  <c:v>1</c:v>
                </c:pt>
                <c:pt idx="2458">
                  <c:v>0</c:v>
                </c:pt>
                <c:pt idx="2459">
                  <c:v>1</c:v>
                </c:pt>
                <c:pt idx="2460">
                  <c:v>0</c:v>
                </c:pt>
                <c:pt idx="2461">
                  <c:v>0</c:v>
                </c:pt>
                <c:pt idx="2462">
                  <c:v>0</c:v>
                </c:pt>
                <c:pt idx="2463">
                  <c:v>0</c:v>
                </c:pt>
                <c:pt idx="2464">
                  <c:v>1</c:v>
                </c:pt>
                <c:pt idx="2465">
                  <c:v>0</c:v>
                </c:pt>
                <c:pt idx="2466">
                  <c:v>0</c:v>
                </c:pt>
                <c:pt idx="2467">
                  <c:v>1</c:v>
                </c:pt>
                <c:pt idx="2468">
                  <c:v>0</c:v>
                </c:pt>
                <c:pt idx="2469">
                  <c:v>0</c:v>
                </c:pt>
                <c:pt idx="2470">
                  <c:v>0</c:v>
                </c:pt>
                <c:pt idx="2471">
                  <c:v>0</c:v>
                </c:pt>
                <c:pt idx="2472">
                  <c:v>0</c:v>
                </c:pt>
                <c:pt idx="2473">
                  <c:v>0</c:v>
                </c:pt>
                <c:pt idx="2474">
                  <c:v>1</c:v>
                </c:pt>
                <c:pt idx="2475">
                  <c:v>1</c:v>
                </c:pt>
                <c:pt idx="2476">
                  <c:v>0</c:v>
                </c:pt>
                <c:pt idx="2477">
                  <c:v>0</c:v>
                </c:pt>
                <c:pt idx="2478">
                  <c:v>0</c:v>
                </c:pt>
                <c:pt idx="2479">
                  <c:v>0</c:v>
                </c:pt>
                <c:pt idx="2480">
                  <c:v>1</c:v>
                </c:pt>
                <c:pt idx="2481">
                  <c:v>0</c:v>
                </c:pt>
                <c:pt idx="2482">
                  <c:v>0</c:v>
                </c:pt>
                <c:pt idx="2483">
                  <c:v>0</c:v>
                </c:pt>
                <c:pt idx="2484">
                  <c:v>0</c:v>
                </c:pt>
                <c:pt idx="2485">
                  <c:v>1</c:v>
                </c:pt>
                <c:pt idx="2486">
                  <c:v>0</c:v>
                </c:pt>
                <c:pt idx="2487">
                  <c:v>0</c:v>
                </c:pt>
                <c:pt idx="2488">
                  <c:v>1</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1</c:v>
                </c:pt>
                <c:pt idx="2510">
                  <c:v>0</c:v>
                </c:pt>
                <c:pt idx="2511">
                  <c:v>0</c:v>
                </c:pt>
                <c:pt idx="2512">
                  <c:v>1</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1</c:v>
                </c:pt>
                <c:pt idx="2528">
                  <c:v>1</c:v>
                </c:pt>
                <c:pt idx="2529">
                  <c:v>0</c:v>
                </c:pt>
                <c:pt idx="2530">
                  <c:v>0</c:v>
                </c:pt>
                <c:pt idx="2531">
                  <c:v>1</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1</c:v>
                </c:pt>
                <c:pt idx="2555">
                  <c:v>0</c:v>
                </c:pt>
                <c:pt idx="2556">
                  <c:v>0</c:v>
                </c:pt>
                <c:pt idx="2557">
                  <c:v>0</c:v>
                </c:pt>
                <c:pt idx="2558">
                  <c:v>0</c:v>
                </c:pt>
                <c:pt idx="2559">
                  <c:v>0</c:v>
                </c:pt>
                <c:pt idx="2560">
                  <c:v>2</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1</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1</c:v>
                </c:pt>
                <c:pt idx="2607">
                  <c:v>0</c:v>
                </c:pt>
                <c:pt idx="2608">
                  <c:v>0</c:v>
                </c:pt>
                <c:pt idx="2609">
                  <c:v>0</c:v>
                </c:pt>
                <c:pt idx="2610">
                  <c:v>0</c:v>
                </c:pt>
                <c:pt idx="2611">
                  <c:v>0</c:v>
                </c:pt>
                <c:pt idx="2612">
                  <c:v>0</c:v>
                </c:pt>
                <c:pt idx="2613">
                  <c:v>0</c:v>
                </c:pt>
                <c:pt idx="2614">
                  <c:v>0</c:v>
                </c:pt>
                <c:pt idx="2615">
                  <c:v>0</c:v>
                </c:pt>
                <c:pt idx="2616">
                  <c:v>1</c:v>
                </c:pt>
                <c:pt idx="2617">
                  <c:v>0</c:v>
                </c:pt>
                <c:pt idx="2618">
                  <c:v>0</c:v>
                </c:pt>
                <c:pt idx="2619">
                  <c:v>0</c:v>
                </c:pt>
                <c:pt idx="2620">
                  <c:v>0</c:v>
                </c:pt>
                <c:pt idx="2621">
                  <c:v>0</c:v>
                </c:pt>
                <c:pt idx="2622">
                  <c:v>0</c:v>
                </c:pt>
                <c:pt idx="2623">
                  <c:v>1</c:v>
                </c:pt>
                <c:pt idx="2624">
                  <c:v>0</c:v>
                </c:pt>
                <c:pt idx="2625">
                  <c:v>0</c:v>
                </c:pt>
                <c:pt idx="2626">
                  <c:v>0</c:v>
                </c:pt>
                <c:pt idx="2627">
                  <c:v>0</c:v>
                </c:pt>
                <c:pt idx="2628">
                  <c:v>0</c:v>
                </c:pt>
                <c:pt idx="2629">
                  <c:v>0</c:v>
                </c:pt>
                <c:pt idx="2630">
                  <c:v>0</c:v>
                </c:pt>
                <c:pt idx="2631">
                  <c:v>0</c:v>
                </c:pt>
                <c:pt idx="2632">
                  <c:v>0</c:v>
                </c:pt>
                <c:pt idx="2633">
                  <c:v>1</c:v>
                </c:pt>
                <c:pt idx="2634">
                  <c:v>0</c:v>
                </c:pt>
                <c:pt idx="2635">
                  <c:v>0</c:v>
                </c:pt>
                <c:pt idx="2636">
                  <c:v>0</c:v>
                </c:pt>
                <c:pt idx="2637">
                  <c:v>0</c:v>
                </c:pt>
                <c:pt idx="2638">
                  <c:v>0</c:v>
                </c:pt>
                <c:pt idx="2639">
                  <c:v>0</c:v>
                </c:pt>
                <c:pt idx="2640">
                  <c:v>1</c:v>
                </c:pt>
                <c:pt idx="2641">
                  <c:v>1</c:v>
                </c:pt>
                <c:pt idx="2642">
                  <c:v>0</c:v>
                </c:pt>
                <c:pt idx="2643">
                  <c:v>0</c:v>
                </c:pt>
                <c:pt idx="2644">
                  <c:v>0</c:v>
                </c:pt>
                <c:pt idx="2645">
                  <c:v>0</c:v>
                </c:pt>
                <c:pt idx="2646">
                  <c:v>0</c:v>
                </c:pt>
                <c:pt idx="2647">
                  <c:v>0</c:v>
                </c:pt>
                <c:pt idx="2648">
                  <c:v>0</c:v>
                </c:pt>
                <c:pt idx="2649">
                  <c:v>0</c:v>
                </c:pt>
                <c:pt idx="2650">
                  <c:v>1</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1</c:v>
                </c:pt>
                <c:pt idx="2713">
                  <c:v>0</c:v>
                </c:pt>
                <c:pt idx="2714">
                  <c:v>0</c:v>
                </c:pt>
                <c:pt idx="2715">
                  <c:v>0</c:v>
                </c:pt>
                <c:pt idx="2716">
                  <c:v>0</c:v>
                </c:pt>
                <c:pt idx="2717">
                  <c:v>0</c:v>
                </c:pt>
                <c:pt idx="2718">
                  <c:v>0</c:v>
                </c:pt>
                <c:pt idx="2719">
                  <c:v>0</c:v>
                </c:pt>
                <c:pt idx="2720">
                  <c:v>0</c:v>
                </c:pt>
                <c:pt idx="2721">
                  <c:v>0</c:v>
                </c:pt>
                <c:pt idx="2722">
                  <c:v>0</c:v>
                </c:pt>
                <c:pt idx="2723">
                  <c:v>0</c:v>
                </c:pt>
                <c:pt idx="2724">
                  <c:v>1</c:v>
                </c:pt>
                <c:pt idx="2725">
                  <c:v>0</c:v>
                </c:pt>
                <c:pt idx="2726">
                  <c:v>0</c:v>
                </c:pt>
                <c:pt idx="2727">
                  <c:v>0</c:v>
                </c:pt>
                <c:pt idx="2728">
                  <c:v>0</c:v>
                </c:pt>
                <c:pt idx="2729">
                  <c:v>0</c:v>
                </c:pt>
                <c:pt idx="2730">
                  <c:v>1</c:v>
                </c:pt>
                <c:pt idx="2731">
                  <c:v>0</c:v>
                </c:pt>
                <c:pt idx="2732">
                  <c:v>0</c:v>
                </c:pt>
                <c:pt idx="2733">
                  <c:v>0</c:v>
                </c:pt>
                <c:pt idx="2734">
                  <c:v>0</c:v>
                </c:pt>
                <c:pt idx="2735">
                  <c:v>0</c:v>
                </c:pt>
                <c:pt idx="2736">
                  <c:v>0</c:v>
                </c:pt>
                <c:pt idx="2737">
                  <c:v>0</c:v>
                </c:pt>
                <c:pt idx="2738">
                  <c:v>1</c:v>
                </c:pt>
                <c:pt idx="2739">
                  <c:v>0</c:v>
                </c:pt>
                <c:pt idx="2740">
                  <c:v>0</c:v>
                </c:pt>
                <c:pt idx="2741">
                  <c:v>0</c:v>
                </c:pt>
                <c:pt idx="2742">
                  <c:v>0</c:v>
                </c:pt>
                <c:pt idx="2743">
                  <c:v>0</c:v>
                </c:pt>
                <c:pt idx="2744">
                  <c:v>0</c:v>
                </c:pt>
                <c:pt idx="2745">
                  <c:v>0</c:v>
                </c:pt>
                <c:pt idx="2746">
                  <c:v>0</c:v>
                </c:pt>
                <c:pt idx="2747">
                  <c:v>1</c:v>
                </c:pt>
                <c:pt idx="2748">
                  <c:v>0</c:v>
                </c:pt>
                <c:pt idx="2749">
                  <c:v>0</c:v>
                </c:pt>
                <c:pt idx="2750">
                  <c:v>0</c:v>
                </c:pt>
                <c:pt idx="2751">
                  <c:v>1</c:v>
                </c:pt>
                <c:pt idx="2752">
                  <c:v>0</c:v>
                </c:pt>
                <c:pt idx="2753">
                  <c:v>1</c:v>
                </c:pt>
                <c:pt idx="2754">
                  <c:v>1</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1</c:v>
                </c:pt>
                <c:pt idx="2774">
                  <c:v>0</c:v>
                </c:pt>
                <c:pt idx="2775">
                  <c:v>0</c:v>
                </c:pt>
                <c:pt idx="2776">
                  <c:v>0</c:v>
                </c:pt>
                <c:pt idx="2777">
                  <c:v>0</c:v>
                </c:pt>
                <c:pt idx="2778">
                  <c:v>0</c:v>
                </c:pt>
                <c:pt idx="2779">
                  <c:v>0</c:v>
                </c:pt>
                <c:pt idx="2780">
                  <c:v>0</c:v>
                </c:pt>
                <c:pt idx="2781">
                  <c:v>0</c:v>
                </c:pt>
                <c:pt idx="2782">
                  <c:v>0</c:v>
                </c:pt>
                <c:pt idx="2783">
                  <c:v>0</c:v>
                </c:pt>
                <c:pt idx="2784">
                  <c:v>1</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1</c:v>
                </c:pt>
                <c:pt idx="2800">
                  <c:v>0</c:v>
                </c:pt>
                <c:pt idx="2801">
                  <c:v>0</c:v>
                </c:pt>
                <c:pt idx="2802">
                  <c:v>0</c:v>
                </c:pt>
                <c:pt idx="2803">
                  <c:v>0</c:v>
                </c:pt>
                <c:pt idx="2804">
                  <c:v>1</c:v>
                </c:pt>
                <c:pt idx="2805">
                  <c:v>0</c:v>
                </c:pt>
                <c:pt idx="2806">
                  <c:v>0</c:v>
                </c:pt>
                <c:pt idx="2807">
                  <c:v>0</c:v>
                </c:pt>
                <c:pt idx="2808">
                  <c:v>1</c:v>
                </c:pt>
                <c:pt idx="2809">
                  <c:v>0</c:v>
                </c:pt>
                <c:pt idx="2810">
                  <c:v>0</c:v>
                </c:pt>
                <c:pt idx="2811">
                  <c:v>0</c:v>
                </c:pt>
                <c:pt idx="2812">
                  <c:v>0</c:v>
                </c:pt>
                <c:pt idx="2813">
                  <c:v>0</c:v>
                </c:pt>
                <c:pt idx="2814">
                  <c:v>1</c:v>
                </c:pt>
                <c:pt idx="2815">
                  <c:v>0</c:v>
                </c:pt>
                <c:pt idx="2816">
                  <c:v>1</c:v>
                </c:pt>
                <c:pt idx="2817">
                  <c:v>0</c:v>
                </c:pt>
                <c:pt idx="2818">
                  <c:v>0</c:v>
                </c:pt>
                <c:pt idx="2819">
                  <c:v>0</c:v>
                </c:pt>
                <c:pt idx="2820">
                  <c:v>1</c:v>
                </c:pt>
                <c:pt idx="2821">
                  <c:v>0</c:v>
                </c:pt>
                <c:pt idx="2822">
                  <c:v>0</c:v>
                </c:pt>
                <c:pt idx="2823">
                  <c:v>0</c:v>
                </c:pt>
                <c:pt idx="2824">
                  <c:v>0</c:v>
                </c:pt>
                <c:pt idx="2825">
                  <c:v>0</c:v>
                </c:pt>
                <c:pt idx="2826">
                  <c:v>0</c:v>
                </c:pt>
                <c:pt idx="2827">
                  <c:v>0</c:v>
                </c:pt>
                <c:pt idx="2828">
                  <c:v>1</c:v>
                </c:pt>
                <c:pt idx="2829">
                  <c:v>0</c:v>
                </c:pt>
                <c:pt idx="2830">
                  <c:v>0</c:v>
                </c:pt>
                <c:pt idx="2831">
                  <c:v>0</c:v>
                </c:pt>
                <c:pt idx="2832">
                  <c:v>0</c:v>
                </c:pt>
                <c:pt idx="2833">
                  <c:v>0</c:v>
                </c:pt>
                <c:pt idx="2834">
                  <c:v>0</c:v>
                </c:pt>
                <c:pt idx="2835">
                  <c:v>0</c:v>
                </c:pt>
                <c:pt idx="2836">
                  <c:v>0</c:v>
                </c:pt>
                <c:pt idx="2837">
                  <c:v>1</c:v>
                </c:pt>
                <c:pt idx="2838">
                  <c:v>1</c:v>
                </c:pt>
                <c:pt idx="2839">
                  <c:v>0</c:v>
                </c:pt>
                <c:pt idx="2840">
                  <c:v>0</c:v>
                </c:pt>
                <c:pt idx="2841">
                  <c:v>0</c:v>
                </c:pt>
                <c:pt idx="2842">
                  <c:v>0</c:v>
                </c:pt>
                <c:pt idx="2843">
                  <c:v>0</c:v>
                </c:pt>
                <c:pt idx="2844">
                  <c:v>0</c:v>
                </c:pt>
                <c:pt idx="2845">
                  <c:v>1</c:v>
                </c:pt>
                <c:pt idx="2846">
                  <c:v>0</c:v>
                </c:pt>
                <c:pt idx="2847">
                  <c:v>0</c:v>
                </c:pt>
                <c:pt idx="2848">
                  <c:v>1</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1</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1</c:v>
                </c:pt>
                <c:pt idx="2885">
                  <c:v>1</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1</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1</c:v>
                </c:pt>
                <c:pt idx="2954">
                  <c:v>0</c:v>
                </c:pt>
                <c:pt idx="2955">
                  <c:v>0</c:v>
                </c:pt>
                <c:pt idx="2956">
                  <c:v>0</c:v>
                </c:pt>
                <c:pt idx="2957">
                  <c:v>0</c:v>
                </c:pt>
                <c:pt idx="2958">
                  <c:v>0</c:v>
                </c:pt>
                <c:pt idx="2959">
                  <c:v>1</c:v>
                </c:pt>
                <c:pt idx="2960">
                  <c:v>0</c:v>
                </c:pt>
                <c:pt idx="2961">
                  <c:v>0</c:v>
                </c:pt>
                <c:pt idx="2962">
                  <c:v>0</c:v>
                </c:pt>
                <c:pt idx="2963">
                  <c:v>0</c:v>
                </c:pt>
                <c:pt idx="2964">
                  <c:v>1</c:v>
                </c:pt>
                <c:pt idx="2965">
                  <c:v>1</c:v>
                </c:pt>
                <c:pt idx="2966">
                  <c:v>1</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1</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1</c:v>
                </c:pt>
                <c:pt idx="3025">
                  <c:v>0</c:v>
                </c:pt>
                <c:pt idx="3026">
                  <c:v>0</c:v>
                </c:pt>
                <c:pt idx="3027">
                  <c:v>0</c:v>
                </c:pt>
                <c:pt idx="3028">
                  <c:v>0</c:v>
                </c:pt>
                <c:pt idx="3029">
                  <c:v>1</c:v>
                </c:pt>
                <c:pt idx="3030">
                  <c:v>0</c:v>
                </c:pt>
                <c:pt idx="3031">
                  <c:v>0</c:v>
                </c:pt>
                <c:pt idx="3032">
                  <c:v>0</c:v>
                </c:pt>
                <c:pt idx="3033">
                  <c:v>1</c:v>
                </c:pt>
                <c:pt idx="3034">
                  <c:v>0</c:v>
                </c:pt>
                <c:pt idx="3035">
                  <c:v>0</c:v>
                </c:pt>
                <c:pt idx="3036">
                  <c:v>1</c:v>
                </c:pt>
                <c:pt idx="3037">
                  <c:v>0</c:v>
                </c:pt>
                <c:pt idx="3038">
                  <c:v>0</c:v>
                </c:pt>
                <c:pt idx="3039">
                  <c:v>0</c:v>
                </c:pt>
                <c:pt idx="3040">
                  <c:v>0</c:v>
                </c:pt>
                <c:pt idx="3041">
                  <c:v>0</c:v>
                </c:pt>
                <c:pt idx="3042">
                  <c:v>0</c:v>
                </c:pt>
                <c:pt idx="3043">
                  <c:v>0</c:v>
                </c:pt>
                <c:pt idx="3044">
                  <c:v>0</c:v>
                </c:pt>
                <c:pt idx="3045">
                  <c:v>1</c:v>
                </c:pt>
                <c:pt idx="3046">
                  <c:v>1</c:v>
                </c:pt>
                <c:pt idx="3047">
                  <c:v>0</c:v>
                </c:pt>
                <c:pt idx="3048">
                  <c:v>0</c:v>
                </c:pt>
                <c:pt idx="3049">
                  <c:v>0</c:v>
                </c:pt>
                <c:pt idx="3050">
                  <c:v>0</c:v>
                </c:pt>
                <c:pt idx="3051">
                  <c:v>0</c:v>
                </c:pt>
                <c:pt idx="3052">
                  <c:v>1</c:v>
                </c:pt>
                <c:pt idx="3053">
                  <c:v>0</c:v>
                </c:pt>
                <c:pt idx="3054">
                  <c:v>0</c:v>
                </c:pt>
                <c:pt idx="3055">
                  <c:v>0</c:v>
                </c:pt>
                <c:pt idx="3056">
                  <c:v>0</c:v>
                </c:pt>
                <c:pt idx="3057">
                  <c:v>1</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1</c:v>
                </c:pt>
                <c:pt idx="3079">
                  <c:v>0</c:v>
                </c:pt>
                <c:pt idx="3080">
                  <c:v>0</c:v>
                </c:pt>
                <c:pt idx="3081">
                  <c:v>1</c:v>
                </c:pt>
                <c:pt idx="3082">
                  <c:v>0</c:v>
                </c:pt>
                <c:pt idx="3083">
                  <c:v>1</c:v>
                </c:pt>
                <c:pt idx="3084">
                  <c:v>0</c:v>
                </c:pt>
                <c:pt idx="3085">
                  <c:v>0</c:v>
                </c:pt>
                <c:pt idx="3086">
                  <c:v>0</c:v>
                </c:pt>
                <c:pt idx="3087">
                  <c:v>0</c:v>
                </c:pt>
                <c:pt idx="3088">
                  <c:v>0</c:v>
                </c:pt>
                <c:pt idx="3089">
                  <c:v>0</c:v>
                </c:pt>
                <c:pt idx="3090">
                  <c:v>0</c:v>
                </c:pt>
                <c:pt idx="3091">
                  <c:v>0</c:v>
                </c:pt>
                <c:pt idx="3092">
                  <c:v>1</c:v>
                </c:pt>
                <c:pt idx="3093">
                  <c:v>0</c:v>
                </c:pt>
                <c:pt idx="3094">
                  <c:v>1</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2</c:v>
                </c:pt>
                <c:pt idx="3109">
                  <c:v>0</c:v>
                </c:pt>
                <c:pt idx="3110">
                  <c:v>0</c:v>
                </c:pt>
                <c:pt idx="3111">
                  <c:v>1</c:v>
                </c:pt>
                <c:pt idx="3112">
                  <c:v>0</c:v>
                </c:pt>
                <c:pt idx="3113">
                  <c:v>0</c:v>
                </c:pt>
                <c:pt idx="3114">
                  <c:v>0</c:v>
                </c:pt>
                <c:pt idx="3115">
                  <c:v>1</c:v>
                </c:pt>
                <c:pt idx="3116">
                  <c:v>0</c:v>
                </c:pt>
                <c:pt idx="3117">
                  <c:v>0</c:v>
                </c:pt>
                <c:pt idx="3118">
                  <c:v>0</c:v>
                </c:pt>
                <c:pt idx="3119">
                  <c:v>0</c:v>
                </c:pt>
                <c:pt idx="3120">
                  <c:v>0</c:v>
                </c:pt>
                <c:pt idx="3121">
                  <c:v>0</c:v>
                </c:pt>
                <c:pt idx="3122">
                  <c:v>0</c:v>
                </c:pt>
                <c:pt idx="3123">
                  <c:v>1</c:v>
                </c:pt>
                <c:pt idx="3124">
                  <c:v>1</c:v>
                </c:pt>
                <c:pt idx="3125">
                  <c:v>0</c:v>
                </c:pt>
                <c:pt idx="3126">
                  <c:v>0</c:v>
                </c:pt>
                <c:pt idx="3127">
                  <c:v>0</c:v>
                </c:pt>
                <c:pt idx="3128">
                  <c:v>0</c:v>
                </c:pt>
                <c:pt idx="3129">
                  <c:v>0</c:v>
                </c:pt>
                <c:pt idx="3130">
                  <c:v>0</c:v>
                </c:pt>
                <c:pt idx="3131">
                  <c:v>0</c:v>
                </c:pt>
                <c:pt idx="3132">
                  <c:v>1</c:v>
                </c:pt>
                <c:pt idx="3133">
                  <c:v>0</c:v>
                </c:pt>
                <c:pt idx="3134">
                  <c:v>0</c:v>
                </c:pt>
                <c:pt idx="3135">
                  <c:v>0</c:v>
                </c:pt>
                <c:pt idx="3136">
                  <c:v>0</c:v>
                </c:pt>
                <c:pt idx="3137">
                  <c:v>0</c:v>
                </c:pt>
                <c:pt idx="3138">
                  <c:v>0</c:v>
                </c:pt>
                <c:pt idx="3139">
                  <c:v>0</c:v>
                </c:pt>
                <c:pt idx="3140">
                  <c:v>0</c:v>
                </c:pt>
                <c:pt idx="3141">
                  <c:v>1</c:v>
                </c:pt>
                <c:pt idx="3142">
                  <c:v>0</c:v>
                </c:pt>
                <c:pt idx="3143">
                  <c:v>0</c:v>
                </c:pt>
                <c:pt idx="3144">
                  <c:v>0</c:v>
                </c:pt>
                <c:pt idx="3145">
                  <c:v>0</c:v>
                </c:pt>
                <c:pt idx="3146">
                  <c:v>0</c:v>
                </c:pt>
                <c:pt idx="3147">
                  <c:v>0</c:v>
                </c:pt>
                <c:pt idx="3148">
                  <c:v>0</c:v>
                </c:pt>
                <c:pt idx="3149">
                  <c:v>0</c:v>
                </c:pt>
                <c:pt idx="3150">
                  <c:v>1</c:v>
                </c:pt>
                <c:pt idx="3151">
                  <c:v>0</c:v>
                </c:pt>
                <c:pt idx="3152">
                  <c:v>1</c:v>
                </c:pt>
                <c:pt idx="3153">
                  <c:v>1</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1</c:v>
                </c:pt>
                <c:pt idx="3167">
                  <c:v>0</c:v>
                </c:pt>
                <c:pt idx="3168">
                  <c:v>0</c:v>
                </c:pt>
                <c:pt idx="3169">
                  <c:v>0</c:v>
                </c:pt>
                <c:pt idx="3170">
                  <c:v>0</c:v>
                </c:pt>
                <c:pt idx="3171">
                  <c:v>0</c:v>
                </c:pt>
                <c:pt idx="3172">
                  <c:v>0</c:v>
                </c:pt>
                <c:pt idx="3173">
                  <c:v>0</c:v>
                </c:pt>
                <c:pt idx="3174">
                  <c:v>1</c:v>
                </c:pt>
                <c:pt idx="3175">
                  <c:v>0</c:v>
                </c:pt>
                <c:pt idx="3176">
                  <c:v>0</c:v>
                </c:pt>
                <c:pt idx="3177">
                  <c:v>0</c:v>
                </c:pt>
                <c:pt idx="3178">
                  <c:v>0</c:v>
                </c:pt>
                <c:pt idx="3179">
                  <c:v>0</c:v>
                </c:pt>
                <c:pt idx="3180">
                  <c:v>0</c:v>
                </c:pt>
                <c:pt idx="3181">
                  <c:v>1</c:v>
                </c:pt>
                <c:pt idx="3182">
                  <c:v>1</c:v>
                </c:pt>
                <c:pt idx="3183">
                  <c:v>0</c:v>
                </c:pt>
                <c:pt idx="3184">
                  <c:v>0</c:v>
                </c:pt>
                <c:pt idx="3185">
                  <c:v>0</c:v>
                </c:pt>
                <c:pt idx="3186">
                  <c:v>0</c:v>
                </c:pt>
                <c:pt idx="3187">
                  <c:v>0</c:v>
                </c:pt>
                <c:pt idx="3188">
                  <c:v>0</c:v>
                </c:pt>
                <c:pt idx="3189">
                  <c:v>0</c:v>
                </c:pt>
                <c:pt idx="3190">
                  <c:v>0</c:v>
                </c:pt>
                <c:pt idx="3191">
                  <c:v>0</c:v>
                </c:pt>
                <c:pt idx="3192">
                  <c:v>1</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1</c:v>
                </c:pt>
                <c:pt idx="3219">
                  <c:v>0</c:v>
                </c:pt>
                <c:pt idx="3220">
                  <c:v>0</c:v>
                </c:pt>
                <c:pt idx="3221">
                  <c:v>0</c:v>
                </c:pt>
                <c:pt idx="3222">
                  <c:v>0</c:v>
                </c:pt>
                <c:pt idx="3223">
                  <c:v>0</c:v>
                </c:pt>
                <c:pt idx="3224">
                  <c:v>0</c:v>
                </c:pt>
                <c:pt idx="3225">
                  <c:v>2</c:v>
                </c:pt>
                <c:pt idx="3226">
                  <c:v>0</c:v>
                </c:pt>
                <c:pt idx="3227">
                  <c:v>0</c:v>
                </c:pt>
                <c:pt idx="3228">
                  <c:v>0</c:v>
                </c:pt>
                <c:pt idx="3229">
                  <c:v>0</c:v>
                </c:pt>
                <c:pt idx="3230">
                  <c:v>0</c:v>
                </c:pt>
                <c:pt idx="3231">
                  <c:v>0</c:v>
                </c:pt>
                <c:pt idx="3232">
                  <c:v>0</c:v>
                </c:pt>
                <c:pt idx="3233">
                  <c:v>0</c:v>
                </c:pt>
                <c:pt idx="3234">
                  <c:v>1</c:v>
                </c:pt>
                <c:pt idx="3235">
                  <c:v>0</c:v>
                </c:pt>
                <c:pt idx="3236">
                  <c:v>0</c:v>
                </c:pt>
                <c:pt idx="3237">
                  <c:v>1</c:v>
                </c:pt>
                <c:pt idx="3238">
                  <c:v>0</c:v>
                </c:pt>
                <c:pt idx="3239">
                  <c:v>0</c:v>
                </c:pt>
                <c:pt idx="3240">
                  <c:v>0</c:v>
                </c:pt>
                <c:pt idx="3241">
                  <c:v>0</c:v>
                </c:pt>
                <c:pt idx="3242">
                  <c:v>0</c:v>
                </c:pt>
                <c:pt idx="3243">
                  <c:v>2</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1</c:v>
                </c:pt>
                <c:pt idx="3267">
                  <c:v>1</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1</c:v>
                </c:pt>
                <c:pt idx="3286">
                  <c:v>0</c:v>
                </c:pt>
                <c:pt idx="3287">
                  <c:v>0</c:v>
                </c:pt>
                <c:pt idx="3288">
                  <c:v>0</c:v>
                </c:pt>
                <c:pt idx="3289">
                  <c:v>0</c:v>
                </c:pt>
                <c:pt idx="3290">
                  <c:v>0</c:v>
                </c:pt>
                <c:pt idx="3291">
                  <c:v>0</c:v>
                </c:pt>
                <c:pt idx="3292">
                  <c:v>1</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2</c:v>
                </c:pt>
                <c:pt idx="3337">
                  <c:v>1</c:v>
                </c:pt>
                <c:pt idx="3338">
                  <c:v>0</c:v>
                </c:pt>
                <c:pt idx="3339">
                  <c:v>0</c:v>
                </c:pt>
                <c:pt idx="3340">
                  <c:v>0</c:v>
                </c:pt>
                <c:pt idx="3341">
                  <c:v>0</c:v>
                </c:pt>
                <c:pt idx="3342">
                  <c:v>0</c:v>
                </c:pt>
                <c:pt idx="3343">
                  <c:v>0</c:v>
                </c:pt>
                <c:pt idx="3344">
                  <c:v>0</c:v>
                </c:pt>
                <c:pt idx="3345">
                  <c:v>1</c:v>
                </c:pt>
                <c:pt idx="3346">
                  <c:v>0</c:v>
                </c:pt>
                <c:pt idx="3347">
                  <c:v>1</c:v>
                </c:pt>
                <c:pt idx="3348">
                  <c:v>0</c:v>
                </c:pt>
                <c:pt idx="3349">
                  <c:v>0</c:v>
                </c:pt>
                <c:pt idx="3350">
                  <c:v>0</c:v>
                </c:pt>
                <c:pt idx="3351">
                  <c:v>0</c:v>
                </c:pt>
                <c:pt idx="3352">
                  <c:v>1</c:v>
                </c:pt>
                <c:pt idx="3353">
                  <c:v>0</c:v>
                </c:pt>
                <c:pt idx="3354">
                  <c:v>0</c:v>
                </c:pt>
                <c:pt idx="3355">
                  <c:v>0</c:v>
                </c:pt>
                <c:pt idx="3356">
                  <c:v>0</c:v>
                </c:pt>
                <c:pt idx="3357">
                  <c:v>0</c:v>
                </c:pt>
                <c:pt idx="3358">
                  <c:v>1</c:v>
                </c:pt>
                <c:pt idx="3359">
                  <c:v>0</c:v>
                </c:pt>
                <c:pt idx="3360">
                  <c:v>0</c:v>
                </c:pt>
                <c:pt idx="3361">
                  <c:v>0</c:v>
                </c:pt>
                <c:pt idx="3362">
                  <c:v>0</c:v>
                </c:pt>
                <c:pt idx="3363">
                  <c:v>0</c:v>
                </c:pt>
                <c:pt idx="3364">
                  <c:v>0</c:v>
                </c:pt>
                <c:pt idx="3365">
                  <c:v>0</c:v>
                </c:pt>
                <c:pt idx="3366">
                  <c:v>1</c:v>
                </c:pt>
                <c:pt idx="3367">
                  <c:v>0</c:v>
                </c:pt>
                <c:pt idx="3368">
                  <c:v>1</c:v>
                </c:pt>
                <c:pt idx="3369">
                  <c:v>0</c:v>
                </c:pt>
                <c:pt idx="3370">
                  <c:v>0</c:v>
                </c:pt>
                <c:pt idx="3371">
                  <c:v>0</c:v>
                </c:pt>
                <c:pt idx="3372">
                  <c:v>0</c:v>
                </c:pt>
                <c:pt idx="3373">
                  <c:v>0</c:v>
                </c:pt>
                <c:pt idx="3374">
                  <c:v>1</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1</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1</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1</c:v>
                </c:pt>
                <c:pt idx="3441">
                  <c:v>0</c:v>
                </c:pt>
                <c:pt idx="3442">
                  <c:v>0</c:v>
                </c:pt>
                <c:pt idx="3443">
                  <c:v>0</c:v>
                </c:pt>
                <c:pt idx="3444">
                  <c:v>0</c:v>
                </c:pt>
                <c:pt idx="3445">
                  <c:v>0</c:v>
                </c:pt>
                <c:pt idx="3446">
                  <c:v>0</c:v>
                </c:pt>
                <c:pt idx="3447">
                  <c:v>0</c:v>
                </c:pt>
                <c:pt idx="3448">
                  <c:v>0</c:v>
                </c:pt>
                <c:pt idx="3449">
                  <c:v>0</c:v>
                </c:pt>
                <c:pt idx="3450">
                  <c:v>1</c:v>
                </c:pt>
                <c:pt idx="3451">
                  <c:v>0</c:v>
                </c:pt>
                <c:pt idx="3452">
                  <c:v>1</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1</c:v>
                </c:pt>
                <c:pt idx="3466">
                  <c:v>0</c:v>
                </c:pt>
                <c:pt idx="3467">
                  <c:v>0</c:v>
                </c:pt>
                <c:pt idx="3468">
                  <c:v>0</c:v>
                </c:pt>
                <c:pt idx="3469">
                  <c:v>0</c:v>
                </c:pt>
                <c:pt idx="3470">
                  <c:v>0</c:v>
                </c:pt>
                <c:pt idx="3471">
                  <c:v>0</c:v>
                </c:pt>
                <c:pt idx="3472">
                  <c:v>1</c:v>
                </c:pt>
                <c:pt idx="3473">
                  <c:v>0</c:v>
                </c:pt>
                <c:pt idx="3474">
                  <c:v>0</c:v>
                </c:pt>
                <c:pt idx="3475">
                  <c:v>0</c:v>
                </c:pt>
                <c:pt idx="3476">
                  <c:v>0</c:v>
                </c:pt>
                <c:pt idx="3477">
                  <c:v>0</c:v>
                </c:pt>
                <c:pt idx="3478">
                  <c:v>0</c:v>
                </c:pt>
                <c:pt idx="3479">
                  <c:v>0</c:v>
                </c:pt>
                <c:pt idx="3480">
                  <c:v>0</c:v>
                </c:pt>
                <c:pt idx="3481">
                  <c:v>1</c:v>
                </c:pt>
                <c:pt idx="3482">
                  <c:v>0</c:v>
                </c:pt>
                <c:pt idx="3483">
                  <c:v>0</c:v>
                </c:pt>
                <c:pt idx="3484">
                  <c:v>0</c:v>
                </c:pt>
                <c:pt idx="3485">
                  <c:v>0</c:v>
                </c:pt>
                <c:pt idx="3486">
                  <c:v>0</c:v>
                </c:pt>
                <c:pt idx="3487">
                  <c:v>0</c:v>
                </c:pt>
                <c:pt idx="3488">
                  <c:v>0</c:v>
                </c:pt>
                <c:pt idx="3489">
                  <c:v>0</c:v>
                </c:pt>
                <c:pt idx="3490">
                  <c:v>0</c:v>
                </c:pt>
                <c:pt idx="3491">
                  <c:v>0</c:v>
                </c:pt>
                <c:pt idx="3492">
                  <c:v>0</c:v>
                </c:pt>
                <c:pt idx="3493">
                  <c:v>1</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1</c:v>
                </c:pt>
                <c:pt idx="3509">
                  <c:v>0</c:v>
                </c:pt>
                <c:pt idx="3510">
                  <c:v>0</c:v>
                </c:pt>
                <c:pt idx="3511">
                  <c:v>0</c:v>
                </c:pt>
                <c:pt idx="3512">
                  <c:v>0</c:v>
                </c:pt>
                <c:pt idx="3513">
                  <c:v>0</c:v>
                </c:pt>
                <c:pt idx="3514">
                  <c:v>1</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1</c:v>
                </c:pt>
                <c:pt idx="3531">
                  <c:v>0</c:v>
                </c:pt>
                <c:pt idx="3532">
                  <c:v>0</c:v>
                </c:pt>
                <c:pt idx="3533">
                  <c:v>0</c:v>
                </c:pt>
                <c:pt idx="3534">
                  <c:v>0</c:v>
                </c:pt>
                <c:pt idx="3535">
                  <c:v>0</c:v>
                </c:pt>
                <c:pt idx="3536">
                  <c:v>0</c:v>
                </c:pt>
                <c:pt idx="3537">
                  <c:v>0</c:v>
                </c:pt>
                <c:pt idx="3538">
                  <c:v>2</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1</c:v>
                </c:pt>
                <c:pt idx="3553">
                  <c:v>0</c:v>
                </c:pt>
                <c:pt idx="3554">
                  <c:v>0</c:v>
                </c:pt>
                <c:pt idx="3555">
                  <c:v>0</c:v>
                </c:pt>
                <c:pt idx="3556">
                  <c:v>0</c:v>
                </c:pt>
                <c:pt idx="3557">
                  <c:v>0</c:v>
                </c:pt>
                <c:pt idx="3558">
                  <c:v>0</c:v>
                </c:pt>
                <c:pt idx="3559">
                  <c:v>0</c:v>
                </c:pt>
                <c:pt idx="3560">
                  <c:v>0</c:v>
                </c:pt>
                <c:pt idx="3561">
                  <c:v>2</c:v>
                </c:pt>
                <c:pt idx="3562">
                  <c:v>0</c:v>
                </c:pt>
                <c:pt idx="3563">
                  <c:v>0</c:v>
                </c:pt>
                <c:pt idx="3564">
                  <c:v>0</c:v>
                </c:pt>
                <c:pt idx="3565">
                  <c:v>0</c:v>
                </c:pt>
                <c:pt idx="3566">
                  <c:v>1</c:v>
                </c:pt>
                <c:pt idx="3567">
                  <c:v>0</c:v>
                </c:pt>
                <c:pt idx="3568">
                  <c:v>0</c:v>
                </c:pt>
                <c:pt idx="3569">
                  <c:v>0</c:v>
                </c:pt>
                <c:pt idx="3570">
                  <c:v>0</c:v>
                </c:pt>
                <c:pt idx="3571">
                  <c:v>0</c:v>
                </c:pt>
                <c:pt idx="3572">
                  <c:v>0</c:v>
                </c:pt>
                <c:pt idx="3573">
                  <c:v>0</c:v>
                </c:pt>
                <c:pt idx="3574">
                  <c:v>0</c:v>
                </c:pt>
                <c:pt idx="3575">
                  <c:v>0</c:v>
                </c:pt>
                <c:pt idx="3576">
                  <c:v>1</c:v>
                </c:pt>
                <c:pt idx="3577">
                  <c:v>0</c:v>
                </c:pt>
                <c:pt idx="3578">
                  <c:v>0</c:v>
                </c:pt>
                <c:pt idx="3579">
                  <c:v>0</c:v>
                </c:pt>
                <c:pt idx="3580">
                  <c:v>0</c:v>
                </c:pt>
                <c:pt idx="3581">
                  <c:v>0</c:v>
                </c:pt>
                <c:pt idx="3582">
                  <c:v>0</c:v>
                </c:pt>
                <c:pt idx="3583">
                  <c:v>0</c:v>
                </c:pt>
                <c:pt idx="3584">
                  <c:v>0</c:v>
                </c:pt>
                <c:pt idx="3585">
                  <c:v>0</c:v>
                </c:pt>
                <c:pt idx="3586">
                  <c:v>1</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4</c:v>
                </c:pt>
                <c:pt idx="3621">
                  <c:v>3</c:v>
                </c:pt>
                <c:pt idx="3622">
                  <c:v>3</c:v>
                </c:pt>
                <c:pt idx="3623">
                  <c:v>5</c:v>
                </c:pt>
                <c:pt idx="3624">
                  <c:v>2</c:v>
                </c:pt>
                <c:pt idx="3625">
                  <c:v>5</c:v>
                </c:pt>
                <c:pt idx="3626">
                  <c:v>3</c:v>
                </c:pt>
                <c:pt idx="3627">
                  <c:v>5</c:v>
                </c:pt>
                <c:pt idx="3628">
                  <c:v>1</c:v>
                </c:pt>
                <c:pt idx="3629">
                  <c:v>3</c:v>
                </c:pt>
                <c:pt idx="3630">
                  <c:v>4</c:v>
                </c:pt>
                <c:pt idx="3631">
                  <c:v>3</c:v>
                </c:pt>
                <c:pt idx="3632">
                  <c:v>4</c:v>
                </c:pt>
                <c:pt idx="3633">
                  <c:v>8</c:v>
                </c:pt>
                <c:pt idx="3634">
                  <c:v>6</c:v>
                </c:pt>
                <c:pt idx="3635">
                  <c:v>3</c:v>
                </c:pt>
                <c:pt idx="3636">
                  <c:v>4</c:v>
                </c:pt>
                <c:pt idx="3637">
                  <c:v>7</c:v>
                </c:pt>
                <c:pt idx="3638">
                  <c:v>3</c:v>
                </c:pt>
                <c:pt idx="3639">
                  <c:v>1</c:v>
                </c:pt>
                <c:pt idx="3640">
                  <c:v>4</c:v>
                </c:pt>
                <c:pt idx="3641">
                  <c:v>3</c:v>
                </c:pt>
                <c:pt idx="3642">
                  <c:v>5</c:v>
                </c:pt>
                <c:pt idx="3643">
                  <c:v>7</c:v>
                </c:pt>
                <c:pt idx="3644">
                  <c:v>3</c:v>
                </c:pt>
                <c:pt idx="3645">
                  <c:v>3</c:v>
                </c:pt>
                <c:pt idx="3646">
                  <c:v>7</c:v>
                </c:pt>
                <c:pt idx="3647">
                  <c:v>6</c:v>
                </c:pt>
                <c:pt idx="3648">
                  <c:v>5</c:v>
                </c:pt>
                <c:pt idx="3649">
                  <c:v>3</c:v>
                </c:pt>
                <c:pt idx="3650">
                  <c:v>3</c:v>
                </c:pt>
                <c:pt idx="3651">
                  <c:v>1</c:v>
                </c:pt>
                <c:pt idx="3652">
                  <c:v>2</c:v>
                </c:pt>
                <c:pt idx="3653">
                  <c:v>4</c:v>
                </c:pt>
                <c:pt idx="3654">
                  <c:v>5</c:v>
                </c:pt>
                <c:pt idx="3655">
                  <c:v>5</c:v>
                </c:pt>
                <c:pt idx="3656">
                  <c:v>1</c:v>
                </c:pt>
                <c:pt idx="3657">
                  <c:v>5</c:v>
                </c:pt>
                <c:pt idx="3658">
                  <c:v>4</c:v>
                </c:pt>
                <c:pt idx="3659">
                  <c:v>2</c:v>
                </c:pt>
                <c:pt idx="3660">
                  <c:v>5</c:v>
                </c:pt>
                <c:pt idx="3661">
                  <c:v>3</c:v>
                </c:pt>
                <c:pt idx="3662">
                  <c:v>3</c:v>
                </c:pt>
                <c:pt idx="3663">
                  <c:v>2</c:v>
                </c:pt>
                <c:pt idx="3664">
                  <c:v>3</c:v>
                </c:pt>
                <c:pt idx="3665">
                  <c:v>1</c:v>
                </c:pt>
                <c:pt idx="3666">
                  <c:v>3</c:v>
                </c:pt>
                <c:pt idx="3667">
                  <c:v>3</c:v>
                </c:pt>
                <c:pt idx="3668">
                  <c:v>9</c:v>
                </c:pt>
                <c:pt idx="3669">
                  <c:v>3</c:v>
                </c:pt>
                <c:pt idx="3670">
                  <c:v>4</c:v>
                </c:pt>
                <c:pt idx="3671">
                  <c:v>1</c:v>
                </c:pt>
                <c:pt idx="3672">
                  <c:v>1</c:v>
                </c:pt>
                <c:pt idx="3673">
                  <c:v>5</c:v>
                </c:pt>
                <c:pt idx="3674">
                  <c:v>4</c:v>
                </c:pt>
                <c:pt idx="3675">
                  <c:v>7</c:v>
                </c:pt>
                <c:pt idx="3676">
                  <c:v>4</c:v>
                </c:pt>
                <c:pt idx="3677">
                  <c:v>4</c:v>
                </c:pt>
                <c:pt idx="3678">
                  <c:v>4</c:v>
                </c:pt>
                <c:pt idx="3679">
                  <c:v>6</c:v>
                </c:pt>
                <c:pt idx="3680">
                  <c:v>9</c:v>
                </c:pt>
                <c:pt idx="3681">
                  <c:v>1</c:v>
                </c:pt>
                <c:pt idx="3682">
                  <c:v>4</c:v>
                </c:pt>
                <c:pt idx="3683">
                  <c:v>6</c:v>
                </c:pt>
                <c:pt idx="3684">
                  <c:v>6</c:v>
                </c:pt>
                <c:pt idx="3685">
                  <c:v>2</c:v>
                </c:pt>
                <c:pt idx="3686">
                  <c:v>2</c:v>
                </c:pt>
                <c:pt idx="3687">
                  <c:v>3</c:v>
                </c:pt>
                <c:pt idx="3688">
                  <c:v>1</c:v>
                </c:pt>
                <c:pt idx="3689">
                  <c:v>3</c:v>
                </c:pt>
                <c:pt idx="3690">
                  <c:v>6</c:v>
                </c:pt>
                <c:pt idx="3691">
                  <c:v>3</c:v>
                </c:pt>
                <c:pt idx="3692">
                  <c:v>4</c:v>
                </c:pt>
                <c:pt idx="3693">
                  <c:v>6</c:v>
                </c:pt>
                <c:pt idx="3694">
                  <c:v>4</c:v>
                </c:pt>
                <c:pt idx="3695">
                  <c:v>5</c:v>
                </c:pt>
                <c:pt idx="3696">
                  <c:v>5</c:v>
                </c:pt>
                <c:pt idx="3697">
                  <c:v>6</c:v>
                </c:pt>
                <c:pt idx="3698">
                  <c:v>3</c:v>
                </c:pt>
                <c:pt idx="3699">
                  <c:v>5</c:v>
                </c:pt>
                <c:pt idx="3700">
                  <c:v>7</c:v>
                </c:pt>
                <c:pt idx="3701">
                  <c:v>6</c:v>
                </c:pt>
                <c:pt idx="3702">
                  <c:v>2</c:v>
                </c:pt>
                <c:pt idx="3703">
                  <c:v>3</c:v>
                </c:pt>
                <c:pt idx="3704">
                  <c:v>2</c:v>
                </c:pt>
                <c:pt idx="3705">
                  <c:v>3</c:v>
                </c:pt>
                <c:pt idx="3706">
                  <c:v>3</c:v>
                </c:pt>
                <c:pt idx="3707">
                  <c:v>7</c:v>
                </c:pt>
                <c:pt idx="3708">
                  <c:v>1</c:v>
                </c:pt>
                <c:pt idx="3709">
                  <c:v>7</c:v>
                </c:pt>
                <c:pt idx="3710">
                  <c:v>7</c:v>
                </c:pt>
                <c:pt idx="3711">
                  <c:v>7</c:v>
                </c:pt>
                <c:pt idx="3712">
                  <c:v>3</c:v>
                </c:pt>
                <c:pt idx="3713">
                  <c:v>1</c:v>
                </c:pt>
                <c:pt idx="3714">
                  <c:v>3</c:v>
                </c:pt>
                <c:pt idx="3715">
                  <c:v>4</c:v>
                </c:pt>
                <c:pt idx="3716">
                  <c:v>5</c:v>
                </c:pt>
                <c:pt idx="3717">
                  <c:v>4</c:v>
                </c:pt>
                <c:pt idx="3718">
                  <c:v>1</c:v>
                </c:pt>
                <c:pt idx="3719">
                  <c:v>4</c:v>
                </c:pt>
                <c:pt idx="3720">
                  <c:v>1</c:v>
                </c:pt>
                <c:pt idx="3721">
                  <c:v>4</c:v>
                </c:pt>
                <c:pt idx="3722">
                  <c:v>4</c:v>
                </c:pt>
                <c:pt idx="3723">
                  <c:v>6</c:v>
                </c:pt>
                <c:pt idx="3724">
                  <c:v>5</c:v>
                </c:pt>
                <c:pt idx="3725">
                  <c:v>2</c:v>
                </c:pt>
                <c:pt idx="3726">
                  <c:v>3</c:v>
                </c:pt>
                <c:pt idx="3727">
                  <c:v>6</c:v>
                </c:pt>
                <c:pt idx="3728">
                  <c:v>8</c:v>
                </c:pt>
                <c:pt idx="3729">
                  <c:v>2</c:v>
                </c:pt>
                <c:pt idx="3730">
                  <c:v>7</c:v>
                </c:pt>
                <c:pt idx="3731">
                  <c:v>4</c:v>
                </c:pt>
                <c:pt idx="3732">
                  <c:v>5</c:v>
                </c:pt>
                <c:pt idx="3733">
                  <c:v>6</c:v>
                </c:pt>
                <c:pt idx="3734">
                  <c:v>6</c:v>
                </c:pt>
                <c:pt idx="3735">
                  <c:v>5</c:v>
                </c:pt>
                <c:pt idx="3736">
                  <c:v>2</c:v>
                </c:pt>
                <c:pt idx="3737">
                  <c:v>4</c:v>
                </c:pt>
                <c:pt idx="3738">
                  <c:v>1</c:v>
                </c:pt>
                <c:pt idx="3739">
                  <c:v>6</c:v>
                </c:pt>
                <c:pt idx="3740">
                  <c:v>0</c:v>
                </c:pt>
                <c:pt idx="3741">
                  <c:v>5</c:v>
                </c:pt>
                <c:pt idx="3742">
                  <c:v>2</c:v>
                </c:pt>
                <c:pt idx="3743">
                  <c:v>7</c:v>
                </c:pt>
                <c:pt idx="3744">
                  <c:v>3</c:v>
                </c:pt>
                <c:pt idx="3745">
                  <c:v>3</c:v>
                </c:pt>
                <c:pt idx="3746">
                  <c:v>6</c:v>
                </c:pt>
                <c:pt idx="3747">
                  <c:v>5</c:v>
                </c:pt>
                <c:pt idx="3748">
                  <c:v>6</c:v>
                </c:pt>
                <c:pt idx="3749">
                  <c:v>2</c:v>
                </c:pt>
                <c:pt idx="3750">
                  <c:v>3</c:v>
                </c:pt>
                <c:pt idx="3751">
                  <c:v>4</c:v>
                </c:pt>
                <c:pt idx="3752">
                  <c:v>2</c:v>
                </c:pt>
                <c:pt idx="3753">
                  <c:v>6</c:v>
                </c:pt>
                <c:pt idx="3754">
                  <c:v>2</c:v>
                </c:pt>
                <c:pt idx="3755">
                  <c:v>7</c:v>
                </c:pt>
                <c:pt idx="3756">
                  <c:v>4</c:v>
                </c:pt>
                <c:pt idx="3757">
                  <c:v>0</c:v>
                </c:pt>
                <c:pt idx="3758">
                  <c:v>2</c:v>
                </c:pt>
                <c:pt idx="3759">
                  <c:v>4</c:v>
                </c:pt>
                <c:pt idx="3760">
                  <c:v>7</c:v>
                </c:pt>
                <c:pt idx="3761">
                  <c:v>4</c:v>
                </c:pt>
                <c:pt idx="3762">
                  <c:v>5</c:v>
                </c:pt>
                <c:pt idx="3763">
                  <c:v>5</c:v>
                </c:pt>
                <c:pt idx="3764">
                  <c:v>5</c:v>
                </c:pt>
                <c:pt idx="3765">
                  <c:v>2</c:v>
                </c:pt>
                <c:pt idx="3766">
                  <c:v>5</c:v>
                </c:pt>
                <c:pt idx="3767">
                  <c:v>6</c:v>
                </c:pt>
                <c:pt idx="3768">
                  <c:v>3</c:v>
                </c:pt>
                <c:pt idx="3769">
                  <c:v>4</c:v>
                </c:pt>
                <c:pt idx="3770">
                  <c:v>3</c:v>
                </c:pt>
                <c:pt idx="3771">
                  <c:v>5</c:v>
                </c:pt>
                <c:pt idx="3772">
                  <c:v>1</c:v>
                </c:pt>
                <c:pt idx="3773">
                  <c:v>2</c:v>
                </c:pt>
                <c:pt idx="3774">
                  <c:v>1</c:v>
                </c:pt>
                <c:pt idx="3775">
                  <c:v>5</c:v>
                </c:pt>
                <c:pt idx="3776">
                  <c:v>6</c:v>
                </c:pt>
                <c:pt idx="3777">
                  <c:v>1</c:v>
                </c:pt>
                <c:pt idx="3778">
                  <c:v>3</c:v>
                </c:pt>
                <c:pt idx="3779">
                  <c:v>3</c:v>
                </c:pt>
                <c:pt idx="3780">
                  <c:v>3</c:v>
                </c:pt>
                <c:pt idx="3781">
                  <c:v>1</c:v>
                </c:pt>
                <c:pt idx="3782">
                  <c:v>6</c:v>
                </c:pt>
                <c:pt idx="3783">
                  <c:v>3</c:v>
                </c:pt>
                <c:pt idx="3784">
                  <c:v>0</c:v>
                </c:pt>
                <c:pt idx="3785">
                  <c:v>2</c:v>
                </c:pt>
                <c:pt idx="3786">
                  <c:v>1</c:v>
                </c:pt>
                <c:pt idx="3787">
                  <c:v>3</c:v>
                </c:pt>
                <c:pt idx="3788">
                  <c:v>4</c:v>
                </c:pt>
                <c:pt idx="3789">
                  <c:v>4</c:v>
                </c:pt>
                <c:pt idx="3790">
                  <c:v>4</c:v>
                </c:pt>
                <c:pt idx="3791">
                  <c:v>2</c:v>
                </c:pt>
                <c:pt idx="3792">
                  <c:v>2</c:v>
                </c:pt>
                <c:pt idx="3793">
                  <c:v>5</c:v>
                </c:pt>
                <c:pt idx="3794">
                  <c:v>6</c:v>
                </c:pt>
                <c:pt idx="3795">
                  <c:v>6</c:v>
                </c:pt>
                <c:pt idx="3796">
                  <c:v>3</c:v>
                </c:pt>
                <c:pt idx="3797">
                  <c:v>2</c:v>
                </c:pt>
                <c:pt idx="3798">
                  <c:v>3</c:v>
                </c:pt>
                <c:pt idx="3799">
                  <c:v>2</c:v>
                </c:pt>
                <c:pt idx="3800">
                  <c:v>3</c:v>
                </c:pt>
                <c:pt idx="3801">
                  <c:v>3</c:v>
                </c:pt>
                <c:pt idx="3802">
                  <c:v>4</c:v>
                </c:pt>
                <c:pt idx="3803">
                  <c:v>4</c:v>
                </c:pt>
                <c:pt idx="3804">
                  <c:v>1</c:v>
                </c:pt>
                <c:pt idx="3805">
                  <c:v>5</c:v>
                </c:pt>
                <c:pt idx="3806">
                  <c:v>6</c:v>
                </c:pt>
                <c:pt idx="3807">
                  <c:v>3</c:v>
                </c:pt>
                <c:pt idx="3808">
                  <c:v>7</c:v>
                </c:pt>
                <c:pt idx="3809">
                  <c:v>3</c:v>
                </c:pt>
                <c:pt idx="3810">
                  <c:v>1</c:v>
                </c:pt>
                <c:pt idx="3811">
                  <c:v>3</c:v>
                </c:pt>
                <c:pt idx="3812">
                  <c:v>3</c:v>
                </c:pt>
                <c:pt idx="3813">
                  <c:v>5</c:v>
                </c:pt>
                <c:pt idx="3814">
                  <c:v>4</c:v>
                </c:pt>
                <c:pt idx="3815">
                  <c:v>2</c:v>
                </c:pt>
                <c:pt idx="3816">
                  <c:v>5</c:v>
                </c:pt>
                <c:pt idx="3817">
                  <c:v>4</c:v>
                </c:pt>
                <c:pt idx="3818">
                  <c:v>6</c:v>
                </c:pt>
                <c:pt idx="3819">
                  <c:v>5</c:v>
                </c:pt>
                <c:pt idx="3820">
                  <c:v>3</c:v>
                </c:pt>
                <c:pt idx="3821">
                  <c:v>0</c:v>
                </c:pt>
                <c:pt idx="3822">
                  <c:v>1</c:v>
                </c:pt>
                <c:pt idx="3823">
                  <c:v>0</c:v>
                </c:pt>
                <c:pt idx="3824">
                  <c:v>0</c:v>
                </c:pt>
                <c:pt idx="3825">
                  <c:v>0</c:v>
                </c:pt>
                <c:pt idx="3826">
                  <c:v>0</c:v>
                </c:pt>
                <c:pt idx="3827">
                  <c:v>0</c:v>
                </c:pt>
                <c:pt idx="3828">
                  <c:v>1</c:v>
                </c:pt>
                <c:pt idx="3829">
                  <c:v>0</c:v>
                </c:pt>
                <c:pt idx="3830">
                  <c:v>0</c:v>
                </c:pt>
                <c:pt idx="3831">
                  <c:v>1</c:v>
                </c:pt>
                <c:pt idx="3832">
                  <c:v>0</c:v>
                </c:pt>
                <c:pt idx="3833">
                  <c:v>0</c:v>
                </c:pt>
                <c:pt idx="3834">
                  <c:v>0</c:v>
                </c:pt>
                <c:pt idx="3835">
                  <c:v>1</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1</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1</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1</c:v>
                </c:pt>
                <c:pt idx="3879">
                  <c:v>1</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1</c:v>
                </c:pt>
                <c:pt idx="3899">
                  <c:v>0</c:v>
                </c:pt>
                <c:pt idx="3900">
                  <c:v>0</c:v>
                </c:pt>
                <c:pt idx="3901">
                  <c:v>0</c:v>
                </c:pt>
                <c:pt idx="3902">
                  <c:v>0</c:v>
                </c:pt>
                <c:pt idx="3903">
                  <c:v>0</c:v>
                </c:pt>
                <c:pt idx="3904">
                  <c:v>0</c:v>
                </c:pt>
                <c:pt idx="3905">
                  <c:v>0</c:v>
                </c:pt>
                <c:pt idx="3906">
                  <c:v>0</c:v>
                </c:pt>
                <c:pt idx="3907">
                  <c:v>0</c:v>
                </c:pt>
                <c:pt idx="3908">
                  <c:v>0</c:v>
                </c:pt>
                <c:pt idx="3909">
                  <c:v>0</c:v>
                </c:pt>
                <c:pt idx="3910">
                  <c:v>1</c:v>
                </c:pt>
                <c:pt idx="3911">
                  <c:v>1</c:v>
                </c:pt>
                <c:pt idx="3912">
                  <c:v>0</c:v>
                </c:pt>
                <c:pt idx="3913">
                  <c:v>0</c:v>
                </c:pt>
                <c:pt idx="3914">
                  <c:v>0</c:v>
                </c:pt>
                <c:pt idx="3915">
                  <c:v>0</c:v>
                </c:pt>
                <c:pt idx="3916">
                  <c:v>0</c:v>
                </c:pt>
                <c:pt idx="3917">
                  <c:v>0</c:v>
                </c:pt>
                <c:pt idx="3918">
                  <c:v>0</c:v>
                </c:pt>
                <c:pt idx="3919">
                  <c:v>0</c:v>
                </c:pt>
                <c:pt idx="3920">
                  <c:v>0</c:v>
                </c:pt>
                <c:pt idx="3921">
                  <c:v>0</c:v>
                </c:pt>
                <c:pt idx="3922">
                  <c:v>0</c:v>
                </c:pt>
                <c:pt idx="3923">
                  <c:v>1</c:v>
                </c:pt>
                <c:pt idx="3924">
                  <c:v>0</c:v>
                </c:pt>
                <c:pt idx="3925">
                  <c:v>0</c:v>
                </c:pt>
                <c:pt idx="3926">
                  <c:v>0</c:v>
                </c:pt>
                <c:pt idx="3927">
                  <c:v>0</c:v>
                </c:pt>
                <c:pt idx="3928">
                  <c:v>0</c:v>
                </c:pt>
                <c:pt idx="3929">
                  <c:v>0</c:v>
                </c:pt>
                <c:pt idx="3930">
                  <c:v>0</c:v>
                </c:pt>
                <c:pt idx="3931">
                  <c:v>0</c:v>
                </c:pt>
                <c:pt idx="3932">
                  <c:v>0</c:v>
                </c:pt>
                <c:pt idx="3933">
                  <c:v>1</c:v>
                </c:pt>
                <c:pt idx="3934">
                  <c:v>0</c:v>
                </c:pt>
                <c:pt idx="3935">
                  <c:v>0</c:v>
                </c:pt>
                <c:pt idx="3936">
                  <c:v>0</c:v>
                </c:pt>
                <c:pt idx="3937">
                  <c:v>0</c:v>
                </c:pt>
                <c:pt idx="3938">
                  <c:v>0</c:v>
                </c:pt>
                <c:pt idx="3939">
                  <c:v>0</c:v>
                </c:pt>
                <c:pt idx="3940">
                  <c:v>0</c:v>
                </c:pt>
                <c:pt idx="3941">
                  <c:v>0</c:v>
                </c:pt>
                <c:pt idx="3942">
                  <c:v>0</c:v>
                </c:pt>
                <c:pt idx="3943">
                  <c:v>2</c:v>
                </c:pt>
                <c:pt idx="3944">
                  <c:v>0</c:v>
                </c:pt>
                <c:pt idx="3945">
                  <c:v>0</c:v>
                </c:pt>
                <c:pt idx="3946">
                  <c:v>0</c:v>
                </c:pt>
                <c:pt idx="3947">
                  <c:v>0</c:v>
                </c:pt>
                <c:pt idx="3948">
                  <c:v>0</c:v>
                </c:pt>
                <c:pt idx="3949">
                  <c:v>1</c:v>
                </c:pt>
                <c:pt idx="3950">
                  <c:v>0</c:v>
                </c:pt>
                <c:pt idx="3951">
                  <c:v>0</c:v>
                </c:pt>
                <c:pt idx="3952">
                  <c:v>0</c:v>
                </c:pt>
                <c:pt idx="3953">
                  <c:v>1</c:v>
                </c:pt>
                <c:pt idx="3954">
                  <c:v>0</c:v>
                </c:pt>
                <c:pt idx="3955">
                  <c:v>0</c:v>
                </c:pt>
                <c:pt idx="3956">
                  <c:v>0</c:v>
                </c:pt>
                <c:pt idx="3957">
                  <c:v>0</c:v>
                </c:pt>
                <c:pt idx="3958">
                  <c:v>0</c:v>
                </c:pt>
                <c:pt idx="3959">
                  <c:v>1</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1</c:v>
                </c:pt>
                <c:pt idx="3980">
                  <c:v>0</c:v>
                </c:pt>
                <c:pt idx="3981">
                  <c:v>0</c:v>
                </c:pt>
                <c:pt idx="3982">
                  <c:v>1</c:v>
                </c:pt>
                <c:pt idx="3983">
                  <c:v>0</c:v>
                </c:pt>
                <c:pt idx="3984">
                  <c:v>0</c:v>
                </c:pt>
                <c:pt idx="3985">
                  <c:v>2</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1</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1</c:v>
                </c:pt>
                <c:pt idx="4016">
                  <c:v>0</c:v>
                </c:pt>
                <c:pt idx="4017">
                  <c:v>0</c:v>
                </c:pt>
                <c:pt idx="4018">
                  <c:v>0</c:v>
                </c:pt>
                <c:pt idx="4019">
                  <c:v>0</c:v>
                </c:pt>
                <c:pt idx="4020">
                  <c:v>0</c:v>
                </c:pt>
                <c:pt idx="4021">
                  <c:v>0</c:v>
                </c:pt>
                <c:pt idx="4022">
                  <c:v>0</c:v>
                </c:pt>
                <c:pt idx="4023">
                  <c:v>0</c:v>
                </c:pt>
                <c:pt idx="4024">
                  <c:v>0</c:v>
                </c:pt>
                <c:pt idx="4025">
                  <c:v>1</c:v>
                </c:pt>
                <c:pt idx="4026">
                  <c:v>0</c:v>
                </c:pt>
                <c:pt idx="4027">
                  <c:v>0</c:v>
                </c:pt>
                <c:pt idx="4028">
                  <c:v>0</c:v>
                </c:pt>
                <c:pt idx="4029">
                  <c:v>0</c:v>
                </c:pt>
                <c:pt idx="4030">
                  <c:v>0</c:v>
                </c:pt>
                <c:pt idx="4031">
                  <c:v>0</c:v>
                </c:pt>
                <c:pt idx="4032">
                  <c:v>0</c:v>
                </c:pt>
                <c:pt idx="4033">
                  <c:v>0</c:v>
                </c:pt>
                <c:pt idx="4034">
                  <c:v>0</c:v>
                </c:pt>
                <c:pt idx="4035">
                  <c:v>0</c:v>
                </c:pt>
                <c:pt idx="4036">
                  <c:v>0</c:v>
                </c:pt>
                <c:pt idx="4037">
                  <c:v>1</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1</c:v>
                </c:pt>
                <c:pt idx="4061">
                  <c:v>0</c:v>
                </c:pt>
                <c:pt idx="4062">
                  <c:v>0</c:v>
                </c:pt>
                <c:pt idx="4063">
                  <c:v>0</c:v>
                </c:pt>
                <c:pt idx="4064">
                  <c:v>0</c:v>
                </c:pt>
                <c:pt idx="4065">
                  <c:v>0</c:v>
                </c:pt>
                <c:pt idx="4066">
                  <c:v>0</c:v>
                </c:pt>
                <c:pt idx="4067">
                  <c:v>0</c:v>
                </c:pt>
                <c:pt idx="4068">
                  <c:v>1</c:v>
                </c:pt>
                <c:pt idx="4069">
                  <c:v>1</c:v>
                </c:pt>
                <c:pt idx="4070">
                  <c:v>0</c:v>
                </c:pt>
                <c:pt idx="4071">
                  <c:v>0</c:v>
                </c:pt>
                <c:pt idx="4072">
                  <c:v>1</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1</c:v>
                </c:pt>
                <c:pt idx="4108">
                  <c:v>0</c:v>
                </c:pt>
                <c:pt idx="4109">
                  <c:v>0</c:v>
                </c:pt>
                <c:pt idx="4110">
                  <c:v>0</c:v>
                </c:pt>
                <c:pt idx="4111">
                  <c:v>1</c:v>
                </c:pt>
                <c:pt idx="4112">
                  <c:v>0</c:v>
                </c:pt>
                <c:pt idx="4113">
                  <c:v>0</c:v>
                </c:pt>
                <c:pt idx="4114">
                  <c:v>0</c:v>
                </c:pt>
                <c:pt idx="4115">
                  <c:v>0</c:v>
                </c:pt>
                <c:pt idx="4116">
                  <c:v>0</c:v>
                </c:pt>
                <c:pt idx="4117">
                  <c:v>1</c:v>
                </c:pt>
                <c:pt idx="4118">
                  <c:v>0</c:v>
                </c:pt>
                <c:pt idx="4119">
                  <c:v>0</c:v>
                </c:pt>
                <c:pt idx="4120">
                  <c:v>0</c:v>
                </c:pt>
                <c:pt idx="4121">
                  <c:v>0</c:v>
                </c:pt>
                <c:pt idx="4122">
                  <c:v>0</c:v>
                </c:pt>
                <c:pt idx="4123">
                  <c:v>1</c:v>
                </c:pt>
                <c:pt idx="4124">
                  <c:v>1</c:v>
                </c:pt>
                <c:pt idx="4125">
                  <c:v>0</c:v>
                </c:pt>
                <c:pt idx="4126">
                  <c:v>0</c:v>
                </c:pt>
                <c:pt idx="4127">
                  <c:v>0</c:v>
                </c:pt>
              </c:numCache>
            </c:numRef>
          </c:val>
        </c:ser>
        <c:dLbls>
          <c:showLegendKey val="0"/>
          <c:showVal val="0"/>
          <c:showCatName val="0"/>
          <c:showSerName val="0"/>
          <c:showPercent val="0"/>
          <c:showBubbleSize val="0"/>
        </c:dLbls>
        <c:gapWidth val="150"/>
        <c:axId val="355450880"/>
        <c:axId val="355452416"/>
      </c:barChart>
      <c:catAx>
        <c:axId val="355450880"/>
        <c:scaling>
          <c:orientation val="minMax"/>
        </c:scaling>
        <c:delete val="0"/>
        <c:axPos val="b"/>
        <c:majorTickMark val="out"/>
        <c:minorTickMark val="none"/>
        <c:tickLblPos val="nextTo"/>
        <c:txPr>
          <a:bodyPr/>
          <a:lstStyle/>
          <a:p>
            <a:pPr>
              <a:defRPr sz="700"/>
            </a:pPr>
            <a:endParaRPr lang="en-US"/>
          </a:p>
        </c:txPr>
        <c:crossAx val="355452416"/>
        <c:crosses val="autoZero"/>
        <c:auto val="1"/>
        <c:lblAlgn val="ctr"/>
        <c:lblOffset val="100"/>
        <c:noMultiLvlLbl val="0"/>
      </c:catAx>
      <c:valAx>
        <c:axId val="355452416"/>
        <c:scaling>
          <c:orientation val="minMax"/>
          <c:max val="10"/>
        </c:scaling>
        <c:delete val="0"/>
        <c:axPos val="l"/>
        <c:majorGridlines/>
        <c:numFmt formatCode="General" sourceLinked="1"/>
        <c:majorTickMark val="out"/>
        <c:minorTickMark val="none"/>
        <c:tickLblPos val="nextTo"/>
        <c:crossAx val="355450880"/>
        <c:crosses val="autoZero"/>
        <c:crossBetween val="between"/>
        <c:majorUnit val="2"/>
      </c:valAx>
      <c:spPr>
        <a:ln>
          <a:solidFill>
            <a:schemeClr val="bg1">
              <a:lumMod val="75000"/>
            </a:schemeClr>
          </a:solidFill>
        </a:ln>
      </c:spPr>
    </c:plotArea>
    <c:legend>
      <c:legendPos val="r"/>
      <c:layout>
        <c:manualLayout>
          <c:xMode val="edge"/>
          <c:yMode val="edge"/>
          <c:x val="8.3209536307961532E-2"/>
          <c:y val="4.6104184893554979E-2"/>
          <c:w val="0.25110877426966582"/>
          <c:h val="0.141334789798674"/>
        </c:manualLayout>
      </c:layout>
      <c:overlay val="0"/>
    </c:legend>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967187326339903E-2"/>
          <c:y val="5.1400554097404488E-2"/>
          <c:w val="0.90008156146605456"/>
          <c:h val="0.69401066802133615"/>
        </c:manualLayout>
      </c:layout>
      <c:barChart>
        <c:barDir val="col"/>
        <c:grouping val="clustered"/>
        <c:varyColors val="0"/>
        <c:ser>
          <c:idx val="0"/>
          <c:order val="0"/>
          <c:tx>
            <c:strRef>
              <c:f>Coverage!$C$1</c:f>
              <c:strCache>
                <c:ptCount val="1"/>
                <c:pt idx="0">
                  <c:v>C0.5xS30</c:v>
                </c:pt>
              </c:strCache>
            </c:strRef>
          </c:tx>
          <c:invertIfNegative val="0"/>
          <c:val>
            <c:numRef>
              <c:f>Coverage!$C$2:$C$4131</c:f>
              <c:numCache>
                <c:formatCode>General</c:formatCode>
                <c:ptCount val="4130"/>
                <c:pt idx="0">
                  <c:v>0</c:v>
                </c:pt>
                <c:pt idx="1">
                  <c:v>0</c:v>
                </c:pt>
                <c:pt idx="2">
                  <c:v>2</c:v>
                </c:pt>
                <c:pt idx="3">
                  <c:v>0</c:v>
                </c:pt>
                <c:pt idx="4">
                  <c:v>0</c:v>
                </c:pt>
                <c:pt idx="5">
                  <c:v>2</c:v>
                </c:pt>
                <c:pt idx="6">
                  <c:v>0</c:v>
                </c:pt>
                <c:pt idx="7">
                  <c:v>0</c:v>
                </c:pt>
                <c:pt idx="8">
                  <c:v>0</c:v>
                </c:pt>
                <c:pt idx="9">
                  <c:v>0</c:v>
                </c:pt>
                <c:pt idx="10">
                  <c:v>0</c:v>
                </c:pt>
                <c:pt idx="11">
                  <c:v>0</c:v>
                </c:pt>
                <c:pt idx="12">
                  <c:v>0</c:v>
                </c:pt>
                <c:pt idx="13">
                  <c:v>0</c:v>
                </c:pt>
                <c:pt idx="14">
                  <c:v>0</c:v>
                </c:pt>
                <c:pt idx="15">
                  <c:v>0</c:v>
                </c:pt>
                <c:pt idx="16">
                  <c:v>0</c:v>
                </c:pt>
                <c:pt idx="17">
                  <c:v>0</c:v>
                </c:pt>
                <c:pt idx="18">
                  <c:v>1</c:v>
                </c:pt>
                <c:pt idx="19">
                  <c:v>0</c:v>
                </c:pt>
                <c:pt idx="20">
                  <c:v>0</c:v>
                </c:pt>
                <c:pt idx="21">
                  <c:v>0</c:v>
                </c:pt>
                <c:pt idx="22">
                  <c:v>0</c:v>
                </c:pt>
                <c:pt idx="23">
                  <c:v>1</c:v>
                </c:pt>
                <c:pt idx="24">
                  <c:v>1</c:v>
                </c:pt>
                <c:pt idx="25">
                  <c:v>0</c:v>
                </c:pt>
                <c:pt idx="26">
                  <c:v>0</c:v>
                </c:pt>
                <c:pt idx="27">
                  <c:v>0</c:v>
                </c:pt>
                <c:pt idx="28">
                  <c:v>0</c:v>
                </c:pt>
                <c:pt idx="29">
                  <c:v>0</c:v>
                </c:pt>
                <c:pt idx="30">
                  <c:v>0</c:v>
                </c:pt>
                <c:pt idx="31">
                  <c:v>0</c:v>
                </c:pt>
                <c:pt idx="32">
                  <c:v>1</c:v>
                </c:pt>
                <c:pt idx="33">
                  <c:v>0</c:v>
                </c:pt>
                <c:pt idx="34">
                  <c:v>0</c:v>
                </c:pt>
                <c:pt idx="35">
                  <c:v>1</c:v>
                </c:pt>
                <c:pt idx="36">
                  <c:v>0</c:v>
                </c:pt>
                <c:pt idx="37">
                  <c:v>0</c:v>
                </c:pt>
                <c:pt idx="38">
                  <c:v>0</c:v>
                </c:pt>
                <c:pt idx="39">
                  <c:v>0</c:v>
                </c:pt>
                <c:pt idx="40">
                  <c:v>1</c:v>
                </c:pt>
                <c:pt idx="41">
                  <c:v>0</c:v>
                </c:pt>
                <c:pt idx="42">
                  <c:v>1</c:v>
                </c:pt>
                <c:pt idx="43">
                  <c:v>0</c:v>
                </c:pt>
                <c:pt idx="44">
                  <c:v>0</c:v>
                </c:pt>
                <c:pt idx="45">
                  <c:v>1</c:v>
                </c:pt>
                <c:pt idx="46">
                  <c:v>0</c:v>
                </c:pt>
                <c:pt idx="47">
                  <c:v>0</c:v>
                </c:pt>
                <c:pt idx="48">
                  <c:v>1</c:v>
                </c:pt>
                <c:pt idx="49">
                  <c:v>0</c:v>
                </c:pt>
                <c:pt idx="50">
                  <c:v>0</c:v>
                </c:pt>
                <c:pt idx="51">
                  <c:v>0</c:v>
                </c:pt>
                <c:pt idx="52">
                  <c:v>0</c:v>
                </c:pt>
                <c:pt idx="53">
                  <c:v>0</c:v>
                </c:pt>
                <c:pt idx="54">
                  <c:v>1</c:v>
                </c:pt>
                <c:pt idx="55">
                  <c:v>0</c:v>
                </c:pt>
                <c:pt idx="56">
                  <c:v>0</c:v>
                </c:pt>
                <c:pt idx="57">
                  <c:v>0</c:v>
                </c:pt>
                <c:pt idx="58">
                  <c:v>0</c:v>
                </c:pt>
                <c:pt idx="59">
                  <c:v>1</c:v>
                </c:pt>
                <c:pt idx="60">
                  <c:v>0</c:v>
                </c:pt>
                <c:pt idx="61">
                  <c:v>1</c:v>
                </c:pt>
                <c:pt idx="62">
                  <c:v>0</c:v>
                </c:pt>
                <c:pt idx="63">
                  <c:v>0</c:v>
                </c:pt>
                <c:pt idx="64">
                  <c:v>0</c:v>
                </c:pt>
                <c:pt idx="65">
                  <c:v>0</c:v>
                </c:pt>
                <c:pt idx="66">
                  <c:v>0</c:v>
                </c:pt>
                <c:pt idx="67">
                  <c:v>0</c:v>
                </c:pt>
                <c:pt idx="68">
                  <c:v>0</c:v>
                </c:pt>
                <c:pt idx="69">
                  <c:v>0</c:v>
                </c:pt>
                <c:pt idx="70">
                  <c:v>1</c:v>
                </c:pt>
                <c:pt idx="71">
                  <c:v>0</c:v>
                </c:pt>
                <c:pt idx="72">
                  <c:v>0</c:v>
                </c:pt>
                <c:pt idx="73">
                  <c:v>1</c:v>
                </c:pt>
                <c:pt idx="74">
                  <c:v>0</c:v>
                </c:pt>
                <c:pt idx="75">
                  <c:v>0</c:v>
                </c:pt>
                <c:pt idx="76">
                  <c:v>0</c:v>
                </c:pt>
                <c:pt idx="77">
                  <c:v>0</c:v>
                </c:pt>
                <c:pt idx="78">
                  <c:v>0</c:v>
                </c:pt>
                <c:pt idx="79">
                  <c:v>0</c:v>
                </c:pt>
                <c:pt idx="80">
                  <c:v>1</c:v>
                </c:pt>
                <c:pt idx="81">
                  <c:v>0</c:v>
                </c:pt>
                <c:pt idx="82">
                  <c:v>0</c:v>
                </c:pt>
                <c:pt idx="83">
                  <c:v>0</c:v>
                </c:pt>
                <c:pt idx="84">
                  <c:v>1</c:v>
                </c:pt>
                <c:pt idx="85">
                  <c:v>1</c:v>
                </c:pt>
                <c:pt idx="86">
                  <c:v>0</c:v>
                </c:pt>
                <c:pt idx="87">
                  <c:v>0</c:v>
                </c:pt>
                <c:pt idx="88">
                  <c:v>1</c:v>
                </c:pt>
                <c:pt idx="89">
                  <c:v>0</c:v>
                </c:pt>
                <c:pt idx="90">
                  <c:v>0</c:v>
                </c:pt>
                <c:pt idx="91">
                  <c:v>0</c:v>
                </c:pt>
                <c:pt idx="92">
                  <c:v>0</c:v>
                </c:pt>
                <c:pt idx="93">
                  <c:v>0</c:v>
                </c:pt>
                <c:pt idx="94">
                  <c:v>0</c:v>
                </c:pt>
                <c:pt idx="95">
                  <c:v>0</c:v>
                </c:pt>
                <c:pt idx="96">
                  <c:v>0</c:v>
                </c:pt>
                <c:pt idx="97">
                  <c:v>0</c:v>
                </c:pt>
                <c:pt idx="98">
                  <c:v>0</c:v>
                </c:pt>
                <c:pt idx="99">
                  <c:v>0</c:v>
                </c:pt>
                <c:pt idx="100">
                  <c:v>1</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1</c:v>
                </c:pt>
                <c:pt idx="123">
                  <c:v>0</c:v>
                </c:pt>
                <c:pt idx="124">
                  <c:v>0</c:v>
                </c:pt>
                <c:pt idx="125">
                  <c:v>0</c:v>
                </c:pt>
                <c:pt idx="126">
                  <c:v>0</c:v>
                </c:pt>
                <c:pt idx="127">
                  <c:v>1</c:v>
                </c:pt>
                <c:pt idx="128">
                  <c:v>0</c:v>
                </c:pt>
                <c:pt idx="129">
                  <c:v>0</c:v>
                </c:pt>
                <c:pt idx="130">
                  <c:v>0</c:v>
                </c:pt>
                <c:pt idx="131">
                  <c:v>1</c:v>
                </c:pt>
                <c:pt idx="132">
                  <c:v>1</c:v>
                </c:pt>
                <c:pt idx="133">
                  <c:v>0</c:v>
                </c:pt>
                <c:pt idx="134">
                  <c:v>0</c:v>
                </c:pt>
                <c:pt idx="135">
                  <c:v>0</c:v>
                </c:pt>
                <c:pt idx="136">
                  <c:v>0</c:v>
                </c:pt>
                <c:pt idx="137">
                  <c:v>0</c:v>
                </c:pt>
                <c:pt idx="138">
                  <c:v>0</c:v>
                </c:pt>
                <c:pt idx="139">
                  <c:v>0</c:v>
                </c:pt>
                <c:pt idx="140">
                  <c:v>0</c:v>
                </c:pt>
                <c:pt idx="141">
                  <c:v>0</c:v>
                </c:pt>
                <c:pt idx="142">
                  <c:v>0</c:v>
                </c:pt>
                <c:pt idx="143">
                  <c:v>1</c:v>
                </c:pt>
                <c:pt idx="144">
                  <c:v>0</c:v>
                </c:pt>
                <c:pt idx="145">
                  <c:v>0</c:v>
                </c:pt>
                <c:pt idx="146">
                  <c:v>0</c:v>
                </c:pt>
                <c:pt idx="147">
                  <c:v>0</c:v>
                </c:pt>
                <c:pt idx="148">
                  <c:v>0</c:v>
                </c:pt>
                <c:pt idx="149">
                  <c:v>1</c:v>
                </c:pt>
                <c:pt idx="150">
                  <c:v>1</c:v>
                </c:pt>
                <c:pt idx="151">
                  <c:v>0</c:v>
                </c:pt>
                <c:pt idx="152">
                  <c:v>0</c:v>
                </c:pt>
                <c:pt idx="153">
                  <c:v>1</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1</c:v>
                </c:pt>
                <c:pt idx="173">
                  <c:v>0</c:v>
                </c:pt>
                <c:pt idx="174">
                  <c:v>0</c:v>
                </c:pt>
                <c:pt idx="175">
                  <c:v>0</c:v>
                </c:pt>
                <c:pt idx="176">
                  <c:v>1</c:v>
                </c:pt>
                <c:pt idx="177">
                  <c:v>0</c:v>
                </c:pt>
                <c:pt idx="178">
                  <c:v>0</c:v>
                </c:pt>
                <c:pt idx="179">
                  <c:v>1</c:v>
                </c:pt>
                <c:pt idx="180">
                  <c:v>0</c:v>
                </c:pt>
                <c:pt idx="181">
                  <c:v>1</c:v>
                </c:pt>
                <c:pt idx="182">
                  <c:v>0</c:v>
                </c:pt>
                <c:pt idx="183">
                  <c:v>0</c:v>
                </c:pt>
                <c:pt idx="184">
                  <c:v>0</c:v>
                </c:pt>
                <c:pt idx="185">
                  <c:v>0</c:v>
                </c:pt>
                <c:pt idx="186">
                  <c:v>0</c:v>
                </c:pt>
                <c:pt idx="187">
                  <c:v>0</c:v>
                </c:pt>
                <c:pt idx="188">
                  <c:v>0</c:v>
                </c:pt>
                <c:pt idx="189">
                  <c:v>0</c:v>
                </c:pt>
                <c:pt idx="190">
                  <c:v>0</c:v>
                </c:pt>
                <c:pt idx="191">
                  <c:v>1</c:v>
                </c:pt>
                <c:pt idx="192">
                  <c:v>0</c:v>
                </c:pt>
                <c:pt idx="193">
                  <c:v>0</c:v>
                </c:pt>
                <c:pt idx="194">
                  <c:v>0</c:v>
                </c:pt>
                <c:pt idx="195">
                  <c:v>0</c:v>
                </c:pt>
                <c:pt idx="196">
                  <c:v>1</c:v>
                </c:pt>
                <c:pt idx="197">
                  <c:v>0</c:v>
                </c:pt>
                <c:pt idx="198">
                  <c:v>0</c:v>
                </c:pt>
                <c:pt idx="199">
                  <c:v>1</c:v>
                </c:pt>
                <c:pt idx="200">
                  <c:v>0</c:v>
                </c:pt>
                <c:pt idx="201">
                  <c:v>0</c:v>
                </c:pt>
                <c:pt idx="202">
                  <c:v>0</c:v>
                </c:pt>
                <c:pt idx="203">
                  <c:v>1</c:v>
                </c:pt>
                <c:pt idx="204">
                  <c:v>1</c:v>
                </c:pt>
                <c:pt idx="205">
                  <c:v>0</c:v>
                </c:pt>
                <c:pt idx="206">
                  <c:v>0</c:v>
                </c:pt>
                <c:pt idx="207">
                  <c:v>0</c:v>
                </c:pt>
                <c:pt idx="208">
                  <c:v>0</c:v>
                </c:pt>
                <c:pt idx="209">
                  <c:v>0</c:v>
                </c:pt>
                <c:pt idx="210">
                  <c:v>0</c:v>
                </c:pt>
                <c:pt idx="211">
                  <c:v>1</c:v>
                </c:pt>
                <c:pt idx="212">
                  <c:v>1</c:v>
                </c:pt>
                <c:pt idx="213">
                  <c:v>0</c:v>
                </c:pt>
                <c:pt idx="214">
                  <c:v>0</c:v>
                </c:pt>
                <c:pt idx="215">
                  <c:v>1</c:v>
                </c:pt>
                <c:pt idx="216">
                  <c:v>0</c:v>
                </c:pt>
                <c:pt idx="217">
                  <c:v>0</c:v>
                </c:pt>
                <c:pt idx="218">
                  <c:v>0</c:v>
                </c:pt>
                <c:pt idx="219">
                  <c:v>0</c:v>
                </c:pt>
                <c:pt idx="220">
                  <c:v>0</c:v>
                </c:pt>
                <c:pt idx="221">
                  <c:v>0</c:v>
                </c:pt>
                <c:pt idx="222">
                  <c:v>2</c:v>
                </c:pt>
                <c:pt idx="223">
                  <c:v>0</c:v>
                </c:pt>
                <c:pt idx="224">
                  <c:v>0</c:v>
                </c:pt>
                <c:pt idx="225">
                  <c:v>0</c:v>
                </c:pt>
                <c:pt idx="226">
                  <c:v>1</c:v>
                </c:pt>
                <c:pt idx="227">
                  <c:v>0</c:v>
                </c:pt>
                <c:pt idx="228">
                  <c:v>0</c:v>
                </c:pt>
                <c:pt idx="229">
                  <c:v>0</c:v>
                </c:pt>
                <c:pt idx="230">
                  <c:v>1</c:v>
                </c:pt>
                <c:pt idx="231">
                  <c:v>1</c:v>
                </c:pt>
                <c:pt idx="232">
                  <c:v>0</c:v>
                </c:pt>
                <c:pt idx="233">
                  <c:v>0</c:v>
                </c:pt>
                <c:pt idx="234">
                  <c:v>0</c:v>
                </c:pt>
                <c:pt idx="235">
                  <c:v>0</c:v>
                </c:pt>
                <c:pt idx="236">
                  <c:v>0</c:v>
                </c:pt>
                <c:pt idx="237">
                  <c:v>1</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1</c:v>
                </c:pt>
                <c:pt idx="254">
                  <c:v>0</c:v>
                </c:pt>
                <c:pt idx="255">
                  <c:v>0</c:v>
                </c:pt>
                <c:pt idx="256">
                  <c:v>0</c:v>
                </c:pt>
                <c:pt idx="257">
                  <c:v>0</c:v>
                </c:pt>
                <c:pt idx="258">
                  <c:v>0</c:v>
                </c:pt>
                <c:pt idx="259">
                  <c:v>0</c:v>
                </c:pt>
                <c:pt idx="260">
                  <c:v>0</c:v>
                </c:pt>
                <c:pt idx="261">
                  <c:v>0</c:v>
                </c:pt>
                <c:pt idx="262">
                  <c:v>0</c:v>
                </c:pt>
                <c:pt idx="263">
                  <c:v>0</c:v>
                </c:pt>
                <c:pt idx="264">
                  <c:v>1</c:v>
                </c:pt>
                <c:pt idx="265">
                  <c:v>0</c:v>
                </c:pt>
                <c:pt idx="266">
                  <c:v>0</c:v>
                </c:pt>
                <c:pt idx="267">
                  <c:v>0</c:v>
                </c:pt>
                <c:pt idx="268">
                  <c:v>0</c:v>
                </c:pt>
                <c:pt idx="269">
                  <c:v>0</c:v>
                </c:pt>
                <c:pt idx="270">
                  <c:v>0</c:v>
                </c:pt>
                <c:pt idx="271">
                  <c:v>0</c:v>
                </c:pt>
                <c:pt idx="272">
                  <c:v>0</c:v>
                </c:pt>
                <c:pt idx="273">
                  <c:v>1</c:v>
                </c:pt>
                <c:pt idx="274">
                  <c:v>0</c:v>
                </c:pt>
                <c:pt idx="275">
                  <c:v>0</c:v>
                </c:pt>
                <c:pt idx="276">
                  <c:v>1</c:v>
                </c:pt>
                <c:pt idx="277">
                  <c:v>1</c:v>
                </c:pt>
                <c:pt idx="278">
                  <c:v>0</c:v>
                </c:pt>
                <c:pt idx="279">
                  <c:v>0</c:v>
                </c:pt>
                <c:pt idx="280">
                  <c:v>0</c:v>
                </c:pt>
                <c:pt idx="281">
                  <c:v>0</c:v>
                </c:pt>
                <c:pt idx="282">
                  <c:v>0</c:v>
                </c:pt>
                <c:pt idx="283">
                  <c:v>1</c:v>
                </c:pt>
                <c:pt idx="284">
                  <c:v>0</c:v>
                </c:pt>
                <c:pt idx="285">
                  <c:v>0</c:v>
                </c:pt>
                <c:pt idx="286">
                  <c:v>1</c:v>
                </c:pt>
                <c:pt idx="287">
                  <c:v>0</c:v>
                </c:pt>
                <c:pt idx="288">
                  <c:v>0</c:v>
                </c:pt>
                <c:pt idx="289">
                  <c:v>2</c:v>
                </c:pt>
                <c:pt idx="290">
                  <c:v>1</c:v>
                </c:pt>
                <c:pt idx="291">
                  <c:v>0</c:v>
                </c:pt>
                <c:pt idx="292">
                  <c:v>0</c:v>
                </c:pt>
                <c:pt idx="293">
                  <c:v>0</c:v>
                </c:pt>
                <c:pt idx="294">
                  <c:v>1</c:v>
                </c:pt>
                <c:pt idx="295">
                  <c:v>0</c:v>
                </c:pt>
                <c:pt idx="296">
                  <c:v>0</c:v>
                </c:pt>
                <c:pt idx="297">
                  <c:v>0</c:v>
                </c:pt>
                <c:pt idx="298">
                  <c:v>0</c:v>
                </c:pt>
                <c:pt idx="299">
                  <c:v>0</c:v>
                </c:pt>
                <c:pt idx="300">
                  <c:v>1</c:v>
                </c:pt>
                <c:pt idx="301">
                  <c:v>0</c:v>
                </c:pt>
                <c:pt idx="302">
                  <c:v>0</c:v>
                </c:pt>
                <c:pt idx="303">
                  <c:v>1</c:v>
                </c:pt>
                <c:pt idx="304">
                  <c:v>0</c:v>
                </c:pt>
                <c:pt idx="305">
                  <c:v>1</c:v>
                </c:pt>
                <c:pt idx="306">
                  <c:v>0</c:v>
                </c:pt>
                <c:pt idx="307">
                  <c:v>0</c:v>
                </c:pt>
                <c:pt idx="308">
                  <c:v>0</c:v>
                </c:pt>
                <c:pt idx="309">
                  <c:v>0</c:v>
                </c:pt>
                <c:pt idx="310">
                  <c:v>0</c:v>
                </c:pt>
                <c:pt idx="311">
                  <c:v>0</c:v>
                </c:pt>
                <c:pt idx="312">
                  <c:v>0</c:v>
                </c:pt>
                <c:pt idx="313">
                  <c:v>1</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0</c:v>
                </c:pt>
                <c:pt idx="342">
                  <c:v>0</c:v>
                </c:pt>
                <c:pt idx="343">
                  <c:v>1</c:v>
                </c:pt>
                <c:pt idx="344">
                  <c:v>0</c:v>
                </c:pt>
                <c:pt idx="345">
                  <c:v>0</c:v>
                </c:pt>
                <c:pt idx="346">
                  <c:v>1</c:v>
                </c:pt>
                <c:pt idx="347">
                  <c:v>0</c:v>
                </c:pt>
                <c:pt idx="348">
                  <c:v>0</c:v>
                </c:pt>
                <c:pt idx="349">
                  <c:v>1</c:v>
                </c:pt>
                <c:pt idx="350">
                  <c:v>2</c:v>
                </c:pt>
                <c:pt idx="351">
                  <c:v>0</c:v>
                </c:pt>
                <c:pt idx="352">
                  <c:v>1</c:v>
                </c:pt>
                <c:pt idx="353">
                  <c:v>1</c:v>
                </c:pt>
                <c:pt idx="354">
                  <c:v>1</c:v>
                </c:pt>
                <c:pt idx="355">
                  <c:v>0</c:v>
                </c:pt>
                <c:pt idx="356">
                  <c:v>0</c:v>
                </c:pt>
                <c:pt idx="357">
                  <c:v>1</c:v>
                </c:pt>
                <c:pt idx="358">
                  <c:v>0</c:v>
                </c:pt>
                <c:pt idx="359">
                  <c:v>1</c:v>
                </c:pt>
                <c:pt idx="360">
                  <c:v>0</c:v>
                </c:pt>
                <c:pt idx="361">
                  <c:v>0</c:v>
                </c:pt>
                <c:pt idx="362">
                  <c:v>0</c:v>
                </c:pt>
                <c:pt idx="363">
                  <c:v>0</c:v>
                </c:pt>
                <c:pt idx="364">
                  <c:v>0</c:v>
                </c:pt>
                <c:pt idx="365">
                  <c:v>0</c:v>
                </c:pt>
                <c:pt idx="366">
                  <c:v>1</c:v>
                </c:pt>
                <c:pt idx="367">
                  <c:v>0</c:v>
                </c:pt>
                <c:pt idx="368">
                  <c:v>0</c:v>
                </c:pt>
                <c:pt idx="369">
                  <c:v>1</c:v>
                </c:pt>
                <c:pt idx="370">
                  <c:v>0</c:v>
                </c:pt>
                <c:pt idx="371">
                  <c:v>1</c:v>
                </c:pt>
                <c:pt idx="372">
                  <c:v>2</c:v>
                </c:pt>
                <c:pt idx="373">
                  <c:v>0</c:v>
                </c:pt>
                <c:pt idx="374">
                  <c:v>0</c:v>
                </c:pt>
                <c:pt idx="375">
                  <c:v>1</c:v>
                </c:pt>
                <c:pt idx="376">
                  <c:v>0</c:v>
                </c:pt>
                <c:pt idx="377">
                  <c:v>1</c:v>
                </c:pt>
                <c:pt idx="378">
                  <c:v>0</c:v>
                </c:pt>
                <c:pt idx="379">
                  <c:v>0</c:v>
                </c:pt>
                <c:pt idx="380">
                  <c:v>1</c:v>
                </c:pt>
                <c:pt idx="381">
                  <c:v>0</c:v>
                </c:pt>
                <c:pt idx="382">
                  <c:v>0</c:v>
                </c:pt>
                <c:pt idx="383">
                  <c:v>0</c:v>
                </c:pt>
                <c:pt idx="384">
                  <c:v>0</c:v>
                </c:pt>
                <c:pt idx="385">
                  <c:v>1</c:v>
                </c:pt>
                <c:pt idx="386">
                  <c:v>0</c:v>
                </c:pt>
                <c:pt idx="387">
                  <c:v>0</c:v>
                </c:pt>
                <c:pt idx="388">
                  <c:v>0</c:v>
                </c:pt>
                <c:pt idx="389">
                  <c:v>0</c:v>
                </c:pt>
                <c:pt idx="390">
                  <c:v>0</c:v>
                </c:pt>
                <c:pt idx="391">
                  <c:v>0</c:v>
                </c:pt>
                <c:pt idx="392">
                  <c:v>0</c:v>
                </c:pt>
                <c:pt idx="393">
                  <c:v>0</c:v>
                </c:pt>
                <c:pt idx="394">
                  <c:v>1</c:v>
                </c:pt>
                <c:pt idx="395">
                  <c:v>0</c:v>
                </c:pt>
                <c:pt idx="396">
                  <c:v>1</c:v>
                </c:pt>
                <c:pt idx="397">
                  <c:v>0</c:v>
                </c:pt>
                <c:pt idx="398">
                  <c:v>0</c:v>
                </c:pt>
                <c:pt idx="399">
                  <c:v>0</c:v>
                </c:pt>
                <c:pt idx="400">
                  <c:v>0</c:v>
                </c:pt>
                <c:pt idx="401">
                  <c:v>0</c:v>
                </c:pt>
                <c:pt idx="402">
                  <c:v>0</c:v>
                </c:pt>
                <c:pt idx="403">
                  <c:v>1</c:v>
                </c:pt>
                <c:pt idx="404">
                  <c:v>0</c:v>
                </c:pt>
                <c:pt idx="405">
                  <c:v>1</c:v>
                </c:pt>
                <c:pt idx="406">
                  <c:v>1</c:v>
                </c:pt>
                <c:pt idx="407">
                  <c:v>0</c:v>
                </c:pt>
                <c:pt idx="408">
                  <c:v>0</c:v>
                </c:pt>
                <c:pt idx="409">
                  <c:v>1</c:v>
                </c:pt>
                <c:pt idx="410">
                  <c:v>0</c:v>
                </c:pt>
                <c:pt idx="411">
                  <c:v>0</c:v>
                </c:pt>
                <c:pt idx="412">
                  <c:v>0</c:v>
                </c:pt>
                <c:pt idx="413">
                  <c:v>0</c:v>
                </c:pt>
                <c:pt idx="414">
                  <c:v>0</c:v>
                </c:pt>
                <c:pt idx="415">
                  <c:v>0</c:v>
                </c:pt>
                <c:pt idx="416">
                  <c:v>0</c:v>
                </c:pt>
                <c:pt idx="417">
                  <c:v>0</c:v>
                </c:pt>
                <c:pt idx="418">
                  <c:v>0</c:v>
                </c:pt>
                <c:pt idx="419">
                  <c:v>1</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1</c:v>
                </c:pt>
                <c:pt idx="434">
                  <c:v>0</c:v>
                </c:pt>
                <c:pt idx="435">
                  <c:v>0</c:v>
                </c:pt>
                <c:pt idx="436">
                  <c:v>0</c:v>
                </c:pt>
                <c:pt idx="437">
                  <c:v>1</c:v>
                </c:pt>
                <c:pt idx="438">
                  <c:v>0</c:v>
                </c:pt>
                <c:pt idx="439">
                  <c:v>0</c:v>
                </c:pt>
                <c:pt idx="440">
                  <c:v>0</c:v>
                </c:pt>
                <c:pt idx="441">
                  <c:v>0</c:v>
                </c:pt>
                <c:pt idx="442">
                  <c:v>0</c:v>
                </c:pt>
                <c:pt idx="443">
                  <c:v>0</c:v>
                </c:pt>
                <c:pt idx="444">
                  <c:v>0</c:v>
                </c:pt>
                <c:pt idx="445">
                  <c:v>1</c:v>
                </c:pt>
                <c:pt idx="446">
                  <c:v>0</c:v>
                </c:pt>
                <c:pt idx="447">
                  <c:v>0</c:v>
                </c:pt>
                <c:pt idx="448">
                  <c:v>0</c:v>
                </c:pt>
                <c:pt idx="449">
                  <c:v>0</c:v>
                </c:pt>
                <c:pt idx="450">
                  <c:v>1</c:v>
                </c:pt>
                <c:pt idx="451">
                  <c:v>0</c:v>
                </c:pt>
                <c:pt idx="452">
                  <c:v>0</c:v>
                </c:pt>
                <c:pt idx="453">
                  <c:v>2</c:v>
                </c:pt>
                <c:pt idx="454">
                  <c:v>0</c:v>
                </c:pt>
                <c:pt idx="455">
                  <c:v>0</c:v>
                </c:pt>
                <c:pt idx="456">
                  <c:v>0</c:v>
                </c:pt>
                <c:pt idx="457">
                  <c:v>0</c:v>
                </c:pt>
                <c:pt idx="458">
                  <c:v>0</c:v>
                </c:pt>
                <c:pt idx="459">
                  <c:v>0</c:v>
                </c:pt>
                <c:pt idx="460">
                  <c:v>0</c:v>
                </c:pt>
                <c:pt idx="461">
                  <c:v>0</c:v>
                </c:pt>
                <c:pt idx="462">
                  <c:v>0</c:v>
                </c:pt>
                <c:pt idx="463">
                  <c:v>0</c:v>
                </c:pt>
                <c:pt idx="464">
                  <c:v>1</c:v>
                </c:pt>
                <c:pt idx="465">
                  <c:v>0</c:v>
                </c:pt>
                <c:pt idx="466">
                  <c:v>0</c:v>
                </c:pt>
                <c:pt idx="467">
                  <c:v>0</c:v>
                </c:pt>
                <c:pt idx="468">
                  <c:v>0</c:v>
                </c:pt>
                <c:pt idx="469">
                  <c:v>0</c:v>
                </c:pt>
                <c:pt idx="470">
                  <c:v>1</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1</c:v>
                </c:pt>
                <c:pt idx="486">
                  <c:v>0</c:v>
                </c:pt>
                <c:pt idx="487">
                  <c:v>1</c:v>
                </c:pt>
                <c:pt idx="488">
                  <c:v>0</c:v>
                </c:pt>
                <c:pt idx="489">
                  <c:v>0</c:v>
                </c:pt>
                <c:pt idx="490">
                  <c:v>0</c:v>
                </c:pt>
                <c:pt idx="491">
                  <c:v>0</c:v>
                </c:pt>
                <c:pt idx="492">
                  <c:v>1</c:v>
                </c:pt>
                <c:pt idx="493">
                  <c:v>0</c:v>
                </c:pt>
                <c:pt idx="494">
                  <c:v>0</c:v>
                </c:pt>
                <c:pt idx="495">
                  <c:v>0</c:v>
                </c:pt>
                <c:pt idx="496">
                  <c:v>1</c:v>
                </c:pt>
                <c:pt idx="497">
                  <c:v>0</c:v>
                </c:pt>
                <c:pt idx="498">
                  <c:v>0</c:v>
                </c:pt>
                <c:pt idx="499">
                  <c:v>1</c:v>
                </c:pt>
                <c:pt idx="500">
                  <c:v>0</c:v>
                </c:pt>
                <c:pt idx="501">
                  <c:v>0</c:v>
                </c:pt>
                <c:pt idx="502">
                  <c:v>0</c:v>
                </c:pt>
                <c:pt idx="503">
                  <c:v>0</c:v>
                </c:pt>
                <c:pt idx="504">
                  <c:v>1</c:v>
                </c:pt>
                <c:pt idx="505">
                  <c:v>0</c:v>
                </c:pt>
                <c:pt idx="506">
                  <c:v>0</c:v>
                </c:pt>
                <c:pt idx="507">
                  <c:v>0</c:v>
                </c:pt>
                <c:pt idx="508">
                  <c:v>1</c:v>
                </c:pt>
                <c:pt idx="509">
                  <c:v>2</c:v>
                </c:pt>
                <c:pt idx="510">
                  <c:v>0</c:v>
                </c:pt>
                <c:pt idx="511">
                  <c:v>1</c:v>
                </c:pt>
                <c:pt idx="512">
                  <c:v>0</c:v>
                </c:pt>
                <c:pt idx="513">
                  <c:v>0</c:v>
                </c:pt>
                <c:pt idx="514">
                  <c:v>0</c:v>
                </c:pt>
                <c:pt idx="515">
                  <c:v>0</c:v>
                </c:pt>
                <c:pt idx="516">
                  <c:v>0</c:v>
                </c:pt>
                <c:pt idx="517">
                  <c:v>1</c:v>
                </c:pt>
                <c:pt idx="518">
                  <c:v>1</c:v>
                </c:pt>
                <c:pt idx="519">
                  <c:v>0</c:v>
                </c:pt>
                <c:pt idx="520">
                  <c:v>0</c:v>
                </c:pt>
                <c:pt idx="521">
                  <c:v>0</c:v>
                </c:pt>
                <c:pt idx="522">
                  <c:v>0</c:v>
                </c:pt>
                <c:pt idx="523">
                  <c:v>0</c:v>
                </c:pt>
                <c:pt idx="524">
                  <c:v>1</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1</c:v>
                </c:pt>
                <c:pt idx="541">
                  <c:v>0</c:v>
                </c:pt>
                <c:pt idx="542">
                  <c:v>0</c:v>
                </c:pt>
                <c:pt idx="543">
                  <c:v>0</c:v>
                </c:pt>
                <c:pt idx="544">
                  <c:v>0</c:v>
                </c:pt>
                <c:pt idx="545">
                  <c:v>0</c:v>
                </c:pt>
                <c:pt idx="546">
                  <c:v>0</c:v>
                </c:pt>
                <c:pt idx="547">
                  <c:v>0</c:v>
                </c:pt>
                <c:pt idx="548">
                  <c:v>0</c:v>
                </c:pt>
                <c:pt idx="549">
                  <c:v>0</c:v>
                </c:pt>
                <c:pt idx="550">
                  <c:v>0</c:v>
                </c:pt>
                <c:pt idx="551">
                  <c:v>0</c:v>
                </c:pt>
                <c:pt idx="552">
                  <c:v>1</c:v>
                </c:pt>
                <c:pt idx="553">
                  <c:v>0</c:v>
                </c:pt>
                <c:pt idx="554">
                  <c:v>1</c:v>
                </c:pt>
                <c:pt idx="555">
                  <c:v>0</c:v>
                </c:pt>
                <c:pt idx="556">
                  <c:v>0</c:v>
                </c:pt>
                <c:pt idx="557">
                  <c:v>0</c:v>
                </c:pt>
                <c:pt idx="558">
                  <c:v>0</c:v>
                </c:pt>
                <c:pt idx="559">
                  <c:v>1</c:v>
                </c:pt>
                <c:pt idx="560">
                  <c:v>0</c:v>
                </c:pt>
                <c:pt idx="561">
                  <c:v>0</c:v>
                </c:pt>
                <c:pt idx="562">
                  <c:v>0</c:v>
                </c:pt>
                <c:pt idx="563">
                  <c:v>0</c:v>
                </c:pt>
                <c:pt idx="564">
                  <c:v>1</c:v>
                </c:pt>
                <c:pt idx="565">
                  <c:v>0</c:v>
                </c:pt>
                <c:pt idx="566">
                  <c:v>0</c:v>
                </c:pt>
                <c:pt idx="567">
                  <c:v>0</c:v>
                </c:pt>
                <c:pt idx="568">
                  <c:v>0</c:v>
                </c:pt>
                <c:pt idx="569">
                  <c:v>1</c:v>
                </c:pt>
                <c:pt idx="570">
                  <c:v>0</c:v>
                </c:pt>
                <c:pt idx="571">
                  <c:v>0</c:v>
                </c:pt>
                <c:pt idx="572">
                  <c:v>0</c:v>
                </c:pt>
                <c:pt idx="573">
                  <c:v>0</c:v>
                </c:pt>
                <c:pt idx="574">
                  <c:v>0</c:v>
                </c:pt>
                <c:pt idx="575">
                  <c:v>0</c:v>
                </c:pt>
                <c:pt idx="576">
                  <c:v>1</c:v>
                </c:pt>
                <c:pt idx="577">
                  <c:v>0</c:v>
                </c:pt>
                <c:pt idx="578">
                  <c:v>0</c:v>
                </c:pt>
                <c:pt idx="579">
                  <c:v>1</c:v>
                </c:pt>
                <c:pt idx="580">
                  <c:v>0</c:v>
                </c:pt>
                <c:pt idx="581">
                  <c:v>0</c:v>
                </c:pt>
                <c:pt idx="582">
                  <c:v>0</c:v>
                </c:pt>
                <c:pt idx="583">
                  <c:v>1</c:v>
                </c:pt>
                <c:pt idx="584">
                  <c:v>0</c:v>
                </c:pt>
                <c:pt idx="585">
                  <c:v>0</c:v>
                </c:pt>
                <c:pt idx="586">
                  <c:v>1</c:v>
                </c:pt>
                <c:pt idx="587">
                  <c:v>1</c:v>
                </c:pt>
                <c:pt idx="588">
                  <c:v>0</c:v>
                </c:pt>
                <c:pt idx="589">
                  <c:v>1</c:v>
                </c:pt>
                <c:pt idx="590">
                  <c:v>0</c:v>
                </c:pt>
                <c:pt idx="591">
                  <c:v>0</c:v>
                </c:pt>
                <c:pt idx="592">
                  <c:v>0</c:v>
                </c:pt>
                <c:pt idx="593">
                  <c:v>0</c:v>
                </c:pt>
                <c:pt idx="594">
                  <c:v>1</c:v>
                </c:pt>
                <c:pt idx="595">
                  <c:v>0</c:v>
                </c:pt>
                <c:pt idx="596">
                  <c:v>0</c:v>
                </c:pt>
                <c:pt idx="597">
                  <c:v>0</c:v>
                </c:pt>
                <c:pt idx="598">
                  <c:v>0</c:v>
                </c:pt>
                <c:pt idx="599">
                  <c:v>0</c:v>
                </c:pt>
                <c:pt idx="600">
                  <c:v>0</c:v>
                </c:pt>
                <c:pt idx="601">
                  <c:v>0</c:v>
                </c:pt>
                <c:pt idx="602">
                  <c:v>0</c:v>
                </c:pt>
                <c:pt idx="603">
                  <c:v>0</c:v>
                </c:pt>
                <c:pt idx="604">
                  <c:v>1</c:v>
                </c:pt>
                <c:pt idx="605">
                  <c:v>0</c:v>
                </c:pt>
                <c:pt idx="606">
                  <c:v>0</c:v>
                </c:pt>
                <c:pt idx="607">
                  <c:v>0</c:v>
                </c:pt>
                <c:pt idx="608">
                  <c:v>0</c:v>
                </c:pt>
                <c:pt idx="609">
                  <c:v>0</c:v>
                </c:pt>
                <c:pt idx="610">
                  <c:v>0</c:v>
                </c:pt>
                <c:pt idx="611">
                  <c:v>0</c:v>
                </c:pt>
                <c:pt idx="612">
                  <c:v>0</c:v>
                </c:pt>
                <c:pt idx="613">
                  <c:v>0</c:v>
                </c:pt>
                <c:pt idx="614">
                  <c:v>1</c:v>
                </c:pt>
                <c:pt idx="615">
                  <c:v>0</c:v>
                </c:pt>
                <c:pt idx="616">
                  <c:v>0</c:v>
                </c:pt>
                <c:pt idx="617">
                  <c:v>0</c:v>
                </c:pt>
                <c:pt idx="618">
                  <c:v>0</c:v>
                </c:pt>
                <c:pt idx="619">
                  <c:v>0</c:v>
                </c:pt>
                <c:pt idx="620">
                  <c:v>0</c:v>
                </c:pt>
                <c:pt idx="621">
                  <c:v>0</c:v>
                </c:pt>
                <c:pt idx="622">
                  <c:v>0</c:v>
                </c:pt>
                <c:pt idx="623">
                  <c:v>0</c:v>
                </c:pt>
                <c:pt idx="624">
                  <c:v>0</c:v>
                </c:pt>
                <c:pt idx="625">
                  <c:v>0</c:v>
                </c:pt>
                <c:pt idx="626">
                  <c:v>1</c:v>
                </c:pt>
                <c:pt idx="627">
                  <c:v>0</c:v>
                </c:pt>
                <c:pt idx="628">
                  <c:v>1</c:v>
                </c:pt>
                <c:pt idx="629">
                  <c:v>0</c:v>
                </c:pt>
                <c:pt idx="630">
                  <c:v>0</c:v>
                </c:pt>
                <c:pt idx="631">
                  <c:v>0</c:v>
                </c:pt>
                <c:pt idx="632">
                  <c:v>0</c:v>
                </c:pt>
                <c:pt idx="633">
                  <c:v>0</c:v>
                </c:pt>
                <c:pt idx="634">
                  <c:v>1</c:v>
                </c:pt>
                <c:pt idx="635">
                  <c:v>0</c:v>
                </c:pt>
                <c:pt idx="636">
                  <c:v>1</c:v>
                </c:pt>
                <c:pt idx="637">
                  <c:v>1</c:v>
                </c:pt>
                <c:pt idx="638">
                  <c:v>0</c:v>
                </c:pt>
                <c:pt idx="639">
                  <c:v>0</c:v>
                </c:pt>
                <c:pt idx="640">
                  <c:v>0</c:v>
                </c:pt>
                <c:pt idx="641">
                  <c:v>0</c:v>
                </c:pt>
                <c:pt idx="642">
                  <c:v>0</c:v>
                </c:pt>
                <c:pt idx="643">
                  <c:v>0</c:v>
                </c:pt>
                <c:pt idx="644">
                  <c:v>0</c:v>
                </c:pt>
                <c:pt idx="645">
                  <c:v>0</c:v>
                </c:pt>
                <c:pt idx="646">
                  <c:v>2</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1</c:v>
                </c:pt>
                <c:pt idx="677">
                  <c:v>0</c:v>
                </c:pt>
                <c:pt idx="678">
                  <c:v>0</c:v>
                </c:pt>
                <c:pt idx="679">
                  <c:v>0</c:v>
                </c:pt>
                <c:pt idx="680">
                  <c:v>0</c:v>
                </c:pt>
                <c:pt idx="681">
                  <c:v>0</c:v>
                </c:pt>
                <c:pt idx="682">
                  <c:v>0</c:v>
                </c:pt>
                <c:pt idx="683">
                  <c:v>0</c:v>
                </c:pt>
                <c:pt idx="684">
                  <c:v>0</c:v>
                </c:pt>
                <c:pt idx="685">
                  <c:v>0</c:v>
                </c:pt>
                <c:pt idx="686">
                  <c:v>1</c:v>
                </c:pt>
                <c:pt idx="687">
                  <c:v>0</c:v>
                </c:pt>
                <c:pt idx="688">
                  <c:v>0</c:v>
                </c:pt>
                <c:pt idx="689">
                  <c:v>0</c:v>
                </c:pt>
                <c:pt idx="690">
                  <c:v>0</c:v>
                </c:pt>
                <c:pt idx="691">
                  <c:v>0</c:v>
                </c:pt>
                <c:pt idx="692">
                  <c:v>0</c:v>
                </c:pt>
                <c:pt idx="693">
                  <c:v>0</c:v>
                </c:pt>
                <c:pt idx="694">
                  <c:v>0</c:v>
                </c:pt>
                <c:pt idx="695">
                  <c:v>0</c:v>
                </c:pt>
                <c:pt idx="696">
                  <c:v>1</c:v>
                </c:pt>
                <c:pt idx="697">
                  <c:v>0</c:v>
                </c:pt>
                <c:pt idx="698">
                  <c:v>1</c:v>
                </c:pt>
                <c:pt idx="699">
                  <c:v>0</c:v>
                </c:pt>
                <c:pt idx="700">
                  <c:v>2</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1</c:v>
                </c:pt>
                <c:pt idx="719">
                  <c:v>0</c:v>
                </c:pt>
                <c:pt idx="720">
                  <c:v>0</c:v>
                </c:pt>
                <c:pt idx="721">
                  <c:v>0</c:v>
                </c:pt>
                <c:pt idx="722">
                  <c:v>1</c:v>
                </c:pt>
                <c:pt idx="723">
                  <c:v>0</c:v>
                </c:pt>
                <c:pt idx="724">
                  <c:v>0</c:v>
                </c:pt>
                <c:pt idx="725">
                  <c:v>0</c:v>
                </c:pt>
                <c:pt idx="726">
                  <c:v>0</c:v>
                </c:pt>
                <c:pt idx="727">
                  <c:v>0</c:v>
                </c:pt>
                <c:pt idx="728">
                  <c:v>1</c:v>
                </c:pt>
                <c:pt idx="729">
                  <c:v>0</c:v>
                </c:pt>
                <c:pt idx="730">
                  <c:v>0</c:v>
                </c:pt>
                <c:pt idx="731">
                  <c:v>0</c:v>
                </c:pt>
                <c:pt idx="732">
                  <c:v>0</c:v>
                </c:pt>
                <c:pt idx="733">
                  <c:v>1</c:v>
                </c:pt>
                <c:pt idx="734">
                  <c:v>0</c:v>
                </c:pt>
                <c:pt idx="735">
                  <c:v>0</c:v>
                </c:pt>
                <c:pt idx="736">
                  <c:v>0</c:v>
                </c:pt>
                <c:pt idx="737">
                  <c:v>0</c:v>
                </c:pt>
                <c:pt idx="738">
                  <c:v>1</c:v>
                </c:pt>
                <c:pt idx="739">
                  <c:v>0</c:v>
                </c:pt>
                <c:pt idx="740">
                  <c:v>0</c:v>
                </c:pt>
                <c:pt idx="741">
                  <c:v>0</c:v>
                </c:pt>
                <c:pt idx="742">
                  <c:v>0</c:v>
                </c:pt>
                <c:pt idx="743">
                  <c:v>0</c:v>
                </c:pt>
                <c:pt idx="744">
                  <c:v>0</c:v>
                </c:pt>
                <c:pt idx="745">
                  <c:v>1</c:v>
                </c:pt>
                <c:pt idx="746">
                  <c:v>0</c:v>
                </c:pt>
                <c:pt idx="747">
                  <c:v>0</c:v>
                </c:pt>
                <c:pt idx="748">
                  <c:v>0</c:v>
                </c:pt>
                <c:pt idx="749">
                  <c:v>0</c:v>
                </c:pt>
                <c:pt idx="750">
                  <c:v>1</c:v>
                </c:pt>
                <c:pt idx="751">
                  <c:v>0</c:v>
                </c:pt>
                <c:pt idx="752">
                  <c:v>0</c:v>
                </c:pt>
                <c:pt idx="753">
                  <c:v>0</c:v>
                </c:pt>
                <c:pt idx="754">
                  <c:v>0</c:v>
                </c:pt>
                <c:pt idx="755">
                  <c:v>0</c:v>
                </c:pt>
                <c:pt idx="756">
                  <c:v>0</c:v>
                </c:pt>
                <c:pt idx="757">
                  <c:v>0</c:v>
                </c:pt>
                <c:pt idx="758">
                  <c:v>1</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1</c:v>
                </c:pt>
                <c:pt idx="775">
                  <c:v>0</c:v>
                </c:pt>
                <c:pt idx="776">
                  <c:v>1</c:v>
                </c:pt>
                <c:pt idx="777">
                  <c:v>0</c:v>
                </c:pt>
                <c:pt idx="778">
                  <c:v>0</c:v>
                </c:pt>
                <c:pt idx="779">
                  <c:v>0</c:v>
                </c:pt>
                <c:pt idx="780">
                  <c:v>0</c:v>
                </c:pt>
                <c:pt idx="781">
                  <c:v>0</c:v>
                </c:pt>
                <c:pt idx="782">
                  <c:v>1</c:v>
                </c:pt>
                <c:pt idx="783">
                  <c:v>0</c:v>
                </c:pt>
                <c:pt idx="784">
                  <c:v>0</c:v>
                </c:pt>
                <c:pt idx="785">
                  <c:v>0</c:v>
                </c:pt>
                <c:pt idx="786">
                  <c:v>0</c:v>
                </c:pt>
                <c:pt idx="787">
                  <c:v>1</c:v>
                </c:pt>
                <c:pt idx="788">
                  <c:v>0</c:v>
                </c:pt>
                <c:pt idx="789">
                  <c:v>0</c:v>
                </c:pt>
                <c:pt idx="790">
                  <c:v>0</c:v>
                </c:pt>
                <c:pt idx="791">
                  <c:v>0</c:v>
                </c:pt>
                <c:pt idx="792">
                  <c:v>0</c:v>
                </c:pt>
                <c:pt idx="793">
                  <c:v>0</c:v>
                </c:pt>
                <c:pt idx="794">
                  <c:v>0</c:v>
                </c:pt>
                <c:pt idx="795">
                  <c:v>0</c:v>
                </c:pt>
                <c:pt idx="796">
                  <c:v>1</c:v>
                </c:pt>
                <c:pt idx="797">
                  <c:v>2</c:v>
                </c:pt>
                <c:pt idx="798">
                  <c:v>1</c:v>
                </c:pt>
                <c:pt idx="799">
                  <c:v>0</c:v>
                </c:pt>
                <c:pt idx="800">
                  <c:v>0</c:v>
                </c:pt>
                <c:pt idx="801">
                  <c:v>0</c:v>
                </c:pt>
                <c:pt idx="802">
                  <c:v>0</c:v>
                </c:pt>
                <c:pt idx="803">
                  <c:v>0</c:v>
                </c:pt>
                <c:pt idx="804">
                  <c:v>0</c:v>
                </c:pt>
                <c:pt idx="805">
                  <c:v>1</c:v>
                </c:pt>
                <c:pt idx="806">
                  <c:v>0</c:v>
                </c:pt>
                <c:pt idx="807">
                  <c:v>0</c:v>
                </c:pt>
                <c:pt idx="808">
                  <c:v>1</c:v>
                </c:pt>
                <c:pt idx="809">
                  <c:v>0</c:v>
                </c:pt>
                <c:pt idx="810">
                  <c:v>1</c:v>
                </c:pt>
                <c:pt idx="811">
                  <c:v>0</c:v>
                </c:pt>
                <c:pt idx="812">
                  <c:v>0</c:v>
                </c:pt>
                <c:pt idx="813">
                  <c:v>0</c:v>
                </c:pt>
                <c:pt idx="814">
                  <c:v>1</c:v>
                </c:pt>
                <c:pt idx="815">
                  <c:v>0</c:v>
                </c:pt>
                <c:pt idx="816">
                  <c:v>0</c:v>
                </c:pt>
                <c:pt idx="817">
                  <c:v>0</c:v>
                </c:pt>
                <c:pt idx="818">
                  <c:v>0</c:v>
                </c:pt>
                <c:pt idx="819">
                  <c:v>0</c:v>
                </c:pt>
                <c:pt idx="820">
                  <c:v>1</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1</c:v>
                </c:pt>
                <c:pt idx="840">
                  <c:v>1</c:v>
                </c:pt>
                <c:pt idx="841">
                  <c:v>0</c:v>
                </c:pt>
                <c:pt idx="842">
                  <c:v>0</c:v>
                </c:pt>
                <c:pt idx="843">
                  <c:v>0</c:v>
                </c:pt>
                <c:pt idx="844">
                  <c:v>1</c:v>
                </c:pt>
                <c:pt idx="845">
                  <c:v>0</c:v>
                </c:pt>
                <c:pt idx="846">
                  <c:v>0</c:v>
                </c:pt>
                <c:pt idx="847">
                  <c:v>0</c:v>
                </c:pt>
                <c:pt idx="848">
                  <c:v>1</c:v>
                </c:pt>
                <c:pt idx="849">
                  <c:v>1</c:v>
                </c:pt>
                <c:pt idx="850">
                  <c:v>0</c:v>
                </c:pt>
                <c:pt idx="851">
                  <c:v>0</c:v>
                </c:pt>
                <c:pt idx="852">
                  <c:v>0</c:v>
                </c:pt>
                <c:pt idx="853">
                  <c:v>1</c:v>
                </c:pt>
                <c:pt idx="854">
                  <c:v>0</c:v>
                </c:pt>
                <c:pt idx="855">
                  <c:v>0</c:v>
                </c:pt>
                <c:pt idx="856">
                  <c:v>0</c:v>
                </c:pt>
                <c:pt idx="857">
                  <c:v>1</c:v>
                </c:pt>
                <c:pt idx="858">
                  <c:v>0</c:v>
                </c:pt>
                <c:pt idx="859">
                  <c:v>0</c:v>
                </c:pt>
                <c:pt idx="860">
                  <c:v>2</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2</c:v>
                </c:pt>
                <c:pt idx="876">
                  <c:v>0</c:v>
                </c:pt>
                <c:pt idx="877">
                  <c:v>1</c:v>
                </c:pt>
                <c:pt idx="878">
                  <c:v>0</c:v>
                </c:pt>
                <c:pt idx="879">
                  <c:v>0</c:v>
                </c:pt>
                <c:pt idx="880">
                  <c:v>0</c:v>
                </c:pt>
                <c:pt idx="881">
                  <c:v>1</c:v>
                </c:pt>
                <c:pt idx="882">
                  <c:v>0</c:v>
                </c:pt>
                <c:pt idx="883">
                  <c:v>0</c:v>
                </c:pt>
                <c:pt idx="884">
                  <c:v>0</c:v>
                </c:pt>
                <c:pt idx="885">
                  <c:v>0</c:v>
                </c:pt>
                <c:pt idx="886">
                  <c:v>0</c:v>
                </c:pt>
                <c:pt idx="887">
                  <c:v>0</c:v>
                </c:pt>
                <c:pt idx="888">
                  <c:v>1</c:v>
                </c:pt>
                <c:pt idx="889">
                  <c:v>0</c:v>
                </c:pt>
                <c:pt idx="890">
                  <c:v>0</c:v>
                </c:pt>
                <c:pt idx="891">
                  <c:v>0</c:v>
                </c:pt>
                <c:pt idx="892">
                  <c:v>0</c:v>
                </c:pt>
                <c:pt idx="893">
                  <c:v>0</c:v>
                </c:pt>
                <c:pt idx="894">
                  <c:v>0</c:v>
                </c:pt>
                <c:pt idx="895">
                  <c:v>0</c:v>
                </c:pt>
                <c:pt idx="896">
                  <c:v>0</c:v>
                </c:pt>
                <c:pt idx="897">
                  <c:v>0</c:v>
                </c:pt>
                <c:pt idx="898">
                  <c:v>2</c:v>
                </c:pt>
                <c:pt idx="899">
                  <c:v>1</c:v>
                </c:pt>
                <c:pt idx="900">
                  <c:v>1</c:v>
                </c:pt>
                <c:pt idx="901">
                  <c:v>0</c:v>
                </c:pt>
                <c:pt idx="902">
                  <c:v>0</c:v>
                </c:pt>
                <c:pt idx="903">
                  <c:v>0</c:v>
                </c:pt>
                <c:pt idx="904">
                  <c:v>0</c:v>
                </c:pt>
                <c:pt idx="905">
                  <c:v>0</c:v>
                </c:pt>
                <c:pt idx="906">
                  <c:v>0</c:v>
                </c:pt>
                <c:pt idx="907">
                  <c:v>0</c:v>
                </c:pt>
                <c:pt idx="908">
                  <c:v>0</c:v>
                </c:pt>
                <c:pt idx="909">
                  <c:v>1</c:v>
                </c:pt>
                <c:pt idx="910">
                  <c:v>0</c:v>
                </c:pt>
                <c:pt idx="911">
                  <c:v>0</c:v>
                </c:pt>
                <c:pt idx="912">
                  <c:v>0</c:v>
                </c:pt>
                <c:pt idx="913">
                  <c:v>2</c:v>
                </c:pt>
                <c:pt idx="914">
                  <c:v>0</c:v>
                </c:pt>
                <c:pt idx="915">
                  <c:v>0</c:v>
                </c:pt>
                <c:pt idx="916">
                  <c:v>0</c:v>
                </c:pt>
                <c:pt idx="917">
                  <c:v>0</c:v>
                </c:pt>
                <c:pt idx="918">
                  <c:v>0</c:v>
                </c:pt>
                <c:pt idx="919">
                  <c:v>0</c:v>
                </c:pt>
                <c:pt idx="920">
                  <c:v>0</c:v>
                </c:pt>
                <c:pt idx="921">
                  <c:v>0</c:v>
                </c:pt>
                <c:pt idx="922">
                  <c:v>0</c:v>
                </c:pt>
                <c:pt idx="923">
                  <c:v>0</c:v>
                </c:pt>
                <c:pt idx="924">
                  <c:v>0</c:v>
                </c:pt>
                <c:pt idx="925">
                  <c:v>1</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1</c:v>
                </c:pt>
                <c:pt idx="945">
                  <c:v>0</c:v>
                </c:pt>
                <c:pt idx="946">
                  <c:v>0</c:v>
                </c:pt>
                <c:pt idx="947">
                  <c:v>1</c:v>
                </c:pt>
                <c:pt idx="948">
                  <c:v>1</c:v>
                </c:pt>
                <c:pt idx="949">
                  <c:v>0</c:v>
                </c:pt>
                <c:pt idx="950">
                  <c:v>1</c:v>
                </c:pt>
                <c:pt idx="951">
                  <c:v>0</c:v>
                </c:pt>
                <c:pt idx="952">
                  <c:v>0</c:v>
                </c:pt>
                <c:pt idx="953">
                  <c:v>0</c:v>
                </c:pt>
                <c:pt idx="954">
                  <c:v>1</c:v>
                </c:pt>
                <c:pt idx="955">
                  <c:v>0</c:v>
                </c:pt>
                <c:pt idx="956">
                  <c:v>0</c:v>
                </c:pt>
                <c:pt idx="957">
                  <c:v>0</c:v>
                </c:pt>
                <c:pt idx="958">
                  <c:v>0</c:v>
                </c:pt>
                <c:pt idx="959">
                  <c:v>0</c:v>
                </c:pt>
                <c:pt idx="960">
                  <c:v>0</c:v>
                </c:pt>
                <c:pt idx="961">
                  <c:v>1</c:v>
                </c:pt>
                <c:pt idx="962">
                  <c:v>1</c:v>
                </c:pt>
                <c:pt idx="963">
                  <c:v>1</c:v>
                </c:pt>
                <c:pt idx="964">
                  <c:v>1</c:v>
                </c:pt>
                <c:pt idx="965">
                  <c:v>0</c:v>
                </c:pt>
                <c:pt idx="966">
                  <c:v>0</c:v>
                </c:pt>
                <c:pt idx="967">
                  <c:v>0</c:v>
                </c:pt>
                <c:pt idx="968">
                  <c:v>0</c:v>
                </c:pt>
                <c:pt idx="969">
                  <c:v>1</c:v>
                </c:pt>
                <c:pt idx="970">
                  <c:v>0</c:v>
                </c:pt>
                <c:pt idx="971">
                  <c:v>1</c:v>
                </c:pt>
                <c:pt idx="972">
                  <c:v>0</c:v>
                </c:pt>
                <c:pt idx="973">
                  <c:v>0</c:v>
                </c:pt>
                <c:pt idx="974">
                  <c:v>0</c:v>
                </c:pt>
                <c:pt idx="975">
                  <c:v>0</c:v>
                </c:pt>
                <c:pt idx="976">
                  <c:v>0</c:v>
                </c:pt>
                <c:pt idx="977">
                  <c:v>0</c:v>
                </c:pt>
                <c:pt idx="978">
                  <c:v>0</c:v>
                </c:pt>
                <c:pt idx="979">
                  <c:v>1</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1</c:v>
                </c:pt>
                <c:pt idx="995">
                  <c:v>0</c:v>
                </c:pt>
                <c:pt idx="996">
                  <c:v>0</c:v>
                </c:pt>
                <c:pt idx="997">
                  <c:v>0</c:v>
                </c:pt>
                <c:pt idx="998">
                  <c:v>0</c:v>
                </c:pt>
                <c:pt idx="999">
                  <c:v>0</c:v>
                </c:pt>
                <c:pt idx="1000">
                  <c:v>1</c:v>
                </c:pt>
                <c:pt idx="1001">
                  <c:v>1</c:v>
                </c:pt>
                <c:pt idx="1002">
                  <c:v>0</c:v>
                </c:pt>
                <c:pt idx="1003">
                  <c:v>0</c:v>
                </c:pt>
                <c:pt idx="1004">
                  <c:v>0</c:v>
                </c:pt>
                <c:pt idx="1005">
                  <c:v>2</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2</c:v>
                </c:pt>
                <c:pt idx="1019">
                  <c:v>2</c:v>
                </c:pt>
                <c:pt idx="1020">
                  <c:v>0</c:v>
                </c:pt>
                <c:pt idx="1021">
                  <c:v>0</c:v>
                </c:pt>
                <c:pt idx="1022">
                  <c:v>0</c:v>
                </c:pt>
                <c:pt idx="1023">
                  <c:v>0</c:v>
                </c:pt>
                <c:pt idx="1024">
                  <c:v>0</c:v>
                </c:pt>
                <c:pt idx="1025">
                  <c:v>0</c:v>
                </c:pt>
                <c:pt idx="1026">
                  <c:v>1</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1</c:v>
                </c:pt>
                <c:pt idx="1044">
                  <c:v>1</c:v>
                </c:pt>
                <c:pt idx="1045">
                  <c:v>0</c:v>
                </c:pt>
                <c:pt idx="1046">
                  <c:v>0</c:v>
                </c:pt>
                <c:pt idx="1047">
                  <c:v>1</c:v>
                </c:pt>
                <c:pt idx="1048">
                  <c:v>0</c:v>
                </c:pt>
                <c:pt idx="1049">
                  <c:v>0</c:v>
                </c:pt>
                <c:pt idx="1050">
                  <c:v>0</c:v>
                </c:pt>
                <c:pt idx="1051">
                  <c:v>0</c:v>
                </c:pt>
                <c:pt idx="1052">
                  <c:v>0</c:v>
                </c:pt>
                <c:pt idx="1053">
                  <c:v>0</c:v>
                </c:pt>
                <c:pt idx="1054">
                  <c:v>1</c:v>
                </c:pt>
                <c:pt idx="1055">
                  <c:v>0</c:v>
                </c:pt>
                <c:pt idx="1056">
                  <c:v>0</c:v>
                </c:pt>
                <c:pt idx="1057">
                  <c:v>0</c:v>
                </c:pt>
                <c:pt idx="1058">
                  <c:v>0</c:v>
                </c:pt>
                <c:pt idx="1059">
                  <c:v>0</c:v>
                </c:pt>
                <c:pt idx="1060">
                  <c:v>2</c:v>
                </c:pt>
                <c:pt idx="1061">
                  <c:v>0</c:v>
                </c:pt>
                <c:pt idx="1062">
                  <c:v>1</c:v>
                </c:pt>
                <c:pt idx="1063">
                  <c:v>1</c:v>
                </c:pt>
                <c:pt idx="1064">
                  <c:v>0</c:v>
                </c:pt>
                <c:pt idx="1065">
                  <c:v>0</c:v>
                </c:pt>
                <c:pt idx="1066">
                  <c:v>0</c:v>
                </c:pt>
                <c:pt idx="1067">
                  <c:v>0</c:v>
                </c:pt>
                <c:pt idx="1068">
                  <c:v>0</c:v>
                </c:pt>
                <c:pt idx="1069">
                  <c:v>0</c:v>
                </c:pt>
                <c:pt idx="1070">
                  <c:v>0</c:v>
                </c:pt>
                <c:pt idx="1071">
                  <c:v>0</c:v>
                </c:pt>
                <c:pt idx="1072">
                  <c:v>0</c:v>
                </c:pt>
                <c:pt idx="1073">
                  <c:v>1</c:v>
                </c:pt>
                <c:pt idx="1074">
                  <c:v>0</c:v>
                </c:pt>
                <c:pt idx="1075">
                  <c:v>1</c:v>
                </c:pt>
                <c:pt idx="1076">
                  <c:v>1</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1</c:v>
                </c:pt>
                <c:pt idx="1096">
                  <c:v>0</c:v>
                </c:pt>
                <c:pt idx="1097">
                  <c:v>0</c:v>
                </c:pt>
                <c:pt idx="1098">
                  <c:v>1</c:v>
                </c:pt>
                <c:pt idx="1099">
                  <c:v>0</c:v>
                </c:pt>
                <c:pt idx="1100">
                  <c:v>0</c:v>
                </c:pt>
                <c:pt idx="1101">
                  <c:v>0</c:v>
                </c:pt>
                <c:pt idx="1102">
                  <c:v>1</c:v>
                </c:pt>
                <c:pt idx="1103">
                  <c:v>0</c:v>
                </c:pt>
                <c:pt idx="1104">
                  <c:v>0</c:v>
                </c:pt>
                <c:pt idx="1105">
                  <c:v>1</c:v>
                </c:pt>
                <c:pt idx="1106">
                  <c:v>1</c:v>
                </c:pt>
                <c:pt idx="1107">
                  <c:v>0</c:v>
                </c:pt>
                <c:pt idx="1108">
                  <c:v>1</c:v>
                </c:pt>
                <c:pt idx="1109">
                  <c:v>1</c:v>
                </c:pt>
                <c:pt idx="1110">
                  <c:v>2</c:v>
                </c:pt>
                <c:pt idx="1111">
                  <c:v>0</c:v>
                </c:pt>
                <c:pt idx="1112">
                  <c:v>0</c:v>
                </c:pt>
                <c:pt idx="1113">
                  <c:v>0</c:v>
                </c:pt>
                <c:pt idx="1114">
                  <c:v>0</c:v>
                </c:pt>
                <c:pt idx="1115">
                  <c:v>1</c:v>
                </c:pt>
                <c:pt idx="1116">
                  <c:v>0</c:v>
                </c:pt>
                <c:pt idx="1117">
                  <c:v>1</c:v>
                </c:pt>
                <c:pt idx="1118">
                  <c:v>0</c:v>
                </c:pt>
                <c:pt idx="1119">
                  <c:v>0</c:v>
                </c:pt>
                <c:pt idx="1120">
                  <c:v>1</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1</c:v>
                </c:pt>
                <c:pt idx="1135">
                  <c:v>0</c:v>
                </c:pt>
                <c:pt idx="1136">
                  <c:v>1</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1</c:v>
                </c:pt>
                <c:pt idx="1154">
                  <c:v>0</c:v>
                </c:pt>
                <c:pt idx="1155">
                  <c:v>0</c:v>
                </c:pt>
                <c:pt idx="1156">
                  <c:v>1</c:v>
                </c:pt>
                <c:pt idx="1157">
                  <c:v>0</c:v>
                </c:pt>
                <c:pt idx="1158">
                  <c:v>0</c:v>
                </c:pt>
                <c:pt idx="1159">
                  <c:v>0</c:v>
                </c:pt>
                <c:pt idx="1160">
                  <c:v>0</c:v>
                </c:pt>
                <c:pt idx="1161">
                  <c:v>0</c:v>
                </c:pt>
                <c:pt idx="1162">
                  <c:v>2</c:v>
                </c:pt>
                <c:pt idx="1163">
                  <c:v>0</c:v>
                </c:pt>
                <c:pt idx="1164">
                  <c:v>1</c:v>
                </c:pt>
                <c:pt idx="1165">
                  <c:v>0</c:v>
                </c:pt>
                <c:pt idx="1166">
                  <c:v>0</c:v>
                </c:pt>
                <c:pt idx="1167">
                  <c:v>0</c:v>
                </c:pt>
                <c:pt idx="1168">
                  <c:v>0</c:v>
                </c:pt>
                <c:pt idx="1169">
                  <c:v>1</c:v>
                </c:pt>
                <c:pt idx="1170">
                  <c:v>1</c:v>
                </c:pt>
                <c:pt idx="1171">
                  <c:v>0</c:v>
                </c:pt>
                <c:pt idx="1172">
                  <c:v>0</c:v>
                </c:pt>
                <c:pt idx="1173">
                  <c:v>0</c:v>
                </c:pt>
                <c:pt idx="1174">
                  <c:v>0</c:v>
                </c:pt>
                <c:pt idx="1175">
                  <c:v>0</c:v>
                </c:pt>
                <c:pt idx="1176">
                  <c:v>1</c:v>
                </c:pt>
                <c:pt idx="1177">
                  <c:v>0</c:v>
                </c:pt>
                <c:pt idx="1178">
                  <c:v>0</c:v>
                </c:pt>
                <c:pt idx="1179">
                  <c:v>0</c:v>
                </c:pt>
                <c:pt idx="1180">
                  <c:v>0</c:v>
                </c:pt>
                <c:pt idx="1181">
                  <c:v>0</c:v>
                </c:pt>
                <c:pt idx="1182">
                  <c:v>0</c:v>
                </c:pt>
                <c:pt idx="1183">
                  <c:v>0</c:v>
                </c:pt>
                <c:pt idx="1184">
                  <c:v>0</c:v>
                </c:pt>
                <c:pt idx="1185">
                  <c:v>0</c:v>
                </c:pt>
                <c:pt idx="1186">
                  <c:v>1</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1</c:v>
                </c:pt>
                <c:pt idx="1212">
                  <c:v>0</c:v>
                </c:pt>
                <c:pt idx="1213">
                  <c:v>1</c:v>
                </c:pt>
                <c:pt idx="1214">
                  <c:v>0</c:v>
                </c:pt>
                <c:pt idx="1215">
                  <c:v>0</c:v>
                </c:pt>
                <c:pt idx="1216">
                  <c:v>0</c:v>
                </c:pt>
                <c:pt idx="1217">
                  <c:v>0</c:v>
                </c:pt>
                <c:pt idx="1218">
                  <c:v>1</c:v>
                </c:pt>
                <c:pt idx="1219">
                  <c:v>1</c:v>
                </c:pt>
                <c:pt idx="1220">
                  <c:v>0</c:v>
                </c:pt>
                <c:pt idx="1221">
                  <c:v>0</c:v>
                </c:pt>
                <c:pt idx="1222">
                  <c:v>0</c:v>
                </c:pt>
                <c:pt idx="1223">
                  <c:v>0</c:v>
                </c:pt>
                <c:pt idx="1224">
                  <c:v>0</c:v>
                </c:pt>
                <c:pt idx="1225">
                  <c:v>0</c:v>
                </c:pt>
                <c:pt idx="1226">
                  <c:v>0</c:v>
                </c:pt>
                <c:pt idx="1227">
                  <c:v>1</c:v>
                </c:pt>
                <c:pt idx="1228">
                  <c:v>0</c:v>
                </c:pt>
                <c:pt idx="1229">
                  <c:v>0</c:v>
                </c:pt>
                <c:pt idx="1230">
                  <c:v>0</c:v>
                </c:pt>
                <c:pt idx="1231">
                  <c:v>0</c:v>
                </c:pt>
                <c:pt idx="1232">
                  <c:v>1</c:v>
                </c:pt>
                <c:pt idx="1233">
                  <c:v>1</c:v>
                </c:pt>
                <c:pt idx="1234">
                  <c:v>0</c:v>
                </c:pt>
                <c:pt idx="1235">
                  <c:v>1</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1</c:v>
                </c:pt>
                <c:pt idx="1254">
                  <c:v>0</c:v>
                </c:pt>
                <c:pt idx="1255">
                  <c:v>0</c:v>
                </c:pt>
                <c:pt idx="1256">
                  <c:v>1</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1</c:v>
                </c:pt>
                <c:pt idx="1272">
                  <c:v>0</c:v>
                </c:pt>
                <c:pt idx="1273">
                  <c:v>0</c:v>
                </c:pt>
                <c:pt idx="1274">
                  <c:v>0</c:v>
                </c:pt>
                <c:pt idx="1275">
                  <c:v>0</c:v>
                </c:pt>
                <c:pt idx="1276">
                  <c:v>2</c:v>
                </c:pt>
                <c:pt idx="1277">
                  <c:v>0</c:v>
                </c:pt>
                <c:pt idx="1278">
                  <c:v>0</c:v>
                </c:pt>
                <c:pt idx="1279">
                  <c:v>0</c:v>
                </c:pt>
                <c:pt idx="1280">
                  <c:v>0</c:v>
                </c:pt>
                <c:pt idx="1281">
                  <c:v>0</c:v>
                </c:pt>
                <c:pt idx="1282">
                  <c:v>0</c:v>
                </c:pt>
                <c:pt idx="1283">
                  <c:v>1</c:v>
                </c:pt>
                <c:pt idx="1284">
                  <c:v>0</c:v>
                </c:pt>
                <c:pt idx="1285">
                  <c:v>0</c:v>
                </c:pt>
                <c:pt idx="1286">
                  <c:v>0</c:v>
                </c:pt>
                <c:pt idx="1287">
                  <c:v>1</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1</c:v>
                </c:pt>
                <c:pt idx="1304">
                  <c:v>0</c:v>
                </c:pt>
                <c:pt idx="1305">
                  <c:v>0</c:v>
                </c:pt>
                <c:pt idx="1306">
                  <c:v>1</c:v>
                </c:pt>
                <c:pt idx="1307">
                  <c:v>0</c:v>
                </c:pt>
                <c:pt idx="1308">
                  <c:v>0</c:v>
                </c:pt>
                <c:pt idx="1309">
                  <c:v>0</c:v>
                </c:pt>
                <c:pt idx="1310">
                  <c:v>0</c:v>
                </c:pt>
                <c:pt idx="1311">
                  <c:v>0</c:v>
                </c:pt>
                <c:pt idx="1312">
                  <c:v>1</c:v>
                </c:pt>
                <c:pt idx="1313">
                  <c:v>0</c:v>
                </c:pt>
                <c:pt idx="1314">
                  <c:v>0</c:v>
                </c:pt>
                <c:pt idx="1315">
                  <c:v>0</c:v>
                </c:pt>
                <c:pt idx="1316">
                  <c:v>0</c:v>
                </c:pt>
                <c:pt idx="1317">
                  <c:v>1</c:v>
                </c:pt>
                <c:pt idx="1318">
                  <c:v>0</c:v>
                </c:pt>
                <c:pt idx="1319">
                  <c:v>0</c:v>
                </c:pt>
                <c:pt idx="1320">
                  <c:v>0</c:v>
                </c:pt>
                <c:pt idx="1321">
                  <c:v>0</c:v>
                </c:pt>
                <c:pt idx="1322">
                  <c:v>0</c:v>
                </c:pt>
                <c:pt idx="1323">
                  <c:v>0</c:v>
                </c:pt>
                <c:pt idx="1324">
                  <c:v>1</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1</c:v>
                </c:pt>
                <c:pt idx="1339">
                  <c:v>0</c:v>
                </c:pt>
                <c:pt idx="1340">
                  <c:v>0</c:v>
                </c:pt>
                <c:pt idx="1341">
                  <c:v>0</c:v>
                </c:pt>
                <c:pt idx="1342">
                  <c:v>1</c:v>
                </c:pt>
                <c:pt idx="1343">
                  <c:v>0</c:v>
                </c:pt>
                <c:pt idx="1344">
                  <c:v>0</c:v>
                </c:pt>
                <c:pt idx="1345">
                  <c:v>2</c:v>
                </c:pt>
                <c:pt idx="1346">
                  <c:v>1</c:v>
                </c:pt>
                <c:pt idx="1347">
                  <c:v>0</c:v>
                </c:pt>
                <c:pt idx="1348">
                  <c:v>0</c:v>
                </c:pt>
                <c:pt idx="1349">
                  <c:v>0</c:v>
                </c:pt>
                <c:pt idx="1350">
                  <c:v>0</c:v>
                </c:pt>
                <c:pt idx="1351">
                  <c:v>0</c:v>
                </c:pt>
                <c:pt idx="1352">
                  <c:v>0</c:v>
                </c:pt>
                <c:pt idx="1353">
                  <c:v>0</c:v>
                </c:pt>
                <c:pt idx="1354">
                  <c:v>0</c:v>
                </c:pt>
                <c:pt idx="1355">
                  <c:v>0</c:v>
                </c:pt>
                <c:pt idx="1356">
                  <c:v>1</c:v>
                </c:pt>
                <c:pt idx="1357">
                  <c:v>0</c:v>
                </c:pt>
                <c:pt idx="1358">
                  <c:v>1</c:v>
                </c:pt>
                <c:pt idx="1359">
                  <c:v>0</c:v>
                </c:pt>
                <c:pt idx="1360">
                  <c:v>0</c:v>
                </c:pt>
                <c:pt idx="1361">
                  <c:v>0</c:v>
                </c:pt>
                <c:pt idx="1362">
                  <c:v>0</c:v>
                </c:pt>
                <c:pt idx="1363">
                  <c:v>2</c:v>
                </c:pt>
                <c:pt idx="1364">
                  <c:v>0</c:v>
                </c:pt>
                <c:pt idx="1365">
                  <c:v>0</c:v>
                </c:pt>
                <c:pt idx="1366">
                  <c:v>0</c:v>
                </c:pt>
                <c:pt idx="1367">
                  <c:v>0</c:v>
                </c:pt>
                <c:pt idx="1368">
                  <c:v>0</c:v>
                </c:pt>
                <c:pt idx="1369">
                  <c:v>0</c:v>
                </c:pt>
                <c:pt idx="1370">
                  <c:v>0</c:v>
                </c:pt>
                <c:pt idx="1371">
                  <c:v>0</c:v>
                </c:pt>
                <c:pt idx="1372">
                  <c:v>1</c:v>
                </c:pt>
                <c:pt idx="1373">
                  <c:v>0</c:v>
                </c:pt>
                <c:pt idx="1374">
                  <c:v>0</c:v>
                </c:pt>
                <c:pt idx="1375">
                  <c:v>0</c:v>
                </c:pt>
                <c:pt idx="1376">
                  <c:v>1</c:v>
                </c:pt>
                <c:pt idx="1377">
                  <c:v>0</c:v>
                </c:pt>
                <c:pt idx="1378">
                  <c:v>0</c:v>
                </c:pt>
                <c:pt idx="1379">
                  <c:v>0</c:v>
                </c:pt>
                <c:pt idx="1380">
                  <c:v>0</c:v>
                </c:pt>
                <c:pt idx="1381">
                  <c:v>0</c:v>
                </c:pt>
                <c:pt idx="1382">
                  <c:v>0</c:v>
                </c:pt>
                <c:pt idx="1383">
                  <c:v>0</c:v>
                </c:pt>
                <c:pt idx="1384">
                  <c:v>0</c:v>
                </c:pt>
                <c:pt idx="1385">
                  <c:v>0</c:v>
                </c:pt>
                <c:pt idx="1386">
                  <c:v>2</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1</c:v>
                </c:pt>
                <c:pt idx="1400">
                  <c:v>0</c:v>
                </c:pt>
                <c:pt idx="1401">
                  <c:v>0</c:v>
                </c:pt>
                <c:pt idx="1402">
                  <c:v>0</c:v>
                </c:pt>
                <c:pt idx="1403">
                  <c:v>0</c:v>
                </c:pt>
                <c:pt idx="1404">
                  <c:v>0</c:v>
                </c:pt>
                <c:pt idx="1405">
                  <c:v>1</c:v>
                </c:pt>
                <c:pt idx="1406">
                  <c:v>0</c:v>
                </c:pt>
                <c:pt idx="1407">
                  <c:v>1</c:v>
                </c:pt>
                <c:pt idx="1408">
                  <c:v>0</c:v>
                </c:pt>
                <c:pt idx="1409">
                  <c:v>0</c:v>
                </c:pt>
                <c:pt idx="1410">
                  <c:v>0</c:v>
                </c:pt>
                <c:pt idx="1411">
                  <c:v>0</c:v>
                </c:pt>
                <c:pt idx="1412">
                  <c:v>0</c:v>
                </c:pt>
                <c:pt idx="1413">
                  <c:v>0</c:v>
                </c:pt>
                <c:pt idx="1414">
                  <c:v>1</c:v>
                </c:pt>
                <c:pt idx="1415">
                  <c:v>1</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1</c:v>
                </c:pt>
                <c:pt idx="1432">
                  <c:v>0</c:v>
                </c:pt>
                <c:pt idx="1433">
                  <c:v>0</c:v>
                </c:pt>
                <c:pt idx="1434">
                  <c:v>1</c:v>
                </c:pt>
                <c:pt idx="1435">
                  <c:v>0</c:v>
                </c:pt>
                <c:pt idx="1436">
                  <c:v>0</c:v>
                </c:pt>
                <c:pt idx="1437">
                  <c:v>0</c:v>
                </c:pt>
                <c:pt idx="1438">
                  <c:v>0</c:v>
                </c:pt>
                <c:pt idx="1439">
                  <c:v>0</c:v>
                </c:pt>
                <c:pt idx="1440">
                  <c:v>0</c:v>
                </c:pt>
                <c:pt idx="1441">
                  <c:v>0</c:v>
                </c:pt>
                <c:pt idx="1442">
                  <c:v>0</c:v>
                </c:pt>
                <c:pt idx="1443">
                  <c:v>0</c:v>
                </c:pt>
                <c:pt idx="1444">
                  <c:v>1</c:v>
                </c:pt>
                <c:pt idx="1445">
                  <c:v>0</c:v>
                </c:pt>
                <c:pt idx="1446">
                  <c:v>0</c:v>
                </c:pt>
                <c:pt idx="1447">
                  <c:v>0</c:v>
                </c:pt>
                <c:pt idx="1448">
                  <c:v>0</c:v>
                </c:pt>
                <c:pt idx="1449">
                  <c:v>0</c:v>
                </c:pt>
                <c:pt idx="1450">
                  <c:v>0</c:v>
                </c:pt>
                <c:pt idx="1451">
                  <c:v>0</c:v>
                </c:pt>
                <c:pt idx="1452">
                  <c:v>0</c:v>
                </c:pt>
                <c:pt idx="1453">
                  <c:v>0</c:v>
                </c:pt>
                <c:pt idx="1454">
                  <c:v>0</c:v>
                </c:pt>
                <c:pt idx="1455">
                  <c:v>1</c:v>
                </c:pt>
                <c:pt idx="1456">
                  <c:v>0</c:v>
                </c:pt>
                <c:pt idx="1457">
                  <c:v>0</c:v>
                </c:pt>
                <c:pt idx="1458">
                  <c:v>0</c:v>
                </c:pt>
                <c:pt idx="1459">
                  <c:v>1</c:v>
                </c:pt>
                <c:pt idx="1460">
                  <c:v>0</c:v>
                </c:pt>
                <c:pt idx="1461">
                  <c:v>0</c:v>
                </c:pt>
                <c:pt idx="1462">
                  <c:v>0</c:v>
                </c:pt>
                <c:pt idx="1463">
                  <c:v>2</c:v>
                </c:pt>
                <c:pt idx="1464">
                  <c:v>0</c:v>
                </c:pt>
                <c:pt idx="1465">
                  <c:v>0</c:v>
                </c:pt>
                <c:pt idx="1466">
                  <c:v>0</c:v>
                </c:pt>
                <c:pt idx="1467">
                  <c:v>0</c:v>
                </c:pt>
                <c:pt idx="1468">
                  <c:v>0</c:v>
                </c:pt>
                <c:pt idx="1469">
                  <c:v>0</c:v>
                </c:pt>
                <c:pt idx="1470">
                  <c:v>0</c:v>
                </c:pt>
                <c:pt idx="1471">
                  <c:v>1</c:v>
                </c:pt>
                <c:pt idx="1472">
                  <c:v>0</c:v>
                </c:pt>
                <c:pt idx="1473">
                  <c:v>0</c:v>
                </c:pt>
                <c:pt idx="1474">
                  <c:v>0</c:v>
                </c:pt>
                <c:pt idx="1475">
                  <c:v>0</c:v>
                </c:pt>
                <c:pt idx="1476">
                  <c:v>0</c:v>
                </c:pt>
                <c:pt idx="1477">
                  <c:v>0</c:v>
                </c:pt>
                <c:pt idx="1478">
                  <c:v>1</c:v>
                </c:pt>
                <c:pt idx="1479">
                  <c:v>0</c:v>
                </c:pt>
                <c:pt idx="1480">
                  <c:v>0</c:v>
                </c:pt>
                <c:pt idx="1481">
                  <c:v>0</c:v>
                </c:pt>
                <c:pt idx="1482">
                  <c:v>0</c:v>
                </c:pt>
                <c:pt idx="1483">
                  <c:v>0</c:v>
                </c:pt>
                <c:pt idx="1484">
                  <c:v>2</c:v>
                </c:pt>
                <c:pt idx="1485">
                  <c:v>0</c:v>
                </c:pt>
                <c:pt idx="1486">
                  <c:v>1</c:v>
                </c:pt>
                <c:pt idx="1487">
                  <c:v>1</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1</c:v>
                </c:pt>
                <c:pt idx="1512">
                  <c:v>0</c:v>
                </c:pt>
                <c:pt idx="1513">
                  <c:v>0</c:v>
                </c:pt>
                <c:pt idx="1514">
                  <c:v>0</c:v>
                </c:pt>
                <c:pt idx="1515">
                  <c:v>0</c:v>
                </c:pt>
                <c:pt idx="1516">
                  <c:v>1</c:v>
                </c:pt>
                <c:pt idx="1517">
                  <c:v>0</c:v>
                </c:pt>
                <c:pt idx="1518">
                  <c:v>0</c:v>
                </c:pt>
                <c:pt idx="1519">
                  <c:v>0</c:v>
                </c:pt>
                <c:pt idx="1520">
                  <c:v>0</c:v>
                </c:pt>
                <c:pt idx="1521">
                  <c:v>0</c:v>
                </c:pt>
                <c:pt idx="1522">
                  <c:v>0</c:v>
                </c:pt>
                <c:pt idx="1523">
                  <c:v>0</c:v>
                </c:pt>
                <c:pt idx="1524">
                  <c:v>1</c:v>
                </c:pt>
                <c:pt idx="1525">
                  <c:v>0</c:v>
                </c:pt>
                <c:pt idx="1526">
                  <c:v>0</c:v>
                </c:pt>
                <c:pt idx="1527">
                  <c:v>0</c:v>
                </c:pt>
                <c:pt idx="1528">
                  <c:v>1</c:v>
                </c:pt>
                <c:pt idx="1529">
                  <c:v>0</c:v>
                </c:pt>
                <c:pt idx="1530">
                  <c:v>1</c:v>
                </c:pt>
                <c:pt idx="1531">
                  <c:v>0</c:v>
                </c:pt>
                <c:pt idx="1532">
                  <c:v>0</c:v>
                </c:pt>
                <c:pt idx="1533">
                  <c:v>0</c:v>
                </c:pt>
                <c:pt idx="1534">
                  <c:v>0</c:v>
                </c:pt>
                <c:pt idx="1535">
                  <c:v>0</c:v>
                </c:pt>
                <c:pt idx="1536">
                  <c:v>1</c:v>
                </c:pt>
                <c:pt idx="1537">
                  <c:v>0</c:v>
                </c:pt>
                <c:pt idx="1538">
                  <c:v>0</c:v>
                </c:pt>
                <c:pt idx="1539">
                  <c:v>0</c:v>
                </c:pt>
                <c:pt idx="1540">
                  <c:v>0</c:v>
                </c:pt>
                <c:pt idx="1541">
                  <c:v>0</c:v>
                </c:pt>
                <c:pt idx="1542">
                  <c:v>2</c:v>
                </c:pt>
                <c:pt idx="1543">
                  <c:v>1</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1</c:v>
                </c:pt>
                <c:pt idx="1559">
                  <c:v>0</c:v>
                </c:pt>
                <c:pt idx="1560">
                  <c:v>0</c:v>
                </c:pt>
                <c:pt idx="1561">
                  <c:v>0</c:v>
                </c:pt>
                <c:pt idx="1562">
                  <c:v>0</c:v>
                </c:pt>
                <c:pt idx="1563">
                  <c:v>1</c:v>
                </c:pt>
                <c:pt idx="1564">
                  <c:v>0</c:v>
                </c:pt>
                <c:pt idx="1565">
                  <c:v>0</c:v>
                </c:pt>
                <c:pt idx="1566">
                  <c:v>1</c:v>
                </c:pt>
                <c:pt idx="1567">
                  <c:v>1</c:v>
                </c:pt>
                <c:pt idx="1568">
                  <c:v>0</c:v>
                </c:pt>
                <c:pt idx="1569">
                  <c:v>1</c:v>
                </c:pt>
                <c:pt idx="1570">
                  <c:v>0</c:v>
                </c:pt>
                <c:pt idx="1571">
                  <c:v>0</c:v>
                </c:pt>
                <c:pt idx="1572">
                  <c:v>0</c:v>
                </c:pt>
                <c:pt idx="1573">
                  <c:v>0</c:v>
                </c:pt>
                <c:pt idx="1574">
                  <c:v>0</c:v>
                </c:pt>
                <c:pt idx="1575">
                  <c:v>0</c:v>
                </c:pt>
                <c:pt idx="1576">
                  <c:v>0</c:v>
                </c:pt>
                <c:pt idx="1577">
                  <c:v>0</c:v>
                </c:pt>
                <c:pt idx="1578">
                  <c:v>0</c:v>
                </c:pt>
                <c:pt idx="1579">
                  <c:v>1</c:v>
                </c:pt>
                <c:pt idx="1580">
                  <c:v>0</c:v>
                </c:pt>
                <c:pt idx="1581">
                  <c:v>0</c:v>
                </c:pt>
                <c:pt idx="1582">
                  <c:v>1</c:v>
                </c:pt>
                <c:pt idx="1583">
                  <c:v>0</c:v>
                </c:pt>
                <c:pt idx="1584">
                  <c:v>0</c:v>
                </c:pt>
                <c:pt idx="1585">
                  <c:v>0</c:v>
                </c:pt>
                <c:pt idx="1586">
                  <c:v>0</c:v>
                </c:pt>
                <c:pt idx="1587">
                  <c:v>0</c:v>
                </c:pt>
                <c:pt idx="1588">
                  <c:v>0</c:v>
                </c:pt>
                <c:pt idx="1589">
                  <c:v>0</c:v>
                </c:pt>
                <c:pt idx="1590">
                  <c:v>0</c:v>
                </c:pt>
                <c:pt idx="1591">
                  <c:v>0</c:v>
                </c:pt>
                <c:pt idx="1592">
                  <c:v>0</c:v>
                </c:pt>
                <c:pt idx="1593">
                  <c:v>0</c:v>
                </c:pt>
                <c:pt idx="1594">
                  <c:v>1</c:v>
                </c:pt>
                <c:pt idx="1595">
                  <c:v>0</c:v>
                </c:pt>
                <c:pt idx="1596">
                  <c:v>0</c:v>
                </c:pt>
                <c:pt idx="1597">
                  <c:v>0</c:v>
                </c:pt>
                <c:pt idx="1598">
                  <c:v>1</c:v>
                </c:pt>
                <c:pt idx="1599">
                  <c:v>0</c:v>
                </c:pt>
                <c:pt idx="1600">
                  <c:v>0</c:v>
                </c:pt>
                <c:pt idx="1601">
                  <c:v>0</c:v>
                </c:pt>
                <c:pt idx="1602">
                  <c:v>1</c:v>
                </c:pt>
                <c:pt idx="1603">
                  <c:v>0</c:v>
                </c:pt>
                <c:pt idx="1604">
                  <c:v>0</c:v>
                </c:pt>
                <c:pt idx="1605">
                  <c:v>0</c:v>
                </c:pt>
                <c:pt idx="1606">
                  <c:v>2</c:v>
                </c:pt>
                <c:pt idx="1607">
                  <c:v>0</c:v>
                </c:pt>
                <c:pt idx="1608">
                  <c:v>0</c:v>
                </c:pt>
                <c:pt idx="1609">
                  <c:v>1</c:v>
                </c:pt>
                <c:pt idx="1610">
                  <c:v>1</c:v>
                </c:pt>
                <c:pt idx="1611">
                  <c:v>0</c:v>
                </c:pt>
                <c:pt idx="1612">
                  <c:v>1</c:v>
                </c:pt>
                <c:pt idx="1613">
                  <c:v>2</c:v>
                </c:pt>
                <c:pt idx="1614">
                  <c:v>0</c:v>
                </c:pt>
                <c:pt idx="1615">
                  <c:v>0</c:v>
                </c:pt>
                <c:pt idx="1616">
                  <c:v>0</c:v>
                </c:pt>
                <c:pt idx="1617">
                  <c:v>0</c:v>
                </c:pt>
                <c:pt idx="1618">
                  <c:v>0</c:v>
                </c:pt>
                <c:pt idx="1619">
                  <c:v>0</c:v>
                </c:pt>
                <c:pt idx="1620">
                  <c:v>0</c:v>
                </c:pt>
                <c:pt idx="1621">
                  <c:v>1</c:v>
                </c:pt>
                <c:pt idx="1622">
                  <c:v>0</c:v>
                </c:pt>
                <c:pt idx="1623">
                  <c:v>0</c:v>
                </c:pt>
                <c:pt idx="1624">
                  <c:v>0</c:v>
                </c:pt>
                <c:pt idx="1625">
                  <c:v>1</c:v>
                </c:pt>
                <c:pt idx="1626">
                  <c:v>1</c:v>
                </c:pt>
                <c:pt idx="1627">
                  <c:v>0</c:v>
                </c:pt>
                <c:pt idx="1628">
                  <c:v>0</c:v>
                </c:pt>
                <c:pt idx="1629">
                  <c:v>0</c:v>
                </c:pt>
                <c:pt idx="1630">
                  <c:v>0</c:v>
                </c:pt>
                <c:pt idx="1631">
                  <c:v>0</c:v>
                </c:pt>
                <c:pt idx="1632">
                  <c:v>0</c:v>
                </c:pt>
                <c:pt idx="1633">
                  <c:v>0</c:v>
                </c:pt>
                <c:pt idx="1634">
                  <c:v>0</c:v>
                </c:pt>
                <c:pt idx="1635">
                  <c:v>0</c:v>
                </c:pt>
                <c:pt idx="1636">
                  <c:v>1</c:v>
                </c:pt>
                <c:pt idx="1637">
                  <c:v>0</c:v>
                </c:pt>
                <c:pt idx="1638">
                  <c:v>0</c:v>
                </c:pt>
                <c:pt idx="1639">
                  <c:v>1</c:v>
                </c:pt>
                <c:pt idx="1640">
                  <c:v>0</c:v>
                </c:pt>
                <c:pt idx="1641">
                  <c:v>0</c:v>
                </c:pt>
                <c:pt idx="1642">
                  <c:v>0</c:v>
                </c:pt>
                <c:pt idx="1643">
                  <c:v>0</c:v>
                </c:pt>
                <c:pt idx="1644">
                  <c:v>0</c:v>
                </c:pt>
                <c:pt idx="1645">
                  <c:v>0</c:v>
                </c:pt>
                <c:pt idx="1646">
                  <c:v>0</c:v>
                </c:pt>
                <c:pt idx="1647">
                  <c:v>3</c:v>
                </c:pt>
                <c:pt idx="1648">
                  <c:v>0</c:v>
                </c:pt>
                <c:pt idx="1649">
                  <c:v>0</c:v>
                </c:pt>
                <c:pt idx="1650">
                  <c:v>0</c:v>
                </c:pt>
                <c:pt idx="1651">
                  <c:v>0</c:v>
                </c:pt>
                <c:pt idx="1652">
                  <c:v>0</c:v>
                </c:pt>
                <c:pt idx="1653">
                  <c:v>0</c:v>
                </c:pt>
                <c:pt idx="1654">
                  <c:v>0</c:v>
                </c:pt>
                <c:pt idx="1655">
                  <c:v>0</c:v>
                </c:pt>
                <c:pt idx="1656">
                  <c:v>1</c:v>
                </c:pt>
                <c:pt idx="1657">
                  <c:v>0</c:v>
                </c:pt>
                <c:pt idx="1658">
                  <c:v>1</c:v>
                </c:pt>
                <c:pt idx="1659">
                  <c:v>0</c:v>
                </c:pt>
                <c:pt idx="1660">
                  <c:v>1</c:v>
                </c:pt>
                <c:pt idx="1661">
                  <c:v>2</c:v>
                </c:pt>
                <c:pt idx="1662">
                  <c:v>0</c:v>
                </c:pt>
                <c:pt idx="1663">
                  <c:v>1</c:v>
                </c:pt>
                <c:pt idx="1664">
                  <c:v>0</c:v>
                </c:pt>
                <c:pt idx="1665">
                  <c:v>0</c:v>
                </c:pt>
                <c:pt idx="1666">
                  <c:v>0</c:v>
                </c:pt>
                <c:pt idx="1667">
                  <c:v>1</c:v>
                </c:pt>
                <c:pt idx="1668">
                  <c:v>0</c:v>
                </c:pt>
                <c:pt idx="1669">
                  <c:v>0</c:v>
                </c:pt>
                <c:pt idx="1670">
                  <c:v>0</c:v>
                </c:pt>
                <c:pt idx="1671">
                  <c:v>1</c:v>
                </c:pt>
                <c:pt idx="1672">
                  <c:v>0</c:v>
                </c:pt>
                <c:pt idx="1673">
                  <c:v>1</c:v>
                </c:pt>
                <c:pt idx="1674">
                  <c:v>0</c:v>
                </c:pt>
                <c:pt idx="1675">
                  <c:v>0</c:v>
                </c:pt>
                <c:pt idx="1676">
                  <c:v>0</c:v>
                </c:pt>
                <c:pt idx="1677">
                  <c:v>0</c:v>
                </c:pt>
                <c:pt idx="1678">
                  <c:v>1</c:v>
                </c:pt>
                <c:pt idx="1679">
                  <c:v>0</c:v>
                </c:pt>
                <c:pt idx="1680">
                  <c:v>0</c:v>
                </c:pt>
                <c:pt idx="1681">
                  <c:v>0</c:v>
                </c:pt>
                <c:pt idx="1682">
                  <c:v>0</c:v>
                </c:pt>
                <c:pt idx="1683">
                  <c:v>0</c:v>
                </c:pt>
                <c:pt idx="1684">
                  <c:v>1</c:v>
                </c:pt>
                <c:pt idx="1685">
                  <c:v>0</c:v>
                </c:pt>
                <c:pt idx="1686">
                  <c:v>0</c:v>
                </c:pt>
                <c:pt idx="1687">
                  <c:v>0</c:v>
                </c:pt>
                <c:pt idx="1688">
                  <c:v>0</c:v>
                </c:pt>
                <c:pt idx="1689">
                  <c:v>0</c:v>
                </c:pt>
                <c:pt idx="1690">
                  <c:v>1</c:v>
                </c:pt>
                <c:pt idx="1691">
                  <c:v>0</c:v>
                </c:pt>
                <c:pt idx="1692">
                  <c:v>0</c:v>
                </c:pt>
                <c:pt idx="1693">
                  <c:v>0</c:v>
                </c:pt>
                <c:pt idx="1694">
                  <c:v>0</c:v>
                </c:pt>
                <c:pt idx="1695">
                  <c:v>0</c:v>
                </c:pt>
                <c:pt idx="1696">
                  <c:v>0</c:v>
                </c:pt>
                <c:pt idx="1697">
                  <c:v>0</c:v>
                </c:pt>
                <c:pt idx="1698">
                  <c:v>1</c:v>
                </c:pt>
                <c:pt idx="1699">
                  <c:v>0</c:v>
                </c:pt>
                <c:pt idx="1700">
                  <c:v>0</c:v>
                </c:pt>
                <c:pt idx="1701">
                  <c:v>0</c:v>
                </c:pt>
                <c:pt idx="1702">
                  <c:v>0</c:v>
                </c:pt>
                <c:pt idx="1703">
                  <c:v>0</c:v>
                </c:pt>
                <c:pt idx="1704">
                  <c:v>0</c:v>
                </c:pt>
                <c:pt idx="1705">
                  <c:v>1</c:v>
                </c:pt>
                <c:pt idx="1706">
                  <c:v>0</c:v>
                </c:pt>
                <c:pt idx="1707">
                  <c:v>0</c:v>
                </c:pt>
                <c:pt idx="1708">
                  <c:v>0</c:v>
                </c:pt>
                <c:pt idx="1709">
                  <c:v>0</c:v>
                </c:pt>
                <c:pt idx="1710">
                  <c:v>1</c:v>
                </c:pt>
                <c:pt idx="1711">
                  <c:v>1</c:v>
                </c:pt>
                <c:pt idx="1712">
                  <c:v>0</c:v>
                </c:pt>
                <c:pt idx="1713">
                  <c:v>1</c:v>
                </c:pt>
                <c:pt idx="1714">
                  <c:v>0</c:v>
                </c:pt>
                <c:pt idx="1715">
                  <c:v>0</c:v>
                </c:pt>
                <c:pt idx="1716">
                  <c:v>0</c:v>
                </c:pt>
                <c:pt idx="1717">
                  <c:v>0</c:v>
                </c:pt>
                <c:pt idx="1718">
                  <c:v>0</c:v>
                </c:pt>
                <c:pt idx="1719">
                  <c:v>0</c:v>
                </c:pt>
                <c:pt idx="1720">
                  <c:v>0</c:v>
                </c:pt>
                <c:pt idx="1721">
                  <c:v>1</c:v>
                </c:pt>
                <c:pt idx="1722">
                  <c:v>0</c:v>
                </c:pt>
                <c:pt idx="1723">
                  <c:v>0</c:v>
                </c:pt>
                <c:pt idx="1724">
                  <c:v>0</c:v>
                </c:pt>
                <c:pt idx="1725">
                  <c:v>0</c:v>
                </c:pt>
                <c:pt idx="1726">
                  <c:v>0</c:v>
                </c:pt>
                <c:pt idx="1727">
                  <c:v>0</c:v>
                </c:pt>
                <c:pt idx="1728">
                  <c:v>1</c:v>
                </c:pt>
                <c:pt idx="1729">
                  <c:v>0</c:v>
                </c:pt>
                <c:pt idx="1730">
                  <c:v>0</c:v>
                </c:pt>
                <c:pt idx="1731">
                  <c:v>0</c:v>
                </c:pt>
                <c:pt idx="1732">
                  <c:v>0</c:v>
                </c:pt>
                <c:pt idx="1733">
                  <c:v>0</c:v>
                </c:pt>
                <c:pt idx="1734">
                  <c:v>0</c:v>
                </c:pt>
                <c:pt idx="1735">
                  <c:v>1</c:v>
                </c:pt>
                <c:pt idx="1736">
                  <c:v>0</c:v>
                </c:pt>
                <c:pt idx="1737">
                  <c:v>1</c:v>
                </c:pt>
                <c:pt idx="1738">
                  <c:v>2</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2</c:v>
                </c:pt>
                <c:pt idx="1752">
                  <c:v>0</c:v>
                </c:pt>
                <c:pt idx="1753">
                  <c:v>0</c:v>
                </c:pt>
                <c:pt idx="1754">
                  <c:v>0</c:v>
                </c:pt>
                <c:pt idx="1755">
                  <c:v>0</c:v>
                </c:pt>
                <c:pt idx="1756">
                  <c:v>0</c:v>
                </c:pt>
                <c:pt idx="1757">
                  <c:v>0</c:v>
                </c:pt>
                <c:pt idx="1758">
                  <c:v>0</c:v>
                </c:pt>
                <c:pt idx="1759">
                  <c:v>0</c:v>
                </c:pt>
                <c:pt idx="1760">
                  <c:v>1</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1</c:v>
                </c:pt>
                <c:pt idx="1776">
                  <c:v>0</c:v>
                </c:pt>
                <c:pt idx="1777">
                  <c:v>0</c:v>
                </c:pt>
                <c:pt idx="1778">
                  <c:v>0</c:v>
                </c:pt>
                <c:pt idx="1779">
                  <c:v>0</c:v>
                </c:pt>
                <c:pt idx="1780">
                  <c:v>1</c:v>
                </c:pt>
                <c:pt idx="1781">
                  <c:v>0</c:v>
                </c:pt>
                <c:pt idx="1782">
                  <c:v>1</c:v>
                </c:pt>
                <c:pt idx="1783">
                  <c:v>0</c:v>
                </c:pt>
                <c:pt idx="1784">
                  <c:v>1</c:v>
                </c:pt>
                <c:pt idx="1785">
                  <c:v>0</c:v>
                </c:pt>
                <c:pt idx="1786">
                  <c:v>0</c:v>
                </c:pt>
                <c:pt idx="1787">
                  <c:v>0</c:v>
                </c:pt>
                <c:pt idx="1788">
                  <c:v>1</c:v>
                </c:pt>
                <c:pt idx="1789">
                  <c:v>1</c:v>
                </c:pt>
                <c:pt idx="1790">
                  <c:v>0</c:v>
                </c:pt>
                <c:pt idx="1791">
                  <c:v>0</c:v>
                </c:pt>
                <c:pt idx="1792">
                  <c:v>0</c:v>
                </c:pt>
                <c:pt idx="1793">
                  <c:v>0</c:v>
                </c:pt>
                <c:pt idx="1794">
                  <c:v>0</c:v>
                </c:pt>
                <c:pt idx="1795">
                  <c:v>1</c:v>
                </c:pt>
                <c:pt idx="1796">
                  <c:v>0</c:v>
                </c:pt>
                <c:pt idx="1797">
                  <c:v>0</c:v>
                </c:pt>
                <c:pt idx="1798">
                  <c:v>0</c:v>
                </c:pt>
                <c:pt idx="1799">
                  <c:v>0</c:v>
                </c:pt>
                <c:pt idx="1800">
                  <c:v>0</c:v>
                </c:pt>
                <c:pt idx="1801">
                  <c:v>1</c:v>
                </c:pt>
                <c:pt idx="1802">
                  <c:v>0</c:v>
                </c:pt>
                <c:pt idx="1803">
                  <c:v>0</c:v>
                </c:pt>
                <c:pt idx="1804">
                  <c:v>1</c:v>
                </c:pt>
                <c:pt idx="1805">
                  <c:v>0</c:v>
                </c:pt>
                <c:pt idx="1806">
                  <c:v>0</c:v>
                </c:pt>
                <c:pt idx="1807">
                  <c:v>1</c:v>
                </c:pt>
                <c:pt idx="1808">
                  <c:v>0</c:v>
                </c:pt>
                <c:pt idx="1809">
                  <c:v>0</c:v>
                </c:pt>
                <c:pt idx="1810">
                  <c:v>1</c:v>
                </c:pt>
                <c:pt idx="1811">
                  <c:v>0</c:v>
                </c:pt>
                <c:pt idx="1812">
                  <c:v>1</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1</c:v>
                </c:pt>
                <c:pt idx="1827">
                  <c:v>0</c:v>
                </c:pt>
                <c:pt idx="1828">
                  <c:v>1</c:v>
                </c:pt>
                <c:pt idx="1829">
                  <c:v>0</c:v>
                </c:pt>
                <c:pt idx="1830">
                  <c:v>0</c:v>
                </c:pt>
                <c:pt idx="1831">
                  <c:v>0</c:v>
                </c:pt>
                <c:pt idx="1832">
                  <c:v>1</c:v>
                </c:pt>
                <c:pt idx="1833">
                  <c:v>0</c:v>
                </c:pt>
                <c:pt idx="1834">
                  <c:v>0</c:v>
                </c:pt>
                <c:pt idx="1835">
                  <c:v>0</c:v>
                </c:pt>
                <c:pt idx="1836">
                  <c:v>0</c:v>
                </c:pt>
                <c:pt idx="1837">
                  <c:v>0</c:v>
                </c:pt>
                <c:pt idx="1838">
                  <c:v>0</c:v>
                </c:pt>
                <c:pt idx="1839">
                  <c:v>0</c:v>
                </c:pt>
                <c:pt idx="1840">
                  <c:v>0</c:v>
                </c:pt>
                <c:pt idx="1841">
                  <c:v>1</c:v>
                </c:pt>
                <c:pt idx="1842">
                  <c:v>0</c:v>
                </c:pt>
                <c:pt idx="1843">
                  <c:v>1</c:v>
                </c:pt>
                <c:pt idx="1844">
                  <c:v>0</c:v>
                </c:pt>
                <c:pt idx="1845">
                  <c:v>1</c:v>
                </c:pt>
                <c:pt idx="1846">
                  <c:v>0</c:v>
                </c:pt>
                <c:pt idx="1847">
                  <c:v>0</c:v>
                </c:pt>
                <c:pt idx="1848">
                  <c:v>0</c:v>
                </c:pt>
                <c:pt idx="1849">
                  <c:v>0</c:v>
                </c:pt>
                <c:pt idx="1850">
                  <c:v>0</c:v>
                </c:pt>
                <c:pt idx="1851">
                  <c:v>0</c:v>
                </c:pt>
                <c:pt idx="1852">
                  <c:v>0</c:v>
                </c:pt>
                <c:pt idx="1853">
                  <c:v>0</c:v>
                </c:pt>
                <c:pt idx="1854">
                  <c:v>0</c:v>
                </c:pt>
                <c:pt idx="1855">
                  <c:v>1</c:v>
                </c:pt>
                <c:pt idx="1856">
                  <c:v>0</c:v>
                </c:pt>
                <c:pt idx="1857">
                  <c:v>0</c:v>
                </c:pt>
                <c:pt idx="1858">
                  <c:v>1</c:v>
                </c:pt>
                <c:pt idx="1859">
                  <c:v>0</c:v>
                </c:pt>
                <c:pt idx="1860">
                  <c:v>0</c:v>
                </c:pt>
                <c:pt idx="1861">
                  <c:v>0</c:v>
                </c:pt>
                <c:pt idx="1862">
                  <c:v>0</c:v>
                </c:pt>
                <c:pt idx="1863">
                  <c:v>0</c:v>
                </c:pt>
                <c:pt idx="1864">
                  <c:v>2</c:v>
                </c:pt>
                <c:pt idx="1865">
                  <c:v>0</c:v>
                </c:pt>
                <c:pt idx="1866">
                  <c:v>0</c:v>
                </c:pt>
                <c:pt idx="1867">
                  <c:v>0</c:v>
                </c:pt>
                <c:pt idx="1868">
                  <c:v>0</c:v>
                </c:pt>
                <c:pt idx="1869">
                  <c:v>0</c:v>
                </c:pt>
                <c:pt idx="1870">
                  <c:v>0</c:v>
                </c:pt>
                <c:pt idx="1871">
                  <c:v>0</c:v>
                </c:pt>
                <c:pt idx="1872">
                  <c:v>0</c:v>
                </c:pt>
                <c:pt idx="1873">
                  <c:v>1</c:v>
                </c:pt>
                <c:pt idx="1874">
                  <c:v>0</c:v>
                </c:pt>
                <c:pt idx="1875">
                  <c:v>0</c:v>
                </c:pt>
                <c:pt idx="1876">
                  <c:v>0</c:v>
                </c:pt>
                <c:pt idx="1877">
                  <c:v>0</c:v>
                </c:pt>
                <c:pt idx="1878">
                  <c:v>0</c:v>
                </c:pt>
                <c:pt idx="1879">
                  <c:v>0</c:v>
                </c:pt>
                <c:pt idx="1880">
                  <c:v>0</c:v>
                </c:pt>
                <c:pt idx="1881">
                  <c:v>1</c:v>
                </c:pt>
                <c:pt idx="1882">
                  <c:v>0</c:v>
                </c:pt>
                <c:pt idx="1883">
                  <c:v>0</c:v>
                </c:pt>
                <c:pt idx="1884">
                  <c:v>2</c:v>
                </c:pt>
                <c:pt idx="1885">
                  <c:v>0</c:v>
                </c:pt>
                <c:pt idx="1886">
                  <c:v>0</c:v>
                </c:pt>
                <c:pt idx="1887">
                  <c:v>0</c:v>
                </c:pt>
                <c:pt idx="1888">
                  <c:v>0</c:v>
                </c:pt>
                <c:pt idx="1889">
                  <c:v>0</c:v>
                </c:pt>
                <c:pt idx="1890">
                  <c:v>1</c:v>
                </c:pt>
                <c:pt idx="1891">
                  <c:v>0</c:v>
                </c:pt>
                <c:pt idx="1892">
                  <c:v>0</c:v>
                </c:pt>
                <c:pt idx="1893">
                  <c:v>0</c:v>
                </c:pt>
                <c:pt idx="1894">
                  <c:v>0</c:v>
                </c:pt>
                <c:pt idx="1895">
                  <c:v>0</c:v>
                </c:pt>
                <c:pt idx="1896">
                  <c:v>0</c:v>
                </c:pt>
                <c:pt idx="1897">
                  <c:v>0</c:v>
                </c:pt>
                <c:pt idx="1898">
                  <c:v>1</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1</c:v>
                </c:pt>
                <c:pt idx="1914">
                  <c:v>0</c:v>
                </c:pt>
                <c:pt idx="1915">
                  <c:v>0</c:v>
                </c:pt>
                <c:pt idx="1916">
                  <c:v>0</c:v>
                </c:pt>
                <c:pt idx="1917">
                  <c:v>0</c:v>
                </c:pt>
                <c:pt idx="1918">
                  <c:v>0</c:v>
                </c:pt>
                <c:pt idx="1919">
                  <c:v>0</c:v>
                </c:pt>
                <c:pt idx="1920">
                  <c:v>0</c:v>
                </c:pt>
                <c:pt idx="1921">
                  <c:v>0</c:v>
                </c:pt>
                <c:pt idx="1922">
                  <c:v>2</c:v>
                </c:pt>
                <c:pt idx="1923">
                  <c:v>0</c:v>
                </c:pt>
                <c:pt idx="1924">
                  <c:v>2</c:v>
                </c:pt>
                <c:pt idx="1925">
                  <c:v>0</c:v>
                </c:pt>
                <c:pt idx="1926">
                  <c:v>0</c:v>
                </c:pt>
                <c:pt idx="1927">
                  <c:v>0</c:v>
                </c:pt>
                <c:pt idx="1928">
                  <c:v>0</c:v>
                </c:pt>
                <c:pt idx="1929">
                  <c:v>1</c:v>
                </c:pt>
                <c:pt idx="1930">
                  <c:v>0</c:v>
                </c:pt>
                <c:pt idx="1931">
                  <c:v>1</c:v>
                </c:pt>
                <c:pt idx="1932">
                  <c:v>0</c:v>
                </c:pt>
                <c:pt idx="1933">
                  <c:v>0</c:v>
                </c:pt>
                <c:pt idx="1934">
                  <c:v>0</c:v>
                </c:pt>
                <c:pt idx="1935">
                  <c:v>0</c:v>
                </c:pt>
                <c:pt idx="1936">
                  <c:v>1</c:v>
                </c:pt>
                <c:pt idx="1937">
                  <c:v>0</c:v>
                </c:pt>
                <c:pt idx="1938">
                  <c:v>0</c:v>
                </c:pt>
                <c:pt idx="1939">
                  <c:v>0</c:v>
                </c:pt>
                <c:pt idx="1940">
                  <c:v>0</c:v>
                </c:pt>
                <c:pt idx="1941">
                  <c:v>0</c:v>
                </c:pt>
                <c:pt idx="1942">
                  <c:v>0</c:v>
                </c:pt>
                <c:pt idx="1943">
                  <c:v>0</c:v>
                </c:pt>
                <c:pt idx="1944">
                  <c:v>1</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1</c:v>
                </c:pt>
                <c:pt idx="1963">
                  <c:v>1</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1</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1</c:v>
                </c:pt>
                <c:pt idx="1996">
                  <c:v>0</c:v>
                </c:pt>
                <c:pt idx="1997">
                  <c:v>0</c:v>
                </c:pt>
                <c:pt idx="1998">
                  <c:v>1</c:v>
                </c:pt>
                <c:pt idx="1999">
                  <c:v>1</c:v>
                </c:pt>
                <c:pt idx="2000">
                  <c:v>0</c:v>
                </c:pt>
                <c:pt idx="2001">
                  <c:v>0</c:v>
                </c:pt>
                <c:pt idx="2002">
                  <c:v>0</c:v>
                </c:pt>
                <c:pt idx="2003">
                  <c:v>0</c:v>
                </c:pt>
                <c:pt idx="2004">
                  <c:v>1</c:v>
                </c:pt>
                <c:pt idx="2005">
                  <c:v>0</c:v>
                </c:pt>
                <c:pt idx="2006">
                  <c:v>0</c:v>
                </c:pt>
                <c:pt idx="2007">
                  <c:v>0</c:v>
                </c:pt>
                <c:pt idx="2008">
                  <c:v>0</c:v>
                </c:pt>
                <c:pt idx="2009">
                  <c:v>0</c:v>
                </c:pt>
                <c:pt idx="2010">
                  <c:v>0</c:v>
                </c:pt>
                <c:pt idx="2011">
                  <c:v>0</c:v>
                </c:pt>
                <c:pt idx="2012">
                  <c:v>0</c:v>
                </c:pt>
                <c:pt idx="2013">
                  <c:v>0</c:v>
                </c:pt>
                <c:pt idx="2014">
                  <c:v>1</c:v>
                </c:pt>
                <c:pt idx="2015">
                  <c:v>0</c:v>
                </c:pt>
                <c:pt idx="2016">
                  <c:v>1</c:v>
                </c:pt>
                <c:pt idx="2017">
                  <c:v>0</c:v>
                </c:pt>
                <c:pt idx="2018">
                  <c:v>0</c:v>
                </c:pt>
                <c:pt idx="2019">
                  <c:v>0</c:v>
                </c:pt>
                <c:pt idx="2020">
                  <c:v>1</c:v>
                </c:pt>
                <c:pt idx="2021">
                  <c:v>3</c:v>
                </c:pt>
                <c:pt idx="2022">
                  <c:v>0</c:v>
                </c:pt>
                <c:pt idx="2023">
                  <c:v>0</c:v>
                </c:pt>
                <c:pt idx="2024">
                  <c:v>1</c:v>
                </c:pt>
                <c:pt idx="2025">
                  <c:v>0</c:v>
                </c:pt>
                <c:pt idx="2026">
                  <c:v>0</c:v>
                </c:pt>
                <c:pt idx="2027">
                  <c:v>1</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1</c:v>
                </c:pt>
                <c:pt idx="2044">
                  <c:v>0</c:v>
                </c:pt>
                <c:pt idx="2045">
                  <c:v>0</c:v>
                </c:pt>
                <c:pt idx="2046">
                  <c:v>0</c:v>
                </c:pt>
                <c:pt idx="2047">
                  <c:v>0</c:v>
                </c:pt>
                <c:pt idx="2048">
                  <c:v>0</c:v>
                </c:pt>
                <c:pt idx="2049">
                  <c:v>1</c:v>
                </c:pt>
                <c:pt idx="2050">
                  <c:v>0</c:v>
                </c:pt>
                <c:pt idx="2051">
                  <c:v>0</c:v>
                </c:pt>
                <c:pt idx="2052">
                  <c:v>0</c:v>
                </c:pt>
                <c:pt idx="2053">
                  <c:v>0</c:v>
                </c:pt>
                <c:pt idx="2054">
                  <c:v>0</c:v>
                </c:pt>
                <c:pt idx="2055">
                  <c:v>1</c:v>
                </c:pt>
                <c:pt idx="2056">
                  <c:v>2</c:v>
                </c:pt>
                <c:pt idx="2057">
                  <c:v>0</c:v>
                </c:pt>
                <c:pt idx="2058">
                  <c:v>0</c:v>
                </c:pt>
                <c:pt idx="2059">
                  <c:v>0</c:v>
                </c:pt>
                <c:pt idx="2060">
                  <c:v>0</c:v>
                </c:pt>
                <c:pt idx="2061">
                  <c:v>0</c:v>
                </c:pt>
                <c:pt idx="2062">
                  <c:v>1</c:v>
                </c:pt>
                <c:pt idx="2063">
                  <c:v>0</c:v>
                </c:pt>
                <c:pt idx="2064">
                  <c:v>1</c:v>
                </c:pt>
                <c:pt idx="2065">
                  <c:v>0</c:v>
                </c:pt>
                <c:pt idx="2066">
                  <c:v>0</c:v>
                </c:pt>
                <c:pt idx="2067">
                  <c:v>0</c:v>
                </c:pt>
                <c:pt idx="2068">
                  <c:v>0</c:v>
                </c:pt>
                <c:pt idx="2069">
                  <c:v>0</c:v>
                </c:pt>
                <c:pt idx="2070">
                  <c:v>1</c:v>
                </c:pt>
                <c:pt idx="2071">
                  <c:v>2</c:v>
                </c:pt>
                <c:pt idx="2072">
                  <c:v>0</c:v>
                </c:pt>
                <c:pt idx="2073">
                  <c:v>0</c:v>
                </c:pt>
                <c:pt idx="2074">
                  <c:v>0</c:v>
                </c:pt>
                <c:pt idx="2075">
                  <c:v>1</c:v>
                </c:pt>
                <c:pt idx="2076">
                  <c:v>0</c:v>
                </c:pt>
                <c:pt idx="2077">
                  <c:v>0</c:v>
                </c:pt>
                <c:pt idx="2078">
                  <c:v>0</c:v>
                </c:pt>
                <c:pt idx="2079">
                  <c:v>0</c:v>
                </c:pt>
                <c:pt idx="2080">
                  <c:v>0</c:v>
                </c:pt>
                <c:pt idx="2081">
                  <c:v>0</c:v>
                </c:pt>
                <c:pt idx="2082">
                  <c:v>0</c:v>
                </c:pt>
                <c:pt idx="2083">
                  <c:v>0</c:v>
                </c:pt>
                <c:pt idx="2084">
                  <c:v>0</c:v>
                </c:pt>
                <c:pt idx="2085">
                  <c:v>0</c:v>
                </c:pt>
                <c:pt idx="2086">
                  <c:v>0</c:v>
                </c:pt>
                <c:pt idx="2087">
                  <c:v>1</c:v>
                </c:pt>
                <c:pt idx="2088">
                  <c:v>0</c:v>
                </c:pt>
                <c:pt idx="2089">
                  <c:v>0</c:v>
                </c:pt>
                <c:pt idx="2090">
                  <c:v>0</c:v>
                </c:pt>
                <c:pt idx="2091">
                  <c:v>0</c:v>
                </c:pt>
                <c:pt idx="2092">
                  <c:v>1</c:v>
                </c:pt>
                <c:pt idx="2093">
                  <c:v>0</c:v>
                </c:pt>
                <c:pt idx="2094">
                  <c:v>1</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1</c:v>
                </c:pt>
                <c:pt idx="2110">
                  <c:v>0</c:v>
                </c:pt>
                <c:pt idx="2111">
                  <c:v>0</c:v>
                </c:pt>
                <c:pt idx="2112">
                  <c:v>0</c:v>
                </c:pt>
                <c:pt idx="2113">
                  <c:v>0</c:v>
                </c:pt>
                <c:pt idx="2114">
                  <c:v>0</c:v>
                </c:pt>
                <c:pt idx="2115">
                  <c:v>0</c:v>
                </c:pt>
                <c:pt idx="2116">
                  <c:v>0</c:v>
                </c:pt>
                <c:pt idx="2117">
                  <c:v>0</c:v>
                </c:pt>
                <c:pt idx="2118">
                  <c:v>0</c:v>
                </c:pt>
                <c:pt idx="2119">
                  <c:v>0</c:v>
                </c:pt>
                <c:pt idx="2120">
                  <c:v>0</c:v>
                </c:pt>
                <c:pt idx="2121">
                  <c:v>1</c:v>
                </c:pt>
                <c:pt idx="2122">
                  <c:v>0</c:v>
                </c:pt>
                <c:pt idx="2123">
                  <c:v>0</c:v>
                </c:pt>
                <c:pt idx="2124">
                  <c:v>0</c:v>
                </c:pt>
                <c:pt idx="2125">
                  <c:v>0</c:v>
                </c:pt>
                <c:pt idx="2126">
                  <c:v>0</c:v>
                </c:pt>
                <c:pt idx="2127">
                  <c:v>2</c:v>
                </c:pt>
                <c:pt idx="2128">
                  <c:v>0</c:v>
                </c:pt>
                <c:pt idx="2129">
                  <c:v>1</c:v>
                </c:pt>
                <c:pt idx="2130">
                  <c:v>0</c:v>
                </c:pt>
                <c:pt idx="2131">
                  <c:v>1</c:v>
                </c:pt>
                <c:pt idx="2132">
                  <c:v>0</c:v>
                </c:pt>
                <c:pt idx="2133">
                  <c:v>0</c:v>
                </c:pt>
                <c:pt idx="2134">
                  <c:v>1</c:v>
                </c:pt>
                <c:pt idx="2135">
                  <c:v>0</c:v>
                </c:pt>
                <c:pt idx="2136">
                  <c:v>0</c:v>
                </c:pt>
                <c:pt idx="2137">
                  <c:v>0</c:v>
                </c:pt>
                <c:pt idx="2138">
                  <c:v>0</c:v>
                </c:pt>
                <c:pt idx="2139">
                  <c:v>0</c:v>
                </c:pt>
                <c:pt idx="2140">
                  <c:v>0</c:v>
                </c:pt>
                <c:pt idx="2141">
                  <c:v>0</c:v>
                </c:pt>
                <c:pt idx="2142">
                  <c:v>0</c:v>
                </c:pt>
                <c:pt idx="2143">
                  <c:v>0</c:v>
                </c:pt>
                <c:pt idx="2144">
                  <c:v>0</c:v>
                </c:pt>
                <c:pt idx="2145">
                  <c:v>1</c:v>
                </c:pt>
                <c:pt idx="2146">
                  <c:v>0</c:v>
                </c:pt>
                <c:pt idx="2147">
                  <c:v>0</c:v>
                </c:pt>
                <c:pt idx="2148">
                  <c:v>0</c:v>
                </c:pt>
                <c:pt idx="2149">
                  <c:v>0</c:v>
                </c:pt>
                <c:pt idx="2150">
                  <c:v>0</c:v>
                </c:pt>
                <c:pt idx="2151">
                  <c:v>0</c:v>
                </c:pt>
                <c:pt idx="2152">
                  <c:v>0</c:v>
                </c:pt>
                <c:pt idx="2153">
                  <c:v>0</c:v>
                </c:pt>
                <c:pt idx="2154">
                  <c:v>0</c:v>
                </c:pt>
                <c:pt idx="2155">
                  <c:v>1</c:v>
                </c:pt>
                <c:pt idx="2156">
                  <c:v>0</c:v>
                </c:pt>
                <c:pt idx="2157">
                  <c:v>0</c:v>
                </c:pt>
                <c:pt idx="2158">
                  <c:v>0</c:v>
                </c:pt>
                <c:pt idx="2159">
                  <c:v>0</c:v>
                </c:pt>
                <c:pt idx="2160">
                  <c:v>1</c:v>
                </c:pt>
                <c:pt idx="2161">
                  <c:v>0</c:v>
                </c:pt>
                <c:pt idx="2162">
                  <c:v>1</c:v>
                </c:pt>
                <c:pt idx="2163">
                  <c:v>0</c:v>
                </c:pt>
                <c:pt idx="2164">
                  <c:v>0</c:v>
                </c:pt>
                <c:pt idx="2165">
                  <c:v>1</c:v>
                </c:pt>
                <c:pt idx="2166">
                  <c:v>1</c:v>
                </c:pt>
                <c:pt idx="2167">
                  <c:v>0</c:v>
                </c:pt>
                <c:pt idx="2168">
                  <c:v>0</c:v>
                </c:pt>
                <c:pt idx="2169">
                  <c:v>0</c:v>
                </c:pt>
                <c:pt idx="2170">
                  <c:v>0</c:v>
                </c:pt>
                <c:pt idx="2171">
                  <c:v>1</c:v>
                </c:pt>
                <c:pt idx="2172">
                  <c:v>0</c:v>
                </c:pt>
                <c:pt idx="2173">
                  <c:v>0</c:v>
                </c:pt>
                <c:pt idx="2174">
                  <c:v>0</c:v>
                </c:pt>
                <c:pt idx="2175">
                  <c:v>2</c:v>
                </c:pt>
                <c:pt idx="2176">
                  <c:v>0</c:v>
                </c:pt>
                <c:pt idx="2177">
                  <c:v>0</c:v>
                </c:pt>
                <c:pt idx="2178">
                  <c:v>0</c:v>
                </c:pt>
                <c:pt idx="2179">
                  <c:v>0</c:v>
                </c:pt>
                <c:pt idx="2180">
                  <c:v>0</c:v>
                </c:pt>
                <c:pt idx="2181">
                  <c:v>0</c:v>
                </c:pt>
                <c:pt idx="2182">
                  <c:v>0</c:v>
                </c:pt>
                <c:pt idx="2183">
                  <c:v>0</c:v>
                </c:pt>
                <c:pt idx="2184">
                  <c:v>0</c:v>
                </c:pt>
                <c:pt idx="2185">
                  <c:v>0</c:v>
                </c:pt>
                <c:pt idx="2186">
                  <c:v>1</c:v>
                </c:pt>
                <c:pt idx="2187">
                  <c:v>0</c:v>
                </c:pt>
                <c:pt idx="2188">
                  <c:v>1</c:v>
                </c:pt>
                <c:pt idx="2189">
                  <c:v>0</c:v>
                </c:pt>
                <c:pt idx="2190">
                  <c:v>0</c:v>
                </c:pt>
                <c:pt idx="2191">
                  <c:v>0</c:v>
                </c:pt>
                <c:pt idx="2192">
                  <c:v>1</c:v>
                </c:pt>
                <c:pt idx="2193">
                  <c:v>0</c:v>
                </c:pt>
                <c:pt idx="2194">
                  <c:v>1</c:v>
                </c:pt>
                <c:pt idx="2195">
                  <c:v>0</c:v>
                </c:pt>
                <c:pt idx="2196">
                  <c:v>0</c:v>
                </c:pt>
                <c:pt idx="2197">
                  <c:v>1</c:v>
                </c:pt>
                <c:pt idx="2198">
                  <c:v>0</c:v>
                </c:pt>
                <c:pt idx="2199">
                  <c:v>0</c:v>
                </c:pt>
                <c:pt idx="2200">
                  <c:v>0</c:v>
                </c:pt>
                <c:pt idx="2201">
                  <c:v>0</c:v>
                </c:pt>
                <c:pt idx="2202">
                  <c:v>0</c:v>
                </c:pt>
                <c:pt idx="2203">
                  <c:v>0</c:v>
                </c:pt>
                <c:pt idx="2204">
                  <c:v>0</c:v>
                </c:pt>
                <c:pt idx="2205">
                  <c:v>0</c:v>
                </c:pt>
                <c:pt idx="2206">
                  <c:v>0</c:v>
                </c:pt>
                <c:pt idx="2207">
                  <c:v>1</c:v>
                </c:pt>
                <c:pt idx="2208">
                  <c:v>0</c:v>
                </c:pt>
                <c:pt idx="2209">
                  <c:v>0</c:v>
                </c:pt>
                <c:pt idx="2210">
                  <c:v>0</c:v>
                </c:pt>
                <c:pt idx="2211">
                  <c:v>1</c:v>
                </c:pt>
                <c:pt idx="2212">
                  <c:v>0</c:v>
                </c:pt>
                <c:pt idx="2213">
                  <c:v>0</c:v>
                </c:pt>
                <c:pt idx="2214">
                  <c:v>0</c:v>
                </c:pt>
                <c:pt idx="2215">
                  <c:v>0</c:v>
                </c:pt>
                <c:pt idx="2216">
                  <c:v>0</c:v>
                </c:pt>
                <c:pt idx="2217">
                  <c:v>0</c:v>
                </c:pt>
                <c:pt idx="2218">
                  <c:v>0</c:v>
                </c:pt>
                <c:pt idx="2219">
                  <c:v>0</c:v>
                </c:pt>
                <c:pt idx="2220">
                  <c:v>0</c:v>
                </c:pt>
                <c:pt idx="2221">
                  <c:v>0</c:v>
                </c:pt>
                <c:pt idx="2222">
                  <c:v>0</c:v>
                </c:pt>
                <c:pt idx="2223">
                  <c:v>2</c:v>
                </c:pt>
                <c:pt idx="2224">
                  <c:v>0</c:v>
                </c:pt>
                <c:pt idx="2225">
                  <c:v>0</c:v>
                </c:pt>
                <c:pt idx="2226">
                  <c:v>0</c:v>
                </c:pt>
                <c:pt idx="2227">
                  <c:v>0</c:v>
                </c:pt>
                <c:pt idx="2228">
                  <c:v>0</c:v>
                </c:pt>
                <c:pt idx="2229">
                  <c:v>1</c:v>
                </c:pt>
                <c:pt idx="2230">
                  <c:v>0</c:v>
                </c:pt>
                <c:pt idx="2231">
                  <c:v>0</c:v>
                </c:pt>
                <c:pt idx="2232">
                  <c:v>0</c:v>
                </c:pt>
                <c:pt idx="2233">
                  <c:v>0</c:v>
                </c:pt>
                <c:pt idx="2234">
                  <c:v>0</c:v>
                </c:pt>
                <c:pt idx="2235">
                  <c:v>0</c:v>
                </c:pt>
                <c:pt idx="2236">
                  <c:v>0</c:v>
                </c:pt>
                <c:pt idx="2237">
                  <c:v>0</c:v>
                </c:pt>
                <c:pt idx="2238">
                  <c:v>0</c:v>
                </c:pt>
                <c:pt idx="2239">
                  <c:v>0</c:v>
                </c:pt>
                <c:pt idx="2240">
                  <c:v>2</c:v>
                </c:pt>
                <c:pt idx="2241">
                  <c:v>2</c:v>
                </c:pt>
                <c:pt idx="2242">
                  <c:v>1</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1</c:v>
                </c:pt>
                <c:pt idx="2265">
                  <c:v>0</c:v>
                </c:pt>
                <c:pt idx="2266">
                  <c:v>0</c:v>
                </c:pt>
                <c:pt idx="2267">
                  <c:v>0</c:v>
                </c:pt>
                <c:pt idx="2268">
                  <c:v>1</c:v>
                </c:pt>
                <c:pt idx="2269">
                  <c:v>0</c:v>
                </c:pt>
                <c:pt idx="2270">
                  <c:v>0</c:v>
                </c:pt>
                <c:pt idx="2271">
                  <c:v>0</c:v>
                </c:pt>
                <c:pt idx="2272">
                  <c:v>0</c:v>
                </c:pt>
                <c:pt idx="2273">
                  <c:v>0</c:v>
                </c:pt>
                <c:pt idx="2274">
                  <c:v>0</c:v>
                </c:pt>
                <c:pt idx="2275">
                  <c:v>0</c:v>
                </c:pt>
                <c:pt idx="2276">
                  <c:v>0</c:v>
                </c:pt>
                <c:pt idx="2277">
                  <c:v>1</c:v>
                </c:pt>
                <c:pt idx="2278">
                  <c:v>1</c:v>
                </c:pt>
                <c:pt idx="2279">
                  <c:v>2</c:v>
                </c:pt>
                <c:pt idx="2280">
                  <c:v>0</c:v>
                </c:pt>
                <c:pt idx="2281">
                  <c:v>1</c:v>
                </c:pt>
                <c:pt idx="2282">
                  <c:v>0</c:v>
                </c:pt>
                <c:pt idx="2283">
                  <c:v>0</c:v>
                </c:pt>
                <c:pt idx="2284">
                  <c:v>0</c:v>
                </c:pt>
                <c:pt idx="2285">
                  <c:v>1</c:v>
                </c:pt>
                <c:pt idx="2286">
                  <c:v>0</c:v>
                </c:pt>
                <c:pt idx="2287">
                  <c:v>0</c:v>
                </c:pt>
                <c:pt idx="2288">
                  <c:v>0</c:v>
                </c:pt>
                <c:pt idx="2289">
                  <c:v>0</c:v>
                </c:pt>
                <c:pt idx="2290">
                  <c:v>0</c:v>
                </c:pt>
                <c:pt idx="2291">
                  <c:v>0</c:v>
                </c:pt>
                <c:pt idx="2292">
                  <c:v>0</c:v>
                </c:pt>
                <c:pt idx="2293">
                  <c:v>0</c:v>
                </c:pt>
                <c:pt idx="2294">
                  <c:v>0</c:v>
                </c:pt>
                <c:pt idx="2295">
                  <c:v>0</c:v>
                </c:pt>
                <c:pt idx="2296">
                  <c:v>0</c:v>
                </c:pt>
                <c:pt idx="2297">
                  <c:v>1</c:v>
                </c:pt>
                <c:pt idx="2298">
                  <c:v>0</c:v>
                </c:pt>
                <c:pt idx="2299">
                  <c:v>1</c:v>
                </c:pt>
                <c:pt idx="2300">
                  <c:v>0</c:v>
                </c:pt>
                <c:pt idx="2301">
                  <c:v>0</c:v>
                </c:pt>
                <c:pt idx="2302">
                  <c:v>0</c:v>
                </c:pt>
                <c:pt idx="2303">
                  <c:v>0</c:v>
                </c:pt>
                <c:pt idx="2304">
                  <c:v>0</c:v>
                </c:pt>
                <c:pt idx="2305">
                  <c:v>1</c:v>
                </c:pt>
                <c:pt idx="2306">
                  <c:v>0</c:v>
                </c:pt>
                <c:pt idx="2307">
                  <c:v>1</c:v>
                </c:pt>
                <c:pt idx="2308">
                  <c:v>0</c:v>
                </c:pt>
                <c:pt idx="2309">
                  <c:v>1</c:v>
                </c:pt>
                <c:pt idx="2310">
                  <c:v>1</c:v>
                </c:pt>
                <c:pt idx="2311">
                  <c:v>0</c:v>
                </c:pt>
                <c:pt idx="2312">
                  <c:v>0</c:v>
                </c:pt>
                <c:pt idx="2313">
                  <c:v>0</c:v>
                </c:pt>
                <c:pt idx="2314">
                  <c:v>0</c:v>
                </c:pt>
                <c:pt idx="2315">
                  <c:v>0</c:v>
                </c:pt>
                <c:pt idx="2316">
                  <c:v>0</c:v>
                </c:pt>
                <c:pt idx="2317">
                  <c:v>0</c:v>
                </c:pt>
                <c:pt idx="2318">
                  <c:v>0</c:v>
                </c:pt>
                <c:pt idx="2319">
                  <c:v>1</c:v>
                </c:pt>
                <c:pt idx="2320">
                  <c:v>0</c:v>
                </c:pt>
                <c:pt idx="2321">
                  <c:v>0</c:v>
                </c:pt>
                <c:pt idx="2322">
                  <c:v>0</c:v>
                </c:pt>
                <c:pt idx="2323">
                  <c:v>0</c:v>
                </c:pt>
                <c:pt idx="2324">
                  <c:v>0</c:v>
                </c:pt>
                <c:pt idx="2325">
                  <c:v>0</c:v>
                </c:pt>
                <c:pt idx="2326">
                  <c:v>0</c:v>
                </c:pt>
                <c:pt idx="2327">
                  <c:v>0</c:v>
                </c:pt>
                <c:pt idx="2328">
                  <c:v>0</c:v>
                </c:pt>
                <c:pt idx="2329">
                  <c:v>1</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1</c:v>
                </c:pt>
                <c:pt idx="2344">
                  <c:v>1</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1</c:v>
                </c:pt>
                <c:pt idx="2358">
                  <c:v>2</c:v>
                </c:pt>
                <c:pt idx="2359">
                  <c:v>0</c:v>
                </c:pt>
                <c:pt idx="2360">
                  <c:v>1</c:v>
                </c:pt>
                <c:pt idx="2361">
                  <c:v>0</c:v>
                </c:pt>
                <c:pt idx="2362">
                  <c:v>0</c:v>
                </c:pt>
                <c:pt idx="2363">
                  <c:v>0</c:v>
                </c:pt>
                <c:pt idx="2364">
                  <c:v>0</c:v>
                </c:pt>
                <c:pt idx="2365">
                  <c:v>1</c:v>
                </c:pt>
                <c:pt idx="2366">
                  <c:v>0</c:v>
                </c:pt>
                <c:pt idx="2367">
                  <c:v>0</c:v>
                </c:pt>
                <c:pt idx="2368">
                  <c:v>1</c:v>
                </c:pt>
                <c:pt idx="2369">
                  <c:v>0</c:v>
                </c:pt>
                <c:pt idx="2370">
                  <c:v>0</c:v>
                </c:pt>
                <c:pt idx="2371">
                  <c:v>0</c:v>
                </c:pt>
                <c:pt idx="2372">
                  <c:v>0</c:v>
                </c:pt>
                <c:pt idx="2373">
                  <c:v>0</c:v>
                </c:pt>
                <c:pt idx="2374">
                  <c:v>0</c:v>
                </c:pt>
                <c:pt idx="2375">
                  <c:v>0</c:v>
                </c:pt>
                <c:pt idx="2376">
                  <c:v>0</c:v>
                </c:pt>
                <c:pt idx="2377">
                  <c:v>1</c:v>
                </c:pt>
                <c:pt idx="2378">
                  <c:v>0</c:v>
                </c:pt>
                <c:pt idx="2379">
                  <c:v>0</c:v>
                </c:pt>
                <c:pt idx="2380">
                  <c:v>0</c:v>
                </c:pt>
                <c:pt idx="2381">
                  <c:v>0</c:v>
                </c:pt>
                <c:pt idx="2382">
                  <c:v>0</c:v>
                </c:pt>
                <c:pt idx="2383">
                  <c:v>0</c:v>
                </c:pt>
                <c:pt idx="2384">
                  <c:v>0</c:v>
                </c:pt>
                <c:pt idx="2385">
                  <c:v>0</c:v>
                </c:pt>
                <c:pt idx="2386">
                  <c:v>0</c:v>
                </c:pt>
                <c:pt idx="2387">
                  <c:v>0</c:v>
                </c:pt>
                <c:pt idx="2388">
                  <c:v>0</c:v>
                </c:pt>
                <c:pt idx="2389">
                  <c:v>1</c:v>
                </c:pt>
                <c:pt idx="2390">
                  <c:v>0</c:v>
                </c:pt>
                <c:pt idx="2391">
                  <c:v>0</c:v>
                </c:pt>
                <c:pt idx="2392">
                  <c:v>0</c:v>
                </c:pt>
                <c:pt idx="2393">
                  <c:v>0</c:v>
                </c:pt>
                <c:pt idx="2394">
                  <c:v>0</c:v>
                </c:pt>
                <c:pt idx="2395">
                  <c:v>0</c:v>
                </c:pt>
                <c:pt idx="2396">
                  <c:v>0</c:v>
                </c:pt>
                <c:pt idx="2397">
                  <c:v>0</c:v>
                </c:pt>
                <c:pt idx="2398">
                  <c:v>0</c:v>
                </c:pt>
                <c:pt idx="2399">
                  <c:v>0</c:v>
                </c:pt>
                <c:pt idx="2400">
                  <c:v>1</c:v>
                </c:pt>
                <c:pt idx="2401">
                  <c:v>0</c:v>
                </c:pt>
                <c:pt idx="2402">
                  <c:v>0</c:v>
                </c:pt>
                <c:pt idx="2403">
                  <c:v>0</c:v>
                </c:pt>
                <c:pt idx="2404">
                  <c:v>2</c:v>
                </c:pt>
                <c:pt idx="2405">
                  <c:v>0</c:v>
                </c:pt>
                <c:pt idx="2406">
                  <c:v>0</c:v>
                </c:pt>
                <c:pt idx="2407">
                  <c:v>0</c:v>
                </c:pt>
                <c:pt idx="2408">
                  <c:v>0</c:v>
                </c:pt>
                <c:pt idx="2409">
                  <c:v>0</c:v>
                </c:pt>
                <c:pt idx="2410">
                  <c:v>0</c:v>
                </c:pt>
                <c:pt idx="2411">
                  <c:v>0</c:v>
                </c:pt>
                <c:pt idx="2412">
                  <c:v>1</c:v>
                </c:pt>
                <c:pt idx="2413">
                  <c:v>0</c:v>
                </c:pt>
                <c:pt idx="2414">
                  <c:v>0</c:v>
                </c:pt>
                <c:pt idx="2415">
                  <c:v>1</c:v>
                </c:pt>
                <c:pt idx="2416">
                  <c:v>0</c:v>
                </c:pt>
                <c:pt idx="2417">
                  <c:v>1</c:v>
                </c:pt>
                <c:pt idx="2418">
                  <c:v>0</c:v>
                </c:pt>
                <c:pt idx="2419">
                  <c:v>0</c:v>
                </c:pt>
                <c:pt idx="2420">
                  <c:v>1</c:v>
                </c:pt>
                <c:pt idx="2421">
                  <c:v>0</c:v>
                </c:pt>
                <c:pt idx="2422">
                  <c:v>0</c:v>
                </c:pt>
                <c:pt idx="2423">
                  <c:v>0</c:v>
                </c:pt>
                <c:pt idx="2424">
                  <c:v>1</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2</c:v>
                </c:pt>
                <c:pt idx="2440">
                  <c:v>0</c:v>
                </c:pt>
                <c:pt idx="2441">
                  <c:v>0</c:v>
                </c:pt>
                <c:pt idx="2442">
                  <c:v>0</c:v>
                </c:pt>
                <c:pt idx="2443">
                  <c:v>0</c:v>
                </c:pt>
                <c:pt idx="2444">
                  <c:v>0</c:v>
                </c:pt>
                <c:pt idx="2445">
                  <c:v>0</c:v>
                </c:pt>
                <c:pt idx="2446">
                  <c:v>0</c:v>
                </c:pt>
                <c:pt idx="2447">
                  <c:v>0</c:v>
                </c:pt>
                <c:pt idx="2448">
                  <c:v>0</c:v>
                </c:pt>
                <c:pt idx="2449">
                  <c:v>1</c:v>
                </c:pt>
                <c:pt idx="2450">
                  <c:v>0</c:v>
                </c:pt>
                <c:pt idx="2451">
                  <c:v>1</c:v>
                </c:pt>
                <c:pt idx="2452">
                  <c:v>1</c:v>
                </c:pt>
                <c:pt idx="2453">
                  <c:v>0</c:v>
                </c:pt>
                <c:pt idx="2454">
                  <c:v>0</c:v>
                </c:pt>
                <c:pt idx="2455">
                  <c:v>0</c:v>
                </c:pt>
                <c:pt idx="2456">
                  <c:v>1</c:v>
                </c:pt>
                <c:pt idx="2457">
                  <c:v>0</c:v>
                </c:pt>
                <c:pt idx="2458">
                  <c:v>0</c:v>
                </c:pt>
                <c:pt idx="2459">
                  <c:v>0</c:v>
                </c:pt>
                <c:pt idx="2460">
                  <c:v>0</c:v>
                </c:pt>
                <c:pt idx="2461">
                  <c:v>0</c:v>
                </c:pt>
                <c:pt idx="2462">
                  <c:v>1</c:v>
                </c:pt>
                <c:pt idx="2463">
                  <c:v>0</c:v>
                </c:pt>
                <c:pt idx="2464">
                  <c:v>0</c:v>
                </c:pt>
                <c:pt idx="2465">
                  <c:v>1</c:v>
                </c:pt>
                <c:pt idx="2466">
                  <c:v>0</c:v>
                </c:pt>
                <c:pt idx="2467">
                  <c:v>1</c:v>
                </c:pt>
                <c:pt idx="2468">
                  <c:v>0</c:v>
                </c:pt>
                <c:pt idx="2469">
                  <c:v>0</c:v>
                </c:pt>
                <c:pt idx="2470">
                  <c:v>0</c:v>
                </c:pt>
                <c:pt idx="2471">
                  <c:v>0</c:v>
                </c:pt>
                <c:pt idx="2472">
                  <c:v>1</c:v>
                </c:pt>
                <c:pt idx="2473">
                  <c:v>0</c:v>
                </c:pt>
                <c:pt idx="2474">
                  <c:v>0</c:v>
                </c:pt>
                <c:pt idx="2475">
                  <c:v>0</c:v>
                </c:pt>
                <c:pt idx="2476">
                  <c:v>1</c:v>
                </c:pt>
                <c:pt idx="2477">
                  <c:v>0</c:v>
                </c:pt>
                <c:pt idx="2478">
                  <c:v>0</c:v>
                </c:pt>
                <c:pt idx="2479">
                  <c:v>0</c:v>
                </c:pt>
                <c:pt idx="2480">
                  <c:v>0</c:v>
                </c:pt>
                <c:pt idx="2481">
                  <c:v>0</c:v>
                </c:pt>
                <c:pt idx="2482">
                  <c:v>1</c:v>
                </c:pt>
                <c:pt idx="2483">
                  <c:v>0</c:v>
                </c:pt>
                <c:pt idx="2484">
                  <c:v>0</c:v>
                </c:pt>
                <c:pt idx="2485">
                  <c:v>0</c:v>
                </c:pt>
                <c:pt idx="2486">
                  <c:v>0</c:v>
                </c:pt>
                <c:pt idx="2487">
                  <c:v>1</c:v>
                </c:pt>
                <c:pt idx="2488">
                  <c:v>0</c:v>
                </c:pt>
                <c:pt idx="2489">
                  <c:v>0</c:v>
                </c:pt>
                <c:pt idx="2490">
                  <c:v>1</c:v>
                </c:pt>
                <c:pt idx="2491">
                  <c:v>0</c:v>
                </c:pt>
                <c:pt idx="2492">
                  <c:v>0</c:v>
                </c:pt>
                <c:pt idx="2493">
                  <c:v>0</c:v>
                </c:pt>
                <c:pt idx="2494">
                  <c:v>0</c:v>
                </c:pt>
                <c:pt idx="2495">
                  <c:v>0</c:v>
                </c:pt>
                <c:pt idx="2496">
                  <c:v>0</c:v>
                </c:pt>
                <c:pt idx="2497">
                  <c:v>0</c:v>
                </c:pt>
                <c:pt idx="2498">
                  <c:v>0</c:v>
                </c:pt>
                <c:pt idx="2499">
                  <c:v>0</c:v>
                </c:pt>
                <c:pt idx="2500">
                  <c:v>0</c:v>
                </c:pt>
                <c:pt idx="2501">
                  <c:v>0</c:v>
                </c:pt>
                <c:pt idx="2502">
                  <c:v>1</c:v>
                </c:pt>
                <c:pt idx="2503">
                  <c:v>0</c:v>
                </c:pt>
                <c:pt idx="2504">
                  <c:v>0</c:v>
                </c:pt>
                <c:pt idx="2505">
                  <c:v>0</c:v>
                </c:pt>
                <c:pt idx="2506">
                  <c:v>0</c:v>
                </c:pt>
                <c:pt idx="2507">
                  <c:v>2</c:v>
                </c:pt>
                <c:pt idx="2508">
                  <c:v>1</c:v>
                </c:pt>
                <c:pt idx="2509">
                  <c:v>0</c:v>
                </c:pt>
                <c:pt idx="2510">
                  <c:v>0</c:v>
                </c:pt>
                <c:pt idx="2511">
                  <c:v>0</c:v>
                </c:pt>
                <c:pt idx="2512">
                  <c:v>1</c:v>
                </c:pt>
                <c:pt idx="2513">
                  <c:v>0</c:v>
                </c:pt>
                <c:pt idx="2514">
                  <c:v>0</c:v>
                </c:pt>
                <c:pt idx="2515">
                  <c:v>0</c:v>
                </c:pt>
                <c:pt idx="2516">
                  <c:v>1</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1</c:v>
                </c:pt>
                <c:pt idx="2538">
                  <c:v>1</c:v>
                </c:pt>
                <c:pt idx="2539">
                  <c:v>0</c:v>
                </c:pt>
                <c:pt idx="2540">
                  <c:v>1</c:v>
                </c:pt>
                <c:pt idx="2541">
                  <c:v>0</c:v>
                </c:pt>
                <c:pt idx="2542">
                  <c:v>0</c:v>
                </c:pt>
                <c:pt idx="2543">
                  <c:v>0</c:v>
                </c:pt>
                <c:pt idx="2544">
                  <c:v>0</c:v>
                </c:pt>
                <c:pt idx="2545">
                  <c:v>0</c:v>
                </c:pt>
                <c:pt idx="2546">
                  <c:v>0</c:v>
                </c:pt>
                <c:pt idx="2547">
                  <c:v>0</c:v>
                </c:pt>
                <c:pt idx="2548">
                  <c:v>1</c:v>
                </c:pt>
                <c:pt idx="2549">
                  <c:v>0</c:v>
                </c:pt>
                <c:pt idx="2550">
                  <c:v>0</c:v>
                </c:pt>
                <c:pt idx="2551">
                  <c:v>0</c:v>
                </c:pt>
                <c:pt idx="2552">
                  <c:v>0</c:v>
                </c:pt>
                <c:pt idx="2553">
                  <c:v>0</c:v>
                </c:pt>
                <c:pt idx="2554">
                  <c:v>0</c:v>
                </c:pt>
                <c:pt idx="2555">
                  <c:v>0</c:v>
                </c:pt>
                <c:pt idx="2556">
                  <c:v>0</c:v>
                </c:pt>
                <c:pt idx="2557">
                  <c:v>0</c:v>
                </c:pt>
                <c:pt idx="2558">
                  <c:v>1</c:v>
                </c:pt>
                <c:pt idx="2559">
                  <c:v>1</c:v>
                </c:pt>
                <c:pt idx="2560">
                  <c:v>2</c:v>
                </c:pt>
                <c:pt idx="2561">
                  <c:v>0</c:v>
                </c:pt>
                <c:pt idx="2562">
                  <c:v>0</c:v>
                </c:pt>
                <c:pt idx="2563">
                  <c:v>0</c:v>
                </c:pt>
                <c:pt idx="2564">
                  <c:v>0</c:v>
                </c:pt>
                <c:pt idx="2565">
                  <c:v>0</c:v>
                </c:pt>
                <c:pt idx="2566">
                  <c:v>0</c:v>
                </c:pt>
                <c:pt idx="2567">
                  <c:v>0</c:v>
                </c:pt>
                <c:pt idx="2568">
                  <c:v>1</c:v>
                </c:pt>
                <c:pt idx="2569">
                  <c:v>1</c:v>
                </c:pt>
                <c:pt idx="2570">
                  <c:v>1</c:v>
                </c:pt>
                <c:pt idx="2571">
                  <c:v>1</c:v>
                </c:pt>
                <c:pt idx="2572">
                  <c:v>0</c:v>
                </c:pt>
                <c:pt idx="2573">
                  <c:v>0</c:v>
                </c:pt>
                <c:pt idx="2574">
                  <c:v>1</c:v>
                </c:pt>
                <c:pt idx="2575">
                  <c:v>0</c:v>
                </c:pt>
                <c:pt idx="2576">
                  <c:v>0</c:v>
                </c:pt>
                <c:pt idx="2577">
                  <c:v>0</c:v>
                </c:pt>
                <c:pt idx="2578">
                  <c:v>1</c:v>
                </c:pt>
                <c:pt idx="2579">
                  <c:v>1</c:v>
                </c:pt>
                <c:pt idx="2580">
                  <c:v>0</c:v>
                </c:pt>
                <c:pt idx="2581">
                  <c:v>0</c:v>
                </c:pt>
                <c:pt idx="2582">
                  <c:v>0</c:v>
                </c:pt>
                <c:pt idx="2583">
                  <c:v>1</c:v>
                </c:pt>
                <c:pt idx="2584">
                  <c:v>0</c:v>
                </c:pt>
                <c:pt idx="2585">
                  <c:v>0</c:v>
                </c:pt>
                <c:pt idx="2586">
                  <c:v>1</c:v>
                </c:pt>
                <c:pt idx="2587">
                  <c:v>0</c:v>
                </c:pt>
                <c:pt idx="2588">
                  <c:v>0</c:v>
                </c:pt>
                <c:pt idx="2589">
                  <c:v>1</c:v>
                </c:pt>
                <c:pt idx="2590">
                  <c:v>0</c:v>
                </c:pt>
                <c:pt idx="2591">
                  <c:v>1</c:v>
                </c:pt>
                <c:pt idx="2592">
                  <c:v>0</c:v>
                </c:pt>
                <c:pt idx="2593">
                  <c:v>0</c:v>
                </c:pt>
                <c:pt idx="2594">
                  <c:v>0</c:v>
                </c:pt>
                <c:pt idx="2595">
                  <c:v>0</c:v>
                </c:pt>
                <c:pt idx="2596">
                  <c:v>0</c:v>
                </c:pt>
                <c:pt idx="2597">
                  <c:v>0</c:v>
                </c:pt>
                <c:pt idx="2598">
                  <c:v>0</c:v>
                </c:pt>
                <c:pt idx="2599">
                  <c:v>0</c:v>
                </c:pt>
                <c:pt idx="2600">
                  <c:v>1</c:v>
                </c:pt>
                <c:pt idx="2601">
                  <c:v>0</c:v>
                </c:pt>
                <c:pt idx="2602">
                  <c:v>0</c:v>
                </c:pt>
                <c:pt idx="2603">
                  <c:v>0</c:v>
                </c:pt>
                <c:pt idx="2604">
                  <c:v>0</c:v>
                </c:pt>
                <c:pt idx="2605">
                  <c:v>2</c:v>
                </c:pt>
                <c:pt idx="2606">
                  <c:v>0</c:v>
                </c:pt>
                <c:pt idx="2607">
                  <c:v>1</c:v>
                </c:pt>
                <c:pt idx="2608">
                  <c:v>0</c:v>
                </c:pt>
                <c:pt idx="2609">
                  <c:v>0</c:v>
                </c:pt>
                <c:pt idx="2610">
                  <c:v>0</c:v>
                </c:pt>
                <c:pt idx="2611">
                  <c:v>0</c:v>
                </c:pt>
                <c:pt idx="2612">
                  <c:v>0</c:v>
                </c:pt>
                <c:pt idx="2613">
                  <c:v>0</c:v>
                </c:pt>
                <c:pt idx="2614">
                  <c:v>1</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2</c:v>
                </c:pt>
                <c:pt idx="2631">
                  <c:v>0</c:v>
                </c:pt>
                <c:pt idx="2632">
                  <c:v>0</c:v>
                </c:pt>
                <c:pt idx="2633">
                  <c:v>1</c:v>
                </c:pt>
                <c:pt idx="2634">
                  <c:v>0</c:v>
                </c:pt>
                <c:pt idx="2635">
                  <c:v>0</c:v>
                </c:pt>
                <c:pt idx="2636">
                  <c:v>0</c:v>
                </c:pt>
                <c:pt idx="2637">
                  <c:v>0</c:v>
                </c:pt>
                <c:pt idx="2638">
                  <c:v>0</c:v>
                </c:pt>
                <c:pt idx="2639">
                  <c:v>1</c:v>
                </c:pt>
                <c:pt idx="2640">
                  <c:v>0</c:v>
                </c:pt>
                <c:pt idx="2641">
                  <c:v>0</c:v>
                </c:pt>
                <c:pt idx="2642">
                  <c:v>1</c:v>
                </c:pt>
                <c:pt idx="2643">
                  <c:v>1</c:v>
                </c:pt>
                <c:pt idx="2644">
                  <c:v>1</c:v>
                </c:pt>
                <c:pt idx="2645">
                  <c:v>0</c:v>
                </c:pt>
                <c:pt idx="2646">
                  <c:v>0</c:v>
                </c:pt>
                <c:pt idx="2647">
                  <c:v>0</c:v>
                </c:pt>
                <c:pt idx="2648">
                  <c:v>0</c:v>
                </c:pt>
                <c:pt idx="2649">
                  <c:v>1</c:v>
                </c:pt>
                <c:pt idx="2650">
                  <c:v>0</c:v>
                </c:pt>
                <c:pt idx="2651">
                  <c:v>0</c:v>
                </c:pt>
                <c:pt idx="2652">
                  <c:v>0</c:v>
                </c:pt>
                <c:pt idx="2653">
                  <c:v>1</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1</c:v>
                </c:pt>
                <c:pt idx="2669">
                  <c:v>0</c:v>
                </c:pt>
                <c:pt idx="2670">
                  <c:v>1</c:v>
                </c:pt>
                <c:pt idx="2671">
                  <c:v>0</c:v>
                </c:pt>
                <c:pt idx="2672">
                  <c:v>0</c:v>
                </c:pt>
                <c:pt idx="2673">
                  <c:v>0</c:v>
                </c:pt>
                <c:pt idx="2674">
                  <c:v>0</c:v>
                </c:pt>
                <c:pt idx="2675">
                  <c:v>1</c:v>
                </c:pt>
                <c:pt idx="2676">
                  <c:v>0</c:v>
                </c:pt>
                <c:pt idx="2677">
                  <c:v>0</c:v>
                </c:pt>
                <c:pt idx="2678">
                  <c:v>0</c:v>
                </c:pt>
                <c:pt idx="2679">
                  <c:v>0</c:v>
                </c:pt>
                <c:pt idx="2680">
                  <c:v>0</c:v>
                </c:pt>
                <c:pt idx="2681">
                  <c:v>0</c:v>
                </c:pt>
                <c:pt idx="2682">
                  <c:v>0</c:v>
                </c:pt>
                <c:pt idx="2683">
                  <c:v>0</c:v>
                </c:pt>
                <c:pt idx="2684">
                  <c:v>0</c:v>
                </c:pt>
                <c:pt idx="2685">
                  <c:v>1</c:v>
                </c:pt>
                <c:pt idx="2686">
                  <c:v>0</c:v>
                </c:pt>
                <c:pt idx="2687">
                  <c:v>0</c:v>
                </c:pt>
                <c:pt idx="2688">
                  <c:v>1</c:v>
                </c:pt>
                <c:pt idx="2689">
                  <c:v>0</c:v>
                </c:pt>
                <c:pt idx="2690">
                  <c:v>0</c:v>
                </c:pt>
                <c:pt idx="2691">
                  <c:v>0</c:v>
                </c:pt>
                <c:pt idx="2692">
                  <c:v>0</c:v>
                </c:pt>
                <c:pt idx="2693">
                  <c:v>0</c:v>
                </c:pt>
                <c:pt idx="2694">
                  <c:v>0</c:v>
                </c:pt>
                <c:pt idx="2695">
                  <c:v>0</c:v>
                </c:pt>
                <c:pt idx="2696">
                  <c:v>0</c:v>
                </c:pt>
                <c:pt idx="2697">
                  <c:v>0</c:v>
                </c:pt>
                <c:pt idx="2698">
                  <c:v>1</c:v>
                </c:pt>
                <c:pt idx="2699">
                  <c:v>0</c:v>
                </c:pt>
                <c:pt idx="2700">
                  <c:v>0</c:v>
                </c:pt>
                <c:pt idx="2701">
                  <c:v>0</c:v>
                </c:pt>
                <c:pt idx="2702">
                  <c:v>0</c:v>
                </c:pt>
                <c:pt idx="2703">
                  <c:v>1</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1</c:v>
                </c:pt>
                <c:pt idx="2732">
                  <c:v>0</c:v>
                </c:pt>
                <c:pt idx="2733">
                  <c:v>0</c:v>
                </c:pt>
                <c:pt idx="2734">
                  <c:v>2</c:v>
                </c:pt>
                <c:pt idx="2735">
                  <c:v>0</c:v>
                </c:pt>
                <c:pt idx="2736">
                  <c:v>1</c:v>
                </c:pt>
                <c:pt idx="2737">
                  <c:v>0</c:v>
                </c:pt>
                <c:pt idx="2738">
                  <c:v>0</c:v>
                </c:pt>
                <c:pt idx="2739">
                  <c:v>0</c:v>
                </c:pt>
                <c:pt idx="2740">
                  <c:v>0</c:v>
                </c:pt>
                <c:pt idx="2741">
                  <c:v>0</c:v>
                </c:pt>
                <c:pt idx="2742">
                  <c:v>1</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1</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1</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1</c:v>
                </c:pt>
                <c:pt idx="2790">
                  <c:v>0</c:v>
                </c:pt>
                <c:pt idx="2791">
                  <c:v>0</c:v>
                </c:pt>
                <c:pt idx="2792">
                  <c:v>0</c:v>
                </c:pt>
                <c:pt idx="2793">
                  <c:v>0</c:v>
                </c:pt>
                <c:pt idx="2794">
                  <c:v>1</c:v>
                </c:pt>
                <c:pt idx="2795">
                  <c:v>0</c:v>
                </c:pt>
                <c:pt idx="2796">
                  <c:v>0</c:v>
                </c:pt>
                <c:pt idx="2797">
                  <c:v>0</c:v>
                </c:pt>
                <c:pt idx="2798">
                  <c:v>0</c:v>
                </c:pt>
                <c:pt idx="2799">
                  <c:v>0</c:v>
                </c:pt>
                <c:pt idx="2800">
                  <c:v>0</c:v>
                </c:pt>
                <c:pt idx="2801">
                  <c:v>1</c:v>
                </c:pt>
                <c:pt idx="2802">
                  <c:v>1</c:v>
                </c:pt>
                <c:pt idx="2803">
                  <c:v>1</c:v>
                </c:pt>
                <c:pt idx="2804">
                  <c:v>0</c:v>
                </c:pt>
                <c:pt idx="2805">
                  <c:v>1</c:v>
                </c:pt>
                <c:pt idx="2806">
                  <c:v>1</c:v>
                </c:pt>
                <c:pt idx="2807">
                  <c:v>2</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1</c:v>
                </c:pt>
                <c:pt idx="2823">
                  <c:v>0</c:v>
                </c:pt>
                <c:pt idx="2824">
                  <c:v>0</c:v>
                </c:pt>
                <c:pt idx="2825">
                  <c:v>0</c:v>
                </c:pt>
                <c:pt idx="2826">
                  <c:v>0</c:v>
                </c:pt>
                <c:pt idx="2827">
                  <c:v>1</c:v>
                </c:pt>
                <c:pt idx="2828">
                  <c:v>1</c:v>
                </c:pt>
                <c:pt idx="2829">
                  <c:v>1</c:v>
                </c:pt>
                <c:pt idx="2830">
                  <c:v>0</c:v>
                </c:pt>
                <c:pt idx="2831">
                  <c:v>0</c:v>
                </c:pt>
                <c:pt idx="2832">
                  <c:v>1</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1</c:v>
                </c:pt>
                <c:pt idx="2860">
                  <c:v>0</c:v>
                </c:pt>
                <c:pt idx="2861">
                  <c:v>0</c:v>
                </c:pt>
                <c:pt idx="2862">
                  <c:v>0</c:v>
                </c:pt>
                <c:pt idx="2863">
                  <c:v>1</c:v>
                </c:pt>
                <c:pt idx="2864">
                  <c:v>1</c:v>
                </c:pt>
                <c:pt idx="2865">
                  <c:v>0</c:v>
                </c:pt>
                <c:pt idx="2866">
                  <c:v>1</c:v>
                </c:pt>
                <c:pt idx="2867">
                  <c:v>1</c:v>
                </c:pt>
                <c:pt idx="2868">
                  <c:v>0</c:v>
                </c:pt>
                <c:pt idx="2869">
                  <c:v>0</c:v>
                </c:pt>
                <c:pt idx="2870">
                  <c:v>0</c:v>
                </c:pt>
                <c:pt idx="2871">
                  <c:v>0</c:v>
                </c:pt>
                <c:pt idx="2872">
                  <c:v>0</c:v>
                </c:pt>
                <c:pt idx="2873">
                  <c:v>0</c:v>
                </c:pt>
                <c:pt idx="2874">
                  <c:v>0</c:v>
                </c:pt>
                <c:pt idx="2875">
                  <c:v>1</c:v>
                </c:pt>
                <c:pt idx="2876">
                  <c:v>0</c:v>
                </c:pt>
                <c:pt idx="2877">
                  <c:v>0</c:v>
                </c:pt>
                <c:pt idx="2878">
                  <c:v>0</c:v>
                </c:pt>
                <c:pt idx="2879">
                  <c:v>1</c:v>
                </c:pt>
                <c:pt idx="2880">
                  <c:v>0</c:v>
                </c:pt>
                <c:pt idx="2881">
                  <c:v>0</c:v>
                </c:pt>
                <c:pt idx="2882">
                  <c:v>2</c:v>
                </c:pt>
                <c:pt idx="2883">
                  <c:v>0</c:v>
                </c:pt>
                <c:pt idx="2884">
                  <c:v>0</c:v>
                </c:pt>
                <c:pt idx="2885">
                  <c:v>0</c:v>
                </c:pt>
                <c:pt idx="2886">
                  <c:v>0</c:v>
                </c:pt>
                <c:pt idx="2887">
                  <c:v>0</c:v>
                </c:pt>
                <c:pt idx="2888">
                  <c:v>0</c:v>
                </c:pt>
                <c:pt idx="2889">
                  <c:v>0</c:v>
                </c:pt>
                <c:pt idx="2890">
                  <c:v>0</c:v>
                </c:pt>
                <c:pt idx="2891">
                  <c:v>0</c:v>
                </c:pt>
                <c:pt idx="2892">
                  <c:v>0</c:v>
                </c:pt>
                <c:pt idx="2893">
                  <c:v>1</c:v>
                </c:pt>
                <c:pt idx="2894">
                  <c:v>0</c:v>
                </c:pt>
                <c:pt idx="2895">
                  <c:v>0</c:v>
                </c:pt>
                <c:pt idx="2896">
                  <c:v>0</c:v>
                </c:pt>
                <c:pt idx="2897">
                  <c:v>0</c:v>
                </c:pt>
                <c:pt idx="2898">
                  <c:v>1</c:v>
                </c:pt>
                <c:pt idx="2899">
                  <c:v>0</c:v>
                </c:pt>
                <c:pt idx="2900">
                  <c:v>1</c:v>
                </c:pt>
                <c:pt idx="2901">
                  <c:v>0</c:v>
                </c:pt>
                <c:pt idx="2902">
                  <c:v>1</c:v>
                </c:pt>
                <c:pt idx="2903">
                  <c:v>0</c:v>
                </c:pt>
                <c:pt idx="2904">
                  <c:v>0</c:v>
                </c:pt>
                <c:pt idx="2905">
                  <c:v>0</c:v>
                </c:pt>
                <c:pt idx="2906">
                  <c:v>0</c:v>
                </c:pt>
                <c:pt idx="2907">
                  <c:v>1</c:v>
                </c:pt>
                <c:pt idx="2908">
                  <c:v>0</c:v>
                </c:pt>
                <c:pt idx="2909">
                  <c:v>0</c:v>
                </c:pt>
                <c:pt idx="2910">
                  <c:v>1</c:v>
                </c:pt>
                <c:pt idx="2911">
                  <c:v>0</c:v>
                </c:pt>
                <c:pt idx="2912">
                  <c:v>1</c:v>
                </c:pt>
                <c:pt idx="2913">
                  <c:v>0</c:v>
                </c:pt>
                <c:pt idx="2914">
                  <c:v>1</c:v>
                </c:pt>
                <c:pt idx="2915">
                  <c:v>0</c:v>
                </c:pt>
                <c:pt idx="2916">
                  <c:v>0</c:v>
                </c:pt>
                <c:pt idx="2917">
                  <c:v>1</c:v>
                </c:pt>
                <c:pt idx="2918">
                  <c:v>1</c:v>
                </c:pt>
                <c:pt idx="2919">
                  <c:v>0</c:v>
                </c:pt>
                <c:pt idx="2920">
                  <c:v>0</c:v>
                </c:pt>
                <c:pt idx="2921">
                  <c:v>0</c:v>
                </c:pt>
                <c:pt idx="2922">
                  <c:v>1</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1</c:v>
                </c:pt>
                <c:pt idx="2942">
                  <c:v>0</c:v>
                </c:pt>
                <c:pt idx="2943">
                  <c:v>0</c:v>
                </c:pt>
                <c:pt idx="2944">
                  <c:v>0</c:v>
                </c:pt>
                <c:pt idx="2945">
                  <c:v>1</c:v>
                </c:pt>
                <c:pt idx="2946">
                  <c:v>0</c:v>
                </c:pt>
                <c:pt idx="2947">
                  <c:v>0</c:v>
                </c:pt>
                <c:pt idx="2948">
                  <c:v>0</c:v>
                </c:pt>
                <c:pt idx="2949">
                  <c:v>0</c:v>
                </c:pt>
                <c:pt idx="2950">
                  <c:v>0</c:v>
                </c:pt>
                <c:pt idx="2951">
                  <c:v>0</c:v>
                </c:pt>
                <c:pt idx="2952">
                  <c:v>1</c:v>
                </c:pt>
                <c:pt idx="2953">
                  <c:v>0</c:v>
                </c:pt>
                <c:pt idx="2954">
                  <c:v>1</c:v>
                </c:pt>
                <c:pt idx="2955">
                  <c:v>0</c:v>
                </c:pt>
                <c:pt idx="2956">
                  <c:v>0</c:v>
                </c:pt>
                <c:pt idx="2957">
                  <c:v>1</c:v>
                </c:pt>
                <c:pt idx="2958">
                  <c:v>0</c:v>
                </c:pt>
                <c:pt idx="2959">
                  <c:v>0</c:v>
                </c:pt>
                <c:pt idx="2960">
                  <c:v>0</c:v>
                </c:pt>
                <c:pt idx="2961">
                  <c:v>0</c:v>
                </c:pt>
                <c:pt idx="2962">
                  <c:v>0</c:v>
                </c:pt>
                <c:pt idx="2963">
                  <c:v>0</c:v>
                </c:pt>
                <c:pt idx="2964">
                  <c:v>0</c:v>
                </c:pt>
                <c:pt idx="2965">
                  <c:v>0</c:v>
                </c:pt>
                <c:pt idx="2966">
                  <c:v>0</c:v>
                </c:pt>
                <c:pt idx="2967">
                  <c:v>0</c:v>
                </c:pt>
                <c:pt idx="2968">
                  <c:v>0</c:v>
                </c:pt>
                <c:pt idx="2969">
                  <c:v>1</c:v>
                </c:pt>
                <c:pt idx="2970">
                  <c:v>0</c:v>
                </c:pt>
                <c:pt idx="2971">
                  <c:v>0</c:v>
                </c:pt>
                <c:pt idx="2972">
                  <c:v>1</c:v>
                </c:pt>
                <c:pt idx="2973">
                  <c:v>0</c:v>
                </c:pt>
                <c:pt idx="2974">
                  <c:v>0</c:v>
                </c:pt>
                <c:pt idx="2975">
                  <c:v>2</c:v>
                </c:pt>
                <c:pt idx="2976">
                  <c:v>0</c:v>
                </c:pt>
                <c:pt idx="2977">
                  <c:v>0</c:v>
                </c:pt>
                <c:pt idx="2978">
                  <c:v>0</c:v>
                </c:pt>
                <c:pt idx="2979">
                  <c:v>0</c:v>
                </c:pt>
                <c:pt idx="2980">
                  <c:v>0</c:v>
                </c:pt>
                <c:pt idx="2981">
                  <c:v>2</c:v>
                </c:pt>
                <c:pt idx="2982">
                  <c:v>0</c:v>
                </c:pt>
                <c:pt idx="2983">
                  <c:v>1</c:v>
                </c:pt>
                <c:pt idx="2984">
                  <c:v>3</c:v>
                </c:pt>
                <c:pt idx="2985">
                  <c:v>0</c:v>
                </c:pt>
                <c:pt idx="2986">
                  <c:v>0</c:v>
                </c:pt>
                <c:pt idx="2987">
                  <c:v>0</c:v>
                </c:pt>
                <c:pt idx="2988">
                  <c:v>0</c:v>
                </c:pt>
                <c:pt idx="2989">
                  <c:v>0</c:v>
                </c:pt>
                <c:pt idx="2990">
                  <c:v>0</c:v>
                </c:pt>
                <c:pt idx="2991">
                  <c:v>0</c:v>
                </c:pt>
                <c:pt idx="2992">
                  <c:v>1</c:v>
                </c:pt>
                <c:pt idx="2993">
                  <c:v>0</c:v>
                </c:pt>
                <c:pt idx="2994">
                  <c:v>0</c:v>
                </c:pt>
                <c:pt idx="2995">
                  <c:v>1</c:v>
                </c:pt>
                <c:pt idx="2996">
                  <c:v>0</c:v>
                </c:pt>
                <c:pt idx="2997">
                  <c:v>1</c:v>
                </c:pt>
                <c:pt idx="2998">
                  <c:v>0</c:v>
                </c:pt>
                <c:pt idx="2999">
                  <c:v>2</c:v>
                </c:pt>
                <c:pt idx="3000">
                  <c:v>0</c:v>
                </c:pt>
                <c:pt idx="3001">
                  <c:v>0</c:v>
                </c:pt>
                <c:pt idx="3002">
                  <c:v>0</c:v>
                </c:pt>
                <c:pt idx="3003">
                  <c:v>0</c:v>
                </c:pt>
                <c:pt idx="3004">
                  <c:v>0</c:v>
                </c:pt>
                <c:pt idx="3005">
                  <c:v>0</c:v>
                </c:pt>
                <c:pt idx="3006">
                  <c:v>1</c:v>
                </c:pt>
                <c:pt idx="3007">
                  <c:v>2</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1</c:v>
                </c:pt>
                <c:pt idx="3039">
                  <c:v>1</c:v>
                </c:pt>
                <c:pt idx="3040">
                  <c:v>0</c:v>
                </c:pt>
                <c:pt idx="3041">
                  <c:v>0</c:v>
                </c:pt>
                <c:pt idx="3042">
                  <c:v>1</c:v>
                </c:pt>
                <c:pt idx="3043">
                  <c:v>0</c:v>
                </c:pt>
                <c:pt idx="3044">
                  <c:v>0</c:v>
                </c:pt>
                <c:pt idx="3045">
                  <c:v>0</c:v>
                </c:pt>
                <c:pt idx="3046">
                  <c:v>0</c:v>
                </c:pt>
                <c:pt idx="3047">
                  <c:v>0</c:v>
                </c:pt>
                <c:pt idx="3048">
                  <c:v>0</c:v>
                </c:pt>
                <c:pt idx="3049">
                  <c:v>0</c:v>
                </c:pt>
                <c:pt idx="3050">
                  <c:v>1</c:v>
                </c:pt>
                <c:pt idx="3051">
                  <c:v>0</c:v>
                </c:pt>
                <c:pt idx="3052">
                  <c:v>0</c:v>
                </c:pt>
                <c:pt idx="3053">
                  <c:v>0</c:v>
                </c:pt>
                <c:pt idx="3054">
                  <c:v>1</c:v>
                </c:pt>
                <c:pt idx="3055">
                  <c:v>0</c:v>
                </c:pt>
                <c:pt idx="3056">
                  <c:v>0</c:v>
                </c:pt>
                <c:pt idx="3057">
                  <c:v>0</c:v>
                </c:pt>
                <c:pt idx="3058">
                  <c:v>0</c:v>
                </c:pt>
                <c:pt idx="3059">
                  <c:v>1</c:v>
                </c:pt>
                <c:pt idx="3060">
                  <c:v>0</c:v>
                </c:pt>
                <c:pt idx="3061">
                  <c:v>0</c:v>
                </c:pt>
                <c:pt idx="3062">
                  <c:v>0</c:v>
                </c:pt>
                <c:pt idx="3063">
                  <c:v>0</c:v>
                </c:pt>
                <c:pt idx="3064">
                  <c:v>0</c:v>
                </c:pt>
                <c:pt idx="3065">
                  <c:v>0</c:v>
                </c:pt>
                <c:pt idx="3066">
                  <c:v>0</c:v>
                </c:pt>
                <c:pt idx="3067">
                  <c:v>0</c:v>
                </c:pt>
                <c:pt idx="3068">
                  <c:v>1</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1</c:v>
                </c:pt>
                <c:pt idx="3083">
                  <c:v>0</c:v>
                </c:pt>
                <c:pt idx="3084">
                  <c:v>0</c:v>
                </c:pt>
                <c:pt idx="3085">
                  <c:v>0</c:v>
                </c:pt>
                <c:pt idx="3086">
                  <c:v>0</c:v>
                </c:pt>
                <c:pt idx="3087">
                  <c:v>0</c:v>
                </c:pt>
                <c:pt idx="3088">
                  <c:v>0</c:v>
                </c:pt>
                <c:pt idx="3089">
                  <c:v>0</c:v>
                </c:pt>
                <c:pt idx="3090">
                  <c:v>2</c:v>
                </c:pt>
                <c:pt idx="3091">
                  <c:v>0</c:v>
                </c:pt>
                <c:pt idx="3092">
                  <c:v>1</c:v>
                </c:pt>
                <c:pt idx="3093">
                  <c:v>0</c:v>
                </c:pt>
                <c:pt idx="3094">
                  <c:v>0</c:v>
                </c:pt>
                <c:pt idx="3095">
                  <c:v>1</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1</c:v>
                </c:pt>
                <c:pt idx="3110">
                  <c:v>0</c:v>
                </c:pt>
                <c:pt idx="3111">
                  <c:v>0</c:v>
                </c:pt>
                <c:pt idx="3112">
                  <c:v>0</c:v>
                </c:pt>
                <c:pt idx="3113">
                  <c:v>0</c:v>
                </c:pt>
                <c:pt idx="3114">
                  <c:v>1</c:v>
                </c:pt>
                <c:pt idx="3115">
                  <c:v>0</c:v>
                </c:pt>
                <c:pt idx="3116">
                  <c:v>0</c:v>
                </c:pt>
                <c:pt idx="3117">
                  <c:v>1</c:v>
                </c:pt>
                <c:pt idx="3118">
                  <c:v>0</c:v>
                </c:pt>
                <c:pt idx="3119">
                  <c:v>0</c:v>
                </c:pt>
                <c:pt idx="3120">
                  <c:v>0</c:v>
                </c:pt>
                <c:pt idx="3121">
                  <c:v>0</c:v>
                </c:pt>
                <c:pt idx="3122">
                  <c:v>1</c:v>
                </c:pt>
                <c:pt idx="3123">
                  <c:v>0</c:v>
                </c:pt>
                <c:pt idx="3124">
                  <c:v>0</c:v>
                </c:pt>
                <c:pt idx="3125">
                  <c:v>0</c:v>
                </c:pt>
                <c:pt idx="3126">
                  <c:v>0</c:v>
                </c:pt>
                <c:pt idx="3127">
                  <c:v>0</c:v>
                </c:pt>
                <c:pt idx="3128">
                  <c:v>0</c:v>
                </c:pt>
                <c:pt idx="3129">
                  <c:v>2</c:v>
                </c:pt>
                <c:pt idx="3130">
                  <c:v>0</c:v>
                </c:pt>
                <c:pt idx="3131">
                  <c:v>0</c:v>
                </c:pt>
                <c:pt idx="3132">
                  <c:v>0</c:v>
                </c:pt>
                <c:pt idx="3133">
                  <c:v>0</c:v>
                </c:pt>
                <c:pt idx="3134">
                  <c:v>1</c:v>
                </c:pt>
                <c:pt idx="3135">
                  <c:v>0</c:v>
                </c:pt>
                <c:pt idx="3136">
                  <c:v>0</c:v>
                </c:pt>
                <c:pt idx="3137">
                  <c:v>0</c:v>
                </c:pt>
                <c:pt idx="3138">
                  <c:v>0</c:v>
                </c:pt>
                <c:pt idx="3139">
                  <c:v>1</c:v>
                </c:pt>
                <c:pt idx="3140">
                  <c:v>0</c:v>
                </c:pt>
                <c:pt idx="3141">
                  <c:v>0</c:v>
                </c:pt>
                <c:pt idx="3142">
                  <c:v>0</c:v>
                </c:pt>
                <c:pt idx="3143">
                  <c:v>0</c:v>
                </c:pt>
                <c:pt idx="3144">
                  <c:v>0</c:v>
                </c:pt>
                <c:pt idx="3145">
                  <c:v>1</c:v>
                </c:pt>
                <c:pt idx="3146">
                  <c:v>0</c:v>
                </c:pt>
                <c:pt idx="3147">
                  <c:v>1</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1</c:v>
                </c:pt>
                <c:pt idx="3175">
                  <c:v>0</c:v>
                </c:pt>
                <c:pt idx="3176">
                  <c:v>1</c:v>
                </c:pt>
                <c:pt idx="3177">
                  <c:v>0</c:v>
                </c:pt>
                <c:pt idx="3178">
                  <c:v>0</c:v>
                </c:pt>
                <c:pt idx="3179">
                  <c:v>0</c:v>
                </c:pt>
                <c:pt idx="3180">
                  <c:v>0</c:v>
                </c:pt>
                <c:pt idx="3181">
                  <c:v>0</c:v>
                </c:pt>
                <c:pt idx="3182">
                  <c:v>1</c:v>
                </c:pt>
                <c:pt idx="3183">
                  <c:v>0</c:v>
                </c:pt>
                <c:pt idx="3184">
                  <c:v>0</c:v>
                </c:pt>
                <c:pt idx="3185">
                  <c:v>0</c:v>
                </c:pt>
                <c:pt idx="3186">
                  <c:v>0</c:v>
                </c:pt>
                <c:pt idx="3187">
                  <c:v>0</c:v>
                </c:pt>
                <c:pt idx="3188">
                  <c:v>1</c:v>
                </c:pt>
                <c:pt idx="3189">
                  <c:v>0</c:v>
                </c:pt>
                <c:pt idx="3190">
                  <c:v>0</c:v>
                </c:pt>
                <c:pt idx="3191">
                  <c:v>0</c:v>
                </c:pt>
                <c:pt idx="3192">
                  <c:v>0</c:v>
                </c:pt>
                <c:pt idx="3193">
                  <c:v>0</c:v>
                </c:pt>
                <c:pt idx="3194">
                  <c:v>0</c:v>
                </c:pt>
                <c:pt idx="3195">
                  <c:v>0</c:v>
                </c:pt>
                <c:pt idx="3196">
                  <c:v>0</c:v>
                </c:pt>
                <c:pt idx="3197">
                  <c:v>0</c:v>
                </c:pt>
                <c:pt idx="3198">
                  <c:v>0</c:v>
                </c:pt>
                <c:pt idx="3199">
                  <c:v>0</c:v>
                </c:pt>
                <c:pt idx="3200">
                  <c:v>1</c:v>
                </c:pt>
                <c:pt idx="3201">
                  <c:v>1</c:v>
                </c:pt>
                <c:pt idx="3202">
                  <c:v>0</c:v>
                </c:pt>
                <c:pt idx="3203">
                  <c:v>0</c:v>
                </c:pt>
                <c:pt idx="3204">
                  <c:v>0</c:v>
                </c:pt>
                <c:pt idx="3205">
                  <c:v>0</c:v>
                </c:pt>
                <c:pt idx="3206">
                  <c:v>0</c:v>
                </c:pt>
                <c:pt idx="3207">
                  <c:v>0</c:v>
                </c:pt>
                <c:pt idx="3208">
                  <c:v>1</c:v>
                </c:pt>
                <c:pt idx="3209">
                  <c:v>0</c:v>
                </c:pt>
                <c:pt idx="3210">
                  <c:v>0</c:v>
                </c:pt>
                <c:pt idx="3211">
                  <c:v>0</c:v>
                </c:pt>
                <c:pt idx="3212">
                  <c:v>0</c:v>
                </c:pt>
                <c:pt idx="3213">
                  <c:v>0</c:v>
                </c:pt>
                <c:pt idx="3214">
                  <c:v>0</c:v>
                </c:pt>
                <c:pt idx="3215">
                  <c:v>0</c:v>
                </c:pt>
                <c:pt idx="3216">
                  <c:v>0</c:v>
                </c:pt>
                <c:pt idx="3217">
                  <c:v>0</c:v>
                </c:pt>
                <c:pt idx="3218">
                  <c:v>0</c:v>
                </c:pt>
                <c:pt idx="3219">
                  <c:v>0</c:v>
                </c:pt>
                <c:pt idx="3220">
                  <c:v>1</c:v>
                </c:pt>
                <c:pt idx="3221">
                  <c:v>2</c:v>
                </c:pt>
                <c:pt idx="3222">
                  <c:v>0</c:v>
                </c:pt>
                <c:pt idx="3223">
                  <c:v>0</c:v>
                </c:pt>
                <c:pt idx="3224">
                  <c:v>0</c:v>
                </c:pt>
                <c:pt idx="3225">
                  <c:v>1</c:v>
                </c:pt>
                <c:pt idx="3226">
                  <c:v>0</c:v>
                </c:pt>
                <c:pt idx="3227">
                  <c:v>1</c:v>
                </c:pt>
                <c:pt idx="3228">
                  <c:v>0</c:v>
                </c:pt>
                <c:pt idx="3229">
                  <c:v>0</c:v>
                </c:pt>
                <c:pt idx="3230">
                  <c:v>0</c:v>
                </c:pt>
                <c:pt idx="3231">
                  <c:v>0</c:v>
                </c:pt>
                <c:pt idx="3232">
                  <c:v>0</c:v>
                </c:pt>
                <c:pt idx="3233">
                  <c:v>0</c:v>
                </c:pt>
                <c:pt idx="3234">
                  <c:v>0</c:v>
                </c:pt>
                <c:pt idx="3235">
                  <c:v>0</c:v>
                </c:pt>
                <c:pt idx="3236">
                  <c:v>0</c:v>
                </c:pt>
                <c:pt idx="3237">
                  <c:v>0</c:v>
                </c:pt>
                <c:pt idx="3238">
                  <c:v>1</c:v>
                </c:pt>
                <c:pt idx="3239">
                  <c:v>1</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1</c:v>
                </c:pt>
                <c:pt idx="3257">
                  <c:v>0</c:v>
                </c:pt>
                <c:pt idx="3258">
                  <c:v>1</c:v>
                </c:pt>
                <c:pt idx="3259">
                  <c:v>0</c:v>
                </c:pt>
                <c:pt idx="3260">
                  <c:v>1</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1</c:v>
                </c:pt>
                <c:pt idx="3281">
                  <c:v>0</c:v>
                </c:pt>
                <c:pt idx="3282">
                  <c:v>0</c:v>
                </c:pt>
                <c:pt idx="3283">
                  <c:v>0</c:v>
                </c:pt>
                <c:pt idx="3284">
                  <c:v>0</c:v>
                </c:pt>
                <c:pt idx="3285">
                  <c:v>0</c:v>
                </c:pt>
                <c:pt idx="3286">
                  <c:v>2</c:v>
                </c:pt>
                <c:pt idx="3287">
                  <c:v>0</c:v>
                </c:pt>
                <c:pt idx="3288">
                  <c:v>0</c:v>
                </c:pt>
                <c:pt idx="3289">
                  <c:v>0</c:v>
                </c:pt>
                <c:pt idx="3290">
                  <c:v>0</c:v>
                </c:pt>
                <c:pt idx="3291">
                  <c:v>0</c:v>
                </c:pt>
                <c:pt idx="3292">
                  <c:v>0</c:v>
                </c:pt>
                <c:pt idx="3293">
                  <c:v>0</c:v>
                </c:pt>
                <c:pt idx="3294">
                  <c:v>0</c:v>
                </c:pt>
                <c:pt idx="3295">
                  <c:v>0</c:v>
                </c:pt>
                <c:pt idx="3296">
                  <c:v>0</c:v>
                </c:pt>
                <c:pt idx="3297">
                  <c:v>0</c:v>
                </c:pt>
                <c:pt idx="3298">
                  <c:v>1</c:v>
                </c:pt>
                <c:pt idx="3299">
                  <c:v>0</c:v>
                </c:pt>
                <c:pt idx="3300">
                  <c:v>0</c:v>
                </c:pt>
                <c:pt idx="3301">
                  <c:v>0</c:v>
                </c:pt>
                <c:pt idx="3302">
                  <c:v>0</c:v>
                </c:pt>
                <c:pt idx="3303">
                  <c:v>1</c:v>
                </c:pt>
                <c:pt idx="3304">
                  <c:v>2</c:v>
                </c:pt>
                <c:pt idx="3305">
                  <c:v>1</c:v>
                </c:pt>
                <c:pt idx="3306">
                  <c:v>1</c:v>
                </c:pt>
                <c:pt idx="3307">
                  <c:v>2</c:v>
                </c:pt>
                <c:pt idx="3308">
                  <c:v>1</c:v>
                </c:pt>
                <c:pt idx="3309">
                  <c:v>0</c:v>
                </c:pt>
                <c:pt idx="3310">
                  <c:v>0</c:v>
                </c:pt>
                <c:pt idx="3311">
                  <c:v>0</c:v>
                </c:pt>
                <c:pt idx="3312">
                  <c:v>0</c:v>
                </c:pt>
                <c:pt idx="3313">
                  <c:v>0</c:v>
                </c:pt>
                <c:pt idx="3314">
                  <c:v>1</c:v>
                </c:pt>
                <c:pt idx="3315">
                  <c:v>0</c:v>
                </c:pt>
                <c:pt idx="3316">
                  <c:v>0</c:v>
                </c:pt>
                <c:pt idx="3317">
                  <c:v>0</c:v>
                </c:pt>
                <c:pt idx="3318">
                  <c:v>0</c:v>
                </c:pt>
                <c:pt idx="3319">
                  <c:v>0</c:v>
                </c:pt>
                <c:pt idx="3320">
                  <c:v>0</c:v>
                </c:pt>
                <c:pt idx="3321">
                  <c:v>0</c:v>
                </c:pt>
                <c:pt idx="3322">
                  <c:v>0</c:v>
                </c:pt>
                <c:pt idx="3323">
                  <c:v>0</c:v>
                </c:pt>
                <c:pt idx="3324">
                  <c:v>1</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1</c:v>
                </c:pt>
                <c:pt idx="3340">
                  <c:v>0</c:v>
                </c:pt>
                <c:pt idx="3341">
                  <c:v>0</c:v>
                </c:pt>
                <c:pt idx="3342">
                  <c:v>0</c:v>
                </c:pt>
                <c:pt idx="3343">
                  <c:v>0</c:v>
                </c:pt>
                <c:pt idx="3344">
                  <c:v>0</c:v>
                </c:pt>
                <c:pt idx="3345">
                  <c:v>0</c:v>
                </c:pt>
                <c:pt idx="3346">
                  <c:v>0</c:v>
                </c:pt>
                <c:pt idx="3347">
                  <c:v>1</c:v>
                </c:pt>
                <c:pt idx="3348">
                  <c:v>0</c:v>
                </c:pt>
                <c:pt idx="3349">
                  <c:v>1</c:v>
                </c:pt>
                <c:pt idx="3350">
                  <c:v>0</c:v>
                </c:pt>
                <c:pt idx="3351">
                  <c:v>0</c:v>
                </c:pt>
                <c:pt idx="3352">
                  <c:v>0</c:v>
                </c:pt>
                <c:pt idx="3353">
                  <c:v>0</c:v>
                </c:pt>
                <c:pt idx="3354">
                  <c:v>0</c:v>
                </c:pt>
                <c:pt idx="3355">
                  <c:v>1</c:v>
                </c:pt>
                <c:pt idx="3356">
                  <c:v>0</c:v>
                </c:pt>
                <c:pt idx="3357">
                  <c:v>0</c:v>
                </c:pt>
                <c:pt idx="3358">
                  <c:v>1</c:v>
                </c:pt>
                <c:pt idx="3359">
                  <c:v>0</c:v>
                </c:pt>
                <c:pt idx="3360">
                  <c:v>0</c:v>
                </c:pt>
                <c:pt idx="3361">
                  <c:v>0</c:v>
                </c:pt>
                <c:pt idx="3362">
                  <c:v>1</c:v>
                </c:pt>
                <c:pt idx="3363">
                  <c:v>1</c:v>
                </c:pt>
                <c:pt idx="3364">
                  <c:v>0</c:v>
                </c:pt>
                <c:pt idx="3365">
                  <c:v>1</c:v>
                </c:pt>
                <c:pt idx="3366">
                  <c:v>0</c:v>
                </c:pt>
                <c:pt idx="3367">
                  <c:v>0</c:v>
                </c:pt>
                <c:pt idx="3368">
                  <c:v>0</c:v>
                </c:pt>
                <c:pt idx="3369">
                  <c:v>0</c:v>
                </c:pt>
                <c:pt idx="3370">
                  <c:v>0</c:v>
                </c:pt>
                <c:pt idx="3371">
                  <c:v>0</c:v>
                </c:pt>
                <c:pt idx="3372">
                  <c:v>0</c:v>
                </c:pt>
                <c:pt idx="3373">
                  <c:v>0</c:v>
                </c:pt>
                <c:pt idx="3374">
                  <c:v>0</c:v>
                </c:pt>
                <c:pt idx="3375">
                  <c:v>0</c:v>
                </c:pt>
                <c:pt idx="3376">
                  <c:v>0</c:v>
                </c:pt>
                <c:pt idx="3377">
                  <c:v>1</c:v>
                </c:pt>
                <c:pt idx="3378">
                  <c:v>0</c:v>
                </c:pt>
                <c:pt idx="3379">
                  <c:v>2</c:v>
                </c:pt>
                <c:pt idx="3380">
                  <c:v>0</c:v>
                </c:pt>
                <c:pt idx="3381">
                  <c:v>0</c:v>
                </c:pt>
                <c:pt idx="3382">
                  <c:v>1</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1</c:v>
                </c:pt>
                <c:pt idx="3404">
                  <c:v>0</c:v>
                </c:pt>
                <c:pt idx="3405">
                  <c:v>0</c:v>
                </c:pt>
                <c:pt idx="3406">
                  <c:v>0</c:v>
                </c:pt>
                <c:pt idx="3407">
                  <c:v>0</c:v>
                </c:pt>
                <c:pt idx="3408">
                  <c:v>0</c:v>
                </c:pt>
                <c:pt idx="3409">
                  <c:v>0</c:v>
                </c:pt>
                <c:pt idx="3410">
                  <c:v>0</c:v>
                </c:pt>
                <c:pt idx="3411">
                  <c:v>1</c:v>
                </c:pt>
                <c:pt idx="3412">
                  <c:v>1</c:v>
                </c:pt>
                <c:pt idx="3413">
                  <c:v>0</c:v>
                </c:pt>
                <c:pt idx="3414">
                  <c:v>0</c:v>
                </c:pt>
                <c:pt idx="3415">
                  <c:v>0</c:v>
                </c:pt>
                <c:pt idx="3416">
                  <c:v>0</c:v>
                </c:pt>
                <c:pt idx="3417">
                  <c:v>1</c:v>
                </c:pt>
                <c:pt idx="3418">
                  <c:v>0</c:v>
                </c:pt>
                <c:pt idx="3419">
                  <c:v>0</c:v>
                </c:pt>
                <c:pt idx="3420">
                  <c:v>0</c:v>
                </c:pt>
                <c:pt idx="3421">
                  <c:v>0</c:v>
                </c:pt>
                <c:pt idx="3422">
                  <c:v>0</c:v>
                </c:pt>
                <c:pt idx="3423">
                  <c:v>0</c:v>
                </c:pt>
                <c:pt idx="3424">
                  <c:v>2</c:v>
                </c:pt>
                <c:pt idx="3425">
                  <c:v>0</c:v>
                </c:pt>
                <c:pt idx="3426">
                  <c:v>1</c:v>
                </c:pt>
                <c:pt idx="3427">
                  <c:v>0</c:v>
                </c:pt>
                <c:pt idx="3428">
                  <c:v>0</c:v>
                </c:pt>
                <c:pt idx="3429">
                  <c:v>0</c:v>
                </c:pt>
                <c:pt idx="3430">
                  <c:v>0</c:v>
                </c:pt>
                <c:pt idx="3431">
                  <c:v>1</c:v>
                </c:pt>
                <c:pt idx="3432">
                  <c:v>0</c:v>
                </c:pt>
                <c:pt idx="3433">
                  <c:v>0</c:v>
                </c:pt>
                <c:pt idx="3434">
                  <c:v>0</c:v>
                </c:pt>
                <c:pt idx="3435">
                  <c:v>0</c:v>
                </c:pt>
                <c:pt idx="3436">
                  <c:v>1</c:v>
                </c:pt>
                <c:pt idx="3437">
                  <c:v>0</c:v>
                </c:pt>
                <c:pt idx="3438">
                  <c:v>0</c:v>
                </c:pt>
                <c:pt idx="3439">
                  <c:v>0</c:v>
                </c:pt>
                <c:pt idx="3440">
                  <c:v>0</c:v>
                </c:pt>
                <c:pt idx="3441">
                  <c:v>0</c:v>
                </c:pt>
                <c:pt idx="3442">
                  <c:v>0</c:v>
                </c:pt>
                <c:pt idx="3443">
                  <c:v>0</c:v>
                </c:pt>
                <c:pt idx="3444">
                  <c:v>0</c:v>
                </c:pt>
                <c:pt idx="3445">
                  <c:v>0</c:v>
                </c:pt>
                <c:pt idx="3446">
                  <c:v>1</c:v>
                </c:pt>
                <c:pt idx="3447">
                  <c:v>0</c:v>
                </c:pt>
                <c:pt idx="3448">
                  <c:v>0</c:v>
                </c:pt>
                <c:pt idx="3449">
                  <c:v>1</c:v>
                </c:pt>
                <c:pt idx="3450">
                  <c:v>0</c:v>
                </c:pt>
                <c:pt idx="3451">
                  <c:v>0</c:v>
                </c:pt>
                <c:pt idx="3452">
                  <c:v>0</c:v>
                </c:pt>
                <c:pt idx="3453">
                  <c:v>1</c:v>
                </c:pt>
                <c:pt idx="3454">
                  <c:v>0</c:v>
                </c:pt>
                <c:pt idx="3455">
                  <c:v>1</c:v>
                </c:pt>
                <c:pt idx="3456">
                  <c:v>0</c:v>
                </c:pt>
                <c:pt idx="3457">
                  <c:v>0</c:v>
                </c:pt>
                <c:pt idx="3458">
                  <c:v>1</c:v>
                </c:pt>
                <c:pt idx="3459">
                  <c:v>0</c:v>
                </c:pt>
                <c:pt idx="3460">
                  <c:v>1</c:v>
                </c:pt>
                <c:pt idx="3461">
                  <c:v>0</c:v>
                </c:pt>
                <c:pt idx="3462">
                  <c:v>0</c:v>
                </c:pt>
                <c:pt idx="3463">
                  <c:v>0</c:v>
                </c:pt>
                <c:pt idx="3464">
                  <c:v>0</c:v>
                </c:pt>
                <c:pt idx="3465">
                  <c:v>0</c:v>
                </c:pt>
                <c:pt idx="3466">
                  <c:v>2</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1</c:v>
                </c:pt>
                <c:pt idx="3485">
                  <c:v>0</c:v>
                </c:pt>
                <c:pt idx="3486">
                  <c:v>0</c:v>
                </c:pt>
                <c:pt idx="3487">
                  <c:v>0</c:v>
                </c:pt>
                <c:pt idx="3488">
                  <c:v>1</c:v>
                </c:pt>
                <c:pt idx="3489">
                  <c:v>0</c:v>
                </c:pt>
                <c:pt idx="3490">
                  <c:v>0</c:v>
                </c:pt>
                <c:pt idx="3491">
                  <c:v>0</c:v>
                </c:pt>
                <c:pt idx="3492">
                  <c:v>0</c:v>
                </c:pt>
                <c:pt idx="3493">
                  <c:v>1</c:v>
                </c:pt>
                <c:pt idx="3494">
                  <c:v>0</c:v>
                </c:pt>
                <c:pt idx="3495">
                  <c:v>1</c:v>
                </c:pt>
                <c:pt idx="3496">
                  <c:v>0</c:v>
                </c:pt>
                <c:pt idx="3497">
                  <c:v>0</c:v>
                </c:pt>
                <c:pt idx="3498">
                  <c:v>0</c:v>
                </c:pt>
                <c:pt idx="3499">
                  <c:v>0</c:v>
                </c:pt>
                <c:pt idx="3500">
                  <c:v>0</c:v>
                </c:pt>
                <c:pt idx="3501">
                  <c:v>0</c:v>
                </c:pt>
                <c:pt idx="3502">
                  <c:v>0</c:v>
                </c:pt>
                <c:pt idx="3503">
                  <c:v>0</c:v>
                </c:pt>
                <c:pt idx="3504">
                  <c:v>0</c:v>
                </c:pt>
                <c:pt idx="3505">
                  <c:v>1</c:v>
                </c:pt>
                <c:pt idx="3506">
                  <c:v>0</c:v>
                </c:pt>
                <c:pt idx="3507">
                  <c:v>0</c:v>
                </c:pt>
                <c:pt idx="3508">
                  <c:v>0</c:v>
                </c:pt>
                <c:pt idx="3509">
                  <c:v>0</c:v>
                </c:pt>
                <c:pt idx="3510">
                  <c:v>0</c:v>
                </c:pt>
                <c:pt idx="3511">
                  <c:v>1</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1</c:v>
                </c:pt>
                <c:pt idx="3533">
                  <c:v>0</c:v>
                </c:pt>
                <c:pt idx="3534">
                  <c:v>0</c:v>
                </c:pt>
                <c:pt idx="3535">
                  <c:v>0</c:v>
                </c:pt>
                <c:pt idx="3536">
                  <c:v>1</c:v>
                </c:pt>
                <c:pt idx="3537">
                  <c:v>0</c:v>
                </c:pt>
                <c:pt idx="3538">
                  <c:v>2</c:v>
                </c:pt>
                <c:pt idx="3539">
                  <c:v>0</c:v>
                </c:pt>
                <c:pt idx="3540">
                  <c:v>0</c:v>
                </c:pt>
                <c:pt idx="3541">
                  <c:v>0</c:v>
                </c:pt>
                <c:pt idx="3542">
                  <c:v>0</c:v>
                </c:pt>
                <c:pt idx="3543">
                  <c:v>0</c:v>
                </c:pt>
                <c:pt idx="3544">
                  <c:v>0</c:v>
                </c:pt>
                <c:pt idx="3545">
                  <c:v>1</c:v>
                </c:pt>
                <c:pt idx="3546">
                  <c:v>0</c:v>
                </c:pt>
                <c:pt idx="3547">
                  <c:v>0</c:v>
                </c:pt>
                <c:pt idx="3548">
                  <c:v>0</c:v>
                </c:pt>
                <c:pt idx="3549">
                  <c:v>0</c:v>
                </c:pt>
                <c:pt idx="3550">
                  <c:v>0</c:v>
                </c:pt>
                <c:pt idx="3551">
                  <c:v>1</c:v>
                </c:pt>
                <c:pt idx="3552">
                  <c:v>0</c:v>
                </c:pt>
                <c:pt idx="3553">
                  <c:v>0</c:v>
                </c:pt>
                <c:pt idx="3554">
                  <c:v>0</c:v>
                </c:pt>
                <c:pt idx="3555">
                  <c:v>0</c:v>
                </c:pt>
                <c:pt idx="3556">
                  <c:v>0</c:v>
                </c:pt>
                <c:pt idx="3557">
                  <c:v>0</c:v>
                </c:pt>
                <c:pt idx="3558">
                  <c:v>0</c:v>
                </c:pt>
                <c:pt idx="3559">
                  <c:v>0</c:v>
                </c:pt>
                <c:pt idx="3560">
                  <c:v>0</c:v>
                </c:pt>
                <c:pt idx="3561">
                  <c:v>1</c:v>
                </c:pt>
                <c:pt idx="3562">
                  <c:v>0</c:v>
                </c:pt>
                <c:pt idx="3563">
                  <c:v>0</c:v>
                </c:pt>
                <c:pt idx="3564">
                  <c:v>0</c:v>
                </c:pt>
                <c:pt idx="3565">
                  <c:v>1</c:v>
                </c:pt>
                <c:pt idx="3566">
                  <c:v>0</c:v>
                </c:pt>
                <c:pt idx="3567">
                  <c:v>2</c:v>
                </c:pt>
                <c:pt idx="3568">
                  <c:v>0</c:v>
                </c:pt>
                <c:pt idx="3569">
                  <c:v>2</c:v>
                </c:pt>
                <c:pt idx="3570">
                  <c:v>0</c:v>
                </c:pt>
                <c:pt idx="3571">
                  <c:v>0</c:v>
                </c:pt>
                <c:pt idx="3572">
                  <c:v>0</c:v>
                </c:pt>
                <c:pt idx="3573">
                  <c:v>0</c:v>
                </c:pt>
                <c:pt idx="3574">
                  <c:v>0</c:v>
                </c:pt>
                <c:pt idx="3575">
                  <c:v>0</c:v>
                </c:pt>
                <c:pt idx="3576">
                  <c:v>0</c:v>
                </c:pt>
                <c:pt idx="3577">
                  <c:v>0</c:v>
                </c:pt>
                <c:pt idx="3578">
                  <c:v>1</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1</c:v>
                </c:pt>
                <c:pt idx="3594">
                  <c:v>0</c:v>
                </c:pt>
                <c:pt idx="3595">
                  <c:v>1</c:v>
                </c:pt>
                <c:pt idx="3596">
                  <c:v>0</c:v>
                </c:pt>
                <c:pt idx="3597">
                  <c:v>0</c:v>
                </c:pt>
                <c:pt idx="3598">
                  <c:v>0</c:v>
                </c:pt>
                <c:pt idx="3599">
                  <c:v>0</c:v>
                </c:pt>
                <c:pt idx="3600">
                  <c:v>0</c:v>
                </c:pt>
                <c:pt idx="3601">
                  <c:v>1</c:v>
                </c:pt>
                <c:pt idx="3602">
                  <c:v>1</c:v>
                </c:pt>
                <c:pt idx="3603">
                  <c:v>0</c:v>
                </c:pt>
                <c:pt idx="3604">
                  <c:v>0</c:v>
                </c:pt>
                <c:pt idx="3605">
                  <c:v>0</c:v>
                </c:pt>
                <c:pt idx="3606">
                  <c:v>0</c:v>
                </c:pt>
                <c:pt idx="3607">
                  <c:v>0</c:v>
                </c:pt>
                <c:pt idx="3608">
                  <c:v>0</c:v>
                </c:pt>
                <c:pt idx="3609">
                  <c:v>0</c:v>
                </c:pt>
                <c:pt idx="3610">
                  <c:v>0</c:v>
                </c:pt>
                <c:pt idx="3611">
                  <c:v>0</c:v>
                </c:pt>
                <c:pt idx="3612">
                  <c:v>1</c:v>
                </c:pt>
                <c:pt idx="3613">
                  <c:v>0</c:v>
                </c:pt>
                <c:pt idx="3614">
                  <c:v>0</c:v>
                </c:pt>
                <c:pt idx="3615">
                  <c:v>0</c:v>
                </c:pt>
                <c:pt idx="3616">
                  <c:v>0</c:v>
                </c:pt>
                <c:pt idx="3617">
                  <c:v>0</c:v>
                </c:pt>
                <c:pt idx="3618">
                  <c:v>0</c:v>
                </c:pt>
                <c:pt idx="3619">
                  <c:v>0</c:v>
                </c:pt>
                <c:pt idx="3620">
                  <c:v>0</c:v>
                </c:pt>
                <c:pt idx="3621">
                  <c:v>0</c:v>
                </c:pt>
                <c:pt idx="3622">
                  <c:v>1</c:v>
                </c:pt>
                <c:pt idx="3623">
                  <c:v>0</c:v>
                </c:pt>
                <c:pt idx="3624">
                  <c:v>0</c:v>
                </c:pt>
                <c:pt idx="3625">
                  <c:v>0</c:v>
                </c:pt>
                <c:pt idx="3626">
                  <c:v>0</c:v>
                </c:pt>
                <c:pt idx="3627">
                  <c:v>0</c:v>
                </c:pt>
                <c:pt idx="3628">
                  <c:v>0</c:v>
                </c:pt>
                <c:pt idx="3629">
                  <c:v>0</c:v>
                </c:pt>
                <c:pt idx="3630">
                  <c:v>0</c:v>
                </c:pt>
                <c:pt idx="3631">
                  <c:v>0</c:v>
                </c:pt>
                <c:pt idx="3632">
                  <c:v>1</c:v>
                </c:pt>
                <c:pt idx="3633">
                  <c:v>0</c:v>
                </c:pt>
                <c:pt idx="3634">
                  <c:v>0</c:v>
                </c:pt>
                <c:pt idx="3635">
                  <c:v>0</c:v>
                </c:pt>
                <c:pt idx="3636">
                  <c:v>0</c:v>
                </c:pt>
                <c:pt idx="3637">
                  <c:v>0</c:v>
                </c:pt>
                <c:pt idx="3638">
                  <c:v>0</c:v>
                </c:pt>
                <c:pt idx="3639">
                  <c:v>0</c:v>
                </c:pt>
                <c:pt idx="3640">
                  <c:v>0</c:v>
                </c:pt>
                <c:pt idx="3641">
                  <c:v>0</c:v>
                </c:pt>
                <c:pt idx="3642">
                  <c:v>1</c:v>
                </c:pt>
                <c:pt idx="3643">
                  <c:v>0</c:v>
                </c:pt>
                <c:pt idx="3644">
                  <c:v>0</c:v>
                </c:pt>
                <c:pt idx="3645">
                  <c:v>0</c:v>
                </c:pt>
                <c:pt idx="3646">
                  <c:v>0</c:v>
                </c:pt>
                <c:pt idx="3647">
                  <c:v>0</c:v>
                </c:pt>
                <c:pt idx="3648">
                  <c:v>0</c:v>
                </c:pt>
                <c:pt idx="3649">
                  <c:v>3</c:v>
                </c:pt>
                <c:pt idx="3650">
                  <c:v>1</c:v>
                </c:pt>
                <c:pt idx="3651">
                  <c:v>0</c:v>
                </c:pt>
                <c:pt idx="3652">
                  <c:v>0</c:v>
                </c:pt>
                <c:pt idx="3653">
                  <c:v>0</c:v>
                </c:pt>
                <c:pt idx="3654">
                  <c:v>2</c:v>
                </c:pt>
                <c:pt idx="3655">
                  <c:v>0</c:v>
                </c:pt>
                <c:pt idx="3656">
                  <c:v>0</c:v>
                </c:pt>
                <c:pt idx="3657">
                  <c:v>0</c:v>
                </c:pt>
                <c:pt idx="3658">
                  <c:v>0</c:v>
                </c:pt>
                <c:pt idx="3659">
                  <c:v>2</c:v>
                </c:pt>
                <c:pt idx="3660">
                  <c:v>0</c:v>
                </c:pt>
                <c:pt idx="3661">
                  <c:v>1</c:v>
                </c:pt>
                <c:pt idx="3662">
                  <c:v>0</c:v>
                </c:pt>
                <c:pt idx="3663">
                  <c:v>0</c:v>
                </c:pt>
                <c:pt idx="3664">
                  <c:v>1</c:v>
                </c:pt>
                <c:pt idx="3665">
                  <c:v>0</c:v>
                </c:pt>
                <c:pt idx="3666">
                  <c:v>0</c:v>
                </c:pt>
                <c:pt idx="3667">
                  <c:v>0</c:v>
                </c:pt>
                <c:pt idx="3668">
                  <c:v>0</c:v>
                </c:pt>
                <c:pt idx="3669">
                  <c:v>0</c:v>
                </c:pt>
                <c:pt idx="3670">
                  <c:v>0</c:v>
                </c:pt>
                <c:pt idx="3671">
                  <c:v>0</c:v>
                </c:pt>
                <c:pt idx="3672">
                  <c:v>1</c:v>
                </c:pt>
                <c:pt idx="3673">
                  <c:v>0</c:v>
                </c:pt>
                <c:pt idx="3674">
                  <c:v>0</c:v>
                </c:pt>
                <c:pt idx="3675">
                  <c:v>0</c:v>
                </c:pt>
                <c:pt idx="3676">
                  <c:v>0</c:v>
                </c:pt>
                <c:pt idx="3677">
                  <c:v>1</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1</c:v>
                </c:pt>
                <c:pt idx="3693">
                  <c:v>0</c:v>
                </c:pt>
                <c:pt idx="3694">
                  <c:v>0</c:v>
                </c:pt>
                <c:pt idx="3695">
                  <c:v>0</c:v>
                </c:pt>
                <c:pt idx="3696">
                  <c:v>0</c:v>
                </c:pt>
                <c:pt idx="3697">
                  <c:v>0</c:v>
                </c:pt>
                <c:pt idx="3698">
                  <c:v>0</c:v>
                </c:pt>
                <c:pt idx="3699">
                  <c:v>1</c:v>
                </c:pt>
                <c:pt idx="3700">
                  <c:v>1</c:v>
                </c:pt>
                <c:pt idx="3701">
                  <c:v>0</c:v>
                </c:pt>
                <c:pt idx="3702">
                  <c:v>0</c:v>
                </c:pt>
                <c:pt idx="3703">
                  <c:v>0</c:v>
                </c:pt>
                <c:pt idx="3704">
                  <c:v>0</c:v>
                </c:pt>
                <c:pt idx="3705">
                  <c:v>0</c:v>
                </c:pt>
                <c:pt idx="3706">
                  <c:v>0</c:v>
                </c:pt>
                <c:pt idx="3707">
                  <c:v>0</c:v>
                </c:pt>
                <c:pt idx="3708">
                  <c:v>1</c:v>
                </c:pt>
                <c:pt idx="3709">
                  <c:v>0</c:v>
                </c:pt>
                <c:pt idx="3710">
                  <c:v>1</c:v>
                </c:pt>
                <c:pt idx="3711">
                  <c:v>1</c:v>
                </c:pt>
                <c:pt idx="3712">
                  <c:v>0</c:v>
                </c:pt>
                <c:pt idx="3713">
                  <c:v>0</c:v>
                </c:pt>
                <c:pt idx="3714">
                  <c:v>0</c:v>
                </c:pt>
                <c:pt idx="3715">
                  <c:v>0</c:v>
                </c:pt>
                <c:pt idx="3716">
                  <c:v>0</c:v>
                </c:pt>
                <c:pt idx="3717">
                  <c:v>0</c:v>
                </c:pt>
                <c:pt idx="3718">
                  <c:v>1</c:v>
                </c:pt>
                <c:pt idx="3719">
                  <c:v>0</c:v>
                </c:pt>
                <c:pt idx="3720">
                  <c:v>1</c:v>
                </c:pt>
                <c:pt idx="3721">
                  <c:v>0</c:v>
                </c:pt>
                <c:pt idx="3722">
                  <c:v>0</c:v>
                </c:pt>
                <c:pt idx="3723">
                  <c:v>0</c:v>
                </c:pt>
                <c:pt idx="3724">
                  <c:v>0</c:v>
                </c:pt>
                <c:pt idx="3725">
                  <c:v>0</c:v>
                </c:pt>
                <c:pt idx="3726">
                  <c:v>0</c:v>
                </c:pt>
                <c:pt idx="3727">
                  <c:v>0</c:v>
                </c:pt>
                <c:pt idx="3728">
                  <c:v>0</c:v>
                </c:pt>
                <c:pt idx="3729">
                  <c:v>0</c:v>
                </c:pt>
                <c:pt idx="3730">
                  <c:v>1</c:v>
                </c:pt>
                <c:pt idx="3731">
                  <c:v>0</c:v>
                </c:pt>
                <c:pt idx="3732">
                  <c:v>0</c:v>
                </c:pt>
                <c:pt idx="3733">
                  <c:v>1</c:v>
                </c:pt>
                <c:pt idx="3734">
                  <c:v>0</c:v>
                </c:pt>
                <c:pt idx="3735">
                  <c:v>0</c:v>
                </c:pt>
                <c:pt idx="3736">
                  <c:v>2</c:v>
                </c:pt>
                <c:pt idx="3737">
                  <c:v>0</c:v>
                </c:pt>
                <c:pt idx="3738">
                  <c:v>0</c:v>
                </c:pt>
                <c:pt idx="3739">
                  <c:v>0</c:v>
                </c:pt>
                <c:pt idx="3740">
                  <c:v>0</c:v>
                </c:pt>
                <c:pt idx="3741">
                  <c:v>1</c:v>
                </c:pt>
                <c:pt idx="3742">
                  <c:v>0</c:v>
                </c:pt>
                <c:pt idx="3743">
                  <c:v>0</c:v>
                </c:pt>
                <c:pt idx="3744">
                  <c:v>0</c:v>
                </c:pt>
                <c:pt idx="3745">
                  <c:v>0</c:v>
                </c:pt>
                <c:pt idx="3746">
                  <c:v>0</c:v>
                </c:pt>
                <c:pt idx="3747">
                  <c:v>0</c:v>
                </c:pt>
                <c:pt idx="3748">
                  <c:v>1</c:v>
                </c:pt>
                <c:pt idx="3749">
                  <c:v>0</c:v>
                </c:pt>
                <c:pt idx="3750">
                  <c:v>0</c:v>
                </c:pt>
                <c:pt idx="3751">
                  <c:v>0</c:v>
                </c:pt>
                <c:pt idx="3752">
                  <c:v>0</c:v>
                </c:pt>
                <c:pt idx="3753">
                  <c:v>0</c:v>
                </c:pt>
                <c:pt idx="3754">
                  <c:v>1</c:v>
                </c:pt>
                <c:pt idx="3755">
                  <c:v>0</c:v>
                </c:pt>
                <c:pt idx="3756">
                  <c:v>0</c:v>
                </c:pt>
                <c:pt idx="3757">
                  <c:v>1</c:v>
                </c:pt>
                <c:pt idx="3758">
                  <c:v>0</c:v>
                </c:pt>
                <c:pt idx="3759">
                  <c:v>0</c:v>
                </c:pt>
                <c:pt idx="3760">
                  <c:v>1</c:v>
                </c:pt>
                <c:pt idx="3761">
                  <c:v>0</c:v>
                </c:pt>
                <c:pt idx="3762">
                  <c:v>0</c:v>
                </c:pt>
                <c:pt idx="3763">
                  <c:v>1</c:v>
                </c:pt>
                <c:pt idx="3764">
                  <c:v>0</c:v>
                </c:pt>
                <c:pt idx="3765">
                  <c:v>1</c:v>
                </c:pt>
                <c:pt idx="3766">
                  <c:v>0</c:v>
                </c:pt>
                <c:pt idx="3767">
                  <c:v>0</c:v>
                </c:pt>
                <c:pt idx="3768">
                  <c:v>0</c:v>
                </c:pt>
                <c:pt idx="3769">
                  <c:v>1</c:v>
                </c:pt>
                <c:pt idx="3770">
                  <c:v>0</c:v>
                </c:pt>
                <c:pt idx="3771">
                  <c:v>1</c:v>
                </c:pt>
                <c:pt idx="3772">
                  <c:v>0</c:v>
                </c:pt>
                <c:pt idx="3773">
                  <c:v>1</c:v>
                </c:pt>
                <c:pt idx="3774">
                  <c:v>0</c:v>
                </c:pt>
                <c:pt idx="3775">
                  <c:v>0</c:v>
                </c:pt>
                <c:pt idx="3776">
                  <c:v>0</c:v>
                </c:pt>
                <c:pt idx="3777">
                  <c:v>0</c:v>
                </c:pt>
                <c:pt idx="3778">
                  <c:v>0</c:v>
                </c:pt>
                <c:pt idx="3779">
                  <c:v>0</c:v>
                </c:pt>
                <c:pt idx="3780">
                  <c:v>0</c:v>
                </c:pt>
                <c:pt idx="3781">
                  <c:v>0</c:v>
                </c:pt>
                <c:pt idx="3782">
                  <c:v>0</c:v>
                </c:pt>
                <c:pt idx="3783">
                  <c:v>0</c:v>
                </c:pt>
                <c:pt idx="3784">
                  <c:v>1</c:v>
                </c:pt>
                <c:pt idx="3785">
                  <c:v>0</c:v>
                </c:pt>
                <c:pt idx="3786">
                  <c:v>1</c:v>
                </c:pt>
                <c:pt idx="3787">
                  <c:v>0</c:v>
                </c:pt>
                <c:pt idx="3788">
                  <c:v>0</c:v>
                </c:pt>
                <c:pt idx="3789">
                  <c:v>1</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1</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1</c:v>
                </c:pt>
                <c:pt idx="3824">
                  <c:v>0</c:v>
                </c:pt>
                <c:pt idx="3825">
                  <c:v>0</c:v>
                </c:pt>
                <c:pt idx="3826">
                  <c:v>0</c:v>
                </c:pt>
                <c:pt idx="3827">
                  <c:v>0</c:v>
                </c:pt>
                <c:pt idx="3828">
                  <c:v>1</c:v>
                </c:pt>
                <c:pt idx="3829">
                  <c:v>0</c:v>
                </c:pt>
                <c:pt idx="3830">
                  <c:v>0</c:v>
                </c:pt>
                <c:pt idx="3831">
                  <c:v>0</c:v>
                </c:pt>
                <c:pt idx="3832">
                  <c:v>0</c:v>
                </c:pt>
                <c:pt idx="3833">
                  <c:v>0</c:v>
                </c:pt>
                <c:pt idx="3834">
                  <c:v>0</c:v>
                </c:pt>
                <c:pt idx="3835">
                  <c:v>1</c:v>
                </c:pt>
                <c:pt idx="3836">
                  <c:v>0</c:v>
                </c:pt>
                <c:pt idx="3837">
                  <c:v>1</c:v>
                </c:pt>
                <c:pt idx="3838">
                  <c:v>0</c:v>
                </c:pt>
                <c:pt idx="3839">
                  <c:v>0</c:v>
                </c:pt>
                <c:pt idx="3840">
                  <c:v>0</c:v>
                </c:pt>
                <c:pt idx="3841">
                  <c:v>0</c:v>
                </c:pt>
                <c:pt idx="3842">
                  <c:v>0</c:v>
                </c:pt>
                <c:pt idx="3843">
                  <c:v>0</c:v>
                </c:pt>
                <c:pt idx="3844">
                  <c:v>0</c:v>
                </c:pt>
                <c:pt idx="3845">
                  <c:v>1</c:v>
                </c:pt>
                <c:pt idx="3846">
                  <c:v>0</c:v>
                </c:pt>
                <c:pt idx="3847">
                  <c:v>0</c:v>
                </c:pt>
                <c:pt idx="3848">
                  <c:v>1</c:v>
                </c:pt>
                <c:pt idx="3849">
                  <c:v>1</c:v>
                </c:pt>
                <c:pt idx="3850">
                  <c:v>0</c:v>
                </c:pt>
                <c:pt idx="3851">
                  <c:v>0</c:v>
                </c:pt>
                <c:pt idx="3852">
                  <c:v>0</c:v>
                </c:pt>
                <c:pt idx="3853">
                  <c:v>0</c:v>
                </c:pt>
                <c:pt idx="3854">
                  <c:v>0</c:v>
                </c:pt>
                <c:pt idx="3855">
                  <c:v>0</c:v>
                </c:pt>
                <c:pt idx="3856">
                  <c:v>0</c:v>
                </c:pt>
                <c:pt idx="3857">
                  <c:v>0</c:v>
                </c:pt>
                <c:pt idx="3858">
                  <c:v>1</c:v>
                </c:pt>
                <c:pt idx="3859">
                  <c:v>0</c:v>
                </c:pt>
                <c:pt idx="3860">
                  <c:v>0</c:v>
                </c:pt>
                <c:pt idx="3861">
                  <c:v>0</c:v>
                </c:pt>
                <c:pt idx="3862">
                  <c:v>0</c:v>
                </c:pt>
                <c:pt idx="3863">
                  <c:v>1</c:v>
                </c:pt>
                <c:pt idx="3864">
                  <c:v>0</c:v>
                </c:pt>
                <c:pt idx="3865">
                  <c:v>0</c:v>
                </c:pt>
                <c:pt idx="3866">
                  <c:v>0</c:v>
                </c:pt>
                <c:pt idx="3867">
                  <c:v>0</c:v>
                </c:pt>
                <c:pt idx="3868">
                  <c:v>0</c:v>
                </c:pt>
                <c:pt idx="3869">
                  <c:v>0</c:v>
                </c:pt>
                <c:pt idx="3870">
                  <c:v>1</c:v>
                </c:pt>
                <c:pt idx="3871">
                  <c:v>0</c:v>
                </c:pt>
                <c:pt idx="3872">
                  <c:v>0</c:v>
                </c:pt>
                <c:pt idx="3873">
                  <c:v>0</c:v>
                </c:pt>
                <c:pt idx="3874">
                  <c:v>1</c:v>
                </c:pt>
                <c:pt idx="3875">
                  <c:v>0</c:v>
                </c:pt>
                <c:pt idx="3876">
                  <c:v>0</c:v>
                </c:pt>
                <c:pt idx="3877">
                  <c:v>1</c:v>
                </c:pt>
                <c:pt idx="3878">
                  <c:v>1</c:v>
                </c:pt>
                <c:pt idx="3879">
                  <c:v>0</c:v>
                </c:pt>
                <c:pt idx="3880">
                  <c:v>0</c:v>
                </c:pt>
                <c:pt idx="3881">
                  <c:v>0</c:v>
                </c:pt>
                <c:pt idx="3882">
                  <c:v>0</c:v>
                </c:pt>
                <c:pt idx="3883">
                  <c:v>0</c:v>
                </c:pt>
                <c:pt idx="3884">
                  <c:v>0</c:v>
                </c:pt>
                <c:pt idx="3885">
                  <c:v>0</c:v>
                </c:pt>
                <c:pt idx="3886">
                  <c:v>0</c:v>
                </c:pt>
                <c:pt idx="3887">
                  <c:v>1</c:v>
                </c:pt>
                <c:pt idx="3888">
                  <c:v>1</c:v>
                </c:pt>
                <c:pt idx="3889">
                  <c:v>0</c:v>
                </c:pt>
                <c:pt idx="3890">
                  <c:v>0</c:v>
                </c:pt>
                <c:pt idx="3891">
                  <c:v>0</c:v>
                </c:pt>
                <c:pt idx="3892">
                  <c:v>1</c:v>
                </c:pt>
                <c:pt idx="3893">
                  <c:v>1</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1</c:v>
                </c:pt>
                <c:pt idx="3907">
                  <c:v>0</c:v>
                </c:pt>
                <c:pt idx="3908">
                  <c:v>1</c:v>
                </c:pt>
                <c:pt idx="3909">
                  <c:v>0</c:v>
                </c:pt>
                <c:pt idx="3910">
                  <c:v>0</c:v>
                </c:pt>
                <c:pt idx="3911">
                  <c:v>0</c:v>
                </c:pt>
                <c:pt idx="3912">
                  <c:v>0</c:v>
                </c:pt>
                <c:pt idx="3913">
                  <c:v>2</c:v>
                </c:pt>
                <c:pt idx="3914">
                  <c:v>0</c:v>
                </c:pt>
                <c:pt idx="3915">
                  <c:v>0</c:v>
                </c:pt>
                <c:pt idx="3916">
                  <c:v>0</c:v>
                </c:pt>
                <c:pt idx="3917">
                  <c:v>0</c:v>
                </c:pt>
                <c:pt idx="3918">
                  <c:v>0</c:v>
                </c:pt>
                <c:pt idx="3919">
                  <c:v>0</c:v>
                </c:pt>
                <c:pt idx="3920">
                  <c:v>1</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1</c:v>
                </c:pt>
                <c:pt idx="3941">
                  <c:v>0</c:v>
                </c:pt>
                <c:pt idx="3942">
                  <c:v>0</c:v>
                </c:pt>
                <c:pt idx="3943">
                  <c:v>0</c:v>
                </c:pt>
                <c:pt idx="3944">
                  <c:v>0</c:v>
                </c:pt>
                <c:pt idx="3945">
                  <c:v>0</c:v>
                </c:pt>
                <c:pt idx="3946">
                  <c:v>0</c:v>
                </c:pt>
                <c:pt idx="3947">
                  <c:v>0</c:v>
                </c:pt>
                <c:pt idx="3948">
                  <c:v>0</c:v>
                </c:pt>
                <c:pt idx="3949">
                  <c:v>0</c:v>
                </c:pt>
                <c:pt idx="3950">
                  <c:v>1</c:v>
                </c:pt>
                <c:pt idx="3951">
                  <c:v>0</c:v>
                </c:pt>
                <c:pt idx="3952">
                  <c:v>0</c:v>
                </c:pt>
                <c:pt idx="3953">
                  <c:v>0</c:v>
                </c:pt>
                <c:pt idx="3954">
                  <c:v>0</c:v>
                </c:pt>
                <c:pt idx="3955">
                  <c:v>0</c:v>
                </c:pt>
                <c:pt idx="3956">
                  <c:v>1</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1</c:v>
                </c:pt>
                <c:pt idx="3971">
                  <c:v>1</c:v>
                </c:pt>
                <c:pt idx="3972">
                  <c:v>0</c:v>
                </c:pt>
                <c:pt idx="3973">
                  <c:v>0</c:v>
                </c:pt>
                <c:pt idx="3974">
                  <c:v>0</c:v>
                </c:pt>
                <c:pt idx="3975">
                  <c:v>0</c:v>
                </c:pt>
                <c:pt idx="3976">
                  <c:v>0</c:v>
                </c:pt>
                <c:pt idx="3977">
                  <c:v>0</c:v>
                </c:pt>
                <c:pt idx="3978">
                  <c:v>1</c:v>
                </c:pt>
                <c:pt idx="3979">
                  <c:v>0</c:v>
                </c:pt>
                <c:pt idx="3980">
                  <c:v>1</c:v>
                </c:pt>
                <c:pt idx="3981">
                  <c:v>1</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1</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1</c:v>
                </c:pt>
                <c:pt idx="4013">
                  <c:v>1</c:v>
                </c:pt>
                <c:pt idx="4014">
                  <c:v>0</c:v>
                </c:pt>
                <c:pt idx="4015">
                  <c:v>0</c:v>
                </c:pt>
                <c:pt idx="4016">
                  <c:v>1</c:v>
                </c:pt>
                <c:pt idx="4017">
                  <c:v>0</c:v>
                </c:pt>
                <c:pt idx="4018">
                  <c:v>0</c:v>
                </c:pt>
                <c:pt idx="4019">
                  <c:v>0</c:v>
                </c:pt>
                <c:pt idx="4020">
                  <c:v>0</c:v>
                </c:pt>
                <c:pt idx="4021">
                  <c:v>1</c:v>
                </c:pt>
                <c:pt idx="4022">
                  <c:v>0</c:v>
                </c:pt>
                <c:pt idx="4023">
                  <c:v>0</c:v>
                </c:pt>
                <c:pt idx="4024">
                  <c:v>0</c:v>
                </c:pt>
                <c:pt idx="4025">
                  <c:v>0</c:v>
                </c:pt>
                <c:pt idx="4026">
                  <c:v>0</c:v>
                </c:pt>
                <c:pt idx="4027">
                  <c:v>0</c:v>
                </c:pt>
                <c:pt idx="4028">
                  <c:v>2</c:v>
                </c:pt>
                <c:pt idx="4029">
                  <c:v>0</c:v>
                </c:pt>
                <c:pt idx="4030">
                  <c:v>0</c:v>
                </c:pt>
                <c:pt idx="4031">
                  <c:v>0</c:v>
                </c:pt>
                <c:pt idx="4032">
                  <c:v>0</c:v>
                </c:pt>
                <c:pt idx="4033">
                  <c:v>0</c:v>
                </c:pt>
                <c:pt idx="4034">
                  <c:v>1</c:v>
                </c:pt>
                <c:pt idx="4035">
                  <c:v>0</c:v>
                </c:pt>
                <c:pt idx="4036">
                  <c:v>0</c:v>
                </c:pt>
                <c:pt idx="4037">
                  <c:v>0</c:v>
                </c:pt>
                <c:pt idx="4038">
                  <c:v>0</c:v>
                </c:pt>
                <c:pt idx="4039">
                  <c:v>1</c:v>
                </c:pt>
                <c:pt idx="4040">
                  <c:v>0</c:v>
                </c:pt>
                <c:pt idx="4041">
                  <c:v>0</c:v>
                </c:pt>
                <c:pt idx="4042">
                  <c:v>0</c:v>
                </c:pt>
                <c:pt idx="4043">
                  <c:v>0</c:v>
                </c:pt>
                <c:pt idx="4044">
                  <c:v>0</c:v>
                </c:pt>
                <c:pt idx="4045">
                  <c:v>0</c:v>
                </c:pt>
                <c:pt idx="4046">
                  <c:v>0</c:v>
                </c:pt>
                <c:pt idx="4047">
                  <c:v>1</c:v>
                </c:pt>
                <c:pt idx="4048">
                  <c:v>0</c:v>
                </c:pt>
                <c:pt idx="4049">
                  <c:v>0</c:v>
                </c:pt>
                <c:pt idx="4050">
                  <c:v>0</c:v>
                </c:pt>
                <c:pt idx="4051">
                  <c:v>0</c:v>
                </c:pt>
                <c:pt idx="4052">
                  <c:v>1</c:v>
                </c:pt>
                <c:pt idx="4053">
                  <c:v>1</c:v>
                </c:pt>
                <c:pt idx="4054">
                  <c:v>0</c:v>
                </c:pt>
                <c:pt idx="4055">
                  <c:v>0</c:v>
                </c:pt>
                <c:pt idx="4056">
                  <c:v>0</c:v>
                </c:pt>
                <c:pt idx="4057">
                  <c:v>1</c:v>
                </c:pt>
                <c:pt idx="4058">
                  <c:v>0</c:v>
                </c:pt>
                <c:pt idx="4059">
                  <c:v>0</c:v>
                </c:pt>
                <c:pt idx="4060">
                  <c:v>0</c:v>
                </c:pt>
                <c:pt idx="4061">
                  <c:v>0</c:v>
                </c:pt>
                <c:pt idx="4062">
                  <c:v>0</c:v>
                </c:pt>
                <c:pt idx="4063">
                  <c:v>1</c:v>
                </c:pt>
                <c:pt idx="4064">
                  <c:v>0</c:v>
                </c:pt>
                <c:pt idx="4065">
                  <c:v>1</c:v>
                </c:pt>
                <c:pt idx="4066">
                  <c:v>0</c:v>
                </c:pt>
                <c:pt idx="4067">
                  <c:v>0</c:v>
                </c:pt>
                <c:pt idx="4068">
                  <c:v>0</c:v>
                </c:pt>
                <c:pt idx="4069">
                  <c:v>0</c:v>
                </c:pt>
                <c:pt idx="4070">
                  <c:v>1</c:v>
                </c:pt>
                <c:pt idx="4071">
                  <c:v>0</c:v>
                </c:pt>
                <c:pt idx="4072">
                  <c:v>0</c:v>
                </c:pt>
                <c:pt idx="4073">
                  <c:v>0</c:v>
                </c:pt>
                <c:pt idx="4074">
                  <c:v>1</c:v>
                </c:pt>
                <c:pt idx="4075">
                  <c:v>0</c:v>
                </c:pt>
                <c:pt idx="4076">
                  <c:v>1</c:v>
                </c:pt>
                <c:pt idx="4077">
                  <c:v>0</c:v>
                </c:pt>
                <c:pt idx="4078">
                  <c:v>0</c:v>
                </c:pt>
                <c:pt idx="4079">
                  <c:v>1</c:v>
                </c:pt>
                <c:pt idx="4080">
                  <c:v>0</c:v>
                </c:pt>
                <c:pt idx="4081">
                  <c:v>0</c:v>
                </c:pt>
                <c:pt idx="4082">
                  <c:v>0</c:v>
                </c:pt>
                <c:pt idx="4083">
                  <c:v>1</c:v>
                </c:pt>
                <c:pt idx="4084">
                  <c:v>0</c:v>
                </c:pt>
                <c:pt idx="4085">
                  <c:v>0</c:v>
                </c:pt>
                <c:pt idx="4086">
                  <c:v>1</c:v>
                </c:pt>
                <c:pt idx="4087">
                  <c:v>0</c:v>
                </c:pt>
                <c:pt idx="4088">
                  <c:v>1</c:v>
                </c:pt>
                <c:pt idx="4089">
                  <c:v>0</c:v>
                </c:pt>
                <c:pt idx="4090">
                  <c:v>0</c:v>
                </c:pt>
                <c:pt idx="4091">
                  <c:v>2</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1</c:v>
                </c:pt>
                <c:pt idx="4105">
                  <c:v>0</c:v>
                </c:pt>
                <c:pt idx="4106">
                  <c:v>0</c:v>
                </c:pt>
                <c:pt idx="4107">
                  <c:v>0</c:v>
                </c:pt>
                <c:pt idx="4108">
                  <c:v>2</c:v>
                </c:pt>
                <c:pt idx="4109">
                  <c:v>1</c:v>
                </c:pt>
                <c:pt idx="4110">
                  <c:v>0</c:v>
                </c:pt>
                <c:pt idx="4111">
                  <c:v>0</c:v>
                </c:pt>
                <c:pt idx="4112">
                  <c:v>0</c:v>
                </c:pt>
                <c:pt idx="4113">
                  <c:v>0</c:v>
                </c:pt>
                <c:pt idx="4114">
                  <c:v>0</c:v>
                </c:pt>
                <c:pt idx="4115">
                  <c:v>0</c:v>
                </c:pt>
                <c:pt idx="4116">
                  <c:v>0</c:v>
                </c:pt>
                <c:pt idx="4117">
                  <c:v>0</c:v>
                </c:pt>
                <c:pt idx="4118">
                  <c:v>1</c:v>
                </c:pt>
                <c:pt idx="4119">
                  <c:v>0</c:v>
                </c:pt>
                <c:pt idx="4120">
                  <c:v>0</c:v>
                </c:pt>
                <c:pt idx="4121">
                  <c:v>0</c:v>
                </c:pt>
                <c:pt idx="4122">
                  <c:v>0</c:v>
                </c:pt>
                <c:pt idx="4123">
                  <c:v>0</c:v>
                </c:pt>
                <c:pt idx="4124">
                  <c:v>0</c:v>
                </c:pt>
                <c:pt idx="4125">
                  <c:v>1</c:v>
                </c:pt>
                <c:pt idx="4126">
                  <c:v>0</c:v>
                </c:pt>
                <c:pt idx="4127">
                  <c:v>0</c:v>
                </c:pt>
              </c:numCache>
            </c:numRef>
          </c:val>
        </c:ser>
        <c:dLbls>
          <c:showLegendKey val="0"/>
          <c:showVal val="0"/>
          <c:showCatName val="0"/>
          <c:showSerName val="0"/>
          <c:showPercent val="0"/>
          <c:showBubbleSize val="0"/>
        </c:dLbls>
        <c:gapWidth val="150"/>
        <c:axId val="355689600"/>
        <c:axId val="355691136"/>
      </c:barChart>
      <c:catAx>
        <c:axId val="355689600"/>
        <c:scaling>
          <c:orientation val="minMax"/>
        </c:scaling>
        <c:delete val="0"/>
        <c:axPos val="b"/>
        <c:majorTickMark val="out"/>
        <c:minorTickMark val="none"/>
        <c:tickLblPos val="nextTo"/>
        <c:txPr>
          <a:bodyPr/>
          <a:lstStyle/>
          <a:p>
            <a:pPr>
              <a:defRPr sz="700"/>
            </a:pPr>
            <a:endParaRPr lang="en-US"/>
          </a:p>
        </c:txPr>
        <c:crossAx val="355691136"/>
        <c:crosses val="autoZero"/>
        <c:auto val="1"/>
        <c:lblAlgn val="ctr"/>
        <c:lblOffset val="100"/>
        <c:noMultiLvlLbl val="0"/>
      </c:catAx>
      <c:valAx>
        <c:axId val="355691136"/>
        <c:scaling>
          <c:orientation val="minMax"/>
          <c:max val="10"/>
        </c:scaling>
        <c:delete val="0"/>
        <c:axPos val="l"/>
        <c:majorGridlines/>
        <c:numFmt formatCode="General" sourceLinked="1"/>
        <c:majorTickMark val="out"/>
        <c:minorTickMark val="none"/>
        <c:tickLblPos val="nextTo"/>
        <c:crossAx val="355689600"/>
        <c:crosses val="autoZero"/>
        <c:crossBetween val="between"/>
        <c:majorUnit val="2"/>
      </c:valAx>
      <c:spPr>
        <a:ln>
          <a:solidFill>
            <a:schemeClr val="bg1">
              <a:lumMod val="75000"/>
            </a:schemeClr>
          </a:solidFill>
        </a:ln>
      </c:spPr>
    </c:plotArea>
    <c:legend>
      <c:legendPos val="r"/>
      <c:layout>
        <c:manualLayout>
          <c:xMode val="edge"/>
          <c:yMode val="edge"/>
          <c:x val="0.70828661075346033"/>
          <c:y val="5.7620662000583252E-2"/>
          <c:w val="0.26101071242316204"/>
          <c:h val="0.13834086868173734"/>
        </c:manualLayout>
      </c:layout>
      <c:overlay val="0"/>
    </c:legend>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970264115010054E-2"/>
          <c:y val="5.0925925925925923E-2"/>
          <c:w val="0.88939296095913578"/>
          <c:h val="0.70164490728981455"/>
        </c:manualLayout>
      </c:layout>
      <c:barChart>
        <c:barDir val="col"/>
        <c:grouping val="clustered"/>
        <c:varyColors val="0"/>
        <c:ser>
          <c:idx val="0"/>
          <c:order val="0"/>
          <c:tx>
            <c:strRef>
              <c:f>Coverage!$I$1</c:f>
              <c:strCache>
                <c:ptCount val="1"/>
                <c:pt idx="0">
                  <c:v>C0.7xS30</c:v>
                </c:pt>
              </c:strCache>
            </c:strRef>
          </c:tx>
          <c:invertIfNegative val="0"/>
          <c:val>
            <c:numRef>
              <c:f>Coverage!$I$2:$I$4131</c:f>
              <c:numCache>
                <c:formatCode>General</c:formatCode>
                <c:ptCount val="4130"/>
                <c:pt idx="0">
                  <c:v>1</c:v>
                </c:pt>
                <c:pt idx="1">
                  <c:v>0</c:v>
                </c:pt>
                <c:pt idx="2">
                  <c:v>0</c:v>
                </c:pt>
                <c:pt idx="3">
                  <c:v>0</c:v>
                </c:pt>
                <c:pt idx="4">
                  <c:v>1</c:v>
                </c:pt>
                <c:pt idx="5">
                  <c:v>0</c:v>
                </c:pt>
                <c:pt idx="6">
                  <c:v>0</c:v>
                </c:pt>
                <c:pt idx="7">
                  <c:v>1</c:v>
                </c:pt>
                <c:pt idx="8">
                  <c:v>0</c:v>
                </c:pt>
                <c:pt idx="9">
                  <c:v>0</c:v>
                </c:pt>
                <c:pt idx="10">
                  <c:v>0</c:v>
                </c:pt>
                <c:pt idx="11">
                  <c:v>1</c:v>
                </c:pt>
                <c:pt idx="12">
                  <c:v>0</c:v>
                </c:pt>
                <c:pt idx="13">
                  <c:v>0</c:v>
                </c:pt>
                <c:pt idx="14">
                  <c:v>0</c:v>
                </c:pt>
                <c:pt idx="15">
                  <c:v>0</c:v>
                </c:pt>
                <c:pt idx="16">
                  <c:v>0</c:v>
                </c:pt>
                <c:pt idx="17">
                  <c:v>0</c:v>
                </c:pt>
                <c:pt idx="18">
                  <c:v>1</c:v>
                </c:pt>
                <c:pt idx="19">
                  <c:v>0</c:v>
                </c:pt>
                <c:pt idx="20">
                  <c:v>0</c:v>
                </c:pt>
                <c:pt idx="21">
                  <c:v>0</c:v>
                </c:pt>
                <c:pt idx="22">
                  <c:v>0</c:v>
                </c:pt>
                <c:pt idx="23">
                  <c:v>1</c:v>
                </c:pt>
                <c:pt idx="24">
                  <c:v>1</c:v>
                </c:pt>
                <c:pt idx="25">
                  <c:v>0</c:v>
                </c:pt>
                <c:pt idx="26">
                  <c:v>1</c:v>
                </c:pt>
                <c:pt idx="27">
                  <c:v>1</c:v>
                </c:pt>
                <c:pt idx="28">
                  <c:v>1</c:v>
                </c:pt>
                <c:pt idx="29">
                  <c:v>1</c:v>
                </c:pt>
                <c:pt idx="30">
                  <c:v>1</c:v>
                </c:pt>
                <c:pt idx="31">
                  <c:v>1</c:v>
                </c:pt>
                <c:pt idx="32">
                  <c:v>0</c:v>
                </c:pt>
                <c:pt idx="33">
                  <c:v>0</c:v>
                </c:pt>
                <c:pt idx="34">
                  <c:v>1</c:v>
                </c:pt>
                <c:pt idx="35">
                  <c:v>1</c:v>
                </c:pt>
                <c:pt idx="36">
                  <c:v>1</c:v>
                </c:pt>
                <c:pt idx="37">
                  <c:v>1</c:v>
                </c:pt>
                <c:pt idx="38">
                  <c:v>1</c:v>
                </c:pt>
                <c:pt idx="39">
                  <c:v>0</c:v>
                </c:pt>
                <c:pt idx="40">
                  <c:v>0</c:v>
                </c:pt>
                <c:pt idx="41">
                  <c:v>1</c:v>
                </c:pt>
                <c:pt idx="42">
                  <c:v>1</c:v>
                </c:pt>
                <c:pt idx="43">
                  <c:v>0</c:v>
                </c:pt>
                <c:pt idx="44">
                  <c:v>0</c:v>
                </c:pt>
                <c:pt idx="45">
                  <c:v>0</c:v>
                </c:pt>
                <c:pt idx="46">
                  <c:v>0</c:v>
                </c:pt>
                <c:pt idx="47">
                  <c:v>0</c:v>
                </c:pt>
                <c:pt idx="48">
                  <c:v>0</c:v>
                </c:pt>
                <c:pt idx="49">
                  <c:v>2</c:v>
                </c:pt>
                <c:pt idx="50">
                  <c:v>0</c:v>
                </c:pt>
                <c:pt idx="51">
                  <c:v>0</c:v>
                </c:pt>
                <c:pt idx="52">
                  <c:v>0</c:v>
                </c:pt>
                <c:pt idx="53">
                  <c:v>0</c:v>
                </c:pt>
                <c:pt idx="54">
                  <c:v>0</c:v>
                </c:pt>
                <c:pt idx="55">
                  <c:v>0</c:v>
                </c:pt>
                <c:pt idx="56">
                  <c:v>0</c:v>
                </c:pt>
                <c:pt idx="57">
                  <c:v>0</c:v>
                </c:pt>
                <c:pt idx="58">
                  <c:v>0</c:v>
                </c:pt>
                <c:pt idx="59">
                  <c:v>1</c:v>
                </c:pt>
                <c:pt idx="60">
                  <c:v>0</c:v>
                </c:pt>
                <c:pt idx="61">
                  <c:v>0</c:v>
                </c:pt>
                <c:pt idx="62">
                  <c:v>1</c:v>
                </c:pt>
                <c:pt idx="63">
                  <c:v>1</c:v>
                </c:pt>
                <c:pt idx="64">
                  <c:v>1</c:v>
                </c:pt>
                <c:pt idx="65">
                  <c:v>2</c:v>
                </c:pt>
                <c:pt idx="66">
                  <c:v>0</c:v>
                </c:pt>
                <c:pt idx="67">
                  <c:v>0</c:v>
                </c:pt>
                <c:pt idx="68">
                  <c:v>0</c:v>
                </c:pt>
                <c:pt idx="69">
                  <c:v>0</c:v>
                </c:pt>
                <c:pt idx="70">
                  <c:v>0</c:v>
                </c:pt>
                <c:pt idx="71">
                  <c:v>0</c:v>
                </c:pt>
                <c:pt idx="72">
                  <c:v>0</c:v>
                </c:pt>
                <c:pt idx="73">
                  <c:v>0</c:v>
                </c:pt>
                <c:pt idx="74">
                  <c:v>0</c:v>
                </c:pt>
                <c:pt idx="75">
                  <c:v>0</c:v>
                </c:pt>
                <c:pt idx="76">
                  <c:v>0</c:v>
                </c:pt>
                <c:pt idx="77">
                  <c:v>0</c:v>
                </c:pt>
                <c:pt idx="78">
                  <c:v>1</c:v>
                </c:pt>
                <c:pt idx="79">
                  <c:v>1</c:v>
                </c:pt>
                <c:pt idx="80">
                  <c:v>1</c:v>
                </c:pt>
                <c:pt idx="81">
                  <c:v>2</c:v>
                </c:pt>
                <c:pt idx="82">
                  <c:v>0</c:v>
                </c:pt>
                <c:pt idx="83">
                  <c:v>0</c:v>
                </c:pt>
                <c:pt idx="84">
                  <c:v>1</c:v>
                </c:pt>
                <c:pt idx="85">
                  <c:v>0</c:v>
                </c:pt>
                <c:pt idx="86">
                  <c:v>0</c:v>
                </c:pt>
                <c:pt idx="87">
                  <c:v>1</c:v>
                </c:pt>
                <c:pt idx="88">
                  <c:v>1</c:v>
                </c:pt>
                <c:pt idx="89">
                  <c:v>0</c:v>
                </c:pt>
                <c:pt idx="90">
                  <c:v>0</c:v>
                </c:pt>
                <c:pt idx="91">
                  <c:v>1</c:v>
                </c:pt>
                <c:pt idx="92">
                  <c:v>1</c:v>
                </c:pt>
                <c:pt idx="93">
                  <c:v>0</c:v>
                </c:pt>
                <c:pt idx="94">
                  <c:v>0</c:v>
                </c:pt>
                <c:pt idx="95">
                  <c:v>0</c:v>
                </c:pt>
                <c:pt idx="96">
                  <c:v>0</c:v>
                </c:pt>
                <c:pt idx="97">
                  <c:v>0</c:v>
                </c:pt>
                <c:pt idx="98">
                  <c:v>2</c:v>
                </c:pt>
                <c:pt idx="99">
                  <c:v>0</c:v>
                </c:pt>
                <c:pt idx="100">
                  <c:v>0</c:v>
                </c:pt>
                <c:pt idx="101">
                  <c:v>2</c:v>
                </c:pt>
                <c:pt idx="102">
                  <c:v>0</c:v>
                </c:pt>
                <c:pt idx="103">
                  <c:v>0</c:v>
                </c:pt>
                <c:pt idx="104">
                  <c:v>1</c:v>
                </c:pt>
                <c:pt idx="105">
                  <c:v>0</c:v>
                </c:pt>
                <c:pt idx="106">
                  <c:v>0</c:v>
                </c:pt>
                <c:pt idx="107">
                  <c:v>0</c:v>
                </c:pt>
                <c:pt idx="108">
                  <c:v>0</c:v>
                </c:pt>
                <c:pt idx="109">
                  <c:v>0</c:v>
                </c:pt>
                <c:pt idx="110">
                  <c:v>2</c:v>
                </c:pt>
                <c:pt idx="111">
                  <c:v>0</c:v>
                </c:pt>
                <c:pt idx="112">
                  <c:v>1</c:v>
                </c:pt>
                <c:pt idx="113">
                  <c:v>0</c:v>
                </c:pt>
                <c:pt idx="114">
                  <c:v>0</c:v>
                </c:pt>
                <c:pt idx="115">
                  <c:v>2</c:v>
                </c:pt>
                <c:pt idx="116">
                  <c:v>1</c:v>
                </c:pt>
                <c:pt idx="117">
                  <c:v>0</c:v>
                </c:pt>
                <c:pt idx="118">
                  <c:v>0</c:v>
                </c:pt>
                <c:pt idx="119">
                  <c:v>1</c:v>
                </c:pt>
                <c:pt idx="120">
                  <c:v>1</c:v>
                </c:pt>
                <c:pt idx="121">
                  <c:v>3</c:v>
                </c:pt>
                <c:pt idx="122">
                  <c:v>0</c:v>
                </c:pt>
                <c:pt idx="123">
                  <c:v>0</c:v>
                </c:pt>
                <c:pt idx="124">
                  <c:v>1</c:v>
                </c:pt>
                <c:pt idx="125">
                  <c:v>0</c:v>
                </c:pt>
                <c:pt idx="126">
                  <c:v>1</c:v>
                </c:pt>
                <c:pt idx="127">
                  <c:v>1</c:v>
                </c:pt>
                <c:pt idx="128">
                  <c:v>0</c:v>
                </c:pt>
                <c:pt idx="129">
                  <c:v>0</c:v>
                </c:pt>
                <c:pt idx="130">
                  <c:v>0</c:v>
                </c:pt>
                <c:pt idx="131">
                  <c:v>0</c:v>
                </c:pt>
                <c:pt idx="132">
                  <c:v>0</c:v>
                </c:pt>
                <c:pt idx="133">
                  <c:v>2</c:v>
                </c:pt>
                <c:pt idx="134">
                  <c:v>0</c:v>
                </c:pt>
                <c:pt idx="135">
                  <c:v>0</c:v>
                </c:pt>
                <c:pt idx="136">
                  <c:v>0</c:v>
                </c:pt>
                <c:pt idx="137">
                  <c:v>0</c:v>
                </c:pt>
                <c:pt idx="138">
                  <c:v>1</c:v>
                </c:pt>
                <c:pt idx="139">
                  <c:v>0</c:v>
                </c:pt>
                <c:pt idx="140">
                  <c:v>0</c:v>
                </c:pt>
                <c:pt idx="141">
                  <c:v>1</c:v>
                </c:pt>
                <c:pt idx="142">
                  <c:v>0</c:v>
                </c:pt>
                <c:pt idx="143">
                  <c:v>0</c:v>
                </c:pt>
                <c:pt idx="144">
                  <c:v>1</c:v>
                </c:pt>
                <c:pt idx="145">
                  <c:v>0</c:v>
                </c:pt>
                <c:pt idx="146">
                  <c:v>0</c:v>
                </c:pt>
                <c:pt idx="147">
                  <c:v>0</c:v>
                </c:pt>
                <c:pt idx="148">
                  <c:v>0</c:v>
                </c:pt>
                <c:pt idx="149">
                  <c:v>1</c:v>
                </c:pt>
                <c:pt idx="150">
                  <c:v>0</c:v>
                </c:pt>
                <c:pt idx="151">
                  <c:v>0</c:v>
                </c:pt>
                <c:pt idx="152">
                  <c:v>0</c:v>
                </c:pt>
                <c:pt idx="153">
                  <c:v>0</c:v>
                </c:pt>
                <c:pt idx="154">
                  <c:v>1</c:v>
                </c:pt>
                <c:pt idx="155">
                  <c:v>0</c:v>
                </c:pt>
                <c:pt idx="156">
                  <c:v>1</c:v>
                </c:pt>
                <c:pt idx="157">
                  <c:v>1</c:v>
                </c:pt>
                <c:pt idx="158">
                  <c:v>1</c:v>
                </c:pt>
                <c:pt idx="159">
                  <c:v>0</c:v>
                </c:pt>
                <c:pt idx="160">
                  <c:v>0</c:v>
                </c:pt>
                <c:pt idx="161">
                  <c:v>0</c:v>
                </c:pt>
                <c:pt idx="162">
                  <c:v>0</c:v>
                </c:pt>
                <c:pt idx="163">
                  <c:v>0</c:v>
                </c:pt>
                <c:pt idx="164">
                  <c:v>1</c:v>
                </c:pt>
                <c:pt idx="165">
                  <c:v>1</c:v>
                </c:pt>
                <c:pt idx="166">
                  <c:v>0</c:v>
                </c:pt>
                <c:pt idx="167">
                  <c:v>0</c:v>
                </c:pt>
                <c:pt idx="168">
                  <c:v>1</c:v>
                </c:pt>
                <c:pt idx="169">
                  <c:v>0</c:v>
                </c:pt>
                <c:pt idx="170">
                  <c:v>1</c:v>
                </c:pt>
                <c:pt idx="171">
                  <c:v>0</c:v>
                </c:pt>
                <c:pt idx="172">
                  <c:v>1</c:v>
                </c:pt>
                <c:pt idx="173">
                  <c:v>0</c:v>
                </c:pt>
                <c:pt idx="174">
                  <c:v>0</c:v>
                </c:pt>
                <c:pt idx="175">
                  <c:v>0</c:v>
                </c:pt>
                <c:pt idx="176">
                  <c:v>1</c:v>
                </c:pt>
                <c:pt idx="177">
                  <c:v>1</c:v>
                </c:pt>
                <c:pt idx="178">
                  <c:v>0</c:v>
                </c:pt>
                <c:pt idx="179">
                  <c:v>0</c:v>
                </c:pt>
                <c:pt idx="180">
                  <c:v>1</c:v>
                </c:pt>
                <c:pt idx="181">
                  <c:v>1</c:v>
                </c:pt>
                <c:pt idx="182">
                  <c:v>0</c:v>
                </c:pt>
                <c:pt idx="183">
                  <c:v>0</c:v>
                </c:pt>
                <c:pt idx="184">
                  <c:v>1</c:v>
                </c:pt>
                <c:pt idx="185">
                  <c:v>1</c:v>
                </c:pt>
                <c:pt idx="186">
                  <c:v>1</c:v>
                </c:pt>
                <c:pt idx="187">
                  <c:v>0</c:v>
                </c:pt>
                <c:pt idx="188">
                  <c:v>0</c:v>
                </c:pt>
                <c:pt idx="189">
                  <c:v>1</c:v>
                </c:pt>
                <c:pt idx="190">
                  <c:v>0</c:v>
                </c:pt>
                <c:pt idx="191">
                  <c:v>0</c:v>
                </c:pt>
                <c:pt idx="192">
                  <c:v>0</c:v>
                </c:pt>
                <c:pt idx="193">
                  <c:v>0</c:v>
                </c:pt>
                <c:pt idx="194">
                  <c:v>0</c:v>
                </c:pt>
                <c:pt idx="195">
                  <c:v>0</c:v>
                </c:pt>
                <c:pt idx="196">
                  <c:v>0</c:v>
                </c:pt>
                <c:pt idx="197">
                  <c:v>1</c:v>
                </c:pt>
                <c:pt idx="198">
                  <c:v>0</c:v>
                </c:pt>
                <c:pt idx="199">
                  <c:v>0</c:v>
                </c:pt>
                <c:pt idx="200">
                  <c:v>0</c:v>
                </c:pt>
                <c:pt idx="201">
                  <c:v>2</c:v>
                </c:pt>
                <c:pt idx="202">
                  <c:v>1</c:v>
                </c:pt>
                <c:pt idx="203">
                  <c:v>0</c:v>
                </c:pt>
                <c:pt idx="204">
                  <c:v>0</c:v>
                </c:pt>
                <c:pt idx="205">
                  <c:v>1</c:v>
                </c:pt>
                <c:pt idx="206">
                  <c:v>0</c:v>
                </c:pt>
                <c:pt idx="207">
                  <c:v>2</c:v>
                </c:pt>
                <c:pt idx="208">
                  <c:v>0</c:v>
                </c:pt>
                <c:pt idx="209">
                  <c:v>0</c:v>
                </c:pt>
                <c:pt idx="210">
                  <c:v>0</c:v>
                </c:pt>
                <c:pt idx="211">
                  <c:v>1</c:v>
                </c:pt>
                <c:pt idx="212">
                  <c:v>0</c:v>
                </c:pt>
                <c:pt idx="213">
                  <c:v>0</c:v>
                </c:pt>
                <c:pt idx="214">
                  <c:v>0</c:v>
                </c:pt>
                <c:pt idx="215">
                  <c:v>0</c:v>
                </c:pt>
                <c:pt idx="216">
                  <c:v>1</c:v>
                </c:pt>
                <c:pt idx="217">
                  <c:v>0</c:v>
                </c:pt>
                <c:pt idx="218">
                  <c:v>0</c:v>
                </c:pt>
                <c:pt idx="219">
                  <c:v>1</c:v>
                </c:pt>
                <c:pt idx="220">
                  <c:v>0</c:v>
                </c:pt>
                <c:pt idx="221">
                  <c:v>0</c:v>
                </c:pt>
                <c:pt idx="222">
                  <c:v>0</c:v>
                </c:pt>
                <c:pt idx="223">
                  <c:v>1</c:v>
                </c:pt>
                <c:pt idx="224">
                  <c:v>0</c:v>
                </c:pt>
                <c:pt idx="225">
                  <c:v>0</c:v>
                </c:pt>
                <c:pt idx="226">
                  <c:v>0</c:v>
                </c:pt>
                <c:pt idx="227">
                  <c:v>1</c:v>
                </c:pt>
                <c:pt idx="228">
                  <c:v>1</c:v>
                </c:pt>
                <c:pt idx="229">
                  <c:v>1</c:v>
                </c:pt>
                <c:pt idx="230">
                  <c:v>0</c:v>
                </c:pt>
                <c:pt idx="231">
                  <c:v>0</c:v>
                </c:pt>
                <c:pt idx="232">
                  <c:v>0</c:v>
                </c:pt>
                <c:pt idx="233">
                  <c:v>1</c:v>
                </c:pt>
                <c:pt idx="234">
                  <c:v>1</c:v>
                </c:pt>
                <c:pt idx="235">
                  <c:v>0</c:v>
                </c:pt>
                <c:pt idx="236">
                  <c:v>1</c:v>
                </c:pt>
                <c:pt idx="237">
                  <c:v>0</c:v>
                </c:pt>
                <c:pt idx="238">
                  <c:v>0</c:v>
                </c:pt>
                <c:pt idx="239">
                  <c:v>2</c:v>
                </c:pt>
                <c:pt idx="240">
                  <c:v>0</c:v>
                </c:pt>
                <c:pt idx="241">
                  <c:v>1</c:v>
                </c:pt>
                <c:pt idx="242">
                  <c:v>1</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2</c:v>
                </c:pt>
                <c:pt idx="257">
                  <c:v>1</c:v>
                </c:pt>
                <c:pt idx="258">
                  <c:v>1</c:v>
                </c:pt>
                <c:pt idx="259">
                  <c:v>0</c:v>
                </c:pt>
                <c:pt idx="260">
                  <c:v>1</c:v>
                </c:pt>
                <c:pt idx="261">
                  <c:v>0</c:v>
                </c:pt>
                <c:pt idx="262">
                  <c:v>0</c:v>
                </c:pt>
                <c:pt idx="263">
                  <c:v>0</c:v>
                </c:pt>
                <c:pt idx="264">
                  <c:v>0</c:v>
                </c:pt>
                <c:pt idx="265">
                  <c:v>0</c:v>
                </c:pt>
                <c:pt idx="266">
                  <c:v>0</c:v>
                </c:pt>
                <c:pt idx="267">
                  <c:v>0</c:v>
                </c:pt>
                <c:pt idx="268">
                  <c:v>0</c:v>
                </c:pt>
                <c:pt idx="269">
                  <c:v>0</c:v>
                </c:pt>
                <c:pt idx="270">
                  <c:v>1</c:v>
                </c:pt>
                <c:pt idx="271">
                  <c:v>0</c:v>
                </c:pt>
                <c:pt idx="272">
                  <c:v>0</c:v>
                </c:pt>
                <c:pt idx="273">
                  <c:v>1</c:v>
                </c:pt>
                <c:pt idx="274">
                  <c:v>1</c:v>
                </c:pt>
                <c:pt idx="275">
                  <c:v>1</c:v>
                </c:pt>
                <c:pt idx="276">
                  <c:v>0</c:v>
                </c:pt>
                <c:pt idx="277">
                  <c:v>0</c:v>
                </c:pt>
                <c:pt idx="278">
                  <c:v>0</c:v>
                </c:pt>
                <c:pt idx="279">
                  <c:v>0</c:v>
                </c:pt>
                <c:pt idx="280">
                  <c:v>1</c:v>
                </c:pt>
                <c:pt idx="281">
                  <c:v>0</c:v>
                </c:pt>
                <c:pt idx="282">
                  <c:v>1</c:v>
                </c:pt>
                <c:pt idx="283">
                  <c:v>0</c:v>
                </c:pt>
                <c:pt idx="284">
                  <c:v>0</c:v>
                </c:pt>
                <c:pt idx="285">
                  <c:v>0</c:v>
                </c:pt>
                <c:pt idx="286">
                  <c:v>0</c:v>
                </c:pt>
                <c:pt idx="287">
                  <c:v>1</c:v>
                </c:pt>
                <c:pt idx="288">
                  <c:v>1</c:v>
                </c:pt>
                <c:pt idx="289">
                  <c:v>1</c:v>
                </c:pt>
                <c:pt idx="290">
                  <c:v>0</c:v>
                </c:pt>
                <c:pt idx="291">
                  <c:v>2</c:v>
                </c:pt>
                <c:pt idx="292">
                  <c:v>1</c:v>
                </c:pt>
                <c:pt idx="293">
                  <c:v>0</c:v>
                </c:pt>
                <c:pt idx="294">
                  <c:v>0</c:v>
                </c:pt>
                <c:pt idx="295">
                  <c:v>0</c:v>
                </c:pt>
                <c:pt idx="296">
                  <c:v>0</c:v>
                </c:pt>
                <c:pt idx="297">
                  <c:v>0</c:v>
                </c:pt>
                <c:pt idx="298">
                  <c:v>0</c:v>
                </c:pt>
                <c:pt idx="299">
                  <c:v>1</c:v>
                </c:pt>
                <c:pt idx="300">
                  <c:v>0</c:v>
                </c:pt>
                <c:pt idx="301">
                  <c:v>1</c:v>
                </c:pt>
                <c:pt idx="302">
                  <c:v>0</c:v>
                </c:pt>
                <c:pt idx="303">
                  <c:v>0</c:v>
                </c:pt>
                <c:pt idx="304">
                  <c:v>0</c:v>
                </c:pt>
                <c:pt idx="305">
                  <c:v>0</c:v>
                </c:pt>
                <c:pt idx="306">
                  <c:v>0</c:v>
                </c:pt>
                <c:pt idx="307">
                  <c:v>1</c:v>
                </c:pt>
                <c:pt idx="308">
                  <c:v>0</c:v>
                </c:pt>
                <c:pt idx="309">
                  <c:v>0</c:v>
                </c:pt>
                <c:pt idx="310">
                  <c:v>1</c:v>
                </c:pt>
                <c:pt idx="311">
                  <c:v>0</c:v>
                </c:pt>
                <c:pt idx="312">
                  <c:v>0</c:v>
                </c:pt>
                <c:pt idx="313">
                  <c:v>0</c:v>
                </c:pt>
                <c:pt idx="314">
                  <c:v>1</c:v>
                </c:pt>
                <c:pt idx="315">
                  <c:v>0</c:v>
                </c:pt>
                <c:pt idx="316">
                  <c:v>1</c:v>
                </c:pt>
                <c:pt idx="317">
                  <c:v>0</c:v>
                </c:pt>
                <c:pt idx="318">
                  <c:v>0</c:v>
                </c:pt>
                <c:pt idx="319">
                  <c:v>1</c:v>
                </c:pt>
                <c:pt idx="320">
                  <c:v>0</c:v>
                </c:pt>
                <c:pt idx="321">
                  <c:v>2</c:v>
                </c:pt>
                <c:pt idx="322">
                  <c:v>0</c:v>
                </c:pt>
                <c:pt idx="323">
                  <c:v>0</c:v>
                </c:pt>
                <c:pt idx="324">
                  <c:v>2</c:v>
                </c:pt>
                <c:pt idx="325">
                  <c:v>1</c:v>
                </c:pt>
                <c:pt idx="326">
                  <c:v>2</c:v>
                </c:pt>
                <c:pt idx="327">
                  <c:v>0</c:v>
                </c:pt>
                <c:pt idx="328">
                  <c:v>0</c:v>
                </c:pt>
                <c:pt idx="329">
                  <c:v>0</c:v>
                </c:pt>
                <c:pt idx="330">
                  <c:v>1</c:v>
                </c:pt>
                <c:pt idx="331">
                  <c:v>1</c:v>
                </c:pt>
                <c:pt idx="332">
                  <c:v>0</c:v>
                </c:pt>
                <c:pt idx="333">
                  <c:v>0</c:v>
                </c:pt>
                <c:pt idx="334">
                  <c:v>1</c:v>
                </c:pt>
                <c:pt idx="335">
                  <c:v>0</c:v>
                </c:pt>
                <c:pt idx="336">
                  <c:v>1</c:v>
                </c:pt>
                <c:pt idx="337">
                  <c:v>1</c:v>
                </c:pt>
                <c:pt idx="338">
                  <c:v>0</c:v>
                </c:pt>
                <c:pt idx="339">
                  <c:v>1</c:v>
                </c:pt>
                <c:pt idx="340">
                  <c:v>0</c:v>
                </c:pt>
                <c:pt idx="341">
                  <c:v>0</c:v>
                </c:pt>
                <c:pt idx="342">
                  <c:v>0</c:v>
                </c:pt>
                <c:pt idx="343">
                  <c:v>0</c:v>
                </c:pt>
                <c:pt idx="344">
                  <c:v>0</c:v>
                </c:pt>
                <c:pt idx="345">
                  <c:v>0</c:v>
                </c:pt>
                <c:pt idx="346">
                  <c:v>1</c:v>
                </c:pt>
                <c:pt idx="347">
                  <c:v>0</c:v>
                </c:pt>
                <c:pt idx="348">
                  <c:v>0</c:v>
                </c:pt>
                <c:pt idx="349">
                  <c:v>0</c:v>
                </c:pt>
                <c:pt idx="350">
                  <c:v>0</c:v>
                </c:pt>
                <c:pt idx="351">
                  <c:v>0</c:v>
                </c:pt>
                <c:pt idx="352">
                  <c:v>1</c:v>
                </c:pt>
                <c:pt idx="353">
                  <c:v>0</c:v>
                </c:pt>
                <c:pt idx="354">
                  <c:v>0</c:v>
                </c:pt>
                <c:pt idx="355">
                  <c:v>0</c:v>
                </c:pt>
                <c:pt idx="356">
                  <c:v>0</c:v>
                </c:pt>
                <c:pt idx="357">
                  <c:v>0</c:v>
                </c:pt>
                <c:pt idx="358">
                  <c:v>0</c:v>
                </c:pt>
                <c:pt idx="359">
                  <c:v>0</c:v>
                </c:pt>
                <c:pt idx="360">
                  <c:v>0</c:v>
                </c:pt>
                <c:pt idx="361">
                  <c:v>1</c:v>
                </c:pt>
                <c:pt idx="362">
                  <c:v>2</c:v>
                </c:pt>
                <c:pt idx="363">
                  <c:v>0</c:v>
                </c:pt>
                <c:pt idx="364">
                  <c:v>0</c:v>
                </c:pt>
                <c:pt idx="365">
                  <c:v>0</c:v>
                </c:pt>
                <c:pt idx="366">
                  <c:v>1</c:v>
                </c:pt>
                <c:pt idx="367">
                  <c:v>0</c:v>
                </c:pt>
                <c:pt idx="368">
                  <c:v>0</c:v>
                </c:pt>
                <c:pt idx="369">
                  <c:v>0</c:v>
                </c:pt>
                <c:pt idx="370">
                  <c:v>2</c:v>
                </c:pt>
                <c:pt idx="371">
                  <c:v>0</c:v>
                </c:pt>
                <c:pt idx="372">
                  <c:v>0</c:v>
                </c:pt>
                <c:pt idx="373">
                  <c:v>1</c:v>
                </c:pt>
                <c:pt idx="374">
                  <c:v>0</c:v>
                </c:pt>
                <c:pt idx="375">
                  <c:v>0</c:v>
                </c:pt>
                <c:pt idx="376">
                  <c:v>2</c:v>
                </c:pt>
                <c:pt idx="377">
                  <c:v>1</c:v>
                </c:pt>
                <c:pt idx="378">
                  <c:v>2</c:v>
                </c:pt>
                <c:pt idx="379">
                  <c:v>0</c:v>
                </c:pt>
                <c:pt idx="380">
                  <c:v>0</c:v>
                </c:pt>
                <c:pt idx="381">
                  <c:v>0</c:v>
                </c:pt>
                <c:pt idx="382">
                  <c:v>0</c:v>
                </c:pt>
                <c:pt idx="383">
                  <c:v>0</c:v>
                </c:pt>
                <c:pt idx="384">
                  <c:v>0</c:v>
                </c:pt>
                <c:pt idx="385">
                  <c:v>0</c:v>
                </c:pt>
                <c:pt idx="386">
                  <c:v>0</c:v>
                </c:pt>
                <c:pt idx="387">
                  <c:v>1</c:v>
                </c:pt>
                <c:pt idx="388">
                  <c:v>1</c:v>
                </c:pt>
                <c:pt idx="389">
                  <c:v>2</c:v>
                </c:pt>
                <c:pt idx="390">
                  <c:v>1</c:v>
                </c:pt>
                <c:pt idx="391">
                  <c:v>0</c:v>
                </c:pt>
                <c:pt idx="392">
                  <c:v>0</c:v>
                </c:pt>
                <c:pt idx="393">
                  <c:v>0</c:v>
                </c:pt>
                <c:pt idx="394">
                  <c:v>1</c:v>
                </c:pt>
                <c:pt idx="395">
                  <c:v>0</c:v>
                </c:pt>
                <c:pt idx="396">
                  <c:v>1</c:v>
                </c:pt>
                <c:pt idx="397">
                  <c:v>1</c:v>
                </c:pt>
                <c:pt idx="398">
                  <c:v>1</c:v>
                </c:pt>
                <c:pt idx="399">
                  <c:v>0</c:v>
                </c:pt>
                <c:pt idx="400">
                  <c:v>1</c:v>
                </c:pt>
                <c:pt idx="401">
                  <c:v>0</c:v>
                </c:pt>
                <c:pt idx="402">
                  <c:v>0</c:v>
                </c:pt>
                <c:pt idx="403">
                  <c:v>0</c:v>
                </c:pt>
                <c:pt idx="404">
                  <c:v>1</c:v>
                </c:pt>
                <c:pt idx="405">
                  <c:v>0</c:v>
                </c:pt>
                <c:pt idx="406">
                  <c:v>0</c:v>
                </c:pt>
                <c:pt idx="407">
                  <c:v>0</c:v>
                </c:pt>
                <c:pt idx="408">
                  <c:v>1</c:v>
                </c:pt>
                <c:pt idx="409">
                  <c:v>1</c:v>
                </c:pt>
                <c:pt idx="410">
                  <c:v>0</c:v>
                </c:pt>
                <c:pt idx="411">
                  <c:v>0</c:v>
                </c:pt>
                <c:pt idx="412">
                  <c:v>0</c:v>
                </c:pt>
                <c:pt idx="413">
                  <c:v>1</c:v>
                </c:pt>
                <c:pt idx="414">
                  <c:v>0</c:v>
                </c:pt>
                <c:pt idx="415">
                  <c:v>0</c:v>
                </c:pt>
                <c:pt idx="416">
                  <c:v>2</c:v>
                </c:pt>
                <c:pt idx="417">
                  <c:v>0</c:v>
                </c:pt>
                <c:pt idx="418">
                  <c:v>1</c:v>
                </c:pt>
                <c:pt idx="419">
                  <c:v>1</c:v>
                </c:pt>
                <c:pt idx="420">
                  <c:v>1</c:v>
                </c:pt>
                <c:pt idx="421">
                  <c:v>0</c:v>
                </c:pt>
                <c:pt idx="422">
                  <c:v>1</c:v>
                </c:pt>
                <c:pt idx="423">
                  <c:v>0</c:v>
                </c:pt>
                <c:pt idx="424">
                  <c:v>1</c:v>
                </c:pt>
                <c:pt idx="425">
                  <c:v>2</c:v>
                </c:pt>
                <c:pt idx="426">
                  <c:v>0</c:v>
                </c:pt>
                <c:pt idx="427">
                  <c:v>0</c:v>
                </c:pt>
                <c:pt idx="428">
                  <c:v>0</c:v>
                </c:pt>
                <c:pt idx="429">
                  <c:v>0</c:v>
                </c:pt>
                <c:pt idx="430">
                  <c:v>0</c:v>
                </c:pt>
                <c:pt idx="431">
                  <c:v>1</c:v>
                </c:pt>
                <c:pt idx="432">
                  <c:v>0</c:v>
                </c:pt>
                <c:pt idx="433">
                  <c:v>0</c:v>
                </c:pt>
                <c:pt idx="434">
                  <c:v>0</c:v>
                </c:pt>
                <c:pt idx="435">
                  <c:v>0</c:v>
                </c:pt>
                <c:pt idx="436">
                  <c:v>0</c:v>
                </c:pt>
                <c:pt idx="437">
                  <c:v>0</c:v>
                </c:pt>
                <c:pt idx="438">
                  <c:v>0</c:v>
                </c:pt>
                <c:pt idx="439">
                  <c:v>0</c:v>
                </c:pt>
                <c:pt idx="440">
                  <c:v>0</c:v>
                </c:pt>
                <c:pt idx="441">
                  <c:v>0</c:v>
                </c:pt>
                <c:pt idx="442">
                  <c:v>0</c:v>
                </c:pt>
                <c:pt idx="443">
                  <c:v>1</c:v>
                </c:pt>
                <c:pt idx="444">
                  <c:v>0</c:v>
                </c:pt>
                <c:pt idx="445">
                  <c:v>1</c:v>
                </c:pt>
                <c:pt idx="446">
                  <c:v>0</c:v>
                </c:pt>
                <c:pt idx="447">
                  <c:v>1</c:v>
                </c:pt>
                <c:pt idx="448">
                  <c:v>2</c:v>
                </c:pt>
                <c:pt idx="449">
                  <c:v>0</c:v>
                </c:pt>
                <c:pt idx="450">
                  <c:v>0</c:v>
                </c:pt>
                <c:pt idx="451">
                  <c:v>0</c:v>
                </c:pt>
                <c:pt idx="452">
                  <c:v>0</c:v>
                </c:pt>
                <c:pt idx="453">
                  <c:v>0</c:v>
                </c:pt>
                <c:pt idx="454">
                  <c:v>2</c:v>
                </c:pt>
                <c:pt idx="455">
                  <c:v>0</c:v>
                </c:pt>
                <c:pt idx="456">
                  <c:v>0</c:v>
                </c:pt>
                <c:pt idx="457">
                  <c:v>0</c:v>
                </c:pt>
                <c:pt idx="458">
                  <c:v>0</c:v>
                </c:pt>
                <c:pt idx="459">
                  <c:v>0</c:v>
                </c:pt>
                <c:pt idx="460">
                  <c:v>1</c:v>
                </c:pt>
                <c:pt idx="461">
                  <c:v>0</c:v>
                </c:pt>
                <c:pt idx="462">
                  <c:v>0</c:v>
                </c:pt>
                <c:pt idx="463">
                  <c:v>0</c:v>
                </c:pt>
                <c:pt idx="464">
                  <c:v>0</c:v>
                </c:pt>
                <c:pt idx="465">
                  <c:v>0</c:v>
                </c:pt>
                <c:pt idx="466">
                  <c:v>0</c:v>
                </c:pt>
                <c:pt idx="467">
                  <c:v>0</c:v>
                </c:pt>
                <c:pt idx="468">
                  <c:v>0</c:v>
                </c:pt>
                <c:pt idx="469">
                  <c:v>0</c:v>
                </c:pt>
                <c:pt idx="470">
                  <c:v>1</c:v>
                </c:pt>
                <c:pt idx="471">
                  <c:v>0</c:v>
                </c:pt>
                <c:pt idx="472">
                  <c:v>1</c:v>
                </c:pt>
                <c:pt idx="473">
                  <c:v>0</c:v>
                </c:pt>
                <c:pt idx="474">
                  <c:v>0</c:v>
                </c:pt>
                <c:pt idx="475">
                  <c:v>1</c:v>
                </c:pt>
                <c:pt idx="476">
                  <c:v>0</c:v>
                </c:pt>
                <c:pt idx="477">
                  <c:v>0</c:v>
                </c:pt>
                <c:pt idx="478">
                  <c:v>2</c:v>
                </c:pt>
                <c:pt idx="479">
                  <c:v>0</c:v>
                </c:pt>
                <c:pt idx="480">
                  <c:v>0</c:v>
                </c:pt>
                <c:pt idx="481">
                  <c:v>1</c:v>
                </c:pt>
                <c:pt idx="482">
                  <c:v>1</c:v>
                </c:pt>
                <c:pt idx="483">
                  <c:v>0</c:v>
                </c:pt>
                <c:pt idx="484">
                  <c:v>1</c:v>
                </c:pt>
                <c:pt idx="485">
                  <c:v>0</c:v>
                </c:pt>
                <c:pt idx="486">
                  <c:v>0</c:v>
                </c:pt>
                <c:pt idx="487">
                  <c:v>0</c:v>
                </c:pt>
                <c:pt idx="488">
                  <c:v>0</c:v>
                </c:pt>
                <c:pt idx="489">
                  <c:v>0</c:v>
                </c:pt>
                <c:pt idx="490">
                  <c:v>0</c:v>
                </c:pt>
                <c:pt idx="491">
                  <c:v>0</c:v>
                </c:pt>
                <c:pt idx="492">
                  <c:v>1</c:v>
                </c:pt>
                <c:pt idx="493">
                  <c:v>0</c:v>
                </c:pt>
                <c:pt idx="494">
                  <c:v>1</c:v>
                </c:pt>
                <c:pt idx="495">
                  <c:v>0</c:v>
                </c:pt>
                <c:pt idx="496">
                  <c:v>0</c:v>
                </c:pt>
                <c:pt idx="497">
                  <c:v>0</c:v>
                </c:pt>
                <c:pt idx="498">
                  <c:v>1</c:v>
                </c:pt>
                <c:pt idx="499">
                  <c:v>0</c:v>
                </c:pt>
                <c:pt idx="500">
                  <c:v>0</c:v>
                </c:pt>
                <c:pt idx="501">
                  <c:v>0</c:v>
                </c:pt>
                <c:pt idx="502">
                  <c:v>1</c:v>
                </c:pt>
                <c:pt idx="503">
                  <c:v>1</c:v>
                </c:pt>
                <c:pt idx="504">
                  <c:v>0</c:v>
                </c:pt>
                <c:pt idx="505">
                  <c:v>0</c:v>
                </c:pt>
                <c:pt idx="506">
                  <c:v>1</c:v>
                </c:pt>
                <c:pt idx="507">
                  <c:v>0</c:v>
                </c:pt>
                <c:pt idx="508">
                  <c:v>0</c:v>
                </c:pt>
                <c:pt idx="509">
                  <c:v>0</c:v>
                </c:pt>
                <c:pt idx="510">
                  <c:v>1</c:v>
                </c:pt>
                <c:pt idx="511">
                  <c:v>0</c:v>
                </c:pt>
                <c:pt idx="512">
                  <c:v>0</c:v>
                </c:pt>
                <c:pt idx="513">
                  <c:v>1</c:v>
                </c:pt>
                <c:pt idx="514">
                  <c:v>0</c:v>
                </c:pt>
                <c:pt idx="515">
                  <c:v>1</c:v>
                </c:pt>
                <c:pt idx="516">
                  <c:v>1</c:v>
                </c:pt>
                <c:pt idx="517">
                  <c:v>1</c:v>
                </c:pt>
                <c:pt idx="518">
                  <c:v>1</c:v>
                </c:pt>
                <c:pt idx="519">
                  <c:v>0</c:v>
                </c:pt>
                <c:pt idx="520">
                  <c:v>0</c:v>
                </c:pt>
                <c:pt idx="521">
                  <c:v>0</c:v>
                </c:pt>
                <c:pt idx="522">
                  <c:v>0</c:v>
                </c:pt>
                <c:pt idx="523">
                  <c:v>0</c:v>
                </c:pt>
                <c:pt idx="524">
                  <c:v>1</c:v>
                </c:pt>
                <c:pt idx="525">
                  <c:v>1</c:v>
                </c:pt>
                <c:pt idx="526">
                  <c:v>0</c:v>
                </c:pt>
                <c:pt idx="527">
                  <c:v>0</c:v>
                </c:pt>
                <c:pt idx="528">
                  <c:v>0</c:v>
                </c:pt>
                <c:pt idx="529">
                  <c:v>0</c:v>
                </c:pt>
                <c:pt idx="530">
                  <c:v>0</c:v>
                </c:pt>
                <c:pt idx="531">
                  <c:v>0</c:v>
                </c:pt>
                <c:pt idx="532">
                  <c:v>1</c:v>
                </c:pt>
                <c:pt idx="533">
                  <c:v>1</c:v>
                </c:pt>
                <c:pt idx="534">
                  <c:v>1</c:v>
                </c:pt>
                <c:pt idx="535">
                  <c:v>1</c:v>
                </c:pt>
                <c:pt idx="536">
                  <c:v>2</c:v>
                </c:pt>
                <c:pt idx="537">
                  <c:v>0</c:v>
                </c:pt>
                <c:pt idx="538">
                  <c:v>0</c:v>
                </c:pt>
                <c:pt idx="539">
                  <c:v>0</c:v>
                </c:pt>
                <c:pt idx="540">
                  <c:v>0</c:v>
                </c:pt>
                <c:pt idx="541">
                  <c:v>2</c:v>
                </c:pt>
                <c:pt idx="542">
                  <c:v>0</c:v>
                </c:pt>
                <c:pt idx="543">
                  <c:v>1</c:v>
                </c:pt>
                <c:pt idx="544">
                  <c:v>0</c:v>
                </c:pt>
                <c:pt idx="545">
                  <c:v>1</c:v>
                </c:pt>
                <c:pt idx="546">
                  <c:v>0</c:v>
                </c:pt>
                <c:pt idx="547">
                  <c:v>0</c:v>
                </c:pt>
                <c:pt idx="548">
                  <c:v>0</c:v>
                </c:pt>
                <c:pt idx="549">
                  <c:v>0</c:v>
                </c:pt>
                <c:pt idx="550">
                  <c:v>0</c:v>
                </c:pt>
                <c:pt idx="551">
                  <c:v>0</c:v>
                </c:pt>
                <c:pt idx="552">
                  <c:v>0</c:v>
                </c:pt>
                <c:pt idx="553">
                  <c:v>0</c:v>
                </c:pt>
                <c:pt idx="554">
                  <c:v>1</c:v>
                </c:pt>
                <c:pt idx="555">
                  <c:v>0</c:v>
                </c:pt>
                <c:pt idx="556">
                  <c:v>0</c:v>
                </c:pt>
                <c:pt idx="557">
                  <c:v>2</c:v>
                </c:pt>
                <c:pt idx="558">
                  <c:v>0</c:v>
                </c:pt>
                <c:pt idx="559">
                  <c:v>0</c:v>
                </c:pt>
                <c:pt idx="560">
                  <c:v>2</c:v>
                </c:pt>
                <c:pt idx="561">
                  <c:v>2</c:v>
                </c:pt>
                <c:pt idx="562">
                  <c:v>1</c:v>
                </c:pt>
                <c:pt idx="563">
                  <c:v>1</c:v>
                </c:pt>
                <c:pt idx="564">
                  <c:v>1</c:v>
                </c:pt>
                <c:pt idx="565">
                  <c:v>0</c:v>
                </c:pt>
                <c:pt idx="566">
                  <c:v>1</c:v>
                </c:pt>
                <c:pt idx="567">
                  <c:v>0</c:v>
                </c:pt>
                <c:pt idx="568">
                  <c:v>0</c:v>
                </c:pt>
                <c:pt idx="569">
                  <c:v>0</c:v>
                </c:pt>
                <c:pt idx="570">
                  <c:v>0</c:v>
                </c:pt>
                <c:pt idx="571">
                  <c:v>1</c:v>
                </c:pt>
                <c:pt idx="572">
                  <c:v>1</c:v>
                </c:pt>
                <c:pt idx="573">
                  <c:v>0</c:v>
                </c:pt>
                <c:pt idx="574">
                  <c:v>0</c:v>
                </c:pt>
                <c:pt idx="575">
                  <c:v>0</c:v>
                </c:pt>
                <c:pt idx="576">
                  <c:v>0</c:v>
                </c:pt>
                <c:pt idx="577">
                  <c:v>1</c:v>
                </c:pt>
                <c:pt idx="578">
                  <c:v>0</c:v>
                </c:pt>
                <c:pt idx="579">
                  <c:v>0</c:v>
                </c:pt>
                <c:pt idx="580">
                  <c:v>0</c:v>
                </c:pt>
                <c:pt idx="581">
                  <c:v>0</c:v>
                </c:pt>
                <c:pt idx="582">
                  <c:v>0</c:v>
                </c:pt>
                <c:pt idx="583">
                  <c:v>1</c:v>
                </c:pt>
                <c:pt idx="584">
                  <c:v>0</c:v>
                </c:pt>
                <c:pt idx="585">
                  <c:v>0</c:v>
                </c:pt>
                <c:pt idx="586">
                  <c:v>2</c:v>
                </c:pt>
                <c:pt idx="587">
                  <c:v>0</c:v>
                </c:pt>
                <c:pt idx="588">
                  <c:v>1</c:v>
                </c:pt>
                <c:pt idx="589">
                  <c:v>0</c:v>
                </c:pt>
                <c:pt idx="590">
                  <c:v>0</c:v>
                </c:pt>
                <c:pt idx="591">
                  <c:v>0</c:v>
                </c:pt>
                <c:pt idx="592">
                  <c:v>0</c:v>
                </c:pt>
                <c:pt idx="593">
                  <c:v>0</c:v>
                </c:pt>
                <c:pt idx="594">
                  <c:v>0</c:v>
                </c:pt>
                <c:pt idx="595">
                  <c:v>0</c:v>
                </c:pt>
                <c:pt idx="596">
                  <c:v>1</c:v>
                </c:pt>
                <c:pt idx="597">
                  <c:v>1</c:v>
                </c:pt>
                <c:pt idx="598">
                  <c:v>0</c:v>
                </c:pt>
                <c:pt idx="599">
                  <c:v>0</c:v>
                </c:pt>
                <c:pt idx="600">
                  <c:v>0</c:v>
                </c:pt>
                <c:pt idx="601">
                  <c:v>0</c:v>
                </c:pt>
                <c:pt idx="602">
                  <c:v>1</c:v>
                </c:pt>
                <c:pt idx="603">
                  <c:v>0</c:v>
                </c:pt>
                <c:pt idx="604">
                  <c:v>0</c:v>
                </c:pt>
                <c:pt idx="605">
                  <c:v>0</c:v>
                </c:pt>
                <c:pt idx="606">
                  <c:v>0</c:v>
                </c:pt>
                <c:pt idx="607">
                  <c:v>1</c:v>
                </c:pt>
                <c:pt idx="608">
                  <c:v>0</c:v>
                </c:pt>
                <c:pt idx="609">
                  <c:v>1</c:v>
                </c:pt>
                <c:pt idx="610">
                  <c:v>0</c:v>
                </c:pt>
                <c:pt idx="611">
                  <c:v>0</c:v>
                </c:pt>
                <c:pt idx="612">
                  <c:v>0</c:v>
                </c:pt>
                <c:pt idx="613">
                  <c:v>0</c:v>
                </c:pt>
                <c:pt idx="614">
                  <c:v>0</c:v>
                </c:pt>
                <c:pt idx="615">
                  <c:v>0</c:v>
                </c:pt>
                <c:pt idx="616">
                  <c:v>0</c:v>
                </c:pt>
                <c:pt idx="617">
                  <c:v>0</c:v>
                </c:pt>
                <c:pt idx="618">
                  <c:v>1</c:v>
                </c:pt>
                <c:pt idx="619">
                  <c:v>1</c:v>
                </c:pt>
                <c:pt idx="620">
                  <c:v>1</c:v>
                </c:pt>
                <c:pt idx="621">
                  <c:v>0</c:v>
                </c:pt>
                <c:pt idx="622">
                  <c:v>0</c:v>
                </c:pt>
                <c:pt idx="623">
                  <c:v>1</c:v>
                </c:pt>
                <c:pt idx="624">
                  <c:v>0</c:v>
                </c:pt>
                <c:pt idx="625">
                  <c:v>0</c:v>
                </c:pt>
                <c:pt idx="626">
                  <c:v>0</c:v>
                </c:pt>
                <c:pt idx="627">
                  <c:v>0</c:v>
                </c:pt>
                <c:pt idx="628">
                  <c:v>1</c:v>
                </c:pt>
                <c:pt idx="629">
                  <c:v>0</c:v>
                </c:pt>
                <c:pt idx="630">
                  <c:v>2</c:v>
                </c:pt>
                <c:pt idx="631">
                  <c:v>0</c:v>
                </c:pt>
                <c:pt idx="632">
                  <c:v>0</c:v>
                </c:pt>
                <c:pt idx="633">
                  <c:v>1</c:v>
                </c:pt>
                <c:pt idx="634">
                  <c:v>1</c:v>
                </c:pt>
                <c:pt idx="635">
                  <c:v>0</c:v>
                </c:pt>
                <c:pt idx="636">
                  <c:v>0</c:v>
                </c:pt>
                <c:pt idx="637">
                  <c:v>0</c:v>
                </c:pt>
                <c:pt idx="638">
                  <c:v>0</c:v>
                </c:pt>
                <c:pt idx="639">
                  <c:v>0</c:v>
                </c:pt>
                <c:pt idx="640">
                  <c:v>1</c:v>
                </c:pt>
                <c:pt idx="641">
                  <c:v>0</c:v>
                </c:pt>
                <c:pt idx="642">
                  <c:v>0</c:v>
                </c:pt>
                <c:pt idx="643">
                  <c:v>0</c:v>
                </c:pt>
                <c:pt idx="644">
                  <c:v>0</c:v>
                </c:pt>
                <c:pt idx="645">
                  <c:v>0</c:v>
                </c:pt>
                <c:pt idx="646">
                  <c:v>0</c:v>
                </c:pt>
                <c:pt idx="647">
                  <c:v>0</c:v>
                </c:pt>
                <c:pt idx="648">
                  <c:v>0</c:v>
                </c:pt>
                <c:pt idx="649">
                  <c:v>0</c:v>
                </c:pt>
                <c:pt idx="650">
                  <c:v>1</c:v>
                </c:pt>
                <c:pt idx="651">
                  <c:v>0</c:v>
                </c:pt>
                <c:pt idx="652">
                  <c:v>1</c:v>
                </c:pt>
                <c:pt idx="653">
                  <c:v>0</c:v>
                </c:pt>
                <c:pt idx="654">
                  <c:v>0</c:v>
                </c:pt>
                <c:pt idx="655">
                  <c:v>0</c:v>
                </c:pt>
                <c:pt idx="656">
                  <c:v>0</c:v>
                </c:pt>
                <c:pt idx="657">
                  <c:v>0</c:v>
                </c:pt>
                <c:pt idx="658">
                  <c:v>0</c:v>
                </c:pt>
                <c:pt idx="659">
                  <c:v>1</c:v>
                </c:pt>
                <c:pt idx="660">
                  <c:v>0</c:v>
                </c:pt>
                <c:pt idx="661">
                  <c:v>0</c:v>
                </c:pt>
                <c:pt idx="662">
                  <c:v>3</c:v>
                </c:pt>
                <c:pt idx="663">
                  <c:v>0</c:v>
                </c:pt>
                <c:pt idx="664">
                  <c:v>0</c:v>
                </c:pt>
                <c:pt idx="665">
                  <c:v>0</c:v>
                </c:pt>
                <c:pt idx="666">
                  <c:v>0</c:v>
                </c:pt>
                <c:pt idx="667">
                  <c:v>0</c:v>
                </c:pt>
                <c:pt idx="668">
                  <c:v>0</c:v>
                </c:pt>
                <c:pt idx="669">
                  <c:v>0</c:v>
                </c:pt>
                <c:pt idx="670">
                  <c:v>1</c:v>
                </c:pt>
                <c:pt idx="671">
                  <c:v>0</c:v>
                </c:pt>
                <c:pt idx="672">
                  <c:v>0</c:v>
                </c:pt>
                <c:pt idx="673">
                  <c:v>0</c:v>
                </c:pt>
                <c:pt idx="674">
                  <c:v>0</c:v>
                </c:pt>
                <c:pt idx="675">
                  <c:v>2</c:v>
                </c:pt>
                <c:pt idx="676">
                  <c:v>0</c:v>
                </c:pt>
                <c:pt idx="677">
                  <c:v>1</c:v>
                </c:pt>
                <c:pt idx="678">
                  <c:v>0</c:v>
                </c:pt>
                <c:pt idx="679">
                  <c:v>0</c:v>
                </c:pt>
                <c:pt idx="680">
                  <c:v>0</c:v>
                </c:pt>
                <c:pt idx="681">
                  <c:v>2</c:v>
                </c:pt>
                <c:pt idx="682">
                  <c:v>0</c:v>
                </c:pt>
                <c:pt idx="683">
                  <c:v>0</c:v>
                </c:pt>
                <c:pt idx="684">
                  <c:v>1</c:v>
                </c:pt>
                <c:pt idx="685">
                  <c:v>0</c:v>
                </c:pt>
                <c:pt idx="686">
                  <c:v>0</c:v>
                </c:pt>
                <c:pt idx="687">
                  <c:v>2</c:v>
                </c:pt>
                <c:pt idx="688">
                  <c:v>0</c:v>
                </c:pt>
                <c:pt idx="689">
                  <c:v>2</c:v>
                </c:pt>
                <c:pt idx="690">
                  <c:v>0</c:v>
                </c:pt>
                <c:pt idx="691">
                  <c:v>0</c:v>
                </c:pt>
                <c:pt idx="692">
                  <c:v>2</c:v>
                </c:pt>
                <c:pt idx="693">
                  <c:v>2</c:v>
                </c:pt>
                <c:pt idx="694">
                  <c:v>0</c:v>
                </c:pt>
                <c:pt idx="695">
                  <c:v>0</c:v>
                </c:pt>
                <c:pt idx="696">
                  <c:v>0</c:v>
                </c:pt>
                <c:pt idx="697">
                  <c:v>0</c:v>
                </c:pt>
                <c:pt idx="698">
                  <c:v>1</c:v>
                </c:pt>
                <c:pt idx="699">
                  <c:v>0</c:v>
                </c:pt>
                <c:pt idx="700">
                  <c:v>2</c:v>
                </c:pt>
                <c:pt idx="701">
                  <c:v>0</c:v>
                </c:pt>
                <c:pt idx="702">
                  <c:v>1</c:v>
                </c:pt>
                <c:pt idx="703">
                  <c:v>1</c:v>
                </c:pt>
                <c:pt idx="704">
                  <c:v>3</c:v>
                </c:pt>
                <c:pt idx="705">
                  <c:v>0</c:v>
                </c:pt>
                <c:pt idx="706">
                  <c:v>0</c:v>
                </c:pt>
                <c:pt idx="707">
                  <c:v>1</c:v>
                </c:pt>
                <c:pt idx="708">
                  <c:v>0</c:v>
                </c:pt>
                <c:pt idx="709">
                  <c:v>1</c:v>
                </c:pt>
                <c:pt idx="710">
                  <c:v>0</c:v>
                </c:pt>
                <c:pt idx="711">
                  <c:v>1</c:v>
                </c:pt>
                <c:pt idx="712">
                  <c:v>0</c:v>
                </c:pt>
                <c:pt idx="713">
                  <c:v>0</c:v>
                </c:pt>
                <c:pt idx="714">
                  <c:v>1</c:v>
                </c:pt>
                <c:pt idx="715">
                  <c:v>0</c:v>
                </c:pt>
                <c:pt idx="716">
                  <c:v>0</c:v>
                </c:pt>
                <c:pt idx="717">
                  <c:v>0</c:v>
                </c:pt>
                <c:pt idx="718">
                  <c:v>0</c:v>
                </c:pt>
                <c:pt idx="719">
                  <c:v>0</c:v>
                </c:pt>
                <c:pt idx="720">
                  <c:v>2</c:v>
                </c:pt>
                <c:pt idx="721">
                  <c:v>2</c:v>
                </c:pt>
                <c:pt idx="722">
                  <c:v>1</c:v>
                </c:pt>
                <c:pt idx="723">
                  <c:v>0</c:v>
                </c:pt>
                <c:pt idx="724">
                  <c:v>0</c:v>
                </c:pt>
                <c:pt idx="725">
                  <c:v>0</c:v>
                </c:pt>
                <c:pt idx="726">
                  <c:v>1</c:v>
                </c:pt>
                <c:pt idx="727">
                  <c:v>0</c:v>
                </c:pt>
                <c:pt idx="728">
                  <c:v>0</c:v>
                </c:pt>
                <c:pt idx="729">
                  <c:v>1</c:v>
                </c:pt>
                <c:pt idx="730">
                  <c:v>1</c:v>
                </c:pt>
                <c:pt idx="731">
                  <c:v>0</c:v>
                </c:pt>
                <c:pt idx="732">
                  <c:v>1</c:v>
                </c:pt>
                <c:pt idx="733">
                  <c:v>0</c:v>
                </c:pt>
                <c:pt idx="734">
                  <c:v>0</c:v>
                </c:pt>
                <c:pt idx="735">
                  <c:v>0</c:v>
                </c:pt>
                <c:pt idx="736">
                  <c:v>1</c:v>
                </c:pt>
                <c:pt idx="737">
                  <c:v>0</c:v>
                </c:pt>
                <c:pt idx="738">
                  <c:v>0</c:v>
                </c:pt>
                <c:pt idx="739">
                  <c:v>0</c:v>
                </c:pt>
                <c:pt idx="740">
                  <c:v>0</c:v>
                </c:pt>
                <c:pt idx="741">
                  <c:v>0</c:v>
                </c:pt>
                <c:pt idx="742">
                  <c:v>0</c:v>
                </c:pt>
                <c:pt idx="743">
                  <c:v>0</c:v>
                </c:pt>
                <c:pt idx="744">
                  <c:v>2</c:v>
                </c:pt>
                <c:pt idx="745">
                  <c:v>0</c:v>
                </c:pt>
                <c:pt idx="746">
                  <c:v>0</c:v>
                </c:pt>
                <c:pt idx="747">
                  <c:v>1</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1</c:v>
                </c:pt>
                <c:pt idx="765">
                  <c:v>0</c:v>
                </c:pt>
                <c:pt idx="766">
                  <c:v>1</c:v>
                </c:pt>
                <c:pt idx="767">
                  <c:v>0</c:v>
                </c:pt>
                <c:pt idx="768">
                  <c:v>1</c:v>
                </c:pt>
                <c:pt idx="769">
                  <c:v>2</c:v>
                </c:pt>
                <c:pt idx="770">
                  <c:v>0</c:v>
                </c:pt>
                <c:pt idx="771">
                  <c:v>0</c:v>
                </c:pt>
                <c:pt idx="772">
                  <c:v>1</c:v>
                </c:pt>
                <c:pt idx="773">
                  <c:v>0</c:v>
                </c:pt>
                <c:pt idx="774">
                  <c:v>0</c:v>
                </c:pt>
                <c:pt idx="775">
                  <c:v>1</c:v>
                </c:pt>
                <c:pt idx="776">
                  <c:v>0</c:v>
                </c:pt>
                <c:pt idx="777">
                  <c:v>0</c:v>
                </c:pt>
                <c:pt idx="778">
                  <c:v>0</c:v>
                </c:pt>
                <c:pt idx="779">
                  <c:v>1</c:v>
                </c:pt>
                <c:pt idx="780">
                  <c:v>2</c:v>
                </c:pt>
                <c:pt idx="781">
                  <c:v>0</c:v>
                </c:pt>
                <c:pt idx="782">
                  <c:v>0</c:v>
                </c:pt>
                <c:pt idx="783">
                  <c:v>0</c:v>
                </c:pt>
                <c:pt idx="784">
                  <c:v>0</c:v>
                </c:pt>
                <c:pt idx="785">
                  <c:v>0</c:v>
                </c:pt>
                <c:pt idx="786">
                  <c:v>0</c:v>
                </c:pt>
                <c:pt idx="787">
                  <c:v>0</c:v>
                </c:pt>
                <c:pt idx="788">
                  <c:v>0</c:v>
                </c:pt>
                <c:pt idx="789">
                  <c:v>3</c:v>
                </c:pt>
                <c:pt idx="790">
                  <c:v>0</c:v>
                </c:pt>
                <c:pt idx="791">
                  <c:v>1</c:v>
                </c:pt>
                <c:pt idx="792">
                  <c:v>0</c:v>
                </c:pt>
                <c:pt idx="793">
                  <c:v>2</c:v>
                </c:pt>
                <c:pt idx="794">
                  <c:v>1</c:v>
                </c:pt>
                <c:pt idx="795">
                  <c:v>1</c:v>
                </c:pt>
                <c:pt idx="796">
                  <c:v>1</c:v>
                </c:pt>
                <c:pt idx="797">
                  <c:v>0</c:v>
                </c:pt>
                <c:pt idx="798">
                  <c:v>3</c:v>
                </c:pt>
                <c:pt idx="799">
                  <c:v>2</c:v>
                </c:pt>
                <c:pt idx="800">
                  <c:v>1</c:v>
                </c:pt>
                <c:pt idx="801">
                  <c:v>0</c:v>
                </c:pt>
                <c:pt idx="802">
                  <c:v>0</c:v>
                </c:pt>
                <c:pt idx="803">
                  <c:v>0</c:v>
                </c:pt>
                <c:pt idx="804">
                  <c:v>1</c:v>
                </c:pt>
                <c:pt idx="805">
                  <c:v>0</c:v>
                </c:pt>
                <c:pt idx="806">
                  <c:v>0</c:v>
                </c:pt>
                <c:pt idx="807">
                  <c:v>0</c:v>
                </c:pt>
                <c:pt idx="808">
                  <c:v>2</c:v>
                </c:pt>
                <c:pt idx="809">
                  <c:v>0</c:v>
                </c:pt>
                <c:pt idx="810">
                  <c:v>0</c:v>
                </c:pt>
                <c:pt idx="811">
                  <c:v>1</c:v>
                </c:pt>
                <c:pt idx="812">
                  <c:v>0</c:v>
                </c:pt>
                <c:pt idx="813">
                  <c:v>0</c:v>
                </c:pt>
                <c:pt idx="814">
                  <c:v>0</c:v>
                </c:pt>
                <c:pt idx="815">
                  <c:v>0</c:v>
                </c:pt>
                <c:pt idx="816">
                  <c:v>0</c:v>
                </c:pt>
                <c:pt idx="817">
                  <c:v>0</c:v>
                </c:pt>
                <c:pt idx="818">
                  <c:v>1</c:v>
                </c:pt>
                <c:pt idx="819">
                  <c:v>0</c:v>
                </c:pt>
                <c:pt idx="820">
                  <c:v>0</c:v>
                </c:pt>
                <c:pt idx="821">
                  <c:v>0</c:v>
                </c:pt>
                <c:pt idx="822">
                  <c:v>0</c:v>
                </c:pt>
                <c:pt idx="823">
                  <c:v>1</c:v>
                </c:pt>
                <c:pt idx="824">
                  <c:v>0</c:v>
                </c:pt>
                <c:pt idx="825">
                  <c:v>0</c:v>
                </c:pt>
                <c:pt idx="826">
                  <c:v>2</c:v>
                </c:pt>
                <c:pt idx="827">
                  <c:v>0</c:v>
                </c:pt>
                <c:pt idx="828">
                  <c:v>1</c:v>
                </c:pt>
                <c:pt idx="829">
                  <c:v>1</c:v>
                </c:pt>
                <c:pt idx="830">
                  <c:v>1</c:v>
                </c:pt>
                <c:pt idx="831">
                  <c:v>0</c:v>
                </c:pt>
                <c:pt idx="832">
                  <c:v>1</c:v>
                </c:pt>
                <c:pt idx="833">
                  <c:v>0</c:v>
                </c:pt>
                <c:pt idx="834">
                  <c:v>0</c:v>
                </c:pt>
                <c:pt idx="835">
                  <c:v>0</c:v>
                </c:pt>
                <c:pt idx="836">
                  <c:v>2</c:v>
                </c:pt>
                <c:pt idx="837">
                  <c:v>0</c:v>
                </c:pt>
                <c:pt idx="838">
                  <c:v>0</c:v>
                </c:pt>
                <c:pt idx="839">
                  <c:v>0</c:v>
                </c:pt>
                <c:pt idx="840">
                  <c:v>0</c:v>
                </c:pt>
                <c:pt idx="841">
                  <c:v>0</c:v>
                </c:pt>
                <c:pt idx="842">
                  <c:v>0</c:v>
                </c:pt>
                <c:pt idx="843">
                  <c:v>0</c:v>
                </c:pt>
                <c:pt idx="844">
                  <c:v>0</c:v>
                </c:pt>
                <c:pt idx="845">
                  <c:v>0</c:v>
                </c:pt>
                <c:pt idx="846">
                  <c:v>1</c:v>
                </c:pt>
                <c:pt idx="847">
                  <c:v>0</c:v>
                </c:pt>
                <c:pt idx="848">
                  <c:v>1</c:v>
                </c:pt>
                <c:pt idx="849">
                  <c:v>0</c:v>
                </c:pt>
                <c:pt idx="850">
                  <c:v>1</c:v>
                </c:pt>
                <c:pt idx="851">
                  <c:v>0</c:v>
                </c:pt>
                <c:pt idx="852">
                  <c:v>0</c:v>
                </c:pt>
                <c:pt idx="853">
                  <c:v>2</c:v>
                </c:pt>
                <c:pt idx="854">
                  <c:v>0</c:v>
                </c:pt>
                <c:pt idx="855">
                  <c:v>1</c:v>
                </c:pt>
                <c:pt idx="856">
                  <c:v>0</c:v>
                </c:pt>
                <c:pt idx="857">
                  <c:v>0</c:v>
                </c:pt>
                <c:pt idx="858">
                  <c:v>0</c:v>
                </c:pt>
                <c:pt idx="859">
                  <c:v>0</c:v>
                </c:pt>
                <c:pt idx="860">
                  <c:v>0</c:v>
                </c:pt>
                <c:pt idx="861">
                  <c:v>1</c:v>
                </c:pt>
                <c:pt idx="862">
                  <c:v>0</c:v>
                </c:pt>
                <c:pt idx="863">
                  <c:v>1</c:v>
                </c:pt>
                <c:pt idx="864">
                  <c:v>1</c:v>
                </c:pt>
                <c:pt idx="865">
                  <c:v>1</c:v>
                </c:pt>
                <c:pt idx="866">
                  <c:v>0</c:v>
                </c:pt>
                <c:pt idx="867">
                  <c:v>0</c:v>
                </c:pt>
                <c:pt idx="868">
                  <c:v>1</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1</c:v>
                </c:pt>
                <c:pt idx="885">
                  <c:v>0</c:v>
                </c:pt>
                <c:pt idx="886">
                  <c:v>0</c:v>
                </c:pt>
                <c:pt idx="887">
                  <c:v>1</c:v>
                </c:pt>
                <c:pt idx="888">
                  <c:v>1</c:v>
                </c:pt>
                <c:pt idx="889">
                  <c:v>1</c:v>
                </c:pt>
                <c:pt idx="890">
                  <c:v>0</c:v>
                </c:pt>
                <c:pt idx="891">
                  <c:v>0</c:v>
                </c:pt>
                <c:pt idx="892">
                  <c:v>1</c:v>
                </c:pt>
                <c:pt idx="893">
                  <c:v>0</c:v>
                </c:pt>
                <c:pt idx="894">
                  <c:v>1</c:v>
                </c:pt>
                <c:pt idx="895">
                  <c:v>0</c:v>
                </c:pt>
                <c:pt idx="896">
                  <c:v>0</c:v>
                </c:pt>
                <c:pt idx="897">
                  <c:v>1</c:v>
                </c:pt>
                <c:pt idx="898">
                  <c:v>0</c:v>
                </c:pt>
                <c:pt idx="899">
                  <c:v>0</c:v>
                </c:pt>
                <c:pt idx="900">
                  <c:v>0</c:v>
                </c:pt>
                <c:pt idx="901">
                  <c:v>1</c:v>
                </c:pt>
                <c:pt idx="902">
                  <c:v>1</c:v>
                </c:pt>
                <c:pt idx="903">
                  <c:v>1</c:v>
                </c:pt>
                <c:pt idx="904">
                  <c:v>0</c:v>
                </c:pt>
                <c:pt idx="905">
                  <c:v>0</c:v>
                </c:pt>
                <c:pt idx="906">
                  <c:v>0</c:v>
                </c:pt>
                <c:pt idx="907">
                  <c:v>0</c:v>
                </c:pt>
                <c:pt idx="908">
                  <c:v>1</c:v>
                </c:pt>
                <c:pt idx="909">
                  <c:v>2</c:v>
                </c:pt>
                <c:pt idx="910">
                  <c:v>0</c:v>
                </c:pt>
                <c:pt idx="911">
                  <c:v>1</c:v>
                </c:pt>
                <c:pt idx="912">
                  <c:v>0</c:v>
                </c:pt>
                <c:pt idx="913">
                  <c:v>0</c:v>
                </c:pt>
                <c:pt idx="914">
                  <c:v>0</c:v>
                </c:pt>
                <c:pt idx="915">
                  <c:v>0</c:v>
                </c:pt>
                <c:pt idx="916">
                  <c:v>0</c:v>
                </c:pt>
                <c:pt idx="917">
                  <c:v>2</c:v>
                </c:pt>
                <c:pt idx="918">
                  <c:v>0</c:v>
                </c:pt>
                <c:pt idx="919">
                  <c:v>0</c:v>
                </c:pt>
                <c:pt idx="920">
                  <c:v>0</c:v>
                </c:pt>
                <c:pt idx="921">
                  <c:v>1</c:v>
                </c:pt>
                <c:pt idx="922">
                  <c:v>0</c:v>
                </c:pt>
                <c:pt idx="923">
                  <c:v>0</c:v>
                </c:pt>
                <c:pt idx="924">
                  <c:v>0</c:v>
                </c:pt>
                <c:pt idx="925">
                  <c:v>0</c:v>
                </c:pt>
                <c:pt idx="926">
                  <c:v>0</c:v>
                </c:pt>
                <c:pt idx="927">
                  <c:v>0</c:v>
                </c:pt>
                <c:pt idx="928">
                  <c:v>0</c:v>
                </c:pt>
                <c:pt idx="929">
                  <c:v>1</c:v>
                </c:pt>
                <c:pt idx="930">
                  <c:v>0</c:v>
                </c:pt>
                <c:pt idx="931">
                  <c:v>0</c:v>
                </c:pt>
                <c:pt idx="932">
                  <c:v>1</c:v>
                </c:pt>
                <c:pt idx="933">
                  <c:v>0</c:v>
                </c:pt>
                <c:pt idx="934">
                  <c:v>0</c:v>
                </c:pt>
                <c:pt idx="935">
                  <c:v>0</c:v>
                </c:pt>
                <c:pt idx="936">
                  <c:v>0</c:v>
                </c:pt>
                <c:pt idx="937">
                  <c:v>1</c:v>
                </c:pt>
                <c:pt idx="938">
                  <c:v>0</c:v>
                </c:pt>
                <c:pt idx="939">
                  <c:v>0</c:v>
                </c:pt>
                <c:pt idx="940">
                  <c:v>0</c:v>
                </c:pt>
                <c:pt idx="941">
                  <c:v>0</c:v>
                </c:pt>
                <c:pt idx="942">
                  <c:v>0</c:v>
                </c:pt>
                <c:pt idx="943">
                  <c:v>0</c:v>
                </c:pt>
                <c:pt idx="944">
                  <c:v>0</c:v>
                </c:pt>
                <c:pt idx="945">
                  <c:v>0</c:v>
                </c:pt>
                <c:pt idx="946">
                  <c:v>0</c:v>
                </c:pt>
                <c:pt idx="947">
                  <c:v>0</c:v>
                </c:pt>
                <c:pt idx="948">
                  <c:v>0</c:v>
                </c:pt>
                <c:pt idx="949">
                  <c:v>1</c:v>
                </c:pt>
                <c:pt idx="950">
                  <c:v>1</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1</c:v>
                </c:pt>
                <c:pt idx="965">
                  <c:v>0</c:v>
                </c:pt>
                <c:pt idx="966">
                  <c:v>0</c:v>
                </c:pt>
                <c:pt idx="967">
                  <c:v>0</c:v>
                </c:pt>
                <c:pt idx="968">
                  <c:v>0</c:v>
                </c:pt>
                <c:pt idx="969">
                  <c:v>0</c:v>
                </c:pt>
                <c:pt idx="970">
                  <c:v>0</c:v>
                </c:pt>
                <c:pt idx="971">
                  <c:v>0</c:v>
                </c:pt>
                <c:pt idx="972">
                  <c:v>0</c:v>
                </c:pt>
                <c:pt idx="973">
                  <c:v>0</c:v>
                </c:pt>
                <c:pt idx="974">
                  <c:v>0</c:v>
                </c:pt>
                <c:pt idx="975">
                  <c:v>1</c:v>
                </c:pt>
                <c:pt idx="976">
                  <c:v>0</c:v>
                </c:pt>
                <c:pt idx="977">
                  <c:v>0</c:v>
                </c:pt>
                <c:pt idx="978">
                  <c:v>0</c:v>
                </c:pt>
                <c:pt idx="979">
                  <c:v>0</c:v>
                </c:pt>
                <c:pt idx="980">
                  <c:v>1</c:v>
                </c:pt>
                <c:pt idx="981">
                  <c:v>1</c:v>
                </c:pt>
                <c:pt idx="982">
                  <c:v>0</c:v>
                </c:pt>
                <c:pt idx="983">
                  <c:v>0</c:v>
                </c:pt>
                <c:pt idx="984">
                  <c:v>0</c:v>
                </c:pt>
                <c:pt idx="985">
                  <c:v>0</c:v>
                </c:pt>
                <c:pt idx="986">
                  <c:v>0</c:v>
                </c:pt>
                <c:pt idx="987">
                  <c:v>1</c:v>
                </c:pt>
                <c:pt idx="988">
                  <c:v>1</c:v>
                </c:pt>
                <c:pt idx="989">
                  <c:v>0</c:v>
                </c:pt>
                <c:pt idx="990">
                  <c:v>0</c:v>
                </c:pt>
                <c:pt idx="991">
                  <c:v>0</c:v>
                </c:pt>
                <c:pt idx="992">
                  <c:v>1</c:v>
                </c:pt>
                <c:pt idx="993">
                  <c:v>1</c:v>
                </c:pt>
                <c:pt idx="994">
                  <c:v>2</c:v>
                </c:pt>
                <c:pt idx="995">
                  <c:v>0</c:v>
                </c:pt>
                <c:pt idx="996">
                  <c:v>0</c:v>
                </c:pt>
                <c:pt idx="997">
                  <c:v>1</c:v>
                </c:pt>
                <c:pt idx="998">
                  <c:v>1</c:v>
                </c:pt>
                <c:pt idx="999">
                  <c:v>0</c:v>
                </c:pt>
                <c:pt idx="1000">
                  <c:v>0</c:v>
                </c:pt>
                <c:pt idx="1001">
                  <c:v>0</c:v>
                </c:pt>
                <c:pt idx="1002">
                  <c:v>0</c:v>
                </c:pt>
                <c:pt idx="1003">
                  <c:v>1</c:v>
                </c:pt>
                <c:pt idx="1004">
                  <c:v>1</c:v>
                </c:pt>
                <c:pt idx="1005">
                  <c:v>0</c:v>
                </c:pt>
                <c:pt idx="1006">
                  <c:v>1</c:v>
                </c:pt>
                <c:pt idx="1007">
                  <c:v>1</c:v>
                </c:pt>
                <c:pt idx="1008">
                  <c:v>0</c:v>
                </c:pt>
                <c:pt idx="1009">
                  <c:v>0</c:v>
                </c:pt>
                <c:pt idx="1010">
                  <c:v>1</c:v>
                </c:pt>
                <c:pt idx="1011">
                  <c:v>0</c:v>
                </c:pt>
                <c:pt idx="1012">
                  <c:v>0</c:v>
                </c:pt>
                <c:pt idx="1013">
                  <c:v>0</c:v>
                </c:pt>
                <c:pt idx="1014">
                  <c:v>3</c:v>
                </c:pt>
                <c:pt idx="1015">
                  <c:v>0</c:v>
                </c:pt>
                <c:pt idx="1016">
                  <c:v>0</c:v>
                </c:pt>
                <c:pt idx="1017">
                  <c:v>1</c:v>
                </c:pt>
                <c:pt idx="1018">
                  <c:v>1</c:v>
                </c:pt>
                <c:pt idx="1019">
                  <c:v>2</c:v>
                </c:pt>
                <c:pt idx="1020">
                  <c:v>0</c:v>
                </c:pt>
                <c:pt idx="1021">
                  <c:v>0</c:v>
                </c:pt>
                <c:pt idx="1022">
                  <c:v>0</c:v>
                </c:pt>
                <c:pt idx="1023">
                  <c:v>0</c:v>
                </c:pt>
                <c:pt idx="1024">
                  <c:v>0</c:v>
                </c:pt>
                <c:pt idx="1025">
                  <c:v>1</c:v>
                </c:pt>
                <c:pt idx="1026">
                  <c:v>1</c:v>
                </c:pt>
                <c:pt idx="1027">
                  <c:v>1</c:v>
                </c:pt>
                <c:pt idx="1028">
                  <c:v>1</c:v>
                </c:pt>
                <c:pt idx="1029">
                  <c:v>1</c:v>
                </c:pt>
                <c:pt idx="1030">
                  <c:v>0</c:v>
                </c:pt>
                <c:pt idx="1031">
                  <c:v>0</c:v>
                </c:pt>
                <c:pt idx="1032">
                  <c:v>0</c:v>
                </c:pt>
                <c:pt idx="1033">
                  <c:v>1</c:v>
                </c:pt>
                <c:pt idx="1034">
                  <c:v>0</c:v>
                </c:pt>
                <c:pt idx="1035">
                  <c:v>0</c:v>
                </c:pt>
                <c:pt idx="1036">
                  <c:v>0</c:v>
                </c:pt>
                <c:pt idx="1037">
                  <c:v>1</c:v>
                </c:pt>
                <c:pt idx="1038">
                  <c:v>0</c:v>
                </c:pt>
                <c:pt idx="1039">
                  <c:v>0</c:v>
                </c:pt>
                <c:pt idx="1040">
                  <c:v>0</c:v>
                </c:pt>
                <c:pt idx="1041">
                  <c:v>0</c:v>
                </c:pt>
                <c:pt idx="1042">
                  <c:v>0</c:v>
                </c:pt>
                <c:pt idx="1043">
                  <c:v>2</c:v>
                </c:pt>
                <c:pt idx="1044">
                  <c:v>0</c:v>
                </c:pt>
                <c:pt idx="1045">
                  <c:v>0</c:v>
                </c:pt>
                <c:pt idx="1046">
                  <c:v>0</c:v>
                </c:pt>
                <c:pt idx="1047">
                  <c:v>1</c:v>
                </c:pt>
                <c:pt idx="1048">
                  <c:v>0</c:v>
                </c:pt>
                <c:pt idx="1049">
                  <c:v>0</c:v>
                </c:pt>
                <c:pt idx="1050">
                  <c:v>0</c:v>
                </c:pt>
                <c:pt idx="1051">
                  <c:v>0</c:v>
                </c:pt>
                <c:pt idx="1052">
                  <c:v>1</c:v>
                </c:pt>
                <c:pt idx="1053">
                  <c:v>1</c:v>
                </c:pt>
                <c:pt idx="1054">
                  <c:v>0</c:v>
                </c:pt>
                <c:pt idx="1055">
                  <c:v>1</c:v>
                </c:pt>
                <c:pt idx="1056">
                  <c:v>0</c:v>
                </c:pt>
                <c:pt idx="1057">
                  <c:v>0</c:v>
                </c:pt>
                <c:pt idx="1058">
                  <c:v>0</c:v>
                </c:pt>
                <c:pt idx="1059">
                  <c:v>0</c:v>
                </c:pt>
                <c:pt idx="1060">
                  <c:v>0</c:v>
                </c:pt>
                <c:pt idx="1061">
                  <c:v>0</c:v>
                </c:pt>
                <c:pt idx="1062">
                  <c:v>0</c:v>
                </c:pt>
                <c:pt idx="1063">
                  <c:v>0</c:v>
                </c:pt>
                <c:pt idx="1064">
                  <c:v>0</c:v>
                </c:pt>
                <c:pt idx="1065">
                  <c:v>1</c:v>
                </c:pt>
                <c:pt idx="1066">
                  <c:v>0</c:v>
                </c:pt>
                <c:pt idx="1067">
                  <c:v>0</c:v>
                </c:pt>
                <c:pt idx="1068">
                  <c:v>2</c:v>
                </c:pt>
                <c:pt idx="1069">
                  <c:v>0</c:v>
                </c:pt>
                <c:pt idx="1070">
                  <c:v>0</c:v>
                </c:pt>
                <c:pt idx="1071">
                  <c:v>0</c:v>
                </c:pt>
                <c:pt idx="1072">
                  <c:v>3</c:v>
                </c:pt>
                <c:pt idx="1073">
                  <c:v>0</c:v>
                </c:pt>
                <c:pt idx="1074">
                  <c:v>0</c:v>
                </c:pt>
                <c:pt idx="1075">
                  <c:v>0</c:v>
                </c:pt>
                <c:pt idx="1076">
                  <c:v>0</c:v>
                </c:pt>
                <c:pt idx="1077">
                  <c:v>0</c:v>
                </c:pt>
                <c:pt idx="1078">
                  <c:v>0</c:v>
                </c:pt>
                <c:pt idx="1079">
                  <c:v>0</c:v>
                </c:pt>
                <c:pt idx="1080">
                  <c:v>1</c:v>
                </c:pt>
                <c:pt idx="1081">
                  <c:v>0</c:v>
                </c:pt>
                <c:pt idx="1082">
                  <c:v>1</c:v>
                </c:pt>
                <c:pt idx="1083">
                  <c:v>0</c:v>
                </c:pt>
                <c:pt idx="1084">
                  <c:v>0</c:v>
                </c:pt>
                <c:pt idx="1085">
                  <c:v>0</c:v>
                </c:pt>
                <c:pt idx="1086">
                  <c:v>0</c:v>
                </c:pt>
                <c:pt idx="1087">
                  <c:v>0</c:v>
                </c:pt>
                <c:pt idx="1088">
                  <c:v>0</c:v>
                </c:pt>
                <c:pt idx="1089">
                  <c:v>2</c:v>
                </c:pt>
                <c:pt idx="1090">
                  <c:v>0</c:v>
                </c:pt>
                <c:pt idx="1091">
                  <c:v>2</c:v>
                </c:pt>
                <c:pt idx="1092">
                  <c:v>1</c:v>
                </c:pt>
                <c:pt idx="1093">
                  <c:v>0</c:v>
                </c:pt>
                <c:pt idx="1094">
                  <c:v>0</c:v>
                </c:pt>
                <c:pt idx="1095">
                  <c:v>1</c:v>
                </c:pt>
                <c:pt idx="1096">
                  <c:v>0</c:v>
                </c:pt>
                <c:pt idx="1097">
                  <c:v>0</c:v>
                </c:pt>
                <c:pt idx="1098">
                  <c:v>0</c:v>
                </c:pt>
                <c:pt idx="1099">
                  <c:v>0</c:v>
                </c:pt>
                <c:pt idx="1100">
                  <c:v>0</c:v>
                </c:pt>
                <c:pt idx="1101">
                  <c:v>0</c:v>
                </c:pt>
                <c:pt idx="1102">
                  <c:v>1</c:v>
                </c:pt>
                <c:pt idx="1103">
                  <c:v>0</c:v>
                </c:pt>
                <c:pt idx="1104">
                  <c:v>0</c:v>
                </c:pt>
                <c:pt idx="1105">
                  <c:v>2</c:v>
                </c:pt>
                <c:pt idx="1106">
                  <c:v>0</c:v>
                </c:pt>
                <c:pt idx="1107">
                  <c:v>1</c:v>
                </c:pt>
                <c:pt idx="1108">
                  <c:v>0</c:v>
                </c:pt>
                <c:pt idx="1109">
                  <c:v>1</c:v>
                </c:pt>
                <c:pt idx="1110">
                  <c:v>0</c:v>
                </c:pt>
                <c:pt idx="1111">
                  <c:v>0</c:v>
                </c:pt>
                <c:pt idx="1112">
                  <c:v>1</c:v>
                </c:pt>
                <c:pt idx="1113">
                  <c:v>0</c:v>
                </c:pt>
                <c:pt idx="1114">
                  <c:v>0</c:v>
                </c:pt>
                <c:pt idx="1115">
                  <c:v>0</c:v>
                </c:pt>
                <c:pt idx="1116">
                  <c:v>0</c:v>
                </c:pt>
                <c:pt idx="1117">
                  <c:v>0</c:v>
                </c:pt>
                <c:pt idx="1118">
                  <c:v>1</c:v>
                </c:pt>
                <c:pt idx="1119">
                  <c:v>0</c:v>
                </c:pt>
                <c:pt idx="1120">
                  <c:v>0</c:v>
                </c:pt>
                <c:pt idx="1121">
                  <c:v>1</c:v>
                </c:pt>
                <c:pt idx="1122">
                  <c:v>0</c:v>
                </c:pt>
                <c:pt idx="1123">
                  <c:v>1</c:v>
                </c:pt>
                <c:pt idx="1124">
                  <c:v>0</c:v>
                </c:pt>
                <c:pt idx="1125">
                  <c:v>0</c:v>
                </c:pt>
                <c:pt idx="1126">
                  <c:v>1</c:v>
                </c:pt>
                <c:pt idx="1127">
                  <c:v>1</c:v>
                </c:pt>
                <c:pt idx="1128">
                  <c:v>0</c:v>
                </c:pt>
                <c:pt idx="1129">
                  <c:v>1</c:v>
                </c:pt>
                <c:pt idx="1130">
                  <c:v>0</c:v>
                </c:pt>
                <c:pt idx="1131">
                  <c:v>0</c:v>
                </c:pt>
                <c:pt idx="1132">
                  <c:v>2</c:v>
                </c:pt>
                <c:pt idx="1133">
                  <c:v>0</c:v>
                </c:pt>
                <c:pt idx="1134">
                  <c:v>1</c:v>
                </c:pt>
                <c:pt idx="1135">
                  <c:v>0</c:v>
                </c:pt>
                <c:pt idx="1136">
                  <c:v>1</c:v>
                </c:pt>
                <c:pt idx="1137">
                  <c:v>1</c:v>
                </c:pt>
                <c:pt idx="1138">
                  <c:v>0</c:v>
                </c:pt>
                <c:pt idx="1139">
                  <c:v>0</c:v>
                </c:pt>
                <c:pt idx="1140">
                  <c:v>1</c:v>
                </c:pt>
                <c:pt idx="1141">
                  <c:v>0</c:v>
                </c:pt>
                <c:pt idx="1142">
                  <c:v>0</c:v>
                </c:pt>
                <c:pt idx="1143">
                  <c:v>0</c:v>
                </c:pt>
                <c:pt idx="1144">
                  <c:v>0</c:v>
                </c:pt>
                <c:pt idx="1145">
                  <c:v>0</c:v>
                </c:pt>
                <c:pt idx="1146">
                  <c:v>0</c:v>
                </c:pt>
                <c:pt idx="1147">
                  <c:v>1</c:v>
                </c:pt>
                <c:pt idx="1148">
                  <c:v>0</c:v>
                </c:pt>
                <c:pt idx="1149">
                  <c:v>1</c:v>
                </c:pt>
                <c:pt idx="1150">
                  <c:v>0</c:v>
                </c:pt>
                <c:pt idx="1151">
                  <c:v>0</c:v>
                </c:pt>
                <c:pt idx="1152">
                  <c:v>0</c:v>
                </c:pt>
                <c:pt idx="1153">
                  <c:v>0</c:v>
                </c:pt>
                <c:pt idx="1154">
                  <c:v>1</c:v>
                </c:pt>
                <c:pt idx="1155">
                  <c:v>0</c:v>
                </c:pt>
                <c:pt idx="1156">
                  <c:v>0</c:v>
                </c:pt>
                <c:pt idx="1157">
                  <c:v>0</c:v>
                </c:pt>
                <c:pt idx="1158">
                  <c:v>1</c:v>
                </c:pt>
                <c:pt idx="1159">
                  <c:v>0</c:v>
                </c:pt>
                <c:pt idx="1160">
                  <c:v>0</c:v>
                </c:pt>
                <c:pt idx="1161">
                  <c:v>0</c:v>
                </c:pt>
                <c:pt idx="1162">
                  <c:v>0</c:v>
                </c:pt>
                <c:pt idx="1163">
                  <c:v>0</c:v>
                </c:pt>
                <c:pt idx="1164">
                  <c:v>0</c:v>
                </c:pt>
                <c:pt idx="1165">
                  <c:v>0</c:v>
                </c:pt>
                <c:pt idx="1166">
                  <c:v>0</c:v>
                </c:pt>
                <c:pt idx="1167">
                  <c:v>0</c:v>
                </c:pt>
                <c:pt idx="1168">
                  <c:v>0</c:v>
                </c:pt>
                <c:pt idx="1169">
                  <c:v>1</c:v>
                </c:pt>
                <c:pt idx="1170">
                  <c:v>0</c:v>
                </c:pt>
                <c:pt idx="1171">
                  <c:v>1</c:v>
                </c:pt>
                <c:pt idx="1172">
                  <c:v>0</c:v>
                </c:pt>
                <c:pt idx="1173">
                  <c:v>1</c:v>
                </c:pt>
                <c:pt idx="1174">
                  <c:v>0</c:v>
                </c:pt>
                <c:pt idx="1175">
                  <c:v>1</c:v>
                </c:pt>
                <c:pt idx="1176">
                  <c:v>0</c:v>
                </c:pt>
                <c:pt idx="1177">
                  <c:v>1</c:v>
                </c:pt>
                <c:pt idx="1178">
                  <c:v>0</c:v>
                </c:pt>
                <c:pt idx="1179">
                  <c:v>1</c:v>
                </c:pt>
                <c:pt idx="1180">
                  <c:v>0</c:v>
                </c:pt>
                <c:pt idx="1181">
                  <c:v>1</c:v>
                </c:pt>
                <c:pt idx="1182">
                  <c:v>0</c:v>
                </c:pt>
                <c:pt idx="1183">
                  <c:v>0</c:v>
                </c:pt>
                <c:pt idx="1184">
                  <c:v>1</c:v>
                </c:pt>
                <c:pt idx="1185">
                  <c:v>1</c:v>
                </c:pt>
                <c:pt idx="1186">
                  <c:v>0</c:v>
                </c:pt>
                <c:pt idx="1187">
                  <c:v>2</c:v>
                </c:pt>
                <c:pt idx="1188">
                  <c:v>0</c:v>
                </c:pt>
                <c:pt idx="1189">
                  <c:v>1</c:v>
                </c:pt>
                <c:pt idx="1190">
                  <c:v>0</c:v>
                </c:pt>
                <c:pt idx="1191">
                  <c:v>1</c:v>
                </c:pt>
                <c:pt idx="1192">
                  <c:v>1</c:v>
                </c:pt>
                <c:pt idx="1193">
                  <c:v>1</c:v>
                </c:pt>
                <c:pt idx="1194">
                  <c:v>0</c:v>
                </c:pt>
                <c:pt idx="1195">
                  <c:v>0</c:v>
                </c:pt>
                <c:pt idx="1196">
                  <c:v>0</c:v>
                </c:pt>
                <c:pt idx="1197">
                  <c:v>0</c:v>
                </c:pt>
                <c:pt idx="1198">
                  <c:v>0</c:v>
                </c:pt>
                <c:pt idx="1199">
                  <c:v>1</c:v>
                </c:pt>
                <c:pt idx="1200">
                  <c:v>0</c:v>
                </c:pt>
                <c:pt idx="1201">
                  <c:v>0</c:v>
                </c:pt>
                <c:pt idx="1202">
                  <c:v>2</c:v>
                </c:pt>
                <c:pt idx="1203">
                  <c:v>0</c:v>
                </c:pt>
                <c:pt idx="1204">
                  <c:v>0</c:v>
                </c:pt>
                <c:pt idx="1205">
                  <c:v>1</c:v>
                </c:pt>
                <c:pt idx="1206">
                  <c:v>1</c:v>
                </c:pt>
                <c:pt idx="1207">
                  <c:v>1</c:v>
                </c:pt>
                <c:pt idx="1208">
                  <c:v>1</c:v>
                </c:pt>
                <c:pt idx="1209">
                  <c:v>1</c:v>
                </c:pt>
                <c:pt idx="1210">
                  <c:v>0</c:v>
                </c:pt>
                <c:pt idx="1211">
                  <c:v>0</c:v>
                </c:pt>
                <c:pt idx="1212">
                  <c:v>1</c:v>
                </c:pt>
                <c:pt idx="1213">
                  <c:v>0</c:v>
                </c:pt>
                <c:pt idx="1214">
                  <c:v>0</c:v>
                </c:pt>
                <c:pt idx="1215">
                  <c:v>1</c:v>
                </c:pt>
                <c:pt idx="1216">
                  <c:v>0</c:v>
                </c:pt>
                <c:pt idx="1217">
                  <c:v>0</c:v>
                </c:pt>
                <c:pt idx="1218">
                  <c:v>0</c:v>
                </c:pt>
                <c:pt idx="1219">
                  <c:v>0</c:v>
                </c:pt>
                <c:pt idx="1220">
                  <c:v>1</c:v>
                </c:pt>
                <c:pt idx="1221">
                  <c:v>0</c:v>
                </c:pt>
                <c:pt idx="1222">
                  <c:v>0</c:v>
                </c:pt>
                <c:pt idx="1223">
                  <c:v>0</c:v>
                </c:pt>
                <c:pt idx="1224">
                  <c:v>0</c:v>
                </c:pt>
                <c:pt idx="1225">
                  <c:v>0</c:v>
                </c:pt>
                <c:pt idx="1226">
                  <c:v>0</c:v>
                </c:pt>
                <c:pt idx="1227">
                  <c:v>1</c:v>
                </c:pt>
                <c:pt idx="1228">
                  <c:v>0</c:v>
                </c:pt>
                <c:pt idx="1229">
                  <c:v>0</c:v>
                </c:pt>
                <c:pt idx="1230">
                  <c:v>0</c:v>
                </c:pt>
                <c:pt idx="1231">
                  <c:v>0</c:v>
                </c:pt>
                <c:pt idx="1232">
                  <c:v>0</c:v>
                </c:pt>
                <c:pt idx="1233">
                  <c:v>2</c:v>
                </c:pt>
                <c:pt idx="1234">
                  <c:v>1</c:v>
                </c:pt>
                <c:pt idx="1235">
                  <c:v>0</c:v>
                </c:pt>
                <c:pt idx="1236">
                  <c:v>0</c:v>
                </c:pt>
                <c:pt idx="1237">
                  <c:v>1</c:v>
                </c:pt>
                <c:pt idx="1238">
                  <c:v>1</c:v>
                </c:pt>
                <c:pt idx="1239">
                  <c:v>2</c:v>
                </c:pt>
                <c:pt idx="1240">
                  <c:v>1</c:v>
                </c:pt>
                <c:pt idx="1241">
                  <c:v>1</c:v>
                </c:pt>
                <c:pt idx="1242">
                  <c:v>0</c:v>
                </c:pt>
                <c:pt idx="1243">
                  <c:v>0</c:v>
                </c:pt>
                <c:pt idx="1244">
                  <c:v>0</c:v>
                </c:pt>
                <c:pt idx="1245">
                  <c:v>0</c:v>
                </c:pt>
                <c:pt idx="1246">
                  <c:v>0</c:v>
                </c:pt>
                <c:pt idx="1247">
                  <c:v>0</c:v>
                </c:pt>
                <c:pt idx="1248">
                  <c:v>0</c:v>
                </c:pt>
                <c:pt idx="1249">
                  <c:v>1</c:v>
                </c:pt>
                <c:pt idx="1250">
                  <c:v>1</c:v>
                </c:pt>
                <c:pt idx="1251">
                  <c:v>1</c:v>
                </c:pt>
                <c:pt idx="1252">
                  <c:v>0</c:v>
                </c:pt>
                <c:pt idx="1253">
                  <c:v>0</c:v>
                </c:pt>
                <c:pt idx="1254">
                  <c:v>0</c:v>
                </c:pt>
                <c:pt idx="1255">
                  <c:v>0</c:v>
                </c:pt>
                <c:pt idx="1256">
                  <c:v>0</c:v>
                </c:pt>
                <c:pt idx="1257">
                  <c:v>0</c:v>
                </c:pt>
                <c:pt idx="1258">
                  <c:v>0</c:v>
                </c:pt>
                <c:pt idx="1259">
                  <c:v>3</c:v>
                </c:pt>
                <c:pt idx="1260">
                  <c:v>0</c:v>
                </c:pt>
                <c:pt idx="1261">
                  <c:v>0</c:v>
                </c:pt>
                <c:pt idx="1262">
                  <c:v>0</c:v>
                </c:pt>
                <c:pt idx="1263">
                  <c:v>0</c:v>
                </c:pt>
                <c:pt idx="1264">
                  <c:v>0</c:v>
                </c:pt>
                <c:pt idx="1265">
                  <c:v>0</c:v>
                </c:pt>
                <c:pt idx="1266">
                  <c:v>1</c:v>
                </c:pt>
                <c:pt idx="1267">
                  <c:v>1</c:v>
                </c:pt>
                <c:pt idx="1268">
                  <c:v>0</c:v>
                </c:pt>
                <c:pt idx="1269">
                  <c:v>0</c:v>
                </c:pt>
                <c:pt idx="1270">
                  <c:v>0</c:v>
                </c:pt>
                <c:pt idx="1271">
                  <c:v>0</c:v>
                </c:pt>
                <c:pt idx="1272">
                  <c:v>0</c:v>
                </c:pt>
                <c:pt idx="1273">
                  <c:v>0</c:v>
                </c:pt>
                <c:pt idx="1274">
                  <c:v>0</c:v>
                </c:pt>
                <c:pt idx="1275">
                  <c:v>0</c:v>
                </c:pt>
                <c:pt idx="1276">
                  <c:v>1</c:v>
                </c:pt>
                <c:pt idx="1277">
                  <c:v>1</c:v>
                </c:pt>
                <c:pt idx="1278">
                  <c:v>0</c:v>
                </c:pt>
                <c:pt idx="1279">
                  <c:v>1</c:v>
                </c:pt>
                <c:pt idx="1280">
                  <c:v>0</c:v>
                </c:pt>
                <c:pt idx="1281">
                  <c:v>0</c:v>
                </c:pt>
                <c:pt idx="1282">
                  <c:v>0</c:v>
                </c:pt>
                <c:pt idx="1283">
                  <c:v>1</c:v>
                </c:pt>
                <c:pt idx="1284">
                  <c:v>0</c:v>
                </c:pt>
                <c:pt idx="1285">
                  <c:v>0</c:v>
                </c:pt>
                <c:pt idx="1286">
                  <c:v>1</c:v>
                </c:pt>
                <c:pt idx="1287">
                  <c:v>1</c:v>
                </c:pt>
                <c:pt idx="1288">
                  <c:v>0</c:v>
                </c:pt>
                <c:pt idx="1289">
                  <c:v>1</c:v>
                </c:pt>
                <c:pt idx="1290">
                  <c:v>0</c:v>
                </c:pt>
                <c:pt idx="1291">
                  <c:v>0</c:v>
                </c:pt>
                <c:pt idx="1292">
                  <c:v>1</c:v>
                </c:pt>
                <c:pt idx="1293">
                  <c:v>0</c:v>
                </c:pt>
                <c:pt idx="1294">
                  <c:v>2</c:v>
                </c:pt>
                <c:pt idx="1295">
                  <c:v>1</c:v>
                </c:pt>
                <c:pt idx="1296">
                  <c:v>0</c:v>
                </c:pt>
                <c:pt idx="1297">
                  <c:v>0</c:v>
                </c:pt>
                <c:pt idx="1298">
                  <c:v>1</c:v>
                </c:pt>
                <c:pt idx="1299">
                  <c:v>0</c:v>
                </c:pt>
                <c:pt idx="1300">
                  <c:v>0</c:v>
                </c:pt>
                <c:pt idx="1301">
                  <c:v>0</c:v>
                </c:pt>
                <c:pt idx="1302">
                  <c:v>1</c:v>
                </c:pt>
                <c:pt idx="1303">
                  <c:v>0</c:v>
                </c:pt>
                <c:pt idx="1304">
                  <c:v>1</c:v>
                </c:pt>
                <c:pt idx="1305">
                  <c:v>0</c:v>
                </c:pt>
                <c:pt idx="1306">
                  <c:v>0</c:v>
                </c:pt>
                <c:pt idx="1307">
                  <c:v>1</c:v>
                </c:pt>
                <c:pt idx="1308">
                  <c:v>0</c:v>
                </c:pt>
                <c:pt idx="1309">
                  <c:v>0</c:v>
                </c:pt>
                <c:pt idx="1310">
                  <c:v>0</c:v>
                </c:pt>
                <c:pt idx="1311">
                  <c:v>1</c:v>
                </c:pt>
                <c:pt idx="1312">
                  <c:v>1</c:v>
                </c:pt>
                <c:pt idx="1313">
                  <c:v>0</c:v>
                </c:pt>
                <c:pt idx="1314">
                  <c:v>0</c:v>
                </c:pt>
                <c:pt idx="1315">
                  <c:v>0</c:v>
                </c:pt>
                <c:pt idx="1316">
                  <c:v>0</c:v>
                </c:pt>
                <c:pt idx="1317">
                  <c:v>0</c:v>
                </c:pt>
                <c:pt idx="1318">
                  <c:v>1</c:v>
                </c:pt>
                <c:pt idx="1319">
                  <c:v>0</c:v>
                </c:pt>
                <c:pt idx="1320">
                  <c:v>0</c:v>
                </c:pt>
                <c:pt idx="1321">
                  <c:v>2</c:v>
                </c:pt>
                <c:pt idx="1322">
                  <c:v>1</c:v>
                </c:pt>
                <c:pt idx="1323">
                  <c:v>0</c:v>
                </c:pt>
                <c:pt idx="1324">
                  <c:v>0</c:v>
                </c:pt>
                <c:pt idx="1325">
                  <c:v>1</c:v>
                </c:pt>
                <c:pt idx="1326">
                  <c:v>1</c:v>
                </c:pt>
                <c:pt idx="1327">
                  <c:v>0</c:v>
                </c:pt>
                <c:pt idx="1328">
                  <c:v>0</c:v>
                </c:pt>
                <c:pt idx="1329">
                  <c:v>0</c:v>
                </c:pt>
                <c:pt idx="1330">
                  <c:v>1</c:v>
                </c:pt>
                <c:pt idx="1331">
                  <c:v>1</c:v>
                </c:pt>
                <c:pt idx="1332">
                  <c:v>0</c:v>
                </c:pt>
                <c:pt idx="1333">
                  <c:v>0</c:v>
                </c:pt>
                <c:pt idx="1334">
                  <c:v>0</c:v>
                </c:pt>
                <c:pt idx="1335">
                  <c:v>0</c:v>
                </c:pt>
                <c:pt idx="1336">
                  <c:v>0</c:v>
                </c:pt>
                <c:pt idx="1337">
                  <c:v>1</c:v>
                </c:pt>
                <c:pt idx="1338">
                  <c:v>0</c:v>
                </c:pt>
                <c:pt idx="1339">
                  <c:v>0</c:v>
                </c:pt>
                <c:pt idx="1340">
                  <c:v>0</c:v>
                </c:pt>
                <c:pt idx="1341">
                  <c:v>2</c:v>
                </c:pt>
                <c:pt idx="1342">
                  <c:v>0</c:v>
                </c:pt>
                <c:pt idx="1343">
                  <c:v>0</c:v>
                </c:pt>
                <c:pt idx="1344">
                  <c:v>0</c:v>
                </c:pt>
                <c:pt idx="1345">
                  <c:v>0</c:v>
                </c:pt>
                <c:pt idx="1346">
                  <c:v>1</c:v>
                </c:pt>
                <c:pt idx="1347">
                  <c:v>0</c:v>
                </c:pt>
                <c:pt idx="1348">
                  <c:v>3</c:v>
                </c:pt>
                <c:pt idx="1349">
                  <c:v>0</c:v>
                </c:pt>
                <c:pt idx="1350">
                  <c:v>0</c:v>
                </c:pt>
                <c:pt idx="1351">
                  <c:v>1</c:v>
                </c:pt>
                <c:pt idx="1352">
                  <c:v>0</c:v>
                </c:pt>
                <c:pt idx="1353">
                  <c:v>0</c:v>
                </c:pt>
                <c:pt idx="1354">
                  <c:v>0</c:v>
                </c:pt>
                <c:pt idx="1355">
                  <c:v>1</c:v>
                </c:pt>
                <c:pt idx="1356">
                  <c:v>0</c:v>
                </c:pt>
                <c:pt idx="1357">
                  <c:v>0</c:v>
                </c:pt>
                <c:pt idx="1358">
                  <c:v>0</c:v>
                </c:pt>
                <c:pt idx="1359">
                  <c:v>0</c:v>
                </c:pt>
                <c:pt idx="1360">
                  <c:v>0</c:v>
                </c:pt>
                <c:pt idx="1361">
                  <c:v>1</c:v>
                </c:pt>
                <c:pt idx="1362">
                  <c:v>1</c:v>
                </c:pt>
                <c:pt idx="1363">
                  <c:v>0</c:v>
                </c:pt>
                <c:pt idx="1364">
                  <c:v>0</c:v>
                </c:pt>
                <c:pt idx="1365">
                  <c:v>0</c:v>
                </c:pt>
                <c:pt idx="1366">
                  <c:v>0</c:v>
                </c:pt>
                <c:pt idx="1367">
                  <c:v>0</c:v>
                </c:pt>
                <c:pt idx="1368">
                  <c:v>0</c:v>
                </c:pt>
                <c:pt idx="1369">
                  <c:v>0</c:v>
                </c:pt>
                <c:pt idx="1370">
                  <c:v>1</c:v>
                </c:pt>
                <c:pt idx="1371">
                  <c:v>0</c:v>
                </c:pt>
                <c:pt idx="1372">
                  <c:v>0</c:v>
                </c:pt>
                <c:pt idx="1373">
                  <c:v>0</c:v>
                </c:pt>
                <c:pt idx="1374">
                  <c:v>0</c:v>
                </c:pt>
                <c:pt idx="1375">
                  <c:v>0</c:v>
                </c:pt>
                <c:pt idx="1376">
                  <c:v>1</c:v>
                </c:pt>
                <c:pt idx="1377">
                  <c:v>2</c:v>
                </c:pt>
                <c:pt idx="1378">
                  <c:v>0</c:v>
                </c:pt>
                <c:pt idx="1379">
                  <c:v>2</c:v>
                </c:pt>
                <c:pt idx="1380">
                  <c:v>0</c:v>
                </c:pt>
                <c:pt idx="1381">
                  <c:v>0</c:v>
                </c:pt>
                <c:pt idx="1382">
                  <c:v>0</c:v>
                </c:pt>
                <c:pt idx="1383">
                  <c:v>1</c:v>
                </c:pt>
                <c:pt idx="1384">
                  <c:v>0</c:v>
                </c:pt>
                <c:pt idx="1385">
                  <c:v>1</c:v>
                </c:pt>
                <c:pt idx="1386">
                  <c:v>1</c:v>
                </c:pt>
                <c:pt idx="1387">
                  <c:v>1</c:v>
                </c:pt>
                <c:pt idx="1388">
                  <c:v>0</c:v>
                </c:pt>
                <c:pt idx="1389">
                  <c:v>0</c:v>
                </c:pt>
                <c:pt idx="1390">
                  <c:v>3</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2</c:v>
                </c:pt>
                <c:pt idx="1408">
                  <c:v>1</c:v>
                </c:pt>
                <c:pt idx="1409">
                  <c:v>0</c:v>
                </c:pt>
                <c:pt idx="1410">
                  <c:v>0</c:v>
                </c:pt>
                <c:pt idx="1411">
                  <c:v>0</c:v>
                </c:pt>
                <c:pt idx="1412">
                  <c:v>1</c:v>
                </c:pt>
                <c:pt idx="1413">
                  <c:v>0</c:v>
                </c:pt>
                <c:pt idx="1414">
                  <c:v>1</c:v>
                </c:pt>
                <c:pt idx="1415">
                  <c:v>0</c:v>
                </c:pt>
                <c:pt idx="1416">
                  <c:v>1</c:v>
                </c:pt>
                <c:pt idx="1417">
                  <c:v>1</c:v>
                </c:pt>
                <c:pt idx="1418">
                  <c:v>1</c:v>
                </c:pt>
                <c:pt idx="1419">
                  <c:v>1</c:v>
                </c:pt>
                <c:pt idx="1420">
                  <c:v>2</c:v>
                </c:pt>
                <c:pt idx="1421">
                  <c:v>0</c:v>
                </c:pt>
                <c:pt idx="1422">
                  <c:v>0</c:v>
                </c:pt>
                <c:pt idx="1423">
                  <c:v>0</c:v>
                </c:pt>
                <c:pt idx="1424">
                  <c:v>1</c:v>
                </c:pt>
                <c:pt idx="1425">
                  <c:v>1</c:v>
                </c:pt>
                <c:pt idx="1426">
                  <c:v>1</c:v>
                </c:pt>
                <c:pt idx="1427">
                  <c:v>0</c:v>
                </c:pt>
                <c:pt idx="1428">
                  <c:v>0</c:v>
                </c:pt>
                <c:pt idx="1429">
                  <c:v>0</c:v>
                </c:pt>
                <c:pt idx="1430">
                  <c:v>1</c:v>
                </c:pt>
                <c:pt idx="1431">
                  <c:v>1</c:v>
                </c:pt>
                <c:pt idx="1432">
                  <c:v>0</c:v>
                </c:pt>
                <c:pt idx="1433">
                  <c:v>0</c:v>
                </c:pt>
                <c:pt idx="1434">
                  <c:v>0</c:v>
                </c:pt>
                <c:pt idx="1435">
                  <c:v>0</c:v>
                </c:pt>
                <c:pt idx="1436">
                  <c:v>0</c:v>
                </c:pt>
                <c:pt idx="1437">
                  <c:v>0</c:v>
                </c:pt>
                <c:pt idx="1438">
                  <c:v>0</c:v>
                </c:pt>
                <c:pt idx="1439">
                  <c:v>1</c:v>
                </c:pt>
                <c:pt idx="1440">
                  <c:v>0</c:v>
                </c:pt>
                <c:pt idx="1441">
                  <c:v>1</c:v>
                </c:pt>
                <c:pt idx="1442">
                  <c:v>0</c:v>
                </c:pt>
                <c:pt idx="1443">
                  <c:v>1</c:v>
                </c:pt>
                <c:pt idx="1444">
                  <c:v>0</c:v>
                </c:pt>
                <c:pt idx="1445">
                  <c:v>0</c:v>
                </c:pt>
                <c:pt idx="1446">
                  <c:v>1</c:v>
                </c:pt>
                <c:pt idx="1447">
                  <c:v>1</c:v>
                </c:pt>
                <c:pt idx="1448">
                  <c:v>0</c:v>
                </c:pt>
                <c:pt idx="1449">
                  <c:v>2</c:v>
                </c:pt>
                <c:pt idx="1450">
                  <c:v>0</c:v>
                </c:pt>
                <c:pt idx="1451">
                  <c:v>0</c:v>
                </c:pt>
                <c:pt idx="1452">
                  <c:v>1</c:v>
                </c:pt>
                <c:pt idx="1453">
                  <c:v>0</c:v>
                </c:pt>
                <c:pt idx="1454">
                  <c:v>0</c:v>
                </c:pt>
                <c:pt idx="1455">
                  <c:v>0</c:v>
                </c:pt>
                <c:pt idx="1456">
                  <c:v>1</c:v>
                </c:pt>
                <c:pt idx="1457">
                  <c:v>1</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2</c:v>
                </c:pt>
                <c:pt idx="1472">
                  <c:v>0</c:v>
                </c:pt>
                <c:pt idx="1473">
                  <c:v>0</c:v>
                </c:pt>
                <c:pt idx="1474">
                  <c:v>1</c:v>
                </c:pt>
                <c:pt idx="1475">
                  <c:v>0</c:v>
                </c:pt>
                <c:pt idx="1476">
                  <c:v>0</c:v>
                </c:pt>
                <c:pt idx="1477">
                  <c:v>0</c:v>
                </c:pt>
                <c:pt idx="1478">
                  <c:v>0</c:v>
                </c:pt>
                <c:pt idx="1479">
                  <c:v>2</c:v>
                </c:pt>
                <c:pt idx="1480">
                  <c:v>0</c:v>
                </c:pt>
                <c:pt idx="1481">
                  <c:v>0</c:v>
                </c:pt>
                <c:pt idx="1482">
                  <c:v>0</c:v>
                </c:pt>
                <c:pt idx="1483">
                  <c:v>1</c:v>
                </c:pt>
                <c:pt idx="1484">
                  <c:v>0</c:v>
                </c:pt>
                <c:pt idx="1485">
                  <c:v>0</c:v>
                </c:pt>
                <c:pt idx="1486">
                  <c:v>0</c:v>
                </c:pt>
                <c:pt idx="1487">
                  <c:v>1</c:v>
                </c:pt>
                <c:pt idx="1488">
                  <c:v>1</c:v>
                </c:pt>
                <c:pt idx="1489">
                  <c:v>1</c:v>
                </c:pt>
                <c:pt idx="1490">
                  <c:v>1</c:v>
                </c:pt>
                <c:pt idx="1491">
                  <c:v>1</c:v>
                </c:pt>
                <c:pt idx="1492">
                  <c:v>0</c:v>
                </c:pt>
                <c:pt idx="1493">
                  <c:v>1</c:v>
                </c:pt>
                <c:pt idx="1494">
                  <c:v>0</c:v>
                </c:pt>
                <c:pt idx="1495">
                  <c:v>0</c:v>
                </c:pt>
                <c:pt idx="1496">
                  <c:v>0</c:v>
                </c:pt>
                <c:pt idx="1497">
                  <c:v>0</c:v>
                </c:pt>
                <c:pt idx="1498">
                  <c:v>1</c:v>
                </c:pt>
                <c:pt idx="1499">
                  <c:v>0</c:v>
                </c:pt>
                <c:pt idx="1500">
                  <c:v>0</c:v>
                </c:pt>
                <c:pt idx="1501">
                  <c:v>0</c:v>
                </c:pt>
                <c:pt idx="1502">
                  <c:v>1</c:v>
                </c:pt>
                <c:pt idx="1503">
                  <c:v>0</c:v>
                </c:pt>
                <c:pt idx="1504">
                  <c:v>0</c:v>
                </c:pt>
                <c:pt idx="1505">
                  <c:v>0</c:v>
                </c:pt>
                <c:pt idx="1506">
                  <c:v>1</c:v>
                </c:pt>
                <c:pt idx="1507">
                  <c:v>0</c:v>
                </c:pt>
                <c:pt idx="1508">
                  <c:v>0</c:v>
                </c:pt>
                <c:pt idx="1509">
                  <c:v>0</c:v>
                </c:pt>
                <c:pt idx="1510">
                  <c:v>0</c:v>
                </c:pt>
                <c:pt idx="1511">
                  <c:v>0</c:v>
                </c:pt>
                <c:pt idx="1512">
                  <c:v>0</c:v>
                </c:pt>
                <c:pt idx="1513">
                  <c:v>1</c:v>
                </c:pt>
                <c:pt idx="1514">
                  <c:v>2</c:v>
                </c:pt>
                <c:pt idx="1515">
                  <c:v>0</c:v>
                </c:pt>
                <c:pt idx="1516">
                  <c:v>0</c:v>
                </c:pt>
                <c:pt idx="1517">
                  <c:v>0</c:v>
                </c:pt>
                <c:pt idx="1518">
                  <c:v>0</c:v>
                </c:pt>
                <c:pt idx="1519">
                  <c:v>0</c:v>
                </c:pt>
                <c:pt idx="1520">
                  <c:v>0</c:v>
                </c:pt>
                <c:pt idx="1521">
                  <c:v>1</c:v>
                </c:pt>
                <c:pt idx="1522">
                  <c:v>0</c:v>
                </c:pt>
                <c:pt idx="1523">
                  <c:v>1</c:v>
                </c:pt>
                <c:pt idx="1524">
                  <c:v>0</c:v>
                </c:pt>
                <c:pt idx="1525">
                  <c:v>0</c:v>
                </c:pt>
                <c:pt idx="1526">
                  <c:v>0</c:v>
                </c:pt>
                <c:pt idx="1527">
                  <c:v>0</c:v>
                </c:pt>
                <c:pt idx="1528">
                  <c:v>0</c:v>
                </c:pt>
                <c:pt idx="1529">
                  <c:v>0</c:v>
                </c:pt>
                <c:pt idx="1530">
                  <c:v>0</c:v>
                </c:pt>
                <c:pt idx="1531">
                  <c:v>0</c:v>
                </c:pt>
                <c:pt idx="1532">
                  <c:v>0</c:v>
                </c:pt>
                <c:pt idx="1533">
                  <c:v>1</c:v>
                </c:pt>
                <c:pt idx="1534">
                  <c:v>0</c:v>
                </c:pt>
                <c:pt idx="1535">
                  <c:v>1</c:v>
                </c:pt>
                <c:pt idx="1536">
                  <c:v>0</c:v>
                </c:pt>
                <c:pt idx="1537">
                  <c:v>0</c:v>
                </c:pt>
                <c:pt idx="1538">
                  <c:v>0</c:v>
                </c:pt>
                <c:pt idx="1539">
                  <c:v>0</c:v>
                </c:pt>
                <c:pt idx="1540">
                  <c:v>0</c:v>
                </c:pt>
                <c:pt idx="1541">
                  <c:v>1</c:v>
                </c:pt>
                <c:pt idx="1542">
                  <c:v>0</c:v>
                </c:pt>
                <c:pt idx="1543">
                  <c:v>0</c:v>
                </c:pt>
                <c:pt idx="1544">
                  <c:v>0</c:v>
                </c:pt>
                <c:pt idx="1545">
                  <c:v>1</c:v>
                </c:pt>
                <c:pt idx="1546">
                  <c:v>0</c:v>
                </c:pt>
                <c:pt idx="1547">
                  <c:v>0</c:v>
                </c:pt>
                <c:pt idx="1548">
                  <c:v>0</c:v>
                </c:pt>
                <c:pt idx="1549">
                  <c:v>0</c:v>
                </c:pt>
                <c:pt idx="1550">
                  <c:v>0</c:v>
                </c:pt>
                <c:pt idx="1551">
                  <c:v>0</c:v>
                </c:pt>
                <c:pt idx="1552">
                  <c:v>2</c:v>
                </c:pt>
                <c:pt idx="1553">
                  <c:v>0</c:v>
                </c:pt>
                <c:pt idx="1554">
                  <c:v>0</c:v>
                </c:pt>
                <c:pt idx="1555">
                  <c:v>0</c:v>
                </c:pt>
                <c:pt idx="1556">
                  <c:v>0</c:v>
                </c:pt>
                <c:pt idx="1557">
                  <c:v>0</c:v>
                </c:pt>
                <c:pt idx="1558">
                  <c:v>0</c:v>
                </c:pt>
                <c:pt idx="1559">
                  <c:v>1</c:v>
                </c:pt>
                <c:pt idx="1560">
                  <c:v>0</c:v>
                </c:pt>
                <c:pt idx="1561">
                  <c:v>1</c:v>
                </c:pt>
                <c:pt idx="1562">
                  <c:v>1</c:v>
                </c:pt>
                <c:pt idx="1563">
                  <c:v>0</c:v>
                </c:pt>
                <c:pt idx="1564">
                  <c:v>0</c:v>
                </c:pt>
                <c:pt idx="1565">
                  <c:v>0</c:v>
                </c:pt>
                <c:pt idx="1566">
                  <c:v>1</c:v>
                </c:pt>
                <c:pt idx="1567">
                  <c:v>0</c:v>
                </c:pt>
                <c:pt idx="1568">
                  <c:v>1</c:v>
                </c:pt>
                <c:pt idx="1569">
                  <c:v>0</c:v>
                </c:pt>
                <c:pt idx="1570">
                  <c:v>0</c:v>
                </c:pt>
                <c:pt idx="1571">
                  <c:v>0</c:v>
                </c:pt>
                <c:pt idx="1572">
                  <c:v>0</c:v>
                </c:pt>
                <c:pt idx="1573">
                  <c:v>1</c:v>
                </c:pt>
                <c:pt idx="1574">
                  <c:v>0</c:v>
                </c:pt>
                <c:pt idx="1575">
                  <c:v>0</c:v>
                </c:pt>
                <c:pt idx="1576">
                  <c:v>0</c:v>
                </c:pt>
                <c:pt idx="1577">
                  <c:v>2</c:v>
                </c:pt>
                <c:pt idx="1578">
                  <c:v>0</c:v>
                </c:pt>
                <c:pt idx="1579">
                  <c:v>0</c:v>
                </c:pt>
                <c:pt idx="1580">
                  <c:v>0</c:v>
                </c:pt>
                <c:pt idx="1581">
                  <c:v>0</c:v>
                </c:pt>
                <c:pt idx="1582">
                  <c:v>0</c:v>
                </c:pt>
                <c:pt idx="1583">
                  <c:v>0</c:v>
                </c:pt>
                <c:pt idx="1584">
                  <c:v>0</c:v>
                </c:pt>
                <c:pt idx="1585">
                  <c:v>1</c:v>
                </c:pt>
                <c:pt idx="1586">
                  <c:v>0</c:v>
                </c:pt>
                <c:pt idx="1587">
                  <c:v>0</c:v>
                </c:pt>
                <c:pt idx="1588">
                  <c:v>0</c:v>
                </c:pt>
                <c:pt idx="1589">
                  <c:v>0</c:v>
                </c:pt>
                <c:pt idx="1590">
                  <c:v>0</c:v>
                </c:pt>
                <c:pt idx="1591">
                  <c:v>0</c:v>
                </c:pt>
                <c:pt idx="1592">
                  <c:v>2</c:v>
                </c:pt>
                <c:pt idx="1593">
                  <c:v>0</c:v>
                </c:pt>
                <c:pt idx="1594">
                  <c:v>0</c:v>
                </c:pt>
                <c:pt idx="1595">
                  <c:v>0</c:v>
                </c:pt>
                <c:pt idx="1596">
                  <c:v>0</c:v>
                </c:pt>
                <c:pt idx="1597">
                  <c:v>2</c:v>
                </c:pt>
                <c:pt idx="1598">
                  <c:v>0</c:v>
                </c:pt>
                <c:pt idx="1599">
                  <c:v>1</c:v>
                </c:pt>
                <c:pt idx="1600">
                  <c:v>1</c:v>
                </c:pt>
                <c:pt idx="1601">
                  <c:v>0</c:v>
                </c:pt>
                <c:pt idx="1602">
                  <c:v>0</c:v>
                </c:pt>
                <c:pt idx="1603">
                  <c:v>0</c:v>
                </c:pt>
                <c:pt idx="1604">
                  <c:v>1</c:v>
                </c:pt>
                <c:pt idx="1605">
                  <c:v>0</c:v>
                </c:pt>
                <c:pt idx="1606">
                  <c:v>0</c:v>
                </c:pt>
                <c:pt idx="1607">
                  <c:v>0</c:v>
                </c:pt>
                <c:pt idx="1608">
                  <c:v>0</c:v>
                </c:pt>
                <c:pt idx="1609">
                  <c:v>2</c:v>
                </c:pt>
                <c:pt idx="1610">
                  <c:v>0</c:v>
                </c:pt>
                <c:pt idx="1611">
                  <c:v>0</c:v>
                </c:pt>
                <c:pt idx="1612">
                  <c:v>0</c:v>
                </c:pt>
                <c:pt idx="1613">
                  <c:v>0</c:v>
                </c:pt>
                <c:pt idx="1614">
                  <c:v>1</c:v>
                </c:pt>
                <c:pt idx="1615">
                  <c:v>1</c:v>
                </c:pt>
                <c:pt idx="1616">
                  <c:v>0</c:v>
                </c:pt>
                <c:pt idx="1617">
                  <c:v>0</c:v>
                </c:pt>
                <c:pt idx="1618">
                  <c:v>0</c:v>
                </c:pt>
                <c:pt idx="1619">
                  <c:v>0</c:v>
                </c:pt>
                <c:pt idx="1620">
                  <c:v>0</c:v>
                </c:pt>
                <c:pt idx="1621">
                  <c:v>1</c:v>
                </c:pt>
                <c:pt idx="1622">
                  <c:v>0</c:v>
                </c:pt>
                <c:pt idx="1623">
                  <c:v>0</c:v>
                </c:pt>
                <c:pt idx="1624">
                  <c:v>1</c:v>
                </c:pt>
                <c:pt idx="1625">
                  <c:v>2</c:v>
                </c:pt>
                <c:pt idx="1626">
                  <c:v>0</c:v>
                </c:pt>
                <c:pt idx="1627">
                  <c:v>0</c:v>
                </c:pt>
                <c:pt idx="1628">
                  <c:v>1</c:v>
                </c:pt>
                <c:pt idx="1629">
                  <c:v>0</c:v>
                </c:pt>
                <c:pt idx="1630">
                  <c:v>0</c:v>
                </c:pt>
                <c:pt idx="1631">
                  <c:v>0</c:v>
                </c:pt>
                <c:pt idx="1632">
                  <c:v>0</c:v>
                </c:pt>
                <c:pt idx="1633">
                  <c:v>1</c:v>
                </c:pt>
                <c:pt idx="1634">
                  <c:v>0</c:v>
                </c:pt>
                <c:pt idx="1635">
                  <c:v>0</c:v>
                </c:pt>
                <c:pt idx="1636">
                  <c:v>0</c:v>
                </c:pt>
                <c:pt idx="1637">
                  <c:v>0</c:v>
                </c:pt>
                <c:pt idx="1638">
                  <c:v>0</c:v>
                </c:pt>
                <c:pt idx="1639">
                  <c:v>0</c:v>
                </c:pt>
                <c:pt idx="1640">
                  <c:v>0</c:v>
                </c:pt>
                <c:pt idx="1641">
                  <c:v>1</c:v>
                </c:pt>
                <c:pt idx="1642">
                  <c:v>0</c:v>
                </c:pt>
                <c:pt idx="1643">
                  <c:v>0</c:v>
                </c:pt>
                <c:pt idx="1644">
                  <c:v>2</c:v>
                </c:pt>
                <c:pt idx="1645">
                  <c:v>0</c:v>
                </c:pt>
                <c:pt idx="1646">
                  <c:v>0</c:v>
                </c:pt>
                <c:pt idx="1647">
                  <c:v>1</c:v>
                </c:pt>
                <c:pt idx="1648">
                  <c:v>0</c:v>
                </c:pt>
                <c:pt idx="1649">
                  <c:v>1</c:v>
                </c:pt>
                <c:pt idx="1650">
                  <c:v>0</c:v>
                </c:pt>
                <c:pt idx="1651">
                  <c:v>1</c:v>
                </c:pt>
                <c:pt idx="1652">
                  <c:v>0</c:v>
                </c:pt>
                <c:pt idx="1653">
                  <c:v>0</c:v>
                </c:pt>
                <c:pt idx="1654">
                  <c:v>0</c:v>
                </c:pt>
                <c:pt idx="1655">
                  <c:v>1</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1</c:v>
                </c:pt>
                <c:pt idx="1670">
                  <c:v>0</c:v>
                </c:pt>
                <c:pt idx="1671">
                  <c:v>0</c:v>
                </c:pt>
                <c:pt idx="1672">
                  <c:v>0</c:v>
                </c:pt>
                <c:pt idx="1673">
                  <c:v>0</c:v>
                </c:pt>
                <c:pt idx="1674">
                  <c:v>0</c:v>
                </c:pt>
                <c:pt idx="1675">
                  <c:v>0</c:v>
                </c:pt>
                <c:pt idx="1676">
                  <c:v>0</c:v>
                </c:pt>
                <c:pt idx="1677">
                  <c:v>2</c:v>
                </c:pt>
                <c:pt idx="1678">
                  <c:v>1</c:v>
                </c:pt>
                <c:pt idx="1679">
                  <c:v>0</c:v>
                </c:pt>
                <c:pt idx="1680">
                  <c:v>3</c:v>
                </c:pt>
                <c:pt idx="1681">
                  <c:v>0</c:v>
                </c:pt>
                <c:pt idx="1682">
                  <c:v>1</c:v>
                </c:pt>
                <c:pt idx="1683">
                  <c:v>0</c:v>
                </c:pt>
                <c:pt idx="1684">
                  <c:v>1</c:v>
                </c:pt>
                <c:pt idx="1685">
                  <c:v>0</c:v>
                </c:pt>
                <c:pt idx="1686">
                  <c:v>0</c:v>
                </c:pt>
                <c:pt idx="1687">
                  <c:v>0</c:v>
                </c:pt>
                <c:pt idx="1688">
                  <c:v>0</c:v>
                </c:pt>
                <c:pt idx="1689">
                  <c:v>0</c:v>
                </c:pt>
                <c:pt idx="1690">
                  <c:v>0</c:v>
                </c:pt>
                <c:pt idx="1691">
                  <c:v>0</c:v>
                </c:pt>
                <c:pt idx="1692">
                  <c:v>0</c:v>
                </c:pt>
                <c:pt idx="1693">
                  <c:v>0</c:v>
                </c:pt>
                <c:pt idx="1694">
                  <c:v>2</c:v>
                </c:pt>
                <c:pt idx="1695">
                  <c:v>0</c:v>
                </c:pt>
                <c:pt idx="1696">
                  <c:v>0</c:v>
                </c:pt>
                <c:pt idx="1697">
                  <c:v>0</c:v>
                </c:pt>
                <c:pt idx="1698">
                  <c:v>1</c:v>
                </c:pt>
                <c:pt idx="1699">
                  <c:v>0</c:v>
                </c:pt>
                <c:pt idx="1700">
                  <c:v>0</c:v>
                </c:pt>
                <c:pt idx="1701">
                  <c:v>0</c:v>
                </c:pt>
                <c:pt idx="1702">
                  <c:v>0</c:v>
                </c:pt>
                <c:pt idx="1703">
                  <c:v>0</c:v>
                </c:pt>
                <c:pt idx="1704">
                  <c:v>1</c:v>
                </c:pt>
                <c:pt idx="1705">
                  <c:v>0</c:v>
                </c:pt>
                <c:pt idx="1706">
                  <c:v>0</c:v>
                </c:pt>
                <c:pt idx="1707">
                  <c:v>1</c:v>
                </c:pt>
                <c:pt idx="1708">
                  <c:v>0</c:v>
                </c:pt>
                <c:pt idx="1709">
                  <c:v>0</c:v>
                </c:pt>
                <c:pt idx="1710">
                  <c:v>0</c:v>
                </c:pt>
                <c:pt idx="1711">
                  <c:v>1</c:v>
                </c:pt>
                <c:pt idx="1712">
                  <c:v>0</c:v>
                </c:pt>
                <c:pt idx="1713">
                  <c:v>1</c:v>
                </c:pt>
                <c:pt idx="1714">
                  <c:v>0</c:v>
                </c:pt>
                <c:pt idx="1715">
                  <c:v>0</c:v>
                </c:pt>
                <c:pt idx="1716">
                  <c:v>0</c:v>
                </c:pt>
                <c:pt idx="1717">
                  <c:v>0</c:v>
                </c:pt>
                <c:pt idx="1718">
                  <c:v>0</c:v>
                </c:pt>
                <c:pt idx="1719">
                  <c:v>1</c:v>
                </c:pt>
                <c:pt idx="1720">
                  <c:v>1</c:v>
                </c:pt>
                <c:pt idx="1721">
                  <c:v>0</c:v>
                </c:pt>
                <c:pt idx="1722">
                  <c:v>1</c:v>
                </c:pt>
                <c:pt idx="1723">
                  <c:v>0</c:v>
                </c:pt>
                <c:pt idx="1724">
                  <c:v>0</c:v>
                </c:pt>
                <c:pt idx="1725">
                  <c:v>0</c:v>
                </c:pt>
                <c:pt idx="1726">
                  <c:v>0</c:v>
                </c:pt>
                <c:pt idx="1727">
                  <c:v>1</c:v>
                </c:pt>
                <c:pt idx="1728">
                  <c:v>1</c:v>
                </c:pt>
                <c:pt idx="1729">
                  <c:v>1</c:v>
                </c:pt>
                <c:pt idx="1730">
                  <c:v>0</c:v>
                </c:pt>
                <c:pt idx="1731">
                  <c:v>1</c:v>
                </c:pt>
                <c:pt idx="1732">
                  <c:v>2</c:v>
                </c:pt>
                <c:pt idx="1733">
                  <c:v>1</c:v>
                </c:pt>
                <c:pt idx="1734">
                  <c:v>1</c:v>
                </c:pt>
                <c:pt idx="1735">
                  <c:v>1</c:v>
                </c:pt>
                <c:pt idx="1736">
                  <c:v>0</c:v>
                </c:pt>
                <c:pt idx="1737">
                  <c:v>1</c:v>
                </c:pt>
                <c:pt idx="1738">
                  <c:v>0</c:v>
                </c:pt>
                <c:pt idx="1739">
                  <c:v>1</c:v>
                </c:pt>
                <c:pt idx="1740">
                  <c:v>0</c:v>
                </c:pt>
                <c:pt idx="1741">
                  <c:v>1</c:v>
                </c:pt>
                <c:pt idx="1742">
                  <c:v>0</c:v>
                </c:pt>
                <c:pt idx="1743">
                  <c:v>0</c:v>
                </c:pt>
                <c:pt idx="1744">
                  <c:v>1</c:v>
                </c:pt>
                <c:pt idx="1745">
                  <c:v>0</c:v>
                </c:pt>
                <c:pt idx="1746">
                  <c:v>0</c:v>
                </c:pt>
                <c:pt idx="1747">
                  <c:v>0</c:v>
                </c:pt>
                <c:pt idx="1748">
                  <c:v>0</c:v>
                </c:pt>
                <c:pt idx="1749">
                  <c:v>1</c:v>
                </c:pt>
                <c:pt idx="1750">
                  <c:v>0</c:v>
                </c:pt>
                <c:pt idx="1751">
                  <c:v>0</c:v>
                </c:pt>
                <c:pt idx="1752">
                  <c:v>0</c:v>
                </c:pt>
                <c:pt idx="1753">
                  <c:v>0</c:v>
                </c:pt>
                <c:pt idx="1754">
                  <c:v>0</c:v>
                </c:pt>
                <c:pt idx="1755">
                  <c:v>1</c:v>
                </c:pt>
                <c:pt idx="1756">
                  <c:v>0</c:v>
                </c:pt>
                <c:pt idx="1757">
                  <c:v>0</c:v>
                </c:pt>
                <c:pt idx="1758">
                  <c:v>0</c:v>
                </c:pt>
                <c:pt idx="1759">
                  <c:v>0</c:v>
                </c:pt>
                <c:pt idx="1760">
                  <c:v>0</c:v>
                </c:pt>
                <c:pt idx="1761">
                  <c:v>1</c:v>
                </c:pt>
                <c:pt idx="1762">
                  <c:v>0</c:v>
                </c:pt>
                <c:pt idx="1763">
                  <c:v>0</c:v>
                </c:pt>
                <c:pt idx="1764">
                  <c:v>0</c:v>
                </c:pt>
                <c:pt idx="1765">
                  <c:v>0</c:v>
                </c:pt>
                <c:pt idx="1766">
                  <c:v>0</c:v>
                </c:pt>
                <c:pt idx="1767">
                  <c:v>0</c:v>
                </c:pt>
                <c:pt idx="1768">
                  <c:v>2</c:v>
                </c:pt>
                <c:pt idx="1769">
                  <c:v>0</c:v>
                </c:pt>
                <c:pt idx="1770">
                  <c:v>0</c:v>
                </c:pt>
                <c:pt idx="1771">
                  <c:v>0</c:v>
                </c:pt>
                <c:pt idx="1772">
                  <c:v>1</c:v>
                </c:pt>
                <c:pt idx="1773">
                  <c:v>0</c:v>
                </c:pt>
                <c:pt idx="1774">
                  <c:v>1</c:v>
                </c:pt>
                <c:pt idx="1775">
                  <c:v>1</c:v>
                </c:pt>
                <c:pt idx="1776">
                  <c:v>0</c:v>
                </c:pt>
                <c:pt idx="1777">
                  <c:v>0</c:v>
                </c:pt>
                <c:pt idx="1778">
                  <c:v>0</c:v>
                </c:pt>
                <c:pt idx="1779">
                  <c:v>0</c:v>
                </c:pt>
                <c:pt idx="1780">
                  <c:v>0</c:v>
                </c:pt>
                <c:pt idx="1781">
                  <c:v>0</c:v>
                </c:pt>
                <c:pt idx="1782">
                  <c:v>0</c:v>
                </c:pt>
                <c:pt idx="1783">
                  <c:v>0</c:v>
                </c:pt>
                <c:pt idx="1784">
                  <c:v>0</c:v>
                </c:pt>
                <c:pt idx="1785">
                  <c:v>2</c:v>
                </c:pt>
                <c:pt idx="1786">
                  <c:v>0</c:v>
                </c:pt>
                <c:pt idx="1787">
                  <c:v>0</c:v>
                </c:pt>
                <c:pt idx="1788">
                  <c:v>1</c:v>
                </c:pt>
                <c:pt idx="1789">
                  <c:v>0</c:v>
                </c:pt>
                <c:pt idx="1790">
                  <c:v>0</c:v>
                </c:pt>
                <c:pt idx="1791">
                  <c:v>3</c:v>
                </c:pt>
                <c:pt idx="1792">
                  <c:v>0</c:v>
                </c:pt>
                <c:pt idx="1793">
                  <c:v>1</c:v>
                </c:pt>
                <c:pt idx="1794">
                  <c:v>0</c:v>
                </c:pt>
                <c:pt idx="1795">
                  <c:v>0</c:v>
                </c:pt>
                <c:pt idx="1796">
                  <c:v>0</c:v>
                </c:pt>
                <c:pt idx="1797">
                  <c:v>2</c:v>
                </c:pt>
                <c:pt idx="1798">
                  <c:v>0</c:v>
                </c:pt>
                <c:pt idx="1799">
                  <c:v>0</c:v>
                </c:pt>
                <c:pt idx="1800">
                  <c:v>0</c:v>
                </c:pt>
                <c:pt idx="1801">
                  <c:v>0</c:v>
                </c:pt>
                <c:pt idx="1802">
                  <c:v>0</c:v>
                </c:pt>
                <c:pt idx="1803">
                  <c:v>0</c:v>
                </c:pt>
                <c:pt idx="1804">
                  <c:v>0</c:v>
                </c:pt>
                <c:pt idx="1805">
                  <c:v>1</c:v>
                </c:pt>
                <c:pt idx="1806">
                  <c:v>0</c:v>
                </c:pt>
                <c:pt idx="1807">
                  <c:v>0</c:v>
                </c:pt>
                <c:pt idx="1808">
                  <c:v>0</c:v>
                </c:pt>
                <c:pt idx="1809">
                  <c:v>1</c:v>
                </c:pt>
                <c:pt idx="1810">
                  <c:v>1</c:v>
                </c:pt>
                <c:pt idx="1811">
                  <c:v>2</c:v>
                </c:pt>
                <c:pt idx="1812">
                  <c:v>1</c:v>
                </c:pt>
                <c:pt idx="1813">
                  <c:v>0</c:v>
                </c:pt>
                <c:pt idx="1814">
                  <c:v>1</c:v>
                </c:pt>
                <c:pt idx="1815">
                  <c:v>0</c:v>
                </c:pt>
                <c:pt idx="1816">
                  <c:v>0</c:v>
                </c:pt>
                <c:pt idx="1817">
                  <c:v>2</c:v>
                </c:pt>
                <c:pt idx="1818">
                  <c:v>0</c:v>
                </c:pt>
                <c:pt idx="1819">
                  <c:v>0</c:v>
                </c:pt>
                <c:pt idx="1820">
                  <c:v>2</c:v>
                </c:pt>
                <c:pt idx="1821">
                  <c:v>0</c:v>
                </c:pt>
                <c:pt idx="1822">
                  <c:v>0</c:v>
                </c:pt>
                <c:pt idx="1823">
                  <c:v>1</c:v>
                </c:pt>
                <c:pt idx="1824">
                  <c:v>0</c:v>
                </c:pt>
                <c:pt idx="1825">
                  <c:v>0</c:v>
                </c:pt>
                <c:pt idx="1826">
                  <c:v>0</c:v>
                </c:pt>
                <c:pt idx="1827">
                  <c:v>0</c:v>
                </c:pt>
                <c:pt idx="1828">
                  <c:v>1</c:v>
                </c:pt>
                <c:pt idx="1829">
                  <c:v>1</c:v>
                </c:pt>
                <c:pt idx="1830">
                  <c:v>2</c:v>
                </c:pt>
                <c:pt idx="1831">
                  <c:v>0</c:v>
                </c:pt>
                <c:pt idx="1832">
                  <c:v>0</c:v>
                </c:pt>
                <c:pt idx="1833">
                  <c:v>0</c:v>
                </c:pt>
                <c:pt idx="1834">
                  <c:v>0</c:v>
                </c:pt>
                <c:pt idx="1835">
                  <c:v>0</c:v>
                </c:pt>
                <c:pt idx="1836">
                  <c:v>1</c:v>
                </c:pt>
                <c:pt idx="1837">
                  <c:v>1</c:v>
                </c:pt>
                <c:pt idx="1838">
                  <c:v>0</c:v>
                </c:pt>
                <c:pt idx="1839">
                  <c:v>2</c:v>
                </c:pt>
                <c:pt idx="1840">
                  <c:v>1</c:v>
                </c:pt>
                <c:pt idx="1841">
                  <c:v>0</c:v>
                </c:pt>
                <c:pt idx="1842">
                  <c:v>2</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1</c:v>
                </c:pt>
                <c:pt idx="1857">
                  <c:v>1</c:v>
                </c:pt>
                <c:pt idx="1858">
                  <c:v>0</c:v>
                </c:pt>
                <c:pt idx="1859">
                  <c:v>0</c:v>
                </c:pt>
                <c:pt idx="1860">
                  <c:v>0</c:v>
                </c:pt>
                <c:pt idx="1861">
                  <c:v>1</c:v>
                </c:pt>
                <c:pt idx="1862">
                  <c:v>0</c:v>
                </c:pt>
                <c:pt idx="1863">
                  <c:v>0</c:v>
                </c:pt>
                <c:pt idx="1864">
                  <c:v>0</c:v>
                </c:pt>
                <c:pt idx="1865">
                  <c:v>0</c:v>
                </c:pt>
                <c:pt idx="1866">
                  <c:v>0</c:v>
                </c:pt>
                <c:pt idx="1867">
                  <c:v>0</c:v>
                </c:pt>
                <c:pt idx="1868">
                  <c:v>0</c:v>
                </c:pt>
                <c:pt idx="1869">
                  <c:v>0</c:v>
                </c:pt>
                <c:pt idx="1870">
                  <c:v>1</c:v>
                </c:pt>
                <c:pt idx="1871">
                  <c:v>0</c:v>
                </c:pt>
                <c:pt idx="1872">
                  <c:v>0</c:v>
                </c:pt>
                <c:pt idx="1873">
                  <c:v>1</c:v>
                </c:pt>
                <c:pt idx="1874">
                  <c:v>0</c:v>
                </c:pt>
                <c:pt idx="1875">
                  <c:v>0</c:v>
                </c:pt>
                <c:pt idx="1876">
                  <c:v>1</c:v>
                </c:pt>
                <c:pt idx="1877">
                  <c:v>1</c:v>
                </c:pt>
                <c:pt idx="1878">
                  <c:v>0</c:v>
                </c:pt>
                <c:pt idx="1879">
                  <c:v>0</c:v>
                </c:pt>
                <c:pt idx="1880">
                  <c:v>2</c:v>
                </c:pt>
                <c:pt idx="1881">
                  <c:v>0</c:v>
                </c:pt>
                <c:pt idx="1882">
                  <c:v>0</c:v>
                </c:pt>
                <c:pt idx="1883">
                  <c:v>1</c:v>
                </c:pt>
                <c:pt idx="1884">
                  <c:v>1</c:v>
                </c:pt>
                <c:pt idx="1885">
                  <c:v>1</c:v>
                </c:pt>
                <c:pt idx="1886">
                  <c:v>2</c:v>
                </c:pt>
                <c:pt idx="1887">
                  <c:v>0</c:v>
                </c:pt>
                <c:pt idx="1888">
                  <c:v>0</c:v>
                </c:pt>
                <c:pt idx="1889">
                  <c:v>1</c:v>
                </c:pt>
                <c:pt idx="1890">
                  <c:v>0</c:v>
                </c:pt>
                <c:pt idx="1891">
                  <c:v>0</c:v>
                </c:pt>
                <c:pt idx="1892">
                  <c:v>0</c:v>
                </c:pt>
                <c:pt idx="1893">
                  <c:v>0</c:v>
                </c:pt>
                <c:pt idx="1894">
                  <c:v>0</c:v>
                </c:pt>
                <c:pt idx="1895">
                  <c:v>0</c:v>
                </c:pt>
                <c:pt idx="1896">
                  <c:v>0</c:v>
                </c:pt>
                <c:pt idx="1897">
                  <c:v>0</c:v>
                </c:pt>
                <c:pt idx="1898">
                  <c:v>1</c:v>
                </c:pt>
                <c:pt idx="1899">
                  <c:v>0</c:v>
                </c:pt>
                <c:pt idx="1900">
                  <c:v>0</c:v>
                </c:pt>
                <c:pt idx="1901">
                  <c:v>0</c:v>
                </c:pt>
                <c:pt idx="1902">
                  <c:v>0</c:v>
                </c:pt>
                <c:pt idx="1903">
                  <c:v>1</c:v>
                </c:pt>
                <c:pt idx="1904">
                  <c:v>0</c:v>
                </c:pt>
                <c:pt idx="1905">
                  <c:v>1</c:v>
                </c:pt>
                <c:pt idx="1906">
                  <c:v>0</c:v>
                </c:pt>
                <c:pt idx="1907">
                  <c:v>2</c:v>
                </c:pt>
                <c:pt idx="1908">
                  <c:v>1</c:v>
                </c:pt>
                <c:pt idx="1909">
                  <c:v>0</c:v>
                </c:pt>
                <c:pt idx="1910">
                  <c:v>0</c:v>
                </c:pt>
                <c:pt idx="1911">
                  <c:v>0</c:v>
                </c:pt>
                <c:pt idx="1912">
                  <c:v>1</c:v>
                </c:pt>
                <c:pt idx="1913">
                  <c:v>1</c:v>
                </c:pt>
                <c:pt idx="1914">
                  <c:v>0</c:v>
                </c:pt>
                <c:pt idx="1915">
                  <c:v>1</c:v>
                </c:pt>
                <c:pt idx="1916">
                  <c:v>1</c:v>
                </c:pt>
                <c:pt idx="1917">
                  <c:v>0</c:v>
                </c:pt>
                <c:pt idx="1918">
                  <c:v>0</c:v>
                </c:pt>
                <c:pt idx="1919">
                  <c:v>1</c:v>
                </c:pt>
                <c:pt idx="1920">
                  <c:v>0</c:v>
                </c:pt>
                <c:pt idx="1921">
                  <c:v>1</c:v>
                </c:pt>
                <c:pt idx="1922">
                  <c:v>1</c:v>
                </c:pt>
                <c:pt idx="1923">
                  <c:v>0</c:v>
                </c:pt>
                <c:pt idx="1924">
                  <c:v>0</c:v>
                </c:pt>
                <c:pt idx="1925">
                  <c:v>2</c:v>
                </c:pt>
                <c:pt idx="1926">
                  <c:v>0</c:v>
                </c:pt>
                <c:pt idx="1927">
                  <c:v>0</c:v>
                </c:pt>
                <c:pt idx="1928">
                  <c:v>1</c:v>
                </c:pt>
                <c:pt idx="1929">
                  <c:v>0</c:v>
                </c:pt>
                <c:pt idx="1930">
                  <c:v>0</c:v>
                </c:pt>
                <c:pt idx="1931">
                  <c:v>0</c:v>
                </c:pt>
                <c:pt idx="1932">
                  <c:v>0</c:v>
                </c:pt>
                <c:pt idx="1933">
                  <c:v>0</c:v>
                </c:pt>
                <c:pt idx="1934">
                  <c:v>0</c:v>
                </c:pt>
                <c:pt idx="1935">
                  <c:v>2</c:v>
                </c:pt>
                <c:pt idx="1936">
                  <c:v>0</c:v>
                </c:pt>
                <c:pt idx="1937">
                  <c:v>0</c:v>
                </c:pt>
                <c:pt idx="1938">
                  <c:v>1</c:v>
                </c:pt>
                <c:pt idx="1939">
                  <c:v>1</c:v>
                </c:pt>
                <c:pt idx="1940">
                  <c:v>1</c:v>
                </c:pt>
                <c:pt idx="1941">
                  <c:v>0</c:v>
                </c:pt>
                <c:pt idx="1942">
                  <c:v>0</c:v>
                </c:pt>
                <c:pt idx="1943">
                  <c:v>1</c:v>
                </c:pt>
                <c:pt idx="1944">
                  <c:v>0</c:v>
                </c:pt>
                <c:pt idx="1945">
                  <c:v>2</c:v>
                </c:pt>
                <c:pt idx="1946">
                  <c:v>1</c:v>
                </c:pt>
                <c:pt idx="1947">
                  <c:v>0</c:v>
                </c:pt>
                <c:pt idx="1948">
                  <c:v>0</c:v>
                </c:pt>
                <c:pt idx="1949">
                  <c:v>0</c:v>
                </c:pt>
                <c:pt idx="1950">
                  <c:v>1</c:v>
                </c:pt>
                <c:pt idx="1951">
                  <c:v>0</c:v>
                </c:pt>
                <c:pt idx="1952">
                  <c:v>0</c:v>
                </c:pt>
                <c:pt idx="1953">
                  <c:v>0</c:v>
                </c:pt>
                <c:pt idx="1954">
                  <c:v>0</c:v>
                </c:pt>
                <c:pt idx="1955">
                  <c:v>1</c:v>
                </c:pt>
                <c:pt idx="1956">
                  <c:v>0</c:v>
                </c:pt>
                <c:pt idx="1957">
                  <c:v>0</c:v>
                </c:pt>
                <c:pt idx="1958">
                  <c:v>0</c:v>
                </c:pt>
                <c:pt idx="1959">
                  <c:v>1</c:v>
                </c:pt>
                <c:pt idx="1960">
                  <c:v>0</c:v>
                </c:pt>
                <c:pt idx="1961">
                  <c:v>0</c:v>
                </c:pt>
                <c:pt idx="1962">
                  <c:v>0</c:v>
                </c:pt>
                <c:pt idx="1963">
                  <c:v>0</c:v>
                </c:pt>
                <c:pt idx="1964">
                  <c:v>0</c:v>
                </c:pt>
                <c:pt idx="1965">
                  <c:v>0</c:v>
                </c:pt>
                <c:pt idx="1966">
                  <c:v>2</c:v>
                </c:pt>
                <c:pt idx="1967">
                  <c:v>0</c:v>
                </c:pt>
                <c:pt idx="1968">
                  <c:v>0</c:v>
                </c:pt>
                <c:pt idx="1969">
                  <c:v>0</c:v>
                </c:pt>
                <c:pt idx="1970">
                  <c:v>0</c:v>
                </c:pt>
                <c:pt idx="1971">
                  <c:v>0</c:v>
                </c:pt>
                <c:pt idx="1972">
                  <c:v>0</c:v>
                </c:pt>
                <c:pt idx="1973">
                  <c:v>1</c:v>
                </c:pt>
                <c:pt idx="1974">
                  <c:v>0</c:v>
                </c:pt>
                <c:pt idx="1975">
                  <c:v>0</c:v>
                </c:pt>
                <c:pt idx="1976">
                  <c:v>0</c:v>
                </c:pt>
                <c:pt idx="1977">
                  <c:v>0</c:v>
                </c:pt>
                <c:pt idx="1978">
                  <c:v>0</c:v>
                </c:pt>
                <c:pt idx="1979">
                  <c:v>0</c:v>
                </c:pt>
                <c:pt idx="1980">
                  <c:v>0</c:v>
                </c:pt>
                <c:pt idx="1981">
                  <c:v>1</c:v>
                </c:pt>
                <c:pt idx="1982">
                  <c:v>0</c:v>
                </c:pt>
                <c:pt idx="1983">
                  <c:v>0</c:v>
                </c:pt>
                <c:pt idx="1984">
                  <c:v>0</c:v>
                </c:pt>
                <c:pt idx="1985">
                  <c:v>0</c:v>
                </c:pt>
                <c:pt idx="1986">
                  <c:v>0</c:v>
                </c:pt>
                <c:pt idx="1987">
                  <c:v>0</c:v>
                </c:pt>
                <c:pt idx="1988">
                  <c:v>3</c:v>
                </c:pt>
                <c:pt idx="1989">
                  <c:v>0</c:v>
                </c:pt>
                <c:pt idx="1990">
                  <c:v>1</c:v>
                </c:pt>
                <c:pt idx="1991">
                  <c:v>1</c:v>
                </c:pt>
                <c:pt idx="1992">
                  <c:v>0</c:v>
                </c:pt>
                <c:pt idx="1993">
                  <c:v>0</c:v>
                </c:pt>
                <c:pt idx="1994">
                  <c:v>0</c:v>
                </c:pt>
                <c:pt idx="1995">
                  <c:v>0</c:v>
                </c:pt>
                <c:pt idx="1996">
                  <c:v>0</c:v>
                </c:pt>
                <c:pt idx="1997">
                  <c:v>0</c:v>
                </c:pt>
                <c:pt idx="1998">
                  <c:v>0</c:v>
                </c:pt>
                <c:pt idx="1999">
                  <c:v>1</c:v>
                </c:pt>
                <c:pt idx="2000">
                  <c:v>0</c:v>
                </c:pt>
                <c:pt idx="2001">
                  <c:v>0</c:v>
                </c:pt>
                <c:pt idx="2002">
                  <c:v>1</c:v>
                </c:pt>
                <c:pt idx="2003">
                  <c:v>2</c:v>
                </c:pt>
                <c:pt idx="2004">
                  <c:v>2</c:v>
                </c:pt>
                <c:pt idx="2005">
                  <c:v>0</c:v>
                </c:pt>
                <c:pt idx="2006">
                  <c:v>0</c:v>
                </c:pt>
                <c:pt idx="2007">
                  <c:v>0</c:v>
                </c:pt>
                <c:pt idx="2008">
                  <c:v>0</c:v>
                </c:pt>
                <c:pt idx="2009">
                  <c:v>1</c:v>
                </c:pt>
                <c:pt idx="2010">
                  <c:v>0</c:v>
                </c:pt>
                <c:pt idx="2011">
                  <c:v>1</c:v>
                </c:pt>
                <c:pt idx="2012">
                  <c:v>0</c:v>
                </c:pt>
                <c:pt idx="2013">
                  <c:v>1</c:v>
                </c:pt>
                <c:pt idx="2014">
                  <c:v>0</c:v>
                </c:pt>
                <c:pt idx="2015">
                  <c:v>0</c:v>
                </c:pt>
                <c:pt idx="2016">
                  <c:v>1</c:v>
                </c:pt>
                <c:pt idx="2017">
                  <c:v>0</c:v>
                </c:pt>
                <c:pt idx="2018">
                  <c:v>0</c:v>
                </c:pt>
                <c:pt idx="2019">
                  <c:v>0</c:v>
                </c:pt>
                <c:pt idx="2020">
                  <c:v>0</c:v>
                </c:pt>
                <c:pt idx="2021">
                  <c:v>0</c:v>
                </c:pt>
                <c:pt idx="2022">
                  <c:v>0</c:v>
                </c:pt>
                <c:pt idx="2023">
                  <c:v>0</c:v>
                </c:pt>
                <c:pt idx="2024">
                  <c:v>0</c:v>
                </c:pt>
                <c:pt idx="2025">
                  <c:v>0</c:v>
                </c:pt>
                <c:pt idx="2026">
                  <c:v>0</c:v>
                </c:pt>
                <c:pt idx="2027">
                  <c:v>2</c:v>
                </c:pt>
                <c:pt idx="2028">
                  <c:v>0</c:v>
                </c:pt>
                <c:pt idx="2029">
                  <c:v>0</c:v>
                </c:pt>
                <c:pt idx="2030">
                  <c:v>1</c:v>
                </c:pt>
                <c:pt idx="2031">
                  <c:v>0</c:v>
                </c:pt>
                <c:pt idx="2032">
                  <c:v>1</c:v>
                </c:pt>
                <c:pt idx="2033">
                  <c:v>0</c:v>
                </c:pt>
                <c:pt idx="2034">
                  <c:v>1</c:v>
                </c:pt>
                <c:pt idx="2035">
                  <c:v>0</c:v>
                </c:pt>
                <c:pt idx="2036">
                  <c:v>0</c:v>
                </c:pt>
                <c:pt idx="2037">
                  <c:v>1</c:v>
                </c:pt>
                <c:pt idx="2038">
                  <c:v>0</c:v>
                </c:pt>
                <c:pt idx="2039">
                  <c:v>1</c:v>
                </c:pt>
                <c:pt idx="2040">
                  <c:v>0</c:v>
                </c:pt>
                <c:pt idx="2041">
                  <c:v>0</c:v>
                </c:pt>
                <c:pt idx="2042">
                  <c:v>1</c:v>
                </c:pt>
                <c:pt idx="2043">
                  <c:v>0</c:v>
                </c:pt>
                <c:pt idx="2044">
                  <c:v>0</c:v>
                </c:pt>
                <c:pt idx="2045">
                  <c:v>0</c:v>
                </c:pt>
                <c:pt idx="2046">
                  <c:v>0</c:v>
                </c:pt>
                <c:pt idx="2047">
                  <c:v>0</c:v>
                </c:pt>
                <c:pt idx="2048">
                  <c:v>1</c:v>
                </c:pt>
                <c:pt idx="2049">
                  <c:v>0</c:v>
                </c:pt>
                <c:pt idx="2050">
                  <c:v>0</c:v>
                </c:pt>
                <c:pt idx="2051">
                  <c:v>0</c:v>
                </c:pt>
                <c:pt idx="2052">
                  <c:v>0</c:v>
                </c:pt>
                <c:pt idx="2053">
                  <c:v>2</c:v>
                </c:pt>
                <c:pt idx="2054">
                  <c:v>0</c:v>
                </c:pt>
                <c:pt idx="2055">
                  <c:v>1</c:v>
                </c:pt>
                <c:pt idx="2056">
                  <c:v>0</c:v>
                </c:pt>
                <c:pt idx="2057">
                  <c:v>3</c:v>
                </c:pt>
                <c:pt idx="2058">
                  <c:v>1</c:v>
                </c:pt>
                <c:pt idx="2059">
                  <c:v>0</c:v>
                </c:pt>
                <c:pt idx="2060">
                  <c:v>0</c:v>
                </c:pt>
                <c:pt idx="2061">
                  <c:v>0</c:v>
                </c:pt>
                <c:pt idx="2062">
                  <c:v>1</c:v>
                </c:pt>
                <c:pt idx="2063">
                  <c:v>0</c:v>
                </c:pt>
                <c:pt idx="2064">
                  <c:v>0</c:v>
                </c:pt>
                <c:pt idx="2065">
                  <c:v>0</c:v>
                </c:pt>
                <c:pt idx="2066">
                  <c:v>0</c:v>
                </c:pt>
                <c:pt idx="2067">
                  <c:v>1</c:v>
                </c:pt>
                <c:pt idx="2068">
                  <c:v>1</c:v>
                </c:pt>
                <c:pt idx="2069">
                  <c:v>0</c:v>
                </c:pt>
                <c:pt idx="2070">
                  <c:v>0</c:v>
                </c:pt>
                <c:pt idx="2071">
                  <c:v>1</c:v>
                </c:pt>
                <c:pt idx="2072">
                  <c:v>3</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1</c:v>
                </c:pt>
                <c:pt idx="2087">
                  <c:v>0</c:v>
                </c:pt>
                <c:pt idx="2088">
                  <c:v>0</c:v>
                </c:pt>
                <c:pt idx="2089">
                  <c:v>1</c:v>
                </c:pt>
                <c:pt idx="2090">
                  <c:v>0</c:v>
                </c:pt>
                <c:pt idx="2091">
                  <c:v>1</c:v>
                </c:pt>
                <c:pt idx="2092">
                  <c:v>0</c:v>
                </c:pt>
                <c:pt idx="2093">
                  <c:v>2</c:v>
                </c:pt>
                <c:pt idx="2094">
                  <c:v>1</c:v>
                </c:pt>
                <c:pt idx="2095">
                  <c:v>0</c:v>
                </c:pt>
                <c:pt idx="2096">
                  <c:v>0</c:v>
                </c:pt>
                <c:pt idx="2097">
                  <c:v>0</c:v>
                </c:pt>
                <c:pt idx="2098">
                  <c:v>0</c:v>
                </c:pt>
                <c:pt idx="2099">
                  <c:v>0</c:v>
                </c:pt>
                <c:pt idx="2100">
                  <c:v>0</c:v>
                </c:pt>
                <c:pt idx="2101">
                  <c:v>1</c:v>
                </c:pt>
                <c:pt idx="2102">
                  <c:v>1</c:v>
                </c:pt>
                <c:pt idx="2103">
                  <c:v>0</c:v>
                </c:pt>
                <c:pt idx="2104">
                  <c:v>1</c:v>
                </c:pt>
                <c:pt idx="2105">
                  <c:v>1</c:v>
                </c:pt>
                <c:pt idx="2106">
                  <c:v>1</c:v>
                </c:pt>
                <c:pt idx="2107">
                  <c:v>1</c:v>
                </c:pt>
                <c:pt idx="2108">
                  <c:v>0</c:v>
                </c:pt>
                <c:pt idx="2109">
                  <c:v>0</c:v>
                </c:pt>
                <c:pt idx="2110">
                  <c:v>0</c:v>
                </c:pt>
                <c:pt idx="2111">
                  <c:v>1</c:v>
                </c:pt>
                <c:pt idx="2112">
                  <c:v>0</c:v>
                </c:pt>
                <c:pt idx="2113">
                  <c:v>0</c:v>
                </c:pt>
                <c:pt idx="2114">
                  <c:v>0</c:v>
                </c:pt>
                <c:pt idx="2115">
                  <c:v>0</c:v>
                </c:pt>
                <c:pt idx="2116">
                  <c:v>0</c:v>
                </c:pt>
                <c:pt idx="2117">
                  <c:v>0</c:v>
                </c:pt>
                <c:pt idx="2118">
                  <c:v>0</c:v>
                </c:pt>
                <c:pt idx="2119">
                  <c:v>1</c:v>
                </c:pt>
                <c:pt idx="2120">
                  <c:v>0</c:v>
                </c:pt>
                <c:pt idx="2121">
                  <c:v>1</c:v>
                </c:pt>
                <c:pt idx="2122">
                  <c:v>0</c:v>
                </c:pt>
                <c:pt idx="2123">
                  <c:v>0</c:v>
                </c:pt>
                <c:pt idx="2124">
                  <c:v>1</c:v>
                </c:pt>
                <c:pt idx="2125">
                  <c:v>0</c:v>
                </c:pt>
                <c:pt idx="2126">
                  <c:v>0</c:v>
                </c:pt>
                <c:pt idx="2127">
                  <c:v>1</c:v>
                </c:pt>
                <c:pt idx="2128">
                  <c:v>2</c:v>
                </c:pt>
                <c:pt idx="2129">
                  <c:v>0</c:v>
                </c:pt>
                <c:pt idx="2130">
                  <c:v>0</c:v>
                </c:pt>
                <c:pt idx="2131">
                  <c:v>0</c:v>
                </c:pt>
                <c:pt idx="2132">
                  <c:v>1</c:v>
                </c:pt>
                <c:pt idx="2133">
                  <c:v>0</c:v>
                </c:pt>
                <c:pt idx="2134">
                  <c:v>0</c:v>
                </c:pt>
                <c:pt idx="2135">
                  <c:v>0</c:v>
                </c:pt>
                <c:pt idx="2136">
                  <c:v>1</c:v>
                </c:pt>
                <c:pt idx="2137">
                  <c:v>0</c:v>
                </c:pt>
                <c:pt idx="2138">
                  <c:v>0</c:v>
                </c:pt>
                <c:pt idx="2139">
                  <c:v>1</c:v>
                </c:pt>
                <c:pt idx="2140">
                  <c:v>1</c:v>
                </c:pt>
                <c:pt idx="2141">
                  <c:v>0</c:v>
                </c:pt>
                <c:pt idx="2142">
                  <c:v>0</c:v>
                </c:pt>
                <c:pt idx="2143">
                  <c:v>0</c:v>
                </c:pt>
                <c:pt idx="2144">
                  <c:v>0</c:v>
                </c:pt>
                <c:pt idx="2145">
                  <c:v>2</c:v>
                </c:pt>
                <c:pt idx="2146">
                  <c:v>0</c:v>
                </c:pt>
                <c:pt idx="2147">
                  <c:v>1</c:v>
                </c:pt>
                <c:pt idx="2148">
                  <c:v>1</c:v>
                </c:pt>
                <c:pt idx="2149">
                  <c:v>0</c:v>
                </c:pt>
                <c:pt idx="2150">
                  <c:v>1</c:v>
                </c:pt>
                <c:pt idx="2151">
                  <c:v>0</c:v>
                </c:pt>
                <c:pt idx="2152">
                  <c:v>0</c:v>
                </c:pt>
                <c:pt idx="2153">
                  <c:v>0</c:v>
                </c:pt>
                <c:pt idx="2154">
                  <c:v>0</c:v>
                </c:pt>
                <c:pt idx="2155">
                  <c:v>0</c:v>
                </c:pt>
                <c:pt idx="2156">
                  <c:v>1</c:v>
                </c:pt>
                <c:pt idx="2157">
                  <c:v>0</c:v>
                </c:pt>
                <c:pt idx="2158">
                  <c:v>0</c:v>
                </c:pt>
                <c:pt idx="2159">
                  <c:v>0</c:v>
                </c:pt>
                <c:pt idx="2160">
                  <c:v>1</c:v>
                </c:pt>
                <c:pt idx="2161">
                  <c:v>1</c:v>
                </c:pt>
                <c:pt idx="2162">
                  <c:v>0</c:v>
                </c:pt>
                <c:pt idx="2163">
                  <c:v>1</c:v>
                </c:pt>
                <c:pt idx="2164">
                  <c:v>0</c:v>
                </c:pt>
                <c:pt idx="2165">
                  <c:v>1</c:v>
                </c:pt>
                <c:pt idx="2166">
                  <c:v>0</c:v>
                </c:pt>
                <c:pt idx="2167">
                  <c:v>1</c:v>
                </c:pt>
                <c:pt idx="2168">
                  <c:v>1</c:v>
                </c:pt>
                <c:pt idx="2169">
                  <c:v>0</c:v>
                </c:pt>
                <c:pt idx="2170">
                  <c:v>0</c:v>
                </c:pt>
                <c:pt idx="2171">
                  <c:v>1</c:v>
                </c:pt>
                <c:pt idx="2172">
                  <c:v>0</c:v>
                </c:pt>
                <c:pt idx="2173">
                  <c:v>0</c:v>
                </c:pt>
                <c:pt idx="2174">
                  <c:v>0</c:v>
                </c:pt>
                <c:pt idx="2175">
                  <c:v>1</c:v>
                </c:pt>
                <c:pt idx="2176">
                  <c:v>0</c:v>
                </c:pt>
                <c:pt idx="2177">
                  <c:v>0</c:v>
                </c:pt>
                <c:pt idx="2178">
                  <c:v>0</c:v>
                </c:pt>
                <c:pt idx="2179">
                  <c:v>0</c:v>
                </c:pt>
                <c:pt idx="2180">
                  <c:v>0</c:v>
                </c:pt>
                <c:pt idx="2181">
                  <c:v>0</c:v>
                </c:pt>
                <c:pt idx="2182">
                  <c:v>1</c:v>
                </c:pt>
                <c:pt idx="2183">
                  <c:v>0</c:v>
                </c:pt>
                <c:pt idx="2184">
                  <c:v>0</c:v>
                </c:pt>
                <c:pt idx="2185">
                  <c:v>1</c:v>
                </c:pt>
                <c:pt idx="2186">
                  <c:v>0</c:v>
                </c:pt>
                <c:pt idx="2187">
                  <c:v>0</c:v>
                </c:pt>
                <c:pt idx="2188">
                  <c:v>1</c:v>
                </c:pt>
                <c:pt idx="2189">
                  <c:v>0</c:v>
                </c:pt>
                <c:pt idx="2190">
                  <c:v>0</c:v>
                </c:pt>
                <c:pt idx="2191">
                  <c:v>0</c:v>
                </c:pt>
                <c:pt idx="2192">
                  <c:v>1</c:v>
                </c:pt>
                <c:pt idx="2193">
                  <c:v>0</c:v>
                </c:pt>
                <c:pt idx="2194">
                  <c:v>1</c:v>
                </c:pt>
                <c:pt idx="2195">
                  <c:v>1</c:v>
                </c:pt>
                <c:pt idx="2196">
                  <c:v>1</c:v>
                </c:pt>
                <c:pt idx="2197">
                  <c:v>1</c:v>
                </c:pt>
                <c:pt idx="2198">
                  <c:v>0</c:v>
                </c:pt>
                <c:pt idx="2199">
                  <c:v>0</c:v>
                </c:pt>
                <c:pt idx="2200">
                  <c:v>0</c:v>
                </c:pt>
                <c:pt idx="2201">
                  <c:v>1</c:v>
                </c:pt>
                <c:pt idx="2202">
                  <c:v>0</c:v>
                </c:pt>
                <c:pt idx="2203">
                  <c:v>0</c:v>
                </c:pt>
                <c:pt idx="2204">
                  <c:v>0</c:v>
                </c:pt>
                <c:pt idx="2205">
                  <c:v>0</c:v>
                </c:pt>
                <c:pt idx="2206">
                  <c:v>1</c:v>
                </c:pt>
                <c:pt idx="2207">
                  <c:v>1</c:v>
                </c:pt>
                <c:pt idx="2208">
                  <c:v>0</c:v>
                </c:pt>
                <c:pt idx="2209">
                  <c:v>0</c:v>
                </c:pt>
                <c:pt idx="2210">
                  <c:v>0</c:v>
                </c:pt>
                <c:pt idx="2211">
                  <c:v>0</c:v>
                </c:pt>
                <c:pt idx="2212">
                  <c:v>0</c:v>
                </c:pt>
                <c:pt idx="2213">
                  <c:v>1</c:v>
                </c:pt>
                <c:pt idx="2214">
                  <c:v>0</c:v>
                </c:pt>
                <c:pt idx="2215">
                  <c:v>1</c:v>
                </c:pt>
                <c:pt idx="2216">
                  <c:v>0</c:v>
                </c:pt>
                <c:pt idx="2217">
                  <c:v>0</c:v>
                </c:pt>
                <c:pt idx="2218">
                  <c:v>0</c:v>
                </c:pt>
                <c:pt idx="2219">
                  <c:v>0</c:v>
                </c:pt>
                <c:pt idx="2220">
                  <c:v>0</c:v>
                </c:pt>
                <c:pt idx="2221">
                  <c:v>1</c:v>
                </c:pt>
                <c:pt idx="2222">
                  <c:v>1</c:v>
                </c:pt>
                <c:pt idx="2223">
                  <c:v>0</c:v>
                </c:pt>
                <c:pt idx="2224">
                  <c:v>1</c:v>
                </c:pt>
                <c:pt idx="2225">
                  <c:v>0</c:v>
                </c:pt>
                <c:pt idx="2226">
                  <c:v>0</c:v>
                </c:pt>
                <c:pt idx="2227">
                  <c:v>0</c:v>
                </c:pt>
                <c:pt idx="2228">
                  <c:v>0</c:v>
                </c:pt>
                <c:pt idx="2229">
                  <c:v>0</c:v>
                </c:pt>
                <c:pt idx="2230">
                  <c:v>1</c:v>
                </c:pt>
                <c:pt idx="2231">
                  <c:v>0</c:v>
                </c:pt>
                <c:pt idx="2232">
                  <c:v>1</c:v>
                </c:pt>
                <c:pt idx="2233">
                  <c:v>0</c:v>
                </c:pt>
                <c:pt idx="2234">
                  <c:v>0</c:v>
                </c:pt>
                <c:pt idx="2235">
                  <c:v>0</c:v>
                </c:pt>
                <c:pt idx="2236">
                  <c:v>0</c:v>
                </c:pt>
                <c:pt idx="2237">
                  <c:v>1</c:v>
                </c:pt>
                <c:pt idx="2238">
                  <c:v>1</c:v>
                </c:pt>
                <c:pt idx="2239">
                  <c:v>0</c:v>
                </c:pt>
                <c:pt idx="2240">
                  <c:v>2</c:v>
                </c:pt>
                <c:pt idx="2241">
                  <c:v>0</c:v>
                </c:pt>
                <c:pt idx="2242">
                  <c:v>0</c:v>
                </c:pt>
                <c:pt idx="2243">
                  <c:v>2</c:v>
                </c:pt>
                <c:pt idx="2244">
                  <c:v>1</c:v>
                </c:pt>
                <c:pt idx="2245">
                  <c:v>1</c:v>
                </c:pt>
                <c:pt idx="2246">
                  <c:v>0</c:v>
                </c:pt>
                <c:pt idx="2247">
                  <c:v>0</c:v>
                </c:pt>
                <c:pt idx="2248">
                  <c:v>1</c:v>
                </c:pt>
                <c:pt idx="2249">
                  <c:v>0</c:v>
                </c:pt>
                <c:pt idx="2250">
                  <c:v>2</c:v>
                </c:pt>
                <c:pt idx="2251">
                  <c:v>1</c:v>
                </c:pt>
                <c:pt idx="2252">
                  <c:v>0</c:v>
                </c:pt>
                <c:pt idx="2253">
                  <c:v>2</c:v>
                </c:pt>
                <c:pt idx="2254">
                  <c:v>0</c:v>
                </c:pt>
                <c:pt idx="2255">
                  <c:v>0</c:v>
                </c:pt>
                <c:pt idx="2256">
                  <c:v>0</c:v>
                </c:pt>
                <c:pt idx="2257">
                  <c:v>1</c:v>
                </c:pt>
                <c:pt idx="2258">
                  <c:v>0</c:v>
                </c:pt>
                <c:pt idx="2259">
                  <c:v>0</c:v>
                </c:pt>
                <c:pt idx="2260">
                  <c:v>0</c:v>
                </c:pt>
                <c:pt idx="2261">
                  <c:v>0</c:v>
                </c:pt>
                <c:pt idx="2262">
                  <c:v>0</c:v>
                </c:pt>
                <c:pt idx="2263">
                  <c:v>0</c:v>
                </c:pt>
                <c:pt idx="2264">
                  <c:v>0</c:v>
                </c:pt>
                <c:pt idx="2265">
                  <c:v>0</c:v>
                </c:pt>
                <c:pt idx="2266">
                  <c:v>1</c:v>
                </c:pt>
                <c:pt idx="2267">
                  <c:v>0</c:v>
                </c:pt>
                <c:pt idx="2268">
                  <c:v>0</c:v>
                </c:pt>
                <c:pt idx="2269">
                  <c:v>2</c:v>
                </c:pt>
                <c:pt idx="2270">
                  <c:v>0</c:v>
                </c:pt>
                <c:pt idx="2271">
                  <c:v>0</c:v>
                </c:pt>
                <c:pt idx="2272">
                  <c:v>1</c:v>
                </c:pt>
                <c:pt idx="2273">
                  <c:v>0</c:v>
                </c:pt>
                <c:pt idx="2274">
                  <c:v>0</c:v>
                </c:pt>
                <c:pt idx="2275">
                  <c:v>1</c:v>
                </c:pt>
                <c:pt idx="2276">
                  <c:v>0</c:v>
                </c:pt>
                <c:pt idx="2277">
                  <c:v>0</c:v>
                </c:pt>
                <c:pt idx="2278">
                  <c:v>0</c:v>
                </c:pt>
                <c:pt idx="2279">
                  <c:v>1</c:v>
                </c:pt>
                <c:pt idx="2280">
                  <c:v>0</c:v>
                </c:pt>
                <c:pt idx="2281">
                  <c:v>1</c:v>
                </c:pt>
                <c:pt idx="2282">
                  <c:v>0</c:v>
                </c:pt>
                <c:pt idx="2283">
                  <c:v>0</c:v>
                </c:pt>
                <c:pt idx="2284">
                  <c:v>1</c:v>
                </c:pt>
                <c:pt idx="2285">
                  <c:v>0</c:v>
                </c:pt>
                <c:pt idx="2286">
                  <c:v>1</c:v>
                </c:pt>
                <c:pt idx="2287">
                  <c:v>0</c:v>
                </c:pt>
                <c:pt idx="2288">
                  <c:v>1</c:v>
                </c:pt>
                <c:pt idx="2289">
                  <c:v>0</c:v>
                </c:pt>
                <c:pt idx="2290">
                  <c:v>0</c:v>
                </c:pt>
                <c:pt idx="2291">
                  <c:v>0</c:v>
                </c:pt>
                <c:pt idx="2292">
                  <c:v>1</c:v>
                </c:pt>
                <c:pt idx="2293">
                  <c:v>2</c:v>
                </c:pt>
                <c:pt idx="2294">
                  <c:v>0</c:v>
                </c:pt>
                <c:pt idx="2295">
                  <c:v>0</c:v>
                </c:pt>
                <c:pt idx="2296">
                  <c:v>0</c:v>
                </c:pt>
                <c:pt idx="2297">
                  <c:v>1</c:v>
                </c:pt>
                <c:pt idx="2298">
                  <c:v>1</c:v>
                </c:pt>
                <c:pt idx="2299">
                  <c:v>0</c:v>
                </c:pt>
                <c:pt idx="2300">
                  <c:v>1</c:v>
                </c:pt>
                <c:pt idx="2301">
                  <c:v>0</c:v>
                </c:pt>
                <c:pt idx="2302">
                  <c:v>0</c:v>
                </c:pt>
                <c:pt idx="2303">
                  <c:v>0</c:v>
                </c:pt>
                <c:pt idx="2304">
                  <c:v>2</c:v>
                </c:pt>
                <c:pt idx="2305">
                  <c:v>0</c:v>
                </c:pt>
                <c:pt idx="2306">
                  <c:v>0</c:v>
                </c:pt>
                <c:pt idx="2307">
                  <c:v>0</c:v>
                </c:pt>
                <c:pt idx="2308">
                  <c:v>0</c:v>
                </c:pt>
                <c:pt idx="2309">
                  <c:v>1</c:v>
                </c:pt>
                <c:pt idx="2310">
                  <c:v>0</c:v>
                </c:pt>
                <c:pt idx="2311">
                  <c:v>1</c:v>
                </c:pt>
                <c:pt idx="2312">
                  <c:v>0</c:v>
                </c:pt>
                <c:pt idx="2313">
                  <c:v>0</c:v>
                </c:pt>
                <c:pt idx="2314">
                  <c:v>0</c:v>
                </c:pt>
                <c:pt idx="2315">
                  <c:v>1</c:v>
                </c:pt>
                <c:pt idx="2316">
                  <c:v>0</c:v>
                </c:pt>
                <c:pt idx="2317">
                  <c:v>1</c:v>
                </c:pt>
                <c:pt idx="2318">
                  <c:v>0</c:v>
                </c:pt>
                <c:pt idx="2319">
                  <c:v>0</c:v>
                </c:pt>
                <c:pt idx="2320">
                  <c:v>0</c:v>
                </c:pt>
                <c:pt idx="2321">
                  <c:v>1</c:v>
                </c:pt>
                <c:pt idx="2322">
                  <c:v>2</c:v>
                </c:pt>
                <c:pt idx="2323">
                  <c:v>1</c:v>
                </c:pt>
                <c:pt idx="2324">
                  <c:v>0</c:v>
                </c:pt>
                <c:pt idx="2325">
                  <c:v>0</c:v>
                </c:pt>
                <c:pt idx="2326">
                  <c:v>0</c:v>
                </c:pt>
                <c:pt idx="2327">
                  <c:v>0</c:v>
                </c:pt>
                <c:pt idx="2328">
                  <c:v>1</c:v>
                </c:pt>
                <c:pt idx="2329">
                  <c:v>0</c:v>
                </c:pt>
                <c:pt idx="2330">
                  <c:v>0</c:v>
                </c:pt>
                <c:pt idx="2331">
                  <c:v>1</c:v>
                </c:pt>
                <c:pt idx="2332">
                  <c:v>0</c:v>
                </c:pt>
                <c:pt idx="2333">
                  <c:v>1</c:v>
                </c:pt>
                <c:pt idx="2334">
                  <c:v>0</c:v>
                </c:pt>
                <c:pt idx="2335">
                  <c:v>1</c:v>
                </c:pt>
                <c:pt idx="2336">
                  <c:v>0</c:v>
                </c:pt>
                <c:pt idx="2337">
                  <c:v>1</c:v>
                </c:pt>
                <c:pt idx="2338">
                  <c:v>0</c:v>
                </c:pt>
                <c:pt idx="2339">
                  <c:v>0</c:v>
                </c:pt>
                <c:pt idx="2340">
                  <c:v>0</c:v>
                </c:pt>
                <c:pt idx="2341">
                  <c:v>0</c:v>
                </c:pt>
                <c:pt idx="2342">
                  <c:v>1</c:v>
                </c:pt>
                <c:pt idx="2343">
                  <c:v>1</c:v>
                </c:pt>
                <c:pt idx="2344">
                  <c:v>0</c:v>
                </c:pt>
                <c:pt idx="2345">
                  <c:v>0</c:v>
                </c:pt>
                <c:pt idx="2346">
                  <c:v>0</c:v>
                </c:pt>
                <c:pt idx="2347">
                  <c:v>0</c:v>
                </c:pt>
                <c:pt idx="2348">
                  <c:v>0</c:v>
                </c:pt>
                <c:pt idx="2349">
                  <c:v>0</c:v>
                </c:pt>
                <c:pt idx="2350">
                  <c:v>0</c:v>
                </c:pt>
                <c:pt idx="2351">
                  <c:v>0</c:v>
                </c:pt>
                <c:pt idx="2352">
                  <c:v>0</c:v>
                </c:pt>
                <c:pt idx="2353">
                  <c:v>1</c:v>
                </c:pt>
                <c:pt idx="2354">
                  <c:v>1</c:v>
                </c:pt>
                <c:pt idx="2355">
                  <c:v>1</c:v>
                </c:pt>
                <c:pt idx="2356">
                  <c:v>0</c:v>
                </c:pt>
                <c:pt idx="2357">
                  <c:v>1</c:v>
                </c:pt>
                <c:pt idx="2358">
                  <c:v>0</c:v>
                </c:pt>
                <c:pt idx="2359">
                  <c:v>0</c:v>
                </c:pt>
                <c:pt idx="2360">
                  <c:v>1</c:v>
                </c:pt>
                <c:pt idx="2361">
                  <c:v>1</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1</c:v>
                </c:pt>
                <c:pt idx="2375">
                  <c:v>0</c:v>
                </c:pt>
                <c:pt idx="2376">
                  <c:v>1</c:v>
                </c:pt>
                <c:pt idx="2377">
                  <c:v>0</c:v>
                </c:pt>
                <c:pt idx="2378">
                  <c:v>0</c:v>
                </c:pt>
                <c:pt idx="2379">
                  <c:v>0</c:v>
                </c:pt>
                <c:pt idx="2380">
                  <c:v>1</c:v>
                </c:pt>
                <c:pt idx="2381">
                  <c:v>0</c:v>
                </c:pt>
                <c:pt idx="2382">
                  <c:v>0</c:v>
                </c:pt>
                <c:pt idx="2383">
                  <c:v>0</c:v>
                </c:pt>
                <c:pt idx="2384">
                  <c:v>0</c:v>
                </c:pt>
                <c:pt idx="2385">
                  <c:v>0</c:v>
                </c:pt>
                <c:pt idx="2386">
                  <c:v>1</c:v>
                </c:pt>
                <c:pt idx="2387">
                  <c:v>0</c:v>
                </c:pt>
                <c:pt idx="2388">
                  <c:v>0</c:v>
                </c:pt>
                <c:pt idx="2389">
                  <c:v>0</c:v>
                </c:pt>
                <c:pt idx="2390">
                  <c:v>0</c:v>
                </c:pt>
                <c:pt idx="2391">
                  <c:v>1</c:v>
                </c:pt>
                <c:pt idx="2392">
                  <c:v>0</c:v>
                </c:pt>
                <c:pt idx="2393">
                  <c:v>0</c:v>
                </c:pt>
                <c:pt idx="2394">
                  <c:v>0</c:v>
                </c:pt>
                <c:pt idx="2395">
                  <c:v>0</c:v>
                </c:pt>
                <c:pt idx="2396">
                  <c:v>1</c:v>
                </c:pt>
                <c:pt idx="2397">
                  <c:v>1</c:v>
                </c:pt>
                <c:pt idx="2398">
                  <c:v>0</c:v>
                </c:pt>
                <c:pt idx="2399">
                  <c:v>0</c:v>
                </c:pt>
                <c:pt idx="2400">
                  <c:v>0</c:v>
                </c:pt>
                <c:pt idx="2401">
                  <c:v>1</c:v>
                </c:pt>
                <c:pt idx="2402">
                  <c:v>0</c:v>
                </c:pt>
                <c:pt idx="2403">
                  <c:v>0</c:v>
                </c:pt>
                <c:pt idx="2404">
                  <c:v>0</c:v>
                </c:pt>
                <c:pt idx="2405">
                  <c:v>0</c:v>
                </c:pt>
                <c:pt idx="2406">
                  <c:v>0</c:v>
                </c:pt>
                <c:pt idx="2407">
                  <c:v>1</c:v>
                </c:pt>
                <c:pt idx="2408">
                  <c:v>0</c:v>
                </c:pt>
                <c:pt idx="2409">
                  <c:v>0</c:v>
                </c:pt>
                <c:pt idx="2410">
                  <c:v>0</c:v>
                </c:pt>
                <c:pt idx="2411">
                  <c:v>0</c:v>
                </c:pt>
                <c:pt idx="2412">
                  <c:v>1</c:v>
                </c:pt>
                <c:pt idx="2413">
                  <c:v>1</c:v>
                </c:pt>
                <c:pt idx="2414">
                  <c:v>0</c:v>
                </c:pt>
                <c:pt idx="2415">
                  <c:v>0</c:v>
                </c:pt>
                <c:pt idx="2416">
                  <c:v>0</c:v>
                </c:pt>
                <c:pt idx="2417">
                  <c:v>0</c:v>
                </c:pt>
                <c:pt idx="2418">
                  <c:v>0</c:v>
                </c:pt>
                <c:pt idx="2419">
                  <c:v>2</c:v>
                </c:pt>
                <c:pt idx="2420">
                  <c:v>1</c:v>
                </c:pt>
                <c:pt idx="2421">
                  <c:v>0</c:v>
                </c:pt>
                <c:pt idx="2422">
                  <c:v>0</c:v>
                </c:pt>
                <c:pt idx="2423">
                  <c:v>1</c:v>
                </c:pt>
                <c:pt idx="2424">
                  <c:v>1</c:v>
                </c:pt>
                <c:pt idx="2425">
                  <c:v>0</c:v>
                </c:pt>
                <c:pt idx="2426">
                  <c:v>1</c:v>
                </c:pt>
                <c:pt idx="2427">
                  <c:v>0</c:v>
                </c:pt>
                <c:pt idx="2428">
                  <c:v>2</c:v>
                </c:pt>
                <c:pt idx="2429">
                  <c:v>0</c:v>
                </c:pt>
                <c:pt idx="2430">
                  <c:v>0</c:v>
                </c:pt>
                <c:pt idx="2431">
                  <c:v>0</c:v>
                </c:pt>
                <c:pt idx="2432">
                  <c:v>0</c:v>
                </c:pt>
                <c:pt idx="2433">
                  <c:v>2</c:v>
                </c:pt>
                <c:pt idx="2434">
                  <c:v>0</c:v>
                </c:pt>
                <c:pt idx="2435">
                  <c:v>1</c:v>
                </c:pt>
                <c:pt idx="2436">
                  <c:v>0</c:v>
                </c:pt>
                <c:pt idx="2437">
                  <c:v>0</c:v>
                </c:pt>
                <c:pt idx="2438">
                  <c:v>0</c:v>
                </c:pt>
                <c:pt idx="2439">
                  <c:v>0</c:v>
                </c:pt>
                <c:pt idx="2440">
                  <c:v>0</c:v>
                </c:pt>
                <c:pt idx="2441">
                  <c:v>0</c:v>
                </c:pt>
                <c:pt idx="2442">
                  <c:v>1</c:v>
                </c:pt>
                <c:pt idx="2443">
                  <c:v>0</c:v>
                </c:pt>
                <c:pt idx="2444">
                  <c:v>0</c:v>
                </c:pt>
                <c:pt idx="2445">
                  <c:v>1</c:v>
                </c:pt>
                <c:pt idx="2446">
                  <c:v>0</c:v>
                </c:pt>
                <c:pt idx="2447">
                  <c:v>1</c:v>
                </c:pt>
                <c:pt idx="2448">
                  <c:v>0</c:v>
                </c:pt>
                <c:pt idx="2449">
                  <c:v>0</c:v>
                </c:pt>
                <c:pt idx="2450">
                  <c:v>0</c:v>
                </c:pt>
                <c:pt idx="2451">
                  <c:v>0</c:v>
                </c:pt>
                <c:pt idx="2452">
                  <c:v>1</c:v>
                </c:pt>
                <c:pt idx="2453">
                  <c:v>0</c:v>
                </c:pt>
                <c:pt idx="2454">
                  <c:v>0</c:v>
                </c:pt>
                <c:pt idx="2455">
                  <c:v>2</c:v>
                </c:pt>
                <c:pt idx="2456">
                  <c:v>0</c:v>
                </c:pt>
                <c:pt idx="2457">
                  <c:v>1</c:v>
                </c:pt>
                <c:pt idx="2458">
                  <c:v>0</c:v>
                </c:pt>
                <c:pt idx="2459">
                  <c:v>0</c:v>
                </c:pt>
                <c:pt idx="2460">
                  <c:v>0</c:v>
                </c:pt>
                <c:pt idx="2461">
                  <c:v>0</c:v>
                </c:pt>
                <c:pt idx="2462">
                  <c:v>2</c:v>
                </c:pt>
                <c:pt idx="2463">
                  <c:v>0</c:v>
                </c:pt>
                <c:pt idx="2464">
                  <c:v>1</c:v>
                </c:pt>
                <c:pt idx="2465">
                  <c:v>1</c:v>
                </c:pt>
                <c:pt idx="2466">
                  <c:v>1</c:v>
                </c:pt>
                <c:pt idx="2467">
                  <c:v>0</c:v>
                </c:pt>
                <c:pt idx="2468">
                  <c:v>0</c:v>
                </c:pt>
                <c:pt idx="2469">
                  <c:v>0</c:v>
                </c:pt>
                <c:pt idx="2470">
                  <c:v>0</c:v>
                </c:pt>
                <c:pt idx="2471">
                  <c:v>0</c:v>
                </c:pt>
                <c:pt idx="2472">
                  <c:v>3</c:v>
                </c:pt>
                <c:pt idx="2473">
                  <c:v>0</c:v>
                </c:pt>
                <c:pt idx="2474">
                  <c:v>0</c:v>
                </c:pt>
                <c:pt idx="2475">
                  <c:v>1</c:v>
                </c:pt>
                <c:pt idx="2476">
                  <c:v>0</c:v>
                </c:pt>
                <c:pt idx="2477">
                  <c:v>0</c:v>
                </c:pt>
                <c:pt idx="2478">
                  <c:v>0</c:v>
                </c:pt>
                <c:pt idx="2479">
                  <c:v>0</c:v>
                </c:pt>
                <c:pt idx="2480">
                  <c:v>0</c:v>
                </c:pt>
                <c:pt idx="2481">
                  <c:v>0</c:v>
                </c:pt>
                <c:pt idx="2482">
                  <c:v>0</c:v>
                </c:pt>
                <c:pt idx="2483">
                  <c:v>0</c:v>
                </c:pt>
                <c:pt idx="2484">
                  <c:v>0</c:v>
                </c:pt>
                <c:pt idx="2485">
                  <c:v>1</c:v>
                </c:pt>
                <c:pt idx="2486">
                  <c:v>0</c:v>
                </c:pt>
                <c:pt idx="2487">
                  <c:v>0</c:v>
                </c:pt>
                <c:pt idx="2488">
                  <c:v>0</c:v>
                </c:pt>
                <c:pt idx="2489">
                  <c:v>0</c:v>
                </c:pt>
                <c:pt idx="2490">
                  <c:v>1</c:v>
                </c:pt>
                <c:pt idx="2491">
                  <c:v>1</c:v>
                </c:pt>
                <c:pt idx="2492">
                  <c:v>0</c:v>
                </c:pt>
                <c:pt idx="2493">
                  <c:v>0</c:v>
                </c:pt>
                <c:pt idx="2494">
                  <c:v>0</c:v>
                </c:pt>
                <c:pt idx="2495">
                  <c:v>0</c:v>
                </c:pt>
                <c:pt idx="2496">
                  <c:v>0</c:v>
                </c:pt>
                <c:pt idx="2497">
                  <c:v>0</c:v>
                </c:pt>
                <c:pt idx="2498">
                  <c:v>5</c:v>
                </c:pt>
                <c:pt idx="2499">
                  <c:v>1</c:v>
                </c:pt>
                <c:pt idx="2500">
                  <c:v>1</c:v>
                </c:pt>
                <c:pt idx="2501">
                  <c:v>1</c:v>
                </c:pt>
                <c:pt idx="2502">
                  <c:v>1</c:v>
                </c:pt>
                <c:pt idx="2503">
                  <c:v>0</c:v>
                </c:pt>
                <c:pt idx="2504">
                  <c:v>0</c:v>
                </c:pt>
                <c:pt idx="2505">
                  <c:v>0</c:v>
                </c:pt>
                <c:pt idx="2506">
                  <c:v>0</c:v>
                </c:pt>
                <c:pt idx="2507">
                  <c:v>2</c:v>
                </c:pt>
                <c:pt idx="2508">
                  <c:v>0</c:v>
                </c:pt>
                <c:pt idx="2509">
                  <c:v>0</c:v>
                </c:pt>
                <c:pt idx="2510">
                  <c:v>1</c:v>
                </c:pt>
                <c:pt idx="2511">
                  <c:v>0</c:v>
                </c:pt>
                <c:pt idx="2512">
                  <c:v>0</c:v>
                </c:pt>
                <c:pt idx="2513">
                  <c:v>0</c:v>
                </c:pt>
                <c:pt idx="2514">
                  <c:v>0</c:v>
                </c:pt>
                <c:pt idx="2515">
                  <c:v>0</c:v>
                </c:pt>
                <c:pt idx="2516">
                  <c:v>0</c:v>
                </c:pt>
                <c:pt idx="2517">
                  <c:v>0</c:v>
                </c:pt>
                <c:pt idx="2518">
                  <c:v>0</c:v>
                </c:pt>
                <c:pt idx="2519">
                  <c:v>1</c:v>
                </c:pt>
                <c:pt idx="2520">
                  <c:v>0</c:v>
                </c:pt>
                <c:pt idx="2521">
                  <c:v>0</c:v>
                </c:pt>
                <c:pt idx="2522">
                  <c:v>0</c:v>
                </c:pt>
                <c:pt idx="2523">
                  <c:v>0</c:v>
                </c:pt>
                <c:pt idx="2524">
                  <c:v>0</c:v>
                </c:pt>
                <c:pt idx="2525">
                  <c:v>0</c:v>
                </c:pt>
                <c:pt idx="2526">
                  <c:v>0</c:v>
                </c:pt>
                <c:pt idx="2527">
                  <c:v>0</c:v>
                </c:pt>
                <c:pt idx="2528">
                  <c:v>0</c:v>
                </c:pt>
                <c:pt idx="2529">
                  <c:v>1</c:v>
                </c:pt>
                <c:pt idx="2530">
                  <c:v>0</c:v>
                </c:pt>
                <c:pt idx="2531">
                  <c:v>0</c:v>
                </c:pt>
                <c:pt idx="2532">
                  <c:v>0</c:v>
                </c:pt>
                <c:pt idx="2533">
                  <c:v>1</c:v>
                </c:pt>
                <c:pt idx="2534">
                  <c:v>0</c:v>
                </c:pt>
                <c:pt idx="2535">
                  <c:v>1</c:v>
                </c:pt>
                <c:pt idx="2536">
                  <c:v>1</c:v>
                </c:pt>
                <c:pt idx="2537">
                  <c:v>0</c:v>
                </c:pt>
                <c:pt idx="2538">
                  <c:v>0</c:v>
                </c:pt>
                <c:pt idx="2539">
                  <c:v>0</c:v>
                </c:pt>
                <c:pt idx="2540">
                  <c:v>0</c:v>
                </c:pt>
                <c:pt idx="2541">
                  <c:v>1</c:v>
                </c:pt>
                <c:pt idx="2542">
                  <c:v>0</c:v>
                </c:pt>
                <c:pt idx="2543">
                  <c:v>0</c:v>
                </c:pt>
                <c:pt idx="2544">
                  <c:v>1</c:v>
                </c:pt>
                <c:pt idx="2545">
                  <c:v>1</c:v>
                </c:pt>
                <c:pt idx="2546">
                  <c:v>2</c:v>
                </c:pt>
                <c:pt idx="2547">
                  <c:v>0</c:v>
                </c:pt>
                <c:pt idx="2548">
                  <c:v>0</c:v>
                </c:pt>
                <c:pt idx="2549">
                  <c:v>0</c:v>
                </c:pt>
                <c:pt idx="2550">
                  <c:v>0</c:v>
                </c:pt>
                <c:pt idx="2551">
                  <c:v>0</c:v>
                </c:pt>
                <c:pt idx="2552">
                  <c:v>0</c:v>
                </c:pt>
                <c:pt idx="2553">
                  <c:v>0</c:v>
                </c:pt>
                <c:pt idx="2554">
                  <c:v>2</c:v>
                </c:pt>
                <c:pt idx="2555">
                  <c:v>1</c:v>
                </c:pt>
                <c:pt idx="2556">
                  <c:v>0</c:v>
                </c:pt>
                <c:pt idx="2557">
                  <c:v>1</c:v>
                </c:pt>
                <c:pt idx="2558">
                  <c:v>0</c:v>
                </c:pt>
                <c:pt idx="2559">
                  <c:v>0</c:v>
                </c:pt>
                <c:pt idx="2560">
                  <c:v>0</c:v>
                </c:pt>
                <c:pt idx="2561">
                  <c:v>0</c:v>
                </c:pt>
                <c:pt idx="2562">
                  <c:v>0</c:v>
                </c:pt>
                <c:pt idx="2563">
                  <c:v>0</c:v>
                </c:pt>
                <c:pt idx="2564">
                  <c:v>0</c:v>
                </c:pt>
                <c:pt idx="2565">
                  <c:v>1</c:v>
                </c:pt>
                <c:pt idx="2566">
                  <c:v>1</c:v>
                </c:pt>
                <c:pt idx="2567">
                  <c:v>1</c:v>
                </c:pt>
                <c:pt idx="2568">
                  <c:v>0</c:v>
                </c:pt>
                <c:pt idx="2569">
                  <c:v>0</c:v>
                </c:pt>
                <c:pt idx="2570">
                  <c:v>0</c:v>
                </c:pt>
                <c:pt idx="2571">
                  <c:v>1</c:v>
                </c:pt>
                <c:pt idx="2572">
                  <c:v>0</c:v>
                </c:pt>
                <c:pt idx="2573">
                  <c:v>0</c:v>
                </c:pt>
                <c:pt idx="2574">
                  <c:v>1</c:v>
                </c:pt>
                <c:pt idx="2575">
                  <c:v>0</c:v>
                </c:pt>
                <c:pt idx="2576">
                  <c:v>0</c:v>
                </c:pt>
                <c:pt idx="2577">
                  <c:v>0</c:v>
                </c:pt>
                <c:pt idx="2578">
                  <c:v>0</c:v>
                </c:pt>
                <c:pt idx="2579">
                  <c:v>0</c:v>
                </c:pt>
                <c:pt idx="2580">
                  <c:v>0</c:v>
                </c:pt>
                <c:pt idx="2581">
                  <c:v>0</c:v>
                </c:pt>
                <c:pt idx="2582">
                  <c:v>0</c:v>
                </c:pt>
                <c:pt idx="2583">
                  <c:v>2</c:v>
                </c:pt>
                <c:pt idx="2584">
                  <c:v>1</c:v>
                </c:pt>
                <c:pt idx="2585">
                  <c:v>1</c:v>
                </c:pt>
                <c:pt idx="2586">
                  <c:v>0</c:v>
                </c:pt>
                <c:pt idx="2587">
                  <c:v>0</c:v>
                </c:pt>
                <c:pt idx="2588">
                  <c:v>0</c:v>
                </c:pt>
                <c:pt idx="2589">
                  <c:v>1</c:v>
                </c:pt>
                <c:pt idx="2590">
                  <c:v>0</c:v>
                </c:pt>
                <c:pt idx="2591">
                  <c:v>0</c:v>
                </c:pt>
                <c:pt idx="2592">
                  <c:v>0</c:v>
                </c:pt>
                <c:pt idx="2593">
                  <c:v>1</c:v>
                </c:pt>
                <c:pt idx="2594">
                  <c:v>0</c:v>
                </c:pt>
                <c:pt idx="2595">
                  <c:v>0</c:v>
                </c:pt>
                <c:pt idx="2596">
                  <c:v>0</c:v>
                </c:pt>
                <c:pt idx="2597">
                  <c:v>1</c:v>
                </c:pt>
                <c:pt idx="2598">
                  <c:v>0</c:v>
                </c:pt>
                <c:pt idx="2599">
                  <c:v>2</c:v>
                </c:pt>
                <c:pt idx="2600">
                  <c:v>1</c:v>
                </c:pt>
                <c:pt idx="2601">
                  <c:v>1</c:v>
                </c:pt>
                <c:pt idx="2602">
                  <c:v>0</c:v>
                </c:pt>
                <c:pt idx="2603">
                  <c:v>1</c:v>
                </c:pt>
                <c:pt idx="2604">
                  <c:v>1</c:v>
                </c:pt>
                <c:pt idx="2605">
                  <c:v>1</c:v>
                </c:pt>
                <c:pt idx="2606">
                  <c:v>0</c:v>
                </c:pt>
                <c:pt idx="2607">
                  <c:v>0</c:v>
                </c:pt>
                <c:pt idx="2608">
                  <c:v>0</c:v>
                </c:pt>
                <c:pt idx="2609">
                  <c:v>0</c:v>
                </c:pt>
                <c:pt idx="2610">
                  <c:v>1</c:v>
                </c:pt>
                <c:pt idx="2611">
                  <c:v>0</c:v>
                </c:pt>
                <c:pt idx="2612">
                  <c:v>0</c:v>
                </c:pt>
                <c:pt idx="2613">
                  <c:v>0</c:v>
                </c:pt>
                <c:pt idx="2614">
                  <c:v>1</c:v>
                </c:pt>
                <c:pt idx="2615">
                  <c:v>0</c:v>
                </c:pt>
                <c:pt idx="2616">
                  <c:v>1</c:v>
                </c:pt>
                <c:pt idx="2617">
                  <c:v>0</c:v>
                </c:pt>
                <c:pt idx="2618">
                  <c:v>0</c:v>
                </c:pt>
                <c:pt idx="2619">
                  <c:v>1</c:v>
                </c:pt>
                <c:pt idx="2620">
                  <c:v>0</c:v>
                </c:pt>
                <c:pt idx="2621">
                  <c:v>0</c:v>
                </c:pt>
                <c:pt idx="2622">
                  <c:v>0</c:v>
                </c:pt>
                <c:pt idx="2623">
                  <c:v>1</c:v>
                </c:pt>
                <c:pt idx="2624">
                  <c:v>0</c:v>
                </c:pt>
                <c:pt idx="2625">
                  <c:v>1</c:v>
                </c:pt>
                <c:pt idx="2626">
                  <c:v>1</c:v>
                </c:pt>
                <c:pt idx="2627">
                  <c:v>0</c:v>
                </c:pt>
                <c:pt idx="2628">
                  <c:v>0</c:v>
                </c:pt>
                <c:pt idx="2629">
                  <c:v>0</c:v>
                </c:pt>
                <c:pt idx="2630">
                  <c:v>0</c:v>
                </c:pt>
                <c:pt idx="2631">
                  <c:v>1</c:v>
                </c:pt>
                <c:pt idx="2632">
                  <c:v>1</c:v>
                </c:pt>
                <c:pt idx="2633">
                  <c:v>0</c:v>
                </c:pt>
                <c:pt idx="2634">
                  <c:v>1</c:v>
                </c:pt>
                <c:pt idx="2635">
                  <c:v>0</c:v>
                </c:pt>
                <c:pt idx="2636">
                  <c:v>0</c:v>
                </c:pt>
                <c:pt idx="2637">
                  <c:v>0</c:v>
                </c:pt>
                <c:pt idx="2638">
                  <c:v>1</c:v>
                </c:pt>
                <c:pt idx="2639">
                  <c:v>0</c:v>
                </c:pt>
                <c:pt idx="2640">
                  <c:v>0</c:v>
                </c:pt>
                <c:pt idx="2641">
                  <c:v>0</c:v>
                </c:pt>
                <c:pt idx="2642">
                  <c:v>0</c:v>
                </c:pt>
                <c:pt idx="2643">
                  <c:v>0</c:v>
                </c:pt>
                <c:pt idx="2644">
                  <c:v>1</c:v>
                </c:pt>
                <c:pt idx="2645">
                  <c:v>2</c:v>
                </c:pt>
                <c:pt idx="2646">
                  <c:v>0</c:v>
                </c:pt>
                <c:pt idx="2647">
                  <c:v>1</c:v>
                </c:pt>
                <c:pt idx="2648">
                  <c:v>0</c:v>
                </c:pt>
                <c:pt idx="2649">
                  <c:v>0</c:v>
                </c:pt>
                <c:pt idx="2650">
                  <c:v>1</c:v>
                </c:pt>
                <c:pt idx="2651">
                  <c:v>1</c:v>
                </c:pt>
                <c:pt idx="2652">
                  <c:v>0</c:v>
                </c:pt>
                <c:pt idx="2653">
                  <c:v>1</c:v>
                </c:pt>
                <c:pt idx="2654">
                  <c:v>0</c:v>
                </c:pt>
                <c:pt idx="2655">
                  <c:v>0</c:v>
                </c:pt>
                <c:pt idx="2656">
                  <c:v>0</c:v>
                </c:pt>
                <c:pt idx="2657">
                  <c:v>0</c:v>
                </c:pt>
                <c:pt idx="2658">
                  <c:v>0</c:v>
                </c:pt>
                <c:pt idx="2659">
                  <c:v>0</c:v>
                </c:pt>
                <c:pt idx="2660">
                  <c:v>0</c:v>
                </c:pt>
                <c:pt idx="2661">
                  <c:v>0</c:v>
                </c:pt>
                <c:pt idx="2662">
                  <c:v>0</c:v>
                </c:pt>
                <c:pt idx="2663">
                  <c:v>0</c:v>
                </c:pt>
                <c:pt idx="2664">
                  <c:v>3</c:v>
                </c:pt>
                <c:pt idx="2665">
                  <c:v>1</c:v>
                </c:pt>
                <c:pt idx="2666">
                  <c:v>1</c:v>
                </c:pt>
                <c:pt idx="2667">
                  <c:v>0</c:v>
                </c:pt>
                <c:pt idx="2668">
                  <c:v>2</c:v>
                </c:pt>
                <c:pt idx="2669">
                  <c:v>3</c:v>
                </c:pt>
                <c:pt idx="2670">
                  <c:v>2</c:v>
                </c:pt>
                <c:pt idx="2671">
                  <c:v>0</c:v>
                </c:pt>
                <c:pt idx="2672">
                  <c:v>0</c:v>
                </c:pt>
                <c:pt idx="2673">
                  <c:v>0</c:v>
                </c:pt>
                <c:pt idx="2674">
                  <c:v>0</c:v>
                </c:pt>
                <c:pt idx="2675">
                  <c:v>2</c:v>
                </c:pt>
                <c:pt idx="2676">
                  <c:v>0</c:v>
                </c:pt>
                <c:pt idx="2677">
                  <c:v>0</c:v>
                </c:pt>
                <c:pt idx="2678">
                  <c:v>1</c:v>
                </c:pt>
                <c:pt idx="2679">
                  <c:v>0</c:v>
                </c:pt>
                <c:pt idx="2680">
                  <c:v>1</c:v>
                </c:pt>
                <c:pt idx="2681">
                  <c:v>0</c:v>
                </c:pt>
                <c:pt idx="2682">
                  <c:v>0</c:v>
                </c:pt>
                <c:pt idx="2683">
                  <c:v>0</c:v>
                </c:pt>
                <c:pt idx="2684">
                  <c:v>2</c:v>
                </c:pt>
                <c:pt idx="2685">
                  <c:v>0</c:v>
                </c:pt>
                <c:pt idx="2686">
                  <c:v>0</c:v>
                </c:pt>
                <c:pt idx="2687">
                  <c:v>1</c:v>
                </c:pt>
                <c:pt idx="2688">
                  <c:v>0</c:v>
                </c:pt>
                <c:pt idx="2689">
                  <c:v>0</c:v>
                </c:pt>
                <c:pt idx="2690">
                  <c:v>0</c:v>
                </c:pt>
                <c:pt idx="2691">
                  <c:v>0</c:v>
                </c:pt>
                <c:pt idx="2692">
                  <c:v>0</c:v>
                </c:pt>
                <c:pt idx="2693">
                  <c:v>2</c:v>
                </c:pt>
                <c:pt idx="2694">
                  <c:v>1</c:v>
                </c:pt>
                <c:pt idx="2695">
                  <c:v>0</c:v>
                </c:pt>
                <c:pt idx="2696">
                  <c:v>1</c:v>
                </c:pt>
                <c:pt idx="2697">
                  <c:v>1</c:v>
                </c:pt>
                <c:pt idx="2698">
                  <c:v>1</c:v>
                </c:pt>
                <c:pt idx="2699">
                  <c:v>0</c:v>
                </c:pt>
                <c:pt idx="2700">
                  <c:v>0</c:v>
                </c:pt>
                <c:pt idx="2701">
                  <c:v>0</c:v>
                </c:pt>
                <c:pt idx="2702">
                  <c:v>0</c:v>
                </c:pt>
                <c:pt idx="2703">
                  <c:v>1</c:v>
                </c:pt>
                <c:pt idx="2704">
                  <c:v>1</c:v>
                </c:pt>
                <c:pt idx="2705">
                  <c:v>0</c:v>
                </c:pt>
                <c:pt idx="2706">
                  <c:v>0</c:v>
                </c:pt>
                <c:pt idx="2707">
                  <c:v>0</c:v>
                </c:pt>
                <c:pt idx="2708">
                  <c:v>0</c:v>
                </c:pt>
                <c:pt idx="2709">
                  <c:v>0</c:v>
                </c:pt>
                <c:pt idx="2710">
                  <c:v>0</c:v>
                </c:pt>
                <c:pt idx="2711">
                  <c:v>0</c:v>
                </c:pt>
                <c:pt idx="2712">
                  <c:v>0</c:v>
                </c:pt>
                <c:pt idx="2713">
                  <c:v>0</c:v>
                </c:pt>
                <c:pt idx="2714">
                  <c:v>0</c:v>
                </c:pt>
                <c:pt idx="2715">
                  <c:v>1</c:v>
                </c:pt>
                <c:pt idx="2716">
                  <c:v>0</c:v>
                </c:pt>
                <c:pt idx="2717">
                  <c:v>0</c:v>
                </c:pt>
                <c:pt idx="2718">
                  <c:v>0</c:v>
                </c:pt>
                <c:pt idx="2719">
                  <c:v>1</c:v>
                </c:pt>
                <c:pt idx="2720">
                  <c:v>1</c:v>
                </c:pt>
                <c:pt idx="2721">
                  <c:v>1</c:v>
                </c:pt>
                <c:pt idx="2722">
                  <c:v>0</c:v>
                </c:pt>
                <c:pt idx="2723">
                  <c:v>0</c:v>
                </c:pt>
                <c:pt idx="2724">
                  <c:v>0</c:v>
                </c:pt>
                <c:pt idx="2725">
                  <c:v>3</c:v>
                </c:pt>
                <c:pt idx="2726">
                  <c:v>0</c:v>
                </c:pt>
                <c:pt idx="2727">
                  <c:v>0</c:v>
                </c:pt>
                <c:pt idx="2728">
                  <c:v>1</c:v>
                </c:pt>
                <c:pt idx="2729">
                  <c:v>0</c:v>
                </c:pt>
                <c:pt idx="2730">
                  <c:v>0</c:v>
                </c:pt>
                <c:pt idx="2731">
                  <c:v>0</c:v>
                </c:pt>
                <c:pt idx="2732">
                  <c:v>1</c:v>
                </c:pt>
                <c:pt idx="2733">
                  <c:v>0</c:v>
                </c:pt>
                <c:pt idx="2734">
                  <c:v>1</c:v>
                </c:pt>
                <c:pt idx="2735">
                  <c:v>0</c:v>
                </c:pt>
                <c:pt idx="2736">
                  <c:v>0</c:v>
                </c:pt>
                <c:pt idx="2737">
                  <c:v>0</c:v>
                </c:pt>
                <c:pt idx="2738">
                  <c:v>0</c:v>
                </c:pt>
                <c:pt idx="2739">
                  <c:v>0</c:v>
                </c:pt>
                <c:pt idx="2740">
                  <c:v>1</c:v>
                </c:pt>
                <c:pt idx="2741">
                  <c:v>0</c:v>
                </c:pt>
                <c:pt idx="2742">
                  <c:v>1</c:v>
                </c:pt>
                <c:pt idx="2743">
                  <c:v>0</c:v>
                </c:pt>
                <c:pt idx="2744">
                  <c:v>1</c:v>
                </c:pt>
                <c:pt idx="2745">
                  <c:v>1</c:v>
                </c:pt>
                <c:pt idx="2746">
                  <c:v>0</c:v>
                </c:pt>
                <c:pt idx="2747">
                  <c:v>1</c:v>
                </c:pt>
                <c:pt idx="2748">
                  <c:v>0</c:v>
                </c:pt>
                <c:pt idx="2749">
                  <c:v>1</c:v>
                </c:pt>
                <c:pt idx="2750">
                  <c:v>0</c:v>
                </c:pt>
                <c:pt idx="2751">
                  <c:v>0</c:v>
                </c:pt>
                <c:pt idx="2752">
                  <c:v>1</c:v>
                </c:pt>
                <c:pt idx="2753">
                  <c:v>2</c:v>
                </c:pt>
                <c:pt idx="2754">
                  <c:v>0</c:v>
                </c:pt>
                <c:pt idx="2755">
                  <c:v>0</c:v>
                </c:pt>
                <c:pt idx="2756">
                  <c:v>2</c:v>
                </c:pt>
                <c:pt idx="2757">
                  <c:v>0</c:v>
                </c:pt>
                <c:pt idx="2758">
                  <c:v>0</c:v>
                </c:pt>
                <c:pt idx="2759">
                  <c:v>0</c:v>
                </c:pt>
                <c:pt idx="2760">
                  <c:v>1</c:v>
                </c:pt>
                <c:pt idx="2761">
                  <c:v>0</c:v>
                </c:pt>
                <c:pt idx="2762">
                  <c:v>0</c:v>
                </c:pt>
                <c:pt idx="2763">
                  <c:v>0</c:v>
                </c:pt>
                <c:pt idx="2764">
                  <c:v>1</c:v>
                </c:pt>
                <c:pt idx="2765">
                  <c:v>0</c:v>
                </c:pt>
                <c:pt idx="2766">
                  <c:v>0</c:v>
                </c:pt>
                <c:pt idx="2767">
                  <c:v>1</c:v>
                </c:pt>
                <c:pt idx="2768">
                  <c:v>0</c:v>
                </c:pt>
                <c:pt idx="2769">
                  <c:v>0</c:v>
                </c:pt>
                <c:pt idx="2770">
                  <c:v>1</c:v>
                </c:pt>
                <c:pt idx="2771">
                  <c:v>0</c:v>
                </c:pt>
                <c:pt idx="2772">
                  <c:v>0</c:v>
                </c:pt>
                <c:pt idx="2773">
                  <c:v>0</c:v>
                </c:pt>
                <c:pt idx="2774">
                  <c:v>3</c:v>
                </c:pt>
                <c:pt idx="2775">
                  <c:v>0</c:v>
                </c:pt>
                <c:pt idx="2776">
                  <c:v>0</c:v>
                </c:pt>
                <c:pt idx="2777">
                  <c:v>0</c:v>
                </c:pt>
                <c:pt idx="2778">
                  <c:v>0</c:v>
                </c:pt>
                <c:pt idx="2779">
                  <c:v>0</c:v>
                </c:pt>
                <c:pt idx="2780">
                  <c:v>1</c:v>
                </c:pt>
                <c:pt idx="2781">
                  <c:v>0</c:v>
                </c:pt>
                <c:pt idx="2782">
                  <c:v>0</c:v>
                </c:pt>
                <c:pt idx="2783">
                  <c:v>2</c:v>
                </c:pt>
                <c:pt idx="2784">
                  <c:v>0</c:v>
                </c:pt>
                <c:pt idx="2785">
                  <c:v>0</c:v>
                </c:pt>
                <c:pt idx="2786">
                  <c:v>0</c:v>
                </c:pt>
                <c:pt idx="2787">
                  <c:v>0</c:v>
                </c:pt>
                <c:pt idx="2788">
                  <c:v>0</c:v>
                </c:pt>
                <c:pt idx="2789">
                  <c:v>0</c:v>
                </c:pt>
                <c:pt idx="2790">
                  <c:v>0</c:v>
                </c:pt>
                <c:pt idx="2791">
                  <c:v>2</c:v>
                </c:pt>
                <c:pt idx="2792">
                  <c:v>2</c:v>
                </c:pt>
                <c:pt idx="2793">
                  <c:v>1</c:v>
                </c:pt>
                <c:pt idx="2794">
                  <c:v>0</c:v>
                </c:pt>
                <c:pt idx="2795">
                  <c:v>1</c:v>
                </c:pt>
                <c:pt idx="2796">
                  <c:v>0</c:v>
                </c:pt>
                <c:pt idx="2797">
                  <c:v>0</c:v>
                </c:pt>
                <c:pt idx="2798">
                  <c:v>0</c:v>
                </c:pt>
                <c:pt idx="2799">
                  <c:v>1</c:v>
                </c:pt>
                <c:pt idx="2800">
                  <c:v>1</c:v>
                </c:pt>
                <c:pt idx="2801">
                  <c:v>1</c:v>
                </c:pt>
                <c:pt idx="2802">
                  <c:v>0</c:v>
                </c:pt>
                <c:pt idx="2803">
                  <c:v>0</c:v>
                </c:pt>
                <c:pt idx="2804">
                  <c:v>0</c:v>
                </c:pt>
                <c:pt idx="2805">
                  <c:v>0</c:v>
                </c:pt>
                <c:pt idx="2806">
                  <c:v>1</c:v>
                </c:pt>
                <c:pt idx="2807">
                  <c:v>0</c:v>
                </c:pt>
                <c:pt idx="2808">
                  <c:v>0</c:v>
                </c:pt>
                <c:pt idx="2809">
                  <c:v>0</c:v>
                </c:pt>
                <c:pt idx="2810">
                  <c:v>0</c:v>
                </c:pt>
                <c:pt idx="2811">
                  <c:v>1</c:v>
                </c:pt>
                <c:pt idx="2812">
                  <c:v>0</c:v>
                </c:pt>
                <c:pt idx="2813">
                  <c:v>0</c:v>
                </c:pt>
                <c:pt idx="2814">
                  <c:v>0</c:v>
                </c:pt>
                <c:pt idx="2815">
                  <c:v>0</c:v>
                </c:pt>
                <c:pt idx="2816">
                  <c:v>1</c:v>
                </c:pt>
                <c:pt idx="2817">
                  <c:v>0</c:v>
                </c:pt>
                <c:pt idx="2818">
                  <c:v>0</c:v>
                </c:pt>
                <c:pt idx="2819">
                  <c:v>1</c:v>
                </c:pt>
                <c:pt idx="2820">
                  <c:v>1</c:v>
                </c:pt>
                <c:pt idx="2821">
                  <c:v>0</c:v>
                </c:pt>
                <c:pt idx="2822">
                  <c:v>0</c:v>
                </c:pt>
                <c:pt idx="2823">
                  <c:v>0</c:v>
                </c:pt>
                <c:pt idx="2824">
                  <c:v>0</c:v>
                </c:pt>
                <c:pt idx="2825">
                  <c:v>0</c:v>
                </c:pt>
                <c:pt idx="2826">
                  <c:v>0</c:v>
                </c:pt>
                <c:pt idx="2827">
                  <c:v>0</c:v>
                </c:pt>
                <c:pt idx="2828">
                  <c:v>1</c:v>
                </c:pt>
                <c:pt idx="2829">
                  <c:v>0</c:v>
                </c:pt>
                <c:pt idx="2830">
                  <c:v>2</c:v>
                </c:pt>
                <c:pt idx="2831">
                  <c:v>1</c:v>
                </c:pt>
                <c:pt idx="2832">
                  <c:v>0</c:v>
                </c:pt>
                <c:pt idx="2833">
                  <c:v>0</c:v>
                </c:pt>
                <c:pt idx="2834">
                  <c:v>0</c:v>
                </c:pt>
                <c:pt idx="2835">
                  <c:v>0</c:v>
                </c:pt>
                <c:pt idx="2836">
                  <c:v>1</c:v>
                </c:pt>
                <c:pt idx="2837">
                  <c:v>1</c:v>
                </c:pt>
                <c:pt idx="2838">
                  <c:v>1</c:v>
                </c:pt>
                <c:pt idx="2839">
                  <c:v>1</c:v>
                </c:pt>
                <c:pt idx="2840">
                  <c:v>0</c:v>
                </c:pt>
                <c:pt idx="2841">
                  <c:v>1</c:v>
                </c:pt>
                <c:pt idx="2842">
                  <c:v>0</c:v>
                </c:pt>
                <c:pt idx="2843">
                  <c:v>1</c:v>
                </c:pt>
                <c:pt idx="2844">
                  <c:v>0</c:v>
                </c:pt>
                <c:pt idx="2845">
                  <c:v>1</c:v>
                </c:pt>
                <c:pt idx="2846">
                  <c:v>1</c:v>
                </c:pt>
                <c:pt idx="2847">
                  <c:v>0</c:v>
                </c:pt>
                <c:pt idx="2848">
                  <c:v>0</c:v>
                </c:pt>
                <c:pt idx="2849">
                  <c:v>1</c:v>
                </c:pt>
                <c:pt idx="2850">
                  <c:v>0</c:v>
                </c:pt>
                <c:pt idx="2851">
                  <c:v>0</c:v>
                </c:pt>
                <c:pt idx="2852">
                  <c:v>1</c:v>
                </c:pt>
                <c:pt idx="2853">
                  <c:v>0</c:v>
                </c:pt>
                <c:pt idx="2854">
                  <c:v>0</c:v>
                </c:pt>
                <c:pt idx="2855">
                  <c:v>0</c:v>
                </c:pt>
                <c:pt idx="2856">
                  <c:v>0</c:v>
                </c:pt>
                <c:pt idx="2857">
                  <c:v>1</c:v>
                </c:pt>
                <c:pt idx="2858">
                  <c:v>0</c:v>
                </c:pt>
                <c:pt idx="2859">
                  <c:v>1</c:v>
                </c:pt>
                <c:pt idx="2860">
                  <c:v>0</c:v>
                </c:pt>
                <c:pt idx="2861">
                  <c:v>1</c:v>
                </c:pt>
                <c:pt idx="2862">
                  <c:v>0</c:v>
                </c:pt>
                <c:pt idx="2863">
                  <c:v>1</c:v>
                </c:pt>
                <c:pt idx="2864">
                  <c:v>0</c:v>
                </c:pt>
                <c:pt idx="2865">
                  <c:v>0</c:v>
                </c:pt>
                <c:pt idx="2866">
                  <c:v>0</c:v>
                </c:pt>
                <c:pt idx="2867">
                  <c:v>0</c:v>
                </c:pt>
                <c:pt idx="2868">
                  <c:v>1</c:v>
                </c:pt>
                <c:pt idx="2869">
                  <c:v>1</c:v>
                </c:pt>
                <c:pt idx="2870">
                  <c:v>2</c:v>
                </c:pt>
                <c:pt idx="2871">
                  <c:v>0</c:v>
                </c:pt>
                <c:pt idx="2872">
                  <c:v>0</c:v>
                </c:pt>
                <c:pt idx="2873">
                  <c:v>0</c:v>
                </c:pt>
                <c:pt idx="2874">
                  <c:v>1</c:v>
                </c:pt>
                <c:pt idx="2875">
                  <c:v>1</c:v>
                </c:pt>
                <c:pt idx="2876">
                  <c:v>0</c:v>
                </c:pt>
                <c:pt idx="2877">
                  <c:v>0</c:v>
                </c:pt>
                <c:pt idx="2878">
                  <c:v>0</c:v>
                </c:pt>
                <c:pt idx="2879">
                  <c:v>0</c:v>
                </c:pt>
                <c:pt idx="2880">
                  <c:v>0</c:v>
                </c:pt>
                <c:pt idx="2881">
                  <c:v>0</c:v>
                </c:pt>
                <c:pt idx="2882">
                  <c:v>0</c:v>
                </c:pt>
                <c:pt idx="2883">
                  <c:v>1</c:v>
                </c:pt>
                <c:pt idx="2884">
                  <c:v>1</c:v>
                </c:pt>
                <c:pt idx="2885">
                  <c:v>1</c:v>
                </c:pt>
                <c:pt idx="2886">
                  <c:v>0</c:v>
                </c:pt>
                <c:pt idx="2887">
                  <c:v>0</c:v>
                </c:pt>
                <c:pt idx="2888">
                  <c:v>0</c:v>
                </c:pt>
                <c:pt idx="2889">
                  <c:v>0</c:v>
                </c:pt>
                <c:pt idx="2890">
                  <c:v>1</c:v>
                </c:pt>
                <c:pt idx="2891">
                  <c:v>0</c:v>
                </c:pt>
                <c:pt idx="2892">
                  <c:v>0</c:v>
                </c:pt>
                <c:pt idx="2893">
                  <c:v>1</c:v>
                </c:pt>
                <c:pt idx="2894">
                  <c:v>0</c:v>
                </c:pt>
                <c:pt idx="2895">
                  <c:v>1</c:v>
                </c:pt>
                <c:pt idx="2896">
                  <c:v>1</c:v>
                </c:pt>
                <c:pt idx="2897">
                  <c:v>0</c:v>
                </c:pt>
                <c:pt idx="2898">
                  <c:v>1</c:v>
                </c:pt>
                <c:pt idx="2899">
                  <c:v>1</c:v>
                </c:pt>
                <c:pt idx="2900">
                  <c:v>0</c:v>
                </c:pt>
                <c:pt idx="2901">
                  <c:v>0</c:v>
                </c:pt>
                <c:pt idx="2902">
                  <c:v>1</c:v>
                </c:pt>
                <c:pt idx="2903">
                  <c:v>0</c:v>
                </c:pt>
                <c:pt idx="2904">
                  <c:v>2</c:v>
                </c:pt>
                <c:pt idx="2905">
                  <c:v>0</c:v>
                </c:pt>
                <c:pt idx="2906">
                  <c:v>0</c:v>
                </c:pt>
                <c:pt idx="2907">
                  <c:v>2</c:v>
                </c:pt>
                <c:pt idx="2908">
                  <c:v>0</c:v>
                </c:pt>
                <c:pt idx="2909">
                  <c:v>0</c:v>
                </c:pt>
                <c:pt idx="2910">
                  <c:v>0</c:v>
                </c:pt>
                <c:pt idx="2911">
                  <c:v>0</c:v>
                </c:pt>
                <c:pt idx="2912">
                  <c:v>1</c:v>
                </c:pt>
                <c:pt idx="2913">
                  <c:v>0</c:v>
                </c:pt>
                <c:pt idx="2914">
                  <c:v>0</c:v>
                </c:pt>
                <c:pt idx="2915">
                  <c:v>0</c:v>
                </c:pt>
                <c:pt idx="2916">
                  <c:v>0</c:v>
                </c:pt>
                <c:pt idx="2917">
                  <c:v>1</c:v>
                </c:pt>
                <c:pt idx="2918">
                  <c:v>1</c:v>
                </c:pt>
                <c:pt idx="2919">
                  <c:v>0</c:v>
                </c:pt>
                <c:pt idx="2920">
                  <c:v>0</c:v>
                </c:pt>
                <c:pt idx="2921">
                  <c:v>1</c:v>
                </c:pt>
                <c:pt idx="2922">
                  <c:v>1</c:v>
                </c:pt>
                <c:pt idx="2923">
                  <c:v>0</c:v>
                </c:pt>
                <c:pt idx="2924">
                  <c:v>0</c:v>
                </c:pt>
                <c:pt idx="2925">
                  <c:v>0</c:v>
                </c:pt>
                <c:pt idx="2926">
                  <c:v>0</c:v>
                </c:pt>
                <c:pt idx="2927">
                  <c:v>1</c:v>
                </c:pt>
                <c:pt idx="2928">
                  <c:v>1</c:v>
                </c:pt>
                <c:pt idx="2929">
                  <c:v>1</c:v>
                </c:pt>
                <c:pt idx="2930">
                  <c:v>0</c:v>
                </c:pt>
                <c:pt idx="2931">
                  <c:v>1</c:v>
                </c:pt>
                <c:pt idx="2932">
                  <c:v>1</c:v>
                </c:pt>
                <c:pt idx="2933">
                  <c:v>1</c:v>
                </c:pt>
                <c:pt idx="2934">
                  <c:v>1</c:v>
                </c:pt>
                <c:pt idx="2935">
                  <c:v>1</c:v>
                </c:pt>
                <c:pt idx="2936">
                  <c:v>0</c:v>
                </c:pt>
                <c:pt idx="2937">
                  <c:v>1</c:v>
                </c:pt>
                <c:pt idx="2938">
                  <c:v>0</c:v>
                </c:pt>
                <c:pt idx="2939">
                  <c:v>0</c:v>
                </c:pt>
                <c:pt idx="2940">
                  <c:v>0</c:v>
                </c:pt>
                <c:pt idx="2941">
                  <c:v>1</c:v>
                </c:pt>
                <c:pt idx="2942">
                  <c:v>1</c:v>
                </c:pt>
                <c:pt idx="2943">
                  <c:v>0</c:v>
                </c:pt>
                <c:pt idx="2944">
                  <c:v>2</c:v>
                </c:pt>
                <c:pt idx="2945">
                  <c:v>0</c:v>
                </c:pt>
                <c:pt idx="2946">
                  <c:v>0</c:v>
                </c:pt>
                <c:pt idx="2947">
                  <c:v>0</c:v>
                </c:pt>
                <c:pt idx="2948">
                  <c:v>0</c:v>
                </c:pt>
                <c:pt idx="2949">
                  <c:v>0</c:v>
                </c:pt>
                <c:pt idx="2950">
                  <c:v>1</c:v>
                </c:pt>
                <c:pt idx="2951">
                  <c:v>0</c:v>
                </c:pt>
                <c:pt idx="2952">
                  <c:v>0</c:v>
                </c:pt>
                <c:pt idx="2953">
                  <c:v>0</c:v>
                </c:pt>
                <c:pt idx="2954">
                  <c:v>1</c:v>
                </c:pt>
                <c:pt idx="2955">
                  <c:v>1</c:v>
                </c:pt>
                <c:pt idx="2956">
                  <c:v>0</c:v>
                </c:pt>
                <c:pt idx="2957">
                  <c:v>0</c:v>
                </c:pt>
                <c:pt idx="2958">
                  <c:v>0</c:v>
                </c:pt>
                <c:pt idx="2959">
                  <c:v>0</c:v>
                </c:pt>
                <c:pt idx="2960">
                  <c:v>1</c:v>
                </c:pt>
                <c:pt idx="2961">
                  <c:v>1</c:v>
                </c:pt>
                <c:pt idx="2962">
                  <c:v>2</c:v>
                </c:pt>
                <c:pt idx="2963">
                  <c:v>1</c:v>
                </c:pt>
                <c:pt idx="2964">
                  <c:v>0</c:v>
                </c:pt>
                <c:pt idx="2965">
                  <c:v>0</c:v>
                </c:pt>
                <c:pt idx="2966">
                  <c:v>0</c:v>
                </c:pt>
                <c:pt idx="2967">
                  <c:v>0</c:v>
                </c:pt>
                <c:pt idx="2968">
                  <c:v>0</c:v>
                </c:pt>
                <c:pt idx="2969">
                  <c:v>1</c:v>
                </c:pt>
                <c:pt idx="2970">
                  <c:v>0</c:v>
                </c:pt>
                <c:pt idx="2971">
                  <c:v>0</c:v>
                </c:pt>
                <c:pt idx="2972">
                  <c:v>0</c:v>
                </c:pt>
                <c:pt idx="2973">
                  <c:v>0</c:v>
                </c:pt>
                <c:pt idx="2974">
                  <c:v>1</c:v>
                </c:pt>
                <c:pt idx="2975">
                  <c:v>0</c:v>
                </c:pt>
                <c:pt idx="2976">
                  <c:v>0</c:v>
                </c:pt>
                <c:pt idx="2977">
                  <c:v>0</c:v>
                </c:pt>
                <c:pt idx="2978">
                  <c:v>1</c:v>
                </c:pt>
                <c:pt idx="2979">
                  <c:v>0</c:v>
                </c:pt>
                <c:pt idx="2980">
                  <c:v>1</c:v>
                </c:pt>
                <c:pt idx="2981">
                  <c:v>0</c:v>
                </c:pt>
                <c:pt idx="2982">
                  <c:v>1</c:v>
                </c:pt>
                <c:pt idx="2983">
                  <c:v>0</c:v>
                </c:pt>
                <c:pt idx="2984">
                  <c:v>0</c:v>
                </c:pt>
                <c:pt idx="2985">
                  <c:v>0</c:v>
                </c:pt>
                <c:pt idx="2986">
                  <c:v>1</c:v>
                </c:pt>
                <c:pt idx="2987">
                  <c:v>0</c:v>
                </c:pt>
                <c:pt idx="2988">
                  <c:v>0</c:v>
                </c:pt>
                <c:pt idx="2989">
                  <c:v>0</c:v>
                </c:pt>
                <c:pt idx="2990">
                  <c:v>0</c:v>
                </c:pt>
                <c:pt idx="2991">
                  <c:v>0</c:v>
                </c:pt>
                <c:pt idx="2992">
                  <c:v>0</c:v>
                </c:pt>
                <c:pt idx="2993">
                  <c:v>0</c:v>
                </c:pt>
                <c:pt idx="2994">
                  <c:v>0</c:v>
                </c:pt>
                <c:pt idx="2995">
                  <c:v>1</c:v>
                </c:pt>
                <c:pt idx="2996">
                  <c:v>0</c:v>
                </c:pt>
                <c:pt idx="2997">
                  <c:v>0</c:v>
                </c:pt>
                <c:pt idx="2998">
                  <c:v>1</c:v>
                </c:pt>
                <c:pt idx="2999">
                  <c:v>0</c:v>
                </c:pt>
                <c:pt idx="3000">
                  <c:v>0</c:v>
                </c:pt>
                <c:pt idx="3001">
                  <c:v>4</c:v>
                </c:pt>
                <c:pt idx="3002">
                  <c:v>0</c:v>
                </c:pt>
                <c:pt idx="3003">
                  <c:v>2</c:v>
                </c:pt>
                <c:pt idx="3004">
                  <c:v>0</c:v>
                </c:pt>
                <c:pt idx="3005">
                  <c:v>0</c:v>
                </c:pt>
                <c:pt idx="3006">
                  <c:v>1</c:v>
                </c:pt>
                <c:pt idx="3007">
                  <c:v>1</c:v>
                </c:pt>
                <c:pt idx="3008">
                  <c:v>0</c:v>
                </c:pt>
                <c:pt idx="3009">
                  <c:v>0</c:v>
                </c:pt>
                <c:pt idx="3010">
                  <c:v>0</c:v>
                </c:pt>
                <c:pt idx="3011">
                  <c:v>0</c:v>
                </c:pt>
                <c:pt idx="3012">
                  <c:v>0</c:v>
                </c:pt>
                <c:pt idx="3013">
                  <c:v>2</c:v>
                </c:pt>
                <c:pt idx="3014">
                  <c:v>0</c:v>
                </c:pt>
                <c:pt idx="3015">
                  <c:v>0</c:v>
                </c:pt>
                <c:pt idx="3016">
                  <c:v>0</c:v>
                </c:pt>
                <c:pt idx="3017">
                  <c:v>0</c:v>
                </c:pt>
                <c:pt idx="3018">
                  <c:v>0</c:v>
                </c:pt>
                <c:pt idx="3019">
                  <c:v>0</c:v>
                </c:pt>
                <c:pt idx="3020">
                  <c:v>0</c:v>
                </c:pt>
                <c:pt idx="3021">
                  <c:v>0</c:v>
                </c:pt>
                <c:pt idx="3022">
                  <c:v>0</c:v>
                </c:pt>
                <c:pt idx="3023">
                  <c:v>0</c:v>
                </c:pt>
                <c:pt idx="3024">
                  <c:v>0</c:v>
                </c:pt>
                <c:pt idx="3025">
                  <c:v>1</c:v>
                </c:pt>
                <c:pt idx="3026">
                  <c:v>1</c:v>
                </c:pt>
                <c:pt idx="3027">
                  <c:v>0</c:v>
                </c:pt>
                <c:pt idx="3028">
                  <c:v>0</c:v>
                </c:pt>
                <c:pt idx="3029">
                  <c:v>0</c:v>
                </c:pt>
                <c:pt idx="3030">
                  <c:v>0</c:v>
                </c:pt>
                <c:pt idx="3031">
                  <c:v>1</c:v>
                </c:pt>
                <c:pt idx="3032">
                  <c:v>0</c:v>
                </c:pt>
                <c:pt idx="3033">
                  <c:v>0</c:v>
                </c:pt>
                <c:pt idx="3034">
                  <c:v>1</c:v>
                </c:pt>
                <c:pt idx="3035">
                  <c:v>1</c:v>
                </c:pt>
                <c:pt idx="3036">
                  <c:v>1</c:v>
                </c:pt>
                <c:pt idx="3037">
                  <c:v>0</c:v>
                </c:pt>
                <c:pt idx="3038">
                  <c:v>0</c:v>
                </c:pt>
                <c:pt idx="3039">
                  <c:v>0</c:v>
                </c:pt>
                <c:pt idx="3040">
                  <c:v>1</c:v>
                </c:pt>
                <c:pt idx="3041">
                  <c:v>0</c:v>
                </c:pt>
                <c:pt idx="3042">
                  <c:v>0</c:v>
                </c:pt>
                <c:pt idx="3043">
                  <c:v>0</c:v>
                </c:pt>
                <c:pt idx="3044">
                  <c:v>0</c:v>
                </c:pt>
                <c:pt idx="3045">
                  <c:v>0</c:v>
                </c:pt>
                <c:pt idx="3046">
                  <c:v>1</c:v>
                </c:pt>
                <c:pt idx="3047">
                  <c:v>0</c:v>
                </c:pt>
                <c:pt idx="3048">
                  <c:v>0</c:v>
                </c:pt>
                <c:pt idx="3049">
                  <c:v>4</c:v>
                </c:pt>
                <c:pt idx="3050">
                  <c:v>1</c:v>
                </c:pt>
                <c:pt idx="3051">
                  <c:v>1</c:v>
                </c:pt>
                <c:pt idx="3052">
                  <c:v>0</c:v>
                </c:pt>
                <c:pt idx="3053">
                  <c:v>0</c:v>
                </c:pt>
                <c:pt idx="3054">
                  <c:v>0</c:v>
                </c:pt>
                <c:pt idx="3055">
                  <c:v>0</c:v>
                </c:pt>
                <c:pt idx="3056">
                  <c:v>0</c:v>
                </c:pt>
                <c:pt idx="3057">
                  <c:v>0</c:v>
                </c:pt>
                <c:pt idx="3058">
                  <c:v>0</c:v>
                </c:pt>
                <c:pt idx="3059">
                  <c:v>2</c:v>
                </c:pt>
                <c:pt idx="3060">
                  <c:v>0</c:v>
                </c:pt>
                <c:pt idx="3061">
                  <c:v>1</c:v>
                </c:pt>
                <c:pt idx="3062">
                  <c:v>0</c:v>
                </c:pt>
                <c:pt idx="3063">
                  <c:v>0</c:v>
                </c:pt>
                <c:pt idx="3064">
                  <c:v>1</c:v>
                </c:pt>
                <c:pt idx="3065">
                  <c:v>0</c:v>
                </c:pt>
                <c:pt idx="3066">
                  <c:v>1</c:v>
                </c:pt>
                <c:pt idx="3067">
                  <c:v>1</c:v>
                </c:pt>
                <c:pt idx="3068">
                  <c:v>0</c:v>
                </c:pt>
                <c:pt idx="3069">
                  <c:v>0</c:v>
                </c:pt>
                <c:pt idx="3070">
                  <c:v>0</c:v>
                </c:pt>
                <c:pt idx="3071">
                  <c:v>0</c:v>
                </c:pt>
                <c:pt idx="3072">
                  <c:v>1</c:v>
                </c:pt>
                <c:pt idx="3073">
                  <c:v>0</c:v>
                </c:pt>
                <c:pt idx="3074">
                  <c:v>0</c:v>
                </c:pt>
                <c:pt idx="3075">
                  <c:v>0</c:v>
                </c:pt>
                <c:pt idx="3076">
                  <c:v>0</c:v>
                </c:pt>
                <c:pt idx="3077">
                  <c:v>0</c:v>
                </c:pt>
                <c:pt idx="3078">
                  <c:v>0</c:v>
                </c:pt>
                <c:pt idx="3079">
                  <c:v>0</c:v>
                </c:pt>
                <c:pt idx="3080">
                  <c:v>0</c:v>
                </c:pt>
                <c:pt idx="3081">
                  <c:v>1</c:v>
                </c:pt>
                <c:pt idx="3082">
                  <c:v>0</c:v>
                </c:pt>
                <c:pt idx="3083">
                  <c:v>1</c:v>
                </c:pt>
                <c:pt idx="3084">
                  <c:v>0</c:v>
                </c:pt>
                <c:pt idx="3085">
                  <c:v>0</c:v>
                </c:pt>
                <c:pt idx="3086">
                  <c:v>1</c:v>
                </c:pt>
                <c:pt idx="3087">
                  <c:v>0</c:v>
                </c:pt>
                <c:pt idx="3088">
                  <c:v>0</c:v>
                </c:pt>
                <c:pt idx="3089">
                  <c:v>0</c:v>
                </c:pt>
                <c:pt idx="3090">
                  <c:v>1</c:v>
                </c:pt>
                <c:pt idx="3091">
                  <c:v>0</c:v>
                </c:pt>
                <c:pt idx="3092">
                  <c:v>0</c:v>
                </c:pt>
                <c:pt idx="3093">
                  <c:v>0</c:v>
                </c:pt>
                <c:pt idx="3094">
                  <c:v>0</c:v>
                </c:pt>
                <c:pt idx="3095">
                  <c:v>0</c:v>
                </c:pt>
                <c:pt idx="3096">
                  <c:v>1</c:v>
                </c:pt>
                <c:pt idx="3097">
                  <c:v>0</c:v>
                </c:pt>
                <c:pt idx="3098">
                  <c:v>1</c:v>
                </c:pt>
                <c:pt idx="3099">
                  <c:v>0</c:v>
                </c:pt>
                <c:pt idx="3100">
                  <c:v>0</c:v>
                </c:pt>
                <c:pt idx="3101">
                  <c:v>0</c:v>
                </c:pt>
                <c:pt idx="3102">
                  <c:v>0</c:v>
                </c:pt>
                <c:pt idx="3103">
                  <c:v>0</c:v>
                </c:pt>
                <c:pt idx="3104">
                  <c:v>0</c:v>
                </c:pt>
                <c:pt idx="3105">
                  <c:v>0</c:v>
                </c:pt>
                <c:pt idx="3106">
                  <c:v>0</c:v>
                </c:pt>
                <c:pt idx="3107">
                  <c:v>0</c:v>
                </c:pt>
                <c:pt idx="3108">
                  <c:v>1</c:v>
                </c:pt>
                <c:pt idx="3109">
                  <c:v>0</c:v>
                </c:pt>
                <c:pt idx="3110">
                  <c:v>0</c:v>
                </c:pt>
                <c:pt idx="3111">
                  <c:v>2</c:v>
                </c:pt>
                <c:pt idx="3112">
                  <c:v>0</c:v>
                </c:pt>
                <c:pt idx="3113">
                  <c:v>0</c:v>
                </c:pt>
                <c:pt idx="3114">
                  <c:v>0</c:v>
                </c:pt>
                <c:pt idx="3115">
                  <c:v>1</c:v>
                </c:pt>
                <c:pt idx="3116">
                  <c:v>0</c:v>
                </c:pt>
                <c:pt idx="3117">
                  <c:v>0</c:v>
                </c:pt>
                <c:pt idx="3118">
                  <c:v>0</c:v>
                </c:pt>
                <c:pt idx="3119">
                  <c:v>0</c:v>
                </c:pt>
                <c:pt idx="3120">
                  <c:v>0</c:v>
                </c:pt>
                <c:pt idx="3121">
                  <c:v>2</c:v>
                </c:pt>
                <c:pt idx="3122">
                  <c:v>0</c:v>
                </c:pt>
                <c:pt idx="3123">
                  <c:v>0</c:v>
                </c:pt>
                <c:pt idx="3124">
                  <c:v>0</c:v>
                </c:pt>
                <c:pt idx="3125">
                  <c:v>1</c:v>
                </c:pt>
                <c:pt idx="3126">
                  <c:v>0</c:v>
                </c:pt>
                <c:pt idx="3127">
                  <c:v>2</c:v>
                </c:pt>
                <c:pt idx="3128">
                  <c:v>0</c:v>
                </c:pt>
                <c:pt idx="3129">
                  <c:v>0</c:v>
                </c:pt>
                <c:pt idx="3130">
                  <c:v>0</c:v>
                </c:pt>
                <c:pt idx="3131">
                  <c:v>0</c:v>
                </c:pt>
                <c:pt idx="3132">
                  <c:v>1</c:v>
                </c:pt>
                <c:pt idx="3133">
                  <c:v>0</c:v>
                </c:pt>
                <c:pt idx="3134">
                  <c:v>1</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3</c:v>
                </c:pt>
                <c:pt idx="3155">
                  <c:v>0</c:v>
                </c:pt>
                <c:pt idx="3156">
                  <c:v>1</c:v>
                </c:pt>
                <c:pt idx="3157">
                  <c:v>1</c:v>
                </c:pt>
                <c:pt idx="3158">
                  <c:v>0</c:v>
                </c:pt>
                <c:pt idx="3159">
                  <c:v>0</c:v>
                </c:pt>
                <c:pt idx="3160">
                  <c:v>0</c:v>
                </c:pt>
                <c:pt idx="3161">
                  <c:v>1</c:v>
                </c:pt>
                <c:pt idx="3162">
                  <c:v>0</c:v>
                </c:pt>
                <c:pt idx="3163">
                  <c:v>0</c:v>
                </c:pt>
                <c:pt idx="3164">
                  <c:v>0</c:v>
                </c:pt>
                <c:pt idx="3165">
                  <c:v>1</c:v>
                </c:pt>
                <c:pt idx="3166">
                  <c:v>1</c:v>
                </c:pt>
                <c:pt idx="3167">
                  <c:v>0</c:v>
                </c:pt>
                <c:pt idx="3168">
                  <c:v>0</c:v>
                </c:pt>
                <c:pt idx="3169">
                  <c:v>0</c:v>
                </c:pt>
                <c:pt idx="3170">
                  <c:v>0</c:v>
                </c:pt>
                <c:pt idx="3171">
                  <c:v>0</c:v>
                </c:pt>
                <c:pt idx="3172">
                  <c:v>2</c:v>
                </c:pt>
                <c:pt idx="3173">
                  <c:v>0</c:v>
                </c:pt>
                <c:pt idx="3174">
                  <c:v>0</c:v>
                </c:pt>
                <c:pt idx="3175">
                  <c:v>1</c:v>
                </c:pt>
                <c:pt idx="3176">
                  <c:v>0</c:v>
                </c:pt>
                <c:pt idx="3177">
                  <c:v>1</c:v>
                </c:pt>
                <c:pt idx="3178">
                  <c:v>1</c:v>
                </c:pt>
                <c:pt idx="3179">
                  <c:v>1</c:v>
                </c:pt>
                <c:pt idx="3180">
                  <c:v>0</c:v>
                </c:pt>
                <c:pt idx="3181">
                  <c:v>0</c:v>
                </c:pt>
                <c:pt idx="3182">
                  <c:v>0</c:v>
                </c:pt>
                <c:pt idx="3183">
                  <c:v>1</c:v>
                </c:pt>
                <c:pt idx="3184">
                  <c:v>1</c:v>
                </c:pt>
                <c:pt idx="3185">
                  <c:v>0</c:v>
                </c:pt>
                <c:pt idx="3186">
                  <c:v>0</c:v>
                </c:pt>
                <c:pt idx="3187">
                  <c:v>0</c:v>
                </c:pt>
                <c:pt idx="3188">
                  <c:v>0</c:v>
                </c:pt>
                <c:pt idx="3189">
                  <c:v>0</c:v>
                </c:pt>
                <c:pt idx="3190">
                  <c:v>0</c:v>
                </c:pt>
                <c:pt idx="3191">
                  <c:v>1</c:v>
                </c:pt>
                <c:pt idx="3192">
                  <c:v>1</c:v>
                </c:pt>
                <c:pt idx="3193">
                  <c:v>0</c:v>
                </c:pt>
                <c:pt idx="3194">
                  <c:v>0</c:v>
                </c:pt>
                <c:pt idx="3195">
                  <c:v>0</c:v>
                </c:pt>
                <c:pt idx="3196">
                  <c:v>2</c:v>
                </c:pt>
                <c:pt idx="3197">
                  <c:v>0</c:v>
                </c:pt>
                <c:pt idx="3198">
                  <c:v>0</c:v>
                </c:pt>
                <c:pt idx="3199">
                  <c:v>2</c:v>
                </c:pt>
                <c:pt idx="3200">
                  <c:v>1</c:v>
                </c:pt>
                <c:pt idx="3201">
                  <c:v>0</c:v>
                </c:pt>
                <c:pt idx="3202">
                  <c:v>1</c:v>
                </c:pt>
                <c:pt idx="3203">
                  <c:v>1</c:v>
                </c:pt>
                <c:pt idx="3204">
                  <c:v>0</c:v>
                </c:pt>
                <c:pt idx="3205">
                  <c:v>0</c:v>
                </c:pt>
                <c:pt idx="3206">
                  <c:v>0</c:v>
                </c:pt>
                <c:pt idx="3207">
                  <c:v>0</c:v>
                </c:pt>
                <c:pt idx="3208">
                  <c:v>0</c:v>
                </c:pt>
                <c:pt idx="3209">
                  <c:v>0</c:v>
                </c:pt>
                <c:pt idx="3210">
                  <c:v>0</c:v>
                </c:pt>
                <c:pt idx="3211">
                  <c:v>0</c:v>
                </c:pt>
                <c:pt idx="3212">
                  <c:v>0</c:v>
                </c:pt>
                <c:pt idx="3213">
                  <c:v>0</c:v>
                </c:pt>
                <c:pt idx="3214">
                  <c:v>1</c:v>
                </c:pt>
                <c:pt idx="3215">
                  <c:v>0</c:v>
                </c:pt>
                <c:pt idx="3216">
                  <c:v>0</c:v>
                </c:pt>
                <c:pt idx="3217">
                  <c:v>1</c:v>
                </c:pt>
                <c:pt idx="3218">
                  <c:v>0</c:v>
                </c:pt>
                <c:pt idx="3219">
                  <c:v>0</c:v>
                </c:pt>
                <c:pt idx="3220">
                  <c:v>1</c:v>
                </c:pt>
                <c:pt idx="3221">
                  <c:v>0</c:v>
                </c:pt>
                <c:pt idx="3222">
                  <c:v>0</c:v>
                </c:pt>
                <c:pt idx="3223">
                  <c:v>1</c:v>
                </c:pt>
                <c:pt idx="3224">
                  <c:v>0</c:v>
                </c:pt>
                <c:pt idx="3225">
                  <c:v>1</c:v>
                </c:pt>
                <c:pt idx="3226">
                  <c:v>3</c:v>
                </c:pt>
                <c:pt idx="3227">
                  <c:v>0</c:v>
                </c:pt>
                <c:pt idx="3228">
                  <c:v>0</c:v>
                </c:pt>
                <c:pt idx="3229">
                  <c:v>1</c:v>
                </c:pt>
                <c:pt idx="3230">
                  <c:v>1</c:v>
                </c:pt>
                <c:pt idx="3231">
                  <c:v>0</c:v>
                </c:pt>
                <c:pt idx="3232">
                  <c:v>0</c:v>
                </c:pt>
                <c:pt idx="3233">
                  <c:v>0</c:v>
                </c:pt>
                <c:pt idx="3234">
                  <c:v>1</c:v>
                </c:pt>
                <c:pt idx="3235">
                  <c:v>0</c:v>
                </c:pt>
                <c:pt idx="3236">
                  <c:v>0</c:v>
                </c:pt>
                <c:pt idx="3237">
                  <c:v>1</c:v>
                </c:pt>
                <c:pt idx="3238">
                  <c:v>0</c:v>
                </c:pt>
                <c:pt idx="3239">
                  <c:v>0</c:v>
                </c:pt>
                <c:pt idx="3240">
                  <c:v>0</c:v>
                </c:pt>
                <c:pt idx="3241">
                  <c:v>0</c:v>
                </c:pt>
                <c:pt idx="3242">
                  <c:v>0</c:v>
                </c:pt>
                <c:pt idx="3243">
                  <c:v>0</c:v>
                </c:pt>
                <c:pt idx="3244">
                  <c:v>0</c:v>
                </c:pt>
                <c:pt idx="3245">
                  <c:v>1</c:v>
                </c:pt>
                <c:pt idx="3246">
                  <c:v>0</c:v>
                </c:pt>
                <c:pt idx="3247">
                  <c:v>0</c:v>
                </c:pt>
                <c:pt idx="3248">
                  <c:v>0</c:v>
                </c:pt>
                <c:pt idx="3249">
                  <c:v>0</c:v>
                </c:pt>
                <c:pt idx="3250">
                  <c:v>0</c:v>
                </c:pt>
                <c:pt idx="3251">
                  <c:v>1</c:v>
                </c:pt>
                <c:pt idx="3252">
                  <c:v>0</c:v>
                </c:pt>
                <c:pt idx="3253">
                  <c:v>0</c:v>
                </c:pt>
                <c:pt idx="3254">
                  <c:v>1</c:v>
                </c:pt>
                <c:pt idx="3255">
                  <c:v>0</c:v>
                </c:pt>
                <c:pt idx="3256">
                  <c:v>1</c:v>
                </c:pt>
                <c:pt idx="3257">
                  <c:v>0</c:v>
                </c:pt>
                <c:pt idx="3258">
                  <c:v>0</c:v>
                </c:pt>
                <c:pt idx="3259">
                  <c:v>0</c:v>
                </c:pt>
                <c:pt idx="3260">
                  <c:v>1</c:v>
                </c:pt>
                <c:pt idx="3261">
                  <c:v>0</c:v>
                </c:pt>
                <c:pt idx="3262">
                  <c:v>0</c:v>
                </c:pt>
                <c:pt idx="3263">
                  <c:v>0</c:v>
                </c:pt>
                <c:pt idx="3264">
                  <c:v>0</c:v>
                </c:pt>
                <c:pt idx="3265">
                  <c:v>0</c:v>
                </c:pt>
                <c:pt idx="3266">
                  <c:v>1</c:v>
                </c:pt>
                <c:pt idx="3267">
                  <c:v>0</c:v>
                </c:pt>
                <c:pt idx="3268">
                  <c:v>0</c:v>
                </c:pt>
                <c:pt idx="3269">
                  <c:v>1</c:v>
                </c:pt>
                <c:pt idx="3270">
                  <c:v>1</c:v>
                </c:pt>
                <c:pt idx="3271">
                  <c:v>1</c:v>
                </c:pt>
                <c:pt idx="3272">
                  <c:v>0</c:v>
                </c:pt>
                <c:pt idx="3273">
                  <c:v>0</c:v>
                </c:pt>
                <c:pt idx="3274">
                  <c:v>0</c:v>
                </c:pt>
                <c:pt idx="3275">
                  <c:v>0</c:v>
                </c:pt>
                <c:pt idx="3276">
                  <c:v>0</c:v>
                </c:pt>
                <c:pt idx="3277">
                  <c:v>0</c:v>
                </c:pt>
                <c:pt idx="3278">
                  <c:v>1</c:v>
                </c:pt>
                <c:pt idx="3279">
                  <c:v>0</c:v>
                </c:pt>
                <c:pt idx="3280">
                  <c:v>0</c:v>
                </c:pt>
                <c:pt idx="3281">
                  <c:v>2</c:v>
                </c:pt>
                <c:pt idx="3282">
                  <c:v>0</c:v>
                </c:pt>
                <c:pt idx="3283">
                  <c:v>0</c:v>
                </c:pt>
                <c:pt idx="3284">
                  <c:v>2</c:v>
                </c:pt>
                <c:pt idx="3285">
                  <c:v>0</c:v>
                </c:pt>
                <c:pt idx="3286">
                  <c:v>1</c:v>
                </c:pt>
                <c:pt idx="3287">
                  <c:v>0</c:v>
                </c:pt>
                <c:pt idx="3288">
                  <c:v>0</c:v>
                </c:pt>
                <c:pt idx="3289">
                  <c:v>0</c:v>
                </c:pt>
                <c:pt idx="3290">
                  <c:v>0</c:v>
                </c:pt>
                <c:pt idx="3291">
                  <c:v>0</c:v>
                </c:pt>
                <c:pt idx="3292">
                  <c:v>0</c:v>
                </c:pt>
                <c:pt idx="3293">
                  <c:v>0</c:v>
                </c:pt>
                <c:pt idx="3294">
                  <c:v>1</c:v>
                </c:pt>
                <c:pt idx="3295">
                  <c:v>1</c:v>
                </c:pt>
                <c:pt idx="3296">
                  <c:v>0</c:v>
                </c:pt>
                <c:pt idx="3297">
                  <c:v>0</c:v>
                </c:pt>
                <c:pt idx="3298">
                  <c:v>1</c:v>
                </c:pt>
                <c:pt idx="3299">
                  <c:v>1</c:v>
                </c:pt>
                <c:pt idx="3300">
                  <c:v>0</c:v>
                </c:pt>
                <c:pt idx="3301">
                  <c:v>0</c:v>
                </c:pt>
                <c:pt idx="3302">
                  <c:v>0</c:v>
                </c:pt>
                <c:pt idx="3303">
                  <c:v>1</c:v>
                </c:pt>
                <c:pt idx="3304">
                  <c:v>0</c:v>
                </c:pt>
                <c:pt idx="3305">
                  <c:v>0</c:v>
                </c:pt>
                <c:pt idx="3306">
                  <c:v>0</c:v>
                </c:pt>
                <c:pt idx="3307">
                  <c:v>0</c:v>
                </c:pt>
                <c:pt idx="3308">
                  <c:v>1</c:v>
                </c:pt>
                <c:pt idx="3309">
                  <c:v>0</c:v>
                </c:pt>
                <c:pt idx="3310">
                  <c:v>0</c:v>
                </c:pt>
                <c:pt idx="3311">
                  <c:v>0</c:v>
                </c:pt>
                <c:pt idx="3312">
                  <c:v>0</c:v>
                </c:pt>
                <c:pt idx="3313">
                  <c:v>0</c:v>
                </c:pt>
                <c:pt idx="3314">
                  <c:v>1</c:v>
                </c:pt>
                <c:pt idx="3315">
                  <c:v>0</c:v>
                </c:pt>
                <c:pt idx="3316">
                  <c:v>0</c:v>
                </c:pt>
                <c:pt idx="3317">
                  <c:v>0</c:v>
                </c:pt>
                <c:pt idx="3318">
                  <c:v>1</c:v>
                </c:pt>
                <c:pt idx="3319">
                  <c:v>0</c:v>
                </c:pt>
                <c:pt idx="3320">
                  <c:v>0</c:v>
                </c:pt>
                <c:pt idx="3321">
                  <c:v>0</c:v>
                </c:pt>
                <c:pt idx="3322">
                  <c:v>2</c:v>
                </c:pt>
                <c:pt idx="3323">
                  <c:v>0</c:v>
                </c:pt>
                <c:pt idx="3324">
                  <c:v>0</c:v>
                </c:pt>
                <c:pt idx="3325">
                  <c:v>0</c:v>
                </c:pt>
                <c:pt idx="3326">
                  <c:v>1</c:v>
                </c:pt>
                <c:pt idx="3327">
                  <c:v>3</c:v>
                </c:pt>
                <c:pt idx="3328">
                  <c:v>0</c:v>
                </c:pt>
                <c:pt idx="3329">
                  <c:v>0</c:v>
                </c:pt>
                <c:pt idx="3330">
                  <c:v>1</c:v>
                </c:pt>
                <c:pt idx="3331">
                  <c:v>1</c:v>
                </c:pt>
                <c:pt idx="3332">
                  <c:v>0</c:v>
                </c:pt>
                <c:pt idx="3333">
                  <c:v>0</c:v>
                </c:pt>
                <c:pt idx="3334">
                  <c:v>1</c:v>
                </c:pt>
                <c:pt idx="3335">
                  <c:v>1</c:v>
                </c:pt>
                <c:pt idx="3336">
                  <c:v>1</c:v>
                </c:pt>
                <c:pt idx="3337">
                  <c:v>0</c:v>
                </c:pt>
                <c:pt idx="3338">
                  <c:v>0</c:v>
                </c:pt>
                <c:pt idx="3339">
                  <c:v>0</c:v>
                </c:pt>
                <c:pt idx="3340">
                  <c:v>0</c:v>
                </c:pt>
                <c:pt idx="3341">
                  <c:v>0</c:v>
                </c:pt>
                <c:pt idx="3342">
                  <c:v>0</c:v>
                </c:pt>
                <c:pt idx="3343">
                  <c:v>0</c:v>
                </c:pt>
                <c:pt idx="3344">
                  <c:v>1</c:v>
                </c:pt>
                <c:pt idx="3345">
                  <c:v>0</c:v>
                </c:pt>
                <c:pt idx="3346">
                  <c:v>1</c:v>
                </c:pt>
                <c:pt idx="3347">
                  <c:v>0</c:v>
                </c:pt>
                <c:pt idx="3348">
                  <c:v>0</c:v>
                </c:pt>
                <c:pt idx="3349">
                  <c:v>0</c:v>
                </c:pt>
                <c:pt idx="3350">
                  <c:v>0</c:v>
                </c:pt>
                <c:pt idx="3351">
                  <c:v>0</c:v>
                </c:pt>
                <c:pt idx="3352">
                  <c:v>0</c:v>
                </c:pt>
                <c:pt idx="3353">
                  <c:v>0</c:v>
                </c:pt>
                <c:pt idx="3354">
                  <c:v>0</c:v>
                </c:pt>
                <c:pt idx="3355">
                  <c:v>0</c:v>
                </c:pt>
                <c:pt idx="3356">
                  <c:v>0</c:v>
                </c:pt>
                <c:pt idx="3357">
                  <c:v>0</c:v>
                </c:pt>
                <c:pt idx="3358">
                  <c:v>1</c:v>
                </c:pt>
                <c:pt idx="3359">
                  <c:v>0</c:v>
                </c:pt>
                <c:pt idx="3360">
                  <c:v>0</c:v>
                </c:pt>
                <c:pt idx="3361">
                  <c:v>0</c:v>
                </c:pt>
                <c:pt idx="3362">
                  <c:v>0</c:v>
                </c:pt>
                <c:pt idx="3363">
                  <c:v>0</c:v>
                </c:pt>
                <c:pt idx="3364">
                  <c:v>1</c:v>
                </c:pt>
                <c:pt idx="3365">
                  <c:v>0</c:v>
                </c:pt>
                <c:pt idx="3366">
                  <c:v>0</c:v>
                </c:pt>
                <c:pt idx="3367">
                  <c:v>0</c:v>
                </c:pt>
                <c:pt idx="3368">
                  <c:v>0</c:v>
                </c:pt>
                <c:pt idx="3369">
                  <c:v>1</c:v>
                </c:pt>
                <c:pt idx="3370">
                  <c:v>0</c:v>
                </c:pt>
                <c:pt idx="3371">
                  <c:v>1</c:v>
                </c:pt>
                <c:pt idx="3372">
                  <c:v>0</c:v>
                </c:pt>
                <c:pt idx="3373">
                  <c:v>1</c:v>
                </c:pt>
                <c:pt idx="3374">
                  <c:v>0</c:v>
                </c:pt>
                <c:pt idx="3375">
                  <c:v>0</c:v>
                </c:pt>
                <c:pt idx="3376">
                  <c:v>0</c:v>
                </c:pt>
                <c:pt idx="3377">
                  <c:v>0</c:v>
                </c:pt>
                <c:pt idx="3378">
                  <c:v>1</c:v>
                </c:pt>
                <c:pt idx="3379">
                  <c:v>1</c:v>
                </c:pt>
                <c:pt idx="3380">
                  <c:v>0</c:v>
                </c:pt>
                <c:pt idx="3381">
                  <c:v>1</c:v>
                </c:pt>
                <c:pt idx="3382">
                  <c:v>0</c:v>
                </c:pt>
                <c:pt idx="3383">
                  <c:v>0</c:v>
                </c:pt>
                <c:pt idx="3384">
                  <c:v>0</c:v>
                </c:pt>
                <c:pt idx="3385">
                  <c:v>0</c:v>
                </c:pt>
                <c:pt idx="3386">
                  <c:v>1</c:v>
                </c:pt>
                <c:pt idx="3387">
                  <c:v>1</c:v>
                </c:pt>
                <c:pt idx="3388">
                  <c:v>1</c:v>
                </c:pt>
                <c:pt idx="3389">
                  <c:v>1</c:v>
                </c:pt>
                <c:pt idx="3390">
                  <c:v>0</c:v>
                </c:pt>
                <c:pt idx="3391">
                  <c:v>0</c:v>
                </c:pt>
                <c:pt idx="3392">
                  <c:v>0</c:v>
                </c:pt>
                <c:pt idx="3393">
                  <c:v>0</c:v>
                </c:pt>
                <c:pt idx="3394">
                  <c:v>0</c:v>
                </c:pt>
                <c:pt idx="3395">
                  <c:v>1</c:v>
                </c:pt>
                <c:pt idx="3396">
                  <c:v>0</c:v>
                </c:pt>
                <c:pt idx="3397">
                  <c:v>0</c:v>
                </c:pt>
                <c:pt idx="3398">
                  <c:v>1</c:v>
                </c:pt>
                <c:pt idx="3399">
                  <c:v>0</c:v>
                </c:pt>
                <c:pt idx="3400">
                  <c:v>0</c:v>
                </c:pt>
                <c:pt idx="3401">
                  <c:v>0</c:v>
                </c:pt>
                <c:pt idx="3402">
                  <c:v>1</c:v>
                </c:pt>
                <c:pt idx="3403">
                  <c:v>1</c:v>
                </c:pt>
                <c:pt idx="3404">
                  <c:v>0</c:v>
                </c:pt>
                <c:pt idx="3405">
                  <c:v>0</c:v>
                </c:pt>
                <c:pt idx="3406">
                  <c:v>0</c:v>
                </c:pt>
                <c:pt idx="3407">
                  <c:v>0</c:v>
                </c:pt>
                <c:pt idx="3408">
                  <c:v>0</c:v>
                </c:pt>
                <c:pt idx="3409">
                  <c:v>1</c:v>
                </c:pt>
                <c:pt idx="3410">
                  <c:v>0</c:v>
                </c:pt>
                <c:pt idx="3411">
                  <c:v>0</c:v>
                </c:pt>
                <c:pt idx="3412">
                  <c:v>0</c:v>
                </c:pt>
                <c:pt idx="3413">
                  <c:v>2</c:v>
                </c:pt>
                <c:pt idx="3414">
                  <c:v>1</c:v>
                </c:pt>
                <c:pt idx="3415">
                  <c:v>0</c:v>
                </c:pt>
                <c:pt idx="3416">
                  <c:v>0</c:v>
                </c:pt>
                <c:pt idx="3417">
                  <c:v>1</c:v>
                </c:pt>
                <c:pt idx="3418">
                  <c:v>0</c:v>
                </c:pt>
                <c:pt idx="3419">
                  <c:v>4</c:v>
                </c:pt>
                <c:pt idx="3420">
                  <c:v>1</c:v>
                </c:pt>
                <c:pt idx="3421">
                  <c:v>0</c:v>
                </c:pt>
                <c:pt idx="3422">
                  <c:v>0</c:v>
                </c:pt>
                <c:pt idx="3423">
                  <c:v>0</c:v>
                </c:pt>
                <c:pt idx="3424">
                  <c:v>0</c:v>
                </c:pt>
                <c:pt idx="3425">
                  <c:v>0</c:v>
                </c:pt>
                <c:pt idx="3426">
                  <c:v>0</c:v>
                </c:pt>
                <c:pt idx="3427">
                  <c:v>0</c:v>
                </c:pt>
                <c:pt idx="3428">
                  <c:v>2</c:v>
                </c:pt>
                <c:pt idx="3429">
                  <c:v>0</c:v>
                </c:pt>
                <c:pt idx="3430">
                  <c:v>0</c:v>
                </c:pt>
                <c:pt idx="3431">
                  <c:v>0</c:v>
                </c:pt>
                <c:pt idx="3432">
                  <c:v>0</c:v>
                </c:pt>
                <c:pt idx="3433">
                  <c:v>0</c:v>
                </c:pt>
                <c:pt idx="3434">
                  <c:v>0</c:v>
                </c:pt>
                <c:pt idx="3435">
                  <c:v>0</c:v>
                </c:pt>
                <c:pt idx="3436">
                  <c:v>0</c:v>
                </c:pt>
                <c:pt idx="3437">
                  <c:v>0</c:v>
                </c:pt>
                <c:pt idx="3438">
                  <c:v>1</c:v>
                </c:pt>
                <c:pt idx="3439">
                  <c:v>0</c:v>
                </c:pt>
                <c:pt idx="3440">
                  <c:v>0</c:v>
                </c:pt>
                <c:pt idx="3441">
                  <c:v>0</c:v>
                </c:pt>
                <c:pt idx="3442">
                  <c:v>1</c:v>
                </c:pt>
                <c:pt idx="3443">
                  <c:v>0</c:v>
                </c:pt>
                <c:pt idx="3444">
                  <c:v>1</c:v>
                </c:pt>
                <c:pt idx="3445">
                  <c:v>1</c:v>
                </c:pt>
                <c:pt idx="3446">
                  <c:v>0</c:v>
                </c:pt>
                <c:pt idx="3447">
                  <c:v>1</c:v>
                </c:pt>
                <c:pt idx="3448">
                  <c:v>0</c:v>
                </c:pt>
                <c:pt idx="3449">
                  <c:v>0</c:v>
                </c:pt>
                <c:pt idx="3450">
                  <c:v>0</c:v>
                </c:pt>
                <c:pt idx="3451">
                  <c:v>2</c:v>
                </c:pt>
                <c:pt idx="3452">
                  <c:v>0</c:v>
                </c:pt>
                <c:pt idx="3453">
                  <c:v>0</c:v>
                </c:pt>
                <c:pt idx="3454">
                  <c:v>1</c:v>
                </c:pt>
                <c:pt idx="3455">
                  <c:v>0</c:v>
                </c:pt>
                <c:pt idx="3456">
                  <c:v>0</c:v>
                </c:pt>
                <c:pt idx="3457">
                  <c:v>2</c:v>
                </c:pt>
                <c:pt idx="3458">
                  <c:v>0</c:v>
                </c:pt>
                <c:pt idx="3459">
                  <c:v>0</c:v>
                </c:pt>
                <c:pt idx="3460">
                  <c:v>1</c:v>
                </c:pt>
                <c:pt idx="3461">
                  <c:v>1</c:v>
                </c:pt>
                <c:pt idx="3462">
                  <c:v>0</c:v>
                </c:pt>
                <c:pt idx="3463">
                  <c:v>0</c:v>
                </c:pt>
                <c:pt idx="3464">
                  <c:v>0</c:v>
                </c:pt>
                <c:pt idx="3465">
                  <c:v>1</c:v>
                </c:pt>
                <c:pt idx="3466">
                  <c:v>0</c:v>
                </c:pt>
                <c:pt idx="3467">
                  <c:v>0</c:v>
                </c:pt>
                <c:pt idx="3468">
                  <c:v>0</c:v>
                </c:pt>
                <c:pt idx="3469">
                  <c:v>0</c:v>
                </c:pt>
                <c:pt idx="3470">
                  <c:v>0</c:v>
                </c:pt>
                <c:pt idx="3471">
                  <c:v>1</c:v>
                </c:pt>
                <c:pt idx="3472">
                  <c:v>0</c:v>
                </c:pt>
                <c:pt idx="3473">
                  <c:v>0</c:v>
                </c:pt>
                <c:pt idx="3474">
                  <c:v>0</c:v>
                </c:pt>
                <c:pt idx="3475">
                  <c:v>0</c:v>
                </c:pt>
                <c:pt idx="3476">
                  <c:v>0</c:v>
                </c:pt>
                <c:pt idx="3477">
                  <c:v>0</c:v>
                </c:pt>
                <c:pt idx="3478">
                  <c:v>0</c:v>
                </c:pt>
                <c:pt idx="3479">
                  <c:v>0</c:v>
                </c:pt>
                <c:pt idx="3480">
                  <c:v>0</c:v>
                </c:pt>
                <c:pt idx="3481">
                  <c:v>0</c:v>
                </c:pt>
                <c:pt idx="3482">
                  <c:v>2</c:v>
                </c:pt>
                <c:pt idx="3483">
                  <c:v>1</c:v>
                </c:pt>
                <c:pt idx="3484">
                  <c:v>0</c:v>
                </c:pt>
                <c:pt idx="3485">
                  <c:v>0</c:v>
                </c:pt>
                <c:pt idx="3486">
                  <c:v>0</c:v>
                </c:pt>
                <c:pt idx="3487">
                  <c:v>1</c:v>
                </c:pt>
                <c:pt idx="3488">
                  <c:v>0</c:v>
                </c:pt>
                <c:pt idx="3489">
                  <c:v>1</c:v>
                </c:pt>
                <c:pt idx="3490">
                  <c:v>0</c:v>
                </c:pt>
                <c:pt idx="3491">
                  <c:v>0</c:v>
                </c:pt>
                <c:pt idx="3492">
                  <c:v>0</c:v>
                </c:pt>
                <c:pt idx="3493">
                  <c:v>1</c:v>
                </c:pt>
                <c:pt idx="3494">
                  <c:v>1</c:v>
                </c:pt>
                <c:pt idx="3495">
                  <c:v>0</c:v>
                </c:pt>
                <c:pt idx="3496">
                  <c:v>0</c:v>
                </c:pt>
                <c:pt idx="3497">
                  <c:v>0</c:v>
                </c:pt>
                <c:pt idx="3498">
                  <c:v>0</c:v>
                </c:pt>
                <c:pt idx="3499">
                  <c:v>0</c:v>
                </c:pt>
                <c:pt idx="3500">
                  <c:v>0</c:v>
                </c:pt>
                <c:pt idx="3501">
                  <c:v>0</c:v>
                </c:pt>
                <c:pt idx="3502">
                  <c:v>0</c:v>
                </c:pt>
                <c:pt idx="3503">
                  <c:v>0</c:v>
                </c:pt>
                <c:pt idx="3504">
                  <c:v>0</c:v>
                </c:pt>
                <c:pt idx="3505">
                  <c:v>0</c:v>
                </c:pt>
                <c:pt idx="3506">
                  <c:v>1</c:v>
                </c:pt>
                <c:pt idx="3507">
                  <c:v>1</c:v>
                </c:pt>
                <c:pt idx="3508">
                  <c:v>0</c:v>
                </c:pt>
                <c:pt idx="3509">
                  <c:v>0</c:v>
                </c:pt>
                <c:pt idx="3510">
                  <c:v>0</c:v>
                </c:pt>
                <c:pt idx="3511">
                  <c:v>0</c:v>
                </c:pt>
                <c:pt idx="3512">
                  <c:v>0</c:v>
                </c:pt>
                <c:pt idx="3513">
                  <c:v>0</c:v>
                </c:pt>
                <c:pt idx="3514">
                  <c:v>0</c:v>
                </c:pt>
                <c:pt idx="3515">
                  <c:v>0</c:v>
                </c:pt>
                <c:pt idx="3516">
                  <c:v>1</c:v>
                </c:pt>
                <c:pt idx="3517">
                  <c:v>0</c:v>
                </c:pt>
                <c:pt idx="3518">
                  <c:v>1</c:v>
                </c:pt>
                <c:pt idx="3519">
                  <c:v>0</c:v>
                </c:pt>
                <c:pt idx="3520">
                  <c:v>0</c:v>
                </c:pt>
                <c:pt idx="3521">
                  <c:v>1</c:v>
                </c:pt>
                <c:pt idx="3522">
                  <c:v>1</c:v>
                </c:pt>
                <c:pt idx="3523">
                  <c:v>0</c:v>
                </c:pt>
                <c:pt idx="3524">
                  <c:v>0</c:v>
                </c:pt>
                <c:pt idx="3525">
                  <c:v>0</c:v>
                </c:pt>
                <c:pt idx="3526">
                  <c:v>0</c:v>
                </c:pt>
                <c:pt idx="3527">
                  <c:v>0</c:v>
                </c:pt>
                <c:pt idx="3528">
                  <c:v>1</c:v>
                </c:pt>
                <c:pt idx="3529">
                  <c:v>0</c:v>
                </c:pt>
                <c:pt idx="3530">
                  <c:v>1</c:v>
                </c:pt>
                <c:pt idx="3531">
                  <c:v>1</c:v>
                </c:pt>
                <c:pt idx="3532">
                  <c:v>1</c:v>
                </c:pt>
                <c:pt idx="3533">
                  <c:v>0</c:v>
                </c:pt>
                <c:pt idx="3534">
                  <c:v>0</c:v>
                </c:pt>
                <c:pt idx="3535">
                  <c:v>0</c:v>
                </c:pt>
                <c:pt idx="3536">
                  <c:v>1</c:v>
                </c:pt>
                <c:pt idx="3537">
                  <c:v>0</c:v>
                </c:pt>
                <c:pt idx="3538">
                  <c:v>0</c:v>
                </c:pt>
                <c:pt idx="3539">
                  <c:v>0</c:v>
                </c:pt>
                <c:pt idx="3540">
                  <c:v>0</c:v>
                </c:pt>
                <c:pt idx="3541">
                  <c:v>0</c:v>
                </c:pt>
                <c:pt idx="3542">
                  <c:v>1</c:v>
                </c:pt>
                <c:pt idx="3543">
                  <c:v>0</c:v>
                </c:pt>
                <c:pt idx="3544">
                  <c:v>0</c:v>
                </c:pt>
                <c:pt idx="3545">
                  <c:v>0</c:v>
                </c:pt>
                <c:pt idx="3546">
                  <c:v>0</c:v>
                </c:pt>
                <c:pt idx="3547">
                  <c:v>1</c:v>
                </c:pt>
                <c:pt idx="3548">
                  <c:v>1</c:v>
                </c:pt>
                <c:pt idx="3549">
                  <c:v>0</c:v>
                </c:pt>
                <c:pt idx="3550">
                  <c:v>0</c:v>
                </c:pt>
                <c:pt idx="3551">
                  <c:v>0</c:v>
                </c:pt>
                <c:pt idx="3552">
                  <c:v>0</c:v>
                </c:pt>
                <c:pt idx="3553">
                  <c:v>2</c:v>
                </c:pt>
                <c:pt idx="3554">
                  <c:v>2</c:v>
                </c:pt>
                <c:pt idx="3555">
                  <c:v>0</c:v>
                </c:pt>
                <c:pt idx="3556">
                  <c:v>0</c:v>
                </c:pt>
                <c:pt idx="3557">
                  <c:v>0</c:v>
                </c:pt>
                <c:pt idx="3558">
                  <c:v>0</c:v>
                </c:pt>
                <c:pt idx="3559">
                  <c:v>0</c:v>
                </c:pt>
                <c:pt idx="3560">
                  <c:v>1</c:v>
                </c:pt>
                <c:pt idx="3561">
                  <c:v>1</c:v>
                </c:pt>
                <c:pt idx="3562">
                  <c:v>0</c:v>
                </c:pt>
                <c:pt idx="3563">
                  <c:v>0</c:v>
                </c:pt>
                <c:pt idx="3564">
                  <c:v>0</c:v>
                </c:pt>
                <c:pt idx="3565">
                  <c:v>1</c:v>
                </c:pt>
                <c:pt idx="3566">
                  <c:v>0</c:v>
                </c:pt>
                <c:pt idx="3567">
                  <c:v>1</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2</c:v>
                </c:pt>
                <c:pt idx="3588">
                  <c:v>1</c:v>
                </c:pt>
                <c:pt idx="3589">
                  <c:v>0</c:v>
                </c:pt>
                <c:pt idx="3590">
                  <c:v>0</c:v>
                </c:pt>
                <c:pt idx="3591">
                  <c:v>1</c:v>
                </c:pt>
                <c:pt idx="3592">
                  <c:v>1</c:v>
                </c:pt>
                <c:pt idx="3593">
                  <c:v>0</c:v>
                </c:pt>
                <c:pt idx="3594">
                  <c:v>0</c:v>
                </c:pt>
                <c:pt idx="3595">
                  <c:v>0</c:v>
                </c:pt>
                <c:pt idx="3596">
                  <c:v>1</c:v>
                </c:pt>
                <c:pt idx="3597">
                  <c:v>0</c:v>
                </c:pt>
                <c:pt idx="3598">
                  <c:v>2</c:v>
                </c:pt>
                <c:pt idx="3599">
                  <c:v>0</c:v>
                </c:pt>
                <c:pt idx="3600">
                  <c:v>0</c:v>
                </c:pt>
                <c:pt idx="3601">
                  <c:v>0</c:v>
                </c:pt>
                <c:pt idx="3602">
                  <c:v>1</c:v>
                </c:pt>
                <c:pt idx="3603">
                  <c:v>1</c:v>
                </c:pt>
                <c:pt idx="3604">
                  <c:v>1</c:v>
                </c:pt>
                <c:pt idx="3605">
                  <c:v>0</c:v>
                </c:pt>
                <c:pt idx="3606">
                  <c:v>0</c:v>
                </c:pt>
                <c:pt idx="3607">
                  <c:v>3</c:v>
                </c:pt>
                <c:pt idx="3608">
                  <c:v>0</c:v>
                </c:pt>
                <c:pt idx="3609">
                  <c:v>1</c:v>
                </c:pt>
                <c:pt idx="3610">
                  <c:v>0</c:v>
                </c:pt>
                <c:pt idx="3611">
                  <c:v>0</c:v>
                </c:pt>
                <c:pt idx="3612">
                  <c:v>1</c:v>
                </c:pt>
                <c:pt idx="3613">
                  <c:v>0</c:v>
                </c:pt>
                <c:pt idx="3614">
                  <c:v>0</c:v>
                </c:pt>
                <c:pt idx="3615">
                  <c:v>0</c:v>
                </c:pt>
                <c:pt idx="3616">
                  <c:v>1</c:v>
                </c:pt>
                <c:pt idx="3617">
                  <c:v>0</c:v>
                </c:pt>
                <c:pt idx="3618">
                  <c:v>0</c:v>
                </c:pt>
                <c:pt idx="3619">
                  <c:v>2</c:v>
                </c:pt>
                <c:pt idx="3620">
                  <c:v>0</c:v>
                </c:pt>
                <c:pt idx="3621">
                  <c:v>1</c:v>
                </c:pt>
                <c:pt idx="3622">
                  <c:v>0</c:v>
                </c:pt>
                <c:pt idx="3623">
                  <c:v>1</c:v>
                </c:pt>
                <c:pt idx="3624">
                  <c:v>0</c:v>
                </c:pt>
                <c:pt idx="3625">
                  <c:v>0</c:v>
                </c:pt>
                <c:pt idx="3626">
                  <c:v>0</c:v>
                </c:pt>
                <c:pt idx="3627">
                  <c:v>1</c:v>
                </c:pt>
                <c:pt idx="3628">
                  <c:v>1</c:v>
                </c:pt>
                <c:pt idx="3629">
                  <c:v>0</c:v>
                </c:pt>
                <c:pt idx="3630">
                  <c:v>0</c:v>
                </c:pt>
                <c:pt idx="3631">
                  <c:v>1</c:v>
                </c:pt>
                <c:pt idx="3632">
                  <c:v>0</c:v>
                </c:pt>
                <c:pt idx="3633">
                  <c:v>0</c:v>
                </c:pt>
                <c:pt idx="3634">
                  <c:v>0</c:v>
                </c:pt>
                <c:pt idx="3635">
                  <c:v>1</c:v>
                </c:pt>
                <c:pt idx="3636">
                  <c:v>1</c:v>
                </c:pt>
                <c:pt idx="3637">
                  <c:v>0</c:v>
                </c:pt>
                <c:pt idx="3638">
                  <c:v>1</c:v>
                </c:pt>
                <c:pt idx="3639">
                  <c:v>1</c:v>
                </c:pt>
                <c:pt idx="3640">
                  <c:v>0</c:v>
                </c:pt>
                <c:pt idx="3641">
                  <c:v>0</c:v>
                </c:pt>
                <c:pt idx="3642">
                  <c:v>0</c:v>
                </c:pt>
                <c:pt idx="3643">
                  <c:v>0</c:v>
                </c:pt>
                <c:pt idx="3644">
                  <c:v>0</c:v>
                </c:pt>
                <c:pt idx="3645">
                  <c:v>1</c:v>
                </c:pt>
                <c:pt idx="3646">
                  <c:v>1</c:v>
                </c:pt>
                <c:pt idx="3647">
                  <c:v>1</c:v>
                </c:pt>
                <c:pt idx="3648">
                  <c:v>0</c:v>
                </c:pt>
                <c:pt idx="3649">
                  <c:v>0</c:v>
                </c:pt>
                <c:pt idx="3650">
                  <c:v>0</c:v>
                </c:pt>
                <c:pt idx="3651">
                  <c:v>1</c:v>
                </c:pt>
                <c:pt idx="3652">
                  <c:v>0</c:v>
                </c:pt>
                <c:pt idx="3653">
                  <c:v>0</c:v>
                </c:pt>
                <c:pt idx="3654">
                  <c:v>0</c:v>
                </c:pt>
                <c:pt idx="3655">
                  <c:v>0</c:v>
                </c:pt>
                <c:pt idx="3656">
                  <c:v>0</c:v>
                </c:pt>
                <c:pt idx="3657">
                  <c:v>0</c:v>
                </c:pt>
                <c:pt idx="3658">
                  <c:v>1</c:v>
                </c:pt>
                <c:pt idx="3659">
                  <c:v>0</c:v>
                </c:pt>
                <c:pt idx="3660">
                  <c:v>1</c:v>
                </c:pt>
                <c:pt idx="3661">
                  <c:v>0</c:v>
                </c:pt>
                <c:pt idx="3662">
                  <c:v>0</c:v>
                </c:pt>
                <c:pt idx="3663">
                  <c:v>2</c:v>
                </c:pt>
                <c:pt idx="3664">
                  <c:v>0</c:v>
                </c:pt>
                <c:pt idx="3665">
                  <c:v>1</c:v>
                </c:pt>
                <c:pt idx="3666">
                  <c:v>0</c:v>
                </c:pt>
                <c:pt idx="3667">
                  <c:v>1</c:v>
                </c:pt>
                <c:pt idx="3668">
                  <c:v>1</c:v>
                </c:pt>
                <c:pt idx="3669">
                  <c:v>1</c:v>
                </c:pt>
                <c:pt idx="3670">
                  <c:v>0</c:v>
                </c:pt>
                <c:pt idx="3671">
                  <c:v>0</c:v>
                </c:pt>
                <c:pt idx="3672">
                  <c:v>1</c:v>
                </c:pt>
                <c:pt idx="3673">
                  <c:v>0</c:v>
                </c:pt>
                <c:pt idx="3674">
                  <c:v>0</c:v>
                </c:pt>
                <c:pt idx="3675">
                  <c:v>0</c:v>
                </c:pt>
                <c:pt idx="3676">
                  <c:v>0</c:v>
                </c:pt>
                <c:pt idx="3677">
                  <c:v>1</c:v>
                </c:pt>
                <c:pt idx="3678">
                  <c:v>0</c:v>
                </c:pt>
                <c:pt idx="3679">
                  <c:v>0</c:v>
                </c:pt>
                <c:pt idx="3680">
                  <c:v>0</c:v>
                </c:pt>
                <c:pt idx="3681">
                  <c:v>2</c:v>
                </c:pt>
                <c:pt idx="3682">
                  <c:v>0</c:v>
                </c:pt>
                <c:pt idx="3683">
                  <c:v>0</c:v>
                </c:pt>
                <c:pt idx="3684">
                  <c:v>0</c:v>
                </c:pt>
                <c:pt idx="3685">
                  <c:v>0</c:v>
                </c:pt>
                <c:pt idx="3686">
                  <c:v>0</c:v>
                </c:pt>
                <c:pt idx="3687">
                  <c:v>0</c:v>
                </c:pt>
                <c:pt idx="3688">
                  <c:v>0</c:v>
                </c:pt>
                <c:pt idx="3689">
                  <c:v>1</c:v>
                </c:pt>
                <c:pt idx="3690">
                  <c:v>0</c:v>
                </c:pt>
                <c:pt idx="3691">
                  <c:v>0</c:v>
                </c:pt>
                <c:pt idx="3692">
                  <c:v>1</c:v>
                </c:pt>
                <c:pt idx="3693">
                  <c:v>0</c:v>
                </c:pt>
                <c:pt idx="3694">
                  <c:v>0</c:v>
                </c:pt>
                <c:pt idx="3695">
                  <c:v>0</c:v>
                </c:pt>
                <c:pt idx="3696">
                  <c:v>1</c:v>
                </c:pt>
                <c:pt idx="3697">
                  <c:v>0</c:v>
                </c:pt>
                <c:pt idx="3698">
                  <c:v>0</c:v>
                </c:pt>
                <c:pt idx="3699">
                  <c:v>0</c:v>
                </c:pt>
                <c:pt idx="3700">
                  <c:v>0</c:v>
                </c:pt>
                <c:pt idx="3701">
                  <c:v>0</c:v>
                </c:pt>
                <c:pt idx="3702">
                  <c:v>0</c:v>
                </c:pt>
                <c:pt idx="3703">
                  <c:v>0</c:v>
                </c:pt>
                <c:pt idx="3704">
                  <c:v>1</c:v>
                </c:pt>
                <c:pt idx="3705">
                  <c:v>0</c:v>
                </c:pt>
                <c:pt idx="3706">
                  <c:v>0</c:v>
                </c:pt>
                <c:pt idx="3707">
                  <c:v>0</c:v>
                </c:pt>
                <c:pt idx="3708">
                  <c:v>1</c:v>
                </c:pt>
                <c:pt idx="3709">
                  <c:v>1</c:v>
                </c:pt>
                <c:pt idx="3710">
                  <c:v>0</c:v>
                </c:pt>
                <c:pt idx="3711">
                  <c:v>0</c:v>
                </c:pt>
                <c:pt idx="3712">
                  <c:v>0</c:v>
                </c:pt>
                <c:pt idx="3713">
                  <c:v>0</c:v>
                </c:pt>
                <c:pt idx="3714">
                  <c:v>0</c:v>
                </c:pt>
                <c:pt idx="3715">
                  <c:v>0</c:v>
                </c:pt>
                <c:pt idx="3716">
                  <c:v>2</c:v>
                </c:pt>
                <c:pt idx="3717">
                  <c:v>0</c:v>
                </c:pt>
                <c:pt idx="3718">
                  <c:v>0</c:v>
                </c:pt>
                <c:pt idx="3719">
                  <c:v>0</c:v>
                </c:pt>
                <c:pt idx="3720">
                  <c:v>0</c:v>
                </c:pt>
                <c:pt idx="3721">
                  <c:v>1</c:v>
                </c:pt>
                <c:pt idx="3722">
                  <c:v>0</c:v>
                </c:pt>
                <c:pt idx="3723">
                  <c:v>0</c:v>
                </c:pt>
                <c:pt idx="3724">
                  <c:v>1</c:v>
                </c:pt>
                <c:pt idx="3725">
                  <c:v>1</c:v>
                </c:pt>
                <c:pt idx="3726">
                  <c:v>0</c:v>
                </c:pt>
                <c:pt idx="3727">
                  <c:v>1</c:v>
                </c:pt>
                <c:pt idx="3728">
                  <c:v>0</c:v>
                </c:pt>
                <c:pt idx="3729">
                  <c:v>0</c:v>
                </c:pt>
                <c:pt idx="3730">
                  <c:v>0</c:v>
                </c:pt>
                <c:pt idx="3731">
                  <c:v>0</c:v>
                </c:pt>
                <c:pt idx="3732">
                  <c:v>0</c:v>
                </c:pt>
                <c:pt idx="3733">
                  <c:v>0</c:v>
                </c:pt>
                <c:pt idx="3734">
                  <c:v>0</c:v>
                </c:pt>
                <c:pt idx="3735">
                  <c:v>0</c:v>
                </c:pt>
                <c:pt idx="3736">
                  <c:v>0</c:v>
                </c:pt>
                <c:pt idx="3737">
                  <c:v>0</c:v>
                </c:pt>
                <c:pt idx="3738">
                  <c:v>0</c:v>
                </c:pt>
                <c:pt idx="3739">
                  <c:v>1</c:v>
                </c:pt>
                <c:pt idx="3740">
                  <c:v>0</c:v>
                </c:pt>
                <c:pt idx="3741">
                  <c:v>0</c:v>
                </c:pt>
                <c:pt idx="3742">
                  <c:v>0</c:v>
                </c:pt>
                <c:pt idx="3743">
                  <c:v>0</c:v>
                </c:pt>
                <c:pt idx="3744">
                  <c:v>1</c:v>
                </c:pt>
                <c:pt idx="3745">
                  <c:v>0</c:v>
                </c:pt>
                <c:pt idx="3746">
                  <c:v>2</c:v>
                </c:pt>
                <c:pt idx="3747">
                  <c:v>0</c:v>
                </c:pt>
                <c:pt idx="3748">
                  <c:v>0</c:v>
                </c:pt>
                <c:pt idx="3749">
                  <c:v>0</c:v>
                </c:pt>
                <c:pt idx="3750">
                  <c:v>1</c:v>
                </c:pt>
                <c:pt idx="3751">
                  <c:v>1</c:v>
                </c:pt>
                <c:pt idx="3752">
                  <c:v>0</c:v>
                </c:pt>
                <c:pt idx="3753">
                  <c:v>0</c:v>
                </c:pt>
                <c:pt idx="3754">
                  <c:v>0</c:v>
                </c:pt>
                <c:pt idx="3755">
                  <c:v>0</c:v>
                </c:pt>
                <c:pt idx="3756">
                  <c:v>0</c:v>
                </c:pt>
                <c:pt idx="3757">
                  <c:v>0</c:v>
                </c:pt>
                <c:pt idx="3758">
                  <c:v>0</c:v>
                </c:pt>
                <c:pt idx="3759">
                  <c:v>0</c:v>
                </c:pt>
                <c:pt idx="3760">
                  <c:v>0</c:v>
                </c:pt>
                <c:pt idx="3761">
                  <c:v>1</c:v>
                </c:pt>
                <c:pt idx="3762">
                  <c:v>1</c:v>
                </c:pt>
                <c:pt idx="3763">
                  <c:v>0</c:v>
                </c:pt>
                <c:pt idx="3764">
                  <c:v>1</c:v>
                </c:pt>
                <c:pt idx="3765">
                  <c:v>1</c:v>
                </c:pt>
                <c:pt idx="3766">
                  <c:v>0</c:v>
                </c:pt>
                <c:pt idx="3767">
                  <c:v>1</c:v>
                </c:pt>
                <c:pt idx="3768">
                  <c:v>1</c:v>
                </c:pt>
                <c:pt idx="3769">
                  <c:v>0</c:v>
                </c:pt>
                <c:pt idx="3770">
                  <c:v>1</c:v>
                </c:pt>
                <c:pt idx="3771">
                  <c:v>1</c:v>
                </c:pt>
                <c:pt idx="3772">
                  <c:v>0</c:v>
                </c:pt>
                <c:pt idx="3773">
                  <c:v>1</c:v>
                </c:pt>
                <c:pt idx="3774">
                  <c:v>0</c:v>
                </c:pt>
                <c:pt idx="3775">
                  <c:v>0</c:v>
                </c:pt>
                <c:pt idx="3776">
                  <c:v>0</c:v>
                </c:pt>
                <c:pt idx="3777">
                  <c:v>0</c:v>
                </c:pt>
                <c:pt idx="3778">
                  <c:v>0</c:v>
                </c:pt>
                <c:pt idx="3779">
                  <c:v>0</c:v>
                </c:pt>
                <c:pt idx="3780">
                  <c:v>0</c:v>
                </c:pt>
                <c:pt idx="3781">
                  <c:v>0</c:v>
                </c:pt>
                <c:pt idx="3782">
                  <c:v>1</c:v>
                </c:pt>
                <c:pt idx="3783">
                  <c:v>1</c:v>
                </c:pt>
                <c:pt idx="3784">
                  <c:v>0</c:v>
                </c:pt>
                <c:pt idx="3785">
                  <c:v>0</c:v>
                </c:pt>
                <c:pt idx="3786">
                  <c:v>0</c:v>
                </c:pt>
                <c:pt idx="3787">
                  <c:v>0</c:v>
                </c:pt>
                <c:pt idx="3788">
                  <c:v>1</c:v>
                </c:pt>
                <c:pt idx="3789">
                  <c:v>0</c:v>
                </c:pt>
                <c:pt idx="3790">
                  <c:v>0</c:v>
                </c:pt>
                <c:pt idx="3791">
                  <c:v>0</c:v>
                </c:pt>
                <c:pt idx="3792">
                  <c:v>1</c:v>
                </c:pt>
                <c:pt idx="3793">
                  <c:v>0</c:v>
                </c:pt>
                <c:pt idx="3794">
                  <c:v>1</c:v>
                </c:pt>
                <c:pt idx="3795">
                  <c:v>0</c:v>
                </c:pt>
                <c:pt idx="3796">
                  <c:v>1</c:v>
                </c:pt>
                <c:pt idx="3797">
                  <c:v>2</c:v>
                </c:pt>
                <c:pt idx="3798">
                  <c:v>0</c:v>
                </c:pt>
                <c:pt idx="3799">
                  <c:v>1</c:v>
                </c:pt>
                <c:pt idx="3800">
                  <c:v>0</c:v>
                </c:pt>
                <c:pt idx="3801">
                  <c:v>0</c:v>
                </c:pt>
                <c:pt idx="3802">
                  <c:v>0</c:v>
                </c:pt>
                <c:pt idx="3803">
                  <c:v>0</c:v>
                </c:pt>
                <c:pt idx="3804">
                  <c:v>0</c:v>
                </c:pt>
                <c:pt idx="3805">
                  <c:v>1</c:v>
                </c:pt>
                <c:pt idx="3806">
                  <c:v>0</c:v>
                </c:pt>
                <c:pt idx="3807">
                  <c:v>1</c:v>
                </c:pt>
                <c:pt idx="3808">
                  <c:v>0</c:v>
                </c:pt>
                <c:pt idx="3809">
                  <c:v>0</c:v>
                </c:pt>
                <c:pt idx="3810">
                  <c:v>1</c:v>
                </c:pt>
                <c:pt idx="3811">
                  <c:v>0</c:v>
                </c:pt>
                <c:pt idx="3812">
                  <c:v>0</c:v>
                </c:pt>
                <c:pt idx="3813">
                  <c:v>0</c:v>
                </c:pt>
                <c:pt idx="3814">
                  <c:v>0</c:v>
                </c:pt>
                <c:pt idx="3815">
                  <c:v>0</c:v>
                </c:pt>
                <c:pt idx="3816">
                  <c:v>0</c:v>
                </c:pt>
                <c:pt idx="3817">
                  <c:v>0</c:v>
                </c:pt>
                <c:pt idx="3818">
                  <c:v>1</c:v>
                </c:pt>
                <c:pt idx="3819">
                  <c:v>0</c:v>
                </c:pt>
                <c:pt idx="3820">
                  <c:v>1</c:v>
                </c:pt>
                <c:pt idx="3821">
                  <c:v>0</c:v>
                </c:pt>
                <c:pt idx="3822">
                  <c:v>0</c:v>
                </c:pt>
                <c:pt idx="3823">
                  <c:v>2</c:v>
                </c:pt>
                <c:pt idx="3824">
                  <c:v>1</c:v>
                </c:pt>
                <c:pt idx="3825">
                  <c:v>1</c:v>
                </c:pt>
                <c:pt idx="3826">
                  <c:v>1</c:v>
                </c:pt>
                <c:pt idx="3827">
                  <c:v>0</c:v>
                </c:pt>
                <c:pt idx="3828">
                  <c:v>1</c:v>
                </c:pt>
                <c:pt idx="3829">
                  <c:v>1</c:v>
                </c:pt>
                <c:pt idx="3830">
                  <c:v>0</c:v>
                </c:pt>
                <c:pt idx="3831">
                  <c:v>0</c:v>
                </c:pt>
                <c:pt idx="3832">
                  <c:v>1</c:v>
                </c:pt>
                <c:pt idx="3833">
                  <c:v>1</c:v>
                </c:pt>
                <c:pt idx="3834">
                  <c:v>2</c:v>
                </c:pt>
                <c:pt idx="3835">
                  <c:v>0</c:v>
                </c:pt>
                <c:pt idx="3836">
                  <c:v>0</c:v>
                </c:pt>
                <c:pt idx="3837">
                  <c:v>0</c:v>
                </c:pt>
                <c:pt idx="3838">
                  <c:v>0</c:v>
                </c:pt>
                <c:pt idx="3839">
                  <c:v>1</c:v>
                </c:pt>
                <c:pt idx="3840">
                  <c:v>0</c:v>
                </c:pt>
                <c:pt idx="3841">
                  <c:v>0</c:v>
                </c:pt>
                <c:pt idx="3842">
                  <c:v>0</c:v>
                </c:pt>
                <c:pt idx="3843">
                  <c:v>0</c:v>
                </c:pt>
                <c:pt idx="3844">
                  <c:v>0</c:v>
                </c:pt>
                <c:pt idx="3845">
                  <c:v>0</c:v>
                </c:pt>
                <c:pt idx="3846">
                  <c:v>0</c:v>
                </c:pt>
                <c:pt idx="3847">
                  <c:v>1</c:v>
                </c:pt>
                <c:pt idx="3848">
                  <c:v>1</c:v>
                </c:pt>
                <c:pt idx="3849">
                  <c:v>0</c:v>
                </c:pt>
                <c:pt idx="3850">
                  <c:v>0</c:v>
                </c:pt>
                <c:pt idx="3851">
                  <c:v>1</c:v>
                </c:pt>
                <c:pt idx="3852">
                  <c:v>0</c:v>
                </c:pt>
                <c:pt idx="3853">
                  <c:v>1</c:v>
                </c:pt>
                <c:pt idx="3854">
                  <c:v>1</c:v>
                </c:pt>
                <c:pt idx="3855">
                  <c:v>2</c:v>
                </c:pt>
                <c:pt idx="3856">
                  <c:v>0</c:v>
                </c:pt>
                <c:pt idx="3857">
                  <c:v>0</c:v>
                </c:pt>
                <c:pt idx="3858">
                  <c:v>0</c:v>
                </c:pt>
                <c:pt idx="3859">
                  <c:v>2</c:v>
                </c:pt>
                <c:pt idx="3860">
                  <c:v>0</c:v>
                </c:pt>
                <c:pt idx="3861">
                  <c:v>0</c:v>
                </c:pt>
                <c:pt idx="3862">
                  <c:v>1</c:v>
                </c:pt>
                <c:pt idx="3863">
                  <c:v>0</c:v>
                </c:pt>
                <c:pt idx="3864">
                  <c:v>0</c:v>
                </c:pt>
                <c:pt idx="3865">
                  <c:v>0</c:v>
                </c:pt>
                <c:pt idx="3866">
                  <c:v>1</c:v>
                </c:pt>
                <c:pt idx="3867">
                  <c:v>3</c:v>
                </c:pt>
                <c:pt idx="3868">
                  <c:v>0</c:v>
                </c:pt>
                <c:pt idx="3869">
                  <c:v>0</c:v>
                </c:pt>
                <c:pt idx="3870">
                  <c:v>0</c:v>
                </c:pt>
                <c:pt idx="3871">
                  <c:v>1</c:v>
                </c:pt>
                <c:pt idx="3872">
                  <c:v>0</c:v>
                </c:pt>
                <c:pt idx="3873">
                  <c:v>0</c:v>
                </c:pt>
                <c:pt idx="3874">
                  <c:v>1</c:v>
                </c:pt>
                <c:pt idx="3875">
                  <c:v>0</c:v>
                </c:pt>
                <c:pt idx="3876">
                  <c:v>0</c:v>
                </c:pt>
                <c:pt idx="3877">
                  <c:v>1</c:v>
                </c:pt>
                <c:pt idx="3878">
                  <c:v>0</c:v>
                </c:pt>
                <c:pt idx="3879">
                  <c:v>2</c:v>
                </c:pt>
                <c:pt idx="3880">
                  <c:v>0</c:v>
                </c:pt>
                <c:pt idx="3881">
                  <c:v>0</c:v>
                </c:pt>
                <c:pt idx="3882">
                  <c:v>0</c:v>
                </c:pt>
                <c:pt idx="3883">
                  <c:v>0</c:v>
                </c:pt>
                <c:pt idx="3884">
                  <c:v>0</c:v>
                </c:pt>
                <c:pt idx="3885">
                  <c:v>0</c:v>
                </c:pt>
                <c:pt idx="3886">
                  <c:v>0</c:v>
                </c:pt>
                <c:pt idx="3887">
                  <c:v>0</c:v>
                </c:pt>
                <c:pt idx="3888">
                  <c:v>1</c:v>
                </c:pt>
                <c:pt idx="3889">
                  <c:v>0</c:v>
                </c:pt>
                <c:pt idx="3890">
                  <c:v>1</c:v>
                </c:pt>
                <c:pt idx="3891">
                  <c:v>1</c:v>
                </c:pt>
                <c:pt idx="3892">
                  <c:v>1</c:v>
                </c:pt>
                <c:pt idx="3893">
                  <c:v>0</c:v>
                </c:pt>
                <c:pt idx="3894">
                  <c:v>0</c:v>
                </c:pt>
                <c:pt idx="3895">
                  <c:v>0</c:v>
                </c:pt>
                <c:pt idx="3896">
                  <c:v>0</c:v>
                </c:pt>
                <c:pt idx="3897">
                  <c:v>0</c:v>
                </c:pt>
                <c:pt idx="3898">
                  <c:v>1</c:v>
                </c:pt>
                <c:pt idx="3899">
                  <c:v>0</c:v>
                </c:pt>
                <c:pt idx="3900">
                  <c:v>0</c:v>
                </c:pt>
                <c:pt idx="3901">
                  <c:v>0</c:v>
                </c:pt>
                <c:pt idx="3902">
                  <c:v>1</c:v>
                </c:pt>
                <c:pt idx="3903">
                  <c:v>0</c:v>
                </c:pt>
                <c:pt idx="3904">
                  <c:v>0</c:v>
                </c:pt>
                <c:pt idx="3905">
                  <c:v>0</c:v>
                </c:pt>
                <c:pt idx="3906">
                  <c:v>0</c:v>
                </c:pt>
                <c:pt idx="3907">
                  <c:v>0</c:v>
                </c:pt>
                <c:pt idx="3908">
                  <c:v>0</c:v>
                </c:pt>
                <c:pt idx="3909">
                  <c:v>0</c:v>
                </c:pt>
                <c:pt idx="3910">
                  <c:v>0</c:v>
                </c:pt>
                <c:pt idx="3911">
                  <c:v>0</c:v>
                </c:pt>
                <c:pt idx="3912">
                  <c:v>0</c:v>
                </c:pt>
                <c:pt idx="3913">
                  <c:v>2</c:v>
                </c:pt>
                <c:pt idx="3914">
                  <c:v>0</c:v>
                </c:pt>
                <c:pt idx="3915">
                  <c:v>0</c:v>
                </c:pt>
                <c:pt idx="3916">
                  <c:v>1</c:v>
                </c:pt>
                <c:pt idx="3917">
                  <c:v>0</c:v>
                </c:pt>
                <c:pt idx="3918">
                  <c:v>1</c:v>
                </c:pt>
                <c:pt idx="3919">
                  <c:v>0</c:v>
                </c:pt>
                <c:pt idx="3920">
                  <c:v>0</c:v>
                </c:pt>
                <c:pt idx="3921">
                  <c:v>0</c:v>
                </c:pt>
                <c:pt idx="3922">
                  <c:v>0</c:v>
                </c:pt>
                <c:pt idx="3923">
                  <c:v>0</c:v>
                </c:pt>
                <c:pt idx="3924">
                  <c:v>0</c:v>
                </c:pt>
                <c:pt idx="3925">
                  <c:v>0</c:v>
                </c:pt>
                <c:pt idx="3926">
                  <c:v>0</c:v>
                </c:pt>
                <c:pt idx="3927">
                  <c:v>0</c:v>
                </c:pt>
                <c:pt idx="3928">
                  <c:v>1</c:v>
                </c:pt>
                <c:pt idx="3929">
                  <c:v>1</c:v>
                </c:pt>
                <c:pt idx="3930">
                  <c:v>0</c:v>
                </c:pt>
                <c:pt idx="3931">
                  <c:v>0</c:v>
                </c:pt>
                <c:pt idx="3932">
                  <c:v>0</c:v>
                </c:pt>
                <c:pt idx="3933">
                  <c:v>0</c:v>
                </c:pt>
                <c:pt idx="3934">
                  <c:v>0</c:v>
                </c:pt>
                <c:pt idx="3935">
                  <c:v>0</c:v>
                </c:pt>
                <c:pt idx="3936">
                  <c:v>0</c:v>
                </c:pt>
                <c:pt idx="3937">
                  <c:v>0</c:v>
                </c:pt>
                <c:pt idx="3938">
                  <c:v>1</c:v>
                </c:pt>
                <c:pt idx="3939">
                  <c:v>0</c:v>
                </c:pt>
                <c:pt idx="3940">
                  <c:v>1</c:v>
                </c:pt>
                <c:pt idx="3941">
                  <c:v>0</c:v>
                </c:pt>
                <c:pt idx="3942">
                  <c:v>3</c:v>
                </c:pt>
                <c:pt idx="3943">
                  <c:v>0</c:v>
                </c:pt>
                <c:pt idx="3944">
                  <c:v>0</c:v>
                </c:pt>
                <c:pt idx="3945">
                  <c:v>1</c:v>
                </c:pt>
                <c:pt idx="3946">
                  <c:v>0</c:v>
                </c:pt>
                <c:pt idx="3947">
                  <c:v>1</c:v>
                </c:pt>
                <c:pt idx="3948">
                  <c:v>2</c:v>
                </c:pt>
                <c:pt idx="3949">
                  <c:v>1</c:v>
                </c:pt>
                <c:pt idx="3950">
                  <c:v>0</c:v>
                </c:pt>
                <c:pt idx="3951">
                  <c:v>0</c:v>
                </c:pt>
                <c:pt idx="3952">
                  <c:v>0</c:v>
                </c:pt>
                <c:pt idx="3953">
                  <c:v>0</c:v>
                </c:pt>
                <c:pt idx="3954">
                  <c:v>0</c:v>
                </c:pt>
                <c:pt idx="3955">
                  <c:v>2</c:v>
                </c:pt>
                <c:pt idx="3956">
                  <c:v>0</c:v>
                </c:pt>
                <c:pt idx="3957">
                  <c:v>2</c:v>
                </c:pt>
                <c:pt idx="3958">
                  <c:v>0</c:v>
                </c:pt>
                <c:pt idx="3959">
                  <c:v>0</c:v>
                </c:pt>
                <c:pt idx="3960">
                  <c:v>1</c:v>
                </c:pt>
                <c:pt idx="3961">
                  <c:v>2</c:v>
                </c:pt>
                <c:pt idx="3962">
                  <c:v>1</c:v>
                </c:pt>
                <c:pt idx="3963">
                  <c:v>0</c:v>
                </c:pt>
                <c:pt idx="3964">
                  <c:v>1</c:v>
                </c:pt>
                <c:pt idx="3965">
                  <c:v>0</c:v>
                </c:pt>
                <c:pt idx="3966">
                  <c:v>0</c:v>
                </c:pt>
                <c:pt idx="3967">
                  <c:v>0</c:v>
                </c:pt>
                <c:pt idx="3968">
                  <c:v>0</c:v>
                </c:pt>
                <c:pt idx="3969">
                  <c:v>3</c:v>
                </c:pt>
                <c:pt idx="3970">
                  <c:v>1</c:v>
                </c:pt>
                <c:pt idx="3971">
                  <c:v>1</c:v>
                </c:pt>
                <c:pt idx="3972">
                  <c:v>0</c:v>
                </c:pt>
                <c:pt idx="3973">
                  <c:v>0</c:v>
                </c:pt>
                <c:pt idx="3974">
                  <c:v>0</c:v>
                </c:pt>
                <c:pt idx="3975">
                  <c:v>0</c:v>
                </c:pt>
                <c:pt idx="3976">
                  <c:v>1</c:v>
                </c:pt>
                <c:pt idx="3977">
                  <c:v>1</c:v>
                </c:pt>
                <c:pt idx="3978">
                  <c:v>0</c:v>
                </c:pt>
                <c:pt idx="3979">
                  <c:v>0</c:v>
                </c:pt>
                <c:pt idx="3980">
                  <c:v>1</c:v>
                </c:pt>
                <c:pt idx="3981">
                  <c:v>0</c:v>
                </c:pt>
                <c:pt idx="3982">
                  <c:v>0</c:v>
                </c:pt>
                <c:pt idx="3983">
                  <c:v>0</c:v>
                </c:pt>
                <c:pt idx="3984">
                  <c:v>2</c:v>
                </c:pt>
                <c:pt idx="3985">
                  <c:v>1</c:v>
                </c:pt>
                <c:pt idx="3986">
                  <c:v>0</c:v>
                </c:pt>
                <c:pt idx="3987">
                  <c:v>1</c:v>
                </c:pt>
                <c:pt idx="3988">
                  <c:v>1</c:v>
                </c:pt>
                <c:pt idx="3989">
                  <c:v>0</c:v>
                </c:pt>
                <c:pt idx="3990">
                  <c:v>0</c:v>
                </c:pt>
                <c:pt idx="3991">
                  <c:v>0</c:v>
                </c:pt>
                <c:pt idx="3992">
                  <c:v>0</c:v>
                </c:pt>
                <c:pt idx="3993">
                  <c:v>2</c:v>
                </c:pt>
                <c:pt idx="3994">
                  <c:v>1</c:v>
                </c:pt>
                <c:pt idx="3995">
                  <c:v>1</c:v>
                </c:pt>
                <c:pt idx="3996">
                  <c:v>1</c:v>
                </c:pt>
                <c:pt idx="3997">
                  <c:v>0</c:v>
                </c:pt>
                <c:pt idx="3998">
                  <c:v>0</c:v>
                </c:pt>
                <c:pt idx="3999">
                  <c:v>0</c:v>
                </c:pt>
                <c:pt idx="4000">
                  <c:v>1</c:v>
                </c:pt>
                <c:pt idx="4001">
                  <c:v>1</c:v>
                </c:pt>
                <c:pt idx="4002">
                  <c:v>0</c:v>
                </c:pt>
                <c:pt idx="4003">
                  <c:v>0</c:v>
                </c:pt>
                <c:pt idx="4004">
                  <c:v>0</c:v>
                </c:pt>
                <c:pt idx="4005">
                  <c:v>1</c:v>
                </c:pt>
                <c:pt idx="4006">
                  <c:v>1</c:v>
                </c:pt>
                <c:pt idx="4007">
                  <c:v>1</c:v>
                </c:pt>
                <c:pt idx="4008">
                  <c:v>0</c:v>
                </c:pt>
                <c:pt idx="4009">
                  <c:v>0</c:v>
                </c:pt>
                <c:pt idx="4010">
                  <c:v>0</c:v>
                </c:pt>
                <c:pt idx="4011">
                  <c:v>1</c:v>
                </c:pt>
                <c:pt idx="4012">
                  <c:v>0</c:v>
                </c:pt>
                <c:pt idx="4013">
                  <c:v>0</c:v>
                </c:pt>
                <c:pt idx="4014">
                  <c:v>0</c:v>
                </c:pt>
                <c:pt idx="4015">
                  <c:v>1</c:v>
                </c:pt>
                <c:pt idx="4016">
                  <c:v>0</c:v>
                </c:pt>
                <c:pt idx="4017">
                  <c:v>1</c:v>
                </c:pt>
                <c:pt idx="4018">
                  <c:v>0</c:v>
                </c:pt>
                <c:pt idx="4019">
                  <c:v>0</c:v>
                </c:pt>
                <c:pt idx="4020">
                  <c:v>0</c:v>
                </c:pt>
                <c:pt idx="4021">
                  <c:v>1</c:v>
                </c:pt>
                <c:pt idx="4022">
                  <c:v>0</c:v>
                </c:pt>
                <c:pt idx="4023">
                  <c:v>0</c:v>
                </c:pt>
                <c:pt idx="4024">
                  <c:v>0</c:v>
                </c:pt>
                <c:pt idx="4025">
                  <c:v>0</c:v>
                </c:pt>
                <c:pt idx="4026">
                  <c:v>0</c:v>
                </c:pt>
                <c:pt idx="4027">
                  <c:v>1</c:v>
                </c:pt>
                <c:pt idx="4028">
                  <c:v>0</c:v>
                </c:pt>
                <c:pt idx="4029">
                  <c:v>0</c:v>
                </c:pt>
                <c:pt idx="4030">
                  <c:v>1</c:v>
                </c:pt>
                <c:pt idx="4031">
                  <c:v>1</c:v>
                </c:pt>
                <c:pt idx="4032">
                  <c:v>0</c:v>
                </c:pt>
                <c:pt idx="4033">
                  <c:v>1</c:v>
                </c:pt>
                <c:pt idx="4034">
                  <c:v>1</c:v>
                </c:pt>
                <c:pt idx="4035">
                  <c:v>0</c:v>
                </c:pt>
                <c:pt idx="4036">
                  <c:v>0</c:v>
                </c:pt>
                <c:pt idx="4037">
                  <c:v>0</c:v>
                </c:pt>
                <c:pt idx="4038">
                  <c:v>0</c:v>
                </c:pt>
                <c:pt idx="4039">
                  <c:v>1</c:v>
                </c:pt>
                <c:pt idx="4040">
                  <c:v>0</c:v>
                </c:pt>
                <c:pt idx="4041">
                  <c:v>0</c:v>
                </c:pt>
                <c:pt idx="4042">
                  <c:v>0</c:v>
                </c:pt>
                <c:pt idx="4043">
                  <c:v>0</c:v>
                </c:pt>
                <c:pt idx="4044">
                  <c:v>0</c:v>
                </c:pt>
                <c:pt idx="4045">
                  <c:v>1</c:v>
                </c:pt>
                <c:pt idx="4046">
                  <c:v>0</c:v>
                </c:pt>
                <c:pt idx="4047">
                  <c:v>2</c:v>
                </c:pt>
                <c:pt idx="4048">
                  <c:v>0</c:v>
                </c:pt>
                <c:pt idx="4049">
                  <c:v>0</c:v>
                </c:pt>
                <c:pt idx="4050">
                  <c:v>2</c:v>
                </c:pt>
                <c:pt idx="4051">
                  <c:v>1</c:v>
                </c:pt>
                <c:pt idx="4052">
                  <c:v>1</c:v>
                </c:pt>
                <c:pt idx="4053">
                  <c:v>0</c:v>
                </c:pt>
                <c:pt idx="4054">
                  <c:v>0</c:v>
                </c:pt>
                <c:pt idx="4055">
                  <c:v>0</c:v>
                </c:pt>
                <c:pt idx="4056">
                  <c:v>0</c:v>
                </c:pt>
                <c:pt idx="4057">
                  <c:v>1</c:v>
                </c:pt>
                <c:pt idx="4058">
                  <c:v>0</c:v>
                </c:pt>
                <c:pt idx="4059">
                  <c:v>0</c:v>
                </c:pt>
                <c:pt idx="4060">
                  <c:v>0</c:v>
                </c:pt>
                <c:pt idx="4061">
                  <c:v>0</c:v>
                </c:pt>
                <c:pt idx="4062">
                  <c:v>0</c:v>
                </c:pt>
                <c:pt idx="4063">
                  <c:v>0</c:v>
                </c:pt>
                <c:pt idx="4064">
                  <c:v>2</c:v>
                </c:pt>
                <c:pt idx="4065">
                  <c:v>0</c:v>
                </c:pt>
                <c:pt idx="4066">
                  <c:v>0</c:v>
                </c:pt>
                <c:pt idx="4067">
                  <c:v>1</c:v>
                </c:pt>
                <c:pt idx="4068">
                  <c:v>0</c:v>
                </c:pt>
                <c:pt idx="4069">
                  <c:v>0</c:v>
                </c:pt>
                <c:pt idx="4070">
                  <c:v>2</c:v>
                </c:pt>
                <c:pt idx="4071">
                  <c:v>0</c:v>
                </c:pt>
                <c:pt idx="4072">
                  <c:v>0</c:v>
                </c:pt>
                <c:pt idx="4073">
                  <c:v>0</c:v>
                </c:pt>
                <c:pt idx="4074">
                  <c:v>0</c:v>
                </c:pt>
                <c:pt idx="4075">
                  <c:v>0</c:v>
                </c:pt>
                <c:pt idx="4076">
                  <c:v>1</c:v>
                </c:pt>
                <c:pt idx="4077">
                  <c:v>1</c:v>
                </c:pt>
                <c:pt idx="4078">
                  <c:v>0</c:v>
                </c:pt>
                <c:pt idx="4079">
                  <c:v>1</c:v>
                </c:pt>
                <c:pt idx="4080">
                  <c:v>0</c:v>
                </c:pt>
                <c:pt idx="4081">
                  <c:v>0</c:v>
                </c:pt>
                <c:pt idx="4082">
                  <c:v>1</c:v>
                </c:pt>
                <c:pt idx="4083">
                  <c:v>0</c:v>
                </c:pt>
                <c:pt idx="4084">
                  <c:v>1</c:v>
                </c:pt>
                <c:pt idx="4085">
                  <c:v>0</c:v>
                </c:pt>
                <c:pt idx="4086">
                  <c:v>0</c:v>
                </c:pt>
                <c:pt idx="4087">
                  <c:v>0</c:v>
                </c:pt>
                <c:pt idx="4088">
                  <c:v>0</c:v>
                </c:pt>
                <c:pt idx="4089">
                  <c:v>0</c:v>
                </c:pt>
                <c:pt idx="4090">
                  <c:v>0</c:v>
                </c:pt>
                <c:pt idx="4091">
                  <c:v>0</c:v>
                </c:pt>
                <c:pt idx="4092">
                  <c:v>0</c:v>
                </c:pt>
                <c:pt idx="4093">
                  <c:v>1</c:v>
                </c:pt>
                <c:pt idx="4094">
                  <c:v>2</c:v>
                </c:pt>
                <c:pt idx="4095">
                  <c:v>1</c:v>
                </c:pt>
                <c:pt idx="4096">
                  <c:v>0</c:v>
                </c:pt>
                <c:pt idx="4097">
                  <c:v>0</c:v>
                </c:pt>
                <c:pt idx="4098">
                  <c:v>0</c:v>
                </c:pt>
                <c:pt idx="4099">
                  <c:v>1</c:v>
                </c:pt>
                <c:pt idx="4100">
                  <c:v>1</c:v>
                </c:pt>
                <c:pt idx="4101">
                  <c:v>0</c:v>
                </c:pt>
                <c:pt idx="4102">
                  <c:v>0</c:v>
                </c:pt>
                <c:pt idx="4103">
                  <c:v>0</c:v>
                </c:pt>
                <c:pt idx="4104">
                  <c:v>1</c:v>
                </c:pt>
                <c:pt idx="4105">
                  <c:v>0</c:v>
                </c:pt>
                <c:pt idx="4106">
                  <c:v>0</c:v>
                </c:pt>
                <c:pt idx="4107">
                  <c:v>0</c:v>
                </c:pt>
                <c:pt idx="4108">
                  <c:v>0</c:v>
                </c:pt>
                <c:pt idx="4109">
                  <c:v>1</c:v>
                </c:pt>
                <c:pt idx="4110">
                  <c:v>2</c:v>
                </c:pt>
                <c:pt idx="4111">
                  <c:v>0</c:v>
                </c:pt>
                <c:pt idx="4112">
                  <c:v>0</c:v>
                </c:pt>
                <c:pt idx="4113">
                  <c:v>2</c:v>
                </c:pt>
                <c:pt idx="4114">
                  <c:v>0</c:v>
                </c:pt>
                <c:pt idx="4115">
                  <c:v>0</c:v>
                </c:pt>
                <c:pt idx="4116">
                  <c:v>2</c:v>
                </c:pt>
                <c:pt idx="4117">
                  <c:v>0</c:v>
                </c:pt>
                <c:pt idx="4118">
                  <c:v>0</c:v>
                </c:pt>
                <c:pt idx="4119">
                  <c:v>0</c:v>
                </c:pt>
                <c:pt idx="4120">
                  <c:v>0</c:v>
                </c:pt>
                <c:pt idx="4121">
                  <c:v>0</c:v>
                </c:pt>
                <c:pt idx="4122">
                  <c:v>0</c:v>
                </c:pt>
                <c:pt idx="4123">
                  <c:v>1</c:v>
                </c:pt>
                <c:pt idx="4124">
                  <c:v>0</c:v>
                </c:pt>
                <c:pt idx="4125">
                  <c:v>0</c:v>
                </c:pt>
                <c:pt idx="4126">
                  <c:v>0</c:v>
                </c:pt>
                <c:pt idx="4127">
                  <c:v>0</c:v>
                </c:pt>
              </c:numCache>
            </c:numRef>
          </c:val>
        </c:ser>
        <c:dLbls>
          <c:showLegendKey val="0"/>
          <c:showVal val="0"/>
          <c:showCatName val="0"/>
          <c:showSerName val="0"/>
          <c:showPercent val="0"/>
          <c:showBubbleSize val="0"/>
        </c:dLbls>
        <c:gapWidth val="150"/>
        <c:axId val="357099776"/>
        <c:axId val="357101568"/>
      </c:barChart>
      <c:catAx>
        <c:axId val="357099776"/>
        <c:scaling>
          <c:orientation val="minMax"/>
        </c:scaling>
        <c:delete val="0"/>
        <c:axPos val="b"/>
        <c:majorTickMark val="out"/>
        <c:minorTickMark val="none"/>
        <c:tickLblPos val="nextTo"/>
        <c:txPr>
          <a:bodyPr/>
          <a:lstStyle/>
          <a:p>
            <a:pPr>
              <a:defRPr sz="700"/>
            </a:pPr>
            <a:endParaRPr lang="en-US"/>
          </a:p>
        </c:txPr>
        <c:crossAx val="357101568"/>
        <c:crosses val="autoZero"/>
        <c:auto val="1"/>
        <c:lblAlgn val="ctr"/>
        <c:lblOffset val="100"/>
        <c:noMultiLvlLbl val="0"/>
      </c:catAx>
      <c:valAx>
        <c:axId val="357101568"/>
        <c:scaling>
          <c:orientation val="minMax"/>
          <c:max val="10"/>
        </c:scaling>
        <c:delete val="0"/>
        <c:axPos val="l"/>
        <c:majorGridlines/>
        <c:numFmt formatCode="General" sourceLinked="1"/>
        <c:majorTickMark val="out"/>
        <c:minorTickMark val="none"/>
        <c:tickLblPos val="nextTo"/>
        <c:crossAx val="357099776"/>
        <c:crosses val="autoZero"/>
        <c:crossBetween val="between"/>
        <c:majorUnit val="2"/>
      </c:valAx>
      <c:spPr>
        <a:ln>
          <a:solidFill>
            <a:schemeClr val="bg1">
              <a:lumMod val="75000"/>
            </a:schemeClr>
          </a:solidFill>
        </a:ln>
      </c:spPr>
    </c:plotArea>
    <c:legend>
      <c:legendPos val="r"/>
      <c:layout>
        <c:manualLayout>
          <c:xMode val="edge"/>
          <c:yMode val="edge"/>
          <c:x val="0.69938345942051361"/>
          <c:y val="5.0733814523184588E-2"/>
          <c:w val="0.25719417425762958"/>
          <c:h val="0.13834086868173734"/>
        </c:manualLayout>
      </c:layout>
      <c:overlay val="0"/>
    </c:legend>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459425448531263E-2"/>
          <c:y val="5.0925925925925923E-2"/>
          <c:w val="0.89477938034763438"/>
          <c:h val="0.70627448988231312"/>
        </c:manualLayout>
      </c:layout>
      <c:barChart>
        <c:barDir val="col"/>
        <c:grouping val="clustered"/>
        <c:varyColors val="0"/>
        <c:ser>
          <c:idx val="0"/>
          <c:order val="0"/>
          <c:tx>
            <c:strRef>
              <c:f>Coverage!$O$1</c:f>
              <c:strCache>
                <c:ptCount val="1"/>
                <c:pt idx="0">
                  <c:v>C0.9xS30</c:v>
                </c:pt>
              </c:strCache>
            </c:strRef>
          </c:tx>
          <c:invertIfNegative val="0"/>
          <c:val>
            <c:numRef>
              <c:f>Coverage!$O$2:$O$4131</c:f>
              <c:numCache>
                <c:formatCode>General</c:formatCode>
                <c:ptCount val="4130"/>
                <c:pt idx="0">
                  <c:v>0</c:v>
                </c:pt>
                <c:pt idx="1">
                  <c:v>1</c:v>
                </c:pt>
                <c:pt idx="2">
                  <c:v>0</c:v>
                </c:pt>
                <c:pt idx="3">
                  <c:v>0</c:v>
                </c:pt>
                <c:pt idx="4">
                  <c:v>0</c:v>
                </c:pt>
                <c:pt idx="5">
                  <c:v>1</c:v>
                </c:pt>
                <c:pt idx="6">
                  <c:v>1</c:v>
                </c:pt>
                <c:pt idx="7">
                  <c:v>0</c:v>
                </c:pt>
                <c:pt idx="8">
                  <c:v>0</c:v>
                </c:pt>
                <c:pt idx="9">
                  <c:v>0</c:v>
                </c:pt>
                <c:pt idx="10">
                  <c:v>0</c:v>
                </c:pt>
                <c:pt idx="11">
                  <c:v>0</c:v>
                </c:pt>
                <c:pt idx="12">
                  <c:v>0</c:v>
                </c:pt>
                <c:pt idx="13">
                  <c:v>1</c:v>
                </c:pt>
                <c:pt idx="14">
                  <c:v>0</c:v>
                </c:pt>
                <c:pt idx="15">
                  <c:v>0</c:v>
                </c:pt>
                <c:pt idx="16">
                  <c:v>0</c:v>
                </c:pt>
                <c:pt idx="17">
                  <c:v>0</c:v>
                </c:pt>
                <c:pt idx="18">
                  <c:v>1</c:v>
                </c:pt>
                <c:pt idx="19">
                  <c:v>0</c:v>
                </c:pt>
                <c:pt idx="20">
                  <c:v>0</c:v>
                </c:pt>
                <c:pt idx="21">
                  <c:v>1</c:v>
                </c:pt>
                <c:pt idx="22">
                  <c:v>0</c:v>
                </c:pt>
                <c:pt idx="23">
                  <c:v>1</c:v>
                </c:pt>
                <c:pt idx="24">
                  <c:v>0</c:v>
                </c:pt>
                <c:pt idx="25">
                  <c:v>1</c:v>
                </c:pt>
                <c:pt idx="26">
                  <c:v>0</c:v>
                </c:pt>
                <c:pt idx="27">
                  <c:v>0</c:v>
                </c:pt>
                <c:pt idx="28">
                  <c:v>1</c:v>
                </c:pt>
                <c:pt idx="29">
                  <c:v>0</c:v>
                </c:pt>
                <c:pt idx="30">
                  <c:v>2</c:v>
                </c:pt>
                <c:pt idx="31">
                  <c:v>0</c:v>
                </c:pt>
                <c:pt idx="32">
                  <c:v>0</c:v>
                </c:pt>
                <c:pt idx="33">
                  <c:v>0</c:v>
                </c:pt>
                <c:pt idx="34">
                  <c:v>0</c:v>
                </c:pt>
                <c:pt idx="35">
                  <c:v>0</c:v>
                </c:pt>
                <c:pt idx="36">
                  <c:v>0</c:v>
                </c:pt>
                <c:pt idx="37">
                  <c:v>0</c:v>
                </c:pt>
                <c:pt idx="38">
                  <c:v>0</c:v>
                </c:pt>
                <c:pt idx="39">
                  <c:v>1</c:v>
                </c:pt>
                <c:pt idx="40">
                  <c:v>1</c:v>
                </c:pt>
                <c:pt idx="41">
                  <c:v>1</c:v>
                </c:pt>
                <c:pt idx="42">
                  <c:v>0</c:v>
                </c:pt>
                <c:pt idx="43">
                  <c:v>2</c:v>
                </c:pt>
                <c:pt idx="44">
                  <c:v>0</c:v>
                </c:pt>
                <c:pt idx="45">
                  <c:v>1</c:v>
                </c:pt>
                <c:pt idx="46">
                  <c:v>0</c:v>
                </c:pt>
                <c:pt idx="47">
                  <c:v>0</c:v>
                </c:pt>
                <c:pt idx="48">
                  <c:v>2</c:v>
                </c:pt>
                <c:pt idx="49">
                  <c:v>0</c:v>
                </c:pt>
                <c:pt idx="50">
                  <c:v>1</c:v>
                </c:pt>
                <c:pt idx="51">
                  <c:v>0</c:v>
                </c:pt>
                <c:pt idx="52">
                  <c:v>0</c:v>
                </c:pt>
                <c:pt idx="53">
                  <c:v>0</c:v>
                </c:pt>
                <c:pt idx="54">
                  <c:v>0</c:v>
                </c:pt>
                <c:pt idx="55">
                  <c:v>1</c:v>
                </c:pt>
                <c:pt idx="56">
                  <c:v>1</c:v>
                </c:pt>
                <c:pt idx="57">
                  <c:v>0</c:v>
                </c:pt>
                <c:pt idx="58">
                  <c:v>1</c:v>
                </c:pt>
                <c:pt idx="59">
                  <c:v>1</c:v>
                </c:pt>
                <c:pt idx="60">
                  <c:v>0</c:v>
                </c:pt>
                <c:pt idx="61">
                  <c:v>0</c:v>
                </c:pt>
                <c:pt idx="62">
                  <c:v>1</c:v>
                </c:pt>
                <c:pt idx="63">
                  <c:v>0</c:v>
                </c:pt>
                <c:pt idx="64">
                  <c:v>0</c:v>
                </c:pt>
                <c:pt idx="65">
                  <c:v>2</c:v>
                </c:pt>
                <c:pt idx="66">
                  <c:v>1</c:v>
                </c:pt>
                <c:pt idx="67">
                  <c:v>0</c:v>
                </c:pt>
                <c:pt idx="68">
                  <c:v>0</c:v>
                </c:pt>
                <c:pt idx="69">
                  <c:v>1</c:v>
                </c:pt>
                <c:pt idx="70">
                  <c:v>1</c:v>
                </c:pt>
                <c:pt idx="71">
                  <c:v>1</c:v>
                </c:pt>
                <c:pt idx="72">
                  <c:v>0</c:v>
                </c:pt>
                <c:pt idx="73">
                  <c:v>0</c:v>
                </c:pt>
                <c:pt idx="74">
                  <c:v>0</c:v>
                </c:pt>
                <c:pt idx="75">
                  <c:v>0</c:v>
                </c:pt>
                <c:pt idx="76">
                  <c:v>0</c:v>
                </c:pt>
                <c:pt idx="77">
                  <c:v>1</c:v>
                </c:pt>
                <c:pt idx="78">
                  <c:v>0</c:v>
                </c:pt>
                <c:pt idx="79">
                  <c:v>0</c:v>
                </c:pt>
                <c:pt idx="80">
                  <c:v>1</c:v>
                </c:pt>
                <c:pt idx="81">
                  <c:v>0</c:v>
                </c:pt>
                <c:pt idx="82">
                  <c:v>0</c:v>
                </c:pt>
                <c:pt idx="83">
                  <c:v>1</c:v>
                </c:pt>
                <c:pt idx="84">
                  <c:v>0</c:v>
                </c:pt>
                <c:pt idx="85">
                  <c:v>0</c:v>
                </c:pt>
                <c:pt idx="86">
                  <c:v>3</c:v>
                </c:pt>
                <c:pt idx="87">
                  <c:v>0</c:v>
                </c:pt>
                <c:pt idx="88">
                  <c:v>0</c:v>
                </c:pt>
                <c:pt idx="89">
                  <c:v>0</c:v>
                </c:pt>
                <c:pt idx="90">
                  <c:v>0</c:v>
                </c:pt>
                <c:pt idx="91">
                  <c:v>1</c:v>
                </c:pt>
                <c:pt idx="92">
                  <c:v>0</c:v>
                </c:pt>
                <c:pt idx="93">
                  <c:v>0</c:v>
                </c:pt>
                <c:pt idx="94">
                  <c:v>0</c:v>
                </c:pt>
                <c:pt idx="95">
                  <c:v>0</c:v>
                </c:pt>
                <c:pt idx="96">
                  <c:v>0</c:v>
                </c:pt>
                <c:pt idx="97">
                  <c:v>0</c:v>
                </c:pt>
                <c:pt idx="98">
                  <c:v>0</c:v>
                </c:pt>
                <c:pt idx="99">
                  <c:v>1</c:v>
                </c:pt>
                <c:pt idx="100">
                  <c:v>0</c:v>
                </c:pt>
                <c:pt idx="101">
                  <c:v>1</c:v>
                </c:pt>
                <c:pt idx="102">
                  <c:v>0</c:v>
                </c:pt>
                <c:pt idx="103">
                  <c:v>1</c:v>
                </c:pt>
                <c:pt idx="104">
                  <c:v>0</c:v>
                </c:pt>
                <c:pt idx="105">
                  <c:v>0</c:v>
                </c:pt>
                <c:pt idx="106">
                  <c:v>0</c:v>
                </c:pt>
                <c:pt idx="107">
                  <c:v>1</c:v>
                </c:pt>
                <c:pt idx="108">
                  <c:v>1</c:v>
                </c:pt>
                <c:pt idx="109">
                  <c:v>0</c:v>
                </c:pt>
                <c:pt idx="110">
                  <c:v>0</c:v>
                </c:pt>
                <c:pt idx="111">
                  <c:v>0</c:v>
                </c:pt>
                <c:pt idx="112">
                  <c:v>0</c:v>
                </c:pt>
                <c:pt idx="113">
                  <c:v>0</c:v>
                </c:pt>
                <c:pt idx="114">
                  <c:v>1</c:v>
                </c:pt>
                <c:pt idx="115">
                  <c:v>1</c:v>
                </c:pt>
                <c:pt idx="116">
                  <c:v>0</c:v>
                </c:pt>
                <c:pt idx="117">
                  <c:v>1</c:v>
                </c:pt>
                <c:pt idx="118">
                  <c:v>2</c:v>
                </c:pt>
                <c:pt idx="119">
                  <c:v>0</c:v>
                </c:pt>
                <c:pt idx="120">
                  <c:v>0</c:v>
                </c:pt>
                <c:pt idx="121">
                  <c:v>1</c:v>
                </c:pt>
                <c:pt idx="122">
                  <c:v>1</c:v>
                </c:pt>
                <c:pt idx="123">
                  <c:v>1</c:v>
                </c:pt>
                <c:pt idx="124">
                  <c:v>0</c:v>
                </c:pt>
                <c:pt idx="125">
                  <c:v>0</c:v>
                </c:pt>
                <c:pt idx="126">
                  <c:v>0</c:v>
                </c:pt>
                <c:pt idx="127">
                  <c:v>0</c:v>
                </c:pt>
                <c:pt idx="128">
                  <c:v>1</c:v>
                </c:pt>
                <c:pt idx="129">
                  <c:v>2</c:v>
                </c:pt>
                <c:pt idx="130">
                  <c:v>0</c:v>
                </c:pt>
                <c:pt idx="131">
                  <c:v>1</c:v>
                </c:pt>
                <c:pt idx="132">
                  <c:v>0</c:v>
                </c:pt>
                <c:pt idx="133">
                  <c:v>1</c:v>
                </c:pt>
                <c:pt idx="134">
                  <c:v>1</c:v>
                </c:pt>
                <c:pt idx="135">
                  <c:v>0</c:v>
                </c:pt>
                <c:pt idx="136">
                  <c:v>0</c:v>
                </c:pt>
                <c:pt idx="137">
                  <c:v>0</c:v>
                </c:pt>
                <c:pt idx="138">
                  <c:v>0</c:v>
                </c:pt>
                <c:pt idx="139">
                  <c:v>2</c:v>
                </c:pt>
                <c:pt idx="140">
                  <c:v>1</c:v>
                </c:pt>
                <c:pt idx="141">
                  <c:v>0</c:v>
                </c:pt>
                <c:pt idx="142">
                  <c:v>0</c:v>
                </c:pt>
                <c:pt idx="143">
                  <c:v>0</c:v>
                </c:pt>
                <c:pt idx="144">
                  <c:v>0</c:v>
                </c:pt>
                <c:pt idx="145">
                  <c:v>0</c:v>
                </c:pt>
                <c:pt idx="146">
                  <c:v>2</c:v>
                </c:pt>
                <c:pt idx="147">
                  <c:v>0</c:v>
                </c:pt>
                <c:pt idx="148">
                  <c:v>2</c:v>
                </c:pt>
                <c:pt idx="149">
                  <c:v>0</c:v>
                </c:pt>
                <c:pt idx="150">
                  <c:v>0</c:v>
                </c:pt>
                <c:pt idx="151">
                  <c:v>0</c:v>
                </c:pt>
                <c:pt idx="152">
                  <c:v>1</c:v>
                </c:pt>
                <c:pt idx="153">
                  <c:v>0</c:v>
                </c:pt>
                <c:pt idx="154">
                  <c:v>0</c:v>
                </c:pt>
                <c:pt idx="155">
                  <c:v>0</c:v>
                </c:pt>
                <c:pt idx="156">
                  <c:v>0</c:v>
                </c:pt>
                <c:pt idx="157">
                  <c:v>1</c:v>
                </c:pt>
                <c:pt idx="158">
                  <c:v>0</c:v>
                </c:pt>
                <c:pt idx="159">
                  <c:v>0</c:v>
                </c:pt>
                <c:pt idx="160">
                  <c:v>2</c:v>
                </c:pt>
                <c:pt idx="161">
                  <c:v>0</c:v>
                </c:pt>
                <c:pt idx="162">
                  <c:v>0</c:v>
                </c:pt>
                <c:pt idx="163">
                  <c:v>1</c:v>
                </c:pt>
                <c:pt idx="164">
                  <c:v>1</c:v>
                </c:pt>
                <c:pt idx="165">
                  <c:v>2</c:v>
                </c:pt>
                <c:pt idx="166">
                  <c:v>1</c:v>
                </c:pt>
                <c:pt idx="167">
                  <c:v>3</c:v>
                </c:pt>
                <c:pt idx="168">
                  <c:v>0</c:v>
                </c:pt>
                <c:pt idx="169">
                  <c:v>1</c:v>
                </c:pt>
                <c:pt idx="170">
                  <c:v>1</c:v>
                </c:pt>
                <c:pt idx="171">
                  <c:v>0</c:v>
                </c:pt>
                <c:pt idx="172">
                  <c:v>0</c:v>
                </c:pt>
                <c:pt idx="173">
                  <c:v>0</c:v>
                </c:pt>
                <c:pt idx="174">
                  <c:v>0</c:v>
                </c:pt>
                <c:pt idx="175">
                  <c:v>1</c:v>
                </c:pt>
                <c:pt idx="176">
                  <c:v>0</c:v>
                </c:pt>
                <c:pt idx="177">
                  <c:v>1</c:v>
                </c:pt>
                <c:pt idx="178">
                  <c:v>0</c:v>
                </c:pt>
                <c:pt idx="179">
                  <c:v>0</c:v>
                </c:pt>
                <c:pt idx="180">
                  <c:v>0</c:v>
                </c:pt>
                <c:pt idx="181">
                  <c:v>0</c:v>
                </c:pt>
                <c:pt idx="182">
                  <c:v>1</c:v>
                </c:pt>
                <c:pt idx="183">
                  <c:v>1</c:v>
                </c:pt>
                <c:pt idx="184">
                  <c:v>0</c:v>
                </c:pt>
                <c:pt idx="185">
                  <c:v>0</c:v>
                </c:pt>
                <c:pt idx="186">
                  <c:v>0</c:v>
                </c:pt>
                <c:pt idx="187">
                  <c:v>0</c:v>
                </c:pt>
                <c:pt idx="188">
                  <c:v>0</c:v>
                </c:pt>
                <c:pt idx="189">
                  <c:v>0</c:v>
                </c:pt>
                <c:pt idx="190">
                  <c:v>0</c:v>
                </c:pt>
                <c:pt idx="191">
                  <c:v>1</c:v>
                </c:pt>
                <c:pt idx="192">
                  <c:v>0</c:v>
                </c:pt>
                <c:pt idx="193">
                  <c:v>1</c:v>
                </c:pt>
                <c:pt idx="194">
                  <c:v>0</c:v>
                </c:pt>
                <c:pt idx="195">
                  <c:v>0</c:v>
                </c:pt>
                <c:pt idx="196">
                  <c:v>1</c:v>
                </c:pt>
                <c:pt idx="197">
                  <c:v>2</c:v>
                </c:pt>
                <c:pt idx="198">
                  <c:v>0</c:v>
                </c:pt>
                <c:pt idx="199">
                  <c:v>1</c:v>
                </c:pt>
                <c:pt idx="200">
                  <c:v>0</c:v>
                </c:pt>
                <c:pt idx="201">
                  <c:v>0</c:v>
                </c:pt>
                <c:pt idx="202">
                  <c:v>2</c:v>
                </c:pt>
                <c:pt idx="203">
                  <c:v>0</c:v>
                </c:pt>
                <c:pt idx="204">
                  <c:v>0</c:v>
                </c:pt>
                <c:pt idx="205">
                  <c:v>1</c:v>
                </c:pt>
                <c:pt idx="206">
                  <c:v>2</c:v>
                </c:pt>
                <c:pt idx="207">
                  <c:v>0</c:v>
                </c:pt>
                <c:pt idx="208">
                  <c:v>2</c:v>
                </c:pt>
                <c:pt idx="209">
                  <c:v>0</c:v>
                </c:pt>
                <c:pt idx="210">
                  <c:v>0</c:v>
                </c:pt>
                <c:pt idx="211">
                  <c:v>0</c:v>
                </c:pt>
                <c:pt idx="212">
                  <c:v>0</c:v>
                </c:pt>
                <c:pt idx="213">
                  <c:v>1</c:v>
                </c:pt>
                <c:pt idx="214">
                  <c:v>1</c:v>
                </c:pt>
                <c:pt idx="215">
                  <c:v>0</c:v>
                </c:pt>
                <c:pt idx="216">
                  <c:v>0</c:v>
                </c:pt>
                <c:pt idx="217">
                  <c:v>0</c:v>
                </c:pt>
                <c:pt idx="218">
                  <c:v>0</c:v>
                </c:pt>
                <c:pt idx="219">
                  <c:v>0</c:v>
                </c:pt>
                <c:pt idx="220">
                  <c:v>0</c:v>
                </c:pt>
                <c:pt idx="221">
                  <c:v>3</c:v>
                </c:pt>
                <c:pt idx="222">
                  <c:v>0</c:v>
                </c:pt>
                <c:pt idx="223">
                  <c:v>3</c:v>
                </c:pt>
                <c:pt idx="224">
                  <c:v>0</c:v>
                </c:pt>
                <c:pt idx="225">
                  <c:v>0</c:v>
                </c:pt>
                <c:pt idx="226">
                  <c:v>1</c:v>
                </c:pt>
                <c:pt idx="227">
                  <c:v>1</c:v>
                </c:pt>
                <c:pt idx="228">
                  <c:v>0</c:v>
                </c:pt>
                <c:pt idx="229">
                  <c:v>0</c:v>
                </c:pt>
                <c:pt idx="230">
                  <c:v>0</c:v>
                </c:pt>
                <c:pt idx="231">
                  <c:v>1</c:v>
                </c:pt>
                <c:pt idx="232">
                  <c:v>1</c:v>
                </c:pt>
                <c:pt idx="233">
                  <c:v>0</c:v>
                </c:pt>
                <c:pt idx="234">
                  <c:v>0</c:v>
                </c:pt>
                <c:pt idx="235">
                  <c:v>0</c:v>
                </c:pt>
                <c:pt idx="236">
                  <c:v>1</c:v>
                </c:pt>
                <c:pt idx="237">
                  <c:v>0</c:v>
                </c:pt>
                <c:pt idx="238">
                  <c:v>1</c:v>
                </c:pt>
                <c:pt idx="239">
                  <c:v>2</c:v>
                </c:pt>
                <c:pt idx="240">
                  <c:v>0</c:v>
                </c:pt>
                <c:pt idx="241">
                  <c:v>0</c:v>
                </c:pt>
                <c:pt idx="242">
                  <c:v>0</c:v>
                </c:pt>
                <c:pt idx="243">
                  <c:v>0</c:v>
                </c:pt>
                <c:pt idx="244">
                  <c:v>0</c:v>
                </c:pt>
                <c:pt idx="245">
                  <c:v>0</c:v>
                </c:pt>
                <c:pt idx="246">
                  <c:v>1</c:v>
                </c:pt>
                <c:pt idx="247">
                  <c:v>1</c:v>
                </c:pt>
                <c:pt idx="248">
                  <c:v>0</c:v>
                </c:pt>
                <c:pt idx="249">
                  <c:v>0</c:v>
                </c:pt>
                <c:pt idx="250">
                  <c:v>0</c:v>
                </c:pt>
                <c:pt idx="251">
                  <c:v>1</c:v>
                </c:pt>
                <c:pt idx="252">
                  <c:v>0</c:v>
                </c:pt>
                <c:pt idx="253">
                  <c:v>0</c:v>
                </c:pt>
                <c:pt idx="254">
                  <c:v>0</c:v>
                </c:pt>
                <c:pt idx="255">
                  <c:v>0</c:v>
                </c:pt>
                <c:pt idx="256">
                  <c:v>1</c:v>
                </c:pt>
                <c:pt idx="257">
                  <c:v>0</c:v>
                </c:pt>
                <c:pt idx="258">
                  <c:v>0</c:v>
                </c:pt>
                <c:pt idx="259">
                  <c:v>1</c:v>
                </c:pt>
                <c:pt idx="260">
                  <c:v>0</c:v>
                </c:pt>
                <c:pt idx="261">
                  <c:v>0</c:v>
                </c:pt>
                <c:pt idx="262">
                  <c:v>1</c:v>
                </c:pt>
                <c:pt idx="263">
                  <c:v>1</c:v>
                </c:pt>
                <c:pt idx="264">
                  <c:v>0</c:v>
                </c:pt>
                <c:pt idx="265">
                  <c:v>0</c:v>
                </c:pt>
                <c:pt idx="266">
                  <c:v>0</c:v>
                </c:pt>
                <c:pt idx="267">
                  <c:v>1</c:v>
                </c:pt>
                <c:pt idx="268">
                  <c:v>0</c:v>
                </c:pt>
                <c:pt idx="269">
                  <c:v>1</c:v>
                </c:pt>
                <c:pt idx="270">
                  <c:v>0</c:v>
                </c:pt>
                <c:pt idx="271">
                  <c:v>0</c:v>
                </c:pt>
                <c:pt idx="272">
                  <c:v>0</c:v>
                </c:pt>
                <c:pt idx="273">
                  <c:v>0</c:v>
                </c:pt>
                <c:pt idx="274">
                  <c:v>0</c:v>
                </c:pt>
                <c:pt idx="275">
                  <c:v>1</c:v>
                </c:pt>
                <c:pt idx="276">
                  <c:v>1</c:v>
                </c:pt>
                <c:pt idx="277">
                  <c:v>0</c:v>
                </c:pt>
                <c:pt idx="278">
                  <c:v>0</c:v>
                </c:pt>
                <c:pt idx="279">
                  <c:v>0</c:v>
                </c:pt>
                <c:pt idx="280">
                  <c:v>0</c:v>
                </c:pt>
                <c:pt idx="281">
                  <c:v>2</c:v>
                </c:pt>
                <c:pt idx="282">
                  <c:v>1</c:v>
                </c:pt>
                <c:pt idx="283">
                  <c:v>0</c:v>
                </c:pt>
                <c:pt idx="284">
                  <c:v>0</c:v>
                </c:pt>
                <c:pt idx="285">
                  <c:v>1</c:v>
                </c:pt>
                <c:pt idx="286">
                  <c:v>0</c:v>
                </c:pt>
                <c:pt idx="287">
                  <c:v>0</c:v>
                </c:pt>
                <c:pt idx="288">
                  <c:v>0</c:v>
                </c:pt>
                <c:pt idx="289">
                  <c:v>0</c:v>
                </c:pt>
                <c:pt idx="290">
                  <c:v>0</c:v>
                </c:pt>
                <c:pt idx="291">
                  <c:v>0</c:v>
                </c:pt>
                <c:pt idx="292">
                  <c:v>0</c:v>
                </c:pt>
                <c:pt idx="293">
                  <c:v>0</c:v>
                </c:pt>
                <c:pt idx="294">
                  <c:v>0</c:v>
                </c:pt>
                <c:pt idx="295">
                  <c:v>0</c:v>
                </c:pt>
                <c:pt idx="296">
                  <c:v>0</c:v>
                </c:pt>
                <c:pt idx="297">
                  <c:v>0</c:v>
                </c:pt>
                <c:pt idx="298">
                  <c:v>1</c:v>
                </c:pt>
                <c:pt idx="299">
                  <c:v>0</c:v>
                </c:pt>
                <c:pt idx="300">
                  <c:v>0</c:v>
                </c:pt>
                <c:pt idx="301">
                  <c:v>0</c:v>
                </c:pt>
                <c:pt idx="302">
                  <c:v>0</c:v>
                </c:pt>
                <c:pt idx="303">
                  <c:v>0</c:v>
                </c:pt>
                <c:pt idx="304">
                  <c:v>0</c:v>
                </c:pt>
                <c:pt idx="305">
                  <c:v>0</c:v>
                </c:pt>
                <c:pt idx="306">
                  <c:v>1</c:v>
                </c:pt>
                <c:pt idx="307">
                  <c:v>0</c:v>
                </c:pt>
                <c:pt idx="308">
                  <c:v>1</c:v>
                </c:pt>
                <c:pt idx="309">
                  <c:v>1</c:v>
                </c:pt>
                <c:pt idx="310">
                  <c:v>0</c:v>
                </c:pt>
                <c:pt idx="311">
                  <c:v>0</c:v>
                </c:pt>
                <c:pt idx="312">
                  <c:v>0</c:v>
                </c:pt>
                <c:pt idx="313">
                  <c:v>1</c:v>
                </c:pt>
                <c:pt idx="314">
                  <c:v>1</c:v>
                </c:pt>
                <c:pt idx="315">
                  <c:v>1</c:v>
                </c:pt>
                <c:pt idx="316">
                  <c:v>2</c:v>
                </c:pt>
                <c:pt idx="317">
                  <c:v>0</c:v>
                </c:pt>
                <c:pt idx="318">
                  <c:v>1</c:v>
                </c:pt>
                <c:pt idx="319">
                  <c:v>0</c:v>
                </c:pt>
                <c:pt idx="320">
                  <c:v>0</c:v>
                </c:pt>
                <c:pt idx="321">
                  <c:v>1</c:v>
                </c:pt>
                <c:pt idx="322">
                  <c:v>2</c:v>
                </c:pt>
                <c:pt idx="323">
                  <c:v>0</c:v>
                </c:pt>
                <c:pt idx="324">
                  <c:v>1</c:v>
                </c:pt>
                <c:pt idx="325">
                  <c:v>0</c:v>
                </c:pt>
                <c:pt idx="326">
                  <c:v>0</c:v>
                </c:pt>
                <c:pt idx="327">
                  <c:v>1</c:v>
                </c:pt>
                <c:pt idx="328">
                  <c:v>3</c:v>
                </c:pt>
                <c:pt idx="329">
                  <c:v>0</c:v>
                </c:pt>
                <c:pt idx="330">
                  <c:v>0</c:v>
                </c:pt>
                <c:pt idx="331">
                  <c:v>0</c:v>
                </c:pt>
                <c:pt idx="332">
                  <c:v>1</c:v>
                </c:pt>
                <c:pt idx="333">
                  <c:v>0</c:v>
                </c:pt>
                <c:pt idx="334">
                  <c:v>1</c:v>
                </c:pt>
                <c:pt idx="335">
                  <c:v>1</c:v>
                </c:pt>
                <c:pt idx="336">
                  <c:v>0</c:v>
                </c:pt>
                <c:pt idx="337">
                  <c:v>0</c:v>
                </c:pt>
                <c:pt idx="338">
                  <c:v>0</c:v>
                </c:pt>
                <c:pt idx="339">
                  <c:v>0</c:v>
                </c:pt>
                <c:pt idx="340">
                  <c:v>2</c:v>
                </c:pt>
                <c:pt idx="341">
                  <c:v>1</c:v>
                </c:pt>
                <c:pt idx="342">
                  <c:v>0</c:v>
                </c:pt>
                <c:pt idx="343">
                  <c:v>2</c:v>
                </c:pt>
                <c:pt idx="344">
                  <c:v>0</c:v>
                </c:pt>
                <c:pt idx="345">
                  <c:v>0</c:v>
                </c:pt>
                <c:pt idx="346">
                  <c:v>0</c:v>
                </c:pt>
                <c:pt idx="347">
                  <c:v>0</c:v>
                </c:pt>
                <c:pt idx="348">
                  <c:v>2</c:v>
                </c:pt>
                <c:pt idx="349">
                  <c:v>0</c:v>
                </c:pt>
                <c:pt idx="350">
                  <c:v>0</c:v>
                </c:pt>
                <c:pt idx="351">
                  <c:v>1</c:v>
                </c:pt>
                <c:pt idx="352">
                  <c:v>0</c:v>
                </c:pt>
                <c:pt idx="353">
                  <c:v>0</c:v>
                </c:pt>
                <c:pt idx="354">
                  <c:v>0</c:v>
                </c:pt>
                <c:pt idx="355">
                  <c:v>2</c:v>
                </c:pt>
                <c:pt idx="356">
                  <c:v>0</c:v>
                </c:pt>
                <c:pt idx="357">
                  <c:v>0</c:v>
                </c:pt>
                <c:pt idx="358">
                  <c:v>0</c:v>
                </c:pt>
                <c:pt idx="359">
                  <c:v>0</c:v>
                </c:pt>
                <c:pt idx="360">
                  <c:v>1</c:v>
                </c:pt>
                <c:pt idx="361">
                  <c:v>3</c:v>
                </c:pt>
                <c:pt idx="362">
                  <c:v>1</c:v>
                </c:pt>
                <c:pt idx="363">
                  <c:v>1</c:v>
                </c:pt>
                <c:pt idx="364">
                  <c:v>0</c:v>
                </c:pt>
                <c:pt idx="365">
                  <c:v>2</c:v>
                </c:pt>
                <c:pt idx="366">
                  <c:v>0</c:v>
                </c:pt>
                <c:pt idx="367">
                  <c:v>0</c:v>
                </c:pt>
                <c:pt idx="368">
                  <c:v>0</c:v>
                </c:pt>
                <c:pt idx="369">
                  <c:v>0</c:v>
                </c:pt>
                <c:pt idx="370">
                  <c:v>0</c:v>
                </c:pt>
                <c:pt idx="371">
                  <c:v>0</c:v>
                </c:pt>
                <c:pt idx="372">
                  <c:v>1</c:v>
                </c:pt>
                <c:pt idx="373">
                  <c:v>0</c:v>
                </c:pt>
                <c:pt idx="374">
                  <c:v>0</c:v>
                </c:pt>
                <c:pt idx="375">
                  <c:v>0</c:v>
                </c:pt>
                <c:pt idx="376">
                  <c:v>0</c:v>
                </c:pt>
                <c:pt idx="377">
                  <c:v>1</c:v>
                </c:pt>
                <c:pt idx="378">
                  <c:v>0</c:v>
                </c:pt>
                <c:pt idx="379">
                  <c:v>0</c:v>
                </c:pt>
                <c:pt idx="380">
                  <c:v>0</c:v>
                </c:pt>
                <c:pt idx="381">
                  <c:v>0</c:v>
                </c:pt>
                <c:pt idx="382">
                  <c:v>2</c:v>
                </c:pt>
                <c:pt idx="383">
                  <c:v>0</c:v>
                </c:pt>
                <c:pt idx="384">
                  <c:v>0</c:v>
                </c:pt>
                <c:pt idx="385">
                  <c:v>0</c:v>
                </c:pt>
                <c:pt idx="386">
                  <c:v>0</c:v>
                </c:pt>
                <c:pt idx="387">
                  <c:v>0</c:v>
                </c:pt>
                <c:pt idx="388">
                  <c:v>2</c:v>
                </c:pt>
                <c:pt idx="389">
                  <c:v>1</c:v>
                </c:pt>
                <c:pt idx="390">
                  <c:v>0</c:v>
                </c:pt>
                <c:pt idx="391">
                  <c:v>1</c:v>
                </c:pt>
                <c:pt idx="392">
                  <c:v>0</c:v>
                </c:pt>
                <c:pt idx="393">
                  <c:v>2</c:v>
                </c:pt>
                <c:pt idx="394">
                  <c:v>0</c:v>
                </c:pt>
                <c:pt idx="395">
                  <c:v>0</c:v>
                </c:pt>
                <c:pt idx="396">
                  <c:v>4</c:v>
                </c:pt>
                <c:pt idx="397">
                  <c:v>1</c:v>
                </c:pt>
                <c:pt idx="398">
                  <c:v>0</c:v>
                </c:pt>
                <c:pt idx="399">
                  <c:v>1</c:v>
                </c:pt>
                <c:pt idx="400">
                  <c:v>0</c:v>
                </c:pt>
                <c:pt idx="401">
                  <c:v>1</c:v>
                </c:pt>
                <c:pt idx="402">
                  <c:v>1</c:v>
                </c:pt>
                <c:pt idx="403">
                  <c:v>0</c:v>
                </c:pt>
                <c:pt idx="404">
                  <c:v>0</c:v>
                </c:pt>
                <c:pt idx="405">
                  <c:v>0</c:v>
                </c:pt>
                <c:pt idx="406">
                  <c:v>2</c:v>
                </c:pt>
                <c:pt idx="407">
                  <c:v>0</c:v>
                </c:pt>
                <c:pt idx="408">
                  <c:v>0</c:v>
                </c:pt>
                <c:pt idx="409">
                  <c:v>0</c:v>
                </c:pt>
                <c:pt idx="410">
                  <c:v>0</c:v>
                </c:pt>
                <c:pt idx="411">
                  <c:v>0</c:v>
                </c:pt>
                <c:pt idx="412">
                  <c:v>0</c:v>
                </c:pt>
                <c:pt idx="413">
                  <c:v>1</c:v>
                </c:pt>
                <c:pt idx="414">
                  <c:v>0</c:v>
                </c:pt>
                <c:pt idx="415">
                  <c:v>0</c:v>
                </c:pt>
                <c:pt idx="416">
                  <c:v>1</c:v>
                </c:pt>
                <c:pt idx="417">
                  <c:v>0</c:v>
                </c:pt>
                <c:pt idx="418">
                  <c:v>0</c:v>
                </c:pt>
                <c:pt idx="419">
                  <c:v>0</c:v>
                </c:pt>
                <c:pt idx="420">
                  <c:v>0</c:v>
                </c:pt>
                <c:pt idx="421">
                  <c:v>0</c:v>
                </c:pt>
                <c:pt idx="422">
                  <c:v>0</c:v>
                </c:pt>
                <c:pt idx="423">
                  <c:v>1</c:v>
                </c:pt>
                <c:pt idx="424">
                  <c:v>0</c:v>
                </c:pt>
                <c:pt idx="425">
                  <c:v>2</c:v>
                </c:pt>
                <c:pt idx="426">
                  <c:v>2</c:v>
                </c:pt>
                <c:pt idx="427">
                  <c:v>3</c:v>
                </c:pt>
                <c:pt idx="428">
                  <c:v>0</c:v>
                </c:pt>
                <c:pt idx="429">
                  <c:v>0</c:v>
                </c:pt>
                <c:pt idx="430">
                  <c:v>0</c:v>
                </c:pt>
                <c:pt idx="431">
                  <c:v>0</c:v>
                </c:pt>
                <c:pt idx="432">
                  <c:v>1</c:v>
                </c:pt>
                <c:pt idx="433">
                  <c:v>0</c:v>
                </c:pt>
                <c:pt idx="434">
                  <c:v>0</c:v>
                </c:pt>
                <c:pt idx="435">
                  <c:v>0</c:v>
                </c:pt>
                <c:pt idx="436">
                  <c:v>0</c:v>
                </c:pt>
                <c:pt idx="437">
                  <c:v>1</c:v>
                </c:pt>
                <c:pt idx="438">
                  <c:v>1</c:v>
                </c:pt>
                <c:pt idx="439">
                  <c:v>0</c:v>
                </c:pt>
                <c:pt idx="440">
                  <c:v>0</c:v>
                </c:pt>
                <c:pt idx="441">
                  <c:v>0</c:v>
                </c:pt>
                <c:pt idx="442">
                  <c:v>2</c:v>
                </c:pt>
                <c:pt idx="443">
                  <c:v>0</c:v>
                </c:pt>
                <c:pt idx="444">
                  <c:v>1</c:v>
                </c:pt>
                <c:pt idx="445">
                  <c:v>0</c:v>
                </c:pt>
                <c:pt idx="446">
                  <c:v>0</c:v>
                </c:pt>
                <c:pt idx="447">
                  <c:v>0</c:v>
                </c:pt>
                <c:pt idx="448">
                  <c:v>2</c:v>
                </c:pt>
                <c:pt idx="449">
                  <c:v>0</c:v>
                </c:pt>
                <c:pt idx="450">
                  <c:v>0</c:v>
                </c:pt>
                <c:pt idx="451">
                  <c:v>0</c:v>
                </c:pt>
                <c:pt idx="452">
                  <c:v>1</c:v>
                </c:pt>
                <c:pt idx="453">
                  <c:v>0</c:v>
                </c:pt>
                <c:pt idx="454">
                  <c:v>0</c:v>
                </c:pt>
                <c:pt idx="455">
                  <c:v>1</c:v>
                </c:pt>
                <c:pt idx="456">
                  <c:v>1</c:v>
                </c:pt>
                <c:pt idx="457">
                  <c:v>1</c:v>
                </c:pt>
                <c:pt idx="458">
                  <c:v>2</c:v>
                </c:pt>
                <c:pt idx="459">
                  <c:v>0</c:v>
                </c:pt>
                <c:pt idx="460">
                  <c:v>0</c:v>
                </c:pt>
                <c:pt idx="461">
                  <c:v>0</c:v>
                </c:pt>
                <c:pt idx="462">
                  <c:v>0</c:v>
                </c:pt>
                <c:pt idx="463">
                  <c:v>0</c:v>
                </c:pt>
                <c:pt idx="464">
                  <c:v>2</c:v>
                </c:pt>
                <c:pt idx="465">
                  <c:v>1</c:v>
                </c:pt>
                <c:pt idx="466">
                  <c:v>1</c:v>
                </c:pt>
                <c:pt idx="467">
                  <c:v>0</c:v>
                </c:pt>
                <c:pt idx="468">
                  <c:v>0</c:v>
                </c:pt>
                <c:pt idx="469">
                  <c:v>0</c:v>
                </c:pt>
                <c:pt idx="470">
                  <c:v>1</c:v>
                </c:pt>
                <c:pt idx="471">
                  <c:v>1</c:v>
                </c:pt>
                <c:pt idx="472">
                  <c:v>0</c:v>
                </c:pt>
                <c:pt idx="473">
                  <c:v>0</c:v>
                </c:pt>
                <c:pt idx="474">
                  <c:v>1</c:v>
                </c:pt>
                <c:pt idx="475">
                  <c:v>1</c:v>
                </c:pt>
                <c:pt idx="476">
                  <c:v>1</c:v>
                </c:pt>
                <c:pt idx="477">
                  <c:v>0</c:v>
                </c:pt>
                <c:pt idx="478">
                  <c:v>0</c:v>
                </c:pt>
                <c:pt idx="479">
                  <c:v>0</c:v>
                </c:pt>
                <c:pt idx="480">
                  <c:v>0</c:v>
                </c:pt>
                <c:pt idx="481">
                  <c:v>0</c:v>
                </c:pt>
                <c:pt idx="482">
                  <c:v>0</c:v>
                </c:pt>
                <c:pt idx="483">
                  <c:v>1</c:v>
                </c:pt>
                <c:pt idx="484">
                  <c:v>1</c:v>
                </c:pt>
                <c:pt idx="485">
                  <c:v>0</c:v>
                </c:pt>
                <c:pt idx="486">
                  <c:v>2</c:v>
                </c:pt>
                <c:pt idx="487">
                  <c:v>2</c:v>
                </c:pt>
                <c:pt idx="488">
                  <c:v>2</c:v>
                </c:pt>
                <c:pt idx="489">
                  <c:v>0</c:v>
                </c:pt>
                <c:pt idx="490">
                  <c:v>0</c:v>
                </c:pt>
                <c:pt idx="491">
                  <c:v>0</c:v>
                </c:pt>
                <c:pt idx="492">
                  <c:v>0</c:v>
                </c:pt>
                <c:pt idx="493">
                  <c:v>0</c:v>
                </c:pt>
                <c:pt idx="494">
                  <c:v>0</c:v>
                </c:pt>
                <c:pt idx="495">
                  <c:v>0</c:v>
                </c:pt>
                <c:pt idx="496">
                  <c:v>0</c:v>
                </c:pt>
                <c:pt idx="497">
                  <c:v>1</c:v>
                </c:pt>
                <c:pt idx="498">
                  <c:v>0</c:v>
                </c:pt>
                <c:pt idx="499">
                  <c:v>0</c:v>
                </c:pt>
                <c:pt idx="500">
                  <c:v>0</c:v>
                </c:pt>
                <c:pt idx="501">
                  <c:v>1</c:v>
                </c:pt>
                <c:pt idx="502">
                  <c:v>0</c:v>
                </c:pt>
                <c:pt idx="503">
                  <c:v>1</c:v>
                </c:pt>
                <c:pt idx="504">
                  <c:v>1</c:v>
                </c:pt>
                <c:pt idx="505">
                  <c:v>0</c:v>
                </c:pt>
                <c:pt idx="506">
                  <c:v>0</c:v>
                </c:pt>
                <c:pt idx="507">
                  <c:v>0</c:v>
                </c:pt>
                <c:pt idx="508">
                  <c:v>1</c:v>
                </c:pt>
                <c:pt idx="509">
                  <c:v>0</c:v>
                </c:pt>
                <c:pt idx="510">
                  <c:v>1</c:v>
                </c:pt>
                <c:pt idx="511">
                  <c:v>1</c:v>
                </c:pt>
                <c:pt idx="512">
                  <c:v>1</c:v>
                </c:pt>
                <c:pt idx="513">
                  <c:v>0</c:v>
                </c:pt>
                <c:pt idx="514">
                  <c:v>0</c:v>
                </c:pt>
                <c:pt idx="515">
                  <c:v>2</c:v>
                </c:pt>
                <c:pt idx="516">
                  <c:v>0</c:v>
                </c:pt>
                <c:pt idx="517">
                  <c:v>0</c:v>
                </c:pt>
                <c:pt idx="518">
                  <c:v>1</c:v>
                </c:pt>
                <c:pt idx="519">
                  <c:v>0</c:v>
                </c:pt>
                <c:pt idx="520">
                  <c:v>1</c:v>
                </c:pt>
                <c:pt idx="521">
                  <c:v>0</c:v>
                </c:pt>
                <c:pt idx="522">
                  <c:v>0</c:v>
                </c:pt>
                <c:pt idx="523">
                  <c:v>0</c:v>
                </c:pt>
                <c:pt idx="524">
                  <c:v>0</c:v>
                </c:pt>
                <c:pt idx="525">
                  <c:v>0</c:v>
                </c:pt>
                <c:pt idx="526">
                  <c:v>1</c:v>
                </c:pt>
                <c:pt idx="527">
                  <c:v>0</c:v>
                </c:pt>
                <c:pt idx="528">
                  <c:v>0</c:v>
                </c:pt>
                <c:pt idx="529">
                  <c:v>0</c:v>
                </c:pt>
                <c:pt idx="530">
                  <c:v>0</c:v>
                </c:pt>
                <c:pt idx="531">
                  <c:v>0</c:v>
                </c:pt>
                <c:pt idx="532">
                  <c:v>0</c:v>
                </c:pt>
                <c:pt idx="533">
                  <c:v>0</c:v>
                </c:pt>
                <c:pt idx="534">
                  <c:v>0</c:v>
                </c:pt>
                <c:pt idx="535">
                  <c:v>0</c:v>
                </c:pt>
                <c:pt idx="536">
                  <c:v>0</c:v>
                </c:pt>
                <c:pt idx="537">
                  <c:v>1</c:v>
                </c:pt>
                <c:pt idx="538">
                  <c:v>0</c:v>
                </c:pt>
                <c:pt idx="539">
                  <c:v>1</c:v>
                </c:pt>
                <c:pt idx="540">
                  <c:v>0</c:v>
                </c:pt>
                <c:pt idx="541">
                  <c:v>0</c:v>
                </c:pt>
                <c:pt idx="542">
                  <c:v>1</c:v>
                </c:pt>
                <c:pt idx="543">
                  <c:v>0</c:v>
                </c:pt>
                <c:pt idx="544">
                  <c:v>0</c:v>
                </c:pt>
                <c:pt idx="545">
                  <c:v>1</c:v>
                </c:pt>
                <c:pt idx="546">
                  <c:v>0</c:v>
                </c:pt>
                <c:pt idx="547">
                  <c:v>1</c:v>
                </c:pt>
                <c:pt idx="548">
                  <c:v>1</c:v>
                </c:pt>
                <c:pt idx="549">
                  <c:v>0</c:v>
                </c:pt>
                <c:pt idx="550">
                  <c:v>0</c:v>
                </c:pt>
                <c:pt idx="551">
                  <c:v>1</c:v>
                </c:pt>
                <c:pt idx="552">
                  <c:v>1</c:v>
                </c:pt>
                <c:pt idx="553">
                  <c:v>0</c:v>
                </c:pt>
                <c:pt idx="554">
                  <c:v>0</c:v>
                </c:pt>
                <c:pt idx="555">
                  <c:v>0</c:v>
                </c:pt>
                <c:pt idx="556">
                  <c:v>0</c:v>
                </c:pt>
                <c:pt idx="557">
                  <c:v>0</c:v>
                </c:pt>
                <c:pt idx="558">
                  <c:v>0</c:v>
                </c:pt>
                <c:pt idx="559">
                  <c:v>2</c:v>
                </c:pt>
                <c:pt idx="560">
                  <c:v>0</c:v>
                </c:pt>
                <c:pt idx="561">
                  <c:v>0</c:v>
                </c:pt>
                <c:pt idx="562">
                  <c:v>0</c:v>
                </c:pt>
                <c:pt idx="563">
                  <c:v>1</c:v>
                </c:pt>
                <c:pt idx="564">
                  <c:v>0</c:v>
                </c:pt>
                <c:pt idx="565">
                  <c:v>1</c:v>
                </c:pt>
                <c:pt idx="566">
                  <c:v>0</c:v>
                </c:pt>
                <c:pt idx="567">
                  <c:v>0</c:v>
                </c:pt>
                <c:pt idx="568">
                  <c:v>0</c:v>
                </c:pt>
                <c:pt idx="569">
                  <c:v>0</c:v>
                </c:pt>
                <c:pt idx="570">
                  <c:v>0</c:v>
                </c:pt>
                <c:pt idx="571">
                  <c:v>0</c:v>
                </c:pt>
                <c:pt idx="572">
                  <c:v>0</c:v>
                </c:pt>
                <c:pt idx="573">
                  <c:v>1</c:v>
                </c:pt>
                <c:pt idx="574">
                  <c:v>2</c:v>
                </c:pt>
                <c:pt idx="575">
                  <c:v>0</c:v>
                </c:pt>
                <c:pt idx="576">
                  <c:v>1</c:v>
                </c:pt>
                <c:pt idx="577">
                  <c:v>0</c:v>
                </c:pt>
                <c:pt idx="578">
                  <c:v>0</c:v>
                </c:pt>
                <c:pt idx="579">
                  <c:v>0</c:v>
                </c:pt>
                <c:pt idx="580">
                  <c:v>0</c:v>
                </c:pt>
                <c:pt idx="581">
                  <c:v>0</c:v>
                </c:pt>
                <c:pt idx="582">
                  <c:v>0</c:v>
                </c:pt>
                <c:pt idx="583">
                  <c:v>0</c:v>
                </c:pt>
                <c:pt idx="584">
                  <c:v>0</c:v>
                </c:pt>
                <c:pt idx="585">
                  <c:v>2</c:v>
                </c:pt>
                <c:pt idx="586">
                  <c:v>0</c:v>
                </c:pt>
                <c:pt idx="587">
                  <c:v>1</c:v>
                </c:pt>
                <c:pt idx="588">
                  <c:v>0</c:v>
                </c:pt>
                <c:pt idx="589">
                  <c:v>0</c:v>
                </c:pt>
                <c:pt idx="590">
                  <c:v>1</c:v>
                </c:pt>
                <c:pt idx="591">
                  <c:v>0</c:v>
                </c:pt>
                <c:pt idx="592">
                  <c:v>2</c:v>
                </c:pt>
                <c:pt idx="593">
                  <c:v>0</c:v>
                </c:pt>
                <c:pt idx="594">
                  <c:v>0</c:v>
                </c:pt>
                <c:pt idx="595">
                  <c:v>0</c:v>
                </c:pt>
                <c:pt idx="596">
                  <c:v>1</c:v>
                </c:pt>
                <c:pt idx="597">
                  <c:v>0</c:v>
                </c:pt>
                <c:pt idx="598">
                  <c:v>0</c:v>
                </c:pt>
                <c:pt idx="599">
                  <c:v>0</c:v>
                </c:pt>
                <c:pt idx="600">
                  <c:v>0</c:v>
                </c:pt>
                <c:pt idx="601">
                  <c:v>1</c:v>
                </c:pt>
                <c:pt idx="602">
                  <c:v>2</c:v>
                </c:pt>
                <c:pt idx="603">
                  <c:v>1</c:v>
                </c:pt>
                <c:pt idx="604">
                  <c:v>0</c:v>
                </c:pt>
                <c:pt idx="605">
                  <c:v>1</c:v>
                </c:pt>
                <c:pt idx="606">
                  <c:v>1</c:v>
                </c:pt>
                <c:pt idx="607">
                  <c:v>0</c:v>
                </c:pt>
                <c:pt idx="608">
                  <c:v>1</c:v>
                </c:pt>
                <c:pt idx="609">
                  <c:v>0</c:v>
                </c:pt>
                <c:pt idx="610">
                  <c:v>0</c:v>
                </c:pt>
                <c:pt idx="611">
                  <c:v>0</c:v>
                </c:pt>
                <c:pt idx="612">
                  <c:v>0</c:v>
                </c:pt>
                <c:pt idx="613">
                  <c:v>1</c:v>
                </c:pt>
                <c:pt idx="614">
                  <c:v>0</c:v>
                </c:pt>
                <c:pt idx="615">
                  <c:v>0</c:v>
                </c:pt>
                <c:pt idx="616">
                  <c:v>2</c:v>
                </c:pt>
                <c:pt idx="617">
                  <c:v>0</c:v>
                </c:pt>
                <c:pt idx="618">
                  <c:v>0</c:v>
                </c:pt>
                <c:pt idx="619">
                  <c:v>1</c:v>
                </c:pt>
                <c:pt idx="620">
                  <c:v>0</c:v>
                </c:pt>
                <c:pt idx="621">
                  <c:v>0</c:v>
                </c:pt>
                <c:pt idx="622">
                  <c:v>0</c:v>
                </c:pt>
                <c:pt idx="623">
                  <c:v>2</c:v>
                </c:pt>
                <c:pt idx="624">
                  <c:v>1</c:v>
                </c:pt>
                <c:pt idx="625">
                  <c:v>0</c:v>
                </c:pt>
                <c:pt idx="626">
                  <c:v>1</c:v>
                </c:pt>
                <c:pt idx="627">
                  <c:v>1</c:v>
                </c:pt>
                <c:pt idx="628">
                  <c:v>0</c:v>
                </c:pt>
                <c:pt idx="629">
                  <c:v>0</c:v>
                </c:pt>
                <c:pt idx="630">
                  <c:v>1</c:v>
                </c:pt>
                <c:pt idx="631">
                  <c:v>0</c:v>
                </c:pt>
                <c:pt idx="632">
                  <c:v>2</c:v>
                </c:pt>
                <c:pt idx="633">
                  <c:v>0</c:v>
                </c:pt>
                <c:pt idx="634">
                  <c:v>0</c:v>
                </c:pt>
                <c:pt idx="635">
                  <c:v>2</c:v>
                </c:pt>
                <c:pt idx="636">
                  <c:v>0</c:v>
                </c:pt>
                <c:pt idx="637">
                  <c:v>1</c:v>
                </c:pt>
                <c:pt idx="638">
                  <c:v>0</c:v>
                </c:pt>
                <c:pt idx="639">
                  <c:v>0</c:v>
                </c:pt>
                <c:pt idx="640">
                  <c:v>0</c:v>
                </c:pt>
                <c:pt idx="641">
                  <c:v>0</c:v>
                </c:pt>
                <c:pt idx="642">
                  <c:v>0</c:v>
                </c:pt>
                <c:pt idx="643">
                  <c:v>2</c:v>
                </c:pt>
                <c:pt idx="644">
                  <c:v>0</c:v>
                </c:pt>
                <c:pt idx="645">
                  <c:v>0</c:v>
                </c:pt>
                <c:pt idx="646">
                  <c:v>0</c:v>
                </c:pt>
                <c:pt idx="647">
                  <c:v>0</c:v>
                </c:pt>
                <c:pt idx="648">
                  <c:v>1</c:v>
                </c:pt>
                <c:pt idx="649">
                  <c:v>0</c:v>
                </c:pt>
                <c:pt idx="650">
                  <c:v>1</c:v>
                </c:pt>
                <c:pt idx="651">
                  <c:v>0</c:v>
                </c:pt>
                <c:pt idx="652">
                  <c:v>1</c:v>
                </c:pt>
                <c:pt idx="653">
                  <c:v>1</c:v>
                </c:pt>
                <c:pt idx="654">
                  <c:v>0</c:v>
                </c:pt>
                <c:pt idx="655">
                  <c:v>1</c:v>
                </c:pt>
                <c:pt idx="656">
                  <c:v>0</c:v>
                </c:pt>
                <c:pt idx="657">
                  <c:v>0</c:v>
                </c:pt>
                <c:pt idx="658">
                  <c:v>0</c:v>
                </c:pt>
                <c:pt idx="659">
                  <c:v>0</c:v>
                </c:pt>
                <c:pt idx="660">
                  <c:v>0</c:v>
                </c:pt>
                <c:pt idx="661">
                  <c:v>0</c:v>
                </c:pt>
                <c:pt idx="662">
                  <c:v>1</c:v>
                </c:pt>
                <c:pt idx="663">
                  <c:v>0</c:v>
                </c:pt>
                <c:pt idx="664">
                  <c:v>0</c:v>
                </c:pt>
                <c:pt idx="665">
                  <c:v>0</c:v>
                </c:pt>
                <c:pt idx="666">
                  <c:v>0</c:v>
                </c:pt>
                <c:pt idx="667">
                  <c:v>0</c:v>
                </c:pt>
                <c:pt idx="668">
                  <c:v>0</c:v>
                </c:pt>
                <c:pt idx="669">
                  <c:v>0</c:v>
                </c:pt>
                <c:pt idx="670">
                  <c:v>2</c:v>
                </c:pt>
                <c:pt idx="671">
                  <c:v>0</c:v>
                </c:pt>
                <c:pt idx="672">
                  <c:v>0</c:v>
                </c:pt>
                <c:pt idx="673">
                  <c:v>1</c:v>
                </c:pt>
                <c:pt idx="674">
                  <c:v>1</c:v>
                </c:pt>
                <c:pt idx="675">
                  <c:v>2</c:v>
                </c:pt>
                <c:pt idx="676">
                  <c:v>1</c:v>
                </c:pt>
                <c:pt idx="677">
                  <c:v>0</c:v>
                </c:pt>
                <c:pt idx="678">
                  <c:v>2</c:v>
                </c:pt>
                <c:pt idx="679">
                  <c:v>0</c:v>
                </c:pt>
                <c:pt idx="680">
                  <c:v>0</c:v>
                </c:pt>
                <c:pt idx="681">
                  <c:v>1</c:v>
                </c:pt>
                <c:pt idx="682">
                  <c:v>1</c:v>
                </c:pt>
                <c:pt idx="683">
                  <c:v>2</c:v>
                </c:pt>
                <c:pt idx="684">
                  <c:v>0</c:v>
                </c:pt>
                <c:pt idx="685">
                  <c:v>0</c:v>
                </c:pt>
                <c:pt idx="686">
                  <c:v>0</c:v>
                </c:pt>
                <c:pt idx="687">
                  <c:v>1</c:v>
                </c:pt>
                <c:pt idx="688">
                  <c:v>2</c:v>
                </c:pt>
                <c:pt idx="689">
                  <c:v>0</c:v>
                </c:pt>
                <c:pt idx="690">
                  <c:v>1</c:v>
                </c:pt>
                <c:pt idx="691">
                  <c:v>0</c:v>
                </c:pt>
                <c:pt idx="692">
                  <c:v>0</c:v>
                </c:pt>
                <c:pt idx="693">
                  <c:v>0</c:v>
                </c:pt>
                <c:pt idx="694">
                  <c:v>0</c:v>
                </c:pt>
                <c:pt idx="695">
                  <c:v>1</c:v>
                </c:pt>
                <c:pt idx="696">
                  <c:v>0</c:v>
                </c:pt>
                <c:pt idx="697">
                  <c:v>0</c:v>
                </c:pt>
                <c:pt idx="698">
                  <c:v>0</c:v>
                </c:pt>
                <c:pt idx="699">
                  <c:v>0</c:v>
                </c:pt>
                <c:pt idx="700">
                  <c:v>1</c:v>
                </c:pt>
                <c:pt idx="701">
                  <c:v>0</c:v>
                </c:pt>
                <c:pt idx="702">
                  <c:v>1</c:v>
                </c:pt>
                <c:pt idx="703">
                  <c:v>0</c:v>
                </c:pt>
                <c:pt idx="704">
                  <c:v>0</c:v>
                </c:pt>
                <c:pt idx="705">
                  <c:v>0</c:v>
                </c:pt>
                <c:pt idx="706">
                  <c:v>1</c:v>
                </c:pt>
                <c:pt idx="707">
                  <c:v>0</c:v>
                </c:pt>
                <c:pt idx="708">
                  <c:v>0</c:v>
                </c:pt>
                <c:pt idx="709">
                  <c:v>0</c:v>
                </c:pt>
                <c:pt idx="710">
                  <c:v>0</c:v>
                </c:pt>
                <c:pt idx="711">
                  <c:v>2</c:v>
                </c:pt>
                <c:pt idx="712">
                  <c:v>0</c:v>
                </c:pt>
                <c:pt idx="713">
                  <c:v>1</c:v>
                </c:pt>
                <c:pt idx="714">
                  <c:v>0</c:v>
                </c:pt>
                <c:pt idx="715">
                  <c:v>0</c:v>
                </c:pt>
                <c:pt idx="716">
                  <c:v>0</c:v>
                </c:pt>
                <c:pt idx="717">
                  <c:v>1</c:v>
                </c:pt>
                <c:pt idx="718">
                  <c:v>0</c:v>
                </c:pt>
                <c:pt idx="719">
                  <c:v>0</c:v>
                </c:pt>
                <c:pt idx="720">
                  <c:v>0</c:v>
                </c:pt>
                <c:pt idx="721">
                  <c:v>0</c:v>
                </c:pt>
                <c:pt idx="722">
                  <c:v>0</c:v>
                </c:pt>
                <c:pt idx="723">
                  <c:v>0</c:v>
                </c:pt>
                <c:pt idx="724">
                  <c:v>2</c:v>
                </c:pt>
                <c:pt idx="725">
                  <c:v>0</c:v>
                </c:pt>
                <c:pt idx="726">
                  <c:v>0</c:v>
                </c:pt>
                <c:pt idx="727">
                  <c:v>0</c:v>
                </c:pt>
                <c:pt idx="728">
                  <c:v>1</c:v>
                </c:pt>
                <c:pt idx="729">
                  <c:v>0</c:v>
                </c:pt>
                <c:pt idx="730">
                  <c:v>0</c:v>
                </c:pt>
                <c:pt idx="731">
                  <c:v>0</c:v>
                </c:pt>
                <c:pt idx="732">
                  <c:v>1</c:v>
                </c:pt>
                <c:pt idx="733">
                  <c:v>1</c:v>
                </c:pt>
                <c:pt idx="734">
                  <c:v>1</c:v>
                </c:pt>
                <c:pt idx="735">
                  <c:v>1</c:v>
                </c:pt>
                <c:pt idx="736">
                  <c:v>2</c:v>
                </c:pt>
                <c:pt idx="737">
                  <c:v>1</c:v>
                </c:pt>
                <c:pt idx="738">
                  <c:v>0</c:v>
                </c:pt>
                <c:pt idx="739">
                  <c:v>0</c:v>
                </c:pt>
                <c:pt idx="740">
                  <c:v>0</c:v>
                </c:pt>
                <c:pt idx="741">
                  <c:v>0</c:v>
                </c:pt>
                <c:pt idx="742">
                  <c:v>1</c:v>
                </c:pt>
                <c:pt idx="743">
                  <c:v>0</c:v>
                </c:pt>
                <c:pt idx="744">
                  <c:v>1</c:v>
                </c:pt>
                <c:pt idx="745">
                  <c:v>0</c:v>
                </c:pt>
                <c:pt idx="746">
                  <c:v>3</c:v>
                </c:pt>
                <c:pt idx="747">
                  <c:v>1</c:v>
                </c:pt>
                <c:pt idx="748">
                  <c:v>0</c:v>
                </c:pt>
                <c:pt idx="749">
                  <c:v>0</c:v>
                </c:pt>
                <c:pt idx="750">
                  <c:v>0</c:v>
                </c:pt>
                <c:pt idx="751">
                  <c:v>0</c:v>
                </c:pt>
                <c:pt idx="752">
                  <c:v>1</c:v>
                </c:pt>
                <c:pt idx="753">
                  <c:v>0</c:v>
                </c:pt>
                <c:pt idx="754">
                  <c:v>0</c:v>
                </c:pt>
                <c:pt idx="755">
                  <c:v>1</c:v>
                </c:pt>
                <c:pt idx="756">
                  <c:v>2</c:v>
                </c:pt>
                <c:pt idx="757">
                  <c:v>1</c:v>
                </c:pt>
                <c:pt idx="758">
                  <c:v>0</c:v>
                </c:pt>
                <c:pt idx="759">
                  <c:v>0</c:v>
                </c:pt>
                <c:pt idx="760">
                  <c:v>0</c:v>
                </c:pt>
                <c:pt idx="761">
                  <c:v>1</c:v>
                </c:pt>
                <c:pt idx="762">
                  <c:v>0</c:v>
                </c:pt>
                <c:pt idx="763">
                  <c:v>0</c:v>
                </c:pt>
                <c:pt idx="764">
                  <c:v>0</c:v>
                </c:pt>
                <c:pt idx="765">
                  <c:v>0</c:v>
                </c:pt>
                <c:pt idx="766">
                  <c:v>0</c:v>
                </c:pt>
                <c:pt idx="767">
                  <c:v>0</c:v>
                </c:pt>
                <c:pt idx="768">
                  <c:v>0</c:v>
                </c:pt>
                <c:pt idx="769">
                  <c:v>0</c:v>
                </c:pt>
                <c:pt idx="770">
                  <c:v>0</c:v>
                </c:pt>
                <c:pt idx="771">
                  <c:v>1</c:v>
                </c:pt>
                <c:pt idx="772">
                  <c:v>1</c:v>
                </c:pt>
                <c:pt idx="773">
                  <c:v>0</c:v>
                </c:pt>
                <c:pt idx="774">
                  <c:v>1</c:v>
                </c:pt>
                <c:pt idx="775">
                  <c:v>0</c:v>
                </c:pt>
                <c:pt idx="776">
                  <c:v>0</c:v>
                </c:pt>
                <c:pt idx="777">
                  <c:v>0</c:v>
                </c:pt>
                <c:pt idx="778">
                  <c:v>0</c:v>
                </c:pt>
                <c:pt idx="779">
                  <c:v>1</c:v>
                </c:pt>
                <c:pt idx="780">
                  <c:v>0</c:v>
                </c:pt>
                <c:pt idx="781">
                  <c:v>0</c:v>
                </c:pt>
                <c:pt idx="782">
                  <c:v>0</c:v>
                </c:pt>
                <c:pt idx="783">
                  <c:v>0</c:v>
                </c:pt>
                <c:pt idx="784">
                  <c:v>0</c:v>
                </c:pt>
                <c:pt idx="785">
                  <c:v>1</c:v>
                </c:pt>
                <c:pt idx="786">
                  <c:v>0</c:v>
                </c:pt>
                <c:pt idx="787">
                  <c:v>0</c:v>
                </c:pt>
                <c:pt idx="788">
                  <c:v>2</c:v>
                </c:pt>
                <c:pt idx="789">
                  <c:v>0</c:v>
                </c:pt>
                <c:pt idx="790">
                  <c:v>0</c:v>
                </c:pt>
                <c:pt idx="791">
                  <c:v>0</c:v>
                </c:pt>
                <c:pt idx="792">
                  <c:v>0</c:v>
                </c:pt>
                <c:pt idx="793">
                  <c:v>1</c:v>
                </c:pt>
                <c:pt idx="794">
                  <c:v>0</c:v>
                </c:pt>
                <c:pt idx="795">
                  <c:v>0</c:v>
                </c:pt>
                <c:pt idx="796">
                  <c:v>0</c:v>
                </c:pt>
                <c:pt idx="797">
                  <c:v>0</c:v>
                </c:pt>
                <c:pt idx="798">
                  <c:v>0</c:v>
                </c:pt>
                <c:pt idx="799">
                  <c:v>1</c:v>
                </c:pt>
                <c:pt idx="800">
                  <c:v>0</c:v>
                </c:pt>
                <c:pt idx="801">
                  <c:v>0</c:v>
                </c:pt>
                <c:pt idx="802">
                  <c:v>0</c:v>
                </c:pt>
                <c:pt idx="803">
                  <c:v>0</c:v>
                </c:pt>
                <c:pt idx="804">
                  <c:v>0</c:v>
                </c:pt>
                <c:pt idx="805">
                  <c:v>0</c:v>
                </c:pt>
                <c:pt idx="806">
                  <c:v>0</c:v>
                </c:pt>
                <c:pt idx="807">
                  <c:v>0</c:v>
                </c:pt>
                <c:pt idx="808">
                  <c:v>0</c:v>
                </c:pt>
                <c:pt idx="809">
                  <c:v>0</c:v>
                </c:pt>
                <c:pt idx="810">
                  <c:v>1</c:v>
                </c:pt>
                <c:pt idx="811">
                  <c:v>0</c:v>
                </c:pt>
                <c:pt idx="812">
                  <c:v>0</c:v>
                </c:pt>
                <c:pt idx="813">
                  <c:v>2</c:v>
                </c:pt>
                <c:pt idx="814">
                  <c:v>0</c:v>
                </c:pt>
                <c:pt idx="815">
                  <c:v>0</c:v>
                </c:pt>
                <c:pt idx="816">
                  <c:v>1</c:v>
                </c:pt>
                <c:pt idx="817">
                  <c:v>1</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2</c:v>
                </c:pt>
                <c:pt idx="835">
                  <c:v>1</c:v>
                </c:pt>
                <c:pt idx="836">
                  <c:v>0</c:v>
                </c:pt>
                <c:pt idx="837">
                  <c:v>0</c:v>
                </c:pt>
                <c:pt idx="838">
                  <c:v>0</c:v>
                </c:pt>
                <c:pt idx="839">
                  <c:v>0</c:v>
                </c:pt>
                <c:pt idx="840">
                  <c:v>0</c:v>
                </c:pt>
                <c:pt idx="841">
                  <c:v>0</c:v>
                </c:pt>
                <c:pt idx="842">
                  <c:v>0</c:v>
                </c:pt>
                <c:pt idx="843">
                  <c:v>0</c:v>
                </c:pt>
                <c:pt idx="844">
                  <c:v>0</c:v>
                </c:pt>
                <c:pt idx="845">
                  <c:v>1</c:v>
                </c:pt>
                <c:pt idx="846">
                  <c:v>0</c:v>
                </c:pt>
                <c:pt idx="847">
                  <c:v>0</c:v>
                </c:pt>
                <c:pt idx="848">
                  <c:v>0</c:v>
                </c:pt>
                <c:pt idx="849">
                  <c:v>0</c:v>
                </c:pt>
                <c:pt idx="850">
                  <c:v>0</c:v>
                </c:pt>
                <c:pt idx="851">
                  <c:v>0</c:v>
                </c:pt>
                <c:pt idx="852">
                  <c:v>1</c:v>
                </c:pt>
                <c:pt idx="853">
                  <c:v>0</c:v>
                </c:pt>
                <c:pt idx="854">
                  <c:v>2</c:v>
                </c:pt>
                <c:pt idx="855">
                  <c:v>0</c:v>
                </c:pt>
                <c:pt idx="856">
                  <c:v>0</c:v>
                </c:pt>
                <c:pt idx="857">
                  <c:v>0</c:v>
                </c:pt>
                <c:pt idx="858">
                  <c:v>0</c:v>
                </c:pt>
                <c:pt idx="859">
                  <c:v>0</c:v>
                </c:pt>
                <c:pt idx="860">
                  <c:v>1</c:v>
                </c:pt>
                <c:pt idx="861">
                  <c:v>0</c:v>
                </c:pt>
                <c:pt idx="862">
                  <c:v>1</c:v>
                </c:pt>
                <c:pt idx="863">
                  <c:v>0</c:v>
                </c:pt>
                <c:pt idx="864">
                  <c:v>1</c:v>
                </c:pt>
                <c:pt idx="865">
                  <c:v>0</c:v>
                </c:pt>
                <c:pt idx="866">
                  <c:v>0</c:v>
                </c:pt>
                <c:pt idx="867">
                  <c:v>0</c:v>
                </c:pt>
                <c:pt idx="868">
                  <c:v>0</c:v>
                </c:pt>
                <c:pt idx="869">
                  <c:v>0</c:v>
                </c:pt>
                <c:pt idx="870">
                  <c:v>0</c:v>
                </c:pt>
                <c:pt idx="871">
                  <c:v>0</c:v>
                </c:pt>
                <c:pt idx="872">
                  <c:v>0</c:v>
                </c:pt>
                <c:pt idx="873">
                  <c:v>0</c:v>
                </c:pt>
                <c:pt idx="874">
                  <c:v>0</c:v>
                </c:pt>
                <c:pt idx="875">
                  <c:v>1</c:v>
                </c:pt>
                <c:pt idx="876">
                  <c:v>0</c:v>
                </c:pt>
                <c:pt idx="877">
                  <c:v>0</c:v>
                </c:pt>
                <c:pt idx="878">
                  <c:v>2</c:v>
                </c:pt>
                <c:pt idx="879">
                  <c:v>0</c:v>
                </c:pt>
                <c:pt idx="880">
                  <c:v>0</c:v>
                </c:pt>
                <c:pt idx="881">
                  <c:v>0</c:v>
                </c:pt>
                <c:pt idx="882">
                  <c:v>0</c:v>
                </c:pt>
                <c:pt idx="883">
                  <c:v>0</c:v>
                </c:pt>
                <c:pt idx="884">
                  <c:v>1</c:v>
                </c:pt>
                <c:pt idx="885">
                  <c:v>1</c:v>
                </c:pt>
                <c:pt idx="886">
                  <c:v>1</c:v>
                </c:pt>
                <c:pt idx="887">
                  <c:v>0</c:v>
                </c:pt>
                <c:pt idx="888">
                  <c:v>1</c:v>
                </c:pt>
                <c:pt idx="889">
                  <c:v>1</c:v>
                </c:pt>
                <c:pt idx="890">
                  <c:v>1</c:v>
                </c:pt>
                <c:pt idx="891">
                  <c:v>2</c:v>
                </c:pt>
                <c:pt idx="892">
                  <c:v>1</c:v>
                </c:pt>
                <c:pt idx="893">
                  <c:v>0</c:v>
                </c:pt>
                <c:pt idx="894">
                  <c:v>0</c:v>
                </c:pt>
                <c:pt idx="895">
                  <c:v>0</c:v>
                </c:pt>
                <c:pt idx="896">
                  <c:v>2</c:v>
                </c:pt>
                <c:pt idx="897">
                  <c:v>0</c:v>
                </c:pt>
                <c:pt idx="898">
                  <c:v>1</c:v>
                </c:pt>
                <c:pt idx="899">
                  <c:v>0</c:v>
                </c:pt>
                <c:pt idx="900">
                  <c:v>0</c:v>
                </c:pt>
                <c:pt idx="901">
                  <c:v>0</c:v>
                </c:pt>
                <c:pt idx="902">
                  <c:v>0</c:v>
                </c:pt>
                <c:pt idx="903">
                  <c:v>1</c:v>
                </c:pt>
                <c:pt idx="904">
                  <c:v>1</c:v>
                </c:pt>
                <c:pt idx="905">
                  <c:v>0</c:v>
                </c:pt>
                <c:pt idx="906">
                  <c:v>1</c:v>
                </c:pt>
                <c:pt idx="907">
                  <c:v>0</c:v>
                </c:pt>
                <c:pt idx="908">
                  <c:v>0</c:v>
                </c:pt>
                <c:pt idx="909">
                  <c:v>1</c:v>
                </c:pt>
                <c:pt idx="910">
                  <c:v>0</c:v>
                </c:pt>
                <c:pt idx="911">
                  <c:v>1</c:v>
                </c:pt>
                <c:pt idx="912">
                  <c:v>0</c:v>
                </c:pt>
                <c:pt idx="913">
                  <c:v>0</c:v>
                </c:pt>
                <c:pt idx="914">
                  <c:v>0</c:v>
                </c:pt>
                <c:pt idx="915">
                  <c:v>0</c:v>
                </c:pt>
                <c:pt idx="916">
                  <c:v>1</c:v>
                </c:pt>
                <c:pt idx="917">
                  <c:v>0</c:v>
                </c:pt>
                <c:pt idx="918">
                  <c:v>0</c:v>
                </c:pt>
                <c:pt idx="919">
                  <c:v>1</c:v>
                </c:pt>
                <c:pt idx="920">
                  <c:v>0</c:v>
                </c:pt>
                <c:pt idx="921">
                  <c:v>0</c:v>
                </c:pt>
                <c:pt idx="922">
                  <c:v>1</c:v>
                </c:pt>
                <c:pt idx="923">
                  <c:v>0</c:v>
                </c:pt>
                <c:pt idx="924">
                  <c:v>0</c:v>
                </c:pt>
                <c:pt idx="925">
                  <c:v>0</c:v>
                </c:pt>
                <c:pt idx="926">
                  <c:v>0</c:v>
                </c:pt>
                <c:pt idx="927">
                  <c:v>1</c:v>
                </c:pt>
                <c:pt idx="928">
                  <c:v>1</c:v>
                </c:pt>
                <c:pt idx="929">
                  <c:v>1</c:v>
                </c:pt>
                <c:pt idx="930">
                  <c:v>0</c:v>
                </c:pt>
                <c:pt idx="931">
                  <c:v>2</c:v>
                </c:pt>
                <c:pt idx="932">
                  <c:v>0</c:v>
                </c:pt>
                <c:pt idx="933">
                  <c:v>0</c:v>
                </c:pt>
                <c:pt idx="934">
                  <c:v>0</c:v>
                </c:pt>
                <c:pt idx="935">
                  <c:v>0</c:v>
                </c:pt>
                <c:pt idx="936">
                  <c:v>0</c:v>
                </c:pt>
                <c:pt idx="937">
                  <c:v>1</c:v>
                </c:pt>
                <c:pt idx="938">
                  <c:v>1</c:v>
                </c:pt>
                <c:pt idx="939">
                  <c:v>0</c:v>
                </c:pt>
                <c:pt idx="940">
                  <c:v>0</c:v>
                </c:pt>
                <c:pt idx="941">
                  <c:v>0</c:v>
                </c:pt>
                <c:pt idx="942">
                  <c:v>1</c:v>
                </c:pt>
                <c:pt idx="943">
                  <c:v>1</c:v>
                </c:pt>
                <c:pt idx="944">
                  <c:v>1</c:v>
                </c:pt>
                <c:pt idx="945">
                  <c:v>1</c:v>
                </c:pt>
                <c:pt idx="946">
                  <c:v>1</c:v>
                </c:pt>
                <c:pt idx="947">
                  <c:v>1</c:v>
                </c:pt>
                <c:pt idx="948">
                  <c:v>0</c:v>
                </c:pt>
                <c:pt idx="949">
                  <c:v>1</c:v>
                </c:pt>
                <c:pt idx="950">
                  <c:v>0</c:v>
                </c:pt>
                <c:pt idx="951">
                  <c:v>0</c:v>
                </c:pt>
                <c:pt idx="952">
                  <c:v>0</c:v>
                </c:pt>
                <c:pt idx="953">
                  <c:v>0</c:v>
                </c:pt>
                <c:pt idx="954">
                  <c:v>1</c:v>
                </c:pt>
                <c:pt idx="955">
                  <c:v>1</c:v>
                </c:pt>
                <c:pt idx="956">
                  <c:v>0</c:v>
                </c:pt>
                <c:pt idx="957">
                  <c:v>0</c:v>
                </c:pt>
                <c:pt idx="958">
                  <c:v>0</c:v>
                </c:pt>
                <c:pt idx="959">
                  <c:v>0</c:v>
                </c:pt>
                <c:pt idx="960">
                  <c:v>1</c:v>
                </c:pt>
                <c:pt idx="961">
                  <c:v>0</c:v>
                </c:pt>
                <c:pt idx="962">
                  <c:v>0</c:v>
                </c:pt>
                <c:pt idx="963">
                  <c:v>0</c:v>
                </c:pt>
                <c:pt idx="964">
                  <c:v>1</c:v>
                </c:pt>
                <c:pt idx="965">
                  <c:v>0</c:v>
                </c:pt>
                <c:pt idx="966">
                  <c:v>0</c:v>
                </c:pt>
                <c:pt idx="967">
                  <c:v>0</c:v>
                </c:pt>
                <c:pt idx="968">
                  <c:v>0</c:v>
                </c:pt>
                <c:pt idx="969">
                  <c:v>1</c:v>
                </c:pt>
                <c:pt idx="970">
                  <c:v>0</c:v>
                </c:pt>
                <c:pt idx="971">
                  <c:v>1</c:v>
                </c:pt>
                <c:pt idx="972">
                  <c:v>0</c:v>
                </c:pt>
                <c:pt idx="973">
                  <c:v>0</c:v>
                </c:pt>
                <c:pt idx="974">
                  <c:v>0</c:v>
                </c:pt>
                <c:pt idx="975">
                  <c:v>1</c:v>
                </c:pt>
                <c:pt idx="976">
                  <c:v>0</c:v>
                </c:pt>
                <c:pt idx="977">
                  <c:v>0</c:v>
                </c:pt>
                <c:pt idx="978">
                  <c:v>2</c:v>
                </c:pt>
                <c:pt idx="979">
                  <c:v>0</c:v>
                </c:pt>
                <c:pt idx="980">
                  <c:v>0</c:v>
                </c:pt>
                <c:pt idx="981">
                  <c:v>0</c:v>
                </c:pt>
                <c:pt idx="982">
                  <c:v>2</c:v>
                </c:pt>
                <c:pt idx="983">
                  <c:v>1</c:v>
                </c:pt>
                <c:pt idx="984">
                  <c:v>0</c:v>
                </c:pt>
                <c:pt idx="985">
                  <c:v>1</c:v>
                </c:pt>
                <c:pt idx="986">
                  <c:v>0</c:v>
                </c:pt>
                <c:pt idx="987">
                  <c:v>0</c:v>
                </c:pt>
                <c:pt idx="988">
                  <c:v>0</c:v>
                </c:pt>
                <c:pt idx="989">
                  <c:v>0</c:v>
                </c:pt>
                <c:pt idx="990">
                  <c:v>0</c:v>
                </c:pt>
                <c:pt idx="991">
                  <c:v>1</c:v>
                </c:pt>
                <c:pt idx="992">
                  <c:v>0</c:v>
                </c:pt>
                <c:pt idx="993">
                  <c:v>0</c:v>
                </c:pt>
                <c:pt idx="994">
                  <c:v>1</c:v>
                </c:pt>
                <c:pt idx="995">
                  <c:v>0</c:v>
                </c:pt>
                <c:pt idx="996">
                  <c:v>0</c:v>
                </c:pt>
                <c:pt idx="997">
                  <c:v>1</c:v>
                </c:pt>
                <c:pt idx="998">
                  <c:v>0</c:v>
                </c:pt>
                <c:pt idx="999">
                  <c:v>2</c:v>
                </c:pt>
                <c:pt idx="1000">
                  <c:v>1</c:v>
                </c:pt>
                <c:pt idx="1001">
                  <c:v>0</c:v>
                </c:pt>
                <c:pt idx="1002">
                  <c:v>1</c:v>
                </c:pt>
                <c:pt idx="1003">
                  <c:v>0</c:v>
                </c:pt>
                <c:pt idx="1004">
                  <c:v>1</c:v>
                </c:pt>
                <c:pt idx="1005">
                  <c:v>0</c:v>
                </c:pt>
                <c:pt idx="1006">
                  <c:v>2</c:v>
                </c:pt>
                <c:pt idx="1007">
                  <c:v>1</c:v>
                </c:pt>
                <c:pt idx="1008">
                  <c:v>1</c:v>
                </c:pt>
                <c:pt idx="1009">
                  <c:v>0</c:v>
                </c:pt>
                <c:pt idx="1010">
                  <c:v>2</c:v>
                </c:pt>
                <c:pt idx="1011">
                  <c:v>0</c:v>
                </c:pt>
                <c:pt idx="1012">
                  <c:v>0</c:v>
                </c:pt>
                <c:pt idx="1013">
                  <c:v>0</c:v>
                </c:pt>
                <c:pt idx="1014">
                  <c:v>2</c:v>
                </c:pt>
                <c:pt idx="1015">
                  <c:v>0</c:v>
                </c:pt>
                <c:pt idx="1016">
                  <c:v>0</c:v>
                </c:pt>
                <c:pt idx="1017">
                  <c:v>2</c:v>
                </c:pt>
                <c:pt idx="1018">
                  <c:v>0</c:v>
                </c:pt>
                <c:pt idx="1019">
                  <c:v>0</c:v>
                </c:pt>
                <c:pt idx="1020">
                  <c:v>0</c:v>
                </c:pt>
                <c:pt idx="1021">
                  <c:v>0</c:v>
                </c:pt>
                <c:pt idx="1022">
                  <c:v>1</c:v>
                </c:pt>
                <c:pt idx="1023">
                  <c:v>0</c:v>
                </c:pt>
                <c:pt idx="1024">
                  <c:v>1</c:v>
                </c:pt>
                <c:pt idx="1025">
                  <c:v>0</c:v>
                </c:pt>
                <c:pt idx="1026">
                  <c:v>0</c:v>
                </c:pt>
                <c:pt idx="1027">
                  <c:v>2</c:v>
                </c:pt>
                <c:pt idx="1028">
                  <c:v>1</c:v>
                </c:pt>
                <c:pt idx="1029">
                  <c:v>0</c:v>
                </c:pt>
                <c:pt idx="1030">
                  <c:v>1</c:v>
                </c:pt>
                <c:pt idx="1031">
                  <c:v>2</c:v>
                </c:pt>
                <c:pt idx="1032">
                  <c:v>0</c:v>
                </c:pt>
                <c:pt idx="1033">
                  <c:v>0</c:v>
                </c:pt>
                <c:pt idx="1034">
                  <c:v>1</c:v>
                </c:pt>
                <c:pt idx="1035">
                  <c:v>0</c:v>
                </c:pt>
                <c:pt idx="1036">
                  <c:v>1</c:v>
                </c:pt>
                <c:pt idx="1037">
                  <c:v>0</c:v>
                </c:pt>
                <c:pt idx="1038">
                  <c:v>0</c:v>
                </c:pt>
                <c:pt idx="1039">
                  <c:v>0</c:v>
                </c:pt>
                <c:pt idx="1040">
                  <c:v>1</c:v>
                </c:pt>
                <c:pt idx="1041">
                  <c:v>1</c:v>
                </c:pt>
                <c:pt idx="1042">
                  <c:v>0</c:v>
                </c:pt>
                <c:pt idx="1043">
                  <c:v>0</c:v>
                </c:pt>
                <c:pt idx="1044">
                  <c:v>0</c:v>
                </c:pt>
                <c:pt idx="1045">
                  <c:v>0</c:v>
                </c:pt>
                <c:pt idx="1046">
                  <c:v>1</c:v>
                </c:pt>
                <c:pt idx="1047">
                  <c:v>0</c:v>
                </c:pt>
                <c:pt idx="1048">
                  <c:v>0</c:v>
                </c:pt>
                <c:pt idx="1049">
                  <c:v>0</c:v>
                </c:pt>
                <c:pt idx="1050">
                  <c:v>0</c:v>
                </c:pt>
                <c:pt idx="1051">
                  <c:v>0</c:v>
                </c:pt>
                <c:pt idx="1052">
                  <c:v>0</c:v>
                </c:pt>
                <c:pt idx="1053">
                  <c:v>2</c:v>
                </c:pt>
                <c:pt idx="1054">
                  <c:v>0</c:v>
                </c:pt>
                <c:pt idx="1055">
                  <c:v>0</c:v>
                </c:pt>
                <c:pt idx="1056">
                  <c:v>0</c:v>
                </c:pt>
                <c:pt idx="1057">
                  <c:v>1</c:v>
                </c:pt>
                <c:pt idx="1058">
                  <c:v>1</c:v>
                </c:pt>
                <c:pt idx="1059">
                  <c:v>1</c:v>
                </c:pt>
                <c:pt idx="1060">
                  <c:v>1</c:v>
                </c:pt>
                <c:pt idx="1061">
                  <c:v>0</c:v>
                </c:pt>
                <c:pt idx="1062">
                  <c:v>1</c:v>
                </c:pt>
                <c:pt idx="1063">
                  <c:v>1</c:v>
                </c:pt>
                <c:pt idx="1064">
                  <c:v>0</c:v>
                </c:pt>
                <c:pt idx="1065">
                  <c:v>1</c:v>
                </c:pt>
                <c:pt idx="1066">
                  <c:v>0</c:v>
                </c:pt>
                <c:pt idx="1067">
                  <c:v>0</c:v>
                </c:pt>
                <c:pt idx="1068">
                  <c:v>1</c:v>
                </c:pt>
                <c:pt idx="1069">
                  <c:v>0</c:v>
                </c:pt>
                <c:pt idx="1070">
                  <c:v>0</c:v>
                </c:pt>
                <c:pt idx="1071">
                  <c:v>1</c:v>
                </c:pt>
                <c:pt idx="1072">
                  <c:v>0</c:v>
                </c:pt>
                <c:pt idx="1073">
                  <c:v>1</c:v>
                </c:pt>
                <c:pt idx="1074">
                  <c:v>0</c:v>
                </c:pt>
                <c:pt idx="1075">
                  <c:v>0</c:v>
                </c:pt>
                <c:pt idx="1076">
                  <c:v>2</c:v>
                </c:pt>
                <c:pt idx="1077">
                  <c:v>1</c:v>
                </c:pt>
                <c:pt idx="1078">
                  <c:v>0</c:v>
                </c:pt>
                <c:pt idx="1079">
                  <c:v>1</c:v>
                </c:pt>
                <c:pt idx="1080">
                  <c:v>0</c:v>
                </c:pt>
                <c:pt idx="1081">
                  <c:v>0</c:v>
                </c:pt>
                <c:pt idx="1082">
                  <c:v>0</c:v>
                </c:pt>
                <c:pt idx="1083">
                  <c:v>2</c:v>
                </c:pt>
                <c:pt idx="1084">
                  <c:v>0</c:v>
                </c:pt>
                <c:pt idx="1085">
                  <c:v>1</c:v>
                </c:pt>
                <c:pt idx="1086">
                  <c:v>0</c:v>
                </c:pt>
                <c:pt idx="1087">
                  <c:v>0</c:v>
                </c:pt>
                <c:pt idx="1088">
                  <c:v>0</c:v>
                </c:pt>
                <c:pt idx="1089">
                  <c:v>0</c:v>
                </c:pt>
                <c:pt idx="1090">
                  <c:v>0</c:v>
                </c:pt>
                <c:pt idx="1091">
                  <c:v>0</c:v>
                </c:pt>
                <c:pt idx="1092">
                  <c:v>0</c:v>
                </c:pt>
                <c:pt idx="1093">
                  <c:v>0</c:v>
                </c:pt>
                <c:pt idx="1094">
                  <c:v>0</c:v>
                </c:pt>
                <c:pt idx="1095">
                  <c:v>0</c:v>
                </c:pt>
                <c:pt idx="1096">
                  <c:v>1</c:v>
                </c:pt>
                <c:pt idx="1097">
                  <c:v>0</c:v>
                </c:pt>
                <c:pt idx="1098">
                  <c:v>0</c:v>
                </c:pt>
                <c:pt idx="1099">
                  <c:v>1</c:v>
                </c:pt>
                <c:pt idx="1100">
                  <c:v>0</c:v>
                </c:pt>
                <c:pt idx="1101">
                  <c:v>1</c:v>
                </c:pt>
                <c:pt idx="1102">
                  <c:v>0</c:v>
                </c:pt>
                <c:pt idx="1103">
                  <c:v>0</c:v>
                </c:pt>
                <c:pt idx="1104">
                  <c:v>1</c:v>
                </c:pt>
                <c:pt idx="1105">
                  <c:v>1</c:v>
                </c:pt>
                <c:pt idx="1106">
                  <c:v>1</c:v>
                </c:pt>
                <c:pt idx="1107">
                  <c:v>0</c:v>
                </c:pt>
                <c:pt idx="1108">
                  <c:v>0</c:v>
                </c:pt>
                <c:pt idx="1109">
                  <c:v>0</c:v>
                </c:pt>
                <c:pt idx="1110">
                  <c:v>0</c:v>
                </c:pt>
                <c:pt idx="1111">
                  <c:v>0</c:v>
                </c:pt>
                <c:pt idx="1112">
                  <c:v>0</c:v>
                </c:pt>
                <c:pt idx="1113">
                  <c:v>0</c:v>
                </c:pt>
                <c:pt idx="1114">
                  <c:v>0</c:v>
                </c:pt>
                <c:pt idx="1115">
                  <c:v>0</c:v>
                </c:pt>
                <c:pt idx="1116">
                  <c:v>0</c:v>
                </c:pt>
                <c:pt idx="1117">
                  <c:v>0</c:v>
                </c:pt>
                <c:pt idx="1118">
                  <c:v>1</c:v>
                </c:pt>
                <c:pt idx="1119">
                  <c:v>2</c:v>
                </c:pt>
                <c:pt idx="1120">
                  <c:v>0</c:v>
                </c:pt>
                <c:pt idx="1121">
                  <c:v>1</c:v>
                </c:pt>
                <c:pt idx="1122">
                  <c:v>0</c:v>
                </c:pt>
                <c:pt idx="1123">
                  <c:v>0</c:v>
                </c:pt>
                <c:pt idx="1124">
                  <c:v>0</c:v>
                </c:pt>
                <c:pt idx="1125">
                  <c:v>0</c:v>
                </c:pt>
                <c:pt idx="1126">
                  <c:v>1</c:v>
                </c:pt>
                <c:pt idx="1127">
                  <c:v>1</c:v>
                </c:pt>
                <c:pt idx="1128">
                  <c:v>0</c:v>
                </c:pt>
                <c:pt idx="1129">
                  <c:v>0</c:v>
                </c:pt>
                <c:pt idx="1130">
                  <c:v>0</c:v>
                </c:pt>
                <c:pt idx="1131">
                  <c:v>1</c:v>
                </c:pt>
                <c:pt idx="1132">
                  <c:v>0</c:v>
                </c:pt>
                <c:pt idx="1133">
                  <c:v>1</c:v>
                </c:pt>
                <c:pt idx="1134">
                  <c:v>0</c:v>
                </c:pt>
                <c:pt idx="1135">
                  <c:v>0</c:v>
                </c:pt>
                <c:pt idx="1136">
                  <c:v>1</c:v>
                </c:pt>
                <c:pt idx="1137">
                  <c:v>0</c:v>
                </c:pt>
                <c:pt idx="1138">
                  <c:v>0</c:v>
                </c:pt>
                <c:pt idx="1139">
                  <c:v>1</c:v>
                </c:pt>
                <c:pt idx="1140">
                  <c:v>0</c:v>
                </c:pt>
                <c:pt idx="1141">
                  <c:v>0</c:v>
                </c:pt>
                <c:pt idx="1142">
                  <c:v>2</c:v>
                </c:pt>
                <c:pt idx="1143">
                  <c:v>0</c:v>
                </c:pt>
                <c:pt idx="1144">
                  <c:v>1</c:v>
                </c:pt>
                <c:pt idx="1145">
                  <c:v>0</c:v>
                </c:pt>
                <c:pt idx="1146">
                  <c:v>0</c:v>
                </c:pt>
                <c:pt idx="1147">
                  <c:v>0</c:v>
                </c:pt>
                <c:pt idx="1148">
                  <c:v>0</c:v>
                </c:pt>
                <c:pt idx="1149">
                  <c:v>0</c:v>
                </c:pt>
                <c:pt idx="1150">
                  <c:v>0</c:v>
                </c:pt>
                <c:pt idx="1151">
                  <c:v>0</c:v>
                </c:pt>
                <c:pt idx="1152">
                  <c:v>1</c:v>
                </c:pt>
                <c:pt idx="1153">
                  <c:v>2</c:v>
                </c:pt>
                <c:pt idx="1154">
                  <c:v>0</c:v>
                </c:pt>
                <c:pt idx="1155">
                  <c:v>0</c:v>
                </c:pt>
                <c:pt idx="1156">
                  <c:v>1</c:v>
                </c:pt>
                <c:pt idx="1157">
                  <c:v>1</c:v>
                </c:pt>
                <c:pt idx="1158">
                  <c:v>1</c:v>
                </c:pt>
                <c:pt idx="1159">
                  <c:v>0</c:v>
                </c:pt>
                <c:pt idx="1160">
                  <c:v>1</c:v>
                </c:pt>
                <c:pt idx="1161">
                  <c:v>0</c:v>
                </c:pt>
                <c:pt idx="1162">
                  <c:v>1</c:v>
                </c:pt>
                <c:pt idx="1163">
                  <c:v>0</c:v>
                </c:pt>
                <c:pt idx="1164">
                  <c:v>1</c:v>
                </c:pt>
                <c:pt idx="1165">
                  <c:v>0</c:v>
                </c:pt>
                <c:pt idx="1166">
                  <c:v>1</c:v>
                </c:pt>
                <c:pt idx="1167">
                  <c:v>0</c:v>
                </c:pt>
                <c:pt idx="1168">
                  <c:v>0</c:v>
                </c:pt>
                <c:pt idx="1169">
                  <c:v>0</c:v>
                </c:pt>
                <c:pt idx="1170">
                  <c:v>0</c:v>
                </c:pt>
                <c:pt idx="1171">
                  <c:v>0</c:v>
                </c:pt>
                <c:pt idx="1172">
                  <c:v>0</c:v>
                </c:pt>
                <c:pt idx="1173">
                  <c:v>0</c:v>
                </c:pt>
                <c:pt idx="1174">
                  <c:v>1</c:v>
                </c:pt>
                <c:pt idx="1175">
                  <c:v>1</c:v>
                </c:pt>
                <c:pt idx="1176">
                  <c:v>0</c:v>
                </c:pt>
                <c:pt idx="1177">
                  <c:v>0</c:v>
                </c:pt>
                <c:pt idx="1178">
                  <c:v>0</c:v>
                </c:pt>
                <c:pt idx="1179">
                  <c:v>1</c:v>
                </c:pt>
                <c:pt idx="1180">
                  <c:v>0</c:v>
                </c:pt>
                <c:pt idx="1181">
                  <c:v>0</c:v>
                </c:pt>
                <c:pt idx="1182">
                  <c:v>0</c:v>
                </c:pt>
                <c:pt idx="1183">
                  <c:v>1</c:v>
                </c:pt>
                <c:pt idx="1184">
                  <c:v>0</c:v>
                </c:pt>
                <c:pt idx="1185">
                  <c:v>0</c:v>
                </c:pt>
                <c:pt idx="1186">
                  <c:v>0</c:v>
                </c:pt>
                <c:pt idx="1187">
                  <c:v>2</c:v>
                </c:pt>
                <c:pt idx="1188">
                  <c:v>0</c:v>
                </c:pt>
                <c:pt idx="1189">
                  <c:v>0</c:v>
                </c:pt>
                <c:pt idx="1190">
                  <c:v>0</c:v>
                </c:pt>
                <c:pt idx="1191">
                  <c:v>0</c:v>
                </c:pt>
                <c:pt idx="1192">
                  <c:v>0</c:v>
                </c:pt>
                <c:pt idx="1193">
                  <c:v>0</c:v>
                </c:pt>
                <c:pt idx="1194">
                  <c:v>0</c:v>
                </c:pt>
                <c:pt idx="1195">
                  <c:v>1</c:v>
                </c:pt>
                <c:pt idx="1196">
                  <c:v>0</c:v>
                </c:pt>
                <c:pt idx="1197">
                  <c:v>0</c:v>
                </c:pt>
                <c:pt idx="1198">
                  <c:v>0</c:v>
                </c:pt>
                <c:pt idx="1199">
                  <c:v>0</c:v>
                </c:pt>
                <c:pt idx="1200">
                  <c:v>0</c:v>
                </c:pt>
                <c:pt idx="1201">
                  <c:v>0</c:v>
                </c:pt>
                <c:pt idx="1202">
                  <c:v>0</c:v>
                </c:pt>
                <c:pt idx="1203">
                  <c:v>0</c:v>
                </c:pt>
                <c:pt idx="1204">
                  <c:v>0</c:v>
                </c:pt>
                <c:pt idx="1205">
                  <c:v>2</c:v>
                </c:pt>
                <c:pt idx="1206">
                  <c:v>0</c:v>
                </c:pt>
                <c:pt idx="1207">
                  <c:v>2</c:v>
                </c:pt>
                <c:pt idx="1208">
                  <c:v>1</c:v>
                </c:pt>
                <c:pt idx="1209">
                  <c:v>0</c:v>
                </c:pt>
                <c:pt idx="1210">
                  <c:v>0</c:v>
                </c:pt>
                <c:pt idx="1211">
                  <c:v>0</c:v>
                </c:pt>
                <c:pt idx="1212">
                  <c:v>0</c:v>
                </c:pt>
                <c:pt idx="1213">
                  <c:v>0</c:v>
                </c:pt>
                <c:pt idx="1214">
                  <c:v>0</c:v>
                </c:pt>
                <c:pt idx="1215">
                  <c:v>0</c:v>
                </c:pt>
                <c:pt idx="1216">
                  <c:v>0</c:v>
                </c:pt>
                <c:pt idx="1217">
                  <c:v>0</c:v>
                </c:pt>
                <c:pt idx="1218">
                  <c:v>1</c:v>
                </c:pt>
                <c:pt idx="1219">
                  <c:v>0</c:v>
                </c:pt>
                <c:pt idx="1220">
                  <c:v>0</c:v>
                </c:pt>
                <c:pt idx="1221">
                  <c:v>0</c:v>
                </c:pt>
                <c:pt idx="1222">
                  <c:v>0</c:v>
                </c:pt>
                <c:pt idx="1223">
                  <c:v>1</c:v>
                </c:pt>
                <c:pt idx="1224">
                  <c:v>0</c:v>
                </c:pt>
                <c:pt idx="1225">
                  <c:v>1</c:v>
                </c:pt>
                <c:pt idx="1226">
                  <c:v>0</c:v>
                </c:pt>
                <c:pt idx="1227">
                  <c:v>1</c:v>
                </c:pt>
                <c:pt idx="1228">
                  <c:v>0</c:v>
                </c:pt>
                <c:pt idx="1229">
                  <c:v>0</c:v>
                </c:pt>
                <c:pt idx="1230">
                  <c:v>1</c:v>
                </c:pt>
                <c:pt idx="1231">
                  <c:v>0</c:v>
                </c:pt>
                <c:pt idx="1232">
                  <c:v>0</c:v>
                </c:pt>
                <c:pt idx="1233">
                  <c:v>0</c:v>
                </c:pt>
                <c:pt idx="1234">
                  <c:v>1</c:v>
                </c:pt>
                <c:pt idx="1235">
                  <c:v>0</c:v>
                </c:pt>
                <c:pt idx="1236">
                  <c:v>0</c:v>
                </c:pt>
                <c:pt idx="1237">
                  <c:v>0</c:v>
                </c:pt>
                <c:pt idx="1238">
                  <c:v>1</c:v>
                </c:pt>
                <c:pt idx="1239">
                  <c:v>0</c:v>
                </c:pt>
                <c:pt idx="1240">
                  <c:v>1</c:v>
                </c:pt>
                <c:pt idx="1241">
                  <c:v>0</c:v>
                </c:pt>
                <c:pt idx="1242">
                  <c:v>1</c:v>
                </c:pt>
                <c:pt idx="1243">
                  <c:v>0</c:v>
                </c:pt>
                <c:pt idx="1244">
                  <c:v>0</c:v>
                </c:pt>
                <c:pt idx="1245">
                  <c:v>0</c:v>
                </c:pt>
                <c:pt idx="1246">
                  <c:v>0</c:v>
                </c:pt>
                <c:pt idx="1247">
                  <c:v>0</c:v>
                </c:pt>
                <c:pt idx="1248">
                  <c:v>1</c:v>
                </c:pt>
                <c:pt idx="1249">
                  <c:v>1</c:v>
                </c:pt>
                <c:pt idx="1250">
                  <c:v>3</c:v>
                </c:pt>
                <c:pt idx="1251">
                  <c:v>0</c:v>
                </c:pt>
                <c:pt idx="1252">
                  <c:v>1</c:v>
                </c:pt>
                <c:pt idx="1253">
                  <c:v>0</c:v>
                </c:pt>
                <c:pt idx="1254">
                  <c:v>1</c:v>
                </c:pt>
                <c:pt idx="1255">
                  <c:v>0</c:v>
                </c:pt>
                <c:pt idx="1256">
                  <c:v>1</c:v>
                </c:pt>
                <c:pt idx="1257">
                  <c:v>1</c:v>
                </c:pt>
                <c:pt idx="1258">
                  <c:v>0</c:v>
                </c:pt>
                <c:pt idx="1259">
                  <c:v>0</c:v>
                </c:pt>
                <c:pt idx="1260">
                  <c:v>0</c:v>
                </c:pt>
                <c:pt idx="1261">
                  <c:v>0</c:v>
                </c:pt>
                <c:pt idx="1262">
                  <c:v>1</c:v>
                </c:pt>
                <c:pt idx="1263">
                  <c:v>0</c:v>
                </c:pt>
                <c:pt idx="1264">
                  <c:v>0</c:v>
                </c:pt>
                <c:pt idx="1265">
                  <c:v>0</c:v>
                </c:pt>
                <c:pt idx="1266">
                  <c:v>0</c:v>
                </c:pt>
                <c:pt idx="1267">
                  <c:v>2</c:v>
                </c:pt>
                <c:pt idx="1268">
                  <c:v>0</c:v>
                </c:pt>
                <c:pt idx="1269">
                  <c:v>0</c:v>
                </c:pt>
                <c:pt idx="1270">
                  <c:v>0</c:v>
                </c:pt>
                <c:pt idx="1271">
                  <c:v>0</c:v>
                </c:pt>
                <c:pt idx="1272">
                  <c:v>1</c:v>
                </c:pt>
                <c:pt idx="1273">
                  <c:v>0</c:v>
                </c:pt>
                <c:pt idx="1274">
                  <c:v>2</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1</c:v>
                </c:pt>
                <c:pt idx="1297">
                  <c:v>0</c:v>
                </c:pt>
                <c:pt idx="1298">
                  <c:v>1</c:v>
                </c:pt>
                <c:pt idx="1299">
                  <c:v>0</c:v>
                </c:pt>
                <c:pt idx="1300">
                  <c:v>2</c:v>
                </c:pt>
                <c:pt idx="1301">
                  <c:v>0</c:v>
                </c:pt>
                <c:pt idx="1302">
                  <c:v>0</c:v>
                </c:pt>
                <c:pt idx="1303">
                  <c:v>0</c:v>
                </c:pt>
                <c:pt idx="1304">
                  <c:v>1</c:v>
                </c:pt>
                <c:pt idx="1305">
                  <c:v>0</c:v>
                </c:pt>
                <c:pt idx="1306">
                  <c:v>1</c:v>
                </c:pt>
                <c:pt idx="1307">
                  <c:v>0</c:v>
                </c:pt>
                <c:pt idx="1308">
                  <c:v>0</c:v>
                </c:pt>
                <c:pt idx="1309">
                  <c:v>0</c:v>
                </c:pt>
                <c:pt idx="1310">
                  <c:v>0</c:v>
                </c:pt>
                <c:pt idx="1311">
                  <c:v>0</c:v>
                </c:pt>
                <c:pt idx="1312">
                  <c:v>1</c:v>
                </c:pt>
                <c:pt idx="1313">
                  <c:v>1</c:v>
                </c:pt>
                <c:pt idx="1314">
                  <c:v>1</c:v>
                </c:pt>
                <c:pt idx="1315">
                  <c:v>0</c:v>
                </c:pt>
                <c:pt idx="1316">
                  <c:v>1</c:v>
                </c:pt>
                <c:pt idx="1317">
                  <c:v>1</c:v>
                </c:pt>
                <c:pt idx="1318">
                  <c:v>0</c:v>
                </c:pt>
                <c:pt idx="1319">
                  <c:v>1</c:v>
                </c:pt>
                <c:pt idx="1320">
                  <c:v>0</c:v>
                </c:pt>
                <c:pt idx="1321">
                  <c:v>1</c:v>
                </c:pt>
                <c:pt idx="1322">
                  <c:v>0</c:v>
                </c:pt>
                <c:pt idx="1323">
                  <c:v>0</c:v>
                </c:pt>
                <c:pt idx="1324">
                  <c:v>0</c:v>
                </c:pt>
                <c:pt idx="1325">
                  <c:v>0</c:v>
                </c:pt>
                <c:pt idx="1326">
                  <c:v>1</c:v>
                </c:pt>
                <c:pt idx="1327">
                  <c:v>0</c:v>
                </c:pt>
                <c:pt idx="1328">
                  <c:v>0</c:v>
                </c:pt>
                <c:pt idx="1329">
                  <c:v>0</c:v>
                </c:pt>
                <c:pt idx="1330">
                  <c:v>1</c:v>
                </c:pt>
                <c:pt idx="1331">
                  <c:v>0</c:v>
                </c:pt>
                <c:pt idx="1332">
                  <c:v>0</c:v>
                </c:pt>
                <c:pt idx="1333">
                  <c:v>0</c:v>
                </c:pt>
                <c:pt idx="1334">
                  <c:v>1</c:v>
                </c:pt>
                <c:pt idx="1335">
                  <c:v>0</c:v>
                </c:pt>
                <c:pt idx="1336">
                  <c:v>1</c:v>
                </c:pt>
                <c:pt idx="1337">
                  <c:v>0</c:v>
                </c:pt>
                <c:pt idx="1338">
                  <c:v>1</c:v>
                </c:pt>
                <c:pt idx="1339">
                  <c:v>0</c:v>
                </c:pt>
                <c:pt idx="1340">
                  <c:v>0</c:v>
                </c:pt>
                <c:pt idx="1341">
                  <c:v>0</c:v>
                </c:pt>
                <c:pt idx="1342">
                  <c:v>0</c:v>
                </c:pt>
                <c:pt idx="1343">
                  <c:v>1</c:v>
                </c:pt>
                <c:pt idx="1344">
                  <c:v>0</c:v>
                </c:pt>
                <c:pt idx="1345">
                  <c:v>1</c:v>
                </c:pt>
                <c:pt idx="1346">
                  <c:v>1</c:v>
                </c:pt>
                <c:pt idx="1347">
                  <c:v>2</c:v>
                </c:pt>
                <c:pt idx="1348">
                  <c:v>0</c:v>
                </c:pt>
                <c:pt idx="1349">
                  <c:v>0</c:v>
                </c:pt>
                <c:pt idx="1350">
                  <c:v>1</c:v>
                </c:pt>
                <c:pt idx="1351">
                  <c:v>0</c:v>
                </c:pt>
                <c:pt idx="1352">
                  <c:v>0</c:v>
                </c:pt>
                <c:pt idx="1353">
                  <c:v>0</c:v>
                </c:pt>
                <c:pt idx="1354">
                  <c:v>0</c:v>
                </c:pt>
                <c:pt idx="1355">
                  <c:v>0</c:v>
                </c:pt>
                <c:pt idx="1356">
                  <c:v>1</c:v>
                </c:pt>
                <c:pt idx="1357">
                  <c:v>1</c:v>
                </c:pt>
                <c:pt idx="1358">
                  <c:v>1</c:v>
                </c:pt>
                <c:pt idx="1359">
                  <c:v>1</c:v>
                </c:pt>
                <c:pt idx="1360">
                  <c:v>0</c:v>
                </c:pt>
                <c:pt idx="1361">
                  <c:v>0</c:v>
                </c:pt>
                <c:pt idx="1362">
                  <c:v>1</c:v>
                </c:pt>
                <c:pt idx="1363">
                  <c:v>0</c:v>
                </c:pt>
                <c:pt idx="1364">
                  <c:v>0</c:v>
                </c:pt>
                <c:pt idx="1365">
                  <c:v>0</c:v>
                </c:pt>
                <c:pt idx="1366">
                  <c:v>0</c:v>
                </c:pt>
                <c:pt idx="1367">
                  <c:v>0</c:v>
                </c:pt>
                <c:pt idx="1368">
                  <c:v>0</c:v>
                </c:pt>
                <c:pt idx="1369">
                  <c:v>1</c:v>
                </c:pt>
                <c:pt idx="1370">
                  <c:v>0</c:v>
                </c:pt>
                <c:pt idx="1371">
                  <c:v>0</c:v>
                </c:pt>
                <c:pt idx="1372">
                  <c:v>1</c:v>
                </c:pt>
                <c:pt idx="1373">
                  <c:v>0</c:v>
                </c:pt>
                <c:pt idx="1374">
                  <c:v>0</c:v>
                </c:pt>
                <c:pt idx="1375">
                  <c:v>1</c:v>
                </c:pt>
                <c:pt idx="1376">
                  <c:v>1</c:v>
                </c:pt>
                <c:pt idx="1377">
                  <c:v>1</c:v>
                </c:pt>
                <c:pt idx="1378">
                  <c:v>0</c:v>
                </c:pt>
                <c:pt idx="1379">
                  <c:v>1</c:v>
                </c:pt>
                <c:pt idx="1380">
                  <c:v>0</c:v>
                </c:pt>
                <c:pt idx="1381">
                  <c:v>0</c:v>
                </c:pt>
                <c:pt idx="1382">
                  <c:v>1</c:v>
                </c:pt>
                <c:pt idx="1383">
                  <c:v>0</c:v>
                </c:pt>
                <c:pt idx="1384">
                  <c:v>0</c:v>
                </c:pt>
                <c:pt idx="1385">
                  <c:v>2</c:v>
                </c:pt>
                <c:pt idx="1386">
                  <c:v>0</c:v>
                </c:pt>
                <c:pt idx="1387">
                  <c:v>0</c:v>
                </c:pt>
                <c:pt idx="1388">
                  <c:v>0</c:v>
                </c:pt>
                <c:pt idx="1389">
                  <c:v>0</c:v>
                </c:pt>
                <c:pt idx="1390">
                  <c:v>2</c:v>
                </c:pt>
                <c:pt idx="1391">
                  <c:v>0</c:v>
                </c:pt>
                <c:pt idx="1392">
                  <c:v>0</c:v>
                </c:pt>
                <c:pt idx="1393">
                  <c:v>0</c:v>
                </c:pt>
                <c:pt idx="1394">
                  <c:v>0</c:v>
                </c:pt>
                <c:pt idx="1395">
                  <c:v>0</c:v>
                </c:pt>
                <c:pt idx="1396">
                  <c:v>0</c:v>
                </c:pt>
                <c:pt idx="1397">
                  <c:v>0</c:v>
                </c:pt>
                <c:pt idx="1398">
                  <c:v>1</c:v>
                </c:pt>
                <c:pt idx="1399">
                  <c:v>0</c:v>
                </c:pt>
                <c:pt idx="1400">
                  <c:v>1</c:v>
                </c:pt>
                <c:pt idx="1401">
                  <c:v>0</c:v>
                </c:pt>
                <c:pt idx="1402">
                  <c:v>0</c:v>
                </c:pt>
                <c:pt idx="1403">
                  <c:v>1</c:v>
                </c:pt>
                <c:pt idx="1404">
                  <c:v>0</c:v>
                </c:pt>
                <c:pt idx="1405">
                  <c:v>0</c:v>
                </c:pt>
                <c:pt idx="1406">
                  <c:v>1</c:v>
                </c:pt>
                <c:pt idx="1407">
                  <c:v>0</c:v>
                </c:pt>
                <c:pt idx="1408">
                  <c:v>0</c:v>
                </c:pt>
                <c:pt idx="1409">
                  <c:v>2</c:v>
                </c:pt>
                <c:pt idx="1410">
                  <c:v>0</c:v>
                </c:pt>
                <c:pt idx="1411">
                  <c:v>2</c:v>
                </c:pt>
                <c:pt idx="1412">
                  <c:v>1</c:v>
                </c:pt>
                <c:pt idx="1413">
                  <c:v>0</c:v>
                </c:pt>
                <c:pt idx="1414">
                  <c:v>1</c:v>
                </c:pt>
                <c:pt idx="1415">
                  <c:v>0</c:v>
                </c:pt>
                <c:pt idx="1416">
                  <c:v>0</c:v>
                </c:pt>
                <c:pt idx="1417">
                  <c:v>0</c:v>
                </c:pt>
                <c:pt idx="1418">
                  <c:v>0</c:v>
                </c:pt>
                <c:pt idx="1419">
                  <c:v>0</c:v>
                </c:pt>
                <c:pt idx="1420">
                  <c:v>0</c:v>
                </c:pt>
                <c:pt idx="1421">
                  <c:v>2</c:v>
                </c:pt>
                <c:pt idx="1422">
                  <c:v>0</c:v>
                </c:pt>
                <c:pt idx="1423">
                  <c:v>1</c:v>
                </c:pt>
                <c:pt idx="1424">
                  <c:v>0</c:v>
                </c:pt>
                <c:pt idx="1425">
                  <c:v>1</c:v>
                </c:pt>
                <c:pt idx="1426">
                  <c:v>1</c:v>
                </c:pt>
                <c:pt idx="1427">
                  <c:v>0</c:v>
                </c:pt>
                <c:pt idx="1428">
                  <c:v>0</c:v>
                </c:pt>
                <c:pt idx="1429">
                  <c:v>0</c:v>
                </c:pt>
                <c:pt idx="1430">
                  <c:v>1</c:v>
                </c:pt>
                <c:pt idx="1431">
                  <c:v>0</c:v>
                </c:pt>
                <c:pt idx="1432">
                  <c:v>0</c:v>
                </c:pt>
                <c:pt idx="1433">
                  <c:v>1</c:v>
                </c:pt>
                <c:pt idx="1434">
                  <c:v>0</c:v>
                </c:pt>
                <c:pt idx="1435">
                  <c:v>1</c:v>
                </c:pt>
                <c:pt idx="1436">
                  <c:v>1</c:v>
                </c:pt>
                <c:pt idx="1437">
                  <c:v>1</c:v>
                </c:pt>
                <c:pt idx="1438">
                  <c:v>0</c:v>
                </c:pt>
                <c:pt idx="1439">
                  <c:v>0</c:v>
                </c:pt>
                <c:pt idx="1440">
                  <c:v>0</c:v>
                </c:pt>
                <c:pt idx="1441">
                  <c:v>1</c:v>
                </c:pt>
                <c:pt idx="1442">
                  <c:v>1</c:v>
                </c:pt>
                <c:pt idx="1443">
                  <c:v>1</c:v>
                </c:pt>
                <c:pt idx="1444">
                  <c:v>0</c:v>
                </c:pt>
                <c:pt idx="1445">
                  <c:v>0</c:v>
                </c:pt>
                <c:pt idx="1446">
                  <c:v>0</c:v>
                </c:pt>
                <c:pt idx="1447">
                  <c:v>1</c:v>
                </c:pt>
                <c:pt idx="1448">
                  <c:v>0</c:v>
                </c:pt>
                <c:pt idx="1449">
                  <c:v>0</c:v>
                </c:pt>
                <c:pt idx="1450">
                  <c:v>0</c:v>
                </c:pt>
                <c:pt idx="1451">
                  <c:v>0</c:v>
                </c:pt>
                <c:pt idx="1452">
                  <c:v>0</c:v>
                </c:pt>
                <c:pt idx="1453">
                  <c:v>0</c:v>
                </c:pt>
                <c:pt idx="1454">
                  <c:v>0</c:v>
                </c:pt>
                <c:pt idx="1455">
                  <c:v>2</c:v>
                </c:pt>
                <c:pt idx="1456">
                  <c:v>0</c:v>
                </c:pt>
                <c:pt idx="1457">
                  <c:v>0</c:v>
                </c:pt>
                <c:pt idx="1458">
                  <c:v>0</c:v>
                </c:pt>
                <c:pt idx="1459">
                  <c:v>0</c:v>
                </c:pt>
                <c:pt idx="1460">
                  <c:v>1</c:v>
                </c:pt>
                <c:pt idx="1461">
                  <c:v>0</c:v>
                </c:pt>
                <c:pt idx="1462">
                  <c:v>0</c:v>
                </c:pt>
                <c:pt idx="1463">
                  <c:v>1</c:v>
                </c:pt>
                <c:pt idx="1464">
                  <c:v>0</c:v>
                </c:pt>
                <c:pt idx="1465">
                  <c:v>1</c:v>
                </c:pt>
                <c:pt idx="1466">
                  <c:v>0</c:v>
                </c:pt>
                <c:pt idx="1467">
                  <c:v>0</c:v>
                </c:pt>
                <c:pt idx="1468">
                  <c:v>0</c:v>
                </c:pt>
                <c:pt idx="1469">
                  <c:v>0</c:v>
                </c:pt>
                <c:pt idx="1470">
                  <c:v>0</c:v>
                </c:pt>
                <c:pt idx="1471">
                  <c:v>0</c:v>
                </c:pt>
                <c:pt idx="1472">
                  <c:v>1</c:v>
                </c:pt>
                <c:pt idx="1473">
                  <c:v>0</c:v>
                </c:pt>
                <c:pt idx="1474">
                  <c:v>0</c:v>
                </c:pt>
                <c:pt idx="1475">
                  <c:v>0</c:v>
                </c:pt>
                <c:pt idx="1476">
                  <c:v>0</c:v>
                </c:pt>
                <c:pt idx="1477">
                  <c:v>0</c:v>
                </c:pt>
                <c:pt idx="1478">
                  <c:v>0</c:v>
                </c:pt>
                <c:pt idx="1479">
                  <c:v>0</c:v>
                </c:pt>
                <c:pt idx="1480">
                  <c:v>0</c:v>
                </c:pt>
                <c:pt idx="1481">
                  <c:v>0</c:v>
                </c:pt>
                <c:pt idx="1482">
                  <c:v>2</c:v>
                </c:pt>
                <c:pt idx="1483">
                  <c:v>1</c:v>
                </c:pt>
                <c:pt idx="1484">
                  <c:v>0</c:v>
                </c:pt>
                <c:pt idx="1485">
                  <c:v>1</c:v>
                </c:pt>
                <c:pt idx="1486">
                  <c:v>0</c:v>
                </c:pt>
                <c:pt idx="1487">
                  <c:v>0</c:v>
                </c:pt>
                <c:pt idx="1488">
                  <c:v>0</c:v>
                </c:pt>
                <c:pt idx="1489">
                  <c:v>1</c:v>
                </c:pt>
                <c:pt idx="1490">
                  <c:v>0</c:v>
                </c:pt>
                <c:pt idx="1491">
                  <c:v>1</c:v>
                </c:pt>
                <c:pt idx="1492">
                  <c:v>0</c:v>
                </c:pt>
                <c:pt idx="1493">
                  <c:v>1</c:v>
                </c:pt>
                <c:pt idx="1494">
                  <c:v>1</c:v>
                </c:pt>
                <c:pt idx="1495">
                  <c:v>0</c:v>
                </c:pt>
                <c:pt idx="1496">
                  <c:v>1</c:v>
                </c:pt>
                <c:pt idx="1497">
                  <c:v>0</c:v>
                </c:pt>
                <c:pt idx="1498">
                  <c:v>1</c:v>
                </c:pt>
                <c:pt idx="1499">
                  <c:v>0</c:v>
                </c:pt>
                <c:pt idx="1500">
                  <c:v>0</c:v>
                </c:pt>
                <c:pt idx="1501">
                  <c:v>0</c:v>
                </c:pt>
                <c:pt idx="1502">
                  <c:v>0</c:v>
                </c:pt>
                <c:pt idx="1503">
                  <c:v>0</c:v>
                </c:pt>
                <c:pt idx="1504">
                  <c:v>1</c:v>
                </c:pt>
                <c:pt idx="1505">
                  <c:v>0</c:v>
                </c:pt>
                <c:pt idx="1506">
                  <c:v>0</c:v>
                </c:pt>
                <c:pt idx="1507">
                  <c:v>1</c:v>
                </c:pt>
                <c:pt idx="1508">
                  <c:v>0</c:v>
                </c:pt>
                <c:pt idx="1509">
                  <c:v>0</c:v>
                </c:pt>
                <c:pt idx="1510">
                  <c:v>0</c:v>
                </c:pt>
                <c:pt idx="1511">
                  <c:v>1</c:v>
                </c:pt>
                <c:pt idx="1512">
                  <c:v>0</c:v>
                </c:pt>
                <c:pt idx="1513">
                  <c:v>0</c:v>
                </c:pt>
                <c:pt idx="1514">
                  <c:v>0</c:v>
                </c:pt>
                <c:pt idx="1515">
                  <c:v>1</c:v>
                </c:pt>
                <c:pt idx="1516">
                  <c:v>0</c:v>
                </c:pt>
                <c:pt idx="1517">
                  <c:v>0</c:v>
                </c:pt>
                <c:pt idx="1518">
                  <c:v>0</c:v>
                </c:pt>
                <c:pt idx="1519">
                  <c:v>1</c:v>
                </c:pt>
                <c:pt idx="1520">
                  <c:v>0</c:v>
                </c:pt>
                <c:pt idx="1521">
                  <c:v>1</c:v>
                </c:pt>
                <c:pt idx="1522">
                  <c:v>0</c:v>
                </c:pt>
                <c:pt idx="1523">
                  <c:v>2</c:v>
                </c:pt>
                <c:pt idx="1524">
                  <c:v>0</c:v>
                </c:pt>
                <c:pt idx="1525">
                  <c:v>1</c:v>
                </c:pt>
                <c:pt idx="1526">
                  <c:v>0</c:v>
                </c:pt>
                <c:pt idx="1527">
                  <c:v>0</c:v>
                </c:pt>
                <c:pt idx="1528">
                  <c:v>2</c:v>
                </c:pt>
                <c:pt idx="1529">
                  <c:v>1</c:v>
                </c:pt>
                <c:pt idx="1530">
                  <c:v>0</c:v>
                </c:pt>
                <c:pt idx="1531">
                  <c:v>1</c:v>
                </c:pt>
                <c:pt idx="1532">
                  <c:v>1</c:v>
                </c:pt>
                <c:pt idx="1533">
                  <c:v>0</c:v>
                </c:pt>
                <c:pt idx="1534">
                  <c:v>0</c:v>
                </c:pt>
                <c:pt idx="1535">
                  <c:v>0</c:v>
                </c:pt>
                <c:pt idx="1536">
                  <c:v>1</c:v>
                </c:pt>
                <c:pt idx="1537">
                  <c:v>0</c:v>
                </c:pt>
                <c:pt idx="1538">
                  <c:v>1</c:v>
                </c:pt>
                <c:pt idx="1539">
                  <c:v>0</c:v>
                </c:pt>
                <c:pt idx="1540">
                  <c:v>0</c:v>
                </c:pt>
                <c:pt idx="1541">
                  <c:v>0</c:v>
                </c:pt>
                <c:pt idx="1542">
                  <c:v>1</c:v>
                </c:pt>
                <c:pt idx="1543">
                  <c:v>1</c:v>
                </c:pt>
                <c:pt idx="1544">
                  <c:v>0</c:v>
                </c:pt>
                <c:pt idx="1545">
                  <c:v>0</c:v>
                </c:pt>
                <c:pt idx="1546">
                  <c:v>0</c:v>
                </c:pt>
                <c:pt idx="1547">
                  <c:v>2</c:v>
                </c:pt>
                <c:pt idx="1548">
                  <c:v>0</c:v>
                </c:pt>
                <c:pt idx="1549">
                  <c:v>0</c:v>
                </c:pt>
                <c:pt idx="1550">
                  <c:v>0</c:v>
                </c:pt>
                <c:pt idx="1551">
                  <c:v>0</c:v>
                </c:pt>
                <c:pt idx="1552">
                  <c:v>0</c:v>
                </c:pt>
                <c:pt idx="1553">
                  <c:v>0</c:v>
                </c:pt>
                <c:pt idx="1554">
                  <c:v>0</c:v>
                </c:pt>
                <c:pt idx="1555">
                  <c:v>0</c:v>
                </c:pt>
                <c:pt idx="1556">
                  <c:v>0</c:v>
                </c:pt>
                <c:pt idx="1557">
                  <c:v>1</c:v>
                </c:pt>
                <c:pt idx="1558">
                  <c:v>0</c:v>
                </c:pt>
                <c:pt idx="1559">
                  <c:v>0</c:v>
                </c:pt>
                <c:pt idx="1560">
                  <c:v>0</c:v>
                </c:pt>
                <c:pt idx="1561">
                  <c:v>0</c:v>
                </c:pt>
                <c:pt idx="1562">
                  <c:v>0</c:v>
                </c:pt>
                <c:pt idx="1563">
                  <c:v>0</c:v>
                </c:pt>
                <c:pt idx="1564">
                  <c:v>2</c:v>
                </c:pt>
                <c:pt idx="1565">
                  <c:v>0</c:v>
                </c:pt>
                <c:pt idx="1566">
                  <c:v>0</c:v>
                </c:pt>
                <c:pt idx="1567">
                  <c:v>0</c:v>
                </c:pt>
                <c:pt idx="1568">
                  <c:v>0</c:v>
                </c:pt>
                <c:pt idx="1569">
                  <c:v>2</c:v>
                </c:pt>
                <c:pt idx="1570">
                  <c:v>0</c:v>
                </c:pt>
                <c:pt idx="1571">
                  <c:v>1</c:v>
                </c:pt>
                <c:pt idx="1572">
                  <c:v>0</c:v>
                </c:pt>
                <c:pt idx="1573">
                  <c:v>0</c:v>
                </c:pt>
                <c:pt idx="1574">
                  <c:v>0</c:v>
                </c:pt>
                <c:pt idx="1575">
                  <c:v>1</c:v>
                </c:pt>
                <c:pt idx="1576">
                  <c:v>1</c:v>
                </c:pt>
                <c:pt idx="1577">
                  <c:v>0</c:v>
                </c:pt>
                <c:pt idx="1578">
                  <c:v>0</c:v>
                </c:pt>
                <c:pt idx="1579">
                  <c:v>0</c:v>
                </c:pt>
                <c:pt idx="1580">
                  <c:v>0</c:v>
                </c:pt>
                <c:pt idx="1581">
                  <c:v>1</c:v>
                </c:pt>
                <c:pt idx="1582">
                  <c:v>1</c:v>
                </c:pt>
                <c:pt idx="1583">
                  <c:v>1</c:v>
                </c:pt>
                <c:pt idx="1584">
                  <c:v>0</c:v>
                </c:pt>
                <c:pt idx="1585">
                  <c:v>1</c:v>
                </c:pt>
                <c:pt idx="1586">
                  <c:v>0</c:v>
                </c:pt>
                <c:pt idx="1587">
                  <c:v>0</c:v>
                </c:pt>
                <c:pt idx="1588">
                  <c:v>1</c:v>
                </c:pt>
                <c:pt idx="1589">
                  <c:v>1</c:v>
                </c:pt>
                <c:pt idx="1590">
                  <c:v>0</c:v>
                </c:pt>
                <c:pt idx="1591">
                  <c:v>0</c:v>
                </c:pt>
                <c:pt idx="1592">
                  <c:v>1</c:v>
                </c:pt>
                <c:pt idx="1593">
                  <c:v>0</c:v>
                </c:pt>
                <c:pt idx="1594">
                  <c:v>0</c:v>
                </c:pt>
                <c:pt idx="1595">
                  <c:v>0</c:v>
                </c:pt>
                <c:pt idx="1596">
                  <c:v>2</c:v>
                </c:pt>
                <c:pt idx="1597">
                  <c:v>1</c:v>
                </c:pt>
                <c:pt idx="1598">
                  <c:v>0</c:v>
                </c:pt>
                <c:pt idx="1599">
                  <c:v>0</c:v>
                </c:pt>
                <c:pt idx="1600">
                  <c:v>0</c:v>
                </c:pt>
                <c:pt idx="1601">
                  <c:v>0</c:v>
                </c:pt>
                <c:pt idx="1602">
                  <c:v>1</c:v>
                </c:pt>
                <c:pt idx="1603">
                  <c:v>0</c:v>
                </c:pt>
                <c:pt idx="1604">
                  <c:v>1</c:v>
                </c:pt>
                <c:pt idx="1605">
                  <c:v>1</c:v>
                </c:pt>
                <c:pt idx="1606">
                  <c:v>0</c:v>
                </c:pt>
                <c:pt idx="1607">
                  <c:v>0</c:v>
                </c:pt>
                <c:pt idx="1608">
                  <c:v>1</c:v>
                </c:pt>
                <c:pt idx="1609">
                  <c:v>2</c:v>
                </c:pt>
                <c:pt idx="1610">
                  <c:v>1</c:v>
                </c:pt>
                <c:pt idx="1611">
                  <c:v>0</c:v>
                </c:pt>
                <c:pt idx="1612">
                  <c:v>2</c:v>
                </c:pt>
                <c:pt idx="1613">
                  <c:v>1</c:v>
                </c:pt>
                <c:pt idx="1614">
                  <c:v>1</c:v>
                </c:pt>
                <c:pt idx="1615">
                  <c:v>1</c:v>
                </c:pt>
                <c:pt idx="1616">
                  <c:v>1</c:v>
                </c:pt>
                <c:pt idx="1617">
                  <c:v>0</c:v>
                </c:pt>
                <c:pt idx="1618">
                  <c:v>0</c:v>
                </c:pt>
                <c:pt idx="1619">
                  <c:v>1</c:v>
                </c:pt>
                <c:pt idx="1620">
                  <c:v>0</c:v>
                </c:pt>
                <c:pt idx="1621">
                  <c:v>0</c:v>
                </c:pt>
                <c:pt idx="1622">
                  <c:v>0</c:v>
                </c:pt>
                <c:pt idx="1623">
                  <c:v>0</c:v>
                </c:pt>
                <c:pt idx="1624">
                  <c:v>0</c:v>
                </c:pt>
                <c:pt idx="1625">
                  <c:v>1</c:v>
                </c:pt>
                <c:pt idx="1626">
                  <c:v>0</c:v>
                </c:pt>
                <c:pt idx="1627">
                  <c:v>1</c:v>
                </c:pt>
                <c:pt idx="1628">
                  <c:v>0</c:v>
                </c:pt>
                <c:pt idx="1629">
                  <c:v>2</c:v>
                </c:pt>
                <c:pt idx="1630">
                  <c:v>0</c:v>
                </c:pt>
                <c:pt idx="1631">
                  <c:v>0</c:v>
                </c:pt>
                <c:pt idx="1632">
                  <c:v>0</c:v>
                </c:pt>
                <c:pt idx="1633">
                  <c:v>1</c:v>
                </c:pt>
                <c:pt idx="1634">
                  <c:v>0</c:v>
                </c:pt>
                <c:pt idx="1635">
                  <c:v>0</c:v>
                </c:pt>
                <c:pt idx="1636">
                  <c:v>0</c:v>
                </c:pt>
                <c:pt idx="1637">
                  <c:v>0</c:v>
                </c:pt>
                <c:pt idx="1638">
                  <c:v>0</c:v>
                </c:pt>
                <c:pt idx="1639">
                  <c:v>0</c:v>
                </c:pt>
                <c:pt idx="1640">
                  <c:v>0</c:v>
                </c:pt>
                <c:pt idx="1641">
                  <c:v>0</c:v>
                </c:pt>
                <c:pt idx="1642">
                  <c:v>0</c:v>
                </c:pt>
                <c:pt idx="1643">
                  <c:v>1</c:v>
                </c:pt>
                <c:pt idx="1644">
                  <c:v>0</c:v>
                </c:pt>
                <c:pt idx="1645">
                  <c:v>1</c:v>
                </c:pt>
                <c:pt idx="1646">
                  <c:v>0</c:v>
                </c:pt>
                <c:pt idx="1647">
                  <c:v>0</c:v>
                </c:pt>
                <c:pt idx="1648">
                  <c:v>0</c:v>
                </c:pt>
                <c:pt idx="1649">
                  <c:v>0</c:v>
                </c:pt>
                <c:pt idx="1650">
                  <c:v>0</c:v>
                </c:pt>
                <c:pt idx="1651">
                  <c:v>0</c:v>
                </c:pt>
                <c:pt idx="1652">
                  <c:v>0</c:v>
                </c:pt>
                <c:pt idx="1653">
                  <c:v>0</c:v>
                </c:pt>
                <c:pt idx="1654">
                  <c:v>1</c:v>
                </c:pt>
                <c:pt idx="1655">
                  <c:v>1</c:v>
                </c:pt>
                <c:pt idx="1656">
                  <c:v>0</c:v>
                </c:pt>
                <c:pt idx="1657">
                  <c:v>2</c:v>
                </c:pt>
                <c:pt idx="1658">
                  <c:v>0</c:v>
                </c:pt>
                <c:pt idx="1659">
                  <c:v>0</c:v>
                </c:pt>
                <c:pt idx="1660">
                  <c:v>0</c:v>
                </c:pt>
                <c:pt idx="1661">
                  <c:v>1</c:v>
                </c:pt>
                <c:pt idx="1662">
                  <c:v>0</c:v>
                </c:pt>
                <c:pt idx="1663">
                  <c:v>0</c:v>
                </c:pt>
                <c:pt idx="1664">
                  <c:v>0</c:v>
                </c:pt>
                <c:pt idx="1665">
                  <c:v>0</c:v>
                </c:pt>
                <c:pt idx="1666">
                  <c:v>0</c:v>
                </c:pt>
                <c:pt idx="1667">
                  <c:v>0</c:v>
                </c:pt>
                <c:pt idx="1668">
                  <c:v>0</c:v>
                </c:pt>
                <c:pt idx="1669">
                  <c:v>1</c:v>
                </c:pt>
                <c:pt idx="1670">
                  <c:v>2</c:v>
                </c:pt>
                <c:pt idx="1671">
                  <c:v>0</c:v>
                </c:pt>
                <c:pt idx="1672">
                  <c:v>0</c:v>
                </c:pt>
                <c:pt idx="1673">
                  <c:v>0</c:v>
                </c:pt>
                <c:pt idx="1674">
                  <c:v>1</c:v>
                </c:pt>
                <c:pt idx="1675">
                  <c:v>1</c:v>
                </c:pt>
                <c:pt idx="1676">
                  <c:v>0</c:v>
                </c:pt>
                <c:pt idx="1677">
                  <c:v>1</c:v>
                </c:pt>
                <c:pt idx="1678">
                  <c:v>1</c:v>
                </c:pt>
                <c:pt idx="1679">
                  <c:v>1</c:v>
                </c:pt>
                <c:pt idx="1680">
                  <c:v>0</c:v>
                </c:pt>
                <c:pt idx="1681">
                  <c:v>0</c:v>
                </c:pt>
                <c:pt idx="1682">
                  <c:v>1</c:v>
                </c:pt>
                <c:pt idx="1683">
                  <c:v>1</c:v>
                </c:pt>
                <c:pt idx="1684">
                  <c:v>1</c:v>
                </c:pt>
                <c:pt idx="1685">
                  <c:v>2</c:v>
                </c:pt>
                <c:pt idx="1686">
                  <c:v>0</c:v>
                </c:pt>
                <c:pt idx="1687">
                  <c:v>0</c:v>
                </c:pt>
                <c:pt idx="1688">
                  <c:v>0</c:v>
                </c:pt>
                <c:pt idx="1689">
                  <c:v>1</c:v>
                </c:pt>
                <c:pt idx="1690">
                  <c:v>1</c:v>
                </c:pt>
                <c:pt idx="1691">
                  <c:v>0</c:v>
                </c:pt>
                <c:pt idx="1692">
                  <c:v>0</c:v>
                </c:pt>
                <c:pt idx="1693">
                  <c:v>0</c:v>
                </c:pt>
                <c:pt idx="1694">
                  <c:v>2</c:v>
                </c:pt>
                <c:pt idx="1695">
                  <c:v>0</c:v>
                </c:pt>
                <c:pt idx="1696">
                  <c:v>1</c:v>
                </c:pt>
                <c:pt idx="1697">
                  <c:v>0</c:v>
                </c:pt>
                <c:pt idx="1698">
                  <c:v>0</c:v>
                </c:pt>
                <c:pt idx="1699">
                  <c:v>1</c:v>
                </c:pt>
                <c:pt idx="1700">
                  <c:v>0</c:v>
                </c:pt>
                <c:pt idx="1701">
                  <c:v>0</c:v>
                </c:pt>
                <c:pt idx="1702">
                  <c:v>1</c:v>
                </c:pt>
                <c:pt idx="1703">
                  <c:v>0</c:v>
                </c:pt>
                <c:pt idx="1704">
                  <c:v>1</c:v>
                </c:pt>
                <c:pt idx="1705">
                  <c:v>0</c:v>
                </c:pt>
                <c:pt idx="1706">
                  <c:v>0</c:v>
                </c:pt>
                <c:pt idx="1707">
                  <c:v>2</c:v>
                </c:pt>
                <c:pt idx="1708">
                  <c:v>1</c:v>
                </c:pt>
                <c:pt idx="1709">
                  <c:v>0</c:v>
                </c:pt>
                <c:pt idx="1710">
                  <c:v>0</c:v>
                </c:pt>
                <c:pt idx="1711">
                  <c:v>0</c:v>
                </c:pt>
                <c:pt idx="1712">
                  <c:v>1</c:v>
                </c:pt>
                <c:pt idx="1713">
                  <c:v>0</c:v>
                </c:pt>
                <c:pt idx="1714">
                  <c:v>2</c:v>
                </c:pt>
                <c:pt idx="1715">
                  <c:v>0</c:v>
                </c:pt>
                <c:pt idx="1716">
                  <c:v>0</c:v>
                </c:pt>
                <c:pt idx="1717">
                  <c:v>0</c:v>
                </c:pt>
                <c:pt idx="1718">
                  <c:v>1</c:v>
                </c:pt>
                <c:pt idx="1719">
                  <c:v>1</c:v>
                </c:pt>
                <c:pt idx="1720">
                  <c:v>1</c:v>
                </c:pt>
                <c:pt idx="1721">
                  <c:v>0</c:v>
                </c:pt>
                <c:pt idx="1722">
                  <c:v>0</c:v>
                </c:pt>
                <c:pt idx="1723">
                  <c:v>2</c:v>
                </c:pt>
                <c:pt idx="1724">
                  <c:v>1</c:v>
                </c:pt>
                <c:pt idx="1725">
                  <c:v>1</c:v>
                </c:pt>
                <c:pt idx="1726">
                  <c:v>0</c:v>
                </c:pt>
                <c:pt idx="1727">
                  <c:v>0</c:v>
                </c:pt>
                <c:pt idx="1728">
                  <c:v>0</c:v>
                </c:pt>
                <c:pt idx="1729">
                  <c:v>0</c:v>
                </c:pt>
                <c:pt idx="1730">
                  <c:v>0</c:v>
                </c:pt>
                <c:pt idx="1731">
                  <c:v>0</c:v>
                </c:pt>
                <c:pt idx="1732">
                  <c:v>0</c:v>
                </c:pt>
                <c:pt idx="1733">
                  <c:v>0</c:v>
                </c:pt>
                <c:pt idx="1734">
                  <c:v>0</c:v>
                </c:pt>
                <c:pt idx="1735">
                  <c:v>0</c:v>
                </c:pt>
                <c:pt idx="1736">
                  <c:v>2</c:v>
                </c:pt>
                <c:pt idx="1737">
                  <c:v>0</c:v>
                </c:pt>
                <c:pt idx="1738">
                  <c:v>0</c:v>
                </c:pt>
                <c:pt idx="1739">
                  <c:v>2</c:v>
                </c:pt>
                <c:pt idx="1740">
                  <c:v>1</c:v>
                </c:pt>
                <c:pt idx="1741">
                  <c:v>0</c:v>
                </c:pt>
                <c:pt idx="1742">
                  <c:v>0</c:v>
                </c:pt>
                <c:pt idx="1743">
                  <c:v>0</c:v>
                </c:pt>
                <c:pt idx="1744">
                  <c:v>0</c:v>
                </c:pt>
                <c:pt idx="1745">
                  <c:v>0</c:v>
                </c:pt>
                <c:pt idx="1746">
                  <c:v>0</c:v>
                </c:pt>
                <c:pt idx="1747">
                  <c:v>0</c:v>
                </c:pt>
                <c:pt idx="1748">
                  <c:v>0</c:v>
                </c:pt>
                <c:pt idx="1749">
                  <c:v>3</c:v>
                </c:pt>
                <c:pt idx="1750">
                  <c:v>0</c:v>
                </c:pt>
                <c:pt idx="1751">
                  <c:v>0</c:v>
                </c:pt>
                <c:pt idx="1752">
                  <c:v>0</c:v>
                </c:pt>
                <c:pt idx="1753">
                  <c:v>0</c:v>
                </c:pt>
                <c:pt idx="1754">
                  <c:v>0</c:v>
                </c:pt>
                <c:pt idx="1755">
                  <c:v>0</c:v>
                </c:pt>
                <c:pt idx="1756">
                  <c:v>0</c:v>
                </c:pt>
                <c:pt idx="1757">
                  <c:v>1</c:v>
                </c:pt>
                <c:pt idx="1758">
                  <c:v>0</c:v>
                </c:pt>
                <c:pt idx="1759">
                  <c:v>0</c:v>
                </c:pt>
                <c:pt idx="1760">
                  <c:v>1</c:v>
                </c:pt>
                <c:pt idx="1761">
                  <c:v>0</c:v>
                </c:pt>
                <c:pt idx="1762">
                  <c:v>1</c:v>
                </c:pt>
                <c:pt idx="1763">
                  <c:v>0</c:v>
                </c:pt>
                <c:pt idx="1764">
                  <c:v>0</c:v>
                </c:pt>
                <c:pt idx="1765">
                  <c:v>0</c:v>
                </c:pt>
                <c:pt idx="1766">
                  <c:v>0</c:v>
                </c:pt>
                <c:pt idx="1767">
                  <c:v>0</c:v>
                </c:pt>
                <c:pt idx="1768">
                  <c:v>0</c:v>
                </c:pt>
                <c:pt idx="1769">
                  <c:v>0</c:v>
                </c:pt>
                <c:pt idx="1770">
                  <c:v>0</c:v>
                </c:pt>
                <c:pt idx="1771">
                  <c:v>1</c:v>
                </c:pt>
                <c:pt idx="1772">
                  <c:v>2</c:v>
                </c:pt>
                <c:pt idx="1773">
                  <c:v>0</c:v>
                </c:pt>
                <c:pt idx="1774">
                  <c:v>0</c:v>
                </c:pt>
                <c:pt idx="1775">
                  <c:v>1</c:v>
                </c:pt>
                <c:pt idx="1776">
                  <c:v>0</c:v>
                </c:pt>
                <c:pt idx="1777">
                  <c:v>0</c:v>
                </c:pt>
                <c:pt idx="1778">
                  <c:v>0</c:v>
                </c:pt>
                <c:pt idx="1779">
                  <c:v>0</c:v>
                </c:pt>
                <c:pt idx="1780">
                  <c:v>0</c:v>
                </c:pt>
                <c:pt idx="1781">
                  <c:v>0</c:v>
                </c:pt>
                <c:pt idx="1782">
                  <c:v>0</c:v>
                </c:pt>
                <c:pt idx="1783">
                  <c:v>0</c:v>
                </c:pt>
                <c:pt idx="1784">
                  <c:v>0</c:v>
                </c:pt>
                <c:pt idx="1785">
                  <c:v>1</c:v>
                </c:pt>
                <c:pt idx="1786">
                  <c:v>2</c:v>
                </c:pt>
                <c:pt idx="1787">
                  <c:v>0</c:v>
                </c:pt>
                <c:pt idx="1788">
                  <c:v>0</c:v>
                </c:pt>
                <c:pt idx="1789">
                  <c:v>0</c:v>
                </c:pt>
                <c:pt idx="1790">
                  <c:v>0</c:v>
                </c:pt>
                <c:pt idx="1791">
                  <c:v>2</c:v>
                </c:pt>
                <c:pt idx="1792">
                  <c:v>0</c:v>
                </c:pt>
                <c:pt idx="1793">
                  <c:v>0</c:v>
                </c:pt>
                <c:pt idx="1794">
                  <c:v>1</c:v>
                </c:pt>
                <c:pt idx="1795">
                  <c:v>1</c:v>
                </c:pt>
                <c:pt idx="1796">
                  <c:v>1</c:v>
                </c:pt>
                <c:pt idx="1797">
                  <c:v>0</c:v>
                </c:pt>
                <c:pt idx="1798">
                  <c:v>1</c:v>
                </c:pt>
                <c:pt idx="1799">
                  <c:v>1</c:v>
                </c:pt>
                <c:pt idx="1800">
                  <c:v>0</c:v>
                </c:pt>
                <c:pt idx="1801">
                  <c:v>0</c:v>
                </c:pt>
                <c:pt idx="1802">
                  <c:v>0</c:v>
                </c:pt>
                <c:pt idx="1803">
                  <c:v>1</c:v>
                </c:pt>
                <c:pt idx="1804">
                  <c:v>0</c:v>
                </c:pt>
                <c:pt idx="1805">
                  <c:v>1</c:v>
                </c:pt>
                <c:pt idx="1806">
                  <c:v>0</c:v>
                </c:pt>
                <c:pt idx="1807">
                  <c:v>1</c:v>
                </c:pt>
                <c:pt idx="1808">
                  <c:v>0</c:v>
                </c:pt>
                <c:pt idx="1809">
                  <c:v>0</c:v>
                </c:pt>
                <c:pt idx="1810">
                  <c:v>1</c:v>
                </c:pt>
                <c:pt idx="1811">
                  <c:v>1</c:v>
                </c:pt>
                <c:pt idx="1812">
                  <c:v>0</c:v>
                </c:pt>
                <c:pt idx="1813">
                  <c:v>0</c:v>
                </c:pt>
                <c:pt idx="1814">
                  <c:v>0</c:v>
                </c:pt>
                <c:pt idx="1815">
                  <c:v>0</c:v>
                </c:pt>
                <c:pt idx="1816">
                  <c:v>0</c:v>
                </c:pt>
                <c:pt idx="1817">
                  <c:v>0</c:v>
                </c:pt>
                <c:pt idx="1818">
                  <c:v>0</c:v>
                </c:pt>
                <c:pt idx="1819">
                  <c:v>2</c:v>
                </c:pt>
                <c:pt idx="1820">
                  <c:v>3</c:v>
                </c:pt>
                <c:pt idx="1821">
                  <c:v>0</c:v>
                </c:pt>
                <c:pt idx="1822">
                  <c:v>1</c:v>
                </c:pt>
                <c:pt idx="1823">
                  <c:v>1</c:v>
                </c:pt>
                <c:pt idx="1824">
                  <c:v>1</c:v>
                </c:pt>
                <c:pt idx="1825">
                  <c:v>1</c:v>
                </c:pt>
                <c:pt idx="1826">
                  <c:v>0</c:v>
                </c:pt>
                <c:pt idx="1827">
                  <c:v>0</c:v>
                </c:pt>
                <c:pt idx="1828">
                  <c:v>0</c:v>
                </c:pt>
                <c:pt idx="1829">
                  <c:v>0</c:v>
                </c:pt>
                <c:pt idx="1830">
                  <c:v>1</c:v>
                </c:pt>
                <c:pt idx="1831">
                  <c:v>0</c:v>
                </c:pt>
                <c:pt idx="1832">
                  <c:v>1</c:v>
                </c:pt>
                <c:pt idx="1833">
                  <c:v>0</c:v>
                </c:pt>
                <c:pt idx="1834">
                  <c:v>1</c:v>
                </c:pt>
                <c:pt idx="1835">
                  <c:v>0</c:v>
                </c:pt>
                <c:pt idx="1836">
                  <c:v>0</c:v>
                </c:pt>
                <c:pt idx="1837">
                  <c:v>0</c:v>
                </c:pt>
                <c:pt idx="1838">
                  <c:v>1</c:v>
                </c:pt>
                <c:pt idx="1839">
                  <c:v>1</c:v>
                </c:pt>
                <c:pt idx="1840">
                  <c:v>0</c:v>
                </c:pt>
                <c:pt idx="1841">
                  <c:v>1</c:v>
                </c:pt>
                <c:pt idx="1842">
                  <c:v>1</c:v>
                </c:pt>
                <c:pt idx="1843">
                  <c:v>1</c:v>
                </c:pt>
                <c:pt idx="1844">
                  <c:v>1</c:v>
                </c:pt>
                <c:pt idx="1845">
                  <c:v>0</c:v>
                </c:pt>
                <c:pt idx="1846">
                  <c:v>0</c:v>
                </c:pt>
                <c:pt idx="1847">
                  <c:v>0</c:v>
                </c:pt>
                <c:pt idx="1848">
                  <c:v>0</c:v>
                </c:pt>
                <c:pt idx="1849">
                  <c:v>0</c:v>
                </c:pt>
                <c:pt idx="1850">
                  <c:v>0</c:v>
                </c:pt>
                <c:pt idx="1851">
                  <c:v>0</c:v>
                </c:pt>
                <c:pt idx="1852">
                  <c:v>2</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1</c:v>
                </c:pt>
                <c:pt idx="1871">
                  <c:v>0</c:v>
                </c:pt>
                <c:pt idx="1872">
                  <c:v>0</c:v>
                </c:pt>
                <c:pt idx="1873">
                  <c:v>0</c:v>
                </c:pt>
                <c:pt idx="1874">
                  <c:v>2</c:v>
                </c:pt>
                <c:pt idx="1875">
                  <c:v>0</c:v>
                </c:pt>
                <c:pt idx="1876">
                  <c:v>0</c:v>
                </c:pt>
                <c:pt idx="1877">
                  <c:v>0</c:v>
                </c:pt>
                <c:pt idx="1878">
                  <c:v>0</c:v>
                </c:pt>
                <c:pt idx="1879">
                  <c:v>2</c:v>
                </c:pt>
                <c:pt idx="1880">
                  <c:v>0</c:v>
                </c:pt>
                <c:pt idx="1881">
                  <c:v>0</c:v>
                </c:pt>
                <c:pt idx="1882">
                  <c:v>0</c:v>
                </c:pt>
                <c:pt idx="1883">
                  <c:v>0</c:v>
                </c:pt>
                <c:pt idx="1884">
                  <c:v>0</c:v>
                </c:pt>
                <c:pt idx="1885">
                  <c:v>0</c:v>
                </c:pt>
                <c:pt idx="1886">
                  <c:v>0</c:v>
                </c:pt>
                <c:pt idx="1887">
                  <c:v>0</c:v>
                </c:pt>
                <c:pt idx="1888">
                  <c:v>0</c:v>
                </c:pt>
                <c:pt idx="1889">
                  <c:v>1</c:v>
                </c:pt>
                <c:pt idx="1890">
                  <c:v>1</c:v>
                </c:pt>
                <c:pt idx="1891">
                  <c:v>1</c:v>
                </c:pt>
                <c:pt idx="1892">
                  <c:v>0</c:v>
                </c:pt>
                <c:pt idx="1893">
                  <c:v>1</c:v>
                </c:pt>
                <c:pt idx="1894">
                  <c:v>1</c:v>
                </c:pt>
                <c:pt idx="1895">
                  <c:v>0</c:v>
                </c:pt>
                <c:pt idx="1896">
                  <c:v>2</c:v>
                </c:pt>
                <c:pt idx="1897">
                  <c:v>0</c:v>
                </c:pt>
                <c:pt idx="1898">
                  <c:v>0</c:v>
                </c:pt>
                <c:pt idx="1899">
                  <c:v>0</c:v>
                </c:pt>
                <c:pt idx="1900">
                  <c:v>2</c:v>
                </c:pt>
                <c:pt idx="1901">
                  <c:v>0</c:v>
                </c:pt>
                <c:pt idx="1902">
                  <c:v>3</c:v>
                </c:pt>
                <c:pt idx="1903">
                  <c:v>1</c:v>
                </c:pt>
                <c:pt idx="1904">
                  <c:v>0</c:v>
                </c:pt>
                <c:pt idx="1905">
                  <c:v>0</c:v>
                </c:pt>
                <c:pt idx="1906">
                  <c:v>0</c:v>
                </c:pt>
                <c:pt idx="1907">
                  <c:v>1</c:v>
                </c:pt>
                <c:pt idx="1908">
                  <c:v>0</c:v>
                </c:pt>
                <c:pt idx="1909">
                  <c:v>0</c:v>
                </c:pt>
                <c:pt idx="1910">
                  <c:v>0</c:v>
                </c:pt>
                <c:pt idx="1911">
                  <c:v>0</c:v>
                </c:pt>
                <c:pt idx="1912">
                  <c:v>1</c:v>
                </c:pt>
                <c:pt idx="1913">
                  <c:v>0</c:v>
                </c:pt>
                <c:pt idx="1914">
                  <c:v>0</c:v>
                </c:pt>
                <c:pt idx="1915">
                  <c:v>1</c:v>
                </c:pt>
                <c:pt idx="1916">
                  <c:v>0</c:v>
                </c:pt>
                <c:pt idx="1917">
                  <c:v>0</c:v>
                </c:pt>
                <c:pt idx="1918">
                  <c:v>2</c:v>
                </c:pt>
                <c:pt idx="1919">
                  <c:v>0</c:v>
                </c:pt>
                <c:pt idx="1920">
                  <c:v>0</c:v>
                </c:pt>
                <c:pt idx="1921">
                  <c:v>0</c:v>
                </c:pt>
                <c:pt idx="1922">
                  <c:v>1</c:v>
                </c:pt>
                <c:pt idx="1923">
                  <c:v>1</c:v>
                </c:pt>
                <c:pt idx="1924">
                  <c:v>0</c:v>
                </c:pt>
                <c:pt idx="1925">
                  <c:v>0</c:v>
                </c:pt>
                <c:pt idx="1926">
                  <c:v>2</c:v>
                </c:pt>
                <c:pt idx="1927">
                  <c:v>1</c:v>
                </c:pt>
                <c:pt idx="1928">
                  <c:v>0</c:v>
                </c:pt>
                <c:pt idx="1929">
                  <c:v>0</c:v>
                </c:pt>
                <c:pt idx="1930">
                  <c:v>1</c:v>
                </c:pt>
                <c:pt idx="1931">
                  <c:v>0</c:v>
                </c:pt>
                <c:pt idx="1932">
                  <c:v>1</c:v>
                </c:pt>
                <c:pt idx="1933">
                  <c:v>0</c:v>
                </c:pt>
                <c:pt idx="1934">
                  <c:v>0</c:v>
                </c:pt>
                <c:pt idx="1935">
                  <c:v>0</c:v>
                </c:pt>
                <c:pt idx="1936">
                  <c:v>0</c:v>
                </c:pt>
                <c:pt idx="1937">
                  <c:v>0</c:v>
                </c:pt>
                <c:pt idx="1938">
                  <c:v>0</c:v>
                </c:pt>
                <c:pt idx="1939">
                  <c:v>2</c:v>
                </c:pt>
                <c:pt idx="1940">
                  <c:v>1</c:v>
                </c:pt>
                <c:pt idx="1941">
                  <c:v>0</c:v>
                </c:pt>
                <c:pt idx="1942">
                  <c:v>1</c:v>
                </c:pt>
                <c:pt idx="1943">
                  <c:v>3</c:v>
                </c:pt>
                <c:pt idx="1944">
                  <c:v>0</c:v>
                </c:pt>
                <c:pt idx="1945">
                  <c:v>0</c:v>
                </c:pt>
                <c:pt idx="1946">
                  <c:v>0</c:v>
                </c:pt>
                <c:pt idx="1947">
                  <c:v>0</c:v>
                </c:pt>
                <c:pt idx="1948">
                  <c:v>0</c:v>
                </c:pt>
                <c:pt idx="1949">
                  <c:v>1</c:v>
                </c:pt>
                <c:pt idx="1950">
                  <c:v>1</c:v>
                </c:pt>
                <c:pt idx="1951">
                  <c:v>1</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1</c:v>
                </c:pt>
                <c:pt idx="1967">
                  <c:v>0</c:v>
                </c:pt>
                <c:pt idx="1968">
                  <c:v>0</c:v>
                </c:pt>
                <c:pt idx="1969">
                  <c:v>0</c:v>
                </c:pt>
                <c:pt idx="1970">
                  <c:v>0</c:v>
                </c:pt>
                <c:pt idx="1971">
                  <c:v>0</c:v>
                </c:pt>
                <c:pt idx="1972">
                  <c:v>1</c:v>
                </c:pt>
                <c:pt idx="1973">
                  <c:v>1</c:v>
                </c:pt>
                <c:pt idx="1974">
                  <c:v>1</c:v>
                </c:pt>
                <c:pt idx="1975">
                  <c:v>0</c:v>
                </c:pt>
                <c:pt idx="1976">
                  <c:v>0</c:v>
                </c:pt>
                <c:pt idx="1977">
                  <c:v>0</c:v>
                </c:pt>
                <c:pt idx="1978">
                  <c:v>2</c:v>
                </c:pt>
                <c:pt idx="1979">
                  <c:v>0</c:v>
                </c:pt>
                <c:pt idx="1980">
                  <c:v>0</c:v>
                </c:pt>
                <c:pt idx="1981">
                  <c:v>0</c:v>
                </c:pt>
                <c:pt idx="1982">
                  <c:v>1</c:v>
                </c:pt>
                <c:pt idx="1983">
                  <c:v>0</c:v>
                </c:pt>
                <c:pt idx="1984">
                  <c:v>0</c:v>
                </c:pt>
                <c:pt idx="1985">
                  <c:v>1</c:v>
                </c:pt>
                <c:pt idx="1986">
                  <c:v>0</c:v>
                </c:pt>
                <c:pt idx="1987">
                  <c:v>0</c:v>
                </c:pt>
                <c:pt idx="1988">
                  <c:v>0</c:v>
                </c:pt>
                <c:pt idx="1989">
                  <c:v>0</c:v>
                </c:pt>
                <c:pt idx="1990">
                  <c:v>0</c:v>
                </c:pt>
                <c:pt idx="1991">
                  <c:v>0</c:v>
                </c:pt>
                <c:pt idx="1992">
                  <c:v>0</c:v>
                </c:pt>
                <c:pt idx="1993">
                  <c:v>0</c:v>
                </c:pt>
                <c:pt idx="1994">
                  <c:v>0</c:v>
                </c:pt>
                <c:pt idx="1995">
                  <c:v>0</c:v>
                </c:pt>
                <c:pt idx="1996">
                  <c:v>0</c:v>
                </c:pt>
                <c:pt idx="1997">
                  <c:v>1</c:v>
                </c:pt>
                <c:pt idx="1998">
                  <c:v>0</c:v>
                </c:pt>
                <c:pt idx="1999">
                  <c:v>0</c:v>
                </c:pt>
                <c:pt idx="2000">
                  <c:v>0</c:v>
                </c:pt>
                <c:pt idx="2001">
                  <c:v>0</c:v>
                </c:pt>
                <c:pt idx="2002">
                  <c:v>0</c:v>
                </c:pt>
                <c:pt idx="2003">
                  <c:v>1</c:v>
                </c:pt>
                <c:pt idx="2004">
                  <c:v>0</c:v>
                </c:pt>
                <c:pt idx="2005">
                  <c:v>0</c:v>
                </c:pt>
                <c:pt idx="2006">
                  <c:v>0</c:v>
                </c:pt>
                <c:pt idx="2007">
                  <c:v>0</c:v>
                </c:pt>
                <c:pt idx="2008">
                  <c:v>0</c:v>
                </c:pt>
                <c:pt idx="2009">
                  <c:v>1</c:v>
                </c:pt>
                <c:pt idx="2010">
                  <c:v>0</c:v>
                </c:pt>
                <c:pt idx="2011">
                  <c:v>0</c:v>
                </c:pt>
                <c:pt idx="2012">
                  <c:v>0</c:v>
                </c:pt>
                <c:pt idx="2013">
                  <c:v>0</c:v>
                </c:pt>
                <c:pt idx="2014">
                  <c:v>0</c:v>
                </c:pt>
                <c:pt idx="2015">
                  <c:v>1</c:v>
                </c:pt>
                <c:pt idx="2016">
                  <c:v>2</c:v>
                </c:pt>
                <c:pt idx="2017">
                  <c:v>1</c:v>
                </c:pt>
                <c:pt idx="2018">
                  <c:v>1</c:v>
                </c:pt>
                <c:pt idx="2019">
                  <c:v>3</c:v>
                </c:pt>
                <c:pt idx="2020">
                  <c:v>0</c:v>
                </c:pt>
                <c:pt idx="2021">
                  <c:v>0</c:v>
                </c:pt>
                <c:pt idx="2022">
                  <c:v>2</c:v>
                </c:pt>
                <c:pt idx="2023">
                  <c:v>1</c:v>
                </c:pt>
                <c:pt idx="2024">
                  <c:v>1</c:v>
                </c:pt>
                <c:pt idx="2025">
                  <c:v>0</c:v>
                </c:pt>
                <c:pt idx="2026">
                  <c:v>0</c:v>
                </c:pt>
                <c:pt idx="2027">
                  <c:v>0</c:v>
                </c:pt>
                <c:pt idx="2028">
                  <c:v>4</c:v>
                </c:pt>
                <c:pt idx="2029">
                  <c:v>0</c:v>
                </c:pt>
                <c:pt idx="2030">
                  <c:v>2</c:v>
                </c:pt>
                <c:pt idx="2031">
                  <c:v>0</c:v>
                </c:pt>
                <c:pt idx="2032">
                  <c:v>0</c:v>
                </c:pt>
                <c:pt idx="2033">
                  <c:v>0</c:v>
                </c:pt>
                <c:pt idx="2034">
                  <c:v>0</c:v>
                </c:pt>
                <c:pt idx="2035">
                  <c:v>1</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1</c:v>
                </c:pt>
                <c:pt idx="2055">
                  <c:v>1</c:v>
                </c:pt>
                <c:pt idx="2056">
                  <c:v>0</c:v>
                </c:pt>
                <c:pt idx="2057">
                  <c:v>0</c:v>
                </c:pt>
                <c:pt idx="2058">
                  <c:v>0</c:v>
                </c:pt>
                <c:pt idx="2059">
                  <c:v>1</c:v>
                </c:pt>
                <c:pt idx="2060">
                  <c:v>0</c:v>
                </c:pt>
                <c:pt idx="2061">
                  <c:v>2</c:v>
                </c:pt>
                <c:pt idx="2062">
                  <c:v>0</c:v>
                </c:pt>
                <c:pt idx="2063">
                  <c:v>0</c:v>
                </c:pt>
                <c:pt idx="2064">
                  <c:v>0</c:v>
                </c:pt>
                <c:pt idx="2065">
                  <c:v>0</c:v>
                </c:pt>
                <c:pt idx="2066">
                  <c:v>1</c:v>
                </c:pt>
                <c:pt idx="2067">
                  <c:v>0</c:v>
                </c:pt>
                <c:pt idx="2068">
                  <c:v>1</c:v>
                </c:pt>
                <c:pt idx="2069">
                  <c:v>0</c:v>
                </c:pt>
                <c:pt idx="2070">
                  <c:v>0</c:v>
                </c:pt>
                <c:pt idx="2071">
                  <c:v>0</c:v>
                </c:pt>
                <c:pt idx="2072">
                  <c:v>0</c:v>
                </c:pt>
                <c:pt idx="2073">
                  <c:v>0</c:v>
                </c:pt>
                <c:pt idx="2074">
                  <c:v>0</c:v>
                </c:pt>
                <c:pt idx="2075">
                  <c:v>0</c:v>
                </c:pt>
                <c:pt idx="2076">
                  <c:v>0</c:v>
                </c:pt>
                <c:pt idx="2077">
                  <c:v>1</c:v>
                </c:pt>
                <c:pt idx="2078">
                  <c:v>1</c:v>
                </c:pt>
                <c:pt idx="2079">
                  <c:v>1</c:v>
                </c:pt>
                <c:pt idx="2080">
                  <c:v>0</c:v>
                </c:pt>
                <c:pt idx="2081">
                  <c:v>0</c:v>
                </c:pt>
                <c:pt idx="2082">
                  <c:v>0</c:v>
                </c:pt>
                <c:pt idx="2083">
                  <c:v>0</c:v>
                </c:pt>
                <c:pt idx="2084">
                  <c:v>1</c:v>
                </c:pt>
                <c:pt idx="2085">
                  <c:v>0</c:v>
                </c:pt>
                <c:pt idx="2086">
                  <c:v>0</c:v>
                </c:pt>
                <c:pt idx="2087">
                  <c:v>0</c:v>
                </c:pt>
                <c:pt idx="2088">
                  <c:v>1</c:v>
                </c:pt>
                <c:pt idx="2089">
                  <c:v>0</c:v>
                </c:pt>
                <c:pt idx="2090">
                  <c:v>1</c:v>
                </c:pt>
                <c:pt idx="2091">
                  <c:v>0</c:v>
                </c:pt>
                <c:pt idx="2092">
                  <c:v>0</c:v>
                </c:pt>
                <c:pt idx="2093">
                  <c:v>1</c:v>
                </c:pt>
                <c:pt idx="2094">
                  <c:v>1</c:v>
                </c:pt>
                <c:pt idx="2095">
                  <c:v>1</c:v>
                </c:pt>
                <c:pt idx="2096">
                  <c:v>1</c:v>
                </c:pt>
                <c:pt idx="2097">
                  <c:v>1</c:v>
                </c:pt>
                <c:pt idx="2098">
                  <c:v>0</c:v>
                </c:pt>
                <c:pt idx="2099">
                  <c:v>0</c:v>
                </c:pt>
                <c:pt idx="2100">
                  <c:v>1</c:v>
                </c:pt>
                <c:pt idx="2101">
                  <c:v>1</c:v>
                </c:pt>
                <c:pt idx="2102">
                  <c:v>1</c:v>
                </c:pt>
                <c:pt idx="2103">
                  <c:v>0</c:v>
                </c:pt>
                <c:pt idx="2104">
                  <c:v>0</c:v>
                </c:pt>
                <c:pt idx="2105">
                  <c:v>0</c:v>
                </c:pt>
                <c:pt idx="2106">
                  <c:v>0</c:v>
                </c:pt>
                <c:pt idx="2107">
                  <c:v>0</c:v>
                </c:pt>
                <c:pt idx="2108">
                  <c:v>0</c:v>
                </c:pt>
                <c:pt idx="2109">
                  <c:v>1</c:v>
                </c:pt>
                <c:pt idx="2110">
                  <c:v>0</c:v>
                </c:pt>
                <c:pt idx="2111">
                  <c:v>0</c:v>
                </c:pt>
                <c:pt idx="2112">
                  <c:v>0</c:v>
                </c:pt>
                <c:pt idx="2113">
                  <c:v>1</c:v>
                </c:pt>
                <c:pt idx="2114">
                  <c:v>1</c:v>
                </c:pt>
                <c:pt idx="2115">
                  <c:v>0</c:v>
                </c:pt>
                <c:pt idx="2116">
                  <c:v>0</c:v>
                </c:pt>
                <c:pt idx="2117">
                  <c:v>0</c:v>
                </c:pt>
                <c:pt idx="2118">
                  <c:v>0</c:v>
                </c:pt>
                <c:pt idx="2119">
                  <c:v>0</c:v>
                </c:pt>
                <c:pt idx="2120">
                  <c:v>1</c:v>
                </c:pt>
                <c:pt idx="2121">
                  <c:v>2</c:v>
                </c:pt>
                <c:pt idx="2122">
                  <c:v>1</c:v>
                </c:pt>
                <c:pt idx="2123">
                  <c:v>2</c:v>
                </c:pt>
                <c:pt idx="2124">
                  <c:v>0</c:v>
                </c:pt>
                <c:pt idx="2125">
                  <c:v>1</c:v>
                </c:pt>
                <c:pt idx="2126">
                  <c:v>0</c:v>
                </c:pt>
                <c:pt idx="2127">
                  <c:v>1</c:v>
                </c:pt>
                <c:pt idx="2128">
                  <c:v>1</c:v>
                </c:pt>
                <c:pt idx="2129">
                  <c:v>1</c:v>
                </c:pt>
                <c:pt idx="2130">
                  <c:v>0</c:v>
                </c:pt>
                <c:pt idx="2131">
                  <c:v>1</c:v>
                </c:pt>
                <c:pt idx="2132">
                  <c:v>0</c:v>
                </c:pt>
                <c:pt idx="2133">
                  <c:v>0</c:v>
                </c:pt>
                <c:pt idx="2134">
                  <c:v>0</c:v>
                </c:pt>
                <c:pt idx="2135">
                  <c:v>0</c:v>
                </c:pt>
                <c:pt idx="2136">
                  <c:v>0</c:v>
                </c:pt>
                <c:pt idx="2137">
                  <c:v>1</c:v>
                </c:pt>
                <c:pt idx="2138">
                  <c:v>0</c:v>
                </c:pt>
                <c:pt idx="2139">
                  <c:v>0</c:v>
                </c:pt>
                <c:pt idx="2140">
                  <c:v>1</c:v>
                </c:pt>
                <c:pt idx="2141">
                  <c:v>0</c:v>
                </c:pt>
                <c:pt idx="2142">
                  <c:v>0</c:v>
                </c:pt>
                <c:pt idx="2143">
                  <c:v>0</c:v>
                </c:pt>
                <c:pt idx="2144">
                  <c:v>0</c:v>
                </c:pt>
                <c:pt idx="2145">
                  <c:v>1</c:v>
                </c:pt>
                <c:pt idx="2146">
                  <c:v>1</c:v>
                </c:pt>
                <c:pt idx="2147">
                  <c:v>0</c:v>
                </c:pt>
                <c:pt idx="2148">
                  <c:v>0</c:v>
                </c:pt>
                <c:pt idx="2149">
                  <c:v>1</c:v>
                </c:pt>
                <c:pt idx="2150">
                  <c:v>1</c:v>
                </c:pt>
                <c:pt idx="2151">
                  <c:v>0</c:v>
                </c:pt>
                <c:pt idx="2152">
                  <c:v>0</c:v>
                </c:pt>
                <c:pt idx="2153">
                  <c:v>0</c:v>
                </c:pt>
                <c:pt idx="2154">
                  <c:v>1</c:v>
                </c:pt>
                <c:pt idx="2155">
                  <c:v>0</c:v>
                </c:pt>
                <c:pt idx="2156">
                  <c:v>0</c:v>
                </c:pt>
                <c:pt idx="2157">
                  <c:v>0</c:v>
                </c:pt>
                <c:pt idx="2158">
                  <c:v>0</c:v>
                </c:pt>
                <c:pt idx="2159">
                  <c:v>1</c:v>
                </c:pt>
                <c:pt idx="2160">
                  <c:v>0</c:v>
                </c:pt>
                <c:pt idx="2161">
                  <c:v>2</c:v>
                </c:pt>
                <c:pt idx="2162">
                  <c:v>0</c:v>
                </c:pt>
                <c:pt idx="2163">
                  <c:v>0</c:v>
                </c:pt>
                <c:pt idx="2164">
                  <c:v>0</c:v>
                </c:pt>
                <c:pt idx="2165">
                  <c:v>0</c:v>
                </c:pt>
                <c:pt idx="2166">
                  <c:v>0</c:v>
                </c:pt>
                <c:pt idx="2167">
                  <c:v>0</c:v>
                </c:pt>
                <c:pt idx="2168">
                  <c:v>1</c:v>
                </c:pt>
                <c:pt idx="2169">
                  <c:v>0</c:v>
                </c:pt>
                <c:pt idx="2170">
                  <c:v>1</c:v>
                </c:pt>
                <c:pt idx="2171">
                  <c:v>0</c:v>
                </c:pt>
                <c:pt idx="2172">
                  <c:v>1</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1</c:v>
                </c:pt>
                <c:pt idx="2186">
                  <c:v>0</c:v>
                </c:pt>
                <c:pt idx="2187">
                  <c:v>0</c:v>
                </c:pt>
                <c:pt idx="2188">
                  <c:v>0</c:v>
                </c:pt>
                <c:pt idx="2189">
                  <c:v>1</c:v>
                </c:pt>
                <c:pt idx="2190">
                  <c:v>0</c:v>
                </c:pt>
                <c:pt idx="2191">
                  <c:v>0</c:v>
                </c:pt>
                <c:pt idx="2192">
                  <c:v>0</c:v>
                </c:pt>
                <c:pt idx="2193">
                  <c:v>1</c:v>
                </c:pt>
                <c:pt idx="2194">
                  <c:v>1</c:v>
                </c:pt>
                <c:pt idx="2195">
                  <c:v>0</c:v>
                </c:pt>
                <c:pt idx="2196">
                  <c:v>0</c:v>
                </c:pt>
                <c:pt idx="2197">
                  <c:v>0</c:v>
                </c:pt>
                <c:pt idx="2198">
                  <c:v>1</c:v>
                </c:pt>
                <c:pt idx="2199">
                  <c:v>2</c:v>
                </c:pt>
                <c:pt idx="2200">
                  <c:v>1</c:v>
                </c:pt>
                <c:pt idx="2201">
                  <c:v>0</c:v>
                </c:pt>
                <c:pt idx="2202">
                  <c:v>0</c:v>
                </c:pt>
                <c:pt idx="2203">
                  <c:v>1</c:v>
                </c:pt>
                <c:pt idx="2204">
                  <c:v>1</c:v>
                </c:pt>
                <c:pt idx="2205">
                  <c:v>0</c:v>
                </c:pt>
                <c:pt idx="2206">
                  <c:v>0</c:v>
                </c:pt>
                <c:pt idx="2207">
                  <c:v>0</c:v>
                </c:pt>
                <c:pt idx="2208">
                  <c:v>5</c:v>
                </c:pt>
                <c:pt idx="2209">
                  <c:v>1</c:v>
                </c:pt>
                <c:pt idx="2210">
                  <c:v>2</c:v>
                </c:pt>
                <c:pt idx="2211">
                  <c:v>0</c:v>
                </c:pt>
                <c:pt idx="2212">
                  <c:v>0</c:v>
                </c:pt>
                <c:pt idx="2213">
                  <c:v>1</c:v>
                </c:pt>
                <c:pt idx="2214">
                  <c:v>0</c:v>
                </c:pt>
                <c:pt idx="2215">
                  <c:v>1</c:v>
                </c:pt>
                <c:pt idx="2216">
                  <c:v>1</c:v>
                </c:pt>
                <c:pt idx="2217">
                  <c:v>0</c:v>
                </c:pt>
                <c:pt idx="2218">
                  <c:v>1</c:v>
                </c:pt>
                <c:pt idx="2219">
                  <c:v>1</c:v>
                </c:pt>
                <c:pt idx="2220">
                  <c:v>0</c:v>
                </c:pt>
                <c:pt idx="2221">
                  <c:v>1</c:v>
                </c:pt>
                <c:pt idx="2222">
                  <c:v>0</c:v>
                </c:pt>
                <c:pt idx="2223">
                  <c:v>0</c:v>
                </c:pt>
                <c:pt idx="2224">
                  <c:v>0</c:v>
                </c:pt>
                <c:pt idx="2225">
                  <c:v>0</c:v>
                </c:pt>
                <c:pt idx="2226">
                  <c:v>0</c:v>
                </c:pt>
                <c:pt idx="2227">
                  <c:v>0</c:v>
                </c:pt>
                <c:pt idx="2228">
                  <c:v>0</c:v>
                </c:pt>
                <c:pt idx="2229">
                  <c:v>0</c:v>
                </c:pt>
                <c:pt idx="2230">
                  <c:v>1</c:v>
                </c:pt>
                <c:pt idx="2231">
                  <c:v>1</c:v>
                </c:pt>
                <c:pt idx="2232">
                  <c:v>0</c:v>
                </c:pt>
                <c:pt idx="2233">
                  <c:v>0</c:v>
                </c:pt>
                <c:pt idx="2234">
                  <c:v>0</c:v>
                </c:pt>
                <c:pt idx="2235">
                  <c:v>1</c:v>
                </c:pt>
                <c:pt idx="2236">
                  <c:v>0</c:v>
                </c:pt>
                <c:pt idx="2237">
                  <c:v>0</c:v>
                </c:pt>
                <c:pt idx="2238">
                  <c:v>1</c:v>
                </c:pt>
                <c:pt idx="2239">
                  <c:v>1</c:v>
                </c:pt>
                <c:pt idx="2240">
                  <c:v>1</c:v>
                </c:pt>
                <c:pt idx="2241">
                  <c:v>1</c:v>
                </c:pt>
                <c:pt idx="2242">
                  <c:v>0</c:v>
                </c:pt>
                <c:pt idx="2243">
                  <c:v>0</c:v>
                </c:pt>
                <c:pt idx="2244">
                  <c:v>0</c:v>
                </c:pt>
                <c:pt idx="2245">
                  <c:v>1</c:v>
                </c:pt>
                <c:pt idx="2246">
                  <c:v>1</c:v>
                </c:pt>
                <c:pt idx="2247">
                  <c:v>0</c:v>
                </c:pt>
                <c:pt idx="2248">
                  <c:v>1</c:v>
                </c:pt>
                <c:pt idx="2249">
                  <c:v>1</c:v>
                </c:pt>
                <c:pt idx="2250">
                  <c:v>0</c:v>
                </c:pt>
                <c:pt idx="2251">
                  <c:v>0</c:v>
                </c:pt>
                <c:pt idx="2252">
                  <c:v>0</c:v>
                </c:pt>
                <c:pt idx="2253">
                  <c:v>1</c:v>
                </c:pt>
                <c:pt idx="2254">
                  <c:v>0</c:v>
                </c:pt>
                <c:pt idx="2255">
                  <c:v>0</c:v>
                </c:pt>
                <c:pt idx="2256">
                  <c:v>2</c:v>
                </c:pt>
                <c:pt idx="2257">
                  <c:v>0</c:v>
                </c:pt>
                <c:pt idx="2258">
                  <c:v>0</c:v>
                </c:pt>
                <c:pt idx="2259">
                  <c:v>0</c:v>
                </c:pt>
                <c:pt idx="2260">
                  <c:v>2</c:v>
                </c:pt>
                <c:pt idx="2261">
                  <c:v>1</c:v>
                </c:pt>
                <c:pt idx="2262">
                  <c:v>0</c:v>
                </c:pt>
                <c:pt idx="2263">
                  <c:v>1</c:v>
                </c:pt>
                <c:pt idx="2264">
                  <c:v>1</c:v>
                </c:pt>
                <c:pt idx="2265">
                  <c:v>1</c:v>
                </c:pt>
                <c:pt idx="2266">
                  <c:v>0</c:v>
                </c:pt>
                <c:pt idx="2267">
                  <c:v>0</c:v>
                </c:pt>
                <c:pt idx="2268">
                  <c:v>0</c:v>
                </c:pt>
                <c:pt idx="2269">
                  <c:v>1</c:v>
                </c:pt>
                <c:pt idx="2270">
                  <c:v>2</c:v>
                </c:pt>
                <c:pt idx="2271">
                  <c:v>0</c:v>
                </c:pt>
                <c:pt idx="2272">
                  <c:v>0</c:v>
                </c:pt>
                <c:pt idx="2273">
                  <c:v>0</c:v>
                </c:pt>
                <c:pt idx="2274">
                  <c:v>1</c:v>
                </c:pt>
                <c:pt idx="2275">
                  <c:v>0</c:v>
                </c:pt>
                <c:pt idx="2276">
                  <c:v>1</c:v>
                </c:pt>
                <c:pt idx="2277">
                  <c:v>0</c:v>
                </c:pt>
                <c:pt idx="2278">
                  <c:v>0</c:v>
                </c:pt>
                <c:pt idx="2279">
                  <c:v>0</c:v>
                </c:pt>
                <c:pt idx="2280">
                  <c:v>0</c:v>
                </c:pt>
                <c:pt idx="2281">
                  <c:v>0</c:v>
                </c:pt>
                <c:pt idx="2282">
                  <c:v>0</c:v>
                </c:pt>
                <c:pt idx="2283">
                  <c:v>2</c:v>
                </c:pt>
                <c:pt idx="2284">
                  <c:v>0</c:v>
                </c:pt>
                <c:pt idx="2285">
                  <c:v>0</c:v>
                </c:pt>
                <c:pt idx="2286">
                  <c:v>1</c:v>
                </c:pt>
                <c:pt idx="2287">
                  <c:v>0</c:v>
                </c:pt>
                <c:pt idx="2288">
                  <c:v>0</c:v>
                </c:pt>
                <c:pt idx="2289">
                  <c:v>0</c:v>
                </c:pt>
                <c:pt idx="2290">
                  <c:v>0</c:v>
                </c:pt>
                <c:pt idx="2291">
                  <c:v>0</c:v>
                </c:pt>
                <c:pt idx="2292">
                  <c:v>1</c:v>
                </c:pt>
                <c:pt idx="2293">
                  <c:v>1</c:v>
                </c:pt>
                <c:pt idx="2294">
                  <c:v>1</c:v>
                </c:pt>
                <c:pt idx="2295">
                  <c:v>0</c:v>
                </c:pt>
                <c:pt idx="2296">
                  <c:v>0</c:v>
                </c:pt>
                <c:pt idx="2297">
                  <c:v>1</c:v>
                </c:pt>
                <c:pt idx="2298">
                  <c:v>0</c:v>
                </c:pt>
                <c:pt idx="2299">
                  <c:v>0</c:v>
                </c:pt>
                <c:pt idx="2300">
                  <c:v>0</c:v>
                </c:pt>
                <c:pt idx="2301">
                  <c:v>0</c:v>
                </c:pt>
                <c:pt idx="2302">
                  <c:v>0</c:v>
                </c:pt>
                <c:pt idx="2303">
                  <c:v>0</c:v>
                </c:pt>
                <c:pt idx="2304">
                  <c:v>1</c:v>
                </c:pt>
                <c:pt idx="2305">
                  <c:v>0</c:v>
                </c:pt>
                <c:pt idx="2306">
                  <c:v>1</c:v>
                </c:pt>
                <c:pt idx="2307">
                  <c:v>0</c:v>
                </c:pt>
                <c:pt idx="2308">
                  <c:v>1</c:v>
                </c:pt>
                <c:pt idx="2309">
                  <c:v>0</c:v>
                </c:pt>
                <c:pt idx="2310">
                  <c:v>2</c:v>
                </c:pt>
                <c:pt idx="2311">
                  <c:v>0</c:v>
                </c:pt>
                <c:pt idx="2312">
                  <c:v>0</c:v>
                </c:pt>
                <c:pt idx="2313">
                  <c:v>1</c:v>
                </c:pt>
                <c:pt idx="2314">
                  <c:v>0</c:v>
                </c:pt>
                <c:pt idx="2315">
                  <c:v>0</c:v>
                </c:pt>
                <c:pt idx="2316">
                  <c:v>0</c:v>
                </c:pt>
                <c:pt idx="2317">
                  <c:v>0</c:v>
                </c:pt>
                <c:pt idx="2318">
                  <c:v>0</c:v>
                </c:pt>
                <c:pt idx="2319">
                  <c:v>0</c:v>
                </c:pt>
                <c:pt idx="2320">
                  <c:v>0</c:v>
                </c:pt>
                <c:pt idx="2321">
                  <c:v>0</c:v>
                </c:pt>
                <c:pt idx="2322">
                  <c:v>0</c:v>
                </c:pt>
                <c:pt idx="2323">
                  <c:v>0</c:v>
                </c:pt>
                <c:pt idx="2324">
                  <c:v>0</c:v>
                </c:pt>
                <c:pt idx="2325">
                  <c:v>1</c:v>
                </c:pt>
                <c:pt idx="2326">
                  <c:v>0</c:v>
                </c:pt>
                <c:pt idx="2327">
                  <c:v>0</c:v>
                </c:pt>
                <c:pt idx="2328">
                  <c:v>0</c:v>
                </c:pt>
                <c:pt idx="2329">
                  <c:v>0</c:v>
                </c:pt>
                <c:pt idx="2330">
                  <c:v>0</c:v>
                </c:pt>
                <c:pt idx="2331">
                  <c:v>1</c:v>
                </c:pt>
                <c:pt idx="2332">
                  <c:v>2</c:v>
                </c:pt>
                <c:pt idx="2333">
                  <c:v>0</c:v>
                </c:pt>
                <c:pt idx="2334">
                  <c:v>0</c:v>
                </c:pt>
                <c:pt idx="2335">
                  <c:v>1</c:v>
                </c:pt>
                <c:pt idx="2336">
                  <c:v>0</c:v>
                </c:pt>
                <c:pt idx="2337">
                  <c:v>0</c:v>
                </c:pt>
                <c:pt idx="2338">
                  <c:v>0</c:v>
                </c:pt>
                <c:pt idx="2339">
                  <c:v>0</c:v>
                </c:pt>
                <c:pt idx="2340">
                  <c:v>0</c:v>
                </c:pt>
                <c:pt idx="2341">
                  <c:v>0</c:v>
                </c:pt>
                <c:pt idx="2342">
                  <c:v>2</c:v>
                </c:pt>
                <c:pt idx="2343">
                  <c:v>0</c:v>
                </c:pt>
                <c:pt idx="2344">
                  <c:v>3</c:v>
                </c:pt>
                <c:pt idx="2345">
                  <c:v>1</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1</c:v>
                </c:pt>
                <c:pt idx="2364">
                  <c:v>0</c:v>
                </c:pt>
                <c:pt idx="2365">
                  <c:v>0</c:v>
                </c:pt>
                <c:pt idx="2366">
                  <c:v>0</c:v>
                </c:pt>
                <c:pt idx="2367">
                  <c:v>0</c:v>
                </c:pt>
                <c:pt idx="2368">
                  <c:v>0</c:v>
                </c:pt>
                <c:pt idx="2369">
                  <c:v>1</c:v>
                </c:pt>
                <c:pt idx="2370">
                  <c:v>1</c:v>
                </c:pt>
                <c:pt idx="2371">
                  <c:v>1</c:v>
                </c:pt>
                <c:pt idx="2372">
                  <c:v>1</c:v>
                </c:pt>
                <c:pt idx="2373">
                  <c:v>1</c:v>
                </c:pt>
                <c:pt idx="2374">
                  <c:v>0</c:v>
                </c:pt>
                <c:pt idx="2375">
                  <c:v>0</c:v>
                </c:pt>
                <c:pt idx="2376">
                  <c:v>0</c:v>
                </c:pt>
                <c:pt idx="2377">
                  <c:v>0</c:v>
                </c:pt>
                <c:pt idx="2378">
                  <c:v>0</c:v>
                </c:pt>
                <c:pt idx="2379">
                  <c:v>1</c:v>
                </c:pt>
                <c:pt idx="2380">
                  <c:v>0</c:v>
                </c:pt>
                <c:pt idx="2381">
                  <c:v>0</c:v>
                </c:pt>
                <c:pt idx="2382">
                  <c:v>0</c:v>
                </c:pt>
                <c:pt idx="2383">
                  <c:v>0</c:v>
                </c:pt>
                <c:pt idx="2384">
                  <c:v>1</c:v>
                </c:pt>
                <c:pt idx="2385">
                  <c:v>0</c:v>
                </c:pt>
                <c:pt idx="2386">
                  <c:v>2</c:v>
                </c:pt>
                <c:pt idx="2387">
                  <c:v>1</c:v>
                </c:pt>
                <c:pt idx="2388">
                  <c:v>0</c:v>
                </c:pt>
                <c:pt idx="2389">
                  <c:v>0</c:v>
                </c:pt>
                <c:pt idx="2390">
                  <c:v>0</c:v>
                </c:pt>
                <c:pt idx="2391">
                  <c:v>0</c:v>
                </c:pt>
                <c:pt idx="2392">
                  <c:v>0</c:v>
                </c:pt>
                <c:pt idx="2393">
                  <c:v>0</c:v>
                </c:pt>
                <c:pt idx="2394">
                  <c:v>1</c:v>
                </c:pt>
                <c:pt idx="2395">
                  <c:v>0</c:v>
                </c:pt>
                <c:pt idx="2396">
                  <c:v>1</c:v>
                </c:pt>
                <c:pt idx="2397">
                  <c:v>1</c:v>
                </c:pt>
                <c:pt idx="2398">
                  <c:v>0</c:v>
                </c:pt>
                <c:pt idx="2399">
                  <c:v>0</c:v>
                </c:pt>
                <c:pt idx="2400">
                  <c:v>0</c:v>
                </c:pt>
                <c:pt idx="2401">
                  <c:v>0</c:v>
                </c:pt>
                <c:pt idx="2402">
                  <c:v>1</c:v>
                </c:pt>
                <c:pt idx="2403">
                  <c:v>1</c:v>
                </c:pt>
                <c:pt idx="2404">
                  <c:v>1</c:v>
                </c:pt>
                <c:pt idx="2405">
                  <c:v>1</c:v>
                </c:pt>
                <c:pt idx="2406">
                  <c:v>0</c:v>
                </c:pt>
                <c:pt idx="2407">
                  <c:v>0</c:v>
                </c:pt>
                <c:pt idx="2408">
                  <c:v>0</c:v>
                </c:pt>
                <c:pt idx="2409">
                  <c:v>1</c:v>
                </c:pt>
                <c:pt idx="2410">
                  <c:v>0</c:v>
                </c:pt>
                <c:pt idx="2411">
                  <c:v>0</c:v>
                </c:pt>
                <c:pt idx="2412">
                  <c:v>1</c:v>
                </c:pt>
                <c:pt idx="2413">
                  <c:v>1</c:v>
                </c:pt>
                <c:pt idx="2414">
                  <c:v>1</c:v>
                </c:pt>
                <c:pt idx="2415">
                  <c:v>1</c:v>
                </c:pt>
                <c:pt idx="2416">
                  <c:v>0</c:v>
                </c:pt>
                <c:pt idx="2417">
                  <c:v>0</c:v>
                </c:pt>
                <c:pt idx="2418">
                  <c:v>2</c:v>
                </c:pt>
                <c:pt idx="2419">
                  <c:v>1</c:v>
                </c:pt>
                <c:pt idx="2420">
                  <c:v>0</c:v>
                </c:pt>
                <c:pt idx="2421">
                  <c:v>0</c:v>
                </c:pt>
                <c:pt idx="2422">
                  <c:v>0</c:v>
                </c:pt>
                <c:pt idx="2423">
                  <c:v>1</c:v>
                </c:pt>
                <c:pt idx="2424">
                  <c:v>0</c:v>
                </c:pt>
                <c:pt idx="2425">
                  <c:v>0</c:v>
                </c:pt>
                <c:pt idx="2426">
                  <c:v>0</c:v>
                </c:pt>
                <c:pt idx="2427">
                  <c:v>1</c:v>
                </c:pt>
                <c:pt idx="2428">
                  <c:v>0</c:v>
                </c:pt>
                <c:pt idx="2429">
                  <c:v>0</c:v>
                </c:pt>
                <c:pt idx="2430">
                  <c:v>0</c:v>
                </c:pt>
                <c:pt idx="2431">
                  <c:v>0</c:v>
                </c:pt>
                <c:pt idx="2432">
                  <c:v>0</c:v>
                </c:pt>
                <c:pt idx="2433">
                  <c:v>0</c:v>
                </c:pt>
                <c:pt idx="2434">
                  <c:v>0</c:v>
                </c:pt>
                <c:pt idx="2435">
                  <c:v>0</c:v>
                </c:pt>
                <c:pt idx="2436">
                  <c:v>0</c:v>
                </c:pt>
                <c:pt idx="2437">
                  <c:v>0</c:v>
                </c:pt>
                <c:pt idx="2438">
                  <c:v>1</c:v>
                </c:pt>
                <c:pt idx="2439">
                  <c:v>0</c:v>
                </c:pt>
                <c:pt idx="2440">
                  <c:v>1</c:v>
                </c:pt>
                <c:pt idx="2441">
                  <c:v>0</c:v>
                </c:pt>
                <c:pt idx="2442">
                  <c:v>0</c:v>
                </c:pt>
                <c:pt idx="2443">
                  <c:v>1</c:v>
                </c:pt>
                <c:pt idx="2444">
                  <c:v>0</c:v>
                </c:pt>
                <c:pt idx="2445">
                  <c:v>0</c:v>
                </c:pt>
                <c:pt idx="2446">
                  <c:v>1</c:v>
                </c:pt>
                <c:pt idx="2447">
                  <c:v>0</c:v>
                </c:pt>
                <c:pt idx="2448">
                  <c:v>0</c:v>
                </c:pt>
                <c:pt idx="2449">
                  <c:v>0</c:v>
                </c:pt>
                <c:pt idx="2450">
                  <c:v>0</c:v>
                </c:pt>
                <c:pt idx="2451">
                  <c:v>0</c:v>
                </c:pt>
                <c:pt idx="2452">
                  <c:v>0</c:v>
                </c:pt>
                <c:pt idx="2453">
                  <c:v>0</c:v>
                </c:pt>
                <c:pt idx="2454">
                  <c:v>0</c:v>
                </c:pt>
                <c:pt idx="2455">
                  <c:v>0</c:v>
                </c:pt>
                <c:pt idx="2456">
                  <c:v>0</c:v>
                </c:pt>
                <c:pt idx="2457">
                  <c:v>1</c:v>
                </c:pt>
                <c:pt idx="2458">
                  <c:v>1</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2</c:v>
                </c:pt>
                <c:pt idx="2474">
                  <c:v>0</c:v>
                </c:pt>
                <c:pt idx="2475">
                  <c:v>2</c:v>
                </c:pt>
                <c:pt idx="2476">
                  <c:v>1</c:v>
                </c:pt>
                <c:pt idx="2477">
                  <c:v>0</c:v>
                </c:pt>
                <c:pt idx="2478">
                  <c:v>0</c:v>
                </c:pt>
                <c:pt idx="2479">
                  <c:v>0</c:v>
                </c:pt>
                <c:pt idx="2480">
                  <c:v>1</c:v>
                </c:pt>
                <c:pt idx="2481">
                  <c:v>0</c:v>
                </c:pt>
                <c:pt idx="2482">
                  <c:v>2</c:v>
                </c:pt>
                <c:pt idx="2483">
                  <c:v>0</c:v>
                </c:pt>
                <c:pt idx="2484">
                  <c:v>0</c:v>
                </c:pt>
                <c:pt idx="2485">
                  <c:v>0</c:v>
                </c:pt>
                <c:pt idx="2486">
                  <c:v>1</c:v>
                </c:pt>
                <c:pt idx="2487">
                  <c:v>0</c:v>
                </c:pt>
                <c:pt idx="2488">
                  <c:v>2</c:v>
                </c:pt>
                <c:pt idx="2489">
                  <c:v>0</c:v>
                </c:pt>
                <c:pt idx="2490">
                  <c:v>0</c:v>
                </c:pt>
                <c:pt idx="2491">
                  <c:v>1</c:v>
                </c:pt>
                <c:pt idx="2492">
                  <c:v>0</c:v>
                </c:pt>
                <c:pt idx="2493">
                  <c:v>0</c:v>
                </c:pt>
                <c:pt idx="2494">
                  <c:v>0</c:v>
                </c:pt>
                <c:pt idx="2495">
                  <c:v>0</c:v>
                </c:pt>
                <c:pt idx="2496">
                  <c:v>2</c:v>
                </c:pt>
                <c:pt idx="2497">
                  <c:v>0</c:v>
                </c:pt>
                <c:pt idx="2498">
                  <c:v>1</c:v>
                </c:pt>
                <c:pt idx="2499">
                  <c:v>0</c:v>
                </c:pt>
                <c:pt idx="2500">
                  <c:v>0</c:v>
                </c:pt>
                <c:pt idx="2501">
                  <c:v>0</c:v>
                </c:pt>
                <c:pt idx="2502">
                  <c:v>0</c:v>
                </c:pt>
                <c:pt idx="2503">
                  <c:v>0</c:v>
                </c:pt>
                <c:pt idx="2504">
                  <c:v>1</c:v>
                </c:pt>
                <c:pt idx="2505">
                  <c:v>1</c:v>
                </c:pt>
                <c:pt idx="2506">
                  <c:v>0</c:v>
                </c:pt>
                <c:pt idx="2507">
                  <c:v>0</c:v>
                </c:pt>
                <c:pt idx="2508">
                  <c:v>0</c:v>
                </c:pt>
                <c:pt idx="2509">
                  <c:v>1</c:v>
                </c:pt>
                <c:pt idx="2510">
                  <c:v>0</c:v>
                </c:pt>
                <c:pt idx="2511">
                  <c:v>0</c:v>
                </c:pt>
                <c:pt idx="2512">
                  <c:v>0</c:v>
                </c:pt>
                <c:pt idx="2513">
                  <c:v>1</c:v>
                </c:pt>
                <c:pt idx="2514">
                  <c:v>0</c:v>
                </c:pt>
                <c:pt idx="2515">
                  <c:v>0</c:v>
                </c:pt>
                <c:pt idx="2516">
                  <c:v>0</c:v>
                </c:pt>
                <c:pt idx="2517">
                  <c:v>0</c:v>
                </c:pt>
                <c:pt idx="2518">
                  <c:v>0</c:v>
                </c:pt>
                <c:pt idx="2519">
                  <c:v>1</c:v>
                </c:pt>
                <c:pt idx="2520">
                  <c:v>0</c:v>
                </c:pt>
                <c:pt idx="2521">
                  <c:v>1</c:v>
                </c:pt>
                <c:pt idx="2522">
                  <c:v>1</c:v>
                </c:pt>
                <c:pt idx="2523">
                  <c:v>0</c:v>
                </c:pt>
                <c:pt idx="2524">
                  <c:v>0</c:v>
                </c:pt>
                <c:pt idx="2525">
                  <c:v>5</c:v>
                </c:pt>
                <c:pt idx="2526">
                  <c:v>1</c:v>
                </c:pt>
                <c:pt idx="2527">
                  <c:v>1</c:v>
                </c:pt>
                <c:pt idx="2528">
                  <c:v>2</c:v>
                </c:pt>
                <c:pt idx="2529">
                  <c:v>0</c:v>
                </c:pt>
                <c:pt idx="2530">
                  <c:v>1</c:v>
                </c:pt>
                <c:pt idx="2531">
                  <c:v>1</c:v>
                </c:pt>
                <c:pt idx="2532">
                  <c:v>0</c:v>
                </c:pt>
                <c:pt idx="2533">
                  <c:v>1</c:v>
                </c:pt>
                <c:pt idx="2534">
                  <c:v>1</c:v>
                </c:pt>
                <c:pt idx="2535">
                  <c:v>0</c:v>
                </c:pt>
                <c:pt idx="2536">
                  <c:v>0</c:v>
                </c:pt>
                <c:pt idx="2537">
                  <c:v>0</c:v>
                </c:pt>
                <c:pt idx="2538">
                  <c:v>0</c:v>
                </c:pt>
                <c:pt idx="2539">
                  <c:v>0</c:v>
                </c:pt>
                <c:pt idx="2540">
                  <c:v>1</c:v>
                </c:pt>
                <c:pt idx="2541">
                  <c:v>1</c:v>
                </c:pt>
                <c:pt idx="2542">
                  <c:v>0</c:v>
                </c:pt>
                <c:pt idx="2543">
                  <c:v>1</c:v>
                </c:pt>
                <c:pt idx="2544">
                  <c:v>1</c:v>
                </c:pt>
                <c:pt idx="2545">
                  <c:v>1</c:v>
                </c:pt>
                <c:pt idx="2546">
                  <c:v>1</c:v>
                </c:pt>
                <c:pt idx="2547">
                  <c:v>1</c:v>
                </c:pt>
                <c:pt idx="2548">
                  <c:v>0</c:v>
                </c:pt>
                <c:pt idx="2549">
                  <c:v>0</c:v>
                </c:pt>
                <c:pt idx="2550">
                  <c:v>1</c:v>
                </c:pt>
                <c:pt idx="2551">
                  <c:v>0</c:v>
                </c:pt>
                <c:pt idx="2552">
                  <c:v>0</c:v>
                </c:pt>
                <c:pt idx="2553">
                  <c:v>1</c:v>
                </c:pt>
                <c:pt idx="2554">
                  <c:v>2</c:v>
                </c:pt>
                <c:pt idx="2555">
                  <c:v>0</c:v>
                </c:pt>
                <c:pt idx="2556">
                  <c:v>0</c:v>
                </c:pt>
                <c:pt idx="2557">
                  <c:v>0</c:v>
                </c:pt>
                <c:pt idx="2558">
                  <c:v>0</c:v>
                </c:pt>
                <c:pt idx="2559">
                  <c:v>1</c:v>
                </c:pt>
                <c:pt idx="2560">
                  <c:v>0</c:v>
                </c:pt>
                <c:pt idx="2561">
                  <c:v>1</c:v>
                </c:pt>
                <c:pt idx="2562">
                  <c:v>0</c:v>
                </c:pt>
                <c:pt idx="2563">
                  <c:v>0</c:v>
                </c:pt>
                <c:pt idx="2564">
                  <c:v>0</c:v>
                </c:pt>
                <c:pt idx="2565">
                  <c:v>0</c:v>
                </c:pt>
                <c:pt idx="2566">
                  <c:v>1</c:v>
                </c:pt>
                <c:pt idx="2567">
                  <c:v>0</c:v>
                </c:pt>
                <c:pt idx="2568">
                  <c:v>1</c:v>
                </c:pt>
                <c:pt idx="2569">
                  <c:v>1</c:v>
                </c:pt>
                <c:pt idx="2570">
                  <c:v>2</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1</c:v>
                </c:pt>
                <c:pt idx="2586">
                  <c:v>3</c:v>
                </c:pt>
                <c:pt idx="2587">
                  <c:v>1</c:v>
                </c:pt>
                <c:pt idx="2588">
                  <c:v>0</c:v>
                </c:pt>
                <c:pt idx="2589">
                  <c:v>0</c:v>
                </c:pt>
                <c:pt idx="2590">
                  <c:v>1</c:v>
                </c:pt>
                <c:pt idx="2591">
                  <c:v>0</c:v>
                </c:pt>
                <c:pt idx="2592">
                  <c:v>1</c:v>
                </c:pt>
                <c:pt idx="2593">
                  <c:v>1</c:v>
                </c:pt>
                <c:pt idx="2594">
                  <c:v>0</c:v>
                </c:pt>
                <c:pt idx="2595">
                  <c:v>0</c:v>
                </c:pt>
                <c:pt idx="2596">
                  <c:v>1</c:v>
                </c:pt>
                <c:pt idx="2597">
                  <c:v>1</c:v>
                </c:pt>
                <c:pt idx="2598">
                  <c:v>0</c:v>
                </c:pt>
                <c:pt idx="2599">
                  <c:v>1</c:v>
                </c:pt>
                <c:pt idx="2600">
                  <c:v>0</c:v>
                </c:pt>
                <c:pt idx="2601">
                  <c:v>1</c:v>
                </c:pt>
                <c:pt idx="2602">
                  <c:v>0</c:v>
                </c:pt>
                <c:pt idx="2603">
                  <c:v>1</c:v>
                </c:pt>
                <c:pt idx="2604">
                  <c:v>0</c:v>
                </c:pt>
                <c:pt idx="2605">
                  <c:v>0</c:v>
                </c:pt>
                <c:pt idx="2606">
                  <c:v>0</c:v>
                </c:pt>
                <c:pt idx="2607">
                  <c:v>0</c:v>
                </c:pt>
                <c:pt idx="2608">
                  <c:v>0</c:v>
                </c:pt>
                <c:pt idx="2609">
                  <c:v>0</c:v>
                </c:pt>
                <c:pt idx="2610">
                  <c:v>0</c:v>
                </c:pt>
                <c:pt idx="2611">
                  <c:v>1</c:v>
                </c:pt>
                <c:pt idx="2612">
                  <c:v>0</c:v>
                </c:pt>
                <c:pt idx="2613">
                  <c:v>0</c:v>
                </c:pt>
                <c:pt idx="2614">
                  <c:v>1</c:v>
                </c:pt>
                <c:pt idx="2615">
                  <c:v>2</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1</c:v>
                </c:pt>
                <c:pt idx="2629">
                  <c:v>0</c:v>
                </c:pt>
                <c:pt idx="2630">
                  <c:v>0</c:v>
                </c:pt>
                <c:pt idx="2631">
                  <c:v>0</c:v>
                </c:pt>
                <c:pt idx="2632">
                  <c:v>0</c:v>
                </c:pt>
                <c:pt idx="2633">
                  <c:v>0</c:v>
                </c:pt>
                <c:pt idx="2634">
                  <c:v>0</c:v>
                </c:pt>
                <c:pt idx="2635">
                  <c:v>0</c:v>
                </c:pt>
                <c:pt idx="2636">
                  <c:v>0</c:v>
                </c:pt>
                <c:pt idx="2637">
                  <c:v>1</c:v>
                </c:pt>
                <c:pt idx="2638">
                  <c:v>0</c:v>
                </c:pt>
                <c:pt idx="2639">
                  <c:v>1</c:v>
                </c:pt>
                <c:pt idx="2640">
                  <c:v>0</c:v>
                </c:pt>
                <c:pt idx="2641">
                  <c:v>1</c:v>
                </c:pt>
                <c:pt idx="2642">
                  <c:v>0</c:v>
                </c:pt>
                <c:pt idx="2643">
                  <c:v>0</c:v>
                </c:pt>
                <c:pt idx="2644">
                  <c:v>0</c:v>
                </c:pt>
                <c:pt idx="2645">
                  <c:v>0</c:v>
                </c:pt>
                <c:pt idx="2646">
                  <c:v>1</c:v>
                </c:pt>
                <c:pt idx="2647">
                  <c:v>0</c:v>
                </c:pt>
                <c:pt idx="2648">
                  <c:v>0</c:v>
                </c:pt>
                <c:pt idx="2649">
                  <c:v>0</c:v>
                </c:pt>
                <c:pt idx="2650">
                  <c:v>0</c:v>
                </c:pt>
                <c:pt idx="2651">
                  <c:v>0</c:v>
                </c:pt>
                <c:pt idx="2652">
                  <c:v>0</c:v>
                </c:pt>
                <c:pt idx="2653">
                  <c:v>0</c:v>
                </c:pt>
                <c:pt idx="2654">
                  <c:v>0</c:v>
                </c:pt>
                <c:pt idx="2655">
                  <c:v>1</c:v>
                </c:pt>
                <c:pt idx="2656">
                  <c:v>0</c:v>
                </c:pt>
                <c:pt idx="2657">
                  <c:v>0</c:v>
                </c:pt>
                <c:pt idx="2658">
                  <c:v>0</c:v>
                </c:pt>
                <c:pt idx="2659">
                  <c:v>0</c:v>
                </c:pt>
                <c:pt idx="2660">
                  <c:v>1</c:v>
                </c:pt>
                <c:pt idx="2661">
                  <c:v>0</c:v>
                </c:pt>
                <c:pt idx="2662">
                  <c:v>1</c:v>
                </c:pt>
                <c:pt idx="2663">
                  <c:v>1</c:v>
                </c:pt>
                <c:pt idx="2664">
                  <c:v>0</c:v>
                </c:pt>
                <c:pt idx="2665">
                  <c:v>0</c:v>
                </c:pt>
                <c:pt idx="2666">
                  <c:v>1</c:v>
                </c:pt>
                <c:pt idx="2667">
                  <c:v>0</c:v>
                </c:pt>
                <c:pt idx="2668">
                  <c:v>0</c:v>
                </c:pt>
                <c:pt idx="2669">
                  <c:v>0</c:v>
                </c:pt>
                <c:pt idx="2670">
                  <c:v>0</c:v>
                </c:pt>
                <c:pt idx="2671">
                  <c:v>1</c:v>
                </c:pt>
                <c:pt idx="2672">
                  <c:v>1</c:v>
                </c:pt>
                <c:pt idx="2673">
                  <c:v>0</c:v>
                </c:pt>
                <c:pt idx="2674">
                  <c:v>0</c:v>
                </c:pt>
                <c:pt idx="2675">
                  <c:v>1</c:v>
                </c:pt>
                <c:pt idx="2676">
                  <c:v>1</c:v>
                </c:pt>
                <c:pt idx="2677">
                  <c:v>0</c:v>
                </c:pt>
                <c:pt idx="2678">
                  <c:v>1</c:v>
                </c:pt>
                <c:pt idx="2679">
                  <c:v>0</c:v>
                </c:pt>
                <c:pt idx="2680">
                  <c:v>1</c:v>
                </c:pt>
                <c:pt idx="2681">
                  <c:v>0</c:v>
                </c:pt>
                <c:pt idx="2682">
                  <c:v>0</c:v>
                </c:pt>
                <c:pt idx="2683">
                  <c:v>0</c:v>
                </c:pt>
                <c:pt idx="2684">
                  <c:v>0</c:v>
                </c:pt>
                <c:pt idx="2685">
                  <c:v>1</c:v>
                </c:pt>
                <c:pt idx="2686">
                  <c:v>2</c:v>
                </c:pt>
                <c:pt idx="2687">
                  <c:v>0</c:v>
                </c:pt>
                <c:pt idx="2688">
                  <c:v>0</c:v>
                </c:pt>
                <c:pt idx="2689">
                  <c:v>0</c:v>
                </c:pt>
                <c:pt idx="2690">
                  <c:v>1</c:v>
                </c:pt>
                <c:pt idx="2691">
                  <c:v>0</c:v>
                </c:pt>
                <c:pt idx="2692">
                  <c:v>0</c:v>
                </c:pt>
                <c:pt idx="2693">
                  <c:v>0</c:v>
                </c:pt>
                <c:pt idx="2694">
                  <c:v>0</c:v>
                </c:pt>
                <c:pt idx="2695">
                  <c:v>1</c:v>
                </c:pt>
                <c:pt idx="2696">
                  <c:v>1</c:v>
                </c:pt>
                <c:pt idx="2697">
                  <c:v>0</c:v>
                </c:pt>
                <c:pt idx="2698">
                  <c:v>0</c:v>
                </c:pt>
                <c:pt idx="2699">
                  <c:v>0</c:v>
                </c:pt>
                <c:pt idx="2700">
                  <c:v>0</c:v>
                </c:pt>
                <c:pt idx="2701">
                  <c:v>0</c:v>
                </c:pt>
                <c:pt idx="2702">
                  <c:v>0</c:v>
                </c:pt>
                <c:pt idx="2703">
                  <c:v>0</c:v>
                </c:pt>
                <c:pt idx="2704">
                  <c:v>0</c:v>
                </c:pt>
                <c:pt idx="2705">
                  <c:v>0</c:v>
                </c:pt>
                <c:pt idx="2706">
                  <c:v>1</c:v>
                </c:pt>
                <c:pt idx="2707">
                  <c:v>0</c:v>
                </c:pt>
                <c:pt idx="2708">
                  <c:v>0</c:v>
                </c:pt>
                <c:pt idx="2709">
                  <c:v>0</c:v>
                </c:pt>
                <c:pt idx="2710">
                  <c:v>0</c:v>
                </c:pt>
                <c:pt idx="2711">
                  <c:v>1</c:v>
                </c:pt>
                <c:pt idx="2712">
                  <c:v>0</c:v>
                </c:pt>
                <c:pt idx="2713">
                  <c:v>0</c:v>
                </c:pt>
                <c:pt idx="2714">
                  <c:v>1</c:v>
                </c:pt>
                <c:pt idx="2715">
                  <c:v>0</c:v>
                </c:pt>
                <c:pt idx="2716">
                  <c:v>1</c:v>
                </c:pt>
                <c:pt idx="2717">
                  <c:v>0</c:v>
                </c:pt>
                <c:pt idx="2718">
                  <c:v>0</c:v>
                </c:pt>
                <c:pt idx="2719">
                  <c:v>0</c:v>
                </c:pt>
                <c:pt idx="2720">
                  <c:v>0</c:v>
                </c:pt>
                <c:pt idx="2721">
                  <c:v>1</c:v>
                </c:pt>
                <c:pt idx="2722">
                  <c:v>0</c:v>
                </c:pt>
                <c:pt idx="2723">
                  <c:v>0</c:v>
                </c:pt>
                <c:pt idx="2724">
                  <c:v>0</c:v>
                </c:pt>
                <c:pt idx="2725">
                  <c:v>0</c:v>
                </c:pt>
                <c:pt idx="2726">
                  <c:v>0</c:v>
                </c:pt>
                <c:pt idx="2727">
                  <c:v>0</c:v>
                </c:pt>
                <c:pt idx="2728">
                  <c:v>2</c:v>
                </c:pt>
                <c:pt idx="2729">
                  <c:v>1</c:v>
                </c:pt>
                <c:pt idx="2730">
                  <c:v>0</c:v>
                </c:pt>
                <c:pt idx="2731">
                  <c:v>2</c:v>
                </c:pt>
                <c:pt idx="2732">
                  <c:v>0</c:v>
                </c:pt>
                <c:pt idx="2733">
                  <c:v>2</c:v>
                </c:pt>
                <c:pt idx="2734">
                  <c:v>0</c:v>
                </c:pt>
                <c:pt idx="2735">
                  <c:v>0</c:v>
                </c:pt>
                <c:pt idx="2736">
                  <c:v>0</c:v>
                </c:pt>
                <c:pt idx="2737">
                  <c:v>1</c:v>
                </c:pt>
                <c:pt idx="2738">
                  <c:v>0</c:v>
                </c:pt>
                <c:pt idx="2739">
                  <c:v>0</c:v>
                </c:pt>
                <c:pt idx="2740">
                  <c:v>1</c:v>
                </c:pt>
                <c:pt idx="2741">
                  <c:v>1</c:v>
                </c:pt>
                <c:pt idx="2742">
                  <c:v>1</c:v>
                </c:pt>
                <c:pt idx="2743">
                  <c:v>0</c:v>
                </c:pt>
                <c:pt idx="2744">
                  <c:v>1</c:v>
                </c:pt>
                <c:pt idx="2745">
                  <c:v>0</c:v>
                </c:pt>
                <c:pt idx="2746">
                  <c:v>0</c:v>
                </c:pt>
                <c:pt idx="2747">
                  <c:v>0</c:v>
                </c:pt>
                <c:pt idx="2748">
                  <c:v>0</c:v>
                </c:pt>
                <c:pt idx="2749">
                  <c:v>0</c:v>
                </c:pt>
                <c:pt idx="2750">
                  <c:v>0</c:v>
                </c:pt>
                <c:pt idx="2751">
                  <c:v>0</c:v>
                </c:pt>
                <c:pt idx="2752">
                  <c:v>1</c:v>
                </c:pt>
                <c:pt idx="2753">
                  <c:v>1</c:v>
                </c:pt>
                <c:pt idx="2754">
                  <c:v>0</c:v>
                </c:pt>
                <c:pt idx="2755">
                  <c:v>1</c:v>
                </c:pt>
                <c:pt idx="2756">
                  <c:v>0</c:v>
                </c:pt>
                <c:pt idx="2757">
                  <c:v>0</c:v>
                </c:pt>
                <c:pt idx="2758">
                  <c:v>2</c:v>
                </c:pt>
                <c:pt idx="2759">
                  <c:v>0</c:v>
                </c:pt>
                <c:pt idx="2760">
                  <c:v>1</c:v>
                </c:pt>
                <c:pt idx="2761">
                  <c:v>1</c:v>
                </c:pt>
                <c:pt idx="2762">
                  <c:v>0</c:v>
                </c:pt>
                <c:pt idx="2763">
                  <c:v>1</c:v>
                </c:pt>
                <c:pt idx="2764">
                  <c:v>0</c:v>
                </c:pt>
                <c:pt idx="2765">
                  <c:v>0</c:v>
                </c:pt>
                <c:pt idx="2766">
                  <c:v>1</c:v>
                </c:pt>
                <c:pt idx="2767">
                  <c:v>1</c:v>
                </c:pt>
                <c:pt idx="2768">
                  <c:v>2</c:v>
                </c:pt>
                <c:pt idx="2769">
                  <c:v>2</c:v>
                </c:pt>
                <c:pt idx="2770">
                  <c:v>0</c:v>
                </c:pt>
                <c:pt idx="2771">
                  <c:v>0</c:v>
                </c:pt>
                <c:pt idx="2772">
                  <c:v>0</c:v>
                </c:pt>
                <c:pt idx="2773">
                  <c:v>0</c:v>
                </c:pt>
                <c:pt idx="2774">
                  <c:v>0</c:v>
                </c:pt>
                <c:pt idx="2775">
                  <c:v>0</c:v>
                </c:pt>
                <c:pt idx="2776">
                  <c:v>0</c:v>
                </c:pt>
                <c:pt idx="2777">
                  <c:v>0</c:v>
                </c:pt>
                <c:pt idx="2778">
                  <c:v>1</c:v>
                </c:pt>
                <c:pt idx="2779">
                  <c:v>1</c:v>
                </c:pt>
                <c:pt idx="2780">
                  <c:v>2</c:v>
                </c:pt>
                <c:pt idx="2781">
                  <c:v>0</c:v>
                </c:pt>
                <c:pt idx="2782">
                  <c:v>1</c:v>
                </c:pt>
                <c:pt idx="2783">
                  <c:v>0</c:v>
                </c:pt>
                <c:pt idx="2784">
                  <c:v>0</c:v>
                </c:pt>
                <c:pt idx="2785">
                  <c:v>0</c:v>
                </c:pt>
                <c:pt idx="2786">
                  <c:v>0</c:v>
                </c:pt>
                <c:pt idx="2787">
                  <c:v>0</c:v>
                </c:pt>
                <c:pt idx="2788">
                  <c:v>1</c:v>
                </c:pt>
                <c:pt idx="2789">
                  <c:v>0</c:v>
                </c:pt>
                <c:pt idx="2790">
                  <c:v>0</c:v>
                </c:pt>
                <c:pt idx="2791">
                  <c:v>1</c:v>
                </c:pt>
                <c:pt idx="2792">
                  <c:v>0</c:v>
                </c:pt>
                <c:pt idx="2793">
                  <c:v>0</c:v>
                </c:pt>
                <c:pt idx="2794">
                  <c:v>0</c:v>
                </c:pt>
                <c:pt idx="2795">
                  <c:v>0</c:v>
                </c:pt>
                <c:pt idx="2796">
                  <c:v>0</c:v>
                </c:pt>
                <c:pt idx="2797">
                  <c:v>0</c:v>
                </c:pt>
                <c:pt idx="2798">
                  <c:v>0</c:v>
                </c:pt>
                <c:pt idx="2799">
                  <c:v>1</c:v>
                </c:pt>
                <c:pt idx="2800">
                  <c:v>1</c:v>
                </c:pt>
                <c:pt idx="2801">
                  <c:v>2</c:v>
                </c:pt>
                <c:pt idx="2802">
                  <c:v>3</c:v>
                </c:pt>
                <c:pt idx="2803">
                  <c:v>1</c:v>
                </c:pt>
                <c:pt idx="2804">
                  <c:v>1</c:v>
                </c:pt>
                <c:pt idx="2805">
                  <c:v>0</c:v>
                </c:pt>
                <c:pt idx="2806">
                  <c:v>0</c:v>
                </c:pt>
                <c:pt idx="2807">
                  <c:v>1</c:v>
                </c:pt>
                <c:pt idx="2808">
                  <c:v>0</c:v>
                </c:pt>
                <c:pt idx="2809">
                  <c:v>1</c:v>
                </c:pt>
                <c:pt idx="2810">
                  <c:v>0</c:v>
                </c:pt>
                <c:pt idx="2811">
                  <c:v>0</c:v>
                </c:pt>
                <c:pt idx="2812">
                  <c:v>1</c:v>
                </c:pt>
                <c:pt idx="2813">
                  <c:v>2</c:v>
                </c:pt>
                <c:pt idx="2814">
                  <c:v>1</c:v>
                </c:pt>
                <c:pt idx="2815">
                  <c:v>0</c:v>
                </c:pt>
                <c:pt idx="2816">
                  <c:v>0</c:v>
                </c:pt>
                <c:pt idx="2817">
                  <c:v>0</c:v>
                </c:pt>
                <c:pt idx="2818">
                  <c:v>0</c:v>
                </c:pt>
                <c:pt idx="2819">
                  <c:v>0</c:v>
                </c:pt>
                <c:pt idx="2820">
                  <c:v>1</c:v>
                </c:pt>
                <c:pt idx="2821">
                  <c:v>1</c:v>
                </c:pt>
                <c:pt idx="2822">
                  <c:v>0</c:v>
                </c:pt>
                <c:pt idx="2823">
                  <c:v>0</c:v>
                </c:pt>
                <c:pt idx="2824">
                  <c:v>0</c:v>
                </c:pt>
                <c:pt idx="2825">
                  <c:v>0</c:v>
                </c:pt>
                <c:pt idx="2826">
                  <c:v>0</c:v>
                </c:pt>
                <c:pt idx="2827">
                  <c:v>1</c:v>
                </c:pt>
                <c:pt idx="2828">
                  <c:v>0</c:v>
                </c:pt>
                <c:pt idx="2829">
                  <c:v>0</c:v>
                </c:pt>
                <c:pt idx="2830">
                  <c:v>0</c:v>
                </c:pt>
                <c:pt idx="2831">
                  <c:v>0</c:v>
                </c:pt>
                <c:pt idx="2832">
                  <c:v>0</c:v>
                </c:pt>
                <c:pt idx="2833">
                  <c:v>1</c:v>
                </c:pt>
                <c:pt idx="2834">
                  <c:v>1</c:v>
                </c:pt>
                <c:pt idx="2835">
                  <c:v>0</c:v>
                </c:pt>
                <c:pt idx="2836">
                  <c:v>3</c:v>
                </c:pt>
                <c:pt idx="2837">
                  <c:v>1</c:v>
                </c:pt>
                <c:pt idx="2838">
                  <c:v>1</c:v>
                </c:pt>
                <c:pt idx="2839">
                  <c:v>0</c:v>
                </c:pt>
                <c:pt idx="2840">
                  <c:v>1</c:v>
                </c:pt>
                <c:pt idx="2841">
                  <c:v>0</c:v>
                </c:pt>
                <c:pt idx="2842">
                  <c:v>2</c:v>
                </c:pt>
                <c:pt idx="2843">
                  <c:v>0</c:v>
                </c:pt>
                <c:pt idx="2844">
                  <c:v>0</c:v>
                </c:pt>
                <c:pt idx="2845">
                  <c:v>0</c:v>
                </c:pt>
                <c:pt idx="2846">
                  <c:v>1</c:v>
                </c:pt>
                <c:pt idx="2847">
                  <c:v>0</c:v>
                </c:pt>
                <c:pt idx="2848">
                  <c:v>1</c:v>
                </c:pt>
                <c:pt idx="2849">
                  <c:v>1</c:v>
                </c:pt>
                <c:pt idx="2850">
                  <c:v>1</c:v>
                </c:pt>
                <c:pt idx="2851">
                  <c:v>1</c:v>
                </c:pt>
                <c:pt idx="2852">
                  <c:v>0</c:v>
                </c:pt>
                <c:pt idx="2853">
                  <c:v>0</c:v>
                </c:pt>
                <c:pt idx="2854">
                  <c:v>0</c:v>
                </c:pt>
                <c:pt idx="2855">
                  <c:v>0</c:v>
                </c:pt>
                <c:pt idx="2856">
                  <c:v>0</c:v>
                </c:pt>
                <c:pt idx="2857">
                  <c:v>0</c:v>
                </c:pt>
                <c:pt idx="2858">
                  <c:v>0</c:v>
                </c:pt>
                <c:pt idx="2859">
                  <c:v>0</c:v>
                </c:pt>
                <c:pt idx="2860">
                  <c:v>0</c:v>
                </c:pt>
                <c:pt idx="2861">
                  <c:v>0</c:v>
                </c:pt>
                <c:pt idx="2862">
                  <c:v>1</c:v>
                </c:pt>
                <c:pt idx="2863">
                  <c:v>0</c:v>
                </c:pt>
                <c:pt idx="2864">
                  <c:v>1</c:v>
                </c:pt>
                <c:pt idx="2865">
                  <c:v>1</c:v>
                </c:pt>
                <c:pt idx="2866">
                  <c:v>0</c:v>
                </c:pt>
                <c:pt idx="2867">
                  <c:v>0</c:v>
                </c:pt>
                <c:pt idx="2868">
                  <c:v>1</c:v>
                </c:pt>
                <c:pt idx="2869">
                  <c:v>0</c:v>
                </c:pt>
                <c:pt idx="2870">
                  <c:v>1</c:v>
                </c:pt>
                <c:pt idx="2871">
                  <c:v>1</c:v>
                </c:pt>
                <c:pt idx="2872">
                  <c:v>1</c:v>
                </c:pt>
                <c:pt idx="2873">
                  <c:v>0</c:v>
                </c:pt>
                <c:pt idx="2874">
                  <c:v>0</c:v>
                </c:pt>
                <c:pt idx="2875">
                  <c:v>1</c:v>
                </c:pt>
                <c:pt idx="2876">
                  <c:v>0</c:v>
                </c:pt>
                <c:pt idx="2877">
                  <c:v>1</c:v>
                </c:pt>
                <c:pt idx="2878">
                  <c:v>0</c:v>
                </c:pt>
                <c:pt idx="2879">
                  <c:v>0</c:v>
                </c:pt>
                <c:pt idx="2880">
                  <c:v>0</c:v>
                </c:pt>
                <c:pt idx="2881">
                  <c:v>0</c:v>
                </c:pt>
                <c:pt idx="2882">
                  <c:v>0</c:v>
                </c:pt>
                <c:pt idx="2883">
                  <c:v>0</c:v>
                </c:pt>
                <c:pt idx="2884">
                  <c:v>1</c:v>
                </c:pt>
                <c:pt idx="2885">
                  <c:v>1</c:v>
                </c:pt>
                <c:pt idx="2886">
                  <c:v>0</c:v>
                </c:pt>
                <c:pt idx="2887">
                  <c:v>0</c:v>
                </c:pt>
                <c:pt idx="2888">
                  <c:v>1</c:v>
                </c:pt>
                <c:pt idx="2889">
                  <c:v>0</c:v>
                </c:pt>
                <c:pt idx="2890">
                  <c:v>2</c:v>
                </c:pt>
                <c:pt idx="2891">
                  <c:v>0</c:v>
                </c:pt>
                <c:pt idx="2892">
                  <c:v>1</c:v>
                </c:pt>
                <c:pt idx="2893">
                  <c:v>0</c:v>
                </c:pt>
                <c:pt idx="2894">
                  <c:v>1</c:v>
                </c:pt>
                <c:pt idx="2895">
                  <c:v>1</c:v>
                </c:pt>
                <c:pt idx="2896">
                  <c:v>0</c:v>
                </c:pt>
                <c:pt idx="2897">
                  <c:v>0</c:v>
                </c:pt>
                <c:pt idx="2898">
                  <c:v>0</c:v>
                </c:pt>
                <c:pt idx="2899">
                  <c:v>0</c:v>
                </c:pt>
                <c:pt idx="2900">
                  <c:v>2</c:v>
                </c:pt>
                <c:pt idx="2901">
                  <c:v>1</c:v>
                </c:pt>
                <c:pt idx="2902">
                  <c:v>0</c:v>
                </c:pt>
                <c:pt idx="2903">
                  <c:v>0</c:v>
                </c:pt>
                <c:pt idx="2904">
                  <c:v>1</c:v>
                </c:pt>
                <c:pt idx="2905">
                  <c:v>1</c:v>
                </c:pt>
                <c:pt idx="2906">
                  <c:v>1</c:v>
                </c:pt>
                <c:pt idx="2907">
                  <c:v>0</c:v>
                </c:pt>
                <c:pt idx="2908">
                  <c:v>1</c:v>
                </c:pt>
                <c:pt idx="2909">
                  <c:v>0</c:v>
                </c:pt>
                <c:pt idx="2910">
                  <c:v>0</c:v>
                </c:pt>
                <c:pt idx="2911">
                  <c:v>0</c:v>
                </c:pt>
                <c:pt idx="2912">
                  <c:v>0</c:v>
                </c:pt>
                <c:pt idx="2913">
                  <c:v>1</c:v>
                </c:pt>
                <c:pt idx="2914">
                  <c:v>1</c:v>
                </c:pt>
                <c:pt idx="2915">
                  <c:v>0</c:v>
                </c:pt>
                <c:pt idx="2916">
                  <c:v>0</c:v>
                </c:pt>
                <c:pt idx="2917">
                  <c:v>0</c:v>
                </c:pt>
                <c:pt idx="2918">
                  <c:v>0</c:v>
                </c:pt>
                <c:pt idx="2919">
                  <c:v>1</c:v>
                </c:pt>
                <c:pt idx="2920">
                  <c:v>0</c:v>
                </c:pt>
                <c:pt idx="2921">
                  <c:v>3</c:v>
                </c:pt>
                <c:pt idx="2922">
                  <c:v>1</c:v>
                </c:pt>
                <c:pt idx="2923">
                  <c:v>2</c:v>
                </c:pt>
                <c:pt idx="2924">
                  <c:v>0</c:v>
                </c:pt>
                <c:pt idx="2925">
                  <c:v>0</c:v>
                </c:pt>
                <c:pt idx="2926">
                  <c:v>0</c:v>
                </c:pt>
                <c:pt idx="2927">
                  <c:v>0</c:v>
                </c:pt>
                <c:pt idx="2928">
                  <c:v>0</c:v>
                </c:pt>
                <c:pt idx="2929">
                  <c:v>0</c:v>
                </c:pt>
                <c:pt idx="2930">
                  <c:v>0</c:v>
                </c:pt>
                <c:pt idx="2931">
                  <c:v>1</c:v>
                </c:pt>
                <c:pt idx="2932">
                  <c:v>0</c:v>
                </c:pt>
                <c:pt idx="2933">
                  <c:v>0</c:v>
                </c:pt>
                <c:pt idx="2934">
                  <c:v>0</c:v>
                </c:pt>
                <c:pt idx="2935">
                  <c:v>0</c:v>
                </c:pt>
                <c:pt idx="2936">
                  <c:v>0</c:v>
                </c:pt>
                <c:pt idx="2937">
                  <c:v>1</c:v>
                </c:pt>
                <c:pt idx="2938">
                  <c:v>1</c:v>
                </c:pt>
                <c:pt idx="2939">
                  <c:v>1</c:v>
                </c:pt>
                <c:pt idx="2940">
                  <c:v>0</c:v>
                </c:pt>
                <c:pt idx="2941">
                  <c:v>1</c:v>
                </c:pt>
                <c:pt idx="2942">
                  <c:v>0</c:v>
                </c:pt>
                <c:pt idx="2943">
                  <c:v>0</c:v>
                </c:pt>
                <c:pt idx="2944">
                  <c:v>0</c:v>
                </c:pt>
                <c:pt idx="2945">
                  <c:v>0</c:v>
                </c:pt>
                <c:pt idx="2946">
                  <c:v>1</c:v>
                </c:pt>
                <c:pt idx="2947">
                  <c:v>1</c:v>
                </c:pt>
                <c:pt idx="2948">
                  <c:v>1</c:v>
                </c:pt>
                <c:pt idx="2949">
                  <c:v>0</c:v>
                </c:pt>
                <c:pt idx="2950">
                  <c:v>0</c:v>
                </c:pt>
                <c:pt idx="2951">
                  <c:v>2</c:v>
                </c:pt>
                <c:pt idx="2952">
                  <c:v>0</c:v>
                </c:pt>
                <c:pt idx="2953">
                  <c:v>0</c:v>
                </c:pt>
                <c:pt idx="2954">
                  <c:v>0</c:v>
                </c:pt>
                <c:pt idx="2955">
                  <c:v>0</c:v>
                </c:pt>
                <c:pt idx="2956">
                  <c:v>0</c:v>
                </c:pt>
                <c:pt idx="2957">
                  <c:v>1</c:v>
                </c:pt>
                <c:pt idx="2958">
                  <c:v>1</c:v>
                </c:pt>
                <c:pt idx="2959">
                  <c:v>0</c:v>
                </c:pt>
                <c:pt idx="2960">
                  <c:v>0</c:v>
                </c:pt>
                <c:pt idx="2961">
                  <c:v>0</c:v>
                </c:pt>
                <c:pt idx="2962">
                  <c:v>0</c:v>
                </c:pt>
                <c:pt idx="2963">
                  <c:v>0</c:v>
                </c:pt>
                <c:pt idx="2964">
                  <c:v>1</c:v>
                </c:pt>
                <c:pt idx="2965">
                  <c:v>0</c:v>
                </c:pt>
                <c:pt idx="2966">
                  <c:v>0</c:v>
                </c:pt>
                <c:pt idx="2967">
                  <c:v>0</c:v>
                </c:pt>
                <c:pt idx="2968">
                  <c:v>0</c:v>
                </c:pt>
                <c:pt idx="2969">
                  <c:v>0</c:v>
                </c:pt>
                <c:pt idx="2970">
                  <c:v>0</c:v>
                </c:pt>
                <c:pt idx="2971">
                  <c:v>0</c:v>
                </c:pt>
                <c:pt idx="2972">
                  <c:v>0</c:v>
                </c:pt>
                <c:pt idx="2973">
                  <c:v>1</c:v>
                </c:pt>
                <c:pt idx="2974">
                  <c:v>1</c:v>
                </c:pt>
                <c:pt idx="2975">
                  <c:v>2</c:v>
                </c:pt>
                <c:pt idx="2976">
                  <c:v>1</c:v>
                </c:pt>
                <c:pt idx="2977">
                  <c:v>1</c:v>
                </c:pt>
                <c:pt idx="2978">
                  <c:v>1</c:v>
                </c:pt>
                <c:pt idx="2979">
                  <c:v>0</c:v>
                </c:pt>
                <c:pt idx="2980">
                  <c:v>1</c:v>
                </c:pt>
                <c:pt idx="2981">
                  <c:v>0</c:v>
                </c:pt>
                <c:pt idx="2982">
                  <c:v>0</c:v>
                </c:pt>
                <c:pt idx="2983">
                  <c:v>0</c:v>
                </c:pt>
                <c:pt idx="2984">
                  <c:v>0</c:v>
                </c:pt>
                <c:pt idx="2985">
                  <c:v>0</c:v>
                </c:pt>
                <c:pt idx="2986">
                  <c:v>0</c:v>
                </c:pt>
                <c:pt idx="2987">
                  <c:v>0</c:v>
                </c:pt>
                <c:pt idx="2988">
                  <c:v>0</c:v>
                </c:pt>
                <c:pt idx="2989">
                  <c:v>0</c:v>
                </c:pt>
                <c:pt idx="2990">
                  <c:v>1</c:v>
                </c:pt>
                <c:pt idx="2991">
                  <c:v>1</c:v>
                </c:pt>
                <c:pt idx="2992">
                  <c:v>0</c:v>
                </c:pt>
                <c:pt idx="2993">
                  <c:v>1</c:v>
                </c:pt>
                <c:pt idx="2994">
                  <c:v>0</c:v>
                </c:pt>
                <c:pt idx="2995">
                  <c:v>0</c:v>
                </c:pt>
                <c:pt idx="2996">
                  <c:v>0</c:v>
                </c:pt>
                <c:pt idx="2997">
                  <c:v>1</c:v>
                </c:pt>
                <c:pt idx="2998">
                  <c:v>0</c:v>
                </c:pt>
                <c:pt idx="2999">
                  <c:v>0</c:v>
                </c:pt>
                <c:pt idx="3000">
                  <c:v>1</c:v>
                </c:pt>
                <c:pt idx="3001">
                  <c:v>0</c:v>
                </c:pt>
                <c:pt idx="3002">
                  <c:v>0</c:v>
                </c:pt>
                <c:pt idx="3003">
                  <c:v>0</c:v>
                </c:pt>
                <c:pt idx="3004">
                  <c:v>0</c:v>
                </c:pt>
                <c:pt idx="3005">
                  <c:v>1</c:v>
                </c:pt>
                <c:pt idx="3006">
                  <c:v>0</c:v>
                </c:pt>
                <c:pt idx="3007">
                  <c:v>1</c:v>
                </c:pt>
                <c:pt idx="3008">
                  <c:v>0</c:v>
                </c:pt>
                <c:pt idx="3009">
                  <c:v>0</c:v>
                </c:pt>
                <c:pt idx="3010">
                  <c:v>0</c:v>
                </c:pt>
                <c:pt idx="3011">
                  <c:v>0</c:v>
                </c:pt>
                <c:pt idx="3012">
                  <c:v>0</c:v>
                </c:pt>
                <c:pt idx="3013">
                  <c:v>1</c:v>
                </c:pt>
                <c:pt idx="3014">
                  <c:v>2</c:v>
                </c:pt>
                <c:pt idx="3015">
                  <c:v>1</c:v>
                </c:pt>
                <c:pt idx="3016">
                  <c:v>1</c:v>
                </c:pt>
                <c:pt idx="3017">
                  <c:v>1</c:v>
                </c:pt>
                <c:pt idx="3018">
                  <c:v>1</c:v>
                </c:pt>
                <c:pt idx="3019">
                  <c:v>0</c:v>
                </c:pt>
                <c:pt idx="3020">
                  <c:v>0</c:v>
                </c:pt>
                <c:pt idx="3021">
                  <c:v>2</c:v>
                </c:pt>
                <c:pt idx="3022">
                  <c:v>0</c:v>
                </c:pt>
                <c:pt idx="3023">
                  <c:v>1</c:v>
                </c:pt>
                <c:pt idx="3024">
                  <c:v>0</c:v>
                </c:pt>
                <c:pt idx="3025">
                  <c:v>0</c:v>
                </c:pt>
                <c:pt idx="3026">
                  <c:v>0</c:v>
                </c:pt>
                <c:pt idx="3027">
                  <c:v>1</c:v>
                </c:pt>
                <c:pt idx="3028">
                  <c:v>1</c:v>
                </c:pt>
                <c:pt idx="3029">
                  <c:v>1</c:v>
                </c:pt>
                <c:pt idx="3030">
                  <c:v>0</c:v>
                </c:pt>
                <c:pt idx="3031">
                  <c:v>1</c:v>
                </c:pt>
                <c:pt idx="3032">
                  <c:v>1</c:v>
                </c:pt>
                <c:pt idx="3033">
                  <c:v>0</c:v>
                </c:pt>
                <c:pt idx="3034">
                  <c:v>2</c:v>
                </c:pt>
                <c:pt idx="3035">
                  <c:v>0</c:v>
                </c:pt>
                <c:pt idx="3036">
                  <c:v>2</c:v>
                </c:pt>
                <c:pt idx="3037">
                  <c:v>0</c:v>
                </c:pt>
                <c:pt idx="3038">
                  <c:v>1</c:v>
                </c:pt>
                <c:pt idx="3039">
                  <c:v>0</c:v>
                </c:pt>
                <c:pt idx="3040">
                  <c:v>0</c:v>
                </c:pt>
                <c:pt idx="3041">
                  <c:v>1</c:v>
                </c:pt>
                <c:pt idx="3042">
                  <c:v>0</c:v>
                </c:pt>
                <c:pt idx="3043">
                  <c:v>0</c:v>
                </c:pt>
                <c:pt idx="3044">
                  <c:v>0</c:v>
                </c:pt>
                <c:pt idx="3045">
                  <c:v>0</c:v>
                </c:pt>
                <c:pt idx="3046">
                  <c:v>0</c:v>
                </c:pt>
                <c:pt idx="3047">
                  <c:v>1</c:v>
                </c:pt>
                <c:pt idx="3048">
                  <c:v>0</c:v>
                </c:pt>
                <c:pt idx="3049">
                  <c:v>1</c:v>
                </c:pt>
                <c:pt idx="3050">
                  <c:v>0</c:v>
                </c:pt>
                <c:pt idx="3051">
                  <c:v>0</c:v>
                </c:pt>
                <c:pt idx="3052">
                  <c:v>0</c:v>
                </c:pt>
                <c:pt idx="3053">
                  <c:v>0</c:v>
                </c:pt>
                <c:pt idx="3054">
                  <c:v>1</c:v>
                </c:pt>
                <c:pt idx="3055">
                  <c:v>0</c:v>
                </c:pt>
                <c:pt idx="3056">
                  <c:v>0</c:v>
                </c:pt>
                <c:pt idx="3057">
                  <c:v>0</c:v>
                </c:pt>
                <c:pt idx="3058">
                  <c:v>0</c:v>
                </c:pt>
                <c:pt idx="3059">
                  <c:v>0</c:v>
                </c:pt>
                <c:pt idx="3060">
                  <c:v>0</c:v>
                </c:pt>
                <c:pt idx="3061">
                  <c:v>0</c:v>
                </c:pt>
                <c:pt idx="3062">
                  <c:v>1</c:v>
                </c:pt>
                <c:pt idx="3063">
                  <c:v>0</c:v>
                </c:pt>
                <c:pt idx="3064">
                  <c:v>0</c:v>
                </c:pt>
                <c:pt idx="3065">
                  <c:v>0</c:v>
                </c:pt>
                <c:pt idx="3066">
                  <c:v>0</c:v>
                </c:pt>
                <c:pt idx="3067">
                  <c:v>2</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1</c:v>
                </c:pt>
                <c:pt idx="3084">
                  <c:v>1</c:v>
                </c:pt>
                <c:pt idx="3085">
                  <c:v>0</c:v>
                </c:pt>
                <c:pt idx="3086">
                  <c:v>0</c:v>
                </c:pt>
                <c:pt idx="3087">
                  <c:v>0</c:v>
                </c:pt>
                <c:pt idx="3088">
                  <c:v>0</c:v>
                </c:pt>
                <c:pt idx="3089">
                  <c:v>1</c:v>
                </c:pt>
                <c:pt idx="3090">
                  <c:v>0</c:v>
                </c:pt>
                <c:pt idx="3091">
                  <c:v>0</c:v>
                </c:pt>
                <c:pt idx="3092">
                  <c:v>1</c:v>
                </c:pt>
                <c:pt idx="3093">
                  <c:v>0</c:v>
                </c:pt>
                <c:pt idx="3094">
                  <c:v>1</c:v>
                </c:pt>
                <c:pt idx="3095">
                  <c:v>0</c:v>
                </c:pt>
                <c:pt idx="3096">
                  <c:v>0</c:v>
                </c:pt>
                <c:pt idx="3097">
                  <c:v>0</c:v>
                </c:pt>
                <c:pt idx="3098">
                  <c:v>0</c:v>
                </c:pt>
                <c:pt idx="3099">
                  <c:v>1</c:v>
                </c:pt>
                <c:pt idx="3100">
                  <c:v>1</c:v>
                </c:pt>
                <c:pt idx="3101">
                  <c:v>2</c:v>
                </c:pt>
                <c:pt idx="3102">
                  <c:v>1</c:v>
                </c:pt>
                <c:pt idx="3103">
                  <c:v>0</c:v>
                </c:pt>
                <c:pt idx="3104">
                  <c:v>1</c:v>
                </c:pt>
                <c:pt idx="3105">
                  <c:v>0</c:v>
                </c:pt>
                <c:pt idx="3106">
                  <c:v>0</c:v>
                </c:pt>
                <c:pt idx="3107">
                  <c:v>0</c:v>
                </c:pt>
                <c:pt idx="3108">
                  <c:v>0</c:v>
                </c:pt>
                <c:pt idx="3109">
                  <c:v>0</c:v>
                </c:pt>
                <c:pt idx="3110">
                  <c:v>0</c:v>
                </c:pt>
                <c:pt idx="3111">
                  <c:v>0</c:v>
                </c:pt>
                <c:pt idx="3112">
                  <c:v>1</c:v>
                </c:pt>
                <c:pt idx="3113">
                  <c:v>0</c:v>
                </c:pt>
                <c:pt idx="3114">
                  <c:v>1</c:v>
                </c:pt>
                <c:pt idx="3115">
                  <c:v>0</c:v>
                </c:pt>
                <c:pt idx="3116">
                  <c:v>0</c:v>
                </c:pt>
                <c:pt idx="3117">
                  <c:v>2</c:v>
                </c:pt>
                <c:pt idx="3118">
                  <c:v>2</c:v>
                </c:pt>
                <c:pt idx="3119">
                  <c:v>0</c:v>
                </c:pt>
                <c:pt idx="3120">
                  <c:v>1</c:v>
                </c:pt>
                <c:pt idx="3121">
                  <c:v>0</c:v>
                </c:pt>
                <c:pt idx="3122">
                  <c:v>0</c:v>
                </c:pt>
                <c:pt idx="3123">
                  <c:v>0</c:v>
                </c:pt>
                <c:pt idx="3124">
                  <c:v>0</c:v>
                </c:pt>
                <c:pt idx="3125">
                  <c:v>0</c:v>
                </c:pt>
                <c:pt idx="3126">
                  <c:v>1</c:v>
                </c:pt>
                <c:pt idx="3127">
                  <c:v>0</c:v>
                </c:pt>
                <c:pt idx="3128">
                  <c:v>0</c:v>
                </c:pt>
                <c:pt idx="3129">
                  <c:v>0</c:v>
                </c:pt>
                <c:pt idx="3130">
                  <c:v>1</c:v>
                </c:pt>
                <c:pt idx="3131">
                  <c:v>0</c:v>
                </c:pt>
                <c:pt idx="3132">
                  <c:v>1</c:v>
                </c:pt>
                <c:pt idx="3133">
                  <c:v>2</c:v>
                </c:pt>
                <c:pt idx="3134">
                  <c:v>0</c:v>
                </c:pt>
                <c:pt idx="3135">
                  <c:v>0</c:v>
                </c:pt>
                <c:pt idx="3136">
                  <c:v>1</c:v>
                </c:pt>
                <c:pt idx="3137">
                  <c:v>0</c:v>
                </c:pt>
                <c:pt idx="3138">
                  <c:v>0</c:v>
                </c:pt>
                <c:pt idx="3139">
                  <c:v>1</c:v>
                </c:pt>
                <c:pt idx="3140">
                  <c:v>0</c:v>
                </c:pt>
                <c:pt idx="3141">
                  <c:v>0</c:v>
                </c:pt>
                <c:pt idx="3142">
                  <c:v>0</c:v>
                </c:pt>
                <c:pt idx="3143">
                  <c:v>0</c:v>
                </c:pt>
                <c:pt idx="3144">
                  <c:v>0</c:v>
                </c:pt>
                <c:pt idx="3145">
                  <c:v>0</c:v>
                </c:pt>
                <c:pt idx="3146">
                  <c:v>0</c:v>
                </c:pt>
                <c:pt idx="3147">
                  <c:v>1</c:v>
                </c:pt>
                <c:pt idx="3148">
                  <c:v>1</c:v>
                </c:pt>
                <c:pt idx="3149">
                  <c:v>0</c:v>
                </c:pt>
                <c:pt idx="3150">
                  <c:v>2</c:v>
                </c:pt>
                <c:pt idx="3151">
                  <c:v>0</c:v>
                </c:pt>
                <c:pt idx="3152">
                  <c:v>1</c:v>
                </c:pt>
                <c:pt idx="3153">
                  <c:v>0</c:v>
                </c:pt>
                <c:pt idx="3154">
                  <c:v>0</c:v>
                </c:pt>
                <c:pt idx="3155">
                  <c:v>1</c:v>
                </c:pt>
                <c:pt idx="3156">
                  <c:v>0</c:v>
                </c:pt>
                <c:pt idx="3157">
                  <c:v>1</c:v>
                </c:pt>
                <c:pt idx="3158">
                  <c:v>0</c:v>
                </c:pt>
                <c:pt idx="3159">
                  <c:v>0</c:v>
                </c:pt>
                <c:pt idx="3160">
                  <c:v>1</c:v>
                </c:pt>
                <c:pt idx="3161">
                  <c:v>0</c:v>
                </c:pt>
                <c:pt idx="3162">
                  <c:v>1</c:v>
                </c:pt>
                <c:pt idx="3163">
                  <c:v>0</c:v>
                </c:pt>
                <c:pt idx="3164">
                  <c:v>0</c:v>
                </c:pt>
                <c:pt idx="3165">
                  <c:v>0</c:v>
                </c:pt>
                <c:pt idx="3166">
                  <c:v>0</c:v>
                </c:pt>
                <c:pt idx="3167">
                  <c:v>0</c:v>
                </c:pt>
                <c:pt idx="3168">
                  <c:v>0</c:v>
                </c:pt>
                <c:pt idx="3169">
                  <c:v>0</c:v>
                </c:pt>
                <c:pt idx="3170">
                  <c:v>0</c:v>
                </c:pt>
                <c:pt idx="3171">
                  <c:v>2</c:v>
                </c:pt>
                <c:pt idx="3172">
                  <c:v>0</c:v>
                </c:pt>
                <c:pt idx="3173">
                  <c:v>0</c:v>
                </c:pt>
                <c:pt idx="3174">
                  <c:v>0</c:v>
                </c:pt>
                <c:pt idx="3175">
                  <c:v>2</c:v>
                </c:pt>
                <c:pt idx="3176">
                  <c:v>1</c:v>
                </c:pt>
                <c:pt idx="3177">
                  <c:v>0</c:v>
                </c:pt>
                <c:pt idx="3178">
                  <c:v>2</c:v>
                </c:pt>
                <c:pt idx="3179">
                  <c:v>0</c:v>
                </c:pt>
                <c:pt idx="3180">
                  <c:v>1</c:v>
                </c:pt>
                <c:pt idx="3181">
                  <c:v>0</c:v>
                </c:pt>
                <c:pt idx="3182">
                  <c:v>0</c:v>
                </c:pt>
                <c:pt idx="3183">
                  <c:v>1</c:v>
                </c:pt>
                <c:pt idx="3184">
                  <c:v>0</c:v>
                </c:pt>
                <c:pt idx="3185">
                  <c:v>0</c:v>
                </c:pt>
                <c:pt idx="3186">
                  <c:v>1</c:v>
                </c:pt>
                <c:pt idx="3187">
                  <c:v>0</c:v>
                </c:pt>
                <c:pt idx="3188">
                  <c:v>1</c:v>
                </c:pt>
                <c:pt idx="3189">
                  <c:v>0</c:v>
                </c:pt>
                <c:pt idx="3190">
                  <c:v>0</c:v>
                </c:pt>
                <c:pt idx="3191">
                  <c:v>0</c:v>
                </c:pt>
                <c:pt idx="3192">
                  <c:v>0</c:v>
                </c:pt>
                <c:pt idx="3193">
                  <c:v>0</c:v>
                </c:pt>
                <c:pt idx="3194">
                  <c:v>0</c:v>
                </c:pt>
                <c:pt idx="3195">
                  <c:v>0</c:v>
                </c:pt>
                <c:pt idx="3196">
                  <c:v>0</c:v>
                </c:pt>
                <c:pt idx="3197">
                  <c:v>0</c:v>
                </c:pt>
                <c:pt idx="3198">
                  <c:v>0</c:v>
                </c:pt>
                <c:pt idx="3199">
                  <c:v>1</c:v>
                </c:pt>
                <c:pt idx="3200">
                  <c:v>0</c:v>
                </c:pt>
                <c:pt idx="3201">
                  <c:v>2</c:v>
                </c:pt>
                <c:pt idx="3202">
                  <c:v>0</c:v>
                </c:pt>
                <c:pt idx="3203">
                  <c:v>1</c:v>
                </c:pt>
                <c:pt idx="3204">
                  <c:v>0</c:v>
                </c:pt>
                <c:pt idx="3205">
                  <c:v>0</c:v>
                </c:pt>
                <c:pt idx="3206">
                  <c:v>0</c:v>
                </c:pt>
                <c:pt idx="3207">
                  <c:v>1</c:v>
                </c:pt>
                <c:pt idx="3208">
                  <c:v>0</c:v>
                </c:pt>
                <c:pt idx="3209">
                  <c:v>0</c:v>
                </c:pt>
                <c:pt idx="3210">
                  <c:v>1</c:v>
                </c:pt>
                <c:pt idx="3211">
                  <c:v>0</c:v>
                </c:pt>
                <c:pt idx="3212">
                  <c:v>1</c:v>
                </c:pt>
                <c:pt idx="3213">
                  <c:v>0</c:v>
                </c:pt>
                <c:pt idx="3214">
                  <c:v>1</c:v>
                </c:pt>
                <c:pt idx="3215">
                  <c:v>1</c:v>
                </c:pt>
                <c:pt idx="3216">
                  <c:v>0</c:v>
                </c:pt>
                <c:pt idx="3217">
                  <c:v>0</c:v>
                </c:pt>
                <c:pt idx="3218">
                  <c:v>1</c:v>
                </c:pt>
                <c:pt idx="3219">
                  <c:v>0</c:v>
                </c:pt>
                <c:pt idx="3220">
                  <c:v>0</c:v>
                </c:pt>
                <c:pt idx="3221">
                  <c:v>0</c:v>
                </c:pt>
                <c:pt idx="3222">
                  <c:v>0</c:v>
                </c:pt>
                <c:pt idx="3223">
                  <c:v>0</c:v>
                </c:pt>
                <c:pt idx="3224">
                  <c:v>0</c:v>
                </c:pt>
                <c:pt idx="3225">
                  <c:v>1</c:v>
                </c:pt>
                <c:pt idx="3226">
                  <c:v>0</c:v>
                </c:pt>
                <c:pt idx="3227">
                  <c:v>0</c:v>
                </c:pt>
                <c:pt idx="3228">
                  <c:v>0</c:v>
                </c:pt>
                <c:pt idx="3229">
                  <c:v>0</c:v>
                </c:pt>
                <c:pt idx="3230">
                  <c:v>1</c:v>
                </c:pt>
                <c:pt idx="3231">
                  <c:v>0</c:v>
                </c:pt>
                <c:pt idx="3232">
                  <c:v>0</c:v>
                </c:pt>
                <c:pt idx="3233">
                  <c:v>0</c:v>
                </c:pt>
                <c:pt idx="3234">
                  <c:v>0</c:v>
                </c:pt>
                <c:pt idx="3235">
                  <c:v>0</c:v>
                </c:pt>
                <c:pt idx="3236">
                  <c:v>1</c:v>
                </c:pt>
                <c:pt idx="3237">
                  <c:v>2</c:v>
                </c:pt>
                <c:pt idx="3238">
                  <c:v>2</c:v>
                </c:pt>
                <c:pt idx="3239">
                  <c:v>1</c:v>
                </c:pt>
                <c:pt idx="3240">
                  <c:v>1</c:v>
                </c:pt>
                <c:pt idx="3241">
                  <c:v>0</c:v>
                </c:pt>
                <c:pt idx="3242">
                  <c:v>0</c:v>
                </c:pt>
                <c:pt idx="3243">
                  <c:v>1</c:v>
                </c:pt>
                <c:pt idx="3244">
                  <c:v>0</c:v>
                </c:pt>
                <c:pt idx="3245">
                  <c:v>0</c:v>
                </c:pt>
                <c:pt idx="3246">
                  <c:v>0</c:v>
                </c:pt>
                <c:pt idx="3247">
                  <c:v>0</c:v>
                </c:pt>
                <c:pt idx="3248">
                  <c:v>0</c:v>
                </c:pt>
                <c:pt idx="3249">
                  <c:v>0</c:v>
                </c:pt>
                <c:pt idx="3250">
                  <c:v>1</c:v>
                </c:pt>
                <c:pt idx="3251">
                  <c:v>0</c:v>
                </c:pt>
                <c:pt idx="3252">
                  <c:v>0</c:v>
                </c:pt>
                <c:pt idx="3253">
                  <c:v>1</c:v>
                </c:pt>
                <c:pt idx="3254">
                  <c:v>0</c:v>
                </c:pt>
                <c:pt idx="3255">
                  <c:v>0</c:v>
                </c:pt>
                <c:pt idx="3256">
                  <c:v>1</c:v>
                </c:pt>
                <c:pt idx="3257">
                  <c:v>0</c:v>
                </c:pt>
                <c:pt idx="3258">
                  <c:v>0</c:v>
                </c:pt>
                <c:pt idx="3259">
                  <c:v>0</c:v>
                </c:pt>
                <c:pt idx="3260">
                  <c:v>1</c:v>
                </c:pt>
                <c:pt idx="3261">
                  <c:v>0</c:v>
                </c:pt>
                <c:pt idx="3262">
                  <c:v>0</c:v>
                </c:pt>
                <c:pt idx="3263">
                  <c:v>0</c:v>
                </c:pt>
                <c:pt idx="3264">
                  <c:v>0</c:v>
                </c:pt>
                <c:pt idx="3265">
                  <c:v>0</c:v>
                </c:pt>
                <c:pt idx="3266">
                  <c:v>0</c:v>
                </c:pt>
                <c:pt idx="3267">
                  <c:v>0</c:v>
                </c:pt>
                <c:pt idx="3268">
                  <c:v>1</c:v>
                </c:pt>
                <c:pt idx="3269">
                  <c:v>0</c:v>
                </c:pt>
                <c:pt idx="3270">
                  <c:v>0</c:v>
                </c:pt>
                <c:pt idx="3271">
                  <c:v>0</c:v>
                </c:pt>
                <c:pt idx="3272">
                  <c:v>1</c:v>
                </c:pt>
                <c:pt idx="3273">
                  <c:v>0</c:v>
                </c:pt>
                <c:pt idx="3274">
                  <c:v>1</c:v>
                </c:pt>
                <c:pt idx="3275">
                  <c:v>0</c:v>
                </c:pt>
                <c:pt idx="3276">
                  <c:v>0</c:v>
                </c:pt>
                <c:pt idx="3277">
                  <c:v>0</c:v>
                </c:pt>
                <c:pt idx="3278">
                  <c:v>1</c:v>
                </c:pt>
                <c:pt idx="3279">
                  <c:v>0</c:v>
                </c:pt>
                <c:pt idx="3280">
                  <c:v>1</c:v>
                </c:pt>
                <c:pt idx="3281">
                  <c:v>0</c:v>
                </c:pt>
                <c:pt idx="3282">
                  <c:v>0</c:v>
                </c:pt>
                <c:pt idx="3283">
                  <c:v>1</c:v>
                </c:pt>
                <c:pt idx="3284">
                  <c:v>0</c:v>
                </c:pt>
                <c:pt idx="3285">
                  <c:v>0</c:v>
                </c:pt>
                <c:pt idx="3286">
                  <c:v>0</c:v>
                </c:pt>
                <c:pt idx="3287">
                  <c:v>0</c:v>
                </c:pt>
                <c:pt idx="3288">
                  <c:v>0</c:v>
                </c:pt>
                <c:pt idx="3289">
                  <c:v>1</c:v>
                </c:pt>
                <c:pt idx="3290">
                  <c:v>1</c:v>
                </c:pt>
                <c:pt idx="3291">
                  <c:v>0</c:v>
                </c:pt>
                <c:pt idx="3292">
                  <c:v>0</c:v>
                </c:pt>
                <c:pt idx="3293">
                  <c:v>0</c:v>
                </c:pt>
                <c:pt idx="3294">
                  <c:v>2</c:v>
                </c:pt>
                <c:pt idx="3295">
                  <c:v>0</c:v>
                </c:pt>
                <c:pt idx="3296">
                  <c:v>0</c:v>
                </c:pt>
                <c:pt idx="3297">
                  <c:v>1</c:v>
                </c:pt>
                <c:pt idx="3298">
                  <c:v>1</c:v>
                </c:pt>
                <c:pt idx="3299">
                  <c:v>0</c:v>
                </c:pt>
                <c:pt idx="3300">
                  <c:v>0</c:v>
                </c:pt>
                <c:pt idx="3301">
                  <c:v>0</c:v>
                </c:pt>
                <c:pt idx="3302">
                  <c:v>0</c:v>
                </c:pt>
                <c:pt idx="3303">
                  <c:v>1</c:v>
                </c:pt>
                <c:pt idx="3304">
                  <c:v>0</c:v>
                </c:pt>
                <c:pt idx="3305">
                  <c:v>0</c:v>
                </c:pt>
                <c:pt idx="3306">
                  <c:v>0</c:v>
                </c:pt>
                <c:pt idx="3307">
                  <c:v>1</c:v>
                </c:pt>
                <c:pt idx="3308">
                  <c:v>0</c:v>
                </c:pt>
                <c:pt idx="3309">
                  <c:v>0</c:v>
                </c:pt>
                <c:pt idx="3310">
                  <c:v>0</c:v>
                </c:pt>
                <c:pt idx="3311">
                  <c:v>0</c:v>
                </c:pt>
                <c:pt idx="3312">
                  <c:v>0</c:v>
                </c:pt>
                <c:pt idx="3313">
                  <c:v>1</c:v>
                </c:pt>
                <c:pt idx="3314">
                  <c:v>0</c:v>
                </c:pt>
                <c:pt idx="3315">
                  <c:v>0</c:v>
                </c:pt>
                <c:pt idx="3316">
                  <c:v>1</c:v>
                </c:pt>
                <c:pt idx="3317">
                  <c:v>0</c:v>
                </c:pt>
                <c:pt idx="3318">
                  <c:v>0</c:v>
                </c:pt>
                <c:pt idx="3319">
                  <c:v>0</c:v>
                </c:pt>
                <c:pt idx="3320">
                  <c:v>0</c:v>
                </c:pt>
                <c:pt idx="3321">
                  <c:v>0</c:v>
                </c:pt>
                <c:pt idx="3322">
                  <c:v>1</c:v>
                </c:pt>
                <c:pt idx="3323">
                  <c:v>1</c:v>
                </c:pt>
                <c:pt idx="3324">
                  <c:v>1</c:v>
                </c:pt>
                <c:pt idx="3325">
                  <c:v>1</c:v>
                </c:pt>
                <c:pt idx="3326">
                  <c:v>0</c:v>
                </c:pt>
                <c:pt idx="3327">
                  <c:v>2</c:v>
                </c:pt>
                <c:pt idx="3328">
                  <c:v>1</c:v>
                </c:pt>
                <c:pt idx="3329">
                  <c:v>0</c:v>
                </c:pt>
                <c:pt idx="3330">
                  <c:v>1</c:v>
                </c:pt>
                <c:pt idx="3331">
                  <c:v>0</c:v>
                </c:pt>
                <c:pt idx="3332">
                  <c:v>0</c:v>
                </c:pt>
                <c:pt idx="3333">
                  <c:v>0</c:v>
                </c:pt>
                <c:pt idx="3334">
                  <c:v>0</c:v>
                </c:pt>
                <c:pt idx="3335">
                  <c:v>1</c:v>
                </c:pt>
                <c:pt idx="3336">
                  <c:v>0</c:v>
                </c:pt>
                <c:pt idx="3337">
                  <c:v>1</c:v>
                </c:pt>
                <c:pt idx="3338">
                  <c:v>0</c:v>
                </c:pt>
                <c:pt idx="3339">
                  <c:v>0</c:v>
                </c:pt>
                <c:pt idx="3340">
                  <c:v>0</c:v>
                </c:pt>
                <c:pt idx="3341">
                  <c:v>1</c:v>
                </c:pt>
                <c:pt idx="3342">
                  <c:v>0</c:v>
                </c:pt>
                <c:pt idx="3343">
                  <c:v>2</c:v>
                </c:pt>
                <c:pt idx="3344">
                  <c:v>1</c:v>
                </c:pt>
                <c:pt idx="3345">
                  <c:v>1</c:v>
                </c:pt>
                <c:pt idx="3346">
                  <c:v>1</c:v>
                </c:pt>
                <c:pt idx="3347">
                  <c:v>0</c:v>
                </c:pt>
                <c:pt idx="3348">
                  <c:v>2</c:v>
                </c:pt>
                <c:pt idx="3349">
                  <c:v>0</c:v>
                </c:pt>
                <c:pt idx="3350">
                  <c:v>0</c:v>
                </c:pt>
                <c:pt idx="3351">
                  <c:v>1</c:v>
                </c:pt>
                <c:pt idx="3352">
                  <c:v>0</c:v>
                </c:pt>
                <c:pt idx="3353">
                  <c:v>0</c:v>
                </c:pt>
                <c:pt idx="3354">
                  <c:v>0</c:v>
                </c:pt>
                <c:pt idx="3355">
                  <c:v>0</c:v>
                </c:pt>
                <c:pt idx="3356">
                  <c:v>1</c:v>
                </c:pt>
                <c:pt idx="3357">
                  <c:v>0</c:v>
                </c:pt>
                <c:pt idx="3358">
                  <c:v>0</c:v>
                </c:pt>
                <c:pt idx="3359">
                  <c:v>0</c:v>
                </c:pt>
                <c:pt idx="3360">
                  <c:v>2</c:v>
                </c:pt>
                <c:pt idx="3361">
                  <c:v>0</c:v>
                </c:pt>
                <c:pt idx="3362">
                  <c:v>1</c:v>
                </c:pt>
                <c:pt idx="3363">
                  <c:v>0</c:v>
                </c:pt>
                <c:pt idx="3364">
                  <c:v>0</c:v>
                </c:pt>
                <c:pt idx="3365">
                  <c:v>0</c:v>
                </c:pt>
                <c:pt idx="3366">
                  <c:v>0</c:v>
                </c:pt>
                <c:pt idx="3367">
                  <c:v>0</c:v>
                </c:pt>
                <c:pt idx="3368">
                  <c:v>0</c:v>
                </c:pt>
                <c:pt idx="3369">
                  <c:v>0</c:v>
                </c:pt>
                <c:pt idx="3370">
                  <c:v>1</c:v>
                </c:pt>
                <c:pt idx="3371">
                  <c:v>0</c:v>
                </c:pt>
                <c:pt idx="3372">
                  <c:v>0</c:v>
                </c:pt>
                <c:pt idx="3373">
                  <c:v>0</c:v>
                </c:pt>
                <c:pt idx="3374">
                  <c:v>0</c:v>
                </c:pt>
                <c:pt idx="3375">
                  <c:v>0</c:v>
                </c:pt>
                <c:pt idx="3376">
                  <c:v>0</c:v>
                </c:pt>
                <c:pt idx="3377">
                  <c:v>1</c:v>
                </c:pt>
                <c:pt idx="3378">
                  <c:v>0</c:v>
                </c:pt>
                <c:pt idx="3379">
                  <c:v>2</c:v>
                </c:pt>
                <c:pt idx="3380">
                  <c:v>0</c:v>
                </c:pt>
                <c:pt idx="3381">
                  <c:v>0</c:v>
                </c:pt>
                <c:pt idx="3382">
                  <c:v>0</c:v>
                </c:pt>
                <c:pt idx="3383">
                  <c:v>0</c:v>
                </c:pt>
                <c:pt idx="3384">
                  <c:v>1</c:v>
                </c:pt>
                <c:pt idx="3385">
                  <c:v>0</c:v>
                </c:pt>
                <c:pt idx="3386">
                  <c:v>0</c:v>
                </c:pt>
                <c:pt idx="3387">
                  <c:v>0</c:v>
                </c:pt>
                <c:pt idx="3388">
                  <c:v>0</c:v>
                </c:pt>
                <c:pt idx="3389">
                  <c:v>0</c:v>
                </c:pt>
                <c:pt idx="3390">
                  <c:v>1</c:v>
                </c:pt>
                <c:pt idx="3391">
                  <c:v>1</c:v>
                </c:pt>
                <c:pt idx="3392">
                  <c:v>1</c:v>
                </c:pt>
                <c:pt idx="3393">
                  <c:v>0</c:v>
                </c:pt>
                <c:pt idx="3394">
                  <c:v>0</c:v>
                </c:pt>
                <c:pt idx="3395">
                  <c:v>0</c:v>
                </c:pt>
                <c:pt idx="3396">
                  <c:v>1</c:v>
                </c:pt>
                <c:pt idx="3397">
                  <c:v>0</c:v>
                </c:pt>
                <c:pt idx="3398">
                  <c:v>1</c:v>
                </c:pt>
                <c:pt idx="3399">
                  <c:v>1</c:v>
                </c:pt>
                <c:pt idx="3400">
                  <c:v>0</c:v>
                </c:pt>
                <c:pt idx="3401">
                  <c:v>0</c:v>
                </c:pt>
                <c:pt idx="3402">
                  <c:v>1</c:v>
                </c:pt>
                <c:pt idx="3403">
                  <c:v>0</c:v>
                </c:pt>
                <c:pt idx="3404">
                  <c:v>0</c:v>
                </c:pt>
                <c:pt idx="3405">
                  <c:v>1</c:v>
                </c:pt>
                <c:pt idx="3406">
                  <c:v>0</c:v>
                </c:pt>
                <c:pt idx="3407">
                  <c:v>0</c:v>
                </c:pt>
                <c:pt idx="3408">
                  <c:v>2</c:v>
                </c:pt>
                <c:pt idx="3409">
                  <c:v>0</c:v>
                </c:pt>
                <c:pt idx="3410">
                  <c:v>0</c:v>
                </c:pt>
                <c:pt idx="3411">
                  <c:v>0</c:v>
                </c:pt>
                <c:pt idx="3412">
                  <c:v>0</c:v>
                </c:pt>
                <c:pt idx="3413">
                  <c:v>0</c:v>
                </c:pt>
                <c:pt idx="3414">
                  <c:v>0</c:v>
                </c:pt>
                <c:pt idx="3415">
                  <c:v>1</c:v>
                </c:pt>
                <c:pt idx="3416">
                  <c:v>0</c:v>
                </c:pt>
                <c:pt idx="3417">
                  <c:v>0</c:v>
                </c:pt>
                <c:pt idx="3418">
                  <c:v>0</c:v>
                </c:pt>
                <c:pt idx="3419">
                  <c:v>1</c:v>
                </c:pt>
                <c:pt idx="3420">
                  <c:v>1</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1</c:v>
                </c:pt>
                <c:pt idx="3435">
                  <c:v>1</c:v>
                </c:pt>
                <c:pt idx="3436">
                  <c:v>0</c:v>
                </c:pt>
                <c:pt idx="3437">
                  <c:v>0</c:v>
                </c:pt>
                <c:pt idx="3438">
                  <c:v>1</c:v>
                </c:pt>
                <c:pt idx="3439">
                  <c:v>0</c:v>
                </c:pt>
                <c:pt idx="3440">
                  <c:v>0</c:v>
                </c:pt>
                <c:pt idx="3441">
                  <c:v>0</c:v>
                </c:pt>
                <c:pt idx="3442">
                  <c:v>0</c:v>
                </c:pt>
                <c:pt idx="3443">
                  <c:v>0</c:v>
                </c:pt>
                <c:pt idx="3444">
                  <c:v>0</c:v>
                </c:pt>
                <c:pt idx="3445">
                  <c:v>1</c:v>
                </c:pt>
                <c:pt idx="3446">
                  <c:v>1</c:v>
                </c:pt>
                <c:pt idx="3447">
                  <c:v>1</c:v>
                </c:pt>
                <c:pt idx="3448">
                  <c:v>0</c:v>
                </c:pt>
                <c:pt idx="3449">
                  <c:v>0</c:v>
                </c:pt>
                <c:pt idx="3450">
                  <c:v>0</c:v>
                </c:pt>
                <c:pt idx="3451">
                  <c:v>0</c:v>
                </c:pt>
                <c:pt idx="3452">
                  <c:v>1</c:v>
                </c:pt>
                <c:pt idx="3453">
                  <c:v>0</c:v>
                </c:pt>
                <c:pt idx="3454">
                  <c:v>1</c:v>
                </c:pt>
                <c:pt idx="3455">
                  <c:v>1</c:v>
                </c:pt>
                <c:pt idx="3456">
                  <c:v>1</c:v>
                </c:pt>
                <c:pt idx="3457">
                  <c:v>1</c:v>
                </c:pt>
                <c:pt idx="3458">
                  <c:v>1</c:v>
                </c:pt>
                <c:pt idx="3459">
                  <c:v>0</c:v>
                </c:pt>
                <c:pt idx="3460">
                  <c:v>1</c:v>
                </c:pt>
                <c:pt idx="3461">
                  <c:v>1</c:v>
                </c:pt>
                <c:pt idx="3462">
                  <c:v>0</c:v>
                </c:pt>
                <c:pt idx="3463">
                  <c:v>1</c:v>
                </c:pt>
                <c:pt idx="3464">
                  <c:v>0</c:v>
                </c:pt>
                <c:pt idx="3465">
                  <c:v>0</c:v>
                </c:pt>
                <c:pt idx="3466">
                  <c:v>1</c:v>
                </c:pt>
                <c:pt idx="3467">
                  <c:v>0</c:v>
                </c:pt>
                <c:pt idx="3468">
                  <c:v>1</c:v>
                </c:pt>
                <c:pt idx="3469">
                  <c:v>0</c:v>
                </c:pt>
                <c:pt idx="3470">
                  <c:v>0</c:v>
                </c:pt>
                <c:pt idx="3471">
                  <c:v>0</c:v>
                </c:pt>
                <c:pt idx="3472">
                  <c:v>0</c:v>
                </c:pt>
                <c:pt idx="3473">
                  <c:v>0</c:v>
                </c:pt>
                <c:pt idx="3474">
                  <c:v>2</c:v>
                </c:pt>
                <c:pt idx="3475">
                  <c:v>0</c:v>
                </c:pt>
                <c:pt idx="3476">
                  <c:v>1</c:v>
                </c:pt>
                <c:pt idx="3477">
                  <c:v>0</c:v>
                </c:pt>
                <c:pt idx="3478">
                  <c:v>1</c:v>
                </c:pt>
                <c:pt idx="3479">
                  <c:v>0</c:v>
                </c:pt>
                <c:pt idx="3480">
                  <c:v>1</c:v>
                </c:pt>
                <c:pt idx="3481">
                  <c:v>1</c:v>
                </c:pt>
                <c:pt idx="3482">
                  <c:v>1</c:v>
                </c:pt>
                <c:pt idx="3483">
                  <c:v>0</c:v>
                </c:pt>
                <c:pt idx="3484">
                  <c:v>1</c:v>
                </c:pt>
                <c:pt idx="3485">
                  <c:v>1</c:v>
                </c:pt>
                <c:pt idx="3486">
                  <c:v>1</c:v>
                </c:pt>
                <c:pt idx="3487">
                  <c:v>1</c:v>
                </c:pt>
                <c:pt idx="3488">
                  <c:v>0</c:v>
                </c:pt>
                <c:pt idx="3489">
                  <c:v>1</c:v>
                </c:pt>
                <c:pt idx="3490">
                  <c:v>0</c:v>
                </c:pt>
                <c:pt idx="3491">
                  <c:v>0</c:v>
                </c:pt>
                <c:pt idx="3492">
                  <c:v>0</c:v>
                </c:pt>
                <c:pt idx="3493">
                  <c:v>1</c:v>
                </c:pt>
                <c:pt idx="3494">
                  <c:v>1</c:v>
                </c:pt>
                <c:pt idx="3495">
                  <c:v>0</c:v>
                </c:pt>
                <c:pt idx="3496">
                  <c:v>0</c:v>
                </c:pt>
                <c:pt idx="3497">
                  <c:v>0</c:v>
                </c:pt>
                <c:pt idx="3498">
                  <c:v>0</c:v>
                </c:pt>
                <c:pt idx="3499">
                  <c:v>1</c:v>
                </c:pt>
                <c:pt idx="3500">
                  <c:v>0</c:v>
                </c:pt>
                <c:pt idx="3501">
                  <c:v>0</c:v>
                </c:pt>
                <c:pt idx="3502">
                  <c:v>1</c:v>
                </c:pt>
                <c:pt idx="3503">
                  <c:v>1</c:v>
                </c:pt>
                <c:pt idx="3504">
                  <c:v>0</c:v>
                </c:pt>
                <c:pt idx="3505">
                  <c:v>1</c:v>
                </c:pt>
                <c:pt idx="3506">
                  <c:v>2</c:v>
                </c:pt>
                <c:pt idx="3507">
                  <c:v>0</c:v>
                </c:pt>
                <c:pt idx="3508">
                  <c:v>0</c:v>
                </c:pt>
                <c:pt idx="3509">
                  <c:v>1</c:v>
                </c:pt>
                <c:pt idx="3510">
                  <c:v>0</c:v>
                </c:pt>
                <c:pt idx="3511">
                  <c:v>0</c:v>
                </c:pt>
                <c:pt idx="3512">
                  <c:v>0</c:v>
                </c:pt>
                <c:pt idx="3513">
                  <c:v>1</c:v>
                </c:pt>
                <c:pt idx="3514">
                  <c:v>2</c:v>
                </c:pt>
                <c:pt idx="3515">
                  <c:v>0</c:v>
                </c:pt>
                <c:pt idx="3516">
                  <c:v>0</c:v>
                </c:pt>
                <c:pt idx="3517">
                  <c:v>0</c:v>
                </c:pt>
                <c:pt idx="3518">
                  <c:v>0</c:v>
                </c:pt>
                <c:pt idx="3519">
                  <c:v>1</c:v>
                </c:pt>
                <c:pt idx="3520">
                  <c:v>0</c:v>
                </c:pt>
                <c:pt idx="3521">
                  <c:v>2</c:v>
                </c:pt>
                <c:pt idx="3522">
                  <c:v>0</c:v>
                </c:pt>
                <c:pt idx="3523">
                  <c:v>0</c:v>
                </c:pt>
                <c:pt idx="3524">
                  <c:v>1</c:v>
                </c:pt>
                <c:pt idx="3525">
                  <c:v>0</c:v>
                </c:pt>
                <c:pt idx="3526">
                  <c:v>1</c:v>
                </c:pt>
                <c:pt idx="3527">
                  <c:v>2</c:v>
                </c:pt>
                <c:pt idx="3528">
                  <c:v>0</c:v>
                </c:pt>
                <c:pt idx="3529">
                  <c:v>1</c:v>
                </c:pt>
                <c:pt idx="3530">
                  <c:v>2</c:v>
                </c:pt>
                <c:pt idx="3531">
                  <c:v>0</c:v>
                </c:pt>
                <c:pt idx="3532">
                  <c:v>0</c:v>
                </c:pt>
                <c:pt idx="3533">
                  <c:v>1</c:v>
                </c:pt>
                <c:pt idx="3534">
                  <c:v>1</c:v>
                </c:pt>
                <c:pt idx="3535">
                  <c:v>1</c:v>
                </c:pt>
                <c:pt idx="3536">
                  <c:v>0</c:v>
                </c:pt>
                <c:pt idx="3537">
                  <c:v>0</c:v>
                </c:pt>
                <c:pt idx="3538">
                  <c:v>1</c:v>
                </c:pt>
                <c:pt idx="3539">
                  <c:v>1</c:v>
                </c:pt>
                <c:pt idx="3540">
                  <c:v>0</c:v>
                </c:pt>
                <c:pt idx="3541">
                  <c:v>1</c:v>
                </c:pt>
                <c:pt idx="3542">
                  <c:v>0</c:v>
                </c:pt>
                <c:pt idx="3543">
                  <c:v>0</c:v>
                </c:pt>
                <c:pt idx="3544">
                  <c:v>0</c:v>
                </c:pt>
                <c:pt idx="3545">
                  <c:v>0</c:v>
                </c:pt>
                <c:pt idx="3546">
                  <c:v>1</c:v>
                </c:pt>
                <c:pt idx="3547">
                  <c:v>0</c:v>
                </c:pt>
                <c:pt idx="3548">
                  <c:v>0</c:v>
                </c:pt>
                <c:pt idx="3549">
                  <c:v>2</c:v>
                </c:pt>
                <c:pt idx="3550">
                  <c:v>0</c:v>
                </c:pt>
                <c:pt idx="3551">
                  <c:v>0</c:v>
                </c:pt>
                <c:pt idx="3552">
                  <c:v>0</c:v>
                </c:pt>
                <c:pt idx="3553">
                  <c:v>0</c:v>
                </c:pt>
                <c:pt idx="3554">
                  <c:v>1</c:v>
                </c:pt>
                <c:pt idx="3555">
                  <c:v>0</c:v>
                </c:pt>
                <c:pt idx="3556">
                  <c:v>0</c:v>
                </c:pt>
                <c:pt idx="3557">
                  <c:v>0</c:v>
                </c:pt>
                <c:pt idx="3558">
                  <c:v>0</c:v>
                </c:pt>
                <c:pt idx="3559">
                  <c:v>0</c:v>
                </c:pt>
                <c:pt idx="3560">
                  <c:v>0</c:v>
                </c:pt>
                <c:pt idx="3561">
                  <c:v>0</c:v>
                </c:pt>
                <c:pt idx="3562">
                  <c:v>0</c:v>
                </c:pt>
                <c:pt idx="3563">
                  <c:v>0</c:v>
                </c:pt>
                <c:pt idx="3564">
                  <c:v>1</c:v>
                </c:pt>
                <c:pt idx="3565">
                  <c:v>0</c:v>
                </c:pt>
                <c:pt idx="3566">
                  <c:v>1</c:v>
                </c:pt>
                <c:pt idx="3567">
                  <c:v>1</c:v>
                </c:pt>
                <c:pt idx="3568">
                  <c:v>0</c:v>
                </c:pt>
                <c:pt idx="3569">
                  <c:v>1</c:v>
                </c:pt>
                <c:pt idx="3570">
                  <c:v>3</c:v>
                </c:pt>
                <c:pt idx="3571">
                  <c:v>0</c:v>
                </c:pt>
                <c:pt idx="3572">
                  <c:v>0</c:v>
                </c:pt>
                <c:pt idx="3573">
                  <c:v>0</c:v>
                </c:pt>
                <c:pt idx="3574">
                  <c:v>0</c:v>
                </c:pt>
                <c:pt idx="3575">
                  <c:v>0</c:v>
                </c:pt>
                <c:pt idx="3576">
                  <c:v>1</c:v>
                </c:pt>
                <c:pt idx="3577">
                  <c:v>0</c:v>
                </c:pt>
                <c:pt idx="3578">
                  <c:v>3</c:v>
                </c:pt>
                <c:pt idx="3579">
                  <c:v>0</c:v>
                </c:pt>
                <c:pt idx="3580">
                  <c:v>0</c:v>
                </c:pt>
                <c:pt idx="3581">
                  <c:v>0</c:v>
                </c:pt>
                <c:pt idx="3582">
                  <c:v>0</c:v>
                </c:pt>
                <c:pt idx="3583">
                  <c:v>0</c:v>
                </c:pt>
                <c:pt idx="3584">
                  <c:v>1</c:v>
                </c:pt>
                <c:pt idx="3585">
                  <c:v>1</c:v>
                </c:pt>
                <c:pt idx="3586">
                  <c:v>0</c:v>
                </c:pt>
                <c:pt idx="3587">
                  <c:v>1</c:v>
                </c:pt>
                <c:pt idx="3588">
                  <c:v>0</c:v>
                </c:pt>
                <c:pt idx="3589">
                  <c:v>0</c:v>
                </c:pt>
                <c:pt idx="3590">
                  <c:v>0</c:v>
                </c:pt>
                <c:pt idx="3591">
                  <c:v>0</c:v>
                </c:pt>
                <c:pt idx="3592">
                  <c:v>0</c:v>
                </c:pt>
                <c:pt idx="3593">
                  <c:v>1</c:v>
                </c:pt>
                <c:pt idx="3594">
                  <c:v>0</c:v>
                </c:pt>
                <c:pt idx="3595">
                  <c:v>1</c:v>
                </c:pt>
                <c:pt idx="3596">
                  <c:v>0</c:v>
                </c:pt>
                <c:pt idx="3597">
                  <c:v>1</c:v>
                </c:pt>
                <c:pt idx="3598">
                  <c:v>0</c:v>
                </c:pt>
                <c:pt idx="3599">
                  <c:v>0</c:v>
                </c:pt>
                <c:pt idx="3600">
                  <c:v>0</c:v>
                </c:pt>
                <c:pt idx="3601">
                  <c:v>0</c:v>
                </c:pt>
                <c:pt idx="3602">
                  <c:v>0</c:v>
                </c:pt>
                <c:pt idx="3603">
                  <c:v>0</c:v>
                </c:pt>
                <c:pt idx="3604">
                  <c:v>1</c:v>
                </c:pt>
                <c:pt idx="3605">
                  <c:v>1</c:v>
                </c:pt>
                <c:pt idx="3606">
                  <c:v>0</c:v>
                </c:pt>
                <c:pt idx="3607">
                  <c:v>3</c:v>
                </c:pt>
                <c:pt idx="3608">
                  <c:v>0</c:v>
                </c:pt>
                <c:pt idx="3609">
                  <c:v>0</c:v>
                </c:pt>
                <c:pt idx="3610">
                  <c:v>1</c:v>
                </c:pt>
                <c:pt idx="3611">
                  <c:v>0</c:v>
                </c:pt>
                <c:pt idx="3612">
                  <c:v>0</c:v>
                </c:pt>
                <c:pt idx="3613">
                  <c:v>1</c:v>
                </c:pt>
                <c:pt idx="3614">
                  <c:v>0</c:v>
                </c:pt>
                <c:pt idx="3615">
                  <c:v>0</c:v>
                </c:pt>
                <c:pt idx="3616">
                  <c:v>0</c:v>
                </c:pt>
                <c:pt idx="3617">
                  <c:v>1</c:v>
                </c:pt>
                <c:pt idx="3618">
                  <c:v>0</c:v>
                </c:pt>
                <c:pt idx="3619">
                  <c:v>1</c:v>
                </c:pt>
                <c:pt idx="3620">
                  <c:v>1</c:v>
                </c:pt>
                <c:pt idx="3621">
                  <c:v>2</c:v>
                </c:pt>
                <c:pt idx="3622">
                  <c:v>1</c:v>
                </c:pt>
                <c:pt idx="3623">
                  <c:v>0</c:v>
                </c:pt>
                <c:pt idx="3624">
                  <c:v>1</c:v>
                </c:pt>
                <c:pt idx="3625">
                  <c:v>0</c:v>
                </c:pt>
                <c:pt idx="3626">
                  <c:v>0</c:v>
                </c:pt>
                <c:pt idx="3627">
                  <c:v>1</c:v>
                </c:pt>
                <c:pt idx="3628">
                  <c:v>2</c:v>
                </c:pt>
                <c:pt idx="3629">
                  <c:v>0</c:v>
                </c:pt>
                <c:pt idx="3630">
                  <c:v>0</c:v>
                </c:pt>
                <c:pt idx="3631">
                  <c:v>1</c:v>
                </c:pt>
                <c:pt idx="3632">
                  <c:v>1</c:v>
                </c:pt>
                <c:pt idx="3633">
                  <c:v>0</c:v>
                </c:pt>
                <c:pt idx="3634">
                  <c:v>0</c:v>
                </c:pt>
                <c:pt idx="3635">
                  <c:v>0</c:v>
                </c:pt>
                <c:pt idx="3636">
                  <c:v>0</c:v>
                </c:pt>
                <c:pt idx="3637">
                  <c:v>0</c:v>
                </c:pt>
                <c:pt idx="3638">
                  <c:v>0</c:v>
                </c:pt>
                <c:pt idx="3639">
                  <c:v>0</c:v>
                </c:pt>
                <c:pt idx="3640">
                  <c:v>0</c:v>
                </c:pt>
                <c:pt idx="3641">
                  <c:v>0</c:v>
                </c:pt>
                <c:pt idx="3642">
                  <c:v>1</c:v>
                </c:pt>
                <c:pt idx="3643">
                  <c:v>0</c:v>
                </c:pt>
                <c:pt idx="3644">
                  <c:v>0</c:v>
                </c:pt>
                <c:pt idx="3645">
                  <c:v>2</c:v>
                </c:pt>
                <c:pt idx="3646">
                  <c:v>1</c:v>
                </c:pt>
                <c:pt idx="3647">
                  <c:v>1</c:v>
                </c:pt>
                <c:pt idx="3648">
                  <c:v>1</c:v>
                </c:pt>
                <c:pt idx="3649">
                  <c:v>0</c:v>
                </c:pt>
                <c:pt idx="3650">
                  <c:v>0</c:v>
                </c:pt>
                <c:pt idx="3651">
                  <c:v>0</c:v>
                </c:pt>
                <c:pt idx="3652">
                  <c:v>1</c:v>
                </c:pt>
                <c:pt idx="3653">
                  <c:v>1</c:v>
                </c:pt>
                <c:pt idx="3654">
                  <c:v>0</c:v>
                </c:pt>
                <c:pt idx="3655">
                  <c:v>0</c:v>
                </c:pt>
                <c:pt idx="3656">
                  <c:v>0</c:v>
                </c:pt>
                <c:pt idx="3657">
                  <c:v>1</c:v>
                </c:pt>
                <c:pt idx="3658">
                  <c:v>0</c:v>
                </c:pt>
                <c:pt idx="3659">
                  <c:v>0</c:v>
                </c:pt>
                <c:pt idx="3660">
                  <c:v>0</c:v>
                </c:pt>
                <c:pt idx="3661">
                  <c:v>0</c:v>
                </c:pt>
                <c:pt idx="3662">
                  <c:v>0</c:v>
                </c:pt>
                <c:pt idx="3663">
                  <c:v>0</c:v>
                </c:pt>
                <c:pt idx="3664">
                  <c:v>0</c:v>
                </c:pt>
                <c:pt idx="3665">
                  <c:v>0</c:v>
                </c:pt>
                <c:pt idx="3666">
                  <c:v>1</c:v>
                </c:pt>
                <c:pt idx="3667">
                  <c:v>3</c:v>
                </c:pt>
                <c:pt idx="3668">
                  <c:v>0</c:v>
                </c:pt>
                <c:pt idx="3669">
                  <c:v>0</c:v>
                </c:pt>
                <c:pt idx="3670">
                  <c:v>1</c:v>
                </c:pt>
                <c:pt idx="3671">
                  <c:v>0</c:v>
                </c:pt>
                <c:pt idx="3672">
                  <c:v>1</c:v>
                </c:pt>
                <c:pt idx="3673">
                  <c:v>0</c:v>
                </c:pt>
                <c:pt idx="3674">
                  <c:v>1</c:v>
                </c:pt>
                <c:pt idx="3675">
                  <c:v>0</c:v>
                </c:pt>
                <c:pt idx="3676">
                  <c:v>0</c:v>
                </c:pt>
                <c:pt idx="3677">
                  <c:v>1</c:v>
                </c:pt>
                <c:pt idx="3678">
                  <c:v>1</c:v>
                </c:pt>
                <c:pt idx="3679">
                  <c:v>0</c:v>
                </c:pt>
                <c:pt idx="3680">
                  <c:v>1</c:v>
                </c:pt>
                <c:pt idx="3681">
                  <c:v>0</c:v>
                </c:pt>
                <c:pt idx="3682">
                  <c:v>0</c:v>
                </c:pt>
                <c:pt idx="3683">
                  <c:v>2</c:v>
                </c:pt>
                <c:pt idx="3684">
                  <c:v>0</c:v>
                </c:pt>
                <c:pt idx="3685">
                  <c:v>0</c:v>
                </c:pt>
                <c:pt idx="3686">
                  <c:v>2</c:v>
                </c:pt>
                <c:pt idx="3687">
                  <c:v>0</c:v>
                </c:pt>
                <c:pt idx="3688">
                  <c:v>0</c:v>
                </c:pt>
                <c:pt idx="3689">
                  <c:v>0</c:v>
                </c:pt>
                <c:pt idx="3690">
                  <c:v>1</c:v>
                </c:pt>
                <c:pt idx="3691">
                  <c:v>0</c:v>
                </c:pt>
                <c:pt idx="3692">
                  <c:v>0</c:v>
                </c:pt>
                <c:pt idx="3693">
                  <c:v>0</c:v>
                </c:pt>
                <c:pt idx="3694">
                  <c:v>1</c:v>
                </c:pt>
                <c:pt idx="3695">
                  <c:v>0</c:v>
                </c:pt>
                <c:pt idx="3696">
                  <c:v>0</c:v>
                </c:pt>
                <c:pt idx="3697">
                  <c:v>0</c:v>
                </c:pt>
                <c:pt idx="3698">
                  <c:v>0</c:v>
                </c:pt>
                <c:pt idx="3699">
                  <c:v>1</c:v>
                </c:pt>
                <c:pt idx="3700">
                  <c:v>0</c:v>
                </c:pt>
                <c:pt idx="3701">
                  <c:v>2</c:v>
                </c:pt>
                <c:pt idx="3702">
                  <c:v>0</c:v>
                </c:pt>
                <c:pt idx="3703">
                  <c:v>0</c:v>
                </c:pt>
                <c:pt idx="3704">
                  <c:v>1</c:v>
                </c:pt>
                <c:pt idx="3705">
                  <c:v>0</c:v>
                </c:pt>
                <c:pt idx="3706">
                  <c:v>0</c:v>
                </c:pt>
                <c:pt idx="3707">
                  <c:v>2</c:v>
                </c:pt>
                <c:pt idx="3708">
                  <c:v>0</c:v>
                </c:pt>
                <c:pt idx="3709">
                  <c:v>1</c:v>
                </c:pt>
                <c:pt idx="3710">
                  <c:v>1</c:v>
                </c:pt>
                <c:pt idx="3711">
                  <c:v>0</c:v>
                </c:pt>
                <c:pt idx="3712">
                  <c:v>0</c:v>
                </c:pt>
                <c:pt idx="3713">
                  <c:v>1</c:v>
                </c:pt>
                <c:pt idx="3714">
                  <c:v>0</c:v>
                </c:pt>
                <c:pt idx="3715">
                  <c:v>0</c:v>
                </c:pt>
                <c:pt idx="3716">
                  <c:v>0</c:v>
                </c:pt>
                <c:pt idx="3717">
                  <c:v>0</c:v>
                </c:pt>
                <c:pt idx="3718">
                  <c:v>0</c:v>
                </c:pt>
                <c:pt idx="3719">
                  <c:v>1</c:v>
                </c:pt>
                <c:pt idx="3720">
                  <c:v>0</c:v>
                </c:pt>
                <c:pt idx="3721">
                  <c:v>1</c:v>
                </c:pt>
                <c:pt idx="3722">
                  <c:v>2</c:v>
                </c:pt>
                <c:pt idx="3723">
                  <c:v>1</c:v>
                </c:pt>
                <c:pt idx="3724">
                  <c:v>0</c:v>
                </c:pt>
                <c:pt idx="3725">
                  <c:v>0</c:v>
                </c:pt>
                <c:pt idx="3726">
                  <c:v>1</c:v>
                </c:pt>
                <c:pt idx="3727">
                  <c:v>0</c:v>
                </c:pt>
                <c:pt idx="3728">
                  <c:v>0</c:v>
                </c:pt>
                <c:pt idx="3729">
                  <c:v>0</c:v>
                </c:pt>
                <c:pt idx="3730">
                  <c:v>1</c:v>
                </c:pt>
                <c:pt idx="3731">
                  <c:v>0</c:v>
                </c:pt>
                <c:pt idx="3732">
                  <c:v>0</c:v>
                </c:pt>
                <c:pt idx="3733">
                  <c:v>0</c:v>
                </c:pt>
                <c:pt idx="3734">
                  <c:v>1</c:v>
                </c:pt>
                <c:pt idx="3735">
                  <c:v>0</c:v>
                </c:pt>
                <c:pt idx="3736">
                  <c:v>1</c:v>
                </c:pt>
                <c:pt idx="3737">
                  <c:v>2</c:v>
                </c:pt>
                <c:pt idx="3738">
                  <c:v>0</c:v>
                </c:pt>
                <c:pt idx="3739">
                  <c:v>0</c:v>
                </c:pt>
                <c:pt idx="3740">
                  <c:v>0</c:v>
                </c:pt>
                <c:pt idx="3741">
                  <c:v>0</c:v>
                </c:pt>
                <c:pt idx="3742">
                  <c:v>2</c:v>
                </c:pt>
                <c:pt idx="3743">
                  <c:v>0</c:v>
                </c:pt>
                <c:pt idx="3744">
                  <c:v>0</c:v>
                </c:pt>
                <c:pt idx="3745">
                  <c:v>1</c:v>
                </c:pt>
                <c:pt idx="3746">
                  <c:v>1</c:v>
                </c:pt>
                <c:pt idx="3747">
                  <c:v>0</c:v>
                </c:pt>
                <c:pt idx="3748">
                  <c:v>0</c:v>
                </c:pt>
                <c:pt idx="3749">
                  <c:v>1</c:v>
                </c:pt>
                <c:pt idx="3750">
                  <c:v>0</c:v>
                </c:pt>
                <c:pt idx="3751">
                  <c:v>0</c:v>
                </c:pt>
                <c:pt idx="3752">
                  <c:v>1</c:v>
                </c:pt>
                <c:pt idx="3753">
                  <c:v>0</c:v>
                </c:pt>
                <c:pt idx="3754">
                  <c:v>0</c:v>
                </c:pt>
                <c:pt idx="3755">
                  <c:v>0</c:v>
                </c:pt>
                <c:pt idx="3756">
                  <c:v>0</c:v>
                </c:pt>
                <c:pt idx="3757">
                  <c:v>0</c:v>
                </c:pt>
                <c:pt idx="3758">
                  <c:v>0</c:v>
                </c:pt>
                <c:pt idx="3759">
                  <c:v>0</c:v>
                </c:pt>
                <c:pt idx="3760">
                  <c:v>0</c:v>
                </c:pt>
                <c:pt idx="3761">
                  <c:v>2</c:v>
                </c:pt>
                <c:pt idx="3762">
                  <c:v>1</c:v>
                </c:pt>
                <c:pt idx="3763">
                  <c:v>1</c:v>
                </c:pt>
                <c:pt idx="3764">
                  <c:v>0</c:v>
                </c:pt>
                <c:pt idx="3765">
                  <c:v>2</c:v>
                </c:pt>
                <c:pt idx="3766">
                  <c:v>1</c:v>
                </c:pt>
                <c:pt idx="3767">
                  <c:v>0</c:v>
                </c:pt>
                <c:pt idx="3768">
                  <c:v>0</c:v>
                </c:pt>
                <c:pt idx="3769">
                  <c:v>1</c:v>
                </c:pt>
                <c:pt idx="3770">
                  <c:v>0</c:v>
                </c:pt>
                <c:pt idx="3771">
                  <c:v>1</c:v>
                </c:pt>
                <c:pt idx="3772">
                  <c:v>0</c:v>
                </c:pt>
                <c:pt idx="3773">
                  <c:v>0</c:v>
                </c:pt>
                <c:pt idx="3774">
                  <c:v>1</c:v>
                </c:pt>
                <c:pt idx="3775">
                  <c:v>0</c:v>
                </c:pt>
                <c:pt idx="3776">
                  <c:v>0</c:v>
                </c:pt>
                <c:pt idx="3777">
                  <c:v>2</c:v>
                </c:pt>
                <c:pt idx="3778">
                  <c:v>0</c:v>
                </c:pt>
                <c:pt idx="3779">
                  <c:v>0</c:v>
                </c:pt>
                <c:pt idx="3780">
                  <c:v>0</c:v>
                </c:pt>
                <c:pt idx="3781">
                  <c:v>0</c:v>
                </c:pt>
                <c:pt idx="3782">
                  <c:v>1</c:v>
                </c:pt>
                <c:pt idx="3783">
                  <c:v>0</c:v>
                </c:pt>
                <c:pt idx="3784">
                  <c:v>0</c:v>
                </c:pt>
                <c:pt idx="3785">
                  <c:v>0</c:v>
                </c:pt>
                <c:pt idx="3786">
                  <c:v>0</c:v>
                </c:pt>
                <c:pt idx="3787">
                  <c:v>0</c:v>
                </c:pt>
                <c:pt idx="3788">
                  <c:v>1</c:v>
                </c:pt>
                <c:pt idx="3789">
                  <c:v>0</c:v>
                </c:pt>
                <c:pt idx="3790">
                  <c:v>0</c:v>
                </c:pt>
                <c:pt idx="3791">
                  <c:v>0</c:v>
                </c:pt>
                <c:pt idx="3792">
                  <c:v>0</c:v>
                </c:pt>
                <c:pt idx="3793">
                  <c:v>0</c:v>
                </c:pt>
                <c:pt idx="3794">
                  <c:v>0</c:v>
                </c:pt>
                <c:pt idx="3795">
                  <c:v>0</c:v>
                </c:pt>
                <c:pt idx="3796">
                  <c:v>1</c:v>
                </c:pt>
                <c:pt idx="3797">
                  <c:v>0</c:v>
                </c:pt>
                <c:pt idx="3798">
                  <c:v>0</c:v>
                </c:pt>
                <c:pt idx="3799">
                  <c:v>0</c:v>
                </c:pt>
                <c:pt idx="3800">
                  <c:v>1</c:v>
                </c:pt>
                <c:pt idx="3801">
                  <c:v>0</c:v>
                </c:pt>
                <c:pt idx="3802">
                  <c:v>0</c:v>
                </c:pt>
                <c:pt idx="3803">
                  <c:v>1</c:v>
                </c:pt>
                <c:pt idx="3804">
                  <c:v>0</c:v>
                </c:pt>
                <c:pt idx="3805">
                  <c:v>0</c:v>
                </c:pt>
                <c:pt idx="3806">
                  <c:v>0</c:v>
                </c:pt>
                <c:pt idx="3807">
                  <c:v>0</c:v>
                </c:pt>
                <c:pt idx="3808">
                  <c:v>1</c:v>
                </c:pt>
                <c:pt idx="3809">
                  <c:v>0</c:v>
                </c:pt>
                <c:pt idx="3810">
                  <c:v>0</c:v>
                </c:pt>
                <c:pt idx="3811">
                  <c:v>0</c:v>
                </c:pt>
                <c:pt idx="3812">
                  <c:v>0</c:v>
                </c:pt>
                <c:pt idx="3813">
                  <c:v>0</c:v>
                </c:pt>
                <c:pt idx="3814">
                  <c:v>1</c:v>
                </c:pt>
                <c:pt idx="3815">
                  <c:v>1</c:v>
                </c:pt>
                <c:pt idx="3816">
                  <c:v>0</c:v>
                </c:pt>
                <c:pt idx="3817">
                  <c:v>1</c:v>
                </c:pt>
                <c:pt idx="3818">
                  <c:v>2</c:v>
                </c:pt>
                <c:pt idx="3819">
                  <c:v>1</c:v>
                </c:pt>
                <c:pt idx="3820">
                  <c:v>1</c:v>
                </c:pt>
                <c:pt idx="3821">
                  <c:v>0</c:v>
                </c:pt>
                <c:pt idx="3822">
                  <c:v>0</c:v>
                </c:pt>
                <c:pt idx="3823">
                  <c:v>0</c:v>
                </c:pt>
                <c:pt idx="3824">
                  <c:v>0</c:v>
                </c:pt>
                <c:pt idx="3825">
                  <c:v>1</c:v>
                </c:pt>
                <c:pt idx="3826">
                  <c:v>0</c:v>
                </c:pt>
                <c:pt idx="3827">
                  <c:v>2</c:v>
                </c:pt>
                <c:pt idx="3828">
                  <c:v>2</c:v>
                </c:pt>
                <c:pt idx="3829">
                  <c:v>0</c:v>
                </c:pt>
                <c:pt idx="3830">
                  <c:v>0</c:v>
                </c:pt>
                <c:pt idx="3831">
                  <c:v>0</c:v>
                </c:pt>
                <c:pt idx="3832">
                  <c:v>1</c:v>
                </c:pt>
                <c:pt idx="3833">
                  <c:v>0</c:v>
                </c:pt>
                <c:pt idx="3834">
                  <c:v>0</c:v>
                </c:pt>
                <c:pt idx="3835">
                  <c:v>0</c:v>
                </c:pt>
                <c:pt idx="3836">
                  <c:v>1</c:v>
                </c:pt>
                <c:pt idx="3837">
                  <c:v>0</c:v>
                </c:pt>
                <c:pt idx="3838">
                  <c:v>0</c:v>
                </c:pt>
                <c:pt idx="3839">
                  <c:v>0</c:v>
                </c:pt>
                <c:pt idx="3840">
                  <c:v>0</c:v>
                </c:pt>
                <c:pt idx="3841">
                  <c:v>0</c:v>
                </c:pt>
                <c:pt idx="3842">
                  <c:v>0</c:v>
                </c:pt>
                <c:pt idx="3843">
                  <c:v>2</c:v>
                </c:pt>
                <c:pt idx="3844">
                  <c:v>0</c:v>
                </c:pt>
                <c:pt idx="3845">
                  <c:v>1</c:v>
                </c:pt>
                <c:pt idx="3846">
                  <c:v>0</c:v>
                </c:pt>
                <c:pt idx="3847">
                  <c:v>0</c:v>
                </c:pt>
                <c:pt idx="3848">
                  <c:v>0</c:v>
                </c:pt>
                <c:pt idx="3849">
                  <c:v>1</c:v>
                </c:pt>
                <c:pt idx="3850">
                  <c:v>0</c:v>
                </c:pt>
                <c:pt idx="3851">
                  <c:v>1</c:v>
                </c:pt>
                <c:pt idx="3852">
                  <c:v>1</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1</c:v>
                </c:pt>
                <c:pt idx="3866">
                  <c:v>1</c:v>
                </c:pt>
                <c:pt idx="3867">
                  <c:v>0</c:v>
                </c:pt>
                <c:pt idx="3868">
                  <c:v>0</c:v>
                </c:pt>
                <c:pt idx="3869">
                  <c:v>2</c:v>
                </c:pt>
                <c:pt idx="3870">
                  <c:v>0</c:v>
                </c:pt>
                <c:pt idx="3871">
                  <c:v>0</c:v>
                </c:pt>
                <c:pt idx="3872">
                  <c:v>0</c:v>
                </c:pt>
                <c:pt idx="3873">
                  <c:v>0</c:v>
                </c:pt>
                <c:pt idx="3874">
                  <c:v>0</c:v>
                </c:pt>
                <c:pt idx="3875">
                  <c:v>1</c:v>
                </c:pt>
                <c:pt idx="3876">
                  <c:v>1</c:v>
                </c:pt>
                <c:pt idx="3877">
                  <c:v>0</c:v>
                </c:pt>
                <c:pt idx="3878">
                  <c:v>0</c:v>
                </c:pt>
                <c:pt idx="3879">
                  <c:v>0</c:v>
                </c:pt>
                <c:pt idx="3880">
                  <c:v>1</c:v>
                </c:pt>
                <c:pt idx="3881">
                  <c:v>1</c:v>
                </c:pt>
                <c:pt idx="3882">
                  <c:v>0</c:v>
                </c:pt>
                <c:pt idx="3883">
                  <c:v>1</c:v>
                </c:pt>
                <c:pt idx="3884">
                  <c:v>0</c:v>
                </c:pt>
                <c:pt idx="3885">
                  <c:v>0</c:v>
                </c:pt>
                <c:pt idx="3886">
                  <c:v>0</c:v>
                </c:pt>
                <c:pt idx="3887">
                  <c:v>1</c:v>
                </c:pt>
                <c:pt idx="3888">
                  <c:v>0</c:v>
                </c:pt>
                <c:pt idx="3889">
                  <c:v>2</c:v>
                </c:pt>
                <c:pt idx="3890">
                  <c:v>0</c:v>
                </c:pt>
                <c:pt idx="3891">
                  <c:v>0</c:v>
                </c:pt>
                <c:pt idx="3892">
                  <c:v>0</c:v>
                </c:pt>
                <c:pt idx="3893">
                  <c:v>1</c:v>
                </c:pt>
                <c:pt idx="3894">
                  <c:v>0</c:v>
                </c:pt>
                <c:pt idx="3895">
                  <c:v>1</c:v>
                </c:pt>
                <c:pt idx="3896">
                  <c:v>0</c:v>
                </c:pt>
                <c:pt idx="3897">
                  <c:v>0</c:v>
                </c:pt>
                <c:pt idx="3898">
                  <c:v>0</c:v>
                </c:pt>
                <c:pt idx="3899">
                  <c:v>0</c:v>
                </c:pt>
                <c:pt idx="3900">
                  <c:v>2</c:v>
                </c:pt>
                <c:pt idx="3901">
                  <c:v>0</c:v>
                </c:pt>
                <c:pt idx="3902">
                  <c:v>0</c:v>
                </c:pt>
                <c:pt idx="3903">
                  <c:v>0</c:v>
                </c:pt>
                <c:pt idx="3904">
                  <c:v>1</c:v>
                </c:pt>
                <c:pt idx="3905">
                  <c:v>1</c:v>
                </c:pt>
                <c:pt idx="3906">
                  <c:v>2</c:v>
                </c:pt>
                <c:pt idx="3907">
                  <c:v>0</c:v>
                </c:pt>
                <c:pt idx="3908">
                  <c:v>0</c:v>
                </c:pt>
                <c:pt idx="3909">
                  <c:v>1</c:v>
                </c:pt>
                <c:pt idx="3910">
                  <c:v>0</c:v>
                </c:pt>
                <c:pt idx="3911">
                  <c:v>0</c:v>
                </c:pt>
                <c:pt idx="3912">
                  <c:v>1</c:v>
                </c:pt>
                <c:pt idx="3913">
                  <c:v>0</c:v>
                </c:pt>
                <c:pt idx="3914">
                  <c:v>4</c:v>
                </c:pt>
                <c:pt idx="3915">
                  <c:v>1</c:v>
                </c:pt>
                <c:pt idx="3916">
                  <c:v>0</c:v>
                </c:pt>
                <c:pt idx="3917">
                  <c:v>2</c:v>
                </c:pt>
                <c:pt idx="3918">
                  <c:v>0</c:v>
                </c:pt>
                <c:pt idx="3919">
                  <c:v>0</c:v>
                </c:pt>
                <c:pt idx="3920">
                  <c:v>1</c:v>
                </c:pt>
                <c:pt idx="3921">
                  <c:v>1</c:v>
                </c:pt>
                <c:pt idx="3922">
                  <c:v>1</c:v>
                </c:pt>
                <c:pt idx="3923">
                  <c:v>0</c:v>
                </c:pt>
                <c:pt idx="3924">
                  <c:v>0</c:v>
                </c:pt>
                <c:pt idx="3925">
                  <c:v>0</c:v>
                </c:pt>
                <c:pt idx="3926">
                  <c:v>0</c:v>
                </c:pt>
                <c:pt idx="3927">
                  <c:v>0</c:v>
                </c:pt>
                <c:pt idx="3928">
                  <c:v>1</c:v>
                </c:pt>
                <c:pt idx="3929">
                  <c:v>0</c:v>
                </c:pt>
                <c:pt idx="3930">
                  <c:v>0</c:v>
                </c:pt>
                <c:pt idx="3931">
                  <c:v>0</c:v>
                </c:pt>
                <c:pt idx="3932">
                  <c:v>0</c:v>
                </c:pt>
                <c:pt idx="3933">
                  <c:v>1</c:v>
                </c:pt>
                <c:pt idx="3934">
                  <c:v>0</c:v>
                </c:pt>
                <c:pt idx="3935">
                  <c:v>0</c:v>
                </c:pt>
                <c:pt idx="3936">
                  <c:v>1</c:v>
                </c:pt>
                <c:pt idx="3937">
                  <c:v>3</c:v>
                </c:pt>
                <c:pt idx="3938">
                  <c:v>1</c:v>
                </c:pt>
                <c:pt idx="3939">
                  <c:v>0</c:v>
                </c:pt>
                <c:pt idx="3940">
                  <c:v>0</c:v>
                </c:pt>
                <c:pt idx="3941">
                  <c:v>2</c:v>
                </c:pt>
                <c:pt idx="3942">
                  <c:v>0</c:v>
                </c:pt>
                <c:pt idx="3943">
                  <c:v>0</c:v>
                </c:pt>
                <c:pt idx="3944">
                  <c:v>0</c:v>
                </c:pt>
                <c:pt idx="3945">
                  <c:v>0</c:v>
                </c:pt>
                <c:pt idx="3946">
                  <c:v>1</c:v>
                </c:pt>
                <c:pt idx="3947">
                  <c:v>0</c:v>
                </c:pt>
                <c:pt idx="3948">
                  <c:v>0</c:v>
                </c:pt>
                <c:pt idx="3949">
                  <c:v>0</c:v>
                </c:pt>
                <c:pt idx="3950">
                  <c:v>0</c:v>
                </c:pt>
                <c:pt idx="3951">
                  <c:v>1</c:v>
                </c:pt>
                <c:pt idx="3952">
                  <c:v>0</c:v>
                </c:pt>
                <c:pt idx="3953">
                  <c:v>0</c:v>
                </c:pt>
                <c:pt idx="3954">
                  <c:v>2</c:v>
                </c:pt>
                <c:pt idx="3955">
                  <c:v>0</c:v>
                </c:pt>
                <c:pt idx="3956">
                  <c:v>0</c:v>
                </c:pt>
                <c:pt idx="3957">
                  <c:v>1</c:v>
                </c:pt>
                <c:pt idx="3958">
                  <c:v>0</c:v>
                </c:pt>
                <c:pt idx="3959">
                  <c:v>0</c:v>
                </c:pt>
                <c:pt idx="3960">
                  <c:v>0</c:v>
                </c:pt>
                <c:pt idx="3961">
                  <c:v>1</c:v>
                </c:pt>
                <c:pt idx="3962">
                  <c:v>0</c:v>
                </c:pt>
                <c:pt idx="3963">
                  <c:v>0</c:v>
                </c:pt>
                <c:pt idx="3964">
                  <c:v>0</c:v>
                </c:pt>
                <c:pt idx="3965">
                  <c:v>1</c:v>
                </c:pt>
                <c:pt idx="3966">
                  <c:v>0</c:v>
                </c:pt>
                <c:pt idx="3967">
                  <c:v>0</c:v>
                </c:pt>
                <c:pt idx="3968">
                  <c:v>2</c:v>
                </c:pt>
                <c:pt idx="3969">
                  <c:v>0</c:v>
                </c:pt>
                <c:pt idx="3970">
                  <c:v>0</c:v>
                </c:pt>
                <c:pt idx="3971">
                  <c:v>0</c:v>
                </c:pt>
                <c:pt idx="3972">
                  <c:v>0</c:v>
                </c:pt>
                <c:pt idx="3973">
                  <c:v>1</c:v>
                </c:pt>
                <c:pt idx="3974">
                  <c:v>0</c:v>
                </c:pt>
                <c:pt idx="3975">
                  <c:v>0</c:v>
                </c:pt>
                <c:pt idx="3976">
                  <c:v>0</c:v>
                </c:pt>
                <c:pt idx="3977">
                  <c:v>1</c:v>
                </c:pt>
                <c:pt idx="3978">
                  <c:v>0</c:v>
                </c:pt>
                <c:pt idx="3979">
                  <c:v>1</c:v>
                </c:pt>
                <c:pt idx="3980">
                  <c:v>1</c:v>
                </c:pt>
                <c:pt idx="3981">
                  <c:v>0</c:v>
                </c:pt>
                <c:pt idx="3982">
                  <c:v>0</c:v>
                </c:pt>
                <c:pt idx="3983">
                  <c:v>0</c:v>
                </c:pt>
                <c:pt idx="3984">
                  <c:v>0</c:v>
                </c:pt>
                <c:pt idx="3985">
                  <c:v>1</c:v>
                </c:pt>
                <c:pt idx="3986">
                  <c:v>1</c:v>
                </c:pt>
                <c:pt idx="3987">
                  <c:v>0</c:v>
                </c:pt>
                <c:pt idx="3988">
                  <c:v>1</c:v>
                </c:pt>
                <c:pt idx="3989">
                  <c:v>0</c:v>
                </c:pt>
                <c:pt idx="3990">
                  <c:v>0</c:v>
                </c:pt>
                <c:pt idx="3991">
                  <c:v>0</c:v>
                </c:pt>
                <c:pt idx="3992">
                  <c:v>0</c:v>
                </c:pt>
                <c:pt idx="3993">
                  <c:v>0</c:v>
                </c:pt>
                <c:pt idx="3994">
                  <c:v>1</c:v>
                </c:pt>
                <c:pt idx="3995">
                  <c:v>2</c:v>
                </c:pt>
                <c:pt idx="3996">
                  <c:v>1</c:v>
                </c:pt>
                <c:pt idx="3997">
                  <c:v>0</c:v>
                </c:pt>
                <c:pt idx="3998">
                  <c:v>0</c:v>
                </c:pt>
                <c:pt idx="3999">
                  <c:v>0</c:v>
                </c:pt>
                <c:pt idx="4000">
                  <c:v>0</c:v>
                </c:pt>
                <c:pt idx="4001">
                  <c:v>1</c:v>
                </c:pt>
                <c:pt idx="4002">
                  <c:v>1</c:v>
                </c:pt>
                <c:pt idx="4003">
                  <c:v>0</c:v>
                </c:pt>
                <c:pt idx="4004">
                  <c:v>1</c:v>
                </c:pt>
                <c:pt idx="4005">
                  <c:v>0</c:v>
                </c:pt>
                <c:pt idx="4006">
                  <c:v>0</c:v>
                </c:pt>
                <c:pt idx="4007">
                  <c:v>1</c:v>
                </c:pt>
                <c:pt idx="4008">
                  <c:v>0</c:v>
                </c:pt>
                <c:pt idx="4009">
                  <c:v>1</c:v>
                </c:pt>
                <c:pt idx="4010">
                  <c:v>0</c:v>
                </c:pt>
                <c:pt idx="4011">
                  <c:v>0</c:v>
                </c:pt>
                <c:pt idx="4012">
                  <c:v>1</c:v>
                </c:pt>
                <c:pt idx="4013">
                  <c:v>0</c:v>
                </c:pt>
                <c:pt idx="4014">
                  <c:v>0</c:v>
                </c:pt>
                <c:pt idx="4015">
                  <c:v>2</c:v>
                </c:pt>
                <c:pt idx="4016">
                  <c:v>1</c:v>
                </c:pt>
                <c:pt idx="4017">
                  <c:v>1</c:v>
                </c:pt>
                <c:pt idx="4018">
                  <c:v>1</c:v>
                </c:pt>
                <c:pt idx="4019">
                  <c:v>0</c:v>
                </c:pt>
                <c:pt idx="4020">
                  <c:v>0</c:v>
                </c:pt>
                <c:pt idx="4021">
                  <c:v>1</c:v>
                </c:pt>
                <c:pt idx="4022">
                  <c:v>0</c:v>
                </c:pt>
                <c:pt idx="4023">
                  <c:v>0</c:v>
                </c:pt>
                <c:pt idx="4024">
                  <c:v>0</c:v>
                </c:pt>
                <c:pt idx="4025">
                  <c:v>0</c:v>
                </c:pt>
                <c:pt idx="4026">
                  <c:v>2</c:v>
                </c:pt>
                <c:pt idx="4027">
                  <c:v>1</c:v>
                </c:pt>
                <c:pt idx="4028">
                  <c:v>0</c:v>
                </c:pt>
                <c:pt idx="4029">
                  <c:v>0</c:v>
                </c:pt>
                <c:pt idx="4030">
                  <c:v>0</c:v>
                </c:pt>
                <c:pt idx="4031">
                  <c:v>0</c:v>
                </c:pt>
                <c:pt idx="4032">
                  <c:v>0</c:v>
                </c:pt>
                <c:pt idx="4033">
                  <c:v>1</c:v>
                </c:pt>
                <c:pt idx="4034">
                  <c:v>2</c:v>
                </c:pt>
                <c:pt idx="4035">
                  <c:v>0</c:v>
                </c:pt>
                <c:pt idx="4036">
                  <c:v>0</c:v>
                </c:pt>
                <c:pt idx="4037">
                  <c:v>0</c:v>
                </c:pt>
                <c:pt idx="4038">
                  <c:v>0</c:v>
                </c:pt>
                <c:pt idx="4039">
                  <c:v>0</c:v>
                </c:pt>
                <c:pt idx="4040">
                  <c:v>1</c:v>
                </c:pt>
                <c:pt idx="4041">
                  <c:v>0</c:v>
                </c:pt>
                <c:pt idx="4042">
                  <c:v>0</c:v>
                </c:pt>
                <c:pt idx="4043">
                  <c:v>0</c:v>
                </c:pt>
                <c:pt idx="4044">
                  <c:v>0</c:v>
                </c:pt>
                <c:pt idx="4045">
                  <c:v>0</c:v>
                </c:pt>
                <c:pt idx="4046">
                  <c:v>0</c:v>
                </c:pt>
                <c:pt idx="4047">
                  <c:v>0</c:v>
                </c:pt>
                <c:pt idx="4048">
                  <c:v>0</c:v>
                </c:pt>
                <c:pt idx="4049">
                  <c:v>0</c:v>
                </c:pt>
                <c:pt idx="4050">
                  <c:v>0</c:v>
                </c:pt>
                <c:pt idx="4051">
                  <c:v>1</c:v>
                </c:pt>
                <c:pt idx="4052">
                  <c:v>0</c:v>
                </c:pt>
                <c:pt idx="4053">
                  <c:v>0</c:v>
                </c:pt>
                <c:pt idx="4054">
                  <c:v>0</c:v>
                </c:pt>
                <c:pt idx="4055">
                  <c:v>1</c:v>
                </c:pt>
                <c:pt idx="4056">
                  <c:v>0</c:v>
                </c:pt>
                <c:pt idx="4057">
                  <c:v>1</c:v>
                </c:pt>
                <c:pt idx="4058">
                  <c:v>0</c:v>
                </c:pt>
                <c:pt idx="4059">
                  <c:v>0</c:v>
                </c:pt>
                <c:pt idx="4060">
                  <c:v>0</c:v>
                </c:pt>
                <c:pt idx="4061">
                  <c:v>0</c:v>
                </c:pt>
                <c:pt idx="4062">
                  <c:v>0</c:v>
                </c:pt>
                <c:pt idx="4063">
                  <c:v>0</c:v>
                </c:pt>
                <c:pt idx="4064">
                  <c:v>0</c:v>
                </c:pt>
                <c:pt idx="4065">
                  <c:v>0</c:v>
                </c:pt>
                <c:pt idx="4066">
                  <c:v>0</c:v>
                </c:pt>
                <c:pt idx="4067">
                  <c:v>0</c:v>
                </c:pt>
                <c:pt idx="4068">
                  <c:v>1</c:v>
                </c:pt>
                <c:pt idx="4069">
                  <c:v>1</c:v>
                </c:pt>
                <c:pt idx="4070">
                  <c:v>0</c:v>
                </c:pt>
                <c:pt idx="4071">
                  <c:v>1</c:v>
                </c:pt>
                <c:pt idx="4072">
                  <c:v>0</c:v>
                </c:pt>
                <c:pt idx="4073">
                  <c:v>0</c:v>
                </c:pt>
                <c:pt idx="4074">
                  <c:v>1</c:v>
                </c:pt>
                <c:pt idx="4075">
                  <c:v>1</c:v>
                </c:pt>
                <c:pt idx="4076">
                  <c:v>1</c:v>
                </c:pt>
                <c:pt idx="4077">
                  <c:v>0</c:v>
                </c:pt>
                <c:pt idx="4078">
                  <c:v>0</c:v>
                </c:pt>
                <c:pt idx="4079">
                  <c:v>0</c:v>
                </c:pt>
                <c:pt idx="4080">
                  <c:v>1</c:v>
                </c:pt>
                <c:pt idx="4081">
                  <c:v>1</c:v>
                </c:pt>
                <c:pt idx="4082">
                  <c:v>1</c:v>
                </c:pt>
                <c:pt idx="4083">
                  <c:v>0</c:v>
                </c:pt>
                <c:pt idx="4084">
                  <c:v>1</c:v>
                </c:pt>
                <c:pt idx="4085">
                  <c:v>0</c:v>
                </c:pt>
                <c:pt idx="4086">
                  <c:v>2</c:v>
                </c:pt>
                <c:pt idx="4087">
                  <c:v>0</c:v>
                </c:pt>
                <c:pt idx="4088">
                  <c:v>1</c:v>
                </c:pt>
                <c:pt idx="4089">
                  <c:v>0</c:v>
                </c:pt>
                <c:pt idx="4090">
                  <c:v>0</c:v>
                </c:pt>
                <c:pt idx="4091">
                  <c:v>0</c:v>
                </c:pt>
                <c:pt idx="4092">
                  <c:v>1</c:v>
                </c:pt>
                <c:pt idx="4093">
                  <c:v>0</c:v>
                </c:pt>
                <c:pt idx="4094">
                  <c:v>0</c:v>
                </c:pt>
                <c:pt idx="4095">
                  <c:v>2</c:v>
                </c:pt>
                <c:pt idx="4096">
                  <c:v>2</c:v>
                </c:pt>
                <c:pt idx="4097">
                  <c:v>0</c:v>
                </c:pt>
                <c:pt idx="4098">
                  <c:v>0</c:v>
                </c:pt>
                <c:pt idx="4099">
                  <c:v>0</c:v>
                </c:pt>
                <c:pt idx="4100">
                  <c:v>0</c:v>
                </c:pt>
                <c:pt idx="4101">
                  <c:v>0</c:v>
                </c:pt>
                <c:pt idx="4102">
                  <c:v>0</c:v>
                </c:pt>
                <c:pt idx="4103">
                  <c:v>0</c:v>
                </c:pt>
                <c:pt idx="4104">
                  <c:v>1</c:v>
                </c:pt>
                <c:pt idx="4105">
                  <c:v>0</c:v>
                </c:pt>
                <c:pt idx="4106">
                  <c:v>0</c:v>
                </c:pt>
                <c:pt idx="4107">
                  <c:v>2</c:v>
                </c:pt>
                <c:pt idx="4108">
                  <c:v>2</c:v>
                </c:pt>
                <c:pt idx="4109">
                  <c:v>0</c:v>
                </c:pt>
                <c:pt idx="4110">
                  <c:v>0</c:v>
                </c:pt>
                <c:pt idx="4111">
                  <c:v>0</c:v>
                </c:pt>
                <c:pt idx="4112">
                  <c:v>1</c:v>
                </c:pt>
                <c:pt idx="4113">
                  <c:v>0</c:v>
                </c:pt>
                <c:pt idx="4114">
                  <c:v>0</c:v>
                </c:pt>
                <c:pt idx="4115">
                  <c:v>0</c:v>
                </c:pt>
                <c:pt idx="4116">
                  <c:v>1</c:v>
                </c:pt>
                <c:pt idx="4117">
                  <c:v>0</c:v>
                </c:pt>
                <c:pt idx="4118">
                  <c:v>0</c:v>
                </c:pt>
                <c:pt idx="4119">
                  <c:v>0</c:v>
                </c:pt>
                <c:pt idx="4120">
                  <c:v>1</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7375360"/>
        <c:axId val="357385344"/>
      </c:barChart>
      <c:catAx>
        <c:axId val="357375360"/>
        <c:scaling>
          <c:orientation val="minMax"/>
        </c:scaling>
        <c:delete val="0"/>
        <c:axPos val="b"/>
        <c:majorTickMark val="out"/>
        <c:minorTickMark val="none"/>
        <c:tickLblPos val="nextTo"/>
        <c:txPr>
          <a:bodyPr/>
          <a:lstStyle/>
          <a:p>
            <a:pPr>
              <a:defRPr sz="700"/>
            </a:pPr>
            <a:endParaRPr lang="en-US"/>
          </a:p>
        </c:txPr>
        <c:crossAx val="357385344"/>
        <c:crosses val="autoZero"/>
        <c:auto val="1"/>
        <c:lblAlgn val="ctr"/>
        <c:lblOffset val="100"/>
        <c:noMultiLvlLbl val="0"/>
      </c:catAx>
      <c:valAx>
        <c:axId val="357385344"/>
        <c:scaling>
          <c:orientation val="minMax"/>
          <c:max val="10"/>
        </c:scaling>
        <c:delete val="0"/>
        <c:axPos val="l"/>
        <c:majorGridlines/>
        <c:numFmt formatCode="General" sourceLinked="1"/>
        <c:majorTickMark val="out"/>
        <c:minorTickMark val="none"/>
        <c:tickLblPos val="nextTo"/>
        <c:crossAx val="357375360"/>
        <c:crosses val="autoZero"/>
        <c:crossBetween val="between"/>
        <c:majorUnit val="2"/>
      </c:valAx>
      <c:spPr>
        <a:ln>
          <a:solidFill>
            <a:schemeClr val="bg1">
              <a:lumMod val="75000"/>
            </a:schemeClr>
          </a:solidFill>
        </a:ln>
      </c:spPr>
    </c:plotArea>
    <c:legend>
      <c:legendPos val="r"/>
      <c:layout>
        <c:manualLayout>
          <c:xMode val="edge"/>
          <c:yMode val="edge"/>
          <c:x val="9.9558327208899094E-2"/>
          <c:y val="5.0733814523184588E-2"/>
          <c:w val="0.25679653235527966"/>
          <c:h val="0.12973871814410295"/>
        </c:manualLayout>
      </c:layout>
      <c:overlay val="0"/>
    </c:legend>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088655584718581E-2"/>
          <c:y val="5.0925925925925923E-2"/>
          <c:w val="0.9026205057701121"/>
          <c:h val="0.75260061242344711"/>
        </c:manualLayout>
      </c:layout>
      <c:barChart>
        <c:barDir val="col"/>
        <c:grouping val="clustered"/>
        <c:varyColors val="0"/>
        <c:ser>
          <c:idx val="0"/>
          <c:order val="0"/>
          <c:tx>
            <c:strRef>
              <c:f>Coverage!$E$1</c:f>
              <c:strCache>
                <c:ptCount val="1"/>
                <c:pt idx="0">
                  <c:v>C0.5xS50</c:v>
                </c:pt>
              </c:strCache>
            </c:strRef>
          </c:tx>
          <c:invertIfNegative val="0"/>
          <c:val>
            <c:numRef>
              <c:f>Coverage!$E$2:$E$4131</c:f>
              <c:numCache>
                <c:formatCode>General</c:formatCode>
                <c:ptCount val="4130"/>
                <c:pt idx="0">
                  <c:v>0</c:v>
                </c:pt>
                <c:pt idx="1">
                  <c:v>0</c:v>
                </c:pt>
                <c:pt idx="2">
                  <c:v>0</c:v>
                </c:pt>
                <c:pt idx="3">
                  <c:v>0</c:v>
                </c:pt>
                <c:pt idx="4">
                  <c:v>1</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2</c:v>
                </c:pt>
                <c:pt idx="53">
                  <c:v>0</c:v>
                </c:pt>
                <c:pt idx="54">
                  <c:v>0</c:v>
                </c:pt>
                <c:pt idx="55">
                  <c:v>0</c:v>
                </c:pt>
                <c:pt idx="56">
                  <c:v>0</c:v>
                </c:pt>
                <c:pt idx="57">
                  <c:v>0</c:v>
                </c:pt>
                <c:pt idx="58">
                  <c:v>1</c:v>
                </c:pt>
                <c:pt idx="59">
                  <c:v>0</c:v>
                </c:pt>
                <c:pt idx="60">
                  <c:v>0</c:v>
                </c:pt>
                <c:pt idx="61">
                  <c:v>0</c:v>
                </c:pt>
                <c:pt idx="62">
                  <c:v>0</c:v>
                </c:pt>
                <c:pt idx="63">
                  <c:v>0</c:v>
                </c:pt>
                <c:pt idx="64">
                  <c:v>0</c:v>
                </c:pt>
                <c:pt idx="65">
                  <c:v>0</c:v>
                </c:pt>
                <c:pt idx="66">
                  <c:v>0</c:v>
                </c:pt>
                <c:pt idx="67">
                  <c:v>1</c:v>
                </c:pt>
                <c:pt idx="68">
                  <c:v>0</c:v>
                </c:pt>
                <c:pt idx="69">
                  <c:v>0</c:v>
                </c:pt>
                <c:pt idx="70">
                  <c:v>0</c:v>
                </c:pt>
                <c:pt idx="71">
                  <c:v>0</c:v>
                </c:pt>
                <c:pt idx="72">
                  <c:v>0</c:v>
                </c:pt>
                <c:pt idx="73">
                  <c:v>0</c:v>
                </c:pt>
                <c:pt idx="74">
                  <c:v>0</c:v>
                </c:pt>
                <c:pt idx="75">
                  <c:v>0</c:v>
                </c:pt>
                <c:pt idx="76">
                  <c:v>1</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1</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1</c:v>
                </c:pt>
                <c:pt idx="122">
                  <c:v>0</c:v>
                </c:pt>
                <c:pt idx="123">
                  <c:v>0</c:v>
                </c:pt>
                <c:pt idx="124">
                  <c:v>0</c:v>
                </c:pt>
                <c:pt idx="125">
                  <c:v>0</c:v>
                </c:pt>
                <c:pt idx="126">
                  <c:v>0</c:v>
                </c:pt>
                <c:pt idx="127">
                  <c:v>0</c:v>
                </c:pt>
                <c:pt idx="128">
                  <c:v>0</c:v>
                </c:pt>
                <c:pt idx="129">
                  <c:v>0</c:v>
                </c:pt>
                <c:pt idx="130">
                  <c:v>1</c:v>
                </c:pt>
                <c:pt idx="131">
                  <c:v>0</c:v>
                </c:pt>
                <c:pt idx="132">
                  <c:v>0</c:v>
                </c:pt>
                <c:pt idx="133">
                  <c:v>1</c:v>
                </c:pt>
                <c:pt idx="134">
                  <c:v>1</c:v>
                </c:pt>
                <c:pt idx="135">
                  <c:v>0</c:v>
                </c:pt>
                <c:pt idx="136">
                  <c:v>0</c:v>
                </c:pt>
                <c:pt idx="137">
                  <c:v>0</c:v>
                </c:pt>
                <c:pt idx="138">
                  <c:v>0</c:v>
                </c:pt>
                <c:pt idx="139">
                  <c:v>1</c:v>
                </c:pt>
                <c:pt idx="140">
                  <c:v>1</c:v>
                </c:pt>
                <c:pt idx="141">
                  <c:v>0</c:v>
                </c:pt>
                <c:pt idx="142">
                  <c:v>1</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1</c:v>
                </c:pt>
                <c:pt idx="157">
                  <c:v>0</c:v>
                </c:pt>
                <c:pt idx="158">
                  <c:v>0</c:v>
                </c:pt>
                <c:pt idx="159">
                  <c:v>0</c:v>
                </c:pt>
                <c:pt idx="160">
                  <c:v>0</c:v>
                </c:pt>
                <c:pt idx="161">
                  <c:v>1</c:v>
                </c:pt>
                <c:pt idx="162">
                  <c:v>0</c:v>
                </c:pt>
                <c:pt idx="163">
                  <c:v>0</c:v>
                </c:pt>
                <c:pt idx="164">
                  <c:v>0</c:v>
                </c:pt>
                <c:pt idx="165">
                  <c:v>1</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1</c:v>
                </c:pt>
                <c:pt idx="189">
                  <c:v>1</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1</c:v>
                </c:pt>
                <c:pt idx="213">
                  <c:v>0</c:v>
                </c:pt>
                <c:pt idx="214">
                  <c:v>0</c:v>
                </c:pt>
                <c:pt idx="215">
                  <c:v>1</c:v>
                </c:pt>
                <c:pt idx="216">
                  <c:v>0</c:v>
                </c:pt>
                <c:pt idx="217">
                  <c:v>0</c:v>
                </c:pt>
                <c:pt idx="218">
                  <c:v>0</c:v>
                </c:pt>
                <c:pt idx="219">
                  <c:v>0</c:v>
                </c:pt>
                <c:pt idx="220">
                  <c:v>0</c:v>
                </c:pt>
                <c:pt idx="221">
                  <c:v>0</c:v>
                </c:pt>
                <c:pt idx="222">
                  <c:v>0</c:v>
                </c:pt>
                <c:pt idx="223">
                  <c:v>0</c:v>
                </c:pt>
                <c:pt idx="224">
                  <c:v>2</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1</c:v>
                </c:pt>
                <c:pt idx="239">
                  <c:v>0</c:v>
                </c:pt>
                <c:pt idx="240">
                  <c:v>0</c:v>
                </c:pt>
                <c:pt idx="241">
                  <c:v>0</c:v>
                </c:pt>
                <c:pt idx="242">
                  <c:v>0</c:v>
                </c:pt>
                <c:pt idx="243">
                  <c:v>1</c:v>
                </c:pt>
                <c:pt idx="244">
                  <c:v>0</c:v>
                </c:pt>
                <c:pt idx="245">
                  <c:v>0</c:v>
                </c:pt>
                <c:pt idx="246">
                  <c:v>0</c:v>
                </c:pt>
                <c:pt idx="247">
                  <c:v>0</c:v>
                </c:pt>
                <c:pt idx="248">
                  <c:v>0</c:v>
                </c:pt>
                <c:pt idx="249">
                  <c:v>0</c:v>
                </c:pt>
                <c:pt idx="250">
                  <c:v>0</c:v>
                </c:pt>
                <c:pt idx="251">
                  <c:v>0</c:v>
                </c:pt>
                <c:pt idx="252">
                  <c:v>0</c:v>
                </c:pt>
                <c:pt idx="253">
                  <c:v>0</c:v>
                </c:pt>
                <c:pt idx="254">
                  <c:v>0</c:v>
                </c:pt>
                <c:pt idx="255">
                  <c:v>1</c:v>
                </c:pt>
                <c:pt idx="256">
                  <c:v>0</c:v>
                </c:pt>
                <c:pt idx="257">
                  <c:v>0</c:v>
                </c:pt>
                <c:pt idx="258">
                  <c:v>0</c:v>
                </c:pt>
                <c:pt idx="259">
                  <c:v>0</c:v>
                </c:pt>
                <c:pt idx="260">
                  <c:v>0</c:v>
                </c:pt>
                <c:pt idx="261">
                  <c:v>0</c:v>
                </c:pt>
                <c:pt idx="262">
                  <c:v>1</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1</c:v>
                </c:pt>
                <c:pt idx="280">
                  <c:v>0</c:v>
                </c:pt>
                <c:pt idx="281">
                  <c:v>0</c:v>
                </c:pt>
                <c:pt idx="282">
                  <c:v>0</c:v>
                </c:pt>
                <c:pt idx="283">
                  <c:v>0</c:v>
                </c:pt>
                <c:pt idx="284">
                  <c:v>0</c:v>
                </c:pt>
                <c:pt idx="285">
                  <c:v>0</c:v>
                </c:pt>
                <c:pt idx="286">
                  <c:v>0</c:v>
                </c:pt>
                <c:pt idx="287">
                  <c:v>0</c:v>
                </c:pt>
                <c:pt idx="288">
                  <c:v>0</c:v>
                </c:pt>
                <c:pt idx="289">
                  <c:v>0</c:v>
                </c:pt>
                <c:pt idx="290">
                  <c:v>0</c:v>
                </c:pt>
                <c:pt idx="291">
                  <c:v>0</c:v>
                </c:pt>
                <c:pt idx="292">
                  <c:v>1</c:v>
                </c:pt>
                <c:pt idx="293">
                  <c:v>0</c:v>
                </c:pt>
                <c:pt idx="294">
                  <c:v>0</c:v>
                </c:pt>
                <c:pt idx="295">
                  <c:v>0</c:v>
                </c:pt>
                <c:pt idx="296">
                  <c:v>0</c:v>
                </c:pt>
                <c:pt idx="297">
                  <c:v>0</c:v>
                </c:pt>
                <c:pt idx="298">
                  <c:v>0</c:v>
                </c:pt>
                <c:pt idx="299">
                  <c:v>0</c:v>
                </c:pt>
                <c:pt idx="300">
                  <c:v>0</c:v>
                </c:pt>
                <c:pt idx="301">
                  <c:v>0</c:v>
                </c:pt>
                <c:pt idx="302">
                  <c:v>0</c:v>
                </c:pt>
                <c:pt idx="303">
                  <c:v>0</c:v>
                </c:pt>
                <c:pt idx="304">
                  <c:v>1</c:v>
                </c:pt>
                <c:pt idx="305">
                  <c:v>0</c:v>
                </c:pt>
                <c:pt idx="306">
                  <c:v>0</c:v>
                </c:pt>
                <c:pt idx="307">
                  <c:v>0</c:v>
                </c:pt>
                <c:pt idx="308">
                  <c:v>1</c:v>
                </c:pt>
                <c:pt idx="309">
                  <c:v>0</c:v>
                </c:pt>
                <c:pt idx="310">
                  <c:v>1</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0</c:v>
                </c:pt>
                <c:pt idx="369">
                  <c:v>0</c:v>
                </c:pt>
                <c:pt idx="370">
                  <c:v>0</c:v>
                </c:pt>
                <c:pt idx="371">
                  <c:v>1</c:v>
                </c:pt>
                <c:pt idx="372">
                  <c:v>0</c:v>
                </c:pt>
                <c:pt idx="373">
                  <c:v>1</c:v>
                </c:pt>
                <c:pt idx="374">
                  <c:v>0</c:v>
                </c:pt>
                <c:pt idx="375">
                  <c:v>1</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1</c:v>
                </c:pt>
                <c:pt idx="392">
                  <c:v>1</c:v>
                </c:pt>
                <c:pt idx="393">
                  <c:v>0</c:v>
                </c:pt>
                <c:pt idx="394">
                  <c:v>0</c:v>
                </c:pt>
                <c:pt idx="395">
                  <c:v>0</c:v>
                </c:pt>
                <c:pt idx="396">
                  <c:v>1</c:v>
                </c:pt>
                <c:pt idx="397">
                  <c:v>0</c:v>
                </c:pt>
                <c:pt idx="398">
                  <c:v>1</c:v>
                </c:pt>
                <c:pt idx="399">
                  <c:v>0</c:v>
                </c:pt>
                <c:pt idx="400">
                  <c:v>0</c:v>
                </c:pt>
                <c:pt idx="401">
                  <c:v>0</c:v>
                </c:pt>
                <c:pt idx="402">
                  <c:v>0</c:v>
                </c:pt>
                <c:pt idx="403">
                  <c:v>0</c:v>
                </c:pt>
                <c:pt idx="404">
                  <c:v>0</c:v>
                </c:pt>
                <c:pt idx="405">
                  <c:v>1</c:v>
                </c:pt>
                <c:pt idx="406">
                  <c:v>0</c:v>
                </c:pt>
                <c:pt idx="407">
                  <c:v>1</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1</c:v>
                </c:pt>
                <c:pt idx="465">
                  <c:v>0</c:v>
                </c:pt>
                <c:pt idx="466">
                  <c:v>0</c:v>
                </c:pt>
                <c:pt idx="467">
                  <c:v>0</c:v>
                </c:pt>
                <c:pt idx="468">
                  <c:v>0</c:v>
                </c:pt>
                <c:pt idx="469">
                  <c:v>0</c:v>
                </c:pt>
                <c:pt idx="470">
                  <c:v>0</c:v>
                </c:pt>
                <c:pt idx="471">
                  <c:v>0</c:v>
                </c:pt>
                <c:pt idx="472">
                  <c:v>0</c:v>
                </c:pt>
                <c:pt idx="473">
                  <c:v>1</c:v>
                </c:pt>
                <c:pt idx="474">
                  <c:v>0</c:v>
                </c:pt>
                <c:pt idx="475">
                  <c:v>1</c:v>
                </c:pt>
                <c:pt idx="476">
                  <c:v>0</c:v>
                </c:pt>
                <c:pt idx="477">
                  <c:v>0</c:v>
                </c:pt>
                <c:pt idx="478">
                  <c:v>0</c:v>
                </c:pt>
                <c:pt idx="479">
                  <c:v>0</c:v>
                </c:pt>
                <c:pt idx="480">
                  <c:v>0</c:v>
                </c:pt>
                <c:pt idx="481">
                  <c:v>1</c:v>
                </c:pt>
                <c:pt idx="482">
                  <c:v>0</c:v>
                </c:pt>
                <c:pt idx="483">
                  <c:v>0</c:v>
                </c:pt>
                <c:pt idx="484">
                  <c:v>0</c:v>
                </c:pt>
                <c:pt idx="485">
                  <c:v>0</c:v>
                </c:pt>
                <c:pt idx="486">
                  <c:v>0</c:v>
                </c:pt>
                <c:pt idx="487">
                  <c:v>1</c:v>
                </c:pt>
                <c:pt idx="488">
                  <c:v>0</c:v>
                </c:pt>
                <c:pt idx="489">
                  <c:v>0</c:v>
                </c:pt>
                <c:pt idx="490">
                  <c:v>0</c:v>
                </c:pt>
                <c:pt idx="491">
                  <c:v>0</c:v>
                </c:pt>
                <c:pt idx="492">
                  <c:v>0</c:v>
                </c:pt>
                <c:pt idx="493">
                  <c:v>0</c:v>
                </c:pt>
                <c:pt idx="494">
                  <c:v>1</c:v>
                </c:pt>
                <c:pt idx="495">
                  <c:v>0</c:v>
                </c:pt>
                <c:pt idx="496">
                  <c:v>0</c:v>
                </c:pt>
                <c:pt idx="497">
                  <c:v>0</c:v>
                </c:pt>
                <c:pt idx="498">
                  <c:v>0</c:v>
                </c:pt>
                <c:pt idx="499">
                  <c:v>0</c:v>
                </c:pt>
                <c:pt idx="500">
                  <c:v>0</c:v>
                </c:pt>
                <c:pt idx="501">
                  <c:v>0</c:v>
                </c:pt>
                <c:pt idx="502">
                  <c:v>0</c:v>
                </c:pt>
                <c:pt idx="503">
                  <c:v>0</c:v>
                </c:pt>
                <c:pt idx="504">
                  <c:v>0</c:v>
                </c:pt>
                <c:pt idx="505">
                  <c:v>0</c:v>
                </c:pt>
                <c:pt idx="506">
                  <c:v>1</c:v>
                </c:pt>
                <c:pt idx="507">
                  <c:v>0</c:v>
                </c:pt>
                <c:pt idx="508">
                  <c:v>0</c:v>
                </c:pt>
                <c:pt idx="509">
                  <c:v>0</c:v>
                </c:pt>
                <c:pt idx="510">
                  <c:v>0</c:v>
                </c:pt>
                <c:pt idx="511">
                  <c:v>0</c:v>
                </c:pt>
                <c:pt idx="512">
                  <c:v>0</c:v>
                </c:pt>
                <c:pt idx="513">
                  <c:v>0</c:v>
                </c:pt>
                <c:pt idx="514">
                  <c:v>0</c:v>
                </c:pt>
                <c:pt idx="515">
                  <c:v>0</c:v>
                </c:pt>
                <c:pt idx="516">
                  <c:v>0</c:v>
                </c:pt>
                <c:pt idx="517">
                  <c:v>1</c:v>
                </c:pt>
                <c:pt idx="518">
                  <c:v>1</c:v>
                </c:pt>
                <c:pt idx="519">
                  <c:v>1</c:v>
                </c:pt>
                <c:pt idx="520">
                  <c:v>0</c:v>
                </c:pt>
                <c:pt idx="521">
                  <c:v>0</c:v>
                </c:pt>
                <c:pt idx="522">
                  <c:v>1</c:v>
                </c:pt>
                <c:pt idx="523">
                  <c:v>3</c:v>
                </c:pt>
                <c:pt idx="524">
                  <c:v>4</c:v>
                </c:pt>
                <c:pt idx="525">
                  <c:v>0</c:v>
                </c:pt>
                <c:pt idx="526">
                  <c:v>1</c:v>
                </c:pt>
                <c:pt idx="527">
                  <c:v>0</c:v>
                </c:pt>
                <c:pt idx="528">
                  <c:v>3</c:v>
                </c:pt>
                <c:pt idx="529">
                  <c:v>3</c:v>
                </c:pt>
                <c:pt idx="530">
                  <c:v>3</c:v>
                </c:pt>
                <c:pt idx="531">
                  <c:v>2</c:v>
                </c:pt>
                <c:pt idx="532">
                  <c:v>3</c:v>
                </c:pt>
                <c:pt idx="533">
                  <c:v>0</c:v>
                </c:pt>
                <c:pt idx="534">
                  <c:v>5</c:v>
                </c:pt>
                <c:pt idx="535">
                  <c:v>4</c:v>
                </c:pt>
                <c:pt idx="536">
                  <c:v>6</c:v>
                </c:pt>
                <c:pt idx="537">
                  <c:v>4</c:v>
                </c:pt>
                <c:pt idx="538">
                  <c:v>4</c:v>
                </c:pt>
                <c:pt idx="539">
                  <c:v>0</c:v>
                </c:pt>
                <c:pt idx="540">
                  <c:v>6</c:v>
                </c:pt>
                <c:pt idx="541">
                  <c:v>3</c:v>
                </c:pt>
                <c:pt idx="542">
                  <c:v>6</c:v>
                </c:pt>
                <c:pt idx="543">
                  <c:v>2</c:v>
                </c:pt>
                <c:pt idx="544">
                  <c:v>6</c:v>
                </c:pt>
                <c:pt idx="545">
                  <c:v>2</c:v>
                </c:pt>
                <c:pt idx="546">
                  <c:v>3</c:v>
                </c:pt>
                <c:pt idx="547">
                  <c:v>0</c:v>
                </c:pt>
                <c:pt idx="548">
                  <c:v>2</c:v>
                </c:pt>
                <c:pt idx="549">
                  <c:v>3</c:v>
                </c:pt>
                <c:pt idx="550">
                  <c:v>5</c:v>
                </c:pt>
                <c:pt idx="551">
                  <c:v>2</c:v>
                </c:pt>
                <c:pt idx="552">
                  <c:v>5</c:v>
                </c:pt>
                <c:pt idx="553">
                  <c:v>2</c:v>
                </c:pt>
                <c:pt idx="554">
                  <c:v>5</c:v>
                </c:pt>
                <c:pt idx="555">
                  <c:v>2</c:v>
                </c:pt>
                <c:pt idx="556">
                  <c:v>3</c:v>
                </c:pt>
                <c:pt idx="557">
                  <c:v>2</c:v>
                </c:pt>
                <c:pt idx="558">
                  <c:v>0</c:v>
                </c:pt>
                <c:pt idx="559">
                  <c:v>2</c:v>
                </c:pt>
                <c:pt idx="560">
                  <c:v>3</c:v>
                </c:pt>
                <c:pt idx="561">
                  <c:v>1</c:v>
                </c:pt>
                <c:pt idx="562">
                  <c:v>0</c:v>
                </c:pt>
                <c:pt idx="563">
                  <c:v>2</c:v>
                </c:pt>
                <c:pt idx="564">
                  <c:v>2</c:v>
                </c:pt>
                <c:pt idx="565">
                  <c:v>1</c:v>
                </c:pt>
                <c:pt idx="566">
                  <c:v>3</c:v>
                </c:pt>
                <c:pt idx="567">
                  <c:v>0</c:v>
                </c:pt>
                <c:pt idx="568">
                  <c:v>3</c:v>
                </c:pt>
                <c:pt idx="569">
                  <c:v>3</c:v>
                </c:pt>
                <c:pt idx="570">
                  <c:v>4</c:v>
                </c:pt>
                <c:pt idx="571">
                  <c:v>3</c:v>
                </c:pt>
                <c:pt idx="572">
                  <c:v>11</c:v>
                </c:pt>
                <c:pt idx="573">
                  <c:v>7</c:v>
                </c:pt>
                <c:pt idx="574">
                  <c:v>2</c:v>
                </c:pt>
                <c:pt idx="575">
                  <c:v>3</c:v>
                </c:pt>
                <c:pt idx="576">
                  <c:v>2</c:v>
                </c:pt>
                <c:pt idx="577">
                  <c:v>2</c:v>
                </c:pt>
                <c:pt idx="578">
                  <c:v>0</c:v>
                </c:pt>
                <c:pt idx="579">
                  <c:v>5</c:v>
                </c:pt>
                <c:pt idx="580">
                  <c:v>3</c:v>
                </c:pt>
                <c:pt idx="581">
                  <c:v>3</c:v>
                </c:pt>
                <c:pt idx="582">
                  <c:v>8</c:v>
                </c:pt>
                <c:pt idx="583">
                  <c:v>4</c:v>
                </c:pt>
                <c:pt idx="584">
                  <c:v>3</c:v>
                </c:pt>
                <c:pt idx="585">
                  <c:v>4</c:v>
                </c:pt>
                <c:pt idx="586">
                  <c:v>5</c:v>
                </c:pt>
                <c:pt idx="587">
                  <c:v>3</c:v>
                </c:pt>
                <c:pt idx="588">
                  <c:v>8</c:v>
                </c:pt>
                <c:pt idx="589">
                  <c:v>2</c:v>
                </c:pt>
                <c:pt idx="590">
                  <c:v>4</c:v>
                </c:pt>
                <c:pt idx="591">
                  <c:v>1</c:v>
                </c:pt>
                <c:pt idx="592">
                  <c:v>2</c:v>
                </c:pt>
                <c:pt idx="593">
                  <c:v>0</c:v>
                </c:pt>
                <c:pt idx="594">
                  <c:v>2</c:v>
                </c:pt>
                <c:pt idx="595">
                  <c:v>6</c:v>
                </c:pt>
                <c:pt idx="596">
                  <c:v>2</c:v>
                </c:pt>
                <c:pt idx="597">
                  <c:v>3</c:v>
                </c:pt>
                <c:pt idx="598">
                  <c:v>5</c:v>
                </c:pt>
                <c:pt idx="599">
                  <c:v>3</c:v>
                </c:pt>
                <c:pt idx="600">
                  <c:v>5</c:v>
                </c:pt>
                <c:pt idx="601">
                  <c:v>1</c:v>
                </c:pt>
                <c:pt idx="602">
                  <c:v>5</c:v>
                </c:pt>
                <c:pt idx="603">
                  <c:v>1</c:v>
                </c:pt>
                <c:pt idx="604">
                  <c:v>4</c:v>
                </c:pt>
                <c:pt idx="605">
                  <c:v>2</c:v>
                </c:pt>
                <c:pt idx="606">
                  <c:v>4</c:v>
                </c:pt>
                <c:pt idx="607">
                  <c:v>1</c:v>
                </c:pt>
                <c:pt idx="608">
                  <c:v>4</c:v>
                </c:pt>
                <c:pt idx="609">
                  <c:v>2</c:v>
                </c:pt>
                <c:pt idx="610">
                  <c:v>4</c:v>
                </c:pt>
                <c:pt idx="611">
                  <c:v>3</c:v>
                </c:pt>
                <c:pt idx="612">
                  <c:v>3</c:v>
                </c:pt>
                <c:pt idx="613">
                  <c:v>4</c:v>
                </c:pt>
                <c:pt idx="614">
                  <c:v>0</c:v>
                </c:pt>
                <c:pt idx="615">
                  <c:v>6</c:v>
                </c:pt>
                <c:pt idx="616">
                  <c:v>2</c:v>
                </c:pt>
                <c:pt idx="617">
                  <c:v>2</c:v>
                </c:pt>
                <c:pt idx="618">
                  <c:v>6</c:v>
                </c:pt>
                <c:pt idx="619">
                  <c:v>1</c:v>
                </c:pt>
                <c:pt idx="620">
                  <c:v>5</c:v>
                </c:pt>
                <c:pt idx="621">
                  <c:v>4</c:v>
                </c:pt>
                <c:pt idx="622">
                  <c:v>1</c:v>
                </c:pt>
                <c:pt idx="623">
                  <c:v>1</c:v>
                </c:pt>
                <c:pt idx="624">
                  <c:v>2</c:v>
                </c:pt>
                <c:pt idx="625">
                  <c:v>2</c:v>
                </c:pt>
                <c:pt idx="626">
                  <c:v>3</c:v>
                </c:pt>
                <c:pt idx="627">
                  <c:v>3</c:v>
                </c:pt>
                <c:pt idx="628">
                  <c:v>3</c:v>
                </c:pt>
                <c:pt idx="629">
                  <c:v>4</c:v>
                </c:pt>
                <c:pt idx="630">
                  <c:v>3</c:v>
                </c:pt>
                <c:pt idx="631">
                  <c:v>3</c:v>
                </c:pt>
                <c:pt idx="632">
                  <c:v>3</c:v>
                </c:pt>
                <c:pt idx="633">
                  <c:v>1</c:v>
                </c:pt>
                <c:pt idx="634">
                  <c:v>7</c:v>
                </c:pt>
                <c:pt idx="635">
                  <c:v>3</c:v>
                </c:pt>
                <c:pt idx="636">
                  <c:v>3</c:v>
                </c:pt>
                <c:pt idx="637">
                  <c:v>6</c:v>
                </c:pt>
                <c:pt idx="638">
                  <c:v>1</c:v>
                </c:pt>
                <c:pt idx="639">
                  <c:v>5</c:v>
                </c:pt>
                <c:pt idx="640">
                  <c:v>2</c:v>
                </c:pt>
                <c:pt idx="641">
                  <c:v>2</c:v>
                </c:pt>
                <c:pt idx="642">
                  <c:v>7</c:v>
                </c:pt>
                <c:pt idx="643">
                  <c:v>4</c:v>
                </c:pt>
                <c:pt idx="644">
                  <c:v>3</c:v>
                </c:pt>
                <c:pt idx="645">
                  <c:v>2</c:v>
                </c:pt>
                <c:pt idx="646">
                  <c:v>4</c:v>
                </c:pt>
                <c:pt idx="647">
                  <c:v>5</c:v>
                </c:pt>
                <c:pt idx="648">
                  <c:v>2</c:v>
                </c:pt>
                <c:pt idx="649">
                  <c:v>4</c:v>
                </c:pt>
                <c:pt idx="650">
                  <c:v>5</c:v>
                </c:pt>
                <c:pt idx="651">
                  <c:v>2</c:v>
                </c:pt>
                <c:pt idx="652">
                  <c:v>2</c:v>
                </c:pt>
                <c:pt idx="653">
                  <c:v>6</c:v>
                </c:pt>
                <c:pt idx="654">
                  <c:v>1</c:v>
                </c:pt>
                <c:pt idx="655">
                  <c:v>4</c:v>
                </c:pt>
                <c:pt idx="656">
                  <c:v>3</c:v>
                </c:pt>
                <c:pt idx="657">
                  <c:v>3</c:v>
                </c:pt>
                <c:pt idx="658">
                  <c:v>1</c:v>
                </c:pt>
                <c:pt idx="659">
                  <c:v>1</c:v>
                </c:pt>
                <c:pt idx="660">
                  <c:v>4</c:v>
                </c:pt>
                <c:pt idx="661">
                  <c:v>1</c:v>
                </c:pt>
                <c:pt idx="662">
                  <c:v>1</c:v>
                </c:pt>
                <c:pt idx="663">
                  <c:v>3</c:v>
                </c:pt>
                <c:pt idx="664">
                  <c:v>7</c:v>
                </c:pt>
                <c:pt idx="665">
                  <c:v>2</c:v>
                </c:pt>
                <c:pt idx="666">
                  <c:v>2</c:v>
                </c:pt>
                <c:pt idx="667">
                  <c:v>3</c:v>
                </c:pt>
                <c:pt idx="668">
                  <c:v>2</c:v>
                </c:pt>
                <c:pt idx="669">
                  <c:v>0</c:v>
                </c:pt>
                <c:pt idx="670">
                  <c:v>6</c:v>
                </c:pt>
                <c:pt idx="671">
                  <c:v>1</c:v>
                </c:pt>
                <c:pt idx="672">
                  <c:v>1</c:v>
                </c:pt>
                <c:pt idx="673">
                  <c:v>3</c:v>
                </c:pt>
                <c:pt idx="674">
                  <c:v>2</c:v>
                </c:pt>
                <c:pt idx="675">
                  <c:v>2</c:v>
                </c:pt>
                <c:pt idx="676">
                  <c:v>4</c:v>
                </c:pt>
                <c:pt idx="677">
                  <c:v>3</c:v>
                </c:pt>
                <c:pt idx="678">
                  <c:v>4</c:v>
                </c:pt>
                <c:pt idx="679">
                  <c:v>6</c:v>
                </c:pt>
                <c:pt idx="680">
                  <c:v>2</c:v>
                </c:pt>
                <c:pt idx="681">
                  <c:v>5</c:v>
                </c:pt>
                <c:pt idx="682">
                  <c:v>3</c:v>
                </c:pt>
                <c:pt idx="683">
                  <c:v>1</c:v>
                </c:pt>
                <c:pt idx="684">
                  <c:v>4</c:v>
                </c:pt>
                <c:pt idx="685">
                  <c:v>1</c:v>
                </c:pt>
                <c:pt idx="686">
                  <c:v>6</c:v>
                </c:pt>
                <c:pt idx="687">
                  <c:v>3</c:v>
                </c:pt>
                <c:pt idx="688">
                  <c:v>2</c:v>
                </c:pt>
                <c:pt idx="689">
                  <c:v>5</c:v>
                </c:pt>
                <c:pt idx="690">
                  <c:v>2</c:v>
                </c:pt>
                <c:pt idx="691">
                  <c:v>3</c:v>
                </c:pt>
                <c:pt idx="692">
                  <c:v>4</c:v>
                </c:pt>
                <c:pt idx="693">
                  <c:v>3</c:v>
                </c:pt>
                <c:pt idx="694">
                  <c:v>1</c:v>
                </c:pt>
                <c:pt idx="695">
                  <c:v>3</c:v>
                </c:pt>
                <c:pt idx="696">
                  <c:v>1</c:v>
                </c:pt>
                <c:pt idx="697">
                  <c:v>2</c:v>
                </c:pt>
                <c:pt idx="698">
                  <c:v>3</c:v>
                </c:pt>
                <c:pt idx="699">
                  <c:v>6</c:v>
                </c:pt>
                <c:pt idx="700">
                  <c:v>3</c:v>
                </c:pt>
                <c:pt idx="701">
                  <c:v>1</c:v>
                </c:pt>
                <c:pt idx="702">
                  <c:v>2</c:v>
                </c:pt>
                <c:pt idx="703">
                  <c:v>4</c:v>
                </c:pt>
                <c:pt idx="704">
                  <c:v>4</c:v>
                </c:pt>
                <c:pt idx="705">
                  <c:v>3</c:v>
                </c:pt>
                <c:pt idx="706">
                  <c:v>4</c:v>
                </c:pt>
                <c:pt idx="707">
                  <c:v>2</c:v>
                </c:pt>
                <c:pt idx="708">
                  <c:v>3</c:v>
                </c:pt>
                <c:pt idx="709">
                  <c:v>1</c:v>
                </c:pt>
                <c:pt idx="710">
                  <c:v>1</c:v>
                </c:pt>
                <c:pt idx="711">
                  <c:v>4</c:v>
                </c:pt>
                <c:pt idx="712">
                  <c:v>3</c:v>
                </c:pt>
                <c:pt idx="713">
                  <c:v>3</c:v>
                </c:pt>
                <c:pt idx="714">
                  <c:v>6</c:v>
                </c:pt>
                <c:pt idx="715">
                  <c:v>5</c:v>
                </c:pt>
                <c:pt idx="716">
                  <c:v>0</c:v>
                </c:pt>
                <c:pt idx="717">
                  <c:v>3</c:v>
                </c:pt>
                <c:pt idx="718">
                  <c:v>3</c:v>
                </c:pt>
                <c:pt idx="719">
                  <c:v>1</c:v>
                </c:pt>
                <c:pt idx="720">
                  <c:v>2</c:v>
                </c:pt>
                <c:pt idx="721">
                  <c:v>2</c:v>
                </c:pt>
                <c:pt idx="722">
                  <c:v>4</c:v>
                </c:pt>
                <c:pt idx="723">
                  <c:v>3</c:v>
                </c:pt>
                <c:pt idx="724">
                  <c:v>1</c:v>
                </c:pt>
                <c:pt idx="725">
                  <c:v>0</c:v>
                </c:pt>
                <c:pt idx="726">
                  <c:v>0</c:v>
                </c:pt>
                <c:pt idx="727">
                  <c:v>1</c:v>
                </c:pt>
                <c:pt idx="728">
                  <c:v>0</c:v>
                </c:pt>
                <c:pt idx="729">
                  <c:v>1</c:v>
                </c:pt>
                <c:pt idx="730">
                  <c:v>0</c:v>
                </c:pt>
                <c:pt idx="731">
                  <c:v>0</c:v>
                </c:pt>
                <c:pt idx="732">
                  <c:v>0</c:v>
                </c:pt>
                <c:pt idx="733">
                  <c:v>0</c:v>
                </c:pt>
                <c:pt idx="734">
                  <c:v>0</c:v>
                </c:pt>
                <c:pt idx="735">
                  <c:v>0</c:v>
                </c:pt>
                <c:pt idx="736">
                  <c:v>0</c:v>
                </c:pt>
                <c:pt idx="737">
                  <c:v>1</c:v>
                </c:pt>
                <c:pt idx="738">
                  <c:v>0</c:v>
                </c:pt>
                <c:pt idx="739">
                  <c:v>0</c:v>
                </c:pt>
                <c:pt idx="740">
                  <c:v>0</c:v>
                </c:pt>
                <c:pt idx="741">
                  <c:v>0</c:v>
                </c:pt>
                <c:pt idx="742">
                  <c:v>0</c:v>
                </c:pt>
                <c:pt idx="743">
                  <c:v>0</c:v>
                </c:pt>
                <c:pt idx="744">
                  <c:v>0</c:v>
                </c:pt>
                <c:pt idx="745">
                  <c:v>2</c:v>
                </c:pt>
                <c:pt idx="746">
                  <c:v>0</c:v>
                </c:pt>
                <c:pt idx="747">
                  <c:v>0</c:v>
                </c:pt>
                <c:pt idx="748">
                  <c:v>1</c:v>
                </c:pt>
                <c:pt idx="749">
                  <c:v>0</c:v>
                </c:pt>
                <c:pt idx="750">
                  <c:v>0</c:v>
                </c:pt>
                <c:pt idx="751">
                  <c:v>0</c:v>
                </c:pt>
                <c:pt idx="752">
                  <c:v>0</c:v>
                </c:pt>
                <c:pt idx="753">
                  <c:v>0</c:v>
                </c:pt>
                <c:pt idx="754">
                  <c:v>0</c:v>
                </c:pt>
                <c:pt idx="755">
                  <c:v>0</c:v>
                </c:pt>
                <c:pt idx="756">
                  <c:v>0</c:v>
                </c:pt>
                <c:pt idx="757">
                  <c:v>0</c:v>
                </c:pt>
                <c:pt idx="758">
                  <c:v>1</c:v>
                </c:pt>
                <c:pt idx="759">
                  <c:v>0</c:v>
                </c:pt>
                <c:pt idx="760">
                  <c:v>0</c:v>
                </c:pt>
                <c:pt idx="761">
                  <c:v>0</c:v>
                </c:pt>
                <c:pt idx="762">
                  <c:v>0</c:v>
                </c:pt>
                <c:pt idx="763">
                  <c:v>0</c:v>
                </c:pt>
                <c:pt idx="764">
                  <c:v>0</c:v>
                </c:pt>
                <c:pt idx="765">
                  <c:v>0</c:v>
                </c:pt>
                <c:pt idx="766">
                  <c:v>0</c:v>
                </c:pt>
                <c:pt idx="767">
                  <c:v>0</c:v>
                </c:pt>
                <c:pt idx="768">
                  <c:v>0</c:v>
                </c:pt>
                <c:pt idx="769">
                  <c:v>0</c:v>
                </c:pt>
                <c:pt idx="770">
                  <c:v>2</c:v>
                </c:pt>
                <c:pt idx="771">
                  <c:v>0</c:v>
                </c:pt>
                <c:pt idx="772">
                  <c:v>0</c:v>
                </c:pt>
                <c:pt idx="773">
                  <c:v>1</c:v>
                </c:pt>
                <c:pt idx="774">
                  <c:v>0</c:v>
                </c:pt>
                <c:pt idx="775">
                  <c:v>0</c:v>
                </c:pt>
                <c:pt idx="776">
                  <c:v>0</c:v>
                </c:pt>
                <c:pt idx="777">
                  <c:v>0</c:v>
                </c:pt>
                <c:pt idx="778">
                  <c:v>0</c:v>
                </c:pt>
                <c:pt idx="779">
                  <c:v>0</c:v>
                </c:pt>
                <c:pt idx="780">
                  <c:v>1</c:v>
                </c:pt>
                <c:pt idx="781">
                  <c:v>1</c:v>
                </c:pt>
                <c:pt idx="782">
                  <c:v>0</c:v>
                </c:pt>
                <c:pt idx="783">
                  <c:v>0</c:v>
                </c:pt>
                <c:pt idx="784">
                  <c:v>1</c:v>
                </c:pt>
                <c:pt idx="785">
                  <c:v>0</c:v>
                </c:pt>
                <c:pt idx="786">
                  <c:v>1</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1</c:v>
                </c:pt>
                <c:pt idx="821">
                  <c:v>0</c:v>
                </c:pt>
                <c:pt idx="822">
                  <c:v>1</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2</c:v>
                </c:pt>
                <c:pt idx="847">
                  <c:v>0</c:v>
                </c:pt>
                <c:pt idx="848">
                  <c:v>0</c:v>
                </c:pt>
                <c:pt idx="849">
                  <c:v>0</c:v>
                </c:pt>
                <c:pt idx="850">
                  <c:v>0</c:v>
                </c:pt>
                <c:pt idx="851">
                  <c:v>0</c:v>
                </c:pt>
                <c:pt idx="852">
                  <c:v>0</c:v>
                </c:pt>
                <c:pt idx="853">
                  <c:v>0</c:v>
                </c:pt>
                <c:pt idx="854">
                  <c:v>0</c:v>
                </c:pt>
                <c:pt idx="855">
                  <c:v>0</c:v>
                </c:pt>
                <c:pt idx="856">
                  <c:v>0</c:v>
                </c:pt>
                <c:pt idx="857">
                  <c:v>0</c:v>
                </c:pt>
                <c:pt idx="858">
                  <c:v>0</c:v>
                </c:pt>
                <c:pt idx="859">
                  <c:v>1</c:v>
                </c:pt>
                <c:pt idx="860">
                  <c:v>1</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1</c:v>
                </c:pt>
                <c:pt idx="879">
                  <c:v>0</c:v>
                </c:pt>
                <c:pt idx="880">
                  <c:v>0</c:v>
                </c:pt>
                <c:pt idx="881">
                  <c:v>0</c:v>
                </c:pt>
                <c:pt idx="882">
                  <c:v>0</c:v>
                </c:pt>
                <c:pt idx="883">
                  <c:v>0</c:v>
                </c:pt>
                <c:pt idx="884">
                  <c:v>0</c:v>
                </c:pt>
                <c:pt idx="885">
                  <c:v>0</c:v>
                </c:pt>
                <c:pt idx="886">
                  <c:v>0</c:v>
                </c:pt>
                <c:pt idx="887">
                  <c:v>0</c:v>
                </c:pt>
                <c:pt idx="888">
                  <c:v>0</c:v>
                </c:pt>
                <c:pt idx="889">
                  <c:v>1</c:v>
                </c:pt>
                <c:pt idx="890">
                  <c:v>0</c:v>
                </c:pt>
                <c:pt idx="891">
                  <c:v>0</c:v>
                </c:pt>
                <c:pt idx="892">
                  <c:v>2</c:v>
                </c:pt>
                <c:pt idx="893">
                  <c:v>0</c:v>
                </c:pt>
                <c:pt idx="894">
                  <c:v>0</c:v>
                </c:pt>
                <c:pt idx="895">
                  <c:v>0</c:v>
                </c:pt>
                <c:pt idx="896">
                  <c:v>0</c:v>
                </c:pt>
                <c:pt idx="897">
                  <c:v>0</c:v>
                </c:pt>
                <c:pt idx="898">
                  <c:v>1</c:v>
                </c:pt>
                <c:pt idx="899">
                  <c:v>1</c:v>
                </c:pt>
                <c:pt idx="900">
                  <c:v>2</c:v>
                </c:pt>
                <c:pt idx="901">
                  <c:v>0</c:v>
                </c:pt>
                <c:pt idx="902">
                  <c:v>0</c:v>
                </c:pt>
                <c:pt idx="903">
                  <c:v>0</c:v>
                </c:pt>
                <c:pt idx="904">
                  <c:v>1</c:v>
                </c:pt>
                <c:pt idx="905">
                  <c:v>1</c:v>
                </c:pt>
                <c:pt idx="906">
                  <c:v>0</c:v>
                </c:pt>
                <c:pt idx="907">
                  <c:v>1</c:v>
                </c:pt>
                <c:pt idx="908">
                  <c:v>0</c:v>
                </c:pt>
                <c:pt idx="909">
                  <c:v>0</c:v>
                </c:pt>
                <c:pt idx="910">
                  <c:v>1</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1</c:v>
                </c:pt>
                <c:pt idx="955">
                  <c:v>0</c:v>
                </c:pt>
                <c:pt idx="956">
                  <c:v>0</c:v>
                </c:pt>
                <c:pt idx="957">
                  <c:v>0</c:v>
                </c:pt>
                <c:pt idx="958">
                  <c:v>0</c:v>
                </c:pt>
                <c:pt idx="959">
                  <c:v>0</c:v>
                </c:pt>
                <c:pt idx="960">
                  <c:v>0</c:v>
                </c:pt>
                <c:pt idx="961">
                  <c:v>0</c:v>
                </c:pt>
                <c:pt idx="962">
                  <c:v>0</c:v>
                </c:pt>
                <c:pt idx="963">
                  <c:v>0</c:v>
                </c:pt>
                <c:pt idx="964">
                  <c:v>0</c:v>
                </c:pt>
                <c:pt idx="965">
                  <c:v>0</c:v>
                </c:pt>
                <c:pt idx="966">
                  <c:v>1</c:v>
                </c:pt>
                <c:pt idx="967">
                  <c:v>0</c:v>
                </c:pt>
                <c:pt idx="968">
                  <c:v>0</c:v>
                </c:pt>
                <c:pt idx="969">
                  <c:v>1</c:v>
                </c:pt>
                <c:pt idx="970">
                  <c:v>0</c:v>
                </c:pt>
                <c:pt idx="971">
                  <c:v>0</c:v>
                </c:pt>
                <c:pt idx="972">
                  <c:v>0</c:v>
                </c:pt>
                <c:pt idx="973">
                  <c:v>0</c:v>
                </c:pt>
                <c:pt idx="974">
                  <c:v>1</c:v>
                </c:pt>
                <c:pt idx="975">
                  <c:v>0</c:v>
                </c:pt>
                <c:pt idx="976">
                  <c:v>1</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2</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1</c:v>
                </c:pt>
                <c:pt idx="1028">
                  <c:v>0</c:v>
                </c:pt>
                <c:pt idx="1029">
                  <c:v>0</c:v>
                </c:pt>
                <c:pt idx="1030">
                  <c:v>0</c:v>
                </c:pt>
                <c:pt idx="1031">
                  <c:v>0</c:v>
                </c:pt>
                <c:pt idx="1032">
                  <c:v>1</c:v>
                </c:pt>
                <c:pt idx="1033">
                  <c:v>0</c:v>
                </c:pt>
                <c:pt idx="1034">
                  <c:v>0</c:v>
                </c:pt>
                <c:pt idx="1035">
                  <c:v>0</c:v>
                </c:pt>
                <c:pt idx="1036">
                  <c:v>0</c:v>
                </c:pt>
                <c:pt idx="1037">
                  <c:v>0</c:v>
                </c:pt>
                <c:pt idx="1038">
                  <c:v>0</c:v>
                </c:pt>
                <c:pt idx="1039">
                  <c:v>0</c:v>
                </c:pt>
                <c:pt idx="1040">
                  <c:v>0</c:v>
                </c:pt>
                <c:pt idx="1041">
                  <c:v>0</c:v>
                </c:pt>
                <c:pt idx="1042">
                  <c:v>1</c:v>
                </c:pt>
                <c:pt idx="1043">
                  <c:v>0</c:v>
                </c:pt>
                <c:pt idx="1044">
                  <c:v>0</c:v>
                </c:pt>
                <c:pt idx="1045">
                  <c:v>0</c:v>
                </c:pt>
                <c:pt idx="1046">
                  <c:v>0</c:v>
                </c:pt>
                <c:pt idx="1047">
                  <c:v>1</c:v>
                </c:pt>
                <c:pt idx="1048">
                  <c:v>0</c:v>
                </c:pt>
                <c:pt idx="1049">
                  <c:v>0</c:v>
                </c:pt>
                <c:pt idx="1050">
                  <c:v>0</c:v>
                </c:pt>
                <c:pt idx="1051">
                  <c:v>0</c:v>
                </c:pt>
                <c:pt idx="1052">
                  <c:v>0</c:v>
                </c:pt>
                <c:pt idx="1053">
                  <c:v>0</c:v>
                </c:pt>
                <c:pt idx="1054">
                  <c:v>0</c:v>
                </c:pt>
                <c:pt idx="1055">
                  <c:v>0</c:v>
                </c:pt>
                <c:pt idx="1056">
                  <c:v>0</c:v>
                </c:pt>
                <c:pt idx="1057">
                  <c:v>0</c:v>
                </c:pt>
                <c:pt idx="1058">
                  <c:v>0</c:v>
                </c:pt>
                <c:pt idx="1059">
                  <c:v>1</c:v>
                </c:pt>
                <c:pt idx="1060">
                  <c:v>1</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1</c:v>
                </c:pt>
                <c:pt idx="1074">
                  <c:v>0</c:v>
                </c:pt>
                <c:pt idx="1075">
                  <c:v>0</c:v>
                </c:pt>
                <c:pt idx="1076">
                  <c:v>0</c:v>
                </c:pt>
                <c:pt idx="1077">
                  <c:v>1</c:v>
                </c:pt>
                <c:pt idx="1078">
                  <c:v>1</c:v>
                </c:pt>
                <c:pt idx="1079">
                  <c:v>0</c:v>
                </c:pt>
                <c:pt idx="1080">
                  <c:v>0</c:v>
                </c:pt>
                <c:pt idx="1081">
                  <c:v>0</c:v>
                </c:pt>
                <c:pt idx="1082">
                  <c:v>0</c:v>
                </c:pt>
                <c:pt idx="1083">
                  <c:v>1</c:v>
                </c:pt>
                <c:pt idx="1084">
                  <c:v>0</c:v>
                </c:pt>
                <c:pt idx="1085">
                  <c:v>0</c:v>
                </c:pt>
                <c:pt idx="1086">
                  <c:v>0</c:v>
                </c:pt>
                <c:pt idx="1087">
                  <c:v>0</c:v>
                </c:pt>
                <c:pt idx="1088">
                  <c:v>0</c:v>
                </c:pt>
                <c:pt idx="1089">
                  <c:v>0</c:v>
                </c:pt>
                <c:pt idx="1090">
                  <c:v>0</c:v>
                </c:pt>
                <c:pt idx="1091">
                  <c:v>0</c:v>
                </c:pt>
                <c:pt idx="1092">
                  <c:v>1</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1</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1</c:v>
                </c:pt>
                <c:pt idx="1126">
                  <c:v>0</c:v>
                </c:pt>
                <c:pt idx="1127">
                  <c:v>1</c:v>
                </c:pt>
                <c:pt idx="1128">
                  <c:v>0</c:v>
                </c:pt>
                <c:pt idx="1129">
                  <c:v>1</c:v>
                </c:pt>
                <c:pt idx="1130">
                  <c:v>0</c:v>
                </c:pt>
                <c:pt idx="1131">
                  <c:v>0</c:v>
                </c:pt>
                <c:pt idx="1132">
                  <c:v>0</c:v>
                </c:pt>
                <c:pt idx="1133">
                  <c:v>0</c:v>
                </c:pt>
                <c:pt idx="1134">
                  <c:v>0</c:v>
                </c:pt>
                <c:pt idx="1135">
                  <c:v>0</c:v>
                </c:pt>
                <c:pt idx="1136">
                  <c:v>0</c:v>
                </c:pt>
                <c:pt idx="1137">
                  <c:v>0</c:v>
                </c:pt>
                <c:pt idx="1138">
                  <c:v>0</c:v>
                </c:pt>
                <c:pt idx="1139">
                  <c:v>0</c:v>
                </c:pt>
                <c:pt idx="1140">
                  <c:v>0</c:v>
                </c:pt>
                <c:pt idx="1141">
                  <c:v>1</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1</c:v>
                </c:pt>
                <c:pt idx="1163">
                  <c:v>0</c:v>
                </c:pt>
                <c:pt idx="1164">
                  <c:v>1</c:v>
                </c:pt>
                <c:pt idx="1165">
                  <c:v>0</c:v>
                </c:pt>
                <c:pt idx="1166">
                  <c:v>0</c:v>
                </c:pt>
                <c:pt idx="1167">
                  <c:v>0</c:v>
                </c:pt>
                <c:pt idx="1168">
                  <c:v>1</c:v>
                </c:pt>
                <c:pt idx="1169">
                  <c:v>0</c:v>
                </c:pt>
                <c:pt idx="1170">
                  <c:v>0</c:v>
                </c:pt>
                <c:pt idx="1171">
                  <c:v>0</c:v>
                </c:pt>
                <c:pt idx="1172">
                  <c:v>1</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1</c:v>
                </c:pt>
                <c:pt idx="1192">
                  <c:v>0</c:v>
                </c:pt>
                <c:pt idx="1193">
                  <c:v>0</c:v>
                </c:pt>
                <c:pt idx="1194">
                  <c:v>0</c:v>
                </c:pt>
                <c:pt idx="1195">
                  <c:v>0</c:v>
                </c:pt>
                <c:pt idx="1196">
                  <c:v>0</c:v>
                </c:pt>
                <c:pt idx="1197">
                  <c:v>0</c:v>
                </c:pt>
                <c:pt idx="1198">
                  <c:v>1</c:v>
                </c:pt>
                <c:pt idx="1199">
                  <c:v>0</c:v>
                </c:pt>
                <c:pt idx="1200">
                  <c:v>2</c:v>
                </c:pt>
                <c:pt idx="1201">
                  <c:v>0</c:v>
                </c:pt>
                <c:pt idx="1202">
                  <c:v>0</c:v>
                </c:pt>
                <c:pt idx="1203">
                  <c:v>1</c:v>
                </c:pt>
                <c:pt idx="1204">
                  <c:v>0</c:v>
                </c:pt>
                <c:pt idx="1205">
                  <c:v>1</c:v>
                </c:pt>
                <c:pt idx="1206">
                  <c:v>0</c:v>
                </c:pt>
                <c:pt idx="1207">
                  <c:v>0</c:v>
                </c:pt>
                <c:pt idx="1208">
                  <c:v>0</c:v>
                </c:pt>
                <c:pt idx="1209">
                  <c:v>0</c:v>
                </c:pt>
                <c:pt idx="1210">
                  <c:v>0</c:v>
                </c:pt>
                <c:pt idx="1211">
                  <c:v>0</c:v>
                </c:pt>
                <c:pt idx="1212">
                  <c:v>1</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1</c:v>
                </c:pt>
                <c:pt idx="1237">
                  <c:v>1</c:v>
                </c:pt>
                <c:pt idx="1238">
                  <c:v>1</c:v>
                </c:pt>
                <c:pt idx="1239">
                  <c:v>1</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1</c:v>
                </c:pt>
                <c:pt idx="1254">
                  <c:v>0</c:v>
                </c:pt>
                <c:pt idx="1255">
                  <c:v>0</c:v>
                </c:pt>
                <c:pt idx="1256">
                  <c:v>1</c:v>
                </c:pt>
                <c:pt idx="1257">
                  <c:v>0</c:v>
                </c:pt>
                <c:pt idx="1258">
                  <c:v>0</c:v>
                </c:pt>
                <c:pt idx="1259">
                  <c:v>0</c:v>
                </c:pt>
                <c:pt idx="1260">
                  <c:v>0</c:v>
                </c:pt>
                <c:pt idx="1261">
                  <c:v>0</c:v>
                </c:pt>
                <c:pt idx="1262">
                  <c:v>1</c:v>
                </c:pt>
                <c:pt idx="1263">
                  <c:v>0</c:v>
                </c:pt>
                <c:pt idx="1264">
                  <c:v>0</c:v>
                </c:pt>
                <c:pt idx="1265">
                  <c:v>0</c:v>
                </c:pt>
                <c:pt idx="1266">
                  <c:v>0</c:v>
                </c:pt>
                <c:pt idx="1267">
                  <c:v>0</c:v>
                </c:pt>
                <c:pt idx="1268">
                  <c:v>0</c:v>
                </c:pt>
                <c:pt idx="1269">
                  <c:v>0</c:v>
                </c:pt>
                <c:pt idx="1270">
                  <c:v>0</c:v>
                </c:pt>
                <c:pt idx="1271">
                  <c:v>1</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1</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1</c:v>
                </c:pt>
                <c:pt idx="1316">
                  <c:v>0</c:v>
                </c:pt>
                <c:pt idx="1317">
                  <c:v>0</c:v>
                </c:pt>
                <c:pt idx="1318">
                  <c:v>1</c:v>
                </c:pt>
                <c:pt idx="1319">
                  <c:v>0</c:v>
                </c:pt>
                <c:pt idx="1320">
                  <c:v>0</c:v>
                </c:pt>
                <c:pt idx="1321">
                  <c:v>0</c:v>
                </c:pt>
                <c:pt idx="1322">
                  <c:v>0</c:v>
                </c:pt>
                <c:pt idx="1323">
                  <c:v>0</c:v>
                </c:pt>
                <c:pt idx="1324">
                  <c:v>1</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1</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1</c:v>
                </c:pt>
                <c:pt idx="1357">
                  <c:v>0</c:v>
                </c:pt>
                <c:pt idx="1358">
                  <c:v>1</c:v>
                </c:pt>
                <c:pt idx="1359">
                  <c:v>1</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1</c:v>
                </c:pt>
                <c:pt idx="1383">
                  <c:v>0</c:v>
                </c:pt>
                <c:pt idx="1384">
                  <c:v>1</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1</c:v>
                </c:pt>
                <c:pt idx="1405">
                  <c:v>0</c:v>
                </c:pt>
                <c:pt idx="1406">
                  <c:v>1</c:v>
                </c:pt>
                <c:pt idx="1407">
                  <c:v>0</c:v>
                </c:pt>
                <c:pt idx="1408">
                  <c:v>0</c:v>
                </c:pt>
                <c:pt idx="1409">
                  <c:v>0</c:v>
                </c:pt>
                <c:pt idx="1410">
                  <c:v>0</c:v>
                </c:pt>
                <c:pt idx="1411">
                  <c:v>0</c:v>
                </c:pt>
                <c:pt idx="1412">
                  <c:v>0</c:v>
                </c:pt>
                <c:pt idx="1413">
                  <c:v>1</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1</c:v>
                </c:pt>
                <c:pt idx="1438">
                  <c:v>0</c:v>
                </c:pt>
                <c:pt idx="1439">
                  <c:v>0</c:v>
                </c:pt>
                <c:pt idx="1440">
                  <c:v>0</c:v>
                </c:pt>
                <c:pt idx="1441">
                  <c:v>0</c:v>
                </c:pt>
                <c:pt idx="1442">
                  <c:v>0</c:v>
                </c:pt>
                <c:pt idx="1443">
                  <c:v>0</c:v>
                </c:pt>
                <c:pt idx="1444">
                  <c:v>0</c:v>
                </c:pt>
                <c:pt idx="1445">
                  <c:v>0</c:v>
                </c:pt>
                <c:pt idx="1446">
                  <c:v>1</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1</c:v>
                </c:pt>
                <c:pt idx="1464">
                  <c:v>1</c:v>
                </c:pt>
                <c:pt idx="1465">
                  <c:v>0</c:v>
                </c:pt>
                <c:pt idx="1466">
                  <c:v>1</c:v>
                </c:pt>
                <c:pt idx="1467">
                  <c:v>0</c:v>
                </c:pt>
                <c:pt idx="1468">
                  <c:v>0</c:v>
                </c:pt>
                <c:pt idx="1469">
                  <c:v>0</c:v>
                </c:pt>
                <c:pt idx="1470">
                  <c:v>0</c:v>
                </c:pt>
                <c:pt idx="1471">
                  <c:v>0</c:v>
                </c:pt>
                <c:pt idx="1472">
                  <c:v>1</c:v>
                </c:pt>
                <c:pt idx="1473">
                  <c:v>0</c:v>
                </c:pt>
                <c:pt idx="1474">
                  <c:v>0</c:v>
                </c:pt>
                <c:pt idx="1475">
                  <c:v>0</c:v>
                </c:pt>
                <c:pt idx="1476">
                  <c:v>0</c:v>
                </c:pt>
                <c:pt idx="1477">
                  <c:v>0</c:v>
                </c:pt>
                <c:pt idx="1478">
                  <c:v>0</c:v>
                </c:pt>
                <c:pt idx="1479">
                  <c:v>0</c:v>
                </c:pt>
                <c:pt idx="1480">
                  <c:v>0</c:v>
                </c:pt>
                <c:pt idx="1481">
                  <c:v>0</c:v>
                </c:pt>
                <c:pt idx="1482">
                  <c:v>0</c:v>
                </c:pt>
                <c:pt idx="1483">
                  <c:v>1</c:v>
                </c:pt>
                <c:pt idx="1484">
                  <c:v>0</c:v>
                </c:pt>
                <c:pt idx="1485">
                  <c:v>0</c:v>
                </c:pt>
                <c:pt idx="1486">
                  <c:v>0</c:v>
                </c:pt>
                <c:pt idx="1487">
                  <c:v>0</c:v>
                </c:pt>
                <c:pt idx="1488">
                  <c:v>0</c:v>
                </c:pt>
                <c:pt idx="1489">
                  <c:v>0</c:v>
                </c:pt>
                <c:pt idx="1490">
                  <c:v>0</c:v>
                </c:pt>
                <c:pt idx="1491">
                  <c:v>0</c:v>
                </c:pt>
                <c:pt idx="1492">
                  <c:v>0</c:v>
                </c:pt>
                <c:pt idx="1493">
                  <c:v>0</c:v>
                </c:pt>
                <c:pt idx="1494">
                  <c:v>0</c:v>
                </c:pt>
                <c:pt idx="1495">
                  <c:v>1</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1</c:v>
                </c:pt>
                <c:pt idx="1512">
                  <c:v>0</c:v>
                </c:pt>
                <c:pt idx="1513">
                  <c:v>0</c:v>
                </c:pt>
                <c:pt idx="1514">
                  <c:v>1</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1</c:v>
                </c:pt>
                <c:pt idx="1537">
                  <c:v>0</c:v>
                </c:pt>
                <c:pt idx="1538">
                  <c:v>0</c:v>
                </c:pt>
                <c:pt idx="1539">
                  <c:v>0</c:v>
                </c:pt>
                <c:pt idx="1540">
                  <c:v>0</c:v>
                </c:pt>
                <c:pt idx="1541">
                  <c:v>0</c:v>
                </c:pt>
                <c:pt idx="1542">
                  <c:v>0</c:v>
                </c:pt>
                <c:pt idx="1543">
                  <c:v>0</c:v>
                </c:pt>
                <c:pt idx="1544">
                  <c:v>0</c:v>
                </c:pt>
                <c:pt idx="1545">
                  <c:v>1</c:v>
                </c:pt>
                <c:pt idx="1546">
                  <c:v>1</c:v>
                </c:pt>
                <c:pt idx="1547">
                  <c:v>0</c:v>
                </c:pt>
                <c:pt idx="1548">
                  <c:v>0</c:v>
                </c:pt>
                <c:pt idx="1549">
                  <c:v>0</c:v>
                </c:pt>
                <c:pt idx="1550">
                  <c:v>1</c:v>
                </c:pt>
                <c:pt idx="1551">
                  <c:v>0</c:v>
                </c:pt>
                <c:pt idx="1552">
                  <c:v>0</c:v>
                </c:pt>
                <c:pt idx="1553">
                  <c:v>1</c:v>
                </c:pt>
                <c:pt idx="1554">
                  <c:v>0</c:v>
                </c:pt>
                <c:pt idx="1555">
                  <c:v>0</c:v>
                </c:pt>
                <c:pt idx="1556">
                  <c:v>0</c:v>
                </c:pt>
                <c:pt idx="1557">
                  <c:v>1</c:v>
                </c:pt>
                <c:pt idx="1558">
                  <c:v>1</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1</c:v>
                </c:pt>
                <c:pt idx="1580">
                  <c:v>0</c:v>
                </c:pt>
                <c:pt idx="1581">
                  <c:v>2</c:v>
                </c:pt>
                <c:pt idx="1582">
                  <c:v>0</c:v>
                </c:pt>
                <c:pt idx="1583">
                  <c:v>1</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1</c:v>
                </c:pt>
                <c:pt idx="1604">
                  <c:v>1</c:v>
                </c:pt>
                <c:pt idx="1605">
                  <c:v>0</c:v>
                </c:pt>
                <c:pt idx="1606">
                  <c:v>0</c:v>
                </c:pt>
                <c:pt idx="1607">
                  <c:v>0</c:v>
                </c:pt>
                <c:pt idx="1608">
                  <c:v>0</c:v>
                </c:pt>
                <c:pt idx="1609">
                  <c:v>0</c:v>
                </c:pt>
                <c:pt idx="1610">
                  <c:v>1</c:v>
                </c:pt>
                <c:pt idx="1611">
                  <c:v>0</c:v>
                </c:pt>
                <c:pt idx="1612">
                  <c:v>0</c:v>
                </c:pt>
                <c:pt idx="1613">
                  <c:v>1</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1</c:v>
                </c:pt>
                <c:pt idx="1634">
                  <c:v>1</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1</c:v>
                </c:pt>
                <c:pt idx="1662">
                  <c:v>0</c:v>
                </c:pt>
                <c:pt idx="1663">
                  <c:v>0</c:v>
                </c:pt>
                <c:pt idx="1664">
                  <c:v>0</c:v>
                </c:pt>
                <c:pt idx="1665">
                  <c:v>0</c:v>
                </c:pt>
                <c:pt idx="1666">
                  <c:v>0</c:v>
                </c:pt>
                <c:pt idx="1667">
                  <c:v>0</c:v>
                </c:pt>
                <c:pt idx="1668">
                  <c:v>0</c:v>
                </c:pt>
                <c:pt idx="1669">
                  <c:v>1</c:v>
                </c:pt>
                <c:pt idx="1670">
                  <c:v>0</c:v>
                </c:pt>
                <c:pt idx="1671">
                  <c:v>0</c:v>
                </c:pt>
                <c:pt idx="1672">
                  <c:v>1</c:v>
                </c:pt>
                <c:pt idx="1673">
                  <c:v>0</c:v>
                </c:pt>
                <c:pt idx="1674">
                  <c:v>0</c:v>
                </c:pt>
                <c:pt idx="1675">
                  <c:v>0</c:v>
                </c:pt>
                <c:pt idx="1676">
                  <c:v>1</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1</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1</c:v>
                </c:pt>
                <c:pt idx="1719">
                  <c:v>0</c:v>
                </c:pt>
                <c:pt idx="1720">
                  <c:v>0</c:v>
                </c:pt>
                <c:pt idx="1721">
                  <c:v>0</c:v>
                </c:pt>
                <c:pt idx="1722">
                  <c:v>0</c:v>
                </c:pt>
                <c:pt idx="1723">
                  <c:v>0</c:v>
                </c:pt>
                <c:pt idx="1724">
                  <c:v>0</c:v>
                </c:pt>
                <c:pt idx="1725">
                  <c:v>0</c:v>
                </c:pt>
                <c:pt idx="1726">
                  <c:v>0</c:v>
                </c:pt>
                <c:pt idx="1727">
                  <c:v>0</c:v>
                </c:pt>
                <c:pt idx="1728">
                  <c:v>0</c:v>
                </c:pt>
                <c:pt idx="1729">
                  <c:v>1</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1</c:v>
                </c:pt>
                <c:pt idx="1752">
                  <c:v>0</c:v>
                </c:pt>
                <c:pt idx="1753">
                  <c:v>0</c:v>
                </c:pt>
                <c:pt idx="1754">
                  <c:v>0</c:v>
                </c:pt>
                <c:pt idx="1755">
                  <c:v>0</c:v>
                </c:pt>
                <c:pt idx="1756">
                  <c:v>0</c:v>
                </c:pt>
                <c:pt idx="1757">
                  <c:v>0</c:v>
                </c:pt>
                <c:pt idx="1758">
                  <c:v>0</c:v>
                </c:pt>
                <c:pt idx="1759">
                  <c:v>0</c:v>
                </c:pt>
                <c:pt idx="1760">
                  <c:v>1</c:v>
                </c:pt>
                <c:pt idx="1761">
                  <c:v>1</c:v>
                </c:pt>
                <c:pt idx="1762">
                  <c:v>0</c:v>
                </c:pt>
                <c:pt idx="1763">
                  <c:v>0</c:v>
                </c:pt>
                <c:pt idx="1764">
                  <c:v>0</c:v>
                </c:pt>
                <c:pt idx="1765">
                  <c:v>0</c:v>
                </c:pt>
                <c:pt idx="1766">
                  <c:v>0</c:v>
                </c:pt>
                <c:pt idx="1767">
                  <c:v>0</c:v>
                </c:pt>
                <c:pt idx="1768">
                  <c:v>0</c:v>
                </c:pt>
                <c:pt idx="1769">
                  <c:v>1</c:v>
                </c:pt>
                <c:pt idx="1770">
                  <c:v>0</c:v>
                </c:pt>
                <c:pt idx="1771">
                  <c:v>0</c:v>
                </c:pt>
                <c:pt idx="1772">
                  <c:v>0</c:v>
                </c:pt>
                <c:pt idx="1773">
                  <c:v>0</c:v>
                </c:pt>
                <c:pt idx="1774">
                  <c:v>0</c:v>
                </c:pt>
                <c:pt idx="1775">
                  <c:v>0</c:v>
                </c:pt>
                <c:pt idx="1776">
                  <c:v>1</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1</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1</c:v>
                </c:pt>
                <c:pt idx="1820">
                  <c:v>0</c:v>
                </c:pt>
                <c:pt idx="1821">
                  <c:v>0</c:v>
                </c:pt>
                <c:pt idx="1822">
                  <c:v>0</c:v>
                </c:pt>
                <c:pt idx="1823">
                  <c:v>0</c:v>
                </c:pt>
                <c:pt idx="1824">
                  <c:v>0</c:v>
                </c:pt>
                <c:pt idx="1825">
                  <c:v>0</c:v>
                </c:pt>
                <c:pt idx="1826">
                  <c:v>1</c:v>
                </c:pt>
                <c:pt idx="1827">
                  <c:v>1</c:v>
                </c:pt>
                <c:pt idx="1828">
                  <c:v>1</c:v>
                </c:pt>
                <c:pt idx="1829">
                  <c:v>0</c:v>
                </c:pt>
                <c:pt idx="1830">
                  <c:v>0</c:v>
                </c:pt>
                <c:pt idx="1831">
                  <c:v>0</c:v>
                </c:pt>
                <c:pt idx="1832">
                  <c:v>0</c:v>
                </c:pt>
                <c:pt idx="1833">
                  <c:v>0</c:v>
                </c:pt>
                <c:pt idx="1834">
                  <c:v>1</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1</c:v>
                </c:pt>
                <c:pt idx="1848">
                  <c:v>0</c:v>
                </c:pt>
                <c:pt idx="1849">
                  <c:v>0</c:v>
                </c:pt>
                <c:pt idx="1850">
                  <c:v>0</c:v>
                </c:pt>
                <c:pt idx="1851">
                  <c:v>0</c:v>
                </c:pt>
                <c:pt idx="1852">
                  <c:v>0</c:v>
                </c:pt>
                <c:pt idx="1853">
                  <c:v>0</c:v>
                </c:pt>
                <c:pt idx="1854">
                  <c:v>0</c:v>
                </c:pt>
                <c:pt idx="1855">
                  <c:v>1</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1</c:v>
                </c:pt>
                <c:pt idx="1871">
                  <c:v>2</c:v>
                </c:pt>
                <c:pt idx="1872">
                  <c:v>0</c:v>
                </c:pt>
                <c:pt idx="1873">
                  <c:v>0</c:v>
                </c:pt>
                <c:pt idx="1874">
                  <c:v>0</c:v>
                </c:pt>
                <c:pt idx="1875">
                  <c:v>0</c:v>
                </c:pt>
                <c:pt idx="1876">
                  <c:v>0</c:v>
                </c:pt>
                <c:pt idx="1877">
                  <c:v>0</c:v>
                </c:pt>
                <c:pt idx="1878">
                  <c:v>0</c:v>
                </c:pt>
                <c:pt idx="1879">
                  <c:v>0</c:v>
                </c:pt>
                <c:pt idx="1880">
                  <c:v>0</c:v>
                </c:pt>
                <c:pt idx="1881">
                  <c:v>0</c:v>
                </c:pt>
                <c:pt idx="1882">
                  <c:v>0</c:v>
                </c:pt>
                <c:pt idx="1883">
                  <c:v>1</c:v>
                </c:pt>
                <c:pt idx="1884">
                  <c:v>0</c:v>
                </c:pt>
                <c:pt idx="1885">
                  <c:v>0</c:v>
                </c:pt>
                <c:pt idx="1886">
                  <c:v>0</c:v>
                </c:pt>
                <c:pt idx="1887">
                  <c:v>0</c:v>
                </c:pt>
                <c:pt idx="1888">
                  <c:v>0</c:v>
                </c:pt>
                <c:pt idx="1889">
                  <c:v>0</c:v>
                </c:pt>
                <c:pt idx="1890">
                  <c:v>0</c:v>
                </c:pt>
                <c:pt idx="1891">
                  <c:v>0</c:v>
                </c:pt>
                <c:pt idx="1892">
                  <c:v>1</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1</c:v>
                </c:pt>
                <c:pt idx="1911">
                  <c:v>0</c:v>
                </c:pt>
                <c:pt idx="1912">
                  <c:v>0</c:v>
                </c:pt>
                <c:pt idx="1913">
                  <c:v>0</c:v>
                </c:pt>
                <c:pt idx="1914">
                  <c:v>1</c:v>
                </c:pt>
                <c:pt idx="1915">
                  <c:v>1</c:v>
                </c:pt>
                <c:pt idx="1916">
                  <c:v>0</c:v>
                </c:pt>
                <c:pt idx="1917">
                  <c:v>0</c:v>
                </c:pt>
                <c:pt idx="1918">
                  <c:v>1</c:v>
                </c:pt>
                <c:pt idx="1919">
                  <c:v>0</c:v>
                </c:pt>
                <c:pt idx="1920">
                  <c:v>0</c:v>
                </c:pt>
                <c:pt idx="1921">
                  <c:v>1</c:v>
                </c:pt>
                <c:pt idx="1922">
                  <c:v>0</c:v>
                </c:pt>
                <c:pt idx="1923">
                  <c:v>0</c:v>
                </c:pt>
                <c:pt idx="1924">
                  <c:v>0</c:v>
                </c:pt>
                <c:pt idx="1925">
                  <c:v>1</c:v>
                </c:pt>
                <c:pt idx="1926">
                  <c:v>0</c:v>
                </c:pt>
                <c:pt idx="1927">
                  <c:v>0</c:v>
                </c:pt>
                <c:pt idx="1928">
                  <c:v>0</c:v>
                </c:pt>
                <c:pt idx="1929">
                  <c:v>0</c:v>
                </c:pt>
                <c:pt idx="1930">
                  <c:v>0</c:v>
                </c:pt>
                <c:pt idx="1931">
                  <c:v>0</c:v>
                </c:pt>
                <c:pt idx="1932">
                  <c:v>0</c:v>
                </c:pt>
                <c:pt idx="1933">
                  <c:v>0</c:v>
                </c:pt>
                <c:pt idx="1934">
                  <c:v>0</c:v>
                </c:pt>
                <c:pt idx="1935">
                  <c:v>1</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1</c:v>
                </c:pt>
                <c:pt idx="1964">
                  <c:v>1</c:v>
                </c:pt>
                <c:pt idx="1965">
                  <c:v>1</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1</c:v>
                </c:pt>
                <c:pt idx="1981">
                  <c:v>0</c:v>
                </c:pt>
                <c:pt idx="1982">
                  <c:v>0</c:v>
                </c:pt>
                <c:pt idx="1983">
                  <c:v>0</c:v>
                </c:pt>
                <c:pt idx="1984">
                  <c:v>1</c:v>
                </c:pt>
                <c:pt idx="1985">
                  <c:v>0</c:v>
                </c:pt>
                <c:pt idx="1986">
                  <c:v>0</c:v>
                </c:pt>
                <c:pt idx="1987">
                  <c:v>0</c:v>
                </c:pt>
                <c:pt idx="1988">
                  <c:v>1</c:v>
                </c:pt>
                <c:pt idx="1989">
                  <c:v>0</c:v>
                </c:pt>
                <c:pt idx="1990">
                  <c:v>1</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1</c:v>
                </c:pt>
                <c:pt idx="2015">
                  <c:v>0</c:v>
                </c:pt>
                <c:pt idx="2016">
                  <c:v>1</c:v>
                </c:pt>
                <c:pt idx="2017">
                  <c:v>0</c:v>
                </c:pt>
                <c:pt idx="2018">
                  <c:v>0</c:v>
                </c:pt>
                <c:pt idx="2019">
                  <c:v>0</c:v>
                </c:pt>
                <c:pt idx="2020">
                  <c:v>0</c:v>
                </c:pt>
                <c:pt idx="2021">
                  <c:v>0</c:v>
                </c:pt>
                <c:pt idx="2022">
                  <c:v>0</c:v>
                </c:pt>
                <c:pt idx="2023">
                  <c:v>0</c:v>
                </c:pt>
                <c:pt idx="2024">
                  <c:v>1</c:v>
                </c:pt>
                <c:pt idx="2025">
                  <c:v>0</c:v>
                </c:pt>
                <c:pt idx="2026">
                  <c:v>0</c:v>
                </c:pt>
                <c:pt idx="2027">
                  <c:v>0</c:v>
                </c:pt>
                <c:pt idx="2028">
                  <c:v>0</c:v>
                </c:pt>
                <c:pt idx="2029">
                  <c:v>0</c:v>
                </c:pt>
                <c:pt idx="2030">
                  <c:v>0</c:v>
                </c:pt>
                <c:pt idx="2031">
                  <c:v>0</c:v>
                </c:pt>
                <c:pt idx="2032">
                  <c:v>0</c:v>
                </c:pt>
                <c:pt idx="2033">
                  <c:v>1</c:v>
                </c:pt>
                <c:pt idx="2034">
                  <c:v>1</c:v>
                </c:pt>
                <c:pt idx="2035">
                  <c:v>0</c:v>
                </c:pt>
                <c:pt idx="2036">
                  <c:v>0</c:v>
                </c:pt>
                <c:pt idx="2037">
                  <c:v>0</c:v>
                </c:pt>
                <c:pt idx="2038">
                  <c:v>0</c:v>
                </c:pt>
                <c:pt idx="2039">
                  <c:v>0</c:v>
                </c:pt>
                <c:pt idx="2040">
                  <c:v>0</c:v>
                </c:pt>
                <c:pt idx="2041">
                  <c:v>0</c:v>
                </c:pt>
                <c:pt idx="2042">
                  <c:v>0</c:v>
                </c:pt>
                <c:pt idx="2043">
                  <c:v>0</c:v>
                </c:pt>
                <c:pt idx="2044">
                  <c:v>0</c:v>
                </c:pt>
                <c:pt idx="2045">
                  <c:v>1</c:v>
                </c:pt>
                <c:pt idx="2046">
                  <c:v>0</c:v>
                </c:pt>
                <c:pt idx="2047">
                  <c:v>0</c:v>
                </c:pt>
                <c:pt idx="2048">
                  <c:v>0</c:v>
                </c:pt>
                <c:pt idx="2049">
                  <c:v>0</c:v>
                </c:pt>
                <c:pt idx="2050">
                  <c:v>0</c:v>
                </c:pt>
                <c:pt idx="2051">
                  <c:v>0</c:v>
                </c:pt>
                <c:pt idx="2052">
                  <c:v>1</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1</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1</c:v>
                </c:pt>
                <c:pt idx="2079">
                  <c:v>0</c:v>
                </c:pt>
                <c:pt idx="2080">
                  <c:v>0</c:v>
                </c:pt>
                <c:pt idx="2081">
                  <c:v>0</c:v>
                </c:pt>
                <c:pt idx="2082">
                  <c:v>0</c:v>
                </c:pt>
                <c:pt idx="2083">
                  <c:v>0</c:v>
                </c:pt>
                <c:pt idx="2084">
                  <c:v>1</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1</c:v>
                </c:pt>
                <c:pt idx="2100">
                  <c:v>1</c:v>
                </c:pt>
                <c:pt idx="2101">
                  <c:v>0</c:v>
                </c:pt>
                <c:pt idx="2102">
                  <c:v>0</c:v>
                </c:pt>
                <c:pt idx="2103">
                  <c:v>0</c:v>
                </c:pt>
                <c:pt idx="2104">
                  <c:v>0</c:v>
                </c:pt>
                <c:pt idx="2105">
                  <c:v>0</c:v>
                </c:pt>
                <c:pt idx="2106">
                  <c:v>0</c:v>
                </c:pt>
                <c:pt idx="2107">
                  <c:v>0</c:v>
                </c:pt>
                <c:pt idx="2108">
                  <c:v>0</c:v>
                </c:pt>
                <c:pt idx="2109">
                  <c:v>0</c:v>
                </c:pt>
                <c:pt idx="2110">
                  <c:v>1</c:v>
                </c:pt>
                <c:pt idx="2111">
                  <c:v>0</c:v>
                </c:pt>
                <c:pt idx="2112">
                  <c:v>0</c:v>
                </c:pt>
                <c:pt idx="2113">
                  <c:v>0</c:v>
                </c:pt>
                <c:pt idx="2114">
                  <c:v>0</c:v>
                </c:pt>
                <c:pt idx="2115">
                  <c:v>0</c:v>
                </c:pt>
                <c:pt idx="2116">
                  <c:v>0</c:v>
                </c:pt>
                <c:pt idx="2117">
                  <c:v>0</c:v>
                </c:pt>
                <c:pt idx="2118">
                  <c:v>0</c:v>
                </c:pt>
                <c:pt idx="2119">
                  <c:v>1</c:v>
                </c:pt>
                <c:pt idx="2120">
                  <c:v>0</c:v>
                </c:pt>
                <c:pt idx="2121">
                  <c:v>0</c:v>
                </c:pt>
                <c:pt idx="2122">
                  <c:v>1</c:v>
                </c:pt>
                <c:pt idx="2123">
                  <c:v>0</c:v>
                </c:pt>
                <c:pt idx="2124">
                  <c:v>0</c:v>
                </c:pt>
                <c:pt idx="2125">
                  <c:v>1</c:v>
                </c:pt>
                <c:pt idx="2126">
                  <c:v>0</c:v>
                </c:pt>
                <c:pt idx="2127">
                  <c:v>0</c:v>
                </c:pt>
                <c:pt idx="2128">
                  <c:v>0</c:v>
                </c:pt>
                <c:pt idx="2129">
                  <c:v>0</c:v>
                </c:pt>
                <c:pt idx="2130">
                  <c:v>0</c:v>
                </c:pt>
                <c:pt idx="2131">
                  <c:v>1</c:v>
                </c:pt>
                <c:pt idx="2132">
                  <c:v>1</c:v>
                </c:pt>
                <c:pt idx="2133">
                  <c:v>0</c:v>
                </c:pt>
                <c:pt idx="2134">
                  <c:v>1</c:v>
                </c:pt>
                <c:pt idx="2135">
                  <c:v>0</c:v>
                </c:pt>
                <c:pt idx="2136">
                  <c:v>0</c:v>
                </c:pt>
                <c:pt idx="2137">
                  <c:v>0</c:v>
                </c:pt>
                <c:pt idx="2138">
                  <c:v>0</c:v>
                </c:pt>
                <c:pt idx="2139">
                  <c:v>0</c:v>
                </c:pt>
                <c:pt idx="2140">
                  <c:v>0</c:v>
                </c:pt>
                <c:pt idx="2141">
                  <c:v>0</c:v>
                </c:pt>
                <c:pt idx="2142">
                  <c:v>0</c:v>
                </c:pt>
                <c:pt idx="2143">
                  <c:v>0</c:v>
                </c:pt>
                <c:pt idx="2144">
                  <c:v>0</c:v>
                </c:pt>
                <c:pt idx="2145">
                  <c:v>0</c:v>
                </c:pt>
                <c:pt idx="2146">
                  <c:v>1</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1</c:v>
                </c:pt>
                <c:pt idx="2169">
                  <c:v>0</c:v>
                </c:pt>
                <c:pt idx="2170">
                  <c:v>0</c:v>
                </c:pt>
                <c:pt idx="2171">
                  <c:v>0</c:v>
                </c:pt>
                <c:pt idx="2172">
                  <c:v>0</c:v>
                </c:pt>
                <c:pt idx="2173">
                  <c:v>0</c:v>
                </c:pt>
                <c:pt idx="2174">
                  <c:v>0</c:v>
                </c:pt>
                <c:pt idx="2175">
                  <c:v>0</c:v>
                </c:pt>
                <c:pt idx="2176">
                  <c:v>0</c:v>
                </c:pt>
                <c:pt idx="2177">
                  <c:v>0</c:v>
                </c:pt>
                <c:pt idx="2178">
                  <c:v>0</c:v>
                </c:pt>
                <c:pt idx="2179">
                  <c:v>1</c:v>
                </c:pt>
                <c:pt idx="2180">
                  <c:v>0</c:v>
                </c:pt>
                <c:pt idx="2181">
                  <c:v>0</c:v>
                </c:pt>
                <c:pt idx="2182">
                  <c:v>1</c:v>
                </c:pt>
                <c:pt idx="2183">
                  <c:v>0</c:v>
                </c:pt>
                <c:pt idx="2184">
                  <c:v>0</c:v>
                </c:pt>
                <c:pt idx="2185">
                  <c:v>0</c:v>
                </c:pt>
                <c:pt idx="2186">
                  <c:v>0</c:v>
                </c:pt>
                <c:pt idx="2187">
                  <c:v>0</c:v>
                </c:pt>
                <c:pt idx="2188">
                  <c:v>0</c:v>
                </c:pt>
                <c:pt idx="2189">
                  <c:v>0</c:v>
                </c:pt>
                <c:pt idx="2190">
                  <c:v>0</c:v>
                </c:pt>
                <c:pt idx="2191">
                  <c:v>0</c:v>
                </c:pt>
                <c:pt idx="2192">
                  <c:v>1</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1</c:v>
                </c:pt>
                <c:pt idx="2207">
                  <c:v>0</c:v>
                </c:pt>
                <c:pt idx="2208">
                  <c:v>0</c:v>
                </c:pt>
                <c:pt idx="2209">
                  <c:v>0</c:v>
                </c:pt>
                <c:pt idx="2210">
                  <c:v>0</c:v>
                </c:pt>
                <c:pt idx="2211">
                  <c:v>1</c:v>
                </c:pt>
                <c:pt idx="2212">
                  <c:v>0</c:v>
                </c:pt>
                <c:pt idx="2213">
                  <c:v>0</c:v>
                </c:pt>
                <c:pt idx="2214">
                  <c:v>1</c:v>
                </c:pt>
                <c:pt idx="2215">
                  <c:v>0</c:v>
                </c:pt>
                <c:pt idx="2216">
                  <c:v>1</c:v>
                </c:pt>
                <c:pt idx="2217">
                  <c:v>0</c:v>
                </c:pt>
                <c:pt idx="2218">
                  <c:v>0</c:v>
                </c:pt>
                <c:pt idx="2219">
                  <c:v>0</c:v>
                </c:pt>
                <c:pt idx="2220">
                  <c:v>0</c:v>
                </c:pt>
                <c:pt idx="2221">
                  <c:v>0</c:v>
                </c:pt>
                <c:pt idx="2222">
                  <c:v>0</c:v>
                </c:pt>
                <c:pt idx="2223">
                  <c:v>0</c:v>
                </c:pt>
                <c:pt idx="2224">
                  <c:v>0</c:v>
                </c:pt>
                <c:pt idx="2225">
                  <c:v>0</c:v>
                </c:pt>
                <c:pt idx="2226">
                  <c:v>1</c:v>
                </c:pt>
                <c:pt idx="2227">
                  <c:v>0</c:v>
                </c:pt>
                <c:pt idx="2228">
                  <c:v>0</c:v>
                </c:pt>
                <c:pt idx="2229">
                  <c:v>0</c:v>
                </c:pt>
                <c:pt idx="2230">
                  <c:v>0</c:v>
                </c:pt>
                <c:pt idx="2231">
                  <c:v>0</c:v>
                </c:pt>
                <c:pt idx="2232">
                  <c:v>1</c:v>
                </c:pt>
                <c:pt idx="2233">
                  <c:v>0</c:v>
                </c:pt>
                <c:pt idx="2234">
                  <c:v>0</c:v>
                </c:pt>
                <c:pt idx="2235">
                  <c:v>0</c:v>
                </c:pt>
                <c:pt idx="2236">
                  <c:v>0</c:v>
                </c:pt>
                <c:pt idx="2237">
                  <c:v>0</c:v>
                </c:pt>
                <c:pt idx="2238">
                  <c:v>0</c:v>
                </c:pt>
                <c:pt idx="2239">
                  <c:v>0</c:v>
                </c:pt>
                <c:pt idx="2240">
                  <c:v>0</c:v>
                </c:pt>
                <c:pt idx="2241">
                  <c:v>0</c:v>
                </c:pt>
                <c:pt idx="2242">
                  <c:v>1</c:v>
                </c:pt>
                <c:pt idx="2243">
                  <c:v>0</c:v>
                </c:pt>
                <c:pt idx="2244">
                  <c:v>0</c:v>
                </c:pt>
                <c:pt idx="2245">
                  <c:v>0</c:v>
                </c:pt>
                <c:pt idx="2246">
                  <c:v>0</c:v>
                </c:pt>
                <c:pt idx="2247">
                  <c:v>0</c:v>
                </c:pt>
                <c:pt idx="2248">
                  <c:v>0</c:v>
                </c:pt>
                <c:pt idx="2249">
                  <c:v>0</c:v>
                </c:pt>
                <c:pt idx="2250">
                  <c:v>0</c:v>
                </c:pt>
                <c:pt idx="2251">
                  <c:v>1</c:v>
                </c:pt>
                <c:pt idx="2252">
                  <c:v>0</c:v>
                </c:pt>
                <c:pt idx="2253">
                  <c:v>1</c:v>
                </c:pt>
                <c:pt idx="2254">
                  <c:v>0</c:v>
                </c:pt>
                <c:pt idx="2255">
                  <c:v>2</c:v>
                </c:pt>
                <c:pt idx="2256">
                  <c:v>0</c:v>
                </c:pt>
                <c:pt idx="2257">
                  <c:v>0</c:v>
                </c:pt>
                <c:pt idx="2258">
                  <c:v>0</c:v>
                </c:pt>
                <c:pt idx="2259">
                  <c:v>0</c:v>
                </c:pt>
                <c:pt idx="2260">
                  <c:v>0</c:v>
                </c:pt>
                <c:pt idx="2261">
                  <c:v>0</c:v>
                </c:pt>
                <c:pt idx="2262">
                  <c:v>0</c:v>
                </c:pt>
                <c:pt idx="2263">
                  <c:v>1</c:v>
                </c:pt>
                <c:pt idx="2264">
                  <c:v>1</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1</c:v>
                </c:pt>
                <c:pt idx="2289">
                  <c:v>1</c:v>
                </c:pt>
                <c:pt idx="2290">
                  <c:v>0</c:v>
                </c:pt>
                <c:pt idx="2291">
                  <c:v>0</c:v>
                </c:pt>
                <c:pt idx="2292">
                  <c:v>0</c:v>
                </c:pt>
                <c:pt idx="2293">
                  <c:v>0</c:v>
                </c:pt>
                <c:pt idx="2294">
                  <c:v>0</c:v>
                </c:pt>
                <c:pt idx="2295">
                  <c:v>0</c:v>
                </c:pt>
                <c:pt idx="2296">
                  <c:v>0</c:v>
                </c:pt>
                <c:pt idx="2297">
                  <c:v>0</c:v>
                </c:pt>
                <c:pt idx="2298">
                  <c:v>1</c:v>
                </c:pt>
                <c:pt idx="2299">
                  <c:v>0</c:v>
                </c:pt>
                <c:pt idx="2300">
                  <c:v>0</c:v>
                </c:pt>
                <c:pt idx="2301">
                  <c:v>0</c:v>
                </c:pt>
                <c:pt idx="2302">
                  <c:v>1</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1</c:v>
                </c:pt>
                <c:pt idx="2318">
                  <c:v>0</c:v>
                </c:pt>
                <c:pt idx="2319">
                  <c:v>0</c:v>
                </c:pt>
                <c:pt idx="2320">
                  <c:v>0</c:v>
                </c:pt>
                <c:pt idx="2321">
                  <c:v>0</c:v>
                </c:pt>
                <c:pt idx="2322">
                  <c:v>0</c:v>
                </c:pt>
                <c:pt idx="2323">
                  <c:v>1</c:v>
                </c:pt>
                <c:pt idx="2324">
                  <c:v>0</c:v>
                </c:pt>
                <c:pt idx="2325">
                  <c:v>0</c:v>
                </c:pt>
                <c:pt idx="2326">
                  <c:v>0</c:v>
                </c:pt>
                <c:pt idx="2327">
                  <c:v>0</c:v>
                </c:pt>
                <c:pt idx="2328">
                  <c:v>0</c:v>
                </c:pt>
                <c:pt idx="2329">
                  <c:v>0</c:v>
                </c:pt>
                <c:pt idx="2330">
                  <c:v>0</c:v>
                </c:pt>
                <c:pt idx="2331">
                  <c:v>0</c:v>
                </c:pt>
                <c:pt idx="2332">
                  <c:v>1</c:v>
                </c:pt>
                <c:pt idx="2333">
                  <c:v>1</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1</c:v>
                </c:pt>
                <c:pt idx="2352">
                  <c:v>0</c:v>
                </c:pt>
                <c:pt idx="2353">
                  <c:v>1</c:v>
                </c:pt>
                <c:pt idx="2354">
                  <c:v>0</c:v>
                </c:pt>
                <c:pt idx="2355">
                  <c:v>1</c:v>
                </c:pt>
                <c:pt idx="2356">
                  <c:v>0</c:v>
                </c:pt>
                <c:pt idx="2357">
                  <c:v>1</c:v>
                </c:pt>
                <c:pt idx="2358">
                  <c:v>0</c:v>
                </c:pt>
                <c:pt idx="2359">
                  <c:v>0</c:v>
                </c:pt>
                <c:pt idx="2360">
                  <c:v>0</c:v>
                </c:pt>
                <c:pt idx="2361">
                  <c:v>1</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1</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1</c:v>
                </c:pt>
                <c:pt idx="2409">
                  <c:v>0</c:v>
                </c:pt>
                <c:pt idx="2410">
                  <c:v>0</c:v>
                </c:pt>
                <c:pt idx="2411">
                  <c:v>0</c:v>
                </c:pt>
                <c:pt idx="2412">
                  <c:v>0</c:v>
                </c:pt>
                <c:pt idx="2413">
                  <c:v>1</c:v>
                </c:pt>
                <c:pt idx="2414">
                  <c:v>0</c:v>
                </c:pt>
                <c:pt idx="2415">
                  <c:v>0</c:v>
                </c:pt>
                <c:pt idx="2416">
                  <c:v>1</c:v>
                </c:pt>
                <c:pt idx="2417">
                  <c:v>0</c:v>
                </c:pt>
                <c:pt idx="2418">
                  <c:v>0</c:v>
                </c:pt>
                <c:pt idx="2419">
                  <c:v>0</c:v>
                </c:pt>
                <c:pt idx="2420">
                  <c:v>0</c:v>
                </c:pt>
                <c:pt idx="2421">
                  <c:v>0</c:v>
                </c:pt>
                <c:pt idx="2422">
                  <c:v>0</c:v>
                </c:pt>
                <c:pt idx="2423">
                  <c:v>0</c:v>
                </c:pt>
                <c:pt idx="2424">
                  <c:v>1</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1</c:v>
                </c:pt>
                <c:pt idx="2448">
                  <c:v>0</c:v>
                </c:pt>
                <c:pt idx="2449">
                  <c:v>0</c:v>
                </c:pt>
                <c:pt idx="2450">
                  <c:v>1</c:v>
                </c:pt>
                <c:pt idx="2451">
                  <c:v>0</c:v>
                </c:pt>
                <c:pt idx="2452">
                  <c:v>1</c:v>
                </c:pt>
                <c:pt idx="2453">
                  <c:v>0</c:v>
                </c:pt>
                <c:pt idx="2454">
                  <c:v>0</c:v>
                </c:pt>
                <c:pt idx="2455">
                  <c:v>1</c:v>
                </c:pt>
                <c:pt idx="2456">
                  <c:v>0</c:v>
                </c:pt>
                <c:pt idx="2457">
                  <c:v>0</c:v>
                </c:pt>
                <c:pt idx="2458">
                  <c:v>0</c:v>
                </c:pt>
                <c:pt idx="2459">
                  <c:v>0</c:v>
                </c:pt>
                <c:pt idx="2460">
                  <c:v>0</c:v>
                </c:pt>
                <c:pt idx="2461">
                  <c:v>0</c:v>
                </c:pt>
                <c:pt idx="2462">
                  <c:v>0</c:v>
                </c:pt>
                <c:pt idx="2463">
                  <c:v>0</c:v>
                </c:pt>
                <c:pt idx="2464">
                  <c:v>2</c:v>
                </c:pt>
                <c:pt idx="2465">
                  <c:v>0</c:v>
                </c:pt>
                <c:pt idx="2466">
                  <c:v>0</c:v>
                </c:pt>
                <c:pt idx="2467">
                  <c:v>0</c:v>
                </c:pt>
                <c:pt idx="2468">
                  <c:v>0</c:v>
                </c:pt>
                <c:pt idx="2469">
                  <c:v>0</c:v>
                </c:pt>
                <c:pt idx="2470">
                  <c:v>1</c:v>
                </c:pt>
                <c:pt idx="2471">
                  <c:v>0</c:v>
                </c:pt>
                <c:pt idx="2472">
                  <c:v>0</c:v>
                </c:pt>
                <c:pt idx="2473">
                  <c:v>0</c:v>
                </c:pt>
                <c:pt idx="2474">
                  <c:v>0</c:v>
                </c:pt>
                <c:pt idx="2475">
                  <c:v>0</c:v>
                </c:pt>
                <c:pt idx="2476">
                  <c:v>0</c:v>
                </c:pt>
                <c:pt idx="2477">
                  <c:v>0</c:v>
                </c:pt>
                <c:pt idx="2478">
                  <c:v>1</c:v>
                </c:pt>
                <c:pt idx="2479">
                  <c:v>0</c:v>
                </c:pt>
                <c:pt idx="2480">
                  <c:v>0</c:v>
                </c:pt>
                <c:pt idx="2481">
                  <c:v>0</c:v>
                </c:pt>
                <c:pt idx="2482">
                  <c:v>0</c:v>
                </c:pt>
                <c:pt idx="2483">
                  <c:v>1</c:v>
                </c:pt>
                <c:pt idx="2484">
                  <c:v>0</c:v>
                </c:pt>
                <c:pt idx="2485">
                  <c:v>1</c:v>
                </c:pt>
                <c:pt idx="2486">
                  <c:v>0</c:v>
                </c:pt>
                <c:pt idx="2487">
                  <c:v>1</c:v>
                </c:pt>
                <c:pt idx="2488">
                  <c:v>1</c:v>
                </c:pt>
                <c:pt idx="2489">
                  <c:v>0</c:v>
                </c:pt>
                <c:pt idx="2490">
                  <c:v>0</c:v>
                </c:pt>
                <c:pt idx="2491">
                  <c:v>1</c:v>
                </c:pt>
                <c:pt idx="2492">
                  <c:v>0</c:v>
                </c:pt>
                <c:pt idx="2493">
                  <c:v>1</c:v>
                </c:pt>
                <c:pt idx="2494">
                  <c:v>0</c:v>
                </c:pt>
                <c:pt idx="2495">
                  <c:v>0</c:v>
                </c:pt>
                <c:pt idx="2496">
                  <c:v>0</c:v>
                </c:pt>
                <c:pt idx="2497">
                  <c:v>0</c:v>
                </c:pt>
                <c:pt idx="2498">
                  <c:v>0</c:v>
                </c:pt>
                <c:pt idx="2499">
                  <c:v>0</c:v>
                </c:pt>
                <c:pt idx="2500">
                  <c:v>0</c:v>
                </c:pt>
                <c:pt idx="2501">
                  <c:v>0</c:v>
                </c:pt>
                <c:pt idx="2502">
                  <c:v>1</c:v>
                </c:pt>
                <c:pt idx="2503">
                  <c:v>0</c:v>
                </c:pt>
                <c:pt idx="2504">
                  <c:v>0</c:v>
                </c:pt>
                <c:pt idx="2505">
                  <c:v>0</c:v>
                </c:pt>
                <c:pt idx="2506">
                  <c:v>1</c:v>
                </c:pt>
                <c:pt idx="2507">
                  <c:v>0</c:v>
                </c:pt>
                <c:pt idx="2508">
                  <c:v>0</c:v>
                </c:pt>
                <c:pt idx="2509">
                  <c:v>0</c:v>
                </c:pt>
                <c:pt idx="2510">
                  <c:v>1</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1</c:v>
                </c:pt>
                <c:pt idx="2524">
                  <c:v>0</c:v>
                </c:pt>
                <c:pt idx="2525">
                  <c:v>0</c:v>
                </c:pt>
                <c:pt idx="2526">
                  <c:v>0</c:v>
                </c:pt>
                <c:pt idx="2527">
                  <c:v>0</c:v>
                </c:pt>
                <c:pt idx="2528">
                  <c:v>0</c:v>
                </c:pt>
                <c:pt idx="2529">
                  <c:v>1</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1</c:v>
                </c:pt>
                <c:pt idx="2565">
                  <c:v>0</c:v>
                </c:pt>
                <c:pt idx="2566">
                  <c:v>0</c:v>
                </c:pt>
                <c:pt idx="2567">
                  <c:v>0</c:v>
                </c:pt>
                <c:pt idx="2568">
                  <c:v>0</c:v>
                </c:pt>
                <c:pt idx="2569">
                  <c:v>0</c:v>
                </c:pt>
                <c:pt idx="2570">
                  <c:v>0</c:v>
                </c:pt>
                <c:pt idx="2571">
                  <c:v>1</c:v>
                </c:pt>
                <c:pt idx="2572">
                  <c:v>0</c:v>
                </c:pt>
                <c:pt idx="2573">
                  <c:v>0</c:v>
                </c:pt>
                <c:pt idx="2574">
                  <c:v>0</c:v>
                </c:pt>
                <c:pt idx="2575">
                  <c:v>1</c:v>
                </c:pt>
                <c:pt idx="2576">
                  <c:v>0</c:v>
                </c:pt>
                <c:pt idx="2577">
                  <c:v>0</c:v>
                </c:pt>
                <c:pt idx="2578">
                  <c:v>0</c:v>
                </c:pt>
                <c:pt idx="2579">
                  <c:v>0</c:v>
                </c:pt>
                <c:pt idx="2580">
                  <c:v>1</c:v>
                </c:pt>
                <c:pt idx="2581">
                  <c:v>0</c:v>
                </c:pt>
                <c:pt idx="2582">
                  <c:v>0</c:v>
                </c:pt>
                <c:pt idx="2583">
                  <c:v>0</c:v>
                </c:pt>
                <c:pt idx="2584">
                  <c:v>0</c:v>
                </c:pt>
                <c:pt idx="2585">
                  <c:v>0</c:v>
                </c:pt>
                <c:pt idx="2586">
                  <c:v>1</c:v>
                </c:pt>
                <c:pt idx="2587">
                  <c:v>0</c:v>
                </c:pt>
                <c:pt idx="2588">
                  <c:v>0</c:v>
                </c:pt>
                <c:pt idx="2589">
                  <c:v>0</c:v>
                </c:pt>
                <c:pt idx="2590">
                  <c:v>1</c:v>
                </c:pt>
                <c:pt idx="2591">
                  <c:v>0</c:v>
                </c:pt>
                <c:pt idx="2592">
                  <c:v>0</c:v>
                </c:pt>
                <c:pt idx="2593">
                  <c:v>1</c:v>
                </c:pt>
                <c:pt idx="2594">
                  <c:v>0</c:v>
                </c:pt>
                <c:pt idx="2595">
                  <c:v>0</c:v>
                </c:pt>
                <c:pt idx="2596">
                  <c:v>0</c:v>
                </c:pt>
                <c:pt idx="2597">
                  <c:v>0</c:v>
                </c:pt>
                <c:pt idx="2598">
                  <c:v>0</c:v>
                </c:pt>
                <c:pt idx="2599">
                  <c:v>0</c:v>
                </c:pt>
                <c:pt idx="2600">
                  <c:v>0</c:v>
                </c:pt>
                <c:pt idx="2601">
                  <c:v>0</c:v>
                </c:pt>
                <c:pt idx="2602">
                  <c:v>0</c:v>
                </c:pt>
                <c:pt idx="2603">
                  <c:v>1</c:v>
                </c:pt>
                <c:pt idx="2604">
                  <c:v>0</c:v>
                </c:pt>
                <c:pt idx="2605">
                  <c:v>0</c:v>
                </c:pt>
                <c:pt idx="2606">
                  <c:v>0</c:v>
                </c:pt>
                <c:pt idx="2607">
                  <c:v>0</c:v>
                </c:pt>
                <c:pt idx="2608">
                  <c:v>0</c:v>
                </c:pt>
                <c:pt idx="2609">
                  <c:v>0</c:v>
                </c:pt>
                <c:pt idx="2610">
                  <c:v>0</c:v>
                </c:pt>
                <c:pt idx="2611">
                  <c:v>0</c:v>
                </c:pt>
                <c:pt idx="2612">
                  <c:v>1</c:v>
                </c:pt>
                <c:pt idx="2613">
                  <c:v>0</c:v>
                </c:pt>
                <c:pt idx="2614">
                  <c:v>1</c:v>
                </c:pt>
                <c:pt idx="2615">
                  <c:v>0</c:v>
                </c:pt>
                <c:pt idx="2616">
                  <c:v>1</c:v>
                </c:pt>
                <c:pt idx="2617">
                  <c:v>1</c:v>
                </c:pt>
                <c:pt idx="2618">
                  <c:v>0</c:v>
                </c:pt>
                <c:pt idx="2619">
                  <c:v>0</c:v>
                </c:pt>
                <c:pt idx="2620">
                  <c:v>0</c:v>
                </c:pt>
                <c:pt idx="2621">
                  <c:v>0</c:v>
                </c:pt>
                <c:pt idx="2622">
                  <c:v>0</c:v>
                </c:pt>
                <c:pt idx="2623">
                  <c:v>1</c:v>
                </c:pt>
                <c:pt idx="2624">
                  <c:v>0</c:v>
                </c:pt>
                <c:pt idx="2625">
                  <c:v>1</c:v>
                </c:pt>
                <c:pt idx="2626">
                  <c:v>0</c:v>
                </c:pt>
                <c:pt idx="2627">
                  <c:v>0</c:v>
                </c:pt>
                <c:pt idx="2628">
                  <c:v>0</c:v>
                </c:pt>
                <c:pt idx="2629">
                  <c:v>1</c:v>
                </c:pt>
                <c:pt idx="2630">
                  <c:v>0</c:v>
                </c:pt>
                <c:pt idx="2631">
                  <c:v>0</c:v>
                </c:pt>
                <c:pt idx="2632">
                  <c:v>0</c:v>
                </c:pt>
                <c:pt idx="2633">
                  <c:v>0</c:v>
                </c:pt>
                <c:pt idx="2634">
                  <c:v>0</c:v>
                </c:pt>
                <c:pt idx="2635">
                  <c:v>1</c:v>
                </c:pt>
                <c:pt idx="2636">
                  <c:v>0</c:v>
                </c:pt>
                <c:pt idx="2637">
                  <c:v>0</c:v>
                </c:pt>
                <c:pt idx="2638">
                  <c:v>0</c:v>
                </c:pt>
                <c:pt idx="2639">
                  <c:v>0</c:v>
                </c:pt>
                <c:pt idx="2640">
                  <c:v>0</c:v>
                </c:pt>
                <c:pt idx="2641">
                  <c:v>0</c:v>
                </c:pt>
                <c:pt idx="2642">
                  <c:v>1</c:v>
                </c:pt>
                <c:pt idx="2643">
                  <c:v>0</c:v>
                </c:pt>
                <c:pt idx="2644">
                  <c:v>0</c:v>
                </c:pt>
                <c:pt idx="2645">
                  <c:v>0</c:v>
                </c:pt>
                <c:pt idx="2646">
                  <c:v>0</c:v>
                </c:pt>
                <c:pt idx="2647">
                  <c:v>0</c:v>
                </c:pt>
                <c:pt idx="2648">
                  <c:v>0</c:v>
                </c:pt>
                <c:pt idx="2649">
                  <c:v>0</c:v>
                </c:pt>
                <c:pt idx="2650">
                  <c:v>1</c:v>
                </c:pt>
                <c:pt idx="2651">
                  <c:v>0</c:v>
                </c:pt>
                <c:pt idx="2652">
                  <c:v>0</c:v>
                </c:pt>
                <c:pt idx="2653">
                  <c:v>0</c:v>
                </c:pt>
                <c:pt idx="2654">
                  <c:v>0</c:v>
                </c:pt>
                <c:pt idx="2655">
                  <c:v>0</c:v>
                </c:pt>
                <c:pt idx="2656">
                  <c:v>0</c:v>
                </c:pt>
                <c:pt idx="2657">
                  <c:v>0</c:v>
                </c:pt>
                <c:pt idx="2658">
                  <c:v>0</c:v>
                </c:pt>
                <c:pt idx="2659">
                  <c:v>1</c:v>
                </c:pt>
                <c:pt idx="2660">
                  <c:v>0</c:v>
                </c:pt>
                <c:pt idx="2661">
                  <c:v>0</c:v>
                </c:pt>
                <c:pt idx="2662">
                  <c:v>0</c:v>
                </c:pt>
                <c:pt idx="2663">
                  <c:v>0</c:v>
                </c:pt>
                <c:pt idx="2664">
                  <c:v>0</c:v>
                </c:pt>
                <c:pt idx="2665">
                  <c:v>1</c:v>
                </c:pt>
                <c:pt idx="2666">
                  <c:v>0</c:v>
                </c:pt>
                <c:pt idx="2667">
                  <c:v>0</c:v>
                </c:pt>
                <c:pt idx="2668">
                  <c:v>0</c:v>
                </c:pt>
                <c:pt idx="2669">
                  <c:v>0</c:v>
                </c:pt>
                <c:pt idx="2670">
                  <c:v>0</c:v>
                </c:pt>
                <c:pt idx="2671">
                  <c:v>0</c:v>
                </c:pt>
                <c:pt idx="2672">
                  <c:v>0</c:v>
                </c:pt>
                <c:pt idx="2673">
                  <c:v>0</c:v>
                </c:pt>
                <c:pt idx="2674">
                  <c:v>0</c:v>
                </c:pt>
                <c:pt idx="2675">
                  <c:v>0</c:v>
                </c:pt>
                <c:pt idx="2676">
                  <c:v>0</c:v>
                </c:pt>
                <c:pt idx="2677">
                  <c:v>1</c:v>
                </c:pt>
                <c:pt idx="2678">
                  <c:v>0</c:v>
                </c:pt>
                <c:pt idx="2679">
                  <c:v>0</c:v>
                </c:pt>
                <c:pt idx="2680">
                  <c:v>0</c:v>
                </c:pt>
                <c:pt idx="2681">
                  <c:v>0</c:v>
                </c:pt>
                <c:pt idx="2682">
                  <c:v>0</c:v>
                </c:pt>
                <c:pt idx="2683">
                  <c:v>0</c:v>
                </c:pt>
                <c:pt idx="2684">
                  <c:v>0</c:v>
                </c:pt>
                <c:pt idx="2685">
                  <c:v>0</c:v>
                </c:pt>
                <c:pt idx="2686">
                  <c:v>0</c:v>
                </c:pt>
                <c:pt idx="2687">
                  <c:v>0</c:v>
                </c:pt>
                <c:pt idx="2688">
                  <c:v>1</c:v>
                </c:pt>
                <c:pt idx="2689">
                  <c:v>0</c:v>
                </c:pt>
                <c:pt idx="2690">
                  <c:v>0</c:v>
                </c:pt>
                <c:pt idx="2691">
                  <c:v>0</c:v>
                </c:pt>
                <c:pt idx="2692">
                  <c:v>1</c:v>
                </c:pt>
                <c:pt idx="2693">
                  <c:v>0</c:v>
                </c:pt>
                <c:pt idx="2694">
                  <c:v>0</c:v>
                </c:pt>
                <c:pt idx="2695">
                  <c:v>2</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1</c:v>
                </c:pt>
                <c:pt idx="2712">
                  <c:v>0</c:v>
                </c:pt>
                <c:pt idx="2713">
                  <c:v>0</c:v>
                </c:pt>
                <c:pt idx="2714">
                  <c:v>0</c:v>
                </c:pt>
                <c:pt idx="2715">
                  <c:v>1</c:v>
                </c:pt>
                <c:pt idx="2716">
                  <c:v>0</c:v>
                </c:pt>
                <c:pt idx="2717">
                  <c:v>0</c:v>
                </c:pt>
                <c:pt idx="2718">
                  <c:v>0</c:v>
                </c:pt>
                <c:pt idx="2719">
                  <c:v>0</c:v>
                </c:pt>
                <c:pt idx="2720">
                  <c:v>0</c:v>
                </c:pt>
                <c:pt idx="2721">
                  <c:v>0</c:v>
                </c:pt>
                <c:pt idx="2722">
                  <c:v>1</c:v>
                </c:pt>
                <c:pt idx="2723">
                  <c:v>0</c:v>
                </c:pt>
                <c:pt idx="2724">
                  <c:v>0</c:v>
                </c:pt>
                <c:pt idx="2725">
                  <c:v>0</c:v>
                </c:pt>
                <c:pt idx="2726">
                  <c:v>0</c:v>
                </c:pt>
                <c:pt idx="2727">
                  <c:v>1</c:v>
                </c:pt>
                <c:pt idx="2728">
                  <c:v>0</c:v>
                </c:pt>
                <c:pt idx="2729">
                  <c:v>1</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1</c:v>
                </c:pt>
                <c:pt idx="2743">
                  <c:v>0</c:v>
                </c:pt>
                <c:pt idx="2744">
                  <c:v>1</c:v>
                </c:pt>
                <c:pt idx="2745">
                  <c:v>0</c:v>
                </c:pt>
                <c:pt idx="2746">
                  <c:v>0</c:v>
                </c:pt>
                <c:pt idx="2747">
                  <c:v>0</c:v>
                </c:pt>
                <c:pt idx="2748">
                  <c:v>1</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1</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1</c:v>
                </c:pt>
                <c:pt idx="2788">
                  <c:v>0</c:v>
                </c:pt>
                <c:pt idx="2789">
                  <c:v>0</c:v>
                </c:pt>
                <c:pt idx="2790">
                  <c:v>0</c:v>
                </c:pt>
                <c:pt idx="2791">
                  <c:v>0</c:v>
                </c:pt>
                <c:pt idx="2792">
                  <c:v>0</c:v>
                </c:pt>
                <c:pt idx="2793">
                  <c:v>0</c:v>
                </c:pt>
                <c:pt idx="2794">
                  <c:v>0</c:v>
                </c:pt>
                <c:pt idx="2795">
                  <c:v>0</c:v>
                </c:pt>
                <c:pt idx="2796">
                  <c:v>0</c:v>
                </c:pt>
                <c:pt idx="2797">
                  <c:v>1</c:v>
                </c:pt>
                <c:pt idx="2798">
                  <c:v>0</c:v>
                </c:pt>
                <c:pt idx="2799">
                  <c:v>0</c:v>
                </c:pt>
                <c:pt idx="2800">
                  <c:v>0</c:v>
                </c:pt>
                <c:pt idx="2801">
                  <c:v>1</c:v>
                </c:pt>
                <c:pt idx="2802">
                  <c:v>0</c:v>
                </c:pt>
                <c:pt idx="2803">
                  <c:v>0</c:v>
                </c:pt>
                <c:pt idx="2804">
                  <c:v>0</c:v>
                </c:pt>
                <c:pt idx="2805">
                  <c:v>0</c:v>
                </c:pt>
                <c:pt idx="2806">
                  <c:v>0</c:v>
                </c:pt>
                <c:pt idx="2807">
                  <c:v>0</c:v>
                </c:pt>
                <c:pt idx="2808">
                  <c:v>1</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2</c:v>
                </c:pt>
                <c:pt idx="2825">
                  <c:v>0</c:v>
                </c:pt>
                <c:pt idx="2826">
                  <c:v>0</c:v>
                </c:pt>
                <c:pt idx="2827">
                  <c:v>0</c:v>
                </c:pt>
                <c:pt idx="2828">
                  <c:v>0</c:v>
                </c:pt>
                <c:pt idx="2829">
                  <c:v>0</c:v>
                </c:pt>
                <c:pt idx="2830">
                  <c:v>0</c:v>
                </c:pt>
                <c:pt idx="2831">
                  <c:v>1</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1</c:v>
                </c:pt>
                <c:pt idx="2846">
                  <c:v>0</c:v>
                </c:pt>
                <c:pt idx="2847">
                  <c:v>0</c:v>
                </c:pt>
                <c:pt idx="2848">
                  <c:v>1</c:v>
                </c:pt>
                <c:pt idx="2849">
                  <c:v>0</c:v>
                </c:pt>
                <c:pt idx="2850">
                  <c:v>0</c:v>
                </c:pt>
                <c:pt idx="2851">
                  <c:v>0</c:v>
                </c:pt>
                <c:pt idx="2852">
                  <c:v>0</c:v>
                </c:pt>
                <c:pt idx="2853">
                  <c:v>0</c:v>
                </c:pt>
                <c:pt idx="2854">
                  <c:v>0</c:v>
                </c:pt>
                <c:pt idx="2855">
                  <c:v>0</c:v>
                </c:pt>
                <c:pt idx="2856">
                  <c:v>0</c:v>
                </c:pt>
                <c:pt idx="2857">
                  <c:v>0</c:v>
                </c:pt>
                <c:pt idx="2858">
                  <c:v>0</c:v>
                </c:pt>
                <c:pt idx="2859">
                  <c:v>1</c:v>
                </c:pt>
                <c:pt idx="2860">
                  <c:v>0</c:v>
                </c:pt>
                <c:pt idx="2861">
                  <c:v>0</c:v>
                </c:pt>
                <c:pt idx="2862">
                  <c:v>0</c:v>
                </c:pt>
                <c:pt idx="2863">
                  <c:v>0</c:v>
                </c:pt>
                <c:pt idx="2864">
                  <c:v>1</c:v>
                </c:pt>
                <c:pt idx="2865">
                  <c:v>0</c:v>
                </c:pt>
                <c:pt idx="2866">
                  <c:v>1</c:v>
                </c:pt>
                <c:pt idx="2867">
                  <c:v>1</c:v>
                </c:pt>
                <c:pt idx="2868">
                  <c:v>0</c:v>
                </c:pt>
                <c:pt idx="2869">
                  <c:v>0</c:v>
                </c:pt>
                <c:pt idx="2870">
                  <c:v>0</c:v>
                </c:pt>
                <c:pt idx="2871">
                  <c:v>0</c:v>
                </c:pt>
                <c:pt idx="2872">
                  <c:v>0</c:v>
                </c:pt>
                <c:pt idx="2873">
                  <c:v>0</c:v>
                </c:pt>
                <c:pt idx="2874">
                  <c:v>0</c:v>
                </c:pt>
                <c:pt idx="2875">
                  <c:v>1</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1</c:v>
                </c:pt>
                <c:pt idx="2892">
                  <c:v>0</c:v>
                </c:pt>
                <c:pt idx="2893">
                  <c:v>0</c:v>
                </c:pt>
                <c:pt idx="2894">
                  <c:v>0</c:v>
                </c:pt>
                <c:pt idx="2895">
                  <c:v>1</c:v>
                </c:pt>
                <c:pt idx="2896">
                  <c:v>0</c:v>
                </c:pt>
                <c:pt idx="2897">
                  <c:v>0</c:v>
                </c:pt>
                <c:pt idx="2898">
                  <c:v>0</c:v>
                </c:pt>
                <c:pt idx="2899">
                  <c:v>0</c:v>
                </c:pt>
                <c:pt idx="2900">
                  <c:v>0</c:v>
                </c:pt>
                <c:pt idx="2901">
                  <c:v>0</c:v>
                </c:pt>
                <c:pt idx="2902">
                  <c:v>0</c:v>
                </c:pt>
                <c:pt idx="2903">
                  <c:v>0</c:v>
                </c:pt>
                <c:pt idx="2904">
                  <c:v>1</c:v>
                </c:pt>
                <c:pt idx="2905">
                  <c:v>0</c:v>
                </c:pt>
                <c:pt idx="2906">
                  <c:v>0</c:v>
                </c:pt>
                <c:pt idx="2907">
                  <c:v>0</c:v>
                </c:pt>
                <c:pt idx="2908">
                  <c:v>0</c:v>
                </c:pt>
                <c:pt idx="2909">
                  <c:v>0</c:v>
                </c:pt>
                <c:pt idx="2910">
                  <c:v>0</c:v>
                </c:pt>
                <c:pt idx="2911">
                  <c:v>0</c:v>
                </c:pt>
                <c:pt idx="2912">
                  <c:v>0</c:v>
                </c:pt>
                <c:pt idx="2913">
                  <c:v>1</c:v>
                </c:pt>
                <c:pt idx="2914">
                  <c:v>0</c:v>
                </c:pt>
                <c:pt idx="2915">
                  <c:v>1</c:v>
                </c:pt>
                <c:pt idx="2916">
                  <c:v>0</c:v>
                </c:pt>
                <c:pt idx="2917">
                  <c:v>0</c:v>
                </c:pt>
                <c:pt idx="2918">
                  <c:v>0</c:v>
                </c:pt>
                <c:pt idx="2919">
                  <c:v>1</c:v>
                </c:pt>
                <c:pt idx="2920">
                  <c:v>0</c:v>
                </c:pt>
                <c:pt idx="2921">
                  <c:v>0</c:v>
                </c:pt>
                <c:pt idx="2922">
                  <c:v>0</c:v>
                </c:pt>
                <c:pt idx="2923">
                  <c:v>0</c:v>
                </c:pt>
                <c:pt idx="2924">
                  <c:v>1</c:v>
                </c:pt>
                <c:pt idx="2925">
                  <c:v>0</c:v>
                </c:pt>
                <c:pt idx="2926">
                  <c:v>0</c:v>
                </c:pt>
                <c:pt idx="2927">
                  <c:v>0</c:v>
                </c:pt>
                <c:pt idx="2928">
                  <c:v>0</c:v>
                </c:pt>
                <c:pt idx="2929">
                  <c:v>0</c:v>
                </c:pt>
                <c:pt idx="2930">
                  <c:v>1</c:v>
                </c:pt>
                <c:pt idx="2931">
                  <c:v>0</c:v>
                </c:pt>
                <c:pt idx="2932">
                  <c:v>0</c:v>
                </c:pt>
                <c:pt idx="2933">
                  <c:v>0</c:v>
                </c:pt>
                <c:pt idx="2934">
                  <c:v>0</c:v>
                </c:pt>
                <c:pt idx="2935">
                  <c:v>0</c:v>
                </c:pt>
                <c:pt idx="2936">
                  <c:v>0</c:v>
                </c:pt>
                <c:pt idx="2937">
                  <c:v>1</c:v>
                </c:pt>
                <c:pt idx="2938">
                  <c:v>1</c:v>
                </c:pt>
                <c:pt idx="2939">
                  <c:v>0</c:v>
                </c:pt>
                <c:pt idx="2940">
                  <c:v>0</c:v>
                </c:pt>
                <c:pt idx="2941">
                  <c:v>0</c:v>
                </c:pt>
                <c:pt idx="2942">
                  <c:v>1</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1</c:v>
                </c:pt>
                <c:pt idx="2956">
                  <c:v>1</c:v>
                </c:pt>
                <c:pt idx="2957">
                  <c:v>0</c:v>
                </c:pt>
                <c:pt idx="2958">
                  <c:v>0</c:v>
                </c:pt>
                <c:pt idx="2959">
                  <c:v>0</c:v>
                </c:pt>
                <c:pt idx="2960">
                  <c:v>0</c:v>
                </c:pt>
                <c:pt idx="2961">
                  <c:v>1</c:v>
                </c:pt>
                <c:pt idx="2962">
                  <c:v>0</c:v>
                </c:pt>
                <c:pt idx="2963">
                  <c:v>1</c:v>
                </c:pt>
                <c:pt idx="2964">
                  <c:v>1</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1</c:v>
                </c:pt>
                <c:pt idx="2978">
                  <c:v>0</c:v>
                </c:pt>
                <c:pt idx="2979">
                  <c:v>0</c:v>
                </c:pt>
                <c:pt idx="2980">
                  <c:v>0</c:v>
                </c:pt>
                <c:pt idx="2981">
                  <c:v>0</c:v>
                </c:pt>
                <c:pt idx="2982">
                  <c:v>3</c:v>
                </c:pt>
                <c:pt idx="2983">
                  <c:v>0</c:v>
                </c:pt>
                <c:pt idx="2984">
                  <c:v>1</c:v>
                </c:pt>
                <c:pt idx="2985">
                  <c:v>2</c:v>
                </c:pt>
                <c:pt idx="2986">
                  <c:v>0</c:v>
                </c:pt>
                <c:pt idx="2987">
                  <c:v>2</c:v>
                </c:pt>
                <c:pt idx="2988">
                  <c:v>0</c:v>
                </c:pt>
                <c:pt idx="2989">
                  <c:v>3</c:v>
                </c:pt>
                <c:pt idx="2990">
                  <c:v>1</c:v>
                </c:pt>
                <c:pt idx="2991">
                  <c:v>1</c:v>
                </c:pt>
                <c:pt idx="2992">
                  <c:v>0</c:v>
                </c:pt>
                <c:pt idx="2993">
                  <c:v>0</c:v>
                </c:pt>
                <c:pt idx="2994">
                  <c:v>1</c:v>
                </c:pt>
                <c:pt idx="2995">
                  <c:v>1</c:v>
                </c:pt>
                <c:pt idx="2996">
                  <c:v>2</c:v>
                </c:pt>
                <c:pt idx="2997">
                  <c:v>1</c:v>
                </c:pt>
                <c:pt idx="2998">
                  <c:v>0</c:v>
                </c:pt>
                <c:pt idx="2999">
                  <c:v>1</c:v>
                </c:pt>
                <c:pt idx="3000">
                  <c:v>1</c:v>
                </c:pt>
                <c:pt idx="3001">
                  <c:v>1</c:v>
                </c:pt>
                <c:pt idx="3002">
                  <c:v>0</c:v>
                </c:pt>
                <c:pt idx="3003">
                  <c:v>2</c:v>
                </c:pt>
                <c:pt idx="3004">
                  <c:v>0</c:v>
                </c:pt>
                <c:pt idx="3005">
                  <c:v>0</c:v>
                </c:pt>
                <c:pt idx="3006">
                  <c:v>0</c:v>
                </c:pt>
                <c:pt idx="3007">
                  <c:v>1</c:v>
                </c:pt>
                <c:pt idx="3008">
                  <c:v>1</c:v>
                </c:pt>
                <c:pt idx="3009">
                  <c:v>1</c:v>
                </c:pt>
                <c:pt idx="3010">
                  <c:v>0</c:v>
                </c:pt>
                <c:pt idx="3011">
                  <c:v>1</c:v>
                </c:pt>
                <c:pt idx="3012">
                  <c:v>1</c:v>
                </c:pt>
                <c:pt idx="3013">
                  <c:v>1</c:v>
                </c:pt>
                <c:pt idx="3014">
                  <c:v>1</c:v>
                </c:pt>
                <c:pt idx="3015">
                  <c:v>3</c:v>
                </c:pt>
                <c:pt idx="3016">
                  <c:v>0</c:v>
                </c:pt>
                <c:pt idx="3017">
                  <c:v>1</c:v>
                </c:pt>
                <c:pt idx="3018">
                  <c:v>0</c:v>
                </c:pt>
                <c:pt idx="3019">
                  <c:v>1</c:v>
                </c:pt>
                <c:pt idx="3020">
                  <c:v>0</c:v>
                </c:pt>
                <c:pt idx="3021">
                  <c:v>1</c:v>
                </c:pt>
                <c:pt idx="3022">
                  <c:v>1</c:v>
                </c:pt>
                <c:pt idx="3023">
                  <c:v>2</c:v>
                </c:pt>
                <c:pt idx="3024">
                  <c:v>2</c:v>
                </c:pt>
                <c:pt idx="3025">
                  <c:v>2</c:v>
                </c:pt>
                <c:pt idx="3026">
                  <c:v>2</c:v>
                </c:pt>
                <c:pt idx="3027">
                  <c:v>2</c:v>
                </c:pt>
                <c:pt idx="3028">
                  <c:v>3</c:v>
                </c:pt>
                <c:pt idx="3029">
                  <c:v>1</c:v>
                </c:pt>
                <c:pt idx="3030">
                  <c:v>0</c:v>
                </c:pt>
                <c:pt idx="3031">
                  <c:v>0</c:v>
                </c:pt>
                <c:pt idx="3032">
                  <c:v>2</c:v>
                </c:pt>
                <c:pt idx="3033">
                  <c:v>1</c:v>
                </c:pt>
                <c:pt idx="3034">
                  <c:v>0</c:v>
                </c:pt>
                <c:pt idx="3035">
                  <c:v>0</c:v>
                </c:pt>
                <c:pt idx="3036">
                  <c:v>0</c:v>
                </c:pt>
                <c:pt idx="3037">
                  <c:v>2</c:v>
                </c:pt>
                <c:pt idx="3038">
                  <c:v>0</c:v>
                </c:pt>
                <c:pt idx="3039">
                  <c:v>2</c:v>
                </c:pt>
                <c:pt idx="3040">
                  <c:v>0</c:v>
                </c:pt>
                <c:pt idx="3041">
                  <c:v>3</c:v>
                </c:pt>
                <c:pt idx="3042">
                  <c:v>0</c:v>
                </c:pt>
                <c:pt idx="3043">
                  <c:v>1</c:v>
                </c:pt>
                <c:pt idx="3044">
                  <c:v>0</c:v>
                </c:pt>
                <c:pt idx="3045">
                  <c:v>0</c:v>
                </c:pt>
                <c:pt idx="3046">
                  <c:v>1</c:v>
                </c:pt>
                <c:pt idx="3047">
                  <c:v>1</c:v>
                </c:pt>
                <c:pt idx="3048">
                  <c:v>0</c:v>
                </c:pt>
                <c:pt idx="3049">
                  <c:v>0</c:v>
                </c:pt>
                <c:pt idx="3050">
                  <c:v>2</c:v>
                </c:pt>
                <c:pt idx="3051">
                  <c:v>2</c:v>
                </c:pt>
                <c:pt idx="3052">
                  <c:v>0</c:v>
                </c:pt>
                <c:pt idx="3053">
                  <c:v>1</c:v>
                </c:pt>
                <c:pt idx="3054">
                  <c:v>0</c:v>
                </c:pt>
                <c:pt idx="3055">
                  <c:v>0</c:v>
                </c:pt>
                <c:pt idx="3056">
                  <c:v>1</c:v>
                </c:pt>
                <c:pt idx="3057">
                  <c:v>1</c:v>
                </c:pt>
                <c:pt idx="3058">
                  <c:v>2</c:v>
                </c:pt>
                <c:pt idx="3059">
                  <c:v>3</c:v>
                </c:pt>
                <c:pt idx="3060">
                  <c:v>2</c:v>
                </c:pt>
                <c:pt idx="3061">
                  <c:v>0</c:v>
                </c:pt>
                <c:pt idx="3062">
                  <c:v>1</c:v>
                </c:pt>
                <c:pt idx="3063">
                  <c:v>2</c:v>
                </c:pt>
                <c:pt idx="3064">
                  <c:v>1</c:v>
                </c:pt>
                <c:pt idx="3065">
                  <c:v>1</c:v>
                </c:pt>
                <c:pt idx="3066">
                  <c:v>0</c:v>
                </c:pt>
                <c:pt idx="3067">
                  <c:v>0</c:v>
                </c:pt>
                <c:pt idx="3068">
                  <c:v>0</c:v>
                </c:pt>
                <c:pt idx="3069">
                  <c:v>1</c:v>
                </c:pt>
                <c:pt idx="3070">
                  <c:v>0</c:v>
                </c:pt>
                <c:pt idx="3071">
                  <c:v>1</c:v>
                </c:pt>
                <c:pt idx="3072">
                  <c:v>1</c:v>
                </c:pt>
                <c:pt idx="3073">
                  <c:v>1</c:v>
                </c:pt>
                <c:pt idx="3074">
                  <c:v>2</c:v>
                </c:pt>
                <c:pt idx="3075">
                  <c:v>2</c:v>
                </c:pt>
                <c:pt idx="3076">
                  <c:v>2</c:v>
                </c:pt>
                <c:pt idx="3077">
                  <c:v>2</c:v>
                </c:pt>
                <c:pt idx="3078">
                  <c:v>2</c:v>
                </c:pt>
                <c:pt idx="3079">
                  <c:v>1</c:v>
                </c:pt>
                <c:pt idx="3080">
                  <c:v>0</c:v>
                </c:pt>
                <c:pt idx="3081">
                  <c:v>0</c:v>
                </c:pt>
                <c:pt idx="3082">
                  <c:v>1</c:v>
                </c:pt>
                <c:pt idx="3083">
                  <c:v>0</c:v>
                </c:pt>
                <c:pt idx="3084">
                  <c:v>1</c:v>
                </c:pt>
                <c:pt idx="3085">
                  <c:v>1</c:v>
                </c:pt>
                <c:pt idx="3086">
                  <c:v>2</c:v>
                </c:pt>
                <c:pt idx="3087">
                  <c:v>0</c:v>
                </c:pt>
                <c:pt idx="3088">
                  <c:v>1</c:v>
                </c:pt>
                <c:pt idx="3089">
                  <c:v>0</c:v>
                </c:pt>
                <c:pt idx="3090">
                  <c:v>1</c:v>
                </c:pt>
                <c:pt idx="3091">
                  <c:v>2</c:v>
                </c:pt>
                <c:pt idx="3092">
                  <c:v>3</c:v>
                </c:pt>
                <c:pt idx="3093">
                  <c:v>0</c:v>
                </c:pt>
                <c:pt idx="3094">
                  <c:v>0</c:v>
                </c:pt>
                <c:pt idx="3095">
                  <c:v>1</c:v>
                </c:pt>
                <c:pt idx="3096">
                  <c:v>1</c:v>
                </c:pt>
                <c:pt idx="3097">
                  <c:v>2</c:v>
                </c:pt>
                <c:pt idx="3098">
                  <c:v>1</c:v>
                </c:pt>
                <c:pt idx="3099">
                  <c:v>1</c:v>
                </c:pt>
                <c:pt idx="3100">
                  <c:v>1</c:v>
                </c:pt>
                <c:pt idx="3101">
                  <c:v>0</c:v>
                </c:pt>
                <c:pt idx="3102">
                  <c:v>0</c:v>
                </c:pt>
                <c:pt idx="3103">
                  <c:v>0</c:v>
                </c:pt>
                <c:pt idx="3104">
                  <c:v>0</c:v>
                </c:pt>
                <c:pt idx="3105">
                  <c:v>1</c:v>
                </c:pt>
                <c:pt idx="3106">
                  <c:v>0</c:v>
                </c:pt>
                <c:pt idx="3107">
                  <c:v>0</c:v>
                </c:pt>
                <c:pt idx="3108">
                  <c:v>1</c:v>
                </c:pt>
                <c:pt idx="3109">
                  <c:v>2</c:v>
                </c:pt>
                <c:pt idx="3110">
                  <c:v>1</c:v>
                </c:pt>
                <c:pt idx="3111">
                  <c:v>3</c:v>
                </c:pt>
                <c:pt idx="3112">
                  <c:v>0</c:v>
                </c:pt>
                <c:pt idx="3113">
                  <c:v>5</c:v>
                </c:pt>
                <c:pt idx="3114">
                  <c:v>1</c:v>
                </c:pt>
                <c:pt idx="3115">
                  <c:v>0</c:v>
                </c:pt>
                <c:pt idx="3116">
                  <c:v>0</c:v>
                </c:pt>
                <c:pt idx="3117">
                  <c:v>2</c:v>
                </c:pt>
                <c:pt idx="3118">
                  <c:v>1</c:v>
                </c:pt>
                <c:pt idx="3119">
                  <c:v>0</c:v>
                </c:pt>
                <c:pt idx="3120">
                  <c:v>2</c:v>
                </c:pt>
                <c:pt idx="3121">
                  <c:v>1</c:v>
                </c:pt>
                <c:pt idx="3122">
                  <c:v>0</c:v>
                </c:pt>
                <c:pt idx="3123">
                  <c:v>2</c:v>
                </c:pt>
                <c:pt idx="3124">
                  <c:v>1</c:v>
                </c:pt>
                <c:pt idx="3125">
                  <c:v>2</c:v>
                </c:pt>
                <c:pt idx="3126">
                  <c:v>0</c:v>
                </c:pt>
                <c:pt idx="3127">
                  <c:v>2</c:v>
                </c:pt>
                <c:pt idx="3128">
                  <c:v>2</c:v>
                </c:pt>
                <c:pt idx="3129">
                  <c:v>0</c:v>
                </c:pt>
                <c:pt idx="3130">
                  <c:v>0</c:v>
                </c:pt>
                <c:pt idx="3131">
                  <c:v>2</c:v>
                </c:pt>
                <c:pt idx="3132">
                  <c:v>1</c:v>
                </c:pt>
                <c:pt idx="3133">
                  <c:v>1</c:v>
                </c:pt>
                <c:pt idx="3134">
                  <c:v>0</c:v>
                </c:pt>
                <c:pt idx="3135">
                  <c:v>2</c:v>
                </c:pt>
                <c:pt idx="3136">
                  <c:v>4</c:v>
                </c:pt>
                <c:pt idx="3137">
                  <c:v>1</c:v>
                </c:pt>
                <c:pt idx="3138">
                  <c:v>1</c:v>
                </c:pt>
                <c:pt idx="3139">
                  <c:v>0</c:v>
                </c:pt>
                <c:pt idx="3140">
                  <c:v>0</c:v>
                </c:pt>
                <c:pt idx="3141">
                  <c:v>1</c:v>
                </c:pt>
                <c:pt idx="3142">
                  <c:v>1</c:v>
                </c:pt>
                <c:pt idx="3143">
                  <c:v>0</c:v>
                </c:pt>
                <c:pt idx="3144">
                  <c:v>3</c:v>
                </c:pt>
                <c:pt idx="3145">
                  <c:v>1</c:v>
                </c:pt>
                <c:pt idx="3146">
                  <c:v>1</c:v>
                </c:pt>
                <c:pt idx="3147">
                  <c:v>1</c:v>
                </c:pt>
                <c:pt idx="3148">
                  <c:v>0</c:v>
                </c:pt>
                <c:pt idx="3149">
                  <c:v>0</c:v>
                </c:pt>
                <c:pt idx="3150">
                  <c:v>2</c:v>
                </c:pt>
                <c:pt idx="3151">
                  <c:v>3</c:v>
                </c:pt>
                <c:pt idx="3152">
                  <c:v>1</c:v>
                </c:pt>
                <c:pt idx="3153">
                  <c:v>0</c:v>
                </c:pt>
                <c:pt idx="3154">
                  <c:v>1</c:v>
                </c:pt>
                <c:pt idx="3155">
                  <c:v>2</c:v>
                </c:pt>
                <c:pt idx="3156">
                  <c:v>2</c:v>
                </c:pt>
                <c:pt idx="3157">
                  <c:v>0</c:v>
                </c:pt>
                <c:pt idx="3158">
                  <c:v>2</c:v>
                </c:pt>
                <c:pt idx="3159">
                  <c:v>0</c:v>
                </c:pt>
                <c:pt idx="3160">
                  <c:v>3</c:v>
                </c:pt>
                <c:pt idx="3161">
                  <c:v>3</c:v>
                </c:pt>
                <c:pt idx="3162">
                  <c:v>0</c:v>
                </c:pt>
                <c:pt idx="3163">
                  <c:v>1</c:v>
                </c:pt>
                <c:pt idx="3164">
                  <c:v>3</c:v>
                </c:pt>
                <c:pt idx="3165">
                  <c:v>0</c:v>
                </c:pt>
                <c:pt idx="3166">
                  <c:v>2</c:v>
                </c:pt>
                <c:pt idx="3167">
                  <c:v>1</c:v>
                </c:pt>
                <c:pt idx="3168">
                  <c:v>2</c:v>
                </c:pt>
                <c:pt idx="3169">
                  <c:v>3</c:v>
                </c:pt>
                <c:pt idx="3170">
                  <c:v>1</c:v>
                </c:pt>
                <c:pt idx="3171">
                  <c:v>1</c:v>
                </c:pt>
                <c:pt idx="3172">
                  <c:v>0</c:v>
                </c:pt>
                <c:pt idx="3173">
                  <c:v>5</c:v>
                </c:pt>
                <c:pt idx="3174">
                  <c:v>1</c:v>
                </c:pt>
                <c:pt idx="3175">
                  <c:v>1</c:v>
                </c:pt>
                <c:pt idx="3176">
                  <c:v>2</c:v>
                </c:pt>
                <c:pt idx="3177">
                  <c:v>0</c:v>
                </c:pt>
                <c:pt idx="3178">
                  <c:v>0</c:v>
                </c:pt>
                <c:pt idx="3179">
                  <c:v>1</c:v>
                </c:pt>
                <c:pt idx="3180">
                  <c:v>1</c:v>
                </c:pt>
                <c:pt idx="3181">
                  <c:v>0</c:v>
                </c:pt>
                <c:pt idx="3182">
                  <c:v>0</c:v>
                </c:pt>
                <c:pt idx="3183">
                  <c:v>2</c:v>
                </c:pt>
                <c:pt idx="3184">
                  <c:v>1</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1</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1</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1</c:v>
                </c:pt>
                <c:pt idx="3235">
                  <c:v>0</c:v>
                </c:pt>
                <c:pt idx="3236">
                  <c:v>0</c:v>
                </c:pt>
                <c:pt idx="3237">
                  <c:v>0</c:v>
                </c:pt>
                <c:pt idx="3238">
                  <c:v>0</c:v>
                </c:pt>
                <c:pt idx="3239">
                  <c:v>0</c:v>
                </c:pt>
                <c:pt idx="3240">
                  <c:v>0</c:v>
                </c:pt>
                <c:pt idx="3241">
                  <c:v>1</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1</c:v>
                </c:pt>
                <c:pt idx="3261">
                  <c:v>0</c:v>
                </c:pt>
                <c:pt idx="3262">
                  <c:v>0</c:v>
                </c:pt>
                <c:pt idx="3263">
                  <c:v>0</c:v>
                </c:pt>
                <c:pt idx="3264">
                  <c:v>0</c:v>
                </c:pt>
                <c:pt idx="3265">
                  <c:v>0</c:v>
                </c:pt>
                <c:pt idx="3266">
                  <c:v>0</c:v>
                </c:pt>
                <c:pt idx="3267">
                  <c:v>0</c:v>
                </c:pt>
                <c:pt idx="3268">
                  <c:v>0</c:v>
                </c:pt>
                <c:pt idx="3269">
                  <c:v>1</c:v>
                </c:pt>
                <c:pt idx="3270">
                  <c:v>0</c:v>
                </c:pt>
                <c:pt idx="3271">
                  <c:v>0</c:v>
                </c:pt>
                <c:pt idx="3272">
                  <c:v>0</c:v>
                </c:pt>
                <c:pt idx="3273">
                  <c:v>0</c:v>
                </c:pt>
                <c:pt idx="3274">
                  <c:v>1</c:v>
                </c:pt>
                <c:pt idx="3275">
                  <c:v>0</c:v>
                </c:pt>
                <c:pt idx="3276">
                  <c:v>0</c:v>
                </c:pt>
                <c:pt idx="3277">
                  <c:v>0</c:v>
                </c:pt>
                <c:pt idx="3278">
                  <c:v>0</c:v>
                </c:pt>
                <c:pt idx="3279">
                  <c:v>0</c:v>
                </c:pt>
                <c:pt idx="3280">
                  <c:v>0</c:v>
                </c:pt>
                <c:pt idx="3281">
                  <c:v>0</c:v>
                </c:pt>
                <c:pt idx="3282">
                  <c:v>0</c:v>
                </c:pt>
                <c:pt idx="3283">
                  <c:v>1</c:v>
                </c:pt>
                <c:pt idx="3284">
                  <c:v>1</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1</c:v>
                </c:pt>
                <c:pt idx="3301">
                  <c:v>1</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1</c:v>
                </c:pt>
                <c:pt idx="3322">
                  <c:v>0</c:v>
                </c:pt>
                <c:pt idx="3323">
                  <c:v>0</c:v>
                </c:pt>
                <c:pt idx="3324">
                  <c:v>0</c:v>
                </c:pt>
                <c:pt idx="3325">
                  <c:v>0</c:v>
                </c:pt>
                <c:pt idx="3326">
                  <c:v>2</c:v>
                </c:pt>
                <c:pt idx="3327">
                  <c:v>0</c:v>
                </c:pt>
                <c:pt idx="3328">
                  <c:v>0</c:v>
                </c:pt>
                <c:pt idx="3329">
                  <c:v>0</c:v>
                </c:pt>
                <c:pt idx="3330">
                  <c:v>0</c:v>
                </c:pt>
                <c:pt idx="3331">
                  <c:v>0</c:v>
                </c:pt>
                <c:pt idx="3332">
                  <c:v>0</c:v>
                </c:pt>
                <c:pt idx="3333">
                  <c:v>0</c:v>
                </c:pt>
                <c:pt idx="3334">
                  <c:v>0</c:v>
                </c:pt>
                <c:pt idx="3335">
                  <c:v>0</c:v>
                </c:pt>
                <c:pt idx="3336">
                  <c:v>0</c:v>
                </c:pt>
                <c:pt idx="3337">
                  <c:v>1</c:v>
                </c:pt>
                <c:pt idx="3338">
                  <c:v>0</c:v>
                </c:pt>
                <c:pt idx="3339">
                  <c:v>0</c:v>
                </c:pt>
                <c:pt idx="3340">
                  <c:v>0</c:v>
                </c:pt>
                <c:pt idx="3341">
                  <c:v>0</c:v>
                </c:pt>
                <c:pt idx="3342">
                  <c:v>0</c:v>
                </c:pt>
                <c:pt idx="3343">
                  <c:v>0</c:v>
                </c:pt>
                <c:pt idx="3344">
                  <c:v>0</c:v>
                </c:pt>
                <c:pt idx="3345">
                  <c:v>0</c:v>
                </c:pt>
                <c:pt idx="3346">
                  <c:v>0</c:v>
                </c:pt>
                <c:pt idx="3347">
                  <c:v>1</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1</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1</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1</c:v>
                </c:pt>
                <c:pt idx="3409">
                  <c:v>0</c:v>
                </c:pt>
                <c:pt idx="3410">
                  <c:v>0</c:v>
                </c:pt>
                <c:pt idx="3411">
                  <c:v>0</c:v>
                </c:pt>
                <c:pt idx="3412">
                  <c:v>0</c:v>
                </c:pt>
                <c:pt idx="3413">
                  <c:v>0</c:v>
                </c:pt>
                <c:pt idx="3414">
                  <c:v>1</c:v>
                </c:pt>
                <c:pt idx="3415">
                  <c:v>0</c:v>
                </c:pt>
                <c:pt idx="3416">
                  <c:v>0</c:v>
                </c:pt>
                <c:pt idx="3417">
                  <c:v>0</c:v>
                </c:pt>
                <c:pt idx="3418">
                  <c:v>0</c:v>
                </c:pt>
                <c:pt idx="3419">
                  <c:v>1</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2</c:v>
                </c:pt>
                <c:pt idx="3464">
                  <c:v>0</c:v>
                </c:pt>
                <c:pt idx="3465">
                  <c:v>0</c:v>
                </c:pt>
                <c:pt idx="3466">
                  <c:v>0</c:v>
                </c:pt>
                <c:pt idx="3467">
                  <c:v>0</c:v>
                </c:pt>
                <c:pt idx="3468">
                  <c:v>0</c:v>
                </c:pt>
                <c:pt idx="3469">
                  <c:v>0</c:v>
                </c:pt>
                <c:pt idx="3470">
                  <c:v>0</c:v>
                </c:pt>
                <c:pt idx="3471">
                  <c:v>0</c:v>
                </c:pt>
                <c:pt idx="3472">
                  <c:v>0</c:v>
                </c:pt>
                <c:pt idx="3473">
                  <c:v>0</c:v>
                </c:pt>
                <c:pt idx="3474">
                  <c:v>1</c:v>
                </c:pt>
                <c:pt idx="3475">
                  <c:v>0</c:v>
                </c:pt>
                <c:pt idx="3476">
                  <c:v>0</c:v>
                </c:pt>
                <c:pt idx="3477">
                  <c:v>1</c:v>
                </c:pt>
                <c:pt idx="3478">
                  <c:v>1</c:v>
                </c:pt>
                <c:pt idx="3479">
                  <c:v>0</c:v>
                </c:pt>
                <c:pt idx="3480">
                  <c:v>0</c:v>
                </c:pt>
                <c:pt idx="3481">
                  <c:v>1</c:v>
                </c:pt>
                <c:pt idx="3482">
                  <c:v>0</c:v>
                </c:pt>
                <c:pt idx="3483">
                  <c:v>1</c:v>
                </c:pt>
                <c:pt idx="3484">
                  <c:v>1</c:v>
                </c:pt>
                <c:pt idx="3485">
                  <c:v>0</c:v>
                </c:pt>
                <c:pt idx="3486">
                  <c:v>1</c:v>
                </c:pt>
                <c:pt idx="3487">
                  <c:v>1</c:v>
                </c:pt>
                <c:pt idx="3488">
                  <c:v>0</c:v>
                </c:pt>
                <c:pt idx="3489">
                  <c:v>1</c:v>
                </c:pt>
                <c:pt idx="3490">
                  <c:v>0</c:v>
                </c:pt>
                <c:pt idx="3491">
                  <c:v>1</c:v>
                </c:pt>
                <c:pt idx="3492">
                  <c:v>0</c:v>
                </c:pt>
                <c:pt idx="3493">
                  <c:v>0</c:v>
                </c:pt>
                <c:pt idx="3494">
                  <c:v>0</c:v>
                </c:pt>
                <c:pt idx="3495">
                  <c:v>0</c:v>
                </c:pt>
                <c:pt idx="3496">
                  <c:v>0</c:v>
                </c:pt>
                <c:pt idx="3497">
                  <c:v>0</c:v>
                </c:pt>
                <c:pt idx="3498">
                  <c:v>0</c:v>
                </c:pt>
                <c:pt idx="3499">
                  <c:v>0</c:v>
                </c:pt>
                <c:pt idx="3500">
                  <c:v>0</c:v>
                </c:pt>
                <c:pt idx="3501">
                  <c:v>1</c:v>
                </c:pt>
                <c:pt idx="3502">
                  <c:v>2</c:v>
                </c:pt>
                <c:pt idx="3503">
                  <c:v>0</c:v>
                </c:pt>
                <c:pt idx="3504">
                  <c:v>0</c:v>
                </c:pt>
                <c:pt idx="3505">
                  <c:v>0</c:v>
                </c:pt>
                <c:pt idx="3506">
                  <c:v>0</c:v>
                </c:pt>
                <c:pt idx="3507">
                  <c:v>1</c:v>
                </c:pt>
                <c:pt idx="3508">
                  <c:v>0</c:v>
                </c:pt>
                <c:pt idx="3509">
                  <c:v>0</c:v>
                </c:pt>
                <c:pt idx="3510">
                  <c:v>0</c:v>
                </c:pt>
                <c:pt idx="3511">
                  <c:v>1</c:v>
                </c:pt>
                <c:pt idx="3512">
                  <c:v>0</c:v>
                </c:pt>
                <c:pt idx="3513">
                  <c:v>0</c:v>
                </c:pt>
                <c:pt idx="3514">
                  <c:v>0</c:v>
                </c:pt>
                <c:pt idx="3515">
                  <c:v>0</c:v>
                </c:pt>
                <c:pt idx="3516">
                  <c:v>1</c:v>
                </c:pt>
                <c:pt idx="3517">
                  <c:v>0</c:v>
                </c:pt>
                <c:pt idx="3518">
                  <c:v>0</c:v>
                </c:pt>
                <c:pt idx="3519">
                  <c:v>1</c:v>
                </c:pt>
                <c:pt idx="3520">
                  <c:v>0</c:v>
                </c:pt>
                <c:pt idx="3521">
                  <c:v>1</c:v>
                </c:pt>
                <c:pt idx="3522">
                  <c:v>0</c:v>
                </c:pt>
                <c:pt idx="3523">
                  <c:v>0</c:v>
                </c:pt>
                <c:pt idx="3524">
                  <c:v>0</c:v>
                </c:pt>
                <c:pt idx="3525">
                  <c:v>0</c:v>
                </c:pt>
                <c:pt idx="3526">
                  <c:v>1</c:v>
                </c:pt>
                <c:pt idx="3527">
                  <c:v>0</c:v>
                </c:pt>
                <c:pt idx="3528">
                  <c:v>2</c:v>
                </c:pt>
                <c:pt idx="3529">
                  <c:v>1</c:v>
                </c:pt>
                <c:pt idx="3530">
                  <c:v>0</c:v>
                </c:pt>
                <c:pt idx="3531">
                  <c:v>0</c:v>
                </c:pt>
                <c:pt idx="3532">
                  <c:v>1</c:v>
                </c:pt>
                <c:pt idx="3533">
                  <c:v>0</c:v>
                </c:pt>
                <c:pt idx="3534">
                  <c:v>0</c:v>
                </c:pt>
                <c:pt idx="3535">
                  <c:v>0</c:v>
                </c:pt>
                <c:pt idx="3536">
                  <c:v>2</c:v>
                </c:pt>
                <c:pt idx="3537">
                  <c:v>0</c:v>
                </c:pt>
                <c:pt idx="3538">
                  <c:v>0</c:v>
                </c:pt>
                <c:pt idx="3539">
                  <c:v>0</c:v>
                </c:pt>
                <c:pt idx="3540">
                  <c:v>0</c:v>
                </c:pt>
                <c:pt idx="3541">
                  <c:v>0</c:v>
                </c:pt>
                <c:pt idx="3542">
                  <c:v>1</c:v>
                </c:pt>
                <c:pt idx="3543">
                  <c:v>1</c:v>
                </c:pt>
                <c:pt idx="3544">
                  <c:v>0</c:v>
                </c:pt>
                <c:pt idx="3545">
                  <c:v>0</c:v>
                </c:pt>
                <c:pt idx="3546">
                  <c:v>2</c:v>
                </c:pt>
                <c:pt idx="3547">
                  <c:v>1</c:v>
                </c:pt>
                <c:pt idx="3548">
                  <c:v>0</c:v>
                </c:pt>
                <c:pt idx="3549">
                  <c:v>1</c:v>
                </c:pt>
                <c:pt idx="3550">
                  <c:v>2</c:v>
                </c:pt>
                <c:pt idx="3551">
                  <c:v>0</c:v>
                </c:pt>
                <c:pt idx="3552">
                  <c:v>3</c:v>
                </c:pt>
                <c:pt idx="3553">
                  <c:v>0</c:v>
                </c:pt>
                <c:pt idx="3554">
                  <c:v>0</c:v>
                </c:pt>
                <c:pt idx="3555">
                  <c:v>0</c:v>
                </c:pt>
                <c:pt idx="3556">
                  <c:v>3</c:v>
                </c:pt>
                <c:pt idx="3557">
                  <c:v>0</c:v>
                </c:pt>
                <c:pt idx="3558">
                  <c:v>2</c:v>
                </c:pt>
                <c:pt idx="3559">
                  <c:v>1</c:v>
                </c:pt>
                <c:pt idx="3560">
                  <c:v>1</c:v>
                </c:pt>
                <c:pt idx="3561">
                  <c:v>0</c:v>
                </c:pt>
                <c:pt idx="3562">
                  <c:v>0</c:v>
                </c:pt>
                <c:pt idx="3563">
                  <c:v>1</c:v>
                </c:pt>
                <c:pt idx="3564">
                  <c:v>1</c:v>
                </c:pt>
                <c:pt idx="3565">
                  <c:v>1</c:v>
                </c:pt>
                <c:pt idx="3566">
                  <c:v>1</c:v>
                </c:pt>
                <c:pt idx="3567">
                  <c:v>2</c:v>
                </c:pt>
                <c:pt idx="3568">
                  <c:v>2</c:v>
                </c:pt>
                <c:pt idx="3569">
                  <c:v>1</c:v>
                </c:pt>
                <c:pt idx="3570">
                  <c:v>0</c:v>
                </c:pt>
                <c:pt idx="3571">
                  <c:v>1</c:v>
                </c:pt>
                <c:pt idx="3572">
                  <c:v>1</c:v>
                </c:pt>
                <c:pt idx="3573">
                  <c:v>1</c:v>
                </c:pt>
                <c:pt idx="3574">
                  <c:v>0</c:v>
                </c:pt>
                <c:pt idx="3575">
                  <c:v>0</c:v>
                </c:pt>
                <c:pt idx="3576">
                  <c:v>0</c:v>
                </c:pt>
                <c:pt idx="3577">
                  <c:v>0</c:v>
                </c:pt>
                <c:pt idx="3578">
                  <c:v>0</c:v>
                </c:pt>
                <c:pt idx="3579">
                  <c:v>0</c:v>
                </c:pt>
                <c:pt idx="3580">
                  <c:v>0</c:v>
                </c:pt>
                <c:pt idx="3581">
                  <c:v>3</c:v>
                </c:pt>
                <c:pt idx="3582">
                  <c:v>1</c:v>
                </c:pt>
                <c:pt idx="3583">
                  <c:v>2</c:v>
                </c:pt>
                <c:pt idx="3584">
                  <c:v>0</c:v>
                </c:pt>
                <c:pt idx="3585">
                  <c:v>1</c:v>
                </c:pt>
                <c:pt idx="3586">
                  <c:v>0</c:v>
                </c:pt>
                <c:pt idx="3587">
                  <c:v>2</c:v>
                </c:pt>
                <c:pt idx="3588">
                  <c:v>1</c:v>
                </c:pt>
                <c:pt idx="3589">
                  <c:v>1</c:v>
                </c:pt>
                <c:pt idx="3590">
                  <c:v>2</c:v>
                </c:pt>
                <c:pt idx="3591">
                  <c:v>1</c:v>
                </c:pt>
                <c:pt idx="3592">
                  <c:v>0</c:v>
                </c:pt>
                <c:pt idx="3593">
                  <c:v>0</c:v>
                </c:pt>
                <c:pt idx="3594">
                  <c:v>0</c:v>
                </c:pt>
                <c:pt idx="3595">
                  <c:v>0</c:v>
                </c:pt>
                <c:pt idx="3596">
                  <c:v>0</c:v>
                </c:pt>
                <c:pt idx="3597">
                  <c:v>0</c:v>
                </c:pt>
                <c:pt idx="3598">
                  <c:v>0</c:v>
                </c:pt>
                <c:pt idx="3599">
                  <c:v>0</c:v>
                </c:pt>
                <c:pt idx="3600">
                  <c:v>0</c:v>
                </c:pt>
                <c:pt idx="3601">
                  <c:v>1</c:v>
                </c:pt>
                <c:pt idx="3602">
                  <c:v>3</c:v>
                </c:pt>
                <c:pt idx="3603">
                  <c:v>0</c:v>
                </c:pt>
                <c:pt idx="3604">
                  <c:v>1</c:v>
                </c:pt>
                <c:pt idx="3605">
                  <c:v>0</c:v>
                </c:pt>
                <c:pt idx="3606">
                  <c:v>1</c:v>
                </c:pt>
                <c:pt idx="3607">
                  <c:v>1</c:v>
                </c:pt>
                <c:pt idx="3608">
                  <c:v>0</c:v>
                </c:pt>
                <c:pt idx="3609">
                  <c:v>0</c:v>
                </c:pt>
                <c:pt idx="3610">
                  <c:v>0</c:v>
                </c:pt>
                <c:pt idx="3611">
                  <c:v>0</c:v>
                </c:pt>
                <c:pt idx="3612">
                  <c:v>0</c:v>
                </c:pt>
                <c:pt idx="3613">
                  <c:v>0</c:v>
                </c:pt>
                <c:pt idx="3614">
                  <c:v>0</c:v>
                </c:pt>
                <c:pt idx="3615">
                  <c:v>1</c:v>
                </c:pt>
                <c:pt idx="3616">
                  <c:v>1</c:v>
                </c:pt>
                <c:pt idx="3617">
                  <c:v>0</c:v>
                </c:pt>
                <c:pt idx="3618">
                  <c:v>1</c:v>
                </c:pt>
                <c:pt idx="3619">
                  <c:v>0</c:v>
                </c:pt>
                <c:pt idx="3620">
                  <c:v>0</c:v>
                </c:pt>
                <c:pt idx="3621">
                  <c:v>1</c:v>
                </c:pt>
                <c:pt idx="3622">
                  <c:v>0</c:v>
                </c:pt>
                <c:pt idx="3623">
                  <c:v>0</c:v>
                </c:pt>
                <c:pt idx="3624">
                  <c:v>0</c:v>
                </c:pt>
                <c:pt idx="3625">
                  <c:v>0</c:v>
                </c:pt>
                <c:pt idx="3626">
                  <c:v>2</c:v>
                </c:pt>
                <c:pt idx="3627">
                  <c:v>0</c:v>
                </c:pt>
                <c:pt idx="3628">
                  <c:v>0</c:v>
                </c:pt>
                <c:pt idx="3629">
                  <c:v>2</c:v>
                </c:pt>
                <c:pt idx="3630">
                  <c:v>1</c:v>
                </c:pt>
                <c:pt idx="3631">
                  <c:v>1</c:v>
                </c:pt>
                <c:pt idx="3632">
                  <c:v>0</c:v>
                </c:pt>
                <c:pt idx="3633">
                  <c:v>1</c:v>
                </c:pt>
                <c:pt idx="3634">
                  <c:v>0</c:v>
                </c:pt>
                <c:pt idx="3635">
                  <c:v>0</c:v>
                </c:pt>
                <c:pt idx="3636">
                  <c:v>1</c:v>
                </c:pt>
                <c:pt idx="3637">
                  <c:v>1</c:v>
                </c:pt>
                <c:pt idx="3638">
                  <c:v>2</c:v>
                </c:pt>
                <c:pt idx="3639">
                  <c:v>0</c:v>
                </c:pt>
                <c:pt idx="3640">
                  <c:v>0</c:v>
                </c:pt>
                <c:pt idx="3641">
                  <c:v>0</c:v>
                </c:pt>
                <c:pt idx="3642">
                  <c:v>1</c:v>
                </c:pt>
                <c:pt idx="3643">
                  <c:v>1</c:v>
                </c:pt>
                <c:pt idx="3644">
                  <c:v>0</c:v>
                </c:pt>
                <c:pt idx="3645">
                  <c:v>1</c:v>
                </c:pt>
                <c:pt idx="3646">
                  <c:v>0</c:v>
                </c:pt>
                <c:pt idx="3647">
                  <c:v>1</c:v>
                </c:pt>
                <c:pt idx="3648">
                  <c:v>1</c:v>
                </c:pt>
                <c:pt idx="3649">
                  <c:v>1</c:v>
                </c:pt>
                <c:pt idx="3650">
                  <c:v>0</c:v>
                </c:pt>
                <c:pt idx="3651">
                  <c:v>2</c:v>
                </c:pt>
                <c:pt idx="3652">
                  <c:v>0</c:v>
                </c:pt>
                <c:pt idx="3653">
                  <c:v>0</c:v>
                </c:pt>
                <c:pt idx="3654">
                  <c:v>1</c:v>
                </c:pt>
                <c:pt idx="3655">
                  <c:v>1</c:v>
                </c:pt>
                <c:pt idx="3656">
                  <c:v>0</c:v>
                </c:pt>
                <c:pt idx="3657">
                  <c:v>1</c:v>
                </c:pt>
                <c:pt idx="3658">
                  <c:v>1</c:v>
                </c:pt>
                <c:pt idx="3659">
                  <c:v>2</c:v>
                </c:pt>
                <c:pt idx="3660">
                  <c:v>0</c:v>
                </c:pt>
                <c:pt idx="3661">
                  <c:v>0</c:v>
                </c:pt>
                <c:pt idx="3662">
                  <c:v>0</c:v>
                </c:pt>
                <c:pt idx="3663">
                  <c:v>0</c:v>
                </c:pt>
                <c:pt idx="3664">
                  <c:v>0</c:v>
                </c:pt>
                <c:pt idx="3665">
                  <c:v>1</c:v>
                </c:pt>
                <c:pt idx="3666">
                  <c:v>0</c:v>
                </c:pt>
                <c:pt idx="3667">
                  <c:v>1</c:v>
                </c:pt>
                <c:pt idx="3668">
                  <c:v>1</c:v>
                </c:pt>
                <c:pt idx="3669">
                  <c:v>0</c:v>
                </c:pt>
                <c:pt idx="3670">
                  <c:v>0</c:v>
                </c:pt>
                <c:pt idx="3671">
                  <c:v>1</c:v>
                </c:pt>
                <c:pt idx="3672">
                  <c:v>1</c:v>
                </c:pt>
                <c:pt idx="3673">
                  <c:v>2</c:v>
                </c:pt>
                <c:pt idx="3674">
                  <c:v>1</c:v>
                </c:pt>
                <c:pt idx="3675">
                  <c:v>1</c:v>
                </c:pt>
                <c:pt idx="3676">
                  <c:v>0</c:v>
                </c:pt>
                <c:pt idx="3677">
                  <c:v>2</c:v>
                </c:pt>
                <c:pt idx="3678">
                  <c:v>0</c:v>
                </c:pt>
                <c:pt idx="3679">
                  <c:v>1</c:v>
                </c:pt>
                <c:pt idx="3680">
                  <c:v>0</c:v>
                </c:pt>
                <c:pt idx="3681">
                  <c:v>0</c:v>
                </c:pt>
                <c:pt idx="3682">
                  <c:v>1</c:v>
                </c:pt>
                <c:pt idx="3683">
                  <c:v>0</c:v>
                </c:pt>
                <c:pt idx="3684">
                  <c:v>0</c:v>
                </c:pt>
                <c:pt idx="3685">
                  <c:v>0</c:v>
                </c:pt>
                <c:pt idx="3686">
                  <c:v>2</c:v>
                </c:pt>
                <c:pt idx="3687">
                  <c:v>0</c:v>
                </c:pt>
                <c:pt idx="3688">
                  <c:v>0</c:v>
                </c:pt>
                <c:pt idx="3689">
                  <c:v>0</c:v>
                </c:pt>
                <c:pt idx="3690">
                  <c:v>0</c:v>
                </c:pt>
                <c:pt idx="3691">
                  <c:v>0</c:v>
                </c:pt>
                <c:pt idx="3692">
                  <c:v>1</c:v>
                </c:pt>
                <c:pt idx="3693">
                  <c:v>0</c:v>
                </c:pt>
                <c:pt idx="3694">
                  <c:v>1</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1</c:v>
                </c:pt>
                <c:pt idx="3709">
                  <c:v>0</c:v>
                </c:pt>
                <c:pt idx="3710">
                  <c:v>0</c:v>
                </c:pt>
                <c:pt idx="3711">
                  <c:v>0</c:v>
                </c:pt>
                <c:pt idx="3712">
                  <c:v>0</c:v>
                </c:pt>
                <c:pt idx="3713">
                  <c:v>0</c:v>
                </c:pt>
                <c:pt idx="3714">
                  <c:v>0</c:v>
                </c:pt>
                <c:pt idx="3715">
                  <c:v>0</c:v>
                </c:pt>
                <c:pt idx="3716">
                  <c:v>0</c:v>
                </c:pt>
                <c:pt idx="3717">
                  <c:v>1</c:v>
                </c:pt>
                <c:pt idx="3718">
                  <c:v>1</c:v>
                </c:pt>
                <c:pt idx="3719">
                  <c:v>1</c:v>
                </c:pt>
                <c:pt idx="3720">
                  <c:v>0</c:v>
                </c:pt>
                <c:pt idx="3721">
                  <c:v>0</c:v>
                </c:pt>
                <c:pt idx="3722">
                  <c:v>0</c:v>
                </c:pt>
                <c:pt idx="3723">
                  <c:v>2</c:v>
                </c:pt>
                <c:pt idx="3724">
                  <c:v>0</c:v>
                </c:pt>
                <c:pt idx="3725">
                  <c:v>0</c:v>
                </c:pt>
                <c:pt idx="3726">
                  <c:v>0</c:v>
                </c:pt>
                <c:pt idx="3727">
                  <c:v>0</c:v>
                </c:pt>
                <c:pt idx="3728">
                  <c:v>0</c:v>
                </c:pt>
                <c:pt idx="3729">
                  <c:v>0</c:v>
                </c:pt>
                <c:pt idx="3730">
                  <c:v>1</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1</c:v>
                </c:pt>
                <c:pt idx="3755">
                  <c:v>0</c:v>
                </c:pt>
                <c:pt idx="3756">
                  <c:v>0</c:v>
                </c:pt>
                <c:pt idx="3757">
                  <c:v>0</c:v>
                </c:pt>
                <c:pt idx="3758">
                  <c:v>0</c:v>
                </c:pt>
                <c:pt idx="3759">
                  <c:v>0</c:v>
                </c:pt>
                <c:pt idx="3760">
                  <c:v>0</c:v>
                </c:pt>
                <c:pt idx="3761">
                  <c:v>0</c:v>
                </c:pt>
                <c:pt idx="3762">
                  <c:v>0</c:v>
                </c:pt>
                <c:pt idx="3763">
                  <c:v>0</c:v>
                </c:pt>
                <c:pt idx="3764">
                  <c:v>1</c:v>
                </c:pt>
                <c:pt idx="3765">
                  <c:v>1</c:v>
                </c:pt>
                <c:pt idx="3766">
                  <c:v>0</c:v>
                </c:pt>
                <c:pt idx="3767">
                  <c:v>0</c:v>
                </c:pt>
                <c:pt idx="3768">
                  <c:v>0</c:v>
                </c:pt>
                <c:pt idx="3769">
                  <c:v>0</c:v>
                </c:pt>
                <c:pt idx="3770">
                  <c:v>0</c:v>
                </c:pt>
                <c:pt idx="3771">
                  <c:v>0</c:v>
                </c:pt>
                <c:pt idx="3772">
                  <c:v>1</c:v>
                </c:pt>
                <c:pt idx="3773">
                  <c:v>0</c:v>
                </c:pt>
                <c:pt idx="3774">
                  <c:v>0</c:v>
                </c:pt>
                <c:pt idx="3775">
                  <c:v>0</c:v>
                </c:pt>
                <c:pt idx="3776">
                  <c:v>1</c:v>
                </c:pt>
                <c:pt idx="3777">
                  <c:v>0</c:v>
                </c:pt>
                <c:pt idx="3778">
                  <c:v>0</c:v>
                </c:pt>
                <c:pt idx="3779">
                  <c:v>1</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1</c:v>
                </c:pt>
                <c:pt idx="3794">
                  <c:v>0</c:v>
                </c:pt>
                <c:pt idx="3795">
                  <c:v>0</c:v>
                </c:pt>
                <c:pt idx="3796">
                  <c:v>0</c:v>
                </c:pt>
                <c:pt idx="3797">
                  <c:v>0</c:v>
                </c:pt>
                <c:pt idx="3798">
                  <c:v>0</c:v>
                </c:pt>
                <c:pt idx="3799">
                  <c:v>0</c:v>
                </c:pt>
                <c:pt idx="3800">
                  <c:v>0</c:v>
                </c:pt>
                <c:pt idx="3801">
                  <c:v>0</c:v>
                </c:pt>
                <c:pt idx="3802">
                  <c:v>1</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1</c:v>
                </c:pt>
                <c:pt idx="3822">
                  <c:v>0</c:v>
                </c:pt>
                <c:pt idx="3823">
                  <c:v>0</c:v>
                </c:pt>
                <c:pt idx="3824">
                  <c:v>0</c:v>
                </c:pt>
                <c:pt idx="3825">
                  <c:v>1</c:v>
                </c:pt>
                <c:pt idx="3826">
                  <c:v>0</c:v>
                </c:pt>
                <c:pt idx="3827">
                  <c:v>1</c:v>
                </c:pt>
                <c:pt idx="3828">
                  <c:v>3</c:v>
                </c:pt>
                <c:pt idx="3829">
                  <c:v>0</c:v>
                </c:pt>
                <c:pt idx="3830">
                  <c:v>1</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1</c:v>
                </c:pt>
                <c:pt idx="3847">
                  <c:v>0</c:v>
                </c:pt>
                <c:pt idx="3848">
                  <c:v>0</c:v>
                </c:pt>
                <c:pt idx="3849">
                  <c:v>0</c:v>
                </c:pt>
                <c:pt idx="3850">
                  <c:v>0</c:v>
                </c:pt>
                <c:pt idx="3851">
                  <c:v>1</c:v>
                </c:pt>
                <c:pt idx="3852">
                  <c:v>0</c:v>
                </c:pt>
                <c:pt idx="3853">
                  <c:v>0</c:v>
                </c:pt>
                <c:pt idx="3854">
                  <c:v>0</c:v>
                </c:pt>
                <c:pt idx="3855">
                  <c:v>0</c:v>
                </c:pt>
                <c:pt idx="3856">
                  <c:v>0</c:v>
                </c:pt>
                <c:pt idx="3857">
                  <c:v>0</c:v>
                </c:pt>
                <c:pt idx="3858">
                  <c:v>0</c:v>
                </c:pt>
                <c:pt idx="3859">
                  <c:v>0</c:v>
                </c:pt>
                <c:pt idx="3860">
                  <c:v>1</c:v>
                </c:pt>
                <c:pt idx="3861">
                  <c:v>0</c:v>
                </c:pt>
                <c:pt idx="3862">
                  <c:v>0</c:v>
                </c:pt>
                <c:pt idx="3863">
                  <c:v>0</c:v>
                </c:pt>
                <c:pt idx="3864">
                  <c:v>0</c:v>
                </c:pt>
                <c:pt idx="3865">
                  <c:v>0</c:v>
                </c:pt>
                <c:pt idx="3866">
                  <c:v>0</c:v>
                </c:pt>
                <c:pt idx="3867">
                  <c:v>0</c:v>
                </c:pt>
                <c:pt idx="3868">
                  <c:v>0</c:v>
                </c:pt>
                <c:pt idx="3869">
                  <c:v>1</c:v>
                </c:pt>
                <c:pt idx="3870">
                  <c:v>1</c:v>
                </c:pt>
                <c:pt idx="3871">
                  <c:v>0</c:v>
                </c:pt>
                <c:pt idx="3872">
                  <c:v>1</c:v>
                </c:pt>
                <c:pt idx="3873">
                  <c:v>0</c:v>
                </c:pt>
                <c:pt idx="3874">
                  <c:v>0</c:v>
                </c:pt>
                <c:pt idx="3875">
                  <c:v>0</c:v>
                </c:pt>
                <c:pt idx="3876">
                  <c:v>1</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1</c:v>
                </c:pt>
                <c:pt idx="3894">
                  <c:v>0</c:v>
                </c:pt>
                <c:pt idx="3895">
                  <c:v>2</c:v>
                </c:pt>
                <c:pt idx="3896">
                  <c:v>0</c:v>
                </c:pt>
                <c:pt idx="3897">
                  <c:v>0</c:v>
                </c:pt>
                <c:pt idx="3898">
                  <c:v>0</c:v>
                </c:pt>
                <c:pt idx="3899">
                  <c:v>0</c:v>
                </c:pt>
                <c:pt idx="3900">
                  <c:v>0</c:v>
                </c:pt>
                <c:pt idx="3901">
                  <c:v>0</c:v>
                </c:pt>
                <c:pt idx="3902">
                  <c:v>0</c:v>
                </c:pt>
                <c:pt idx="3903">
                  <c:v>0</c:v>
                </c:pt>
                <c:pt idx="3904">
                  <c:v>0</c:v>
                </c:pt>
                <c:pt idx="3905">
                  <c:v>1</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1</c:v>
                </c:pt>
                <c:pt idx="3935">
                  <c:v>0</c:v>
                </c:pt>
                <c:pt idx="3936">
                  <c:v>0</c:v>
                </c:pt>
                <c:pt idx="3937">
                  <c:v>0</c:v>
                </c:pt>
                <c:pt idx="3938">
                  <c:v>0</c:v>
                </c:pt>
                <c:pt idx="3939">
                  <c:v>0</c:v>
                </c:pt>
                <c:pt idx="3940">
                  <c:v>0</c:v>
                </c:pt>
                <c:pt idx="3941">
                  <c:v>1</c:v>
                </c:pt>
                <c:pt idx="3942">
                  <c:v>0</c:v>
                </c:pt>
                <c:pt idx="3943">
                  <c:v>1</c:v>
                </c:pt>
                <c:pt idx="3944">
                  <c:v>0</c:v>
                </c:pt>
                <c:pt idx="3945">
                  <c:v>1</c:v>
                </c:pt>
                <c:pt idx="3946">
                  <c:v>0</c:v>
                </c:pt>
                <c:pt idx="3947">
                  <c:v>0</c:v>
                </c:pt>
                <c:pt idx="3948">
                  <c:v>0</c:v>
                </c:pt>
                <c:pt idx="3949">
                  <c:v>0</c:v>
                </c:pt>
                <c:pt idx="3950">
                  <c:v>1</c:v>
                </c:pt>
                <c:pt idx="3951">
                  <c:v>0</c:v>
                </c:pt>
                <c:pt idx="3952">
                  <c:v>0</c:v>
                </c:pt>
                <c:pt idx="3953">
                  <c:v>0</c:v>
                </c:pt>
                <c:pt idx="3954">
                  <c:v>1</c:v>
                </c:pt>
                <c:pt idx="3955">
                  <c:v>0</c:v>
                </c:pt>
                <c:pt idx="3956">
                  <c:v>0</c:v>
                </c:pt>
                <c:pt idx="3957">
                  <c:v>0</c:v>
                </c:pt>
                <c:pt idx="3958">
                  <c:v>0</c:v>
                </c:pt>
                <c:pt idx="3959">
                  <c:v>2</c:v>
                </c:pt>
                <c:pt idx="3960">
                  <c:v>0</c:v>
                </c:pt>
                <c:pt idx="3961">
                  <c:v>0</c:v>
                </c:pt>
                <c:pt idx="3962">
                  <c:v>0</c:v>
                </c:pt>
                <c:pt idx="3963">
                  <c:v>0</c:v>
                </c:pt>
                <c:pt idx="3964">
                  <c:v>0</c:v>
                </c:pt>
                <c:pt idx="3965">
                  <c:v>0</c:v>
                </c:pt>
                <c:pt idx="3966">
                  <c:v>0</c:v>
                </c:pt>
                <c:pt idx="3967">
                  <c:v>0</c:v>
                </c:pt>
                <c:pt idx="3968">
                  <c:v>0</c:v>
                </c:pt>
                <c:pt idx="3969">
                  <c:v>1</c:v>
                </c:pt>
                <c:pt idx="3970">
                  <c:v>0</c:v>
                </c:pt>
                <c:pt idx="3971">
                  <c:v>0</c:v>
                </c:pt>
                <c:pt idx="3972">
                  <c:v>0</c:v>
                </c:pt>
                <c:pt idx="3973">
                  <c:v>1</c:v>
                </c:pt>
                <c:pt idx="3974">
                  <c:v>0</c:v>
                </c:pt>
                <c:pt idx="3975">
                  <c:v>1</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1</c:v>
                </c:pt>
                <c:pt idx="3990">
                  <c:v>1</c:v>
                </c:pt>
                <c:pt idx="3991">
                  <c:v>1</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1</c:v>
                </c:pt>
                <c:pt idx="4006">
                  <c:v>0</c:v>
                </c:pt>
                <c:pt idx="4007">
                  <c:v>0</c:v>
                </c:pt>
                <c:pt idx="4008">
                  <c:v>0</c:v>
                </c:pt>
                <c:pt idx="4009">
                  <c:v>0</c:v>
                </c:pt>
                <c:pt idx="4010">
                  <c:v>0</c:v>
                </c:pt>
                <c:pt idx="4011">
                  <c:v>0</c:v>
                </c:pt>
                <c:pt idx="4012">
                  <c:v>0</c:v>
                </c:pt>
                <c:pt idx="4013">
                  <c:v>0</c:v>
                </c:pt>
                <c:pt idx="4014">
                  <c:v>1</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1</c:v>
                </c:pt>
                <c:pt idx="4033">
                  <c:v>0</c:v>
                </c:pt>
                <c:pt idx="4034">
                  <c:v>0</c:v>
                </c:pt>
                <c:pt idx="4035">
                  <c:v>0</c:v>
                </c:pt>
                <c:pt idx="4036">
                  <c:v>1</c:v>
                </c:pt>
                <c:pt idx="4037">
                  <c:v>0</c:v>
                </c:pt>
                <c:pt idx="4038">
                  <c:v>1</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1</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1</c:v>
                </c:pt>
                <c:pt idx="4086">
                  <c:v>1</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1</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1</c:v>
                </c:pt>
              </c:numCache>
            </c:numRef>
          </c:val>
        </c:ser>
        <c:dLbls>
          <c:showLegendKey val="0"/>
          <c:showVal val="0"/>
          <c:showCatName val="0"/>
          <c:showSerName val="0"/>
          <c:showPercent val="0"/>
          <c:showBubbleSize val="0"/>
        </c:dLbls>
        <c:gapWidth val="150"/>
        <c:axId val="357417728"/>
        <c:axId val="357419264"/>
      </c:barChart>
      <c:catAx>
        <c:axId val="357417728"/>
        <c:scaling>
          <c:orientation val="minMax"/>
        </c:scaling>
        <c:delete val="0"/>
        <c:axPos val="b"/>
        <c:majorTickMark val="out"/>
        <c:minorTickMark val="none"/>
        <c:tickLblPos val="nextTo"/>
        <c:txPr>
          <a:bodyPr/>
          <a:lstStyle/>
          <a:p>
            <a:pPr>
              <a:defRPr sz="700"/>
            </a:pPr>
            <a:endParaRPr lang="en-US"/>
          </a:p>
        </c:txPr>
        <c:crossAx val="357419264"/>
        <c:crosses val="autoZero"/>
        <c:auto val="1"/>
        <c:lblAlgn val="ctr"/>
        <c:lblOffset val="100"/>
        <c:noMultiLvlLbl val="0"/>
      </c:catAx>
      <c:valAx>
        <c:axId val="357419264"/>
        <c:scaling>
          <c:orientation val="minMax"/>
          <c:max val="10"/>
        </c:scaling>
        <c:delete val="0"/>
        <c:axPos val="l"/>
        <c:majorGridlines/>
        <c:numFmt formatCode="General" sourceLinked="1"/>
        <c:majorTickMark val="out"/>
        <c:minorTickMark val="none"/>
        <c:tickLblPos val="nextTo"/>
        <c:crossAx val="357417728"/>
        <c:crosses val="autoZero"/>
        <c:crossBetween val="between"/>
        <c:majorUnit val="2"/>
      </c:valAx>
      <c:spPr>
        <a:ln>
          <a:solidFill>
            <a:schemeClr val="bg1">
              <a:lumMod val="75000"/>
            </a:schemeClr>
          </a:solidFill>
        </a:ln>
      </c:spPr>
    </c:plotArea>
    <c:legend>
      <c:legendPos val="r"/>
      <c:layout>
        <c:manualLayout>
          <c:xMode val="edge"/>
          <c:yMode val="edge"/>
          <c:x val="0.68636320459942513"/>
          <c:y val="5.815944881889764E-2"/>
          <c:w val="0.28327825688455605"/>
          <c:h val="0.1447920676582094"/>
        </c:manualLayout>
      </c:layout>
      <c:overlay val="0"/>
    </c:legend>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54016666677476E-2"/>
          <c:y val="5.0925925925925923E-2"/>
          <c:w val="0.86768216597184333"/>
          <c:h val="0.76185987168270641"/>
        </c:manualLayout>
      </c:layout>
      <c:barChart>
        <c:barDir val="col"/>
        <c:grouping val="clustered"/>
        <c:varyColors val="0"/>
        <c:ser>
          <c:idx val="0"/>
          <c:order val="0"/>
          <c:tx>
            <c:strRef>
              <c:f>Coverage!$K$1</c:f>
              <c:strCache>
                <c:ptCount val="1"/>
                <c:pt idx="0">
                  <c:v>C0.7xS50</c:v>
                </c:pt>
              </c:strCache>
            </c:strRef>
          </c:tx>
          <c:invertIfNegative val="0"/>
          <c:val>
            <c:numRef>
              <c:f>Coverage!$K$2:$K$4131</c:f>
              <c:numCache>
                <c:formatCode>General</c:formatCode>
                <c:ptCount val="4130"/>
                <c:pt idx="0">
                  <c:v>1</c:v>
                </c:pt>
                <c:pt idx="1">
                  <c:v>0</c:v>
                </c:pt>
                <c:pt idx="2">
                  <c:v>0</c:v>
                </c:pt>
                <c:pt idx="3">
                  <c:v>0</c:v>
                </c:pt>
                <c:pt idx="4">
                  <c:v>0</c:v>
                </c:pt>
                <c:pt idx="5">
                  <c:v>1</c:v>
                </c:pt>
                <c:pt idx="6">
                  <c:v>0</c:v>
                </c:pt>
                <c:pt idx="7">
                  <c:v>0</c:v>
                </c:pt>
                <c:pt idx="8">
                  <c:v>0</c:v>
                </c:pt>
                <c:pt idx="9">
                  <c:v>1</c:v>
                </c:pt>
                <c:pt idx="10">
                  <c:v>0</c:v>
                </c:pt>
                <c:pt idx="11">
                  <c:v>0</c:v>
                </c:pt>
                <c:pt idx="12">
                  <c:v>0</c:v>
                </c:pt>
                <c:pt idx="13">
                  <c:v>0</c:v>
                </c:pt>
                <c:pt idx="14">
                  <c:v>0</c:v>
                </c:pt>
                <c:pt idx="15">
                  <c:v>0</c:v>
                </c:pt>
                <c:pt idx="16">
                  <c:v>0</c:v>
                </c:pt>
                <c:pt idx="17">
                  <c:v>0</c:v>
                </c:pt>
                <c:pt idx="18">
                  <c:v>0</c:v>
                </c:pt>
                <c:pt idx="19">
                  <c:v>0</c:v>
                </c:pt>
                <c:pt idx="20">
                  <c:v>1</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2</c:v>
                </c:pt>
                <c:pt idx="45">
                  <c:v>0</c:v>
                </c:pt>
                <c:pt idx="46">
                  <c:v>0</c:v>
                </c:pt>
                <c:pt idx="47">
                  <c:v>1</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1</c:v>
                </c:pt>
                <c:pt idx="63">
                  <c:v>1</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1</c:v>
                </c:pt>
                <c:pt idx="89">
                  <c:v>0</c:v>
                </c:pt>
                <c:pt idx="90">
                  <c:v>1</c:v>
                </c:pt>
                <c:pt idx="91">
                  <c:v>0</c:v>
                </c:pt>
                <c:pt idx="92">
                  <c:v>0</c:v>
                </c:pt>
                <c:pt idx="93">
                  <c:v>0</c:v>
                </c:pt>
                <c:pt idx="94">
                  <c:v>1</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1</c:v>
                </c:pt>
                <c:pt idx="122">
                  <c:v>1</c:v>
                </c:pt>
                <c:pt idx="123">
                  <c:v>0</c:v>
                </c:pt>
                <c:pt idx="124">
                  <c:v>0</c:v>
                </c:pt>
                <c:pt idx="125">
                  <c:v>0</c:v>
                </c:pt>
                <c:pt idx="126">
                  <c:v>2</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1</c:v>
                </c:pt>
                <c:pt idx="149">
                  <c:v>0</c:v>
                </c:pt>
                <c:pt idx="150">
                  <c:v>0</c:v>
                </c:pt>
                <c:pt idx="151">
                  <c:v>0</c:v>
                </c:pt>
                <c:pt idx="152">
                  <c:v>0</c:v>
                </c:pt>
                <c:pt idx="153">
                  <c:v>0</c:v>
                </c:pt>
                <c:pt idx="154">
                  <c:v>0</c:v>
                </c:pt>
                <c:pt idx="155">
                  <c:v>1</c:v>
                </c:pt>
                <c:pt idx="156">
                  <c:v>0</c:v>
                </c:pt>
                <c:pt idx="157">
                  <c:v>0</c:v>
                </c:pt>
                <c:pt idx="158">
                  <c:v>0</c:v>
                </c:pt>
                <c:pt idx="159">
                  <c:v>0</c:v>
                </c:pt>
                <c:pt idx="160">
                  <c:v>0</c:v>
                </c:pt>
                <c:pt idx="161">
                  <c:v>1</c:v>
                </c:pt>
                <c:pt idx="162">
                  <c:v>0</c:v>
                </c:pt>
                <c:pt idx="163">
                  <c:v>0</c:v>
                </c:pt>
                <c:pt idx="164">
                  <c:v>0</c:v>
                </c:pt>
                <c:pt idx="165">
                  <c:v>1</c:v>
                </c:pt>
                <c:pt idx="166">
                  <c:v>0</c:v>
                </c:pt>
                <c:pt idx="167">
                  <c:v>0</c:v>
                </c:pt>
                <c:pt idx="168">
                  <c:v>0</c:v>
                </c:pt>
                <c:pt idx="169">
                  <c:v>0</c:v>
                </c:pt>
                <c:pt idx="170">
                  <c:v>0</c:v>
                </c:pt>
                <c:pt idx="171">
                  <c:v>0</c:v>
                </c:pt>
                <c:pt idx="172">
                  <c:v>0</c:v>
                </c:pt>
                <c:pt idx="173">
                  <c:v>1</c:v>
                </c:pt>
                <c:pt idx="174">
                  <c:v>0</c:v>
                </c:pt>
                <c:pt idx="175">
                  <c:v>0</c:v>
                </c:pt>
                <c:pt idx="176">
                  <c:v>0</c:v>
                </c:pt>
                <c:pt idx="177">
                  <c:v>0</c:v>
                </c:pt>
                <c:pt idx="178">
                  <c:v>0</c:v>
                </c:pt>
                <c:pt idx="179">
                  <c:v>1</c:v>
                </c:pt>
                <c:pt idx="180">
                  <c:v>0</c:v>
                </c:pt>
                <c:pt idx="181">
                  <c:v>0</c:v>
                </c:pt>
                <c:pt idx="182">
                  <c:v>0</c:v>
                </c:pt>
                <c:pt idx="183">
                  <c:v>0</c:v>
                </c:pt>
                <c:pt idx="184">
                  <c:v>0</c:v>
                </c:pt>
                <c:pt idx="185">
                  <c:v>0</c:v>
                </c:pt>
                <c:pt idx="186">
                  <c:v>1</c:v>
                </c:pt>
                <c:pt idx="187">
                  <c:v>0</c:v>
                </c:pt>
                <c:pt idx="188">
                  <c:v>0</c:v>
                </c:pt>
                <c:pt idx="189">
                  <c:v>0</c:v>
                </c:pt>
                <c:pt idx="190">
                  <c:v>1</c:v>
                </c:pt>
                <c:pt idx="191">
                  <c:v>0</c:v>
                </c:pt>
                <c:pt idx="192">
                  <c:v>0</c:v>
                </c:pt>
                <c:pt idx="193">
                  <c:v>0</c:v>
                </c:pt>
                <c:pt idx="194">
                  <c:v>0</c:v>
                </c:pt>
                <c:pt idx="195">
                  <c:v>0</c:v>
                </c:pt>
                <c:pt idx="196">
                  <c:v>0</c:v>
                </c:pt>
                <c:pt idx="197">
                  <c:v>0</c:v>
                </c:pt>
                <c:pt idx="198">
                  <c:v>1</c:v>
                </c:pt>
                <c:pt idx="199">
                  <c:v>0</c:v>
                </c:pt>
                <c:pt idx="200">
                  <c:v>0</c:v>
                </c:pt>
                <c:pt idx="201">
                  <c:v>0</c:v>
                </c:pt>
                <c:pt idx="202">
                  <c:v>2</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1</c:v>
                </c:pt>
                <c:pt idx="224">
                  <c:v>0</c:v>
                </c:pt>
                <c:pt idx="225">
                  <c:v>0</c:v>
                </c:pt>
                <c:pt idx="226">
                  <c:v>0</c:v>
                </c:pt>
                <c:pt idx="227">
                  <c:v>0</c:v>
                </c:pt>
                <c:pt idx="228">
                  <c:v>0</c:v>
                </c:pt>
                <c:pt idx="229">
                  <c:v>0</c:v>
                </c:pt>
                <c:pt idx="230">
                  <c:v>1</c:v>
                </c:pt>
                <c:pt idx="231">
                  <c:v>1</c:v>
                </c:pt>
                <c:pt idx="232">
                  <c:v>1</c:v>
                </c:pt>
                <c:pt idx="233">
                  <c:v>0</c:v>
                </c:pt>
                <c:pt idx="234">
                  <c:v>1</c:v>
                </c:pt>
                <c:pt idx="235">
                  <c:v>1</c:v>
                </c:pt>
                <c:pt idx="236">
                  <c:v>0</c:v>
                </c:pt>
                <c:pt idx="237">
                  <c:v>0</c:v>
                </c:pt>
                <c:pt idx="238">
                  <c:v>0</c:v>
                </c:pt>
                <c:pt idx="239">
                  <c:v>0</c:v>
                </c:pt>
                <c:pt idx="240">
                  <c:v>0</c:v>
                </c:pt>
                <c:pt idx="241">
                  <c:v>0</c:v>
                </c:pt>
                <c:pt idx="242">
                  <c:v>0</c:v>
                </c:pt>
                <c:pt idx="243">
                  <c:v>0</c:v>
                </c:pt>
                <c:pt idx="244">
                  <c:v>0</c:v>
                </c:pt>
                <c:pt idx="245">
                  <c:v>1</c:v>
                </c:pt>
                <c:pt idx="246">
                  <c:v>0</c:v>
                </c:pt>
                <c:pt idx="247">
                  <c:v>0</c:v>
                </c:pt>
                <c:pt idx="248">
                  <c:v>0</c:v>
                </c:pt>
                <c:pt idx="249">
                  <c:v>1</c:v>
                </c:pt>
                <c:pt idx="250">
                  <c:v>0</c:v>
                </c:pt>
                <c:pt idx="251">
                  <c:v>0</c:v>
                </c:pt>
                <c:pt idx="252">
                  <c:v>0</c:v>
                </c:pt>
                <c:pt idx="253">
                  <c:v>0</c:v>
                </c:pt>
                <c:pt idx="254">
                  <c:v>0</c:v>
                </c:pt>
                <c:pt idx="255">
                  <c:v>0</c:v>
                </c:pt>
                <c:pt idx="256">
                  <c:v>0</c:v>
                </c:pt>
                <c:pt idx="257">
                  <c:v>0</c:v>
                </c:pt>
                <c:pt idx="258">
                  <c:v>1</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1</c:v>
                </c:pt>
                <c:pt idx="277">
                  <c:v>0</c:v>
                </c:pt>
                <c:pt idx="278">
                  <c:v>0</c:v>
                </c:pt>
                <c:pt idx="279">
                  <c:v>1</c:v>
                </c:pt>
                <c:pt idx="280">
                  <c:v>0</c:v>
                </c:pt>
                <c:pt idx="281">
                  <c:v>0</c:v>
                </c:pt>
                <c:pt idx="282">
                  <c:v>0</c:v>
                </c:pt>
                <c:pt idx="283">
                  <c:v>0</c:v>
                </c:pt>
                <c:pt idx="284">
                  <c:v>1</c:v>
                </c:pt>
                <c:pt idx="285">
                  <c:v>0</c:v>
                </c:pt>
                <c:pt idx="286">
                  <c:v>0</c:v>
                </c:pt>
                <c:pt idx="287">
                  <c:v>0</c:v>
                </c:pt>
                <c:pt idx="288">
                  <c:v>0</c:v>
                </c:pt>
                <c:pt idx="289">
                  <c:v>1</c:v>
                </c:pt>
                <c:pt idx="290">
                  <c:v>1</c:v>
                </c:pt>
                <c:pt idx="291">
                  <c:v>1</c:v>
                </c:pt>
                <c:pt idx="292">
                  <c:v>0</c:v>
                </c:pt>
                <c:pt idx="293">
                  <c:v>0</c:v>
                </c:pt>
                <c:pt idx="294">
                  <c:v>0</c:v>
                </c:pt>
                <c:pt idx="295">
                  <c:v>0</c:v>
                </c:pt>
                <c:pt idx="296">
                  <c:v>0</c:v>
                </c:pt>
                <c:pt idx="297">
                  <c:v>0</c:v>
                </c:pt>
                <c:pt idx="298">
                  <c:v>0</c:v>
                </c:pt>
                <c:pt idx="299">
                  <c:v>0</c:v>
                </c:pt>
                <c:pt idx="300">
                  <c:v>0</c:v>
                </c:pt>
                <c:pt idx="301">
                  <c:v>0</c:v>
                </c:pt>
                <c:pt idx="302">
                  <c:v>0</c:v>
                </c:pt>
                <c:pt idx="303">
                  <c:v>0</c:v>
                </c:pt>
                <c:pt idx="304">
                  <c:v>1</c:v>
                </c:pt>
                <c:pt idx="305">
                  <c:v>0</c:v>
                </c:pt>
                <c:pt idx="306">
                  <c:v>1</c:v>
                </c:pt>
                <c:pt idx="307">
                  <c:v>0</c:v>
                </c:pt>
                <c:pt idx="308">
                  <c:v>0</c:v>
                </c:pt>
                <c:pt idx="309">
                  <c:v>0</c:v>
                </c:pt>
                <c:pt idx="310">
                  <c:v>0</c:v>
                </c:pt>
                <c:pt idx="311">
                  <c:v>0</c:v>
                </c:pt>
                <c:pt idx="312">
                  <c:v>0</c:v>
                </c:pt>
                <c:pt idx="313">
                  <c:v>1</c:v>
                </c:pt>
                <c:pt idx="314">
                  <c:v>1</c:v>
                </c:pt>
                <c:pt idx="315">
                  <c:v>0</c:v>
                </c:pt>
                <c:pt idx="316">
                  <c:v>0</c:v>
                </c:pt>
                <c:pt idx="317">
                  <c:v>0</c:v>
                </c:pt>
                <c:pt idx="318">
                  <c:v>0</c:v>
                </c:pt>
                <c:pt idx="319">
                  <c:v>0</c:v>
                </c:pt>
                <c:pt idx="320">
                  <c:v>0</c:v>
                </c:pt>
                <c:pt idx="321">
                  <c:v>0</c:v>
                </c:pt>
                <c:pt idx="322">
                  <c:v>0</c:v>
                </c:pt>
                <c:pt idx="323">
                  <c:v>0</c:v>
                </c:pt>
                <c:pt idx="324">
                  <c:v>0</c:v>
                </c:pt>
                <c:pt idx="325">
                  <c:v>0</c:v>
                </c:pt>
                <c:pt idx="326">
                  <c:v>1</c:v>
                </c:pt>
                <c:pt idx="327">
                  <c:v>0</c:v>
                </c:pt>
                <c:pt idx="328">
                  <c:v>2</c:v>
                </c:pt>
                <c:pt idx="329">
                  <c:v>0</c:v>
                </c:pt>
                <c:pt idx="330">
                  <c:v>0</c:v>
                </c:pt>
                <c:pt idx="331">
                  <c:v>0</c:v>
                </c:pt>
                <c:pt idx="332">
                  <c:v>0</c:v>
                </c:pt>
                <c:pt idx="333">
                  <c:v>1</c:v>
                </c:pt>
                <c:pt idx="334">
                  <c:v>1</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0</c:v>
                </c:pt>
                <c:pt idx="365">
                  <c:v>0</c:v>
                </c:pt>
                <c:pt idx="366">
                  <c:v>0</c:v>
                </c:pt>
                <c:pt idx="367">
                  <c:v>0</c:v>
                </c:pt>
                <c:pt idx="368">
                  <c:v>0</c:v>
                </c:pt>
                <c:pt idx="369">
                  <c:v>0</c:v>
                </c:pt>
                <c:pt idx="370">
                  <c:v>1</c:v>
                </c:pt>
                <c:pt idx="371">
                  <c:v>0</c:v>
                </c:pt>
                <c:pt idx="372">
                  <c:v>0</c:v>
                </c:pt>
                <c:pt idx="373">
                  <c:v>1</c:v>
                </c:pt>
                <c:pt idx="374">
                  <c:v>0</c:v>
                </c:pt>
                <c:pt idx="375">
                  <c:v>0</c:v>
                </c:pt>
                <c:pt idx="376">
                  <c:v>1</c:v>
                </c:pt>
                <c:pt idx="377">
                  <c:v>0</c:v>
                </c:pt>
                <c:pt idx="378">
                  <c:v>0</c:v>
                </c:pt>
                <c:pt idx="379">
                  <c:v>0</c:v>
                </c:pt>
                <c:pt idx="380">
                  <c:v>0</c:v>
                </c:pt>
                <c:pt idx="381">
                  <c:v>1</c:v>
                </c:pt>
                <c:pt idx="382">
                  <c:v>0</c:v>
                </c:pt>
                <c:pt idx="383">
                  <c:v>0</c:v>
                </c:pt>
                <c:pt idx="384">
                  <c:v>1</c:v>
                </c:pt>
                <c:pt idx="385">
                  <c:v>1</c:v>
                </c:pt>
                <c:pt idx="386">
                  <c:v>0</c:v>
                </c:pt>
                <c:pt idx="387">
                  <c:v>0</c:v>
                </c:pt>
                <c:pt idx="388">
                  <c:v>0</c:v>
                </c:pt>
                <c:pt idx="389">
                  <c:v>0</c:v>
                </c:pt>
                <c:pt idx="390">
                  <c:v>0</c:v>
                </c:pt>
                <c:pt idx="391">
                  <c:v>0</c:v>
                </c:pt>
                <c:pt idx="392">
                  <c:v>0</c:v>
                </c:pt>
                <c:pt idx="393">
                  <c:v>0</c:v>
                </c:pt>
                <c:pt idx="394">
                  <c:v>1</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1</c:v>
                </c:pt>
                <c:pt idx="423">
                  <c:v>0</c:v>
                </c:pt>
                <c:pt idx="424">
                  <c:v>0</c:v>
                </c:pt>
                <c:pt idx="425">
                  <c:v>1</c:v>
                </c:pt>
                <c:pt idx="426">
                  <c:v>1</c:v>
                </c:pt>
                <c:pt idx="427">
                  <c:v>0</c:v>
                </c:pt>
                <c:pt idx="428">
                  <c:v>0</c:v>
                </c:pt>
                <c:pt idx="429">
                  <c:v>0</c:v>
                </c:pt>
                <c:pt idx="430">
                  <c:v>1</c:v>
                </c:pt>
                <c:pt idx="431">
                  <c:v>1</c:v>
                </c:pt>
                <c:pt idx="432">
                  <c:v>0</c:v>
                </c:pt>
                <c:pt idx="433">
                  <c:v>0</c:v>
                </c:pt>
                <c:pt idx="434">
                  <c:v>1</c:v>
                </c:pt>
                <c:pt idx="435">
                  <c:v>0</c:v>
                </c:pt>
                <c:pt idx="436">
                  <c:v>0</c:v>
                </c:pt>
                <c:pt idx="437">
                  <c:v>1</c:v>
                </c:pt>
                <c:pt idx="438">
                  <c:v>0</c:v>
                </c:pt>
                <c:pt idx="439">
                  <c:v>0</c:v>
                </c:pt>
                <c:pt idx="440">
                  <c:v>0</c:v>
                </c:pt>
                <c:pt idx="441">
                  <c:v>2</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1</c:v>
                </c:pt>
                <c:pt idx="457">
                  <c:v>0</c:v>
                </c:pt>
                <c:pt idx="458">
                  <c:v>0</c:v>
                </c:pt>
                <c:pt idx="459">
                  <c:v>0</c:v>
                </c:pt>
                <c:pt idx="460">
                  <c:v>0</c:v>
                </c:pt>
                <c:pt idx="461">
                  <c:v>0</c:v>
                </c:pt>
                <c:pt idx="462">
                  <c:v>0</c:v>
                </c:pt>
                <c:pt idx="463">
                  <c:v>0</c:v>
                </c:pt>
                <c:pt idx="464">
                  <c:v>0</c:v>
                </c:pt>
                <c:pt idx="465">
                  <c:v>0</c:v>
                </c:pt>
                <c:pt idx="466">
                  <c:v>1</c:v>
                </c:pt>
                <c:pt idx="467">
                  <c:v>0</c:v>
                </c:pt>
                <c:pt idx="468">
                  <c:v>0</c:v>
                </c:pt>
                <c:pt idx="469">
                  <c:v>0</c:v>
                </c:pt>
                <c:pt idx="470">
                  <c:v>1</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1</c:v>
                </c:pt>
                <c:pt idx="485">
                  <c:v>0</c:v>
                </c:pt>
                <c:pt idx="486">
                  <c:v>0</c:v>
                </c:pt>
                <c:pt idx="487">
                  <c:v>0</c:v>
                </c:pt>
                <c:pt idx="488">
                  <c:v>0</c:v>
                </c:pt>
                <c:pt idx="489">
                  <c:v>1</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1</c:v>
                </c:pt>
                <c:pt idx="506">
                  <c:v>0</c:v>
                </c:pt>
                <c:pt idx="507">
                  <c:v>0</c:v>
                </c:pt>
                <c:pt idx="508">
                  <c:v>0</c:v>
                </c:pt>
                <c:pt idx="509">
                  <c:v>1</c:v>
                </c:pt>
                <c:pt idx="510">
                  <c:v>0</c:v>
                </c:pt>
                <c:pt idx="511">
                  <c:v>0</c:v>
                </c:pt>
                <c:pt idx="512">
                  <c:v>0</c:v>
                </c:pt>
                <c:pt idx="513">
                  <c:v>0</c:v>
                </c:pt>
                <c:pt idx="514">
                  <c:v>0</c:v>
                </c:pt>
                <c:pt idx="515">
                  <c:v>1</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1</c:v>
                </c:pt>
                <c:pt idx="535">
                  <c:v>1</c:v>
                </c:pt>
                <c:pt idx="536">
                  <c:v>0</c:v>
                </c:pt>
                <c:pt idx="537">
                  <c:v>0</c:v>
                </c:pt>
                <c:pt idx="538">
                  <c:v>1</c:v>
                </c:pt>
                <c:pt idx="539">
                  <c:v>1</c:v>
                </c:pt>
                <c:pt idx="540">
                  <c:v>0</c:v>
                </c:pt>
                <c:pt idx="541">
                  <c:v>0</c:v>
                </c:pt>
                <c:pt idx="542">
                  <c:v>0</c:v>
                </c:pt>
                <c:pt idx="543">
                  <c:v>0</c:v>
                </c:pt>
                <c:pt idx="544">
                  <c:v>0</c:v>
                </c:pt>
                <c:pt idx="545">
                  <c:v>1</c:v>
                </c:pt>
                <c:pt idx="546">
                  <c:v>0</c:v>
                </c:pt>
                <c:pt idx="547">
                  <c:v>0</c:v>
                </c:pt>
                <c:pt idx="548">
                  <c:v>0</c:v>
                </c:pt>
                <c:pt idx="549">
                  <c:v>0</c:v>
                </c:pt>
                <c:pt idx="550">
                  <c:v>0</c:v>
                </c:pt>
                <c:pt idx="551">
                  <c:v>0</c:v>
                </c:pt>
                <c:pt idx="552">
                  <c:v>0</c:v>
                </c:pt>
                <c:pt idx="553">
                  <c:v>1</c:v>
                </c:pt>
                <c:pt idx="554">
                  <c:v>0</c:v>
                </c:pt>
                <c:pt idx="555">
                  <c:v>0</c:v>
                </c:pt>
                <c:pt idx="556">
                  <c:v>0</c:v>
                </c:pt>
                <c:pt idx="557">
                  <c:v>0</c:v>
                </c:pt>
                <c:pt idx="558">
                  <c:v>0</c:v>
                </c:pt>
                <c:pt idx="559">
                  <c:v>0</c:v>
                </c:pt>
                <c:pt idx="560">
                  <c:v>0</c:v>
                </c:pt>
                <c:pt idx="561">
                  <c:v>0</c:v>
                </c:pt>
                <c:pt idx="562">
                  <c:v>0</c:v>
                </c:pt>
                <c:pt idx="563">
                  <c:v>1</c:v>
                </c:pt>
                <c:pt idx="564">
                  <c:v>0</c:v>
                </c:pt>
                <c:pt idx="565">
                  <c:v>0</c:v>
                </c:pt>
                <c:pt idx="566">
                  <c:v>0</c:v>
                </c:pt>
                <c:pt idx="567">
                  <c:v>0</c:v>
                </c:pt>
                <c:pt idx="568">
                  <c:v>0</c:v>
                </c:pt>
                <c:pt idx="569">
                  <c:v>0</c:v>
                </c:pt>
                <c:pt idx="570">
                  <c:v>0</c:v>
                </c:pt>
                <c:pt idx="571">
                  <c:v>1</c:v>
                </c:pt>
                <c:pt idx="572">
                  <c:v>0</c:v>
                </c:pt>
                <c:pt idx="573">
                  <c:v>2</c:v>
                </c:pt>
                <c:pt idx="574">
                  <c:v>0</c:v>
                </c:pt>
                <c:pt idx="575">
                  <c:v>0</c:v>
                </c:pt>
                <c:pt idx="576">
                  <c:v>1</c:v>
                </c:pt>
                <c:pt idx="577">
                  <c:v>0</c:v>
                </c:pt>
                <c:pt idx="578">
                  <c:v>0</c:v>
                </c:pt>
                <c:pt idx="579">
                  <c:v>0</c:v>
                </c:pt>
                <c:pt idx="580">
                  <c:v>0</c:v>
                </c:pt>
                <c:pt idx="581">
                  <c:v>0</c:v>
                </c:pt>
                <c:pt idx="582">
                  <c:v>0</c:v>
                </c:pt>
                <c:pt idx="583">
                  <c:v>0</c:v>
                </c:pt>
                <c:pt idx="584">
                  <c:v>0</c:v>
                </c:pt>
                <c:pt idx="585">
                  <c:v>1</c:v>
                </c:pt>
                <c:pt idx="586">
                  <c:v>0</c:v>
                </c:pt>
                <c:pt idx="587">
                  <c:v>0</c:v>
                </c:pt>
                <c:pt idx="588">
                  <c:v>0</c:v>
                </c:pt>
                <c:pt idx="589">
                  <c:v>0</c:v>
                </c:pt>
                <c:pt idx="590">
                  <c:v>0</c:v>
                </c:pt>
                <c:pt idx="591">
                  <c:v>0</c:v>
                </c:pt>
                <c:pt idx="592">
                  <c:v>1</c:v>
                </c:pt>
                <c:pt idx="593">
                  <c:v>0</c:v>
                </c:pt>
                <c:pt idx="594">
                  <c:v>0</c:v>
                </c:pt>
                <c:pt idx="595">
                  <c:v>1</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1</c:v>
                </c:pt>
                <c:pt idx="611">
                  <c:v>0</c:v>
                </c:pt>
                <c:pt idx="612">
                  <c:v>0</c:v>
                </c:pt>
                <c:pt idx="613">
                  <c:v>0</c:v>
                </c:pt>
                <c:pt idx="614">
                  <c:v>1</c:v>
                </c:pt>
                <c:pt idx="615">
                  <c:v>0</c:v>
                </c:pt>
                <c:pt idx="616">
                  <c:v>0</c:v>
                </c:pt>
                <c:pt idx="617">
                  <c:v>0</c:v>
                </c:pt>
                <c:pt idx="618">
                  <c:v>0</c:v>
                </c:pt>
                <c:pt idx="619">
                  <c:v>2</c:v>
                </c:pt>
                <c:pt idx="620">
                  <c:v>0</c:v>
                </c:pt>
                <c:pt idx="621">
                  <c:v>0</c:v>
                </c:pt>
                <c:pt idx="622">
                  <c:v>0</c:v>
                </c:pt>
                <c:pt idx="623">
                  <c:v>0</c:v>
                </c:pt>
                <c:pt idx="624">
                  <c:v>1</c:v>
                </c:pt>
                <c:pt idx="625">
                  <c:v>0</c:v>
                </c:pt>
                <c:pt idx="626">
                  <c:v>0</c:v>
                </c:pt>
                <c:pt idx="627">
                  <c:v>0</c:v>
                </c:pt>
                <c:pt idx="628">
                  <c:v>0</c:v>
                </c:pt>
                <c:pt idx="629">
                  <c:v>0</c:v>
                </c:pt>
                <c:pt idx="630">
                  <c:v>0</c:v>
                </c:pt>
                <c:pt idx="631">
                  <c:v>0</c:v>
                </c:pt>
                <c:pt idx="632">
                  <c:v>0</c:v>
                </c:pt>
                <c:pt idx="633">
                  <c:v>1</c:v>
                </c:pt>
                <c:pt idx="634">
                  <c:v>1</c:v>
                </c:pt>
                <c:pt idx="635">
                  <c:v>0</c:v>
                </c:pt>
                <c:pt idx="636">
                  <c:v>0</c:v>
                </c:pt>
                <c:pt idx="637">
                  <c:v>0</c:v>
                </c:pt>
                <c:pt idx="638">
                  <c:v>0</c:v>
                </c:pt>
                <c:pt idx="639">
                  <c:v>1</c:v>
                </c:pt>
                <c:pt idx="640">
                  <c:v>0</c:v>
                </c:pt>
                <c:pt idx="641">
                  <c:v>0</c:v>
                </c:pt>
                <c:pt idx="642">
                  <c:v>1</c:v>
                </c:pt>
                <c:pt idx="643">
                  <c:v>0</c:v>
                </c:pt>
                <c:pt idx="644">
                  <c:v>0</c:v>
                </c:pt>
                <c:pt idx="645">
                  <c:v>0</c:v>
                </c:pt>
                <c:pt idx="646">
                  <c:v>0</c:v>
                </c:pt>
                <c:pt idx="647">
                  <c:v>1</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1</c:v>
                </c:pt>
                <c:pt idx="666">
                  <c:v>0</c:v>
                </c:pt>
                <c:pt idx="667">
                  <c:v>0</c:v>
                </c:pt>
                <c:pt idx="668">
                  <c:v>0</c:v>
                </c:pt>
                <c:pt idx="669">
                  <c:v>1</c:v>
                </c:pt>
                <c:pt idx="670">
                  <c:v>0</c:v>
                </c:pt>
                <c:pt idx="671">
                  <c:v>1</c:v>
                </c:pt>
                <c:pt idx="672">
                  <c:v>0</c:v>
                </c:pt>
                <c:pt idx="673">
                  <c:v>0</c:v>
                </c:pt>
                <c:pt idx="674">
                  <c:v>0</c:v>
                </c:pt>
                <c:pt idx="675">
                  <c:v>0</c:v>
                </c:pt>
                <c:pt idx="676">
                  <c:v>0</c:v>
                </c:pt>
                <c:pt idx="677">
                  <c:v>0</c:v>
                </c:pt>
                <c:pt idx="678">
                  <c:v>0</c:v>
                </c:pt>
                <c:pt idx="679">
                  <c:v>0</c:v>
                </c:pt>
                <c:pt idx="680">
                  <c:v>0</c:v>
                </c:pt>
                <c:pt idx="681">
                  <c:v>0</c:v>
                </c:pt>
                <c:pt idx="682">
                  <c:v>1</c:v>
                </c:pt>
                <c:pt idx="683">
                  <c:v>0</c:v>
                </c:pt>
                <c:pt idx="684">
                  <c:v>0</c:v>
                </c:pt>
                <c:pt idx="685">
                  <c:v>0</c:v>
                </c:pt>
                <c:pt idx="686">
                  <c:v>0</c:v>
                </c:pt>
                <c:pt idx="687">
                  <c:v>1</c:v>
                </c:pt>
                <c:pt idx="688">
                  <c:v>0</c:v>
                </c:pt>
                <c:pt idx="689">
                  <c:v>0</c:v>
                </c:pt>
                <c:pt idx="690">
                  <c:v>0</c:v>
                </c:pt>
                <c:pt idx="691">
                  <c:v>0</c:v>
                </c:pt>
                <c:pt idx="692">
                  <c:v>1</c:v>
                </c:pt>
                <c:pt idx="693">
                  <c:v>0</c:v>
                </c:pt>
                <c:pt idx="694">
                  <c:v>0</c:v>
                </c:pt>
                <c:pt idx="695">
                  <c:v>0</c:v>
                </c:pt>
                <c:pt idx="696">
                  <c:v>0</c:v>
                </c:pt>
                <c:pt idx="697">
                  <c:v>0</c:v>
                </c:pt>
                <c:pt idx="698">
                  <c:v>0</c:v>
                </c:pt>
                <c:pt idx="699">
                  <c:v>0</c:v>
                </c:pt>
                <c:pt idx="700">
                  <c:v>0</c:v>
                </c:pt>
                <c:pt idx="701">
                  <c:v>0</c:v>
                </c:pt>
                <c:pt idx="702">
                  <c:v>0</c:v>
                </c:pt>
                <c:pt idx="703">
                  <c:v>1</c:v>
                </c:pt>
                <c:pt idx="704">
                  <c:v>0</c:v>
                </c:pt>
                <c:pt idx="705">
                  <c:v>0</c:v>
                </c:pt>
                <c:pt idx="706">
                  <c:v>0</c:v>
                </c:pt>
                <c:pt idx="707">
                  <c:v>1</c:v>
                </c:pt>
                <c:pt idx="708">
                  <c:v>0</c:v>
                </c:pt>
                <c:pt idx="709">
                  <c:v>0</c:v>
                </c:pt>
                <c:pt idx="710">
                  <c:v>1</c:v>
                </c:pt>
                <c:pt idx="711">
                  <c:v>0</c:v>
                </c:pt>
                <c:pt idx="712">
                  <c:v>0</c:v>
                </c:pt>
                <c:pt idx="713">
                  <c:v>0</c:v>
                </c:pt>
                <c:pt idx="714">
                  <c:v>0</c:v>
                </c:pt>
                <c:pt idx="715">
                  <c:v>1</c:v>
                </c:pt>
                <c:pt idx="716">
                  <c:v>0</c:v>
                </c:pt>
                <c:pt idx="717">
                  <c:v>0</c:v>
                </c:pt>
                <c:pt idx="718">
                  <c:v>0</c:v>
                </c:pt>
                <c:pt idx="719">
                  <c:v>0</c:v>
                </c:pt>
                <c:pt idx="720">
                  <c:v>2</c:v>
                </c:pt>
                <c:pt idx="721">
                  <c:v>0</c:v>
                </c:pt>
                <c:pt idx="722">
                  <c:v>1</c:v>
                </c:pt>
                <c:pt idx="723">
                  <c:v>0</c:v>
                </c:pt>
                <c:pt idx="724">
                  <c:v>0</c:v>
                </c:pt>
                <c:pt idx="725">
                  <c:v>1</c:v>
                </c:pt>
                <c:pt idx="726">
                  <c:v>0</c:v>
                </c:pt>
                <c:pt idx="727">
                  <c:v>0</c:v>
                </c:pt>
                <c:pt idx="728">
                  <c:v>0</c:v>
                </c:pt>
                <c:pt idx="729">
                  <c:v>0</c:v>
                </c:pt>
                <c:pt idx="730">
                  <c:v>0</c:v>
                </c:pt>
                <c:pt idx="731">
                  <c:v>1</c:v>
                </c:pt>
                <c:pt idx="732">
                  <c:v>0</c:v>
                </c:pt>
                <c:pt idx="733">
                  <c:v>0</c:v>
                </c:pt>
                <c:pt idx="734">
                  <c:v>0</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1</c:v>
                </c:pt>
                <c:pt idx="751">
                  <c:v>0</c:v>
                </c:pt>
                <c:pt idx="752">
                  <c:v>1</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1</c:v>
                </c:pt>
                <c:pt idx="773">
                  <c:v>0</c:v>
                </c:pt>
                <c:pt idx="774">
                  <c:v>1</c:v>
                </c:pt>
                <c:pt idx="775">
                  <c:v>0</c:v>
                </c:pt>
                <c:pt idx="776">
                  <c:v>0</c:v>
                </c:pt>
                <c:pt idx="777">
                  <c:v>0</c:v>
                </c:pt>
                <c:pt idx="778">
                  <c:v>0</c:v>
                </c:pt>
                <c:pt idx="779">
                  <c:v>0</c:v>
                </c:pt>
                <c:pt idx="780">
                  <c:v>0</c:v>
                </c:pt>
                <c:pt idx="781">
                  <c:v>0</c:v>
                </c:pt>
                <c:pt idx="782">
                  <c:v>0</c:v>
                </c:pt>
                <c:pt idx="783">
                  <c:v>0</c:v>
                </c:pt>
                <c:pt idx="784">
                  <c:v>0</c:v>
                </c:pt>
                <c:pt idx="785">
                  <c:v>1</c:v>
                </c:pt>
                <c:pt idx="786">
                  <c:v>0</c:v>
                </c:pt>
                <c:pt idx="787">
                  <c:v>1</c:v>
                </c:pt>
                <c:pt idx="788">
                  <c:v>0</c:v>
                </c:pt>
                <c:pt idx="789">
                  <c:v>0</c:v>
                </c:pt>
                <c:pt idx="790">
                  <c:v>0</c:v>
                </c:pt>
                <c:pt idx="791">
                  <c:v>0</c:v>
                </c:pt>
                <c:pt idx="792">
                  <c:v>0</c:v>
                </c:pt>
                <c:pt idx="793">
                  <c:v>0</c:v>
                </c:pt>
                <c:pt idx="794">
                  <c:v>0</c:v>
                </c:pt>
                <c:pt idx="795">
                  <c:v>0</c:v>
                </c:pt>
                <c:pt idx="796">
                  <c:v>0</c:v>
                </c:pt>
                <c:pt idx="797">
                  <c:v>0</c:v>
                </c:pt>
                <c:pt idx="798">
                  <c:v>0</c:v>
                </c:pt>
                <c:pt idx="799">
                  <c:v>0</c:v>
                </c:pt>
                <c:pt idx="800">
                  <c:v>1</c:v>
                </c:pt>
                <c:pt idx="801">
                  <c:v>1</c:v>
                </c:pt>
                <c:pt idx="802">
                  <c:v>0</c:v>
                </c:pt>
                <c:pt idx="803">
                  <c:v>0</c:v>
                </c:pt>
                <c:pt idx="804">
                  <c:v>0</c:v>
                </c:pt>
                <c:pt idx="805">
                  <c:v>0</c:v>
                </c:pt>
                <c:pt idx="806">
                  <c:v>0</c:v>
                </c:pt>
                <c:pt idx="807">
                  <c:v>0</c:v>
                </c:pt>
                <c:pt idx="808">
                  <c:v>1</c:v>
                </c:pt>
                <c:pt idx="809">
                  <c:v>1</c:v>
                </c:pt>
                <c:pt idx="810">
                  <c:v>0</c:v>
                </c:pt>
                <c:pt idx="811">
                  <c:v>1</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1</c:v>
                </c:pt>
                <c:pt idx="832">
                  <c:v>1</c:v>
                </c:pt>
                <c:pt idx="833">
                  <c:v>1</c:v>
                </c:pt>
                <c:pt idx="834">
                  <c:v>0</c:v>
                </c:pt>
                <c:pt idx="835">
                  <c:v>0</c:v>
                </c:pt>
                <c:pt idx="836">
                  <c:v>0</c:v>
                </c:pt>
                <c:pt idx="837">
                  <c:v>0</c:v>
                </c:pt>
                <c:pt idx="838">
                  <c:v>0</c:v>
                </c:pt>
                <c:pt idx="839">
                  <c:v>0</c:v>
                </c:pt>
                <c:pt idx="840">
                  <c:v>0</c:v>
                </c:pt>
                <c:pt idx="841">
                  <c:v>0</c:v>
                </c:pt>
                <c:pt idx="842">
                  <c:v>0</c:v>
                </c:pt>
                <c:pt idx="843">
                  <c:v>1</c:v>
                </c:pt>
                <c:pt idx="844">
                  <c:v>0</c:v>
                </c:pt>
                <c:pt idx="845">
                  <c:v>1</c:v>
                </c:pt>
                <c:pt idx="846">
                  <c:v>0</c:v>
                </c:pt>
                <c:pt idx="847">
                  <c:v>0</c:v>
                </c:pt>
                <c:pt idx="848">
                  <c:v>0</c:v>
                </c:pt>
                <c:pt idx="849">
                  <c:v>0</c:v>
                </c:pt>
                <c:pt idx="850">
                  <c:v>0</c:v>
                </c:pt>
                <c:pt idx="851">
                  <c:v>0</c:v>
                </c:pt>
                <c:pt idx="852">
                  <c:v>0</c:v>
                </c:pt>
                <c:pt idx="853">
                  <c:v>0</c:v>
                </c:pt>
                <c:pt idx="854">
                  <c:v>0</c:v>
                </c:pt>
                <c:pt idx="855">
                  <c:v>0</c:v>
                </c:pt>
                <c:pt idx="856">
                  <c:v>0</c:v>
                </c:pt>
                <c:pt idx="857">
                  <c:v>1</c:v>
                </c:pt>
                <c:pt idx="858">
                  <c:v>0</c:v>
                </c:pt>
                <c:pt idx="859">
                  <c:v>0</c:v>
                </c:pt>
                <c:pt idx="860">
                  <c:v>0</c:v>
                </c:pt>
                <c:pt idx="861">
                  <c:v>0</c:v>
                </c:pt>
                <c:pt idx="862">
                  <c:v>1</c:v>
                </c:pt>
                <c:pt idx="863">
                  <c:v>0</c:v>
                </c:pt>
                <c:pt idx="864">
                  <c:v>0</c:v>
                </c:pt>
                <c:pt idx="865">
                  <c:v>1</c:v>
                </c:pt>
                <c:pt idx="866">
                  <c:v>0</c:v>
                </c:pt>
                <c:pt idx="867">
                  <c:v>0</c:v>
                </c:pt>
                <c:pt idx="868">
                  <c:v>1</c:v>
                </c:pt>
                <c:pt idx="869">
                  <c:v>0</c:v>
                </c:pt>
                <c:pt idx="870">
                  <c:v>0</c:v>
                </c:pt>
                <c:pt idx="871">
                  <c:v>0</c:v>
                </c:pt>
                <c:pt idx="872">
                  <c:v>0</c:v>
                </c:pt>
                <c:pt idx="873">
                  <c:v>1</c:v>
                </c:pt>
                <c:pt idx="874">
                  <c:v>0</c:v>
                </c:pt>
                <c:pt idx="875">
                  <c:v>0</c:v>
                </c:pt>
                <c:pt idx="876">
                  <c:v>0</c:v>
                </c:pt>
                <c:pt idx="877">
                  <c:v>0</c:v>
                </c:pt>
                <c:pt idx="878">
                  <c:v>0</c:v>
                </c:pt>
                <c:pt idx="879">
                  <c:v>0</c:v>
                </c:pt>
                <c:pt idx="880">
                  <c:v>0</c:v>
                </c:pt>
                <c:pt idx="881">
                  <c:v>0</c:v>
                </c:pt>
                <c:pt idx="882">
                  <c:v>0</c:v>
                </c:pt>
                <c:pt idx="883">
                  <c:v>1</c:v>
                </c:pt>
                <c:pt idx="884">
                  <c:v>1</c:v>
                </c:pt>
                <c:pt idx="885">
                  <c:v>0</c:v>
                </c:pt>
                <c:pt idx="886">
                  <c:v>0</c:v>
                </c:pt>
                <c:pt idx="887">
                  <c:v>0</c:v>
                </c:pt>
                <c:pt idx="888">
                  <c:v>1</c:v>
                </c:pt>
                <c:pt idx="889">
                  <c:v>1</c:v>
                </c:pt>
                <c:pt idx="890">
                  <c:v>0</c:v>
                </c:pt>
                <c:pt idx="891">
                  <c:v>0</c:v>
                </c:pt>
                <c:pt idx="892">
                  <c:v>1</c:v>
                </c:pt>
                <c:pt idx="893">
                  <c:v>0</c:v>
                </c:pt>
                <c:pt idx="894">
                  <c:v>0</c:v>
                </c:pt>
                <c:pt idx="895">
                  <c:v>0</c:v>
                </c:pt>
                <c:pt idx="896">
                  <c:v>0</c:v>
                </c:pt>
                <c:pt idx="897">
                  <c:v>0</c:v>
                </c:pt>
                <c:pt idx="898">
                  <c:v>0</c:v>
                </c:pt>
                <c:pt idx="899">
                  <c:v>0</c:v>
                </c:pt>
                <c:pt idx="900">
                  <c:v>0</c:v>
                </c:pt>
                <c:pt idx="901">
                  <c:v>0</c:v>
                </c:pt>
                <c:pt idx="902">
                  <c:v>0</c:v>
                </c:pt>
                <c:pt idx="903">
                  <c:v>1</c:v>
                </c:pt>
                <c:pt idx="904">
                  <c:v>0</c:v>
                </c:pt>
                <c:pt idx="905">
                  <c:v>1</c:v>
                </c:pt>
                <c:pt idx="906">
                  <c:v>0</c:v>
                </c:pt>
                <c:pt idx="907">
                  <c:v>0</c:v>
                </c:pt>
                <c:pt idx="908">
                  <c:v>0</c:v>
                </c:pt>
                <c:pt idx="909">
                  <c:v>0</c:v>
                </c:pt>
                <c:pt idx="910">
                  <c:v>0</c:v>
                </c:pt>
                <c:pt idx="911">
                  <c:v>1</c:v>
                </c:pt>
                <c:pt idx="912">
                  <c:v>0</c:v>
                </c:pt>
                <c:pt idx="913">
                  <c:v>1</c:v>
                </c:pt>
                <c:pt idx="914">
                  <c:v>1</c:v>
                </c:pt>
                <c:pt idx="915">
                  <c:v>1</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2</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1</c:v>
                </c:pt>
                <c:pt idx="954">
                  <c:v>1</c:v>
                </c:pt>
                <c:pt idx="955">
                  <c:v>0</c:v>
                </c:pt>
                <c:pt idx="956">
                  <c:v>0</c:v>
                </c:pt>
                <c:pt idx="957">
                  <c:v>0</c:v>
                </c:pt>
                <c:pt idx="958">
                  <c:v>0</c:v>
                </c:pt>
                <c:pt idx="959">
                  <c:v>0</c:v>
                </c:pt>
                <c:pt idx="960">
                  <c:v>0</c:v>
                </c:pt>
                <c:pt idx="961">
                  <c:v>0</c:v>
                </c:pt>
                <c:pt idx="962">
                  <c:v>0</c:v>
                </c:pt>
                <c:pt idx="963">
                  <c:v>0</c:v>
                </c:pt>
                <c:pt idx="964">
                  <c:v>0</c:v>
                </c:pt>
                <c:pt idx="965">
                  <c:v>1</c:v>
                </c:pt>
                <c:pt idx="966">
                  <c:v>0</c:v>
                </c:pt>
                <c:pt idx="967">
                  <c:v>0</c:v>
                </c:pt>
                <c:pt idx="968">
                  <c:v>0</c:v>
                </c:pt>
                <c:pt idx="969">
                  <c:v>0</c:v>
                </c:pt>
                <c:pt idx="970">
                  <c:v>1</c:v>
                </c:pt>
                <c:pt idx="971">
                  <c:v>0</c:v>
                </c:pt>
                <c:pt idx="972">
                  <c:v>1</c:v>
                </c:pt>
                <c:pt idx="973">
                  <c:v>0</c:v>
                </c:pt>
                <c:pt idx="974">
                  <c:v>0</c:v>
                </c:pt>
                <c:pt idx="975">
                  <c:v>0</c:v>
                </c:pt>
                <c:pt idx="976">
                  <c:v>0</c:v>
                </c:pt>
                <c:pt idx="977">
                  <c:v>0</c:v>
                </c:pt>
                <c:pt idx="978">
                  <c:v>0</c:v>
                </c:pt>
                <c:pt idx="979">
                  <c:v>0</c:v>
                </c:pt>
                <c:pt idx="980">
                  <c:v>1</c:v>
                </c:pt>
                <c:pt idx="981">
                  <c:v>1</c:v>
                </c:pt>
                <c:pt idx="982">
                  <c:v>0</c:v>
                </c:pt>
                <c:pt idx="983">
                  <c:v>1</c:v>
                </c:pt>
                <c:pt idx="984">
                  <c:v>1</c:v>
                </c:pt>
                <c:pt idx="985">
                  <c:v>0</c:v>
                </c:pt>
                <c:pt idx="986">
                  <c:v>0</c:v>
                </c:pt>
                <c:pt idx="987">
                  <c:v>0</c:v>
                </c:pt>
                <c:pt idx="988">
                  <c:v>0</c:v>
                </c:pt>
                <c:pt idx="989">
                  <c:v>0</c:v>
                </c:pt>
                <c:pt idx="990">
                  <c:v>0</c:v>
                </c:pt>
                <c:pt idx="991">
                  <c:v>0</c:v>
                </c:pt>
                <c:pt idx="992">
                  <c:v>0</c:v>
                </c:pt>
                <c:pt idx="993">
                  <c:v>1</c:v>
                </c:pt>
                <c:pt idx="994">
                  <c:v>0</c:v>
                </c:pt>
                <c:pt idx="995">
                  <c:v>0</c:v>
                </c:pt>
                <c:pt idx="996">
                  <c:v>0</c:v>
                </c:pt>
                <c:pt idx="997">
                  <c:v>0</c:v>
                </c:pt>
                <c:pt idx="998">
                  <c:v>0</c:v>
                </c:pt>
                <c:pt idx="999">
                  <c:v>0</c:v>
                </c:pt>
                <c:pt idx="1000">
                  <c:v>0</c:v>
                </c:pt>
                <c:pt idx="1001">
                  <c:v>1</c:v>
                </c:pt>
                <c:pt idx="1002">
                  <c:v>1</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1</c:v>
                </c:pt>
                <c:pt idx="1021">
                  <c:v>1</c:v>
                </c:pt>
                <c:pt idx="1022">
                  <c:v>0</c:v>
                </c:pt>
                <c:pt idx="1023">
                  <c:v>0</c:v>
                </c:pt>
                <c:pt idx="1024">
                  <c:v>0</c:v>
                </c:pt>
                <c:pt idx="1025">
                  <c:v>1</c:v>
                </c:pt>
                <c:pt idx="1026">
                  <c:v>0</c:v>
                </c:pt>
                <c:pt idx="1027">
                  <c:v>0</c:v>
                </c:pt>
                <c:pt idx="1028">
                  <c:v>0</c:v>
                </c:pt>
                <c:pt idx="1029">
                  <c:v>0</c:v>
                </c:pt>
                <c:pt idx="1030">
                  <c:v>0</c:v>
                </c:pt>
                <c:pt idx="1031">
                  <c:v>0</c:v>
                </c:pt>
                <c:pt idx="1032">
                  <c:v>0</c:v>
                </c:pt>
                <c:pt idx="1033">
                  <c:v>0</c:v>
                </c:pt>
                <c:pt idx="1034">
                  <c:v>1</c:v>
                </c:pt>
                <c:pt idx="1035">
                  <c:v>0</c:v>
                </c:pt>
                <c:pt idx="1036">
                  <c:v>0</c:v>
                </c:pt>
                <c:pt idx="1037">
                  <c:v>0</c:v>
                </c:pt>
                <c:pt idx="1038">
                  <c:v>0</c:v>
                </c:pt>
                <c:pt idx="1039">
                  <c:v>0</c:v>
                </c:pt>
                <c:pt idx="1040">
                  <c:v>1</c:v>
                </c:pt>
                <c:pt idx="1041">
                  <c:v>0</c:v>
                </c:pt>
                <c:pt idx="1042">
                  <c:v>0</c:v>
                </c:pt>
                <c:pt idx="1043">
                  <c:v>0</c:v>
                </c:pt>
                <c:pt idx="1044">
                  <c:v>0</c:v>
                </c:pt>
                <c:pt idx="1045">
                  <c:v>0</c:v>
                </c:pt>
                <c:pt idx="1046">
                  <c:v>0</c:v>
                </c:pt>
                <c:pt idx="1047">
                  <c:v>0</c:v>
                </c:pt>
                <c:pt idx="1048">
                  <c:v>1</c:v>
                </c:pt>
                <c:pt idx="1049">
                  <c:v>1</c:v>
                </c:pt>
                <c:pt idx="1050">
                  <c:v>0</c:v>
                </c:pt>
                <c:pt idx="1051">
                  <c:v>0</c:v>
                </c:pt>
                <c:pt idx="1052">
                  <c:v>0</c:v>
                </c:pt>
                <c:pt idx="1053">
                  <c:v>0</c:v>
                </c:pt>
                <c:pt idx="1054">
                  <c:v>0</c:v>
                </c:pt>
                <c:pt idx="1055">
                  <c:v>1</c:v>
                </c:pt>
                <c:pt idx="1056">
                  <c:v>0</c:v>
                </c:pt>
                <c:pt idx="1057">
                  <c:v>1</c:v>
                </c:pt>
                <c:pt idx="1058">
                  <c:v>0</c:v>
                </c:pt>
                <c:pt idx="1059">
                  <c:v>0</c:v>
                </c:pt>
                <c:pt idx="1060">
                  <c:v>0</c:v>
                </c:pt>
                <c:pt idx="1061">
                  <c:v>0</c:v>
                </c:pt>
                <c:pt idx="1062">
                  <c:v>0</c:v>
                </c:pt>
                <c:pt idx="1063">
                  <c:v>0</c:v>
                </c:pt>
                <c:pt idx="1064">
                  <c:v>1</c:v>
                </c:pt>
                <c:pt idx="1065">
                  <c:v>0</c:v>
                </c:pt>
                <c:pt idx="1066">
                  <c:v>1</c:v>
                </c:pt>
                <c:pt idx="1067">
                  <c:v>0</c:v>
                </c:pt>
                <c:pt idx="1068">
                  <c:v>0</c:v>
                </c:pt>
                <c:pt idx="1069">
                  <c:v>0</c:v>
                </c:pt>
                <c:pt idx="1070">
                  <c:v>1</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1</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2</c:v>
                </c:pt>
                <c:pt idx="1121">
                  <c:v>0</c:v>
                </c:pt>
                <c:pt idx="1122">
                  <c:v>0</c:v>
                </c:pt>
                <c:pt idx="1123">
                  <c:v>0</c:v>
                </c:pt>
                <c:pt idx="1124">
                  <c:v>0</c:v>
                </c:pt>
                <c:pt idx="1125">
                  <c:v>0</c:v>
                </c:pt>
                <c:pt idx="1126">
                  <c:v>0</c:v>
                </c:pt>
                <c:pt idx="1127">
                  <c:v>0</c:v>
                </c:pt>
                <c:pt idx="1128">
                  <c:v>0</c:v>
                </c:pt>
                <c:pt idx="1129">
                  <c:v>0</c:v>
                </c:pt>
                <c:pt idx="1130">
                  <c:v>1</c:v>
                </c:pt>
                <c:pt idx="1131">
                  <c:v>0</c:v>
                </c:pt>
                <c:pt idx="1132">
                  <c:v>0</c:v>
                </c:pt>
                <c:pt idx="1133">
                  <c:v>0</c:v>
                </c:pt>
                <c:pt idx="1134">
                  <c:v>0</c:v>
                </c:pt>
                <c:pt idx="1135">
                  <c:v>0</c:v>
                </c:pt>
                <c:pt idx="1136">
                  <c:v>0</c:v>
                </c:pt>
                <c:pt idx="1137">
                  <c:v>0</c:v>
                </c:pt>
                <c:pt idx="1138">
                  <c:v>0</c:v>
                </c:pt>
                <c:pt idx="1139">
                  <c:v>0</c:v>
                </c:pt>
                <c:pt idx="1140">
                  <c:v>1</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1</c:v>
                </c:pt>
                <c:pt idx="1161">
                  <c:v>0</c:v>
                </c:pt>
                <c:pt idx="1162">
                  <c:v>0</c:v>
                </c:pt>
                <c:pt idx="1163">
                  <c:v>0</c:v>
                </c:pt>
                <c:pt idx="1164">
                  <c:v>0</c:v>
                </c:pt>
                <c:pt idx="1165">
                  <c:v>0</c:v>
                </c:pt>
                <c:pt idx="1166">
                  <c:v>0</c:v>
                </c:pt>
                <c:pt idx="1167">
                  <c:v>0</c:v>
                </c:pt>
                <c:pt idx="1168">
                  <c:v>0</c:v>
                </c:pt>
                <c:pt idx="1169">
                  <c:v>1</c:v>
                </c:pt>
                <c:pt idx="1170">
                  <c:v>0</c:v>
                </c:pt>
                <c:pt idx="1171">
                  <c:v>0</c:v>
                </c:pt>
                <c:pt idx="1172">
                  <c:v>0</c:v>
                </c:pt>
                <c:pt idx="1173">
                  <c:v>1</c:v>
                </c:pt>
                <c:pt idx="1174">
                  <c:v>1</c:v>
                </c:pt>
                <c:pt idx="1175">
                  <c:v>0</c:v>
                </c:pt>
                <c:pt idx="1176">
                  <c:v>0</c:v>
                </c:pt>
                <c:pt idx="1177">
                  <c:v>2</c:v>
                </c:pt>
                <c:pt idx="1178">
                  <c:v>1</c:v>
                </c:pt>
                <c:pt idx="1179">
                  <c:v>0</c:v>
                </c:pt>
                <c:pt idx="1180">
                  <c:v>0</c:v>
                </c:pt>
                <c:pt idx="1181">
                  <c:v>0</c:v>
                </c:pt>
                <c:pt idx="1182">
                  <c:v>0</c:v>
                </c:pt>
                <c:pt idx="1183">
                  <c:v>0</c:v>
                </c:pt>
                <c:pt idx="1184">
                  <c:v>0</c:v>
                </c:pt>
                <c:pt idx="1185">
                  <c:v>1</c:v>
                </c:pt>
                <c:pt idx="1186">
                  <c:v>1</c:v>
                </c:pt>
                <c:pt idx="1187">
                  <c:v>1</c:v>
                </c:pt>
                <c:pt idx="1188">
                  <c:v>0</c:v>
                </c:pt>
                <c:pt idx="1189">
                  <c:v>0</c:v>
                </c:pt>
                <c:pt idx="1190">
                  <c:v>0</c:v>
                </c:pt>
                <c:pt idx="1191">
                  <c:v>0</c:v>
                </c:pt>
                <c:pt idx="1192">
                  <c:v>0</c:v>
                </c:pt>
                <c:pt idx="1193">
                  <c:v>0</c:v>
                </c:pt>
                <c:pt idx="1194">
                  <c:v>0</c:v>
                </c:pt>
                <c:pt idx="1195">
                  <c:v>0</c:v>
                </c:pt>
                <c:pt idx="1196">
                  <c:v>0</c:v>
                </c:pt>
                <c:pt idx="1197">
                  <c:v>1</c:v>
                </c:pt>
                <c:pt idx="1198">
                  <c:v>0</c:v>
                </c:pt>
                <c:pt idx="1199">
                  <c:v>0</c:v>
                </c:pt>
                <c:pt idx="1200">
                  <c:v>1</c:v>
                </c:pt>
                <c:pt idx="1201">
                  <c:v>0</c:v>
                </c:pt>
                <c:pt idx="1202">
                  <c:v>0</c:v>
                </c:pt>
                <c:pt idx="1203">
                  <c:v>1</c:v>
                </c:pt>
                <c:pt idx="1204">
                  <c:v>0</c:v>
                </c:pt>
                <c:pt idx="1205">
                  <c:v>1</c:v>
                </c:pt>
                <c:pt idx="1206">
                  <c:v>0</c:v>
                </c:pt>
                <c:pt idx="1207">
                  <c:v>0</c:v>
                </c:pt>
                <c:pt idx="1208">
                  <c:v>0</c:v>
                </c:pt>
                <c:pt idx="1209">
                  <c:v>1</c:v>
                </c:pt>
                <c:pt idx="1210">
                  <c:v>0</c:v>
                </c:pt>
                <c:pt idx="1211">
                  <c:v>0</c:v>
                </c:pt>
                <c:pt idx="1212">
                  <c:v>0</c:v>
                </c:pt>
                <c:pt idx="1213">
                  <c:v>0</c:v>
                </c:pt>
                <c:pt idx="1214">
                  <c:v>0</c:v>
                </c:pt>
                <c:pt idx="1215">
                  <c:v>0</c:v>
                </c:pt>
                <c:pt idx="1216">
                  <c:v>1</c:v>
                </c:pt>
                <c:pt idx="1217">
                  <c:v>0</c:v>
                </c:pt>
                <c:pt idx="1218">
                  <c:v>1</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1</c:v>
                </c:pt>
                <c:pt idx="1241">
                  <c:v>0</c:v>
                </c:pt>
                <c:pt idx="1242">
                  <c:v>1</c:v>
                </c:pt>
                <c:pt idx="1243">
                  <c:v>1</c:v>
                </c:pt>
                <c:pt idx="1244">
                  <c:v>0</c:v>
                </c:pt>
                <c:pt idx="1245">
                  <c:v>0</c:v>
                </c:pt>
                <c:pt idx="1246">
                  <c:v>0</c:v>
                </c:pt>
                <c:pt idx="1247">
                  <c:v>1</c:v>
                </c:pt>
                <c:pt idx="1248">
                  <c:v>0</c:v>
                </c:pt>
                <c:pt idx="1249">
                  <c:v>0</c:v>
                </c:pt>
                <c:pt idx="1250">
                  <c:v>1</c:v>
                </c:pt>
                <c:pt idx="1251">
                  <c:v>0</c:v>
                </c:pt>
                <c:pt idx="1252">
                  <c:v>0</c:v>
                </c:pt>
                <c:pt idx="1253">
                  <c:v>0</c:v>
                </c:pt>
                <c:pt idx="1254">
                  <c:v>0</c:v>
                </c:pt>
                <c:pt idx="1255">
                  <c:v>0</c:v>
                </c:pt>
                <c:pt idx="1256">
                  <c:v>0</c:v>
                </c:pt>
                <c:pt idx="1257">
                  <c:v>0</c:v>
                </c:pt>
                <c:pt idx="1258">
                  <c:v>0</c:v>
                </c:pt>
                <c:pt idx="1259">
                  <c:v>1</c:v>
                </c:pt>
                <c:pt idx="1260">
                  <c:v>0</c:v>
                </c:pt>
                <c:pt idx="1261">
                  <c:v>0</c:v>
                </c:pt>
                <c:pt idx="1262">
                  <c:v>0</c:v>
                </c:pt>
                <c:pt idx="1263">
                  <c:v>0</c:v>
                </c:pt>
                <c:pt idx="1264">
                  <c:v>2</c:v>
                </c:pt>
                <c:pt idx="1265">
                  <c:v>1</c:v>
                </c:pt>
                <c:pt idx="1266">
                  <c:v>0</c:v>
                </c:pt>
                <c:pt idx="1267">
                  <c:v>1</c:v>
                </c:pt>
                <c:pt idx="1268">
                  <c:v>0</c:v>
                </c:pt>
                <c:pt idx="1269">
                  <c:v>0</c:v>
                </c:pt>
                <c:pt idx="1270">
                  <c:v>0</c:v>
                </c:pt>
                <c:pt idx="1271">
                  <c:v>1</c:v>
                </c:pt>
                <c:pt idx="1272">
                  <c:v>0</c:v>
                </c:pt>
                <c:pt idx="1273">
                  <c:v>0</c:v>
                </c:pt>
                <c:pt idx="1274">
                  <c:v>0</c:v>
                </c:pt>
                <c:pt idx="1275">
                  <c:v>1</c:v>
                </c:pt>
                <c:pt idx="1276">
                  <c:v>0</c:v>
                </c:pt>
                <c:pt idx="1277">
                  <c:v>0</c:v>
                </c:pt>
                <c:pt idx="1278">
                  <c:v>0</c:v>
                </c:pt>
                <c:pt idx="1279">
                  <c:v>0</c:v>
                </c:pt>
                <c:pt idx="1280">
                  <c:v>0</c:v>
                </c:pt>
                <c:pt idx="1281">
                  <c:v>0</c:v>
                </c:pt>
                <c:pt idx="1282">
                  <c:v>0</c:v>
                </c:pt>
                <c:pt idx="1283">
                  <c:v>1</c:v>
                </c:pt>
                <c:pt idx="1284">
                  <c:v>0</c:v>
                </c:pt>
                <c:pt idx="1285">
                  <c:v>0</c:v>
                </c:pt>
                <c:pt idx="1286">
                  <c:v>0</c:v>
                </c:pt>
                <c:pt idx="1287">
                  <c:v>0</c:v>
                </c:pt>
                <c:pt idx="1288">
                  <c:v>0</c:v>
                </c:pt>
                <c:pt idx="1289">
                  <c:v>0</c:v>
                </c:pt>
                <c:pt idx="1290">
                  <c:v>0</c:v>
                </c:pt>
                <c:pt idx="1291">
                  <c:v>0</c:v>
                </c:pt>
                <c:pt idx="1292">
                  <c:v>1</c:v>
                </c:pt>
                <c:pt idx="1293">
                  <c:v>0</c:v>
                </c:pt>
                <c:pt idx="1294">
                  <c:v>0</c:v>
                </c:pt>
                <c:pt idx="1295">
                  <c:v>0</c:v>
                </c:pt>
                <c:pt idx="1296">
                  <c:v>1</c:v>
                </c:pt>
                <c:pt idx="1297">
                  <c:v>0</c:v>
                </c:pt>
                <c:pt idx="1298">
                  <c:v>0</c:v>
                </c:pt>
                <c:pt idx="1299">
                  <c:v>0</c:v>
                </c:pt>
                <c:pt idx="1300">
                  <c:v>0</c:v>
                </c:pt>
                <c:pt idx="1301">
                  <c:v>0</c:v>
                </c:pt>
                <c:pt idx="1302">
                  <c:v>1</c:v>
                </c:pt>
                <c:pt idx="1303">
                  <c:v>1</c:v>
                </c:pt>
                <c:pt idx="1304">
                  <c:v>0</c:v>
                </c:pt>
                <c:pt idx="1305">
                  <c:v>0</c:v>
                </c:pt>
                <c:pt idx="1306">
                  <c:v>1</c:v>
                </c:pt>
                <c:pt idx="1307">
                  <c:v>0</c:v>
                </c:pt>
                <c:pt idx="1308">
                  <c:v>0</c:v>
                </c:pt>
                <c:pt idx="1309">
                  <c:v>1</c:v>
                </c:pt>
                <c:pt idx="1310">
                  <c:v>1</c:v>
                </c:pt>
                <c:pt idx="1311">
                  <c:v>0</c:v>
                </c:pt>
                <c:pt idx="1312">
                  <c:v>0</c:v>
                </c:pt>
                <c:pt idx="1313">
                  <c:v>1</c:v>
                </c:pt>
                <c:pt idx="1314">
                  <c:v>1</c:v>
                </c:pt>
                <c:pt idx="1315">
                  <c:v>0</c:v>
                </c:pt>
                <c:pt idx="1316">
                  <c:v>1</c:v>
                </c:pt>
                <c:pt idx="1317">
                  <c:v>0</c:v>
                </c:pt>
                <c:pt idx="1318">
                  <c:v>0</c:v>
                </c:pt>
                <c:pt idx="1319">
                  <c:v>0</c:v>
                </c:pt>
                <c:pt idx="1320">
                  <c:v>0</c:v>
                </c:pt>
                <c:pt idx="1321">
                  <c:v>0</c:v>
                </c:pt>
                <c:pt idx="1322">
                  <c:v>0</c:v>
                </c:pt>
                <c:pt idx="1323">
                  <c:v>0</c:v>
                </c:pt>
                <c:pt idx="1324">
                  <c:v>1</c:v>
                </c:pt>
                <c:pt idx="1325">
                  <c:v>0</c:v>
                </c:pt>
                <c:pt idx="1326">
                  <c:v>0</c:v>
                </c:pt>
                <c:pt idx="1327">
                  <c:v>0</c:v>
                </c:pt>
                <c:pt idx="1328">
                  <c:v>0</c:v>
                </c:pt>
                <c:pt idx="1329">
                  <c:v>1</c:v>
                </c:pt>
                <c:pt idx="1330">
                  <c:v>0</c:v>
                </c:pt>
                <c:pt idx="1331">
                  <c:v>0</c:v>
                </c:pt>
                <c:pt idx="1332">
                  <c:v>0</c:v>
                </c:pt>
                <c:pt idx="1333">
                  <c:v>1</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1</c:v>
                </c:pt>
                <c:pt idx="1360">
                  <c:v>0</c:v>
                </c:pt>
                <c:pt idx="1361">
                  <c:v>0</c:v>
                </c:pt>
                <c:pt idx="1362">
                  <c:v>0</c:v>
                </c:pt>
                <c:pt idx="1363">
                  <c:v>0</c:v>
                </c:pt>
                <c:pt idx="1364">
                  <c:v>0</c:v>
                </c:pt>
                <c:pt idx="1365">
                  <c:v>0</c:v>
                </c:pt>
                <c:pt idx="1366">
                  <c:v>1</c:v>
                </c:pt>
                <c:pt idx="1367">
                  <c:v>0</c:v>
                </c:pt>
                <c:pt idx="1368">
                  <c:v>0</c:v>
                </c:pt>
                <c:pt idx="1369">
                  <c:v>1</c:v>
                </c:pt>
                <c:pt idx="1370">
                  <c:v>1</c:v>
                </c:pt>
                <c:pt idx="1371">
                  <c:v>0</c:v>
                </c:pt>
                <c:pt idx="1372">
                  <c:v>0</c:v>
                </c:pt>
                <c:pt idx="1373">
                  <c:v>0</c:v>
                </c:pt>
                <c:pt idx="1374">
                  <c:v>0</c:v>
                </c:pt>
                <c:pt idx="1375">
                  <c:v>1</c:v>
                </c:pt>
                <c:pt idx="1376">
                  <c:v>0</c:v>
                </c:pt>
                <c:pt idx="1377">
                  <c:v>0</c:v>
                </c:pt>
                <c:pt idx="1378">
                  <c:v>0</c:v>
                </c:pt>
                <c:pt idx="1379">
                  <c:v>1</c:v>
                </c:pt>
                <c:pt idx="1380">
                  <c:v>0</c:v>
                </c:pt>
                <c:pt idx="1381">
                  <c:v>0</c:v>
                </c:pt>
                <c:pt idx="1382">
                  <c:v>0</c:v>
                </c:pt>
                <c:pt idx="1383">
                  <c:v>0</c:v>
                </c:pt>
                <c:pt idx="1384">
                  <c:v>0</c:v>
                </c:pt>
                <c:pt idx="1385">
                  <c:v>0</c:v>
                </c:pt>
                <c:pt idx="1386">
                  <c:v>0</c:v>
                </c:pt>
                <c:pt idx="1387">
                  <c:v>0</c:v>
                </c:pt>
                <c:pt idx="1388">
                  <c:v>0</c:v>
                </c:pt>
                <c:pt idx="1389">
                  <c:v>0</c:v>
                </c:pt>
                <c:pt idx="1390">
                  <c:v>0</c:v>
                </c:pt>
                <c:pt idx="1391">
                  <c:v>1</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1</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2</c:v>
                </c:pt>
                <c:pt idx="1419">
                  <c:v>0</c:v>
                </c:pt>
                <c:pt idx="1420">
                  <c:v>0</c:v>
                </c:pt>
                <c:pt idx="1421">
                  <c:v>1</c:v>
                </c:pt>
                <c:pt idx="1422">
                  <c:v>0</c:v>
                </c:pt>
                <c:pt idx="1423">
                  <c:v>0</c:v>
                </c:pt>
                <c:pt idx="1424">
                  <c:v>0</c:v>
                </c:pt>
                <c:pt idx="1425">
                  <c:v>0</c:v>
                </c:pt>
                <c:pt idx="1426">
                  <c:v>0</c:v>
                </c:pt>
                <c:pt idx="1427">
                  <c:v>0</c:v>
                </c:pt>
                <c:pt idx="1428">
                  <c:v>0</c:v>
                </c:pt>
                <c:pt idx="1429">
                  <c:v>0</c:v>
                </c:pt>
                <c:pt idx="1430">
                  <c:v>1</c:v>
                </c:pt>
                <c:pt idx="1431">
                  <c:v>0</c:v>
                </c:pt>
                <c:pt idx="1432">
                  <c:v>0</c:v>
                </c:pt>
                <c:pt idx="1433">
                  <c:v>0</c:v>
                </c:pt>
                <c:pt idx="1434">
                  <c:v>1</c:v>
                </c:pt>
                <c:pt idx="1435">
                  <c:v>0</c:v>
                </c:pt>
                <c:pt idx="1436">
                  <c:v>0</c:v>
                </c:pt>
                <c:pt idx="1437">
                  <c:v>0</c:v>
                </c:pt>
                <c:pt idx="1438">
                  <c:v>0</c:v>
                </c:pt>
                <c:pt idx="1439">
                  <c:v>1</c:v>
                </c:pt>
                <c:pt idx="1440">
                  <c:v>0</c:v>
                </c:pt>
                <c:pt idx="1441">
                  <c:v>0</c:v>
                </c:pt>
                <c:pt idx="1442">
                  <c:v>0</c:v>
                </c:pt>
                <c:pt idx="1443">
                  <c:v>0</c:v>
                </c:pt>
                <c:pt idx="1444">
                  <c:v>0</c:v>
                </c:pt>
                <c:pt idx="1445">
                  <c:v>0</c:v>
                </c:pt>
                <c:pt idx="1446">
                  <c:v>0</c:v>
                </c:pt>
                <c:pt idx="1447">
                  <c:v>0</c:v>
                </c:pt>
                <c:pt idx="1448">
                  <c:v>1</c:v>
                </c:pt>
                <c:pt idx="1449">
                  <c:v>0</c:v>
                </c:pt>
                <c:pt idx="1450">
                  <c:v>0</c:v>
                </c:pt>
                <c:pt idx="1451">
                  <c:v>0</c:v>
                </c:pt>
                <c:pt idx="1452">
                  <c:v>0</c:v>
                </c:pt>
                <c:pt idx="1453">
                  <c:v>0</c:v>
                </c:pt>
                <c:pt idx="1454">
                  <c:v>0</c:v>
                </c:pt>
                <c:pt idx="1455">
                  <c:v>0</c:v>
                </c:pt>
                <c:pt idx="1456">
                  <c:v>1</c:v>
                </c:pt>
                <c:pt idx="1457">
                  <c:v>2</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1</c:v>
                </c:pt>
                <c:pt idx="1497">
                  <c:v>0</c:v>
                </c:pt>
                <c:pt idx="1498">
                  <c:v>1</c:v>
                </c:pt>
                <c:pt idx="1499">
                  <c:v>0</c:v>
                </c:pt>
                <c:pt idx="1500">
                  <c:v>1</c:v>
                </c:pt>
                <c:pt idx="1501">
                  <c:v>0</c:v>
                </c:pt>
                <c:pt idx="1502">
                  <c:v>0</c:v>
                </c:pt>
                <c:pt idx="1503">
                  <c:v>0</c:v>
                </c:pt>
                <c:pt idx="1504">
                  <c:v>1</c:v>
                </c:pt>
                <c:pt idx="1505">
                  <c:v>0</c:v>
                </c:pt>
                <c:pt idx="1506">
                  <c:v>1</c:v>
                </c:pt>
                <c:pt idx="1507">
                  <c:v>0</c:v>
                </c:pt>
                <c:pt idx="1508">
                  <c:v>0</c:v>
                </c:pt>
                <c:pt idx="1509">
                  <c:v>1</c:v>
                </c:pt>
                <c:pt idx="1510">
                  <c:v>0</c:v>
                </c:pt>
                <c:pt idx="1511">
                  <c:v>0</c:v>
                </c:pt>
                <c:pt idx="1512">
                  <c:v>0</c:v>
                </c:pt>
                <c:pt idx="1513">
                  <c:v>0</c:v>
                </c:pt>
                <c:pt idx="1514">
                  <c:v>1</c:v>
                </c:pt>
                <c:pt idx="1515">
                  <c:v>1</c:v>
                </c:pt>
                <c:pt idx="1516">
                  <c:v>0</c:v>
                </c:pt>
                <c:pt idx="1517">
                  <c:v>0</c:v>
                </c:pt>
                <c:pt idx="1518">
                  <c:v>0</c:v>
                </c:pt>
                <c:pt idx="1519">
                  <c:v>0</c:v>
                </c:pt>
                <c:pt idx="1520">
                  <c:v>0</c:v>
                </c:pt>
                <c:pt idx="1521">
                  <c:v>0</c:v>
                </c:pt>
                <c:pt idx="1522">
                  <c:v>0</c:v>
                </c:pt>
                <c:pt idx="1523">
                  <c:v>1</c:v>
                </c:pt>
                <c:pt idx="1524">
                  <c:v>0</c:v>
                </c:pt>
                <c:pt idx="1525">
                  <c:v>0</c:v>
                </c:pt>
                <c:pt idx="1526">
                  <c:v>0</c:v>
                </c:pt>
                <c:pt idx="1527">
                  <c:v>2</c:v>
                </c:pt>
                <c:pt idx="1528">
                  <c:v>1</c:v>
                </c:pt>
                <c:pt idx="1529">
                  <c:v>0</c:v>
                </c:pt>
                <c:pt idx="1530">
                  <c:v>0</c:v>
                </c:pt>
                <c:pt idx="1531">
                  <c:v>0</c:v>
                </c:pt>
                <c:pt idx="1532">
                  <c:v>0</c:v>
                </c:pt>
                <c:pt idx="1533">
                  <c:v>0</c:v>
                </c:pt>
                <c:pt idx="1534">
                  <c:v>1</c:v>
                </c:pt>
                <c:pt idx="1535">
                  <c:v>0</c:v>
                </c:pt>
                <c:pt idx="1536">
                  <c:v>0</c:v>
                </c:pt>
                <c:pt idx="1537">
                  <c:v>0</c:v>
                </c:pt>
                <c:pt idx="1538">
                  <c:v>1</c:v>
                </c:pt>
                <c:pt idx="1539">
                  <c:v>0</c:v>
                </c:pt>
                <c:pt idx="1540">
                  <c:v>0</c:v>
                </c:pt>
                <c:pt idx="1541">
                  <c:v>0</c:v>
                </c:pt>
                <c:pt idx="1542">
                  <c:v>0</c:v>
                </c:pt>
                <c:pt idx="1543">
                  <c:v>0</c:v>
                </c:pt>
                <c:pt idx="1544">
                  <c:v>0</c:v>
                </c:pt>
                <c:pt idx="1545">
                  <c:v>1</c:v>
                </c:pt>
                <c:pt idx="1546">
                  <c:v>0</c:v>
                </c:pt>
                <c:pt idx="1547">
                  <c:v>0</c:v>
                </c:pt>
                <c:pt idx="1548">
                  <c:v>1</c:v>
                </c:pt>
                <c:pt idx="1549">
                  <c:v>0</c:v>
                </c:pt>
                <c:pt idx="1550">
                  <c:v>0</c:v>
                </c:pt>
                <c:pt idx="1551">
                  <c:v>0</c:v>
                </c:pt>
                <c:pt idx="1552">
                  <c:v>1</c:v>
                </c:pt>
                <c:pt idx="1553">
                  <c:v>0</c:v>
                </c:pt>
                <c:pt idx="1554">
                  <c:v>1</c:v>
                </c:pt>
                <c:pt idx="1555">
                  <c:v>1</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1</c:v>
                </c:pt>
                <c:pt idx="1569">
                  <c:v>1</c:v>
                </c:pt>
                <c:pt idx="1570">
                  <c:v>1</c:v>
                </c:pt>
                <c:pt idx="1571">
                  <c:v>2</c:v>
                </c:pt>
                <c:pt idx="1572">
                  <c:v>0</c:v>
                </c:pt>
                <c:pt idx="1573">
                  <c:v>0</c:v>
                </c:pt>
                <c:pt idx="1574">
                  <c:v>0</c:v>
                </c:pt>
                <c:pt idx="1575">
                  <c:v>0</c:v>
                </c:pt>
                <c:pt idx="1576">
                  <c:v>0</c:v>
                </c:pt>
                <c:pt idx="1577">
                  <c:v>0</c:v>
                </c:pt>
                <c:pt idx="1578">
                  <c:v>0</c:v>
                </c:pt>
                <c:pt idx="1579">
                  <c:v>0</c:v>
                </c:pt>
                <c:pt idx="1580">
                  <c:v>0</c:v>
                </c:pt>
                <c:pt idx="1581">
                  <c:v>0</c:v>
                </c:pt>
                <c:pt idx="1582">
                  <c:v>1</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1</c:v>
                </c:pt>
                <c:pt idx="1616">
                  <c:v>0</c:v>
                </c:pt>
                <c:pt idx="1617">
                  <c:v>0</c:v>
                </c:pt>
                <c:pt idx="1618">
                  <c:v>0</c:v>
                </c:pt>
                <c:pt idx="1619">
                  <c:v>0</c:v>
                </c:pt>
                <c:pt idx="1620">
                  <c:v>2</c:v>
                </c:pt>
                <c:pt idx="1621">
                  <c:v>0</c:v>
                </c:pt>
                <c:pt idx="1622">
                  <c:v>0</c:v>
                </c:pt>
                <c:pt idx="1623">
                  <c:v>1</c:v>
                </c:pt>
                <c:pt idx="1624">
                  <c:v>0</c:v>
                </c:pt>
                <c:pt idx="1625">
                  <c:v>1</c:v>
                </c:pt>
                <c:pt idx="1626">
                  <c:v>0</c:v>
                </c:pt>
                <c:pt idx="1627">
                  <c:v>1</c:v>
                </c:pt>
                <c:pt idx="1628">
                  <c:v>0</c:v>
                </c:pt>
                <c:pt idx="1629">
                  <c:v>0</c:v>
                </c:pt>
                <c:pt idx="1630">
                  <c:v>0</c:v>
                </c:pt>
                <c:pt idx="1631">
                  <c:v>0</c:v>
                </c:pt>
                <c:pt idx="1632">
                  <c:v>0</c:v>
                </c:pt>
                <c:pt idx="1633">
                  <c:v>0</c:v>
                </c:pt>
                <c:pt idx="1634">
                  <c:v>0</c:v>
                </c:pt>
                <c:pt idx="1635">
                  <c:v>0</c:v>
                </c:pt>
                <c:pt idx="1636">
                  <c:v>0</c:v>
                </c:pt>
                <c:pt idx="1637">
                  <c:v>1</c:v>
                </c:pt>
                <c:pt idx="1638">
                  <c:v>2</c:v>
                </c:pt>
                <c:pt idx="1639">
                  <c:v>1</c:v>
                </c:pt>
                <c:pt idx="1640">
                  <c:v>0</c:v>
                </c:pt>
                <c:pt idx="1641">
                  <c:v>0</c:v>
                </c:pt>
                <c:pt idx="1642">
                  <c:v>0</c:v>
                </c:pt>
                <c:pt idx="1643">
                  <c:v>0</c:v>
                </c:pt>
                <c:pt idx="1644">
                  <c:v>1</c:v>
                </c:pt>
                <c:pt idx="1645">
                  <c:v>0</c:v>
                </c:pt>
                <c:pt idx="1646">
                  <c:v>0</c:v>
                </c:pt>
                <c:pt idx="1647">
                  <c:v>1</c:v>
                </c:pt>
                <c:pt idx="1648">
                  <c:v>0</c:v>
                </c:pt>
                <c:pt idx="1649">
                  <c:v>0</c:v>
                </c:pt>
                <c:pt idx="1650">
                  <c:v>0</c:v>
                </c:pt>
                <c:pt idx="1651">
                  <c:v>0</c:v>
                </c:pt>
                <c:pt idx="1652">
                  <c:v>1</c:v>
                </c:pt>
                <c:pt idx="1653">
                  <c:v>0</c:v>
                </c:pt>
                <c:pt idx="1654">
                  <c:v>0</c:v>
                </c:pt>
                <c:pt idx="1655">
                  <c:v>0</c:v>
                </c:pt>
                <c:pt idx="1656">
                  <c:v>0</c:v>
                </c:pt>
                <c:pt idx="1657">
                  <c:v>0</c:v>
                </c:pt>
                <c:pt idx="1658">
                  <c:v>0</c:v>
                </c:pt>
                <c:pt idx="1659">
                  <c:v>0</c:v>
                </c:pt>
                <c:pt idx="1660">
                  <c:v>0</c:v>
                </c:pt>
                <c:pt idx="1661">
                  <c:v>1</c:v>
                </c:pt>
                <c:pt idx="1662">
                  <c:v>0</c:v>
                </c:pt>
                <c:pt idx="1663">
                  <c:v>0</c:v>
                </c:pt>
                <c:pt idx="1664">
                  <c:v>0</c:v>
                </c:pt>
                <c:pt idx="1665">
                  <c:v>1</c:v>
                </c:pt>
                <c:pt idx="1666">
                  <c:v>1</c:v>
                </c:pt>
                <c:pt idx="1667">
                  <c:v>0</c:v>
                </c:pt>
                <c:pt idx="1668">
                  <c:v>0</c:v>
                </c:pt>
                <c:pt idx="1669">
                  <c:v>0</c:v>
                </c:pt>
                <c:pt idx="1670">
                  <c:v>0</c:v>
                </c:pt>
                <c:pt idx="1671">
                  <c:v>1</c:v>
                </c:pt>
                <c:pt idx="1672">
                  <c:v>0</c:v>
                </c:pt>
                <c:pt idx="1673">
                  <c:v>0</c:v>
                </c:pt>
                <c:pt idx="1674">
                  <c:v>0</c:v>
                </c:pt>
                <c:pt idx="1675">
                  <c:v>0</c:v>
                </c:pt>
                <c:pt idx="1676">
                  <c:v>1</c:v>
                </c:pt>
                <c:pt idx="1677">
                  <c:v>0</c:v>
                </c:pt>
                <c:pt idx="1678">
                  <c:v>1</c:v>
                </c:pt>
                <c:pt idx="1679">
                  <c:v>0</c:v>
                </c:pt>
                <c:pt idx="1680">
                  <c:v>0</c:v>
                </c:pt>
                <c:pt idx="1681">
                  <c:v>0</c:v>
                </c:pt>
                <c:pt idx="1682">
                  <c:v>1</c:v>
                </c:pt>
                <c:pt idx="1683">
                  <c:v>0</c:v>
                </c:pt>
                <c:pt idx="1684">
                  <c:v>0</c:v>
                </c:pt>
                <c:pt idx="1685">
                  <c:v>1</c:v>
                </c:pt>
                <c:pt idx="1686">
                  <c:v>0</c:v>
                </c:pt>
                <c:pt idx="1687">
                  <c:v>0</c:v>
                </c:pt>
                <c:pt idx="1688">
                  <c:v>1</c:v>
                </c:pt>
                <c:pt idx="1689">
                  <c:v>1</c:v>
                </c:pt>
                <c:pt idx="1690">
                  <c:v>0</c:v>
                </c:pt>
                <c:pt idx="1691">
                  <c:v>0</c:v>
                </c:pt>
                <c:pt idx="1692">
                  <c:v>0</c:v>
                </c:pt>
                <c:pt idx="1693">
                  <c:v>0</c:v>
                </c:pt>
                <c:pt idx="1694">
                  <c:v>0</c:v>
                </c:pt>
                <c:pt idx="1695">
                  <c:v>0</c:v>
                </c:pt>
                <c:pt idx="1696">
                  <c:v>0</c:v>
                </c:pt>
                <c:pt idx="1697">
                  <c:v>0</c:v>
                </c:pt>
                <c:pt idx="1698">
                  <c:v>1</c:v>
                </c:pt>
                <c:pt idx="1699">
                  <c:v>0</c:v>
                </c:pt>
                <c:pt idx="1700">
                  <c:v>0</c:v>
                </c:pt>
                <c:pt idx="1701">
                  <c:v>0</c:v>
                </c:pt>
                <c:pt idx="1702">
                  <c:v>0</c:v>
                </c:pt>
                <c:pt idx="1703">
                  <c:v>1</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1</c:v>
                </c:pt>
                <c:pt idx="1718">
                  <c:v>0</c:v>
                </c:pt>
                <c:pt idx="1719">
                  <c:v>0</c:v>
                </c:pt>
                <c:pt idx="1720">
                  <c:v>0</c:v>
                </c:pt>
                <c:pt idx="1721">
                  <c:v>0</c:v>
                </c:pt>
                <c:pt idx="1722">
                  <c:v>1</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1</c:v>
                </c:pt>
                <c:pt idx="1737">
                  <c:v>0</c:v>
                </c:pt>
                <c:pt idx="1738">
                  <c:v>0</c:v>
                </c:pt>
                <c:pt idx="1739">
                  <c:v>1</c:v>
                </c:pt>
                <c:pt idx="1740">
                  <c:v>1</c:v>
                </c:pt>
                <c:pt idx="1741">
                  <c:v>1</c:v>
                </c:pt>
                <c:pt idx="1742">
                  <c:v>0</c:v>
                </c:pt>
                <c:pt idx="1743">
                  <c:v>0</c:v>
                </c:pt>
                <c:pt idx="1744">
                  <c:v>0</c:v>
                </c:pt>
                <c:pt idx="1745">
                  <c:v>0</c:v>
                </c:pt>
                <c:pt idx="1746">
                  <c:v>0</c:v>
                </c:pt>
                <c:pt idx="1747">
                  <c:v>0</c:v>
                </c:pt>
                <c:pt idx="1748">
                  <c:v>0</c:v>
                </c:pt>
                <c:pt idx="1749">
                  <c:v>1</c:v>
                </c:pt>
                <c:pt idx="1750">
                  <c:v>0</c:v>
                </c:pt>
                <c:pt idx="1751">
                  <c:v>0</c:v>
                </c:pt>
                <c:pt idx="1752">
                  <c:v>1</c:v>
                </c:pt>
                <c:pt idx="1753">
                  <c:v>0</c:v>
                </c:pt>
                <c:pt idx="1754">
                  <c:v>0</c:v>
                </c:pt>
                <c:pt idx="1755">
                  <c:v>0</c:v>
                </c:pt>
                <c:pt idx="1756">
                  <c:v>0</c:v>
                </c:pt>
                <c:pt idx="1757">
                  <c:v>0</c:v>
                </c:pt>
                <c:pt idx="1758">
                  <c:v>0</c:v>
                </c:pt>
                <c:pt idx="1759">
                  <c:v>0</c:v>
                </c:pt>
                <c:pt idx="1760">
                  <c:v>0</c:v>
                </c:pt>
                <c:pt idx="1761">
                  <c:v>0</c:v>
                </c:pt>
                <c:pt idx="1762">
                  <c:v>1</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1</c:v>
                </c:pt>
                <c:pt idx="1783">
                  <c:v>0</c:v>
                </c:pt>
                <c:pt idx="1784">
                  <c:v>0</c:v>
                </c:pt>
                <c:pt idx="1785">
                  <c:v>0</c:v>
                </c:pt>
                <c:pt idx="1786">
                  <c:v>0</c:v>
                </c:pt>
                <c:pt idx="1787">
                  <c:v>0</c:v>
                </c:pt>
                <c:pt idx="1788">
                  <c:v>0</c:v>
                </c:pt>
                <c:pt idx="1789">
                  <c:v>0</c:v>
                </c:pt>
                <c:pt idx="1790">
                  <c:v>1</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1</c:v>
                </c:pt>
                <c:pt idx="1808">
                  <c:v>0</c:v>
                </c:pt>
                <c:pt idx="1809">
                  <c:v>0</c:v>
                </c:pt>
                <c:pt idx="1810">
                  <c:v>1</c:v>
                </c:pt>
                <c:pt idx="1811">
                  <c:v>0</c:v>
                </c:pt>
                <c:pt idx="1812">
                  <c:v>2</c:v>
                </c:pt>
                <c:pt idx="1813">
                  <c:v>0</c:v>
                </c:pt>
                <c:pt idx="1814">
                  <c:v>0</c:v>
                </c:pt>
                <c:pt idx="1815">
                  <c:v>0</c:v>
                </c:pt>
                <c:pt idx="1816">
                  <c:v>0</c:v>
                </c:pt>
                <c:pt idx="1817">
                  <c:v>0</c:v>
                </c:pt>
                <c:pt idx="1818">
                  <c:v>1</c:v>
                </c:pt>
                <c:pt idx="1819">
                  <c:v>0</c:v>
                </c:pt>
                <c:pt idx="1820">
                  <c:v>1</c:v>
                </c:pt>
                <c:pt idx="1821">
                  <c:v>0</c:v>
                </c:pt>
                <c:pt idx="1822">
                  <c:v>0</c:v>
                </c:pt>
                <c:pt idx="1823">
                  <c:v>0</c:v>
                </c:pt>
                <c:pt idx="1824">
                  <c:v>0</c:v>
                </c:pt>
                <c:pt idx="1825">
                  <c:v>0</c:v>
                </c:pt>
                <c:pt idx="1826">
                  <c:v>2</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1</c:v>
                </c:pt>
                <c:pt idx="1859">
                  <c:v>0</c:v>
                </c:pt>
                <c:pt idx="1860">
                  <c:v>0</c:v>
                </c:pt>
                <c:pt idx="1861">
                  <c:v>0</c:v>
                </c:pt>
                <c:pt idx="1862">
                  <c:v>0</c:v>
                </c:pt>
                <c:pt idx="1863">
                  <c:v>1</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1</c:v>
                </c:pt>
                <c:pt idx="1878">
                  <c:v>0</c:v>
                </c:pt>
                <c:pt idx="1879">
                  <c:v>0</c:v>
                </c:pt>
                <c:pt idx="1880">
                  <c:v>0</c:v>
                </c:pt>
                <c:pt idx="1881">
                  <c:v>0</c:v>
                </c:pt>
                <c:pt idx="1882">
                  <c:v>0</c:v>
                </c:pt>
                <c:pt idx="1883">
                  <c:v>0</c:v>
                </c:pt>
                <c:pt idx="1884">
                  <c:v>0</c:v>
                </c:pt>
                <c:pt idx="1885">
                  <c:v>0</c:v>
                </c:pt>
                <c:pt idx="1886">
                  <c:v>0</c:v>
                </c:pt>
                <c:pt idx="1887">
                  <c:v>2</c:v>
                </c:pt>
                <c:pt idx="1888">
                  <c:v>0</c:v>
                </c:pt>
                <c:pt idx="1889">
                  <c:v>0</c:v>
                </c:pt>
                <c:pt idx="1890">
                  <c:v>0</c:v>
                </c:pt>
                <c:pt idx="1891">
                  <c:v>0</c:v>
                </c:pt>
                <c:pt idx="1892">
                  <c:v>0</c:v>
                </c:pt>
                <c:pt idx="1893">
                  <c:v>1</c:v>
                </c:pt>
                <c:pt idx="1894">
                  <c:v>0</c:v>
                </c:pt>
                <c:pt idx="1895">
                  <c:v>0</c:v>
                </c:pt>
                <c:pt idx="1896">
                  <c:v>0</c:v>
                </c:pt>
                <c:pt idx="1897">
                  <c:v>0</c:v>
                </c:pt>
                <c:pt idx="1898">
                  <c:v>1</c:v>
                </c:pt>
                <c:pt idx="1899">
                  <c:v>2</c:v>
                </c:pt>
                <c:pt idx="1900">
                  <c:v>0</c:v>
                </c:pt>
                <c:pt idx="1901">
                  <c:v>0</c:v>
                </c:pt>
                <c:pt idx="1902">
                  <c:v>1</c:v>
                </c:pt>
                <c:pt idx="1903">
                  <c:v>0</c:v>
                </c:pt>
                <c:pt idx="1904">
                  <c:v>0</c:v>
                </c:pt>
                <c:pt idx="1905">
                  <c:v>0</c:v>
                </c:pt>
                <c:pt idx="1906">
                  <c:v>0</c:v>
                </c:pt>
                <c:pt idx="1907">
                  <c:v>0</c:v>
                </c:pt>
                <c:pt idx="1908">
                  <c:v>0</c:v>
                </c:pt>
                <c:pt idx="1909">
                  <c:v>0</c:v>
                </c:pt>
                <c:pt idx="1910">
                  <c:v>0</c:v>
                </c:pt>
                <c:pt idx="1911">
                  <c:v>1</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1</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1</c:v>
                </c:pt>
                <c:pt idx="1947">
                  <c:v>0</c:v>
                </c:pt>
                <c:pt idx="1948">
                  <c:v>0</c:v>
                </c:pt>
                <c:pt idx="1949">
                  <c:v>0</c:v>
                </c:pt>
                <c:pt idx="1950">
                  <c:v>0</c:v>
                </c:pt>
                <c:pt idx="1951">
                  <c:v>1</c:v>
                </c:pt>
                <c:pt idx="1952">
                  <c:v>0</c:v>
                </c:pt>
                <c:pt idx="1953">
                  <c:v>1</c:v>
                </c:pt>
                <c:pt idx="1954">
                  <c:v>1</c:v>
                </c:pt>
                <c:pt idx="1955">
                  <c:v>0</c:v>
                </c:pt>
                <c:pt idx="1956">
                  <c:v>0</c:v>
                </c:pt>
                <c:pt idx="1957">
                  <c:v>0</c:v>
                </c:pt>
                <c:pt idx="1958">
                  <c:v>0</c:v>
                </c:pt>
                <c:pt idx="1959">
                  <c:v>0</c:v>
                </c:pt>
                <c:pt idx="1960">
                  <c:v>0</c:v>
                </c:pt>
                <c:pt idx="1961">
                  <c:v>0</c:v>
                </c:pt>
                <c:pt idx="1962">
                  <c:v>0</c:v>
                </c:pt>
                <c:pt idx="1963">
                  <c:v>0</c:v>
                </c:pt>
                <c:pt idx="1964">
                  <c:v>0</c:v>
                </c:pt>
                <c:pt idx="1965">
                  <c:v>1</c:v>
                </c:pt>
                <c:pt idx="1966">
                  <c:v>0</c:v>
                </c:pt>
                <c:pt idx="1967">
                  <c:v>0</c:v>
                </c:pt>
                <c:pt idx="1968">
                  <c:v>0</c:v>
                </c:pt>
                <c:pt idx="1969">
                  <c:v>0</c:v>
                </c:pt>
                <c:pt idx="1970">
                  <c:v>0</c:v>
                </c:pt>
                <c:pt idx="1971">
                  <c:v>0</c:v>
                </c:pt>
                <c:pt idx="1972">
                  <c:v>0</c:v>
                </c:pt>
                <c:pt idx="1973">
                  <c:v>1</c:v>
                </c:pt>
                <c:pt idx="1974">
                  <c:v>0</c:v>
                </c:pt>
                <c:pt idx="1975">
                  <c:v>1</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1</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1</c:v>
                </c:pt>
                <c:pt idx="2022">
                  <c:v>0</c:v>
                </c:pt>
                <c:pt idx="2023">
                  <c:v>0</c:v>
                </c:pt>
                <c:pt idx="2024">
                  <c:v>0</c:v>
                </c:pt>
                <c:pt idx="2025">
                  <c:v>1</c:v>
                </c:pt>
                <c:pt idx="2026">
                  <c:v>0</c:v>
                </c:pt>
                <c:pt idx="2027">
                  <c:v>0</c:v>
                </c:pt>
                <c:pt idx="2028">
                  <c:v>0</c:v>
                </c:pt>
                <c:pt idx="2029">
                  <c:v>0</c:v>
                </c:pt>
                <c:pt idx="2030">
                  <c:v>1</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1</c:v>
                </c:pt>
                <c:pt idx="2048">
                  <c:v>0</c:v>
                </c:pt>
                <c:pt idx="2049">
                  <c:v>1</c:v>
                </c:pt>
                <c:pt idx="2050">
                  <c:v>0</c:v>
                </c:pt>
                <c:pt idx="2051">
                  <c:v>0</c:v>
                </c:pt>
                <c:pt idx="2052">
                  <c:v>0</c:v>
                </c:pt>
                <c:pt idx="2053">
                  <c:v>0</c:v>
                </c:pt>
                <c:pt idx="2054">
                  <c:v>0</c:v>
                </c:pt>
                <c:pt idx="2055">
                  <c:v>0</c:v>
                </c:pt>
                <c:pt idx="2056">
                  <c:v>0</c:v>
                </c:pt>
                <c:pt idx="2057">
                  <c:v>0</c:v>
                </c:pt>
                <c:pt idx="2058">
                  <c:v>0</c:v>
                </c:pt>
                <c:pt idx="2059">
                  <c:v>0</c:v>
                </c:pt>
                <c:pt idx="2060">
                  <c:v>1</c:v>
                </c:pt>
                <c:pt idx="2061">
                  <c:v>0</c:v>
                </c:pt>
                <c:pt idx="2062">
                  <c:v>0</c:v>
                </c:pt>
                <c:pt idx="2063">
                  <c:v>0</c:v>
                </c:pt>
                <c:pt idx="2064">
                  <c:v>0</c:v>
                </c:pt>
                <c:pt idx="2065">
                  <c:v>0</c:v>
                </c:pt>
                <c:pt idx="2066">
                  <c:v>0</c:v>
                </c:pt>
                <c:pt idx="2067">
                  <c:v>0</c:v>
                </c:pt>
                <c:pt idx="2068">
                  <c:v>1</c:v>
                </c:pt>
                <c:pt idx="2069">
                  <c:v>0</c:v>
                </c:pt>
                <c:pt idx="2070">
                  <c:v>0</c:v>
                </c:pt>
                <c:pt idx="2071">
                  <c:v>0</c:v>
                </c:pt>
                <c:pt idx="2072">
                  <c:v>0</c:v>
                </c:pt>
                <c:pt idx="2073">
                  <c:v>0</c:v>
                </c:pt>
                <c:pt idx="2074">
                  <c:v>1</c:v>
                </c:pt>
                <c:pt idx="2075">
                  <c:v>0</c:v>
                </c:pt>
                <c:pt idx="2076">
                  <c:v>0</c:v>
                </c:pt>
                <c:pt idx="2077">
                  <c:v>0</c:v>
                </c:pt>
                <c:pt idx="2078">
                  <c:v>0</c:v>
                </c:pt>
                <c:pt idx="2079">
                  <c:v>0</c:v>
                </c:pt>
                <c:pt idx="2080">
                  <c:v>0</c:v>
                </c:pt>
                <c:pt idx="2081">
                  <c:v>1</c:v>
                </c:pt>
                <c:pt idx="2082">
                  <c:v>0</c:v>
                </c:pt>
                <c:pt idx="2083">
                  <c:v>0</c:v>
                </c:pt>
                <c:pt idx="2084">
                  <c:v>0</c:v>
                </c:pt>
                <c:pt idx="2085">
                  <c:v>0</c:v>
                </c:pt>
                <c:pt idx="2086">
                  <c:v>0</c:v>
                </c:pt>
                <c:pt idx="2087">
                  <c:v>0</c:v>
                </c:pt>
                <c:pt idx="2088">
                  <c:v>0</c:v>
                </c:pt>
                <c:pt idx="2089">
                  <c:v>0</c:v>
                </c:pt>
                <c:pt idx="2090">
                  <c:v>0</c:v>
                </c:pt>
                <c:pt idx="2091">
                  <c:v>1</c:v>
                </c:pt>
                <c:pt idx="2092">
                  <c:v>1</c:v>
                </c:pt>
                <c:pt idx="2093">
                  <c:v>1</c:v>
                </c:pt>
                <c:pt idx="2094">
                  <c:v>0</c:v>
                </c:pt>
                <c:pt idx="2095">
                  <c:v>1</c:v>
                </c:pt>
                <c:pt idx="2096">
                  <c:v>0</c:v>
                </c:pt>
                <c:pt idx="2097">
                  <c:v>0</c:v>
                </c:pt>
                <c:pt idx="2098">
                  <c:v>0</c:v>
                </c:pt>
                <c:pt idx="2099">
                  <c:v>0</c:v>
                </c:pt>
                <c:pt idx="2100">
                  <c:v>1</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1</c:v>
                </c:pt>
                <c:pt idx="2114">
                  <c:v>0</c:v>
                </c:pt>
                <c:pt idx="2115">
                  <c:v>0</c:v>
                </c:pt>
                <c:pt idx="2116">
                  <c:v>0</c:v>
                </c:pt>
                <c:pt idx="2117">
                  <c:v>0</c:v>
                </c:pt>
                <c:pt idx="2118">
                  <c:v>0</c:v>
                </c:pt>
                <c:pt idx="2119">
                  <c:v>1</c:v>
                </c:pt>
                <c:pt idx="2120">
                  <c:v>0</c:v>
                </c:pt>
                <c:pt idx="2121">
                  <c:v>0</c:v>
                </c:pt>
                <c:pt idx="2122">
                  <c:v>0</c:v>
                </c:pt>
                <c:pt idx="2123">
                  <c:v>1</c:v>
                </c:pt>
                <c:pt idx="2124">
                  <c:v>0</c:v>
                </c:pt>
                <c:pt idx="2125">
                  <c:v>0</c:v>
                </c:pt>
                <c:pt idx="2126">
                  <c:v>0</c:v>
                </c:pt>
                <c:pt idx="2127">
                  <c:v>1</c:v>
                </c:pt>
                <c:pt idx="2128">
                  <c:v>0</c:v>
                </c:pt>
                <c:pt idx="2129">
                  <c:v>0</c:v>
                </c:pt>
                <c:pt idx="2130">
                  <c:v>0</c:v>
                </c:pt>
                <c:pt idx="2131">
                  <c:v>0</c:v>
                </c:pt>
                <c:pt idx="2132">
                  <c:v>0</c:v>
                </c:pt>
                <c:pt idx="2133">
                  <c:v>0</c:v>
                </c:pt>
                <c:pt idx="2134">
                  <c:v>0</c:v>
                </c:pt>
                <c:pt idx="2135">
                  <c:v>1</c:v>
                </c:pt>
                <c:pt idx="2136">
                  <c:v>0</c:v>
                </c:pt>
                <c:pt idx="2137">
                  <c:v>0</c:v>
                </c:pt>
                <c:pt idx="2138">
                  <c:v>0</c:v>
                </c:pt>
                <c:pt idx="2139">
                  <c:v>1</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1</c:v>
                </c:pt>
                <c:pt idx="2154">
                  <c:v>1</c:v>
                </c:pt>
                <c:pt idx="2155">
                  <c:v>0</c:v>
                </c:pt>
                <c:pt idx="2156">
                  <c:v>1</c:v>
                </c:pt>
                <c:pt idx="2157">
                  <c:v>0</c:v>
                </c:pt>
                <c:pt idx="2158">
                  <c:v>2</c:v>
                </c:pt>
                <c:pt idx="2159">
                  <c:v>2</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1</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1</c:v>
                </c:pt>
                <c:pt idx="2200">
                  <c:v>0</c:v>
                </c:pt>
                <c:pt idx="2201">
                  <c:v>0</c:v>
                </c:pt>
                <c:pt idx="2202">
                  <c:v>0</c:v>
                </c:pt>
                <c:pt idx="2203">
                  <c:v>0</c:v>
                </c:pt>
                <c:pt idx="2204">
                  <c:v>0</c:v>
                </c:pt>
                <c:pt idx="2205">
                  <c:v>1</c:v>
                </c:pt>
                <c:pt idx="2206">
                  <c:v>0</c:v>
                </c:pt>
                <c:pt idx="2207">
                  <c:v>0</c:v>
                </c:pt>
                <c:pt idx="2208">
                  <c:v>0</c:v>
                </c:pt>
                <c:pt idx="2209">
                  <c:v>1</c:v>
                </c:pt>
                <c:pt idx="2210">
                  <c:v>0</c:v>
                </c:pt>
                <c:pt idx="2211">
                  <c:v>0</c:v>
                </c:pt>
                <c:pt idx="2212">
                  <c:v>0</c:v>
                </c:pt>
                <c:pt idx="2213">
                  <c:v>0</c:v>
                </c:pt>
                <c:pt idx="2214">
                  <c:v>0</c:v>
                </c:pt>
                <c:pt idx="2215">
                  <c:v>0</c:v>
                </c:pt>
                <c:pt idx="2216">
                  <c:v>0</c:v>
                </c:pt>
                <c:pt idx="2217">
                  <c:v>1</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1</c:v>
                </c:pt>
                <c:pt idx="2236">
                  <c:v>0</c:v>
                </c:pt>
                <c:pt idx="2237">
                  <c:v>0</c:v>
                </c:pt>
                <c:pt idx="2238">
                  <c:v>0</c:v>
                </c:pt>
                <c:pt idx="2239">
                  <c:v>0</c:v>
                </c:pt>
                <c:pt idx="2240">
                  <c:v>0</c:v>
                </c:pt>
                <c:pt idx="2241">
                  <c:v>0</c:v>
                </c:pt>
                <c:pt idx="2242">
                  <c:v>1</c:v>
                </c:pt>
                <c:pt idx="2243">
                  <c:v>0</c:v>
                </c:pt>
                <c:pt idx="2244">
                  <c:v>0</c:v>
                </c:pt>
                <c:pt idx="2245">
                  <c:v>0</c:v>
                </c:pt>
                <c:pt idx="2246">
                  <c:v>0</c:v>
                </c:pt>
                <c:pt idx="2247">
                  <c:v>0</c:v>
                </c:pt>
                <c:pt idx="2248">
                  <c:v>0</c:v>
                </c:pt>
                <c:pt idx="2249">
                  <c:v>0</c:v>
                </c:pt>
                <c:pt idx="2250">
                  <c:v>1</c:v>
                </c:pt>
                <c:pt idx="2251">
                  <c:v>0</c:v>
                </c:pt>
                <c:pt idx="2252">
                  <c:v>0</c:v>
                </c:pt>
                <c:pt idx="2253">
                  <c:v>0</c:v>
                </c:pt>
                <c:pt idx="2254">
                  <c:v>0</c:v>
                </c:pt>
                <c:pt idx="2255">
                  <c:v>0</c:v>
                </c:pt>
                <c:pt idx="2256">
                  <c:v>0</c:v>
                </c:pt>
                <c:pt idx="2257">
                  <c:v>0</c:v>
                </c:pt>
                <c:pt idx="2258">
                  <c:v>0</c:v>
                </c:pt>
                <c:pt idx="2259">
                  <c:v>0</c:v>
                </c:pt>
                <c:pt idx="2260">
                  <c:v>0</c:v>
                </c:pt>
                <c:pt idx="2261">
                  <c:v>0</c:v>
                </c:pt>
                <c:pt idx="2262">
                  <c:v>1</c:v>
                </c:pt>
                <c:pt idx="2263">
                  <c:v>0</c:v>
                </c:pt>
                <c:pt idx="2264">
                  <c:v>0</c:v>
                </c:pt>
                <c:pt idx="2265">
                  <c:v>0</c:v>
                </c:pt>
                <c:pt idx="2266">
                  <c:v>0</c:v>
                </c:pt>
                <c:pt idx="2267">
                  <c:v>0</c:v>
                </c:pt>
                <c:pt idx="2268">
                  <c:v>0</c:v>
                </c:pt>
                <c:pt idx="2269">
                  <c:v>1</c:v>
                </c:pt>
                <c:pt idx="2270">
                  <c:v>0</c:v>
                </c:pt>
                <c:pt idx="2271">
                  <c:v>0</c:v>
                </c:pt>
                <c:pt idx="2272">
                  <c:v>0</c:v>
                </c:pt>
                <c:pt idx="2273">
                  <c:v>0</c:v>
                </c:pt>
                <c:pt idx="2274">
                  <c:v>0</c:v>
                </c:pt>
                <c:pt idx="2275">
                  <c:v>0</c:v>
                </c:pt>
                <c:pt idx="2276">
                  <c:v>0</c:v>
                </c:pt>
                <c:pt idx="2277">
                  <c:v>1</c:v>
                </c:pt>
                <c:pt idx="2278">
                  <c:v>1</c:v>
                </c:pt>
                <c:pt idx="2279">
                  <c:v>0</c:v>
                </c:pt>
                <c:pt idx="2280">
                  <c:v>1</c:v>
                </c:pt>
                <c:pt idx="2281">
                  <c:v>0</c:v>
                </c:pt>
                <c:pt idx="2282">
                  <c:v>1</c:v>
                </c:pt>
                <c:pt idx="2283">
                  <c:v>0</c:v>
                </c:pt>
                <c:pt idx="2284">
                  <c:v>0</c:v>
                </c:pt>
                <c:pt idx="2285">
                  <c:v>0</c:v>
                </c:pt>
                <c:pt idx="2286">
                  <c:v>0</c:v>
                </c:pt>
                <c:pt idx="2287">
                  <c:v>0</c:v>
                </c:pt>
                <c:pt idx="2288">
                  <c:v>1</c:v>
                </c:pt>
                <c:pt idx="2289">
                  <c:v>1</c:v>
                </c:pt>
                <c:pt idx="2290">
                  <c:v>0</c:v>
                </c:pt>
                <c:pt idx="2291">
                  <c:v>0</c:v>
                </c:pt>
                <c:pt idx="2292">
                  <c:v>0</c:v>
                </c:pt>
                <c:pt idx="2293">
                  <c:v>0</c:v>
                </c:pt>
                <c:pt idx="2294">
                  <c:v>0</c:v>
                </c:pt>
                <c:pt idx="2295">
                  <c:v>0</c:v>
                </c:pt>
                <c:pt idx="2296">
                  <c:v>0</c:v>
                </c:pt>
                <c:pt idx="2297">
                  <c:v>0</c:v>
                </c:pt>
                <c:pt idx="2298">
                  <c:v>0</c:v>
                </c:pt>
                <c:pt idx="2299">
                  <c:v>2</c:v>
                </c:pt>
                <c:pt idx="2300">
                  <c:v>0</c:v>
                </c:pt>
                <c:pt idx="2301">
                  <c:v>0</c:v>
                </c:pt>
                <c:pt idx="2302">
                  <c:v>0</c:v>
                </c:pt>
                <c:pt idx="2303">
                  <c:v>0</c:v>
                </c:pt>
                <c:pt idx="2304">
                  <c:v>1</c:v>
                </c:pt>
                <c:pt idx="2305">
                  <c:v>0</c:v>
                </c:pt>
                <c:pt idx="2306">
                  <c:v>0</c:v>
                </c:pt>
                <c:pt idx="2307">
                  <c:v>0</c:v>
                </c:pt>
                <c:pt idx="2308">
                  <c:v>0</c:v>
                </c:pt>
                <c:pt idx="2309">
                  <c:v>0</c:v>
                </c:pt>
                <c:pt idx="2310">
                  <c:v>0</c:v>
                </c:pt>
                <c:pt idx="2311">
                  <c:v>0</c:v>
                </c:pt>
                <c:pt idx="2312">
                  <c:v>1</c:v>
                </c:pt>
                <c:pt idx="2313">
                  <c:v>0</c:v>
                </c:pt>
                <c:pt idx="2314">
                  <c:v>0</c:v>
                </c:pt>
                <c:pt idx="2315">
                  <c:v>1</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1</c:v>
                </c:pt>
                <c:pt idx="2340">
                  <c:v>2</c:v>
                </c:pt>
                <c:pt idx="2341">
                  <c:v>0</c:v>
                </c:pt>
                <c:pt idx="2342">
                  <c:v>0</c:v>
                </c:pt>
                <c:pt idx="2343">
                  <c:v>0</c:v>
                </c:pt>
                <c:pt idx="2344">
                  <c:v>0</c:v>
                </c:pt>
                <c:pt idx="2345">
                  <c:v>0</c:v>
                </c:pt>
                <c:pt idx="2346">
                  <c:v>0</c:v>
                </c:pt>
                <c:pt idx="2347">
                  <c:v>0</c:v>
                </c:pt>
                <c:pt idx="2348">
                  <c:v>0</c:v>
                </c:pt>
                <c:pt idx="2349">
                  <c:v>0</c:v>
                </c:pt>
                <c:pt idx="2350">
                  <c:v>2</c:v>
                </c:pt>
                <c:pt idx="2351">
                  <c:v>0</c:v>
                </c:pt>
                <c:pt idx="2352">
                  <c:v>0</c:v>
                </c:pt>
                <c:pt idx="2353">
                  <c:v>0</c:v>
                </c:pt>
                <c:pt idx="2354">
                  <c:v>0</c:v>
                </c:pt>
                <c:pt idx="2355">
                  <c:v>0</c:v>
                </c:pt>
                <c:pt idx="2356">
                  <c:v>0</c:v>
                </c:pt>
                <c:pt idx="2357">
                  <c:v>0</c:v>
                </c:pt>
                <c:pt idx="2358">
                  <c:v>0</c:v>
                </c:pt>
                <c:pt idx="2359">
                  <c:v>1</c:v>
                </c:pt>
                <c:pt idx="2360">
                  <c:v>0</c:v>
                </c:pt>
                <c:pt idx="2361">
                  <c:v>0</c:v>
                </c:pt>
                <c:pt idx="2362">
                  <c:v>0</c:v>
                </c:pt>
                <c:pt idx="2363">
                  <c:v>1</c:v>
                </c:pt>
                <c:pt idx="2364">
                  <c:v>0</c:v>
                </c:pt>
                <c:pt idx="2365">
                  <c:v>0</c:v>
                </c:pt>
                <c:pt idx="2366">
                  <c:v>0</c:v>
                </c:pt>
                <c:pt idx="2367">
                  <c:v>0</c:v>
                </c:pt>
                <c:pt idx="2368">
                  <c:v>1</c:v>
                </c:pt>
                <c:pt idx="2369">
                  <c:v>0</c:v>
                </c:pt>
                <c:pt idx="2370">
                  <c:v>0</c:v>
                </c:pt>
                <c:pt idx="2371">
                  <c:v>1</c:v>
                </c:pt>
                <c:pt idx="2372">
                  <c:v>1</c:v>
                </c:pt>
                <c:pt idx="2373">
                  <c:v>0</c:v>
                </c:pt>
                <c:pt idx="2374">
                  <c:v>0</c:v>
                </c:pt>
                <c:pt idx="2375">
                  <c:v>0</c:v>
                </c:pt>
                <c:pt idx="2376">
                  <c:v>1</c:v>
                </c:pt>
                <c:pt idx="2377">
                  <c:v>1</c:v>
                </c:pt>
                <c:pt idx="2378">
                  <c:v>0</c:v>
                </c:pt>
                <c:pt idx="2379">
                  <c:v>0</c:v>
                </c:pt>
                <c:pt idx="2380">
                  <c:v>0</c:v>
                </c:pt>
                <c:pt idx="2381">
                  <c:v>0</c:v>
                </c:pt>
                <c:pt idx="2382">
                  <c:v>0</c:v>
                </c:pt>
                <c:pt idx="2383">
                  <c:v>0</c:v>
                </c:pt>
                <c:pt idx="2384">
                  <c:v>0</c:v>
                </c:pt>
                <c:pt idx="2385">
                  <c:v>0</c:v>
                </c:pt>
                <c:pt idx="2386">
                  <c:v>1</c:v>
                </c:pt>
                <c:pt idx="2387">
                  <c:v>0</c:v>
                </c:pt>
                <c:pt idx="2388">
                  <c:v>0</c:v>
                </c:pt>
                <c:pt idx="2389">
                  <c:v>0</c:v>
                </c:pt>
                <c:pt idx="2390">
                  <c:v>0</c:v>
                </c:pt>
                <c:pt idx="2391">
                  <c:v>0</c:v>
                </c:pt>
                <c:pt idx="2392">
                  <c:v>0</c:v>
                </c:pt>
                <c:pt idx="2393">
                  <c:v>0</c:v>
                </c:pt>
                <c:pt idx="2394">
                  <c:v>0</c:v>
                </c:pt>
                <c:pt idx="2395">
                  <c:v>0</c:v>
                </c:pt>
                <c:pt idx="2396">
                  <c:v>0</c:v>
                </c:pt>
                <c:pt idx="2397">
                  <c:v>0</c:v>
                </c:pt>
                <c:pt idx="2398">
                  <c:v>1</c:v>
                </c:pt>
                <c:pt idx="2399">
                  <c:v>0</c:v>
                </c:pt>
                <c:pt idx="2400">
                  <c:v>0</c:v>
                </c:pt>
                <c:pt idx="2401">
                  <c:v>0</c:v>
                </c:pt>
                <c:pt idx="2402">
                  <c:v>0</c:v>
                </c:pt>
                <c:pt idx="2403">
                  <c:v>0</c:v>
                </c:pt>
                <c:pt idx="2404">
                  <c:v>0</c:v>
                </c:pt>
                <c:pt idx="2405">
                  <c:v>0</c:v>
                </c:pt>
                <c:pt idx="2406">
                  <c:v>0</c:v>
                </c:pt>
                <c:pt idx="2407">
                  <c:v>1</c:v>
                </c:pt>
                <c:pt idx="2408">
                  <c:v>0</c:v>
                </c:pt>
                <c:pt idx="2409">
                  <c:v>0</c:v>
                </c:pt>
                <c:pt idx="2410">
                  <c:v>1</c:v>
                </c:pt>
                <c:pt idx="2411">
                  <c:v>0</c:v>
                </c:pt>
                <c:pt idx="2412">
                  <c:v>0</c:v>
                </c:pt>
                <c:pt idx="2413">
                  <c:v>0</c:v>
                </c:pt>
                <c:pt idx="2414">
                  <c:v>0</c:v>
                </c:pt>
                <c:pt idx="2415">
                  <c:v>0</c:v>
                </c:pt>
                <c:pt idx="2416">
                  <c:v>0</c:v>
                </c:pt>
                <c:pt idx="2417">
                  <c:v>0</c:v>
                </c:pt>
                <c:pt idx="2418">
                  <c:v>0</c:v>
                </c:pt>
                <c:pt idx="2419">
                  <c:v>1</c:v>
                </c:pt>
                <c:pt idx="2420">
                  <c:v>0</c:v>
                </c:pt>
                <c:pt idx="2421">
                  <c:v>0</c:v>
                </c:pt>
                <c:pt idx="2422">
                  <c:v>1</c:v>
                </c:pt>
                <c:pt idx="2423">
                  <c:v>0</c:v>
                </c:pt>
                <c:pt idx="2424">
                  <c:v>0</c:v>
                </c:pt>
                <c:pt idx="2425">
                  <c:v>0</c:v>
                </c:pt>
                <c:pt idx="2426">
                  <c:v>0</c:v>
                </c:pt>
                <c:pt idx="2427">
                  <c:v>0</c:v>
                </c:pt>
                <c:pt idx="2428">
                  <c:v>0</c:v>
                </c:pt>
                <c:pt idx="2429">
                  <c:v>0</c:v>
                </c:pt>
                <c:pt idx="2430">
                  <c:v>1</c:v>
                </c:pt>
                <c:pt idx="2431">
                  <c:v>0</c:v>
                </c:pt>
                <c:pt idx="2432">
                  <c:v>0</c:v>
                </c:pt>
                <c:pt idx="2433">
                  <c:v>0</c:v>
                </c:pt>
                <c:pt idx="2434">
                  <c:v>0</c:v>
                </c:pt>
                <c:pt idx="2435">
                  <c:v>0</c:v>
                </c:pt>
                <c:pt idx="2436">
                  <c:v>0</c:v>
                </c:pt>
                <c:pt idx="2437">
                  <c:v>0</c:v>
                </c:pt>
                <c:pt idx="2438">
                  <c:v>0</c:v>
                </c:pt>
                <c:pt idx="2439">
                  <c:v>0</c:v>
                </c:pt>
                <c:pt idx="2440">
                  <c:v>1</c:v>
                </c:pt>
                <c:pt idx="2441">
                  <c:v>0</c:v>
                </c:pt>
                <c:pt idx="2442">
                  <c:v>1</c:v>
                </c:pt>
                <c:pt idx="2443">
                  <c:v>0</c:v>
                </c:pt>
                <c:pt idx="2444">
                  <c:v>0</c:v>
                </c:pt>
                <c:pt idx="2445">
                  <c:v>0</c:v>
                </c:pt>
                <c:pt idx="2446">
                  <c:v>0</c:v>
                </c:pt>
                <c:pt idx="2447">
                  <c:v>0</c:v>
                </c:pt>
                <c:pt idx="2448">
                  <c:v>1</c:v>
                </c:pt>
                <c:pt idx="2449">
                  <c:v>0</c:v>
                </c:pt>
                <c:pt idx="2450">
                  <c:v>1</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1</c:v>
                </c:pt>
                <c:pt idx="2468">
                  <c:v>0</c:v>
                </c:pt>
                <c:pt idx="2469">
                  <c:v>0</c:v>
                </c:pt>
                <c:pt idx="2470">
                  <c:v>0</c:v>
                </c:pt>
                <c:pt idx="2471">
                  <c:v>0</c:v>
                </c:pt>
                <c:pt idx="2472">
                  <c:v>0</c:v>
                </c:pt>
                <c:pt idx="2473">
                  <c:v>0</c:v>
                </c:pt>
                <c:pt idx="2474">
                  <c:v>0</c:v>
                </c:pt>
                <c:pt idx="2475">
                  <c:v>0</c:v>
                </c:pt>
                <c:pt idx="2476">
                  <c:v>0</c:v>
                </c:pt>
                <c:pt idx="2477">
                  <c:v>1</c:v>
                </c:pt>
                <c:pt idx="2478">
                  <c:v>0</c:v>
                </c:pt>
                <c:pt idx="2479">
                  <c:v>0</c:v>
                </c:pt>
                <c:pt idx="2480">
                  <c:v>0</c:v>
                </c:pt>
                <c:pt idx="2481">
                  <c:v>0</c:v>
                </c:pt>
                <c:pt idx="2482">
                  <c:v>1</c:v>
                </c:pt>
                <c:pt idx="2483">
                  <c:v>0</c:v>
                </c:pt>
                <c:pt idx="2484">
                  <c:v>0</c:v>
                </c:pt>
                <c:pt idx="2485">
                  <c:v>0</c:v>
                </c:pt>
                <c:pt idx="2486">
                  <c:v>0</c:v>
                </c:pt>
                <c:pt idx="2487">
                  <c:v>0</c:v>
                </c:pt>
                <c:pt idx="2488">
                  <c:v>0</c:v>
                </c:pt>
                <c:pt idx="2489">
                  <c:v>1</c:v>
                </c:pt>
                <c:pt idx="2490">
                  <c:v>0</c:v>
                </c:pt>
                <c:pt idx="2491">
                  <c:v>0</c:v>
                </c:pt>
                <c:pt idx="2492">
                  <c:v>0</c:v>
                </c:pt>
                <c:pt idx="2493">
                  <c:v>0</c:v>
                </c:pt>
                <c:pt idx="2494">
                  <c:v>0</c:v>
                </c:pt>
                <c:pt idx="2495">
                  <c:v>0</c:v>
                </c:pt>
                <c:pt idx="2496">
                  <c:v>0</c:v>
                </c:pt>
                <c:pt idx="2497">
                  <c:v>0</c:v>
                </c:pt>
                <c:pt idx="2498">
                  <c:v>1</c:v>
                </c:pt>
                <c:pt idx="2499">
                  <c:v>0</c:v>
                </c:pt>
                <c:pt idx="2500">
                  <c:v>0</c:v>
                </c:pt>
                <c:pt idx="2501">
                  <c:v>0</c:v>
                </c:pt>
                <c:pt idx="2502">
                  <c:v>1</c:v>
                </c:pt>
                <c:pt idx="2503">
                  <c:v>0</c:v>
                </c:pt>
                <c:pt idx="2504">
                  <c:v>0</c:v>
                </c:pt>
                <c:pt idx="2505">
                  <c:v>0</c:v>
                </c:pt>
                <c:pt idx="2506">
                  <c:v>0</c:v>
                </c:pt>
                <c:pt idx="2507">
                  <c:v>1</c:v>
                </c:pt>
                <c:pt idx="2508">
                  <c:v>2</c:v>
                </c:pt>
                <c:pt idx="2509">
                  <c:v>0</c:v>
                </c:pt>
                <c:pt idx="2510">
                  <c:v>0</c:v>
                </c:pt>
                <c:pt idx="2511">
                  <c:v>0</c:v>
                </c:pt>
                <c:pt idx="2512">
                  <c:v>0</c:v>
                </c:pt>
                <c:pt idx="2513">
                  <c:v>1</c:v>
                </c:pt>
                <c:pt idx="2514">
                  <c:v>1</c:v>
                </c:pt>
                <c:pt idx="2515">
                  <c:v>0</c:v>
                </c:pt>
                <c:pt idx="2516">
                  <c:v>0</c:v>
                </c:pt>
                <c:pt idx="2517">
                  <c:v>0</c:v>
                </c:pt>
                <c:pt idx="2518">
                  <c:v>0</c:v>
                </c:pt>
                <c:pt idx="2519">
                  <c:v>0</c:v>
                </c:pt>
                <c:pt idx="2520">
                  <c:v>0</c:v>
                </c:pt>
                <c:pt idx="2521">
                  <c:v>0</c:v>
                </c:pt>
                <c:pt idx="2522">
                  <c:v>0</c:v>
                </c:pt>
                <c:pt idx="2523">
                  <c:v>0</c:v>
                </c:pt>
                <c:pt idx="2524">
                  <c:v>0</c:v>
                </c:pt>
                <c:pt idx="2525">
                  <c:v>1</c:v>
                </c:pt>
                <c:pt idx="2526">
                  <c:v>0</c:v>
                </c:pt>
                <c:pt idx="2527">
                  <c:v>0</c:v>
                </c:pt>
                <c:pt idx="2528">
                  <c:v>1</c:v>
                </c:pt>
                <c:pt idx="2529">
                  <c:v>0</c:v>
                </c:pt>
                <c:pt idx="2530">
                  <c:v>0</c:v>
                </c:pt>
                <c:pt idx="2531">
                  <c:v>0</c:v>
                </c:pt>
                <c:pt idx="2532">
                  <c:v>0</c:v>
                </c:pt>
                <c:pt idx="2533">
                  <c:v>0</c:v>
                </c:pt>
                <c:pt idx="2534">
                  <c:v>1</c:v>
                </c:pt>
                <c:pt idx="2535">
                  <c:v>0</c:v>
                </c:pt>
                <c:pt idx="2536">
                  <c:v>0</c:v>
                </c:pt>
                <c:pt idx="2537">
                  <c:v>1</c:v>
                </c:pt>
                <c:pt idx="2538">
                  <c:v>0</c:v>
                </c:pt>
                <c:pt idx="2539">
                  <c:v>0</c:v>
                </c:pt>
                <c:pt idx="2540">
                  <c:v>0</c:v>
                </c:pt>
                <c:pt idx="2541">
                  <c:v>1</c:v>
                </c:pt>
                <c:pt idx="2542">
                  <c:v>0</c:v>
                </c:pt>
                <c:pt idx="2543">
                  <c:v>0</c:v>
                </c:pt>
                <c:pt idx="2544">
                  <c:v>0</c:v>
                </c:pt>
                <c:pt idx="2545">
                  <c:v>0</c:v>
                </c:pt>
                <c:pt idx="2546">
                  <c:v>1</c:v>
                </c:pt>
                <c:pt idx="2547">
                  <c:v>0</c:v>
                </c:pt>
                <c:pt idx="2548">
                  <c:v>0</c:v>
                </c:pt>
                <c:pt idx="2549">
                  <c:v>0</c:v>
                </c:pt>
                <c:pt idx="2550">
                  <c:v>0</c:v>
                </c:pt>
                <c:pt idx="2551">
                  <c:v>0</c:v>
                </c:pt>
                <c:pt idx="2552">
                  <c:v>0</c:v>
                </c:pt>
                <c:pt idx="2553">
                  <c:v>0</c:v>
                </c:pt>
                <c:pt idx="2554">
                  <c:v>1</c:v>
                </c:pt>
                <c:pt idx="2555">
                  <c:v>0</c:v>
                </c:pt>
                <c:pt idx="2556">
                  <c:v>0</c:v>
                </c:pt>
                <c:pt idx="2557">
                  <c:v>1</c:v>
                </c:pt>
                <c:pt idx="2558">
                  <c:v>0</c:v>
                </c:pt>
                <c:pt idx="2559">
                  <c:v>0</c:v>
                </c:pt>
                <c:pt idx="2560">
                  <c:v>1</c:v>
                </c:pt>
                <c:pt idx="2561">
                  <c:v>0</c:v>
                </c:pt>
                <c:pt idx="2562">
                  <c:v>1</c:v>
                </c:pt>
                <c:pt idx="2563">
                  <c:v>0</c:v>
                </c:pt>
                <c:pt idx="2564">
                  <c:v>1</c:v>
                </c:pt>
                <c:pt idx="2565">
                  <c:v>0</c:v>
                </c:pt>
                <c:pt idx="2566">
                  <c:v>0</c:v>
                </c:pt>
                <c:pt idx="2567">
                  <c:v>0</c:v>
                </c:pt>
                <c:pt idx="2568">
                  <c:v>0</c:v>
                </c:pt>
                <c:pt idx="2569">
                  <c:v>1</c:v>
                </c:pt>
                <c:pt idx="2570">
                  <c:v>0</c:v>
                </c:pt>
                <c:pt idx="2571">
                  <c:v>0</c:v>
                </c:pt>
                <c:pt idx="2572">
                  <c:v>0</c:v>
                </c:pt>
                <c:pt idx="2573">
                  <c:v>0</c:v>
                </c:pt>
                <c:pt idx="2574">
                  <c:v>0</c:v>
                </c:pt>
                <c:pt idx="2575">
                  <c:v>0</c:v>
                </c:pt>
                <c:pt idx="2576">
                  <c:v>1</c:v>
                </c:pt>
                <c:pt idx="2577">
                  <c:v>0</c:v>
                </c:pt>
                <c:pt idx="2578">
                  <c:v>0</c:v>
                </c:pt>
                <c:pt idx="2579">
                  <c:v>0</c:v>
                </c:pt>
                <c:pt idx="2580">
                  <c:v>0</c:v>
                </c:pt>
                <c:pt idx="2581">
                  <c:v>0</c:v>
                </c:pt>
                <c:pt idx="2582">
                  <c:v>1</c:v>
                </c:pt>
                <c:pt idx="2583">
                  <c:v>0</c:v>
                </c:pt>
                <c:pt idx="2584">
                  <c:v>0</c:v>
                </c:pt>
                <c:pt idx="2585">
                  <c:v>0</c:v>
                </c:pt>
                <c:pt idx="2586">
                  <c:v>0</c:v>
                </c:pt>
                <c:pt idx="2587">
                  <c:v>2</c:v>
                </c:pt>
                <c:pt idx="2588">
                  <c:v>0</c:v>
                </c:pt>
                <c:pt idx="2589">
                  <c:v>0</c:v>
                </c:pt>
                <c:pt idx="2590">
                  <c:v>0</c:v>
                </c:pt>
                <c:pt idx="2591">
                  <c:v>0</c:v>
                </c:pt>
                <c:pt idx="2592">
                  <c:v>1</c:v>
                </c:pt>
                <c:pt idx="2593">
                  <c:v>0</c:v>
                </c:pt>
                <c:pt idx="2594">
                  <c:v>0</c:v>
                </c:pt>
                <c:pt idx="2595">
                  <c:v>0</c:v>
                </c:pt>
                <c:pt idx="2596">
                  <c:v>0</c:v>
                </c:pt>
                <c:pt idx="2597">
                  <c:v>0</c:v>
                </c:pt>
                <c:pt idx="2598">
                  <c:v>1</c:v>
                </c:pt>
                <c:pt idx="2599">
                  <c:v>1</c:v>
                </c:pt>
                <c:pt idx="2600">
                  <c:v>0</c:v>
                </c:pt>
                <c:pt idx="2601">
                  <c:v>0</c:v>
                </c:pt>
                <c:pt idx="2602">
                  <c:v>0</c:v>
                </c:pt>
                <c:pt idx="2603">
                  <c:v>0</c:v>
                </c:pt>
                <c:pt idx="2604">
                  <c:v>0</c:v>
                </c:pt>
                <c:pt idx="2605">
                  <c:v>0</c:v>
                </c:pt>
                <c:pt idx="2606">
                  <c:v>1</c:v>
                </c:pt>
                <c:pt idx="2607">
                  <c:v>0</c:v>
                </c:pt>
                <c:pt idx="2608">
                  <c:v>0</c:v>
                </c:pt>
                <c:pt idx="2609">
                  <c:v>0</c:v>
                </c:pt>
                <c:pt idx="2610">
                  <c:v>0</c:v>
                </c:pt>
                <c:pt idx="2611">
                  <c:v>0</c:v>
                </c:pt>
                <c:pt idx="2612">
                  <c:v>0</c:v>
                </c:pt>
                <c:pt idx="2613">
                  <c:v>0</c:v>
                </c:pt>
                <c:pt idx="2614">
                  <c:v>1</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1</c:v>
                </c:pt>
                <c:pt idx="2628">
                  <c:v>0</c:v>
                </c:pt>
                <c:pt idx="2629">
                  <c:v>0</c:v>
                </c:pt>
                <c:pt idx="2630">
                  <c:v>0</c:v>
                </c:pt>
                <c:pt idx="2631">
                  <c:v>0</c:v>
                </c:pt>
                <c:pt idx="2632">
                  <c:v>0</c:v>
                </c:pt>
                <c:pt idx="2633">
                  <c:v>1</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1</c:v>
                </c:pt>
                <c:pt idx="2648">
                  <c:v>0</c:v>
                </c:pt>
                <c:pt idx="2649">
                  <c:v>0</c:v>
                </c:pt>
                <c:pt idx="2650">
                  <c:v>0</c:v>
                </c:pt>
                <c:pt idx="2651">
                  <c:v>0</c:v>
                </c:pt>
                <c:pt idx="2652">
                  <c:v>0</c:v>
                </c:pt>
                <c:pt idx="2653">
                  <c:v>0</c:v>
                </c:pt>
                <c:pt idx="2654">
                  <c:v>0</c:v>
                </c:pt>
                <c:pt idx="2655">
                  <c:v>0</c:v>
                </c:pt>
                <c:pt idx="2656">
                  <c:v>0</c:v>
                </c:pt>
                <c:pt idx="2657">
                  <c:v>0</c:v>
                </c:pt>
                <c:pt idx="2658">
                  <c:v>1</c:v>
                </c:pt>
                <c:pt idx="2659">
                  <c:v>1</c:v>
                </c:pt>
                <c:pt idx="2660">
                  <c:v>0</c:v>
                </c:pt>
                <c:pt idx="2661">
                  <c:v>1</c:v>
                </c:pt>
                <c:pt idx="2662">
                  <c:v>0</c:v>
                </c:pt>
                <c:pt idx="2663">
                  <c:v>0</c:v>
                </c:pt>
                <c:pt idx="2664">
                  <c:v>1</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1</c:v>
                </c:pt>
                <c:pt idx="2681">
                  <c:v>0</c:v>
                </c:pt>
                <c:pt idx="2682">
                  <c:v>0</c:v>
                </c:pt>
                <c:pt idx="2683">
                  <c:v>0</c:v>
                </c:pt>
                <c:pt idx="2684">
                  <c:v>0</c:v>
                </c:pt>
                <c:pt idx="2685">
                  <c:v>1</c:v>
                </c:pt>
                <c:pt idx="2686">
                  <c:v>1</c:v>
                </c:pt>
                <c:pt idx="2687">
                  <c:v>0</c:v>
                </c:pt>
                <c:pt idx="2688">
                  <c:v>0</c:v>
                </c:pt>
                <c:pt idx="2689">
                  <c:v>0</c:v>
                </c:pt>
                <c:pt idx="2690">
                  <c:v>0</c:v>
                </c:pt>
                <c:pt idx="2691">
                  <c:v>0</c:v>
                </c:pt>
                <c:pt idx="2692">
                  <c:v>1</c:v>
                </c:pt>
                <c:pt idx="2693">
                  <c:v>0</c:v>
                </c:pt>
                <c:pt idx="2694">
                  <c:v>0</c:v>
                </c:pt>
                <c:pt idx="2695">
                  <c:v>0</c:v>
                </c:pt>
                <c:pt idx="2696">
                  <c:v>1</c:v>
                </c:pt>
                <c:pt idx="2697">
                  <c:v>0</c:v>
                </c:pt>
                <c:pt idx="2698">
                  <c:v>1</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1</c:v>
                </c:pt>
                <c:pt idx="2717">
                  <c:v>0</c:v>
                </c:pt>
                <c:pt idx="2718">
                  <c:v>0</c:v>
                </c:pt>
                <c:pt idx="2719">
                  <c:v>1</c:v>
                </c:pt>
                <c:pt idx="2720">
                  <c:v>0</c:v>
                </c:pt>
                <c:pt idx="2721">
                  <c:v>0</c:v>
                </c:pt>
                <c:pt idx="2722">
                  <c:v>0</c:v>
                </c:pt>
                <c:pt idx="2723">
                  <c:v>0</c:v>
                </c:pt>
                <c:pt idx="2724">
                  <c:v>0</c:v>
                </c:pt>
                <c:pt idx="2725">
                  <c:v>1</c:v>
                </c:pt>
                <c:pt idx="2726">
                  <c:v>0</c:v>
                </c:pt>
                <c:pt idx="2727">
                  <c:v>0</c:v>
                </c:pt>
                <c:pt idx="2728">
                  <c:v>0</c:v>
                </c:pt>
                <c:pt idx="2729">
                  <c:v>0</c:v>
                </c:pt>
                <c:pt idx="2730">
                  <c:v>0</c:v>
                </c:pt>
                <c:pt idx="2731">
                  <c:v>0</c:v>
                </c:pt>
                <c:pt idx="2732">
                  <c:v>0</c:v>
                </c:pt>
                <c:pt idx="2733">
                  <c:v>1</c:v>
                </c:pt>
                <c:pt idx="2734">
                  <c:v>0</c:v>
                </c:pt>
                <c:pt idx="2735">
                  <c:v>0</c:v>
                </c:pt>
                <c:pt idx="2736">
                  <c:v>0</c:v>
                </c:pt>
                <c:pt idx="2737">
                  <c:v>0</c:v>
                </c:pt>
                <c:pt idx="2738">
                  <c:v>0</c:v>
                </c:pt>
                <c:pt idx="2739">
                  <c:v>0</c:v>
                </c:pt>
                <c:pt idx="2740">
                  <c:v>0</c:v>
                </c:pt>
                <c:pt idx="2741">
                  <c:v>0</c:v>
                </c:pt>
                <c:pt idx="2742">
                  <c:v>0</c:v>
                </c:pt>
                <c:pt idx="2743">
                  <c:v>0</c:v>
                </c:pt>
                <c:pt idx="2744">
                  <c:v>0</c:v>
                </c:pt>
                <c:pt idx="2745">
                  <c:v>1</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1</c:v>
                </c:pt>
                <c:pt idx="2771">
                  <c:v>1</c:v>
                </c:pt>
                <c:pt idx="2772">
                  <c:v>0</c:v>
                </c:pt>
                <c:pt idx="2773">
                  <c:v>1</c:v>
                </c:pt>
                <c:pt idx="2774">
                  <c:v>0</c:v>
                </c:pt>
                <c:pt idx="2775">
                  <c:v>0</c:v>
                </c:pt>
                <c:pt idx="2776">
                  <c:v>0</c:v>
                </c:pt>
                <c:pt idx="2777">
                  <c:v>0</c:v>
                </c:pt>
                <c:pt idx="2778">
                  <c:v>0</c:v>
                </c:pt>
                <c:pt idx="2779">
                  <c:v>0</c:v>
                </c:pt>
                <c:pt idx="2780">
                  <c:v>0</c:v>
                </c:pt>
                <c:pt idx="2781">
                  <c:v>0</c:v>
                </c:pt>
                <c:pt idx="2782">
                  <c:v>1</c:v>
                </c:pt>
                <c:pt idx="2783">
                  <c:v>0</c:v>
                </c:pt>
                <c:pt idx="2784">
                  <c:v>0</c:v>
                </c:pt>
                <c:pt idx="2785">
                  <c:v>0</c:v>
                </c:pt>
                <c:pt idx="2786">
                  <c:v>0</c:v>
                </c:pt>
                <c:pt idx="2787">
                  <c:v>0</c:v>
                </c:pt>
                <c:pt idx="2788">
                  <c:v>1</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1</c:v>
                </c:pt>
                <c:pt idx="2815">
                  <c:v>0</c:v>
                </c:pt>
                <c:pt idx="2816">
                  <c:v>0</c:v>
                </c:pt>
                <c:pt idx="2817">
                  <c:v>0</c:v>
                </c:pt>
                <c:pt idx="2818">
                  <c:v>1</c:v>
                </c:pt>
                <c:pt idx="2819">
                  <c:v>0</c:v>
                </c:pt>
                <c:pt idx="2820">
                  <c:v>0</c:v>
                </c:pt>
                <c:pt idx="2821">
                  <c:v>1</c:v>
                </c:pt>
                <c:pt idx="2822">
                  <c:v>0</c:v>
                </c:pt>
                <c:pt idx="2823">
                  <c:v>1</c:v>
                </c:pt>
                <c:pt idx="2824">
                  <c:v>0</c:v>
                </c:pt>
                <c:pt idx="2825">
                  <c:v>0</c:v>
                </c:pt>
                <c:pt idx="2826">
                  <c:v>0</c:v>
                </c:pt>
                <c:pt idx="2827">
                  <c:v>0</c:v>
                </c:pt>
                <c:pt idx="2828">
                  <c:v>0</c:v>
                </c:pt>
                <c:pt idx="2829">
                  <c:v>0</c:v>
                </c:pt>
                <c:pt idx="2830">
                  <c:v>0</c:v>
                </c:pt>
                <c:pt idx="2831">
                  <c:v>0</c:v>
                </c:pt>
                <c:pt idx="2832">
                  <c:v>0</c:v>
                </c:pt>
                <c:pt idx="2833">
                  <c:v>1</c:v>
                </c:pt>
                <c:pt idx="2834">
                  <c:v>1</c:v>
                </c:pt>
                <c:pt idx="2835">
                  <c:v>0</c:v>
                </c:pt>
                <c:pt idx="2836">
                  <c:v>1</c:v>
                </c:pt>
                <c:pt idx="2837">
                  <c:v>0</c:v>
                </c:pt>
                <c:pt idx="2838">
                  <c:v>1</c:v>
                </c:pt>
                <c:pt idx="2839">
                  <c:v>0</c:v>
                </c:pt>
                <c:pt idx="2840">
                  <c:v>0</c:v>
                </c:pt>
                <c:pt idx="2841">
                  <c:v>0</c:v>
                </c:pt>
                <c:pt idx="2842">
                  <c:v>1</c:v>
                </c:pt>
                <c:pt idx="2843">
                  <c:v>2</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1</c:v>
                </c:pt>
                <c:pt idx="2861">
                  <c:v>0</c:v>
                </c:pt>
                <c:pt idx="2862">
                  <c:v>0</c:v>
                </c:pt>
                <c:pt idx="2863">
                  <c:v>0</c:v>
                </c:pt>
                <c:pt idx="2864">
                  <c:v>1</c:v>
                </c:pt>
                <c:pt idx="2865">
                  <c:v>0</c:v>
                </c:pt>
                <c:pt idx="2866">
                  <c:v>0</c:v>
                </c:pt>
                <c:pt idx="2867">
                  <c:v>1</c:v>
                </c:pt>
                <c:pt idx="2868">
                  <c:v>0</c:v>
                </c:pt>
                <c:pt idx="2869">
                  <c:v>0</c:v>
                </c:pt>
                <c:pt idx="2870">
                  <c:v>0</c:v>
                </c:pt>
                <c:pt idx="2871">
                  <c:v>0</c:v>
                </c:pt>
                <c:pt idx="2872">
                  <c:v>1</c:v>
                </c:pt>
                <c:pt idx="2873">
                  <c:v>1</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1</c:v>
                </c:pt>
                <c:pt idx="2895">
                  <c:v>0</c:v>
                </c:pt>
                <c:pt idx="2896">
                  <c:v>0</c:v>
                </c:pt>
                <c:pt idx="2897">
                  <c:v>0</c:v>
                </c:pt>
                <c:pt idx="2898">
                  <c:v>0</c:v>
                </c:pt>
                <c:pt idx="2899">
                  <c:v>0</c:v>
                </c:pt>
                <c:pt idx="2900">
                  <c:v>0</c:v>
                </c:pt>
                <c:pt idx="2901">
                  <c:v>0</c:v>
                </c:pt>
                <c:pt idx="2902">
                  <c:v>0</c:v>
                </c:pt>
                <c:pt idx="2903">
                  <c:v>0</c:v>
                </c:pt>
                <c:pt idx="2904">
                  <c:v>0</c:v>
                </c:pt>
                <c:pt idx="2905">
                  <c:v>0</c:v>
                </c:pt>
                <c:pt idx="2906">
                  <c:v>1</c:v>
                </c:pt>
                <c:pt idx="2907">
                  <c:v>0</c:v>
                </c:pt>
                <c:pt idx="2908">
                  <c:v>1</c:v>
                </c:pt>
                <c:pt idx="2909">
                  <c:v>0</c:v>
                </c:pt>
                <c:pt idx="2910">
                  <c:v>0</c:v>
                </c:pt>
                <c:pt idx="2911">
                  <c:v>0</c:v>
                </c:pt>
                <c:pt idx="2912">
                  <c:v>0</c:v>
                </c:pt>
                <c:pt idx="2913">
                  <c:v>0</c:v>
                </c:pt>
                <c:pt idx="2914">
                  <c:v>0</c:v>
                </c:pt>
                <c:pt idx="2915">
                  <c:v>0</c:v>
                </c:pt>
                <c:pt idx="2916">
                  <c:v>0</c:v>
                </c:pt>
                <c:pt idx="2917">
                  <c:v>0</c:v>
                </c:pt>
                <c:pt idx="2918">
                  <c:v>1</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1</c:v>
                </c:pt>
                <c:pt idx="2941">
                  <c:v>0</c:v>
                </c:pt>
                <c:pt idx="2942">
                  <c:v>1</c:v>
                </c:pt>
                <c:pt idx="2943">
                  <c:v>0</c:v>
                </c:pt>
                <c:pt idx="2944">
                  <c:v>0</c:v>
                </c:pt>
                <c:pt idx="2945">
                  <c:v>1</c:v>
                </c:pt>
                <c:pt idx="2946">
                  <c:v>0</c:v>
                </c:pt>
                <c:pt idx="2947">
                  <c:v>1</c:v>
                </c:pt>
                <c:pt idx="2948">
                  <c:v>0</c:v>
                </c:pt>
                <c:pt idx="2949">
                  <c:v>0</c:v>
                </c:pt>
                <c:pt idx="2950">
                  <c:v>0</c:v>
                </c:pt>
                <c:pt idx="2951">
                  <c:v>0</c:v>
                </c:pt>
                <c:pt idx="2952">
                  <c:v>0</c:v>
                </c:pt>
                <c:pt idx="2953">
                  <c:v>0</c:v>
                </c:pt>
                <c:pt idx="2954">
                  <c:v>0</c:v>
                </c:pt>
                <c:pt idx="2955">
                  <c:v>1</c:v>
                </c:pt>
                <c:pt idx="2956">
                  <c:v>0</c:v>
                </c:pt>
                <c:pt idx="2957">
                  <c:v>0</c:v>
                </c:pt>
                <c:pt idx="2958">
                  <c:v>0</c:v>
                </c:pt>
                <c:pt idx="2959">
                  <c:v>0</c:v>
                </c:pt>
                <c:pt idx="2960">
                  <c:v>0</c:v>
                </c:pt>
                <c:pt idx="2961">
                  <c:v>0</c:v>
                </c:pt>
                <c:pt idx="2962">
                  <c:v>0</c:v>
                </c:pt>
                <c:pt idx="2963">
                  <c:v>1</c:v>
                </c:pt>
                <c:pt idx="2964">
                  <c:v>0</c:v>
                </c:pt>
                <c:pt idx="2965">
                  <c:v>0</c:v>
                </c:pt>
                <c:pt idx="2966">
                  <c:v>0</c:v>
                </c:pt>
                <c:pt idx="2967">
                  <c:v>1</c:v>
                </c:pt>
                <c:pt idx="2968">
                  <c:v>0</c:v>
                </c:pt>
                <c:pt idx="2969">
                  <c:v>0</c:v>
                </c:pt>
                <c:pt idx="2970">
                  <c:v>0</c:v>
                </c:pt>
                <c:pt idx="2971">
                  <c:v>0</c:v>
                </c:pt>
                <c:pt idx="2972">
                  <c:v>0</c:v>
                </c:pt>
                <c:pt idx="2973">
                  <c:v>1</c:v>
                </c:pt>
                <c:pt idx="2974">
                  <c:v>1</c:v>
                </c:pt>
                <c:pt idx="2975">
                  <c:v>0</c:v>
                </c:pt>
                <c:pt idx="2976">
                  <c:v>0</c:v>
                </c:pt>
                <c:pt idx="2977">
                  <c:v>0</c:v>
                </c:pt>
                <c:pt idx="2978">
                  <c:v>0</c:v>
                </c:pt>
                <c:pt idx="2979">
                  <c:v>0</c:v>
                </c:pt>
                <c:pt idx="2980">
                  <c:v>0</c:v>
                </c:pt>
                <c:pt idx="2981">
                  <c:v>0</c:v>
                </c:pt>
                <c:pt idx="2982">
                  <c:v>0</c:v>
                </c:pt>
                <c:pt idx="2983">
                  <c:v>0</c:v>
                </c:pt>
                <c:pt idx="2984">
                  <c:v>0</c:v>
                </c:pt>
                <c:pt idx="2985">
                  <c:v>1</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1</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1</c:v>
                </c:pt>
                <c:pt idx="3020">
                  <c:v>0</c:v>
                </c:pt>
                <c:pt idx="3021">
                  <c:v>0</c:v>
                </c:pt>
                <c:pt idx="3022">
                  <c:v>1</c:v>
                </c:pt>
                <c:pt idx="3023">
                  <c:v>0</c:v>
                </c:pt>
                <c:pt idx="3024">
                  <c:v>0</c:v>
                </c:pt>
                <c:pt idx="3025">
                  <c:v>1</c:v>
                </c:pt>
                <c:pt idx="3026">
                  <c:v>0</c:v>
                </c:pt>
                <c:pt idx="3027">
                  <c:v>1</c:v>
                </c:pt>
                <c:pt idx="3028">
                  <c:v>0</c:v>
                </c:pt>
                <c:pt idx="3029">
                  <c:v>0</c:v>
                </c:pt>
                <c:pt idx="3030">
                  <c:v>0</c:v>
                </c:pt>
                <c:pt idx="3031">
                  <c:v>0</c:v>
                </c:pt>
                <c:pt idx="3032">
                  <c:v>0</c:v>
                </c:pt>
                <c:pt idx="3033">
                  <c:v>0</c:v>
                </c:pt>
                <c:pt idx="3034">
                  <c:v>0</c:v>
                </c:pt>
                <c:pt idx="3035">
                  <c:v>0</c:v>
                </c:pt>
                <c:pt idx="3036">
                  <c:v>0</c:v>
                </c:pt>
                <c:pt idx="3037">
                  <c:v>0</c:v>
                </c:pt>
                <c:pt idx="3038">
                  <c:v>1</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2</c:v>
                </c:pt>
                <c:pt idx="3053">
                  <c:v>0</c:v>
                </c:pt>
                <c:pt idx="3054">
                  <c:v>0</c:v>
                </c:pt>
                <c:pt idx="3055">
                  <c:v>0</c:v>
                </c:pt>
                <c:pt idx="3056">
                  <c:v>0</c:v>
                </c:pt>
                <c:pt idx="3057">
                  <c:v>0</c:v>
                </c:pt>
                <c:pt idx="3058">
                  <c:v>0</c:v>
                </c:pt>
                <c:pt idx="3059">
                  <c:v>0</c:v>
                </c:pt>
                <c:pt idx="3060">
                  <c:v>0</c:v>
                </c:pt>
                <c:pt idx="3061">
                  <c:v>1</c:v>
                </c:pt>
                <c:pt idx="3062">
                  <c:v>0</c:v>
                </c:pt>
                <c:pt idx="3063">
                  <c:v>0</c:v>
                </c:pt>
                <c:pt idx="3064">
                  <c:v>0</c:v>
                </c:pt>
                <c:pt idx="3065">
                  <c:v>1</c:v>
                </c:pt>
                <c:pt idx="3066">
                  <c:v>0</c:v>
                </c:pt>
                <c:pt idx="3067">
                  <c:v>1</c:v>
                </c:pt>
                <c:pt idx="3068">
                  <c:v>0</c:v>
                </c:pt>
                <c:pt idx="3069">
                  <c:v>1</c:v>
                </c:pt>
                <c:pt idx="3070">
                  <c:v>1</c:v>
                </c:pt>
                <c:pt idx="3071">
                  <c:v>0</c:v>
                </c:pt>
                <c:pt idx="3072">
                  <c:v>0</c:v>
                </c:pt>
                <c:pt idx="3073">
                  <c:v>1</c:v>
                </c:pt>
                <c:pt idx="3074">
                  <c:v>0</c:v>
                </c:pt>
                <c:pt idx="3075">
                  <c:v>0</c:v>
                </c:pt>
                <c:pt idx="3076">
                  <c:v>0</c:v>
                </c:pt>
                <c:pt idx="3077">
                  <c:v>0</c:v>
                </c:pt>
                <c:pt idx="3078">
                  <c:v>0</c:v>
                </c:pt>
                <c:pt idx="3079">
                  <c:v>0</c:v>
                </c:pt>
                <c:pt idx="3080">
                  <c:v>0</c:v>
                </c:pt>
                <c:pt idx="3081">
                  <c:v>1</c:v>
                </c:pt>
                <c:pt idx="3082">
                  <c:v>0</c:v>
                </c:pt>
                <c:pt idx="3083">
                  <c:v>0</c:v>
                </c:pt>
                <c:pt idx="3084">
                  <c:v>0</c:v>
                </c:pt>
                <c:pt idx="3085">
                  <c:v>0</c:v>
                </c:pt>
                <c:pt idx="3086">
                  <c:v>0</c:v>
                </c:pt>
                <c:pt idx="3087">
                  <c:v>1</c:v>
                </c:pt>
                <c:pt idx="3088">
                  <c:v>0</c:v>
                </c:pt>
                <c:pt idx="3089">
                  <c:v>0</c:v>
                </c:pt>
                <c:pt idx="3090">
                  <c:v>0</c:v>
                </c:pt>
                <c:pt idx="3091">
                  <c:v>0</c:v>
                </c:pt>
                <c:pt idx="3092">
                  <c:v>0</c:v>
                </c:pt>
                <c:pt idx="3093">
                  <c:v>0</c:v>
                </c:pt>
                <c:pt idx="3094">
                  <c:v>1</c:v>
                </c:pt>
                <c:pt idx="3095">
                  <c:v>0</c:v>
                </c:pt>
                <c:pt idx="3096">
                  <c:v>1</c:v>
                </c:pt>
                <c:pt idx="3097">
                  <c:v>0</c:v>
                </c:pt>
                <c:pt idx="3098">
                  <c:v>0</c:v>
                </c:pt>
                <c:pt idx="3099">
                  <c:v>0</c:v>
                </c:pt>
                <c:pt idx="3100">
                  <c:v>1</c:v>
                </c:pt>
                <c:pt idx="3101">
                  <c:v>0</c:v>
                </c:pt>
                <c:pt idx="3102">
                  <c:v>0</c:v>
                </c:pt>
                <c:pt idx="3103">
                  <c:v>0</c:v>
                </c:pt>
                <c:pt idx="3104">
                  <c:v>0</c:v>
                </c:pt>
                <c:pt idx="3105">
                  <c:v>0</c:v>
                </c:pt>
                <c:pt idx="3106">
                  <c:v>0</c:v>
                </c:pt>
                <c:pt idx="3107">
                  <c:v>0</c:v>
                </c:pt>
                <c:pt idx="3108">
                  <c:v>1</c:v>
                </c:pt>
                <c:pt idx="3109">
                  <c:v>0</c:v>
                </c:pt>
                <c:pt idx="3110">
                  <c:v>0</c:v>
                </c:pt>
                <c:pt idx="3111">
                  <c:v>0</c:v>
                </c:pt>
                <c:pt idx="3112">
                  <c:v>0</c:v>
                </c:pt>
                <c:pt idx="3113">
                  <c:v>0</c:v>
                </c:pt>
                <c:pt idx="3114">
                  <c:v>0</c:v>
                </c:pt>
                <c:pt idx="3115">
                  <c:v>0</c:v>
                </c:pt>
                <c:pt idx="3116">
                  <c:v>1</c:v>
                </c:pt>
                <c:pt idx="3117">
                  <c:v>1</c:v>
                </c:pt>
                <c:pt idx="3118">
                  <c:v>0</c:v>
                </c:pt>
                <c:pt idx="3119">
                  <c:v>1</c:v>
                </c:pt>
                <c:pt idx="3120">
                  <c:v>0</c:v>
                </c:pt>
                <c:pt idx="3121">
                  <c:v>0</c:v>
                </c:pt>
                <c:pt idx="3122">
                  <c:v>0</c:v>
                </c:pt>
                <c:pt idx="3123">
                  <c:v>0</c:v>
                </c:pt>
                <c:pt idx="3124">
                  <c:v>0</c:v>
                </c:pt>
                <c:pt idx="3125">
                  <c:v>0</c:v>
                </c:pt>
                <c:pt idx="3126">
                  <c:v>1</c:v>
                </c:pt>
                <c:pt idx="3127">
                  <c:v>0</c:v>
                </c:pt>
                <c:pt idx="3128">
                  <c:v>0</c:v>
                </c:pt>
                <c:pt idx="3129">
                  <c:v>0</c:v>
                </c:pt>
                <c:pt idx="3130">
                  <c:v>0</c:v>
                </c:pt>
                <c:pt idx="3131">
                  <c:v>1</c:v>
                </c:pt>
                <c:pt idx="3132">
                  <c:v>1</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1</c:v>
                </c:pt>
                <c:pt idx="3146">
                  <c:v>0</c:v>
                </c:pt>
                <c:pt idx="3147">
                  <c:v>0</c:v>
                </c:pt>
                <c:pt idx="3148">
                  <c:v>0</c:v>
                </c:pt>
                <c:pt idx="3149">
                  <c:v>0</c:v>
                </c:pt>
                <c:pt idx="3150">
                  <c:v>0</c:v>
                </c:pt>
                <c:pt idx="3151">
                  <c:v>0</c:v>
                </c:pt>
                <c:pt idx="3152">
                  <c:v>0</c:v>
                </c:pt>
                <c:pt idx="3153">
                  <c:v>0</c:v>
                </c:pt>
                <c:pt idx="3154">
                  <c:v>0</c:v>
                </c:pt>
                <c:pt idx="3155">
                  <c:v>1</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1</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1</c:v>
                </c:pt>
                <c:pt idx="3191">
                  <c:v>0</c:v>
                </c:pt>
                <c:pt idx="3192">
                  <c:v>0</c:v>
                </c:pt>
                <c:pt idx="3193">
                  <c:v>0</c:v>
                </c:pt>
                <c:pt idx="3194">
                  <c:v>1</c:v>
                </c:pt>
                <c:pt idx="3195">
                  <c:v>0</c:v>
                </c:pt>
                <c:pt idx="3196">
                  <c:v>0</c:v>
                </c:pt>
                <c:pt idx="3197">
                  <c:v>0</c:v>
                </c:pt>
                <c:pt idx="3198">
                  <c:v>0</c:v>
                </c:pt>
                <c:pt idx="3199">
                  <c:v>0</c:v>
                </c:pt>
                <c:pt idx="3200">
                  <c:v>1</c:v>
                </c:pt>
                <c:pt idx="3201">
                  <c:v>0</c:v>
                </c:pt>
                <c:pt idx="3202">
                  <c:v>0</c:v>
                </c:pt>
                <c:pt idx="3203">
                  <c:v>0</c:v>
                </c:pt>
                <c:pt idx="3204">
                  <c:v>0</c:v>
                </c:pt>
                <c:pt idx="3205">
                  <c:v>0</c:v>
                </c:pt>
                <c:pt idx="3206">
                  <c:v>0</c:v>
                </c:pt>
                <c:pt idx="3207">
                  <c:v>0</c:v>
                </c:pt>
                <c:pt idx="3208">
                  <c:v>0</c:v>
                </c:pt>
                <c:pt idx="3209">
                  <c:v>0</c:v>
                </c:pt>
                <c:pt idx="3210">
                  <c:v>2</c:v>
                </c:pt>
                <c:pt idx="3211">
                  <c:v>0</c:v>
                </c:pt>
                <c:pt idx="3212">
                  <c:v>1</c:v>
                </c:pt>
                <c:pt idx="3213">
                  <c:v>0</c:v>
                </c:pt>
                <c:pt idx="3214">
                  <c:v>0</c:v>
                </c:pt>
                <c:pt idx="3215">
                  <c:v>0</c:v>
                </c:pt>
                <c:pt idx="3216">
                  <c:v>0</c:v>
                </c:pt>
                <c:pt idx="3217">
                  <c:v>0</c:v>
                </c:pt>
                <c:pt idx="3218">
                  <c:v>0</c:v>
                </c:pt>
                <c:pt idx="3219">
                  <c:v>0</c:v>
                </c:pt>
                <c:pt idx="3220">
                  <c:v>0</c:v>
                </c:pt>
                <c:pt idx="3221">
                  <c:v>1</c:v>
                </c:pt>
                <c:pt idx="3222">
                  <c:v>0</c:v>
                </c:pt>
                <c:pt idx="3223">
                  <c:v>1</c:v>
                </c:pt>
                <c:pt idx="3224">
                  <c:v>2</c:v>
                </c:pt>
                <c:pt idx="3225">
                  <c:v>0</c:v>
                </c:pt>
                <c:pt idx="3226">
                  <c:v>1</c:v>
                </c:pt>
                <c:pt idx="3227">
                  <c:v>0</c:v>
                </c:pt>
                <c:pt idx="3228">
                  <c:v>0</c:v>
                </c:pt>
                <c:pt idx="3229">
                  <c:v>0</c:v>
                </c:pt>
                <c:pt idx="3230">
                  <c:v>1</c:v>
                </c:pt>
                <c:pt idx="3231">
                  <c:v>1</c:v>
                </c:pt>
                <c:pt idx="3232">
                  <c:v>0</c:v>
                </c:pt>
                <c:pt idx="3233">
                  <c:v>0</c:v>
                </c:pt>
                <c:pt idx="3234">
                  <c:v>0</c:v>
                </c:pt>
                <c:pt idx="3235">
                  <c:v>0</c:v>
                </c:pt>
                <c:pt idx="3236">
                  <c:v>0</c:v>
                </c:pt>
                <c:pt idx="3237">
                  <c:v>0</c:v>
                </c:pt>
                <c:pt idx="3238">
                  <c:v>2</c:v>
                </c:pt>
                <c:pt idx="3239">
                  <c:v>0</c:v>
                </c:pt>
                <c:pt idx="3240">
                  <c:v>0</c:v>
                </c:pt>
                <c:pt idx="3241">
                  <c:v>0</c:v>
                </c:pt>
                <c:pt idx="3242">
                  <c:v>1</c:v>
                </c:pt>
                <c:pt idx="3243">
                  <c:v>0</c:v>
                </c:pt>
                <c:pt idx="3244">
                  <c:v>1</c:v>
                </c:pt>
                <c:pt idx="3245">
                  <c:v>0</c:v>
                </c:pt>
                <c:pt idx="3246">
                  <c:v>0</c:v>
                </c:pt>
                <c:pt idx="3247">
                  <c:v>0</c:v>
                </c:pt>
                <c:pt idx="3248">
                  <c:v>0</c:v>
                </c:pt>
                <c:pt idx="3249">
                  <c:v>0</c:v>
                </c:pt>
                <c:pt idx="3250">
                  <c:v>0</c:v>
                </c:pt>
                <c:pt idx="3251">
                  <c:v>0</c:v>
                </c:pt>
                <c:pt idx="3252">
                  <c:v>0</c:v>
                </c:pt>
                <c:pt idx="3253">
                  <c:v>0</c:v>
                </c:pt>
                <c:pt idx="3254">
                  <c:v>1</c:v>
                </c:pt>
                <c:pt idx="3255">
                  <c:v>0</c:v>
                </c:pt>
                <c:pt idx="3256">
                  <c:v>0</c:v>
                </c:pt>
                <c:pt idx="3257">
                  <c:v>0</c:v>
                </c:pt>
                <c:pt idx="3258">
                  <c:v>0</c:v>
                </c:pt>
                <c:pt idx="3259">
                  <c:v>0</c:v>
                </c:pt>
                <c:pt idx="3260">
                  <c:v>0</c:v>
                </c:pt>
                <c:pt idx="3261">
                  <c:v>1</c:v>
                </c:pt>
                <c:pt idx="3262">
                  <c:v>0</c:v>
                </c:pt>
                <c:pt idx="3263">
                  <c:v>0</c:v>
                </c:pt>
                <c:pt idx="3264">
                  <c:v>0</c:v>
                </c:pt>
                <c:pt idx="3265">
                  <c:v>1</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1</c:v>
                </c:pt>
                <c:pt idx="3281">
                  <c:v>0</c:v>
                </c:pt>
                <c:pt idx="3282">
                  <c:v>0</c:v>
                </c:pt>
                <c:pt idx="3283">
                  <c:v>0</c:v>
                </c:pt>
                <c:pt idx="3284">
                  <c:v>0</c:v>
                </c:pt>
                <c:pt idx="3285">
                  <c:v>0</c:v>
                </c:pt>
                <c:pt idx="3286">
                  <c:v>0</c:v>
                </c:pt>
                <c:pt idx="3287">
                  <c:v>0</c:v>
                </c:pt>
                <c:pt idx="3288">
                  <c:v>2</c:v>
                </c:pt>
                <c:pt idx="3289">
                  <c:v>0</c:v>
                </c:pt>
                <c:pt idx="3290">
                  <c:v>0</c:v>
                </c:pt>
                <c:pt idx="3291">
                  <c:v>0</c:v>
                </c:pt>
                <c:pt idx="3292">
                  <c:v>0</c:v>
                </c:pt>
                <c:pt idx="3293">
                  <c:v>1</c:v>
                </c:pt>
                <c:pt idx="3294">
                  <c:v>0</c:v>
                </c:pt>
                <c:pt idx="3295">
                  <c:v>0</c:v>
                </c:pt>
                <c:pt idx="3296">
                  <c:v>0</c:v>
                </c:pt>
                <c:pt idx="3297">
                  <c:v>0</c:v>
                </c:pt>
                <c:pt idx="3298">
                  <c:v>0</c:v>
                </c:pt>
                <c:pt idx="3299">
                  <c:v>0</c:v>
                </c:pt>
                <c:pt idx="3300">
                  <c:v>0</c:v>
                </c:pt>
                <c:pt idx="3301">
                  <c:v>0</c:v>
                </c:pt>
                <c:pt idx="3302">
                  <c:v>0</c:v>
                </c:pt>
                <c:pt idx="3303">
                  <c:v>0</c:v>
                </c:pt>
                <c:pt idx="3304">
                  <c:v>0</c:v>
                </c:pt>
                <c:pt idx="3305">
                  <c:v>1</c:v>
                </c:pt>
                <c:pt idx="3306">
                  <c:v>0</c:v>
                </c:pt>
                <c:pt idx="3307">
                  <c:v>0</c:v>
                </c:pt>
                <c:pt idx="3308">
                  <c:v>0</c:v>
                </c:pt>
                <c:pt idx="3309">
                  <c:v>1</c:v>
                </c:pt>
                <c:pt idx="3310">
                  <c:v>1</c:v>
                </c:pt>
                <c:pt idx="3311">
                  <c:v>1</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1</c:v>
                </c:pt>
                <c:pt idx="3338">
                  <c:v>0</c:v>
                </c:pt>
                <c:pt idx="3339">
                  <c:v>0</c:v>
                </c:pt>
                <c:pt idx="3340">
                  <c:v>0</c:v>
                </c:pt>
                <c:pt idx="3341">
                  <c:v>0</c:v>
                </c:pt>
                <c:pt idx="3342">
                  <c:v>0</c:v>
                </c:pt>
                <c:pt idx="3343">
                  <c:v>0</c:v>
                </c:pt>
                <c:pt idx="3344">
                  <c:v>0</c:v>
                </c:pt>
                <c:pt idx="3345">
                  <c:v>0</c:v>
                </c:pt>
                <c:pt idx="3346">
                  <c:v>1</c:v>
                </c:pt>
                <c:pt idx="3347">
                  <c:v>0</c:v>
                </c:pt>
                <c:pt idx="3348">
                  <c:v>0</c:v>
                </c:pt>
                <c:pt idx="3349">
                  <c:v>0</c:v>
                </c:pt>
                <c:pt idx="3350">
                  <c:v>0</c:v>
                </c:pt>
                <c:pt idx="3351">
                  <c:v>0</c:v>
                </c:pt>
                <c:pt idx="3352">
                  <c:v>0</c:v>
                </c:pt>
                <c:pt idx="3353">
                  <c:v>0</c:v>
                </c:pt>
                <c:pt idx="3354">
                  <c:v>0</c:v>
                </c:pt>
                <c:pt idx="3355">
                  <c:v>0</c:v>
                </c:pt>
                <c:pt idx="3356">
                  <c:v>0</c:v>
                </c:pt>
                <c:pt idx="3357">
                  <c:v>0</c:v>
                </c:pt>
                <c:pt idx="3358">
                  <c:v>1</c:v>
                </c:pt>
                <c:pt idx="3359">
                  <c:v>0</c:v>
                </c:pt>
                <c:pt idx="3360">
                  <c:v>0</c:v>
                </c:pt>
                <c:pt idx="3361">
                  <c:v>0</c:v>
                </c:pt>
                <c:pt idx="3362">
                  <c:v>0</c:v>
                </c:pt>
                <c:pt idx="3363">
                  <c:v>0</c:v>
                </c:pt>
                <c:pt idx="3364">
                  <c:v>0</c:v>
                </c:pt>
                <c:pt idx="3365">
                  <c:v>0</c:v>
                </c:pt>
                <c:pt idx="3366">
                  <c:v>1</c:v>
                </c:pt>
                <c:pt idx="3367">
                  <c:v>0</c:v>
                </c:pt>
                <c:pt idx="3368">
                  <c:v>0</c:v>
                </c:pt>
                <c:pt idx="3369">
                  <c:v>0</c:v>
                </c:pt>
                <c:pt idx="3370">
                  <c:v>0</c:v>
                </c:pt>
                <c:pt idx="3371">
                  <c:v>0</c:v>
                </c:pt>
                <c:pt idx="3372">
                  <c:v>0</c:v>
                </c:pt>
                <c:pt idx="3373">
                  <c:v>0</c:v>
                </c:pt>
                <c:pt idx="3374">
                  <c:v>0</c:v>
                </c:pt>
                <c:pt idx="3375">
                  <c:v>1</c:v>
                </c:pt>
                <c:pt idx="3376">
                  <c:v>0</c:v>
                </c:pt>
                <c:pt idx="3377">
                  <c:v>0</c:v>
                </c:pt>
                <c:pt idx="3378">
                  <c:v>0</c:v>
                </c:pt>
                <c:pt idx="3379">
                  <c:v>0</c:v>
                </c:pt>
                <c:pt idx="3380">
                  <c:v>0</c:v>
                </c:pt>
                <c:pt idx="3381">
                  <c:v>0</c:v>
                </c:pt>
                <c:pt idx="3382">
                  <c:v>0</c:v>
                </c:pt>
                <c:pt idx="3383">
                  <c:v>1</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1</c:v>
                </c:pt>
                <c:pt idx="3399">
                  <c:v>0</c:v>
                </c:pt>
                <c:pt idx="3400">
                  <c:v>0</c:v>
                </c:pt>
                <c:pt idx="3401">
                  <c:v>0</c:v>
                </c:pt>
                <c:pt idx="3402">
                  <c:v>1</c:v>
                </c:pt>
                <c:pt idx="3403">
                  <c:v>0</c:v>
                </c:pt>
                <c:pt idx="3404">
                  <c:v>1</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1</c:v>
                </c:pt>
                <c:pt idx="3420">
                  <c:v>0</c:v>
                </c:pt>
                <c:pt idx="3421">
                  <c:v>0</c:v>
                </c:pt>
                <c:pt idx="3422">
                  <c:v>0</c:v>
                </c:pt>
                <c:pt idx="3423">
                  <c:v>0</c:v>
                </c:pt>
                <c:pt idx="3424">
                  <c:v>0</c:v>
                </c:pt>
                <c:pt idx="3425">
                  <c:v>0</c:v>
                </c:pt>
                <c:pt idx="3426">
                  <c:v>1</c:v>
                </c:pt>
                <c:pt idx="3427">
                  <c:v>0</c:v>
                </c:pt>
                <c:pt idx="3428">
                  <c:v>0</c:v>
                </c:pt>
                <c:pt idx="3429">
                  <c:v>0</c:v>
                </c:pt>
                <c:pt idx="3430">
                  <c:v>0</c:v>
                </c:pt>
                <c:pt idx="3431">
                  <c:v>0</c:v>
                </c:pt>
                <c:pt idx="3432">
                  <c:v>0</c:v>
                </c:pt>
                <c:pt idx="3433">
                  <c:v>0</c:v>
                </c:pt>
                <c:pt idx="3434">
                  <c:v>0</c:v>
                </c:pt>
                <c:pt idx="3435">
                  <c:v>0</c:v>
                </c:pt>
                <c:pt idx="3436">
                  <c:v>0</c:v>
                </c:pt>
                <c:pt idx="3437">
                  <c:v>0</c:v>
                </c:pt>
                <c:pt idx="3438">
                  <c:v>1</c:v>
                </c:pt>
                <c:pt idx="3439">
                  <c:v>1</c:v>
                </c:pt>
                <c:pt idx="3440">
                  <c:v>0</c:v>
                </c:pt>
                <c:pt idx="3441">
                  <c:v>0</c:v>
                </c:pt>
                <c:pt idx="3442">
                  <c:v>0</c:v>
                </c:pt>
                <c:pt idx="3443">
                  <c:v>0</c:v>
                </c:pt>
                <c:pt idx="3444">
                  <c:v>0</c:v>
                </c:pt>
                <c:pt idx="3445">
                  <c:v>0</c:v>
                </c:pt>
                <c:pt idx="3446">
                  <c:v>0</c:v>
                </c:pt>
                <c:pt idx="3447">
                  <c:v>0</c:v>
                </c:pt>
                <c:pt idx="3448">
                  <c:v>0</c:v>
                </c:pt>
                <c:pt idx="3449">
                  <c:v>0</c:v>
                </c:pt>
                <c:pt idx="3450">
                  <c:v>0</c:v>
                </c:pt>
                <c:pt idx="3451">
                  <c:v>1</c:v>
                </c:pt>
                <c:pt idx="3452">
                  <c:v>0</c:v>
                </c:pt>
                <c:pt idx="3453">
                  <c:v>0</c:v>
                </c:pt>
                <c:pt idx="3454">
                  <c:v>0</c:v>
                </c:pt>
                <c:pt idx="3455">
                  <c:v>0</c:v>
                </c:pt>
                <c:pt idx="3456">
                  <c:v>0</c:v>
                </c:pt>
                <c:pt idx="3457">
                  <c:v>0</c:v>
                </c:pt>
                <c:pt idx="3458">
                  <c:v>0</c:v>
                </c:pt>
                <c:pt idx="3459">
                  <c:v>0</c:v>
                </c:pt>
                <c:pt idx="3460">
                  <c:v>0</c:v>
                </c:pt>
                <c:pt idx="3461">
                  <c:v>0</c:v>
                </c:pt>
                <c:pt idx="3462">
                  <c:v>0</c:v>
                </c:pt>
                <c:pt idx="3463">
                  <c:v>1</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1</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1</c:v>
                </c:pt>
                <c:pt idx="3498">
                  <c:v>0</c:v>
                </c:pt>
                <c:pt idx="3499">
                  <c:v>0</c:v>
                </c:pt>
                <c:pt idx="3500">
                  <c:v>0</c:v>
                </c:pt>
                <c:pt idx="3501">
                  <c:v>0</c:v>
                </c:pt>
                <c:pt idx="3502">
                  <c:v>0</c:v>
                </c:pt>
                <c:pt idx="3503">
                  <c:v>0</c:v>
                </c:pt>
                <c:pt idx="3504">
                  <c:v>0</c:v>
                </c:pt>
                <c:pt idx="3505">
                  <c:v>0</c:v>
                </c:pt>
                <c:pt idx="3506">
                  <c:v>1</c:v>
                </c:pt>
                <c:pt idx="3507">
                  <c:v>0</c:v>
                </c:pt>
                <c:pt idx="3508">
                  <c:v>0</c:v>
                </c:pt>
                <c:pt idx="3509">
                  <c:v>0</c:v>
                </c:pt>
                <c:pt idx="3510">
                  <c:v>1</c:v>
                </c:pt>
                <c:pt idx="3511">
                  <c:v>1</c:v>
                </c:pt>
                <c:pt idx="3512">
                  <c:v>0</c:v>
                </c:pt>
                <c:pt idx="3513">
                  <c:v>0</c:v>
                </c:pt>
                <c:pt idx="3514">
                  <c:v>0</c:v>
                </c:pt>
                <c:pt idx="3515">
                  <c:v>0</c:v>
                </c:pt>
                <c:pt idx="3516">
                  <c:v>0</c:v>
                </c:pt>
                <c:pt idx="3517">
                  <c:v>1</c:v>
                </c:pt>
                <c:pt idx="3518">
                  <c:v>0</c:v>
                </c:pt>
                <c:pt idx="3519">
                  <c:v>1</c:v>
                </c:pt>
                <c:pt idx="3520">
                  <c:v>1</c:v>
                </c:pt>
                <c:pt idx="3521">
                  <c:v>0</c:v>
                </c:pt>
                <c:pt idx="3522">
                  <c:v>0</c:v>
                </c:pt>
                <c:pt idx="3523">
                  <c:v>0</c:v>
                </c:pt>
                <c:pt idx="3524">
                  <c:v>0</c:v>
                </c:pt>
                <c:pt idx="3525">
                  <c:v>0</c:v>
                </c:pt>
                <c:pt idx="3526">
                  <c:v>0</c:v>
                </c:pt>
                <c:pt idx="3527">
                  <c:v>0</c:v>
                </c:pt>
                <c:pt idx="3528">
                  <c:v>1</c:v>
                </c:pt>
                <c:pt idx="3529">
                  <c:v>1</c:v>
                </c:pt>
                <c:pt idx="3530">
                  <c:v>0</c:v>
                </c:pt>
                <c:pt idx="3531">
                  <c:v>1</c:v>
                </c:pt>
                <c:pt idx="3532">
                  <c:v>0</c:v>
                </c:pt>
                <c:pt idx="3533">
                  <c:v>0</c:v>
                </c:pt>
                <c:pt idx="3534">
                  <c:v>1</c:v>
                </c:pt>
                <c:pt idx="3535">
                  <c:v>0</c:v>
                </c:pt>
                <c:pt idx="3536">
                  <c:v>1</c:v>
                </c:pt>
                <c:pt idx="3537">
                  <c:v>1</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1</c:v>
                </c:pt>
                <c:pt idx="3551">
                  <c:v>1</c:v>
                </c:pt>
                <c:pt idx="3552">
                  <c:v>0</c:v>
                </c:pt>
                <c:pt idx="3553">
                  <c:v>0</c:v>
                </c:pt>
                <c:pt idx="3554">
                  <c:v>0</c:v>
                </c:pt>
                <c:pt idx="3555">
                  <c:v>1</c:v>
                </c:pt>
                <c:pt idx="3556">
                  <c:v>0</c:v>
                </c:pt>
                <c:pt idx="3557">
                  <c:v>0</c:v>
                </c:pt>
                <c:pt idx="3558">
                  <c:v>0</c:v>
                </c:pt>
                <c:pt idx="3559">
                  <c:v>0</c:v>
                </c:pt>
                <c:pt idx="3560">
                  <c:v>0</c:v>
                </c:pt>
                <c:pt idx="3561">
                  <c:v>0</c:v>
                </c:pt>
                <c:pt idx="3562">
                  <c:v>0</c:v>
                </c:pt>
                <c:pt idx="3563">
                  <c:v>0</c:v>
                </c:pt>
                <c:pt idx="3564">
                  <c:v>0</c:v>
                </c:pt>
                <c:pt idx="3565">
                  <c:v>1</c:v>
                </c:pt>
                <c:pt idx="3566">
                  <c:v>0</c:v>
                </c:pt>
                <c:pt idx="3567">
                  <c:v>0</c:v>
                </c:pt>
                <c:pt idx="3568">
                  <c:v>0</c:v>
                </c:pt>
                <c:pt idx="3569">
                  <c:v>1</c:v>
                </c:pt>
                <c:pt idx="3570">
                  <c:v>0</c:v>
                </c:pt>
                <c:pt idx="3571">
                  <c:v>0</c:v>
                </c:pt>
                <c:pt idx="3572">
                  <c:v>0</c:v>
                </c:pt>
                <c:pt idx="3573">
                  <c:v>0</c:v>
                </c:pt>
                <c:pt idx="3574">
                  <c:v>0</c:v>
                </c:pt>
                <c:pt idx="3575">
                  <c:v>1</c:v>
                </c:pt>
                <c:pt idx="3576">
                  <c:v>1</c:v>
                </c:pt>
                <c:pt idx="3577">
                  <c:v>0</c:v>
                </c:pt>
                <c:pt idx="3578">
                  <c:v>0</c:v>
                </c:pt>
                <c:pt idx="3579">
                  <c:v>0</c:v>
                </c:pt>
                <c:pt idx="3580">
                  <c:v>1</c:v>
                </c:pt>
                <c:pt idx="3581">
                  <c:v>0</c:v>
                </c:pt>
                <c:pt idx="3582">
                  <c:v>0</c:v>
                </c:pt>
                <c:pt idx="3583">
                  <c:v>0</c:v>
                </c:pt>
                <c:pt idx="3584">
                  <c:v>1</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1</c:v>
                </c:pt>
                <c:pt idx="3601">
                  <c:v>0</c:v>
                </c:pt>
                <c:pt idx="3602">
                  <c:v>1</c:v>
                </c:pt>
                <c:pt idx="3603">
                  <c:v>0</c:v>
                </c:pt>
                <c:pt idx="3604">
                  <c:v>0</c:v>
                </c:pt>
                <c:pt idx="3605">
                  <c:v>0</c:v>
                </c:pt>
                <c:pt idx="3606">
                  <c:v>1</c:v>
                </c:pt>
                <c:pt idx="3607">
                  <c:v>0</c:v>
                </c:pt>
                <c:pt idx="3608">
                  <c:v>0</c:v>
                </c:pt>
                <c:pt idx="3609">
                  <c:v>1</c:v>
                </c:pt>
                <c:pt idx="3610">
                  <c:v>0</c:v>
                </c:pt>
                <c:pt idx="3611">
                  <c:v>0</c:v>
                </c:pt>
                <c:pt idx="3612">
                  <c:v>0</c:v>
                </c:pt>
                <c:pt idx="3613">
                  <c:v>0</c:v>
                </c:pt>
                <c:pt idx="3614">
                  <c:v>0</c:v>
                </c:pt>
                <c:pt idx="3615">
                  <c:v>1</c:v>
                </c:pt>
                <c:pt idx="3616">
                  <c:v>1</c:v>
                </c:pt>
                <c:pt idx="3617">
                  <c:v>1</c:v>
                </c:pt>
                <c:pt idx="3618">
                  <c:v>0</c:v>
                </c:pt>
                <c:pt idx="3619">
                  <c:v>0</c:v>
                </c:pt>
                <c:pt idx="3620">
                  <c:v>10</c:v>
                </c:pt>
                <c:pt idx="3621">
                  <c:v>5</c:v>
                </c:pt>
                <c:pt idx="3622">
                  <c:v>7</c:v>
                </c:pt>
                <c:pt idx="3623">
                  <c:v>16</c:v>
                </c:pt>
                <c:pt idx="3624">
                  <c:v>9</c:v>
                </c:pt>
                <c:pt idx="3625">
                  <c:v>9</c:v>
                </c:pt>
                <c:pt idx="3626">
                  <c:v>5</c:v>
                </c:pt>
                <c:pt idx="3627">
                  <c:v>6</c:v>
                </c:pt>
                <c:pt idx="3628">
                  <c:v>11</c:v>
                </c:pt>
                <c:pt idx="3629">
                  <c:v>6</c:v>
                </c:pt>
                <c:pt idx="3630">
                  <c:v>4</c:v>
                </c:pt>
                <c:pt idx="3631">
                  <c:v>5</c:v>
                </c:pt>
                <c:pt idx="3632">
                  <c:v>10</c:v>
                </c:pt>
                <c:pt idx="3633">
                  <c:v>2</c:v>
                </c:pt>
                <c:pt idx="3634">
                  <c:v>4</c:v>
                </c:pt>
                <c:pt idx="3635">
                  <c:v>8</c:v>
                </c:pt>
                <c:pt idx="3636">
                  <c:v>3</c:v>
                </c:pt>
                <c:pt idx="3637">
                  <c:v>4</c:v>
                </c:pt>
                <c:pt idx="3638">
                  <c:v>6</c:v>
                </c:pt>
                <c:pt idx="3639">
                  <c:v>8</c:v>
                </c:pt>
                <c:pt idx="3640">
                  <c:v>4</c:v>
                </c:pt>
                <c:pt idx="3641">
                  <c:v>5</c:v>
                </c:pt>
                <c:pt idx="3642">
                  <c:v>9</c:v>
                </c:pt>
                <c:pt idx="3643">
                  <c:v>9</c:v>
                </c:pt>
                <c:pt idx="3644">
                  <c:v>7</c:v>
                </c:pt>
                <c:pt idx="3645">
                  <c:v>6</c:v>
                </c:pt>
                <c:pt idx="3646">
                  <c:v>6</c:v>
                </c:pt>
                <c:pt idx="3647">
                  <c:v>4</c:v>
                </c:pt>
                <c:pt idx="3648">
                  <c:v>4</c:v>
                </c:pt>
                <c:pt idx="3649">
                  <c:v>5</c:v>
                </c:pt>
                <c:pt idx="3650">
                  <c:v>3</c:v>
                </c:pt>
                <c:pt idx="3651">
                  <c:v>7</c:v>
                </c:pt>
                <c:pt idx="3652">
                  <c:v>10</c:v>
                </c:pt>
                <c:pt idx="3653">
                  <c:v>4</c:v>
                </c:pt>
                <c:pt idx="3654">
                  <c:v>8</c:v>
                </c:pt>
                <c:pt idx="3655">
                  <c:v>4</c:v>
                </c:pt>
                <c:pt idx="3656">
                  <c:v>3</c:v>
                </c:pt>
                <c:pt idx="3657">
                  <c:v>9</c:v>
                </c:pt>
                <c:pt idx="3658">
                  <c:v>9</c:v>
                </c:pt>
                <c:pt idx="3659">
                  <c:v>6</c:v>
                </c:pt>
                <c:pt idx="3660">
                  <c:v>11</c:v>
                </c:pt>
                <c:pt idx="3661">
                  <c:v>8</c:v>
                </c:pt>
                <c:pt idx="3662">
                  <c:v>8</c:v>
                </c:pt>
                <c:pt idx="3663">
                  <c:v>9</c:v>
                </c:pt>
                <c:pt idx="3664">
                  <c:v>6</c:v>
                </c:pt>
                <c:pt idx="3665">
                  <c:v>7</c:v>
                </c:pt>
                <c:pt idx="3666">
                  <c:v>4</c:v>
                </c:pt>
                <c:pt idx="3667">
                  <c:v>6</c:v>
                </c:pt>
                <c:pt idx="3668">
                  <c:v>4</c:v>
                </c:pt>
                <c:pt idx="3669">
                  <c:v>9</c:v>
                </c:pt>
                <c:pt idx="3670">
                  <c:v>4</c:v>
                </c:pt>
                <c:pt idx="3671">
                  <c:v>4</c:v>
                </c:pt>
                <c:pt idx="3672">
                  <c:v>6</c:v>
                </c:pt>
                <c:pt idx="3673">
                  <c:v>4</c:v>
                </c:pt>
                <c:pt idx="3674">
                  <c:v>11</c:v>
                </c:pt>
                <c:pt idx="3675">
                  <c:v>8</c:v>
                </c:pt>
                <c:pt idx="3676">
                  <c:v>7</c:v>
                </c:pt>
                <c:pt idx="3677">
                  <c:v>10</c:v>
                </c:pt>
                <c:pt idx="3678">
                  <c:v>5</c:v>
                </c:pt>
                <c:pt idx="3679">
                  <c:v>6</c:v>
                </c:pt>
                <c:pt idx="3680">
                  <c:v>8</c:v>
                </c:pt>
                <c:pt idx="3681">
                  <c:v>5</c:v>
                </c:pt>
                <c:pt idx="3682">
                  <c:v>2</c:v>
                </c:pt>
                <c:pt idx="3683">
                  <c:v>5</c:v>
                </c:pt>
                <c:pt idx="3684">
                  <c:v>5</c:v>
                </c:pt>
                <c:pt idx="3685">
                  <c:v>8</c:v>
                </c:pt>
                <c:pt idx="3686">
                  <c:v>7</c:v>
                </c:pt>
                <c:pt idx="3687">
                  <c:v>8</c:v>
                </c:pt>
                <c:pt idx="3688">
                  <c:v>4</c:v>
                </c:pt>
                <c:pt idx="3689">
                  <c:v>8</c:v>
                </c:pt>
                <c:pt idx="3690">
                  <c:v>2</c:v>
                </c:pt>
                <c:pt idx="3691">
                  <c:v>10</c:v>
                </c:pt>
                <c:pt idx="3692">
                  <c:v>10</c:v>
                </c:pt>
                <c:pt idx="3693">
                  <c:v>2</c:v>
                </c:pt>
                <c:pt idx="3694">
                  <c:v>8</c:v>
                </c:pt>
                <c:pt idx="3695">
                  <c:v>10</c:v>
                </c:pt>
                <c:pt idx="3696">
                  <c:v>8</c:v>
                </c:pt>
                <c:pt idx="3697">
                  <c:v>4</c:v>
                </c:pt>
                <c:pt idx="3698">
                  <c:v>7</c:v>
                </c:pt>
                <c:pt idx="3699">
                  <c:v>6</c:v>
                </c:pt>
                <c:pt idx="3700">
                  <c:v>8</c:v>
                </c:pt>
                <c:pt idx="3701">
                  <c:v>7</c:v>
                </c:pt>
                <c:pt idx="3702">
                  <c:v>2</c:v>
                </c:pt>
                <c:pt idx="3703">
                  <c:v>5</c:v>
                </c:pt>
                <c:pt idx="3704">
                  <c:v>5</c:v>
                </c:pt>
                <c:pt idx="3705">
                  <c:v>6</c:v>
                </c:pt>
                <c:pt idx="3706">
                  <c:v>6</c:v>
                </c:pt>
                <c:pt idx="3707">
                  <c:v>3</c:v>
                </c:pt>
                <c:pt idx="3708">
                  <c:v>9</c:v>
                </c:pt>
                <c:pt idx="3709">
                  <c:v>9</c:v>
                </c:pt>
                <c:pt idx="3710">
                  <c:v>5</c:v>
                </c:pt>
                <c:pt idx="3711">
                  <c:v>10</c:v>
                </c:pt>
                <c:pt idx="3712">
                  <c:v>5</c:v>
                </c:pt>
                <c:pt idx="3713">
                  <c:v>9</c:v>
                </c:pt>
                <c:pt idx="3714">
                  <c:v>7</c:v>
                </c:pt>
                <c:pt idx="3715">
                  <c:v>6</c:v>
                </c:pt>
                <c:pt idx="3716">
                  <c:v>5</c:v>
                </c:pt>
                <c:pt idx="3717">
                  <c:v>7</c:v>
                </c:pt>
                <c:pt idx="3718">
                  <c:v>3</c:v>
                </c:pt>
                <c:pt idx="3719">
                  <c:v>8</c:v>
                </c:pt>
                <c:pt idx="3720">
                  <c:v>2</c:v>
                </c:pt>
                <c:pt idx="3721">
                  <c:v>7</c:v>
                </c:pt>
                <c:pt idx="3722">
                  <c:v>4</c:v>
                </c:pt>
                <c:pt idx="3723">
                  <c:v>5</c:v>
                </c:pt>
                <c:pt idx="3724">
                  <c:v>4</c:v>
                </c:pt>
                <c:pt idx="3725">
                  <c:v>7</c:v>
                </c:pt>
                <c:pt idx="3726">
                  <c:v>7</c:v>
                </c:pt>
                <c:pt idx="3727">
                  <c:v>6</c:v>
                </c:pt>
                <c:pt idx="3728">
                  <c:v>5</c:v>
                </c:pt>
                <c:pt idx="3729">
                  <c:v>8</c:v>
                </c:pt>
                <c:pt idx="3730">
                  <c:v>15</c:v>
                </c:pt>
                <c:pt idx="3731">
                  <c:v>7</c:v>
                </c:pt>
                <c:pt idx="3732">
                  <c:v>8</c:v>
                </c:pt>
                <c:pt idx="3733">
                  <c:v>7</c:v>
                </c:pt>
                <c:pt idx="3734">
                  <c:v>6</c:v>
                </c:pt>
                <c:pt idx="3735">
                  <c:v>2</c:v>
                </c:pt>
                <c:pt idx="3736">
                  <c:v>6</c:v>
                </c:pt>
                <c:pt idx="3737">
                  <c:v>4</c:v>
                </c:pt>
                <c:pt idx="3738">
                  <c:v>9</c:v>
                </c:pt>
                <c:pt idx="3739">
                  <c:v>7</c:v>
                </c:pt>
                <c:pt idx="3740">
                  <c:v>7</c:v>
                </c:pt>
                <c:pt idx="3741">
                  <c:v>6</c:v>
                </c:pt>
                <c:pt idx="3742">
                  <c:v>13</c:v>
                </c:pt>
                <c:pt idx="3743">
                  <c:v>6</c:v>
                </c:pt>
                <c:pt idx="3744">
                  <c:v>7</c:v>
                </c:pt>
                <c:pt idx="3745">
                  <c:v>5</c:v>
                </c:pt>
                <c:pt idx="3746">
                  <c:v>9</c:v>
                </c:pt>
                <c:pt idx="3747">
                  <c:v>6</c:v>
                </c:pt>
                <c:pt idx="3748">
                  <c:v>9</c:v>
                </c:pt>
                <c:pt idx="3749">
                  <c:v>8</c:v>
                </c:pt>
                <c:pt idx="3750">
                  <c:v>4</c:v>
                </c:pt>
                <c:pt idx="3751">
                  <c:v>11</c:v>
                </c:pt>
                <c:pt idx="3752">
                  <c:v>13</c:v>
                </c:pt>
                <c:pt idx="3753">
                  <c:v>12</c:v>
                </c:pt>
                <c:pt idx="3754">
                  <c:v>5</c:v>
                </c:pt>
                <c:pt idx="3755">
                  <c:v>8</c:v>
                </c:pt>
                <c:pt idx="3756">
                  <c:v>9</c:v>
                </c:pt>
                <c:pt idx="3757">
                  <c:v>5</c:v>
                </c:pt>
                <c:pt idx="3758">
                  <c:v>9</c:v>
                </c:pt>
                <c:pt idx="3759">
                  <c:v>8</c:v>
                </c:pt>
                <c:pt idx="3760">
                  <c:v>8</c:v>
                </c:pt>
                <c:pt idx="3761">
                  <c:v>1</c:v>
                </c:pt>
                <c:pt idx="3762">
                  <c:v>2</c:v>
                </c:pt>
                <c:pt idx="3763">
                  <c:v>9</c:v>
                </c:pt>
                <c:pt idx="3764">
                  <c:v>6</c:v>
                </c:pt>
                <c:pt idx="3765">
                  <c:v>7</c:v>
                </c:pt>
                <c:pt idx="3766">
                  <c:v>12</c:v>
                </c:pt>
                <c:pt idx="3767">
                  <c:v>11</c:v>
                </c:pt>
                <c:pt idx="3768">
                  <c:v>8</c:v>
                </c:pt>
                <c:pt idx="3769">
                  <c:v>8</c:v>
                </c:pt>
                <c:pt idx="3770">
                  <c:v>5</c:v>
                </c:pt>
                <c:pt idx="3771">
                  <c:v>8</c:v>
                </c:pt>
                <c:pt idx="3772">
                  <c:v>9</c:v>
                </c:pt>
                <c:pt idx="3773">
                  <c:v>7</c:v>
                </c:pt>
                <c:pt idx="3774">
                  <c:v>13</c:v>
                </c:pt>
                <c:pt idx="3775">
                  <c:v>9</c:v>
                </c:pt>
                <c:pt idx="3776">
                  <c:v>5</c:v>
                </c:pt>
                <c:pt idx="3777">
                  <c:v>5</c:v>
                </c:pt>
                <c:pt idx="3778">
                  <c:v>10</c:v>
                </c:pt>
                <c:pt idx="3779">
                  <c:v>6</c:v>
                </c:pt>
                <c:pt idx="3780">
                  <c:v>9</c:v>
                </c:pt>
                <c:pt idx="3781">
                  <c:v>12</c:v>
                </c:pt>
                <c:pt idx="3782">
                  <c:v>7</c:v>
                </c:pt>
                <c:pt idx="3783">
                  <c:v>4</c:v>
                </c:pt>
                <c:pt idx="3784">
                  <c:v>4</c:v>
                </c:pt>
                <c:pt idx="3785">
                  <c:v>3</c:v>
                </c:pt>
                <c:pt idx="3786">
                  <c:v>7</c:v>
                </c:pt>
                <c:pt idx="3787">
                  <c:v>12</c:v>
                </c:pt>
                <c:pt idx="3788">
                  <c:v>5</c:v>
                </c:pt>
                <c:pt idx="3789">
                  <c:v>10</c:v>
                </c:pt>
                <c:pt idx="3790">
                  <c:v>6</c:v>
                </c:pt>
                <c:pt idx="3791">
                  <c:v>13</c:v>
                </c:pt>
                <c:pt idx="3792">
                  <c:v>8</c:v>
                </c:pt>
                <c:pt idx="3793">
                  <c:v>7</c:v>
                </c:pt>
                <c:pt idx="3794">
                  <c:v>7</c:v>
                </c:pt>
                <c:pt idx="3795">
                  <c:v>6</c:v>
                </c:pt>
                <c:pt idx="3796">
                  <c:v>8</c:v>
                </c:pt>
                <c:pt idx="3797">
                  <c:v>3</c:v>
                </c:pt>
                <c:pt idx="3798">
                  <c:v>11</c:v>
                </c:pt>
                <c:pt idx="3799">
                  <c:v>8</c:v>
                </c:pt>
                <c:pt idx="3800">
                  <c:v>8</c:v>
                </c:pt>
                <c:pt idx="3801">
                  <c:v>6</c:v>
                </c:pt>
                <c:pt idx="3802">
                  <c:v>2</c:v>
                </c:pt>
                <c:pt idx="3803">
                  <c:v>6</c:v>
                </c:pt>
                <c:pt idx="3804">
                  <c:v>9</c:v>
                </c:pt>
                <c:pt idx="3805">
                  <c:v>4</c:v>
                </c:pt>
                <c:pt idx="3806">
                  <c:v>8</c:v>
                </c:pt>
                <c:pt idx="3807">
                  <c:v>5</c:v>
                </c:pt>
                <c:pt idx="3808">
                  <c:v>6</c:v>
                </c:pt>
                <c:pt idx="3809">
                  <c:v>5</c:v>
                </c:pt>
                <c:pt idx="3810">
                  <c:v>4</c:v>
                </c:pt>
                <c:pt idx="3811">
                  <c:v>4</c:v>
                </c:pt>
                <c:pt idx="3812">
                  <c:v>6</c:v>
                </c:pt>
                <c:pt idx="3813">
                  <c:v>6</c:v>
                </c:pt>
                <c:pt idx="3814">
                  <c:v>6</c:v>
                </c:pt>
                <c:pt idx="3815">
                  <c:v>10</c:v>
                </c:pt>
                <c:pt idx="3816">
                  <c:v>11</c:v>
                </c:pt>
                <c:pt idx="3817">
                  <c:v>8</c:v>
                </c:pt>
                <c:pt idx="3818">
                  <c:v>5</c:v>
                </c:pt>
                <c:pt idx="3819">
                  <c:v>5</c:v>
                </c:pt>
                <c:pt idx="3820">
                  <c:v>3</c:v>
                </c:pt>
                <c:pt idx="3821">
                  <c:v>1</c:v>
                </c:pt>
                <c:pt idx="3822">
                  <c:v>0</c:v>
                </c:pt>
                <c:pt idx="3823">
                  <c:v>0</c:v>
                </c:pt>
                <c:pt idx="3824">
                  <c:v>0</c:v>
                </c:pt>
                <c:pt idx="3825">
                  <c:v>0</c:v>
                </c:pt>
                <c:pt idx="3826">
                  <c:v>1</c:v>
                </c:pt>
                <c:pt idx="3827">
                  <c:v>1</c:v>
                </c:pt>
                <c:pt idx="3828">
                  <c:v>1</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1</c:v>
                </c:pt>
                <c:pt idx="3854">
                  <c:v>0</c:v>
                </c:pt>
                <c:pt idx="3855">
                  <c:v>0</c:v>
                </c:pt>
                <c:pt idx="3856">
                  <c:v>2</c:v>
                </c:pt>
                <c:pt idx="3857">
                  <c:v>1</c:v>
                </c:pt>
                <c:pt idx="3858">
                  <c:v>0</c:v>
                </c:pt>
                <c:pt idx="3859">
                  <c:v>0</c:v>
                </c:pt>
                <c:pt idx="3860">
                  <c:v>0</c:v>
                </c:pt>
                <c:pt idx="3861">
                  <c:v>0</c:v>
                </c:pt>
                <c:pt idx="3862">
                  <c:v>1</c:v>
                </c:pt>
                <c:pt idx="3863">
                  <c:v>1</c:v>
                </c:pt>
                <c:pt idx="3864">
                  <c:v>0</c:v>
                </c:pt>
                <c:pt idx="3865">
                  <c:v>0</c:v>
                </c:pt>
                <c:pt idx="3866">
                  <c:v>0</c:v>
                </c:pt>
                <c:pt idx="3867">
                  <c:v>0</c:v>
                </c:pt>
                <c:pt idx="3868">
                  <c:v>2</c:v>
                </c:pt>
                <c:pt idx="3869">
                  <c:v>1</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1</c:v>
                </c:pt>
                <c:pt idx="3888">
                  <c:v>0</c:v>
                </c:pt>
                <c:pt idx="3889">
                  <c:v>0</c:v>
                </c:pt>
                <c:pt idx="3890">
                  <c:v>1</c:v>
                </c:pt>
                <c:pt idx="3891">
                  <c:v>0</c:v>
                </c:pt>
                <c:pt idx="3892">
                  <c:v>0</c:v>
                </c:pt>
                <c:pt idx="3893">
                  <c:v>0</c:v>
                </c:pt>
                <c:pt idx="3894">
                  <c:v>0</c:v>
                </c:pt>
                <c:pt idx="3895">
                  <c:v>0</c:v>
                </c:pt>
                <c:pt idx="3896">
                  <c:v>1</c:v>
                </c:pt>
                <c:pt idx="3897">
                  <c:v>0</c:v>
                </c:pt>
                <c:pt idx="3898">
                  <c:v>0</c:v>
                </c:pt>
                <c:pt idx="3899">
                  <c:v>1</c:v>
                </c:pt>
                <c:pt idx="3900">
                  <c:v>0</c:v>
                </c:pt>
                <c:pt idx="3901">
                  <c:v>1</c:v>
                </c:pt>
                <c:pt idx="3902">
                  <c:v>1</c:v>
                </c:pt>
                <c:pt idx="3903">
                  <c:v>0</c:v>
                </c:pt>
                <c:pt idx="3904">
                  <c:v>0</c:v>
                </c:pt>
                <c:pt idx="3905">
                  <c:v>0</c:v>
                </c:pt>
                <c:pt idx="3906">
                  <c:v>0</c:v>
                </c:pt>
                <c:pt idx="3907">
                  <c:v>0</c:v>
                </c:pt>
                <c:pt idx="3908">
                  <c:v>0</c:v>
                </c:pt>
                <c:pt idx="3909">
                  <c:v>0</c:v>
                </c:pt>
                <c:pt idx="3910">
                  <c:v>1</c:v>
                </c:pt>
                <c:pt idx="3911">
                  <c:v>0</c:v>
                </c:pt>
                <c:pt idx="3912">
                  <c:v>0</c:v>
                </c:pt>
                <c:pt idx="3913">
                  <c:v>1</c:v>
                </c:pt>
                <c:pt idx="3914">
                  <c:v>1</c:v>
                </c:pt>
                <c:pt idx="3915">
                  <c:v>0</c:v>
                </c:pt>
                <c:pt idx="3916">
                  <c:v>1</c:v>
                </c:pt>
                <c:pt idx="3917">
                  <c:v>0</c:v>
                </c:pt>
                <c:pt idx="3918">
                  <c:v>1</c:v>
                </c:pt>
                <c:pt idx="3919">
                  <c:v>0</c:v>
                </c:pt>
                <c:pt idx="3920">
                  <c:v>0</c:v>
                </c:pt>
                <c:pt idx="3921">
                  <c:v>0</c:v>
                </c:pt>
                <c:pt idx="3922">
                  <c:v>0</c:v>
                </c:pt>
                <c:pt idx="3923">
                  <c:v>0</c:v>
                </c:pt>
                <c:pt idx="3924">
                  <c:v>1</c:v>
                </c:pt>
                <c:pt idx="3925">
                  <c:v>0</c:v>
                </c:pt>
                <c:pt idx="3926">
                  <c:v>0</c:v>
                </c:pt>
                <c:pt idx="3927">
                  <c:v>1</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1</c:v>
                </c:pt>
                <c:pt idx="3953">
                  <c:v>0</c:v>
                </c:pt>
                <c:pt idx="3954">
                  <c:v>0</c:v>
                </c:pt>
                <c:pt idx="3955">
                  <c:v>0</c:v>
                </c:pt>
                <c:pt idx="3956">
                  <c:v>2</c:v>
                </c:pt>
                <c:pt idx="3957">
                  <c:v>0</c:v>
                </c:pt>
                <c:pt idx="3958">
                  <c:v>1</c:v>
                </c:pt>
                <c:pt idx="3959">
                  <c:v>0</c:v>
                </c:pt>
                <c:pt idx="3960">
                  <c:v>0</c:v>
                </c:pt>
                <c:pt idx="3961">
                  <c:v>0</c:v>
                </c:pt>
                <c:pt idx="3962">
                  <c:v>1</c:v>
                </c:pt>
                <c:pt idx="3963">
                  <c:v>0</c:v>
                </c:pt>
                <c:pt idx="3964">
                  <c:v>0</c:v>
                </c:pt>
                <c:pt idx="3965">
                  <c:v>0</c:v>
                </c:pt>
                <c:pt idx="3966">
                  <c:v>0</c:v>
                </c:pt>
                <c:pt idx="3967">
                  <c:v>0</c:v>
                </c:pt>
                <c:pt idx="3968">
                  <c:v>0</c:v>
                </c:pt>
                <c:pt idx="3969">
                  <c:v>0</c:v>
                </c:pt>
                <c:pt idx="3970">
                  <c:v>0</c:v>
                </c:pt>
                <c:pt idx="3971">
                  <c:v>0</c:v>
                </c:pt>
                <c:pt idx="3972">
                  <c:v>0</c:v>
                </c:pt>
                <c:pt idx="3973">
                  <c:v>0</c:v>
                </c:pt>
                <c:pt idx="3974">
                  <c:v>1</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1</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2</c:v>
                </c:pt>
                <c:pt idx="4023">
                  <c:v>1</c:v>
                </c:pt>
                <c:pt idx="4024">
                  <c:v>0</c:v>
                </c:pt>
                <c:pt idx="4025">
                  <c:v>0</c:v>
                </c:pt>
                <c:pt idx="4026">
                  <c:v>0</c:v>
                </c:pt>
                <c:pt idx="4027">
                  <c:v>0</c:v>
                </c:pt>
                <c:pt idx="4028">
                  <c:v>1</c:v>
                </c:pt>
                <c:pt idx="4029">
                  <c:v>0</c:v>
                </c:pt>
                <c:pt idx="4030">
                  <c:v>0</c:v>
                </c:pt>
                <c:pt idx="4031">
                  <c:v>0</c:v>
                </c:pt>
                <c:pt idx="4032">
                  <c:v>0</c:v>
                </c:pt>
                <c:pt idx="4033">
                  <c:v>0</c:v>
                </c:pt>
                <c:pt idx="4034">
                  <c:v>0</c:v>
                </c:pt>
                <c:pt idx="4035">
                  <c:v>0</c:v>
                </c:pt>
                <c:pt idx="4036">
                  <c:v>0</c:v>
                </c:pt>
                <c:pt idx="4037">
                  <c:v>0</c:v>
                </c:pt>
                <c:pt idx="4038">
                  <c:v>0</c:v>
                </c:pt>
                <c:pt idx="4039">
                  <c:v>0</c:v>
                </c:pt>
                <c:pt idx="4040">
                  <c:v>1</c:v>
                </c:pt>
                <c:pt idx="4041">
                  <c:v>2</c:v>
                </c:pt>
                <c:pt idx="4042">
                  <c:v>0</c:v>
                </c:pt>
                <c:pt idx="4043">
                  <c:v>0</c:v>
                </c:pt>
                <c:pt idx="4044">
                  <c:v>0</c:v>
                </c:pt>
                <c:pt idx="4045">
                  <c:v>0</c:v>
                </c:pt>
                <c:pt idx="4046">
                  <c:v>1</c:v>
                </c:pt>
                <c:pt idx="4047">
                  <c:v>0</c:v>
                </c:pt>
                <c:pt idx="4048">
                  <c:v>1</c:v>
                </c:pt>
                <c:pt idx="4049">
                  <c:v>0</c:v>
                </c:pt>
                <c:pt idx="4050">
                  <c:v>1</c:v>
                </c:pt>
                <c:pt idx="4051">
                  <c:v>0</c:v>
                </c:pt>
                <c:pt idx="4052">
                  <c:v>0</c:v>
                </c:pt>
                <c:pt idx="4053">
                  <c:v>0</c:v>
                </c:pt>
                <c:pt idx="4054">
                  <c:v>1</c:v>
                </c:pt>
                <c:pt idx="4055">
                  <c:v>0</c:v>
                </c:pt>
                <c:pt idx="4056">
                  <c:v>0</c:v>
                </c:pt>
                <c:pt idx="4057">
                  <c:v>0</c:v>
                </c:pt>
                <c:pt idx="4058">
                  <c:v>0</c:v>
                </c:pt>
                <c:pt idx="4059">
                  <c:v>0</c:v>
                </c:pt>
                <c:pt idx="4060">
                  <c:v>0</c:v>
                </c:pt>
                <c:pt idx="4061">
                  <c:v>1</c:v>
                </c:pt>
                <c:pt idx="4062">
                  <c:v>0</c:v>
                </c:pt>
                <c:pt idx="4063">
                  <c:v>1</c:v>
                </c:pt>
                <c:pt idx="4064">
                  <c:v>0</c:v>
                </c:pt>
                <c:pt idx="4065">
                  <c:v>0</c:v>
                </c:pt>
                <c:pt idx="4066">
                  <c:v>0</c:v>
                </c:pt>
                <c:pt idx="4067">
                  <c:v>0</c:v>
                </c:pt>
                <c:pt idx="4068">
                  <c:v>1</c:v>
                </c:pt>
                <c:pt idx="4069">
                  <c:v>0</c:v>
                </c:pt>
                <c:pt idx="4070">
                  <c:v>0</c:v>
                </c:pt>
                <c:pt idx="4071">
                  <c:v>1</c:v>
                </c:pt>
                <c:pt idx="4072">
                  <c:v>0</c:v>
                </c:pt>
                <c:pt idx="4073">
                  <c:v>0</c:v>
                </c:pt>
                <c:pt idx="4074">
                  <c:v>0</c:v>
                </c:pt>
                <c:pt idx="4075">
                  <c:v>0</c:v>
                </c:pt>
                <c:pt idx="4076">
                  <c:v>0</c:v>
                </c:pt>
                <c:pt idx="4077">
                  <c:v>0</c:v>
                </c:pt>
                <c:pt idx="4078">
                  <c:v>1</c:v>
                </c:pt>
                <c:pt idx="4079">
                  <c:v>0</c:v>
                </c:pt>
                <c:pt idx="4080">
                  <c:v>0</c:v>
                </c:pt>
                <c:pt idx="4081">
                  <c:v>1</c:v>
                </c:pt>
                <c:pt idx="4082">
                  <c:v>0</c:v>
                </c:pt>
                <c:pt idx="4083">
                  <c:v>0</c:v>
                </c:pt>
                <c:pt idx="4084">
                  <c:v>0</c:v>
                </c:pt>
                <c:pt idx="4085">
                  <c:v>1</c:v>
                </c:pt>
                <c:pt idx="4086">
                  <c:v>0</c:v>
                </c:pt>
                <c:pt idx="4087">
                  <c:v>0</c:v>
                </c:pt>
                <c:pt idx="4088">
                  <c:v>0</c:v>
                </c:pt>
                <c:pt idx="4089">
                  <c:v>0</c:v>
                </c:pt>
                <c:pt idx="4090">
                  <c:v>0</c:v>
                </c:pt>
                <c:pt idx="4091">
                  <c:v>0</c:v>
                </c:pt>
                <c:pt idx="4092">
                  <c:v>0</c:v>
                </c:pt>
                <c:pt idx="4093">
                  <c:v>0</c:v>
                </c:pt>
                <c:pt idx="4094">
                  <c:v>0</c:v>
                </c:pt>
                <c:pt idx="4095">
                  <c:v>0</c:v>
                </c:pt>
                <c:pt idx="4096">
                  <c:v>0</c:v>
                </c:pt>
                <c:pt idx="4097">
                  <c:v>2</c:v>
                </c:pt>
                <c:pt idx="4098">
                  <c:v>0</c:v>
                </c:pt>
                <c:pt idx="4099">
                  <c:v>0</c:v>
                </c:pt>
                <c:pt idx="4100">
                  <c:v>0</c:v>
                </c:pt>
                <c:pt idx="4101">
                  <c:v>0</c:v>
                </c:pt>
                <c:pt idx="4102">
                  <c:v>0</c:v>
                </c:pt>
                <c:pt idx="4103">
                  <c:v>0</c:v>
                </c:pt>
                <c:pt idx="4104">
                  <c:v>0</c:v>
                </c:pt>
                <c:pt idx="4105">
                  <c:v>1</c:v>
                </c:pt>
                <c:pt idx="4106">
                  <c:v>1</c:v>
                </c:pt>
                <c:pt idx="4107">
                  <c:v>0</c:v>
                </c:pt>
                <c:pt idx="4108">
                  <c:v>0</c:v>
                </c:pt>
                <c:pt idx="4109">
                  <c:v>1</c:v>
                </c:pt>
                <c:pt idx="4110">
                  <c:v>1</c:v>
                </c:pt>
                <c:pt idx="4111">
                  <c:v>0</c:v>
                </c:pt>
                <c:pt idx="4112">
                  <c:v>1</c:v>
                </c:pt>
                <c:pt idx="4113">
                  <c:v>1</c:v>
                </c:pt>
                <c:pt idx="4114">
                  <c:v>0</c:v>
                </c:pt>
                <c:pt idx="4115">
                  <c:v>0</c:v>
                </c:pt>
                <c:pt idx="4116">
                  <c:v>0</c:v>
                </c:pt>
                <c:pt idx="4117">
                  <c:v>0</c:v>
                </c:pt>
                <c:pt idx="4118">
                  <c:v>0</c:v>
                </c:pt>
                <c:pt idx="4119">
                  <c:v>0</c:v>
                </c:pt>
                <c:pt idx="4120">
                  <c:v>0</c:v>
                </c:pt>
                <c:pt idx="4121">
                  <c:v>0</c:v>
                </c:pt>
                <c:pt idx="4122">
                  <c:v>0</c:v>
                </c:pt>
                <c:pt idx="4123">
                  <c:v>0</c:v>
                </c:pt>
                <c:pt idx="4124">
                  <c:v>1</c:v>
                </c:pt>
                <c:pt idx="4125">
                  <c:v>0</c:v>
                </c:pt>
                <c:pt idx="4126">
                  <c:v>0</c:v>
                </c:pt>
                <c:pt idx="4127">
                  <c:v>0</c:v>
                </c:pt>
              </c:numCache>
            </c:numRef>
          </c:val>
        </c:ser>
        <c:dLbls>
          <c:showLegendKey val="0"/>
          <c:showVal val="0"/>
          <c:showCatName val="0"/>
          <c:showSerName val="0"/>
          <c:showPercent val="0"/>
          <c:showBubbleSize val="0"/>
        </c:dLbls>
        <c:gapWidth val="150"/>
        <c:axId val="357705600"/>
        <c:axId val="357707136"/>
      </c:barChart>
      <c:catAx>
        <c:axId val="357705600"/>
        <c:scaling>
          <c:orientation val="minMax"/>
        </c:scaling>
        <c:delete val="0"/>
        <c:axPos val="b"/>
        <c:majorTickMark val="out"/>
        <c:minorTickMark val="none"/>
        <c:tickLblPos val="nextTo"/>
        <c:txPr>
          <a:bodyPr/>
          <a:lstStyle/>
          <a:p>
            <a:pPr>
              <a:defRPr sz="700"/>
            </a:pPr>
            <a:endParaRPr lang="en-US"/>
          </a:p>
        </c:txPr>
        <c:crossAx val="357707136"/>
        <c:crosses val="autoZero"/>
        <c:auto val="1"/>
        <c:lblAlgn val="ctr"/>
        <c:lblOffset val="100"/>
        <c:noMultiLvlLbl val="0"/>
      </c:catAx>
      <c:valAx>
        <c:axId val="357707136"/>
        <c:scaling>
          <c:orientation val="minMax"/>
          <c:max val="10"/>
        </c:scaling>
        <c:delete val="0"/>
        <c:axPos val="l"/>
        <c:majorGridlines/>
        <c:numFmt formatCode="General" sourceLinked="1"/>
        <c:majorTickMark val="out"/>
        <c:minorTickMark val="none"/>
        <c:tickLblPos val="nextTo"/>
        <c:crossAx val="357705600"/>
        <c:crosses val="autoZero"/>
        <c:crossBetween val="between"/>
        <c:majorUnit val="2"/>
      </c:valAx>
      <c:spPr>
        <a:ln>
          <a:solidFill>
            <a:schemeClr val="bg1">
              <a:lumMod val="75000"/>
            </a:schemeClr>
          </a:solidFill>
        </a:ln>
      </c:spPr>
    </c:plotArea>
    <c:legend>
      <c:legendPos val="r"/>
      <c:layout>
        <c:manualLayout>
          <c:xMode val="edge"/>
          <c:yMode val="edge"/>
          <c:x val="8.5860135435944035E-2"/>
          <c:y val="5.0733814523184602E-2"/>
          <c:w val="0.24847957730773848"/>
          <c:h val="0.1447920676582094"/>
        </c:manualLayout>
      </c:layout>
      <c:overlay val="0"/>
    </c:legend>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56120789618489"/>
          <c:y val="5.128205128205128E-2"/>
          <c:w val="0.7467679218734522"/>
          <c:h val="0.77070719306939783"/>
        </c:manualLayout>
      </c:layout>
      <c:barChart>
        <c:barDir val="col"/>
        <c:grouping val="clustered"/>
        <c:varyColors val="0"/>
        <c:ser>
          <c:idx val="0"/>
          <c:order val="0"/>
          <c:tx>
            <c:strRef>
              <c:f>'4-1'!$K$5</c:f>
              <c:strCache>
                <c:ptCount val="1"/>
                <c:pt idx="0">
                  <c:v>Men</c:v>
                </c:pt>
              </c:strCache>
            </c:strRef>
          </c:tx>
          <c:spPr>
            <a:solidFill>
              <a:schemeClr val="tx1"/>
            </a:solidFill>
          </c:spPr>
          <c:invertIfNegative val="0"/>
          <c:cat>
            <c:strRef>
              <c:f>'4-1'!$L$4:$R$4</c:f>
              <c:strCache>
                <c:ptCount val="7"/>
                <c:pt idx="0">
                  <c:v>16-24</c:v>
                </c:pt>
                <c:pt idx="1">
                  <c:v>25-34</c:v>
                </c:pt>
                <c:pt idx="2">
                  <c:v>35-44</c:v>
                </c:pt>
                <c:pt idx="3">
                  <c:v>45-54</c:v>
                </c:pt>
                <c:pt idx="4">
                  <c:v>55-64</c:v>
                </c:pt>
                <c:pt idx="5">
                  <c:v>65-74</c:v>
                </c:pt>
                <c:pt idx="6">
                  <c:v>75+</c:v>
                </c:pt>
              </c:strCache>
            </c:strRef>
          </c:cat>
          <c:val>
            <c:numRef>
              <c:f>'4-1'!$L$5:$R$5</c:f>
              <c:numCache>
                <c:formatCode>0.0</c:formatCode>
                <c:ptCount val="7"/>
                <c:pt idx="0">
                  <c:v>123.7</c:v>
                </c:pt>
                <c:pt idx="1">
                  <c:v>124.8</c:v>
                </c:pt>
                <c:pt idx="2">
                  <c:v>127.5</c:v>
                </c:pt>
                <c:pt idx="3">
                  <c:v>129</c:v>
                </c:pt>
                <c:pt idx="4">
                  <c:v>132.6</c:v>
                </c:pt>
                <c:pt idx="5">
                  <c:v>133.5</c:v>
                </c:pt>
                <c:pt idx="6">
                  <c:v>135</c:v>
                </c:pt>
              </c:numCache>
            </c:numRef>
          </c:val>
        </c:ser>
        <c:ser>
          <c:idx val="1"/>
          <c:order val="1"/>
          <c:tx>
            <c:strRef>
              <c:f>'4-1'!$K$6</c:f>
              <c:strCache>
                <c:ptCount val="1"/>
                <c:pt idx="0">
                  <c:v>Women</c:v>
                </c:pt>
              </c:strCache>
            </c:strRef>
          </c:tx>
          <c:spPr>
            <a:solidFill>
              <a:schemeClr val="bg1">
                <a:lumMod val="75000"/>
              </a:schemeClr>
            </a:solidFill>
          </c:spPr>
          <c:invertIfNegative val="0"/>
          <c:cat>
            <c:strRef>
              <c:f>'4-1'!$L$4:$R$4</c:f>
              <c:strCache>
                <c:ptCount val="7"/>
                <c:pt idx="0">
                  <c:v>16-24</c:v>
                </c:pt>
                <c:pt idx="1">
                  <c:v>25-34</c:v>
                </c:pt>
                <c:pt idx="2">
                  <c:v>35-44</c:v>
                </c:pt>
                <c:pt idx="3">
                  <c:v>45-54</c:v>
                </c:pt>
                <c:pt idx="4">
                  <c:v>55-64</c:v>
                </c:pt>
                <c:pt idx="5">
                  <c:v>65-74</c:v>
                </c:pt>
                <c:pt idx="6">
                  <c:v>75+</c:v>
                </c:pt>
              </c:strCache>
            </c:strRef>
          </c:cat>
          <c:val>
            <c:numRef>
              <c:f>'4-1'!$L$6:$R$6</c:f>
              <c:numCache>
                <c:formatCode>0.0</c:formatCode>
                <c:ptCount val="7"/>
                <c:pt idx="0">
                  <c:v>111.1</c:v>
                </c:pt>
                <c:pt idx="1">
                  <c:v>112.5</c:v>
                </c:pt>
                <c:pt idx="2">
                  <c:v>115</c:v>
                </c:pt>
                <c:pt idx="3">
                  <c:v>122.6</c:v>
                </c:pt>
                <c:pt idx="4">
                  <c:v>130.1</c:v>
                </c:pt>
                <c:pt idx="5">
                  <c:v>135</c:v>
                </c:pt>
                <c:pt idx="6">
                  <c:v>136.30000000000001</c:v>
                </c:pt>
              </c:numCache>
            </c:numRef>
          </c:val>
        </c:ser>
        <c:dLbls>
          <c:showLegendKey val="0"/>
          <c:showVal val="0"/>
          <c:showCatName val="0"/>
          <c:showSerName val="0"/>
          <c:showPercent val="0"/>
          <c:showBubbleSize val="0"/>
        </c:dLbls>
        <c:gapWidth val="150"/>
        <c:axId val="353791360"/>
        <c:axId val="353801728"/>
      </c:barChart>
      <c:catAx>
        <c:axId val="353791360"/>
        <c:scaling>
          <c:orientation val="minMax"/>
        </c:scaling>
        <c:delete val="0"/>
        <c:axPos val="b"/>
        <c:title>
          <c:tx>
            <c:rich>
              <a:bodyPr/>
              <a:lstStyle/>
              <a:p>
                <a:pPr>
                  <a:defRPr/>
                </a:pPr>
                <a:r>
                  <a:rPr lang="en-GB"/>
                  <a:t>Age</a:t>
                </a:r>
              </a:p>
            </c:rich>
          </c:tx>
          <c:overlay val="0"/>
        </c:title>
        <c:majorTickMark val="out"/>
        <c:minorTickMark val="none"/>
        <c:tickLblPos val="nextTo"/>
        <c:crossAx val="353801728"/>
        <c:crosses val="autoZero"/>
        <c:auto val="1"/>
        <c:lblAlgn val="ctr"/>
        <c:lblOffset val="100"/>
        <c:noMultiLvlLbl val="0"/>
      </c:catAx>
      <c:valAx>
        <c:axId val="353801728"/>
        <c:scaling>
          <c:orientation val="minMax"/>
          <c:min val="100"/>
        </c:scaling>
        <c:delete val="0"/>
        <c:axPos val="l"/>
        <c:majorGridlines/>
        <c:title>
          <c:tx>
            <c:rich>
              <a:bodyPr rot="-5400000" vert="horz"/>
              <a:lstStyle/>
              <a:p>
                <a:pPr>
                  <a:defRPr/>
                </a:pPr>
                <a:r>
                  <a:rPr lang="en-GB"/>
                  <a:t>SBP (mmHg)</a:t>
                </a:r>
              </a:p>
            </c:rich>
          </c:tx>
          <c:layout>
            <c:manualLayout>
              <c:xMode val="edge"/>
              <c:yMode val="edge"/>
              <c:x val="3.4971874212036528E-3"/>
              <c:y val="0.30787254602973974"/>
            </c:manualLayout>
          </c:layout>
          <c:overlay val="0"/>
        </c:title>
        <c:numFmt formatCode="0" sourceLinked="0"/>
        <c:majorTickMark val="out"/>
        <c:minorTickMark val="none"/>
        <c:tickLblPos val="nextTo"/>
        <c:crossAx val="353791360"/>
        <c:crosses val="autoZero"/>
        <c:crossBetween val="between"/>
      </c:valAx>
      <c:spPr>
        <a:ln>
          <a:solidFill>
            <a:schemeClr val="bg1">
              <a:lumMod val="75000"/>
            </a:schemeClr>
          </a:solidFill>
        </a:ln>
      </c:spPr>
    </c:plotArea>
    <c:legend>
      <c:legendPos val="r"/>
      <c:layout>
        <c:manualLayout>
          <c:xMode val="edge"/>
          <c:yMode val="edge"/>
          <c:x val="0.85933751734388353"/>
          <c:y val="0.42603564414588035"/>
          <c:w val="0.11193442374494669"/>
          <c:h val="0.18992077327342499"/>
        </c:manualLayout>
      </c:layout>
      <c:overlay val="0"/>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000011892105307E-2"/>
          <c:y val="5.0925925925925923E-2"/>
          <c:w val="0.88141214209898244"/>
          <c:h val="0.76185987168270641"/>
        </c:manualLayout>
      </c:layout>
      <c:barChart>
        <c:barDir val="col"/>
        <c:grouping val="clustered"/>
        <c:varyColors val="0"/>
        <c:ser>
          <c:idx val="0"/>
          <c:order val="0"/>
          <c:tx>
            <c:strRef>
              <c:f>Coverage!$Q$1</c:f>
              <c:strCache>
                <c:ptCount val="1"/>
                <c:pt idx="0">
                  <c:v>C0.9xS50</c:v>
                </c:pt>
              </c:strCache>
            </c:strRef>
          </c:tx>
          <c:invertIfNegative val="0"/>
          <c:val>
            <c:numRef>
              <c:f>Coverage!$Q$2:$Q$4131</c:f>
              <c:numCache>
                <c:formatCode>General</c:formatCode>
                <c:ptCount val="4130"/>
                <c:pt idx="0">
                  <c:v>0</c:v>
                </c:pt>
                <c:pt idx="1">
                  <c:v>0</c:v>
                </c:pt>
                <c:pt idx="2">
                  <c:v>1</c:v>
                </c:pt>
                <c:pt idx="3">
                  <c:v>0</c:v>
                </c:pt>
                <c:pt idx="4">
                  <c:v>0</c:v>
                </c:pt>
                <c:pt idx="5">
                  <c:v>0</c:v>
                </c:pt>
                <c:pt idx="6">
                  <c:v>0</c:v>
                </c:pt>
                <c:pt idx="7">
                  <c:v>0</c:v>
                </c:pt>
                <c:pt idx="8">
                  <c:v>0</c:v>
                </c:pt>
                <c:pt idx="9">
                  <c:v>1</c:v>
                </c:pt>
                <c:pt idx="10">
                  <c:v>0</c:v>
                </c:pt>
                <c:pt idx="11">
                  <c:v>1</c:v>
                </c:pt>
                <c:pt idx="12">
                  <c:v>0</c:v>
                </c:pt>
                <c:pt idx="13">
                  <c:v>0</c:v>
                </c:pt>
                <c:pt idx="14">
                  <c:v>0</c:v>
                </c:pt>
                <c:pt idx="15">
                  <c:v>0</c:v>
                </c:pt>
                <c:pt idx="16">
                  <c:v>0</c:v>
                </c:pt>
                <c:pt idx="17">
                  <c:v>0</c:v>
                </c:pt>
                <c:pt idx="18">
                  <c:v>0</c:v>
                </c:pt>
                <c:pt idx="19">
                  <c:v>2</c:v>
                </c:pt>
                <c:pt idx="20">
                  <c:v>0</c:v>
                </c:pt>
                <c:pt idx="21">
                  <c:v>0</c:v>
                </c:pt>
                <c:pt idx="22">
                  <c:v>0</c:v>
                </c:pt>
                <c:pt idx="23">
                  <c:v>0</c:v>
                </c:pt>
                <c:pt idx="24">
                  <c:v>0</c:v>
                </c:pt>
                <c:pt idx="25">
                  <c:v>0</c:v>
                </c:pt>
                <c:pt idx="26">
                  <c:v>1</c:v>
                </c:pt>
                <c:pt idx="27">
                  <c:v>0</c:v>
                </c:pt>
                <c:pt idx="28">
                  <c:v>0</c:v>
                </c:pt>
                <c:pt idx="29">
                  <c:v>0</c:v>
                </c:pt>
                <c:pt idx="30">
                  <c:v>1</c:v>
                </c:pt>
                <c:pt idx="31">
                  <c:v>0</c:v>
                </c:pt>
                <c:pt idx="32">
                  <c:v>0</c:v>
                </c:pt>
                <c:pt idx="33">
                  <c:v>1</c:v>
                </c:pt>
                <c:pt idx="34">
                  <c:v>1</c:v>
                </c:pt>
                <c:pt idx="35">
                  <c:v>0</c:v>
                </c:pt>
                <c:pt idx="36">
                  <c:v>0</c:v>
                </c:pt>
                <c:pt idx="37">
                  <c:v>1</c:v>
                </c:pt>
                <c:pt idx="38">
                  <c:v>0</c:v>
                </c:pt>
                <c:pt idx="39">
                  <c:v>0</c:v>
                </c:pt>
                <c:pt idx="40">
                  <c:v>0</c:v>
                </c:pt>
                <c:pt idx="41">
                  <c:v>1</c:v>
                </c:pt>
                <c:pt idx="42">
                  <c:v>0</c:v>
                </c:pt>
                <c:pt idx="43">
                  <c:v>0</c:v>
                </c:pt>
                <c:pt idx="44">
                  <c:v>0</c:v>
                </c:pt>
                <c:pt idx="45">
                  <c:v>0</c:v>
                </c:pt>
                <c:pt idx="46">
                  <c:v>1</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1</c:v>
                </c:pt>
                <c:pt idx="62">
                  <c:v>0</c:v>
                </c:pt>
                <c:pt idx="63">
                  <c:v>0</c:v>
                </c:pt>
                <c:pt idx="64">
                  <c:v>0</c:v>
                </c:pt>
                <c:pt idx="65">
                  <c:v>0</c:v>
                </c:pt>
                <c:pt idx="66">
                  <c:v>0</c:v>
                </c:pt>
                <c:pt idx="67">
                  <c:v>0</c:v>
                </c:pt>
                <c:pt idx="68">
                  <c:v>0</c:v>
                </c:pt>
                <c:pt idx="69">
                  <c:v>1</c:v>
                </c:pt>
                <c:pt idx="70">
                  <c:v>0</c:v>
                </c:pt>
                <c:pt idx="71">
                  <c:v>0</c:v>
                </c:pt>
                <c:pt idx="72">
                  <c:v>1</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2</c:v>
                </c:pt>
                <c:pt idx="90">
                  <c:v>0</c:v>
                </c:pt>
                <c:pt idx="91">
                  <c:v>0</c:v>
                </c:pt>
                <c:pt idx="92">
                  <c:v>0</c:v>
                </c:pt>
                <c:pt idx="93">
                  <c:v>0</c:v>
                </c:pt>
                <c:pt idx="94">
                  <c:v>0</c:v>
                </c:pt>
                <c:pt idx="95">
                  <c:v>0</c:v>
                </c:pt>
                <c:pt idx="96">
                  <c:v>1</c:v>
                </c:pt>
                <c:pt idx="97">
                  <c:v>0</c:v>
                </c:pt>
                <c:pt idx="98">
                  <c:v>0</c:v>
                </c:pt>
                <c:pt idx="99">
                  <c:v>0</c:v>
                </c:pt>
                <c:pt idx="100">
                  <c:v>0</c:v>
                </c:pt>
                <c:pt idx="101">
                  <c:v>0</c:v>
                </c:pt>
                <c:pt idx="102">
                  <c:v>1</c:v>
                </c:pt>
                <c:pt idx="103">
                  <c:v>0</c:v>
                </c:pt>
                <c:pt idx="104">
                  <c:v>0</c:v>
                </c:pt>
                <c:pt idx="105">
                  <c:v>0</c:v>
                </c:pt>
                <c:pt idx="106">
                  <c:v>0</c:v>
                </c:pt>
                <c:pt idx="107">
                  <c:v>0</c:v>
                </c:pt>
                <c:pt idx="108">
                  <c:v>1</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1</c:v>
                </c:pt>
                <c:pt idx="126">
                  <c:v>1</c:v>
                </c:pt>
                <c:pt idx="127">
                  <c:v>0</c:v>
                </c:pt>
                <c:pt idx="128">
                  <c:v>0</c:v>
                </c:pt>
                <c:pt idx="129">
                  <c:v>0</c:v>
                </c:pt>
                <c:pt idx="130">
                  <c:v>0</c:v>
                </c:pt>
                <c:pt idx="131">
                  <c:v>0</c:v>
                </c:pt>
                <c:pt idx="132">
                  <c:v>1</c:v>
                </c:pt>
                <c:pt idx="133">
                  <c:v>0</c:v>
                </c:pt>
                <c:pt idx="134">
                  <c:v>1</c:v>
                </c:pt>
                <c:pt idx="135">
                  <c:v>0</c:v>
                </c:pt>
                <c:pt idx="136">
                  <c:v>0</c:v>
                </c:pt>
                <c:pt idx="137">
                  <c:v>0</c:v>
                </c:pt>
                <c:pt idx="138">
                  <c:v>1</c:v>
                </c:pt>
                <c:pt idx="139">
                  <c:v>0</c:v>
                </c:pt>
                <c:pt idx="140">
                  <c:v>0</c:v>
                </c:pt>
                <c:pt idx="141">
                  <c:v>0</c:v>
                </c:pt>
                <c:pt idx="142">
                  <c:v>0</c:v>
                </c:pt>
                <c:pt idx="143">
                  <c:v>0</c:v>
                </c:pt>
                <c:pt idx="144">
                  <c:v>0</c:v>
                </c:pt>
                <c:pt idx="145">
                  <c:v>1</c:v>
                </c:pt>
                <c:pt idx="146">
                  <c:v>0</c:v>
                </c:pt>
                <c:pt idx="147">
                  <c:v>2</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1</c:v>
                </c:pt>
                <c:pt idx="165">
                  <c:v>1</c:v>
                </c:pt>
                <c:pt idx="166">
                  <c:v>0</c:v>
                </c:pt>
                <c:pt idx="167">
                  <c:v>0</c:v>
                </c:pt>
                <c:pt idx="168">
                  <c:v>0</c:v>
                </c:pt>
                <c:pt idx="169">
                  <c:v>0</c:v>
                </c:pt>
                <c:pt idx="170">
                  <c:v>1</c:v>
                </c:pt>
                <c:pt idx="171">
                  <c:v>0</c:v>
                </c:pt>
                <c:pt idx="172">
                  <c:v>0</c:v>
                </c:pt>
                <c:pt idx="173">
                  <c:v>0</c:v>
                </c:pt>
                <c:pt idx="174">
                  <c:v>0</c:v>
                </c:pt>
                <c:pt idx="175">
                  <c:v>0</c:v>
                </c:pt>
                <c:pt idx="176">
                  <c:v>0</c:v>
                </c:pt>
                <c:pt idx="177">
                  <c:v>0</c:v>
                </c:pt>
                <c:pt idx="178">
                  <c:v>1</c:v>
                </c:pt>
                <c:pt idx="179">
                  <c:v>0</c:v>
                </c:pt>
                <c:pt idx="180">
                  <c:v>0</c:v>
                </c:pt>
                <c:pt idx="181">
                  <c:v>0</c:v>
                </c:pt>
                <c:pt idx="182">
                  <c:v>0</c:v>
                </c:pt>
                <c:pt idx="183">
                  <c:v>0</c:v>
                </c:pt>
                <c:pt idx="184">
                  <c:v>0</c:v>
                </c:pt>
                <c:pt idx="185">
                  <c:v>0</c:v>
                </c:pt>
                <c:pt idx="186">
                  <c:v>1</c:v>
                </c:pt>
                <c:pt idx="187">
                  <c:v>0</c:v>
                </c:pt>
                <c:pt idx="188">
                  <c:v>0</c:v>
                </c:pt>
                <c:pt idx="189">
                  <c:v>0</c:v>
                </c:pt>
                <c:pt idx="190">
                  <c:v>0</c:v>
                </c:pt>
                <c:pt idx="191">
                  <c:v>0</c:v>
                </c:pt>
                <c:pt idx="192">
                  <c:v>0</c:v>
                </c:pt>
                <c:pt idx="193">
                  <c:v>0</c:v>
                </c:pt>
                <c:pt idx="194">
                  <c:v>1</c:v>
                </c:pt>
                <c:pt idx="195">
                  <c:v>0</c:v>
                </c:pt>
                <c:pt idx="196">
                  <c:v>1</c:v>
                </c:pt>
                <c:pt idx="197">
                  <c:v>0</c:v>
                </c:pt>
                <c:pt idx="198">
                  <c:v>0</c:v>
                </c:pt>
                <c:pt idx="199">
                  <c:v>0</c:v>
                </c:pt>
                <c:pt idx="200">
                  <c:v>0</c:v>
                </c:pt>
                <c:pt idx="201">
                  <c:v>0</c:v>
                </c:pt>
                <c:pt idx="202">
                  <c:v>0</c:v>
                </c:pt>
                <c:pt idx="203">
                  <c:v>0</c:v>
                </c:pt>
                <c:pt idx="204">
                  <c:v>0</c:v>
                </c:pt>
                <c:pt idx="205">
                  <c:v>0</c:v>
                </c:pt>
                <c:pt idx="206">
                  <c:v>0</c:v>
                </c:pt>
                <c:pt idx="207">
                  <c:v>1</c:v>
                </c:pt>
                <c:pt idx="208">
                  <c:v>0</c:v>
                </c:pt>
                <c:pt idx="209">
                  <c:v>0</c:v>
                </c:pt>
                <c:pt idx="210">
                  <c:v>0</c:v>
                </c:pt>
                <c:pt idx="211">
                  <c:v>0</c:v>
                </c:pt>
                <c:pt idx="212">
                  <c:v>0</c:v>
                </c:pt>
                <c:pt idx="213">
                  <c:v>0</c:v>
                </c:pt>
                <c:pt idx="214">
                  <c:v>0</c:v>
                </c:pt>
                <c:pt idx="215">
                  <c:v>0</c:v>
                </c:pt>
                <c:pt idx="216">
                  <c:v>1</c:v>
                </c:pt>
                <c:pt idx="217">
                  <c:v>1</c:v>
                </c:pt>
                <c:pt idx="218">
                  <c:v>0</c:v>
                </c:pt>
                <c:pt idx="219">
                  <c:v>0</c:v>
                </c:pt>
                <c:pt idx="220">
                  <c:v>0</c:v>
                </c:pt>
                <c:pt idx="221">
                  <c:v>0</c:v>
                </c:pt>
                <c:pt idx="222">
                  <c:v>0</c:v>
                </c:pt>
                <c:pt idx="223">
                  <c:v>1</c:v>
                </c:pt>
                <c:pt idx="224">
                  <c:v>0</c:v>
                </c:pt>
                <c:pt idx="225">
                  <c:v>0</c:v>
                </c:pt>
                <c:pt idx="226">
                  <c:v>0</c:v>
                </c:pt>
                <c:pt idx="227">
                  <c:v>0</c:v>
                </c:pt>
                <c:pt idx="228">
                  <c:v>0</c:v>
                </c:pt>
                <c:pt idx="229">
                  <c:v>0</c:v>
                </c:pt>
                <c:pt idx="230">
                  <c:v>1</c:v>
                </c:pt>
                <c:pt idx="231">
                  <c:v>0</c:v>
                </c:pt>
                <c:pt idx="232">
                  <c:v>0</c:v>
                </c:pt>
                <c:pt idx="233">
                  <c:v>0</c:v>
                </c:pt>
                <c:pt idx="234">
                  <c:v>1</c:v>
                </c:pt>
                <c:pt idx="235">
                  <c:v>0</c:v>
                </c:pt>
                <c:pt idx="236">
                  <c:v>0</c:v>
                </c:pt>
                <c:pt idx="237">
                  <c:v>1</c:v>
                </c:pt>
                <c:pt idx="238">
                  <c:v>0</c:v>
                </c:pt>
                <c:pt idx="239">
                  <c:v>0</c:v>
                </c:pt>
                <c:pt idx="240">
                  <c:v>1</c:v>
                </c:pt>
                <c:pt idx="241">
                  <c:v>0</c:v>
                </c:pt>
                <c:pt idx="242">
                  <c:v>0</c:v>
                </c:pt>
                <c:pt idx="243">
                  <c:v>0</c:v>
                </c:pt>
                <c:pt idx="244">
                  <c:v>0</c:v>
                </c:pt>
                <c:pt idx="245">
                  <c:v>0</c:v>
                </c:pt>
                <c:pt idx="246">
                  <c:v>0</c:v>
                </c:pt>
                <c:pt idx="247">
                  <c:v>0</c:v>
                </c:pt>
                <c:pt idx="248">
                  <c:v>0</c:v>
                </c:pt>
                <c:pt idx="249">
                  <c:v>0</c:v>
                </c:pt>
                <c:pt idx="250">
                  <c:v>0</c:v>
                </c:pt>
                <c:pt idx="251">
                  <c:v>1</c:v>
                </c:pt>
                <c:pt idx="252">
                  <c:v>0</c:v>
                </c:pt>
                <c:pt idx="253">
                  <c:v>0</c:v>
                </c:pt>
                <c:pt idx="254">
                  <c:v>0</c:v>
                </c:pt>
                <c:pt idx="255">
                  <c:v>0</c:v>
                </c:pt>
                <c:pt idx="256">
                  <c:v>0</c:v>
                </c:pt>
                <c:pt idx="257">
                  <c:v>0</c:v>
                </c:pt>
                <c:pt idx="258">
                  <c:v>1</c:v>
                </c:pt>
                <c:pt idx="259">
                  <c:v>1</c:v>
                </c:pt>
                <c:pt idx="260">
                  <c:v>0</c:v>
                </c:pt>
                <c:pt idx="261">
                  <c:v>0</c:v>
                </c:pt>
                <c:pt idx="262">
                  <c:v>0</c:v>
                </c:pt>
                <c:pt idx="263">
                  <c:v>0</c:v>
                </c:pt>
                <c:pt idx="264">
                  <c:v>1</c:v>
                </c:pt>
                <c:pt idx="265">
                  <c:v>0</c:v>
                </c:pt>
                <c:pt idx="266">
                  <c:v>0</c:v>
                </c:pt>
                <c:pt idx="267">
                  <c:v>0</c:v>
                </c:pt>
                <c:pt idx="268">
                  <c:v>0</c:v>
                </c:pt>
                <c:pt idx="269">
                  <c:v>0</c:v>
                </c:pt>
                <c:pt idx="270">
                  <c:v>0</c:v>
                </c:pt>
                <c:pt idx="271">
                  <c:v>0</c:v>
                </c:pt>
                <c:pt idx="272">
                  <c:v>1</c:v>
                </c:pt>
                <c:pt idx="273">
                  <c:v>1</c:v>
                </c:pt>
                <c:pt idx="274">
                  <c:v>0</c:v>
                </c:pt>
                <c:pt idx="275">
                  <c:v>0</c:v>
                </c:pt>
                <c:pt idx="276">
                  <c:v>0</c:v>
                </c:pt>
                <c:pt idx="277">
                  <c:v>0</c:v>
                </c:pt>
                <c:pt idx="278">
                  <c:v>0</c:v>
                </c:pt>
                <c:pt idx="279">
                  <c:v>1</c:v>
                </c:pt>
                <c:pt idx="280">
                  <c:v>0</c:v>
                </c:pt>
                <c:pt idx="281">
                  <c:v>0</c:v>
                </c:pt>
                <c:pt idx="282">
                  <c:v>0</c:v>
                </c:pt>
                <c:pt idx="283">
                  <c:v>1</c:v>
                </c:pt>
                <c:pt idx="284">
                  <c:v>0</c:v>
                </c:pt>
                <c:pt idx="285">
                  <c:v>1</c:v>
                </c:pt>
                <c:pt idx="286">
                  <c:v>0</c:v>
                </c:pt>
                <c:pt idx="287">
                  <c:v>0</c:v>
                </c:pt>
                <c:pt idx="288">
                  <c:v>0</c:v>
                </c:pt>
                <c:pt idx="289">
                  <c:v>0</c:v>
                </c:pt>
                <c:pt idx="290">
                  <c:v>0</c:v>
                </c:pt>
                <c:pt idx="291">
                  <c:v>0</c:v>
                </c:pt>
                <c:pt idx="292">
                  <c:v>0</c:v>
                </c:pt>
                <c:pt idx="293">
                  <c:v>0</c:v>
                </c:pt>
                <c:pt idx="294">
                  <c:v>2</c:v>
                </c:pt>
                <c:pt idx="295">
                  <c:v>1</c:v>
                </c:pt>
                <c:pt idx="296">
                  <c:v>1</c:v>
                </c:pt>
                <c:pt idx="297">
                  <c:v>0</c:v>
                </c:pt>
                <c:pt idx="298">
                  <c:v>0</c:v>
                </c:pt>
                <c:pt idx="299">
                  <c:v>0</c:v>
                </c:pt>
                <c:pt idx="300">
                  <c:v>0</c:v>
                </c:pt>
                <c:pt idx="301">
                  <c:v>1</c:v>
                </c:pt>
                <c:pt idx="302">
                  <c:v>0</c:v>
                </c:pt>
                <c:pt idx="303">
                  <c:v>0</c:v>
                </c:pt>
                <c:pt idx="304">
                  <c:v>0</c:v>
                </c:pt>
                <c:pt idx="305">
                  <c:v>1</c:v>
                </c:pt>
                <c:pt idx="306">
                  <c:v>0</c:v>
                </c:pt>
                <c:pt idx="307">
                  <c:v>0</c:v>
                </c:pt>
                <c:pt idx="308">
                  <c:v>0</c:v>
                </c:pt>
                <c:pt idx="309">
                  <c:v>0</c:v>
                </c:pt>
                <c:pt idx="310">
                  <c:v>0</c:v>
                </c:pt>
                <c:pt idx="311">
                  <c:v>1</c:v>
                </c:pt>
                <c:pt idx="312">
                  <c:v>1</c:v>
                </c:pt>
                <c:pt idx="313">
                  <c:v>0</c:v>
                </c:pt>
                <c:pt idx="314">
                  <c:v>2</c:v>
                </c:pt>
                <c:pt idx="315">
                  <c:v>0</c:v>
                </c:pt>
                <c:pt idx="316">
                  <c:v>0</c:v>
                </c:pt>
                <c:pt idx="317">
                  <c:v>0</c:v>
                </c:pt>
                <c:pt idx="318">
                  <c:v>0</c:v>
                </c:pt>
                <c:pt idx="319">
                  <c:v>0</c:v>
                </c:pt>
                <c:pt idx="320">
                  <c:v>1</c:v>
                </c:pt>
                <c:pt idx="321">
                  <c:v>0</c:v>
                </c:pt>
                <c:pt idx="322">
                  <c:v>0</c:v>
                </c:pt>
                <c:pt idx="323">
                  <c:v>0</c:v>
                </c:pt>
                <c:pt idx="324">
                  <c:v>0</c:v>
                </c:pt>
                <c:pt idx="325">
                  <c:v>0</c:v>
                </c:pt>
                <c:pt idx="326">
                  <c:v>0</c:v>
                </c:pt>
                <c:pt idx="327">
                  <c:v>0</c:v>
                </c:pt>
                <c:pt idx="328">
                  <c:v>0</c:v>
                </c:pt>
                <c:pt idx="329">
                  <c:v>0</c:v>
                </c:pt>
                <c:pt idx="330">
                  <c:v>0</c:v>
                </c:pt>
                <c:pt idx="331">
                  <c:v>0</c:v>
                </c:pt>
                <c:pt idx="332">
                  <c:v>0</c:v>
                </c:pt>
                <c:pt idx="333">
                  <c:v>1</c:v>
                </c:pt>
                <c:pt idx="334">
                  <c:v>0</c:v>
                </c:pt>
                <c:pt idx="335">
                  <c:v>0</c:v>
                </c:pt>
                <c:pt idx="336">
                  <c:v>0</c:v>
                </c:pt>
                <c:pt idx="337">
                  <c:v>1</c:v>
                </c:pt>
                <c:pt idx="338">
                  <c:v>0</c:v>
                </c:pt>
                <c:pt idx="339">
                  <c:v>0</c:v>
                </c:pt>
                <c:pt idx="340">
                  <c:v>0</c:v>
                </c:pt>
                <c:pt idx="341">
                  <c:v>0</c:v>
                </c:pt>
                <c:pt idx="342">
                  <c:v>0</c:v>
                </c:pt>
                <c:pt idx="343">
                  <c:v>0</c:v>
                </c:pt>
                <c:pt idx="344">
                  <c:v>1</c:v>
                </c:pt>
                <c:pt idx="345">
                  <c:v>0</c:v>
                </c:pt>
                <c:pt idx="346">
                  <c:v>0</c:v>
                </c:pt>
                <c:pt idx="347">
                  <c:v>0</c:v>
                </c:pt>
                <c:pt idx="348">
                  <c:v>0</c:v>
                </c:pt>
                <c:pt idx="349">
                  <c:v>1</c:v>
                </c:pt>
                <c:pt idx="350">
                  <c:v>1</c:v>
                </c:pt>
                <c:pt idx="351">
                  <c:v>0</c:v>
                </c:pt>
                <c:pt idx="352">
                  <c:v>0</c:v>
                </c:pt>
                <c:pt idx="353">
                  <c:v>0</c:v>
                </c:pt>
                <c:pt idx="354">
                  <c:v>0</c:v>
                </c:pt>
                <c:pt idx="355">
                  <c:v>0</c:v>
                </c:pt>
                <c:pt idx="356">
                  <c:v>0</c:v>
                </c:pt>
                <c:pt idx="357">
                  <c:v>0</c:v>
                </c:pt>
                <c:pt idx="358">
                  <c:v>0</c:v>
                </c:pt>
                <c:pt idx="359">
                  <c:v>1</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1</c:v>
                </c:pt>
                <c:pt idx="387">
                  <c:v>0</c:v>
                </c:pt>
                <c:pt idx="388">
                  <c:v>1</c:v>
                </c:pt>
                <c:pt idx="389">
                  <c:v>0</c:v>
                </c:pt>
                <c:pt idx="390">
                  <c:v>1</c:v>
                </c:pt>
                <c:pt idx="391">
                  <c:v>0</c:v>
                </c:pt>
                <c:pt idx="392">
                  <c:v>0</c:v>
                </c:pt>
                <c:pt idx="393">
                  <c:v>0</c:v>
                </c:pt>
                <c:pt idx="394">
                  <c:v>0</c:v>
                </c:pt>
                <c:pt idx="395">
                  <c:v>1</c:v>
                </c:pt>
                <c:pt idx="396">
                  <c:v>0</c:v>
                </c:pt>
                <c:pt idx="397">
                  <c:v>0</c:v>
                </c:pt>
                <c:pt idx="398">
                  <c:v>1</c:v>
                </c:pt>
                <c:pt idx="399">
                  <c:v>0</c:v>
                </c:pt>
                <c:pt idx="400">
                  <c:v>0</c:v>
                </c:pt>
                <c:pt idx="401">
                  <c:v>0</c:v>
                </c:pt>
                <c:pt idx="402">
                  <c:v>0</c:v>
                </c:pt>
                <c:pt idx="403">
                  <c:v>0</c:v>
                </c:pt>
                <c:pt idx="404">
                  <c:v>0</c:v>
                </c:pt>
                <c:pt idx="405">
                  <c:v>0</c:v>
                </c:pt>
                <c:pt idx="406">
                  <c:v>0</c:v>
                </c:pt>
                <c:pt idx="407">
                  <c:v>0</c:v>
                </c:pt>
                <c:pt idx="408">
                  <c:v>0</c:v>
                </c:pt>
                <c:pt idx="409">
                  <c:v>0</c:v>
                </c:pt>
                <c:pt idx="410">
                  <c:v>1</c:v>
                </c:pt>
                <c:pt idx="411">
                  <c:v>1</c:v>
                </c:pt>
                <c:pt idx="412">
                  <c:v>0</c:v>
                </c:pt>
                <c:pt idx="413">
                  <c:v>0</c:v>
                </c:pt>
                <c:pt idx="414">
                  <c:v>0</c:v>
                </c:pt>
                <c:pt idx="415">
                  <c:v>1</c:v>
                </c:pt>
                <c:pt idx="416">
                  <c:v>0</c:v>
                </c:pt>
                <c:pt idx="417">
                  <c:v>1</c:v>
                </c:pt>
                <c:pt idx="418">
                  <c:v>1</c:v>
                </c:pt>
                <c:pt idx="419">
                  <c:v>0</c:v>
                </c:pt>
                <c:pt idx="420">
                  <c:v>0</c:v>
                </c:pt>
                <c:pt idx="421">
                  <c:v>0</c:v>
                </c:pt>
                <c:pt idx="422">
                  <c:v>0</c:v>
                </c:pt>
                <c:pt idx="423">
                  <c:v>0</c:v>
                </c:pt>
                <c:pt idx="424">
                  <c:v>1</c:v>
                </c:pt>
                <c:pt idx="425">
                  <c:v>1</c:v>
                </c:pt>
                <c:pt idx="426">
                  <c:v>1</c:v>
                </c:pt>
                <c:pt idx="427">
                  <c:v>0</c:v>
                </c:pt>
                <c:pt idx="428">
                  <c:v>0</c:v>
                </c:pt>
                <c:pt idx="429">
                  <c:v>1</c:v>
                </c:pt>
                <c:pt idx="430">
                  <c:v>1</c:v>
                </c:pt>
                <c:pt idx="431">
                  <c:v>1</c:v>
                </c:pt>
                <c:pt idx="432">
                  <c:v>0</c:v>
                </c:pt>
                <c:pt idx="433">
                  <c:v>0</c:v>
                </c:pt>
                <c:pt idx="434">
                  <c:v>0</c:v>
                </c:pt>
                <c:pt idx="435">
                  <c:v>0</c:v>
                </c:pt>
                <c:pt idx="436">
                  <c:v>0</c:v>
                </c:pt>
                <c:pt idx="437">
                  <c:v>0</c:v>
                </c:pt>
                <c:pt idx="438">
                  <c:v>0</c:v>
                </c:pt>
                <c:pt idx="439">
                  <c:v>0</c:v>
                </c:pt>
                <c:pt idx="440">
                  <c:v>0</c:v>
                </c:pt>
                <c:pt idx="441">
                  <c:v>0</c:v>
                </c:pt>
                <c:pt idx="442">
                  <c:v>1</c:v>
                </c:pt>
                <c:pt idx="443">
                  <c:v>0</c:v>
                </c:pt>
                <c:pt idx="444">
                  <c:v>0</c:v>
                </c:pt>
                <c:pt idx="445">
                  <c:v>0</c:v>
                </c:pt>
                <c:pt idx="446">
                  <c:v>0</c:v>
                </c:pt>
                <c:pt idx="447">
                  <c:v>1</c:v>
                </c:pt>
                <c:pt idx="448">
                  <c:v>2</c:v>
                </c:pt>
                <c:pt idx="449">
                  <c:v>0</c:v>
                </c:pt>
                <c:pt idx="450">
                  <c:v>1</c:v>
                </c:pt>
                <c:pt idx="451">
                  <c:v>0</c:v>
                </c:pt>
                <c:pt idx="452">
                  <c:v>0</c:v>
                </c:pt>
                <c:pt idx="453">
                  <c:v>1</c:v>
                </c:pt>
                <c:pt idx="454">
                  <c:v>0</c:v>
                </c:pt>
                <c:pt idx="455">
                  <c:v>0</c:v>
                </c:pt>
                <c:pt idx="456">
                  <c:v>0</c:v>
                </c:pt>
                <c:pt idx="457">
                  <c:v>0</c:v>
                </c:pt>
                <c:pt idx="458">
                  <c:v>0</c:v>
                </c:pt>
                <c:pt idx="459">
                  <c:v>0</c:v>
                </c:pt>
                <c:pt idx="460">
                  <c:v>1</c:v>
                </c:pt>
                <c:pt idx="461">
                  <c:v>1</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1</c:v>
                </c:pt>
                <c:pt idx="482">
                  <c:v>0</c:v>
                </c:pt>
                <c:pt idx="483">
                  <c:v>0</c:v>
                </c:pt>
                <c:pt idx="484">
                  <c:v>0</c:v>
                </c:pt>
                <c:pt idx="485">
                  <c:v>0</c:v>
                </c:pt>
                <c:pt idx="486">
                  <c:v>0</c:v>
                </c:pt>
                <c:pt idx="487">
                  <c:v>0</c:v>
                </c:pt>
                <c:pt idx="488">
                  <c:v>1</c:v>
                </c:pt>
                <c:pt idx="489">
                  <c:v>0</c:v>
                </c:pt>
                <c:pt idx="490">
                  <c:v>0</c:v>
                </c:pt>
                <c:pt idx="491">
                  <c:v>0</c:v>
                </c:pt>
                <c:pt idx="492">
                  <c:v>0</c:v>
                </c:pt>
                <c:pt idx="493">
                  <c:v>0</c:v>
                </c:pt>
                <c:pt idx="494">
                  <c:v>0</c:v>
                </c:pt>
                <c:pt idx="495">
                  <c:v>0</c:v>
                </c:pt>
                <c:pt idx="496">
                  <c:v>0</c:v>
                </c:pt>
                <c:pt idx="497">
                  <c:v>0</c:v>
                </c:pt>
                <c:pt idx="498">
                  <c:v>0</c:v>
                </c:pt>
                <c:pt idx="499">
                  <c:v>0</c:v>
                </c:pt>
                <c:pt idx="500">
                  <c:v>0</c:v>
                </c:pt>
                <c:pt idx="501">
                  <c:v>1</c:v>
                </c:pt>
                <c:pt idx="502">
                  <c:v>1</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1</c:v>
                </c:pt>
                <c:pt idx="521">
                  <c:v>0</c:v>
                </c:pt>
                <c:pt idx="522">
                  <c:v>0</c:v>
                </c:pt>
                <c:pt idx="523">
                  <c:v>0</c:v>
                </c:pt>
                <c:pt idx="524">
                  <c:v>1</c:v>
                </c:pt>
                <c:pt idx="525">
                  <c:v>0</c:v>
                </c:pt>
                <c:pt idx="526">
                  <c:v>0</c:v>
                </c:pt>
                <c:pt idx="527">
                  <c:v>0</c:v>
                </c:pt>
                <c:pt idx="528">
                  <c:v>0</c:v>
                </c:pt>
                <c:pt idx="529">
                  <c:v>1</c:v>
                </c:pt>
                <c:pt idx="530">
                  <c:v>0</c:v>
                </c:pt>
                <c:pt idx="531">
                  <c:v>0</c:v>
                </c:pt>
                <c:pt idx="532">
                  <c:v>0</c:v>
                </c:pt>
                <c:pt idx="533">
                  <c:v>0</c:v>
                </c:pt>
                <c:pt idx="534">
                  <c:v>0</c:v>
                </c:pt>
                <c:pt idx="535">
                  <c:v>0</c:v>
                </c:pt>
                <c:pt idx="536">
                  <c:v>0</c:v>
                </c:pt>
                <c:pt idx="537">
                  <c:v>0</c:v>
                </c:pt>
                <c:pt idx="538">
                  <c:v>0</c:v>
                </c:pt>
                <c:pt idx="539">
                  <c:v>0</c:v>
                </c:pt>
                <c:pt idx="540">
                  <c:v>0</c:v>
                </c:pt>
                <c:pt idx="541">
                  <c:v>0</c:v>
                </c:pt>
                <c:pt idx="542">
                  <c:v>1</c:v>
                </c:pt>
                <c:pt idx="543">
                  <c:v>0</c:v>
                </c:pt>
                <c:pt idx="544">
                  <c:v>1</c:v>
                </c:pt>
                <c:pt idx="545">
                  <c:v>0</c:v>
                </c:pt>
                <c:pt idx="546">
                  <c:v>0</c:v>
                </c:pt>
                <c:pt idx="547">
                  <c:v>0</c:v>
                </c:pt>
                <c:pt idx="548">
                  <c:v>0</c:v>
                </c:pt>
                <c:pt idx="549">
                  <c:v>0</c:v>
                </c:pt>
                <c:pt idx="550">
                  <c:v>0</c:v>
                </c:pt>
                <c:pt idx="551">
                  <c:v>0</c:v>
                </c:pt>
                <c:pt idx="552">
                  <c:v>0</c:v>
                </c:pt>
                <c:pt idx="553">
                  <c:v>0</c:v>
                </c:pt>
                <c:pt idx="554">
                  <c:v>0</c:v>
                </c:pt>
                <c:pt idx="555">
                  <c:v>0</c:v>
                </c:pt>
                <c:pt idx="556">
                  <c:v>0</c:v>
                </c:pt>
                <c:pt idx="557">
                  <c:v>2</c:v>
                </c:pt>
                <c:pt idx="558">
                  <c:v>0</c:v>
                </c:pt>
                <c:pt idx="559">
                  <c:v>0</c:v>
                </c:pt>
                <c:pt idx="560">
                  <c:v>0</c:v>
                </c:pt>
                <c:pt idx="561">
                  <c:v>0</c:v>
                </c:pt>
                <c:pt idx="562">
                  <c:v>0</c:v>
                </c:pt>
                <c:pt idx="563">
                  <c:v>0</c:v>
                </c:pt>
                <c:pt idx="564">
                  <c:v>0</c:v>
                </c:pt>
                <c:pt idx="565">
                  <c:v>1</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1</c:v>
                </c:pt>
                <c:pt idx="582">
                  <c:v>0</c:v>
                </c:pt>
                <c:pt idx="583">
                  <c:v>0</c:v>
                </c:pt>
                <c:pt idx="584">
                  <c:v>0</c:v>
                </c:pt>
                <c:pt idx="585">
                  <c:v>0</c:v>
                </c:pt>
                <c:pt idx="586">
                  <c:v>0</c:v>
                </c:pt>
                <c:pt idx="587">
                  <c:v>1</c:v>
                </c:pt>
                <c:pt idx="588">
                  <c:v>0</c:v>
                </c:pt>
                <c:pt idx="589">
                  <c:v>1</c:v>
                </c:pt>
                <c:pt idx="590">
                  <c:v>0</c:v>
                </c:pt>
                <c:pt idx="591">
                  <c:v>0</c:v>
                </c:pt>
                <c:pt idx="592">
                  <c:v>2</c:v>
                </c:pt>
                <c:pt idx="593">
                  <c:v>0</c:v>
                </c:pt>
                <c:pt idx="594">
                  <c:v>0</c:v>
                </c:pt>
                <c:pt idx="595">
                  <c:v>1</c:v>
                </c:pt>
                <c:pt idx="596">
                  <c:v>0</c:v>
                </c:pt>
                <c:pt idx="597">
                  <c:v>1</c:v>
                </c:pt>
                <c:pt idx="598">
                  <c:v>0</c:v>
                </c:pt>
                <c:pt idx="599">
                  <c:v>0</c:v>
                </c:pt>
                <c:pt idx="600">
                  <c:v>0</c:v>
                </c:pt>
                <c:pt idx="601">
                  <c:v>0</c:v>
                </c:pt>
                <c:pt idx="602">
                  <c:v>0</c:v>
                </c:pt>
                <c:pt idx="603">
                  <c:v>0</c:v>
                </c:pt>
                <c:pt idx="604">
                  <c:v>0</c:v>
                </c:pt>
                <c:pt idx="605">
                  <c:v>0</c:v>
                </c:pt>
                <c:pt idx="606">
                  <c:v>0</c:v>
                </c:pt>
                <c:pt idx="607">
                  <c:v>0</c:v>
                </c:pt>
                <c:pt idx="608">
                  <c:v>0</c:v>
                </c:pt>
                <c:pt idx="609">
                  <c:v>0</c:v>
                </c:pt>
                <c:pt idx="610">
                  <c:v>1</c:v>
                </c:pt>
                <c:pt idx="611">
                  <c:v>1</c:v>
                </c:pt>
                <c:pt idx="612">
                  <c:v>0</c:v>
                </c:pt>
                <c:pt idx="613">
                  <c:v>0</c:v>
                </c:pt>
                <c:pt idx="614">
                  <c:v>1</c:v>
                </c:pt>
                <c:pt idx="615">
                  <c:v>0</c:v>
                </c:pt>
                <c:pt idx="616">
                  <c:v>0</c:v>
                </c:pt>
                <c:pt idx="617">
                  <c:v>0</c:v>
                </c:pt>
                <c:pt idx="618">
                  <c:v>3</c:v>
                </c:pt>
                <c:pt idx="619">
                  <c:v>0</c:v>
                </c:pt>
                <c:pt idx="620">
                  <c:v>0</c:v>
                </c:pt>
                <c:pt idx="621">
                  <c:v>1</c:v>
                </c:pt>
                <c:pt idx="622">
                  <c:v>1</c:v>
                </c:pt>
                <c:pt idx="623">
                  <c:v>1</c:v>
                </c:pt>
                <c:pt idx="624">
                  <c:v>0</c:v>
                </c:pt>
                <c:pt idx="625">
                  <c:v>0</c:v>
                </c:pt>
                <c:pt idx="626">
                  <c:v>0</c:v>
                </c:pt>
                <c:pt idx="627">
                  <c:v>0</c:v>
                </c:pt>
                <c:pt idx="628">
                  <c:v>1</c:v>
                </c:pt>
                <c:pt idx="629">
                  <c:v>0</c:v>
                </c:pt>
                <c:pt idx="630">
                  <c:v>1</c:v>
                </c:pt>
                <c:pt idx="631">
                  <c:v>1</c:v>
                </c:pt>
                <c:pt idx="632">
                  <c:v>0</c:v>
                </c:pt>
                <c:pt idx="633">
                  <c:v>0</c:v>
                </c:pt>
                <c:pt idx="634">
                  <c:v>0</c:v>
                </c:pt>
                <c:pt idx="635">
                  <c:v>0</c:v>
                </c:pt>
                <c:pt idx="636">
                  <c:v>0</c:v>
                </c:pt>
                <c:pt idx="637">
                  <c:v>0</c:v>
                </c:pt>
                <c:pt idx="638">
                  <c:v>1</c:v>
                </c:pt>
                <c:pt idx="639">
                  <c:v>0</c:v>
                </c:pt>
                <c:pt idx="640">
                  <c:v>0</c:v>
                </c:pt>
                <c:pt idx="641">
                  <c:v>0</c:v>
                </c:pt>
                <c:pt idx="642">
                  <c:v>0</c:v>
                </c:pt>
                <c:pt idx="643">
                  <c:v>0</c:v>
                </c:pt>
                <c:pt idx="644">
                  <c:v>0</c:v>
                </c:pt>
                <c:pt idx="645">
                  <c:v>0</c:v>
                </c:pt>
                <c:pt idx="646">
                  <c:v>0</c:v>
                </c:pt>
                <c:pt idx="647">
                  <c:v>0</c:v>
                </c:pt>
                <c:pt idx="648">
                  <c:v>0</c:v>
                </c:pt>
                <c:pt idx="649">
                  <c:v>0</c:v>
                </c:pt>
                <c:pt idx="650">
                  <c:v>1</c:v>
                </c:pt>
                <c:pt idx="651">
                  <c:v>0</c:v>
                </c:pt>
                <c:pt idx="652">
                  <c:v>0</c:v>
                </c:pt>
                <c:pt idx="653">
                  <c:v>0</c:v>
                </c:pt>
                <c:pt idx="654">
                  <c:v>0</c:v>
                </c:pt>
                <c:pt idx="655">
                  <c:v>0</c:v>
                </c:pt>
                <c:pt idx="656">
                  <c:v>0</c:v>
                </c:pt>
                <c:pt idx="657">
                  <c:v>0</c:v>
                </c:pt>
                <c:pt idx="658">
                  <c:v>0</c:v>
                </c:pt>
                <c:pt idx="659">
                  <c:v>1</c:v>
                </c:pt>
                <c:pt idx="660">
                  <c:v>0</c:v>
                </c:pt>
                <c:pt idx="661">
                  <c:v>1</c:v>
                </c:pt>
                <c:pt idx="662">
                  <c:v>0</c:v>
                </c:pt>
                <c:pt idx="663">
                  <c:v>0</c:v>
                </c:pt>
                <c:pt idx="664">
                  <c:v>0</c:v>
                </c:pt>
                <c:pt idx="665">
                  <c:v>0</c:v>
                </c:pt>
                <c:pt idx="666">
                  <c:v>0</c:v>
                </c:pt>
                <c:pt idx="667">
                  <c:v>0</c:v>
                </c:pt>
                <c:pt idx="668">
                  <c:v>0</c:v>
                </c:pt>
                <c:pt idx="669">
                  <c:v>1</c:v>
                </c:pt>
                <c:pt idx="670">
                  <c:v>0</c:v>
                </c:pt>
                <c:pt idx="671">
                  <c:v>1</c:v>
                </c:pt>
                <c:pt idx="672">
                  <c:v>0</c:v>
                </c:pt>
                <c:pt idx="673">
                  <c:v>0</c:v>
                </c:pt>
                <c:pt idx="674">
                  <c:v>0</c:v>
                </c:pt>
                <c:pt idx="675">
                  <c:v>1</c:v>
                </c:pt>
                <c:pt idx="676">
                  <c:v>1</c:v>
                </c:pt>
                <c:pt idx="677">
                  <c:v>0</c:v>
                </c:pt>
                <c:pt idx="678">
                  <c:v>1</c:v>
                </c:pt>
                <c:pt idx="679">
                  <c:v>0</c:v>
                </c:pt>
                <c:pt idx="680">
                  <c:v>0</c:v>
                </c:pt>
                <c:pt idx="681">
                  <c:v>0</c:v>
                </c:pt>
                <c:pt idx="682">
                  <c:v>0</c:v>
                </c:pt>
                <c:pt idx="683">
                  <c:v>0</c:v>
                </c:pt>
                <c:pt idx="684">
                  <c:v>0</c:v>
                </c:pt>
                <c:pt idx="685">
                  <c:v>0</c:v>
                </c:pt>
                <c:pt idx="686">
                  <c:v>1</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1</c:v>
                </c:pt>
                <c:pt idx="701">
                  <c:v>0</c:v>
                </c:pt>
                <c:pt idx="702">
                  <c:v>0</c:v>
                </c:pt>
                <c:pt idx="703">
                  <c:v>0</c:v>
                </c:pt>
                <c:pt idx="704">
                  <c:v>0</c:v>
                </c:pt>
                <c:pt idx="705">
                  <c:v>0</c:v>
                </c:pt>
                <c:pt idx="706">
                  <c:v>1</c:v>
                </c:pt>
                <c:pt idx="707">
                  <c:v>0</c:v>
                </c:pt>
                <c:pt idx="708">
                  <c:v>0</c:v>
                </c:pt>
                <c:pt idx="709">
                  <c:v>0</c:v>
                </c:pt>
                <c:pt idx="710">
                  <c:v>0</c:v>
                </c:pt>
                <c:pt idx="711">
                  <c:v>1</c:v>
                </c:pt>
                <c:pt idx="712">
                  <c:v>0</c:v>
                </c:pt>
                <c:pt idx="713">
                  <c:v>0</c:v>
                </c:pt>
                <c:pt idx="714">
                  <c:v>0</c:v>
                </c:pt>
                <c:pt idx="715">
                  <c:v>0</c:v>
                </c:pt>
                <c:pt idx="716">
                  <c:v>0</c:v>
                </c:pt>
                <c:pt idx="717">
                  <c:v>0</c:v>
                </c:pt>
                <c:pt idx="718">
                  <c:v>0</c:v>
                </c:pt>
                <c:pt idx="719">
                  <c:v>0</c:v>
                </c:pt>
                <c:pt idx="720">
                  <c:v>0</c:v>
                </c:pt>
                <c:pt idx="721">
                  <c:v>1</c:v>
                </c:pt>
                <c:pt idx="722">
                  <c:v>0</c:v>
                </c:pt>
                <c:pt idx="723">
                  <c:v>0</c:v>
                </c:pt>
                <c:pt idx="724">
                  <c:v>0</c:v>
                </c:pt>
                <c:pt idx="725">
                  <c:v>0</c:v>
                </c:pt>
                <c:pt idx="726">
                  <c:v>0</c:v>
                </c:pt>
                <c:pt idx="727">
                  <c:v>0</c:v>
                </c:pt>
                <c:pt idx="728">
                  <c:v>0</c:v>
                </c:pt>
                <c:pt idx="729">
                  <c:v>1</c:v>
                </c:pt>
                <c:pt idx="730">
                  <c:v>0</c:v>
                </c:pt>
                <c:pt idx="731">
                  <c:v>1</c:v>
                </c:pt>
                <c:pt idx="732">
                  <c:v>0</c:v>
                </c:pt>
                <c:pt idx="733">
                  <c:v>0</c:v>
                </c:pt>
                <c:pt idx="734">
                  <c:v>0</c:v>
                </c:pt>
                <c:pt idx="735">
                  <c:v>0</c:v>
                </c:pt>
                <c:pt idx="736">
                  <c:v>0</c:v>
                </c:pt>
                <c:pt idx="737">
                  <c:v>0</c:v>
                </c:pt>
                <c:pt idx="738">
                  <c:v>0</c:v>
                </c:pt>
                <c:pt idx="739">
                  <c:v>1</c:v>
                </c:pt>
                <c:pt idx="740">
                  <c:v>0</c:v>
                </c:pt>
                <c:pt idx="741">
                  <c:v>0</c:v>
                </c:pt>
                <c:pt idx="742">
                  <c:v>0</c:v>
                </c:pt>
                <c:pt idx="743">
                  <c:v>1</c:v>
                </c:pt>
                <c:pt idx="744">
                  <c:v>0</c:v>
                </c:pt>
                <c:pt idx="745">
                  <c:v>0</c:v>
                </c:pt>
                <c:pt idx="746">
                  <c:v>0</c:v>
                </c:pt>
                <c:pt idx="747">
                  <c:v>0</c:v>
                </c:pt>
                <c:pt idx="748">
                  <c:v>0</c:v>
                </c:pt>
                <c:pt idx="749">
                  <c:v>0</c:v>
                </c:pt>
                <c:pt idx="750">
                  <c:v>0</c:v>
                </c:pt>
                <c:pt idx="751">
                  <c:v>0</c:v>
                </c:pt>
                <c:pt idx="752">
                  <c:v>0</c:v>
                </c:pt>
                <c:pt idx="753">
                  <c:v>0</c:v>
                </c:pt>
                <c:pt idx="754">
                  <c:v>1</c:v>
                </c:pt>
                <c:pt idx="755">
                  <c:v>0</c:v>
                </c:pt>
                <c:pt idx="756">
                  <c:v>0</c:v>
                </c:pt>
                <c:pt idx="757">
                  <c:v>0</c:v>
                </c:pt>
                <c:pt idx="758">
                  <c:v>0</c:v>
                </c:pt>
                <c:pt idx="759">
                  <c:v>0</c:v>
                </c:pt>
                <c:pt idx="760">
                  <c:v>0</c:v>
                </c:pt>
                <c:pt idx="761">
                  <c:v>0</c:v>
                </c:pt>
                <c:pt idx="762">
                  <c:v>1</c:v>
                </c:pt>
                <c:pt idx="763">
                  <c:v>1</c:v>
                </c:pt>
                <c:pt idx="764">
                  <c:v>0</c:v>
                </c:pt>
                <c:pt idx="765">
                  <c:v>0</c:v>
                </c:pt>
                <c:pt idx="766">
                  <c:v>0</c:v>
                </c:pt>
                <c:pt idx="767">
                  <c:v>0</c:v>
                </c:pt>
                <c:pt idx="768">
                  <c:v>1</c:v>
                </c:pt>
                <c:pt idx="769">
                  <c:v>2</c:v>
                </c:pt>
                <c:pt idx="770">
                  <c:v>0</c:v>
                </c:pt>
                <c:pt idx="771">
                  <c:v>0</c:v>
                </c:pt>
                <c:pt idx="772">
                  <c:v>0</c:v>
                </c:pt>
                <c:pt idx="773">
                  <c:v>1</c:v>
                </c:pt>
                <c:pt idx="774">
                  <c:v>0</c:v>
                </c:pt>
                <c:pt idx="775">
                  <c:v>0</c:v>
                </c:pt>
                <c:pt idx="776">
                  <c:v>0</c:v>
                </c:pt>
                <c:pt idx="777">
                  <c:v>0</c:v>
                </c:pt>
                <c:pt idx="778">
                  <c:v>1</c:v>
                </c:pt>
                <c:pt idx="779">
                  <c:v>0</c:v>
                </c:pt>
                <c:pt idx="780">
                  <c:v>0</c:v>
                </c:pt>
                <c:pt idx="781">
                  <c:v>0</c:v>
                </c:pt>
                <c:pt idx="782">
                  <c:v>0</c:v>
                </c:pt>
                <c:pt idx="783">
                  <c:v>0</c:v>
                </c:pt>
                <c:pt idx="784">
                  <c:v>0</c:v>
                </c:pt>
                <c:pt idx="785">
                  <c:v>0</c:v>
                </c:pt>
                <c:pt idx="786">
                  <c:v>1</c:v>
                </c:pt>
                <c:pt idx="787">
                  <c:v>0</c:v>
                </c:pt>
                <c:pt idx="788">
                  <c:v>1</c:v>
                </c:pt>
                <c:pt idx="789">
                  <c:v>0</c:v>
                </c:pt>
                <c:pt idx="790">
                  <c:v>0</c:v>
                </c:pt>
                <c:pt idx="791">
                  <c:v>1</c:v>
                </c:pt>
                <c:pt idx="792">
                  <c:v>0</c:v>
                </c:pt>
                <c:pt idx="793">
                  <c:v>0</c:v>
                </c:pt>
                <c:pt idx="794">
                  <c:v>1</c:v>
                </c:pt>
                <c:pt idx="795">
                  <c:v>2</c:v>
                </c:pt>
                <c:pt idx="796">
                  <c:v>0</c:v>
                </c:pt>
                <c:pt idx="797">
                  <c:v>0</c:v>
                </c:pt>
                <c:pt idx="798">
                  <c:v>0</c:v>
                </c:pt>
                <c:pt idx="799">
                  <c:v>1</c:v>
                </c:pt>
                <c:pt idx="800">
                  <c:v>0</c:v>
                </c:pt>
                <c:pt idx="801">
                  <c:v>0</c:v>
                </c:pt>
                <c:pt idx="802">
                  <c:v>0</c:v>
                </c:pt>
                <c:pt idx="803">
                  <c:v>1</c:v>
                </c:pt>
                <c:pt idx="804">
                  <c:v>0</c:v>
                </c:pt>
                <c:pt idx="805">
                  <c:v>1</c:v>
                </c:pt>
                <c:pt idx="806">
                  <c:v>1</c:v>
                </c:pt>
                <c:pt idx="807">
                  <c:v>0</c:v>
                </c:pt>
                <c:pt idx="808">
                  <c:v>0</c:v>
                </c:pt>
                <c:pt idx="809">
                  <c:v>1</c:v>
                </c:pt>
                <c:pt idx="810">
                  <c:v>0</c:v>
                </c:pt>
                <c:pt idx="811">
                  <c:v>0</c:v>
                </c:pt>
                <c:pt idx="812">
                  <c:v>0</c:v>
                </c:pt>
                <c:pt idx="813">
                  <c:v>1</c:v>
                </c:pt>
                <c:pt idx="814">
                  <c:v>1</c:v>
                </c:pt>
                <c:pt idx="815">
                  <c:v>0</c:v>
                </c:pt>
                <c:pt idx="816">
                  <c:v>1</c:v>
                </c:pt>
                <c:pt idx="817">
                  <c:v>0</c:v>
                </c:pt>
                <c:pt idx="818">
                  <c:v>1</c:v>
                </c:pt>
                <c:pt idx="819">
                  <c:v>0</c:v>
                </c:pt>
                <c:pt idx="820">
                  <c:v>0</c:v>
                </c:pt>
                <c:pt idx="821">
                  <c:v>0</c:v>
                </c:pt>
                <c:pt idx="822">
                  <c:v>0</c:v>
                </c:pt>
                <c:pt idx="823">
                  <c:v>1</c:v>
                </c:pt>
                <c:pt idx="824">
                  <c:v>1</c:v>
                </c:pt>
                <c:pt idx="825">
                  <c:v>0</c:v>
                </c:pt>
                <c:pt idx="826">
                  <c:v>1</c:v>
                </c:pt>
                <c:pt idx="827">
                  <c:v>0</c:v>
                </c:pt>
                <c:pt idx="828">
                  <c:v>0</c:v>
                </c:pt>
                <c:pt idx="829">
                  <c:v>0</c:v>
                </c:pt>
                <c:pt idx="830">
                  <c:v>0</c:v>
                </c:pt>
                <c:pt idx="831">
                  <c:v>0</c:v>
                </c:pt>
                <c:pt idx="832">
                  <c:v>0</c:v>
                </c:pt>
                <c:pt idx="833">
                  <c:v>1</c:v>
                </c:pt>
                <c:pt idx="834">
                  <c:v>1</c:v>
                </c:pt>
                <c:pt idx="835">
                  <c:v>0</c:v>
                </c:pt>
                <c:pt idx="836">
                  <c:v>0</c:v>
                </c:pt>
                <c:pt idx="837">
                  <c:v>2</c:v>
                </c:pt>
                <c:pt idx="838">
                  <c:v>0</c:v>
                </c:pt>
                <c:pt idx="839">
                  <c:v>1</c:v>
                </c:pt>
                <c:pt idx="840">
                  <c:v>0</c:v>
                </c:pt>
                <c:pt idx="841">
                  <c:v>0</c:v>
                </c:pt>
                <c:pt idx="842">
                  <c:v>1</c:v>
                </c:pt>
                <c:pt idx="843">
                  <c:v>0</c:v>
                </c:pt>
                <c:pt idx="844">
                  <c:v>1</c:v>
                </c:pt>
                <c:pt idx="845">
                  <c:v>0</c:v>
                </c:pt>
                <c:pt idx="846">
                  <c:v>0</c:v>
                </c:pt>
                <c:pt idx="847">
                  <c:v>0</c:v>
                </c:pt>
                <c:pt idx="848">
                  <c:v>0</c:v>
                </c:pt>
                <c:pt idx="849">
                  <c:v>0</c:v>
                </c:pt>
                <c:pt idx="850">
                  <c:v>0</c:v>
                </c:pt>
                <c:pt idx="851">
                  <c:v>2</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1</c:v>
                </c:pt>
                <c:pt idx="867">
                  <c:v>0</c:v>
                </c:pt>
                <c:pt idx="868">
                  <c:v>0</c:v>
                </c:pt>
                <c:pt idx="869">
                  <c:v>0</c:v>
                </c:pt>
                <c:pt idx="870">
                  <c:v>0</c:v>
                </c:pt>
                <c:pt idx="871">
                  <c:v>0</c:v>
                </c:pt>
                <c:pt idx="872">
                  <c:v>0</c:v>
                </c:pt>
                <c:pt idx="873">
                  <c:v>0</c:v>
                </c:pt>
                <c:pt idx="874">
                  <c:v>0</c:v>
                </c:pt>
                <c:pt idx="875">
                  <c:v>0</c:v>
                </c:pt>
                <c:pt idx="876">
                  <c:v>1</c:v>
                </c:pt>
                <c:pt idx="877">
                  <c:v>0</c:v>
                </c:pt>
                <c:pt idx="878">
                  <c:v>0</c:v>
                </c:pt>
                <c:pt idx="879">
                  <c:v>0</c:v>
                </c:pt>
                <c:pt idx="880">
                  <c:v>0</c:v>
                </c:pt>
                <c:pt idx="881">
                  <c:v>0</c:v>
                </c:pt>
                <c:pt idx="882">
                  <c:v>1</c:v>
                </c:pt>
                <c:pt idx="883">
                  <c:v>0</c:v>
                </c:pt>
                <c:pt idx="884">
                  <c:v>0</c:v>
                </c:pt>
                <c:pt idx="885">
                  <c:v>0</c:v>
                </c:pt>
                <c:pt idx="886">
                  <c:v>1</c:v>
                </c:pt>
                <c:pt idx="887">
                  <c:v>0</c:v>
                </c:pt>
                <c:pt idx="888">
                  <c:v>0</c:v>
                </c:pt>
                <c:pt idx="889">
                  <c:v>0</c:v>
                </c:pt>
                <c:pt idx="890">
                  <c:v>1</c:v>
                </c:pt>
                <c:pt idx="891">
                  <c:v>0</c:v>
                </c:pt>
                <c:pt idx="892">
                  <c:v>0</c:v>
                </c:pt>
                <c:pt idx="893">
                  <c:v>0</c:v>
                </c:pt>
                <c:pt idx="894">
                  <c:v>1</c:v>
                </c:pt>
                <c:pt idx="895">
                  <c:v>0</c:v>
                </c:pt>
                <c:pt idx="896">
                  <c:v>0</c:v>
                </c:pt>
                <c:pt idx="897">
                  <c:v>0</c:v>
                </c:pt>
                <c:pt idx="898">
                  <c:v>0</c:v>
                </c:pt>
                <c:pt idx="899">
                  <c:v>0</c:v>
                </c:pt>
                <c:pt idx="900">
                  <c:v>0</c:v>
                </c:pt>
                <c:pt idx="901">
                  <c:v>0</c:v>
                </c:pt>
                <c:pt idx="902">
                  <c:v>0</c:v>
                </c:pt>
                <c:pt idx="903">
                  <c:v>0</c:v>
                </c:pt>
                <c:pt idx="904">
                  <c:v>0</c:v>
                </c:pt>
                <c:pt idx="905">
                  <c:v>1</c:v>
                </c:pt>
                <c:pt idx="906">
                  <c:v>0</c:v>
                </c:pt>
                <c:pt idx="907">
                  <c:v>0</c:v>
                </c:pt>
                <c:pt idx="908">
                  <c:v>0</c:v>
                </c:pt>
                <c:pt idx="909">
                  <c:v>0</c:v>
                </c:pt>
                <c:pt idx="910">
                  <c:v>1</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2</c:v>
                </c:pt>
                <c:pt idx="950">
                  <c:v>0</c:v>
                </c:pt>
                <c:pt idx="951">
                  <c:v>0</c:v>
                </c:pt>
                <c:pt idx="952">
                  <c:v>2</c:v>
                </c:pt>
                <c:pt idx="953">
                  <c:v>0</c:v>
                </c:pt>
                <c:pt idx="954">
                  <c:v>1</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1</c:v>
                </c:pt>
                <c:pt idx="980">
                  <c:v>0</c:v>
                </c:pt>
                <c:pt idx="981">
                  <c:v>2</c:v>
                </c:pt>
                <c:pt idx="982">
                  <c:v>0</c:v>
                </c:pt>
                <c:pt idx="983">
                  <c:v>0</c:v>
                </c:pt>
                <c:pt idx="984">
                  <c:v>0</c:v>
                </c:pt>
                <c:pt idx="985">
                  <c:v>0</c:v>
                </c:pt>
                <c:pt idx="986">
                  <c:v>0</c:v>
                </c:pt>
                <c:pt idx="987">
                  <c:v>0</c:v>
                </c:pt>
                <c:pt idx="988">
                  <c:v>0</c:v>
                </c:pt>
                <c:pt idx="989">
                  <c:v>0</c:v>
                </c:pt>
                <c:pt idx="990">
                  <c:v>0</c:v>
                </c:pt>
                <c:pt idx="991">
                  <c:v>0</c:v>
                </c:pt>
                <c:pt idx="992">
                  <c:v>0</c:v>
                </c:pt>
                <c:pt idx="993">
                  <c:v>1</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1</c:v>
                </c:pt>
                <c:pt idx="1013">
                  <c:v>0</c:v>
                </c:pt>
                <c:pt idx="1014">
                  <c:v>1</c:v>
                </c:pt>
                <c:pt idx="1015">
                  <c:v>0</c:v>
                </c:pt>
                <c:pt idx="1016">
                  <c:v>0</c:v>
                </c:pt>
                <c:pt idx="1017">
                  <c:v>1</c:v>
                </c:pt>
                <c:pt idx="1018">
                  <c:v>0</c:v>
                </c:pt>
                <c:pt idx="1019">
                  <c:v>0</c:v>
                </c:pt>
                <c:pt idx="1020">
                  <c:v>0</c:v>
                </c:pt>
                <c:pt idx="1021">
                  <c:v>0</c:v>
                </c:pt>
                <c:pt idx="1022">
                  <c:v>0</c:v>
                </c:pt>
                <c:pt idx="1023">
                  <c:v>1</c:v>
                </c:pt>
                <c:pt idx="1024">
                  <c:v>0</c:v>
                </c:pt>
                <c:pt idx="1025">
                  <c:v>0</c:v>
                </c:pt>
                <c:pt idx="1026">
                  <c:v>0</c:v>
                </c:pt>
                <c:pt idx="1027">
                  <c:v>0</c:v>
                </c:pt>
                <c:pt idx="1028">
                  <c:v>0</c:v>
                </c:pt>
                <c:pt idx="1029">
                  <c:v>0</c:v>
                </c:pt>
                <c:pt idx="1030">
                  <c:v>0</c:v>
                </c:pt>
                <c:pt idx="1031">
                  <c:v>1</c:v>
                </c:pt>
                <c:pt idx="1032">
                  <c:v>0</c:v>
                </c:pt>
                <c:pt idx="1033">
                  <c:v>0</c:v>
                </c:pt>
                <c:pt idx="1034">
                  <c:v>0</c:v>
                </c:pt>
                <c:pt idx="1035">
                  <c:v>0</c:v>
                </c:pt>
                <c:pt idx="1036">
                  <c:v>0</c:v>
                </c:pt>
                <c:pt idx="1037">
                  <c:v>1</c:v>
                </c:pt>
                <c:pt idx="1038">
                  <c:v>0</c:v>
                </c:pt>
                <c:pt idx="1039">
                  <c:v>0</c:v>
                </c:pt>
                <c:pt idx="1040">
                  <c:v>1</c:v>
                </c:pt>
                <c:pt idx="1041">
                  <c:v>0</c:v>
                </c:pt>
                <c:pt idx="1042">
                  <c:v>0</c:v>
                </c:pt>
                <c:pt idx="1043">
                  <c:v>0</c:v>
                </c:pt>
                <c:pt idx="1044">
                  <c:v>1</c:v>
                </c:pt>
                <c:pt idx="1045">
                  <c:v>0</c:v>
                </c:pt>
                <c:pt idx="1046">
                  <c:v>0</c:v>
                </c:pt>
                <c:pt idx="1047">
                  <c:v>0</c:v>
                </c:pt>
                <c:pt idx="1048">
                  <c:v>0</c:v>
                </c:pt>
                <c:pt idx="1049">
                  <c:v>1</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1</c:v>
                </c:pt>
                <c:pt idx="1072">
                  <c:v>1</c:v>
                </c:pt>
                <c:pt idx="1073">
                  <c:v>1</c:v>
                </c:pt>
                <c:pt idx="1074">
                  <c:v>1</c:v>
                </c:pt>
                <c:pt idx="1075">
                  <c:v>0</c:v>
                </c:pt>
                <c:pt idx="1076">
                  <c:v>0</c:v>
                </c:pt>
                <c:pt idx="1077">
                  <c:v>1</c:v>
                </c:pt>
                <c:pt idx="1078">
                  <c:v>0</c:v>
                </c:pt>
                <c:pt idx="1079">
                  <c:v>0</c:v>
                </c:pt>
                <c:pt idx="1080">
                  <c:v>0</c:v>
                </c:pt>
                <c:pt idx="1081">
                  <c:v>0</c:v>
                </c:pt>
                <c:pt idx="1082">
                  <c:v>0</c:v>
                </c:pt>
                <c:pt idx="1083">
                  <c:v>1</c:v>
                </c:pt>
                <c:pt idx="1084">
                  <c:v>0</c:v>
                </c:pt>
                <c:pt idx="1085">
                  <c:v>0</c:v>
                </c:pt>
                <c:pt idx="1086">
                  <c:v>0</c:v>
                </c:pt>
                <c:pt idx="1087">
                  <c:v>0</c:v>
                </c:pt>
                <c:pt idx="1088">
                  <c:v>0</c:v>
                </c:pt>
                <c:pt idx="1089">
                  <c:v>0</c:v>
                </c:pt>
                <c:pt idx="1090">
                  <c:v>0</c:v>
                </c:pt>
                <c:pt idx="1091">
                  <c:v>0</c:v>
                </c:pt>
                <c:pt idx="1092">
                  <c:v>0</c:v>
                </c:pt>
                <c:pt idx="1093">
                  <c:v>2</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1</c:v>
                </c:pt>
                <c:pt idx="1112">
                  <c:v>2</c:v>
                </c:pt>
                <c:pt idx="1113">
                  <c:v>0</c:v>
                </c:pt>
                <c:pt idx="1114">
                  <c:v>0</c:v>
                </c:pt>
                <c:pt idx="1115">
                  <c:v>1</c:v>
                </c:pt>
                <c:pt idx="1116">
                  <c:v>0</c:v>
                </c:pt>
                <c:pt idx="1117">
                  <c:v>0</c:v>
                </c:pt>
                <c:pt idx="1118">
                  <c:v>0</c:v>
                </c:pt>
                <c:pt idx="1119">
                  <c:v>0</c:v>
                </c:pt>
                <c:pt idx="1120">
                  <c:v>0</c:v>
                </c:pt>
                <c:pt idx="1121">
                  <c:v>0</c:v>
                </c:pt>
                <c:pt idx="1122">
                  <c:v>0</c:v>
                </c:pt>
                <c:pt idx="1123">
                  <c:v>0</c:v>
                </c:pt>
                <c:pt idx="1124">
                  <c:v>1</c:v>
                </c:pt>
                <c:pt idx="1125">
                  <c:v>1</c:v>
                </c:pt>
                <c:pt idx="1126">
                  <c:v>0</c:v>
                </c:pt>
                <c:pt idx="1127">
                  <c:v>0</c:v>
                </c:pt>
                <c:pt idx="1128">
                  <c:v>0</c:v>
                </c:pt>
                <c:pt idx="1129">
                  <c:v>0</c:v>
                </c:pt>
                <c:pt idx="1130">
                  <c:v>0</c:v>
                </c:pt>
                <c:pt idx="1131">
                  <c:v>1</c:v>
                </c:pt>
                <c:pt idx="1132">
                  <c:v>0</c:v>
                </c:pt>
                <c:pt idx="1133">
                  <c:v>0</c:v>
                </c:pt>
                <c:pt idx="1134">
                  <c:v>1</c:v>
                </c:pt>
                <c:pt idx="1135">
                  <c:v>0</c:v>
                </c:pt>
                <c:pt idx="1136">
                  <c:v>1</c:v>
                </c:pt>
                <c:pt idx="1137">
                  <c:v>0</c:v>
                </c:pt>
                <c:pt idx="1138">
                  <c:v>0</c:v>
                </c:pt>
                <c:pt idx="1139">
                  <c:v>0</c:v>
                </c:pt>
                <c:pt idx="1140">
                  <c:v>0</c:v>
                </c:pt>
                <c:pt idx="1141">
                  <c:v>1</c:v>
                </c:pt>
                <c:pt idx="1142">
                  <c:v>0</c:v>
                </c:pt>
                <c:pt idx="1143">
                  <c:v>0</c:v>
                </c:pt>
                <c:pt idx="1144">
                  <c:v>0</c:v>
                </c:pt>
                <c:pt idx="1145">
                  <c:v>0</c:v>
                </c:pt>
                <c:pt idx="1146">
                  <c:v>0</c:v>
                </c:pt>
                <c:pt idx="1147">
                  <c:v>0</c:v>
                </c:pt>
                <c:pt idx="1148">
                  <c:v>0</c:v>
                </c:pt>
                <c:pt idx="1149">
                  <c:v>0</c:v>
                </c:pt>
                <c:pt idx="1150">
                  <c:v>1</c:v>
                </c:pt>
                <c:pt idx="1151">
                  <c:v>1</c:v>
                </c:pt>
                <c:pt idx="1152">
                  <c:v>0</c:v>
                </c:pt>
                <c:pt idx="1153">
                  <c:v>0</c:v>
                </c:pt>
                <c:pt idx="1154">
                  <c:v>1</c:v>
                </c:pt>
                <c:pt idx="1155">
                  <c:v>0</c:v>
                </c:pt>
                <c:pt idx="1156">
                  <c:v>0</c:v>
                </c:pt>
                <c:pt idx="1157">
                  <c:v>1</c:v>
                </c:pt>
                <c:pt idx="1158">
                  <c:v>0</c:v>
                </c:pt>
                <c:pt idx="1159">
                  <c:v>0</c:v>
                </c:pt>
                <c:pt idx="1160">
                  <c:v>0</c:v>
                </c:pt>
                <c:pt idx="1161">
                  <c:v>0</c:v>
                </c:pt>
                <c:pt idx="1162">
                  <c:v>1</c:v>
                </c:pt>
                <c:pt idx="1163">
                  <c:v>0</c:v>
                </c:pt>
                <c:pt idx="1164">
                  <c:v>2</c:v>
                </c:pt>
                <c:pt idx="1165">
                  <c:v>0</c:v>
                </c:pt>
                <c:pt idx="1166">
                  <c:v>0</c:v>
                </c:pt>
                <c:pt idx="1167">
                  <c:v>1</c:v>
                </c:pt>
                <c:pt idx="1168">
                  <c:v>0</c:v>
                </c:pt>
                <c:pt idx="1169">
                  <c:v>0</c:v>
                </c:pt>
                <c:pt idx="1170">
                  <c:v>1</c:v>
                </c:pt>
                <c:pt idx="1171">
                  <c:v>0</c:v>
                </c:pt>
                <c:pt idx="1172">
                  <c:v>0</c:v>
                </c:pt>
                <c:pt idx="1173">
                  <c:v>0</c:v>
                </c:pt>
                <c:pt idx="1174">
                  <c:v>0</c:v>
                </c:pt>
                <c:pt idx="1175">
                  <c:v>0</c:v>
                </c:pt>
                <c:pt idx="1176">
                  <c:v>0</c:v>
                </c:pt>
                <c:pt idx="1177">
                  <c:v>1</c:v>
                </c:pt>
                <c:pt idx="1178">
                  <c:v>0</c:v>
                </c:pt>
                <c:pt idx="1179">
                  <c:v>0</c:v>
                </c:pt>
                <c:pt idx="1180">
                  <c:v>0</c:v>
                </c:pt>
                <c:pt idx="1181">
                  <c:v>0</c:v>
                </c:pt>
                <c:pt idx="1182">
                  <c:v>0</c:v>
                </c:pt>
                <c:pt idx="1183">
                  <c:v>0</c:v>
                </c:pt>
                <c:pt idx="1184">
                  <c:v>1</c:v>
                </c:pt>
                <c:pt idx="1185">
                  <c:v>0</c:v>
                </c:pt>
                <c:pt idx="1186">
                  <c:v>0</c:v>
                </c:pt>
                <c:pt idx="1187">
                  <c:v>0</c:v>
                </c:pt>
                <c:pt idx="1188">
                  <c:v>0</c:v>
                </c:pt>
                <c:pt idx="1189">
                  <c:v>0</c:v>
                </c:pt>
                <c:pt idx="1190">
                  <c:v>0</c:v>
                </c:pt>
                <c:pt idx="1191">
                  <c:v>0</c:v>
                </c:pt>
                <c:pt idx="1192">
                  <c:v>1</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1</c:v>
                </c:pt>
                <c:pt idx="1207">
                  <c:v>0</c:v>
                </c:pt>
                <c:pt idx="1208">
                  <c:v>0</c:v>
                </c:pt>
                <c:pt idx="1209">
                  <c:v>0</c:v>
                </c:pt>
                <c:pt idx="1210">
                  <c:v>0</c:v>
                </c:pt>
                <c:pt idx="1211">
                  <c:v>0</c:v>
                </c:pt>
                <c:pt idx="1212">
                  <c:v>0</c:v>
                </c:pt>
                <c:pt idx="1213">
                  <c:v>2</c:v>
                </c:pt>
                <c:pt idx="1214">
                  <c:v>0</c:v>
                </c:pt>
                <c:pt idx="1215">
                  <c:v>0</c:v>
                </c:pt>
                <c:pt idx="1216">
                  <c:v>0</c:v>
                </c:pt>
                <c:pt idx="1217">
                  <c:v>0</c:v>
                </c:pt>
                <c:pt idx="1218">
                  <c:v>1</c:v>
                </c:pt>
                <c:pt idx="1219">
                  <c:v>0</c:v>
                </c:pt>
                <c:pt idx="1220">
                  <c:v>0</c:v>
                </c:pt>
                <c:pt idx="1221">
                  <c:v>0</c:v>
                </c:pt>
                <c:pt idx="1222">
                  <c:v>0</c:v>
                </c:pt>
                <c:pt idx="1223">
                  <c:v>0</c:v>
                </c:pt>
                <c:pt idx="1224">
                  <c:v>0</c:v>
                </c:pt>
                <c:pt idx="1225">
                  <c:v>1</c:v>
                </c:pt>
                <c:pt idx="1226">
                  <c:v>0</c:v>
                </c:pt>
                <c:pt idx="1227">
                  <c:v>0</c:v>
                </c:pt>
                <c:pt idx="1228">
                  <c:v>0</c:v>
                </c:pt>
                <c:pt idx="1229">
                  <c:v>1</c:v>
                </c:pt>
                <c:pt idx="1230">
                  <c:v>1</c:v>
                </c:pt>
                <c:pt idx="1231">
                  <c:v>0</c:v>
                </c:pt>
                <c:pt idx="1232">
                  <c:v>0</c:v>
                </c:pt>
                <c:pt idx="1233">
                  <c:v>0</c:v>
                </c:pt>
                <c:pt idx="1234">
                  <c:v>0</c:v>
                </c:pt>
                <c:pt idx="1235">
                  <c:v>0</c:v>
                </c:pt>
                <c:pt idx="1236">
                  <c:v>0</c:v>
                </c:pt>
                <c:pt idx="1237">
                  <c:v>1</c:v>
                </c:pt>
                <c:pt idx="1238">
                  <c:v>0</c:v>
                </c:pt>
                <c:pt idx="1239">
                  <c:v>0</c:v>
                </c:pt>
                <c:pt idx="1240">
                  <c:v>1</c:v>
                </c:pt>
                <c:pt idx="1241">
                  <c:v>0</c:v>
                </c:pt>
                <c:pt idx="1242">
                  <c:v>0</c:v>
                </c:pt>
                <c:pt idx="1243">
                  <c:v>0</c:v>
                </c:pt>
                <c:pt idx="1244">
                  <c:v>0</c:v>
                </c:pt>
                <c:pt idx="1245">
                  <c:v>0</c:v>
                </c:pt>
                <c:pt idx="1246">
                  <c:v>0</c:v>
                </c:pt>
                <c:pt idx="1247">
                  <c:v>0</c:v>
                </c:pt>
                <c:pt idx="1248">
                  <c:v>1</c:v>
                </c:pt>
                <c:pt idx="1249">
                  <c:v>0</c:v>
                </c:pt>
                <c:pt idx="1250">
                  <c:v>0</c:v>
                </c:pt>
                <c:pt idx="1251">
                  <c:v>0</c:v>
                </c:pt>
                <c:pt idx="1252">
                  <c:v>1</c:v>
                </c:pt>
                <c:pt idx="1253">
                  <c:v>0</c:v>
                </c:pt>
                <c:pt idx="1254">
                  <c:v>1</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1</c:v>
                </c:pt>
                <c:pt idx="1272">
                  <c:v>1</c:v>
                </c:pt>
                <c:pt idx="1273">
                  <c:v>0</c:v>
                </c:pt>
                <c:pt idx="1274">
                  <c:v>0</c:v>
                </c:pt>
                <c:pt idx="1275">
                  <c:v>0</c:v>
                </c:pt>
                <c:pt idx="1276">
                  <c:v>0</c:v>
                </c:pt>
                <c:pt idx="1277">
                  <c:v>1</c:v>
                </c:pt>
                <c:pt idx="1278">
                  <c:v>0</c:v>
                </c:pt>
                <c:pt idx="1279">
                  <c:v>0</c:v>
                </c:pt>
                <c:pt idx="1280">
                  <c:v>0</c:v>
                </c:pt>
                <c:pt idx="1281">
                  <c:v>0</c:v>
                </c:pt>
                <c:pt idx="1282">
                  <c:v>0</c:v>
                </c:pt>
                <c:pt idx="1283">
                  <c:v>0</c:v>
                </c:pt>
                <c:pt idx="1284">
                  <c:v>0</c:v>
                </c:pt>
                <c:pt idx="1285">
                  <c:v>0</c:v>
                </c:pt>
                <c:pt idx="1286">
                  <c:v>0</c:v>
                </c:pt>
                <c:pt idx="1287">
                  <c:v>1</c:v>
                </c:pt>
                <c:pt idx="1288">
                  <c:v>1</c:v>
                </c:pt>
                <c:pt idx="1289">
                  <c:v>0</c:v>
                </c:pt>
                <c:pt idx="1290">
                  <c:v>0</c:v>
                </c:pt>
                <c:pt idx="1291">
                  <c:v>0</c:v>
                </c:pt>
                <c:pt idx="1292">
                  <c:v>0</c:v>
                </c:pt>
                <c:pt idx="1293">
                  <c:v>0</c:v>
                </c:pt>
                <c:pt idx="1294">
                  <c:v>0</c:v>
                </c:pt>
                <c:pt idx="1295">
                  <c:v>0</c:v>
                </c:pt>
                <c:pt idx="1296">
                  <c:v>0</c:v>
                </c:pt>
                <c:pt idx="1297">
                  <c:v>1</c:v>
                </c:pt>
                <c:pt idx="1298">
                  <c:v>0</c:v>
                </c:pt>
                <c:pt idx="1299">
                  <c:v>1</c:v>
                </c:pt>
                <c:pt idx="1300">
                  <c:v>0</c:v>
                </c:pt>
                <c:pt idx="1301">
                  <c:v>0</c:v>
                </c:pt>
                <c:pt idx="1302">
                  <c:v>1</c:v>
                </c:pt>
                <c:pt idx="1303">
                  <c:v>0</c:v>
                </c:pt>
                <c:pt idx="1304">
                  <c:v>0</c:v>
                </c:pt>
                <c:pt idx="1305">
                  <c:v>0</c:v>
                </c:pt>
                <c:pt idx="1306">
                  <c:v>0</c:v>
                </c:pt>
                <c:pt idx="1307">
                  <c:v>0</c:v>
                </c:pt>
                <c:pt idx="1308">
                  <c:v>1</c:v>
                </c:pt>
                <c:pt idx="1309">
                  <c:v>0</c:v>
                </c:pt>
                <c:pt idx="1310">
                  <c:v>0</c:v>
                </c:pt>
                <c:pt idx="1311">
                  <c:v>0</c:v>
                </c:pt>
                <c:pt idx="1312">
                  <c:v>0</c:v>
                </c:pt>
                <c:pt idx="1313">
                  <c:v>1</c:v>
                </c:pt>
                <c:pt idx="1314">
                  <c:v>0</c:v>
                </c:pt>
                <c:pt idx="1315">
                  <c:v>0</c:v>
                </c:pt>
                <c:pt idx="1316">
                  <c:v>1</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1</c:v>
                </c:pt>
                <c:pt idx="1334">
                  <c:v>0</c:v>
                </c:pt>
                <c:pt idx="1335">
                  <c:v>0</c:v>
                </c:pt>
                <c:pt idx="1336">
                  <c:v>0</c:v>
                </c:pt>
                <c:pt idx="1337">
                  <c:v>0</c:v>
                </c:pt>
                <c:pt idx="1338">
                  <c:v>1</c:v>
                </c:pt>
                <c:pt idx="1339">
                  <c:v>1</c:v>
                </c:pt>
                <c:pt idx="1340">
                  <c:v>2</c:v>
                </c:pt>
                <c:pt idx="1341">
                  <c:v>0</c:v>
                </c:pt>
                <c:pt idx="1342">
                  <c:v>0</c:v>
                </c:pt>
                <c:pt idx="1343">
                  <c:v>1</c:v>
                </c:pt>
                <c:pt idx="1344">
                  <c:v>0</c:v>
                </c:pt>
                <c:pt idx="1345">
                  <c:v>0</c:v>
                </c:pt>
                <c:pt idx="1346">
                  <c:v>1</c:v>
                </c:pt>
                <c:pt idx="1347">
                  <c:v>0</c:v>
                </c:pt>
                <c:pt idx="1348">
                  <c:v>0</c:v>
                </c:pt>
                <c:pt idx="1349">
                  <c:v>1</c:v>
                </c:pt>
                <c:pt idx="1350">
                  <c:v>0</c:v>
                </c:pt>
                <c:pt idx="1351">
                  <c:v>0</c:v>
                </c:pt>
                <c:pt idx="1352">
                  <c:v>0</c:v>
                </c:pt>
                <c:pt idx="1353">
                  <c:v>1</c:v>
                </c:pt>
                <c:pt idx="1354">
                  <c:v>0</c:v>
                </c:pt>
                <c:pt idx="1355">
                  <c:v>1</c:v>
                </c:pt>
                <c:pt idx="1356">
                  <c:v>1</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2</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1</c:v>
                </c:pt>
                <c:pt idx="1384">
                  <c:v>0</c:v>
                </c:pt>
                <c:pt idx="1385">
                  <c:v>0</c:v>
                </c:pt>
                <c:pt idx="1386">
                  <c:v>1</c:v>
                </c:pt>
                <c:pt idx="1387">
                  <c:v>0</c:v>
                </c:pt>
                <c:pt idx="1388">
                  <c:v>0</c:v>
                </c:pt>
                <c:pt idx="1389">
                  <c:v>0</c:v>
                </c:pt>
                <c:pt idx="1390">
                  <c:v>0</c:v>
                </c:pt>
                <c:pt idx="1391">
                  <c:v>0</c:v>
                </c:pt>
                <c:pt idx="1392">
                  <c:v>0</c:v>
                </c:pt>
                <c:pt idx="1393">
                  <c:v>0</c:v>
                </c:pt>
                <c:pt idx="1394">
                  <c:v>0</c:v>
                </c:pt>
                <c:pt idx="1395">
                  <c:v>1</c:v>
                </c:pt>
                <c:pt idx="1396">
                  <c:v>0</c:v>
                </c:pt>
                <c:pt idx="1397">
                  <c:v>0</c:v>
                </c:pt>
                <c:pt idx="1398">
                  <c:v>0</c:v>
                </c:pt>
                <c:pt idx="1399">
                  <c:v>1</c:v>
                </c:pt>
                <c:pt idx="1400">
                  <c:v>0</c:v>
                </c:pt>
                <c:pt idx="1401">
                  <c:v>0</c:v>
                </c:pt>
                <c:pt idx="1402">
                  <c:v>0</c:v>
                </c:pt>
                <c:pt idx="1403">
                  <c:v>1</c:v>
                </c:pt>
                <c:pt idx="1404">
                  <c:v>0</c:v>
                </c:pt>
                <c:pt idx="1405">
                  <c:v>0</c:v>
                </c:pt>
                <c:pt idx="1406">
                  <c:v>0</c:v>
                </c:pt>
                <c:pt idx="1407">
                  <c:v>0</c:v>
                </c:pt>
                <c:pt idx="1408">
                  <c:v>0</c:v>
                </c:pt>
                <c:pt idx="1409">
                  <c:v>1</c:v>
                </c:pt>
                <c:pt idx="1410">
                  <c:v>0</c:v>
                </c:pt>
                <c:pt idx="1411">
                  <c:v>0</c:v>
                </c:pt>
                <c:pt idx="1412">
                  <c:v>0</c:v>
                </c:pt>
                <c:pt idx="1413">
                  <c:v>0</c:v>
                </c:pt>
                <c:pt idx="1414">
                  <c:v>0</c:v>
                </c:pt>
                <c:pt idx="1415">
                  <c:v>0</c:v>
                </c:pt>
                <c:pt idx="1416">
                  <c:v>0</c:v>
                </c:pt>
                <c:pt idx="1417">
                  <c:v>0</c:v>
                </c:pt>
                <c:pt idx="1418">
                  <c:v>0</c:v>
                </c:pt>
                <c:pt idx="1419">
                  <c:v>1</c:v>
                </c:pt>
                <c:pt idx="1420">
                  <c:v>0</c:v>
                </c:pt>
                <c:pt idx="1421">
                  <c:v>2</c:v>
                </c:pt>
                <c:pt idx="1422">
                  <c:v>0</c:v>
                </c:pt>
                <c:pt idx="1423">
                  <c:v>0</c:v>
                </c:pt>
                <c:pt idx="1424">
                  <c:v>0</c:v>
                </c:pt>
                <c:pt idx="1425">
                  <c:v>0</c:v>
                </c:pt>
                <c:pt idx="1426">
                  <c:v>0</c:v>
                </c:pt>
                <c:pt idx="1427">
                  <c:v>0</c:v>
                </c:pt>
                <c:pt idx="1428">
                  <c:v>0</c:v>
                </c:pt>
                <c:pt idx="1429">
                  <c:v>1</c:v>
                </c:pt>
                <c:pt idx="1430">
                  <c:v>0</c:v>
                </c:pt>
                <c:pt idx="1431">
                  <c:v>0</c:v>
                </c:pt>
                <c:pt idx="1432">
                  <c:v>0</c:v>
                </c:pt>
                <c:pt idx="1433">
                  <c:v>0</c:v>
                </c:pt>
                <c:pt idx="1434">
                  <c:v>0</c:v>
                </c:pt>
                <c:pt idx="1435">
                  <c:v>0</c:v>
                </c:pt>
                <c:pt idx="1436">
                  <c:v>2</c:v>
                </c:pt>
                <c:pt idx="1437">
                  <c:v>0</c:v>
                </c:pt>
                <c:pt idx="1438">
                  <c:v>1</c:v>
                </c:pt>
                <c:pt idx="1439">
                  <c:v>0</c:v>
                </c:pt>
                <c:pt idx="1440">
                  <c:v>0</c:v>
                </c:pt>
                <c:pt idx="1441">
                  <c:v>1</c:v>
                </c:pt>
                <c:pt idx="1442">
                  <c:v>1</c:v>
                </c:pt>
                <c:pt idx="1443">
                  <c:v>0</c:v>
                </c:pt>
                <c:pt idx="1444">
                  <c:v>0</c:v>
                </c:pt>
                <c:pt idx="1445">
                  <c:v>0</c:v>
                </c:pt>
                <c:pt idx="1446">
                  <c:v>1</c:v>
                </c:pt>
                <c:pt idx="1447">
                  <c:v>1</c:v>
                </c:pt>
                <c:pt idx="1448">
                  <c:v>0</c:v>
                </c:pt>
                <c:pt idx="1449">
                  <c:v>0</c:v>
                </c:pt>
                <c:pt idx="1450">
                  <c:v>1</c:v>
                </c:pt>
                <c:pt idx="1451">
                  <c:v>1</c:v>
                </c:pt>
                <c:pt idx="1452">
                  <c:v>0</c:v>
                </c:pt>
                <c:pt idx="1453">
                  <c:v>1</c:v>
                </c:pt>
                <c:pt idx="1454">
                  <c:v>1</c:v>
                </c:pt>
                <c:pt idx="1455">
                  <c:v>0</c:v>
                </c:pt>
                <c:pt idx="1456">
                  <c:v>0</c:v>
                </c:pt>
                <c:pt idx="1457">
                  <c:v>1</c:v>
                </c:pt>
                <c:pt idx="1458">
                  <c:v>0</c:v>
                </c:pt>
                <c:pt idx="1459">
                  <c:v>0</c:v>
                </c:pt>
                <c:pt idx="1460">
                  <c:v>0</c:v>
                </c:pt>
                <c:pt idx="1461">
                  <c:v>0</c:v>
                </c:pt>
                <c:pt idx="1462">
                  <c:v>0</c:v>
                </c:pt>
                <c:pt idx="1463">
                  <c:v>1</c:v>
                </c:pt>
                <c:pt idx="1464">
                  <c:v>0</c:v>
                </c:pt>
                <c:pt idx="1465">
                  <c:v>0</c:v>
                </c:pt>
                <c:pt idx="1466">
                  <c:v>0</c:v>
                </c:pt>
                <c:pt idx="1467">
                  <c:v>0</c:v>
                </c:pt>
                <c:pt idx="1468">
                  <c:v>0</c:v>
                </c:pt>
                <c:pt idx="1469">
                  <c:v>0</c:v>
                </c:pt>
                <c:pt idx="1470">
                  <c:v>1</c:v>
                </c:pt>
                <c:pt idx="1471">
                  <c:v>0</c:v>
                </c:pt>
                <c:pt idx="1472">
                  <c:v>0</c:v>
                </c:pt>
                <c:pt idx="1473">
                  <c:v>0</c:v>
                </c:pt>
                <c:pt idx="1474">
                  <c:v>0</c:v>
                </c:pt>
                <c:pt idx="1475">
                  <c:v>0</c:v>
                </c:pt>
                <c:pt idx="1476">
                  <c:v>0</c:v>
                </c:pt>
                <c:pt idx="1477">
                  <c:v>1</c:v>
                </c:pt>
                <c:pt idx="1478">
                  <c:v>0</c:v>
                </c:pt>
                <c:pt idx="1479">
                  <c:v>0</c:v>
                </c:pt>
                <c:pt idx="1480">
                  <c:v>0</c:v>
                </c:pt>
                <c:pt idx="1481">
                  <c:v>0</c:v>
                </c:pt>
                <c:pt idx="1482">
                  <c:v>1</c:v>
                </c:pt>
                <c:pt idx="1483">
                  <c:v>0</c:v>
                </c:pt>
                <c:pt idx="1484">
                  <c:v>0</c:v>
                </c:pt>
                <c:pt idx="1485">
                  <c:v>1</c:v>
                </c:pt>
                <c:pt idx="1486">
                  <c:v>0</c:v>
                </c:pt>
                <c:pt idx="1487">
                  <c:v>0</c:v>
                </c:pt>
                <c:pt idx="1488">
                  <c:v>1</c:v>
                </c:pt>
                <c:pt idx="1489">
                  <c:v>0</c:v>
                </c:pt>
                <c:pt idx="1490">
                  <c:v>0</c:v>
                </c:pt>
                <c:pt idx="1491">
                  <c:v>0</c:v>
                </c:pt>
                <c:pt idx="1492">
                  <c:v>0</c:v>
                </c:pt>
                <c:pt idx="1493">
                  <c:v>0</c:v>
                </c:pt>
                <c:pt idx="1494">
                  <c:v>1</c:v>
                </c:pt>
                <c:pt idx="1495">
                  <c:v>1</c:v>
                </c:pt>
                <c:pt idx="1496">
                  <c:v>1</c:v>
                </c:pt>
                <c:pt idx="1497">
                  <c:v>0</c:v>
                </c:pt>
                <c:pt idx="1498">
                  <c:v>0</c:v>
                </c:pt>
                <c:pt idx="1499">
                  <c:v>0</c:v>
                </c:pt>
                <c:pt idx="1500">
                  <c:v>0</c:v>
                </c:pt>
                <c:pt idx="1501">
                  <c:v>1</c:v>
                </c:pt>
                <c:pt idx="1502">
                  <c:v>0</c:v>
                </c:pt>
                <c:pt idx="1503">
                  <c:v>1</c:v>
                </c:pt>
                <c:pt idx="1504">
                  <c:v>0</c:v>
                </c:pt>
                <c:pt idx="1505">
                  <c:v>0</c:v>
                </c:pt>
                <c:pt idx="1506">
                  <c:v>1</c:v>
                </c:pt>
                <c:pt idx="1507">
                  <c:v>1</c:v>
                </c:pt>
                <c:pt idx="1508">
                  <c:v>0</c:v>
                </c:pt>
                <c:pt idx="1509">
                  <c:v>1</c:v>
                </c:pt>
                <c:pt idx="1510">
                  <c:v>0</c:v>
                </c:pt>
                <c:pt idx="1511">
                  <c:v>0</c:v>
                </c:pt>
                <c:pt idx="1512">
                  <c:v>0</c:v>
                </c:pt>
                <c:pt idx="1513">
                  <c:v>0</c:v>
                </c:pt>
                <c:pt idx="1514">
                  <c:v>1</c:v>
                </c:pt>
                <c:pt idx="1515">
                  <c:v>0</c:v>
                </c:pt>
                <c:pt idx="1516">
                  <c:v>1</c:v>
                </c:pt>
                <c:pt idx="1517">
                  <c:v>0</c:v>
                </c:pt>
                <c:pt idx="1518">
                  <c:v>0</c:v>
                </c:pt>
                <c:pt idx="1519">
                  <c:v>0</c:v>
                </c:pt>
                <c:pt idx="1520">
                  <c:v>0</c:v>
                </c:pt>
                <c:pt idx="1521">
                  <c:v>0</c:v>
                </c:pt>
                <c:pt idx="1522">
                  <c:v>0</c:v>
                </c:pt>
                <c:pt idx="1523">
                  <c:v>0</c:v>
                </c:pt>
                <c:pt idx="1524">
                  <c:v>0</c:v>
                </c:pt>
                <c:pt idx="1525">
                  <c:v>0</c:v>
                </c:pt>
                <c:pt idx="1526">
                  <c:v>0</c:v>
                </c:pt>
                <c:pt idx="1527">
                  <c:v>1</c:v>
                </c:pt>
                <c:pt idx="1528">
                  <c:v>0</c:v>
                </c:pt>
                <c:pt idx="1529">
                  <c:v>1</c:v>
                </c:pt>
                <c:pt idx="1530">
                  <c:v>0</c:v>
                </c:pt>
                <c:pt idx="1531">
                  <c:v>0</c:v>
                </c:pt>
                <c:pt idx="1532">
                  <c:v>0</c:v>
                </c:pt>
                <c:pt idx="1533">
                  <c:v>0</c:v>
                </c:pt>
                <c:pt idx="1534">
                  <c:v>0</c:v>
                </c:pt>
                <c:pt idx="1535">
                  <c:v>0</c:v>
                </c:pt>
                <c:pt idx="1536">
                  <c:v>1</c:v>
                </c:pt>
                <c:pt idx="1537">
                  <c:v>0</c:v>
                </c:pt>
                <c:pt idx="1538">
                  <c:v>0</c:v>
                </c:pt>
                <c:pt idx="1539">
                  <c:v>0</c:v>
                </c:pt>
                <c:pt idx="1540">
                  <c:v>0</c:v>
                </c:pt>
                <c:pt idx="1541">
                  <c:v>0</c:v>
                </c:pt>
                <c:pt idx="1542">
                  <c:v>0</c:v>
                </c:pt>
                <c:pt idx="1543">
                  <c:v>0</c:v>
                </c:pt>
                <c:pt idx="1544">
                  <c:v>1</c:v>
                </c:pt>
                <c:pt idx="1545">
                  <c:v>0</c:v>
                </c:pt>
                <c:pt idx="1546">
                  <c:v>0</c:v>
                </c:pt>
                <c:pt idx="1547">
                  <c:v>1</c:v>
                </c:pt>
                <c:pt idx="1548">
                  <c:v>1</c:v>
                </c:pt>
                <c:pt idx="1549">
                  <c:v>0</c:v>
                </c:pt>
                <c:pt idx="1550">
                  <c:v>1</c:v>
                </c:pt>
                <c:pt idx="1551">
                  <c:v>0</c:v>
                </c:pt>
                <c:pt idx="1552">
                  <c:v>1</c:v>
                </c:pt>
                <c:pt idx="1553">
                  <c:v>1</c:v>
                </c:pt>
                <c:pt idx="1554">
                  <c:v>1</c:v>
                </c:pt>
                <c:pt idx="1555">
                  <c:v>0</c:v>
                </c:pt>
                <c:pt idx="1556">
                  <c:v>0</c:v>
                </c:pt>
                <c:pt idx="1557">
                  <c:v>1</c:v>
                </c:pt>
                <c:pt idx="1558">
                  <c:v>0</c:v>
                </c:pt>
                <c:pt idx="1559">
                  <c:v>0</c:v>
                </c:pt>
                <c:pt idx="1560">
                  <c:v>0</c:v>
                </c:pt>
                <c:pt idx="1561">
                  <c:v>0</c:v>
                </c:pt>
                <c:pt idx="1562">
                  <c:v>0</c:v>
                </c:pt>
                <c:pt idx="1563">
                  <c:v>1</c:v>
                </c:pt>
                <c:pt idx="1564">
                  <c:v>0</c:v>
                </c:pt>
                <c:pt idx="1565">
                  <c:v>0</c:v>
                </c:pt>
                <c:pt idx="1566">
                  <c:v>0</c:v>
                </c:pt>
                <c:pt idx="1567">
                  <c:v>0</c:v>
                </c:pt>
                <c:pt idx="1568">
                  <c:v>0</c:v>
                </c:pt>
                <c:pt idx="1569">
                  <c:v>0</c:v>
                </c:pt>
                <c:pt idx="1570">
                  <c:v>0</c:v>
                </c:pt>
                <c:pt idx="1571">
                  <c:v>1</c:v>
                </c:pt>
                <c:pt idx="1572">
                  <c:v>0</c:v>
                </c:pt>
                <c:pt idx="1573">
                  <c:v>0</c:v>
                </c:pt>
                <c:pt idx="1574">
                  <c:v>0</c:v>
                </c:pt>
                <c:pt idx="1575">
                  <c:v>0</c:v>
                </c:pt>
                <c:pt idx="1576">
                  <c:v>0</c:v>
                </c:pt>
                <c:pt idx="1577">
                  <c:v>0</c:v>
                </c:pt>
                <c:pt idx="1578">
                  <c:v>0</c:v>
                </c:pt>
                <c:pt idx="1579">
                  <c:v>0</c:v>
                </c:pt>
                <c:pt idx="1580">
                  <c:v>0</c:v>
                </c:pt>
                <c:pt idx="1581">
                  <c:v>0</c:v>
                </c:pt>
                <c:pt idx="1582">
                  <c:v>1</c:v>
                </c:pt>
                <c:pt idx="1583">
                  <c:v>0</c:v>
                </c:pt>
                <c:pt idx="1584">
                  <c:v>0</c:v>
                </c:pt>
                <c:pt idx="1585">
                  <c:v>0</c:v>
                </c:pt>
                <c:pt idx="1586">
                  <c:v>0</c:v>
                </c:pt>
                <c:pt idx="1587">
                  <c:v>0</c:v>
                </c:pt>
                <c:pt idx="1588">
                  <c:v>1</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1</c:v>
                </c:pt>
                <c:pt idx="1604">
                  <c:v>1</c:v>
                </c:pt>
                <c:pt idx="1605">
                  <c:v>0</c:v>
                </c:pt>
                <c:pt idx="1606">
                  <c:v>1</c:v>
                </c:pt>
                <c:pt idx="1607">
                  <c:v>1</c:v>
                </c:pt>
                <c:pt idx="1608">
                  <c:v>0</c:v>
                </c:pt>
                <c:pt idx="1609">
                  <c:v>0</c:v>
                </c:pt>
                <c:pt idx="1610">
                  <c:v>0</c:v>
                </c:pt>
                <c:pt idx="1611">
                  <c:v>0</c:v>
                </c:pt>
                <c:pt idx="1612">
                  <c:v>0</c:v>
                </c:pt>
                <c:pt idx="1613">
                  <c:v>0</c:v>
                </c:pt>
                <c:pt idx="1614">
                  <c:v>0</c:v>
                </c:pt>
                <c:pt idx="1615">
                  <c:v>0</c:v>
                </c:pt>
                <c:pt idx="1616">
                  <c:v>0</c:v>
                </c:pt>
                <c:pt idx="1617">
                  <c:v>1</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1</c:v>
                </c:pt>
                <c:pt idx="1636">
                  <c:v>1</c:v>
                </c:pt>
                <c:pt idx="1637">
                  <c:v>0</c:v>
                </c:pt>
                <c:pt idx="1638">
                  <c:v>0</c:v>
                </c:pt>
                <c:pt idx="1639">
                  <c:v>1</c:v>
                </c:pt>
                <c:pt idx="1640">
                  <c:v>0</c:v>
                </c:pt>
                <c:pt idx="1641">
                  <c:v>0</c:v>
                </c:pt>
                <c:pt idx="1642">
                  <c:v>0</c:v>
                </c:pt>
                <c:pt idx="1643">
                  <c:v>0</c:v>
                </c:pt>
                <c:pt idx="1644">
                  <c:v>0</c:v>
                </c:pt>
                <c:pt idx="1645">
                  <c:v>0</c:v>
                </c:pt>
                <c:pt idx="1646">
                  <c:v>1</c:v>
                </c:pt>
                <c:pt idx="1647">
                  <c:v>0</c:v>
                </c:pt>
                <c:pt idx="1648">
                  <c:v>0</c:v>
                </c:pt>
                <c:pt idx="1649">
                  <c:v>0</c:v>
                </c:pt>
                <c:pt idx="1650">
                  <c:v>1</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2</c:v>
                </c:pt>
                <c:pt idx="1667">
                  <c:v>0</c:v>
                </c:pt>
                <c:pt idx="1668">
                  <c:v>0</c:v>
                </c:pt>
                <c:pt idx="1669">
                  <c:v>0</c:v>
                </c:pt>
                <c:pt idx="1670">
                  <c:v>1</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1</c:v>
                </c:pt>
                <c:pt idx="1687">
                  <c:v>0</c:v>
                </c:pt>
                <c:pt idx="1688">
                  <c:v>0</c:v>
                </c:pt>
                <c:pt idx="1689">
                  <c:v>0</c:v>
                </c:pt>
                <c:pt idx="1690">
                  <c:v>0</c:v>
                </c:pt>
                <c:pt idx="1691">
                  <c:v>0</c:v>
                </c:pt>
                <c:pt idx="1692">
                  <c:v>1</c:v>
                </c:pt>
                <c:pt idx="1693">
                  <c:v>0</c:v>
                </c:pt>
                <c:pt idx="1694">
                  <c:v>0</c:v>
                </c:pt>
                <c:pt idx="1695">
                  <c:v>0</c:v>
                </c:pt>
                <c:pt idx="1696">
                  <c:v>0</c:v>
                </c:pt>
                <c:pt idx="1697">
                  <c:v>0</c:v>
                </c:pt>
                <c:pt idx="1698">
                  <c:v>1</c:v>
                </c:pt>
                <c:pt idx="1699">
                  <c:v>0</c:v>
                </c:pt>
                <c:pt idx="1700">
                  <c:v>0</c:v>
                </c:pt>
                <c:pt idx="1701">
                  <c:v>0</c:v>
                </c:pt>
                <c:pt idx="1702">
                  <c:v>0</c:v>
                </c:pt>
                <c:pt idx="1703">
                  <c:v>0</c:v>
                </c:pt>
                <c:pt idx="1704">
                  <c:v>0</c:v>
                </c:pt>
                <c:pt idx="1705">
                  <c:v>0</c:v>
                </c:pt>
                <c:pt idx="1706">
                  <c:v>0</c:v>
                </c:pt>
                <c:pt idx="1707">
                  <c:v>0</c:v>
                </c:pt>
                <c:pt idx="1708">
                  <c:v>1</c:v>
                </c:pt>
                <c:pt idx="1709">
                  <c:v>0</c:v>
                </c:pt>
                <c:pt idx="1710">
                  <c:v>0</c:v>
                </c:pt>
                <c:pt idx="1711">
                  <c:v>0</c:v>
                </c:pt>
                <c:pt idx="1712">
                  <c:v>0</c:v>
                </c:pt>
                <c:pt idx="1713">
                  <c:v>1</c:v>
                </c:pt>
                <c:pt idx="1714">
                  <c:v>0</c:v>
                </c:pt>
                <c:pt idx="1715">
                  <c:v>0</c:v>
                </c:pt>
                <c:pt idx="1716">
                  <c:v>1</c:v>
                </c:pt>
                <c:pt idx="1717">
                  <c:v>0</c:v>
                </c:pt>
                <c:pt idx="1718">
                  <c:v>0</c:v>
                </c:pt>
                <c:pt idx="1719">
                  <c:v>0</c:v>
                </c:pt>
                <c:pt idx="1720">
                  <c:v>0</c:v>
                </c:pt>
                <c:pt idx="1721">
                  <c:v>0</c:v>
                </c:pt>
                <c:pt idx="1722">
                  <c:v>0</c:v>
                </c:pt>
                <c:pt idx="1723">
                  <c:v>0</c:v>
                </c:pt>
                <c:pt idx="1724">
                  <c:v>0</c:v>
                </c:pt>
                <c:pt idx="1725">
                  <c:v>0</c:v>
                </c:pt>
                <c:pt idx="1726">
                  <c:v>0</c:v>
                </c:pt>
                <c:pt idx="1727">
                  <c:v>1</c:v>
                </c:pt>
                <c:pt idx="1728">
                  <c:v>1</c:v>
                </c:pt>
                <c:pt idx="1729">
                  <c:v>0</c:v>
                </c:pt>
                <c:pt idx="1730">
                  <c:v>0</c:v>
                </c:pt>
                <c:pt idx="1731">
                  <c:v>0</c:v>
                </c:pt>
                <c:pt idx="1732">
                  <c:v>0</c:v>
                </c:pt>
                <c:pt idx="1733">
                  <c:v>0</c:v>
                </c:pt>
                <c:pt idx="1734">
                  <c:v>1</c:v>
                </c:pt>
                <c:pt idx="1735">
                  <c:v>0</c:v>
                </c:pt>
                <c:pt idx="1736">
                  <c:v>0</c:v>
                </c:pt>
                <c:pt idx="1737">
                  <c:v>0</c:v>
                </c:pt>
                <c:pt idx="1738">
                  <c:v>0</c:v>
                </c:pt>
                <c:pt idx="1739">
                  <c:v>0</c:v>
                </c:pt>
                <c:pt idx="1740">
                  <c:v>0</c:v>
                </c:pt>
                <c:pt idx="1741">
                  <c:v>0</c:v>
                </c:pt>
                <c:pt idx="1742">
                  <c:v>0</c:v>
                </c:pt>
                <c:pt idx="1743">
                  <c:v>1</c:v>
                </c:pt>
                <c:pt idx="1744">
                  <c:v>0</c:v>
                </c:pt>
                <c:pt idx="1745">
                  <c:v>0</c:v>
                </c:pt>
                <c:pt idx="1746">
                  <c:v>0</c:v>
                </c:pt>
                <c:pt idx="1747">
                  <c:v>0</c:v>
                </c:pt>
                <c:pt idx="1748">
                  <c:v>0</c:v>
                </c:pt>
                <c:pt idx="1749">
                  <c:v>1</c:v>
                </c:pt>
                <c:pt idx="1750">
                  <c:v>1</c:v>
                </c:pt>
                <c:pt idx="1751">
                  <c:v>0</c:v>
                </c:pt>
                <c:pt idx="1752">
                  <c:v>1</c:v>
                </c:pt>
                <c:pt idx="1753">
                  <c:v>0</c:v>
                </c:pt>
                <c:pt idx="1754">
                  <c:v>0</c:v>
                </c:pt>
                <c:pt idx="1755">
                  <c:v>0</c:v>
                </c:pt>
                <c:pt idx="1756">
                  <c:v>0</c:v>
                </c:pt>
                <c:pt idx="1757">
                  <c:v>0</c:v>
                </c:pt>
                <c:pt idx="1758">
                  <c:v>0</c:v>
                </c:pt>
                <c:pt idx="1759">
                  <c:v>0</c:v>
                </c:pt>
                <c:pt idx="1760">
                  <c:v>2</c:v>
                </c:pt>
                <c:pt idx="1761">
                  <c:v>1</c:v>
                </c:pt>
                <c:pt idx="1762">
                  <c:v>0</c:v>
                </c:pt>
                <c:pt idx="1763">
                  <c:v>0</c:v>
                </c:pt>
                <c:pt idx="1764">
                  <c:v>0</c:v>
                </c:pt>
                <c:pt idx="1765">
                  <c:v>0</c:v>
                </c:pt>
                <c:pt idx="1766">
                  <c:v>0</c:v>
                </c:pt>
                <c:pt idx="1767">
                  <c:v>0</c:v>
                </c:pt>
                <c:pt idx="1768">
                  <c:v>0</c:v>
                </c:pt>
                <c:pt idx="1769">
                  <c:v>0</c:v>
                </c:pt>
                <c:pt idx="1770">
                  <c:v>0</c:v>
                </c:pt>
                <c:pt idx="1771">
                  <c:v>0</c:v>
                </c:pt>
                <c:pt idx="1772">
                  <c:v>0</c:v>
                </c:pt>
                <c:pt idx="1773">
                  <c:v>1</c:v>
                </c:pt>
                <c:pt idx="1774">
                  <c:v>0</c:v>
                </c:pt>
                <c:pt idx="1775">
                  <c:v>0</c:v>
                </c:pt>
                <c:pt idx="1776">
                  <c:v>0</c:v>
                </c:pt>
                <c:pt idx="1777">
                  <c:v>0</c:v>
                </c:pt>
                <c:pt idx="1778">
                  <c:v>0</c:v>
                </c:pt>
                <c:pt idx="1779">
                  <c:v>1</c:v>
                </c:pt>
                <c:pt idx="1780">
                  <c:v>0</c:v>
                </c:pt>
                <c:pt idx="1781">
                  <c:v>1</c:v>
                </c:pt>
                <c:pt idx="1782">
                  <c:v>0</c:v>
                </c:pt>
                <c:pt idx="1783">
                  <c:v>1</c:v>
                </c:pt>
                <c:pt idx="1784">
                  <c:v>0</c:v>
                </c:pt>
                <c:pt idx="1785">
                  <c:v>0</c:v>
                </c:pt>
                <c:pt idx="1786">
                  <c:v>0</c:v>
                </c:pt>
                <c:pt idx="1787">
                  <c:v>0</c:v>
                </c:pt>
                <c:pt idx="1788">
                  <c:v>0</c:v>
                </c:pt>
                <c:pt idx="1789">
                  <c:v>1</c:v>
                </c:pt>
                <c:pt idx="1790">
                  <c:v>0</c:v>
                </c:pt>
                <c:pt idx="1791">
                  <c:v>0</c:v>
                </c:pt>
                <c:pt idx="1792">
                  <c:v>1</c:v>
                </c:pt>
                <c:pt idx="1793">
                  <c:v>0</c:v>
                </c:pt>
                <c:pt idx="1794">
                  <c:v>0</c:v>
                </c:pt>
                <c:pt idx="1795">
                  <c:v>0</c:v>
                </c:pt>
                <c:pt idx="1796">
                  <c:v>0</c:v>
                </c:pt>
                <c:pt idx="1797">
                  <c:v>0</c:v>
                </c:pt>
                <c:pt idx="1798">
                  <c:v>0</c:v>
                </c:pt>
                <c:pt idx="1799">
                  <c:v>0</c:v>
                </c:pt>
                <c:pt idx="1800">
                  <c:v>1</c:v>
                </c:pt>
                <c:pt idx="1801">
                  <c:v>0</c:v>
                </c:pt>
                <c:pt idx="1802">
                  <c:v>1</c:v>
                </c:pt>
                <c:pt idx="1803">
                  <c:v>0</c:v>
                </c:pt>
                <c:pt idx="1804">
                  <c:v>0</c:v>
                </c:pt>
                <c:pt idx="1805">
                  <c:v>0</c:v>
                </c:pt>
                <c:pt idx="1806">
                  <c:v>0</c:v>
                </c:pt>
                <c:pt idx="1807">
                  <c:v>0</c:v>
                </c:pt>
                <c:pt idx="1808">
                  <c:v>0</c:v>
                </c:pt>
                <c:pt idx="1809">
                  <c:v>0</c:v>
                </c:pt>
                <c:pt idx="1810">
                  <c:v>0</c:v>
                </c:pt>
                <c:pt idx="1811">
                  <c:v>0</c:v>
                </c:pt>
                <c:pt idx="1812">
                  <c:v>1</c:v>
                </c:pt>
                <c:pt idx="1813">
                  <c:v>1</c:v>
                </c:pt>
                <c:pt idx="1814">
                  <c:v>0</c:v>
                </c:pt>
                <c:pt idx="1815">
                  <c:v>2</c:v>
                </c:pt>
                <c:pt idx="1816">
                  <c:v>1</c:v>
                </c:pt>
                <c:pt idx="1817">
                  <c:v>0</c:v>
                </c:pt>
                <c:pt idx="1818">
                  <c:v>0</c:v>
                </c:pt>
                <c:pt idx="1819">
                  <c:v>0</c:v>
                </c:pt>
                <c:pt idx="1820">
                  <c:v>0</c:v>
                </c:pt>
                <c:pt idx="1821">
                  <c:v>0</c:v>
                </c:pt>
                <c:pt idx="1822">
                  <c:v>0</c:v>
                </c:pt>
                <c:pt idx="1823">
                  <c:v>0</c:v>
                </c:pt>
                <c:pt idx="1824">
                  <c:v>0</c:v>
                </c:pt>
                <c:pt idx="1825">
                  <c:v>0</c:v>
                </c:pt>
                <c:pt idx="1826">
                  <c:v>1</c:v>
                </c:pt>
                <c:pt idx="1827">
                  <c:v>0</c:v>
                </c:pt>
                <c:pt idx="1828">
                  <c:v>0</c:v>
                </c:pt>
                <c:pt idx="1829">
                  <c:v>0</c:v>
                </c:pt>
                <c:pt idx="1830">
                  <c:v>1</c:v>
                </c:pt>
                <c:pt idx="1831">
                  <c:v>0</c:v>
                </c:pt>
                <c:pt idx="1832">
                  <c:v>1</c:v>
                </c:pt>
                <c:pt idx="1833">
                  <c:v>1</c:v>
                </c:pt>
                <c:pt idx="1834">
                  <c:v>0</c:v>
                </c:pt>
                <c:pt idx="1835">
                  <c:v>0</c:v>
                </c:pt>
                <c:pt idx="1836">
                  <c:v>0</c:v>
                </c:pt>
                <c:pt idx="1837">
                  <c:v>0</c:v>
                </c:pt>
                <c:pt idx="1838">
                  <c:v>1</c:v>
                </c:pt>
                <c:pt idx="1839">
                  <c:v>1</c:v>
                </c:pt>
                <c:pt idx="1840">
                  <c:v>1</c:v>
                </c:pt>
                <c:pt idx="1841">
                  <c:v>0</c:v>
                </c:pt>
                <c:pt idx="1842">
                  <c:v>0</c:v>
                </c:pt>
                <c:pt idx="1843">
                  <c:v>2</c:v>
                </c:pt>
                <c:pt idx="1844">
                  <c:v>0</c:v>
                </c:pt>
                <c:pt idx="1845">
                  <c:v>0</c:v>
                </c:pt>
                <c:pt idx="1846">
                  <c:v>0</c:v>
                </c:pt>
                <c:pt idx="1847">
                  <c:v>1</c:v>
                </c:pt>
                <c:pt idx="1848">
                  <c:v>0</c:v>
                </c:pt>
                <c:pt idx="1849">
                  <c:v>0</c:v>
                </c:pt>
                <c:pt idx="1850">
                  <c:v>0</c:v>
                </c:pt>
                <c:pt idx="1851">
                  <c:v>0</c:v>
                </c:pt>
                <c:pt idx="1852">
                  <c:v>0</c:v>
                </c:pt>
                <c:pt idx="1853">
                  <c:v>0</c:v>
                </c:pt>
                <c:pt idx="1854">
                  <c:v>2</c:v>
                </c:pt>
                <c:pt idx="1855">
                  <c:v>0</c:v>
                </c:pt>
                <c:pt idx="1856">
                  <c:v>0</c:v>
                </c:pt>
                <c:pt idx="1857">
                  <c:v>1</c:v>
                </c:pt>
                <c:pt idx="1858">
                  <c:v>0</c:v>
                </c:pt>
                <c:pt idx="1859">
                  <c:v>0</c:v>
                </c:pt>
                <c:pt idx="1860">
                  <c:v>0</c:v>
                </c:pt>
                <c:pt idx="1861">
                  <c:v>0</c:v>
                </c:pt>
                <c:pt idx="1862">
                  <c:v>0</c:v>
                </c:pt>
                <c:pt idx="1863">
                  <c:v>0</c:v>
                </c:pt>
                <c:pt idx="1864">
                  <c:v>0</c:v>
                </c:pt>
                <c:pt idx="1865">
                  <c:v>0</c:v>
                </c:pt>
                <c:pt idx="1866">
                  <c:v>1</c:v>
                </c:pt>
                <c:pt idx="1867">
                  <c:v>0</c:v>
                </c:pt>
                <c:pt idx="1868">
                  <c:v>0</c:v>
                </c:pt>
                <c:pt idx="1869">
                  <c:v>0</c:v>
                </c:pt>
                <c:pt idx="1870">
                  <c:v>0</c:v>
                </c:pt>
                <c:pt idx="1871">
                  <c:v>0</c:v>
                </c:pt>
                <c:pt idx="1872">
                  <c:v>0</c:v>
                </c:pt>
                <c:pt idx="1873">
                  <c:v>0</c:v>
                </c:pt>
                <c:pt idx="1874">
                  <c:v>0</c:v>
                </c:pt>
                <c:pt idx="1875">
                  <c:v>0</c:v>
                </c:pt>
                <c:pt idx="1876">
                  <c:v>1</c:v>
                </c:pt>
                <c:pt idx="1877">
                  <c:v>0</c:v>
                </c:pt>
                <c:pt idx="1878">
                  <c:v>0</c:v>
                </c:pt>
                <c:pt idx="1879">
                  <c:v>0</c:v>
                </c:pt>
                <c:pt idx="1880">
                  <c:v>0</c:v>
                </c:pt>
                <c:pt idx="1881">
                  <c:v>0</c:v>
                </c:pt>
                <c:pt idx="1882">
                  <c:v>0</c:v>
                </c:pt>
                <c:pt idx="1883">
                  <c:v>0</c:v>
                </c:pt>
                <c:pt idx="1884">
                  <c:v>0</c:v>
                </c:pt>
                <c:pt idx="1885">
                  <c:v>0</c:v>
                </c:pt>
                <c:pt idx="1886">
                  <c:v>0</c:v>
                </c:pt>
                <c:pt idx="1887">
                  <c:v>1</c:v>
                </c:pt>
                <c:pt idx="1888">
                  <c:v>0</c:v>
                </c:pt>
                <c:pt idx="1889">
                  <c:v>0</c:v>
                </c:pt>
                <c:pt idx="1890">
                  <c:v>0</c:v>
                </c:pt>
                <c:pt idx="1891">
                  <c:v>0</c:v>
                </c:pt>
                <c:pt idx="1892">
                  <c:v>1</c:v>
                </c:pt>
                <c:pt idx="1893">
                  <c:v>1</c:v>
                </c:pt>
                <c:pt idx="1894">
                  <c:v>0</c:v>
                </c:pt>
                <c:pt idx="1895">
                  <c:v>0</c:v>
                </c:pt>
                <c:pt idx="1896">
                  <c:v>0</c:v>
                </c:pt>
                <c:pt idx="1897">
                  <c:v>0</c:v>
                </c:pt>
                <c:pt idx="1898">
                  <c:v>0</c:v>
                </c:pt>
                <c:pt idx="1899">
                  <c:v>0</c:v>
                </c:pt>
                <c:pt idx="1900">
                  <c:v>0</c:v>
                </c:pt>
                <c:pt idx="1901">
                  <c:v>2</c:v>
                </c:pt>
                <c:pt idx="1902">
                  <c:v>0</c:v>
                </c:pt>
                <c:pt idx="1903">
                  <c:v>0</c:v>
                </c:pt>
                <c:pt idx="1904">
                  <c:v>0</c:v>
                </c:pt>
                <c:pt idx="1905">
                  <c:v>0</c:v>
                </c:pt>
                <c:pt idx="1906">
                  <c:v>0</c:v>
                </c:pt>
                <c:pt idx="1907">
                  <c:v>0</c:v>
                </c:pt>
                <c:pt idx="1908">
                  <c:v>0</c:v>
                </c:pt>
                <c:pt idx="1909">
                  <c:v>0</c:v>
                </c:pt>
                <c:pt idx="1910">
                  <c:v>0</c:v>
                </c:pt>
                <c:pt idx="1911">
                  <c:v>0</c:v>
                </c:pt>
                <c:pt idx="1912">
                  <c:v>1</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1</c:v>
                </c:pt>
                <c:pt idx="1935">
                  <c:v>0</c:v>
                </c:pt>
                <c:pt idx="1936">
                  <c:v>1</c:v>
                </c:pt>
                <c:pt idx="1937">
                  <c:v>0</c:v>
                </c:pt>
                <c:pt idx="1938">
                  <c:v>0</c:v>
                </c:pt>
                <c:pt idx="1939">
                  <c:v>1</c:v>
                </c:pt>
                <c:pt idx="1940">
                  <c:v>1</c:v>
                </c:pt>
                <c:pt idx="1941">
                  <c:v>0</c:v>
                </c:pt>
                <c:pt idx="1942">
                  <c:v>1</c:v>
                </c:pt>
                <c:pt idx="1943">
                  <c:v>0</c:v>
                </c:pt>
                <c:pt idx="1944">
                  <c:v>1</c:v>
                </c:pt>
                <c:pt idx="1945">
                  <c:v>0</c:v>
                </c:pt>
                <c:pt idx="1946">
                  <c:v>1</c:v>
                </c:pt>
                <c:pt idx="1947">
                  <c:v>1</c:v>
                </c:pt>
                <c:pt idx="1948">
                  <c:v>0</c:v>
                </c:pt>
                <c:pt idx="1949">
                  <c:v>0</c:v>
                </c:pt>
                <c:pt idx="1950">
                  <c:v>0</c:v>
                </c:pt>
                <c:pt idx="1951">
                  <c:v>0</c:v>
                </c:pt>
                <c:pt idx="1952">
                  <c:v>0</c:v>
                </c:pt>
                <c:pt idx="1953">
                  <c:v>0</c:v>
                </c:pt>
                <c:pt idx="1954">
                  <c:v>0</c:v>
                </c:pt>
                <c:pt idx="1955">
                  <c:v>1</c:v>
                </c:pt>
                <c:pt idx="1956">
                  <c:v>0</c:v>
                </c:pt>
                <c:pt idx="1957">
                  <c:v>0</c:v>
                </c:pt>
                <c:pt idx="1958">
                  <c:v>0</c:v>
                </c:pt>
                <c:pt idx="1959">
                  <c:v>0</c:v>
                </c:pt>
                <c:pt idx="1960">
                  <c:v>0</c:v>
                </c:pt>
                <c:pt idx="1961">
                  <c:v>0</c:v>
                </c:pt>
                <c:pt idx="1962">
                  <c:v>0</c:v>
                </c:pt>
                <c:pt idx="1963">
                  <c:v>0</c:v>
                </c:pt>
                <c:pt idx="1964">
                  <c:v>0</c:v>
                </c:pt>
                <c:pt idx="1965">
                  <c:v>2</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1</c:v>
                </c:pt>
                <c:pt idx="2004">
                  <c:v>0</c:v>
                </c:pt>
                <c:pt idx="2005">
                  <c:v>0</c:v>
                </c:pt>
                <c:pt idx="2006">
                  <c:v>1</c:v>
                </c:pt>
                <c:pt idx="2007">
                  <c:v>0</c:v>
                </c:pt>
                <c:pt idx="2008">
                  <c:v>0</c:v>
                </c:pt>
                <c:pt idx="2009">
                  <c:v>0</c:v>
                </c:pt>
                <c:pt idx="2010">
                  <c:v>0</c:v>
                </c:pt>
                <c:pt idx="2011">
                  <c:v>0</c:v>
                </c:pt>
                <c:pt idx="2012">
                  <c:v>0</c:v>
                </c:pt>
                <c:pt idx="2013">
                  <c:v>0</c:v>
                </c:pt>
                <c:pt idx="2014">
                  <c:v>0</c:v>
                </c:pt>
                <c:pt idx="2015">
                  <c:v>0</c:v>
                </c:pt>
                <c:pt idx="2016">
                  <c:v>1</c:v>
                </c:pt>
                <c:pt idx="2017">
                  <c:v>0</c:v>
                </c:pt>
                <c:pt idx="2018">
                  <c:v>1</c:v>
                </c:pt>
                <c:pt idx="2019">
                  <c:v>0</c:v>
                </c:pt>
                <c:pt idx="2020">
                  <c:v>0</c:v>
                </c:pt>
                <c:pt idx="2021">
                  <c:v>0</c:v>
                </c:pt>
                <c:pt idx="2022">
                  <c:v>0</c:v>
                </c:pt>
                <c:pt idx="2023">
                  <c:v>0</c:v>
                </c:pt>
                <c:pt idx="2024">
                  <c:v>0</c:v>
                </c:pt>
                <c:pt idx="2025">
                  <c:v>0</c:v>
                </c:pt>
                <c:pt idx="2026">
                  <c:v>0</c:v>
                </c:pt>
                <c:pt idx="2027">
                  <c:v>0</c:v>
                </c:pt>
                <c:pt idx="2028">
                  <c:v>0</c:v>
                </c:pt>
                <c:pt idx="2029">
                  <c:v>1</c:v>
                </c:pt>
                <c:pt idx="2030">
                  <c:v>1</c:v>
                </c:pt>
                <c:pt idx="2031">
                  <c:v>0</c:v>
                </c:pt>
                <c:pt idx="2032">
                  <c:v>1</c:v>
                </c:pt>
                <c:pt idx="2033">
                  <c:v>0</c:v>
                </c:pt>
                <c:pt idx="2034">
                  <c:v>1</c:v>
                </c:pt>
                <c:pt idx="2035">
                  <c:v>0</c:v>
                </c:pt>
                <c:pt idx="2036">
                  <c:v>0</c:v>
                </c:pt>
                <c:pt idx="2037">
                  <c:v>1</c:v>
                </c:pt>
                <c:pt idx="2038">
                  <c:v>0</c:v>
                </c:pt>
                <c:pt idx="2039">
                  <c:v>0</c:v>
                </c:pt>
                <c:pt idx="2040">
                  <c:v>0</c:v>
                </c:pt>
                <c:pt idx="2041">
                  <c:v>0</c:v>
                </c:pt>
                <c:pt idx="2042">
                  <c:v>0</c:v>
                </c:pt>
                <c:pt idx="2043">
                  <c:v>0</c:v>
                </c:pt>
                <c:pt idx="2044">
                  <c:v>1</c:v>
                </c:pt>
                <c:pt idx="2045">
                  <c:v>0</c:v>
                </c:pt>
                <c:pt idx="2046">
                  <c:v>0</c:v>
                </c:pt>
                <c:pt idx="2047">
                  <c:v>0</c:v>
                </c:pt>
                <c:pt idx="2048">
                  <c:v>0</c:v>
                </c:pt>
                <c:pt idx="2049">
                  <c:v>0</c:v>
                </c:pt>
                <c:pt idx="2050">
                  <c:v>0</c:v>
                </c:pt>
                <c:pt idx="2051">
                  <c:v>0</c:v>
                </c:pt>
                <c:pt idx="2052">
                  <c:v>0</c:v>
                </c:pt>
                <c:pt idx="2053">
                  <c:v>0</c:v>
                </c:pt>
                <c:pt idx="2054">
                  <c:v>0</c:v>
                </c:pt>
                <c:pt idx="2055">
                  <c:v>1</c:v>
                </c:pt>
                <c:pt idx="2056">
                  <c:v>0</c:v>
                </c:pt>
                <c:pt idx="2057">
                  <c:v>0</c:v>
                </c:pt>
                <c:pt idx="2058">
                  <c:v>2</c:v>
                </c:pt>
                <c:pt idx="2059">
                  <c:v>0</c:v>
                </c:pt>
                <c:pt idx="2060">
                  <c:v>0</c:v>
                </c:pt>
                <c:pt idx="2061">
                  <c:v>1</c:v>
                </c:pt>
                <c:pt idx="2062">
                  <c:v>0</c:v>
                </c:pt>
                <c:pt idx="2063">
                  <c:v>0</c:v>
                </c:pt>
                <c:pt idx="2064">
                  <c:v>1</c:v>
                </c:pt>
                <c:pt idx="2065">
                  <c:v>0</c:v>
                </c:pt>
                <c:pt idx="2066">
                  <c:v>0</c:v>
                </c:pt>
                <c:pt idx="2067">
                  <c:v>1</c:v>
                </c:pt>
                <c:pt idx="2068">
                  <c:v>1</c:v>
                </c:pt>
                <c:pt idx="2069">
                  <c:v>0</c:v>
                </c:pt>
                <c:pt idx="2070">
                  <c:v>0</c:v>
                </c:pt>
                <c:pt idx="2071">
                  <c:v>0</c:v>
                </c:pt>
                <c:pt idx="2072">
                  <c:v>0</c:v>
                </c:pt>
                <c:pt idx="2073">
                  <c:v>0</c:v>
                </c:pt>
                <c:pt idx="2074">
                  <c:v>1</c:v>
                </c:pt>
                <c:pt idx="2075">
                  <c:v>0</c:v>
                </c:pt>
                <c:pt idx="2076">
                  <c:v>0</c:v>
                </c:pt>
                <c:pt idx="2077">
                  <c:v>0</c:v>
                </c:pt>
                <c:pt idx="2078">
                  <c:v>0</c:v>
                </c:pt>
                <c:pt idx="2079">
                  <c:v>0</c:v>
                </c:pt>
                <c:pt idx="2080">
                  <c:v>0</c:v>
                </c:pt>
                <c:pt idx="2081">
                  <c:v>0</c:v>
                </c:pt>
                <c:pt idx="2082">
                  <c:v>1</c:v>
                </c:pt>
                <c:pt idx="2083">
                  <c:v>1</c:v>
                </c:pt>
                <c:pt idx="2084">
                  <c:v>0</c:v>
                </c:pt>
                <c:pt idx="2085">
                  <c:v>0</c:v>
                </c:pt>
                <c:pt idx="2086">
                  <c:v>1</c:v>
                </c:pt>
                <c:pt idx="2087">
                  <c:v>0</c:v>
                </c:pt>
                <c:pt idx="2088">
                  <c:v>0</c:v>
                </c:pt>
                <c:pt idx="2089">
                  <c:v>0</c:v>
                </c:pt>
                <c:pt idx="2090">
                  <c:v>0</c:v>
                </c:pt>
                <c:pt idx="2091">
                  <c:v>0</c:v>
                </c:pt>
                <c:pt idx="2092">
                  <c:v>1</c:v>
                </c:pt>
                <c:pt idx="2093">
                  <c:v>1</c:v>
                </c:pt>
                <c:pt idx="2094">
                  <c:v>0</c:v>
                </c:pt>
                <c:pt idx="2095">
                  <c:v>0</c:v>
                </c:pt>
                <c:pt idx="2096">
                  <c:v>0</c:v>
                </c:pt>
                <c:pt idx="2097">
                  <c:v>1</c:v>
                </c:pt>
                <c:pt idx="2098">
                  <c:v>0</c:v>
                </c:pt>
                <c:pt idx="2099">
                  <c:v>0</c:v>
                </c:pt>
                <c:pt idx="2100">
                  <c:v>0</c:v>
                </c:pt>
                <c:pt idx="2101">
                  <c:v>0</c:v>
                </c:pt>
                <c:pt idx="2102">
                  <c:v>0</c:v>
                </c:pt>
                <c:pt idx="2103">
                  <c:v>0</c:v>
                </c:pt>
                <c:pt idx="2104">
                  <c:v>1</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2</c:v>
                </c:pt>
                <c:pt idx="2119">
                  <c:v>1</c:v>
                </c:pt>
                <c:pt idx="2120">
                  <c:v>0</c:v>
                </c:pt>
                <c:pt idx="2121">
                  <c:v>0</c:v>
                </c:pt>
                <c:pt idx="2122">
                  <c:v>1</c:v>
                </c:pt>
                <c:pt idx="2123">
                  <c:v>0</c:v>
                </c:pt>
                <c:pt idx="2124">
                  <c:v>1</c:v>
                </c:pt>
                <c:pt idx="2125">
                  <c:v>0</c:v>
                </c:pt>
                <c:pt idx="2126">
                  <c:v>0</c:v>
                </c:pt>
                <c:pt idx="2127">
                  <c:v>0</c:v>
                </c:pt>
                <c:pt idx="2128">
                  <c:v>1</c:v>
                </c:pt>
                <c:pt idx="2129">
                  <c:v>1</c:v>
                </c:pt>
                <c:pt idx="2130">
                  <c:v>1</c:v>
                </c:pt>
                <c:pt idx="2131">
                  <c:v>0</c:v>
                </c:pt>
                <c:pt idx="2132">
                  <c:v>0</c:v>
                </c:pt>
                <c:pt idx="2133">
                  <c:v>0</c:v>
                </c:pt>
                <c:pt idx="2134">
                  <c:v>0</c:v>
                </c:pt>
                <c:pt idx="2135">
                  <c:v>0</c:v>
                </c:pt>
                <c:pt idx="2136">
                  <c:v>0</c:v>
                </c:pt>
                <c:pt idx="2137">
                  <c:v>1</c:v>
                </c:pt>
                <c:pt idx="2138">
                  <c:v>0</c:v>
                </c:pt>
                <c:pt idx="2139">
                  <c:v>0</c:v>
                </c:pt>
                <c:pt idx="2140">
                  <c:v>0</c:v>
                </c:pt>
                <c:pt idx="2141">
                  <c:v>1</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1</c:v>
                </c:pt>
                <c:pt idx="2157">
                  <c:v>0</c:v>
                </c:pt>
                <c:pt idx="2158">
                  <c:v>0</c:v>
                </c:pt>
                <c:pt idx="2159">
                  <c:v>0</c:v>
                </c:pt>
                <c:pt idx="2160">
                  <c:v>1</c:v>
                </c:pt>
                <c:pt idx="2161">
                  <c:v>0</c:v>
                </c:pt>
                <c:pt idx="2162">
                  <c:v>1</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1</c:v>
                </c:pt>
                <c:pt idx="2195">
                  <c:v>0</c:v>
                </c:pt>
                <c:pt idx="2196">
                  <c:v>1</c:v>
                </c:pt>
                <c:pt idx="2197">
                  <c:v>0</c:v>
                </c:pt>
                <c:pt idx="2198">
                  <c:v>0</c:v>
                </c:pt>
                <c:pt idx="2199">
                  <c:v>0</c:v>
                </c:pt>
                <c:pt idx="2200">
                  <c:v>1</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1</c:v>
                </c:pt>
                <c:pt idx="2214">
                  <c:v>0</c:v>
                </c:pt>
                <c:pt idx="2215">
                  <c:v>0</c:v>
                </c:pt>
                <c:pt idx="2216">
                  <c:v>0</c:v>
                </c:pt>
                <c:pt idx="2217">
                  <c:v>0</c:v>
                </c:pt>
                <c:pt idx="2218">
                  <c:v>0</c:v>
                </c:pt>
                <c:pt idx="2219">
                  <c:v>1</c:v>
                </c:pt>
                <c:pt idx="2220">
                  <c:v>0</c:v>
                </c:pt>
                <c:pt idx="2221">
                  <c:v>0</c:v>
                </c:pt>
                <c:pt idx="2222">
                  <c:v>2</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1</c:v>
                </c:pt>
                <c:pt idx="2237">
                  <c:v>0</c:v>
                </c:pt>
                <c:pt idx="2238">
                  <c:v>0</c:v>
                </c:pt>
                <c:pt idx="2239">
                  <c:v>1</c:v>
                </c:pt>
                <c:pt idx="2240">
                  <c:v>0</c:v>
                </c:pt>
                <c:pt idx="2241">
                  <c:v>0</c:v>
                </c:pt>
                <c:pt idx="2242">
                  <c:v>0</c:v>
                </c:pt>
                <c:pt idx="2243">
                  <c:v>0</c:v>
                </c:pt>
                <c:pt idx="2244">
                  <c:v>0</c:v>
                </c:pt>
                <c:pt idx="2245">
                  <c:v>0</c:v>
                </c:pt>
                <c:pt idx="2246">
                  <c:v>0</c:v>
                </c:pt>
                <c:pt idx="2247">
                  <c:v>0</c:v>
                </c:pt>
                <c:pt idx="2248">
                  <c:v>0</c:v>
                </c:pt>
                <c:pt idx="2249">
                  <c:v>0</c:v>
                </c:pt>
                <c:pt idx="2250">
                  <c:v>1</c:v>
                </c:pt>
                <c:pt idx="2251">
                  <c:v>0</c:v>
                </c:pt>
                <c:pt idx="2252">
                  <c:v>0</c:v>
                </c:pt>
                <c:pt idx="2253">
                  <c:v>0</c:v>
                </c:pt>
                <c:pt idx="2254">
                  <c:v>0</c:v>
                </c:pt>
                <c:pt idx="2255">
                  <c:v>0</c:v>
                </c:pt>
                <c:pt idx="2256">
                  <c:v>0</c:v>
                </c:pt>
                <c:pt idx="2257">
                  <c:v>0</c:v>
                </c:pt>
                <c:pt idx="2258">
                  <c:v>1</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1</c:v>
                </c:pt>
                <c:pt idx="2275">
                  <c:v>0</c:v>
                </c:pt>
                <c:pt idx="2276">
                  <c:v>1</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1</c:v>
                </c:pt>
                <c:pt idx="2294">
                  <c:v>1</c:v>
                </c:pt>
                <c:pt idx="2295">
                  <c:v>0</c:v>
                </c:pt>
                <c:pt idx="2296">
                  <c:v>0</c:v>
                </c:pt>
                <c:pt idx="2297">
                  <c:v>0</c:v>
                </c:pt>
                <c:pt idx="2298">
                  <c:v>1</c:v>
                </c:pt>
                <c:pt idx="2299">
                  <c:v>0</c:v>
                </c:pt>
                <c:pt idx="2300">
                  <c:v>0</c:v>
                </c:pt>
                <c:pt idx="2301">
                  <c:v>1</c:v>
                </c:pt>
                <c:pt idx="2302">
                  <c:v>0</c:v>
                </c:pt>
                <c:pt idx="2303">
                  <c:v>0</c:v>
                </c:pt>
                <c:pt idx="2304">
                  <c:v>0</c:v>
                </c:pt>
                <c:pt idx="2305">
                  <c:v>1</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1</c:v>
                </c:pt>
                <c:pt idx="2327">
                  <c:v>1</c:v>
                </c:pt>
                <c:pt idx="2328">
                  <c:v>0</c:v>
                </c:pt>
                <c:pt idx="2329">
                  <c:v>0</c:v>
                </c:pt>
                <c:pt idx="2330">
                  <c:v>3</c:v>
                </c:pt>
                <c:pt idx="2331">
                  <c:v>0</c:v>
                </c:pt>
                <c:pt idx="2332">
                  <c:v>0</c:v>
                </c:pt>
                <c:pt idx="2333">
                  <c:v>0</c:v>
                </c:pt>
                <c:pt idx="2334">
                  <c:v>0</c:v>
                </c:pt>
                <c:pt idx="2335">
                  <c:v>0</c:v>
                </c:pt>
                <c:pt idx="2336">
                  <c:v>0</c:v>
                </c:pt>
                <c:pt idx="2337">
                  <c:v>0</c:v>
                </c:pt>
                <c:pt idx="2338">
                  <c:v>1</c:v>
                </c:pt>
                <c:pt idx="2339">
                  <c:v>0</c:v>
                </c:pt>
                <c:pt idx="2340">
                  <c:v>0</c:v>
                </c:pt>
                <c:pt idx="2341">
                  <c:v>1</c:v>
                </c:pt>
                <c:pt idx="2342">
                  <c:v>0</c:v>
                </c:pt>
                <c:pt idx="2343">
                  <c:v>0</c:v>
                </c:pt>
                <c:pt idx="2344">
                  <c:v>0</c:v>
                </c:pt>
                <c:pt idx="2345">
                  <c:v>0</c:v>
                </c:pt>
                <c:pt idx="2346">
                  <c:v>1</c:v>
                </c:pt>
                <c:pt idx="2347">
                  <c:v>0</c:v>
                </c:pt>
                <c:pt idx="2348">
                  <c:v>1</c:v>
                </c:pt>
                <c:pt idx="2349">
                  <c:v>0</c:v>
                </c:pt>
                <c:pt idx="2350">
                  <c:v>0</c:v>
                </c:pt>
                <c:pt idx="2351">
                  <c:v>0</c:v>
                </c:pt>
                <c:pt idx="2352">
                  <c:v>0</c:v>
                </c:pt>
                <c:pt idx="2353">
                  <c:v>0</c:v>
                </c:pt>
                <c:pt idx="2354">
                  <c:v>0</c:v>
                </c:pt>
                <c:pt idx="2355">
                  <c:v>0</c:v>
                </c:pt>
                <c:pt idx="2356">
                  <c:v>0</c:v>
                </c:pt>
                <c:pt idx="2357">
                  <c:v>1</c:v>
                </c:pt>
                <c:pt idx="2358">
                  <c:v>1</c:v>
                </c:pt>
                <c:pt idx="2359">
                  <c:v>0</c:v>
                </c:pt>
                <c:pt idx="2360">
                  <c:v>0</c:v>
                </c:pt>
                <c:pt idx="2361">
                  <c:v>0</c:v>
                </c:pt>
                <c:pt idx="2362">
                  <c:v>0</c:v>
                </c:pt>
                <c:pt idx="2363">
                  <c:v>0</c:v>
                </c:pt>
                <c:pt idx="2364">
                  <c:v>1</c:v>
                </c:pt>
                <c:pt idx="2365">
                  <c:v>0</c:v>
                </c:pt>
                <c:pt idx="2366">
                  <c:v>1</c:v>
                </c:pt>
                <c:pt idx="2367">
                  <c:v>0</c:v>
                </c:pt>
                <c:pt idx="2368">
                  <c:v>1</c:v>
                </c:pt>
                <c:pt idx="2369">
                  <c:v>0</c:v>
                </c:pt>
                <c:pt idx="2370">
                  <c:v>0</c:v>
                </c:pt>
                <c:pt idx="2371">
                  <c:v>0</c:v>
                </c:pt>
                <c:pt idx="2372">
                  <c:v>0</c:v>
                </c:pt>
                <c:pt idx="2373">
                  <c:v>0</c:v>
                </c:pt>
                <c:pt idx="2374">
                  <c:v>0</c:v>
                </c:pt>
                <c:pt idx="2375">
                  <c:v>0</c:v>
                </c:pt>
                <c:pt idx="2376">
                  <c:v>1</c:v>
                </c:pt>
                <c:pt idx="2377">
                  <c:v>2</c:v>
                </c:pt>
                <c:pt idx="2378">
                  <c:v>0</c:v>
                </c:pt>
                <c:pt idx="2379">
                  <c:v>0</c:v>
                </c:pt>
                <c:pt idx="2380">
                  <c:v>0</c:v>
                </c:pt>
                <c:pt idx="2381">
                  <c:v>1</c:v>
                </c:pt>
                <c:pt idx="2382">
                  <c:v>0</c:v>
                </c:pt>
                <c:pt idx="2383">
                  <c:v>0</c:v>
                </c:pt>
                <c:pt idx="2384">
                  <c:v>1</c:v>
                </c:pt>
                <c:pt idx="2385">
                  <c:v>0</c:v>
                </c:pt>
                <c:pt idx="2386">
                  <c:v>1</c:v>
                </c:pt>
                <c:pt idx="2387">
                  <c:v>0</c:v>
                </c:pt>
                <c:pt idx="2388">
                  <c:v>0</c:v>
                </c:pt>
                <c:pt idx="2389">
                  <c:v>1</c:v>
                </c:pt>
                <c:pt idx="2390">
                  <c:v>0</c:v>
                </c:pt>
                <c:pt idx="2391">
                  <c:v>0</c:v>
                </c:pt>
                <c:pt idx="2392">
                  <c:v>0</c:v>
                </c:pt>
                <c:pt idx="2393">
                  <c:v>0</c:v>
                </c:pt>
                <c:pt idx="2394">
                  <c:v>0</c:v>
                </c:pt>
                <c:pt idx="2395">
                  <c:v>0</c:v>
                </c:pt>
                <c:pt idx="2396">
                  <c:v>0</c:v>
                </c:pt>
                <c:pt idx="2397">
                  <c:v>0</c:v>
                </c:pt>
                <c:pt idx="2398">
                  <c:v>0</c:v>
                </c:pt>
                <c:pt idx="2399">
                  <c:v>0</c:v>
                </c:pt>
                <c:pt idx="2400">
                  <c:v>0</c:v>
                </c:pt>
                <c:pt idx="2401">
                  <c:v>1</c:v>
                </c:pt>
                <c:pt idx="2402">
                  <c:v>0</c:v>
                </c:pt>
                <c:pt idx="2403">
                  <c:v>0</c:v>
                </c:pt>
                <c:pt idx="2404">
                  <c:v>0</c:v>
                </c:pt>
                <c:pt idx="2405">
                  <c:v>0</c:v>
                </c:pt>
                <c:pt idx="2406">
                  <c:v>0</c:v>
                </c:pt>
                <c:pt idx="2407">
                  <c:v>0</c:v>
                </c:pt>
                <c:pt idx="2408">
                  <c:v>0</c:v>
                </c:pt>
                <c:pt idx="2409">
                  <c:v>0</c:v>
                </c:pt>
                <c:pt idx="2410">
                  <c:v>1</c:v>
                </c:pt>
                <c:pt idx="2411">
                  <c:v>0</c:v>
                </c:pt>
                <c:pt idx="2412">
                  <c:v>0</c:v>
                </c:pt>
                <c:pt idx="2413">
                  <c:v>0</c:v>
                </c:pt>
                <c:pt idx="2414">
                  <c:v>0</c:v>
                </c:pt>
                <c:pt idx="2415">
                  <c:v>0</c:v>
                </c:pt>
                <c:pt idx="2416">
                  <c:v>0</c:v>
                </c:pt>
                <c:pt idx="2417">
                  <c:v>0</c:v>
                </c:pt>
                <c:pt idx="2418">
                  <c:v>0</c:v>
                </c:pt>
                <c:pt idx="2419">
                  <c:v>0</c:v>
                </c:pt>
                <c:pt idx="2420">
                  <c:v>0</c:v>
                </c:pt>
                <c:pt idx="2421">
                  <c:v>1</c:v>
                </c:pt>
                <c:pt idx="2422">
                  <c:v>0</c:v>
                </c:pt>
                <c:pt idx="2423">
                  <c:v>0</c:v>
                </c:pt>
                <c:pt idx="2424">
                  <c:v>1</c:v>
                </c:pt>
                <c:pt idx="2425">
                  <c:v>0</c:v>
                </c:pt>
                <c:pt idx="2426">
                  <c:v>0</c:v>
                </c:pt>
                <c:pt idx="2427">
                  <c:v>0</c:v>
                </c:pt>
                <c:pt idx="2428">
                  <c:v>0</c:v>
                </c:pt>
                <c:pt idx="2429">
                  <c:v>0</c:v>
                </c:pt>
                <c:pt idx="2430">
                  <c:v>0</c:v>
                </c:pt>
                <c:pt idx="2431">
                  <c:v>1</c:v>
                </c:pt>
                <c:pt idx="2432">
                  <c:v>0</c:v>
                </c:pt>
                <c:pt idx="2433">
                  <c:v>2</c:v>
                </c:pt>
                <c:pt idx="2434">
                  <c:v>0</c:v>
                </c:pt>
                <c:pt idx="2435">
                  <c:v>0</c:v>
                </c:pt>
                <c:pt idx="2436">
                  <c:v>0</c:v>
                </c:pt>
                <c:pt idx="2437">
                  <c:v>0</c:v>
                </c:pt>
                <c:pt idx="2438">
                  <c:v>0</c:v>
                </c:pt>
                <c:pt idx="2439">
                  <c:v>0</c:v>
                </c:pt>
                <c:pt idx="2440">
                  <c:v>0</c:v>
                </c:pt>
                <c:pt idx="2441">
                  <c:v>1</c:v>
                </c:pt>
                <c:pt idx="2442">
                  <c:v>0</c:v>
                </c:pt>
                <c:pt idx="2443">
                  <c:v>0</c:v>
                </c:pt>
                <c:pt idx="2444">
                  <c:v>0</c:v>
                </c:pt>
                <c:pt idx="2445">
                  <c:v>0</c:v>
                </c:pt>
                <c:pt idx="2446">
                  <c:v>0</c:v>
                </c:pt>
                <c:pt idx="2447">
                  <c:v>0</c:v>
                </c:pt>
                <c:pt idx="2448">
                  <c:v>0</c:v>
                </c:pt>
                <c:pt idx="2449">
                  <c:v>0</c:v>
                </c:pt>
                <c:pt idx="2450">
                  <c:v>0</c:v>
                </c:pt>
                <c:pt idx="2451">
                  <c:v>0</c:v>
                </c:pt>
                <c:pt idx="2452">
                  <c:v>1</c:v>
                </c:pt>
                <c:pt idx="2453">
                  <c:v>1</c:v>
                </c:pt>
                <c:pt idx="2454">
                  <c:v>0</c:v>
                </c:pt>
                <c:pt idx="2455">
                  <c:v>3</c:v>
                </c:pt>
                <c:pt idx="2456">
                  <c:v>0</c:v>
                </c:pt>
                <c:pt idx="2457">
                  <c:v>1</c:v>
                </c:pt>
                <c:pt idx="2458">
                  <c:v>2</c:v>
                </c:pt>
                <c:pt idx="2459">
                  <c:v>2</c:v>
                </c:pt>
                <c:pt idx="2460">
                  <c:v>0</c:v>
                </c:pt>
                <c:pt idx="2461">
                  <c:v>0</c:v>
                </c:pt>
                <c:pt idx="2462">
                  <c:v>1</c:v>
                </c:pt>
                <c:pt idx="2463">
                  <c:v>1</c:v>
                </c:pt>
                <c:pt idx="2464">
                  <c:v>0</c:v>
                </c:pt>
                <c:pt idx="2465">
                  <c:v>0</c:v>
                </c:pt>
                <c:pt idx="2466">
                  <c:v>1</c:v>
                </c:pt>
                <c:pt idx="2467">
                  <c:v>0</c:v>
                </c:pt>
                <c:pt idx="2468">
                  <c:v>2</c:v>
                </c:pt>
                <c:pt idx="2469">
                  <c:v>0</c:v>
                </c:pt>
                <c:pt idx="2470">
                  <c:v>2</c:v>
                </c:pt>
                <c:pt idx="2471">
                  <c:v>0</c:v>
                </c:pt>
                <c:pt idx="2472">
                  <c:v>0</c:v>
                </c:pt>
                <c:pt idx="2473">
                  <c:v>0</c:v>
                </c:pt>
                <c:pt idx="2474">
                  <c:v>0</c:v>
                </c:pt>
                <c:pt idx="2475">
                  <c:v>1</c:v>
                </c:pt>
                <c:pt idx="2476">
                  <c:v>0</c:v>
                </c:pt>
                <c:pt idx="2477">
                  <c:v>0</c:v>
                </c:pt>
                <c:pt idx="2478">
                  <c:v>0</c:v>
                </c:pt>
                <c:pt idx="2479">
                  <c:v>3</c:v>
                </c:pt>
                <c:pt idx="2480">
                  <c:v>0</c:v>
                </c:pt>
                <c:pt idx="2481">
                  <c:v>1</c:v>
                </c:pt>
                <c:pt idx="2482">
                  <c:v>0</c:v>
                </c:pt>
                <c:pt idx="2483">
                  <c:v>0</c:v>
                </c:pt>
                <c:pt idx="2484">
                  <c:v>0</c:v>
                </c:pt>
                <c:pt idx="2485">
                  <c:v>0</c:v>
                </c:pt>
                <c:pt idx="2486">
                  <c:v>0</c:v>
                </c:pt>
                <c:pt idx="2487">
                  <c:v>1</c:v>
                </c:pt>
                <c:pt idx="2488">
                  <c:v>0</c:v>
                </c:pt>
                <c:pt idx="2489">
                  <c:v>4</c:v>
                </c:pt>
                <c:pt idx="2490">
                  <c:v>1</c:v>
                </c:pt>
                <c:pt idx="2491">
                  <c:v>0</c:v>
                </c:pt>
                <c:pt idx="2492">
                  <c:v>4</c:v>
                </c:pt>
                <c:pt idx="2493">
                  <c:v>1</c:v>
                </c:pt>
                <c:pt idx="2494">
                  <c:v>1</c:v>
                </c:pt>
                <c:pt idx="2495">
                  <c:v>1</c:v>
                </c:pt>
                <c:pt idx="2496">
                  <c:v>0</c:v>
                </c:pt>
                <c:pt idx="2497">
                  <c:v>0</c:v>
                </c:pt>
                <c:pt idx="2498">
                  <c:v>0</c:v>
                </c:pt>
                <c:pt idx="2499">
                  <c:v>2</c:v>
                </c:pt>
                <c:pt idx="2500">
                  <c:v>0</c:v>
                </c:pt>
                <c:pt idx="2501">
                  <c:v>1</c:v>
                </c:pt>
                <c:pt idx="2502">
                  <c:v>0</c:v>
                </c:pt>
                <c:pt idx="2503">
                  <c:v>0</c:v>
                </c:pt>
                <c:pt idx="2504">
                  <c:v>2</c:v>
                </c:pt>
                <c:pt idx="2505">
                  <c:v>0</c:v>
                </c:pt>
                <c:pt idx="2506">
                  <c:v>0</c:v>
                </c:pt>
                <c:pt idx="2507">
                  <c:v>1</c:v>
                </c:pt>
                <c:pt idx="2508">
                  <c:v>0</c:v>
                </c:pt>
                <c:pt idx="2509">
                  <c:v>0</c:v>
                </c:pt>
                <c:pt idx="2510">
                  <c:v>0</c:v>
                </c:pt>
                <c:pt idx="2511">
                  <c:v>0</c:v>
                </c:pt>
                <c:pt idx="2512">
                  <c:v>1</c:v>
                </c:pt>
                <c:pt idx="2513">
                  <c:v>0</c:v>
                </c:pt>
                <c:pt idx="2514">
                  <c:v>1</c:v>
                </c:pt>
                <c:pt idx="2515">
                  <c:v>2</c:v>
                </c:pt>
                <c:pt idx="2516">
                  <c:v>1</c:v>
                </c:pt>
                <c:pt idx="2517">
                  <c:v>0</c:v>
                </c:pt>
                <c:pt idx="2518">
                  <c:v>0</c:v>
                </c:pt>
                <c:pt idx="2519">
                  <c:v>0</c:v>
                </c:pt>
                <c:pt idx="2520">
                  <c:v>0</c:v>
                </c:pt>
                <c:pt idx="2521">
                  <c:v>1</c:v>
                </c:pt>
                <c:pt idx="2522">
                  <c:v>0</c:v>
                </c:pt>
                <c:pt idx="2523">
                  <c:v>0</c:v>
                </c:pt>
                <c:pt idx="2524">
                  <c:v>1</c:v>
                </c:pt>
                <c:pt idx="2525">
                  <c:v>1</c:v>
                </c:pt>
                <c:pt idx="2526">
                  <c:v>1</c:v>
                </c:pt>
                <c:pt idx="2527">
                  <c:v>0</c:v>
                </c:pt>
                <c:pt idx="2528">
                  <c:v>3</c:v>
                </c:pt>
                <c:pt idx="2529">
                  <c:v>0</c:v>
                </c:pt>
                <c:pt idx="2530">
                  <c:v>1</c:v>
                </c:pt>
                <c:pt idx="2531">
                  <c:v>0</c:v>
                </c:pt>
                <c:pt idx="2532">
                  <c:v>1</c:v>
                </c:pt>
                <c:pt idx="2533">
                  <c:v>1</c:v>
                </c:pt>
                <c:pt idx="2534">
                  <c:v>0</c:v>
                </c:pt>
                <c:pt idx="2535">
                  <c:v>0</c:v>
                </c:pt>
                <c:pt idx="2536">
                  <c:v>0</c:v>
                </c:pt>
                <c:pt idx="2537">
                  <c:v>0</c:v>
                </c:pt>
                <c:pt idx="2538">
                  <c:v>1</c:v>
                </c:pt>
                <c:pt idx="2539">
                  <c:v>0</c:v>
                </c:pt>
                <c:pt idx="2540">
                  <c:v>1</c:v>
                </c:pt>
                <c:pt idx="2541">
                  <c:v>2</c:v>
                </c:pt>
                <c:pt idx="2542">
                  <c:v>1</c:v>
                </c:pt>
                <c:pt idx="2543">
                  <c:v>1</c:v>
                </c:pt>
                <c:pt idx="2544">
                  <c:v>0</c:v>
                </c:pt>
                <c:pt idx="2545">
                  <c:v>1</c:v>
                </c:pt>
                <c:pt idx="2546">
                  <c:v>1</c:v>
                </c:pt>
                <c:pt idx="2547">
                  <c:v>0</c:v>
                </c:pt>
                <c:pt idx="2548">
                  <c:v>0</c:v>
                </c:pt>
                <c:pt idx="2549">
                  <c:v>2</c:v>
                </c:pt>
                <c:pt idx="2550">
                  <c:v>0</c:v>
                </c:pt>
                <c:pt idx="2551">
                  <c:v>0</c:v>
                </c:pt>
                <c:pt idx="2552">
                  <c:v>0</c:v>
                </c:pt>
                <c:pt idx="2553">
                  <c:v>0</c:v>
                </c:pt>
                <c:pt idx="2554">
                  <c:v>1</c:v>
                </c:pt>
                <c:pt idx="2555">
                  <c:v>0</c:v>
                </c:pt>
                <c:pt idx="2556">
                  <c:v>0</c:v>
                </c:pt>
                <c:pt idx="2557">
                  <c:v>1</c:v>
                </c:pt>
                <c:pt idx="2558">
                  <c:v>1</c:v>
                </c:pt>
                <c:pt idx="2559">
                  <c:v>1</c:v>
                </c:pt>
                <c:pt idx="2560">
                  <c:v>0</c:v>
                </c:pt>
                <c:pt idx="2561">
                  <c:v>2</c:v>
                </c:pt>
                <c:pt idx="2562">
                  <c:v>1</c:v>
                </c:pt>
                <c:pt idx="2563">
                  <c:v>2</c:v>
                </c:pt>
                <c:pt idx="2564">
                  <c:v>1</c:v>
                </c:pt>
                <c:pt idx="2565">
                  <c:v>0</c:v>
                </c:pt>
                <c:pt idx="2566">
                  <c:v>1</c:v>
                </c:pt>
                <c:pt idx="2567">
                  <c:v>0</c:v>
                </c:pt>
                <c:pt idx="2568">
                  <c:v>1</c:v>
                </c:pt>
                <c:pt idx="2569">
                  <c:v>1</c:v>
                </c:pt>
                <c:pt idx="2570">
                  <c:v>0</c:v>
                </c:pt>
                <c:pt idx="2571">
                  <c:v>2</c:v>
                </c:pt>
                <c:pt idx="2572">
                  <c:v>1</c:v>
                </c:pt>
                <c:pt idx="2573">
                  <c:v>2</c:v>
                </c:pt>
                <c:pt idx="2574">
                  <c:v>1</c:v>
                </c:pt>
                <c:pt idx="2575">
                  <c:v>1</c:v>
                </c:pt>
                <c:pt idx="2576">
                  <c:v>0</c:v>
                </c:pt>
                <c:pt idx="2577">
                  <c:v>0</c:v>
                </c:pt>
                <c:pt idx="2578">
                  <c:v>0</c:v>
                </c:pt>
                <c:pt idx="2579">
                  <c:v>0</c:v>
                </c:pt>
                <c:pt idx="2580">
                  <c:v>0</c:v>
                </c:pt>
                <c:pt idx="2581">
                  <c:v>1</c:v>
                </c:pt>
                <c:pt idx="2582">
                  <c:v>1</c:v>
                </c:pt>
                <c:pt idx="2583">
                  <c:v>1</c:v>
                </c:pt>
                <c:pt idx="2584">
                  <c:v>0</c:v>
                </c:pt>
                <c:pt idx="2585">
                  <c:v>1</c:v>
                </c:pt>
                <c:pt idx="2586">
                  <c:v>1</c:v>
                </c:pt>
                <c:pt idx="2587">
                  <c:v>1</c:v>
                </c:pt>
                <c:pt idx="2588">
                  <c:v>1</c:v>
                </c:pt>
                <c:pt idx="2589">
                  <c:v>0</c:v>
                </c:pt>
                <c:pt idx="2590">
                  <c:v>0</c:v>
                </c:pt>
                <c:pt idx="2591">
                  <c:v>3</c:v>
                </c:pt>
                <c:pt idx="2592">
                  <c:v>0</c:v>
                </c:pt>
                <c:pt idx="2593">
                  <c:v>0</c:v>
                </c:pt>
                <c:pt idx="2594">
                  <c:v>0</c:v>
                </c:pt>
                <c:pt idx="2595">
                  <c:v>0</c:v>
                </c:pt>
                <c:pt idx="2596">
                  <c:v>0</c:v>
                </c:pt>
                <c:pt idx="2597">
                  <c:v>2</c:v>
                </c:pt>
                <c:pt idx="2598">
                  <c:v>0</c:v>
                </c:pt>
                <c:pt idx="2599">
                  <c:v>0</c:v>
                </c:pt>
                <c:pt idx="2600">
                  <c:v>0</c:v>
                </c:pt>
                <c:pt idx="2601">
                  <c:v>1</c:v>
                </c:pt>
                <c:pt idx="2602">
                  <c:v>0</c:v>
                </c:pt>
                <c:pt idx="2603">
                  <c:v>0</c:v>
                </c:pt>
                <c:pt idx="2604">
                  <c:v>1</c:v>
                </c:pt>
                <c:pt idx="2605">
                  <c:v>0</c:v>
                </c:pt>
                <c:pt idx="2606">
                  <c:v>2</c:v>
                </c:pt>
                <c:pt idx="2607">
                  <c:v>2</c:v>
                </c:pt>
                <c:pt idx="2608">
                  <c:v>0</c:v>
                </c:pt>
                <c:pt idx="2609">
                  <c:v>1</c:v>
                </c:pt>
                <c:pt idx="2610">
                  <c:v>1</c:v>
                </c:pt>
                <c:pt idx="2611">
                  <c:v>0</c:v>
                </c:pt>
                <c:pt idx="2612">
                  <c:v>1</c:v>
                </c:pt>
                <c:pt idx="2613">
                  <c:v>1</c:v>
                </c:pt>
                <c:pt idx="2614">
                  <c:v>1</c:v>
                </c:pt>
                <c:pt idx="2615">
                  <c:v>0</c:v>
                </c:pt>
                <c:pt idx="2616">
                  <c:v>0</c:v>
                </c:pt>
                <c:pt idx="2617">
                  <c:v>1</c:v>
                </c:pt>
                <c:pt idx="2618">
                  <c:v>3</c:v>
                </c:pt>
                <c:pt idx="2619">
                  <c:v>1</c:v>
                </c:pt>
                <c:pt idx="2620">
                  <c:v>1</c:v>
                </c:pt>
                <c:pt idx="2621">
                  <c:v>1</c:v>
                </c:pt>
                <c:pt idx="2622">
                  <c:v>0</c:v>
                </c:pt>
                <c:pt idx="2623">
                  <c:v>0</c:v>
                </c:pt>
                <c:pt idx="2624">
                  <c:v>0</c:v>
                </c:pt>
                <c:pt idx="2625">
                  <c:v>0</c:v>
                </c:pt>
                <c:pt idx="2626">
                  <c:v>0</c:v>
                </c:pt>
                <c:pt idx="2627">
                  <c:v>1</c:v>
                </c:pt>
                <c:pt idx="2628">
                  <c:v>0</c:v>
                </c:pt>
                <c:pt idx="2629">
                  <c:v>0</c:v>
                </c:pt>
                <c:pt idx="2630">
                  <c:v>1</c:v>
                </c:pt>
                <c:pt idx="2631">
                  <c:v>0</c:v>
                </c:pt>
                <c:pt idx="2632">
                  <c:v>1</c:v>
                </c:pt>
                <c:pt idx="2633">
                  <c:v>1</c:v>
                </c:pt>
                <c:pt idx="2634">
                  <c:v>3</c:v>
                </c:pt>
                <c:pt idx="2635">
                  <c:v>0</c:v>
                </c:pt>
                <c:pt idx="2636">
                  <c:v>0</c:v>
                </c:pt>
                <c:pt idx="2637">
                  <c:v>0</c:v>
                </c:pt>
                <c:pt idx="2638">
                  <c:v>0</c:v>
                </c:pt>
                <c:pt idx="2639">
                  <c:v>0</c:v>
                </c:pt>
                <c:pt idx="2640">
                  <c:v>1</c:v>
                </c:pt>
                <c:pt idx="2641">
                  <c:v>1</c:v>
                </c:pt>
                <c:pt idx="2642">
                  <c:v>0</c:v>
                </c:pt>
                <c:pt idx="2643">
                  <c:v>1</c:v>
                </c:pt>
                <c:pt idx="2644">
                  <c:v>1</c:v>
                </c:pt>
                <c:pt idx="2645">
                  <c:v>1</c:v>
                </c:pt>
                <c:pt idx="2646">
                  <c:v>1</c:v>
                </c:pt>
                <c:pt idx="2647">
                  <c:v>1</c:v>
                </c:pt>
                <c:pt idx="2648">
                  <c:v>0</c:v>
                </c:pt>
                <c:pt idx="2649">
                  <c:v>2</c:v>
                </c:pt>
                <c:pt idx="2650">
                  <c:v>0</c:v>
                </c:pt>
                <c:pt idx="2651">
                  <c:v>0</c:v>
                </c:pt>
                <c:pt idx="2652">
                  <c:v>0</c:v>
                </c:pt>
                <c:pt idx="2653">
                  <c:v>0</c:v>
                </c:pt>
                <c:pt idx="2654">
                  <c:v>0</c:v>
                </c:pt>
                <c:pt idx="2655">
                  <c:v>0</c:v>
                </c:pt>
                <c:pt idx="2656">
                  <c:v>0</c:v>
                </c:pt>
                <c:pt idx="2657">
                  <c:v>0</c:v>
                </c:pt>
                <c:pt idx="2658">
                  <c:v>1</c:v>
                </c:pt>
                <c:pt idx="2659">
                  <c:v>0</c:v>
                </c:pt>
                <c:pt idx="2660">
                  <c:v>0</c:v>
                </c:pt>
                <c:pt idx="2661">
                  <c:v>0</c:v>
                </c:pt>
                <c:pt idx="2662">
                  <c:v>0</c:v>
                </c:pt>
                <c:pt idx="2663">
                  <c:v>0</c:v>
                </c:pt>
                <c:pt idx="2664">
                  <c:v>0</c:v>
                </c:pt>
                <c:pt idx="2665">
                  <c:v>0</c:v>
                </c:pt>
                <c:pt idx="2666">
                  <c:v>0</c:v>
                </c:pt>
                <c:pt idx="2667">
                  <c:v>0</c:v>
                </c:pt>
                <c:pt idx="2668">
                  <c:v>0</c:v>
                </c:pt>
                <c:pt idx="2669">
                  <c:v>0</c:v>
                </c:pt>
                <c:pt idx="2670">
                  <c:v>1</c:v>
                </c:pt>
                <c:pt idx="2671">
                  <c:v>0</c:v>
                </c:pt>
                <c:pt idx="2672">
                  <c:v>0</c:v>
                </c:pt>
                <c:pt idx="2673">
                  <c:v>0</c:v>
                </c:pt>
                <c:pt idx="2674">
                  <c:v>1</c:v>
                </c:pt>
                <c:pt idx="2675">
                  <c:v>0</c:v>
                </c:pt>
                <c:pt idx="2676">
                  <c:v>0</c:v>
                </c:pt>
                <c:pt idx="2677">
                  <c:v>0</c:v>
                </c:pt>
                <c:pt idx="2678">
                  <c:v>0</c:v>
                </c:pt>
                <c:pt idx="2679">
                  <c:v>0</c:v>
                </c:pt>
                <c:pt idx="2680">
                  <c:v>0</c:v>
                </c:pt>
                <c:pt idx="2681">
                  <c:v>0</c:v>
                </c:pt>
                <c:pt idx="2682">
                  <c:v>0</c:v>
                </c:pt>
                <c:pt idx="2683">
                  <c:v>0</c:v>
                </c:pt>
                <c:pt idx="2684">
                  <c:v>0</c:v>
                </c:pt>
                <c:pt idx="2685">
                  <c:v>2</c:v>
                </c:pt>
                <c:pt idx="2686">
                  <c:v>0</c:v>
                </c:pt>
                <c:pt idx="2687">
                  <c:v>0</c:v>
                </c:pt>
                <c:pt idx="2688">
                  <c:v>0</c:v>
                </c:pt>
                <c:pt idx="2689">
                  <c:v>0</c:v>
                </c:pt>
                <c:pt idx="2690">
                  <c:v>0</c:v>
                </c:pt>
                <c:pt idx="2691">
                  <c:v>0</c:v>
                </c:pt>
                <c:pt idx="2692">
                  <c:v>0</c:v>
                </c:pt>
                <c:pt idx="2693">
                  <c:v>1</c:v>
                </c:pt>
                <c:pt idx="2694">
                  <c:v>0</c:v>
                </c:pt>
                <c:pt idx="2695">
                  <c:v>0</c:v>
                </c:pt>
                <c:pt idx="2696">
                  <c:v>1</c:v>
                </c:pt>
                <c:pt idx="2697">
                  <c:v>0</c:v>
                </c:pt>
                <c:pt idx="2698">
                  <c:v>0</c:v>
                </c:pt>
                <c:pt idx="2699">
                  <c:v>0</c:v>
                </c:pt>
                <c:pt idx="2700">
                  <c:v>0</c:v>
                </c:pt>
                <c:pt idx="2701">
                  <c:v>0</c:v>
                </c:pt>
                <c:pt idx="2702">
                  <c:v>0</c:v>
                </c:pt>
                <c:pt idx="2703">
                  <c:v>0</c:v>
                </c:pt>
                <c:pt idx="2704">
                  <c:v>1</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1</c:v>
                </c:pt>
                <c:pt idx="2718">
                  <c:v>1</c:v>
                </c:pt>
                <c:pt idx="2719">
                  <c:v>0</c:v>
                </c:pt>
                <c:pt idx="2720">
                  <c:v>1</c:v>
                </c:pt>
                <c:pt idx="2721">
                  <c:v>0</c:v>
                </c:pt>
                <c:pt idx="2722">
                  <c:v>0</c:v>
                </c:pt>
                <c:pt idx="2723">
                  <c:v>0</c:v>
                </c:pt>
                <c:pt idx="2724">
                  <c:v>0</c:v>
                </c:pt>
                <c:pt idx="2725">
                  <c:v>0</c:v>
                </c:pt>
                <c:pt idx="2726">
                  <c:v>0</c:v>
                </c:pt>
                <c:pt idx="2727">
                  <c:v>0</c:v>
                </c:pt>
                <c:pt idx="2728">
                  <c:v>1</c:v>
                </c:pt>
                <c:pt idx="2729">
                  <c:v>0</c:v>
                </c:pt>
                <c:pt idx="2730">
                  <c:v>0</c:v>
                </c:pt>
                <c:pt idx="2731">
                  <c:v>0</c:v>
                </c:pt>
                <c:pt idx="2732">
                  <c:v>0</c:v>
                </c:pt>
                <c:pt idx="2733">
                  <c:v>0</c:v>
                </c:pt>
                <c:pt idx="2734">
                  <c:v>0</c:v>
                </c:pt>
                <c:pt idx="2735">
                  <c:v>0</c:v>
                </c:pt>
                <c:pt idx="2736">
                  <c:v>0</c:v>
                </c:pt>
                <c:pt idx="2737">
                  <c:v>0</c:v>
                </c:pt>
                <c:pt idx="2738">
                  <c:v>0</c:v>
                </c:pt>
                <c:pt idx="2739">
                  <c:v>1</c:v>
                </c:pt>
                <c:pt idx="2740">
                  <c:v>0</c:v>
                </c:pt>
                <c:pt idx="2741">
                  <c:v>0</c:v>
                </c:pt>
                <c:pt idx="2742">
                  <c:v>1</c:v>
                </c:pt>
                <c:pt idx="2743">
                  <c:v>0</c:v>
                </c:pt>
                <c:pt idx="2744">
                  <c:v>0</c:v>
                </c:pt>
                <c:pt idx="2745">
                  <c:v>0</c:v>
                </c:pt>
                <c:pt idx="2746">
                  <c:v>0</c:v>
                </c:pt>
                <c:pt idx="2747">
                  <c:v>0</c:v>
                </c:pt>
                <c:pt idx="2748">
                  <c:v>0</c:v>
                </c:pt>
                <c:pt idx="2749">
                  <c:v>1</c:v>
                </c:pt>
                <c:pt idx="2750">
                  <c:v>0</c:v>
                </c:pt>
                <c:pt idx="2751">
                  <c:v>0</c:v>
                </c:pt>
                <c:pt idx="2752">
                  <c:v>0</c:v>
                </c:pt>
                <c:pt idx="2753">
                  <c:v>0</c:v>
                </c:pt>
                <c:pt idx="2754">
                  <c:v>2</c:v>
                </c:pt>
                <c:pt idx="2755">
                  <c:v>1</c:v>
                </c:pt>
                <c:pt idx="2756">
                  <c:v>0</c:v>
                </c:pt>
                <c:pt idx="2757">
                  <c:v>0</c:v>
                </c:pt>
                <c:pt idx="2758">
                  <c:v>0</c:v>
                </c:pt>
                <c:pt idx="2759">
                  <c:v>0</c:v>
                </c:pt>
                <c:pt idx="2760">
                  <c:v>1</c:v>
                </c:pt>
                <c:pt idx="2761">
                  <c:v>0</c:v>
                </c:pt>
                <c:pt idx="2762">
                  <c:v>1</c:v>
                </c:pt>
                <c:pt idx="2763">
                  <c:v>1</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1</c:v>
                </c:pt>
                <c:pt idx="2783">
                  <c:v>1</c:v>
                </c:pt>
                <c:pt idx="2784">
                  <c:v>1</c:v>
                </c:pt>
                <c:pt idx="2785">
                  <c:v>0</c:v>
                </c:pt>
                <c:pt idx="2786">
                  <c:v>0</c:v>
                </c:pt>
                <c:pt idx="2787">
                  <c:v>0</c:v>
                </c:pt>
                <c:pt idx="2788">
                  <c:v>0</c:v>
                </c:pt>
                <c:pt idx="2789">
                  <c:v>0</c:v>
                </c:pt>
                <c:pt idx="2790">
                  <c:v>0</c:v>
                </c:pt>
                <c:pt idx="2791">
                  <c:v>0</c:v>
                </c:pt>
                <c:pt idx="2792">
                  <c:v>0</c:v>
                </c:pt>
                <c:pt idx="2793">
                  <c:v>0</c:v>
                </c:pt>
                <c:pt idx="2794">
                  <c:v>0</c:v>
                </c:pt>
                <c:pt idx="2795">
                  <c:v>1</c:v>
                </c:pt>
                <c:pt idx="2796">
                  <c:v>0</c:v>
                </c:pt>
                <c:pt idx="2797">
                  <c:v>0</c:v>
                </c:pt>
                <c:pt idx="2798">
                  <c:v>0</c:v>
                </c:pt>
                <c:pt idx="2799">
                  <c:v>1</c:v>
                </c:pt>
                <c:pt idx="2800">
                  <c:v>0</c:v>
                </c:pt>
                <c:pt idx="2801">
                  <c:v>0</c:v>
                </c:pt>
                <c:pt idx="2802">
                  <c:v>0</c:v>
                </c:pt>
                <c:pt idx="2803">
                  <c:v>0</c:v>
                </c:pt>
                <c:pt idx="2804">
                  <c:v>0</c:v>
                </c:pt>
                <c:pt idx="2805">
                  <c:v>1</c:v>
                </c:pt>
                <c:pt idx="2806">
                  <c:v>0</c:v>
                </c:pt>
                <c:pt idx="2807">
                  <c:v>0</c:v>
                </c:pt>
                <c:pt idx="2808">
                  <c:v>0</c:v>
                </c:pt>
                <c:pt idx="2809">
                  <c:v>1</c:v>
                </c:pt>
                <c:pt idx="2810">
                  <c:v>1</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2</c:v>
                </c:pt>
                <c:pt idx="2824">
                  <c:v>0</c:v>
                </c:pt>
                <c:pt idx="2825">
                  <c:v>0</c:v>
                </c:pt>
                <c:pt idx="2826">
                  <c:v>0</c:v>
                </c:pt>
                <c:pt idx="2827">
                  <c:v>0</c:v>
                </c:pt>
                <c:pt idx="2828">
                  <c:v>0</c:v>
                </c:pt>
                <c:pt idx="2829">
                  <c:v>0</c:v>
                </c:pt>
                <c:pt idx="2830">
                  <c:v>0</c:v>
                </c:pt>
                <c:pt idx="2831">
                  <c:v>0</c:v>
                </c:pt>
                <c:pt idx="2832">
                  <c:v>1</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1</c:v>
                </c:pt>
                <c:pt idx="2847">
                  <c:v>0</c:v>
                </c:pt>
                <c:pt idx="2848">
                  <c:v>0</c:v>
                </c:pt>
                <c:pt idx="2849">
                  <c:v>0</c:v>
                </c:pt>
                <c:pt idx="2850">
                  <c:v>0</c:v>
                </c:pt>
                <c:pt idx="2851">
                  <c:v>1</c:v>
                </c:pt>
                <c:pt idx="2852">
                  <c:v>0</c:v>
                </c:pt>
                <c:pt idx="2853">
                  <c:v>0</c:v>
                </c:pt>
                <c:pt idx="2854">
                  <c:v>0</c:v>
                </c:pt>
                <c:pt idx="2855">
                  <c:v>0</c:v>
                </c:pt>
                <c:pt idx="2856">
                  <c:v>0</c:v>
                </c:pt>
                <c:pt idx="2857">
                  <c:v>0</c:v>
                </c:pt>
                <c:pt idx="2858">
                  <c:v>0</c:v>
                </c:pt>
                <c:pt idx="2859">
                  <c:v>0</c:v>
                </c:pt>
                <c:pt idx="2860">
                  <c:v>1</c:v>
                </c:pt>
                <c:pt idx="2861">
                  <c:v>0</c:v>
                </c:pt>
                <c:pt idx="2862">
                  <c:v>1</c:v>
                </c:pt>
                <c:pt idx="2863">
                  <c:v>0</c:v>
                </c:pt>
                <c:pt idx="2864">
                  <c:v>0</c:v>
                </c:pt>
                <c:pt idx="2865">
                  <c:v>2</c:v>
                </c:pt>
                <c:pt idx="2866">
                  <c:v>0</c:v>
                </c:pt>
                <c:pt idx="2867">
                  <c:v>0</c:v>
                </c:pt>
                <c:pt idx="2868">
                  <c:v>0</c:v>
                </c:pt>
                <c:pt idx="2869">
                  <c:v>0</c:v>
                </c:pt>
                <c:pt idx="2870">
                  <c:v>0</c:v>
                </c:pt>
                <c:pt idx="2871">
                  <c:v>1</c:v>
                </c:pt>
                <c:pt idx="2872">
                  <c:v>1</c:v>
                </c:pt>
                <c:pt idx="2873">
                  <c:v>0</c:v>
                </c:pt>
                <c:pt idx="2874">
                  <c:v>0</c:v>
                </c:pt>
                <c:pt idx="2875">
                  <c:v>0</c:v>
                </c:pt>
                <c:pt idx="2876">
                  <c:v>0</c:v>
                </c:pt>
                <c:pt idx="2877">
                  <c:v>0</c:v>
                </c:pt>
                <c:pt idx="2878">
                  <c:v>0</c:v>
                </c:pt>
                <c:pt idx="2879">
                  <c:v>0</c:v>
                </c:pt>
                <c:pt idx="2880">
                  <c:v>0</c:v>
                </c:pt>
                <c:pt idx="2881">
                  <c:v>0</c:v>
                </c:pt>
                <c:pt idx="2882">
                  <c:v>0</c:v>
                </c:pt>
                <c:pt idx="2883">
                  <c:v>0</c:v>
                </c:pt>
                <c:pt idx="2884">
                  <c:v>2</c:v>
                </c:pt>
                <c:pt idx="2885">
                  <c:v>0</c:v>
                </c:pt>
                <c:pt idx="2886">
                  <c:v>0</c:v>
                </c:pt>
                <c:pt idx="2887">
                  <c:v>0</c:v>
                </c:pt>
                <c:pt idx="2888">
                  <c:v>0</c:v>
                </c:pt>
                <c:pt idx="2889">
                  <c:v>0</c:v>
                </c:pt>
                <c:pt idx="2890">
                  <c:v>0</c:v>
                </c:pt>
                <c:pt idx="2891">
                  <c:v>1</c:v>
                </c:pt>
                <c:pt idx="2892">
                  <c:v>0</c:v>
                </c:pt>
                <c:pt idx="2893">
                  <c:v>1</c:v>
                </c:pt>
                <c:pt idx="2894">
                  <c:v>0</c:v>
                </c:pt>
                <c:pt idx="2895">
                  <c:v>0</c:v>
                </c:pt>
                <c:pt idx="2896">
                  <c:v>0</c:v>
                </c:pt>
                <c:pt idx="2897">
                  <c:v>0</c:v>
                </c:pt>
                <c:pt idx="2898">
                  <c:v>0</c:v>
                </c:pt>
                <c:pt idx="2899">
                  <c:v>0</c:v>
                </c:pt>
                <c:pt idx="2900">
                  <c:v>0</c:v>
                </c:pt>
                <c:pt idx="2901">
                  <c:v>1</c:v>
                </c:pt>
                <c:pt idx="2902">
                  <c:v>0</c:v>
                </c:pt>
                <c:pt idx="2903">
                  <c:v>0</c:v>
                </c:pt>
                <c:pt idx="2904">
                  <c:v>0</c:v>
                </c:pt>
                <c:pt idx="2905">
                  <c:v>1</c:v>
                </c:pt>
                <c:pt idx="2906">
                  <c:v>0</c:v>
                </c:pt>
                <c:pt idx="2907">
                  <c:v>1</c:v>
                </c:pt>
                <c:pt idx="2908">
                  <c:v>1</c:v>
                </c:pt>
                <c:pt idx="2909">
                  <c:v>0</c:v>
                </c:pt>
                <c:pt idx="2910">
                  <c:v>0</c:v>
                </c:pt>
                <c:pt idx="2911">
                  <c:v>0</c:v>
                </c:pt>
                <c:pt idx="2912">
                  <c:v>0</c:v>
                </c:pt>
                <c:pt idx="2913">
                  <c:v>0</c:v>
                </c:pt>
                <c:pt idx="2914">
                  <c:v>1</c:v>
                </c:pt>
                <c:pt idx="2915">
                  <c:v>0</c:v>
                </c:pt>
                <c:pt idx="2916">
                  <c:v>0</c:v>
                </c:pt>
                <c:pt idx="2917">
                  <c:v>0</c:v>
                </c:pt>
                <c:pt idx="2918">
                  <c:v>1</c:v>
                </c:pt>
                <c:pt idx="2919">
                  <c:v>0</c:v>
                </c:pt>
                <c:pt idx="2920">
                  <c:v>0</c:v>
                </c:pt>
                <c:pt idx="2921">
                  <c:v>0</c:v>
                </c:pt>
                <c:pt idx="2922">
                  <c:v>0</c:v>
                </c:pt>
                <c:pt idx="2923">
                  <c:v>0</c:v>
                </c:pt>
                <c:pt idx="2924">
                  <c:v>0</c:v>
                </c:pt>
                <c:pt idx="2925">
                  <c:v>1</c:v>
                </c:pt>
                <c:pt idx="2926">
                  <c:v>0</c:v>
                </c:pt>
                <c:pt idx="2927">
                  <c:v>1</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1</c:v>
                </c:pt>
                <c:pt idx="2941">
                  <c:v>0</c:v>
                </c:pt>
                <c:pt idx="2942">
                  <c:v>3</c:v>
                </c:pt>
                <c:pt idx="2943">
                  <c:v>0</c:v>
                </c:pt>
                <c:pt idx="2944">
                  <c:v>0</c:v>
                </c:pt>
                <c:pt idx="2945">
                  <c:v>1</c:v>
                </c:pt>
                <c:pt idx="2946">
                  <c:v>0</c:v>
                </c:pt>
                <c:pt idx="2947">
                  <c:v>0</c:v>
                </c:pt>
                <c:pt idx="2948">
                  <c:v>0</c:v>
                </c:pt>
                <c:pt idx="2949">
                  <c:v>0</c:v>
                </c:pt>
                <c:pt idx="2950">
                  <c:v>0</c:v>
                </c:pt>
                <c:pt idx="2951">
                  <c:v>0</c:v>
                </c:pt>
                <c:pt idx="2952">
                  <c:v>0</c:v>
                </c:pt>
                <c:pt idx="2953">
                  <c:v>0</c:v>
                </c:pt>
                <c:pt idx="2954">
                  <c:v>0</c:v>
                </c:pt>
                <c:pt idx="2955">
                  <c:v>0</c:v>
                </c:pt>
                <c:pt idx="2956">
                  <c:v>1</c:v>
                </c:pt>
                <c:pt idx="2957">
                  <c:v>0</c:v>
                </c:pt>
                <c:pt idx="2958">
                  <c:v>1</c:v>
                </c:pt>
                <c:pt idx="2959">
                  <c:v>0</c:v>
                </c:pt>
                <c:pt idx="2960">
                  <c:v>0</c:v>
                </c:pt>
                <c:pt idx="2961">
                  <c:v>0</c:v>
                </c:pt>
                <c:pt idx="2962">
                  <c:v>0</c:v>
                </c:pt>
                <c:pt idx="2963">
                  <c:v>2</c:v>
                </c:pt>
                <c:pt idx="2964">
                  <c:v>0</c:v>
                </c:pt>
                <c:pt idx="2965">
                  <c:v>0</c:v>
                </c:pt>
                <c:pt idx="2966">
                  <c:v>0</c:v>
                </c:pt>
                <c:pt idx="2967">
                  <c:v>0</c:v>
                </c:pt>
                <c:pt idx="2968">
                  <c:v>0</c:v>
                </c:pt>
                <c:pt idx="2969">
                  <c:v>0</c:v>
                </c:pt>
                <c:pt idx="2970">
                  <c:v>1</c:v>
                </c:pt>
                <c:pt idx="2971">
                  <c:v>0</c:v>
                </c:pt>
                <c:pt idx="2972">
                  <c:v>0</c:v>
                </c:pt>
                <c:pt idx="2973">
                  <c:v>0</c:v>
                </c:pt>
                <c:pt idx="2974">
                  <c:v>0</c:v>
                </c:pt>
                <c:pt idx="2975">
                  <c:v>0</c:v>
                </c:pt>
                <c:pt idx="2976">
                  <c:v>0</c:v>
                </c:pt>
                <c:pt idx="2977">
                  <c:v>0</c:v>
                </c:pt>
                <c:pt idx="2978">
                  <c:v>0</c:v>
                </c:pt>
                <c:pt idx="2979">
                  <c:v>0</c:v>
                </c:pt>
                <c:pt idx="2980">
                  <c:v>1</c:v>
                </c:pt>
                <c:pt idx="2981">
                  <c:v>0</c:v>
                </c:pt>
                <c:pt idx="2982">
                  <c:v>0</c:v>
                </c:pt>
                <c:pt idx="2983">
                  <c:v>1</c:v>
                </c:pt>
                <c:pt idx="2984">
                  <c:v>0</c:v>
                </c:pt>
                <c:pt idx="2985">
                  <c:v>1</c:v>
                </c:pt>
                <c:pt idx="2986">
                  <c:v>0</c:v>
                </c:pt>
                <c:pt idx="2987">
                  <c:v>0</c:v>
                </c:pt>
                <c:pt idx="2988">
                  <c:v>0</c:v>
                </c:pt>
                <c:pt idx="2989">
                  <c:v>0</c:v>
                </c:pt>
                <c:pt idx="2990">
                  <c:v>0</c:v>
                </c:pt>
                <c:pt idx="2991">
                  <c:v>1</c:v>
                </c:pt>
                <c:pt idx="2992">
                  <c:v>1</c:v>
                </c:pt>
                <c:pt idx="2993">
                  <c:v>1</c:v>
                </c:pt>
                <c:pt idx="2994">
                  <c:v>0</c:v>
                </c:pt>
                <c:pt idx="2995">
                  <c:v>0</c:v>
                </c:pt>
                <c:pt idx="2996">
                  <c:v>0</c:v>
                </c:pt>
                <c:pt idx="2997">
                  <c:v>0</c:v>
                </c:pt>
                <c:pt idx="2998">
                  <c:v>1</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1</c:v>
                </c:pt>
                <c:pt idx="3016">
                  <c:v>0</c:v>
                </c:pt>
                <c:pt idx="3017">
                  <c:v>0</c:v>
                </c:pt>
                <c:pt idx="3018">
                  <c:v>0</c:v>
                </c:pt>
                <c:pt idx="3019">
                  <c:v>0</c:v>
                </c:pt>
                <c:pt idx="3020">
                  <c:v>1</c:v>
                </c:pt>
                <c:pt idx="3021">
                  <c:v>0</c:v>
                </c:pt>
                <c:pt idx="3022">
                  <c:v>0</c:v>
                </c:pt>
                <c:pt idx="3023">
                  <c:v>0</c:v>
                </c:pt>
                <c:pt idx="3024">
                  <c:v>0</c:v>
                </c:pt>
                <c:pt idx="3025">
                  <c:v>0</c:v>
                </c:pt>
                <c:pt idx="3026">
                  <c:v>0</c:v>
                </c:pt>
                <c:pt idx="3027">
                  <c:v>1</c:v>
                </c:pt>
                <c:pt idx="3028">
                  <c:v>0</c:v>
                </c:pt>
                <c:pt idx="3029">
                  <c:v>0</c:v>
                </c:pt>
                <c:pt idx="3030">
                  <c:v>0</c:v>
                </c:pt>
                <c:pt idx="3031">
                  <c:v>0</c:v>
                </c:pt>
                <c:pt idx="3032">
                  <c:v>0</c:v>
                </c:pt>
                <c:pt idx="3033">
                  <c:v>0</c:v>
                </c:pt>
                <c:pt idx="3034">
                  <c:v>1</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1</c:v>
                </c:pt>
                <c:pt idx="3060">
                  <c:v>0</c:v>
                </c:pt>
                <c:pt idx="3061">
                  <c:v>0</c:v>
                </c:pt>
                <c:pt idx="3062">
                  <c:v>0</c:v>
                </c:pt>
                <c:pt idx="3063">
                  <c:v>0</c:v>
                </c:pt>
                <c:pt idx="3064">
                  <c:v>0</c:v>
                </c:pt>
                <c:pt idx="3065">
                  <c:v>0</c:v>
                </c:pt>
                <c:pt idx="3066">
                  <c:v>0</c:v>
                </c:pt>
                <c:pt idx="3067">
                  <c:v>0</c:v>
                </c:pt>
                <c:pt idx="3068">
                  <c:v>1</c:v>
                </c:pt>
                <c:pt idx="3069">
                  <c:v>0</c:v>
                </c:pt>
                <c:pt idx="3070">
                  <c:v>1</c:v>
                </c:pt>
                <c:pt idx="3071">
                  <c:v>0</c:v>
                </c:pt>
                <c:pt idx="3072">
                  <c:v>0</c:v>
                </c:pt>
                <c:pt idx="3073">
                  <c:v>0</c:v>
                </c:pt>
                <c:pt idx="3074">
                  <c:v>1</c:v>
                </c:pt>
                <c:pt idx="3075">
                  <c:v>0</c:v>
                </c:pt>
                <c:pt idx="3076">
                  <c:v>0</c:v>
                </c:pt>
                <c:pt idx="3077">
                  <c:v>0</c:v>
                </c:pt>
                <c:pt idx="3078">
                  <c:v>1</c:v>
                </c:pt>
                <c:pt idx="3079">
                  <c:v>0</c:v>
                </c:pt>
                <c:pt idx="3080">
                  <c:v>1</c:v>
                </c:pt>
                <c:pt idx="3081">
                  <c:v>1</c:v>
                </c:pt>
                <c:pt idx="3082">
                  <c:v>0</c:v>
                </c:pt>
                <c:pt idx="3083">
                  <c:v>1</c:v>
                </c:pt>
                <c:pt idx="3084">
                  <c:v>1</c:v>
                </c:pt>
                <c:pt idx="3085">
                  <c:v>0</c:v>
                </c:pt>
                <c:pt idx="3086">
                  <c:v>1</c:v>
                </c:pt>
                <c:pt idx="3087">
                  <c:v>0</c:v>
                </c:pt>
                <c:pt idx="3088">
                  <c:v>0</c:v>
                </c:pt>
                <c:pt idx="3089">
                  <c:v>0</c:v>
                </c:pt>
                <c:pt idx="3090">
                  <c:v>1</c:v>
                </c:pt>
                <c:pt idx="3091">
                  <c:v>0</c:v>
                </c:pt>
                <c:pt idx="3092">
                  <c:v>0</c:v>
                </c:pt>
                <c:pt idx="3093">
                  <c:v>0</c:v>
                </c:pt>
                <c:pt idx="3094">
                  <c:v>1</c:v>
                </c:pt>
                <c:pt idx="3095">
                  <c:v>0</c:v>
                </c:pt>
                <c:pt idx="3096">
                  <c:v>0</c:v>
                </c:pt>
                <c:pt idx="3097">
                  <c:v>0</c:v>
                </c:pt>
                <c:pt idx="3098">
                  <c:v>0</c:v>
                </c:pt>
                <c:pt idx="3099">
                  <c:v>1</c:v>
                </c:pt>
                <c:pt idx="3100">
                  <c:v>0</c:v>
                </c:pt>
                <c:pt idx="3101">
                  <c:v>0</c:v>
                </c:pt>
                <c:pt idx="3102">
                  <c:v>0</c:v>
                </c:pt>
                <c:pt idx="3103">
                  <c:v>0</c:v>
                </c:pt>
                <c:pt idx="3104">
                  <c:v>0</c:v>
                </c:pt>
                <c:pt idx="3105">
                  <c:v>0</c:v>
                </c:pt>
                <c:pt idx="3106">
                  <c:v>0</c:v>
                </c:pt>
                <c:pt idx="3107">
                  <c:v>0</c:v>
                </c:pt>
                <c:pt idx="3108">
                  <c:v>0</c:v>
                </c:pt>
                <c:pt idx="3109">
                  <c:v>0</c:v>
                </c:pt>
                <c:pt idx="3110">
                  <c:v>1</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1</c:v>
                </c:pt>
                <c:pt idx="3124">
                  <c:v>0</c:v>
                </c:pt>
                <c:pt idx="3125">
                  <c:v>0</c:v>
                </c:pt>
                <c:pt idx="3126">
                  <c:v>0</c:v>
                </c:pt>
                <c:pt idx="3127">
                  <c:v>1</c:v>
                </c:pt>
                <c:pt idx="3128">
                  <c:v>1</c:v>
                </c:pt>
                <c:pt idx="3129">
                  <c:v>0</c:v>
                </c:pt>
                <c:pt idx="3130">
                  <c:v>0</c:v>
                </c:pt>
                <c:pt idx="3131">
                  <c:v>0</c:v>
                </c:pt>
                <c:pt idx="3132">
                  <c:v>0</c:v>
                </c:pt>
                <c:pt idx="3133">
                  <c:v>0</c:v>
                </c:pt>
                <c:pt idx="3134">
                  <c:v>0</c:v>
                </c:pt>
                <c:pt idx="3135">
                  <c:v>0</c:v>
                </c:pt>
                <c:pt idx="3136">
                  <c:v>1</c:v>
                </c:pt>
                <c:pt idx="3137">
                  <c:v>1</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1</c:v>
                </c:pt>
                <c:pt idx="3151">
                  <c:v>0</c:v>
                </c:pt>
                <c:pt idx="3152">
                  <c:v>0</c:v>
                </c:pt>
                <c:pt idx="3153">
                  <c:v>0</c:v>
                </c:pt>
                <c:pt idx="3154">
                  <c:v>0</c:v>
                </c:pt>
                <c:pt idx="3155">
                  <c:v>0</c:v>
                </c:pt>
                <c:pt idx="3156">
                  <c:v>1</c:v>
                </c:pt>
                <c:pt idx="3157">
                  <c:v>1</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1</c:v>
                </c:pt>
                <c:pt idx="3172">
                  <c:v>0</c:v>
                </c:pt>
                <c:pt idx="3173">
                  <c:v>0</c:v>
                </c:pt>
                <c:pt idx="3174">
                  <c:v>0</c:v>
                </c:pt>
                <c:pt idx="3175">
                  <c:v>0</c:v>
                </c:pt>
                <c:pt idx="3176">
                  <c:v>0</c:v>
                </c:pt>
                <c:pt idx="3177">
                  <c:v>1</c:v>
                </c:pt>
                <c:pt idx="3178">
                  <c:v>0</c:v>
                </c:pt>
                <c:pt idx="3179">
                  <c:v>0</c:v>
                </c:pt>
                <c:pt idx="3180">
                  <c:v>0</c:v>
                </c:pt>
                <c:pt idx="3181">
                  <c:v>0</c:v>
                </c:pt>
                <c:pt idx="3182">
                  <c:v>1</c:v>
                </c:pt>
                <c:pt idx="3183">
                  <c:v>0</c:v>
                </c:pt>
                <c:pt idx="3184">
                  <c:v>0</c:v>
                </c:pt>
                <c:pt idx="3185">
                  <c:v>0</c:v>
                </c:pt>
                <c:pt idx="3186">
                  <c:v>1</c:v>
                </c:pt>
                <c:pt idx="3187">
                  <c:v>0</c:v>
                </c:pt>
                <c:pt idx="3188">
                  <c:v>0</c:v>
                </c:pt>
                <c:pt idx="3189">
                  <c:v>0</c:v>
                </c:pt>
                <c:pt idx="3190">
                  <c:v>0</c:v>
                </c:pt>
                <c:pt idx="3191">
                  <c:v>0</c:v>
                </c:pt>
                <c:pt idx="3192">
                  <c:v>0</c:v>
                </c:pt>
                <c:pt idx="3193">
                  <c:v>0</c:v>
                </c:pt>
                <c:pt idx="3194">
                  <c:v>0</c:v>
                </c:pt>
                <c:pt idx="3195">
                  <c:v>0</c:v>
                </c:pt>
                <c:pt idx="3196">
                  <c:v>0</c:v>
                </c:pt>
                <c:pt idx="3197">
                  <c:v>1</c:v>
                </c:pt>
                <c:pt idx="3198">
                  <c:v>0</c:v>
                </c:pt>
                <c:pt idx="3199">
                  <c:v>0</c:v>
                </c:pt>
                <c:pt idx="3200">
                  <c:v>0</c:v>
                </c:pt>
                <c:pt idx="3201">
                  <c:v>1</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1</c:v>
                </c:pt>
                <c:pt idx="3218">
                  <c:v>0</c:v>
                </c:pt>
                <c:pt idx="3219">
                  <c:v>0</c:v>
                </c:pt>
                <c:pt idx="3220">
                  <c:v>0</c:v>
                </c:pt>
                <c:pt idx="3221">
                  <c:v>0</c:v>
                </c:pt>
                <c:pt idx="3222">
                  <c:v>0</c:v>
                </c:pt>
                <c:pt idx="3223">
                  <c:v>0</c:v>
                </c:pt>
                <c:pt idx="3224">
                  <c:v>0</c:v>
                </c:pt>
                <c:pt idx="3225">
                  <c:v>0</c:v>
                </c:pt>
                <c:pt idx="3226">
                  <c:v>0</c:v>
                </c:pt>
                <c:pt idx="3227">
                  <c:v>1</c:v>
                </c:pt>
                <c:pt idx="3228">
                  <c:v>0</c:v>
                </c:pt>
                <c:pt idx="3229">
                  <c:v>0</c:v>
                </c:pt>
                <c:pt idx="3230">
                  <c:v>0</c:v>
                </c:pt>
                <c:pt idx="3231">
                  <c:v>0</c:v>
                </c:pt>
                <c:pt idx="3232">
                  <c:v>0</c:v>
                </c:pt>
                <c:pt idx="3233">
                  <c:v>0</c:v>
                </c:pt>
                <c:pt idx="3234">
                  <c:v>0</c:v>
                </c:pt>
                <c:pt idx="3235">
                  <c:v>0</c:v>
                </c:pt>
                <c:pt idx="3236">
                  <c:v>0</c:v>
                </c:pt>
                <c:pt idx="3237">
                  <c:v>0</c:v>
                </c:pt>
                <c:pt idx="3238">
                  <c:v>1</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1</c:v>
                </c:pt>
                <c:pt idx="3253">
                  <c:v>0</c:v>
                </c:pt>
                <c:pt idx="3254">
                  <c:v>0</c:v>
                </c:pt>
                <c:pt idx="3255">
                  <c:v>0</c:v>
                </c:pt>
                <c:pt idx="3256">
                  <c:v>0</c:v>
                </c:pt>
                <c:pt idx="3257">
                  <c:v>0</c:v>
                </c:pt>
                <c:pt idx="3258">
                  <c:v>0</c:v>
                </c:pt>
                <c:pt idx="3259">
                  <c:v>0</c:v>
                </c:pt>
                <c:pt idx="3260">
                  <c:v>0</c:v>
                </c:pt>
                <c:pt idx="3261">
                  <c:v>1</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2</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1</c:v>
                </c:pt>
                <c:pt idx="3297">
                  <c:v>0</c:v>
                </c:pt>
                <c:pt idx="3298">
                  <c:v>0</c:v>
                </c:pt>
                <c:pt idx="3299">
                  <c:v>1</c:v>
                </c:pt>
                <c:pt idx="3300">
                  <c:v>0</c:v>
                </c:pt>
                <c:pt idx="3301">
                  <c:v>0</c:v>
                </c:pt>
                <c:pt idx="3302">
                  <c:v>0</c:v>
                </c:pt>
                <c:pt idx="3303">
                  <c:v>0</c:v>
                </c:pt>
                <c:pt idx="3304">
                  <c:v>0</c:v>
                </c:pt>
                <c:pt idx="3305">
                  <c:v>0</c:v>
                </c:pt>
                <c:pt idx="3306">
                  <c:v>0</c:v>
                </c:pt>
                <c:pt idx="3307">
                  <c:v>0</c:v>
                </c:pt>
                <c:pt idx="3308">
                  <c:v>0</c:v>
                </c:pt>
                <c:pt idx="3309">
                  <c:v>0</c:v>
                </c:pt>
                <c:pt idx="3310">
                  <c:v>1</c:v>
                </c:pt>
                <c:pt idx="3311">
                  <c:v>0</c:v>
                </c:pt>
                <c:pt idx="3312">
                  <c:v>0</c:v>
                </c:pt>
                <c:pt idx="3313">
                  <c:v>0</c:v>
                </c:pt>
                <c:pt idx="3314">
                  <c:v>0</c:v>
                </c:pt>
                <c:pt idx="3315">
                  <c:v>0</c:v>
                </c:pt>
                <c:pt idx="3316">
                  <c:v>1</c:v>
                </c:pt>
                <c:pt idx="3317">
                  <c:v>0</c:v>
                </c:pt>
                <c:pt idx="3318">
                  <c:v>0</c:v>
                </c:pt>
                <c:pt idx="3319">
                  <c:v>0</c:v>
                </c:pt>
                <c:pt idx="3320">
                  <c:v>0</c:v>
                </c:pt>
                <c:pt idx="3321">
                  <c:v>0</c:v>
                </c:pt>
                <c:pt idx="3322">
                  <c:v>1</c:v>
                </c:pt>
                <c:pt idx="3323">
                  <c:v>2</c:v>
                </c:pt>
                <c:pt idx="3324">
                  <c:v>0</c:v>
                </c:pt>
                <c:pt idx="3325">
                  <c:v>0</c:v>
                </c:pt>
                <c:pt idx="3326">
                  <c:v>0</c:v>
                </c:pt>
                <c:pt idx="3327">
                  <c:v>0</c:v>
                </c:pt>
                <c:pt idx="3328">
                  <c:v>0</c:v>
                </c:pt>
                <c:pt idx="3329">
                  <c:v>0</c:v>
                </c:pt>
                <c:pt idx="3330">
                  <c:v>1</c:v>
                </c:pt>
                <c:pt idx="3331">
                  <c:v>1</c:v>
                </c:pt>
                <c:pt idx="3332">
                  <c:v>0</c:v>
                </c:pt>
                <c:pt idx="3333">
                  <c:v>0</c:v>
                </c:pt>
                <c:pt idx="3334">
                  <c:v>1</c:v>
                </c:pt>
                <c:pt idx="3335">
                  <c:v>0</c:v>
                </c:pt>
                <c:pt idx="3336">
                  <c:v>0</c:v>
                </c:pt>
                <c:pt idx="3337">
                  <c:v>0</c:v>
                </c:pt>
                <c:pt idx="3338">
                  <c:v>1</c:v>
                </c:pt>
                <c:pt idx="3339">
                  <c:v>0</c:v>
                </c:pt>
                <c:pt idx="3340">
                  <c:v>2</c:v>
                </c:pt>
                <c:pt idx="3341">
                  <c:v>0</c:v>
                </c:pt>
                <c:pt idx="3342">
                  <c:v>1</c:v>
                </c:pt>
                <c:pt idx="3343">
                  <c:v>2</c:v>
                </c:pt>
                <c:pt idx="3344">
                  <c:v>0</c:v>
                </c:pt>
                <c:pt idx="3345">
                  <c:v>0</c:v>
                </c:pt>
                <c:pt idx="3346">
                  <c:v>0</c:v>
                </c:pt>
                <c:pt idx="3347">
                  <c:v>0</c:v>
                </c:pt>
                <c:pt idx="3348">
                  <c:v>0</c:v>
                </c:pt>
                <c:pt idx="3349">
                  <c:v>0</c:v>
                </c:pt>
                <c:pt idx="3350">
                  <c:v>0</c:v>
                </c:pt>
                <c:pt idx="3351">
                  <c:v>0</c:v>
                </c:pt>
                <c:pt idx="3352">
                  <c:v>0</c:v>
                </c:pt>
                <c:pt idx="3353">
                  <c:v>1</c:v>
                </c:pt>
                <c:pt idx="3354">
                  <c:v>0</c:v>
                </c:pt>
                <c:pt idx="3355">
                  <c:v>0</c:v>
                </c:pt>
                <c:pt idx="3356">
                  <c:v>0</c:v>
                </c:pt>
                <c:pt idx="3357">
                  <c:v>2</c:v>
                </c:pt>
                <c:pt idx="3358">
                  <c:v>0</c:v>
                </c:pt>
                <c:pt idx="3359">
                  <c:v>0</c:v>
                </c:pt>
                <c:pt idx="3360">
                  <c:v>0</c:v>
                </c:pt>
                <c:pt idx="3361">
                  <c:v>0</c:v>
                </c:pt>
                <c:pt idx="3362">
                  <c:v>1</c:v>
                </c:pt>
                <c:pt idx="3363">
                  <c:v>0</c:v>
                </c:pt>
                <c:pt idx="3364">
                  <c:v>0</c:v>
                </c:pt>
                <c:pt idx="3365">
                  <c:v>0</c:v>
                </c:pt>
                <c:pt idx="3366">
                  <c:v>0</c:v>
                </c:pt>
                <c:pt idx="3367">
                  <c:v>0</c:v>
                </c:pt>
                <c:pt idx="3368">
                  <c:v>1</c:v>
                </c:pt>
                <c:pt idx="3369">
                  <c:v>1</c:v>
                </c:pt>
                <c:pt idx="3370">
                  <c:v>0</c:v>
                </c:pt>
                <c:pt idx="3371">
                  <c:v>0</c:v>
                </c:pt>
                <c:pt idx="3372">
                  <c:v>0</c:v>
                </c:pt>
                <c:pt idx="3373">
                  <c:v>1</c:v>
                </c:pt>
                <c:pt idx="3374">
                  <c:v>0</c:v>
                </c:pt>
                <c:pt idx="3375">
                  <c:v>0</c:v>
                </c:pt>
                <c:pt idx="3376">
                  <c:v>1</c:v>
                </c:pt>
                <c:pt idx="3377">
                  <c:v>0</c:v>
                </c:pt>
                <c:pt idx="3378">
                  <c:v>0</c:v>
                </c:pt>
                <c:pt idx="3379">
                  <c:v>0</c:v>
                </c:pt>
                <c:pt idx="3380">
                  <c:v>1</c:v>
                </c:pt>
                <c:pt idx="3381">
                  <c:v>1</c:v>
                </c:pt>
                <c:pt idx="3382">
                  <c:v>0</c:v>
                </c:pt>
                <c:pt idx="3383">
                  <c:v>0</c:v>
                </c:pt>
                <c:pt idx="3384">
                  <c:v>0</c:v>
                </c:pt>
                <c:pt idx="3385">
                  <c:v>1</c:v>
                </c:pt>
                <c:pt idx="3386">
                  <c:v>0</c:v>
                </c:pt>
                <c:pt idx="3387">
                  <c:v>1</c:v>
                </c:pt>
                <c:pt idx="3388">
                  <c:v>0</c:v>
                </c:pt>
                <c:pt idx="3389">
                  <c:v>1</c:v>
                </c:pt>
                <c:pt idx="3390">
                  <c:v>0</c:v>
                </c:pt>
                <c:pt idx="3391">
                  <c:v>0</c:v>
                </c:pt>
                <c:pt idx="3392">
                  <c:v>0</c:v>
                </c:pt>
                <c:pt idx="3393">
                  <c:v>0</c:v>
                </c:pt>
                <c:pt idx="3394">
                  <c:v>0</c:v>
                </c:pt>
                <c:pt idx="3395">
                  <c:v>0</c:v>
                </c:pt>
                <c:pt idx="3396">
                  <c:v>1</c:v>
                </c:pt>
                <c:pt idx="3397">
                  <c:v>0</c:v>
                </c:pt>
                <c:pt idx="3398">
                  <c:v>1</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1</c:v>
                </c:pt>
                <c:pt idx="3418">
                  <c:v>0</c:v>
                </c:pt>
                <c:pt idx="3419">
                  <c:v>1</c:v>
                </c:pt>
                <c:pt idx="3420">
                  <c:v>0</c:v>
                </c:pt>
                <c:pt idx="3421">
                  <c:v>0</c:v>
                </c:pt>
                <c:pt idx="3422">
                  <c:v>0</c:v>
                </c:pt>
                <c:pt idx="3423">
                  <c:v>0</c:v>
                </c:pt>
                <c:pt idx="3424">
                  <c:v>0</c:v>
                </c:pt>
                <c:pt idx="3425">
                  <c:v>0</c:v>
                </c:pt>
                <c:pt idx="3426">
                  <c:v>0</c:v>
                </c:pt>
                <c:pt idx="3427">
                  <c:v>0</c:v>
                </c:pt>
                <c:pt idx="3428">
                  <c:v>0</c:v>
                </c:pt>
                <c:pt idx="3429">
                  <c:v>1</c:v>
                </c:pt>
                <c:pt idx="3430">
                  <c:v>0</c:v>
                </c:pt>
                <c:pt idx="3431">
                  <c:v>0</c:v>
                </c:pt>
                <c:pt idx="3432">
                  <c:v>0</c:v>
                </c:pt>
                <c:pt idx="3433">
                  <c:v>0</c:v>
                </c:pt>
                <c:pt idx="3434">
                  <c:v>0</c:v>
                </c:pt>
                <c:pt idx="3435">
                  <c:v>0</c:v>
                </c:pt>
                <c:pt idx="3436">
                  <c:v>1</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1</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1</c:v>
                </c:pt>
                <c:pt idx="3468">
                  <c:v>1</c:v>
                </c:pt>
                <c:pt idx="3469">
                  <c:v>0</c:v>
                </c:pt>
                <c:pt idx="3470">
                  <c:v>0</c:v>
                </c:pt>
                <c:pt idx="3471">
                  <c:v>2</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2</c:v>
                </c:pt>
                <c:pt idx="3497">
                  <c:v>0</c:v>
                </c:pt>
                <c:pt idx="3498">
                  <c:v>0</c:v>
                </c:pt>
                <c:pt idx="3499">
                  <c:v>1</c:v>
                </c:pt>
                <c:pt idx="3500">
                  <c:v>0</c:v>
                </c:pt>
                <c:pt idx="3501">
                  <c:v>0</c:v>
                </c:pt>
                <c:pt idx="3502">
                  <c:v>0</c:v>
                </c:pt>
                <c:pt idx="3503">
                  <c:v>0</c:v>
                </c:pt>
                <c:pt idx="3504">
                  <c:v>1</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1</c:v>
                </c:pt>
                <c:pt idx="3532">
                  <c:v>0</c:v>
                </c:pt>
                <c:pt idx="3533">
                  <c:v>1</c:v>
                </c:pt>
                <c:pt idx="3534">
                  <c:v>0</c:v>
                </c:pt>
                <c:pt idx="3535">
                  <c:v>0</c:v>
                </c:pt>
                <c:pt idx="3536">
                  <c:v>0</c:v>
                </c:pt>
                <c:pt idx="3537">
                  <c:v>1</c:v>
                </c:pt>
                <c:pt idx="3538">
                  <c:v>0</c:v>
                </c:pt>
                <c:pt idx="3539">
                  <c:v>0</c:v>
                </c:pt>
                <c:pt idx="3540">
                  <c:v>0</c:v>
                </c:pt>
                <c:pt idx="3541">
                  <c:v>0</c:v>
                </c:pt>
                <c:pt idx="3542">
                  <c:v>0</c:v>
                </c:pt>
                <c:pt idx="3543">
                  <c:v>1</c:v>
                </c:pt>
                <c:pt idx="3544">
                  <c:v>0</c:v>
                </c:pt>
                <c:pt idx="3545">
                  <c:v>0</c:v>
                </c:pt>
                <c:pt idx="3546">
                  <c:v>0</c:v>
                </c:pt>
                <c:pt idx="3547">
                  <c:v>0</c:v>
                </c:pt>
                <c:pt idx="3548">
                  <c:v>0</c:v>
                </c:pt>
                <c:pt idx="3549">
                  <c:v>2</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1</c:v>
                </c:pt>
                <c:pt idx="3564">
                  <c:v>0</c:v>
                </c:pt>
                <c:pt idx="3565">
                  <c:v>0</c:v>
                </c:pt>
                <c:pt idx="3566">
                  <c:v>0</c:v>
                </c:pt>
                <c:pt idx="3567">
                  <c:v>0</c:v>
                </c:pt>
                <c:pt idx="3568">
                  <c:v>1</c:v>
                </c:pt>
                <c:pt idx="3569">
                  <c:v>0</c:v>
                </c:pt>
                <c:pt idx="3570">
                  <c:v>0</c:v>
                </c:pt>
                <c:pt idx="3571">
                  <c:v>1</c:v>
                </c:pt>
                <c:pt idx="3572">
                  <c:v>2</c:v>
                </c:pt>
                <c:pt idx="3573">
                  <c:v>0</c:v>
                </c:pt>
                <c:pt idx="3574">
                  <c:v>0</c:v>
                </c:pt>
                <c:pt idx="3575">
                  <c:v>0</c:v>
                </c:pt>
                <c:pt idx="3576">
                  <c:v>1</c:v>
                </c:pt>
                <c:pt idx="3577">
                  <c:v>0</c:v>
                </c:pt>
                <c:pt idx="3578">
                  <c:v>0</c:v>
                </c:pt>
                <c:pt idx="3579">
                  <c:v>0</c:v>
                </c:pt>
                <c:pt idx="3580">
                  <c:v>0</c:v>
                </c:pt>
                <c:pt idx="3581">
                  <c:v>0</c:v>
                </c:pt>
                <c:pt idx="3582">
                  <c:v>0</c:v>
                </c:pt>
                <c:pt idx="3583">
                  <c:v>2</c:v>
                </c:pt>
                <c:pt idx="3584">
                  <c:v>1</c:v>
                </c:pt>
                <c:pt idx="3585">
                  <c:v>3</c:v>
                </c:pt>
                <c:pt idx="3586">
                  <c:v>0</c:v>
                </c:pt>
                <c:pt idx="3587">
                  <c:v>0</c:v>
                </c:pt>
                <c:pt idx="3588">
                  <c:v>1</c:v>
                </c:pt>
                <c:pt idx="3589">
                  <c:v>0</c:v>
                </c:pt>
                <c:pt idx="3590">
                  <c:v>0</c:v>
                </c:pt>
                <c:pt idx="3591">
                  <c:v>1</c:v>
                </c:pt>
                <c:pt idx="3592">
                  <c:v>0</c:v>
                </c:pt>
                <c:pt idx="3593">
                  <c:v>0</c:v>
                </c:pt>
                <c:pt idx="3594">
                  <c:v>0</c:v>
                </c:pt>
                <c:pt idx="3595">
                  <c:v>1</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1</c:v>
                </c:pt>
                <c:pt idx="3618">
                  <c:v>3</c:v>
                </c:pt>
                <c:pt idx="3619">
                  <c:v>4</c:v>
                </c:pt>
                <c:pt idx="3620">
                  <c:v>10</c:v>
                </c:pt>
                <c:pt idx="3621">
                  <c:v>6</c:v>
                </c:pt>
                <c:pt idx="3622">
                  <c:v>12</c:v>
                </c:pt>
                <c:pt idx="3623">
                  <c:v>6</c:v>
                </c:pt>
                <c:pt idx="3624">
                  <c:v>8</c:v>
                </c:pt>
                <c:pt idx="3625">
                  <c:v>7</c:v>
                </c:pt>
                <c:pt idx="3626">
                  <c:v>3</c:v>
                </c:pt>
                <c:pt idx="3627">
                  <c:v>5</c:v>
                </c:pt>
                <c:pt idx="3628">
                  <c:v>4</c:v>
                </c:pt>
                <c:pt idx="3629">
                  <c:v>7</c:v>
                </c:pt>
                <c:pt idx="3630">
                  <c:v>9</c:v>
                </c:pt>
                <c:pt idx="3631">
                  <c:v>7</c:v>
                </c:pt>
                <c:pt idx="3632">
                  <c:v>11</c:v>
                </c:pt>
                <c:pt idx="3633">
                  <c:v>9</c:v>
                </c:pt>
                <c:pt idx="3634">
                  <c:v>8</c:v>
                </c:pt>
                <c:pt idx="3635">
                  <c:v>7</c:v>
                </c:pt>
                <c:pt idx="3636">
                  <c:v>6</c:v>
                </c:pt>
                <c:pt idx="3637">
                  <c:v>14</c:v>
                </c:pt>
                <c:pt idx="3638">
                  <c:v>6</c:v>
                </c:pt>
                <c:pt idx="3639">
                  <c:v>9</c:v>
                </c:pt>
                <c:pt idx="3640">
                  <c:v>9</c:v>
                </c:pt>
                <c:pt idx="3641">
                  <c:v>6</c:v>
                </c:pt>
                <c:pt idx="3642">
                  <c:v>5</c:v>
                </c:pt>
                <c:pt idx="3643">
                  <c:v>9</c:v>
                </c:pt>
                <c:pt idx="3644">
                  <c:v>9</c:v>
                </c:pt>
                <c:pt idx="3645">
                  <c:v>3</c:v>
                </c:pt>
                <c:pt idx="3646">
                  <c:v>6</c:v>
                </c:pt>
                <c:pt idx="3647">
                  <c:v>9</c:v>
                </c:pt>
                <c:pt idx="3648">
                  <c:v>10</c:v>
                </c:pt>
                <c:pt idx="3649">
                  <c:v>7</c:v>
                </c:pt>
                <c:pt idx="3650">
                  <c:v>11</c:v>
                </c:pt>
                <c:pt idx="3651">
                  <c:v>9</c:v>
                </c:pt>
                <c:pt idx="3652">
                  <c:v>11</c:v>
                </c:pt>
                <c:pt idx="3653">
                  <c:v>6</c:v>
                </c:pt>
                <c:pt idx="3654">
                  <c:v>4</c:v>
                </c:pt>
                <c:pt idx="3655">
                  <c:v>7</c:v>
                </c:pt>
                <c:pt idx="3656">
                  <c:v>8</c:v>
                </c:pt>
                <c:pt idx="3657">
                  <c:v>7</c:v>
                </c:pt>
                <c:pt idx="3658">
                  <c:v>6</c:v>
                </c:pt>
                <c:pt idx="3659">
                  <c:v>14</c:v>
                </c:pt>
                <c:pt idx="3660">
                  <c:v>7</c:v>
                </c:pt>
                <c:pt idx="3661">
                  <c:v>3</c:v>
                </c:pt>
                <c:pt idx="3662">
                  <c:v>11</c:v>
                </c:pt>
                <c:pt idx="3663">
                  <c:v>9</c:v>
                </c:pt>
                <c:pt idx="3664">
                  <c:v>2</c:v>
                </c:pt>
                <c:pt idx="3665">
                  <c:v>7</c:v>
                </c:pt>
                <c:pt idx="3666">
                  <c:v>11</c:v>
                </c:pt>
                <c:pt idx="3667">
                  <c:v>9</c:v>
                </c:pt>
                <c:pt idx="3668">
                  <c:v>5</c:v>
                </c:pt>
                <c:pt idx="3669">
                  <c:v>8</c:v>
                </c:pt>
                <c:pt idx="3670">
                  <c:v>9</c:v>
                </c:pt>
                <c:pt idx="3671">
                  <c:v>9</c:v>
                </c:pt>
                <c:pt idx="3672">
                  <c:v>3</c:v>
                </c:pt>
                <c:pt idx="3673">
                  <c:v>7</c:v>
                </c:pt>
                <c:pt idx="3674">
                  <c:v>8</c:v>
                </c:pt>
                <c:pt idx="3675">
                  <c:v>9</c:v>
                </c:pt>
                <c:pt idx="3676">
                  <c:v>8</c:v>
                </c:pt>
                <c:pt idx="3677">
                  <c:v>10</c:v>
                </c:pt>
                <c:pt idx="3678">
                  <c:v>4</c:v>
                </c:pt>
                <c:pt idx="3679">
                  <c:v>7</c:v>
                </c:pt>
                <c:pt idx="3680">
                  <c:v>6</c:v>
                </c:pt>
                <c:pt idx="3681">
                  <c:v>8</c:v>
                </c:pt>
                <c:pt idx="3682">
                  <c:v>6</c:v>
                </c:pt>
                <c:pt idx="3683">
                  <c:v>6</c:v>
                </c:pt>
                <c:pt idx="3684">
                  <c:v>2</c:v>
                </c:pt>
                <c:pt idx="3685">
                  <c:v>12</c:v>
                </c:pt>
                <c:pt idx="3686">
                  <c:v>4</c:v>
                </c:pt>
                <c:pt idx="3687">
                  <c:v>3</c:v>
                </c:pt>
                <c:pt idx="3688">
                  <c:v>4</c:v>
                </c:pt>
                <c:pt idx="3689">
                  <c:v>6</c:v>
                </c:pt>
                <c:pt idx="3690">
                  <c:v>7</c:v>
                </c:pt>
                <c:pt idx="3691">
                  <c:v>10</c:v>
                </c:pt>
                <c:pt idx="3692">
                  <c:v>7</c:v>
                </c:pt>
                <c:pt idx="3693">
                  <c:v>9</c:v>
                </c:pt>
                <c:pt idx="3694">
                  <c:v>4</c:v>
                </c:pt>
                <c:pt idx="3695">
                  <c:v>7</c:v>
                </c:pt>
                <c:pt idx="3696">
                  <c:v>11</c:v>
                </c:pt>
                <c:pt idx="3697">
                  <c:v>11</c:v>
                </c:pt>
                <c:pt idx="3698">
                  <c:v>7</c:v>
                </c:pt>
                <c:pt idx="3699">
                  <c:v>7</c:v>
                </c:pt>
                <c:pt idx="3700">
                  <c:v>1</c:v>
                </c:pt>
                <c:pt idx="3701">
                  <c:v>7</c:v>
                </c:pt>
                <c:pt idx="3702">
                  <c:v>6</c:v>
                </c:pt>
                <c:pt idx="3703">
                  <c:v>13</c:v>
                </c:pt>
                <c:pt idx="3704">
                  <c:v>3</c:v>
                </c:pt>
                <c:pt idx="3705">
                  <c:v>4</c:v>
                </c:pt>
                <c:pt idx="3706">
                  <c:v>8</c:v>
                </c:pt>
                <c:pt idx="3707">
                  <c:v>7</c:v>
                </c:pt>
                <c:pt idx="3708">
                  <c:v>6</c:v>
                </c:pt>
                <c:pt idx="3709">
                  <c:v>9</c:v>
                </c:pt>
                <c:pt idx="3710">
                  <c:v>3</c:v>
                </c:pt>
                <c:pt idx="3711">
                  <c:v>6</c:v>
                </c:pt>
                <c:pt idx="3712">
                  <c:v>6</c:v>
                </c:pt>
                <c:pt idx="3713">
                  <c:v>5</c:v>
                </c:pt>
                <c:pt idx="3714">
                  <c:v>7</c:v>
                </c:pt>
                <c:pt idx="3715">
                  <c:v>7</c:v>
                </c:pt>
                <c:pt idx="3716">
                  <c:v>6</c:v>
                </c:pt>
                <c:pt idx="3717">
                  <c:v>4</c:v>
                </c:pt>
                <c:pt idx="3718">
                  <c:v>4</c:v>
                </c:pt>
                <c:pt idx="3719">
                  <c:v>5</c:v>
                </c:pt>
                <c:pt idx="3720">
                  <c:v>5</c:v>
                </c:pt>
                <c:pt idx="3721">
                  <c:v>8</c:v>
                </c:pt>
                <c:pt idx="3722">
                  <c:v>7</c:v>
                </c:pt>
                <c:pt idx="3723">
                  <c:v>10</c:v>
                </c:pt>
                <c:pt idx="3724">
                  <c:v>4</c:v>
                </c:pt>
                <c:pt idx="3725">
                  <c:v>9</c:v>
                </c:pt>
                <c:pt idx="3726">
                  <c:v>8</c:v>
                </c:pt>
                <c:pt idx="3727">
                  <c:v>7</c:v>
                </c:pt>
                <c:pt idx="3728">
                  <c:v>9</c:v>
                </c:pt>
                <c:pt idx="3729">
                  <c:v>7</c:v>
                </c:pt>
                <c:pt idx="3730">
                  <c:v>8</c:v>
                </c:pt>
                <c:pt idx="3731">
                  <c:v>2</c:v>
                </c:pt>
                <c:pt idx="3732">
                  <c:v>7</c:v>
                </c:pt>
                <c:pt idx="3733">
                  <c:v>8</c:v>
                </c:pt>
                <c:pt idx="3734">
                  <c:v>11</c:v>
                </c:pt>
                <c:pt idx="3735">
                  <c:v>5</c:v>
                </c:pt>
                <c:pt idx="3736">
                  <c:v>8</c:v>
                </c:pt>
                <c:pt idx="3737">
                  <c:v>1</c:v>
                </c:pt>
                <c:pt idx="3738">
                  <c:v>9</c:v>
                </c:pt>
                <c:pt idx="3739">
                  <c:v>14</c:v>
                </c:pt>
                <c:pt idx="3740">
                  <c:v>6</c:v>
                </c:pt>
                <c:pt idx="3741">
                  <c:v>4</c:v>
                </c:pt>
                <c:pt idx="3742">
                  <c:v>7</c:v>
                </c:pt>
                <c:pt idx="3743">
                  <c:v>9</c:v>
                </c:pt>
                <c:pt idx="3744">
                  <c:v>12</c:v>
                </c:pt>
                <c:pt idx="3745">
                  <c:v>13</c:v>
                </c:pt>
                <c:pt idx="3746">
                  <c:v>6</c:v>
                </c:pt>
                <c:pt idx="3747">
                  <c:v>9</c:v>
                </c:pt>
                <c:pt idx="3748">
                  <c:v>6</c:v>
                </c:pt>
                <c:pt idx="3749">
                  <c:v>6</c:v>
                </c:pt>
                <c:pt idx="3750">
                  <c:v>9</c:v>
                </c:pt>
                <c:pt idx="3751">
                  <c:v>7</c:v>
                </c:pt>
                <c:pt idx="3752">
                  <c:v>7</c:v>
                </c:pt>
                <c:pt idx="3753">
                  <c:v>8</c:v>
                </c:pt>
                <c:pt idx="3754">
                  <c:v>6</c:v>
                </c:pt>
                <c:pt idx="3755">
                  <c:v>11</c:v>
                </c:pt>
                <c:pt idx="3756">
                  <c:v>5</c:v>
                </c:pt>
                <c:pt idx="3757">
                  <c:v>3</c:v>
                </c:pt>
                <c:pt idx="3758">
                  <c:v>7</c:v>
                </c:pt>
                <c:pt idx="3759">
                  <c:v>7</c:v>
                </c:pt>
                <c:pt idx="3760">
                  <c:v>8</c:v>
                </c:pt>
                <c:pt idx="3761">
                  <c:v>6</c:v>
                </c:pt>
                <c:pt idx="3762">
                  <c:v>5</c:v>
                </c:pt>
                <c:pt idx="3763">
                  <c:v>5</c:v>
                </c:pt>
                <c:pt idx="3764">
                  <c:v>9</c:v>
                </c:pt>
                <c:pt idx="3765">
                  <c:v>9</c:v>
                </c:pt>
                <c:pt idx="3766">
                  <c:v>9</c:v>
                </c:pt>
                <c:pt idx="3767">
                  <c:v>9</c:v>
                </c:pt>
                <c:pt idx="3768">
                  <c:v>2</c:v>
                </c:pt>
                <c:pt idx="3769">
                  <c:v>6</c:v>
                </c:pt>
                <c:pt idx="3770">
                  <c:v>8</c:v>
                </c:pt>
                <c:pt idx="3771">
                  <c:v>10</c:v>
                </c:pt>
                <c:pt idx="3772">
                  <c:v>13</c:v>
                </c:pt>
                <c:pt idx="3773">
                  <c:v>5</c:v>
                </c:pt>
                <c:pt idx="3774">
                  <c:v>6</c:v>
                </c:pt>
                <c:pt idx="3775">
                  <c:v>10</c:v>
                </c:pt>
                <c:pt idx="3776">
                  <c:v>5</c:v>
                </c:pt>
                <c:pt idx="3777">
                  <c:v>10</c:v>
                </c:pt>
                <c:pt idx="3778">
                  <c:v>13</c:v>
                </c:pt>
                <c:pt idx="3779">
                  <c:v>8</c:v>
                </c:pt>
                <c:pt idx="3780">
                  <c:v>2</c:v>
                </c:pt>
                <c:pt idx="3781">
                  <c:v>4</c:v>
                </c:pt>
                <c:pt idx="3782">
                  <c:v>7</c:v>
                </c:pt>
                <c:pt idx="3783">
                  <c:v>8</c:v>
                </c:pt>
                <c:pt idx="3784">
                  <c:v>5</c:v>
                </c:pt>
                <c:pt idx="3785">
                  <c:v>5</c:v>
                </c:pt>
                <c:pt idx="3786">
                  <c:v>10</c:v>
                </c:pt>
                <c:pt idx="3787">
                  <c:v>3</c:v>
                </c:pt>
                <c:pt idx="3788">
                  <c:v>5</c:v>
                </c:pt>
                <c:pt idx="3789">
                  <c:v>8</c:v>
                </c:pt>
                <c:pt idx="3790">
                  <c:v>10</c:v>
                </c:pt>
                <c:pt idx="3791">
                  <c:v>9</c:v>
                </c:pt>
                <c:pt idx="3792">
                  <c:v>7</c:v>
                </c:pt>
                <c:pt idx="3793">
                  <c:v>11</c:v>
                </c:pt>
                <c:pt idx="3794">
                  <c:v>4</c:v>
                </c:pt>
                <c:pt idx="3795">
                  <c:v>7</c:v>
                </c:pt>
                <c:pt idx="3796">
                  <c:v>4</c:v>
                </c:pt>
                <c:pt idx="3797">
                  <c:v>6</c:v>
                </c:pt>
                <c:pt idx="3798">
                  <c:v>9</c:v>
                </c:pt>
                <c:pt idx="3799">
                  <c:v>7</c:v>
                </c:pt>
                <c:pt idx="3800">
                  <c:v>9</c:v>
                </c:pt>
                <c:pt idx="3801">
                  <c:v>9</c:v>
                </c:pt>
                <c:pt idx="3802">
                  <c:v>10</c:v>
                </c:pt>
                <c:pt idx="3803">
                  <c:v>4</c:v>
                </c:pt>
                <c:pt idx="3804">
                  <c:v>8</c:v>
                </c:pt>
                <c:pt idx="3805">
                  <c:v>9</c:v>
                </c:pt>
                <c:pt idx="3806">
                  <c:v>7</c:v>
                </c:pt>
                <c:pt idx="3807">
                  <c:v>6</c:v>
                </c:pt>
                <c:pt idx="3808">
                  <c:v>5</c:v>
                </c:pt>
                <c:pt idx="3809">
                  <c:v>9</c:v>
                </c:pt>
                <c:pt idx="3810">
                  <c:v>11</c:v>
                </c:pt>
                <c:pt idx="3811">
                  <c:v>4</c:v>
                </c:pt>
                <c:pt idx="3812">
                  <c:v>5</c:v>
                </c:pt>
                <c:pt idx="3813">
                  <c:v>8</c:v>
                </c:pt>
                <c:pt idx="3814">
                  <c:v>4</c:v>
                </c:pt>
                <c:pt idx="3815">
                  <c:v>10</c:v>
                </c:pt>
                <c:pt idx="3816">
                  <c:v>7</c:v>
                </c:pt>
                <c:pt idx="3817">
                  <c:v>9</c:v>
                </c:pt>
                <c:pt idx="3818">
                  <c:v>4</c:v>
                </c:pt>
                <c:pt idx="3819">
                  <c:v>6</c:v>
                </c:pt>
                <c:pt idx="3820">
                  <c:v>4</c:v>
                </c:pt>
                <c:pt idx="3821">
                  <c:v>0</c:v>
                </c:pt>
                <c:pt idx="3822">
                  <c:v>2</c:v>
                </c:pt>
                <c:pt idx="3823">
                  <c:v>2</c:v>
                </c:pt>
                <c:pt idx="3824">
                  <c:v>0</c:v>
                </c:pt>
                <c:pt idx="3825">
                  <c:v>0</c:v>
                </c:pt>
                <c:pt idx="3826">
                  <c:v>1</c:v>
                </c:pt>
                <c:pt idx="3827">
                  <c:v>0</c:v>
                </c:pt>
                <c:pt idx="3828">
                  <c:v>1</c:v>
                </c:pt>
                <c:pt idx="3829">
                  <c:v>0</c:v>
                </c:pt>
                <c:pt idx="3830">
                  <c:v>0</c:v>
                </c:pt>
                <c:pt idx="3831">
                  <c:v>0</c:v>
                </c:pt>
                <c:pt idx="3832">
                  <c:v>0</c:v>
                </c:pt>
                <c:pt idx="3833">
                  <c:v>0</c:v>
                </c:pt>
                <c:pt idx="3834">
                  <c:v>2</c:v>
                </c:pt>
                <c:pt idx="3835">
                  <c:v>0</c:v>
                </c:pt>
                <c:pt idx="3836">
                  <c:v>0</c:v>
                </c:pt>
                <c:pt idx="3837">
                  <c:v>0</c:v>
                </c:pt>
                <c:pt idx="3838">
                  <c:v>1</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1</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2</c:v>
                </c:pt>
                <c:pt idx="3887">
                  <c:v>0</c:v>
                </c:pt>
                <c:pt idx="3888">
                  <c:v>1</c:v>
                </c:pt>
                <c:pt idx="3889">
                  <c:v>0</c:v>
                </c:pt>
                <c:pt idx="3890">
                  <c:v>0</c:v>
                </c:pt>
                <c:pt idx="3891">
                  <c:v>2</c:v>
                </c:pt>
                <c:pt idx="3892">
                  <c:v>1</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1</c:v>
                </c:pt>
                <c:pt idx="3910">
                  <c:v>2</c:v>
                </c:pt>
                <c:pt idx="3911">
                  <c:v>0</c:v>
                </c:pt>
                <c:pt idx="3912">
                  <c:v>0</c:v>
                </c:pt>
                <c:pt idx="3913">
                  <c:v>0</c:v>
                </c:pt>
                <c:pt idx="3914">
                  <c:v>1</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1</c:v>
                </c:pt>
                <c:pt idx="3936">
                  <c:v>0</c:v>
                </c:pt>
                <c:pt idx="3937">
                  <c:v>0</c:v>
                </c:pt>
                <c:pt idx="3938">
                  <c:v>0</c:v>
                </c:pt>
                <c:pt idx="3939">
                  <c:v>0</c:v>
                </c:pt>
                <c:pt idx="3940">
                  <c:v>1</c:v>
                </c:pt>
                <c:pt idx="3941">
                  <c:v>0</c:v>
                </c:pt>
                <c:pt idx="3942">
                  <c:v>0</c:v>
                </c:pt>
                <c:pt idx="3943">
                  <c:v>0</c:v>
                </c:pt>
                <c:pt idx="3944">
                  <c:v>0</c:v>
                </c:pt>
                <c:pt idx="3945">
                  <c:v>0</c:v>
                </c:pt>
                <c:pt idx="3946">
                  <c:v>0</c:v>
                </c:pt>
                <c:pt idx="3947">
                  <c:v>0</c:v>
                </c:pt>
                <c:pt idx="3948">
                  <c:v>0</c:v>
                </c:pt>
                <c:pt idx="3949">
                  <c:v>1</c:v>
                </c:pt>
                <c:pt idx="3950">
                  <c:v>0</c:v>
                </c:pt>
                <c:pt idx="3951">
                  <c:v>0</c:v>
                </c:pt>
                <c:pt idx="3952">
                  <c:v>0</c:v>
                </c:pt>
                <c:pt idx="3953">
                  <c:v>0</c:v>
                </c:pt>
                <c:pt idx="3954">
                  <c:v>1</c:v>
                </c:pt>
                <c:pt idx="3955">
                  <c:v>0</c:v>
                </c:pt>
                <c:pt idx="3956">
                  <c:v>0</c:v>
                </c:pt>
                <c:pt idx="3957">
                  <c:v>0</c:v>
                </c:pt>
                <c:pt idx="3958">
                  <c:v>1</c:v>
                </c:pt>
                <c:pt idx="3959">
                  <c:v>0</c:v>
                </c:pt>
                <c:pt idx="3960">
                  <c:v>0</c:v>
                </c:pt>
                <c:pt idx="3961">
                  <c:v>1</c:v>
                </c:pt>
                <c:pt idx="3962">
                  <c:v>0</c:v>
                </c:pt>
                <c:pt idx="3963">
                  <c:v>0</c:v>
                </c:pt>
                <c:pt idx="3964">
                  <c:v>0</c:v>
                </c:pt>
                <c:pt idx="3965">
                  <c:v>0</c:v>
                </c:pt>
                <c:pt idx="3966">
                  <c:v>0</c:v>
                </c:pt>
                <c:pt idx="3967">
                  <c:v>1</c:v>
                </c:pt>
                <c:pt idx="3968">
                  <c:v>0</c:v>
                </c:pt>
                <c:pt idx="3969">
                  <c:v>1</c:v>
                </c:pt>
                <c:pt idx="3970">
                  <c:v>0</c:v>
                </c:pt>
                <c:pt idx="3971">
                  <c:v>1</c:v>
                </c:pt>
                <c:pt idx="3972">
                  <c:v>0</c:v>
                </c:pt>
                <c:pt idx="3973">
                  <c:v>0</c:v>
                </c:pt>
                <c:pt idx="3974">
                  <c:v>0</c:v>
                </c:pt>
                <c:pt idx="3975">
                  <c:v>0</c:v>
                </c:pt>
                <c:pt idx="3976">
                  <c:v>0</c:v>
                </c:pt>
                <c:pt idx="3977">
                  <c:v>0</c:v>
                </c:pt>
                <c:pt idx="3978">
                  <c:v>0</c:v>
                </c:pt>
                <c:pt idx="3979">
                  <c:v>0</c:v>
                </c:pt>
                <c:pt idx="3980">
                  <c:v>0</c:v>
                </c:pt>
                <c:pt idx="3981">
                  <c:v>1</c:v>
                </c:pt>
                <c:pt idx="3982">
                  <c:v>0</c:v>
                </c:pt>
                <c:pt idx="3983">
                  <c:v>0</c:v>
                </c:pt>
                <c:pt idx="3984">
                  <c:v>0</c:v>
                </c:pt>
                <c:pt idx="3985">
                  <c:v>0</c:v>
                </c:pt>
                <c:pt idx="3986">
                  <c:v>2</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1</c:v>
                </c:pt>
                <c:pt idx="4007">
                  <c:v>1</c:v>
                </c:pt>
                <c:pt idx="4008">
                  <c:v>0</c:v>
                </c:pt>
                <c:pt idx="4009">
                  <c:v>0</c:v>
                </c:pt>
                <c:pt idx="4010">
                  <c:v>1</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1</c:v>
                </c:pt>
                <c:pt idx="4030">
                  <c:v>1</c:v>
                </c:pt>
                <c:pt idx="4031">
                  <c:v>0</c:v>
                </c:pt>
                <c:pt idx="4032">
                  <c:v>0</c:v>
                </c:pt>
                <c:pt idx="4033">
                  <c:v>1</c:v>
                </c:pt>
                <c:pt idx="4034">
                  <c:v>0</c:v>
                </c:pt>
                <c:pt idx="4035">
                  <c:v>0</c:v>
                </c:pt>
                <c:pt idx="4036">
                  <c:v>0</c:v>
                </c:pt>
                <c:pt idx="4037">
                  <c:v>0</c:v>
                </c:pt>
                <c:pt idx="4038">
                  <c:v>0</c:v>
                </c:pt>
                <c:pt idx="4039">
                  <c:v>1</c:v>
                </c:pt>
                <c:pt idx="4040">
                  <c:v>0</c:v>
                </c:pt>
                <c:pt idx="4041">
                  <c:v>0</c:v>
                </c:pt>
                <c:pt idx="4042">
                  <c:v>0</c:v>
                </c:pt>
                <c:pt idx="4043">
                  <c:v>0</c:v>
                </c:pt>
                <c:pt idx="4044">
                  <c:v>0</c:v>
                </c:pt>
                <c:pt idx="4045">
                  <c:v>0</c:v>
                </c:pt>
                <c:pt idx="4046">
                  <c:v>0</c:v>
                </c:pt>
                <c:pt idx="4047">
                  <c:v>0</c:v>
                </c:pt>
                <c:pt idx="4048">
                  <c:v>0</c:v>
                </c:pt>
                <c:pt idx="4049">
                  <c:v>1</c:v>
                </c:pt>
                <c:pt idx="4050">
                  <c:v>0</c:v>
                </c:pt>
                <c:pt idx="4051">
                  <c:v>1</c:v>
                </c:pt>
                <c:pt idx="4052">
                  <c:v>0</c:v>
                </c:pt>
                <c:pt idx="4053">
                  <c:v>0</c:v>
                </c:pt>
                <c:pt idx="4054">
                  <c:v>0</c:v>
                </c:pt>
                <c:pt idx="4055">
                  <c:v>0</c:v>
                </c:pt>
                <c:pt idx="4056">
                  <c:v>1</c:v>
                </c:pt>
                <c:pt idx="4057">
                  <c:v>0</c:v>
                </c:pt>
                <c:pt idx="4058">
                  <c:v>1</c:v>
                </c:pt>
                <c:pt idx="4059">
                  <c:v>1</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1</c:v>
                </c:pt>
                <c:pt idx="4085">
                  <c:v>0</c:v>
                </c:pt>
                <c:pt idx="4086">
                  <c:v>0</c:v>
                </c:pt>
                <c:pt idx="4087">
                  <c:v>0</c:v>
                </c:pt>
                <c:pt idx="4088">
                  <c:v>0</c:v>
                </c:pt>
                <c:pt idx="4089">
                  <c:v>1</c:v>
                </c:pt>
                <c:pt idx="4090">
                  <c:v>0</c:v>
                </c:pt>
                <c:pt idx="4091">
                  <c:v>1</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1</c:v>
                </c:pt>
                <c:pt idx="4106">
                  <c:v>0</c:v>
                </c:pt>
                <c:pt idx="4107">
                  <c:v>0</c:v>
                </c:pt>
                <c:pt idx="4108">
                  <c:v>0</c:v>
                </c:pt>
                <c:pt idx="4109">
                  <c:v>1</c:v>
                </c:pt>
                <c:pt idx="4110">
                  <c:v>0</c:v>
                </c:pt>
                <c:pt idx="4111">
                  <c:v>0</c:v>
                </c:pt>
                <c:pt idx="4112">
                  <c:v>1</c:v>
                </c:pt>
                <c:pt idx="4113">
                  <c:v>0</c:v>
                </c:pt>
                <c:pt idx="4114">
                  <c:v>0</c:v>
                </c:pt>
                <c:pt idx="4115">
                  <c:v>1</c:v>
                </c:pt>
                <c:pt idx="4116">
                  <c:v>1</c:v>
                </c:pt>
                <c:pt idx="4117">
                  <c:v>0</c:v>
                </c:pt>
                <c:pt idx="4118">
                  <c:v>1</c:v>
                </c:pt>
                <c:pt idx="4119">
                  <c:v>0</c:v>
                </c:pt>
                <c:pt idx="4120">
                  <c:v>1</c:v>
                </c:pt>
                <c:pt idx="4121">
                  <c:v>0</c:v>
                </c:pt>
                <c:pt idx="4122">
                  <c:v>0</c:v>
                </c:pt>
                <c:pt idx="4123">
                  <c:v>0</c:v>
                </c:pt>
                <c:pt idx="4124">
                  <c:v>0</c:v>
                </c:pt>
                <c:pt idx="4125">
                  <c:v>1</c:v>
                </c:pt>
                <c:pt idx="4126">
                  <c:v>0</c:v>
                </c:pt>
                <c:pt idx="4127">
                  <c:v>0</c:v>
                </c:pt>
              </c:numCache>
            </c:numRef>
          </c:val>
        </c:ser>
        <c:dLbls>
          <c:showLegendKey val="0"/>
          <c:showVal val="0"/>
          <c:showCatName val="0"/>
          <c:showSerName val="0"/>
          <c:showPercent val="0"/>
          <c:showBubbleSize val="0"/>
        </c:dLbls>
        <c:gapWidth val="150"/>
        <c:axId val="357719040"/>
        <c:axId val="357729024"/>
      </c:barChart>
      <c:catAx>
        <c:axId val="357719040"/>
        <c:scaling>
          <c:orientation val="minMax"/>
        </c:scaling>
        <c:delete val="0"/>
        <c:axPos val="b"/>
        <c:majorTickMark val="out"/>
        <c:minorTickMark val="none"/>
        <c:tickLblPos val="nextTo"/>
        <c:txPr>
          <a:bodyPr/>
          <a:lstStyle/>
          <a:p>
            <a:pPr>
              <a:defRPr sz="700"/>
            </a:pPr>
            <a:endParaRPr lang="en-US"/>
          </a:p>
        </c:txPr>
        <c:crossAx val="357729024"/>
        <c:crosses val="autoZero"/>
        <c:auto val="1"/>
        <c:lblAlgn val="ctr"/>
        <c:lblOffset val="100"/>
        <c:noMultiLvlLbl val="0"/>
      </c:catAx>
      <c:valAx>
        <c:axId val="357729024"/>
        <c:scaling>
          <c:orientation val="minMax"/>
          <c:max val="10"/>
        </c:scaling>
        <c:delete val="0"/>
        <c:axPos val="l"/>
        <c:majorGridlines/>
        <c:numFmt formatCode="General" sourceLinked="1"/>
        <c:majorTickMark val="out"/>
        <c:minorTickMark val="none"/>
        <c:tickLblPos val="nextTo"/>
        <c:crossAx val="357719040"/>
        <c:crosses val="autoZero"/>
        <c:crossBetween val="between"/>
        <c:majorUnit val="2"/>
      </c:valAx>
      <c:spPr>
        <a:ln>
          <a:solidFill>
            <a:schemeClr val="bg1">
              <a:lumMod val="75000"/>
            </a:schemeClr>
          </a:solidFill>
        </a:ln>
      </c:spPr>
    </c:plotArea>
    <c:legend>
      <c:legendPos val="r"/>
      <c:layout>
        <c:manualLayout>
          <c:xMode val="edge"/>
          <c:yMode val="edge"/>
          <c:x val="8.3688219754289625E-2"/>
          <c:y val="5.8141149023038789E-2"/>
          <c:w val="0.27416895363649574"/>
          <c:h val="0.11516243802857976"/>
        </c:manualLayout>
      </c:layout>
      <c:overlay val="0"/>
    </c:legend>
    <c:plotVisOnly val="1"/>
    <c:dispBlanksAs val="gap"/>
    <c:showDLblsOverMax val="0"/>
  </c:chart>
  <c:spPr>
    <a:ln>
      <a:noFill/>
    </a:ln>
  </c:spPr>
  <c:txPr>
    <a:bodyPr/>
    <a:lstStyle/>
    <a:p>
      <a:pPr>
        <a:defRPr sz="800" b="0">
          <a:latin typeface="Times New Roman" pitchFamily="18" charset="0"/>
          <a:cs typeface="Times New Roman" pitchFamily="18" charset="0"/>
        </a:defRPr>
      </a:pPr>
      <a:endParaRPr lang="en-US"/>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41297557183779"/>
          <c:y val="6.1884669479606191E-2"/>
          <c:w val="0.65576069901682765"/>
          <c:h val="0.74433037642446598"/>
        </c:manualLayout>
      </c:layout>
      <c:lineChart>
        <c:grouping val="standard"/>
        <c:varyColors val="0"/>
        <c:ser>
          <c:idx val="0"/>
          <c:order val="0"/>
          <c:tx>
            <c:strRef>
              <c:f>ConvergeGxP!$B$1</c:f>
              <c:strCache>
                <c:ptCount val="1"/>
                <c:pt idx="0">
                  <c:v>G25xP10</c:v>
                </c:pt>
              </c:strCache>
            </c:strRef>
          </c:tx>
          <c:spPr>
            <a:ln w="6350">
              <a:solidFill>
                <a:schemeClr val="tx1"/>
              </a:solidFill>
            </a:ln>
          </c:spPr>
          <c:marker>
            <c:symbol val="none"/>
          </c:marker>
          <c:cat>
            <c:numRef>
              <c:f>ConvergeGxP!$A$2:$A$26</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cat>
          <c:val>
            <c:numRef>
              <c:f>ConvergeGxP!$B$2:$B$26</c:f>
              <c:numCache>
                <c:formatCode>0</c:formatCode>
                <c:ptCount val="25"/>
                <c:pt idx="0">
                  <c:v>325180</c:v>
                </c:pt>
                <c:pt idx="1">
                  <c:v>325180</c:v>
                </c:pt>
                <c:pt idx="2">
                  <c:v>327430</c:v>
                </c:pt>
                <c:pt idx="3">
                  <c:v>327430</c:v>
                </c:pt>
                <c:pt idx="4">
                  <c:v>327450</c:v>
                </c:pt>
                <c:pt idx="5">
                  <c:v>327450</c:v>
                </c:pt>
                <c:pt idx="6">
                  <c:v>327450</c:v>
                </c:pt>
                <c:pt idx="7">
                  <c:v>327450</c:v>
                </c:pt>
                <c:pt idx="8">
                  <c:v>327450</c:v>
                </c:pt>
                <c:pt idx="9">
                  <c:v>327450</c:v>
                </c:pt>
                <c:pt idx="10">
                  <c:v>329160</c:v>
                </c:pt>
                <c:pt idx="11">
                  <c:v>329160</c:v>
                </c:pt>
                <c:pt idx="12">
                  <c:v>329160</c:v>
                </c:pt>
                <c:pt idx="13">
                  <c:v>329370</c:v>
                </c:pt>
                <c:pt idx="14">
                  <c:v>330070</c:v>
                </c:pt>
                <c:pt idx="15">
                  <c:v>330070</c:v>
                </c:pt>
                <c:pt idx="16">
                  <c:v>330070</c:v>
                </c:pt>
                <c:pt idx="17">
                  <c:v>330070</c:v>
                </c:pt>
                <c:pt idx="18">
                  <c:v>330070</c:v>
                </c:pt>
                <c:pt idx="19">
                  <c:v>330070</c:v>
                </c:pt>
                <c:pt idx="20">
                  <c:v>330080</c:v>
                </c:pt>
                <c:pt idx="21">
                  <c:v>330080</c:v>
                </c:pt>
                <c:pt idx="22">
                  <c:v>330080</c:v>
                </c:pt>
                <c:pt idx="23">
                  <c:v>330080</c:v>
                </c:pt>
                <c:pt idx="24">
                  <c:v>330080</c:v>
                </c:pt>
              </c:numCache>
            </c:numRef>
          </c:val>
          <c:smooth val="0"/>
        </c:ser>
        <c:ser>
          <c:idx val="1"/>
          <c:order val="1"/>
          <c:tx>
            <c:strRef>
              <c:f>ConvergeGxP!$C$1</c:f>
              <c:strCache>
                <c:ptCount val="1"/>
                <c:pt idx="0">
                  <c:v>G25xP30</c:v>
                </c:pt>
              </c:strCache>
            </c:strRef>
          </c:tx>
          <c:spPr>
            <a:ln w="6350">
              <a:solidFill>
                <a:schemeClr val="tx1"/>
              </a:solidFill>
              <a:prstDash val="dash"/>
            </a:ln>
          </c:spPr>
          <c:marker>
            <c:symbol val="none"/>
          </c:marker>
          <c:cat>
            <c:numRef>
              <c:f>ConvergeGxP!$A$2:$A$26</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cat>
          <c:val>
            <c:numRef>
              <c:f>ConvergeGxP!$C$2:$C$26</c:f>
              <c:numCache>
                <c:formatCode>0</c:formatCode>
                <c:ptCount val="25"/>
                <c:pt idx="0">
                  <c:v>325600</c:v>
                </c:pt>
                <c:pt idx="1">
                  <c:v>326800</c:v>
                </c:pt>
                <c:pt idx="2">
                  <c:v>329230</c:v>
                </c:pt>
                <c:pt idx="3">
                  <c:v>329230</c:v>
                </c:pt>
                <c:pt idx="4">
                  <c:v>329230</c:v>
                </c:pt>
                <c:pt idx="5">
                  <c:v>329230</c:v>
                </c:pt>
                <c:pt idx="6">
                  <c:v>329280</c:v>
                </c:pt>
                <c:pt idx="7">
                  <c:v>329280</c:v>
                </c:pt>
                <c:pt idx="8">
                  <c:v>329280</c:v>
                </c:pt>
                <c:pt idx="9">
                  <c:v>329280</c:v>
                </c:pt>
                <c:pt idx="10">
                  <c:v>329280</c:v>
                </c:pt>
                <c:pt idx="11">
                  <c:v>329540</c:v>
                </c:pt>
                <c:pt idx="12">
                  <c:v>329620</c:v>
                </c:pt>
                <c:pt idx="13">
                  <c:v>329980</c:v>
                </c:pt>
                <c:pt idx="14">
                  <c:v>329980</c:v>
                </c:pt>
                <c:pt idx="15">
                  <c:v>329980</c:v>
                </c:pt>
                <c:pt idx="16">
                  <c:v>329980</c:v>
                </c:pt>
                <c:pt idx="17">
                  <c:v>330030</c:v>
                </c:pt>
                <c:pt idx="18">
                  <c:v>330030</c:v>
                </c:pt>
                <c:pt idx="19">
                  <c:v>330080</c:v>
                </c:pt>
                <c:pt idx="20">
                  <c:v>330080</c:v>
                </c:pt>
                <c:pt idx="21">
                  <c:v>330080</c:v>
                </c:pt>
                <c:pt idx="22">
                  <c:v>330080</c:v>
                </c:pt>
                <c:pt idx="23">
                  <c:v>330080</c:v>
                </c:pt>
                <c:pt idx="24">
                  <c:v>330090</c:v>
                </c:pt>
              </c:numCache>
            </c:numRef>
          </c:val>
          <c:smooth val="0"/>
        </c:ser>
        <c:ser>
          <c:idx val="2"/>
          <c:order val="2"/>
          <c:tx>
            <c:strRef>
              <c:f>ConvergeGxP!$D$1</c:f>
              <c:strCache>
                <c:ptCount val="1"/>
                <c:pt idx="0">
                  <c:v>G25xP50</c:v>
                </c:pt>
              </c:strCache>
            </c:strRef>
          </c:tx>
          <c:spPr>
            <a:ln w="6350">
              <a:solidFill>
                <a:schemeClr val="tx1"/>
              </a:solidFill>
              <a:prstDash val="lgDashDotDot"/>
            </a:ln>
          </c:spPr>
          <c:marker>
            <c:symbol val="none"/>
          </c:marker>
          <c:cat>
            <c:numRef>
              <c:f>ConvergeGxP!$A$2:$A$26</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cat>
          <c:val>
            <c:numRef>
              <c:f>ConvergeGxP!$D$2:$D$26</c:f>
              <c:numCache>
                <c:formatCode>0</c:formatCode>
                <c:ptCount val="25"/>
                <c:pt idx="0">
                  <c:v>325760</c:v>
                </c:pt>
                <c:pt idx="1">
                  <c:v>329990</c:v>
                </c:pt>
                <c:pt idx="2">
                  <c:v>330050</c:v>
                </c:pt>
                <c:pt idx="3">
                  <c:v>330050</c:v>
                </c:pt>
                <c:pt idx="4">
                  <c:v>330070</c:v>
                </c:pt>
                <c:pt idx="5">
                  <c:v>330070</c:v>
                </c:pt>
                <c:pt idx="6">
                  <c:v>330070</c:v>
                </c:pt>
                <c:pt idx="7">
                  <c:v>330070</c:v>
                </c:pt>
                <c:pt idx="8">
                  <c:v>330070</c:v>
                </c:pt>
                <c:pt idx="9">
                  <c:v>330070</c:v>
                </c:pt>
                <c:pt idx="10">
                  <c:v>330090</c:v>
                </c:pt>
                <c:pt idx="11">
                  <c:v>330120</c:v>
                </c:pt>
                <c:pt idx="12">
                  <c:v>330120</c:v>
                </c:pt>
                <c:pt idx="13">
                  <c:v>330120</c:v>
                </c:pt>
                <c:pt idx="14">
                  <c:v>330120</c:v>
                </c:pt>
                <c:pt idx="15">
                  <c:v>330120</c:v>
                </c:pt>
                <c:pt idx="16">
                  <c:v>330120</c:v>
                </c:pt>
                <c:pt idx="17">
                  <c:v>330120</c:v>
                </c:pt>
                <c:pt idx="18">
                  <c:v>330120</c:v>
                </c:pt>
                <c:pt idx="19">
                  <c:v>330120</c:v>
                </c:pt>
                <c:pt idx="20">
                  <c:v>330120</c:v>
                </c:pt>
                <c:pt idx="21">
                  <c:v>330120</c:v>
                </c:pt>
                <c:pt idx="22">
                  <c:v>330120</c:v>
                </c:pt>
                <c:pt idx="23">
                  <c:v>330120</c:v>
                </c:pt>
                <c:pt idx="24">
                  <c:v>330120</c:v>
                </c:pt>
              </c:numCache>
            </c:numRef>
          </c:val>
          <c:smooth val="0"/>
        </c:ser>
        <c:ser>
          <c:idx val="3"/>
          <c:order val="3"/>
          <c:tx>
            <c:strRef>
              <c:f>ConvergeGxP!$E$1</c:f>
              <c:strCache>
                <c:ptCount val="1"/>
                <c:pt idx="0">
                  <c:v>G25xP100</c:v>
                </c:pt>
              </c:strCache>
            </c:strRef>
          </c:tx>
          <c:spPr>
            <a:ln w="6350">
              <a:solidFill>
                <a:schemeClr val="tx1"/>
              </a:solidFill>
              <a:prstDash val="sysDot"/>
            </a:ln>
          </c:spPr>
          <c:marker>
            <c:symbol val="none"/>
          </c:marker>
          <c:cat>
            <c:numRef>
              <c:f>ConvergeGxP!$A$2:$A$26</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cat>
          <c:val>
            <c:numRef>
              <c:f>ConvergeGxP!$E$2:$E$26</c:f>
              <c:numCache>
                <c:formatCode>0</c:formatCode>
                <c:ptCount val="25"/>
                <c:pt idx="0">
                  <c:v>327370</c:v>
                </c:pt>
                <c:pt idx="1">
                  <c:v>327490</c:v>
                </c:pt>
                <c:pt idx="2">
                  <c:v>329120</c:v>
                </c:pt>
                <c:pt idx="3">
                  <c:v>329590</c:v>
                </c:pt>
                <c:pt idx="4">
                  <c:v>329590</c:v>
                </c:pt>
                <c:pt idx="5">
                  <c:v>329590</c:v>
                </c:pt>
                <c:pt idx="6">
                  <c:v>329650</c:v>
                </c:pt>
                <c:pt idx="7">
                  <c:v>329650</c:v>
                </c:pt>
                <c:pt idx="8">
                  <c:v>329650</c:v>
                </c:pt>
                <c:pt idx="9">
                  <c:v>329990</c:v>
                </c:pt>
                <c:pt idx="10">
                  <c:v>329990</c:v>
                </c:pt>
                <c:pt idx="11">
                  <c:v>329990</c:v>
                </c:pt>
                <c:pt idx="12">
                  <c:v>329990</c:v>
                </c:pt>
                <c:pt idx="13">
                  <c:v>330080</c:v>
                </c:pt>
                <c:pt idx="14">
                  <c:v>330080</c:v>
                </c:pt>
                <c:pt idx="15">
                  <c:v>330080</c:v>
                </c:pt>
                <c:pt idx="16">
                  <c:v>330080</c:v>
                </c:pt>
                <c:pt idx="17">
                  <c:v>330080</c:v>
                </c:pt>
                <c:pt idx="18">
                  <c:v>330120</c:v>
                </c:pt>
                <c:pt idx="19">
                  <c:v>330120</c:v>
                </c:pt>
                <c:pt idx="20">
                  <c:v>330120</c:v>
                </c:pt>
                <c:pt idx="21">
                  <c:v>330120</c:v>
                </c:pt>
                <c:pt idx="22">
                  <c:v>330120</c:v>
                </c:pt>
                <c:pt idx="23">
                  <c:v>330120</c:v>
                </c:pt>
                <c:pt idx="24">
                  <c:v>330120</c:v>
                </c:pt>
              </c:numCache>
            </c:numRef>
          </c:val>
          <c:smooth val="0"/>
        </c:ser>
        <c:dLbls>
          <c:showLegendKey val="0"/>
          <c:showVal val="0"/>
          <c:showCatName val="0"/>
          <c:showSerName val="0"/>
          <c:showPercent val="0"/>
          <c:showBubbleSize val="0"/>
        </c:dLbls>
        <c:marker val="1"/>
        <c:smooth val="0"/>
        <c:axId val="357993088"/>
        <c:axId val="358011648"/>
      </c:lineChart>
      <c:catAx>
        <c:axId val="357993088"/>
        <c:scaling>
          <c:orientation val="minMax"/>
        </c:scaling>
        <c:delete val="0"/>
        <c:axPos val="b"/>
        <c:title>
          <c:tx>
            <c:rich>
              <a:bodyPr/>
              <a:lstStyle/>
              <a:p>
                <a:pPr>
                  <a:defRPr/>
                </a:pPr>
                <a:r>
                  <a:rPr lang="en-GB"/>
                  <a:t>Generation</a:t>
                </a:r>
              </a:p>
            </c:rich>
          </c:tx>
          <c:layout>
            <c:manualLayout>
              <c:xMode val="edge"/>
              <c:yMode val="edge"/>
              <c:x val="0.43448079958926522"/>
              <c:y val="0.92031316598245727"/>
            </c:manualLayout>
          </c:layout>
          <c:overlay val="0"/>
        </c:title>
        <c:numFmt formatCode="General" sourceLinked="1"/>
        <c:majorTickMark val="out"/>
        <c:minorTickMark val="none"/>
        <c:tickLblPos val="nextTo"/>
        <c:txPr>
          <a:bodyPr/>
          <a:lstStyle/>
          <a:p>
            <a:pPr>
              <a:defRPr sz="800"/>
            </a:pPr>
            <a:endParaRPr lang="en-US"/>
          </a:p>
        </c:txPr>
        <c:crossAx val="358011648"/>
        <c:crosses val="autoZero"/>
        <c:auto val="1"/>
        <c:lblAlgn val="ctr"/>
        <c:lblOffset val="100"/>
        <c:noMultiLvlLbl val="0"/>
      </c:catAx>
      <c:valAx>
        <c:axId val="358011648"/>
        <c:scaling>
          <c:orientation val="minMax"/>
        </c:scaling>
        <c:delete val="0"/>
        <c:axPos val="l"/>
        <c:majorGridlines/>
        <c:title>
          <c:tx>
            <c:rich>
              <a:bodyPr rot="-5400000" vert="horz"/>
              <a:lstStyle/>
              <a:p>
                <a:pPr>
                  <a:defRPr/>
                </a:pPr>
                <a:r>
                  <a:rPr lang="en-GB"/>
                  <a:t>Total net benefit</a:t>
                </a:r>
              </a:p>
            </c:rich>
          </c:tx>
          <c:layout>
            <c:manualLayout>
              <c:xMode val="edge"/>
              <c:yMode val="edge"/>
              <c:x val="4.8750761730652044E-3"/>
              <c:y val="0.22232003050900689"/>
            </c:manualLayout>
          </c:layout>
          <c:overlay val="0"/>
        </c:title>
        <c:numFmt formatCode="0" sourceLinked="1"/>
        <c:majorTickMark val="out"/>
        <c:minorTickMark val="none"/>
        <c:tickLblPos val="nextTo"/>
        <c:crossAx val="357993088"/>
        <c:crosses val="autoZero"/>
        <c:crossBetween val="between"/>
      </c:valAx>
      <c:spPr>
        <a:ln>
          <a:solidFill>
            <a:schemeClr val="bg1">
              <a:lumMod val="75000"/>
            </a:schemeClr>
          </a:solidFill>
        </a:ln>
      </c:spPr>
    </c:plotArea>
    <c:legend>
      <c:legendPos val="r"/>
      <c:overlay val="0"/>
      <c:txPr>
        <a:bodyPr/>
        <a:lstStyle/>
        <a:p>
          <a:pPr>
            <a:defRPr sz="900"/>
          </a:pPr>
          <a:endParaRPr lang="en-US"/>
        </a:p>
      </c:txPr>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3789939877259"/>
          <c:y val="6.1366806136680614E-2"/>
          <c:w val="0.66872302753746271"/>
          <c:h val="0.74613950798523065"/>
        </c:manualLayout>
      </c:layout>
      <c:lineChart>
        <c:grouping val="standard"/>
        <c:varyColors val="0"/>
        <c:ser>
          <c:idx val="0"/>
          <c:order val="0"/>
          <c:tx>
            <c:strRef>
              <c:f>ConvergeGxP!$F$1</c:f>
              <c:strCache>
                <c:ptCount val="1"/>
                <c:pt idx="0">
                  <c:v>G50xP10</c:v>
                </c:pt>
              </c:strCache>
            </c:strRef>
          </c:tx>
          <c:spPr>
            <a:ln w="6350">
              <a:solidFill>
                <a:schemeClr val="tx1"/>
              </a:solidFill>
            </a:ln>
          </c:spPr>
          <c:marker>
            <c:symbol val="none"/>
          </c:marker>
          <c:cat>
            <c:numRef>
              <c:f>ConvergeGxP!$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ConvergeGxP!$F$2:$F$51</c:f>
              <c:numCache>
                <c:formatCode>0</c:formatCode>
                <c:ptCount val="50"/>
                <c:pt idx="0">
                  <c:v>325140</c:v>
                </c:pt>
                <c:pt idx="1">
                  <c:v>325140</c:v>
                </c:pt>
                <c:pt idx="2">
                  <c:v>327410</c:v>
                </c:pt>
                <c:pt idx="3">
                  <c:v>327410</c:v>
                </c:pt>
                <c:pt idx="4">
                  <c:v>329820</c:v>
                </c:pt>
                <c:pt idx="5">
                  <c:v>329850</c:v>
                </c:pt>
                <c:pt idx="6">
                  <c:v>329900</c:v>
                </c:pt>
                <c:pt idx="7">
                  <c:v>329900</c:v>
                </c:pt>
                <c:pt idx="8">
                  <c:v>329920</c:v>
                </c:pt>
                <c:pt idx="9">
                  <c:v>329960</c:v>
                </c:pt>
                <c:pt idx="10">
                  <c:v>330020</c:v>
                </c:pt>
                <c:pt idx="11">
                  <c:v>330060</c:v>
                </c:pt>
                <c:pt idx="12">
                  <c:v>330060</c:v>
                </c:pt>
                <c:pt idx="13">
                  <c:v>330060</c:v>
                </c:pt>
                <c:pt idx="14">
                  <c:v>330060</c:v>
                </c:pt>
                <c:pt idx="15">
                  <c:v>330060</c:v>
                </c:pt>
                <c:pt idx="16">
                  <c:v>330070</c:v>
                </c:pt>
                <c:pt idx="17">
                  <c:v>330070</c:v>
                </c:pt>
                <c:pt idx="18">
                  <c:v>330070</c:v>
                </c:pt>
                <c:pt idx="19">
                  <c:v>330070</c:v>
                </c:pt>
                <c:pt idx="20">
                  <c:v>330070</c:v>
                </c:pt>
                <c:pt idx="21">
                  <c:v>330090</c:v>
                </c:pt>
                <c:pt idx="22">
                  <c:v>330090</c:v>
                </c:pt>
                <c:pt idx="23">
                  <c:v>330090</c:v>
                </c:pt>
                <c:pt idx="24">
                  <c:v>330090</c:v>
                </c:pt>
                <c:pt idx="25">
                  <c:v>330090</c:v>
                </c:pt>
                <c:pt idx="26">
                  <c:v>330090</c:v>
                </c:pt>
                <c:pt idx="27">
                  <c:v>330090</c:v>
                </c:pt>
                <c:pt idx="28">
                  <c:v>330090</c:v>
                </c:pt>
                <c:pt idx="29">
                  <c:v>330090</c:v>
                </c:pt>
                <c:pt idx="30">
                  <c:v>330090</c:v>
                </c:pt>
                <c:pt idx="31">
                  <c:v>330090</c:v>
                </c:pt>
                <c:pt idx="32">
                  <c:v>330090</c:v>
                </c:pt>
                <c:pt idx="33">
                  <c:v>330090</c:v>
                </c:pt>
                <c:pt idx="34">
                  <c:v>330130</c:v>
                </c:pt>
                <c:pt idx="35">
                  <c:v>330130</c:v>
                </c:pt>
                <c:pt idx="36">
                  <c:v>330130</c:v>
                </c:pt>
                <c:pt idx="37">
                  <c:v>330130</c:v>
                </c:pt>
                <c:pt idx="38">
                  <c:v>330130</c:v>
                </c:pt>
                <c:pt idx="39">
                  <c:v>330130</c:v>
                </c:pt>
                <c:pt idx="40">
                  <c:v>330130</c:v>
                </c:pt>
                <c:pt idx="41">
                  <c:v>330130</c:v>
                </c:pt>
                <c:pt idx="42">
                  <c:v>330130</c:v>
                </c:pt>
                <c:pt idx="43">
                  <c:v>330130</c:v>
                </c:pt>
                <c:pt idx="44">
                  <c:v>330130</c:v>
                </c:pt>
                <c:pt idx="45">
                  <c:v>330130</c:v>
                </c:pt>
                <c:pt idx="46">
                  <c:v>330130</c:v>
                </c:pt>
                <c:pt idx="47">
                  <c:v>330130</c:v>
                </c:pt>
                <c:pt idx="48">
                  <c:v>330130</c:v>
                </c:pt>
                <c:pt idx="49">
                  <c:v>330130</c:v>
                </c:pt>
              </c:numCache>
            </c:numRef>
          </c:val>
          <c:smooth val="0"/>
        </c:ser>
        <c:ser>
          <c:idx val="1"/>
          <c:order val="1"/>
          <c:tx>
            <c:strRef>
              <c:f>ConvergeGxP!$G$1</c:f>
              <c:strCache>
                <c:ptCount val="1"/>
                <c:pt idx="0">
                  <c:v>G50xP30</c:v>
                </c:pt>
              </c:strCache>
            </c:strRef>
          </c:tx>
          <c:spPr>
            <a:ln w="6350">
              <a:solidFill>
                <a:schemeClr val="tx1"/>
              </a:solidFill>
              <a:prstDash val="dash"/>
            </a:ln>
          </c:spPr>
          <c:marker>
            <c:symbol val="none"/>
          </c:marker>
          <c:cat>
            <c:numRef>
              <c:f>ConvergeGxP!$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ConvergeGxP!$G$2:$G$51</c:f>
              <c:numCache>
                <c:formatCode>0</c:formatCode>
                <c:ptCount val="50"/>
                <c:pt idx="0">
                  <c:v>329770</c:v>
                </c:pt>
                <c:pt idx="1">
                  <c:v>329770</c:v>
                </c:pt>
                <c:pt idx="2">
                  <c:v>329810</c:v>
                </c:pt>
                <c:pt idx="3">
                  <c:v>329810</c:v>
                </c:pt>
                <c:pt idx="4">
                  <c:v>329810</c:v>
                </c:pt>
                <c:pt idx="5">
                  <c:v>329810</c:v>
                </c:pt>
                <c:pt idx="6">
                  <c:v>329940</c:v>
                </c:pt>
                <c:pt idx="7">
                  <c:v>329940</c:v>
                </c:pt>
                <c:pt idx="8">
                  <c:v>330080</c:v>
                </c:pt>
                <c:pt idx="9">
                  <c:v>330080</c:v>
                </c:pt>
                <c:pt idx="10">
                  <c:v>330080</c:v>
                </c:pt>
                <c:pt idx="11">
                  <c:v>330080</c:v>
                </c:pt>
                <c:pt idx="12">
                  <c:v>330100</c:v>
                </c:pt>
                <c:pt idx="13">
                  <c:v>330100</c:v>
                </c:pt>
                <c:pt idx="14">
                  <c:v>330100</c:v>
                </c:pt>
                <c:pt idx="15">
                  <c:v>330100</c:v>
                </c:pt>
                <c:pt idx="16">
                  <c:v>330100</c:v>
                </c:pt>
                <c:pt idx="17">
                  <c:v>330120</c:v>
                </c:pt>
                <c:pt idx="18">
                  <c:v>330120</c:v>
                </c:pt>
                <c:pt idx="19">
                  <c:v>330120</c:v>
                </c:pt>
                <c:pt idx="20">
                  <c:v>330120</c:v>
                </c:pt>
                <c:pt idx="21">
                  <c:v>330120</c:v>
                </c:pt>
                <c:pt idx="22">
                  <c:v>330120</c:v>
                </c:pt>
                <c:pt idx="23">
                  <c:v>330120</c:v>
                </c:pt>
                <c:pt idx="24">
                  <c:v>330120</c:v>
                </c:pt>
                <c:pt idx="25">
                  <c:v>330120</c:v>
                </c:pt>
                <c:pt idx="26">
                  <c:v>330120</c:v>
                </c:pt>
                <c:pt idx="27">
                  <c:v>330120</c:v>
                </c:pt>
                <c:pt idx="28">
                  <c:v>330120</c:v>
                </c:pt>
                <c:pt idx="29">
                  <c:v>330120</c:v>
                </c:pt>
                <c:pt idx="30">
                  <c:v>330120</c:v>
                </c:pt>
                <c:pt idx="31">
                  <c:v>330120</c:v>
                </c:pt>
                <c:pt idx="32">
                  <c:v>330120</c:v>
                </c:pt>
                <c:pt idx="33">
                  <c:v>330120</c:v>
                </c:pt>
                <c:pt idx="34">
                  <c:v>330120</c:v>
                </c:pt>
                <c:pt idx="35">
                  <c:v>330120</c:v>
                </c:pt>
                <c:pt idx="36">
                  <c:v>330120</c:v>
                </c:pt>
                <c:pt idx="37">
                  <c:v>330120</c:v>
                </c:pt>
                <c:pt idx="38">
                  <c:v>330120</c:v>
                </c:pt>
                <c:pt idx="39">
                  <c:v>330120</c:v>
                </c:pt>
                <c:pt idx="40">
                  <c:v>330120</c:v>
                </c:pt>
                <c:pt idx="41">
                  <c:v>330120</c:v>
                </c:pt>
                <c:pt idx="42">
                  <c:v>330120</c:v>
                </c:pt>
                <c:pt idx="43">
                  <c:v>330120</c:v>
                </c:pt>
                <c:pt idx="44">
                  <c:v>330120</c:v>
                </c:pt>
                <c:pt idx="45">
                  <c:v>330120</c:v>
                </c:pt>
                <c:pt idx="46">
                  <c:v>330120</c:v>
                </c:pt>
                <c:pt idx="47">
                  <c:v>330120</c:v>
                </c:pt>
                <c:pt idx="48">
                  <c:v>330120</c:v>
                </c:pt>
                <c:pt idx="49">
                  <c:v>330120</c:v>
                </c:pt>
              </c:numCache>
            </c:numRef>
          </c:val>
          <c:smooth val="0"/>
        </c:ser>
        <c:ser>
          <c:idx val="2"/>
          <c:order val="2"/>
          <c:tx>
            <c:strRef>
              <c:f>ConvergeGxP!$H$1</c:f>
              <c:strCache>
                <c:ptCount val="1"/>
                <c:pt idx="0">
                  <c:v>G50xP50</c:v>
                </c:pt>
              </c:strCache>
            </c:strRef>
          </c:tx>
          <c:spPr>
            <a:ln w="6350">
              <a:solidFill>
                <a:schemeClr val="tx1"/>
              </a:solidFill>
              <a:prstDash val="lgDashDotDot"/>
            </a:ln>
          </c:spPr>
          <c:marker>
            <c:symbol val="none"/>
          </c:marker>
          <c:cat>
            <c:numRef>
              <c:f>ConvergeGxP!$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ConvergeGxP!$H$2:$H$51</c:f>
              <c:numCache>
                <c:formatCode>0</c:formatCode>
                <c:ptCount val="50"/>
                <c:pt idx="0">
                  <c:v>330050</c:v>
                </c:pt>
                <c:pt idx="1">
                  <c:v>330050</c:v>
                </c:pt>
                <c:pt idx="2">
                  <c:v>330050</c:v>
                </c:pt>
                <c:pt idx="3">
                  <c:v>330070</c:v>
                </c:pt>
                <c:pt idx="4">
                  <c:v>330070</c:v>
                </c:pt>
                <c:pt idx="5">
                  <c:v>330070</c:v>
                </c:pt>
                <c:pt idx="6">
                  <c:v>330070</c:v>
                </c:pt>
                <c:pt idx="7">
                  <c:v>330080</c:v>
                </c:pt>
                <c:pt idx="8">
                  <c:v>330110</c:v>
                </c:pt>
                <c:pt idx="9">
                  <c:v>330110</c:v>
                </c:pt>
                <c:pt idx="10">
                  <c:v>330110</c:v>
                </c:pt>
                <c:pt idx="11">
                  <c:v>330110</c:v>
                </c:pt>
                <c:pt idx="12">
                  <c:v>330110</c:v>
                </c:pt>
                <c:pt idx="13">
                  <c:v>330110</c:v>
                </c:pt>
                <c:pt idx="14">
                  <c:v>330110</c:v>
                </c:pt>
                <c:pt idx="15">
                  <c:v>330110</c:v>
                </c:pt>
                <c:pt idx="16">
                  <c:v>330110</c:v>
                </c:pt>
                <c:pt idx="17">
                  <c:v>330110</c:v>
                </c:pt>
                <c:pt idx="18">
                  <c:v>330110</c:v>
                </c:pt>
                <c:pt idx="19">
                  <c:v>330110</c:v>
                </c:pt>
                <c:pt idx="20">
                  <c:v>330110</c:v>
                </c:pt>
                <c:pt idx="21">
                  <c:v>330110</c:v>
                </c:pt>
                <c:pt idx="22">
                  <c:v>330110</c:v>
                </c:pt>
                <c:pt idx="23">
                  <c:v>330110</c:v>
                </c:pt>
                <c:pt idx="24">
                  <c:v>330110</c:v>
                </c:pt>
                <c:pt idx="25">
                  <c:v>330110</c:v>
                </c:pt>
                <c:pt idx="26">
                  <c:v>330120</c:v>
                </c:pt>
                <c:pt idx="27">
                  <c:v>330120</c:v>
                </c:pt>
                <c:pt idx="28">
                  <c:v>330120</c:v>
                </c:pt>
                <c:pt idx="29">
                  <c:v>330120</c:v>
                </c:pt>
                <c:pt idx="30">
                  <c:v>330120</c:v>
                </c:pt>
                <c:pt idx="31">
                  <c:v>330120</c:v>
                </c:pt>
                <c:pt idx="32">
                  <c:v>330120</c:v>
                </c:pt>
                <c:pt idx="33">
                  <c:v>330120</c:v>
                </c:pt>
                <c:pt idx="34">
                  <c:v>330120</c:v>
                </c:pt>
                <c:pt idx="35">
                  <c:v>330120</c:v>
                </c:pt>
                <c:pt idx="36">
                  <c:v>330120</c:v>
                </c:pt>
                <c:pt idx="37">
                  <c:v>330120</c:v>
                </c:pt>
                <c:pt idx="38">
                  <c:v>330120</c:v>
                </c:pt>
                <c:pt idx="39">
                  <c:v>330120</c:v>
                </c:pt>
                <c:pt idx="40">
                  <c:v>330120</c:v>
                </c:pt>
                <c:pt idx="41">
                  <c:v>330120</c:v>
                </c:pt>
                <c:pt idx="42">
                  <c:v>330140</c:v>
                </c:pt>
                <c:pt idx="43">
                  <c:v>330140</c:v>
                </c:pt>
                <c:pt idx="44">
                  <c:v>330140</c:v>
                </c:pt>
                <c:pt idx="45">
                  <c:v>330140</c:v>
                </c:pt>
                <c:pt idx="46">
                  <c:v>330140</c:v>
                </c:pt>
                <c:pt idx="47">
                  <c:v>330140</c:v>
                </c:pt>
                <c:pt idx="48">
                  <c:v>330140</c:v>
                </c:pt>
                <c:pt idx="49">
                  <c:v>330140</c:v>
                </c:pt>
              </c:numCache>
            </c:numRef>
          </c:val>
          <c:smooth val="0"/>
        </c:ser>
        <c:dLbls>
          <c:showLegendKey val="0"/>
          <c:showVal val="0"/>
          <c:showCatName val="0"/>
          <c:showSerName val="0"/>
          <c:showPercent val="0"/>
          <c:showBubbleSize val="0"/>
        </c:dLbls>
        <c:marker val="1"/>
        <c:smooth val="0"/>
        <c:axId val="357255424"/>
        <c:axId val="357269888"/>
      </c:lineChart>
      <c:catAx>
        <c:axId val="357255424"/>
        <c:scaling>
          <c:orientation val="minMax"/>
        </c:scaling>
        <c:delete val="0"/>
        <c:axPos val="b"/>
        <c:title>
          <c:tx>
            <c:rich>
              <a:bodyPr/>
              <a:lstStyle/>
              <a:p>
                <a:pPr>
                  <a:defRPr/>
                </a:pPr>
                <a:r>
                  <a:rPr lang="en-GB"/>
                  <a:t>Generation</a:t>
                </a:r>
              </a:p>
            </c:rich>
          </c:tx>
          <c:layout>
            <c:manualLayout>
              <c:xMode val="edge"/>
              <c:yMode val="edge"/>
              <c:x val="0.4465043880483861"/>
              <c:y val="0.90551848391832379"/>
            </c:manualLayout>
          </c:layout>
          <c:overlay val="0"/>
        </c:title>
        <c:numFmt formatCode="General" sourceLinked="1"/>
        <c:majorTickMark val="out"/>
        <c:minorTickMark val="none"/>
        <c:tickLblPos val="nextTo"/>
        <c:txPr>
          <a:bodyPr/>
          <a:lstStyle/>
          <a:p>
            <a:pPr>
              <a:defRPr sz="800"/>
            </a:pPr>
            <a:endParaRPr lang="en-US"/>
          </a:p>
        </c:txPr>
        <c:crossAx val="357269888"/>
        <c:crosses val="autoZero"/>
        <c:auto val="1"/>
        <c:lblAlgn val="ctr"/>
        <c:lblOffset val="100"/>
        <c:noMultiLvlLbl val="0"/>
      </c:catAx>
      <c:valAx>
        <c:axId val="357269888"/>
        <c:scaling>
          <c:orientation val="minMax"/>
        </c:scaling>
        <c:delete val="0"/>
        <c:axPos val="l"/>
        <c:majorGridlines/>
        <c:title>
          <c:tx>
            <c:rich>
              <a:bodyPr rot="-5400000" vert="horz"/>
              <a:lstStyle/>
              <a:p>
                <a:pPr>
                  <a:defRPr/>
                </a:pPr>
                <a:r>
                  <a:rPr lang="en-GB"/>
                  <a:t>Total net benefit</a:t>
                </a:r>
              </a:p>
            </c:rich>
          </c:tx>
          <c:layout>
            <c:manualLayout>
              <c:xMode val="edge"/>
              <c:yMode val="edge"/>
              <c:x val="0"/>
              <c:y val="0.22470350104542017"/>
            </c:manualLayout>
          </c:layout>
          <c:overlay val="0"/>
        </c:title>
        <c:numFmt formatCode="0" sourceLinked="1"/>
        <c:majorTickMark val="out"/>
        <c:minorTickMark val="none"/>
        <c:tickLblPos val="nextTo"/>
        <c:crossAx val="357255424"/>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41297557183779"/>
          <c:y val="6.8217054263565891E-2"/>
          <c:w val="0.65576069901682765"/>
          <c:h val="0.7291303917199029"/>
        </c:manualLayout>
      </c:layout>
      <c:lineChart>
        <c:grouping val="standard"/>
        <c:varyColors val="0"/>
        <c:ser>
          <c:idx val="0"/>
          <c:order val="0"/>
          <c:tx>
            <c:strRef>
              <c:f>ConvergeGxP!$I$1</c:f>
              <c:strCache>
                <c:ptCount val="1"/>
                <c:pt idx="0">
                  <c:v>G100xP10</c:v>
                </c:pt>
              </c:strCache>
            </c:strRef>
          </c:tx>
          <c:spPr>
            <a:ln w="6350">
              <a:solidFill>
                <a:schemeClr val="tx1"/>
              </a:solidFill>
            </a:ln>
          </c:spPr>
          <c:marker>
            <c:symbol val="none"/>
          </c:marker>
          <c:cat>
            <c:numRef>
              <c:f>ConvergeGxP!$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cat>
          <c:val>
            <c:numRef>
              <c:f>ConvergeGxP!$I$2:$I$101</c:f>
              <c:numCache>
                <c:formatCode>General</c:formatCode>
                <c:ptCount val="100"/>
                <c:pt idx="0">
                  <c:v>325530</c:v>
                </c:pt>
                <c:pt idx="1">
                  <c:v>325530</c:v>
                </c:pt>
                <c:pt idx="2">
                  <c:v>325530</c:v>
                </c:pt>
                <c:pt idx="3">
                  <c:v>330000</c:v>
                </c:pt>
                <c:pt idx="4">
                  <c:v>330000</c:v>
                </c:pt>
                <c:pt idx="5">
                  <c:v>330000</c:v>
                </c:pt>
                <c:pt idx="6">
                  <c:v>330020</c:v>
                </c:pt>
                <c:pt idx="7">
                  <c:v>330020</c:v>
                </c:pt>
                <c:pt idx="8">
                  <c:v>330020</c:v>
                </c:pt>
                <c:pt idx="9">
                  <c:v>330020</c:v>
                </c:pt>
                <c:pt idx="10">
                  <c:v>330020</c:v>
                </c:pt>
                <c:pt idx="11">
                  <c:v>330020</c:v>
                </c:pt>
                <c:pt idx="12">
                  <c:v>330020</c:v>
                </c:pt>
                <c:pt idx="13">
                  <c:v>330020</c:v>
                </c:pt>
                <c:pt idx="14">
                  <c:v>330020</c:v>
                </c:pt>
                <c:pt idx="15">
                  <c:v>330020</c:v>
                </c:pt>
                <c:pt idx="16">
                  <c:v>330020</c:v>
                </c:pt>
                <c:pt idx="17">
                  <c:v>330020</c:v>
                </c:pt>
                <c:pt idx="18">
                  <c:v>330020</c:v>
                </c:pt>
                <c:pt idx="19">
                  <c:v>330020</c:v>
                </c:pt>
                <c:pt idx="20">
                  <c:v>330020</c:v>
                </c:pt>
                <c:pt idx="21">
                  <c:v>330020</c:v>
                </c:pt>
                <c:pt idx="22">
                  <c:v>330020</c:v>
                </c:pt>
                <c:pt idx="23">
                  <c:v>330020</c:v>
                </c:pt>
                <c:pt idx="24">
                  <c:v>330040</c:v>
                </c:pt>
                <c:pt idx="25">
                  <c:v>330040</c:v>
                </c:pt>
                <c:pt idx="26">
                  <c:v>330040</c:v>
                </c:pt>
                <c:pt idx="27">
                  <c:v>330040</c:v>
                </c:pt>
                <c:pt idx="28">
                  <c:v>330040</c:v>
                </c:pt>
                <c:pt idx="29">
                  <c:v>330040</c:v>
                </c:pt>
                <c:pt idx="30">
                  <c:v>330040</c:v>
                </c:pt>
                <c:pt idx="31">
                  <c:v>330040</c:v>
                </c:pt>
                <c:pt idx="32">
                  <c:v>330040</c:v>
                </c:pt>
                <c:pt idx="33">
                  <c:v>330040</c:v>
                </c:pt>
                <c:pt idx="34">
                  <c:v>330060</c:v>
                </c:pt>
                <c:pt idx="35">
                  <c:v>330060</c:v>
                </c:pt>
                <c:pt idx="36">
                  <c:v>330060</c:v>
                </c:pt>
                <c:pt idx="37">
                  <c:v>330060</c:v>
                </c:pt>
                <c:pt idx="38">
                  <c:v>330060</c:v>
                </c:pt>
                <c:pt idx="39">
                  <c:v>330060</c:v>
                </c:pt>
                <c:pt idx="40">
                  <c:v>330060</c:v>
                </c:pt>
                <c:pt idx="41">
                  <c:v>330060</c:v>
                </c:pt>
                <c:pt idx="42">
                  <c:v>330060</c:v>
                </c:pt>
                <c:pt idx="43">
                  <c:v>330060</c:v>
                </c:pt>
                <c:pt idx="44">
                  <c:v>330060</c:v>
                </c:pt>
                <c:pt idx="45">
                  <c:v>330060</c:v>
                </c:pt>
                <c:pt idx="46">
                  <c:v>330060</c:v>
                </c:pt>
                <c:pt idx="47">
                  <c:v>330060</c:v>
                </c:pt>
                <c:pt idx="48">
                  <c:v>330060</c:v>
                </c:pt>
                <c:pt idx="49">
                  <c:v>330160</c:v>
                </c:pt>
                <c:pt idx="50">
                  <c:v>330160</c:v>
                </c:pt>
                <c:pt idx="51">
                  <c:v>330160</c:v>
                </c:pt>
                <c:pt idx="52">
                  <c:v>330160</c:v>
                </c:pt>
                <c:pt idx="53">
                  <c:v>330160</c:v>
                </c:pt>
                <c:pt idx="54">
                  <c:v>330160</c:v>
                </c:pt>
                <c:pt idx="55">
                  <c:v>330160</c:v>
                </c:pt>
                <c:pt idx="56">
                  <c:v>330160</c:v>
                </c:pt>
                <c:pt idx="57">
                  <c:v>330160</c:v>
                </c:pt>
                <c:pt idx="58">
                  <c:v>330160</c:v>
                </c:pt>
                <c:pt idx="59">
                  <c:v>330160</c:v>
                </c:pt>
                <c:pt idx="60">
                  <c:v>330160</c:v>
                </c:pt>
                <c:pt idx="61">
                  <c:v>330160</c:v>
                </c:pt>
                <c:pt idx="62">
                  <c:v>330160</c:v>
                </c:pt>
                <c:pt idx="63">
                  <c:v>330160</c:v>
                </c:pt>
                <c:pt idx="64">
                  <c:v>330160</c:v>
                </c:pt>
                <c:pt idx="65">
                  <c:v>330160</c:v>
                </c:pt>
                <c:pt idx="66">
                  <c:v>330160</c:v>
                </c:pt>
                <c:pt idx="67">
                  <c:v>330160</c:v>
                </c:pt>
                <c:pt idx="68">
                  <c:v>330160</c:v>
                </c:pt>
                <c:pt idx="69">
                  <c:v>330160</c:v>
                </c:pt>
                <c:pt idx="70">
                  <c:v>330160</c:v>
                </c:pt>
                <c:pt idx="71">
                  <c:v>330160</c:v>
                </c:pt>
                <c:pt idx="72">
                  <c:v>330160</c:v>
                </c:pt>
                <c:pt idx="73">
                  <c:v>330160</c:v>
                </c:pt>
                <c:pt idx="74">
                  <c:v>330160</c:v>
                </c:pt>
                <c:pt idx="75">
                  <c:v>330160</c:v>
                </c:pt>
                <c:pt idx="76">
                  <c:v>330160</c:v>
                </c:pt>
                <c:pt idx="77">
                  <c:v>330160</c:v>
                </c:pt>
                <c:pt idx="78">
                  <c:v>330160</c:v>
                </c:pt>
                <c:pt idx="79">
                  <c:v>330160</c:v>
                </c:pt>
                <c:pt idx="80">
                  <c:v>330160</c:v>
                </c:pt>
                <c:pt idx="81">
                  <c:v>330160</c:v>
                </c:pt>
                <c:pt idx="82">
                  <c:v>330160</c:v>
                </c:pt>
                <c:pt idx="83">
                  <c:v>330160</c:v>
                </c:pt>
                <c:pt idx="84">
                  <c:v>330160</c:v>
                </c:pt>
                <c:pt idx="85">
                  <c:v>330160</c:v>
                </c:pt>
                <c:pt idx="86">
                  <c:v>330160</c:v>
                </c:pt>
                <c:pt idx="87">
                  <c:v>330160</c:v>
                </c:pt>
                <c:pt idx="88">
                  <c:v>330160</c:v>
                </c:pt>
                <c:pt idx="89">
                  <c:v>330160</c:v>
                </c:pt>
                <c:pt idx="90">
                  <c:v>330160</c:v>
                </c:pt>
                <c:pt idx="91">
                  <c:v>330160</c:v>
                </c:pt>
                <c:pt idx="92">
                  <c:v>330160</c:v>
                </c:pt>
                <c:pt idx="93">
                  <c:v>330160</c:v>
                </c:pt>
                <c:pt idx="94">
                  <c:v>330160</c:v>
                </c:pt>
                <c:pt idx="95">
                  <c:v>330160</c:v>
                </c:pt>
                <c:pt idx="96">
                  <c:v>330160</c:v>
                </c:pt>
                <c:pt idx="97">
                  <c:v>330160</c:v>
                </c:pt>
                <c:pt idx="98">
                  <c:v>330160</c:v>
                </c:pt>
                <c:pt idx="99">
                  <c:v>330160</c:v>
                </c:pt>
              </c:numCache>
            </c:numRef>
          </c:val>
          <c:smooth val="0"/>
        </c:ser>
        <c:ser>
          <c:idx val="1"/>
          <c:order val="1"/>
          <c:tx>
            <c:strRef>
              <c:f>ConvergeGxP!$J$1</c:f>
              <c:strCache>
                <c:ptCount val="1"/>
                <c:pt idx="0">
                  <c:v>G100xP30</c:v>
                </c:pt>
              </c:strCache>
            </c:strRef>
          </c:tx>
          <c:spPr>
            <a:ln w="6350">
              <a:solidFill>
                <a:schemeClr val="tx1"/>
              </a:solidFill>
              <a:prstDash val="dash"/>
            </a:ln>
          </c:spPr>
          <c:marker>
            <c:symbol val="none"/>
          </c:marker>
          <c:cat>
            <c:numRef>
              <c:f>ConvergeGxP!$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cat>
          <c:val>
            <c:numRef>
              <c:f>ConvergeGxP!$J$2:$J$101</c:f>
              <c:numCache>
                <c:formatCode>0.00</c:formatCode>
                <c:ptCount val="100"/>
                <c:pt idx="0">
                  <c:v>327430</c:v>
                </c:pt>
                <c:pt idx="1">
                  <c:v>329800</c:v>
                </c:pt>
                <c:pt idx="2">
                  <c:v>329800</c:v>
                </c:pt>
                <c:pt idx="3">
                  <c:v>329950</c:v>
                </c:pt>
                <c:pt idx="4">
                  <c:v>329970</c:v>
                </c:pt>
                <c:pt idx="5">
                  <c:v>330050</c:v>
                </c:pt>
                <c:pt idx="6">
                  <c:v>330050</c:v>
                </c:pt>
                <c:pt idx="7">
                  <c:v>330050</c:v>
                </c:pt>
                <c:pt idx="8">
                  <c:v>330050</c:v>
                </c:pt>
                <c:pt idx="9">
                  <c:v>330090</c:v>
                </c:pt>
                <c:pt idx="10">
                  <c:v>330110</c:v>
                </c:pt>
                <c:pt idx="11">
                  <c:v>330110</c:v>
                </c:pt>
                <c:pt idx="12">
                  <c:v>330110</c:v>
                </c:pt>
                <c:pt idx="13">
                  <c:v>330110</c:v>
                </c:pt>
                <c:pt idx="14">
                  <c:v>330110</c:v>
                </c:pt>
                <c:pt idx="15">
                  <c:v>330110</c:v>
                </c:pt>
                <c:pt idx="16">
                  <c:v>330110</c:v>
                </c:pt>
                <c:pt idx="17">
                  <c:v>330110</c:v>
                </c:pt>
                <c:pt idx="18">
                  <c:v>330110</c:v>
                </c:pt>
                <c:pt idx="19">
                  <c:v>330120</c:v>
                </c:pt>
                <c:pt idx="20">
                  <c:v>330120</c:v>
                </c:pt>
                <c:pt idx="21">
                  <c:v>330120</c:v>
                </c:pt>
                <c:pt idx="22">
                  <c:v>330120</c:v>
                </c:pt>
                <c:pt idx="23">
                  <c:v>330120</c:v>
                </c:pt>
                <c:pt idx="24">
                  <c:v>330120</c:v>
                </c:pt>
                <c:pt idx="25">
                  <c:v>330120</c:v>
                </c:pt>
                <c:pt idx="26">
                  <c:v>330120</c:v>
                </c:pt>
                <c:pt idx="27">
                  <c:v>330120</c:v>
                </c:pt>
                <c:pt idx="28">
                  <c:v>330130</c:v>
                </c:pt>
                <c:pt idx="29">
                  <c:v>330130</c:v>
                </c:pt>
                <c:pt idx="30">
                  <c:v>330130</c:v>
                </c:pt>
                <c:pt idx="31">
                  <c:v>330130</c:v>
                </c:pt>
                <c:pt idx="32">
                  <c:v>330130</c:v>
                </c:pt>
                <c:pt idx="33">
                  <c:v>330130</c:v>
                </c:pt>
                <c:pt idx="34">
                  <c:v>330130</c:v>
                </c:pt>
                <c:pt idx="35">
                  <c:v>330130</c:v>
                </c:pt>
                <c:pt idx="36">
                  <c:v>330130</c:v>
                </c:pt>
                <c:pt idx="37">
                  <c:v>330130</c:v>
                </c:pt>
                <c:pt idx="38">
                  <c:v>330130</c:v>
                </c:pt>
                <c:pt idx="39">
                  <c:v>330130</c:v>
                </c:pt>
                <c:pt idx="40">
                  <c:v>330130</c:v>
                </c:pt>
                <c:pt idx="41">
                  <c:v>330130</c:v>
                </c:pt>
                <c:pt idx="42">
                  <c:v>330130</c:v>
                </c:pt>
                <c:pt idx="43">
                  <c:v>330130</c:v>
                </c:pt>
                <c:pt idx="44">
                  <c:v>330130</c:v>
                </c:pt>
                <c:pt idx="45">
                  <c:v>330130</c:v>
                </c:pt>
                <c:pt idx="46">
                  <c:v>330130</c:v>
                </c:pt>
                <c:pt idx="47">
                  <c:v>330130</c:v>
                </c:pt>
                <c:pt idx="48">
                  <c:v>330130</c:v>
                </c:pt>
                <c:pt idx="49">
                  <c:v>330130</c:v>
                </c:pt>
                <c:pt idx="50">
                  <c:v>330130</c:v>
                </c:pt>
                <c:pt idx="51">
                  <c:v>330130</c:v>
                </c:pt>
                <c:pt idx="52">
                  <c:v>330130</c:v>
                </c:pt>
                <c:pt idx="53">
                  <c:v>330130</c:v>
                </c:pt>
                <c:pt idx="54">
                  <c:v>330130</c:v>
                </c:pt>
                <c:pt idx="55">
                  <c:v>330130</c:v>
                </c:pt>
                <c:pt idx="56">
                  <c:v>330130</c:v>
                </c:pt>
                <c:pt idx="57">
                  <c:v>330130</c:v>
                </c:pt>
                <c:pt idx="58">
                  <c:v>330130</c:v>
                </c:pt>
                <c:pt idx="59">
                  <c:v>330130</c:v>
                </c:pt>
                <c:pt idx="60">
                  <c:v>330130</c:v>
                </c:pt>
                <c:pt idx="61">
                  <c:v>330130</c:v>
                </c:pt>
                <c:pt idx="62">
                  <c:v>330130</c:v>
                </c:pt>
                <c:pt idx="63">
                  <c:v>330130</c:v>
                </c:pt>
                <c:pt idx="64">
                  <c:v>330130</c:v>
                </c:pt>
                <c:pt idx="65">
                  <c:v>330130</c:v>
                </c:pt>
                <c:pt idx="66">
                  <c:v>330130</c:v>
                </c:pt>
                <c:pt idx="67">
                  <c:v>330130</c:v>
                </c:pt>
                <c:pt idx="68">
                  <c:v>330130</c:v>
                </c:pt>
                <c:pt idx="69">
                  <c:v>330130</c:v>
                </c:pt>
                <c:pt idx="70">
                  <c:v>330130</c:v>
                </c:pt>
                <c:pt idx="71">
                  <c:v>330130</c:v>
                </c:pt>
                <c:pt idx="72">
                  <c:v>330130</c:v>
                </c:pt>
                <c:pt idx="73">
                  <c:v>330130</c:v>
                </c:pt>
                <c:pt idx="74">
                  <c:v>330130</c:v>
                </c:pt>
                <c:pt idx="75">
                  <c:v>330130</c:v>
                </c:pt>
                <c:pt idx="76">
                  <c:v>330130</c:v>
                </c:pt>
                <c:pt idx="77">
                  <c:v>330130</c:v>
                </c:pt>
                <c:pt idx="78">
                  <c:v>330130</c:v>
                </c:pt>
                <c:pt idx="79">
                  <c:v>330130</c:v>
                </c:pt>
                <c:pt idx="80">
                  <c:v>330130</c:v>
                </c:pt>
                <c:pt idx="81">
                  <c:v>330130</c:v>
                </c:pt>
                <c:pt idx="82">
                  <c:v>330130</c:v>
                </c:pt>
                <c:pt idx="83">
                  <c:v>330130</c:v>
                </c:pt>
                <c:pt idx="84">
                  <c:v>330130</c:v>
                </c:pt>
                <c:pt idx="85">
                  <c:v>330130</c:v>
                </c:pt>
                <c:pt idx="86">
                  <c:v>330130</c:v>
                </c:pt>
                <c:pt idx="87">
                  <c:v>330130</c:v>
                </c:pt>
                <c:pt idx="88">
                  <c:v>330130</c:v>
                </c:pt>
                <c:pt idx="89">
                  <c:v>330130</c:v>
                </c:pt>
                <c:pt idx="90">
                  <c:v>330130</c:v>
                </c:pt>
                <c:pt idx="91">
                  <c:v>330130</c:v>
                </c:pt>
                <c:pt idx="92">
                  <c:v>330130</c:v>
                </c:pt>
                <c:pt idx="93">
                  <c:v>330130</c:v>
                </c:pt>
                <c:pt idx="94">
                  <c:v>330130</c:v>
                </c:pt>
                <c:pt idx="95">
                  <c:v>330130</c:v>
                </c:pt>
                <c:pt idx="96">
                  <c:v>330130</c:v>
                </c:pt>
                <c:pt idx="97">
                  <c:v>330130</c:v>
                </c:pt>
                <c:pt idx="98">
                  <c:v>330130</c:v>
                </c:pt>
                <c:pt idx="99">
                  <c:v>330130</c:v>
                </c:pt>
              </c:numCache>
            </c:numRef>
          </c:val>
          <c:smooth val="0"/>
        </c:ser>
        <c:dLbls>
          <c:showLegendKey val="0"/>
          <c:showVal val="0"/>
          <c:showCatName val="0"/>
          <c:showSerName val="0"/>
          <c:showPercent val="0"/>
          <c:showBubbleSize val="0"/>
        </c:dLbls>
        <c:marker val="1"/>
        <c:smooth val="0"/>
        <c:axId val="357975168"/>
        <c:axId val="357977088"/>
      </c:lineChart>
      <c:catAx>
        <c:axId val="357975168"/>
        <c:scaling>
          <c:orientation val="minMax"/>
        </c:scaling>
        <c:delete val="0"/>
        <c:axPos val="b"/>
        <c:title>
          <c:tx>
            <c:rich>
              <a:bodyPr/>
              <a:lstStyle/>
              <a:p>
                <a:pPr>
                  <a:defRPr/>
                </a:pPr>
                <a:r>
                  <a:rPr lang="en-GB"/>
                  <a:t>Generation</a:t>
                </a:r>
              </a:p>
            </c:rich>
          </c:tx>
          <c:layout>
            <c:manualLayout>
              <c:xMode val="edge"/>
              <c:yMode val="edge"/>
              <c:x val="0.41564784292274254"/>
              <c:y val="0.89474818006239787"/>
            </c:manualLayout>
          </c:layout>
          <c:overlay val="0"/>
        </c:title>
        <c:numFmt formatCode="General" sourceLinked="1"/>
        <c:majorTickMark val="out"/>
        <c:minorTickMark val="none"/>
        <c:tickLblPos val="nextTo"/>
        <c:txPr>
          <a:bodyPr/>
          <a:lstStyle/>
          <a:p>
            <a:pPr>
              <a:defRPr sz="800"/>
            </a:pPr>
            <a:endParaRPr lang="en-US"/>
          </a:p>
        </c:txPr>
        <c:crossAx val="357977088"/>
        <c:crosses val="autoZero"/>
        <c:auto val="1"/>
        <c:lblAlgn val="ctr"/>
        <c:lblOffset val="100"/>
        <c:noMultiLvlLbl val="0"/>
      </c:catAx>
      <c:valAx>
        <c:axId val="357977088"/>
        <c:scaling>
          <c:orientation val="minMax"/>
        </c:scaling>
        <c:delete val="0"/>
        <c:axPos val="l"/>
        <c:majorGridlines/>
        <c:title>
          <c:tx>
            <c:rich>
              <a:bodyPr rot="-5400000" vert="horz"/>
              <a:lstStyle/>
              <a:p>
                <a:pPr>
                  <a:defRPr/>
                </a:pPr>
                <a:r>
                  <a:rPr lang="en-GB"/>
                  <a:t>Total net benefit</a:t>
                </a:r>
              </a:p>
            </c:rich>
          </c:tx>
          <c:layout>
            <c:manualLayout>
              <c:xMode val="edge"/>
              <c:yMode val="edge"/>
              <c:x val="4.8750761730652044E-3"/>
              <c:y val="0.19456494824939335"/>
            </c:manualLayout>
          </c:layout>
          <c:overlay val="0"/>
        </c:title>
        <c:numFmt formatCode="General" sourceLinked="1"/>
        <c:majorTickMark val="out"/>
        <c:minorTickMark val="none"/>
        <c:tickLblPos val="nextTo"/>
        <c:crossAx val="357975168"/>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386697256467207E-2"/>
          <c:y val="5.1400554097404488E-2"/>
          <c:w val="0.84517305840367074"/>
          <c:h val="0.81838363954505688"/>
        </c:manualLayout>
      </c:layout>
      <c:barChart>
        <c:barDir val="col"/>
        <c:grouping val="clustered"/>
        <c:varyColors val="0"/>
        <c:ser>
          <c:idx val="0"/>
          <c:order val="0"/>
          <c:tx>
            <c:strRef>
              <c:f>CoverageCxM!$A$1</c:f>
              <c:strCache>
                <c:ptCount val="1"/>
                <c:pt idx="0">
                  <c:v>C0.7XM0.01</c:v>
                </c:pt>
              </c:strCache>
            </c:strRef>
          </c:tx>
          <c:invertIfNegative val="0"/>
          <c:val>
            <c:numRef>
              <c:f>CoverageCxM!$A$2:$A$4132</c:f>
              <c:numCache>
                <c:formatCode>General</c:formatCode>
                <c:ptCount val="41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1</c:v>
                </c:pt>
                <c:pt idx="140">
                  <c:v>0</c:v>
                </c:pt>
                <c:pt idx="141">
                  <c:v>0</c:v>
                </c:pt>
                <c:pt idx="142">
                  <c:v>0</c:v>
                </c:pt>
                <c:pt idx="143">
                  <c:v>1</c:v>
                </c:pt>
                <c:pt idx="144">
                  <c:v>0</c:v>
                </c:pt>
                <c:pt idx="145">
                  <c:v>0</c:v>
                </c:pt>
                <c:pt idx="146">
                  <c:v>0</c:v>
                </c:pt>
                <c:pt idx="147">
                  <c:v>2</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3</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2</c:v>
                </c:pt>
                <c:pt idx="524">
                  <c:v>3</c:v>
                </c:pt>
                <c:pt idx="525">
                  <c:v>0</c:v>
                </c:pt>
                <c:pt idx="526">
                  <c:v>0</c:v>
                </c:pt>
                <c:pt idx="527">
                  <c:v>0</c:v>
                </c:pt>
                <c:pt idx="528">
                  <c:v>0</c:v>
                </c:pt>
                <c:pt idx="529">
                  <c:v>0</c:v>
                </c:pt>
                <c:pt idx="530">
                  <c:v>0</c:v>
                </c:pt>
                <c:pt idx="531">
                  <c:v>0</c:v>
                </c:pt>
                <c:pt idx="532">
                  <c:v>1</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7</c:v>
                </c:pt>
                <c:pt idx="632">
                  <c:v>0</c:v>
                </c:pt>
                <c:pt idx="633">
                  <c:v>0</c:v>
                </c:pt>
                <c:pt idx="634">
                  <c:v>1</c:v>
                </c:pt>
                <c:pt idx="635">
                  <c:v>1</c:v>
                </c:pt>
                <c:pt idx="636">
                  <c:v>0</c:v>
                </c:pt>
                <c:pt idx="637">
                  <c:v>2</c:v>
                </c:pt>
                <c:pt idx="638">
                  <c:v>1</c:v>
                </c:pt>
                <c:pt idx="639">
                  <c:v>0</c:v>
                </c:pt>
                <c:pt idx="640">
                  <c:v>0</c:v>
                </c:pt>
                <c:pt idx="641">
                  <c:v>0</c:v>
                </c:pt>
                <c:pt idx="642">
                  <c:v>0</c:v>
                </c:pt>
                <c:pt idx="643">
                  <c:v>0</c:v>
                </c:pt>
                <c:pt idx="644">
                  <c:v>0</c:v>
                </c:pt>
                <c:pt idx="645">
                  <c:v>0</c:v>
                </c:pt>
                <c:pt idx="646">
                  <c:v>0</c:v>
                </c:pt>
                <c:pt idx="647">
                  <c:v>0</c:v>
                </c:pt>
                <c:pt idx="648">
                  <c:v>0</c:v>
                </c:pt>
                <c:pt idx="649">
                  <c:v>0</c:v>
                </c:pt>
                <c:pt idx="650">
                  <c:v>1</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1</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2</c:v>
                </c:pt>
                <c:pt idx="781">
                  <c:v>0</c:v>
                </c:pt>
                <c:pt idx="782">
                  <c:v>0</c:v>
                </c:pt>
                <c:pt idx="783">
                  <c:v>0</c:v>
                </c:pt>
                <c:pt idx="784">
                  <c:v>0</c:v>
                </c:pt>
                <c:pt idx="785">
                  <c:v>0</c:v>
                </c:pt>
                <c:pt idx="786">
                  <c:v>0</c:v>
                </c:pt>
                <c:pt idx="787">
                  <c:v>1</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1</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2</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1</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1</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1</c:v>
                </c:pt>
                <c:pt idx="1620">
                  <c:v>1</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1</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11</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1</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1</c:v>
                </c:pt>
                <c:pt idx="2000">
                  <c:v>0</c:v>
                </c:pt>
                <c:pt idx="2001">
                  <c:v>0</c:v>
                </c:pt>
                <c:pt idx="2002">
                  <c:v>0</c:v>
                </c:pt>
                <c:pt idx="2003">
                  <c:v>2</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1</c:v>
                </c:pt>
                <c:pt idx="2064">
                  <c:v>0</c:v>
                </c:pt>
                <c:pt idx="2065">
                  <c:v>0</c:v>
                </c:pt>
                <c:pt idx="2066">
                  <c:v>0</c:v>
                </c:pt>
                <c:pt idx="2067">
                  <c:v>0</c:v>
                </c:pt>
                <c:pt idx="2068">
                  <c:v>1</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2</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1</c:v>
                </c:pt>
                <c:pt idx="2161">
                  <c:v>0</c:v>
                </c:pt>
                <c:pt idx="2162">
                  <c:v>0</c:v>
                </c:pt>
                <c:pt idx="2163">
                  <c:v>0</c:v>
                </c:pt>
                <c:pt idx="2164">
                  <c:v>0</c:v>
                </c:pt>
                <c:pt idx="2165">
                  <c:v>0</c:v>
                </c:pt>
                <c:pt idx="2166">
                  <c:v>0</c:v>
                </c:pt>
                <c:pt idx="2167">
                  <c:v>1</c:v>
                </c:pt>
                <c:pt idx="2168">
                  <c:v>0</c:v>
                </c:pt>
                <c:pt idx="2169">
                  <c:v>2</c:v>
                </c:pt>
                <c:pt idx="2170">
                  <c:v>0</c:v>
                </c:pt>
                <c:pt idx="2171">
                  <c:v>0</c:v>
                </c:pt>
                <c:pt idx="2172">
                  <c:v>0</c:v>
                </c:pt>
                <c:pt idx="2173">
                  <c:v>5</c:v>
                </c:pt>
                <c:pt idx="2174">
                  <c:v>2</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1</c:v>
                </c:pt>
                <c:pt idx="2257">
                  <c:v>5</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1</c:v>
                </c:pt>
                <c:pt idx="2576">
                  <c:v>0</c:v>
                </c:pt>
                <c:pt idx="2577">
                  <c:v>0</c:v>
                </c:pt>
                <c:pt idx="2578">
                  <c:v>0</c:v>
                </c:pt>
                <c:pt idx="2579">
                  <c:v>0</c:v>
                </c:pt>
                <c:pt idx="2580">
                  <c:v>0</c:v>
                </c:pt>
                <c:pt idx="2581">
                  <c:v>0</c:v>
                </c:pt>
                <c:pt idx="2582">
                  <c:v>0</c:v>
                </c:pt>
                <c:pt idx="2583">
                  <c:v>3</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1</c:v>
                </c:pt>
                <c:pt idx="2611">
                  <c:v>0</c:v>
                </c:pt>
                <c:pt idx="2612">
                  <c:v>0</c:v>
                </c:pt>
                <c:pt idx="2613">
                  <c:v>0</c:v>
                </c:pt>
                <c:pt idx="2614">
                  <c:v>1</c:v>
                </c:pt>
                <c:pt idx="2615">
                  <c:v>7</c:v>
                </c:pt>
                <c:pt idx="2616">
                  <c:v>1</c:v>
                </c:pt>
                <c:pt idx="2617">
                  <c:v>0</c:v>
                </c:pt>
                <c:pt idx="2618">
                  <c:v>0</c:v>
                </c:pt>
                <c:pt idx="2619">
                  <c:v>1</c:v>
                </c:pt>
                <c:pt idx="2620">
                  <c:v>0</c:v>
                </c:pt>
                <c:pt idx="2621">
                  <c:v>1</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4</c:v>
                </c:pt>
                <c:pt idx="2640">
                  <c:v>1</c:v>
                </c:pt>
                <c:pt idx="2641">
                  <c:v>0</c:v>
                </c:pt>
                <c:pt idx="2642">
                  <c:v>0</c:v>
                </c:pt>
                <c:pt idx="2643">
                  <c:v>0</c:v>
                </c:pt>
                <c:pt idx="2644">
                  <c:v>0</c:v>
                </c:pt>
                <c:pt idx="2645">
                  <c:v>0</c:v>
                </c:pt>
                <c:pt idx="2646">
                  <c:v>0</c:v>
                </c:pt>
                <c:pt idx="2647">
                  <c:v>7</c:v>
                </c:pt>
                <c:pt idx="2648">
                  <c:v>0</c:v>
                </c:pt>
                <c:pt idx="2649">
                  <c:v>1</c:v>
                </c:pt>
                <c:pt idx="2650">
                  <c:v>1</c:v>
                </c:pt>
                <c:pt idx="2651">
                  <c:v>1</c:v>
                </c:pt>
                <c:pt idx="2652">
                  <c:v>0</c:v>
                </c:pt>
                <c:pt idx="2653">
                  <c:v>3</c:v>
                </c:pt>
                <c:pt idx="2654">
                  <c:v>1</c:v>
                </c:pt>
                <c:pt idx="2655">
                  <c:v>0</c:v>
                </c:pt>
                <c:pt idx="2656">
                  <c:v>0</c:v>
                </c:pt>
                <c:pt idx="2657">
                  <c:v>0</c:v>
                </c:pt>
                <c:pt idx="2658">
                  <c:v>0</c:v>
                </c:pt>
                <c:pt idx="2659">
                  <c:v>0</c:v>
                </c:pt>
                <c:pt idx="2660">
                  <c:v>0</c:v>
                </c:pt>
                <c:pt idx="2661">
                  <c:v>0</c:v>
                </c:pt>
                <c:pt idx="2662">
                  <c:v>0</c:v>
                </c:pt>
                <c:pt idx="2663">
                  <c:v>5</c:v>
                </c:pt>
                <c:pt idx="2664">
                  <c:v>2</c:v>
                </c:pt>
                <c:pt idx="2665">
                  <c:v>0</c:v>
                </c:pt>
                <c:pt idx="2666">
                  <c:v>0</c:v>
                </c:pt>
                <c:pt idx="2667">
                  <c:v>2</c:v>
                </c:pt>
                <c:pt idx="2668">
                  <c:v>0</c:v>
                </c:pt>
                <c:pt idx="2669">
                  <c:v>2</c:v>
                </c:pt>
                <c:pt idx="2670">
                  <c:v>1</c:v>
                </c:pt>
                <c:pt idx="2671">
                  <c:v>6</c:v>
                </c:pt>
                <c:pt idx="2672">
                  <c:v>1</c:v>
                </c:pt>
                <c:pt idx="2673">
                  <c:v>1</c:v>
                </c:pt>
                <c:pt idx="2674">
                  <c:v>0</c:v>
                </c:pt>
                <c:pt idx="2675">
                  <c:v>0</c:v>
                </c:pt>
                <c:pt idx="2676">
                  <c:v>0</c:v>
                </c:pt>
                <c:pt idx="2677">
                  <c:v>1</c:v>
                </c:pt>
                <c:pt idx="2678">
                  <c:v>1</c:v>
                </c:pt>
                <c:pt idx="2679">
                  <c:v>199</c:v>
                </c:pt>
                <c:pt idx="2680">
                  <c:v>13</c:v>
                </c:pt>
                <c:pt idx="2681">
                  <c:v>56</c:v>
                </c:pt>
                <c:pt idx="2682">
                  <c:v>4</c:v>
                </c:pt>
                <c:pt idx="2683">
                  <c:v>86</c:v>
                </c:pt>
                <c:pt idx="2684">
                  <c:v>3</c:v>
                </c:pt>
                <c:pt idx="2685">
                  <c:v>224</c:v>
                </c:pt>
                <c:pt idx="2686">
                  <c:v>127</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1</c:v>
                </c:pt>
                <c:pt idx="2701">
                  <c:v>0</c:v>
                </c:pt>
                <c:pt idx="2702">
                  <c:v>0</c:v>
                </c:pt>
                <c:pt idx="2703">
                  <c:v>4</c:v>
                </c:pt>
                <c:pt idx="2704">
                  <c:v>0</c:v>
                </c:pt>
                <c:pt idx="2705">
                  <c:v>1</c:v>
                </c:pt>
                <c:pt idx="2706">
                  <c:v>1</c:v>
                </c:pt>
                <c:pt idx="2707">
                  <c:v>0</c:v>
                </c:pt>
                <c:pt idx="2708">
                  <c:v>0</c:v>
                </c:pt>
                <c:pt idx="2709">
                  <c:v>0</c:v>
                </c:pt>
                <c:pt idx="2710">
                  <c:v>0</c:v>
                </c:pt>
                <c:pt idx="2711">
                  <c:v>2</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2</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1</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1</c:v>
                </c:pt>
                <c:pt idx="2798">
                  <c:v>1</c:v>
                </c:pt>
                <c:pt idx="2799">
                  <c:v>0</c:v>
                </c:pt>
                <c:pt idx="2800">
                  <c:v>0</c:v>
                </c:pt>
                <c:pt idx="2801">
                  <c:v>1</c:v>
                </c:pt>
                <c:pt idx="2802">
                  <c:v>0</c:v>
                </c:pt>
                <c:pt idx="2803">
                  <c:v>0</c:v>
                </c:pt>
                <c:pt idx="2804">
                  <c:v>0</c:v>
                </c:pt>
                <c:pt idx="2805">
                  <c:v>0</c:v>
                </c:pt>
                <c:pt idx="2806">
                  <c:v>0</c:v>
                </c:pt>
                <c:pt idx="2807">
                  <c:v>1</c:v>
                </c:pt>
                <c:pt idx="2808">
                  <c:v>2</c:v>
                </c:pt>
                <c:pt idx="2809">
                  <c:v>1</c:v>
                </c:pt>
                <c:pt idx="2810">
                  <c:v>0</c:v>
                </c:pt>
                <c:pt idx="2811">
                  <c:v>1</c:v>
                </c:pt>
                <c:pt idx="2812">
                  <c:v>1</c:v>
                </c:pt>
                <c:pt idx="2813">
                  <c:v>3</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1</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1</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1</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1</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3</c:v>
                </c:pt>
                <c:pt idx="2936">
                  <c:v>1</c:v>
                </c:pt>
                <c:pt idx="2937">
                  <c:v>1</c:v>
                </c:pt>
                <c:pt idx="2938">
                  <c:v>0</c:v>
                </c:pt>
                <c:pt idx="2939">
                  <c:v>4</c:v>
                </c:pt>
                <c:pt idx="2940">
                  <c:v>1</c:v>
                </c:pt>
                <c:pt idx="2941">
                  <c:v>5</c:v>
                </c:pt>
                <c:pt idx="2942">
                  <c:v>3</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2</c:v>
                </c:pt>
                <c:pt idx="3056">
                  <c:v>0</c:v>
                </c:pt>
                <c:pt idx="3057">
                  <c:v>0</c:v>
                </c:pt>
                <c:pt idx="3058">
                  <c:v>0</c:v>
                </c:pt>
                <c:pt idx="3059">
                  <c:v>2</c:v>
                </c:pt>
                <c:pt idx="3060">
                  <c:v>0</c:v>
                </c:pt>
                <c:pt idx="3061">
                  <c:v>0</c:v>
                </c:pt>
                <c:pt idx="3062">
                  <c:v>0</c:v>
                </c:pt>
                <c:pt idx="3063">
                  <c:v>1</c:v>
                </c:pt>
                <c:pt idx="3064">
                  <c:v>0</c:v>
                </c:pt>
                <c:pt idx="3065">
                  <c:v>0</c:v>
                </c:pt>
                <c:pt idx="3066">
                  <c:v>0</c:v>
                </c:pt>
                <c:pt idx="3067">
                  <c:v>4</c:v>
                </c:pt>
                <c:pt idx="3068">
                  <c:v>0</c:v>
                </c:pt>
                <c:pt idx="3069">
                  <c:v>2</c:v>
                </c:pt>
                <c:pt idx="3070">
                  <c:v>0</c:v>
                </c:pt>
                <c:pt idx="3071">
                  <c:v>1</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32</c:v>
                </c:pt>
                <c:pt idx="3088">
                  <c:v>0</c:v>
                </c:pt>
                <c:pt idx="3089">
                  <c:v>6</c:v>
                </c:pt>
                <c:pt idx="3090">
                  <c:v>0</c:v>
                </c:pt>
                <c:pt idx="3091">
                  <c:v>0</c:v>
                </c:pt>
                <c:pt idx="3092">
                  <c:v>0</c:v>
                </c:pt>
                <c:pt idx="3093">
                  <c:v>0</c:v>
                </c:pt>
                <c:pt idx="3094">
                  <c:v>0</c:v>
                </c:pt>
                <c:pt idx="3095">
                  <c:v>6</c:v>
                </c:pt>
                <c:pt idx="3096">
                  <c:v>1</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2</c:v>
                </c:pt>
                <c:pt idx="3120">
                  <c:v>2</c:v>
                </c:pt>
                <c:pt idx="3121">
                  <c:v>0</c:v>
                </c:pt>
                <c:pt idx="3122">
                  <c:v>0</c:v>
                </c:pt>
                <c:pt idx="3123">
                  <c:v>0</c:v>
                </c:pt>
                <c:pt idx="3124">
                  <c:v>0</c:v>
                </c:pt>
                <c:pt idx="3125">
                  <c:v>0</c:v>
                </c:pt>
                <c:pt idx="3126">
                  <c:v>0</c:v>
                </c:pt>
                <c:pt idx="3127">
                  <c:v>8</c:v>
                </c:pt>
                <c:pt idx="3128">
                  <c:v>0</c:v>
                </c:pt>
                <c:pt idx="3129">
                  <c:v>0</c:v>
                </c:pt>
                <c:pt idx="3130">
                  <c:v>1</c:v>
                </c:pt>
                <c:pt idx="3131">
                  <c:v>0</c:v>
                </c:pt>
                <c:pt idx="3132">
                  <c:v>0</c:v>
                </c:pt>
                <c:pt idx="3133">
                  <c:v>0</c:v>
                </c:pt>
                <c:pt idx="3134">
                  <c:v>0</c:v>
                </c:pt>
                <c:pt idx="3135">
                  <c:v>1</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4</c:v>
                </c:pt>
                <c:pt idx="3184">
                  <c:v>0</c:v>
                </c:pt>
                <c:pt idx="3185">
                  <c:v>0</c:v>
                </c:pt>
                <c:pt idx="3186">
                  <c:v>1</c:v>
                </c:pt>
                <c:pt idx="3187">
                  <c:v>0</c:v>
                </c:pt>
                <c:pt idx="3188">
                  <c:v>0</c:v>
                </c:pt>
                <c:pt idx="3189">
                  <c:v>0</c:v>
                </c:pt>
                <c:pt idx="3190">
                  <c:v>0</c:v>
                </c:pt>
                <c:pt idx="3191">
                  <c:v>2</c:v>
                </c:pt>
                <c:pt idx="3192">
                  <c:v>0</c:v>
                </c:pt>
                <c:pt idx="3193">
                  <c:v>0</c:v>
                </c:pt>
                <c:pt idx="3194">
                  <c:v>0</c:v>
                </c:pt>
                <c:pt idx="3195">
                  <c:v>0</c:v>
                </c:pt>
                <c:pt idx="3196">
                  <c:v>0</c:v>
                </c:pt>
                <c:pt idx="3197">
                  <c:v>0</c:v>
                </c:pt>
                <c:pt idx="3198">
                  <c:v>2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1</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1</c:v>
                </c:pt>
                <c:pt idx="3304">
                  <c:v>0</c:v>
                </c:pt>
                <c:pt idx="3305">
                  <c:v>0</c:v>
                </c:pt>
                <c:pt idx="3306">
                  <c:v>0</c:v>
                </c:pt>
                <c:pt idx="3307">
                  <c:v>0</c:v>
                </c:pt>
                <c:pt idx="3308">
                  <c:v>0</c:v>
                </c:pt>
                <c:pt idx="3309">
                  <c:v>0</c:v>
                </c:pt>
                <c:pt idx="3310">
                  <c:v>0</c:v>
                </c:pt>
                <c:pt idx="3311">
                  <c:v>0</c:v>
                </c:pt>
                <c:pt idx="3312">
                  <c:v>1</c:v>
                </c:pt>
                <c:pt idx="3313">
                  <c:v>0</c:v>
                </c:pt>
                <c:pt idx="3314">
                  <c:v>0</c:v>
                </c:pt>
                <c:pt idx="3315">
                  <c:v>0</c:v>
                </c:pt>
                <c:pt idx="3316">
                  <c:v>0</c:v>
                </c:pt>
                <c:pt idx="3317">
                  <c:v>0</c:v>
                </c:pt>
                <c:pt idx="3318">
                  <c:v>0</c:v>
                </c:pt>
                <c:pt idx="3319">
                  <c:v>0</c:v>
                </c:pt>
                <c:pt idx="3320">
                  <c:v>1</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1</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1</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1</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1</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1</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1</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6</c:v>
                </c:pt>
                <c:pt idx="3600">
                  <c:v>1</c:v>
                </c:pt>
                <c:pt idx="3601">
                  <c:v>1</c:v>
                </c:pt>
                <c:pt idx="3602">
                  <c:v>0</c:v>
                </c:pt>
                <c:pt idx="3603">
                  <c:v>0</c:v>
                </c:pt>
                <c:pt idx="3604">
                  <c:v>0</c:v>
                </c:pt>
                <c:pt idx="3605">
                  <c:v>0</c:v>
                </c:pt>
                <c:pt idx="3606">
                  <c:v>0</c:v>
                </c:pt>
                <c:pt idx="3607">
                  <c:v>1</c:v>
                </c:pt>
                <c:pt idx="3608">
                  <c:v>0</c:v>
                </c:pt>
                <c:pt idx="3609">
                  <c:v>0</c:v>
                </c:pt>
                <c:pt idx="3610">
                  <c:v>1</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3</c:v>
                </c:pt>
                <c:pt idx="3633">
                  <c:v>0</c:v>
                </c:pt>
                <c:pt idx="3634">
                  <c:v>1</c:v>
                </c:pt>
                <c:pt idx="3635">
                  <c:v>0</c:v>
                </c:pt>
                <c:pt idx="3636">
                  <c:v>0</c:v>
                </c:pt>
                <c:pt idx="3637">
                  <c:v>0</c:v>
                </c:pt>
                <c:pt idx="3638">
                  <c:v>0</c:v>
                </c:pt>
                <c:pt idx="3639">
                  <c:v>0</c:v>
                </c:pt>
                <c:pt idx="3640">
                  <c:v>0</c:v>
                </c:pt>
                <c:pt idx="3641">
                  <c:v>0</c:v>
                </c:pt>
                <c:pt idx="3642">
                  <c:v>0</c:v>
                </c:pt>
                <c:pt idx="3643">
                  <c:v>0</c:v>
                </c:pt>
                <c:pt idx="3644">
                  <c:v>0</c:v>
                </c:pt>
                <c:pt idx="3645">
                  <c:v>0</c:v>
                </c:pt>
                <c:pt idx="3646">
                  <c:v>11</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3</c:v>
                </c:pt>
                <c:pt idx="3664">
                  <c:v>4</c:v>
                </c:pt>
                <c:pt idx="3665">
                  <c:v>1</c:v>
                </c:pt>
                <c:pt idx="3666">
                  <c:v>0</c:v>
                </c:pt>
                <c:pt idx="3667">
                  <c:v>1</c:v>
                </c:pt>
                <c:pt idx="3668">
                  <c:v>0</c:v>
                </c:pt>
                <c:pt idx="3669">
                  <c:v>0</c:v>
                </c:pt>
                <c:pt idx="3670">
                  <c:v>0</c:v>
                </c:pt>
                <c:pt idx="3671">
                  <c:v>0</c:v>
                </c:pt>
                <c:pt idx="3672">
                  <c:v>0</c:v>
                </c:pt>
                <c:pt idx="3673">
                  <c:v>0</c:v>
                </c:pt>
                <c:pt idx="3674">
                  <c:v>0</c:v>
                </c:pt>
                <c:pt idx="3675">
                  <c:v>0</c:v>
                </c:pt>
                <c:pt idx="3676">
                  <c:v>0</c:v>
                </c:pt>
                <c:pt idx="3677">
                  <c:v>0</c:v>
                </c:pt>
                <c:pt idx="3678">
                  <c:v>11</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18</c:v>
                </c:pt>
                <c:pt idx="3695">
                  <c:v>3</c:v>
                </c:pt>
                <c:pt idx="3696">
                  <c:v>12</c:v>
                </c:pt>
                <c:pt idx="3697">
                  <c:v>1</c:v>
                </c:pt>
                <c:pt idx="3698">
                  <c:v>1</c:v>
                </c:pt>
                <c:pt idx="3699">
                  <c:v>0</c:v>
                </c:pt>
                <c:pt idx="3700">
                  <c:v>4</c:v>
                </c:pt>
                <c:pt idx="3701">
                  <c:v>0</c:v>
                </c:pt>
                <c:pt idx="3702">
                  <c:v>17</c:v>
                </c:pt>
                <c:pt idx="3703">
                  <c:v>7</c:v>
                </c:pt>
                <c:pt idx="3704">
                  <c:v>6</c:v>
                </c:pt>
                <c:pt idx="3705">
                  <c:v>1</c:v>
                </c:pt>
                <c:pt idx="3706">
                  <c:v>23</c:v>
                </c:pt>
                <c:pt idx="3707">
                  <c:v>2</c:v>
                </c:pt>
                <c:pt idx="3708">
                  <c:v>13</c:v>
                </c:pt>
                <c:pt idx="3709">
                  <c:v>19</c:v>
                </c:pt>
                <c:pt idx="3710">
                  <c:v>1445</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3</c:v>
                </c:pt>
                <c:pt idx="3728">
                  <c:v>14</c:v>
                </c:pt>
                <c:pt idx="3729">
                  <c:v>0</c:v>
                </c:pt>
                <c:pt idx="3730">
                  <c:v>0</c:v>
                </c:pt>
                <c:pt idx="3731">
                  <c:v>0</c:v>
                </c:pt>
                <c:pt idx="3732">
                  <c:v>1</c:v>
                </c:pt>
                <c:pt idx="3733">
                  <c:v>0</c:v>
                </c:pt>
                <c:pt idx="3734">
                  <c:v>0</c:v>
                </c:pt>
                <c:pt idx="3735">
                  <c:v>1</c:v>
                </c:pt>
                <c:pt idx="3736">
                  <c:v>1</c:v>
                </c:pt>
                <c:pt idx="3737">
                  <c:v>0</c:v>
                </c:pt>
                <c:pt idx="3738">
                  <c:v>0</c:v>
                </c:pt>
                <c:pt idx="3739">
                  <c:v>1</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1</c:v>
                </c:pt>
                <c:pt idx="3768">
                  <c:v>1</c:v>
                </c:pt>
                <c:pt idx="3769">
                  <c:v>0</c:v>
                </c:pt>
                <c:pt idx="3770">
                  <c:v>1</c:v>
                </c:pt>
                <c:pt idx="3771">
                  <c:v>0</c:v>
                </c:pt>
                <c:pt idx="3772">
                  <c:v>0</c:v>
                </c:pt>
                <c:pt idx="3773">
                  <c:v>0</c:v>
                </c:pt>
                <c:pt idx="3774">
                  <c:v>1</c:v>
                </c:pt>
                <c:pt idx="3775">
                  <c:v>0</c:v>
                </c:pt>
                <c:pt idx="3776">
                  <c:v>0</c:v>
                </c:pt>
                <c:pt idx="3777">
                  <c:v>0</c:v>
                </c:pt>
                <c:pt idx="3778">
                  <c:v>0</c:v>
                </c:pt>
                <c:pt idx="3779">
                  <c:v>0</c:v>
                </c:pt>
                <c:pt idx="3780">
                  <c:v>1</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2</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1</c:v>
                </c:pt>
                <c:pt idx="3824">
                  <c:v>2</c:v>
                </c:pt>
                <c:pt idx="3825">
                  <c:v>0</c:v>
                </c:pt>
                <c:pt idx="3826">
                  <c:v>1</c:v>
                </c:pt>
                <c:pt idx="3827">
                  <c:v>0</c:v>
                </c:pt>
                <c:pt idx="3828">
                  <c:v>0</c:v>
                </c:pt>
                <c:pt idx="3829">
                  <c:v>0</c:v>
                </c:pt>
                <c:pt idx="3830">
                  <c:v>1</c:v>
                </c:pt>
                <c:pt idx="3831">
                  <c:v>0</c:v>
                </c:pt>
                <c:pt idx="3832">
                  <c:v>1</c:v>
                </c:pt>
                <c:pt idx="3833">
                  <c:v>0</c:v>
                </c:pt>
                <c:pt idx="3834">
                  <c:v>1</c:v>
                </c:pt>
                <c:pt idx="3835">
                  <c:v>0</c:v>
                </c:pt>
                <c:pt idx="3836">
                  <c:v>0</c:v>
                </c:pt>
                <c:pt idx="3837">
                  <c:v>0</c:v>
                </c:pt>
                <c:pt idx="3838">
                  <c:v>16</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3</c:v>
                </c:pt>
                <c:pt idx="3856">
                  <c:v>0</c:v>
                </c:pt>
                <c:pt idx="3857">
                  <c:v>1</c:v>
                </c:pt>
                <c:pt idx="3858">
                  <c:v>0</c:v>
                </c:pt>
                <c:pt idx="3859">
                  <c:v>1</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1</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1</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1</c:v>
                </c:pt>
                <c:pt idx="3951">
                  <c:v>4</c:v>
                </c:pt>
                <c:pt idx="3952">
                  <c:v>4</c:v>
                </c:pt>
                <c:pt idx="3953">
                  <c:v>0</c:v>
                </c:pt>
                <c:pt idx="3954">
                  <c:v>0</c:v>
                </c:pt>
                <c:pt idx="3955">
                  <c:v>0</c:v>
                </c:pt>
                <c:pt idx="3956">
                  <c:v>0</c:v>
                </c:pt>
                <c:pt idx="3957">
                  <c:v>0</c:v>
                </c:pt>
                <c:pt idx="3958">
                  <c:v>0</c:v>
                </c:pt>
                <c:pt idx="3959">
                  <c:v>1</c:v>
                </c:pt>
                <c:pt idx="3960">
                  <c:v>6</c:v>
                </c:pt>
                <c:pt idx="3961">
                  <c:v>0</c:v>
                </c:pt>
                <c:pt idx="3962">
                  <c:v>0</c:v>
                </c:pt>
                <c:pt idx="3963">
                  <c:v>0</c:v>
                </c:pt>
                <c:pt idx="3964">
                  <c:v>0</c:v>
                </c:pt>
                <c:pt idx="3965">
                  <c:v>0</c:v>
                </c:pt>
                <c:pt idx="3966">
                  <c:v>11</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6</c:v>
                </c:pt>
                <c:pt idx="3984">
                  <c:v>1</c:v>
                </c:pt>
                <c:pt idx="3985">
                  <c:v>0</c:v>
                </c:pt>
                <c:pt idx="3986">
                  <c:v>0</c:v>
                </c:pt>
                <c:pt idx="3987">
                  <c:v>1</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1</c:v>
                </c:pt>
                <c:pt idx="4007">
                  <c:v>0</c:v>
                </c:pt>
                <c:pt idx="4008">
                  <c:v>0</c:v>
                </c:pt>
                <c:pt idx="4009">
                  <c:v>0</c:v>
                </c:pt>
                <c:pt idx="4010">
                  <c:v>0</c:v>
                </c:pt>
                <c:pt idx="4011">
                  <c:v>0</c:v>
                </c:pt>
                <c:pt idx="4012">
                  <c:v>0</c:v>
                </c:pt>
                <c:pt idx="4013">
                  <c:v>0</c:v>
                </c:pt>
                <c:pt idx="4014">
                  <c:v>0</c:v>
                </c:pt>
                <c:pt idx="4015">
                  <c:v>2</c:v>
                </c:pt>
                <c:pt idx="4016">
                  <c:v>0</c:v>
                </c:pt>
                <c:pt idx="4017">
                  <c:v>0</c:v>
                </c:pt>
                <c:pt idx="4018">
                  <c:v>0</c:v>
                </c:pt>
                <c:pt idx="4019">
                  <c:v>0</c:v>
                </c:pt>
                <c:pt idx="4020">
                  <c:v>0</c:v>
                </c:pt>
                <c:pt idx="4021">
                  <c:v>0</c:v>
                </c:pt>
                <c:pt idx="4022">
                  <c:v>0</c:v>
                </c:pt>
                <c:pt idx="4023">
                  <c:v>0</c:v>
                </c:pt>
                <c:pt idx="4024">
                  <c:v>0</c:v>
                </c:pt>
                <c:pt idx="4025">
                  <c:v>0</c:v>
                </c:pt>
                <c:pt idx="4026">
                  <c:v>2</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1</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1</c:v>
                </c:pt>
                <c:pt idx="4073">
                  <c:v>0</c:v>
                </c:pt>
                <c:pt idx="4074">
                  <c:v>0</c:v>
                </c:pt>
                <c:pt idx="4075">
                  <c:v>0</c:v>
                </c:pt>
                <c:pt idx="4076">
                  <c:v>0</c:v>
                </c:pt>
                <c:pt idx="4077">
                  <c:v>0</c:v>
                </c:pt>
                <c:pt idx="4078">
                  <c:v>0</c:v>
                </c:pt>
                <c:pt idx="4079">
                  <c:v>0</c:v>
                </c:pt>
                <c:pt idx="4080">
                  <c:v>2</c:v>
                </c:pt>
                <c:pt idx="4081">
                  <c:v>0</c:v>
                </c:pt>
                <c:pt idx="4082">
                  <c:v>1</c:v>
                </c:pt>
                <c:pt idx="4083">
                  <c:v>0</c:v>
                </c:pt>
                <c:pt idx="4084">
                  <c:v>0</c:v>
                </c:pt>
                <c:pt idx="4085">
                  <c:v>0</c:v>
                </c:pt>
                <c:pt idx="4086">
                  <c:v>0</c:v>
                </c:pt>
                <c:pt idx="4087">
                  <c:v>1</c:v>
                </c:pt>
                <c:pt idx="4088">
                  <c:v>8</c:v>
                </c:pt>
                <c:pt idx="4089">
                  <c:v>0</c:v>
                </c:pt>
                <c:pt idx="4090">
                  <c:v>0</c:v>
                </c:pt>
                <c:pt idx="4091">
                  <c:v>0</c:v>
                </c:pt>
                <c:pt idx="4092">
                  <c:v>0</c:v>
                </c:pt>
                <c:pt idx="4093">
                  <c:v>1</c:v>
                </c:pt>
                <c:pt idx="4094">
                  <c:v>1</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6994048"/>
        <c:axId val="357032704"/>
      </c:barChart>
      <c:catAx>
        <c:axId val="356994048"/>
        <c:scaling>
          <c:orientation val="minMax"/>
        </c:scaling>
        <c:delete val="0"/>
        <c:axPos val="b"/>
        <c:majorTickMark val="out"/>
        <c:minorTickMark val="none"/>
        <c:tickLblPos val="nextTo"/>
        <c:txPr>
          <a:bodyPr/>
          <a:lstStyle/>
          <a:p>
            <a:pPr>
              <a:defRPr sz="700"/>
            </a:pPr>
            <a:endParaRPr lang="en-US"/>
          </a:p>
        </c:txPr>
        <c:crossAx val="357032704"/>
        <c:crosses val="autoZero"/>
        <c:auto val="1"/>
        <c:lblAlgn val="ctr"/>
        <c:lblOffset val="100"/>
        <c:noMultiLvlLbl val="0"/>
      </c:catAx>
      <c:valAx>
        <c:axId val="357032704"/>
        <c:scaling>
          <c:orientation val="minMax"/>
        </c:scaling>
        <c:delete val="0"/>
        <c:axPos val="l"/>
        <c:majorGridlines/>
        <c:numFmt formatCode="General" sourceLinked="1"/>
        <c:majorTickMark val="out"/>
        <c:minorTickMark val="none"/>
        <c:tickLblPos val="nextTo"/>
        <c:crossAx val="356994048"/>
        <c:crosses val="autoZero"/>
        <c:crossBetween val="between"/>
        <c:majorUnit val="200"/>
      </c:valAx>
      <c:spPr>
        <a:ln>
          <a:solidFill>
            <a:schemeClr val="bg1">
              <a:lumMod val="75000"/>
            </a:schemeClr>
          </a:solidFill>
        </a:ln>
      </c:spPr>
    </c:plotArea>
    <c:legend>
      <c:legendPos val="r"/>
      <c:layout>
        <c:manualLayout>
          <c:xMode val="edge"/>
          <c:yMode val="edge"/>
          <c:x val="0.16215042085256581"/>
          <c:y val="3.7452203720436582E-2"/>
          <c:w val="0.32538458116464258"/>
          <c:h val="0.13232830271216095"/>
        </c:manualLayout>
      </c:layout>
      <c:overlay val="0"/>
    </c:legend>
    <c:plotVisOnly val="1"/>
    <c:dispBlanksAs val="gap"/>
    <c:showDLblsOverMax val="0"/>
  </c:chart>
  <c:spPr>
    <a:ln>
      <a:noFill/>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07174103237096E-2"/>
          <c:y val="5.1400554097404488E-2"/>
          <c:w val="0.88469335083114609"/>
          <c:h val="0.79523549139690874"/>
        </c:manualLayout>
      </c:layout>
      <c:barChart>
        <c:barDir val="col"/>
        <c:grouping val="clustered"/>
        <c:varyColors val="0"/>
        <c:ser>
          <c:idx val="0"/>
          <c:order val="0"/>
          <c:tx>
            <c:strRef>
              <c:f>CoverageCxM!$I$1</c:f>
              <c:strCache>
                <c:ptCount val="1"/>
                <c:pt idx="0">
                  <c:v>C0.8xM0.01</c:v>
                </c:pt>
              </c:strCache>
            </c:strRef>
          </c:tx>
          <c:invertIfNegative val="0"/>
          <c:val>
            <c:numRef>
              <c:f>CoverageCxM!$I$2:$I$4132</c:f>
              <c:numCache>
                <c:formatCode>General</c:formatCode>
                <c:ptCount val="41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1</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1</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1</c:v>
                </c:pt>
                <c:pt idx="499">
                  <c:v>0</c:v>
                </c:pt>
                <c:pt idx="500">
                  <c:v>14</c:v>
                </c:pt>
                <c:pt idx="501">
                  <c:v>0</c:v>
                </c:pt>
                <c:pt idx="502">
                  <c:v>1</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2</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1</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2</c:v>
                </c:pt>
                <c:pt idx="561">
                  <c:v>0</c:v>
                </c:pt>
                <c:pt idx="562">
                  <c:v>0</c:v>
                </c:pt>
                <c:pt idx="563">
                  <c:v>0</c:v>
                </c:pt>
                <c:pt idx="564">
                  <c:v>0</c:v>
                </c:pt>
                <c:pt idx="565">
                  <c:v>0</c:v>
                </c:pt>
                <c:pt idx="566">
                  <c:v>0</c:v>
                </c:pt>
                <c:pt idx="567">
                  <c:v>0</c:v>
                </c:pt>
                <c:pt idx="568">
                  <c:v>0</c:v>
                </c:pt>
                <c:pt idx="569">
                  <c:v>0</c:v>
                </c:pt>
                <c:pt idx="570">
                  <c:v>1</c:v>
                </c:pt>
                <c:pt idx="571">
                  <c:v>0</c:v>
                </c:pt>
                <c:pt idx="572">
                  <c:v>1</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5</c:v>
                </c:pt>
                <c:pt idx="629">
                  <c:v>3</c:v>
                </c:pt>
                <c:pt idx="630">
                  <c:v>3</c:v>
                </c:pt>
                <c:pt idx="631">
                  <c:v>0</c:v>
                </c:pt>
                <c:pt idx="632">
                  <c:v>0</c:v>
                </c:pt>
                <c:pt idx="633">
                  <c:v>0</c:v>
                </c:pt>
                <c:pt idx="634">
                  <c:v>0</c:v>
                </c:pt>
                <c:pt idx="635">
                  <c:v>0</c:v>
                </c:pt>
                <c:pt idx="636">
                  <c:v>0</c:v>
                </c:pt>
                <c:pt idx="637">
                  <c:v>0</c:v>
                </c:pt>
                <c:pt idx="638">
                  <c:v>5</c:v>
                </c:pt>
                <c:pt idx="639">
                  <c:v>0</c:v>
                </c:pt>
                <c:pt idx="640">
                  <c:v>0</c:v>
                </c:pt>
                <c:pt idx="641">
                  <c:v>0</c:v>
                </c:pt>
                <c:pt idx="642">
                  <c:v>0</c:v>
                </c:pt>
                <c:pt idx="643">
                  <c:v>0</c:v>
                </c:pt>
                <c:pt idx="644">
                  <c:v>1</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1</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1</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1</c:v>
                </c:pt>
                <c:pt idx="834">
                  <c:v>1</c:v>
                </c:pt>
                <c:pt idx="835">
                  <c:v>0</c:v>
                </c:pt>
                <c:pt idx="836">
                  <c:v>0</c:v>
                </c:pt>
                <c:pt idx="837">
                  <c:v>0</c:v>
                </c:pt>
                <c:pt idx="838">
                  <c:v>0</c:v>
                </c:pt>
                <c:pt idx="839">
                  <c:v>0</c:v>
                </c:pt>
                <c:pt idx="840">
                  <c:v>0</c:v>
                </c:pt>
                <c:pt idx="841">
                  <c:v>0</c:v>
                </c:pt>
                <c:pt idx="842">
                  <c:v>2</c:v>
                </c:pt>
                <c:pt idx="843">
                  <c:v>0</c:v>
                </c:pt>
                <c:pt idx="844">
                  <c:v>0</c:v>
                </c:pt>
                <c:pt idx="845">
                  <c:v>0</c:v>
                </c:pt>
                <c:pt idx="846">
                  <c:v>0</c:v>
                </c:pt>
                <c:pt idx="847">
                  <c:v>0</c:v>
                </c:pt>
                <c:pt idx="848">
                  <c:v>1</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1</c:v>
                </c:pt>
                <c:pt idx="875">
                  <c:v>0</c:v>
                </c:pt>
                <c:pt idx="876">
                  <c:v>0</c:v>
                </c:pt>
                <c:pt idx="877">
                  <c:v>0</c:v>
                </c:pt>
                <c:pt idx="878">
                  <c:v>0</c:v>
                </c:pt>
                <c:pt idx="879">
                  <c:v>0</c:v>
                </c:pt>
                <c:pt idx="880">
                  <c:v>0</c:v>
                </c:pt>
                <c:pt idx="881">
                  <c:v>0</c:v>
                </c:pt>
                <c:pt idx="882">
                  <c:v>0</c:v>
                </c:pt>
                <c:pt idx="883">
                  <c:v>0</c:v>
                </c:pt>
                <c:pt idx="884">
                  <c:v>0</c:v>
                </c:pt>
                <c:pt idx="885">
                  <c:v>0</c:v>
                </c:pt>
                <c:pt idx="886">
                  <c:v>2</c:v>
                </c:pt>
                <c:pt idx="887">
                  <c:v>0</c:v>
                </c:pt>
                <c:pt idx="888">
                  <c:v>0</c:v>
                </c:pt>
                <c:pt idx="889">
                  <c:v>0</c:v>
                </c:pt>
                <c:pt idx="890">
                  <c:v>0</c:v>
                </c:pt>
                <c:pt idx="891">
                  <c:v>0</c:v>
                </c:pt>
                <c:pt idx="892">
                  <c:v>0</c:v>
                </c:pt>
                <c:pt idx="893">
                  <c:v>0</c:v>
                </c:pt>
                <c:pt idx="894">
                  <c:v>0</c:v>
                </c:pt>
                <c:pt idx="895">
                  <c:v>0</c:v>
                </c:pt>
                <c:pt idx="896">
                  <c:v>1</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16</c:v>
                </c:pt>
                <c:pt idx="1013">
                  <c:v>0</c:v>
                </c:pt>
                <c:pt idx="1014">
                  <c:v>7</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1</c:v>
                </c:pt>
                <c:pt idx="1093">
                  <c:v>0</c:v>
                </c:pt>
                <c:pt idx="1094">
                  <c:v>0</c:v>
                </c:pt>
                <c:pt idx="1095">
                  <c:v>0</c:v>
                </c:pt>
                <c:pt idx="1096">
                  <c:v>0</c:v>
                </c:pt>
                <c:pt idx="1097">
                  <c:v>1</c:v>
                </c:pt>
                <c:pt idx="1098">
                  <c:v>0</c:v>
                </c:pt>
                <c:pt idx="1099">
                  <c:v>0</c:v>
                </c:pt>
                <c:pt idx="1100">
                  <c:v>0</c:v>
                </c:pt>
                <c:pt idx="1101">
                  <c:v>0</c:v>
                </c:pt>
                <c:pt idx="1102">
                  <c:v>0</c:v>
                </c:pt>
                <c:pt idx="1103">
                  <c:v>1</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1</c:v>
                </c:pt>
                <c:pt idx="1380">
                  <c:v>0</c:v>
                </c:pt>
                <c:pt idx="1381">
                  <c:v>0</c:v>
                </c:pt>
                <c:pt idx="1382">
                  <c:v>0</c:v>
                </c:pt>
                <c:pt idx="1383">
                  <c:v>0</c:v>
                </c:pt>
                <c:pt idx="1384">
                  <c:v>0</c:v>
                </c:pt>
                <c:pt idx="1385">
                  <c:v>0</c:v>
                </c:pt>
                <c:pt idx="1386">
                  <c:v>0</c:v>
                </c:pt>
                <c:pt idx="1387">
                  <c:v>0</c:v>
                </c:pt>
                <c:pt idx="1388">
                  <c:v>0</c:v>
                </c:pt>
                <c:pt idx="1389">
                  <c:v>0</c:v>
                </c:pt>
                <c:pt idx="1390">
                  <c:v>0</c:v>
                </c:pt>
                <c:pt idx="1391">
                  <c:v>1</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1</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1</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1</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1</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1</c:v>
                </c:pt>
                <c:pt idx="1628">
                  <c:v>0</c:v>
                </c:pt>
                <c:pt idx="1629">
                  <c:v>0</c:v>
                </c:pt>
                <c:pt idx="1630">
                  <c:v>0</c:v>
                </c:pt>
                <c:pt idx="1631">
                  <c:v>0</c:v>
                </c:pt>
                <c:pt idx="1632">
                  <c:v>0</c:v>
                </c:pt>
                <c:pt idx="1633">
                  <c:v>0</c:v>
                </c:pt>
                <c:pt idx="1634">
                  <c:v>0</c:v>
                </c:pt>
                <c:pt idx="1635">
                  <c:v>2</c:v>
                </c:pt>
                <c:pt idx="1636">
                  <c:v>0</c:v>
                </c:pt>
                <c:pt idx="1637">
                  <c:v>0</c:v>
                </c:pt>
                <c:pt idx="1638">
                  <c:v>0</c:v>
                </c:pt>
                <c:pt idx="1639">
                  <c:v>0</c:v>
                </c:pt>
                <c:pt idx="1640">
                  <c:v>0</c:v>
                </c:pt>
                <c:pt idx="1641">
                  <c:v>0</c:v>
                </c:pt>
                <c:pt idx="1642">
                  <c:v>0</c:v>
                </c:pt>
                <c:pt idx="1643">
                  <c:v>0</c:v>
                </c:pt>
                <c:pt idx="1644">
                  <c:v>0</c:v>
                </c:pt>
                <c:pt idx="1645">
                  <c:v>0</c:v>
                </c:pt>
                <c:pt idx="1646">
                  <c:v>1</c:v>
                </c:pt>
                <c:pt idx="1647">
                  <c:v>0</c:v>
                </c:pt>
                <c:pt idx="1648">
                  <c:v>0</c:v>
                </c:pt>
                <c:pt idx="1649">
                  <c:v>0</c:v>
                </c:pt>
                <c:pt idx="1650">
                  <c:v>0</c:v>
                </c:pt>
                <c:pt idx="1651">
                  <c:v>0</c:v>
                </c:pt>
                <c:pt idx="1652">
                  <c:v>0</c:v>
                </c:pt>
                <c:pt idx="1653">
                  <c:v>0</c:v>
                </c:pt>
                <c:pt idx="1654">
                  <c:v>3</c:v>
                </c:pt>
                <c:pt idx="1655">
                  <c:v>0</c:v>
                </c:pt>
                <c:pt idx="1656">
                  <c:v>0</c:v>
                </c:pt>
                <c:pt idx="1657">
                  <c:v>0</c:v>
                </c:pt>
                <c:pt idx="1658">
                  <c:v>0</c:v>
                </c:pt>
                <c:pt idx="1659">
                  <c:v>0</c:v>
                </c:pt>
                <c:pt idx="1660">
                  <c:v>0</c:v>
                </c:pt>
                <c:pt idx="1661">
                  <c:v>0</c:v>
                </c:pt>
                <c:pt idx="1662">
                  <c:v>19</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1</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1</c:v>
                </c:pt>
                <c:pt idx="1770">
                  <c:v>0</c:v>
                </c:pt>
                <c:pt idx="1771">
                  <c:v>0</c:v>
                </c:pt>
                <c:pt idx="1772">
                  <c:v>0</c:v>
                </c:pt>
                <c:pt idx="1773">
                  <c:v>0</c:v>
                </c:pt>
                <c:pt idx="1774">
                  <c:v>0</c:v>
                </c:pt>
                <c:pt idx="1775">
                  <c:v>1</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1</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1</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1</c:v>
                </c:pt>
                <c:pt idx="2020">
                  <c:v>0</c:v>
                </c:pt>
                <c:pt idx="2021">
                  <c:v>0</c:v>
                </c:pt>
                <c:pt idx="2022">
                  <c:v>1</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2</c:v>
                </c:pt>
                <c:pt idx="2037">
                  <c:v>0</c:v>
                </c:pt>
                <c:pt idx="2038">
                  <c:v>0</c:v>
                </c:pt>
                <c:pt idx="2039">
                  <c:v>0</c:v>
                </c:pt>
                <c:pt idx="2040">
                  <c:v>0</c:v>
                </c:pt>
                <c:pt idx="2041">
                  <c:v>1</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1</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1</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1</c:v>
                </c:pt>
                <c:pt idx="2416">
                  <c:v>0</c:v>
                </c:pt>
                <c:pt idx="2417">
                  <c:v>0</c:v>
                </c:pt>
                <c:pt idx="2418">
                  <c:v>0</c:v>
                </c:pt>
                <c:pt idx="2419">
                  <c:v>0</c:v>
                </c:pt>
                <c:pt idx="2420">
                  <c:v>0</c:v>
                </c:pt>
                <c:pt idx="2421">
                  <c:v>0</c:v>
                </c:pt>
                <c:pt idx="2422">
                  <c:v>1</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1</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1</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1</c:v>
                </c:pt>
                <c:pt idx="2544">
                  <c:v>0</c:v>
                </c:pt>
                <c:pt idx="2545">
                  <c:v>0</c:v>
                </c:pt>
                <c:pt idx="2546">
                  <c:v>0</c:v>
                </c:pt>
                <c:pt idx="2547">
                  <c:v>0</c:v>
                </c:pt>
                <c:pt idx="2548">
                  <c:v>5</c:v>
                </c:pt>
                <c:pt idx="2549">
                  <c:v>0</c:v>
                </c:pt>
                <c:pt idx="2550">
                  <c:v>1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1</c:v>
                </c:pt>
                <c:pt idx="2578">
                  <c:v>0</c:v>
                </c:pt>
                <c:pt idx="2579">
                  <c:v>0</c:v>
                </c:pt>
                <c:pt idx="2580">
                  <c:v>0</c:v>
                </c:pt>
                <c:pt idx="2581">
                  <c:v>0</c:v>
                </c:pt>
                <c:pt idx="2582">
                  <c:v>1</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1</c:v>
                </c:pt>
                <c:pt idx="2604">
                  <c:v>0</c:v>
                </c:pt>
                <c:pt idx="2605">
                  <c:v>0</c:v>
                </c:pt>
                <c:pt idx="2606">
                  <c:v>1</c:v>
                </c:pt>
                <c:pt idx="2607">
                  <c:v>0</c:v>
                </c:pt>
                <c:pt idx="2608">
                  <c:v>0</c:v>
                </c:pt>
                <c:pt idx="2609">
                  <c:v>0</c:v>
                </c:pt>
                <c:pt idx="2610">
                  <c:v>1</c:v>
                </c:pt>
                <c:pt idx="2611">
                  <c:v>0</c:v>
                </c:pt>
                <c:pt idx="2612">
                  <c:v>1</c:v>
                </c:pt>
                <c:pt idx="2613">
                  <c:v>0</c:v>
                </c:pt>
                <c:pt idx="2614">
                  <c:v>3</c:v>
                </c:pt>
                <c:pt idx="2615">
                  <c:v>0</c:v>
                </c:pt>
                <c:pt idx="2616">
                  <c:v>0</c:v>
                </c:pt>
                <c:pt idx="2617">
                  <c:v>0</c:v>
                </c:pt>
                <c:pt idx="2618">
                  <c:v>1</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1</c:v>
                </c:pt>
                <c:pt idx="2636">
                  <c:v>0</c:v>
                </c:pt>
                <c:pt idx="2637">
                  <c:v>0</c:v>
                </c:pt>
                <c:pt idx="2638">
                  <c:v>0</c:v>
                </c:pt>
                <c:pt idx="2639">
                  <c:v>0</c:v>
                </c:pt>
                <c:pt idx="2640">
                  <c:v>0</c:v>
                </c:pt>
                <c:pt idx="2641">
                  <c:v>0</c:v>
                </c:pt>
                <c:pt idx="2642">
                  <c:v>0</c:v>
                </c:pt>
                <c:pt idx="2643">
                  <c:v>0</c:v>
                </c:pt>
                <c:pt idx="2644">
                  <c:v>0</c:v>
                </c:pt>
                <c:pt idx="2645">
                  <c:v>0</c:v>
                </c:pt>
                <c:pt idx="2646">
                  <c:v>2</c:v>
                </c:pt>
                <c:pt idx="2647">
                  <c:v>0</c:v>
                </c:pt>
                <c:pt idx="2648">
                  <c:v>0</c:v>
                </c:pt>
                <c:pt idx="2649">
                  <c:v>0</c:v>
                </c:pt>
                <c:pt idx="2650">
                  <c:v>0</c:v>
                </c:pt>
                <c:pt idx="2651">
                  <c:v>2</c:v>
                </c:pt>
                <c:pt idx="2652">
                  <c:v>0</c:v>
                </c:pt>
                <c:pt idx="2653">
                  <c:v>0</c:v>
                </c:pt>
                <c:pt idx="2654">
                  <c:v>1</c:v>
                </c:pt>
                <c:pt idx="2655">
                  <c:v>0</c:v>
                </c:pt>
                <c:pt idx="2656">
                  <c:v>0</c:v>
                </c:pt>
                <c:pt idx="2657">
                  <c:v>0</c:v>
                </c:pt>
                <c:pt idx="2658">
                  <c:v>0</c:v>
                </c:pt>
                <c:pt idx="2659">
                  <c:v>0</c:v>
                </c:pt>
                <c:pt idx="2660">
                  <c:v>0</c:v>
                </c:pt>
                <c:pt idx="2661">
                  <c:v>0</c:v>
                </c:pt>
                <c:pt idx="2662">
                  <c:v>1</c:v>
                </c:pt>
                <c:pt idx="2663">
                  <c:v>0</c:v>
                </c:pt>
                <c:pt idx="2664">
                  <c:v>0</c:v>
                </c:pt>
                <c:pt idx="2665">
                  <c:v>0</c:v>
                </c:pt>
                <c:pt idx="2666">
                  <c:v>0</c:v>
                </c:pt>
                <c:pt idx="2667">
                  <c:v>0</c:v>
                </c:pt>
                <c:pt idx="2668">
                  <c:v>0</c:v>
                </c:pt>
                <c:pt idx="2669">
                  <c:v>0</c:v>
                </c:pt>
                <c:pt idx="2670">
                  <c:v>2</c:v>
                </c:pt>
                <c:pt idx="2671">
                  <c:v>0</c:v>
                </c:pt>
                <c:pt idx="2672">
                  <c:v>0</c:v>
                </c:pt>
                <c:pt idx="2673">
                  <c:v>0</c:v>
                </c:pt>
                <c:pt idx="2674">
                  <c:v>1</c:v>
                </c:pt>
                <c:pt idx="2675">
                  <c:v>0</c:v>
                </c:pt>
                <c:pt idx="2676">
                  <c:v>4</c:v>
                </c:pt>
                <c:pt idx="2677">
                  <c:v>5</c:v>
                </c:pt>
                <c:pt idx="2678">
                  <c:v>138</c:v>
                </c:pt>
                <c:pt idx="2679">
                  <c:v>0</c:v>
                </c:pt>
                <c:pt idx="2680">
                  <c:v>0</c:v>
                </c:pt>
                <c:pt idx="2681">
                  <c:v>0</c:v>
                </c:pt>
                <c:pt idx="2682">
                  <c:v>6</c:v>
                </c:pt>
                <c:pt idx="2683">
                  <c:v>0</c:v>
                </c:pt>
                <c:pt idx="2684">
                  <c:v>3</c:v>
                </c:pt>
                <c:pt idx="2685">
                  <c:v>9</c:v>
                </c:pt>
                <c:pt idx="2686">
                  <c:v>272</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1</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1</c:v>
                </c:pt>
                <c:pt idx="2800">
                  <c:v>0</c:v>
                </c:pt>
                <c:pt idx="2801">
                  <c:v>0</c:v>
                </c:pt>
                <c:pt idx="2802">
                  <c:v>0</c:v>
                </c:pt>
                <c:pt idx="2803">
                  <c:v>0</c:v>
                </c:pt>
                <c:pt idx="2804">
                  <c:v>0</c:v>
                </c:pt>
                <c:pt idx="2805">
                  <c:v>0</c:v>
                </c:pt>
                <c:pt idx="2806">
                  <c:v>4</c:v>
                </c:pt>
                <c:pt idx="2807">
                  <c:v>0</c:v>
                </c:pt>
                <c:pt idx="2808">
                  <c:v>0</c:v>
                </c:pt>
                <c:pt idx="2809">
                  <c:v>0</c:v>
                </c:pt>
                <c:pt idx="2810">
                  <c:v>0</c:v>
                </c:pt>
                <c:pt idx="2811">
                  <c:v>0</c:v>
                </c:pt>
                <c:pt idx="2812">
                  <c:v>0</c:v>
                </c:pt>
                <c:pt idx="2813">
                  <c:v>0</c:v>
                </c:pt>
                <c:pt idx="2814">
                  <c:v>1</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1</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1</c:v>
                </c:pt>
                <c:pt idx="2935">
                  <c:v>0</c:v>
                </c:pt>
                <c:pt idx="2936">
                  <c:v>0</c:v>
                </c:pt>
                <c:pt idx="2937">
                  <c:v>0</c:v>
                </c:pt>
                <c:pt idx="2938">
                  <c:v>0</c:v>
                </c:pt>
                <c:pt idx="2939">
                  <c:v>0</c:v>
                </c:pt>
                <c:pt idx="2940">
                  <c:v>0</c:v>
                </c:pt>
                <c:pt idx="2941">
                  <c:v>0</c:v>
                </c:pt>
                <c:pt idx="2942">
                  <c:v>4</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1</c:v>
                </c:pt>
                <c:pt idx="3037">
                  <c:v>0</c:v>
                </c:pt>
                <c:pt idx="3038">
                  <c:v>3</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1</c:v>
                </c:pt>
                <c:pt idx="3062">
                  <c:v>3</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1</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2</c:v>
                </c:pt>
                <c:pt idx="3195">
                  <c:v>0</c:v>
                </c:pt>
                <c:pt idx="3196">
                  <c:v>0</c:v>
                </c:pt>
                <c:pt idx="3197">
                  <c:v>1</c:v>
                </c:pt>
                <c:pt idx="3198">
                  <c:v>15</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1</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1</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1</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1</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1</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1</c:v>
                </c:pt>
                <c:pt idx="3569">
                  <c:v>0</c:v>
                </c:pt>
                <c:pt idx="3570">
                  <c:v>0</c:v>
                </c:pt>
                <c:pt idx="3571">
                  <c:v>0</c:v>
                </c:pt>
                <c:pt idx="3572">
                  <c:v>0</c:v>
                </c:pt>
                <c:pt idx="3573">
                  <c:v>0</c:v>
                </c:pt>
                <c:pt idx="3574">
                  <c:v>0</c:v>
                </c:pt>
                <c:pt idx="3575">
                  <c:v>0</c:v>
                </c:pt>
                <c:pt idx="3576">
                  <c:v>0</c:v>
                </c:pt>
                <c:pt idx="3577">
                  <c:v>0</c:v>
                </c:pt>
                <c:pt idx="3578">
                  <c:v>0</c:v>
                </c:pt>
                <c:pt idx="3579">
                  <c:v>0</c:v>
                </c:pt>
                <c:pt idx="3580">
                  <c:v>1</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15</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1</c:v>
                </c:pt>
                <c:pt idx="3677">
                  <c:v>2</c:v>
                </c:pt>
                <c:pt idx="3678">
                  <c:v>18</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29</c:v>
                </c:pt>
                <c:pt idx="3695">
                  <c:v>0</c:v>
                </c:pt>
                <c:pt idx="3696">
                  <c:v>0</c:v>
                </c:pt>
                <c:pt idx="3697">
                  <c:v>0</c:v>
                </c:pt>
                <c:pt idx="3698">
                  <c:v>1</c:v>
                </c:pt>
                <c:pt idx="3699">
                  <c:v>0</c:v>
                </c:pt>
                <c:pt idx="3700">
                  <c:v>0</c:v>
                </c:pt>
                <c:pt idx="3701">
                  <c:v>1</c:v>
                </c:pt>
                <c:pt idx="3702">
                  <c:v>23</c:v>
                </c:pt>
                <c:pt idx="3703">
                  <c:v>0</c:v>
                </c:pt>
                <c:pt idx="3704">
                  <c:v>1</c:v>
                </c:pt>
                <c:pt idx="3705">
                  <c:v>1</c:v>
                </c:pt>
                <c:pt idx="3706">
                  <c:v>18</c:v>
                </c:pt>
                <c:pt idx="3707">
                  <c:v>0</c:v>
                </c:pt>
                <c:pt idx="3708">
                  <c:v>31</c:v>
                </c:pt>
                <c:pt idx="3709">
                  <c:v>16</c:v>
                </c:pt>
                <c:pt idx="3710">
                  <c:v>188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1</c:v>
                </c:pt>
                <c:pt idx="3806">
                  <c:v>1</c:v>
                </c:pt>
                <c:pt idx="3807">
                  <c:v>0</c:v>
                </c:pt>
                <c:pt idx="3808">
                  <c:v>0</c:v>
                </c:pt>
                <c:pt idx="3809">
                  <c:v>0</c:v>
                </c:pt>
                <c:pt idx="3810">
                  <c:v>0</c:v>
                </c:pt>
                <c:pt idx="3811">
                  <c:v>0</c:v>
                </c:pt>
                <c:pt idx="3812">
                  <c:v>0</c:v>
                </c:pt>
                <c:pt idx="3813">
                  <c:v>0</c:v>
                </c:pt>
                <c:pt idx="3814">
                  <c:v>0</c:v>
                </c:pt>
                <c:pt idx="3815">
                  <c:v>0</c:v>
                </c:pt>
                <c:pt idx="3816">
                  <c:v>0</c:v>
                </c:pt>
                <c:pt idx="3817">
                  <c:v>0</c:v>
                </c:pt>
                <c:pt idx="3818">
                  <c:v>1</c:v>
                </c:pt>
                <c:pt idx="3819">
                  <c:v>0</c:v>
                </c:pt>
                <c:pt idx="3820">
                  <c:v>0</c:v>
                </c:pt>
                <c:pt idx="3821">
                  <c:v>0</c:v>
                </c:pt>
                <c:pt idx="3822">
                  <c:v>0</c:v>
                </c:pt>
                <c:pt idx="3823">
                  <c:v>0</c:v>
                </c:pt>
                <c:pt idx="3824">
                  <c:v>0</c:v>
                </c:pt>
                <c:pt idx="3825">
                  <c:v>0</c:v>
                </c:pt>
                <c:pt idx="3826">
                  <c:v>0</c:v>
                </c:pt>
                <c:pt idx="3827">
                  <c:v>0</c:v>
                </c:pt>
                <c:pt idx="3828">
                  <c:v>0</c:v>
                </c:pt>
                <c:pt idx="3829">
                  <c:v>0</c:v>
                </c:pt>
                <c:pt idx="3830">
                  <c:v>1</c:v>
                </c:pt>
                <c:pt idx="3831">
                  <c:v>0</c:v>
                </c:pt>
                <c:pt idx="3832">
                  <c:v>0</c:v>
                </c:pt>
                <c:pt idx="3833">
                  <c:v>0</c:v>
                </c:pt>
                <c:pt idx="3834">
                  <c:v>0</c:v>
                </c:pt>
                <c:pt idx="3835">
                  <c:v>0</c:v>
                </c:pt>
                <c:pt idx="3836">
                  <c:v>1</c:v>
                </c:pt>
                <c:pt idx="3837">
                  <c:v>0</c:v>
                </c:pt>
                <c:pt idx="3838">
                  <c:v>19</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1</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1</c:v>
                </c:pt>
                <c:pt idx="3965">
                  <c:v>0</c:v>
                </c:pt>
                <c:pt idx="3966">
                  <c:v>19</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1</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7015936"/>
        <c:axId val="357017472"/>
      </c:barChart>
      <c:catAx>
        <c:axId val="357015936"/>
        <c:scaling>
          <c:orientation val="minMax"/>
        </c:scaling>
        <c:delete val="0"/>
        <c:axPos val="b"/>
        <c:majorTickMark val="out"/>
        <c:minorTickMark val="none"/>
        <c:tickLblPos val="nextTo"/>
        <c:txPr>
          <a:bodyPr/>
          <a:lstStyle/>
          <a:p>
            <a:pPr>
              <a:defRPr sz="700"/>
            </a:pPr>
            <a:endParaRPr lang="en-US"/>
          </a:p>
        </c:txPr>
        <c:crossAx val="357017472"/>
        <c:crosses val="autoZero"/>
        <c:auto val="1"/>
        <c:lblAlgn val="ctr"/>
        <c:lblOffset val="100"/>
        <c:noMultiLvlLbl val="0"/>
      </c:catAx>
      <c:valAx>
        <c:axId val="357017472"/>
        <c:scaling>
          <c:orientation val="minMax"/>
        </c:scaling>
        <c:delete val="0"/>
        <c:axPos val="l"/>
        <c:majorGridlines/>
        <c:numFmt formatCode="General" sourceLinked="1"/>
        <c:majorTickMark val="out"/>
        <c:minorTickMark val="none"/>
        <c:tickLblPos val="nextTo"/>
        <c:crossAx val="357015936"/>
        <c:crosses val="autoZero"/>
        <c:crossBetween val="between"/>
        <c:majorUnit val="400"/>
      </c:valAx>
      <c:spPr>
        <a:ln>
          <a:solidFill>
            <a:schemeClr val="bg1">
              <a:lumMod val="75000"/>
            </a:schemeClr>
          </a:solidFill>
        </a:ln>
      </c:spPr>
    </c:plotArea>
    <c:legend>
      <c:legendPos val="r"/>
      <c:legendEntry>
        <c:idx val="0"/>
        <c:txPr>
          <a:bodyPr/>
          <a:lstStyle/>
          <a:p>
            <a:pPr>
              <a:defRPr sz="900"/>
            </a:pPr>
            <a:endParaRPr lang="en-US"/>
          </a:p>
        </c:txPr>
      </c:legendEntry>
      <c:layout>
        <c:manualLayout>
          <c:xMode val="edge"/>
          <c:yMode val="edge"/>
          <c:x val="0.12352685447874466"/>
          <c:y val="7.6196959755030616E-2"/>
          <c:w val="0.27567266591676043"/>
          <c:h val="0.1392727471566054"/>
        </c:manualLayout>
      </c:layout>
      <c:overlay val="0"/>
    </c:legend>
    <c:plotVisOnly val="1"/>
    <c:dispBlanksAs val="gap"/>
    <c:showDLblsOverMax val="0"/>
  </c:chart>
  <c:spPr>
    <a:ln>
      <a:noFill/>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386697256467207E-2"/>
          <c:y val="5.1400554097404488E-2"/>
          <c:w val="0.85956154761230386"/>
          <c:h val="0.7416125168819917"/>
        </c:manualLayout>
      </c:layout>
      <c:barChart>
        <c:barDir val="col"/>
        <c:grouping val="clustered"/>
        <c:varyColors val="0"/>
        <c:ser>
          <c:idx val="0"/>
          <c:order val="0"/>
          <c:tx>
            <c:strRef>
              <c:f>CoverageCxM!$C$1</c:f>
              <c:strCache>
                <c:ptCount val="1"/>
                <c:pt idx="0">
                  <c:v>C0.7XM0.05</c:v>
                </c:pt>
              </c:strCache>
            </c:strRef>
          </c:tx>
          <c:invertIfNegative val="0"/>
          <c:val>
            <c:numRef>
              <c:f>CoverageCxM!$C$2:$C$4132</c:f>
              <c:numCache>
                <c:formatCode>General</c:formatCode>
                <c:ptCount val="41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2</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2</c:v>
                </c:pt>
                <c:pt idx="75">
                  <c:v>1</c:v>
                </c:pt>
                <c:pt idx="76">
                  <c:v>1</c:v>
                </c:pt>
                <c:pt idx="77">
                  <c:v>0</c:v>
                </c:pt>
                <c:pt idx="78">
                  <c:v>2</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2</c:v>
                </c:pt>
                <c:pt idx="99">
                  <c:v>0</c:v>
                </c:pt>
                <c:pt idx="100">
                  <c:v>0</c:v>
                </c:pt>
                <c:pt idx="101">
                  <c:v>0</c:v>
                </c:pt>
                <c:pt idx="102">
                  <c:v>1</c:v>
                </c:pt>
                <c:pt idx="103">
                  <c:v>0</c:v>
                </c:pt>
                <c:pt idx="104">
                  <c:v>2</c:v>
                </c:pt>
                <c:pt idx="105">
                  <c:v>0</c:v>
                </c:pt>
                <c:pt idx="106">
                  <c:v>4</c:v>
                </c:pt>
                <c:pt idx="107">
                  <c:v>1</c:v>
                </c:pt>
                <c:pt idx="108">
                  <c:v>2</c:v>
                </c:pt>
                <c:pt idx="109">
                  <c:v>2</c:v>
                </c:pt>
                <c:pt idx="110">
                  <c:v>29</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1</c:v>
                </c:pt>
                <c:pt idx="126">
                  <c:v>1</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1</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1</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1</c:v>
                </c:pt>
                <c:pt idx="206">
                  <c:v>1</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3</c:v>
                </c:pt>
                <c:pt idx="235">
                  <c:v>3</c:v>
                </c:pt>
                <c:pt idx="236">
                  <c:v>2</c:v>
                </c:pt>
                <c:pt idx="237">
                  <c:v>0</c:v>
                </c:pt>
                <c:pt idx="238">
                  <c:v>3</c:v>
                </c:pt>
                <c:pt idx="239">
                  <c:v>0</c:v>
                </c:pt>
                <c:pt idx="240">
                  <c:v>0</c:v>
                </c:pt>
                <c:pt idx="241">
                  <c:v>0</c:v>
                </c:pt>
                <c:pt idx="242">
                  <c:v>0</c:v>
                </c:pt>
                <c:pt idx="243">
                  <c:v>0</c:v>
                </c:pt>
                <c:pt idx="244">
                  <c:v>0</c:v>
                </c:pt>
                <c:pt idx="245">
                  <c:v>0</c:v>
                </c:pt>
                <c:pt idx="246">
                  <c:v>0</c:v>
                </c:pt>
                <c:pt idx="247">
                  <c:v>0</c:v>
                </c:pt>
                <c:pt idx="248">
                  <c:v>1</c:v>
                </c:pt>
                <c:pt idx="249">
                  <c:v>0</c:v>
                </c:pt>
                <c:pt idx="250">
                  <c:v>0</c:v>
                </c:pt>
                <c:pt idx="251">
                  <c:v>1</c:v>
                </c:pt>
                <c:pt idx="252">
                  <c:v>3</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1</c:v>
                </c:pt>
                <c:pt idx="293">
                  <c:v>0</c:v>
                </c:pt>
                <c:pt idx="294">
                  <c:v>0</c:v>
                </c:pt>
                <c:pt idx="295">
                  <c:v>0</c:v>
                </c:pt>
                <c:pt idx="296">
                  <c:v>0</c:v>
                </c:pt>
                <c:pt idx="297">
                  <c:v>0</c:v>
                </c:pt>
                <c:pt idx="298">
                  <c:v>0</c:v>
                </c:pt>
                <c:pt idx="299">
                  <c:v>0</c:v>
                </c:pt>
                <c:pt idx="300">
                  <c:v>1</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1</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2</c:v>
                </c:pt>
                <c:pt idx="349">
                  <c:v>0</c:v>
                </c:pt>
                <c:pt idx="350">
                  <c:v>0</c:v>
                </c:pt>
                <c:pt idx="351">
                  <c:v>0</c:v>
                </c:pt>
                <c:pt idx="352">
                  <c:v>0</c:v>
                </c:pt>
                <c:pt idx="353">
                  <c:v>0</c:v>
                </c:pt>
                <c:pt idx="354">
                  <c:v>0</c:v>
                </c:pt>
                <c:pt idx="355">
                  <c:v>0</c:v>
                </c:pt>
                <c:pt idx="356">
                  <c:v>0</c:v>
                </c:pt>
                <c:pt idx="357">
                  <c:v>0</c:v>
                </c:pt>
                <c:pt idx="358">
                  <c:v>0</c:v>
                </c:pt>
                <c:pt idx="359">
                  <c:v>1</c:v>
                </c:pt>
                <c:pt idx="360">
                  <c:v>0</c:v>
                </c:pt>
                <c:pt idx="361">
                  <c:v>0</c:v>
                </c:pt>
                <c:pt idx="362">
                  <c:v>0</c:v>
                </c:pt>
                <c:pt idx="363">
                  <c:v>4</c:v>
                </c:pt>
                <c:pt idx="364">
                  <c:v>4</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3</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3</c:v>
                </c:pt>
                <c:pt idx="428">
                  <c:v>3</c:v>
                </c:pt>
                <c:pt idx="429">
                  <c:v>0</c:v>
                </c:pt>
                <c:pt idx="430">
                  <c:v>0</c:v>
                </c:pt>
                <c:pt idx="431">
                  <c:v>0</c:v>
                </c:pt>
                <c:pt idx="432">
                  <c:v>0</c:v>
                </c:pt>
                <c:pt idx="433">
                  <c:v>0</c:v>
                </c:pt>
                <c:pt idx="434">
                  <c:v>0</c:v>
                </c:pt>
                <c:pt idx="435">
                  <c:v>0</c:v>
                </c:pt>
                <c:pt idx="436">
                  <c:v>0</c:v>
                </c:pt>
                <c:pt idx="437">
                  <c:v>0</c:v>
                </c:pt>
                <c:pt idx="438">
                  <c:v>0</c:v>
                </c:pt>
                <c:pt idx="439">
                  <c:v>0</c:v>
                </c:pt>
                <c:pt idx="440">
                  <c:v>0</c:v>
                </c:pt>
                <c:pt idx="441">
                  <c:v>1</c:v>
                </c:pt>
                <c:pt idx="442">
                  <c:v>0</c:v>
                </c:pt>
                <c:pt idx="443">
                  <c:v>0</c:v>
                </c:pt>
                <c:pt idx="444">
                  <c:v>1</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2</c:v>
                </c:pt>
                <c:pt idx="460">
                  <c:v>1</c:v>
                </c:pt>
                <c:pt idx="461">
                  <c:v>1</c:v>
                </c:pt>
                <c:pt idx="462">
                  <c:v>0</c:v>
                </c:pt>
                <c:pt idx="463">
                  <c:v>0</c:v>
                </c:pt>
                <c:pt idx="464">
                  <c:v>0</c:v>
                </c:pt>
                <c:pt idx="465">
                  <c:v>0</c:v>
                </c:pt>
                <c:pt idx="466">
                  <c:v>0</c:v>
                </c:pt>
                <c:pt idx="467">
                  <c:v>0</c:v>
                </c:pt>
                <c:pt idx="468">
                  <c:v>0</c:v>
                </c:pt>
                <c:pt idx="469">
                  <c:v>0</c:v>
                </c:pt>
                <c:pt idx="470">
                  <c:v>0</c:v>
                </c:pt>
                <c:pt idx="471">
                  <c:v>0</c:v>
                </c:pt>
                <c:pt idx="472">
                  <c:v>1</c:v>
                </c:pt>
                <c:pt idx="473">
                  <c:v>0</c:v>
                </c:pt>
                <c:pt idx="474">
                  <c:v>0</c:v>
                </c:pt>
                <c:pt idx="475">
                  <c:v>1</c:v>
                </c:pt>
                <c:pt idx="476">
                  <c:v>1</c:v>
                </c:pt>
                <c:pt idx="477">
                  <c:v>0</c:v>
                </c:pt>
                <c:pt idx="478">
                  <c:v>2</c:v>
                </c:pt>
                <c:pt idx="479">
                  <c:v>1</c:v>
                </c:pt>
                <c:pt idx="480">
                  <c:v>0</c:v>
                </c:pt>
                <c:pt idx="481">
                  <c:v>1</c:v>
                </c:pt>
                <c:pt idx="482">
                  <c:v>0</c:v>
                </c:pt>
                <c:pt idx="483">
                  <c:v>3</c:v>
                </c:pt>
                <c:pt idx="484">
                  <c:v>5</c:v>
                </c:pt>
                <c:pt idx="485">
                  <c:v>0</c:v>
                </c:pt>
                <c:pt idx="486">
                  <c:v>0</c:v>
                </c:pt>
                <c:pt idx="487">
                  <c:v>8</c:v>
                </c:pt>
                <c:pt idx="488">
                  <c:v>1</c:v>
                </c:pt>
                <c:pt idx="489">
                  <c:v>4</c:v>
                </c:pt>
                <c:pt idx="490">
                  <c:v>0</c:v>
                </c:pt>
                <c:pt idx="491">
                  <c:v>72</c:v>
                </c:pt>
                <c:pt idx="492">
                  <c:v>42</c:v>
                </c:pt>
                <c:pt idx="493">
                  <c:v>7</c:v>
                </c:pt>
                <c:pt idx="494">
                  <c:v>12</c:v>
                </c:pt>
                <c:pt idx="495">
                  <c:v>1</c:v>
                </c:pt>
                <c:pt idx="496">
                  <c:v>0</c:v>
                </c:pt>
                <c:pt idx="497">
                  <c:v>0</c:v>
                </c:pt>
                <c:pt idx="498">
                  <c:v>0</c:v>
                </c:pt>
                <c:pt idx="499">
                  <c:v>2</c:v>
                </c:pt>
                <c:pt idx="500">
                  <c:v>2</c:v>
                </c:pt>
                <c:pt idx="501">
                  <c:v>3</c:v>
                </c:pt>
                <c:pt idx="502">
                  <c:v>0</c:v>
                </c:pt>
                <c:pt idx="503">
                  <c:v>2</c:v>
                </c:pt>
                <c:pt idx="504">
                  <c:v>2</c:v>
                </c:pt>
                <c:pt idx="505">
                  <c:v>0</c:v>
                </c:pt>
                <c:pt idx="506">
                  <c:v>0</c:v>
                </c:pt>
                <c:pt idx="507">
                  <c:v>10</c:v>
                </c:pt>
                <c:pt idx="508">
                  <c:v>18</c:v>
                </c:pt>
                <c:pt idx="509">
                  <c:v>2</c:v>
                </c:pt>
                <c:pt idx="510">
                  <c:v>5</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2</c:v>
                </c:pt>
                <c:pt idx="527">
                  <c:v>0</c:v>
                </c:pt>
                <c:pt idx="528">
                  <c:v>0</c:v>
                </c:pt>
                <c:pt idx="529">
                  <c:v>0</c:v>
                </c:pt>
                <c:pt idx="530">
                  <c:v>0</c:v>
                </c:pt>
                <c:pt idx="531">
                  <c:v>0</c:v>
                </c:pt>
                <c:pt idx="532">
                  <c:v>0</c:v>
                </c:pt>
                <c:pt idx="533">
                  <c:v>0</c:v>
                </c:pt>
                <c:pt idx="534">
                  <c:v>0</c:v>
                </c:pt>
                <c:pt idx="535">
                  <c:v>0</c:v>
                </c:pt>
                <c:pt idx="536">
                  <c:v>0</c:v>
                </c:pt>
                <c:pt idx="537">
                  <c:v>0</c:v>
                </c:pt>
                <c:pt idx="538">
                  <c:v>1</c:v>
                </c:pt>
                <c:pt idx="539">
                  <c:v>0</c:v>
                </c:pt>
                <c:pt idx="540">
                  <c:v>0</c:v>
                </c:pt>
                <c:pt idx="541">
                  <c:v>0</c:v>
                </c:pt>
                <c:pt idx="542">
                  <c:v>0</c:v>
                </c:pt>
                <c:pt idx="543">
                  <c:v>0</c:v>
                </c:pt>
                <c:pt idx="544">
                  <c:v>0</c:v>
                </c:pt>
                <c:pt idx="545">
                  <c:v>0</c:v>
                </c:pt>
                <c:pt idx="546">
                  <c:v>0</c:v>
                </c:pt>
                <c:pt idx="547">
                  <c:v>0</c:v>
                </c:pt>
                <c:pt idx="548">
                  <c:v>0</c:v>
                </c:pt>
                <c:pt idx="549">
                  <c:v>0</c:v>
                </c:pt>
                <c:pt idx="550">
                  <c:v>2</c:v>
                </c:pt>
                <c:pt idx="551">
                  <c:v>0</c:v>
                </c:pt>
                <c:pt idx="552">
                  <c:v>1</c:v>
                </c:pt>
                <c:pt idx="553">
                  <c:v>0</c:v>
                </c:pt>
                <c:pt idx="554">
                  <c:v>2</c:v>
                </c:pt>
                <c:pt idx="555">
                  <c:v>1</c:v>
                </c:pt>
                <c:pt idx="556">
                  <c:v>8</c:v>
                </c:pt>
                <c:pt idx="557">
                  <c:v>1</c:v>
                </c:pt>
                <c:pt idx="558">
                  <c:v>33</c:v>
                </c:pt>
                <c:pt idx="559">
                  <c:v>0</c:v>
                </c:pt>
                <c:pt idx="560">
                  <c:v>0</c:v>
                </c:pt>
                <c:pt idx="561">
                  <c:v>0</c:v>
                </c:pt>
                <c:pt idx="562">
                  <c:v>0</c:v>
                </c:pt>
                <c:pt idx="563">
                  <c:v>0</c:v>
                </c:pt>
                <c:pt idx="564">
                  <c:v>0</c:v>
                </c:pt>
                <c:pt idx="565">
                  <c:v>0</c:v>
                </c:pt>
                <c:pt idx="566">
                  <c:v>1</c:v>
                </c:pt>
                <c:pt idx="567">
                  <c:v>0</c:v>
                </c:pt>
                <c:pt idx="568">
                  <c:v>0</c:v>
                </c:pt>
                <c:pt idx="569">
                  <c:v>0</c:v>
                </c:pt>
                <c:pt idx="570">
                  <c:v>0</c:v>
                </c:pt>
                <c:pt idx="571">
                  <c:v>0</c:v>
                </c:pt>
                <c:pt idx="572">
                  <c:v>0</c:v>
                </c:pt>
                <c:pt idx="573">
                  <c:v>0</c:v>
                </c:pt>
                <c:pt idx="574">
                  <c:v>1</c:v>
                </c:pt>
                <c:pt idx="575">
                  <c:v>0</c:v>
                </c:pt>
                <c:pt idx="576">
                  <c:v>0</c:v>
                </c:pt>
                <c:pt idx="577">
                  <c:v>0</c:v>
                </c:pt>
                <c:pt idx="578">
                  <c:v>1</c:v>
                </c:pt>
                <c:pt idx="579">
                  <c:v>0</c:v>
                </c:pt>
                <c:pt idx="580">
                  <c:v>0</c:v>
                </c:pt>
                <c:pt idx="581">
                  <c:v>0</c:v>
                </c:pt>
                <c:pt idx="582">
                  <c:v>3</c:v>
                </c:pt>
                <c:pt idx="583">
                  <c:v>0</c:v>
                </c:pt>
                <c:pt idx="584">
                  <c:v>1</c:v>
                </c:pt>
                <c:pt idx="585">
                  <c:v>0</c:v>
                </c:pt>
                <c:pt idx="586">
                  <c:v>2</c:v>
                </c:pt>
                <c:pt idx="587">
                  <c:v>1</c:v>
                </c:pt>
                <c:pt idx="588">
                  <c:v>5</c:v>
                </c:pt>
                <c:pt idx="589">
                  <c:v>3</c:v>
                </c:pt>
                <c:pt idx="590">
                  <c:v>19</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3</c:v>
                </c:pt>
                <c:pt idx="605">
                  <c:v>0</c:v>
                </c:pt>
                <c:pt idx="606">
                  <c:v>0</c:v>
                </c:pt>
                <c:pt idx="607">
                  <c:v>0</c:v>
                </c:pt>
                <c:pt idx="608">
                  <c:v>1</c:v>
                </c:pt>
                <c:pt idx="609">
                  <c:v>0</c:v>
                </c:pt>
                <c:pt idx="610">
                  <c:v>5</c:v>
                </c:pt>
                <c:pt idx="611">
                  <c:v>2</c:v>
                </c:pt>
                <c:pt idx="612">
                  <c:v>2</c:v>
                </c:pt>
                <c:pt idx="613">
                  <c:v>1</c:v>
                </c:pt>
                <c:pt idx="614">
                  <c:v>26</c:v>
                </c:pt>
                <c:pt idx="615">
                  <c:v>5</c:v>
                </c:pt>
                <c:pt idx="616">
                  <c:v>8</c:v>
                </c:pt>
                <c:pt idx="617">
                  <c:v>7</c:v>
                </c:pt>
                <c:pt idx="618">
                  <c:v>64</c:v>
                </c:pt>
                <c:pt idx="619">
                  <c:v>17</c:v>
                </c:pt>
                <c:pt idx="620">
                  <c:v>56</c:v>
                </c:pt>
                <c:pt idx="621">
                  <c:v>50</c:v>
                </c:pt>
                <c:pt idx="622">
                  <c:v>362</c:v>
                </c:pt>
                <c:pt idx="623">
                  <c:v>0</c:v>
                </c:pt>
                <c:pt idx="624">
                  <c:v>0</c:v>
                </c:pt>
                <c:pt idx="625">
                  <c:v>0</c:v>
                </c:pt>
                <c:pt idx="626">
                  <c:v>0</c:v>
                </c:pt>
                <c:pt idx="627">
                  <c:v>0</c:v>
                </c:pt>
                <c:pt idx="628">
                  <c:v>0</c:v>
                </c:pt>
                <c:pt idx="629">
                  <c:v>1</c:v>
                </c:pt>
                <c:pt idx="630">
                  <c:v>3</c:v>
                </c:pt>
                <c:pt idx="631">
                  <c:v>0</c:v>
                </c:pt>
                <c:pt idx="632">
                  <c:v>0</c:v>
                </c:pt>
                <c:pt idx="633">
                  <c:v>3</c:v>
                </c:pt>
                <c:pt idx="634">
                  <c:v>2</c:v>
                </c:pt>
                <c:pt idx="635">
                  <c:v>6</c:v>
                </c:pt>
                <c:pt idx="636">
                  <c:v>9</c:v>
                </c:pt>
                <c:pt idx="637">
                  <c:v>5</c:v>
                </c:pt>
                <c:pt idx="638">
                  <c:v>2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2</c:v>
                </c:pt>
                <c:pt idx="703">
                  <c:v>0</c:v>
                </c:pt>
                <c:pt idx="704">
                  <c:v>0</c:v>
                </c:pt>
                <c:pt idx="705">
                  <c:v>1</c:v>
                </c:pt>
                <c:pt idx="706">
                  <c:v>0</c:v>
                </c:pt>
                <c:pt idx="707">
                  <c:v>0</c:v>
                </c:pt>
                <c:pt idx="708">
                  <c:v>0</c:v>
                </c:pt>
                <c:pt idx="709">
                  <c:v>0</c:v>
                </c:pt>
                <c:pt idx="710">
                  <c:v>0</c:v>
                </c:pt>
                <c:pt idx="711">
                  <c:v>0</c:v>
                </c:pt>
                <c:pt idx="712">
                  <c:v>0</c:v>
                </c:pt>
                <c:pt idx="713">
                  <c:v>0</c:v>
                </c:pt>
                <c:pt idx="714">
                  <c:v>1</c:v>
                </c:pt>
                <c:pt idx="715">
                  <c:v>0</c:v>
                </c:pt>
                <c:pt idx="716">
                  <c:v>1</c:v>
                </c:pt>
                <c:pt idx="717">
                  <c:v>0</c:v>
                </c:pt>
                <c:pt idx="718">
                  <c:v>1</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4</c:v>
                </c:pt>
                <c:pt idx="733">
                  <c:v>0</c:v>
                </c:pt>
                <c:pt idx="734">
                  <c:v>0</c:v>
                </c:pt>
                <c:pt idx="735">
                  <c:v>0</c:v>
                </c:pt>
                <c:pt idx="736">
                  <c:v>0</c:v>
                </c:pt>
                <c:pt idx="737">
                  <c:v>0</c:v>
                </c:pt>
                <c:pt idx="738">
                  <c:v>1</c:v>
                </c:pt>
                <c:pt idx="739">
                  <c:v>0</c:v>
                </c:pt>
                <c:pt idx="740">
                  <c:v>2</c:v>
                </c:pt>
                <c:pt idx="741">
                  <c:v>1</c:v>
                </c:pt>
                <c:pt idx="742">
                  <c:v>3</c:v>
                </c:pt>
                <c:pt idx="743">
                  <c:v>0</c:v>
                </c:pt>
                <c:pt idx="744">
                  <c:v>1</c:v>
                </c:pt>
                <c:pt idx="745">
                  <c:v>0</c:v>
                </c:pt>
                <c:pt idx="746">
                  <c:v>6</c:v>
                </c:pt>
                <c:pt idx="747">
                  <c:v>3</c:v>
                </c:pt>
                <c:pt idx="748">
                  <c:v>7</c:v>
                </c:pt>
                <c:pt idx="749">
                  <c:v>4</c:v>
                </c:pt>
                <c:pt idx="750">
                  <c:v>23</c:v>
                </c:pt>
                <c:pt idx="751">
                  <c:v>0</c:v>
                </c:pt>
                <c:pt idx="752">
                  <c:v>1</c:v>
                </c:pt>
                <c:pt idx="753">
                  <c:v>0</c:v>
                </c:pt>
                <c:pt idx="754">
                  <c:v>0</c:v>
                </c:pt>
                <c:pt idx="755">
                  <c:v>2</c:v>
                </c:pt>
                <c:pt idx="756">
                  <c:v>0</c:v>
                </c:pt>
                <c:pt idx="757">
                  <c:v>1</c:v>
                </c:pt>
                <c:pt idx="758">
                  <c:v>1</c:v>
                </c:pt>
                <c:pt idx="759">
                  <c:v>1</c:v>
                </c:pt>
                <c:pt idx="760">
                  <c:v>3</c:v>
                </c:pt>
                <c:pt idx="761">
                  <c:v>0</c:v>
                </c:pt>
                <c:pt idx="762">
                  <c:v>2</c:v>
                </c:pt>
                <c:pt idx="763">
                  <c:v>7</c:v>
                </c:pt>
                <c:pt idx="764">
                  <c:v>27</c:v>
                </c:pt>
                <c:pt idx="765">
                  <c:v>0</c:v>
                </c:pt>
                <c:pt idx="766">
                  <c:v>5</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2</c:v>
                </c:pt>
                <c:pt idx="815">
                  <c:v>0</c:v>
                </c:pt>
                <c:pt idx="816">
                  <c:v>0</c:v>
                </c:pt>
                <c:pt idx="817">
                  <c:v>0</c:v>
                </c:pt>
                <c:pt idx="818">
                  <c:v>0</c:v>
                </c:pt>
                <c:pt idx="819">
                  <c:v>0</c:v>
                </c:pt>
                <c:pt idx="820">
                  <c:v>0</c:v>
                </c:pt>
                <c:pt idx="821">
                  <c:v>0</c:v>
                </c:pt>
                <c:pt idx="822">
                  <c:v>0</c:v>
                </c:pt>
                <c:pt idx="823">
                  <c:v>0</c:v>
                </c:pt>
                <c:pt idx="824">
                  <c:v>0</c:v>
                </c:pt>
                <c:pt idx="825">
                  <c:v>0</c:v>
                </c:pt>
                <c:pt idx="826">
                  <c:v>0</c:v>
                </c:pt>
                <c:pt idx="827">
                  <c:v>3</c:v>
                </c:pt>
                <c:pt idx="828">
                  <c:v>2</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3</c:v>
                </c:pt>
                <c:pt idx="847">
                  <c:v>0</c:v>
                </c:pt>
                <c:pt idx="848">
                  <c:v>0</c:v>
                </c:pt>
                <c:pt idx="849">
                  <c:v>0</c:v>
                </c:pt>
                <c:pt idx="850">
                  <c:v>0</c:v>
                </c:pt>
                <c:pt idx="851">
                  <c:v>0</c:v>
                </c:pt>
                <c:pt idx="852">
                  <c:v>0</c:v>
                </c:pt>
                <c:pt idx="853">
                  <c:v>0</c:v>
                </c:pt>
                <c:pt idx="854">
                  <c:v>0</c:v>
                </c:pt>
                <c:pt idx="855">
                  <c:v>0</c:v>
                </c:pt>
                <c:pt idx="856">
                  <c:v>1</c:v>
                </c:pt>
                <c:pt idx="857">
                  <c:v>0</c:v>
                </c:pt>
                <c:pt idx="858">
                  <c:v>3</c:v>
                </c:pt>
                <c:pt idx="859">
                  <c:v>1</c:v>
                </c:pt>
                <c:pt idx="860">
                  <c:v>0</c:v>
                </c:pt>
                <c:pt idx="861">
                  <c:v>0</c:v>
                </c:pt>
                <c:pt idx="862">
                  <c:v>0</c:v>
                </c:pt>
                <c:pt idx="863">
                  <c:v>1</c:v>
                </c:pt>
                <c:pt idx="864">
                  <c:v>0</c:v>
                </c:pt>
                <c:pt idx="865">
                  <c:v>0</c:v>
                </c:pt>
                <c:pt idx="866">
                  <c:v>0</c:v>
                </c:pt>
                <c:pt idx="867">
                  <c:v>0</c:v>
                </c:pt>
                <c:pt idx="868">
                  <c:v>1</c:v>
                </c:pt>
                <c:pt idx="869">
                  <c:v>0</c:v>
                </c:pt>
                <c:pt idx="870">
                  <c:v>2</c:v>
                </c:pt>
                <c:pt idx="871">
                  <c:v>0</c:v>
                </c:pt>
                <c:pt idx="872">
                  <c:v>2</c:v>
                </c:pt>
                <c:pt idx="873">
                  <c:v>2</c:v>
                </c:pt>
                <c:pt idx="874">
                  <c:v>6</c:v>
                </c:pt>
                <c:pt idx="875">
                  <c:v>2</c:v>
                </c:pt>
                <c:pt idx="876">
                  <c:v>8</c:v>
                </c:pt>
                <c:pt idx="877">
                  <c:v>8</c:v>
                </c:pt>
                <c:pt idx="878">
                  <c:v>25</c:v>
                </c:pt>
                <c:pt idx="879">
                  <c:v>0</c:v>
                </c:pt>
                <c:pt idx="880">
                  <c:v>1</c:v>
                </c:pt>
                <c:pt idx="881">
                  <c:v>0</c:v>
                </c:pt>
                <c:pt idx="882">
                  <c:v>0</c:v>
                </c:pt>
                <c:pt idx="883">
                  <c:v>1</c:v>
                </c:pt>
                <c:pt idx="884">
                  <c:v>8</c:v>
                </c:pt>
                <c:pt idx="885">
                  <c:v>0</c:v>
                </c:pt>
                <c:pt idx="886">
                  <c:v>0</c:v>
                </c:pt>
                <c:pt idx="887">
                  <c:v>0</c:v>
                </c:pt>
                <c:pt idx="888">
                  <c:v>2</c:v>
                </c:pt>
                <c:pt idx="889">
                  <c:v>0</c:v>
                </c:pt>
                <c:pt idx="890">
                  <c:v>1</c:v>
                </c:pt>
                <c:pt idx="891">
                  <c:v>4</c:v>
                </c:pt>
                <c:pt idx="892">
                  <c:v>23</c:v>
                </c:pt>
                <c:pt idx="893">
                  <c:v>0</c:v>
                </c:pt>
                <c:pt idx="894">
                  <c:v>5</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1</c:v>
                </c:pt>
                <c:pt idx="918">
                  <c:v>0</c:v>
                </c:pt>
                <c:pt idx="919">
                  <c:v>0</c:v>
                </c:pt>
                <c:pt idx="920">
                  <c:v>0</c:v>
                </c:pt>
                <c:pt idx="921">
                  <c:v>0</c:v>
                </c:pt>
                <c:pt idx="922">
                  <c:v>0</c:v>
                </c:pt>
                <c:pt idx="923">
                  <c:v>0</c:v>
                </c:pt>
                <c:pt idx="924">
                  <c:v>2</c:v>
                </c:pt>
                <c:pt idx="925">
                  <c:v>0</c:v>
                </c:pt>
                <c:pt idx="926">
                  <c:v>0</c:v>
                </c:pt>
                <c:pt idx="927">
                  <c:v>0</c:v>
                </c:pt>
                <c:pt idx="928">
                  <c:v>0</c:v>
                </c:pt>
                <c:pt idx="929">
                  <c:v>0</c:v>
                </c:pt>
                <c:pt idx="930">
                  <c:v>0</c:v>
                </c:pt>
                <c:pt idx="931">
                  <c:v>0</c:v>
                </c:pt>
                <c:pt idx="932">
                  <c:v>0</c:v>
                </c:pt>
                <c:pt idx="933">
                  <c:v>0</c:v>
                </c:pt>
                <c:pt idx="934">
                  <c:v>1</c:v>
                </c:pt>
                <c:pt idx="935">
                  <c:v>0</c:v>
                </c:pt>
                <c:pt idx="936">
                  <c:v>0</c:v>
                </c:pt>
                <c:pt idx="937">
                  <c:v>0</c:v>
                </c:pt>
                <c:pt idx="938">
                  <c:v>0</c:v>
                </c:pt>
                <c:pt idx="939">
                  <c:v>0</c:v>
                </c:pt>
                <c:pt idx="940">
                  <c:v>4</c:v>
                </c:pt>
                <c:pt idx="941">
                  <c:v>0</c:v>
                </c:pt>
                <c:pt idx="942">
                  <c:v>0</c:v>
                </c:pt>
                <c:pt idx="943">
                  <c:v>0</c:v>
                </c:pt>
                <c:pt idx="944">
                  <c:v>0</c:v>
                </c:pt>
                <c:pt idx="945">
                  <c:v>0</c:v>
                </c:pt>
                <c:pt idx="946">
                  <c:v>0</c:v>
                </c:pt>
                <c:pt idx="947">
                  <c:v>0</c:v>
                </c:pt>
                <c:pt idx="948">
                  <c:v>3</c:v>
                </c:pt>
                <c:pt idx="949">
                  <c:v>0</c:v>
                </c:pt>
                <c:pt idx="950">
                  <c:v>0</c:v>
                </c:pt>
                <c:pt idx="951">
                  <c:v>1</c:v>
                </c:pt>
                <c:pt idx="952">
                  <c:v>2</c:v>
                </c:pt>
                <c:pt idx="953">
                  <c:v>0</c:v>
                </c:pt>
                <c:pt idx="954">
                  <c:v>0</c:v>
                </c:pt>
                <c:pt idx="955">
                  <c:v>3</c:v>
                </c:pt>
                <c:pt idx="956">
                  <c:v>22</c:v>
                </c:pt>
                <c:pt idx="957">
                  <c:v>1</c:v>
                </c:pt>
                <c:pt idx="958">
                  <c:v>6</c:v>
                </c:pt>
                <c:pt idx="959">
                  <c:v>1</c:v>
                </c:pt>
                <c:pt idx="960">
                  <c:v>0</c:v>
                </c:pt>
                <c:pt idx="961">
                  <c:v>0</c:v>
                </c:pt>
                <c:pt idx="962">
                  <c:v>0</c:v>
                </c:pt>
                <c:pt idx="963">
                  <c:v>1</c:v>
                </c:pt>
                <c:pt idx="964">
                  <c:v>3</c:v>
                </c:pt>
                <c:pt idx="965">
                  <c:v>0</c:v>
                </c:pt>
                <c:pt idx="966">
                  <c:v>0</c:v>
                </c:pt>
                <c:pt idx="967">
                  <c:v>0</c:v>
                </c:pt>
                <c:pt idx="968">
                  <c:v>0</c:v>
                </c:pt>
                <c:pt idx="969">
                  <c:v>0</c:v>
                </c:pt>
                <c:pt idx="970">
                  <c:v>0</c:v>
                </c:pt>
                <c:pt idx="971">
                  <c:v>3</c:v>
                </c:pt>
                <c:pt idx="972">
                  <c:v>3</c:v>
                </c:pt>
                <c:pt idx="973">
                  <c:v>1</c:v>
                </c:pt>
                <c:pt idx="974">
                  <c:v>0</c:v>
                </c:pt>
                <c:pt idx="975">
                  <c:v>0</c:v>
                </c:pt>
                <c:pt idx="976">
                  <c:v>0</c:v>
                </c:pt>
                <c:pt idx="977">
                  <c:v>0</c:v>
                </c:pt>
                <c:pt idx="978">
                  <c:v>0</c:v>
                </c:pt>
                <c:pt idx="979">
                  <c:v>0</c:v>
                </c:pt>
                <c:pt idx="980">
                  <c:v>4</c:v>
                </c:pt>
                <c:pt idx="981">
                  <c:v>0</c:v>
                </c:pt>
                <c:pt idx="982">
                  <c:v>1</c:v>
                </c:pt>
                <c:pt idx="983">
                  <c:v>0</c:v>
                </c:pt>
                <c:pt idx="984">
                  <c:v>1</c:v>
                </c:pt>
                <c:pt idx="985">
                  <c:v>0</c:v>
                </c:pt>
                <c:pt idx="986">
                  <c:v>2</c:v>
                </c:pt>
                <c:pt idx="987">
                  <c:v>8</c:v>
                </c:pt>
                <c:pt idx="988">
                  <c:v>32</c:v>
                </c:pt>
                <c:pt idx="989">
                  <c:v>0</c:v>
                </c:pt>
                <c:pt idx="990">
                  <c:v>0</c:v>
                </c:pt>
                <c:pt idx="991">
                  <c:v>0</c:v>
                </c:pt>
                <c:pt idx="992">
                  <c:v>0</c:v>
                </c:pt>
                <c:pt idx="993">
                  <c:v>0</c:v>
                </c:pt>
                <c:pt idx="994">
                  <c:v>0</c:v>
                </c:pt>
                <c:pt idx="995">
                  <c:v>8</c:v>
                </c:pt>
                <c:pt idx="996">
                  <c:v>9</c:v>
                </c:pt>
                <c:pt idx="997">
                  <c:v>1</c:v>
                </c:pt>
                <c:pt idx="998">
                  <c:v>1</c:v>
                </c:pt>
                <c:pt idx="999">
                  <c:v>2</c:v>
                </c:pt>
                <c:pt idx="1000">
                  <c:v>5</c:v>
                </c:pt>
                <c:pt idx="1001">
                  <c:v>0</c:v>
                </c:pt>
                <c:pt idx="1002">
                  <c:v>3</c:v>
                </c:pt>
                <c:pt idx="1003">
                  <c:v>14</c:v>
                </c:pt>
                <c:pt idx="1004">
                  <c:v>42</c:v>
                </c:pt>
                <c:pt idx="1005">
                  <c:v>0</c:v>
                </c:pt>
                <c:pt idx="1006">
                  <c:v>4</c:v>
                </c:pt>
                <c:pt idx="1007">
                  <c:v>0</c:v>
                </c:pt>
                <c:pt idx="1008">
                  <c:v>3</c:v>
                </c:pt>
                <c:pt idx="1009">
                  <c:v>0</c:v>
                </c:pt>
                <c:pt idx="1010">
                  <c:v>0</c:v>
                </c:pt>
                <c:pt idx="1011">
                  <c:v>12</c:v>
                </c:pt>
                <c:pt idx="1012">
                  <c:v>32</c:v>
                </c:pt>
                <c:pt idx="1013">
                  <c:v>9</c:v>
                </c:pt>
                <c:pt idx="1014">
                  <c:v>4</c:v>
                </c:pt>
                <c:pt idx="1015">
                  <c:v>14</c:v>
                </c:pt>
                <c:pt idx="1016">
                  <c:v>29</c:v>
                </c:pt>
                <c:pt idx="1017">
                  <c:v>1</c:v>
                </c:pt>
                <c:pt idx="1018">
                  <c:v>4</c:v>
                </c:pt>
                <c:pt idx="1019">
                  <c:v>65</c:v>
                </c:pt>
                <c:pt idx="1020">
                  <c:v>434</c:v>
                </c:pt>
                <c:pt idx="1021">
                  <c:v>5</c:v>
                </c:pt>
                <c:pt idx="1022">
                  <c:v>35</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1</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1</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2</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1</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2</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1</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2</c:v>
                </c:pt>
                <c:pt idx="1262">
                  <c:v>2</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1</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1</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1</c:v>
                </c:pt>
                <c:pt idx="1383">
                  <c:v>0</c:v>
                </c:pt>
                <c:pt idx="1384">
                  <c:v>0</c:v>
                </c:pt>
                <c:pt idx="1385">
                  <c:v>0</c:v>
                </c:pt>
                <c:pt idx="1386">
                  <c:v>0</c:v>
                </c:pt>
                <c:pt idx="1387">
                  <c:v>0</c:v>
                </c:pt>
                <c:pt idx="1388">
                  <c:v>1</c:v>
                </c:pt>
                <c:pt idx="1389">
                  <c:v>2</c:v>
                </c:pt>
                <c:pt idx="1390">
                  <c:v>1</c:v>
                </c:pt>
                <c:pt idx="1391">
                  <c:v>0</c:v>
                </c:pt>
                <c:pt idx="1392">
                  <c:v>0</c:v>
                </c:pt>
                <c:pt idx="1393">
                  <c:v>0</c:v>
                </c:pt>
                <c:pt idx="1394">
                  <c:v>0</c:v>
                </c:pt>
                <c:pt idx="1395">
                  <c:v>0</c:v>
                </c:pt>
                <c:pt idx="1396">
                  <c:v>0</c:v>
                </c:pt>
                <c:pt idx="1397">
                  <c:v>0</c:v>
                </c:pt>
                <c:pt idx="1398">
                  <c:v>0</c:v>
                </c:pt>
                <c:pt idx="1399">
                  <c:v>0</c:v>
                </c:pt>
                <c:pt idx="1400">
                  <c:v>2</c:v>
                </c:pt>
                <c:pt idx="1401">
                  <c:v>1</c:v>
                </c:pt>
                <c:pt idx="1402">
                  <c:v>0</c:v>
                </c:pt>
                <c:pt idx="1403">
                  <c:v>0</c:v>
                </c:pt>
                <c:pt idx="1404">
                  <c:v>1</c:v>
                </c:pt>
                <c:pt idx="1405">
                  <c:v>1</c:v>
                </c:pt>
                <c:pt idx="1406">
                  <c:v>0</c:v>
                </c:pt>
                <c:pt idx="1407">
                  <c:v>0</c:v>
                </c:pt>
                <c:pt idx="1408">
                  <c:v>0</c:v>
                </c:pt>
                <c:pt idx="1409">
                  <c:v>0</c:v>
                </c:pt>
                <c:pt idx="1410">
                  <c:v>0</c:v>
                </c:pt>
                <c:pt idx="1411">
                  <c:v>0</c:v>
                </c:pt>
                <c:pt idx="1412">
                  <c:v>0</c:v>
                </c:pt>
                <c:pt idx="1413">
                  <c:v>0</c:v>
                </c:pt>
                <c:pt idx="1414">
                  <c:v>0</c:v>
                </c:pt>
                <c:pt idx="1415">
                  <c:v>1</c:v>
                </c:pt>
                <c:pt idx="1416">
                  <c:v>0</c:v>
                </c:pt>
                <c:pt idx="1417">
                  <c:v>0</c:v>
                </c:pt>
                <c:pt idx="1418">
                  <c:v>1</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1</c:v>
                </c:pt>
                <c:pt idx="1446">
                  <c:v>0</c:v>
                </c:pt>
                <c:pt idx="1447">
                  <c:v>0</c:v>
                </c:pt>
                <c:pt idx="1448">
                  <c:v>0</c:v>
                </c:pt>
                <c:pt idx="1449">
                  <c:v>1</c:v>
                </c:pt>
                <c:pt idx="1450">
                  <c:v>0</c:v>
                </c:pt>
                <c:pt idx="1451">
                  <c:v>2</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2</c:v>
                </c:pt>
                <c:pt idx="1479">
                  <c:v>0</c:v>
                </c:pt>
                <c:pt idx="1480">
                  <c:v>0</c:v>
                </c:pt>
                <c:pt idx="1481">
                  <c:v>1</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2</c:v>
                </c:pt>
                <c:pt idx="1500">
                  <c:v>0</c:v>
                </c:pt>
                <c:pt idx="1501">
                  <c:v>0</c:v>
                </c:pt>
                <c:pt idx="1502">
                  <c:v>0</c:v>
                </c:pt>
                <c:pt idx="1503">
                  <c:v>0</c:v>
                </c:pt>
                <c:pt idx="1504">
                  <c:v>0</c:v>
                </c:pt>
                <c:pt idx="1505">
                  <c:v>1</c:v>
                </c:pt>
                <c:pt idx="1506">
                  <c:v>1</c:v>
                </c:pt>
                <c:pt idx="1507">
                  <c:v>4</c:v>
                </c:pt>
                <c:pt idx="1508">
                  <c:v>0</c:v>
                </c:pt>
                <c:pt idx="1509">
                  <c:v>2</c:v>
                </c:pt>
                <c:pt idx="1510">
                  <c:v>0</c:v>
                </c:pt>
                <c:pt idx="1511">
                  <c:v>0</c:v>
                </c:pt>
                <c:pt idx="1512">
                  <c:v>0</c:v>
                </c:pt>
                <c:pt idx="1513">
                  <c:v>3</c:v>
                </c:pt>
                <c:pt idx="1514">
                  <c:v>2</c:v>
                </c:pt>
                <c:pt idx="1515">
                  <c:v>12</c:v>
                </c:pt>
                <c:pt idx="1516">
                  <c:v>0</c:v>
                </c:pt>
                <c:pt idx="1517">
                  <c:v>19</c:v>
                </c:pt>
                <c:pt idx="1518">
                  <c:v>4</c:v>
                </c:pt>
                <c:pt idx="1519">
                  <c:v>0</c:v>
                </c:pt>
                <c:pt idx="1520">
                  <c:v>0</c:v>
                </c:pt>
                <c:pt idx="1521">
                  <c:v>0</c:v>
                </c:pt>
                <c:pt idx="1522">
                  <c:v>0</c:v>
                </c:pt>
                <c:pt idx="1523">
                  <c:v>0</c:v>
                </c:pt>
                <c:pt idx="1524">
                  <c:v>0</c:v>
                </c:pt>
                <c:pt idx="1525">
                  <c:v>0</c:v>
                </c:pt>
                <c:pt idx="1526">
                  <c:v>0</c:v>
                </c:pt>
                <c:pt idx="1527">
                  <c:v>1</c:v>
                </c:pt>
                <c:pt idx="1528">
                  <c:v>1</c:v>
                </c:pt>
                <c:pt idx="1529">
                  <c:v>2</c:v>
                </c:pt>
                <c:pt idx="1530">
                  <c:v>0</c:v>
                </c:pt>
                <c:pt idx="1531">
                  <c:v>0</c:v>
                </c:pt>
                <c:pt idx="1532">
                  <c:v>0</c:v>
                </c:pt>
                <c:pt idx="1533">
                  <c:v>0</c:v>
                </c:pt>
                <c:pt idx="1534">
                  <c:v>3</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1</c:v>
                </c:pt>
                <c:pt idx="1578">
                  <c:v>0</c:v>
                </c:pt>
                <c:pt idx="1579">
                  <c:v>0</c:v>
                </c:pt>
                <c:pt idx="1580">
                  <c:v>0</c:v>
                </c:pt>
                <c:pt idx="1581">
                  <c:v>0</c:v>
                </c:pt>
                <c:pt idx="1582">
                  <c:v>2</c:v>
                </c:pt>
                <c:pt idx="1583">
                  <c:v>0</c:v>
                </c:pt>
                <c:pt idx="1584">
                  <c:v>0</c:v>
                </c:pt>
                <c:pt idx="1585">
                  <c:v>0</c:v>
                </c:pt>
                <c:pt idx="1586">
                  <c:v>0</c:v>
                </c:pt>
                <c:pt idx="1587">
                  <c:v>0</c:v>
                </c:pt>
                <c:pt idx="1588">
                  <c:v>0</c:v>
                </c:pt>
                <c:pt idx="1589">
                  <c:v>0</c:v>
                </c:pt>
                <c:pt idx="1590">
                  <c:v>0</c:v>
                </c:pt>
                <c:pt idx="1591">
                  <c:v>0</c:v>
                </c:pt>
                <c:pt idx="1592">
                  <c:v>0</c:v>
                </c:pt>
                <c:pt idx="1593">
                  <c:v>1</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1</c:v>
                </c:pt>
                <c:pt idx="1611">
                  <c:v>0</c:v>
                </c:pt>
                <c:pt idx="1612">
                  <c:v>1</c:v>
                </c:pt>
                <c:pt idx="1613">
                  <c:v>0</c:v>
                </c:pt>
                <c:pt idx="1614">
                  <c:v>1</c:v>
                </c:pt>
                <c:pt idx="1615">
                  <c:v>0</c:v>
                </c:pt>
                <c:pt idx="1616">
                  <c:v>0</c:v>
                </c:pt>
                <c:pt idx="1617">
                  <c:v>0</c:v>
                </c:pt>
                <c:pt idx="1618">
                  <c:v>0</c:v>
                </c:pt>
                <c:pt idx="1619">
                  <c:v>0</c:v>
                </c:pt>
                <c:pt idx="1620">
                  <c:v>1</c:v>
                </c:pt>
                <c:pt idx="1621">
                  <c:v>0</c:v>
                </c:pt>
                <c:pt idx="1622">
                  <c:v>0</c:v>
                </c:pt>
                <c:pt idx="1623">
                  <c:v>0</c:v>
                </c:pt>
                <c:pt idx="1624">
                  <c:v>0</c:v>
                </c:pt>
                <c:pt idx="1625">
                  <c:v>0</c:v>
                </c:pt>
                <c:pt idx="1626">
                  <c:v>0</c:v>
                </c:pt>
                <c:pt idx="1627">
                  <c:v>0</c:v>
                </c:pt>
                <c:pt idx="1628">
                  <c:v>0</c:v>
                </c:pt>
                <c:pt idx="1629">
                  <c:v>0</c:v>
                </c:pt>
                <c:pt idx="1630">
                  <c:v>1</c:v>
                </c:pt>
                <c:pt idx="1631">
                  <c:v>0</c:v>
                </c:pt>
                <c:pt idx="1632">
                  <c:v>0</c:v>
                </c:pt>
                <c:pt idx="1633">
                  <c:v>0</c:v>
                </c:pt>
                <c:pt idx="1634">
                  <c:v>0</c:v>
                </c:pt>
                <c:pt idx="1635">
                  <c:v>1</c:v>
                </c:pt>
                <c:pt idx="1636">
                  <c:v>2</c:v>
                </c:pt>
                <c:pt idx="1637">
                  <c:v>0</c:v>
                </c:pt>
                <c:pt idx="1638">
                  <c:v>2</c:v>
                </c:pt>
                <c:pt idx="1639">
                  <c:v>0</c:v>
                </c:pt>
                <c:pt idx="1640">
                  <c:v>1</c:v>
                </c:pt>
                <c:pt idx="1641">
                  <c:v>1</c:v>
                </c:pt>
                <c:pt idx="1642">
                  <c:v>0</c:v>
                </c:pt>
                <c:pt idx="1643">
                  <c:v>1</c:v>
                </c:pt>
                <c:pt idx="1644">
                  <c:v>3</c:v>
                </c:pt>
                <c:pt idx="1645">
                  <c:v>6</c:v>
                </c:pt>
                <c:pt idx="1646">
                  <c:v>38</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1</c:v>
                </c:pt>
                <c:pt idx="1661">
                  <c:v>1</c:v>
                </c:pt>
                <c:pt idx="1662">
                  <c:v>4</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1</c:v>
                </c:pt>
                <c:pt idx="1700">
                  <c:v>0</c:v>
                </c:pt>
                <c:pt idx="1701">
                  <c:v>1</c:v>
                </c:pt>
                <c:pt idx="1702">
                  <c:v>0</c:v>
                </c:pt>
                <c:pt idx="1703">
                  <c:v>0</c:v>
                </c:pt>
                <c:pt idx="1704">
                  <c:v>0</c:v>
                </c:pt>
                <c:pt idx="1705">
                  <c:v>0</c:v>
                </c:pt>
                <c:pt idx="1706">
                  <c:v>0</c:v>
                </c:pt>
                <c:pt idx="1707">
                  <c:v>0</c:v>
                </c:pt>
                <c:pt idx="1708">
                  <c:v>0</c:v>
                </c:pt>
                <c:pt idx="1709">
                  <c:v>1</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3</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1</c:v>
                </c:pt>
                <c:pt idx="1760">
                  <c:v>0</c:v>
                </c:pt>
                <c:pt idx="1761">
                  <c:v>0</c:v>
                </c:pt>
                <c:pt idx="1762">
                  <c:v>0</c:v>
                </c:pt>
                <c:pt idx="1763">
                  <c:v>0</c:v>
                </c:pt>
                <c:pt idx="1764">
                  <c:v>0</c:v>
                </c:pt>
                <c:pt idx="1765">
                  <c:v>0</c:v>
                </c:pt>
                <c:pt idx="1766">
                  <c:v>0</c:v>
                </c:pt>
                <c:pt idx="1767">
                  <c:v>0</c:v>
                </c:pt>
                <c:pt idx="1768">
                  <c:v>0</c:v>
                </c:pt>
                <c:pt idx="1769">
                  <c:v>0</c:v>
                </c:pt>
                <c:pt idx="1770">
                  <c:v>2</c:v>
                </c:pt>
                <c:pt idx="1771">
                  <c:v>0</c:v>
                </c:pt>
                <c:pt idx="1772">
                  <c:v>1</c:v>
                </c:pt>
                <c:pt idx="1773">
                  <c:v>4</c:v>
                </c:pt>
                <c:pt idx="1774">
                  <c:v>2</c:v>
                </c:pt>
                <c:pt idx="1775">
                  <c:v>0</c:v>
                </c:pt>
                <c:pt idx="1776">
                  <c:v>0</c:v>
                </c:pt>
                <c:pt idx="1777">
                  <c:v>1</c:v>
                </c:pt>
                <c:pt idx="1778">
                  <c:v>0</c:v>
                </c:pt>
                <c:pt idx="1779">
                  <c:v>1</c:v>
                </c:pt>
                <c:pt idx="1780">
                  <c:v>1</c:v>
                </c:pt>
                <c:pt idx="1781">
                  <c:v>0</c:v>
                </c:pt>
                <c:pt idx="1782">
                  <c:v>0</c:v>
                </c:pt>
                <c:pt idx="1783">
                  <c:v>0</c:v>
                </c:pt>
                <c:pt idx="1784">
                  <c:v>1</c:v>
                </c:pt>
                <c:pt idx="1785">
                  <c:v>0</c:v>
                </c:pt>
                <c:pt idx="1786">
                  <c:v>0</c:v>
                </c:pt>
                <c:pt idx="1787">
                  <c:v>0</c:v>
                </c:pt>
                <c:pt idx="1788">
                  <c:v>4</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1</c:v>
                </c:pt>
                <c:pt idx="1808">
                  <c:v>0</c:v>
                </c:pt>
                <c:pt idx="1809">
                  <c:v>0</c:v>
                </c:pt>
                <c:pt idx="1810">
                  <c:v>0</c:v>
                </c:pt>
                <c:pt idx="1811">
                  <c:v>0</c:v>
                </c:pt>
                <c:pt idx="1812">
                  <c:v>0</c:v>
                </c:pt>
                <c:pt idx="1813">
                  <c:v>0</c:v>
                </c:pt>
                <c:pt idx="1814">
                  <c:v>0</c:v>
                </c:pt>
                <c:pt idx="1815">
                  <c:v>1</c:v>
                </c:pt>
                <c:pt idx="1816">
                  <c:v>0</c:v>
                </c:pt>
                <c:pt idx="1817">
                  <c:v>0</c:v>
                </c:pt>
                <c:pt idx="1818">
                  <c:v>0</c:v>
                </c:pt>
                <c:pt idx="1819">
                  <c:v>0</c:v>
                </c:pt>
                <c:pt idx="1820">
                  <c:v>0</c:v>
                </c:pt>
                <c:pt idx="1821">
                  <c:v>0</c:v>
                </c:pt>
                <c:pt idx="1822">
                  <c:v>1</c:v>
                </c:pt>
                <c:pt idx="1823">
                  <c:v>0</c:v>
                </c:pt>
                <c:pt idx="1824">
                  <c:v>0</c:v>
                </c:pt>
                <c:pt idx="1825">
                  <c:v>0</c:v>
                </c:pt>
                <c:pt idx="1826">
                  <c:v>0</c:v>
                </c:pt>
                <c:pt idx="1827">
                  <c:v>0</c:v>
                </c:pt>
                <c:pt idx="1828">
                  <c:v>0</c:v>
                </c:pt>
                <c:pt idx="1829">
                  <c:v>0</c:v>
                </c:pt>
                <c:pt idx="1830">
                  <c:v>1</c:v>
                </c:pt>
                <c:pt idx="1831">
                  <c:v>0</c:v>
                </c:pt>
                <c:pt idx="1832">
                  <c:v>0</c:v>
                </c:pt>
                <c:pt idx="1833">
                  <c:v>0</c:v>
                </c:pt>
                <c:pt idx="1834">
                  <c:v>0</c:v>
                </c:pt>
                <c:pt idx="1835">
                  <c:v>0</c:v>
                </c:pt>
                <c:pt idx="1836">
                  <c:v>0</c:v>
                </c:pt>
                <c:pt idx="1837">
                  <c:v>1</c:v>
                </c:pt>
                <c:pt idx="1838">
                  <c:v>0</c:v>
                </c:pt>
                <c:pt idx="1839">
                  <c:v>0</c:v>
                </c:pt>
                <c:pt idx="1840">
                  <c:v>0</c:v>
                </c:pt>
                <c:pt idx="1841">
                  <c:v>0</c:v>
                </c:pt>
                <c:pt idx="1842">
                  <c:v>0</c:v>
                </c:pt>
                <c:pt idx="1843">
                  <c:v>0</c:v>
                </c:pt>
                <c:pt idx="1844">
                  <c:v>0</c:v>
                </c:pt>
                <c:pt idx="1845">
                  <c:v>0</c:v>
                </c:pt>
                <c:pt idx="1846">
                  <c:v>0</c:v>
                </c:pt>
                <c:pt idx="1847">
                  <c:v>0</c:v>
                </c:pt>
                <c:pt idx="1848">
                  <c:v>1</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1</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1</c:v>
                </c:pt>
                <c:pt idx="1900">
                  <c:v>1</c:v>
                </c:pt>
                <c:pt idx="1901">
                  <c:v>1</c:v>
                </c:pt>
                <c:pt idx="1902">
                  <c:v>0</c:v>
                </c:pt>
                <c:pt idx="1903">
                  <c:v>0</c:v>
                </c:pt>
                <c:pt idx="1904">
                  <c:v>0</c:v>
                </c:pt>
                <c:pt idx="1905">
                  <c:v>0</c:v>
                </c:pt>
                <c:pt idx="1906">
                  <c:v>0</c:v>
                </c:pt>
                <c:pt idx="1907">
                  <c:v>1</c:v>
                </c:pt>
                <c:pt idx="1908">
                  <c:v>2</c:v>
                </c:pt>
                <c:pt idx="1909">
                  <c:v>0</c:v>
                </c:pt>
                <c:pt idx="1910">
                  <c:v>0</c:v>
                </c:pt>
                <c:pt idx="1911">
                  <c:v>0</c:v>
                </c:pt>
                <c:pt idx="1912">
                  <c:v>4</c:v>
                </c:pt>
                <c:pt idx="1913">
                  <c:v>0</c:v>
                </c:pt>
                <c:pt idx="1914">
                  <c:v>0</c:v>
                </c:pt>
                <c:pt idx="1915">
                  <c:v>0</c:v>
                </c:pt>
                <c:pt idx="1916">
                  <c:v>3</c:v>
                </c:pt>
                <c:pt idx="1917">
                  <c:v>0</c:v>
                </c:pt>
                <c:pt idx="1918">
                  <c:v>3</c:v>
                </c:pt>
                <c:pt idx="1919">
                  <c:v>0</c:v>
                </c:pt>
                <c:pt idx="1920">
                  <c:v>0</c:v>
                </c:pt>
                <c:pt idx="1921">
                  <c:v>0</c:v>
                </c:pt>
                <c:pt idx="1922">
                  <c:v>0</c:v>
                </c:pt>
                <c:pt idx="1923">
                  <c:v>0</c:v>
                </c:pt>
                <c:pt idx="1924">
                  <c:v>0</c:v>
                </c:pt>
                <c:pt idx="1925">
                  <c:v>0</c:v>
                </c:pt>
                <c:pt idx="1926">
                  <c:v>0</c:v>
                </c:pt>
                <c:pt idx="1927">
                  <c:v>0</c:v>
                </c:pt>
                <c:pt idx="1928">
                  <c:v>0</c:v>
                </c:pt>
                <c:pt idx="1929">
                  <c:v>0</c:v>
                </c:pt>
                <c:pt idx="1930">
                  <c:v>1</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1</c:v>
                </c:pt>
                <c:pt idx="1949">
                  <c:v>0</c:v>
                </c:pt>
                <c:pt idx="1950">
                  <c:v>0</c:v>
                </c:pt>
                <c:pt idx="1951">
                  <c:v>0</c:v>
                </c:pt>
                <c:pt idx="1952">
                  <c:v>0</c:v>
                </c:pt>
                <c:pt idx="1953">
                  <c:v>0</c:v>
                </c:pt>
                <c:pt idx="1954">
                  <c:v>1</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1</c:v>
                </c:pt>
                <c:pt idx="1978">
                  <c:v>0</c:v>
                </c:pt>
                <c:pt idx="1979">
                  <c:v>0</c:v>
                </c:pt>
                <c:pt idx="1980">
                  <c:v>1</c:v>
                </c:pt>
                <c:pt idx="1981">
                  <c:v>0</c:v>
                </c:pt>
                <c:pt idx="1982">
                  <c:v>0</c:v>
                </c:pt>
                <c:pt idx="1983">
                  <c:v>0</c:v>
                </c:pt>
                <c:pt idx="1984">
                  <c:v>2</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1</c:v>
                </c:pt>
                <c:pt idx="2005">
                  <c:v>0</c:v>
                </c:pt>
                <c:pt idx="2006">
                  <c:v>0</c:v>
                </c:pt>
                <c:pt idx="2007">
                  <c:v>1</c:v>
                </c:pt>
                <c:pt idx="2008">
                  <c:v>0</c:v>
                </c:pt>
                <c:pt idx="2009">
                  <c:v>0</c:v>
                </c:pt>
                <c:pt idx="2010">
                  <c:v>0</c:v>
                </c:pt>
                <c:pt idx="2011">
                  <c:v>3</c:v>
                </c:pt>
                <c:pt idx="2012">
                  <c:v>4</c:v>
                </c:pt>
                <c:pt idx="2013">
                  <c:v>0</c:v>
                </c:pt>
                <c:pt idx="2014">
                  <c:v>0</c:v>
                </c:pt>
                <c:pt idx="2015">
                  <c:v>0</c:v>
                </c:pt>
                <c:pt idx="2016">
                  <c:v>1</c:v>
                </c:pt>
                <c:pt idx="2017">
                  <c:v>0</c:v>
                </c:pt>
                <c:pt idx="2018">
                  <c:v>0</c:v>
                </c:pt>
                <c:pt idx="2019">
                  <c:v>1</c:v>
                </c:pt>
                <c:pt idx="2020">
                  <c:v>0</c:v>
                </c:pt>
                <c:pt idx="2021">
                  <c:v>1</c:v>
                </c:pt>
                <c:pt idx="2022">
                  <c:v>0</c:v>
                </c:pt>
                <c:pt idx="2023">
                  <c:v>0</c:v>
                </c:pt>
                <c:pt idx="2024">
                  <c:v>1</c:v>
                </c:pt>
                <c:pt idx="2025">
                  <c:v>0</c:v>
                </c:pt>
                <c:pt idx="2026">
                  <c:v>0</c:v>
                </c:pt>
                <c:pt idx="2027">
                  <c:v>9</c:v>
                </c:pt>
                <c:pt idx="2028">
                  <c:v>5</c:v>
                </c:pt>
                <c:pt idx="2029">
                  <c:v>5</c:v>
                </c:pt>
                <c:pt idx="2030">
                  <c:v>0</c:v>
                </c:pt>
                <c:pt idx="2031">
                  <c:v>0</c:v>
                </c:pt>
                <c:pt idx="2032">
                  <c:v>1</c:v>
                </c:pt>
                <c:pt idx="2033">
                  <c:v>0</c:v>
                </c:pt>
                <c:pt idx="2034">
                  <c:v>0</c:v>
                </c:pt>
                <c:pt idx="2035">
                  <c:v>4</c:v>
                </c:pt>
                <c:pt idx="2036">
                  <c:v>7</c:v>
                </c:pt>
                <c:pt idx="2037">
                  <c:v>1</c:v>
                </c:pt>
                <c:pt idx="2038">
                  <c:v>1</c:v>
                </c:pt>
                <c:pt idx="2039">
                  <c:v>1</c:v>
                </c:pt>
                <c:pt idx="2040">
                  <c:v>11</c:v>
                </c:pt>
                <c:pt idx="2041">
                  <c:v>3</c:v>
                </c:pt>
                <c:pt idx="2042">
                  <c:v>2</c:v>
                </c:pt>
                <c:pt idx="2043">
                  <c:v>11</c:v>
                </c:pt>
                <c:pt idx="2044">
                  <c:v>36</c:v>
                </c:pt>
                <c:pt idx="2045">
                  <c:v>2</c:v>
                </c:pt>
                <c:pt idx="2046">
                  <c:v>4</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1</c:v>
                </c:pt>
                <c:pt idx="2151">
                  <c:v>0</c:v>
                </c:pt>
                <c:pt idx="2152">
                  <c:v>0</c:v>
                </c:pt>
                <c:pt idx="2153">
                  <c:v>1</c:v>
                </c:pt>
                <c:pt idx="2154">
                  <c:v>0</c:v>
                </c:pt>
                <c:pt idx="2155">
                  <c:v>0</c:v>
                </c:pt>
                <c:pt idx="2156">
                  <c:v>0</c:v>
                </c:pt>
                <c:pt idx="2157">
                  <c:v>0</c:v>
                </c:pt>
                <c:pt idx="2158">
                  <c:v>4</c:v>
                </c:pt>
                <c:pt idx="2159">
                  <c:v>0</c:v>
                </c:pt>
                <c:pt idx="2160">
                  <c:v>0</c:v>
                </c:pt>
                <c:pt idx="2161">
                  <c:v>0</c:v>
                </c:pt>
                <c:pt idx="2162">
                  <c:v>0</c:v>
                </c:pt>
                <c:pt idx="2163">
                  <c:v>0</c:v>
                </c:pt>
                <c:pt idx="2164">
                  <c:v>0</c:v>
                </c:pt>
                <c:pt idx="2165">
                  <c:v>0</c:v>
                </c:pt>
                <c:pt idx="2166">
                  <c:v>0</c:v>
                </c:pt>
                <c:pt idx="2167">
                  <c:v>0</c:v>
                </c:pt>
                <c:pt idx="2168">
                  <c:v>0</c:v>
                </c:pt>
                <c:pt idx="2169">
                  <c:v>1</c:v>
                </c:pt>
                <c:pt idx="2170">
                  <c:v>0</c:v>
                </c:pt>
                <c:pt idx="2171">
                  <c:v>0</c:v>
                </c:pt>
                <c:pt idx="2172">
                  <c:v>2</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1</c:v>
                </c:pt>
                <c:pt idx="2285">
                  <c:v>0</c:v>
                </c:pt>
                <c:pt idx="2286">
                  <c:v>2</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1</c:v>
                </c:pt>
                <c:pt idx="2393">
                  <c:v>0</c:v>
                </c:pt>
                <c:pt idx="2394">
                  <c:v>0</c:v>
                </c:pt>
                <c:pt idx="2395">
                  <c:v>0</c:v>
                </c:pt>
                <c:pt idx="2396">
                  <c:v>0</c:v>
                </c:pt>
                <c:pt idx="2397">
                  <c:v>0</c:v>
                </c:pt>
                <c:pt idx="2398">
                  <c:v>2</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2</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1</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1</c:v>
                </c:pt>
                <c:pt idx="2508">
                  <c:v>0</c:v>
                </c:pt>
                <c:pt idx="2509">
                  <c:v>0</c:v>
                </c:pt>
                <c:pt idx="2510">
                  <c:v>1</c:v>
                </c:pt>
                <c:pt idx="2511">
                  <c:v>1</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2</c:v>
                </c:pt>
                <c:pt idx="2528">
                  <c:v>0</c:v>
                </c:pt>
                <c:pt idx="2529">
                  <c:v>1</c:v>
                </c:pt>
                <c:pt idx="2530">
                  <c:v>0</c:v>
                </c:pt>
                <c:pt idx="2531">
                  <c:v>2</c:v>
                </c:pt>
                <c:pt idx="2532">
                  <c:v>3</c:v>
                </c:pt>
                <c:pt idx="2533">
                  <c:v>1</c:v>
                </c:pt>
                <c:pt idx="2534">
                  <c:v>0</c:v>
                </c:pt>
                <c:pt idx="2535">
                  <c:v>3</c:v>
                </c:pt>
                <c:pt idx="2536">
                  <c:v>4</c:v>
                </c:pt>
                <c:pt idx="2537">
                  <c:v>1</c:v>
                </c:pt>
                <c:pt idx="2538">
                  <c:v>0</c:v>
                </c:pt>
                <c:pt idx="2539">
                  <c:v>5</c:v>
                </c:pt>
                <c:pt idx="2540">
                  <c:v>1</c:v>
                </c:pt>
                <c:pt idx="2541">
                  <c:v>0</c:v>
                </c:pt>
                <c:pt idx="2542">
                  <c:v>0</c:v>
                </c:pt>
                <c:pt idx="2543">
                  <c:v>0</c:v>
                </c:pt>
                <c:pt idx="2544">
                  <c:v>3</c:v>
                </c:pt>
                <c:pt idx="2545">
                  <c:v>0</c:v>
                </c:pt>
                <c:pt idx="2546">
                  <c:v>0</c:v>
                </c:pt>
                <c:pt idx="2547">
                  <c:v>0</c:v>
                </c:pt>
                <c:pt idx="2548">
                  <c:v>0</c:v>
                </c:pt>
                <c:pt idx="2549">
                  <c:v>0</c:v>
                </c:pt>
                <c:pt idx="2550">
                  <c:v>1</c:v>
                </c:pt>
                <c:pt idx="2551">
                  <c:v>0</c:v>
                </c:pt>
                <c:pt idx="2552">
                  <c:v>6</c:v>
                </c:pt>
                <c:pt idx="2553">
                  <c:v>0</c:v>
                </c:pt>
                <c:pt idx="2554">
                  <c:v>0</c:v>
                </c:pt>
                <c:pt idx="2555">
                  <c:v>0</c:v>
                </c:pt>
                <c:pt idx="2556">
                  <c:v>1</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1</c:v>
                </c:pt>
                <c:pt idx="2599">
                  <c:v>0</c:v>
                </c:pt>
                <c:pt idx="2600">
                  <c:v>0</c:v>
                </c:pt>
                <c:pt idx="2601">
                  <c:v>0</c:v>
                </c:pt>
                <c:pt idx="2602">
                  <c:v>1</c:v>
                </c:pt>
                <c:pt idx="2603">
                  <c:v>0</c:v>
                </c:pt>
                <c:pt idx="2604">
                  <c:v>1</c:v>
                </c:pt>
                <c:pt idx="2605">
                  <c:v>0</c:v>
                </c:pt>
                <c:pt idx="2606">
                  <c:v>2</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1</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2</c:v>
                </c:pt>
                <c:pt idx="2658">
                  <c:v>0</c:v>
                </c:pt>
                <c:pt idx="2659">
                  <c:v>0</c:v>
                </c:pt>
                <c:pt idx="2660">
                  <c:v>0</c:v>
                </c:pt>
                <c:pt idx="2661">
                  <c:v>1</c:v>
                </c:pt>
                <c:pt idx="2662">
                  <c:v>2</c:v>
                </c:pt>
                <c:pt idx="2663">
                  <c:v>0</c:v>
                </c:pt>
                <c:pt idx="2664">
                  <c:v>2</c:v>
                </c:pt>
                <c:pt idx="2665">
                  <c:v>0</c:v>
                </c:pt>
                <c:pt idx="2666">
                  <c:v>14</c:v>
                </c:pt>
                <c:pt idx="2667">
                  <c:v>1</c:v>
                </c:pt>
                <c:pt idx="2668">
                  <c:v>7</c:v>
                </c:pt>
                <c:pt idx="2669">
                  <c:v>1</c:v>
                </c:pt>
                <c:pt idx="2670">
                  <c:v>22</c:v>
                </c:pt>
                <c:pt idx="2671">
                  <c:v>0</c:v>
                </c:pt>
                <c:pt idx="2672">
                  <c:v>0</c:v>
                </c:pt>
                <c:pt idx="2673">
                  <c:v>0</c:v>
                </c:pt>
                <c:pt idx="2674">
                  <c:v>0</c:v>
                </c:pt>
                <c:pt idx="2675">
                  <c:v>0</c:v>
                </c:pt>
                <c:pt idx="2676">
                  <c:v>0</c:v>
                </c:pt>
                <c:pt idx="2677">
                  <c:v>0</c:v>
                </c:pt>
                <c:pt idx="2678">
                  <c:v>1</c:v>
                </c:pt>
                <c:pt idx="2679">
                  <c:v>0</c:v>
                </c:pt>
                <c:pt idx="2680">
                  <c:v>0</c:v>
                </c:pt>
                <c:pt idx="2681">
                  <c:v>0</c:v>
                </c:pt>
                <c:pt idx="2682">
                  <c:v>0</c:v>
                </c:pt>
                <c:pt idx="2683">
                  <c:v>0</c:v>
                </c:pt>
                <c:pt idx="2684">
                  <c:v>2</c:v>
                </c:pt>
                <c:pt idx="2685">
                  <c:v>0</c:v>
                </c:pt>
                <c:pt idx="2686">
                  <c:v>1</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1</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1</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1</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1</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2</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1</c:v>
                </c:pt>
                <c:pt idx="2912">
                  <c:v>0</c:v>
                </c:pt>
                <c:pt idx="2913">
                  <c:v>1</c:v>
                </c:pt>
                <c:pt idx="2914">
                  <c:v>0</c:v>
                </c:pt>
                <c:pt idx="2915">
                  <c:v>0</c:v>
                </c:pt>
                <c:pt idx="2916">
                  <c:v>0</c:v>
                </c:pt>
                <c:pt idx="2917">
                  <c:v>0</c:v>
                </c:pt>
                <c:pt idx="2918">
                  <c:v>0</c:v>
                </c:pt>
                <c:pt idx="2919">
                  <c:v>0</c:v>
                </c:pt>
                <c:pt idx="2920">
                  <c:v>0</c:v>
                </c:pt>
                <c:pt idx="2921">
                  <c:v>2</c:v>
                </c:pt>
                <c:pt idx="2922">
                  <c:v>2</c:v>
                </c:pt>
                <c:pt idx="2923">
                  <c:v>0</c:v>
                </c:pt>
                <c:pt idx="2924">
                  <c:v>0</c:v>
                </c:pt>
                <c:pt idx="2925">
                  <c:v>1</c:v>
                </c:pt>
                <c:pt idx="2926">
                  <c:v>2</c:v>
                </c:pt>
                <c:pt idx="2927">
                  <c:v>4</c:v>
                </c:pt>
                <c:pt idx="2928">
                  <c:v>0</c:v>
                </c:pt>
                <c:pt idx="2929">
                  <c:v>1</c:v>
                </c:pt>
                <c:pt idx="2930">
                  <c:v>0</c:v>
                </c:pt>
                <c:pt idx="2931">
                  <c:v>0</c:v>
                </c:pt>
                <c:pt idx="2932">
                  <c:v>0</c:v>
                </c:pt>
                <c:pt idx="2933">
                  <c:v>0</c:v>
                </c:pt>
                <c:pt idx="2934">
                  <c:v>0</c:v>
                </c:pt>
                <c:pt idx="2935">
                  <c:v>0</c:v>
                </c:pt>
                <c:pt idx="2936">
                  <c:v>0</c:v>
                </c:pt>
                <c:pt idx="2937">
                  <c:v>0</c:v>
                </c:pt>
                <c:pt idx="2938">
                  <c:v>0</c:v>
                </c:pt>
                <c:pt idx="2939">
                  <c:v>0</c:v>
                </c:pt>
                <c:pt idx="2940">
                  <c:v>3</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1</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1</c:v>
                </c:pt>
                <c:pt idx="2986">
                  <c:v>0</c:v>
                </c:pt>
                <c:pt idx="2987">
                  <c:v>0</c:v>
                </c:pt>
                <c:pt idx="2988">
                  <c:v>1</c:v>
                </c:pt>
                <c:pt idx="2989">
                  <c:v>1</c:v>
                </c:pt>
                <c:pt idx="2990">
                  <c:v>0</c:v>
                </c:pt>
                <c:pt idx="2991">
                  <c:v>0</c:v>
                </c:pt>
                <c:pt idx="2992">
                  <c:v>0</c:v>
                </c:pt>
                <c:pt idx="2993">
                  <c:v>0</c:v>
                </c:pt>
                <c:pt idx="2994">
                  <c:v>0</c:v>
                </c:pt>
                <c:pt idx="2995">
                  <c:v>0</c:v>
                </c:pt>
                <c:pt idx="2996">
                  <c:v>1</c:v>
                </c:pt>
                <c:pt idx="2997">
                  <c:v>0</c:v>
                </c:pt>
                <c:pt idx="2998">
                  <c:v>0</c:v>
                </c:pt>
                <c:pt idx="2999">
                  <c:v>0</c:v>
                </c:pt>
                <c:pt idx="3000">
                  <c:v>0</c:v>
                </c:pt>
                <c:pt idx="3001">
                  <c:v>0</c:v>
                </c:pt>
                <c:pt idx="3002">
                  <c:v>0</c:v>
                </c:pt>
                <c:pt idx="3003">
                  <c:v>1</c:v>
                </c:pt>
                <c:pt idx="3004">
                  <c:v>2</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1</c:v>
                </c:pt>
                <c:pt idx="3024">
                  <c:v>0</c:v>
                </c:pt>
                <c:pt idx="3025">
                  <c:v>0</c:v>
                </c:pt>
                <c:pt idx="3026">
                  <c:v>0</c:v>
                </c:pt>
                <c:pt idx="3027">
                  <c:v>0</c:v>
                </c:pt>
                <c:pt idx="3028">
                  <c:v>0</c:v>
                </c:pt>
                <c:pt idx="3029">
                  <c:v>1</c:v>
                </c:pt>
                <c:pt idx="3030">
                  <c:v>0</c:v>
                </c:pt>
                <c:pt idx="3031">
                  <c:v>1</c:v>
                </c:pt>
                <c:pt idx="3032">
                  <c:v>0</c:v>
                </c:pt>
                <c:pt idx="3033">
                  <c:v>0</c:v>
                </c:pt>
                <c:pt idx="3034">
                  <c:v>0</c:v>
                </c:pt>
                <c:pt idx="3035">
                  <c:v>0</c:v>
                </c:pt>
                <c:pt idx="3036">
                  <c:v>2</c:v>
                </c:pt>
                <c:pt idx="3037">
                  <c:v>0</c:v>
                </c:pt>
                <c:pt idx="3038">
                  <c:v>0</c:v>
                </c:pt>
                <c:pt idx="3039">
                  <c:v>0</c:v>
                </c:pt>
                <c:pt idx="3040">
                  <c:v>0</c:v>
                </c:pt>
                <c:pt idx="3041">
                  <c:v>0</c:v>
                </c:pt>
                <c:pt idx="3042">
                  <c:v>0</c:v>
                </c:pt>
                <c:pt idx="3043">
                  <c:v>1</c:v>
                </c:pt>
                <c:pt idx="3044">
                  <c:v>1</c:v>
                </c:pt>
                <c:pt idx="3045">
                  <c:v>1</c:v>
                </c:pt>
                <c:pt idx="3046">
                  <c:v>0</c:v>
                </c:pt>
                <c:pt idx="3047">
                  <c:v>0</c:v>
                </c:pt>
                <c:pt idx="3048">
                  <c:v>1</c:v>
                </c:pt>
                <c:pt idx="3049">
                  <c:v>1</c:v>
                </c:pt>
                <c:pt idx="3050">
                  <c:v>1</c:v>
                </c:pt>
                <c:pt idx="3051">
                  <c:v>0</c:v>
                </c:pt>
                <c:pt idx="3052">
                  <c:v>0</c:v>
                </c:pt>
                <c:pt idx="3053">
                  <c:v>0</c:v>
                </c:pt>
                <c:pt idx="3054">
                  <c:v>0</c:v>
                </c:pt>
                <c:pt idx="3055">
                  <c:v>0</c:v>
                </c:pt>
                <c:pt idx="3056">
                  <c:v>0</c:v>
                </c:pt>
                <c:pt idx="3057">
                  <c:v>0</c:v>
                </c:pt>
                <c:pt idx="3058">
                  <c:v>0</c:v>
                </c:pt>
                <c:pt idx="3059">
                  <c:v>3</c:v>
                </c:pt>
                <c:pt idx="3060">
                  <c:v>2</c:v>
                </c:pt>
                <c:pt idx="3061">
                  <c:v>1</c:v>
                </c:pt>
                <c:pt idx="3062">
                  <c:v>1</c:v>
                </c:pt>
                <c:pt idx="3063">
                  <c:v>2</c:v>
                </c:pt>
                <c:pt idx="3064">
                  <c:v>2</c:v>
                </c:pt>
                <c:pt idx="3065">
                  <c:v>0</c:v>
                </c:pt>
                <c:pt idx="3066">
                  <c:v>0</c:v>
                </c:pt>
                <c:pt idx="3067">
                  <c:v>6</c:v>
                </c:pt>
                <c:pt idx="3068">
                  <c:v>35</c:v>
                </c:pt>
                <c:pt idx="3069">
                  <c:v>0</c:v>
                </c:pt>
                <c:pt idx="3070">
                  <c:v>2</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1</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1</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1</c:v>
                </c:pt>
                <c:pt idx="3182">
                  <c:v>0</c:v>
                </c:pt>
                <c:pt idx="3183">
                  <c:v>0</c:v>
                </c:pt>
                <c:pt idx="3184">
                  <c:v>0</c:v>
                </c:pt>
                <c:pt idx="3185">
                  <c:v>0</c:v>
                </c:pt>
                <c:pt idx="3186">
                  <c:v>0</c:v>
                </c:pt>
                <c:pt idx="3187">
                  <c:v>1</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1</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1</c:v>
                </c:pt>
                <c:pt idx="3522">
                  <c:v>0</c:v>
                </c:pt>
                <c:pt idx="3523">
                  <c:v>0</c:v>
                </c:pt>
                <c:pt idx="3524">
                  <c:v>0</c:v>
                </c:pt>
                <c:pt idx="3525">
                  <c:v>0</c:v>
                </c:pt>
                <c:pt idx="3526">
                  <c:v>0</c:v>
                </c:pt>
                <c:pt idx="3527">
                  <c:v>0</c:v>
                </c:pt>
                <c:pt idx="3528">
                  <c:v>0</c:v>
                </c:pt>
                <c:pt idx="3529">
                  <c:v>1</c:v>
                </c:pt>
                <c:pt idx="3530">
                  <c:v>0</c:v>
                </c:pt>
                <c:pt idx="3531">
                  <c:v>1</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3</c:v>
                </c:pt>
                <c:pt idx="3552">
                  <c:v>0</c:v>
                </c:pt>
                <c:pt idx="3553">
                  <c:v>0</c:v>
                </c:pt>
                <c:pt idx="3554">
                  <c:v>0</c:v>
                </c:pt>
                <c:pt idx="3555">
                  <c:v>0</c:v>
                </c:pt>
                <c:pt idx="3556">
                  <c:v>0</c:v>
                </c:pt>
                <c:pt idx="3557">
                  <c:v>0</c:v>
                </c:pt>
                <c:pt idx="3558">
                  <c:v>0</c:v>
                </c:pt>
                <c:pt idx="3559">
                  <c:v>0</c:v>
                </c:pt>
                <c:pt idx="3560">
                  <c:v>0</c:v>
                </c:pt>
                <c:pt idx="3561">
                  <c:v>1</c:v>
                </c:pt>
                <c:pt idx="3562">
                  <c:v>0</c:v>
                </c:pt>
                <c:pt idx="3563">
                  <c:v>0</c:v>
                </c:pt>
                <c:pt idx="3564">
                  <c:v>0</c:v>
                </c:pt>
                <c:pt idx="3565">
                  <c:v>4</c:v>
                </c:pt>
                <c:pt idx="3566">
                  <c:v>1</c:v>
                </c:pt>
                <c:pt idx="3567">
                  <c:v>0</c:v>
                </c:pt>
                <c:pt idx="3568">
                  <c:v>0</c:v>
                </c:pt>
                <c:pt idx="3569">
                  <c:v>0</c:v>
                </c:pt>
                <c:pt idx="3570">
                  <c:v>0</c:v>
                </c:pt>
                <c:pt idx="3571">
                  <c:v>0</c:v>
                </c:pt>
                <c:pt idx="3572">
                  <c:v>0</c:v>
                </c:pt>
                <c:pt idx="3573">
                  <c:v>0</c:v>
                </c:pt>
                <c:pt idx="3574">
                  <c:v>0</c:v>
                </c:pt>
                <c:pt idx="3575">
                  <c:v>1</c:v>
                </c:pt>
                <c:pt idx="3576">
                  <c:v>1</c:v>
                </c:pt>
                <c:pt idx="3577">
                  <c:v>0</c:v>
                </c:pt>
                <c:pt idx="3578">
                  <c:v>0</c:v>
                </c:pt>
                <c:pt idx="3579">
                  <c:v>2</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2</c:v>
                </c:pt>
                <c:pt idx="3693">
                  <c:v>3</c:v>
                </c:pt>
                <c:pt idx="3694">
                  <c:v>3</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1</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1</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1</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1</c:v>
                </c:pt>
                <c:pt idx="3949">
                  <c:v>0</c:v>
                </c:pt>
                <c:pt idx="3950">
                  <c:v>0</c:v>
                </c:pt>
                <c:pt idx="3951">
                  <c:v>0</c:v>
                </c:pt>
                <c:pt idx="3952">
                  <c:v>0</c:v>
                </c:pt>
                <c:pt idx="3953">
                  <c:v>0</c:v>
                </c:pt>
                <c:pt idx="3954">
                  <c:v>0</c:v>
                </c:pt>
                <c:pt idx="3955">
                  <c:v>1</c:v>
                </c:pt>
                <c:pt idx="3956">
                  <c:v>0</c:v>
                </c:pt>
                <c:pt idx="3957">
                  <c:v>1</c:v>
                </c:pt>
                <c:pt idx="3958">
                  <c:v>0</c:v>
                </c:pt>
                <c:pt idx="3959">
                  <c:v>0</c:v>
                </c:pt>
                <c:pt idx="3960">
                  <c:v>0</c:v>
                </c:pt>
                <c:pt idx="3961">
                  <c:v>0</c:v>
                </c:pt>
                <c:pt idx="3962">
                  <c:v>0</c:v>
                </c:pt>
                <c:pt idx="3963">
                  <c:v>1</c:v>
                </c:pt>
                <c:pt idx="3964">
                  <c:v>1</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5</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1</c:v>
                </c:pt>
                <c:pt idx="4004">
                  <c:v>1</c:v>
                </c:pt>
                <c:pt idx="4005">
                  <c:v>0</c:v>
                </c:pt>
                <c:pt idx="4006">
                  <c:v>0</c:v>
                </c:pt>
                <c:pt idx="4007">
                  <c:v>0</c:v>
                </c:pt>
                <c:pt idx="4008">
                  <c:v>0</c:v>
                </c:pt>
                <c:pt idx="4009">
                  <c:v>1</c:v>
                </c:pt>
                <c:pt idx="4010">
                  <c:v>0</c:v>
                </c:pt>
                <c:pt idx="4011">
                  <c:v>0</c:v>
                </c:pt>
                <c:pt idx="4012">
                  <c:v>0</c:v>
                </c:pt>
                <c:pt idx="4013">
                  <c:v>0</c:v>
                </c:pt>
                <c:pt idx="4014">
                  <c:v>1</c:v>
                </c:pt>
                <c:pt idx="4015">
                  <c:v>0</c:v>
                </c:pt>
                <c:pt idx="4016">
                  <c:v>0</c:v>
                </c:pt>
                <c:pt idx="4017">
                  <c:v>0</c:v>
                </c:pt>
                <c:pt idx="4018">
                  <c:v>0</c:v>
                </c:pt>
                <c:pt idx="4019">
                  <c:v>0</c:v>
                </c:pt>
                <c:pt idx="4020">
                  <c:v>0</c:v>
                </c:pt>
                <c:pt idx="4021">
                  <c:v>0</c:v>
                </c:pt>
                <c:pt idx="4022">
                  <c:v>0</c:v>
                </c:pt>
                <c:pt idx="4023">
                  <c:v>0</c:v>
                </c:pt>
                <c:pt idx="4024">
                  <c:v>0</c:v>
                </c:pt>
                <c:pt idx="4025">
                  <c:v>0</c:v>
                </c:pt>
                <c:pt idx="4026">
                  <c:v>1</c:v>
                </c:pt>
                <c:pt idx="4027">
                  <c:v>0</c:v>
                </c:pt>
                <c:pt idx="4028">
                  <c:v>1</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1</c:v>
                </c:pt>
                <c:pt idx="4042">
                  <c:v>3</c:v>
                </c:pt>
                <c:pt idx="4043">
                  <c:v>0</c:v>
                </c:pt>
                <c:pt idx="4044">
                  <c:v>0</c:v>
                </c:pt>
                <c:pt idx="4045">
                  <c:v>0</c:v>
                </c:pt>
                <c:pt idx="4046">
                  <c:v>0</c:v>
                </c:pt>
                <c:pt idx="4047">
                  <c:v>1</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2</c:v>
                </c:pt>
                <c:pt idx="4074">
                  <c:v>0</c:v>
                </c:pt>
                <c:pt idx="4075">
                  <c:v>0</c:v>
                </c:pt>
                <c:pt idx="4076">
                  <c:v>0</c:v>
                </c:pt>
                <c:pt idx="4077">
                  <c:v>3</c:v>
                </c:pt>
                <c:pt idx="4078">
                  <c:v>0</c:v>
                </c:pt>
                <c:pt idx="4079">
                  <c:v>0</c:v>
                </c:pt>
                <c:pt idx="4080">
                  <c:v>0</c:v>
                </c:pt>
                <c:pt idx="4081">
                  <c:v>0</c:v>
                </c:pt>
                <c:pt idx="4082">
                  <c:v>0</c:v>
                </c:pt>
                <c:pt idx="4083">
                  <c:v>0</c:v>
                </c:pt>
                <c:pt idx="4084">
                  <c:v>1</c:v>
                </c:pt>
                <c:pt idx="4085">
                  <c:v>0</c:v>
                </c:pt>
                <c:pt idx="4086">
                  <c:v>0</c:v>
                </c:pt>
                <c:pt idx="4087">
                  <c:v>0</c:v>
                </c:pt>
                <c:pt idx="4088">
                  <c:v>0</c:v>
                </c:pt>
                <c:pt idx="4089">
                  <c:v>0</c:v>
                </c:pt>
                <c:pt idx="4090">
                  <c:v>0</c:v>
                </c:pt>
                <c:pt idx="4091">
                  <c:v>0</c:v>
                </c:pt>
                <c:pt idx="4092">
                  <c:v>1</c:v>
                </c:pt>
                <c:pt idx="4093">
                  <c:v>1</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8156160"/>
        <c:axId val="358157696"/>
      </c:barChart>
      <c:catAx>
        <c:axId val="358156160"/>
        <c:scaling>
          <c:orientation val="minMax"/>
        </c:scaling>
        <c:delete val="0"/>
        <c:axPos val="b"/>
        <c:majorTickMark val="out"/>
        <c:minorTickMark val="none"/>
        <c:tickLblPos val="nextTo"/>
        <c:txPr>
          <a:bodyPr/>
          <a:lstStyle/>
          <a:p>
            <a:pPr>
              <a:defRPr sz="700">
                <a:latin typeface="Times New Roman" pitchFamily="18" charset="0"/>
                <a:cs typeface="Times New Roman" pitchFamily="18" charset="0"/>
              </a:defRPr>
            </a:pPr>
            <a:endParaRPr lang="en-US"/>
          </a:p>
        </c:txPr>
        <c:crossAx val="358157696"/>
        <c:crosses val="autoZero"/>
        <c:auto val="1"/>
        <c:lblAlgn val="ctr"/>
        <c:lblOffset val="100"/>
        <c:noMultiLvlLbl val="0"/>
      </c:catAx>
      <c:valAx>
        <c:axId val="358157696"/>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358156160"/>
        <c:crosses val="autoZero"/>
        <c:crossBetween val="between"/>
        <c:majorUnit val="100"/>
      </c:valAx>
      <c:spPr>
        <a:ln>
          <a:solidFill>
            <a:schemeClr val="bg1">
              <a:lumMod val="75000"/>
            </a:schemeClr>
          </a:solidFill>
        </a:ln>
      </c:spPr>
    </c:plotArea>
    <c:legend>
      <c:legendPos val="r"/>
      <c:layout>
        <c:manualLayout>
          <c:xMode val="edge"/>
          <c:yMode val="edge"/>
          <c:x val="0.61130723767442741"/>
          <c:y val="5.0767409467112327E-2"/>
          <c:w val="0.34941893956707082"/>
          <c:h val="0.17690740270369429"/>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a:noFill/>
    </a:ln>
  </c:spPr>
  <c:txPr>
    <a:bodyPr/>
    <a:lstStyle/>
    <a:p>
      <a:pPr>
        <a:defRPr sz="800"/>
      </a:pPr>
      <a:endParaRPr lang="en-US"/>
    </a:p>
  </c:tx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988407699037624E-2"/>
          <c:y val="5.1400554097404488E-2"/>
          <c:w val="0.89599890638670165"/>
          <c:h val="0.71280812975301167"/>
        </c:manualLayout>
      </c:layout>
      <c:barChart>
        <c:barDir val="col"/>
        <c:grouping val="clustered"/>
        <c:varyColors val="0"/>
        <c:ser>
          <c:idx val="0"/>
          <c:order val="0"/>
          <c:tx>
            <c:strRef>
              <c:f>CoverageCxM!$K$1</c:f>
              <c:strCache>
                <c:ptCount val="1"/>
                <c:pt idx="0">
                  <c:v>C0.8xM0.05</c:v>
                </c:pt>
              </c:strCache>
            </c:strRef>
          </c:tx>
          <c:invertIfNegative val="0"/>
          <c:val>
            <c:numRef>
              <c:f>CoverageCxM!$K$2:$K$4132</c:f>
              <c:numCache>
                <c:formatCode>General</c:formatCode>
                <c:ptCount val="4131"/>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1</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2</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1</c:v>
                </c:pt>
                <c:pt idx="63">
                  <c:v>0</c:v>
                </c:pt>
                <c:pt idx="64">
                  <c:v>0</c:v>
                </c:pt>
                <c:pt idx="65">
                  <c:v>0</c:v>
                </c:pt>
                <c:pt idx="66">
                  <c:v>0</c:v>
                </c:pt>
                <c:pt idx="67">
                  <c:v>0</c:v>
                </c:pt>
                <c:pt idx="68">
                  <c:v>0</c:v>
                </c:pt>
                <c:pt idx="69">
                  <c:v>0</c:v>
                </c:pt>
                <c:pt idx="70">
                  <c:v>0</c:v>
                </c:pt>
                <c:pt idx="71">
                  <c:v>0</c:v>
                </c:pt>
                <c:pt idx="72">
                  <c:v>0</c:v>
                </c:pt>
                <c:pt idx="73">
                  <c:v>0</c:v>
                </c:pt>
                <c:pt idx="74">
                  <c:v>1</c:v>
                </c:pt>
                <c:pt idx="75">
                  <c:v>0</c:v>
                </c:pt>
                <c:pt idx="76">
                  <c:v>2</c:v>
                </c:pt>
                <c:pt idx="77">
                  <c:v>2</c:v>
                </c:pt>
                <c:pt idx="78">
                  <c:v>5</c:v>
                </c:pt>
                <c:pt idx="79">
                  <c:v>0</c:v>
                </c:pt>
                <c:pt idx="80">
                  <c:v>1</c:v>
                </c:pt>
                <c:pt idx="81">
                  <c:v>0</c:v>
                </c:pt>
                <c:pt idx="82">
                  <c:v>0</c:v>
                </c:pt>
                <c:pt idx="83">
                  <c:v>0</c:v>
                </c:pt>
                <c:pt idx="84">
                  <c:v>1</c:v>
                </c:pt>
                <c:pt idx="85">
                  <c:v>0</c:v>
                </c:pt>
                <c:pt idx="86">
                  <c:v>1</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2</c:v>
                </c:pt>
                <c:pt idx="101">
                  <c:v>0</c:v>
                </c:pt>
                <c:pt idx="102">
                  <c:v>8</c:v>
                </c:pt>
                <c:pt idx="103">
                  <c:v>1</c:v>
                </c:pt>
                <c:pt idx="104">
                  <c:v>1</c:v>
                </c:pt>
                <c:pt idx="105">
                  <c:v>0</c:v>
                </c:pt>
                <c:pt idx="106">
                  <c:v>9</c:v>
                </c:pt>
                <c:pt idx="107">
                  <c:v>2</c:v>
                </c:pt>
                <c:pt idx="108">
                  <c:v>8</c:v>
                </c:pt>
                <c:pt idx="109">
                  <c:v>3</c:v>
                </c:pt>
                <c:pt idx="110">
                  <c:v>46</c:v>
                </c:pt>
                <c:pt idx="111">
                  <c:v>0</c:v>
                </c:pt>
                <c:pt idx="112">
                  <c:v>0</c:v>
                </c:pt>
                <c:pt idx="113">
                  <c:v>0</c:v>
                </c:pt>
                <c:pt idx="114">
                  <c:v>0</c:v>
                </c:pt>
                <c:pt idx="115">
                  <c:v>0</c:v>
                </c:pt>
                <c:pt idx="116">
                  <c:v>1</c:v>
                </c:pt>
                <c:pt idx="117">
                  <c:v>1</c:v>
                </c:pt>
                <c:pt idx="118">
                  <c:v>2</c:v>
                </c:pt>
                <c:pt idx="119">
                  <c:v>0</c:v>
                </c:pt>
                <c:pt idx="120">
                  <c:v>1</c:v>
                </c:pt>
                <c:pt idx="121">
                  <c:v>0</c:v>
                </c:pt>
                <c:pt idx="122">
                  <c:v>0</c:v>
                </c:pt>
                <c:pt idx="123">
                  <c:v>0</c:v>
                </c:pt>
                <c:pt idx="124">
                  <c:v>0</c:v>
                </c:pt>
                <c:pt idx="125">
                  <c:v>0</c:v>
                </c:pt>
                <c:pt idx="126">
                  <c:v>5</c:v>
                </c:pt>
                <c:pt idx="127">
                  <c:v>0</c:v>
                </c:pt>
                <c:pt idx="128">
                  <c:v>0</c:v>
                </c:pt>
                <c:pt idx="129">
                  <c:v>0</c:v>
                </c:pt>
                <c:pt idx="130">
                  <c:v>0</c:v>
                </c:pt>
                <c:pt idx="131">
                  <c:v>0</c:v>
                </c:pt>
                <c:pt idx="132">
                  <c:v>0</c:v>
                </c:pt>
                <c:pt idx="133">
                  <c:v>0</c:v>
                </c:pt>
                <c:pt idx="134">
                  <c:v>1</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1</c:v>
                </c:pt>
                <c:pt idx="167">
                  <c:v>0</c:v>
                </c:pt>
                <c:pt idx="168">
                  <c:v>0</c:v>
                </c:pt>
                <c:pt idx="169">
                  <c:v>0</c:v>
                </c:pt>
                <c:pt idx="170">
                  <c:v>0</c:v>
                </c:pt>
                <c:pt idx="171">
                  <c:v>0</c:v>
                </c:pt>
                <c:pt idx="172">
                  <c:v>0</c:v>
                </c:pt>
                <c:pt idx="173">
                  <c:v>0</c:v>
                </c:pt>
                <c:pt idx="174">
                  <c:v>1</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1</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1</c:v>
                </c:pt>
                <c:pt idx="228">
                  <c:v>0</c:v>
                </c:pt>
                <c:pt idx="229">
                  <c:v>0</c:v>
                </c:pt>
                <c:pt idx="230">
                  <c:v>0</c:v>
                </c:pt>
                <c:pt idx="231">
                  <c:v>0</c:v>
                </c:pt>
                <c:pt idx="232">
                  <c:v>0</c:v>
                </c:pt>
                <c:pt idx="233">
                  <c:v>0</c:v>
                </c:pt>
                <c:pt idx="234">
                  <c:v>0</c:v>
                </c:pt>
                <c:pt idx="235">
                  <c:v>0</c:v>
                </c:pt>
                <c:pt idx="236">
                  <c:v>0</c:v>
                </c:pt>
                <c:pt idx="237">
                  <c:v>0</c:v>
                </c:pt>
                <c:pt idx="238">
                  <c:v>4</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1</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1</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1</c:v>
                </c:pt>
                <c:pt idx="353">
                  <c:v>0</c:v>
                </c:pt>
                <c:pt idx="354">
                  <c:v>0</c:v>
                </c:pt>
                <c:pt idx="355">
                  <c:v>0</c:v>
                </c:pt>
                <c:pt idx="356">
                  <c:v>0</c:v>
                </c:pt>
                <c:pt idx="357">
                  <c:v>0</c:v>
                </c:pt>
                <c:pt idx="358">
                  <c:v>0</c:v>
                </c:pt>
                <c:pt idx="359">
                  <c:v>0</c:v>
                </c:pt>
                <c:pt idx="360">
                  <c:v>0</c:v>
                </c:pt>
                <c:pt idx="361">
                  <c:v>0</c:v>
                </c:pt>
                <c:pt idx="362">
                  <c:v>0</c:v>
                </c:pt>
                <c:pt idx="363">
                  <c:v>0</c:v>
                </c:pt>
                <c:pt idx="364">
                  <c:v>1</c:v>
                </c:pt>
                <c:pt idx="365">
                  <c:v>2</c:v>
                </c:pt>
                <c:pt idx="366">
                  <c:v>5</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1</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2</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1</c:v>
                </c:pt>
                <c:pt idx="492">
                  <c:v>0</c:v>
                </c:pt>
                <c:pt idx="493">
                  <c:v>0</c:v>
                </c:pt>
                <c:pt idx="494">
                  <c:v>1</c:v>
                </c:pt>
                <c:pt idx="495">
                  <c:v>0</c:v>
                </c:pt>
                <c:pt idx="496">
                  <c:v>0</c:v>
                </c:pt>
                <c:pt idx="497">
                  <c:v>0</c:v>
                </c:pt>
                <c:pt idx="498">
                  <c:v>0</c:v>
                </c:pt>
                <c:pt idx="499">
                  <c:v>0</c:v>
                </c:pt>
                <c:pt idx="500">
                  <c:v>0</c:v>
                </c:pt>
                <c:pt idx="501">
                  <c:v>0</c:v>
                </c:pt>
                <c:pt idx="502">
                  <c:v>1</c:v>
                </c:pt>
                <c:pt idx="503">
                  <c:v>0</c:v>
                </c:pt>
                <c:pt idx="504">
                  <c:v>0</c:v>
                </c:pt>
                <c:pt idx="505">
                  <c:v>0</c:v>
                </c:pt>
                <c:pt idx="506">
                  <c:v>0</c:v>
                </c:pt>
                <c:pt idx="507">
                  <c:v>0</c:v>
                </c:pt>
                <c:pt idx="508">
                  <c:v>0</c:v>
                </c:pt>
                <c:pt idx="509">
                  <c:v>0</c:v>
                </c:pt>
                <c:pt idx="510">
                  <c:v>0</c:v>
                </c:pt>
                <c:pt idx="511">
                  <c:v>0</c:v>
                </c:pt>
                <c:pt idx="512">
                  <c:v>1</c:v>
                </c:pt>
                <c:pt idx="513">
                  <c:v>0</c:v>
                </c:pt>
                <c:pt idx="514">
                  <c:v>0</c:v>
                </c:pt>
                <c:pt idx="515">
                  <c:v>0</c:v>
                </c:pt>
                <c:pt idx="516">
                  <c:v>0</c:v>
                </c:pt>
                <c:pt idx="517">
                  <c:v>0</c:v>
                </c:pt>
                <c:pt idx="518">
                  <c:v>0</c:v>
                </c:pt>
                <c:pt idx="519">
                  <c:v>0</c:v>
                </c:pt>
                <c:pt idx="520">
                  <c:v>0</c:v>
                </c:pt>
                <c:pt idx="521">
                  <c:v>0</c:v>
                </c:pt>
                <c:pt idx="522">
                  <c:v>0</c:v>
                </c:pt>
                <c:pt idx="523">
                  <c:v>1</c:v>
                </c:pt>
                <c:pt idx="524">
                  <c:v>0</c:v>
                </c:pt>
                <c:pt idx="525">
                  <c:v>1</c:v>
                </c:pt>
                <c:pt idx="526">
                  <c:v>4</c:v>
                </c:pt>
                <c:pt idx="527">
                  <c:v>0</c:v>
                </c:pt>
                <c:pt idx="528">
                  <c:v>0</c:v>
                </c:pt>
                <c:pt idx="529">
                  <c:v>0</c:v>
                </c:pt>
                <c:pt idx="530">
                  <c:v>0</c:v>
                </c:pt>
                <c:pt idx="531">
                  <c:v>0</c:v>
                </c:pt>
                <c:pt idx="532">
                  <c:v>0</c:v>
                </c:pt>
                <c:pt idx="533">
                  <c:v>0</c:v>
                </c:pt>
                <c:pt idx="534">
                  <c:v>2</c:v>
                </c:pt>
                <c:pt idx="535">
                  <c:v>0</c:v>
                </c:pt>
                <c:pt idx="536">
                  <c:v>0</c:v>
                </c:pt>
                <c:pt idx="537">
                  <c:v>0</c:v>
                </c:pt>
                <c:pt idx="538">
                  <c:v>0</c:v>
                </c:pt>
                <c:pt idx="539">
                  <c:v>0</c:v>
                </c:pt>
                <c:pt idx="540">
                  <c:v>0</c:v>
                </c:pt>
                <c:pt idx="541">
                  <c:v>0</c:v>
                </c:pt>
                <c:pt idx="542">
                  <c:v>1</c:v>
                </c:pt>
                <c:pt idx="543">
                  <c:v>0</c:v>
                </c:pt>
                <c:pt idx="544">
                  <c:v>0</c:v>
                </c:pt>
                <c:pt idx="545">
                  <c:v>0</c:v>
                </c:pt>
                <c:pt idx="546">
                  <c:v>0</c:v>
                </c:pt>
                <c:pt idx="547">
                  <c:v>1</c:v>
                </c:pt>
                <c:pt idx="548">
                  <c:v>2</c:v>
                </c:pt>
                <c:pt idx="549">
                  <c:v>2</c:v>
                </c:pt>
                <c:pt idx="550">
                  <c:v>5</c:v>
                </c:pt>
                <c:pt idx="551">
                  <c:v>0</c:v>
                </c:pt>
                <c:pt idx="552">
                  <c:v>2</c:v>
                </c:pt>
                <c:pt idx="553">
                  <c:v>1</c:v>
                </c:pt>
                <c:pt idx="554">
                  <c:v>7</c:v>
                </c:pt>
                <c:pt idx="555">
                  <c:v>2</c:v>
                </c:pt>
                <c:pt idx="556">
                  <c:v>2</c:v>
                </c:pt>
                <c:pt idx="557">
                  <c:v>6</c:v>
                </c:pt>
                <c:pt idx="558">
                  <c:v>58</c:v>
                </c:pt>
                <c:pt idx="559">
                  <c:v>0</c:v>
                </c:pt>
                <c:pt idx="560">
                  <c:v>0</c:v>
                </c:pt>
                <c:pt idx="561">
                  <c:v>0</c:v>
                </c:pt>
                <c:pt idx="562">
                  <c:v>0</c:v>
                </c:pt>
                <c:pt idx="563">
                  <c:v>0</c:v>
                </c:pt>
                <c:pt idx="564">
                  <c:v>0</c:v>
                </c:pt>
                <c:pt idx="565">
                  <c:v>0</c:v>
                </c:pt>
                <c:pt idx="566">
                  <c:v>1</c:v>
                </c:pt>
                <c:pt idx="567">
                  <c:v>0</c:v>
                </c:pt>
                <c:pt idx="568">
                  <c:v>0</c:v>
                </c:pt>
                <c:pt idx="569">
                  <c:v>0</c:v>
                </c:pt>
                <c:pt idx="570">
                  <c:v>0</c:v>
                </c:pt>
                <c:pt idx="571">
                  <c:v>1</c:v>
                </c:pt>
                <c:pt idx="572">
                  <c:v>0</c:v>
                </c:pt>
                <c:pt idx="573">
                  <c:v>0</c:v>
                </c:pt>
                <c:pt idx="574">
                  <c:v>3</c:v>
                </c:pt>
                <c:pt idx="575">
                  <c:v>0</c:v>
                </c:pt>
                <c:pt idx="576">
                  <c:v>0</c:v>
                </c:pt>
                <c:pt idx="577">
                  <c:v>0</c:v>
                </c:pt>
                <c:pt idx="578">
                  <c:v>1</c:v>
                </c:pt>
                <c:pt idx="579">
                  <c:v>0</c:v>
                </c:pt>
                <c:pt idx="580">
                  <c:v>1</c:v>
                </c:pt>
                <c:pt idx="581">
                  <c:v>0</c:v>
                </c:pt>
                <c:pt idx="582">
                  <c:v>5</c:v>
                </c:pt>
                <c:pt idx="583">
                  <c:v>0</c:v>
                </c:pt>
                <c:pt idx="584">
                  <c:v>0</c:v>
                </c:pt>
                <c:pt idx="585">
                  <c:v>0</c:v>
                </c:pt>
                <c:pt idx="586">
                  <c:v>9</c:v>
                </c:pt>
                <c:pt idx="587">
                  <c:v>1</c:v>
                </c:pt>
                <c:pt idx="588">
                  <c:v>3</c:v>
                </c:pt>
                <c:pt idx="589">
                  <c:v>8</c:v>
                </c:pt>
                <c:pt idx="590">
                  <c:v>72</c:v>
                </c:pt>
                <c:pt idx="591">
                  <c:v>0</c:v>
                </c:pt>
                <c:pt idx="592">
                  <c:v>0</c:v>
                </c:pt>
                <c:pt idx="593">
                  <c:v>0</c:v>
                </c:pt>
                <c:pt idx="594">
                  <c:v>0</c:v>
                </c:pt>
                <c:pt idx="595">
                  <c:v>0</c:v>
                </c:pt>
                <c:pt idx="596">
                  <c:v>1</c:v>
                </c:pt>
                <c:pt idx="597">
                  <c:v>3</c:v>
                </c:pt>
                <c:pt idx="598">
                  <c:v>20</c:v>
                </c:pt>
                <c:pt idx="599">
                  <c:v>0</c:v>
                </c:pt>
                <c:pt idx="600">
                  <c:v>1</c:v>
                </c:pt>
                <c:pt idx="601">
                  <c:v>0</c:v>
                </c:pt>
                <c:pt idx="602">
                  <c:v>1</c:v>
                </c:pt>
                <c:pt idx="603">
                  <c:v>0</c:v>
                </c:pt>
                <c:pt idx="604">
                  <c:v>3</c:v>
                </c:pt>
                <c:pt idx="605">
                  <c:v>0</c:v>
                </c:pt>
                <c:pt idx="606">
                  <c:v>17</c:v>
                </c:pt>
                <c:pt idx="607">
                  <c:v>1</c:v>
                </c:pt>
                <c:pt idx="608">
                  <c:v>4</c:v>
                </c:pt>
                <c:pt idx="609">
                  <c:v>1</c:v>
                </c:pt>
                <c:pt idx="610">
                  <c:v>10</c:v>
                </c:pt>
                <c:pt idx="611">
                  <c:v>5</c:v>
                </c:pt>
                <c:pt idx="612">
                  <c:v>9</c:v>
                </c:pt>
                <c:pt idx="613">
                  <c:v>14</c:v>
                </c:pt>
                <c:pt idx="614">
                  <c:v>107</c:v>
                </c:pt>
                <c:pt idx="615">
                  <c:v>9</c:v>
                </c:pt>
                <c:pt idx="616">
                  <c:v>27</c:v>
                </c:pt>
                <c:pt idx="617">
                  <c:v>4</c:v>
                </c:pt>
                <c:pt idx="618">
                  <c:v>102</c:v>
                </c:pt>
                <c:pt idx="619">
                  <c:v>19</c:v>
                </c:pt>
                <c:pt idx="620">
                  <c:v>136</c:v>
                </c:pt>
                <c:pt idx="621">
                  <c:v>94</c:v>
                </c:pt>
                <c:pt idx="622">
                  <c:v>916</c:v>
                </c:pt>
                <c:pt idx="623">
                  <c:v>0</c:v>
                </c:pt>
                <c:pt idx="624">
                  <c:v>0</c:v>
                </c:pt>
                <c:pt idx="625">
                  <c:v>0</c:v>
                </c:pt>
                <c:pt idx="626">
                  <c:v>0</c:v>
                </c:pt>
                <c:pt idx="627">
                  <c:v>0</c:v>
                </c:pt>
                <c:pt idx="628">
                  <c:v>4</c:v>
                </c:pt>
                <c:pt idx="629">
                  <c:v>8</c:v>
                </c:pt>
                <c:pt idx="630">
                  <c:v>28</c:v>
                </c:pt>
                <c:pt idx="631">
                  <c:v>1</c:v>
                </c:pt>
                <c:pt idx="632">
                  <c:v>7</c:v>
                </c:pt>
                <c:pt idx="633">
                  <c:v>1</c:v>
                </c:pt>
                <c:pt idx="634">
                  <c:v>12</c:v>
                </c:pt>
                <c:pt idx="635">
                  <c:v>1</c:v>
                </c:pt>
                <c:pt idx="636">
                  <c:v>8</c:v>
                </c:pt>
                <c:pt idx="637">
                  <c:v>9</c:v>
                </c:pt>
                <c:pt idx="638">
                  <c:v>49</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1</c:v>
                </c:pt>
                <c:pt idx="670">
                  <c:v>1</c:v>
                </c:pt>
                <c:pt idx="671">
                  <c:v>0</c:v>
                </c:pt>
                <c:pt idx="672">
                  <c:v>0</c:v>
                </c:pt>
                <c:pt idx="673">
                  <c:v>0</c:v>
                </c:pt>
                <c:pt idx="674">
                  <c:v>0</c:v>
                </c:pt>
                <c:pt idx="675">
                  <c:v>0</c:v>
                </c:pt>
                <c:pt idx="676">
                  <c:v>0</c:v>
                </c:pt>
                <c:pt idx="677">
                  <c:v>0</c:v>
                </c:pt>
                <c:pt idx="678">
                  <c:v>1</c:v>
                </c:pt>
                <c:pt idx="679">
                  <c:v>0</c:v>
                </c:pt>
                <c:pt idx="680">
                  <c:v>0</c:v>
                </c:pt>
                <c:pt idx="681">
                  <c:v>0</c:v>
                </c:pt>
                <c:pt idx="682">
                  <c:v>0</c:v>
                </c:pt>
                <c:pt idx="683">
                  <c:v>0</c:v>
                </c:pt>
                <c:pt idx="684">
                  <c:v>0</c:v>
                </c:pt>
                <c:pt idx="685">
                  <c:v>0</c:v>
                </c:pt>
                <c:pt idx="686">
                  <c:v>7</c:v>
                </c:pt>
                <c:pt idx="687">
                  <c:v>0</c:v>
                </c:pt>
                <c:pt idx="688">
                  <c:v>0</c:v>
                </c:pt>
                <c:pt idx="689">
                  <c:v>0</c:v>
                </c:pt>
                <c:pt idx="690">
                  <c:v>0</c:v>
                </c:pt>
                <c:pt idx="691">
                  <c:v>0</c:v>
                </c:pt>
                <c:pt idx="692">
                  <c:v>0</c:v>
                </c:pt>
                <c:pt idx="693">
                  <c:v>0</c:v>
                </c:pt>
                <c:pt idx="694">
                  <c:v>1</c:v>
                </c:pt>
                <c:pt idx="695">
                  <c:v>0</c:v>
                </c:pt>
                <c:pt idx="696">
                  <c:v>0</c:v>
                </c:pt>
                <c:pt idx="697">
                  <c:v>0</c:v>
                </c:pt>
                <c:pt idx="698">
                  <c:v>0</c:v>
                </c:pt>
                <c:pt idx="699">
                  <c:v>1</c:v>
                </c:pt>
                <c:pt idx="700">
                  <c:v>1</c:v>
                </c:pt>
                <c:pt idx="701">
                  <c:v>0</c:v>
                </c:pt>
                <c:pt idx="702">
                  <c:v>0</c:v>
                </c:pt>
                <c:pt idx="703">
                  <c:v>0</c:v>
                </c:pt>
                <c:pt idx="704">
                  <c:v>0</c:v>
                </c:pt>
                <c:pt idx="705">
                  <c:v>0</c:v>
                </c:pt>
                <c:pt idx="706">
                  <c:v>0</c:v>
                </c:pt>
                <c:pt idx="707">
                  <c:v>0</c:v>
                </c:pt>
                <c:pt idx="708">
                  <c:v>1</c:v>
                </c:pt>
                <c:pt idx="709">
                  <c:v>1</c:v>
                </c:pt>
                <c:pt idx="710">
                  <c:v>1</c:v>
                </c:pt>
                <c:pt idx="711">
                  <c:v>0</c:v>
                </c:pt>
                <c:pt idx="712">
                  <c:v>1</c:v>
                </c:pt>
                <c:pt idx="713">
                  <c:v>0</c:v>
                </c:pt>
                <c:pt idx="714">
                  <c:v>0</c:v>
                </c:pt>
                <c:pt idx="715">
                  <c:v>0</c:v>
                </c:pt>
                <c:pt idx="716">
                  <c:v>1</c:v>
                </c:pt>
                <c:pt idx="717">
                  <c:v>0</c:v>
                </c:pt>
                <c:pt idx="718">
                  <c:v>7</c:v>
                </c:pt>
                <c:pt idx="719">
                  <c:v>0</c:v>
                </c:pt>
                <c:pt idx="720">
                  <c:v>0</c:v>
                </c:pt>
                <c:pt idx="721">
                  <c:v>0</c:v>
                </c:pt>
                <c:pt idx="722">
                  <c:v>0</c:v>
                </c:pt>
                <c:pt idx="723">
                  <c:v>0</c:v>
                </c:pt>
                <c:pt idx="724">
                  <c:v>0</c:v>
                </c:pt>
                <c:pt idx="725">
                  <c:v>0</c:v>
                </c:pt>
                <c:pt idx="726">
                  <c:v>3</c:v>
                </c:pt>
                <c:pt idx="727">
                  <c:v>0</c:v>
                </c:pt>
                <c:pt idx="728">
                  <c:v>0</c:v>
                </c:pt>
                <c:pt idx="729">
                  <c:v>0</c:v>
                </c:pt>
                <c:pt idx="730">
                  <c:v>0</c:v>
                </c:pt>
                <c:pt idx="731">
                  <c:v>0</c:v>
                </c:pt>
                <c:pt idx="732">
                  <c:v>0</c:v>
                </c:pt>
                <c:pt idx="733">
                  <c:v>0</c:v>
                </c:pt>
                <c:pt idx="734">
                  <c:v>0</c:v>
                </c:pt>
                <c:pt idx="735">
                  <c:v>0</c:v>
                </c:pt>
                <c:pt idx="736">
                  <c:v>0</c:v>
                </c:pt>
                <c:pt idx="737">
                  <c:v>0</c:v>
                </c:pt>
                <c:pt idx="738">
                  <c:v>1</c:v>
                </c:pt>
                <c:pt idx="739">
                  <c:v>0</c:v>
                </c:pt>
                <c:pt idx="740">
                  <c:v>2</c:v>
                </c:pt>
                <c:pt idx="741">
                  <c:v>0</c:v>
                </c:pt>
                <c:pt idx="742">
                  <c:v>4</c:v>
                </c:pt>
                <c:pt idx="743">
                  <c:v>1</c:v>
                </c:pt>
                <c:pt idx="744">
                  <c:v>2</c:v>
                </c:pt>
                <c:pt idx="745">
                  <c:v>0</c:v>
                </c:pt>
                <c:pt idx="746">
                  <c:v>7</c:v>
                </c:pt>
                <c:pt idx="747">
                  <c:v>3</c:v>
                </c:pt>
                <c:pt idx="748">
                  <c:v>8</c:v>
                </c:pt>
                <c:pt idx="749">
                  <c:v>4</c:v>
                </c:pt>
                <c:pt idx="750">
                  <c:v>53</c:v>
                </c:pt>
                <c:pt idx="751">
                  <c:v>0</c:v>
                </c:pt>
                <c:pt idx="752">
                  <c:v>0</c:v>
                </c:pt>
                <c:pt idx="753">
                  <c:v>0</c:v>
                </c:pt>
                <c:pt idx="754">
                  <c:v>0</c:v>
                </c:pt>
                <c:pt idx="755">
                  <c:v>0</c:v>
                </c:pt>
                <c:pt idx="756">
                  <c:v>0</c:v>
                </c:pt>
                <c:pt idx="757">
                  <c:v>0</c:v>
                </c:pt>
                <c:pt idx="758">
                  <c:v>4</c:v>
                </c:pt>
                <c:pt idx="759">
                  <c:v>0</c:v>
                </c:pt>
                <c:pt idx="760">
                  <c:v>1</c:v>
                </c:pt>
                <c:pt idx="761">
                  <c:v>0</c:v>
                </c:pt>
                <c:pt idx="762">
                  <c:v>1</c:v>
                </c:pt>
                <c:pt idx="763">
                  <c:v>0</c:v>
                </c:pt>
                <c:pt idx="764">
                  <c:v>0</c:v>
                </c:pt>
                <c:pt idx="765">
                  <c:v>0</c:v>
                </c:pt>
                <c:pt idx="766">
                  <c:v>3</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1</c:v>
                </c:pt>
                <c:pt idx="814">
                  <c:v>4</c:v>
                </c:pt>
                <c:pt idx="815">
                  <c:v>0</c:v>
                </c:pt>
                <c:pt idx="816">
                  <c:v>0</c:v>
                </c:pt>
                <c:pt idx="817">
                  <c:v>0</c:v>
                </c:pt>
                <c:pt idx="818">
                  <c:v>0</c:v>
                </c:pt>
                <c:pt idx="819">
                  <c:v>0</c:v>
                </c:pt>
                <c:pt idx="820">
                  <c:v>0</c:v>
                </c:pt>
                <c:pt idx="821">
                  <c:v>0</c:v>
                </c:pt>
                <c:pt idx="822">
                  <c:v>1</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1</c:v>
                </c:pt>
                <c:pt idx="839">
                  <c:v>0</c:v>
                </c:pt>
                <c:pt idx="840">
                  <c:v>1</c:v>
                </c:pt>
                <c:pt idx="841">
                  <c:v>0</c:v>
                </c:pt>
                <c:pt idx="842">
                  <c:v>0</c:v>
                </c:pt>
                <c:pt idx="843">
                  <c:v>1</c:v>
                </c:pt>
                <c:pt idx="844">
                  <c:v>1</c:v>
                </c:pt>
                <c:pt idx="845">
                  <c:v>0</c:v>
                </c:pt>
                <c:pt idx="846">
                  <c:v>1</c:v>
                </c:pt>
                <c:pt idx="847">
                  <c:v>0</c:v>
                </c:pt>
                <c:pt idx="848">
                  <c:v>0</c:v>
                </c:pt>
                <c:pt idx="849">
                  <c:v>0</c:v>
                </c:pt>
                <c:pt idx="850">
                  <c:v>0</c:v>
                </c:pt>
                <c:pt idx="851">
                  <c:v>0</c:v>
                </c:pt>
                <c:pt idx="852">
                  <c:v>0</c:v>
                </c:pt>
                <c:pt idx="853">
                  <c:v>0</c:v>
                </c:pt>
                <c:pt idx="854">
                  <c:v>1</c:v>
                </c:pt>
                <c:pt idx="855">
                  <c:v>0</c:v>
                </c:pt>
                <c:pt idx="856">
                  <c:v>0</c:v>
                </c:pt>
                <c:pt idx="857">
                  <c:v>0</c:v>
                </c:pt>
                <c:pt idx="858">
                  <c:v>0</c:v>
                </c:pt>
                <c:pt idx="859">
                  <c:v>0</c:v>
                </c:pt>
                <c:pt idx="860">
                  <c:v>0</c:v>
                </c:pt>
                <c:pt idx="861">
                  <c:v>1</c:v>
                </c:pt>
                <c:pt idx="862">
                  <c:v>0</c:v>
                </c:pt>
                <c:pt idx="863">
                  <c:v>0</c:v>
                </c:pt>
                <c:pt idx="864">
                  <c:v>1</c:v>
                </c:pt>
                <c:pt idx="865">
                  <c:v>0</c:v>
                </c:pt>
                <c:pt idx="866">
                  <c:v>1</c:v>
                </c:pt>
                <c:pt idx="867">
                  <c:v>0</c:v>
                </c:pt>
                <c:pt idx="868">
                  <c:v>3</c:v>
                </c:pt>
                <c:pt idx="869">
                  <c:v>1</c:v>
                </c:pt>
                <c:pt idx="870">
                  <c:v>6</c:v>
                </c:pt>
                <c:pt idx="871">
                  <c:v>0</c:v>
                </c:pt>
                <c:pt idx="872">
                  <c:v>3</c:v>
                </c:pt>
                <c:pt idx="873">
                  <c:v>2</c:v>
                </c:pt>
                <c:pt idx="874">
                  <c:v>2</c:v>
                </c:pt>
                <c:pt idx="875">
                  <c:v>0</c:v>
                </c:pt>
                <c:pt idx="876">
                  <c:v>4</c:v>
                </c:pt>
                <c:pt idx="877">
                  <c:v>9</c:v>
                </c:pt>
                <c:pt idx="878">
                  <c:v>46</c:v>
                </c:pt>
                <c:pt idx="879">
                  <c:v>0</c:v>
                </c:pt>
                <c:pt idx="880">
                  <c:v>0</c:v>
                </c:pt>
                <c:pt idx="881">
                  <c:v>0</c:v>
                </c:pt>
                <c:pt idx="882">
                  <c:v>0</c:v>
                </c:pt>
                <c:pt idx="883">
                  <c:v>0</c:v>
                </c:pt>
                <c:pt idx="884">
                  <c:v>1</c:v>
                </c:pt>
                <c:pt idx="885">
                  <c:v>1</c:v>
                </c:pt>
                <c:pt idx="886">
                  <c:v>3</c:v>
                </c:pt>
                <c:pt idx="887">
                  <c:v>0</c:v>
                </c:pt>
                <c:pt idx="888">
                  <c:v>1</c:v>
                </c:pt>
                <c:pt idx="889">
                  <c:v>0</c:v>
                </c:pt>
                <c:pt idx="890">
                  <c:v>0</c:v>
                </c:pt>
                <c:pt idx="891">
                  <c:v>0</c:v>
                </c:pt>
                <c:pt idx="892">
                  <c:v>0</c:v>
                </c:pt>
                <c:pt idx="893">
                  <c:v>0</c:v>
                </c:pt>
                <c:pt idx="894">
                  <c:v>2</c:v>
                </c:pt>
                <c:pt idx="895">
                  <c:v>0</c:v>
                </c:pt>
                <c:pt idx="896">
                  <c:v>0</c:v>
                </c:pt>
                <c:pt idx="897">
                  <c:v>0</c:v>
                </c:pt>
                <c:pt idx="898">
                  <c:v>1</c:v>
                </c:pt>
                <c:pt idx="899">
                  <c:v>0</c:v>
                </c:pt>
                <c:pt idx="900">
                  <c:v>0</c:v>
                </c:pt>
                <c:pt idx="901">
                  <c:v>0</c:v>
                </c:pt>
                <c:pt idx="902">
                  <c:v>0</c:v>
                </c:pt>
                <c:pt idx="903">
                  <c:v>0</c:v>
                </c:pt>
                <c:pt idx="904">
                  <c:v>0</c:v>
                </c:pt>
                <c:pt idx="905">
                  <c:v>1</c:v>
                </c:pt>
                <c:pt idx="906">
                  <c:v>1</c:v>
                </c:pt>
                <c:pt idx="907">
                  <c:v>0</c:v>
                </c:pt>
                <c:pt idx="908">
                  <c:v>0</c:v>
                </c:pt>
                <c:pt idx="909">
                  <c:v>0</c:v>
                </c:pt>
                <c:pt idx="910">
                  <c:v>0</c:v>
                </c:pt>
                <c:pt idx="911">
                  <c:v>0</c:v>
                </c:pt>
                <c:pt idx="912">
                  <c:v>0</c:v>
                </c:pt>
                <c:pt idx="913">
                  <c:v>0</c:v>
                </c:pt>
                <c:pt idx="914">
                  <c:v>0</c:v>
                </c:pt>
                <c:pt idx="915">
                  <c:v>0</c:v>
                </c:pt>
                <c:pt idx="916">
                  <c:v>0</c:v>
                </c:pt>
                <c:pt idx="917">
                  <c:v>1</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2</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2</c:v>
                </c:pt>
                <c:pt idx="959">
                  <c:v>0</c:v>
                </c:pt>
                <c:pt idx="960">
                  <c:v>0</c:v>
                </c:pt>
                <c:pt idx="961">
                  <c:v>0</c:v>
                </c:pt>
                <c:pt idx="962">
                  <c:v>3</c:v>
                </c:pt>
                <c:pt idx="963">
                  <c:v>0</c:v>
                </c:pt>
                <c:pt idx="964">
                  <c:v>0</c:v>
                </c:pt>
                <c:pt idx="965">
                  <c:v>0</c:v>
                </c:pt>
                <c:pt idx="966">
                  <c:v>0</c:v>
                </c:pt>
                <c:pt idx="967">
                  <c:v>0</c:v>
                </c:pt>
                <c:pt idx="968">
                  <c:v>0</c:v>
                </c:pt>
                <c:pt idx="969">
                  <c:v>0</c:v>
                </c:pt>
                <c:pt idx="970">
                  <c:v>1</c:v>
                </c:pt>
                <c:pt idx="971">
                  <c:v>0</c:v>
                </c:pt>
                <c:pt idx="972">
                  <c:v>0</c:v>
                </c:pt>
                <c:pt idx="973">
                  <c:v>1</c:v>
                </c:pt>
                <c:pt idx="974">
                  <c:v>4</c:v>
                </c:pt>
                <c:pt idx="975">
                  <c:v>0</c:v>
                </c:pt>
                <c:pt idx="976">
                  <c:v>0</c:v>
                </c:pt>
                <c:pt idx="977">
                  <c:v>0</c:v>
                </c:pt>
                <c:pt idx="978">
                  <c:v>0</c:v>
                </c:pt>
                <c:pt idx="979">
                  <c:v>0</c:v>
                </c:pt>
                <c:pt idx="980">
                  <c:v>0</c:v>
                </c:pt>
                <c:pt idx="981">
                  <c:v>0</c:v>
                </c:pt>
                <c:pt idx="982">
                  <c:v>0</c:v>
                </c:pt>
                <c:pt idx="983">
                  <c:v>1</c:v>
                </c:pt>
                <c:pt idx="984">
                  <c:v>0</c:v>
                </c:pt>
                <c:pt idx="985">
                  <c:v>0</c:v>
                </c:pt>
                <c:pt idx="986">
                  <c:v>0</c:v>
                </c:pt>
                <c:pt idx="987">
                  <c:v>0</c:v>
                </c:pt>
                <c:pt idx="988">
                  <c:v>0</c:v>
                </c:pt>
                <c:pt idx="989">
                  <c:v>0</c:v>
                </c:pt>
                <c:pt idx="990">
                  <c:v>0</c:v>
                </c:pt>
                <c:pt idx="991">
                  <c:v>0</c:v>
                </c:pt>
                <c:pt idx="992">
                  <c:v>0</c:v>
                </c:pt>
                <c:pt idx="993">
                  <c:v>0</c:v>
                </c:pt>
                <c:pt idx="994">
                  <c:v>2</c:v>
                </c:pt>
                <c:pt idx="995">
                  <c:v>0</c:v>
                </c:pt>
                <c:pt idx="996">
                  <c:v>0</c:v>
                </c:pt>
                <c:pt idx="997">
                  <c:v>0</c:v>
                </c:pt>
                <c:pt idx="998">
                  <c:v>1</c:v>
                </c:pt>
                <c:pt idx="999">
                  <c:v>1</c:v>
                </c:pt>
                <c:pt idx="1000">
                  <c:v>0</c:v>
                </c:pt>
                <c:pt idx="1001">
                  <c:v>1</c:v>
                </c:pt>
                <c:pt idx="1002">
                  <c:v>1</c:v>
                </c:pt>
                <c:pt idx="1003">
                  <c:v>2</c:v>
                </c:pt>
                <c:pt idx="1004">
                  <c:v>1</c:v>
                </c:pt>
                <c:pt idx="1005">
                  <c:v>2</c:v>
                </c:pt>
                <c:pt idx="1006">
                  <c:v>3</c:v>
                </c:pt>
                <c:pt idx="1007">
                  <c:v>0</c:v>
                </c:pt>
                <c:pt idx="1008">
                  <c:v>0</c:v>
                </c:pt>
                <c:pt idx="1009">
                  <c:v>0</c:v>
                </c:pt>
                <c:pt idx="1010">
                  <c:v>0</c:v>
                </c:pt>
                <c:pt idx="1011">
                  <c:v>0</c:v>
                </c:pt>
                <c:pt idx="1012">
                  <c:v>0</c:v>
                </c:pt>
                <c:pt idx="1013">
                  <c:v>0</c:v>
                </c:pt>
                <c:pt idx="1014">
                  <c:v>1</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1</c:v>
                </c:pt>
                <c:pt idx="1091">
                  <c:v>0</c:v>
                </c:pt>
                <c:pt idx="1092">
                  <c:v>0</c:v>
                </c:pt>
                <c:pt idx="1093">
                  <c:v>0</c:v>
                </c:pt>
                <c:pt idx="1094">
                  <c:v>0</c:v>
                </c:pt>
                <c:pt idx="1095">
                  <c:v>0</c:v>
                </c:pt>
                <c:pt idx="1096">
                  <c:v>0</c:v>
                </c:pt>
                <c:pt idx="1097">
                  <c:v>0</c:v>
                </c:pt>
                <c:pt idx="1098">
                  <c:v>0</c:v>
                </c:pt>
                <c:pt idx="1099">
                  <c:v>0</c:v>
                </c:pt>
                <c:pt idx="1100">
                  <c:v>0</c:v>
                </c:pt>
                <c:pt idx="1101">
                  <c:v>0</c:v>
                </c:pt>
                <c:pt idx="1102">
                  <c:v>1</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1</c:v>
                </c:pt>
                <c:pt idx="1127">
                  <c:v>0</c:v>
                </c:pt>
                <c:pt idx="1128">
                  <c:v>0</c:v>
                </c:pt>
                <c:pt idx="1129">
                  <c:v>0</c:v>
                </c:pt>
                <c:pt idx="1130">
                  <c:v>1</c:v>
                </c:pt>
                <c:pt idx="1131">
                  <c:v>0</c:v>
                </c:pt>
                <c:pt idx="1132">
                  <c:v>0</c:v>
                </c:pt>
                <c:pt idx="1133">
                  <c:v>0</c:v>
                </c:pt>
                <c:pt idx="1134">
                  <c:v>11</c:v>
                </c:pt>
                <c:pt idx="1135">
                  <c:v>0</c:v>
                </c:pt>
                <c:pt idx="1136">
                  <c:v>0</c:v>
                </c:pt>
                <c:pt idx="1137">
                  <c:v>0</c:v>
                </c:pt>
                <c:pt idx="1138">
                  <c:v>0</c:v>
                </c:pt>
                <c:pt idx="1139">
                  <c:v>0</c:v>
                </c:pt>
                <c:pt idx="1140">
                  <c:v>0</c:v>
                </c:pt>
                <c:pt idx="1141">
                  <c:v>0</c:v>
                </c:pt>
                <c:pt idx="1142">
                  <c:v>0</c:v>
                </c:pt>
                <c:pt idx="1143">
                  <c:v>0</c:v>
                </c:pt>
                <c:pt idx="1144">
                  <c:v>0</c:v>
                </c:pt>
                <c:pt idx="1145">
                  <c:v>0</c:v>
                </c:pt>
                <c:pt idx="1146">
                  <c:v>1</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1</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1</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1</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1</c:v>
                </c:pt>
                <c:pt idx="1391">
                  <c:v>0</c:v>
                </c:pt>
                <c:pt idx="1392">
                  <c:v>0</c:v>
                </c:pt>
                <c:pt idx="1393">
                  <c:v>0</c:v>
                </c:pt>
                <c:pt idx="1394">
                  <c:v>0</c:v>
                </c:pt>
                <c:pt idx="1395">
                  <c:v>0</c:v>
                </c:pt>
                <c:pt idx="1396">
                  <c:v>0</c:v>
                </c:pt>
                <c:pt idx="1397">
                  <c:v>0</c:v>
                </c:pt>
                <c:pt idx="1398">
                  <c:v>1</c:v>
                </c:pt>
                <c:pt idx="1399">
                  <c:v>0</c:v>
                </c:pt>
                <c:pt idx="1400">
                  <c:v>0</c:v>
                </c:pt>
                <c:pt idx="1401">
                  <c:v>0</c:v>
                </c:pt>
                <c:pt idx="1402">
                  <c:v>1</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1</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1</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1</c:v>
                </c:pt>
                <c:pt idx="1575">
                  <c:v>0</c:v>
                </c:pt>
                <c:pt idx="1576">
                  <c:v>0</c:v>
                </c:pt>
                <c:pt idx="1577">
                  <c:v>0</c:v>
                </c:pt>
                <c:pt idx="1578">
                  <c:v>0</c:v>
                </c:pt>
                <c:pt idx="1579">
                  <c:v>1</c:v>
                </c:pt>
                <c:pt idx="1580">
                  <c:v>0</c:v>
                </c:pt>
                <c:pt idx="1581">
                  <c:v>0</c:v>
                </c:pt>
                <c:pt idx="1582">
                  <c:v>2</c:v>
                </c:pt>
                <c:pt idx="1583">
                  <c:v>0</c:v>
                </c:pt>
                <c:pt idx="1584">
                  <c:v>0</c:v>
                </c:pt>
                <c:pt idx="1585">
                  <c:v>0</c:v>
                </c:pt>
                <c:pt idx="1586">
                  <c:v>0</c:v>
                </c:pt>
                <c:pt idx="1587">
                  <c:v>0</c:v>
                </c:pt>
                <c:pt idx="1588">
                  <c:v>0</c:v>
                </c:pt>
                <c:pt idx="1589">
                  <c:v>0</c:v>
                </c:pt>
                <c:pt idx="1590">
                  <c:v>0</c:v>
                </c:pt>
                <c:pt idx="1591">
                  <c:v>0</c:v>
                </c:pt>
                <c:pt idx="1592">
                  <c:v>0</c:v>
                </c:pt>
                <c:pt idx="1593">
                  <c:v>1</c:v>
                </c:pt>
                <c:pt idx="1594">
                  <c:v>0</c:v>
                </c:pt>
                <c:pt idx="1595">
                  <c:v>0</c:v>
                </c:pt>
                <c:pt idx="1596">
                  <c:v>0</c:v>
                </c:pt>
                <c:pt idx="1597">
                  <c:v>0</c:v>
                </c:pt>
                <c:pt idx="1598">
                  <c:v>1</c:v>
                </c:pt>
                <c:pt idx="1599">
                  <c:v>0</c:v>
                </c:pt>
                <c:pt idx="1600">
                  <c:v>0</c:v>
                </c:pt>
                <c:pt idx="1601">
                  <c:v>0</c:v>
                </c:pt>
                <c:pt idx="1602">
                  <c:v>1</c:v>
                </c:pt>
                <c:pt idx="1603">
                  <c:v>0</c:v>
                </c:pt>
                <c:pt idx="1604">
                  <c:v>0</c:v>
                </c:pt>
                <c:pt idx="1605">
                  <c:v>0</c:v>
                </c:pt>
                <c:pt idx="1606">
                  <c:v>1</c:v>
                </c:pt>
                <c:pt idx="1607">
                  <c:v>0</c:v>
                </c:pt>
                <c:pt idx="1608">
                  <c:v>0</c:v>
                </c:pt>
                <c:pt idx="1609">
                  <c:v>0</c:v>
                </c:pt>
                <c:pt idx="1610">
                  <c:v>0</c:v>
                </c:pt>
                <c:pt idx="1611">
                  <c:v>0</c:v>
                </c:pt>
                <c:pt idx="1612">
                  <c:v>0</c:v>
                </c:pt>
                <c:pt idx="1613">
                  <c:v>2</c:v>
                </c:pt>
                <c:pt idx="1614">
                  <c:v>7</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1</c:v>
                </c:pt>
                <c:pt idx="1633">
                  <c:v>0</c:v>
                </c:pt>
                <c:pt idx="1634">
                  <c:v>3</c:v>
                </c:pt>
                <c:pt idx="1635">
                  <c:v>0</c:v>
                </c:pt>
                <c:pt idx="1636">
                  <c:v>1</c:v>
                </c:pt>
                <c:pt idx="1637">
                  <c:v>1</c:v>
                </c:pt>
                <c:pt idx="1638">
                  <c:v>9</c:v>
                </c:pt>
                <c:pt idx="1639">
                  <c:v>1</c:v>
                </c:pt>
                <c:pt idx="1640">
                  <c:v>2</c:v>
                </c:pt>
                <c:pt idx="1641">
                  <c:v>1</c:v>
                </c:pt>
                <c:pt idx="1642">
                  <c:v>4</c:v>
                </c:pt>
                <c:pt idx="1643">
                  <c:v>2</c:v>
                </c:pt>
                <c:pt idx="1644">
                  <c:v>13</c:v>
                </c:pt>
                <c:pt idx="1645">
                  <c:v>14</c:v>
                </c:pt>
                <c:pt idx="1646">
                  <c:v>76</c:v>
                </c:pt>
                <c:pt idx="1647">
                  <c:v>0</c:v>
                </c:pt>
                <c:pt idx="1648">
                  <c:v>0</c:v>
                </c:pt>
                <c:pt idx="1649">
                  <c:v>0</c:v>
                </c:pt>
                <c:pt idx="1650">
                  <c:v>0</c:v>
                </c:pt>
                <c:pt idx="1651">
                  <c:v>0</c:v>
                </c:pt>
                <c:pt idx="1652">
                  <c:v>0</c:v>
                </c:pt>
                <c:pt idx="1653">
                  <c:v>0</c:v>
                </c:pt>
                <c:pt idx="1654">
                  <c:v>1</c:v>
                </c:pt>
                <c:pt idx="1655">
                  <c:v>0</c:v>
                </c:pt>
                <c:pt idx="1656">
                  <c:v>0</c:v>
                </c:pt>
                <c:pt idx="1657">
                  <c:v>0</c:v>
                </c:pt>
                <c:pt idx="1658">
                  <c:v>0</c:v>
                </c:pt>
                <c:pt idx="1659">
                  <c:v>0</c:v>
                </c:pt>
                <c:pt idx="1660">
                  <c:v>1</c:v>
                </c:pt>
                <c:pt idx="1661">
                  <c:v>0</c:v>
                </c:pt>
                <c:pt idx="1662">
                  <c:v>11</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1</c:v>
                </c:pt>
                <c:pt idx="1703">
                  <c:v>0</c:v>
                </c:pt>
                <c:pt idx="1704">
                  <c:v>0</c:v>
                </c:pt>
                <c:pt idx="1705">
                  <c:v>0</c:v>
                </c:pt>
                <c:pt idx="1706">
                  <c:v>0</c:v>
                </c:pt>
                <c:pt idx="1707">
                  <c:v>0</c:v>
                </c:pt>
                <c:pt idx="1708">
                  <c:v>0</c:v>
                </c:pt>
                <c:pt idx="1709">
                  <c:v>0</c:v>
                </c:pt>
                <c:pt idx="1710">
                  <c:v>0</c:v>
                </c:pt>
                <c:pt idx="1711">
                  <c:v>0</c:v>
                </c:pt>
                <c:pt idx="1712">
                  <c:v>1</c:v>
                </c:pt>
                <c:pt idx="1713">
                  <c:v>0</c:v>
                </c:pt>
                <c:pt idx="1714">
                  <c:v>0</c:v>
                </c:pt>
                <c:pt idx="1715">
                  <c:v>0</c:v>
                </c:pt>
                <c:pt idx="1716">
                  <c:v>0</c:v>
                </c:pt>
                <c:pt idx="1717">
                  <c:v>0</c:v>
                </c:pt>
                <c:pt idx="1718">
                  <c:v>1</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1</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1</c:v>
                </c:pt>
                <c:pt idx="1759">
                  <c:v>0</c:v>
                </c:pt>
                <c:pt idx="1760">
                  <c:v>2</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5</c:v>
                </c:pt>
                <c:pt idx="1775">
                  <c:v>0</c:v>
                </c:pt>
                <c:pt idx="1776">
                  <c:v>0</c:v>
                </c:pt>
                <c:pt idx="1777">
                  <c:v>0</c:v>
                </c:pt>
                <c:pt idx="1778">
                  <c:v>0</c:v>
                </c:pt>
                <c:pt idx="1779">
                  <c:v>0</c:v>
                </c:pt>
                <c:pt idx="1780">
                  <c:v>0</c:v>
                </c:pt>
                <c:pt idx="1781">
                  <c:v>0</c:v>
                </c:pt>
                <c:pt idx="1782">
                  <c:v>0</c:v>
                </c:pt>
                <c:pt idx="1783">
                  <c:v>1</c:v>
                </c:pt>
                <c:pt idx="1784">
                  <c:v>0</c:v>
                </c:pt>
                <c:pt idx="1785">
                  <c:v>0</c:v>
                </c:pt>
                <c:pt idx="1786">
                  <c:v>0</c:v>
                </c:pt>
                <c:pt idx="1787">
                  <c:v>0</c:v>
                </c:pt>
                <c:pt idx="1788">
                  <c:v>0</c:v>
                </c:pt>
                <c:pt idx="1789">
                  <c:v>0</c:v>
                </c:pt>
                <c:pt idx="1790">
                  <c:v>1</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1</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1</c:v>
                </c:pt>
                <c:pt idx="1859">
                  <c:v>0</c:v>
                </c:pt>
                <c:pt idx="1860">
                  <c:v>0</c:v>
                </c:pt>
                <c:pt idx="1861">
                  <c:v>0</c:v>
                </c:pt>
                <c:pt idx="1862">
                  <c:v>1</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1</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1</c:v>
                </c:pt>
                <c:pt idx="1897">
                  <c:v>0</c:v>
                </c:pt>
                <c:pt idx="1898">
                  <c:v>1</c:v>
                </c:pt>
                <c:pt idx="1899">
                  <c:v>0</c:v>
                </c:pt>
                <c:pt idx="1900">
                  <c:v>2</c:v>
                </c:pt>
                <c:pt idx="1901">
                  <c:v>0</c:v>
                </c:pt>
                <c:pt idx="1902">
                  <c:v>7</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1</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1</c:v>
                </c:pt>
                <c:pt idx="2031">
                  <c:v>0</c:v>
                </c:pt>
                <c:pt idx="2032">
                  <c:v>0</c:v>
                </c:pt>
                <c:pt idx="2033">
                  <c:v>0</c:v>
                </c:pt>
                <c:pt idx="2034">
                  <c:v>0</c:v>
                </c:pt>
                <c:pt idx="2035">
                  <c:v>0</c:v>
                </c:pt>
                <c:pt idx="2036">
                  <c:v>0</c:v>
                </c:pt>
                <c:pt idx="2037">
                  <c:v>0</c:v>
                </c:pt>
                <c:pt idx="2038">
                  <c:v>0</c:v>
                </c:pt>
                <c:pt idx="2039">
                  <c:v>1</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1</c:v>
                </c:pt>
                <c:pt idx="2083">
                  <c:v>1</c:v>
                </c:pt>
                <c:pt idx="2084">
                  <c:v>0</c:v>
                </c:pt>
                <c:pt idx="2085">
                  <c:v>0</c:v>
                </c:pt>
                <c:pt idx="2086">
                  <c:v>0</c:v>
                </c:pt>
                <c:pt idx="2087">
                  <c:v>0</c:v>
                </c:pt>
                <c:pt idx="2088">
                  <c:v>0</c:v>
                </c:pt>
                <c:pt idx="2089">
                  <c:v>0</c:v>
                </c:pt>
                <c:pt idx="2090">
                  <c:v>0</c:v>
                </c:pt>
                <c:pt idx="2091">
                  <c:v>0</c:v>
                </c:pt>
                <c:pt idx="2092">
                  <c:v>1</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1</c:v>
                </c:pt>
                <c:pt idx="2142">
                  <c:v>0</c:v>
                </c:pt>
                <c:pt idx="2143">
                  <c:v>0</c:v>
                </c:pt>
                <c:pt idx="2144">
                  <c:v>0</c:v>
                </c:pt>
                <c:pt idx="2145">
                  <c:v>0</c:v>
                </c:pt>
                <c:pt idx="2146">
                  <c:v>0</c:v>
                </c:pt>
                <c:pt idx="2147">
                  <c:v>0</c:v>
                </c:pt>
                <c:pt idx="2148">
                  <c:v>1</c:v>
                </c:pt>
                <c:pt idx="2149">
                  <c:v>1</c:v>
                </c:pt>
                <c:pt idx="2150">
                  <c:v>1</c:v>
                </c:pt>
                <c:pt idx="2151">
                  <c:v>0</c:v>
                </c:pt>
                <c:pt idx="2152">
                  <c:v>1</c:v>
                </c:pt>
                <c:pt idx="2153">
                  <c:v>0</c:v>
                </c:pt>
                <c:pt idx="2154">
                  <c:v>0</c:v>
                </c:pt>
                <c:pt idx="2155">
                  <c:v>1</c:v>
                </c:pt>
                <c:pt idx="2156">
                  <c:v>1</c:v>
                </c:pt>
                <c:pt idx="2157">
                  <c:v>1</c:v>
                </c:pt>
                <c:pt idx="2158">
                  <c:v>7</c:v>
                </c:pt>
                <c:pt idx="2159">
                  <c:v>0</c:v>
                </c:pt>
                <c:pt idx="2160">
                  <c:v>0</c:v>
                </c:pt>
                <c:pt idx="2161">
                  <c:v>0</c:v>
                </c:pt>
                <c:pt idx="2162">
                  <c:v>0</c:v>
                </c:pt>
                <c:pt idx="2163">
                  <c:v>0</c:v>
                </c:pt>
                <c:pt idx="2164">
                  <c:v>0</c:v>
                </c:pt>
                <c:pt idx="2165">
                  <c:v>0</c:v>
                </c:pt>
                <c:pt idx="2166">
                  <c:v>0</c:v>
                </c:pt>
                <c:pt idx="2167">
                  <c:v>0</c:v>
                </c:pt>
                <c:pt idx="2168">
                  <c:v>0</c:v>
                </c:pt>
                <c:pt idx="2169">
                  <c:v>0</c:v>
                </c:pt>
                <c:pt idx="2170">
                  <c:v>1</c:v>
                </c:pt>
                <c:pt idx="2171">
                  <c:v>0</c:v>
                </c:pt>
                <c:pt idx="2172">
                  <c:v>0</c:v>
                </c:pt>
                <c:pt idx="2173">
                  <c:v>1</c:v>
                </c:pt>
                <c:pt idx="2174">
                  <c:v>0</c:v>
                </c:pt>
                <c:pt idx="2175">
                  <c:v>0</c:v>
                </c:pt>
                <c:pt idx="2176">
                  <c:v>0</c:v>
                </c:pt>
                <c:pt idx="2177">
                  <c:v>1</c:v>
                </c:pt>
                <c:pt idx="2178">
                  <c:v>0</c:v>
                </c:pt>
                <c:pt idx="2179">
                  <c:v>0</c:v>
                </c:pt>
                <c:pt idx="2180">
                  <c:v>0</c:v>
                </c:pt>
                <c:pt idx="2181">
                  <c:v>2</c:v>
                </c:pt>
                <c:pt idx="2182">
                  <c:v>0</c:v>
                </c:pt>
                <c:pt idx="2183">
                  <c:v>0</c:v>
                </c:pt>
                <c:pt idx="2184">
                  <c:v>0</c:v>
                </c:pt>
                <c:pt idx="2185">
                  <c:v>0</c:v>
                </c:pt>
                <c:pt idx="2186">
                  <c:v>0</c:v>
                </c:pt>
                <c:pt idx="2187">
                  <c:v>1</c:v>
                </c:pt>
                <c:pt idx="2188">
                  <c:v>0</c:v>
                </c:pt>
                <c:pt idx="2189">
                  <c:v>3</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1</c:v>
                </c:pt>
                <c:pt idx="2239">
                  <c:v>0</c:v>
                </c:pt>
                <c:pt idx="2240">
                  <c:v>0</c:v>
                </c:pt>
                <c:pt idx="2241">
                  <c:v>0</c:v>
                </c:pt>
                <c:pt idx="2242">
                  <c:v>0</c:v>
                </c:pt>
                <c:pt idx="2243">
                  <c:v>1</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1</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1</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1</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1</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1</c:v>
                </c:pt>
                <c:pt idx="2444">
                  <c:v>0</c:v>
                </c:pt>
                <c:pt idx="2445">
                  <c:v>0</c:v>
                </c:pt>
                <c:pt idx="2446">
                  <c:v>0</c:v>
                </c:pt>
                <c:pt idx="2447">
                  <c:v>0</c:v>
                </c:pt>
                <c:pt idx="2448">
                  <c:v>0</c:v>
                </c:pt>
                <c:pt idx="2449">
                  <c:v>0</c:v>
                </c:pt>
                <c:pt idx="2450">
                  <c:v>0</c:v>
                </c:pt>
                <c:pt idx="2451">
                  <c:v>0</c:v>
                </c:pt>
                <c:pt idx="2452">
                  <c:v>0</c:v>
                </c:pt>
                <c:pt idx="2453">
                  <c:v>1</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1</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1</c:v>
                </c:pt>
                <c:pt idx="2526">
                  <c:v>0</c:v>
                </c:pt>
                <c:pt idx="2527">
                  <c:v>0</c:v>
                </c:pt>
                <c:pt idx="2528">
                  <c:v>0</c:v>
                </c:pt>
                <c:pt idx="2529">
                  <c:v>0</c:v>
                </c:pt>
                <c:pt idx="2530">
                  <c:v>0</c:v>
                </c:pt>
                <c:pt idx="2531">
                  <c:v>0</c:v>
                </c:pt>
                <c:pt idx="2532">
                  <c:v>0</c:v>
                </c:pt>
                <c:pt idx="2533">
                  <c:v>1</c:v>
                </c:pt>
                <c:pt idx="2534">
                  <c:v>0</c:v>
                </c:pt>
                <c:pt idx="2535">
                  <c:v>0</c:v>
                </c:pt>
                <c:pt idx="2536">
                  <c:v>0</c:v>
                </c:pt>
                <c:pt idx="2537">
                  <c:v>0</c:v>
                </c:pt>
                <c:pt idx="2538">
                  <c:v>0</c:v>
                </c:pt>
                <c:pt idx="2539">
                  <c:v>0</c:v>
                </c:pt>
                <c:pt idx="2540">
                  <c:v>0</c:v>
                </c:pt>
                <c:pt idx="2541">
                  <c:v>0</c:v>
                </c:pt>
                <c:pt idx="2542">
                  <c:v>1</c:v>
                </c:pt>
                <c:pt idx="2543">
                  <c:v>0</c:v>
                </c:pt>
                <c:pt idx="2544">
                  <c:v>0</c:v>
                </c:pt>
                <c:pt idx="2545">
                  <c:v>0</c:v>
                </c:pt>
                <c:pt idx="2546">
                  <c:v>0</c:v>
                </c:pt>
                <c:pt idx="2547">
                  <c:v>0</c:v>
                </c:pt>
                <c:pt idx="2548">
                  <c:v>0</c:v>
                </c:pt>
                <c:pt idx="2549">
                  <c:v>2</c:v>
                </c:pt>
                <c:pt idx="2550">
                  <c:v>1</c:v>
                </c:pt>
                <c:pt idx="2551">
                  <c:v>0</c:v>
                </c:pt>
                <c:pt idx="2552">
                  <c:v>0</c:v>
                </c:pt>
                <c:pt idx="2553">
                  <c:v>0</c:v>
                </c:pt>
                <c:pt idx="2554">
                  <c:v>0</c:v>
                </c:pt>
                <c:pt idx="2555">
                  <c:v>0</c:v>
                </c:pt>
                <c:pt idx="2556">
                  <c:v>0</c:v>
                </c:pt>
                <c:pt idx="2557">
                  <c:v>1</c:v>
                </c:pt>
                <c:pt idx="2558">
                  <c:v>1</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2</c:v>
                </c:pt>
                <c:pt idx="2573">
                  <c:v>0</c:v>
                </c:pt>
                <c:pt idx="2574">
                  <c:v>1</c:v>
                </c:pt>
                <c:pt idx="2575">
                  <c:v>0</c:v>
                </c:pt>
                <c:pt idx="2576">
                  <c:v>0</c:v>
                </c:pt>
                <c:pt idx="2577">
                  <c:v>1</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2</c:v>
                </c:pt>
                <c:pt idx="2599">
                  <c:v>0</c:v>
                </c:pt>
                <c:pt idx="2600">
                  <c:v>0</c:v>
                </c:pt>
                <c:pt idx="2601">
                  <c:v>1</c:v>
                </c:pt>
                <c:pt idx="2602">
                  <c:v>0</c:v>
                </c:pt>
                <c:pt idx="2603">
                  <c:v>0</c:v>
                </c:pt>
                <c:pt idx="2604">
                  <c:v>0</c:v>
                </c:pt>
                <c:pt idx="2605">
                  <c:v>1</c:v>
                </c:pt>
                <c:pt idx="2606">
                  <c:v>6</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1</c:v>
                </c:pt>
                <c:pt idx="2621">
                  <c:v>0</c:v>
                </c:pt>
                <c:pt idx="2622">
                  <c:v>0</c:v>
                </c:pt>
                <c:pt idx="2623">
                  <c:v>0</c:v>
                </c:pt>
                <c:pt idx="2624">
                  <c:v>0</c:v>
                </c:pt>
                <c:pt idx="2625">
                  <c:v>0</c:v>
                </c:pt>
                <c:pt idx="2626">
                  <c:v>0</c:v>
                </c:pt>
                <c:pt idx="2627">
                  <c:v>0</c:v>
                </c:pt>
                <c:pt idx="2628">
                  <c:v>1</c:v>
                </c:pt>
                <c:pt idx="2629">
                  <c:v>0</c:v>
                </c:pt>
                <c:pt idx="2630">
                  <c:v>1</c:v>
                </c:pt>
                <c:pt idx="2631">
                  <c:v>0</c:v>
                </c:pt>
                <c:pt idx="2632">
                  <c:v>0</c:v>
                </c:pt>
                <c:pt idx="2633">
                  <c:v>0</c:v>
                </c:pt>
                <c:pt idx="2634">
                  <c:v>1</c:v>
                </c:pt>
                <c:pt idx="2635">
                  <c:v>0</c:v>
                </c:pt>
                <c:pt idx="2636">
                  <c:v>1</c:v>
                </c:pt>
                <c:pt idx="2637">
                  <c:v>1</c:v>
                </c:pt>
                <c:pt idx="2638">
                  <c:v>6</c:v>
                </c:pt>
                <c:pt idx="2639">
                  <c:v>0</c:v>
                </c:pt>
                <c:pt idx="2640">
                  <c:v>0</c:v>
                </c:pt>
                <c:pt idx="2641">
                  <c:v>1</c:v>
                </c:pt>
                <c:pt idx="2642">
                  <c:v>0</c:v>
                </c:pt>
                <c:pt idx="2643">
                  <c:v>0</c:v>
                </c:pt>
                <c:pt idx="2644">
                  <c:v>0</c:v>
                </c:pt>
                <c:pt idx="2645">
                  <c:v>0</c:v>
                </c:pt>
                <c:pt idx="2646">
                  <c:v>1</c:v>
                </c:pt>
                <c:pt idx="2647">
                  <c:v>0</c:v>
                </c:pt>
                <c:pt idx="2648">
                  <c:v>0</c:v>
                </c:pt>
                <c:pt idx="2649">
                  <c:v>0</c:v>
                </c:pt>
                <c:pt idx="2650">
                  <c:v>0</c:v>
                </c:pt>
                <c:pt idx="2651">
                  <c:v>0</c:v>
                </c:pt>
                <c:pt idx="2652">
                  <c:v>0</c:v>
                </c:pt>
                <c:pt idx="2653">
                  <c:v>1</c:v>
                </c:pt>
                <c:pt idx="2654">
                  <c:v>0</c:v>
                </c:pt>
                <c:pt idx="2655">
                  <c:v>0</c:v>
                </c:pt>
                <c:pt idx="2656">
                  <c:v>3</c:v>
                </c:pt>
                <c:pt idx="2657">
                  <c:v>0</c:v>
                </c:pt>
                <c:pt idx="2658">
                  <c:v>1</c:v>
                </c:pt>
                <c:pt idx="2659">
                  <c:v>0</c:v>
                </c:pt>
                <c:pt idx="2660">
                  <c:v>1</c:v>
                </c:pt>
                <c:pt idx="2661">
                  <c:v>0</c:v>
                </c:pt>
                <c:pt idx="2662">
                  <c:v>18</c:v>
                </c:pt>
                <c:pt idx="2663">
                  <c:v>0</c:v>
                </c:pt>
                <c:pt idx="2664">
                  <c:v>1</c:v>
                </c:pt>
                <c:pt idx="2665">
                  <c:v>1</c:v>
                </c:pt>
                <c:pt idx="2666">
                  <c:v>8</c:v>
                </c:pt>
                <c:pt idx="2667">
                  <c:v>0</c:v>
                </c:pt>
                <c:pt idx="2668">
                  <c:v>10</c:v>
                </c:pt>
                <c:pt idx="2669">
                  <c:v>6</c:v>
                </c:pt>
                <c:pt idx="2670">
                  <c:v>81</c:v>
                </c:pt>
                <c:pt idx="2671">
                  <c:v>0</c:v>
                </c:pt>
                <c:pt idx="2672">
                  <c:v>0</c:v>
                </c:pt>
                <c:pt idx="2673">
                  <c:v>1</c:v>
                </c:pt>
                <c:pt idx="2674">
                  <c:v>0</c:v>
                </c:pt>
                <c:pt idx="2675">
                  <c:v>0</c:v>
                </c:pt>
                <c:pt idx="2676">
                  <c:v>0</c:v>
                </c:pt>
                <c:pt idx="2677">
                  <c:v>0</c:v>
                </c:pt>
                <c:pt idx="2678">
                  <c:v>3</c:v>
                </c:pt>
                <c:pt idx="2679">
                  <c:v>0</c:v>
                </c:pt>
                <c:pt idx="2680">
                  <c:v>0</c:v>
                </c:pt>
                <c:pt idx="2681">
                  <c:v>0</c:v>
                </c:pt>
                <c:pt idx="2682">
                  <c:v>0</c:v>
                </c:pt>
                <c:pt idx="2683">
                  <c:v>0</c:v>
                </c:pt>
                <c:pt idx="2684">
                  <c:v>0</c:v>
                </c:pt>
                <c:pt idx="2685">
                  <c:v>0</c:v>
                </c:pt>
                <c:pt idx="2686">
                  <c:v>3</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1</c:v>
                </c:pt>
                <c:pt idx="2775">
                  <c:v>0</c:v>
                </c:pt>
                <c:pt idx="2776">
                  <c:v>0</c:v>
                </c:pt>
                <c:pt idx="2777">
                  <c:v>0</c:v>
                </c:pt>
                <c:pt idx="2778">
                  <c:v>0</c:v>
                </c:pt>
                <c:pt idx="2779">
                  <c:v>0</c:v>
                </c:pt>
                <c:pt idx="2780">
                  <c:v>0</c:v>
                </c:pt>
                <c:pt idx="2781">
                  <c:v>0</c:v>
                </c:pt>
                <c:pt idx="2782">
                  <c:v>0</c:v>
                </c:pt>
                <c:pt idx="2783">
                  <c:v>0</c:v>
                </c:pt>
                <c:pt idx="2784">
                  <c:v>1</c:v>
                </c:pt>
                <c:pt idx="2785">
                  <c:v>0</c:v>
                </c:pt>
                <c:pt idx="2786">
                  <c:v>0</c:v>
                </c:pt>
                <c:pt idx="2787">
                  <c:v>0</c:v>
                </c:pt>
                <c:pt idx="2788">
                  <c:v>0</c:v>
                </c:pt>
                <c:pt idx="2789">
                  <c:v>0</c:v>
                </c:pt>
                <c:pt idx="2790">
                  <c:v>0</c:v>
                </c:pt>
                <c:pt idx="2791">
                  <c:v>0</c:v>
                </c:pt>
                <c:pt idx="2792">
                  <c:v>0</c:v>
                </c:pt>
                <c:pt idx="2793">
                  <c:v>1</c:v>
                </c:pt>
                <c:pt idx="2794">
                  <c:v>0</c:v>
                </c:pt>
                <c:pt idx="2795">
                  <c:v>0</c:v>
                </c:pt>
                <c:pt idx="2796">
                  <c:v>0</c:v>
                </c:pt>
                <c:pt idx="2797">
                  <c:v>0</c:v>
                </c:pt>
                <c:pt idx="2798">
                  <c:v>6</c:v>
                </c:pt>
                <c:pt idx="2799">
                  <c:v>0</c:v>
                </c:pt>
                <c:pt idx="2800">
                  <c:v>0</c:v>
                </c:pt>
                <c:pt idx="2801">
                  <c:v>0</c:v>
                </c:pt>
                <c:pt idx="2802">
                  <c:v>1</c:v>
                </c:pt>
                <c:pt idx="2803">
                  <c:v>0</c:v>
                </c:pt>
                <c:pt idx="2804">
                  <c:v>0</c:v>
                </c:pt>
                <c:pt idx="2805">
                  <c:v>1</c:v>
                </c:pt>
                <c:pt idx="2806">
                  <c:v>0</c:v>
                </c:pt>
                <c:pt idx="2807">
                  <c:v>0</c:v>
                </c:pt>
                <c:pt idx="2808">
                  <c:v>0</c:v>
                </c:pt>
                <c:pt idx="2809">
                  <c:v>0</c:v>
                </c:pt>
                <c:pt idx="2810">
                  <c:v>0</c:v>
                </c:pt>
                <c:pt idx="2811">
                  <c:v>0</c:v>
                </c:pt>
                <c:pt idx="2812">
                  <c:v>0</c:v>
                </c:pt>
                <c:pt idx="2813">
                  <c:v>1</c:v>
                </c:pt>
                <c:pt idx="2814">
                  <c:v>0</c:v>
                </c:pt>
                <c:pt idx="2815">
                  <c:v>1</c:v>
                </c:pt>
                <c:pt idx="2816">
                  <c:v>0</c:v>
                </c:pt>
                <c:pt idx="2817">
                  <c:v>1</c:v>
                </c:pt>
                <c:pt idx="2818">
                  <c:v>1</c:v>
                </c:pt>
                <c:pt idx="2819">
                  <c:v>0</c:v>
                </c:pt>
                <c:pt idx="2820">
                  <c:v>0</c:v>
                </c:pt>
                <c:pt idx="2821">
                  <c:v>0</c:v>
                </c:pt>
                <c:pt idx="2822">
                  <c:v>0</c:v>
                </c:pt>
                <c:pt idx="2823">
                  <c:v>0</c:v>
                </c:pt>
                <c:pt idx="2824">
                  <c:v>0</c:v>
                </c:pt>
                <c:pt idx="2825">
                  <c:v>1</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1</c:v>
                </c:pt>
                <c:pt idx="2851">
                  <c:v>0</c:v>
                </c:pt>
                <c:pt idx="2852">
                  <c:v>0</c:v>
                </c:pt>
                <c:pt idx="2853">
                  <c:v>0</c:v>
                </c:pt>
                <c:pt idx="2854">
                  <c:v>0</c:v>
                </c:pt>
                <c:pt idx="2855">
                  <c:v>0</c:v>
                </c:pt>
                <c:pt idx="2856">
                  <c:v>0</c:v>
                </c:pt>
                <c:pt idx="2857">
                  <c:v>0</c:v>
                </c:pt>
                <c:pt idx="2858">
                  <c:v>0</c:v>
                </c:pt>
                <c:pt idx="2859">
                  <c:v>0</c:v>
                </c:pt>
                <c:pt idx="2860">
                  <c:v>0</c:v>
                </c:pt>
                <c:pt idx="2861">
                  <c:v>0</c:v>
                </c:pt>
                <c:pt idx="2862">
                  <c:v>1</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1</c:v>
                </c:pt>
                <c:pt idx="2894">
                  <c:v>0</c:v>
                </c:pt>
                <c:pt idx="2895">
                  <c:v>0</c:v>
                </c:pt>
                <c:pt idx="2896">
                  <c:v>0</c:v>
                </c:pt>
                <c:pt idx="2897">
                  <c:v>0</c:v>
                </c:pt>
                <c:pt idx="2898">
                  <c:v>0</c:v>
                </c:pt>
                <c:pt idx="2899">
                  <c:v>0</c:v>
                </c:pt>
                <c:pt idx="2900">
                  <c:v>0</c:v>
                </c:pt>
                <c:pt idx="2901">
                  <c:v>0</c:v>
                </c:pt>
                <c:pt idx="2902">
                  <c:v>1</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2</c:v>
                </c:pt>
                <c:pt idx="2917">
                  <c:v>0</c:v>
                </c:pt>
                <c:pt idx="2918">
                  <c:v>0</c:v>
                </c:pt>
                <c:pt idx="2919">
                  <c:v>0</c:v>
                </c:pt>
                <c:pt idx="2920">
                  <c:v>0</c:v>
                </c:pt>
                <c:pt idx="2921">
                  <c:v>0</c:v>
                </c:pt>
                <c:pt idx="2922">
                  <c:v>2</c:v>
                </c:pt>
                <c:pt idx="2923">
                  <c:v>0</c:v>
                </c:pt>
                <c:pt idx="2924">
                  <c:v>0</c:v>
                </c:pt>
                <c:pt idx="2925">
                  <c:v>1</c:v>
                </c:pt>
                <c:pt idx="2926">
                  <c:v>6</c:v>
                </c:pt>
                <c:pt idx="2927">
                  <c:v>0</c:v>
                </c:pt>
                <c:pt idx="2928">
                  <c:v>0</c:v>
                </c:pt>
                <c:pt idx="2929">
                  <c:v>0</c:v>
                </c:pt>
                <c:pt idx="2930">
                  <c:v>0</c:v>
                </c:pt>
                <c:pt idx="2931">
                  <c:v>0</c:v>
                </c:pt>
                <c:pt idx="2932">
                  <c:v>0</c:v>
                </c:pt>
                <c:pt idx="2933">
                  <c:v>0</c:v>
                </c:pt>
                <c:pt idx="2934">
                  <c:v>1</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1</c:v>
                </c:pt>
                <c:pt idx="3023">
                  <c:v>0</c:v>
                </c:pt>
                <c:pt idx="3024">
                  <c:v>0</c:v>
                </c:pt>
                <c:pt idx="3025">
                  <c:v>0</c:v>
                </c:pt>
                <c:pt idx="3026">
                  <c:v>0</c:v>
                </c:pt>
                <c:pt idx="3027">
                  <c:v>0</c:v>
                </c:pt>
                <c:pt idx="3028">
                  <c:v>0</c:v>
                </c:pt>
                <c:pt idx="3029">
                  <c:v>0</c:v>
                </c:pt>
                <c:pt idx="3030">
                  <c:v>2</c:v>
                </c:pt>
                <c:pt idx="3031">
                  <c:v>1</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3</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1</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1</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1</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1</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1</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1</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1</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1</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1</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1</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2</c:v>
                </c:pt>
                <c:pt idx="3686">
                  <c:v>1</c:v>
                </c:pt>
                <c:pt idx="3687">
                  <c:v>1</c:v>
                </c:pt>
                <c:pt idx="3688">
                  <c:v>1</c:v>
                </c:pt>
                <c:pt idx="3689">
                  <c:v>0</c:v>
                </c:pt>
                <c:pt idx="3690">
                  <c:v>2</c:v>
                </c:pt>
                <c:pt idx="3691">
                  <c:v>0</c:v>
                </c:pt>
                <c:pt idx="3692">
                  <c:v>0</c:v>
                </c:pt>
                <c:pt idx="3693">
                  <c:v>1</c:v>
                </c:pt>
                <c:pt idx="3694">
                  <c:v>11</c:v>
                </c:pt>
                <c:pt idx="3695">
                  <c:v>0</c:v>
                </c:pt>
                <c:pt idx="3696">
                  <c:v>0</c:v>
                </c:pt>
                <c:pt idx="3697">
                  <c:v>0</c:v>
                </c:pt>
                <c:pt idx="3698">
                  <c:v>0</c:v>
                </c:pt>
                <c:pt idx="3699">
                  <c:v>0</c:v>
                </c:pt>
                <c:pt idx="3700">
                  <c:v>0</c:v>
                </c:pt>
                <c:pt idx="3701">
                  <c:v>0</c:v>
                </c:pt>
                <c:pt idx="3702">
                  <c:v>0</c:v>
                </c:pt>
                <c:pt idx="3703">
                  <c:v>0</c:v>
                </c:pt>
                <c:pt idx="3704">
                  <c:v>0</c:v>
                </c:pt>
                <c:pt idx="3705">
                  <c:v>0</c:v>
                </c:pt>
                <c:pt idx="3706">
                  <c:v>1</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1</c:v>
                </c:pt>
                <c:pt idx="3767">
                  <c:v>0</c:v>
                </c:pt>
                <c:pt idx="3768">
                  <c:v>0</c:v>
                </c:pt>
                <c:pt idx="3769">
                  <c:v>0</c:v>
                </c:pt>
                <c:pt idx="3770">
                  <c:v>0</c:v>
                </c:pt>
                <c:pt idx="3771">
                  <c:v>0</c:v>
                </c:pt>
                <c:pt idx="3772">
                  <c:v>0</c:v>
                </c:pt>
                <c:pt idx="3773">
                  <c:v>1</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2</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1</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1</c:v>
                </c:pt>
                <c:pt idx="3909">
                  <c:v>0</c:v>
                </c:pt>
                <c:pt idx="3910">
                  <c:v>0</c:v>
                </c:pt>
                <c:pt idx="3911">
                  <c:v>0</c:v>
                </c:pt>
                <c:pt idx="3912">
                  <c:v>0</c:v>
                </c:pt>
                <c:pt idx="3913">
                  <c:v>0</c:v>
                </c:pt>
                <c:pt idx="3914">
                  <c:v>0</c:v>
                </c:pt>
                <c:pt idx="3915">
                  <c:v>0</c:v>
                </c:pt>
                <c:pt idx="3916">
                  <c:v>0</c:v>
                </c:pt>
                <c:pt idx="3917">
                  <c:v>0</c:v>
                </c:pt>
                <c:pt idx="3918">
                  <c:v>1</c:v>
                </c:pt>
                <c:pt idx="3919">
                  <c:v>0</c:v>
                </c:pt>
                <c:pt idx="3920">
                  <c:v>0</c:v>
                </c:pt>
                <c:pt idx="3921">
                  <c:v>0</c:v>
                </c:pt>
                <c:pt idx="3922">
                  <c:v>0</c:v>
                </c:pt>
                <c:pt idx="3923">
                  <c:v>0</c:v>
                </c:pt>
                <c:pt idx="3924">
                  <c:v>0</c:v>
                </c:pt>
                <c:pt idx="3925">
                  <c:v>0</c:v>
                </c:pt>
                <c:pt idx="3926">
                  <c:v>0</c:v>
                </c:pt>
                <c:pt idx="3927">
                  <c:v>1</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1</c:v>
                </c:pt>
                <c:pt idx="3947">
                  <c:v>0</c:v>
                </c:pt>
                <c:pt idx="3948">
                  <c:v>0</c:v>
                </c:pt>
                <c:pt idx="3949">
                  <c:v>0</c:v>
                </c:pt>
                <c:pt idx="3950">
                  <c:v>1</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1</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8169600"/>
        <c:axId val="358179584"/>
      </c:barChart>
      <c:catAx>
        <c:axId val="358169600"/>
        <c:scaling>
          <c:orientation val="minMax"/>
        </c:scaling>
        <c:delete val="0"/>
        <c:axPos val="b"/>
        <c:majorTickMark val="out"/>
        <c:minorTickMark val="none"/>
        <c:tickLblPos val="nextTo"/>
        <c:txPr>
          <a:bodyPr/>
          <a:lstStyle/>
          <a:p>
            <a:pPr>
              <a:defRPr sz="700">
                <a:latin typeface="Times New Roman" pitchFamily="18" charset="0"/>
                <a:cs typeface="Times New Roman" pitchFamily="18" charset="0"/>
              </a:defRPr>
            </a:pPr>
            <a:endParaRPr lang="en-US"/>
          </a:p>
        </c:txPr>
        <c:crossAx val="358179584"/>
        <c:crosses val="autoZero"/>
        <c:auto val="1"/>
        <c:lblAlgn val="ctr"/>
        <c:lblOffset val="100"/>
        <c:noMultiLvlLbl val="0"/>
      </c:catAx>
      <c:valAx>
        <c:axId val="358179584"/>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358169600"/>
        <c:crosses val="autoZero"/>
        <c:crossBetween val="between"/>
        <c:majorUnit val="200"/>
      </c:valAx>
      <c:spPr>
        <a:ln>
          <a:solidFill>
            <a:schemeClr val="bg1">
              <a:lumMod val="75000"/>
            </a:schemeClr>
          </a:solidFill>
        </a:ln>
      </c:spPr>
    </c:plotArea>
    <c:legend>
      <c:legendPos val="r"/>
      <c:layout>
        <c:manualLayout>
          <c:xMode val="edge"/>
          <c:yMode val="edge"/>
          <c:x val="0.67044994375703038"/>
          <c:y val="9.0308375644197206E-2"/>
          <c:w val="0.28134233220847393"/>
          <c:h val="9.8265275768523772E-2"/>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a:noFill/>
    </a:ln>
  </c:spPr>
  <c:txPr>
    <a:bodyPr/>
    <a:lstStyle/>
    <a:p>
      <a:pPr>
        <a:defRPr sz="800"/>
      </a:pPr>
      <a:endParaRPr lang="en-US"/>
    </a:p>
  </c:tx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251829779219123E-2"/>
          <c:y val="5.1400554097404488E-2"/>
          <c:w val="0.86435771068184819"/>
          <c:h val="0.79523549139690874"/>
        </c:manualLayout>
      </c:layout>
      <c:barChart>
        <c:barDir val="col"/>
        <c:grouping val="clustered"/>
        <c:varyColors val="0"/>
        <c:ser>
          <c:idx val="0"/>
          <c:order val="0"/>
          <c:tx>
            <c:strRef>
              <c:f>CoverageCxM!$E$1</c:f>
              <c:strCache>
                <c:ptCount val="1"/>
                <c:pt idx="0">
                  <c:v>C0.7xM0.1</c:v>
                </c:pt>
              </c:strCache>
            </c:strRef>
          </c:tx>
          <c:invertIfNegative val="0"/>
          <c:val>
            <c:numRef>
              <c:f>CoverageCxM!$E$2:$E$4132</c:f>
              <c:numCache>
                <c:formatCode>General</c:formatCode>
                <c:ptCount val="4131"/>
                <c:pt idx="0">
                  <c:v>2</c:v>
                </c:pt>
                <c:pt idx="1">
                  <c:v>0</c:v>
                </c:pt>
                <c:pt idx="2">
                  <c:v>0</c:v>
                </c:pt>
                <c:pt idx="3">
                  <c:v>1</c:v>
                </c:pt>
                <c:pt idx="4">
                  <c:v>0</c:v>
                </c:pt>
                <c:pt idx="5">
                  <c:v>0</c:v>
                </c:pt>
                <c:pt idx="6">
                  <c:v>0</c:v>
                </c:pt>
                <c:pt idx="7">
                  <c:v>0</c:v>
                </c:pt>
                <c:pt idx="8">
                  <c:v>0</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1</c:v>
                </c:pt>
                <c:pt idx="56">
                  <c:v>0</c:v>
                </c:pt>
                <c:pt idx="57">
                  <c:v>0</c:v>
                </c:pt>
                <c:pt idx="58">
                  <c:v>0</c:v>
                </c:pt>
                <c:pt idx="59">
                  <c:v>1</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1</c:v>
                </c:pt>
                <c:pt idx="128">
                  <c:v>0</c:v>
                </c:pt>
                <c:pt idx="129">
                  <c:v>0</c:v>
                </c:pt>
                <c:pt idx="130">
                  <c:v>0</c:v>
                </c:pt>
                <c:pt idx="131">
                  <c:v>0</c:v>
                </c:pt>
                <c:pt idx="132">
                  <c:v>0</c:v>
                </c:pt>
                <c:pt idx="133">
                  <c:v>0</c:v>
                </c:pt>
                <c:pt idx="134">
                  <c:v>1</c:v>
                </c:pt>
                <c:pt idx="135">
                  <c:v>2</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1</c:v>
                </c:pt>
                <c:pt idx="155">
                  <c:v>0</c:v>
                </c:pt>
                <c:pt idx="156">
                  <c:v>1</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1</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1</c:v>
                </c:pt>
                <c:pt idx="225">
                  <c:v>0</c:v>
                </c:pt>
                <c:pt idx="226">
                  <c:v>0</c:v>
                </c:pt>
                <c:pt idx="227">
                  <c:v>0</c:v>
                </c:pt>
                <c:pt idx="228">
                  <c:v>0</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1</c:v>
                </c:pt>
                <c:pt idx="264">
                  <c:v>0</c:v>
                </c:pt>
                <c:pt idx="265">
                  <c:v>0</c:v>
                </c:pt>
                <c:pt idx="266">
                  <c:v>0</c:v>
                </c:pt>
                <c:pt idx="267">
                  <c:v>0</c:v>
                </c:pt>
                <c:pt idx="268">
                  <c:v>0</c:v>
                </c:pt>
                <c:pt idx="269">
                  <c:v>1</c:v>
                </c:pt>
                <c:pt idx="270">
                  <c:v>0</c:v>
                </c:pt>
                <c:pt idx="271">
                  <c:v>0</c:v>
                </c:pt>
                <c:pt idx="272">
                  <c:v>0</c:v>
                </c:pt>
                <c:pt idx="273">
                  <c:v>0</c:v>
                </c:pt>
                <c:pt idx="274">
                  <c:v>0</c:v>
                </c:pt>
                <c:pt idx="275">
                  <c:v>0</c:v>
                </c:pt>
                <c:pt idx="276">
                  <c:v>0</c:v>
                </c:pt>
                <c:pt idx="277">
                  <c:v>1</c:v>
                </c:pt>
                <c:pt idx="278">
                  <c:v>0</c:v>
                </c:pt>
                <c:pt idx="279">
                  <c:v>0</c:v>
                </c:pt>
                <c:pt idx="280">
                  <c:v>0</c:v>
                </c:pt>
                <c:pt idx="281">
                  <c:v>0</c:v>
                </c:pt>
                <c:pt idx="282">
                  <c:v>0</c:v>
                </c:pt>
                <c:pt idx="283">
                  <c:v>0</c:v>
                </c:pt>
                <c:pt idx="284">
                  <c:v>0</c:v>
                </c:pt>
                <c:pt idx="285">
                  <c:v>1</c:v>
                </c:pt>
                <c:pt idx="286">
                  <c:v>0</c:v>
                </c:pt>
                <c:pt idx="287">
                  <c:v>0</c:v>
                </c:pt>
                <c:pt idx="288">
                  <c:v>0</c:v>
                </c:pt>
                <c:pt idx="289">
                  <c:v>0</c:v>
                </c:pt>
                <c:pt idx="290">
                  <c:v>0</c:v>
                </c:pt>
                <c:pt idx="291">
                  <c:v>0</c:v>
                </c:pt>
                <c:pt idx="292">
                  <c:v>0</c:v>
                </c:pt>
                <c:pt idx="293">
                  <c:v>0</c:v>
                </c:pt>
                <c:pt idx="294">
                  <c:v>0</c:v>
                </c:pt>
                <c:pt idx="295">
                  <c:v>1</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1</c:v>
                </c:pt>
                <c:pt idx="321">
                  <c:v>0</c:v>
                </c:pt>
                <c:pt idx="322">
                  <c:v>0</c:v>
                </c:pt>
                <c:pt idx="323">
                  <c:v>0</c:v>
                </c:pt>
                <c:pt idx="324">
                  <c:v>0</c:v>
                </c:pt>
                <c:pt idx="325">
                  <c:v>0</c:v>
                </c:pt>
                <c:pt idx="326">
                  <c:v>0</c:v>
                </c:pt>
                <c:pt idx="327">
                  <c:v>0</c:v>
                </c:pt>
                <c:pt idx="328">
                  <c:v>0</c:v>
                </c:pt>
                <c:pt idx="329">
                  <c:v>0</c:v>
                </c:pt>
                <c:pt idx="330">
                  <c:v>0</c:v>
                </c:pt>
                <c:pt idx="331">
                  <c:v>1</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1</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1</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1</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1</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1</c:v>
                </c:pt>
                <c:pt idx="513">
                  <c:v>0</c:v>
                </c:pt>
                <c:pt idx="514">
                  <c:v>0</c:v>
                </c:pt>
                <c:pt idx="515">
                  <c:v>0</c:v>
                </c:pt>
                <c:pt idx="516">
                  <c:v>0</c:v>
                </c:pt>
                <c:pt idx="517">
                  <c:v>0</c:v>
                </c:pt>
                <c:pt idx="518">
                  <c:v>0</c:v>
                </c:pt>
                <c:pt idx="519">
                  <c:v>1</c:v>
                </c:pt>
                <c:pt idx="520">
                  <c:v>4</c:v>
                </c:pt>
                <c:pt idx="521">
                  <c:v>0</c:v>
                </c:pt>
                <c:pt idx="522">
                  <c:v>1</c:v>
                </c:pt>
                <c:pt idx="523">
                  <c:v>0</c:v>
                </c:pt>
                <c:pt idx="524">
                  <c:v>2</c:v>
                </c:pt>
                <c:pt idx="525">
                  <c:v>0</c:v>
                </c:pt>
                <c:pt idx="526">
                  <c:v>0</c:v>
                </c:pt>
                <c:pt idx="527">
                  <c:v>0</c:v>
                </c:pt>
                <c:pt idx="528">
                  <c:v>0</c:v>
                </c:pt>
                <c:pt idx="529">
                  <c:v>0</c:v>
                </c:pt>
                <c:pt idx="530">
                  <c:v>0</c:v>
                </c:pt>
                <c:pt idx="531">
                  <c:v>0</c:v>
                </c:pt>
                <c:pt idx="532">
                  <c:v>0</c:v>
                </c:pt>
                <c:pt idx="533">
                  <c:v>0</c:v>
                </c:pt>
                <c:pt idx="534">
                  <c:v>0</c:v>
                </c:pt>
                <c:pt idx="535">
                  <c:v>0</c:v>
                </c:pt>
                <c:pt idx="536">
                  <c:v>1</c:v>
                </c:pt>
                <c:pt idx="537">
                  <c:v>0</c:v>
                </c:pt>
                <c:pt idx="538">
                  <c:v>0</c:v>
                </c:pt>
                <c:pt idx="539">
                  <c:v>0</c:v>
                </c:pt>
                <c:pt idx="540">
                  <c:v>0</c:v>
                </c:pt>
                <c:pt idx="541">
                  <c:v>0</c:v>
                </c:pt>
                <c:pt idx="542">
                  <c:v>0</c:v>
                </c:pt>
                <c:pt idx="543">
                  <c:v>1</c:v>
                </c:pt>
                <c:pt idx="544">
                  <c:v>0</c:v>
                </c:pt>
                <c:pt idx="545">
                  <c:v>0</c:v>
                </c:pt>
                <c:pt idx="546">
                  <c:v>0</c:v>
                </c:pt>
                <c:pt idx="547">
                  <c:v>0</c:v>
                </c:pt>
                <c:pt idx="548">
                  <c:v>0</c:v>
                </c:pt>
                <c:pt idx="549">
                  <c:v>0</c:v>
                </c:pt>
                <c:pt idx="550">
                  <c:v>0</c:v>
                </c:pt>
                <c:pt idx="551">
                  <c:v>0</c:v>
                </c:pt>
                <c:pt idx="552">
                  <c:v>1</c:v>
                </c:pt>
                <c:pt idx="553">
                  <c:v>0</c:v>
                </c:pt>
                <c:pt idx="554">
                  <c:v>1</c:v>
                </c:pt>
                <c:pt idx="555">
                  <c:v>0</c:v>
                </c:pt>
                <c:pt idx="556">
                  <c:v>1</c:v>
                </c:pt>
                <c:pt idx="557">
                  <c:v>0</c:v>
                </c:pt>
                <c:pt idx="558">
                  <c:v>0</c:v>
                </c:pt>
                <c:pt idx="559">
                  <c:v>0</c:v>
                </c:pt>
                <c:pt idx="560">
                  <c:v>0</c:v>
                </c:pt>
                <c:pt idx="561">
                  <c:v>0</c:v>
                </c:pt>
                <c:pt idx="562">
                  <c:v>0</c:v>
                </c:pt>
                <c:pt idx="563">
                  <c:v>0</c:v>
                </c:pt>
                <c:pt idx="564">
                  <c:v>0</c:v>
                </c:pt>
                <c:pt idx="565">
                  <c:v>0</c:v>
                </c:pt>
                <c:pt idx="566">
                  <c:v>0</c:v>
                </c:pt>
                <c:pt idx="567">
                  <c:v>2</c:v>
                </c:pt>
                <c:pt idx="568">
                  <c:v>0</c:v>
                </c:pt>
                <c:pt idx="569">
                  <c:v>0</c:v>
                </c:pt>
                <c:pt idx="570">
                  <c:v>1</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1</c:v>
                </c:pt>
                <c:pt idx="587">
                  <c:v>0</c:v>
                </c:pt>
                <c:pt idx="588">
                  <c:v>0</c:v>
                </c:pt>
                <c:pt idx="589">
                  <c:v>0</c:v>
                </c:pt>
                <c:pt idx="590">
                  <c:v>0</c:v>
                </c:pt>
                <c:pt idx="591">
                  <c:v>0</c:v>
                </c:pt>
                <c:pt idx="592">
                  <c:v>0</c:v>
                </c:pt>
                <c:pt idx="593">
                  <c:v>0</c:v>
                </c:pt>
                <c:pt idx="594">
                  <c:v>0</c:v>
                </c:pt>
                <c:pt idx="595">
                  <c:v>0</c:v>
                </c:pt>
                <c:pt idx="596">
                  <c:v>0</c:v>
                </c:pt>
                <c:pt idx="597">
                  <c:v>0</c:v>
                </c:pt>
                <c:pt idx="598">
                  <c:v>1</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3</c:v>
                </c:pt>
                <c:pt idx="640">
                  <c:v>1</c:v>
                </c:pt>
                <c:pt idx="641">
                  <c:v>0</c:v>
                </c:pt>
                <c:pt idx="642">
                  <c:v>1</c:v>
                </c:pt>
                <c:pt idx="643">
                  <c:v>1</c:v>
                </c:pt>
                <c:pt idx="644">
                  <c:v>1</c:v>
                </c:pt>
                <c:pt idx="645">
                  <c:v>2</c:v>
                </c:pt>
                <c:pt idx="646">
                  <c:v>0</c:v>
                </c:pt>
                <c:pt idx="647">
                  <c:v>3</c:v>
                </c:pt>
                <c:pt idx="648">
                  <c:v>9</c:v>
                </c:pt>
                <c:pt idx="649">
                  <c:v>1</c:v>
                </c:pt>
                <c:pt idx="650">
                  <c:v>1</c:v>
                </c:pt>
                <c:pt idx="651">
                  <c:v>2</c:v>
                </c:pt>
                <c:pt idx="652">
                  <c:v>0</c:v>
                </c:pt>
                <c:pt idx="653">
                  <c:v>2</c:v>
                </c:pt>
                <c:pt idx="654">
                  <c:v>0</c:v>
                </c:pt>
                <c:pt idx="655">
                  <c:v>0</c:v>
                </c:pt>
                <c:pt idx="656">
                  <c:v>2</c:v>
                </c:pt>
                <c:pt idx="657">
                  <c:v>0</c:v>
                </c:pt>
                <c:pt idx="658">
                  <c:v>1</c:v>
                </c:pt>
                <c:pt idx="659">
                  <c:v>0</c:v>
                </c:pt>
                <c:pt idx="660">
                  <c:v>0</c:v>
                </c:pt>
                <c:pt idx="661">
                  <c:v>0</c:v>
                </c:pt>
                <c:pt idx="662">
                  <c:v>0</c:v>
                </c:pt>
                <c:pt idx="663">
                  <c:v>2</c:v>
                </c:pt>
                <c:pt idx="664">
                  <c:v>2</c:v>
                </c:pt>
                <c:pt idx="665">
                  <c:v>1</c:v>
                </c:pt>
                <c:pt idx="666">
                  <c:v>1</c:v>
                </c:pt>
                <c:pt idx="667">
                  <c:v>0</c:v>
                </c:pt>
                <c:pt idx="668">
                  <c:v>0</c:v>
                </c:pt>
                <c:pt idx="669">
                  <c:v>1</c:v>
                </c:pt>
                <c:pt idx="670">
                  <c:v>2</c:v>
                </c:pt>
                <c:pt idx="671">
                  <c:v>0</c:v>
                </c:pt>
                <c:pt idx="672">
                  <c:v>2</c:v>
                </c:pt>
                <c:pt idx="673">
                  <c:v>0</c:v>
                </c:pt>
                <c:pt idx="674">
                  <c:v>0</c:v>
                </c:pt>
                <c:pt idx="675">
                  <c:v>0</c:v>
                </c:pt>
                <c:pt idx="676">
                  <c:v>0</c:v>
                </c:pt>
                <c:pt idx="677">
                  <c:v>0</c:v>
                </c:pt>
                <c:pt idx="678">
                  <c:v>0</c:v>
                </c:pt>
                <c:pt idx="679">
                  <c:v>1</c:v>
                </c:pt>
                <c:pt idx="680">
                  <c:v>0</c:v>
                </c:pt>
                <c:pt idx="681">
                  <c:v>0</c:v>
                </c:pt>
                <c:pt idx="682">
                  <c:v>0</c:v>
                </c:pt>
                <c:pt idx="683">
                  <c:v>0</c:v>
                </c:pt>
                <c:pt idx="684">
                  <c:v>0</c:v>
                </c:pt>
                <c:pt idx="685">
                  <c:v>0</c:v>
                </c:pt>
                <c:pt idx="686">
                  <c:v>0</c:v>
                </c:pt>
                <c:pt idx="687">
                  <c:v>0</c:v>
                </c:pt>
                <c:pt idx="688">
                  <c:v>0</c:v>
                </c:pt>
                <c:pt idx="689">
                  <c:v>0</c:v>
                </c:pt>
                <c:pt idx="690">
                  <c:v>1</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1</c:v>
                </c:pt>
                <c:pt idx="706">
                  <c:v>0</c:v>
                </c:pt>
                <c:pt idx="707">
                  <c:v>0</c:v>
                </c:pt>
                <c:pt idx="708">
                  <c:v>0</c:v>
                </c:pt>
                <c:pt idx="709">
                  <c:v>0</c:v>
                </c:pt>
                <c:pt idx="710">
                  <c:v>0</c:v>
                </c:pt>
                <c:pt idx="711">
                  <c:v>2</c:v>
                </c:pt>
                <c:pt idx="712">
                  <c:v>2</c:v>
                </c:pt>
                <c:pt idx="713">
                  <c:v>1</c:v>
                </c:pt>
                <c:pt idx="714">
                  <c:v>0</c:v>
                </c:pt>
                <c:pt idx="715">
                  <c:v>1</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1</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1</c:v>
                </c:pt>
                <c:pt idx="761">
                  <c:v>0</c:v>
                </c:pt>
                <c:pt idx="762">
                  <c:v>0</c:v>
                </c:pt>
                <c:pt idx="763">
                  <c:v>0</c:v>
                </c:pt>
                <c:pt idx="764">
                  <c:v>0</c:v>
                </c:pt>
                <c:pt idx="765">
                  <c:v>0</c:v>
                </c:pt>
                <c:pt idx="766">
                  <c:v>0</c:v>
                </c:pt>
                <c:pt idx="767">
                  <c:v>0</c:v>
                </c:pt>
                <c:pt idx="768">
                  <c:v>0</c:v>
                </c:pt>
                <c:pt idx="769">
                  <c:v>0</c:v>
                </c:pt>
                <c:pt idx="770">
                  <c:v>0</c:v>
                </c:pt>
                <c:pt idx="771">
                  <c:v>0</c:v>
                </c:pt>
                <c:pt idx="772">
                  <c:v>1</c:v>
                </c:pt>
                <c:pt idx="773">
                  <c:v>0</c:v>
                </c:pt>
                <c:pt idx="774">
                  <c:v>0</c:v>
                </c:pt>
                <c:pt idx="775">
                  <c:v>0</c:v>
                </c:pt>
                <c:pt idx="776">
                  <c:v>0</c:v>
                </c:pt>
                <c:pt idx="777">
                  <c:v>0</c:v>
                </c:pt>
                <c:pt idx="778">
                  <c:v>1</c:v>
                </c:pt>
                <c:pt idx="779">
                  <c:v>0</c:v>
                </c:pt>
                <c:pt idx="780">
                  <c:v>1</c:v>
                </c:pt>
                <c:pt idx="781">
                  <c:v>0</c:v>
                </c:pt>
                <c:pt idx="782">
                  <c:v>0</c:v>
                </c:pt>
                <c:pt idx="783">
                  <c:v>0</c:v>
                </c:pt>
                <c:pt idx="784">
                  <c:v>0</c:v>
                </c:pt>
                <c:pt idx="785">
                  <c:v>0</c:v>
                </c:pt>
                <c:pt idx="786">
                  <c:v>0</c:v>
                </c:pt>
                <c:pt idx="787">
                  <c:v>0</c:v>
                </c:pt>
                <c:pt idx="788">
                  <c:v>0</c:v>
                </c:pt>
                <c:pt idx="789">
                  <c:v>0</c:v>
                </c:pt>
                <c:pt idx="790">
                  <c:v>0</c:v>
                </c:pt>
                <c:pt idx="791">
                  <c:v>0</c:v>
                </c:pt>
                <c:pt idx="792">
                  <c:v>0</c:v>
                </c:pt>
                <c:pt idx="793">
                  <c:v>1</c:v>
                </c:pt>
                <c:pt idx="794">
                  <c:v>0</c:v>
                </c:pt>
                <c:pt idx="795">
                  <c:v>0</c:v>
                </c:pt>
                <c:pt idx="796">
                  <c:v>1</c:v>
                </c:pt>
                <c:pt idx="797">
                  <c:v>0</c:v>
                </c:pt>
                <c:pt idx="798">
                  <c:v>2</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1</c:v>
                </c:pt>
                <c:pt idx="832">
                  <c:v>0</c:v>
                </c:pt>
                <c:pt idx="833">
                  <c:v>0</c:v>
                </c:pt>
                <c:pt idx="834">
                  <c:v>0</c:v>
                </c:pt>
                <c:pt idx="835">
                  <c:v>1</c:v>
                </c:pt>
                <c:pt idx="836">
                  <c:v>0</c:v>
                </c:pt>
                <c:pt idx="837">
                  <c:v>1</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1</c:v>
                </c:pt>
                <c:pt idx="852">
                  <c:v>0</c:v>
                </c:pt>
                <c:pt idx="853">
                  <c:v>0</c:v>
                </c:pt>
                <c:pt idx="854">
                  <c:v>0</c:v>
                </c:pt>
                <c:pt idx="855">
                  <c:v>0</c:v>
                </c:pt>
                <c:pt idx="856">
                  <c:v>0</c:v>
                </c:pt>
                <c:pt idx="857">
                  <c:v>1</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1</c:v>
                </c:pt>
                <c:pt idx="896">
                  <c:v>0</c:v>
                </c:pt>
                <c:pt idx="897">
                  <c:v>1</c:v>
                </c:pt>
                <c:pt idx="898">
                  <c:v>0</c:v>
                </c:pt>
                <c:pt idx="899">
                  <c:v>0</c:v>
                </c:pt>
                <c:pt idx="900">
                  <c:v>1</c:v>
                </c:pt>
                <c:pt idx="901">
                  <c:v>0</c:v>
                </c:pt>
                <c:pt idx="902">
                  <c:v>1</c:v>
                </c:pt>
                <c:pt idx="903">
                  <c:v>1</c:v>
                </c:pt>
                <c:pt idx="904">
                  <c:v>1</c:v>
                </c:pt>
                <c:pt idx="905">
                  <c:v>1</c:v>
                </c:pt>
                <c:pt idx="906">
                  <c:v>1</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1</c:v>
                </c:pt>
                <c:pt idx="927">
                  <c:v>0</c:v>
                </c:pt>
                <c:pt idx="928">
                  <c:v>0</c:v>
                </c:pt>
                <c:pt idx="929">
                  <c:v>0</c:v>
                </c:pt>
                <c:pt idx="930">
                  <c:v>0</c:v>
                </c:pt>
                <c:pt idx="931">
                  <c:v>0</c:v>
                </c:pt>
                <c:pt idx="932">
                  <c:v>0</c:v>
                </c:pt>
                <c:pt idx="933">
                  <c:v>0</c:v>
                </c:pt>
                <c:pt idx="934">
                  <c:v>0</c:v>
                </c:pt>
                <c:pt idx="935">
                  <c:v>0</c:v>
                </c:pt>
                <c:pt idx="936">
                  <c:v>0</c:v>
                </c:pt>
                <c:pt idx="937">
                  <c:v>0</c:v>
                </c:pt>
                <c:pt idx="938">
                  <c:v>1</c:v>
                </c:pt>
                <c:pt idx="939">
                  <c:v>0</c:v>
                </c:pt>
                <c:pt idx="940">
                  <c:v>0</c:v>
                </c:pt>
                <c:pt idx="941">
                  <c:v>2</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2</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1</c:v>
                </c:pt>
                <c:pt idx="988">
                  <c:v>0</c:v>
                </c:pt>
                <c:pt idx="989">
                  <c:v>0</c:v>
                </c:pt>
                <c:pt idx="990">
                  <c:v>0</c:v>
                </c:pt>
                <c:pt idx="991">
                  <c:v>1</c:v>
                </c:pt>
                <c:pt idx="992">
                  <c:v>1</c:v>
                </c:pt>
                <c:pt idx="993">
                  <c:v>0</c:v>
                </c:pt>
                <c:pt idx="994">
                  <c:v>0</c:v>
                </c:pt>
                <c:pt idx="995">
                  <c:v>1</c:v>
                </c:pt>
                <c:pt idx="996">
                  <c:v>0</c:v>
                </c:pt>
                <c:pt idx="997">
                  <c:v>1</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3</c:v>
                </c:pt>
                <c:pt idx="1022">
                  <c:v>0</c:v>
                </c:pt>
                <c:pt idx="1023">
                  <c:v>1</c:v>
                </c:pt>
                <c:pt idx="1024">
                  <c:v>3</c:v>
                </c:pt>
                <c:pt idx="1025">
                  <c:v>0</c:v>
                </c:pt>
                <c:pt idx="1026">
                  <c:v>0</c:v>
                </c:pt>
                <c:pt idx="1027">
                  <c:v>0</c:v>
                </c:pt>
                <c:pt idx="1028">
                  <c:v>1</c:v>
                </c:pt>
                <c:pt idx="1029">
                  <c:v>0</c:v>
                </c:pt>
                <c:pt idx="1030">
                  <c:v>0</c:v>
                </c:pt>
                <c:pt idx="1031">
                  <c:v>0</c:v>
                </c:pt>
                <c:pt idx="1032">
                  <c:v>1</c:v>
                </c:pt>
                <c:pt idx="1033">
                  <c:v>0</c:v>
                </c:pt>
                <c:pt idx="1034">
                  <c:v>1</c:v>
                </c:pt>
                <c:pt idx="1035">
                  <c:v>0</c:v>
                </c:pt>
                <c:pt idx="1036">
                  <c:v>1</c:v>
                </c:pt>
                <c:pt idx="1037">
                  <c:v>0</c:v>
                </c:pt>
                <c:pt idx="1038">
                  <c:v>0</c:v>
                </c:pt>
                <c:pt idx="1039">
                  <c:v>1</c:v>
                </c:pt>
                <c:pt idx="1040">
                  <c:v>0</c:v>
                </c:pt>
                <c:pt idx="1041">
                  <c:v>0</c:v>
                </c:pt>
                <c:pt idx="1042">
                  <c:v>0</c:v>
                </c:pt>
                <c:pt idx="1043">
                  <c:v>0</c:v>
                </c:pt>
                <c:pt idx="1044">
                  <c:v>0</c:v>
                </c:pt>
                <c:pt idx="1045">
                  <c:v>0</c:v>
                </c:pt>
                <c:pt idx="1046">
                  <c:v>1</c:v>
                </c:pt>
                <c:pt idx="1047">
                  <c:v>0</c:v>
                </c:pt>
                <c:pt idx="1048">
                  <c:v>1</c:v>
                </c:pt>
                <c:pt idx="1049">
                  <c:v>0</c:v>
                </c:pt>
                <c:pt idx="1050">
                  <c:v>0</c:v>
                </c:pt>
                <c:pt idx="1051">
                  <c:v>1</c:v>
                </c:pt>
                <c:pt idx="1052">
                  <c:v>0</c:v>
                </c:pt>
                <c:pt idx="1053">
                  <c:v>0</c:v>
                </c:pt>
                <c:pt idx="1054">
                  <c:v>0</c:v>
                </c:pt>
                <c:pt idx="1055">
                  <c:v>0</c:v>
                </c:pt>
                <c:pt idx="1056">
                  <c:v>0</c:v>
                </c:pt>
                <c:pt idx="1057">
                  <c:v>0</c:v>
                </c:pt>
                <c:pt idx="1058">
                  <c:v>0</c:v>
                </c:pt>
                <c:pt idx="1059">
                  <c:v>0</c:v>
                </c:pt>
                <c:pt idx="1060">
                  <c:v>1</c:v>
                </c:pt>
                <c:pt idx="1061">
                  <c:v>0</c:v>
                </c:pt>
                <c:pt idx="1062">
                  <c:v>0</c:v>
                </c:pt>
                <c:pt idx="1063">
                  <c:v>2</c:v>
                </c:pt>
                <c:pt idx="1064">
                  <c:v>0</c:v>
                </c:pt>
                <c:pt idx="1065">
                  <c:v>0</c:v>
                </c:pt>
                <c:pt idx="1066">
                  <c:v>0</c:v>
                </c:pt>
                <c:pt idx="1067">
                  <c:v>0</c:v>
                </c:pt>
                <c:pt idx="1068">
                  <c:v>0</c:v>
                </c:pt>
                <c:pt idx="1069">
                  <c:v>0</c:v>
                </c:pt>
                <c:pt idx="1070">
                  <c:v>1</c:v>
                </c:pt>
                <c:pt idx="1071">
                  <c:v>0</c:v>
                </c:pt>
                <c:pt idx="1072">
                  <c:v>0</c:v>
                </c:pt>
                <c:pt idx="1073">
                  <c:v>0</c:v>
                </c:pt>
                <c:pt idx="1074">
                  <c:v>0</c:v>
                </c:pt>
                <c:pt idx="1075">
                  <c:v>0</c:v>
                </c:pt>
                <c:pt idx="1076">
                  <c:v>0</c:v>
                </c:pt>
                <c:pt idx="1077">
                  <c:v>0</c:v>
                </c:pt>
                <c:pt idx="1078">
                  <c:v>0</c:v>
                </c:pt>
                <c:pt idx="1079">
                  <c:v>0</c:v>
                </c:pt>
                <c:pt idx="1080">
                  <c:v>0</c:v>
                </c:pt>
                <c:pt idx="1081">
                  <c:v>1</c:v>
                </c:pt>
                <c:pt idx="1082">
                  <c:v>0</c:v>
                </c:pt>
                <c:pt idx="1083">
                  <c:v>0</c:v>
                </c:pt>
                <c:pt idx="1084">
                  <c:v>0</c:v>
                </c:pt>
                <c:pt idx="1085">
                  <c:v>0</c:v>
                </c:pt>
                <c:pt idx="1086">
                  <c:v>0</c:v>
                </c:pt>
                <c:pt idx="1087">
                  <c:v>0</c:v>
                </c:pt>
                <c:pt idx="1088">
                  <c:v>0</c:v>
                </c:pt>
                <c:pt idx="1089">
                  <c:v>0</c:v>
                </c:pt>
                <c:pt idx="1090">
                  <c:v>0</c:v>
                </c:pt>
                <c:pt idx="1091">
                  <c:v>1</c:v>
                </c:pt>
                <c:pt idx="1092">
                  <c:v>0</c:v>
                </c:pt>
                <c:pt idx="1093">
                  <c:v>0</c:v>
                </c:pt>
                <c:pt idx="1094">
                  <c:v>0</c:v>
                </c:pt>
                <c:pt idx="1095">
                  <c:v>0</c:v>
                </c:pt>
                <c:pt idx="1096">
                  <c:v>0</c:v>
                </c:pt>
                <c:pt idx="1097">
                  <c:v>1</c:v>
                </c:pt>
                <c:pt idx="1098">
                  <c:v>0</c:v>
                </c:pt>
                <c:pt idx="1099">
                  <c:v>2</c:v>
                </c:pt>
                <c:pt idx="1100">
                  <c:v>0</c:v>
                </c:pt>
                <c:pt idx="1101">
                  <c:v>0</c:v>
                </c:pt>
                <c:pt idx="1102">
                  <c:v>0</c:v>
                </c:pt>
                <c:pt idx="1103">
                  <c:v>0</c:v>
                </c:pt>
                <c:pt idx="1104">
                  <c:v>0</c:v>
                </c:pt>
                <c:pt idx="1105">
                  <c:v>0</c:v>
                </c:pt>
                <c:pt idx="1106">
                  <c:v>0</c:v>
                </c:pt>
                <c:pt idx="1107">
                  <c:v>0</c:v>
                </c:pt>
                <c:pt idx="1108">
                  <c:v>2</c:v>
                </c:pt>
                <c:pt idx="1109">
                  <c:v>0</c:v>
                </c:pt>
                <c:pt idx="1110">
                  <c:v>0</c:v>
                </c:pt>
                <c:pt idx="1111">
                  <c:v>0</c:v>
                </c:pt>
                <c:pt idx="1112">
                  <c:v>0</c:v>
                </c:pt>
                <c:pt idx="1113">
                  <c:v>0</c:v>
                </c:pt>
                <c:pt idx="1114">
                  <c:v>0</c:v>
                </c:pt>
                <c:pt idx="1115">
                  <c:v>0</c:v>
                </c:pt>
                <c:pt idx="1116">
                  <c:v>0</c:v>
                </c:pt>
                <c:pt idx="1117">
                  <c:v>0</c:v>
                </c:pt>
                <c:pt idx="1118">
                  <c:v>1</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2</c:v>
                </c:pt>
                <c:pt idx="1152">
                  <c:v>1</c:v>
                </c:pt>
                <c:pt idx="1153">
                  <c:v>1</c:v>
                </c:pt>
                <c:pt idx="1154">
                  <c:v>2</c:v>
                </c:pt>
                <c:pt idx="1155">
                  <c:v>0</c:v>
                </c:pt>
                <c:pt idx="1156">
                  <c:v>2</c:v>
                </c:pt>
                <c:pt idx="1157">
                  <c:v>2</c:v>
                </c:pt>
                <c:pt idx="1158">
                  <c:v>5</c:v>
                </c:pt>
                <c:pt idx="1159">
                  <c:v>2</c:v>
                </c:pt>
                <c:pt idx="1160">
                  <c:v>3</c:v>
                </c:pt>
                <c:pt idx="1161">
                  <c:v>0</c:v>
                </c:pt>
                <c:pt idx="1162">
                  <c:v>0</c:v>
                </c:pt>
                <c:pt idx="1163">
                  <c:v>0</c:v>
                </c:pt>
                <c:pt idx="1164">
                  <c:v>2</c:v>
                </c:pt>
                <c:pt idx="1165">
                  <c:v>0</c:v>
                </c:pt>
                <c:pt idx="1166">
                  <c:v>0</c:v>
                </c:pt>
                <c:pt idx="1167">
                  <c:v>0</c:v>
                </c:pt>
                <c:pt idx="1168">
                  <c:v>0</c:v>
                </c:pt>
                <c:pt idx="1169">
                  <c:v>0</c:v>
                </c:pt>
                <c:pt idx="1170">
                  <c:v>1</c:v>
                </c:pt>
                <c:pt idx="1171">
                  <c:v>0</c:v>
                </c:pt>
                <c:pt idx="1172">
                  <c:v>1</c:v>
                </c:pt>
                <c:pt idx="1173">
                  <c:v>0</c:v>
                </c:pt>
                <c:pt idx="1174">
                  <c:v>0</c:v>
                </c:pt>
                <c:pt idx="1175">
                  <c:v>0</c:v>
                </c:pt>
                <c:pt idx="1176">
                  <c:v>2</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4</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1</c:v>
                </c:pt>
                <c:pt idx="1209">
                  <c:v>0</c:v>
                </c:pt>
                <c:pt idx="1210">
                  <c:v>0</c:v>
                </c:pt>
                <c:pt idx="1211">
                  <c:v>0</c:v>
                </c:pt>
                <c:pt idx="1212">
                  <c:v>0</c:v>
                </c:pt>
                <c:pt idx="1213">
                  <c:v>0</c:v>
                </c:pt>
                <c:pt idx="1214">
                  <c:v>0</c:v>
                </c:pt>
                <c:pt idx="1215">
                  <c:v>1</c:v>
                </c:pt>
                <c:pt idx="1216">
                  <c:v>0</c:v>
                </c:pt>
                <c:pt idx="1217">
                  <c:v>1</c:v>
                </c:pt>
                <c:pt idx="1218">
                  <c:v>1</c:v>
                </c:pt>
                <c:pt idx="1219">
                  <c:v>1</c:v>
                </c:pt>
                <c:pt idx="1220">
                  <c:v>0</c:v>
                </c:pt>
                <c:pt idx="1221">
                  <c:v>0</c:v>
                </c:pt>
                <c:pt idx="1222">
                  <c:v>0</c:v>
                </c:pt>
                <c:pt idx="1223">
                  <c:v>0</c:v>
                </c:pt>
                <c:pt idx="1224">
                  <c:v>4</c:v>
                </c:pt>
                <c:pt idx="1225">
                  <c:v>0</c:v>
                </c:pt>
                <c:pt idx="1226">
                  <c:v>0</c:v>
                </c:pt>
                <c:pt idx="1227">
                  <c:v>3</c:v>
                </c:pt>
                <c:pt idx="1228">
                  <c:v>1</c:v>
                </c:pt>
                <c:pt idx="1229">
                  <c:v>1</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1</c:v>
                </c:pt>
                <c:pt idx="1249">
                  <c:v>0</c:v>
                </c:pt>
                <c:pt idx="1250">
                  <c:v>0</c:v>
                </c:pt>
                <c:pt idx="1251">
                  <c:v>0</c:v>
                </c:pt>
                <c:pt idx="1252">
                  <c:v>1</c:v>
                </c:pt>
                <c:pt idx="1253">
                  <c:v>0</c:v>
                </c:pt>
                <c:pt idx="1254">
                  <c:v>0</c:v>
                </c:pt>
                <c:pt idx="1255">
                  <c:v>0</c:v>
                </c:pt>
                <c:pt idx="1256">
                  <c:v>1</c:v>
                </c:pt>
                <c:pt idx="1257">
                  <c:v>0</c:v>
                </c:pt>
                <c:pt idx="1258">
                  <c:v>0</c:v>
                </c:pt>
                <c:pt idx="1259">
                  <c:v>0</c:v>
                </c:pt>
                <c:pt idx="1260">
                  <c:v>0</c:v>
                </c:pt>
                <c:pt idx="1261">
                  <c:v>0</c:v>
                </c:pt>
                <c:pt idx="1262">
                  <c:v>0</c:v>
                </c:pt>
                <c:pt idx="1263">
                  <c:v>0</c:v>
                </c:pt>
                <c:pt idx="1264">
                  <c:v>1</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1</c:v>
                </c:pt>
                <c:pt idx="1288">
                  <c:v>0</c:v>
                </c:pt>
                <c:pt idx="1289">
                  <c:v>1</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1</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1</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1</c:v>
                </c:pt>
                <c:pt idx="1352">
                  <c:v>0</c:v>
                </c:pt>
                <c:pt idx="1353">
                  <c:v>0</c:v>
                </c:pt>
                <c:pt idx="1354">
                  <c:v>0</c:v>
                </c:pt>
                <c:pt idx="1355">
                  <c:v>1</c:v>
                </c:pt>
                <c:pt idx="1356">
                  <c:v>1</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1</c:v>
                </c:pt>
                <c:pt idx="1372">
                  <c:v>1</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2</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1</c:v>
                </c:pt>
                <c:pt idx="1408">
                  <c:v>1</c:v>
                </c:pt>
                <c:pt idx="1409">
                  <c:v>1</c:v>
                </c:pt>
                <c:pt idx="1410">
                  <c:v>0</c:v>
                </c:pt>
                <c:pt idx="1411">
                  <c:v>0</c:v>
                </c:pt>
                <c:pt idx="1412">
                  <c:v>1</c:v>
                </c:pt>
                <c:pt idx="1413">
                  <c:v>1</c:v>
                </c:pt>
                <c:pt idx="1414">
                  <c:v>0</c:v>
                </c:pt>
                <c:pt idx="1415">
                  <c:v>0</c:v>
                </c:pt>
                <c:pt idx="1416">
                  <c:v>2</c:v>
                </c:pt>
                <c:pt idx="1417">
                  <c:v>0</c:v>
                </c:pt>
                <c:pt idx="1418">
                  <c:v>0</c:v>
                </c:pt>
                <c:pt idx="1419">
                  <c:v>1</c:v>
                </c:pt>
                <c:pt idx="1420">
                  <c:v>1</c:v>
                </c:pt>
                <c:pt idx="1421">
                  <c:v>2</c:v>
                </c:pt>
                <c:pt idx="1422">
                  <c:v>0</c:v>
                </c:pt>
                <c:pt idx="1423">
                  <c:v>0</c:v>
                </c:pt>
                <c:pt idx="1424">
                  <c:v>0</c:v>
                </c:pt>
                <c:pt idx="1425">
                  <c:v>0</c:v>
                </c:pt>
                <c:pt idx="1426">
                  <c:v>0</c:v>
                </c:pt>
                <c:pt idx="1427">
                  <c:v>0</c:v>
                </c:pt>
                <c:pt idx="1428">
                  <c:v>0</c:v>
                </c:pt>
                <c:pt idx="1429">
                  <c:v>2</c:v>
                </c:pt>
                <c:pt idx="1430">
                  <c:v>1</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2</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1</c:v>
                </c:pt>
                <c:pt idx="1477">
                  <c:v>0</c:v>
                </c:pt>
                <c:pt idx="1478">
                  <c:v>0</c:v>
                </c:pt>
                <c:pt idx="1479">
                  <c:v>0</c:v>
                </c:pt>
                <c:pt idx="1480">
                  <c:v>0</c:v>
                </c:pt>
                <c:pt idx="1481">
                  <c:v>0</c:v>
                </c:pt>
                <c:pt idx="1482">
                  <c:v>1</c:v>
                </c:pt>
                <c:pt idx="1483">
                  <c:v>0</c:v>
                </c:pt>
                <c:pt idx="1484">
                  <c:v>0</c:v>
                </c:pt>
                <c:pt idx="1485">
                  <c:v>1</c:v>
                </c:pt>
                <c:pt idx="1486">
                  <c:v>1</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2</c:v>
                </c:pt>
                <c:pt idx="1537">
                  <c:v>0</c:v>
                </c:pt>
                <c:pt idx="1538">
                  <c:v>2</c:v>
                </c:pt>
                <c:pt idx="1539">
                  <c:v>0</c:v>
                </c:pt>
                <c:pt idx="1540">
                  <c:v>0</c:v>
                </c:pt>
                <c:pt idx="1541">
                  <c:v>1</c:v>
                </c:pt>
                <c:pt idx="1542">
                  <c:v>0</c:v>
                </c:pt>
                <c:pt idx="1543">
                  <c:v>3</c:v>
                </c:pt>
                <c:pt idx="1544">
                  <c:v>5</c:v>
                </c:pt>
                <c:pt idx="1545">
                  <c:v>0</c:v>
                </c:pt>
                <c:pt idx="1546">
                  <c:v>3</c:v>
                </c:pt>
                <c:pt idx="1547">
                  <c:v>1</c:v>
                </c:pt>
                <c:pt idx="1548">
                  <c:v>2</c:v>
                </c:pt>
                <c:pt idx="1549">
                  <c:v>0</c:v>
                </c:pt>
                <c:pt idx="1550">
                  <c:v>0</c:v>
                </c:pt>
                <c:pt idx="1551">
                  <c:v>0</c:v>
                </c:pt>
                <c:pt idx="1552">
                  <c:v>0</c:v>
                </c:pt>
                <c:pt idx="1553">
                  <c:v>0</c:v>
                </c:pt>
                <c:pt idx="1554">
                  <c:v>0</c:v>
                </c:pt>
                <c:pt idx="1555">
                  <c:v>0</c:v>
                </c:pt>
                <c:pt idx="1556">
                  <c:v>0</c:v>
                </c:pt>
                <c:pt idx="1557">
                  <c:v>0</c:v>
                </c:pt>
                <c:pt idx="1558">
                  <c:v>0</c:v>
                </c:pt>
                <c:pt idx="1559">
                  <c:v>0</c:v>
                </c:pt>
                <c:pt idx="1560">
                  <c:v>3</c:v>
                </c:pt>
                <c:pt idx="1561">
                  <c:v>0</c:v>
                </c:pt>
                <c:pt idx="1562">
                  <c:v>1</c:v>
                </c:pt>
                <c:pt idx="1563">
                  <c:v>0</c:v>
                </c:pt>
                <c:pt idx="1564">
                  <c:v>1</c:v>
                </c:pt>
                <c:pt idx="1565">
                  <c:v>0</c:v>
                </c:pt>
                <c:pt idx="1566">
                  <c:v>1</c:v>
                </c:pt>
                <c:pt idx="1567">
                  <c:v>0</c:v>
                </c:pt>
                <c:pt idx="1568">
                  <c:v>0</c:v>
                </c:pt>
                <c:pt idx="1569">
                  <c:v>0</c:v>
                </c:pt>
                <c:pt idx="1570">
                  <c:v>0</c:v>
                </c:pt>
                <c:pt idx="1571">
                  <c:v>0</c:v>
                </c:pt>
                <c:pt idx="1572">
                  <c:v>0</c:v>
                </c:pt>
                <c:pt idx="1573">
                  <c:v>0</c:v>
                </c:pt>
                <c:pt idx="1574">
                  <c:v>1</c:v>
                </c:pt>
                <c:pt idx="1575">
                  <c:v>0</c:v>
                </c:pt>
                <c:pt idx="1576">
                  <c:v>1</c:v>
                </c:pt>
                <c:pt idx="1577">
                  <c:v>1</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1</c:v>
                </c:pt>
                <c:pt idx="1600">
                  <c:v>0</c:v>
                </c:pt>
                <c:pt idx="1601">
                  <c:v>0</c:v>
                </c:pt>
                <c:pt idx="1602">
                  <c:v>0</c:v>
                </c:pt>
                <c:pt idx="1603">
                  <c:v>1</c:v>
                </c:pt>
                <c:pt idx="1604">
                  <c:v>0</c:v>
                </c:pt>
                <c:pt idx="1605">
                  <c:v>0</c:v>
                </c:pt>
                <c:pt idx="1606">
                  <c:v>0</c:v>
                </c:pt>
                <c:pt idx="1607">
                  <c:v>0</c:v>
                </c:pt>
                <c:pt idx="1608">
                  <c:v>0</c:v>
                </c:pt>
                <c:pt idx="1609">
                  <c:v>0</c:v>
                </c:pt>
                <c:pt idx="1610">
                  <c:v>2</c:v>
                </c:pt>
                <c:pt idx="1611">
                  <c:v>0</c:v>
                </c:pt>
                <c:pt idx="1612">
                  <c:v>1</c:v>
                </c:pt>
                <c:pt idx="1613">
                  <c:v>0</c:v>
                </c:pt>
                <c:pt idx="1614">
                  <c:v>1</c:v>
                </c:pt>
                <c:pt idx="1615">
                  <c:v>0</c:v>
                </c:pt>
                <c:pt idx="1616">
                  <c:v>1</c:v>
                </c:pt>
                <c:pt idx="1617">
                  <c:v>0</c:v>
                </c:pt>
                <c:pt idx="1618">
                  <c:v>0</c:v>
                </c:pt>
                <c:pt idx="1619">
                  <c:v>0</c:v>
                </c:pt>
                <c:pt idx="1620">
                  <c:v>1</c:v>
                </c:pt>
                <c:pt idx="1621">
                  <c:v>0</c:v>
                </c:pt>
                <c:pt idx="1622">
                  <c:v>0</c:v>
                </c:pt>
                <c:pt idx="1623">
                  <c:v>0</c:v>
                </c:pt>
                <c:pt idx="1624">
                  <c:v>0</c:v>
                </c:pt>
                <c:pt idx="1625">
                  <c:v>0</c:v>
                </c:pt>
                <c:pt idx="1626">
                  <c:v>0</c:v>
                </c:pt>
                <c:pt idx="1627">
                  <c:v>0</c:v>
                </c:pt>
                <c:pt idx="1628">
                  <c:v>0</c:v>
                </c:pt>
                <c:pt idx="1629">
                  <c:v>0</c:v>
                </c:pt>
                <c:pt idx="1630">
                  <c:v>0</c:v>
                </c:pt>
                <c:pt idx="1631">
                  <c:v>0</c:v>
                </c:pt>
                <c:pt idx="1632">
                  <c:v>2</c:v>
                </c:pt>
                <c:pt idx="1633">
                  <c:v>0</c:v>
                </c:pt>
                <c:pt idx="1634">
                  <c:v>0</c:v>
                </c:pt>
                <c:pt idx="1635">
                  <c:v>0</c:v>
                </c:pt>
                <c:pt idx="1636">
                  <c:v>1</c:v>
                </c:pt>
                <c:pt idx="1637">
                  <c:v>0</c:v>
                </c:pt>
                <c:pt idx="1638">
                  <c:v>0</c:v>
                </c:pt>
                <c:pt idx="1639">
                  <c:v>1</c:v>
                </c:pt>
                <c:pt idx="1640">
                  <c:v>1</c:v>
                </c:pt>
                <c:pt idx="1641">
                  <c:v>0</c:v>
                </c:pt>
                <c:pt idx="1642">
                  <c:v>0</c:v>
                </c:pt>
                <c:pt idx="1643">
                  <c:v>0</c:v>
                </c:pt>
                <c:pt idx="1644">
                  <c:v>0</c:v>
                </c:pt>
                <c:pt idx="1645">
                  <c:v>0</c:v>
                </c:pt>
                <c:pt idx="1646">
                  <c:v>0</c:v>
                </c:pt>
                <c:pt idx="1647">
                  <c:v>1</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7</c:v>
                </c:pt>
                <c:pt idx="1664">
                  <c:v>17</c:v>
                </c:pt>
                <c:pt idx="1665">
                  <c:v>0</c:v>
                </c:pt>
                <c:pt idx="1666">
                  <c:v>4</c:v>
                </c:pt>
                <c:pt idx="1667">
                  <c:v>0</c:v>
                </c:pt>
                <c:pt idx="1668">
                  <c:v>5</c:v>
                </c:pt>
                <c:pt idx="1669">
                  <c:v>2</c:v>
                </c:pt>
                <c:pt idx="1670">
                  <c:v>0</c:v>
                </c:pt>
                <c:pt idx="1671">
                  <c:v>11</c:v>
                </c:pt>
                <c:pt idx="1672">
                  <c:v>36</c:v>
                </c:pt>
                <c:pt idx="1673">
                  <c:v>1</c:v>
                </c:pt>
                <c:pt idx="1674">
                  <c:v>9</c:v>
                </c:pt>
                <c:pt idx="1675">
                  <c:v>1</c:v>
                </c:pt>
                <c:pt idx="1676">
                  <c:v>6</c:v>
                </c:pt>
                <c:pt idx="1677">
                  <c:v>2</c:v>
                </c:pt>
                <c:pt idx="1678">
                  <c:v>1</c:v>
                </c:pt>
                <c:pt idx="1679">
                  <c:v>3</c:v>
                </c:pt>
                <c:pt idx="1680">
                  <c:v>4</c:v>
                </c:pt>
                <c:pt idx="1681">
                  <c:v>0</c:v>
                </c:pt>
                <c:pt idx="1682">
                  <c:v>0</c:v>
                </c:pt>
                <c:pt idx="1683">
                  <c:v>0</c:v>
                </c:pt>
                <c:pt idx="1684">
                  <c:v>2</c:v>
                </c:pt>
                <c:pt idx="1685">
                  <c:v>0</c:v>
                </c:pt>
                <c:pt idx="1686">
                  <c:v>0</c:v>
                </c:pt>
                <c:pt idx="1687">
                  <c:v>4</c:v>
                </c:pt>
                <c:pt idx="1688">
                  <c:v>8</c:v>
                </c:pt>
                <c:pt idx="1689">
                  <c:v>0</c:v>
                </c:pt>
                <c:pt idx="1690">
                  <c:v>2</c:v>
                </c:pt>
                <c:pt idx="1691">
                  <c:v>1</c:v>
                </c:pt>
                <c:pt idx="1692">
                  <c:v>0</c:v>
                </c:pt>
                <c:pt idx="1693">
                  <c:v>2</c:v>
                </c:pt>
                <c:pt idx="1694">
                  <c:v>1</c:v>
                </c:pt>
                <c:pt idx="1695">
                  <c:v>0</c:v>
                </c:pt>
                <c:pt idx="1696">
                  <c:v>4</c:v>
                </c:pt>
                <c:pt idx="1697">
                  <c:v>0</c:v>
                </c:pt>
                <c:pt idx="1698">
                  <c:v>1</c:v>
                </c:pt>
                <c:pt idx="1699">
                  <c:v>0</c:v>
                </c:pt>
                <c:pt idx="1700">
                  <c:v>1</c:v>
                </c:pt>
                <c:pt idx="1701">
                  <c:v>1</c:v>
                </c:pt>
                <c:pt idx="1702">
                  <c:v>1</c:v>
                </c:pt>
                <c:pt idx="1703">
                  <c:v>2</c:v>
                </c:pt>
                <c:pt idx="1704">
                  <c:v>7</c:v>
                </c:pt>
                <c:pt idx="1705">
                  <c:v>0</c:v>
                </c:pt>
                <c:pt idx="1706">
                  <c:v>0</c:v>
                </c:pt>
                <c:pt idx="1707">
                  <c:v>1</c:v>
                </c:pt>
                <c:pt idx="1708">
                  <c:v>0</c:v>
                </c:pt>
                <c:pt idx="1709">
                  <c:v>0</c:v>
                </c:pt>
                <c:pt idx="1710">
                  <c:v>0</c:v>
                </c:pt>
                <c:pt idx="1711">
                  <c:v>1</c:v>
                </c:pt>
                <c:pt idx="1712">
                  <c:v>0</c:v>
                </c:pt>
                <c:pt idx="1713">
                  <c:v>0</c:v>
                </c:pt>
                <c:pt idx="1714">
                  <c:v>0</c:v>
                </c:pt>
                <c:pt idx="1715">
                  <c:v>2</c:v>
                </c:pt>
                <c:pt idx="1716">
                  <c:v>0</c:v>
                </c:pt>
                <c:pt idx="1717">
                  <c:v>0</c:v>
                </c:pt>
                <c:pt idx="1718">
                  <c:v>0</c:v>
                </c:pt>
                <c:pt idx="1719">
                  <c:v>0</c:v>
                </c:pt>
                <c:pt idx="1720">
                  <c:v>0</c:v>
                </c:pt>
                <c:pt idx="1721">
                  <c:v>0</c:v>
                </c:pt>
                <c:pt idx="1722">
                  <c:v>0</c:v>
                </c:pt>
                <c:pt idx="1723">
                  <c:v>0</c:v>
                </c:pt>
                <c:pt idx="1724">
                  <c:v>0</c:v>
                </c:pt>
                <c:pt idx="1725">
                  <c:v>0</c:v>
                </c:pt>
                <c:pt idx="1726">
                  <c:v>0</c:v>
                </c:pt>
                <c:pt idx="1727">
                  <c:v>2</c:v>
                </c:pt>
                <c:pt idx="1728">
                  <c:v>1</c:v>
                </c:pt>
                <c:pt idx="1729">
                  <c:v>0</c:v>
                </c:pt>
                <c:pt idx="1730">
                  <c:v>0</c:v>
                </c:pt>
                <c:pt idx="1731">
                  <c:v>0</c:v>
                </c:pt>
                <c:pt idx="1732">
                  <c:v>2</c:v>
                </c:pt>
                <c:pt idx="1733">
                  <c:v>0</c:v>
                </c:pt>
                <c:pt idx="1734">
                  <c:v>0</c:v>
                </c:pt>
                <c:pt idx="1735">
                  <c:v>4</c:v>
                </c:pt>
                <c:pt idx="1736">
                  <c:v>7</c:v>
                </c:pt>
                <c:pt idx="1737">
                  <c:v>0</c:v>
                </c:pt>
                <c:pt idx="1738">
                  <c:v>0</c:v>
                </c:pt>
                <c:pt idx="1739">
                  <c:v>2</c:v>
                </c:pt>
                <c:pt idx="1740">
                  <c:v>1</c:v>
                </c:pt>
                <c:pt idx="1741">
                  <c:v>0</c:v>
                </c:pt>
                <c:pt idx="1742">
                  <c:v>0</c:v>
                </c:pt>
                <c:pt idx="1743">
                  <c:v>1</c:v>
                </c:pt>
                <c:pt idx="1744">
                  <c:v>0</c:v>
                </c:pt>
                <c:pt idx="1745">
                  <c:v>0</c:v>
                </c:pt>
                <c:pt idx="1746">
                  <c:v>0</c:v>
                </c:pt>
                <c:pt idx="1747">
                  <c:v>1</c:v>
                </c:pt>
                <c:pt idx="1748">
                  <c:v>2</c:v>
                </c:pt>
                <c:pt idx="1749">
                  <c:v>0</c:v>
                </c:pt>
                <c:pt idx="1750">
                  <c:v>0</c:v>
                </c:pt>
                <c:pt idx="1751">
                  <c:v>0</c:v>
                </c:pt>
                <c:pt idx="1752">
                  <c:v>1</c:v>
                </c:pt>
                <c:pt idx="1753">
                  <c:v>0</c:v>
                </c:pt>
                <c:pt idx="1754">
                  <c:v>0</c:v>
                </c:pt>
                <c:pt idx="1755">
                  <c:v>0</c:v>
                </c:pt>
                <c:pt idx="1756">
                  <c:v>0</c:v>
                </c:pt>
                <c:pt idx="1757">
                  <c:v>0</c:v>
                </c:pt>
                <c:pt idx="1758">
                  <c:v>0</c:v>
                </c:pt>
                <c:pt idx="1759">
                  <c:v>2</c:v>
                </c:pt>
                <c:pt idx="1760">
                  <c:v>0</c:v>
                </c:pt>
                <c:pt idx="1761">
                  <c:v>0</c:v>
                </c:pt>
                <c:pt idx="1762">
                  <c:v>1</c:v>
                </c:pt>
                <c:pt idx="1763">
                  <c:v>0</c:v>
                </c:pt>
                <c:pt idx="1764">
                  <c:v>0</c:v>
                </c:pt>
                <c:pt idx="1765">
                  <c:v>0</c:v>
                </c:pt>
                <c:pt idx="1766">
                  <c:v>0</c:v>
                </c:pt>
                <c:pt idx="1767">
                  <c:v>0</c:v>
                </c:pt>
                <c:pt idx="1768">
                  <c:v>1</c:v>
                </c:pt>
                <c:pt idx="1769">
                  <c:v>0</c:v>
                </c:pt>
                <c:pt idx="1770">
                  <c:v>0</c:v>
                </c:pt>
                <c:pt idx="1771">
                  <c:v>0</c:v>
                </c:pt>
                <c:pt idx="1772">
                  <c:v>1</c:v>
                </c:pt>
                <c:pt idx="1773">
                  <c:v>0</c:v>
                </c:pt>
                <c:pt idx="1774">
                  <c:v>0</c:v>
                </c:pt>
                <c:pt idx="1775">
                  <c:v>0</c:v>
                </c:pt>
                <c:pt idx="1776">
                  <c:v>0</c:v>
                </c:pt>
                <c:pt idx="1777">
                  <c:v>0</c:v>
                </c:pt>
                <c:pt idx="1778">
                  <c:v>0</c:v>
                </c:pt>
                <c:pt idx="1779">
                  <c:v>0</c:v>
                </c:pt>
                <c:pt idx="1780">
                  <c:v>2</c:v>
                </c:pt>
                <c:pt idx="1781">
                  <c:v>0</c:v>
                </c:pt>
                <c:pt idx="1782">
                  <c:v>0</c:v>
                </c:pt>
                <c:pt idx="1783">
                  <c:v>0</c:v>
                </c:pt>
                <c:pt idx="1784">
                  <c:v>1</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1</c:v>
                </c:pt>
                <c:pt idx="1798">
                  <c:v>1</c:v>
                </c:pt>
                <c:pt idx="1799">
                  <c:v>4</c:v>
                </c:pt>
                <c:pt idx="1800">
                  <c:v>2</c:v>
                </c:pt>
                <c:pt idx="1801">
                  <c:v>0</c:v>
                </c:pt>
                <c:pt idx="1802">
                  <c:v>0</c:v>
                </c:pt>
                <c:pt idx="1803">
                  <c:v>0</c:v>
                </c:pt>
                <c:pt idx="1804">
                  <c:v>0</c:v>
                </c:pt>
                <c:pt idx="1805">
                  <c:v>0</c:v>
                </c:pt>
                <c:pt idx="1806">
                  <c:v>1</c:v>
                </c:pt>
                <c:pt idx="1807">
                  <c:v>1</c:v>
                </c:pt>
                <c:pt idx="1808">
                  <c:v>0</c:v>
                </c:pt>
                <c:pt idx="1809">
                  <c:v>0</c:v>
                </c:pt>
                <c:pt idx="1810">
                  <c:v>0</c:v>
                </c:pt>
                <c:pt idx="1811">
                  <c:v>2</c:v>
                </c:pt>
                <c:pt idx="1812">
                  <c:v>0</c:v>
                </c:pt>
                <c:pt idx="1813">
                  <c:v>0</c:v>
                </c:pt>
                <c:pt idx="1814">
                  <c:v>1</c:v>
                </c:pt>
                <c:pt idx="1815">
                  <c:v>1</c:v>
                </c:pt>
                <c:pt idx="1816">
                  <c:v>1</c:v>
                </c:pt>
                <c:pt idx="1817">
                  <c:v>0</c:v>
                </c:pt>
                <c:pt idx="1818">
                  <c:v>0</c:v>
                </c:pt>
                <c:pt idx="1819">
                  <c:v>0</c:v>
                </c:pt>
                <c:pt idx="1820">
                  <c:v>0</c:v>
                </c:pt>
                <c:pt idx="1821">
                  <c:v>0</c:v>
                </c:pt>
                <c:pt idx="1822">
                  <c:v>0</c:v>
                </c:pt>
                <c:pt idx="1823">
                  <c:v>0</c:v>
                </c:pt>
                <c:pt idx="1824">
                  <c:v>0</c:v>
                </c:pt>
                <c:pt idx="1825">
                  <c:v>0</c:v>
                </c:pt>
                <c:pt idx="1826">
                  <c:v>0</c:v>
                </c:pt>
                <c:pt idx="1827">
                  <c:v>1</c:v>
                </c:pt>
                <c:pt idx="1828">
                  <c:v>0</c:v>
                </c:pt>
                <c:pt idx="1829">
                  <c:v>0</c:v>
                </c:pt>
                <c:pt idx="1830">
                  <c:v>1</c:v>
                </c:pt>
                <c:pt idx="1831">
                  <c:v>0</c:v>
                </c:pt>
                <c:pt idx="1832">
                  <c:v>0</c:v>
                </c:pt>
                <c:pt idx="1833">
                  <c:v>0</c:v>
                </c:pt>
                <c:pt idx="1834">
                  <c:v>0</c:v>
                </c:pt>
                <c:pt idx="1835">
                  <c:v>0</c:v>
                </c:pt>
                <c:pt idx="1836">
                  <c:v>0</c:v>
                </c:pt>
                <c:pt idx="1837">
                  <c:v>1</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1</c:v>
                </c:pt>
                <c:pt idx="1852">
                  <c:v>0</c:v>
                </c:pt>
                <c:pt idx="1853">
                  <c:v>0</c:v>
                </c:pt>
                <c:pt idx="1854">
                  <c:v>1</c:v>
                </c:pt>
                <c:pt idx="1855">
                  <c:v>0</c:v>
                </c:pt>
                <c:pt idx="1856">
                  <c:v>0</c:v>
                </c:pt>
                <c:pt idx="1857">
                  <c:v>0</c:v>
                </c:pt>
                <c:pt idx="1858">
                  <c:v>0</c:v>
                </c:pt>
                <c:pt idx="1859">
                  <c:v>0</c:v>
                </c:pt>
                <c:pt idx="1860">
                  <c:v>0</c:v>
                </c:pt>
                <c:pt idx="1861">
                  <c:v>0</c:v>
                </c:pt>
                <c:pt idx="1862">
                  <c:v>0</c:v>
                </c:pt>
                <c:pt idx="1863">
                  <c:v>0</c:v>
                </c:pt>
                <c:pt idx="1864">
                  <c:v>1</c:v>
                </c:pt>
                <c:pt idx="1865">
                  <c:v>0</c:v>
                </c:pt>
                <c:pt idx="1866">
                  <c:v>1</c:v>
                </c:pt>
                <c:pt idx="1867">
                  <c:v>0</c:v>
                </c:pt>
                <c:pt idx="1868">
                  <c:v>0</c:v>
                </c:pt>
                <c:pt idx="1869">
                  <c:v>0</c:v>
                </c:pt>
                <c:pt idx="1870">
                  <c:v>0</c:v>
                </c:pt>
                <c:pt idx="1871">
                  <c:v>0</c:v>
                </c:pt>
                <c:pt idx="1872">
                  <c:v>0</c:v>
                </c:pt>
                <c:pt idx="1873">
                  <c:v>0</c:v>
                </c:pt>
                <c:pt idx="1874">
                  <c:v>0</c:v>
                </c:pt>
                <c:pt idx="1875">
                  <c:v>0</c:v>
                </c:pt>
                <c:pt idx="1876">
                  <c:v>1</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1</c:v>
                </c:pt>
                <c:pt idx="1891">
                  <c:v>0</c:v>
                </c:pt>
                <c:pt idx="1892">
                  <c:v>1</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1</c:v>
                </c:pt>
                <c:pt idx="1909">
                  <c:v>0</c:v>
                </c:pt>
                <c:pt idx="1910">
                  <c:v>0</c:v>
                </c:pt>
                <c:pt idx="1911">
                  <c:v>0</c:v>
                </c:pt>
                <c:pt idx="1912">
                  <c:v>0</c:v>
                </c:pt>
                <c:pt idx="1913">
                  <c:v>0</c:v>
                </c:pt>
                <c:pt idx="1914">
                  <c:v>0</c:v>
                </c:pt>
                <c:pt idx="1915">
                  <c:v>0</c:v>
                </c:pt>
                <c:pt idx="1916">
                  <c:v>0</c:v>
                </c:pt>
                <c:pt idx="1917">
                  <c:v>0</c:v>
                </c:pt>
                <c:pt idx="1918">
                  <c:v>0</c:v>
                </c:pt>
                <c:pt idx="1919">
                  <c:v>0</c:v>
                </c:pt>
                <c:pt idx="1920">
                  <c:v>2</c:v>
                </c:pt>
                <c:pt idx="1921">
                  <c:v>1</c:v>
                </c:pt>
                <c:pt idx="1922">
                  <c:v>0</c:v>
                </c:pt>
                <c:pt idx="1923">
                  <c:v>1</c:v>
                </c:pt>
                <c:pt idx="1924">
                  <c:v>0</c:v>
                </c:pt>
                <c:pt idx="1925">
                  <c:v>0</c:v>
                </c:pt>
                <c:pt idx="1926">
                  <c:v>0</c:v>
                </c:pt>
                <c:pt idx="1927">
                  <c:v>6</c:v>
                </c:pt>
                <c:pt idx="1928">
                  <c:v>12</c:v>
                </c:pt>
                <c:pt idx="1929">
                  <c:v>3</c:v>
                </c:pt>
                <c:pt idx="1930">
                  <c:v>3</c:v>
                </c:pt>
                <c:pt idx="1931">
                  <c:v>0</c:v>
                </c:pt>
                <c:pt idx="1932">
                  <c:v>2</c:v>
                </c:pt>
                <c:pt idx="1933">
                  <c:v>1</c:v>
                </c:pt>
                <c:pt idx="1934">
                  <c:v>4</c:v>
                </c:pt>
                <c:pt idx="1935">
                  <c:v>2</c:v>
                </c:pt>
                <c:pt idx="1936">
                  <c:v>0</c:v>
                </c:pt>
                <c:pt idx="1937">
                  <c:v>1</c:v>
                </c:pt>
                <c:pt idx="1938">
                  <c:v>0</c:v>
                </c:pt>
                <c:pt idx="1939">
                  <c:v>0</c:v>
                </c:pt>
                <c:pt idx="1940">
                  <c:v>0</c:v>
                </c:pt>
                <c:pt idx="1941">
                  <c:v>0</c:v>
                </c:pt>
                <c:pt idx="1942">
                  <c:v>0</c:v>
                </c:pt>
                <c:pt idx="1943">
                  <c:v>0</c:v>
                </c:pt>
                <c:pt idx="1944">
                  <c:v>1</c:v>
                </c:pt>
                <c:pt idx="1945">
                  <c:v>0</c:v>
                </c:pt>
                <c:pt idx="1946">
                  <c:v>1</c:v>
                </c:pt>
                <c:pt idx="1947">
                  <c:v>1</c:v>
                </c:pt>
                <c:pt idx="1948">
                  <c:v>0</c:v>
                </c:pt>
                <c:pt idx="1949">
                  <c:v>0</c:v>
                </c:pt>
                <c:pt idx="1950">
                  <c:v>1</c:v>
                </c:pt>
                <c:pt idx="1951">
                  <c:v>0</c:v>
                </c:pt>
                <c:pt idx="1952">
                  <c:v>0</c:v>
                </c:pt>
                <c:pt idx="1953">
                  <c:v>0</c:v>
                </c:pt>
                <c:pt idx="1954">
                  <c:v>1</c:v>
                </c:pt>
                <c:pt idx="1955">
                  <c:v>1</c:v>
                </c:pt>
                <c:pt idx="1956">
                  <c:v>1</c:v>
                </c:pt>
                <c:pt idx="1957">
                  <c:v>0</c:v>
                </c:pt>
                <c:pt idx="1958">
                  <c:v>0</c:v>
                </c:pt>
                <c:pt idx="1959">
                  <c:v>2</c:v>
                </c:pt>
                <c:pt idx="1960">
                  <c:v>5</c:v>
                </c:pt>
                <c:pt idx="1961">
                  <c:v>0</c:v>
                </c:pt>
                <c:pt idx="1962">
                  <c:v>1</c:v>
                </c:pt>
                <c:pt idx="1963">
                  <c:v>1</c:v>
                </c:pt>
                <c:pt idx="1964">
                  <c:v>1</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1</c:v>
                </c:pt>
                <c:pt idx="1985">
                  <c:v>0</c:v>
                </c:pt>
                <c:pt idx="1986">
                  <c:v>1</c:v>
                </c:pt>
                <c:pt idx="1987">
                  <c:v>0</c:v>
                </c:pt>
                <c:pt idx="1988">
                  <c:v>0</c:v>
                </c:pt>
                <c:pt idx="1989">
                  <c:v>0</c:v>
                </c:pt>
                <c:pt idx="1990">
                  <c:v>2</c:v>
                </c:pt>
                <c:pt idx="1991">
                  <c:v>1</c:v>
                </c:pt>
                <c:pt idx="1992">
                  <c:v>0</c:v>
                </c:pt>
                <c:pt idx="1993">
                  <c:v>0</c:v>
                </c:pt>
                <c:pt idx="1994">
                  <c:v>1</c:v>
                </c:pt>
                <c:pt idx="1995">
                  <c:v>0</c:v>
                </c:pt>
                <c:pt idx="1996">
                  <c:v>1</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1</c:v>
                </c:pt>
                <c:pt idx="2012">
                  <c:v>0</c:v>
                </c:pt>
                <c:pt idx="2013">
                  <c:v>0</c:v>
                </c:pt>
                <c:pt idx="2014">
                  <c:v>0</c:v>
                </c:pt>
                <c:pt idx="2015">
                  <c:v>2</c:v>
                </c:pt>
                <c:pt idx="2016">
                  <c:v>0</c:v>
                </c:pt>
                <c:pt idx="2017">
                  <c:v>1</c:v>
                </c:pt>
                <c:pt idx="2018">
                  <c:v>0</c:v>
                </c:pt>
                <c:pt idx="2019">
                  <c:v>0</c:v>
                </c:pt>
                <c:pt idx="2020">
                  <c:v>0</c:v>
                </c:pt>
                <c:pt idx="2021">
                  <c:v>0</c:v>
                </c:pt>
                <c:pt idx="2022">
                  <c:v>0</c:v>
                </c:pt>
                <c:pt idx="2023">
                  <c:v>1</c:v>
                </c:pt>
                <c:pt idx="2024">
                  <c:v>0</c:v>
                </c:pt>
                <c:pt idx="2025">
                  <c:v>1</c:v>
                </c:pt>
                <c:pt idx="2026">
                  <c:v>1</c:v>
                </c:pt>
                <c:pt idx="2027">
                  <c:v>0</c:v>
                </c:pt>
                <c:pt idx="2028">
                  <c:v>0</c:v>
                </c:pt>
                <c:pt idx="2029">
                  <c:v>0</c:v>
                </c:pt>
                <c:pt idx="2030">
                  <c:v>0</c:v>
                </c:pt>
                <c:pt idx="2031">
                  <c:v>0</c:v>
                </c:pt>
                <c:pt idx="2032">
                  <c:v>0</c:v>
                </c:pt>
                <c:pt idx="2033">
                  <c:v>1</c:v>
                </c:pt>
                <c:pt idx="2034">
                  <c:v>1</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1</c:v>
                </c:pt>
                <c:pt idx="2048">
                  <c:v>0</c:v>
                </c:pt>
                <c:pt idx="2049">
                  <c:v>0</c:v>
                </c:pt>
                <c:pt idx="2050">
                  <c:v>0</c:v>
                </c:pt>
                <c:pt idx="2051">
                  <c:v>0</c:v>
                </c:pt>
                <c:pt idx="2052">
                  <c:v>0</c:v>
                </c:pt>
                <c:pt idx="2053">
                  <c:v>1</c:v>
                </c:pt>
                <c:pt idx="2054">
                  <c:v>0</c:v>
                </c:pt>
                <c:pt idx="2055">
                  <c:v>1</c:v>
                </c:pt>
                <c:pt idx="2056">
                  <c:v>1</c:v>
                </c:pt>
                <c:pt idx="2057">
                  <c:v>1</c:v>
                </c:pt>
                <c:pt idx="2058">
                  <c:v>1</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1</c:v>
                </c:pt>
                <c:pt idx="2084">
                  <c:v>0</c:v>
                </c:pt>
                <c:pt idx="2085">
                  <c:v>0</c:v>
                </c:pt>
                <c:pt idx="2086">
                  <c:v>0</c:v>
                </c:pt>
                <c:pt idx="2087">
                  <c:v>2</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1</c:v>
                </c:pt>
                <c:pt idx="2120">
                  <c:v>0</c:v>
                </c:pt>
                <c:pt idx="2121">
                  <c:v>0</c:v>
                </c:pt>
                <c:pt idx="2122">
                  <c:v>0</c:v>
                </c:pt>
                <c:pt idx="2123">
                  <c:v>0</c:v>
                </c:pt>
                <c:pt idx="2124">
                  <c:v>0</c:v>
                </c:pt>
                <c:pt idx="2125">
                  <c:v>0</c:v>
                </c:pt>
                <c:pt idx="2126">
                  <c:v>0</c:v>
                </c:pt>
                <c:pt idx="2127">
                  <c:v>0</c:v>
                </c:pt>
                <c:pt idx="2128">
                  <c:v>0</c:v>
                </c:pt>
                <c:pt idx="2129">
                  <c:v>1</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1</c:v>
                </c:pt>
                <c:pt idx="2143">
                  <c:v>0</c:v>
                </c:pt>
                <c:pt idx="2144">
                  <c:v>0</c:v>
                </c:pt>
                <c:pt idx="2145">
                  <c:v>0</c:v>
                </c:pt>
                <c:pt idx="2146">
                  <c:v>0</c:v>
                </c:pt>
                <c:pt idx="2147">
                  <c:v>0</c:v>
                </c:pt>
                <c:pt idx="2148">
                  <c:v>0</c:v>
                </c:pt>
                <c:pt idx="2149">
                  <c:v>0</c:v>
                </c:pt>
                <c:pt idx="2150">
                  <c:v>0</c:v>
                </c:pt>
                <c:pt idx="2151">
                  <c:v>0</c:v>
                </c:pt>
                <c:pt idx="2152">
                  <c:v>0</c:v>
                </c:pt>
                <c:pt idx="2153">
                  <c:v>0</c:v>
                </c:pt>
                <c:pt idx="2154">
                  <c:v>1</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1</c:v>
                </c:pt>
                <c:pt idx="2176">
                  <c:v>4</c:v>
                </c:pt>
                <c:pt idx="2177">
                  <c:v>3</c:v>
                </c:pt>
                <c:pt idx="2178">
                  <c:v>0</c:v>
                </c:pt>
                <c:pt idx="2179">
                  <c:v>1</c:v>
                </c:pt>
                <c:pt idx="2180">
                  <c:v>0</c:v>
                </c:pt>
                <c:pt idx="2181">
                  <c:v>0</c:v>
                </c:pt>
                <c:pt idx="2182">
                  <c:v>0</c:v>
                </c:pt>
                <c:pt idx="2183">
                  <c:v>3</c:v>
                </c:pt>
                <c:pt idx="2184">
                  <c:v>11</c:v>
                </c:pt>
                <c:pt idx="2185">
                  <c:v>0</c:v>
                </c:pt>
                <c:pt idx="2186">
                  <c:v>0</c:v>
                </c:pt>
                <c:pt idx="2187">
                  <c:v>0</c:v>
                </c:pt>
                <c:pt idx="2188">
                  <c:v>0</c:v>
                </c:pt>
                <c:pt idx="2189">
                  <c:v>0</c:v>
                </c:pt>
                <c:pt idx="2190">
                  <c:v>0</c:v>
                </c:pt>
                <c:pt idx="2191">
                  <c:v>1</c:v>
                </c:pt>
                <c:pt idx="2192">
                  <c:v>2</c:v>
                </c:pt>
                <c:pt idx="2193">
                  <c:v>0</c:v>
                </c:pt>
                <c:pt idx="2194">
                  <c:v>0</c:v>
                </c:pt>
                <c:pt idx="2195">
                  <c:v>0</c:v>
                </c:pt>
                <c:pt idx="2196">
                  <c:v>1</c:v>
                </c:pt>
                <c:pt idx="2197">
                  <c:v>1</c:v>
                </c:pt>
                <c:pt idx="2198">
                  <c:v>1</c:v>
                </c:pt>
                <c:pt idx="2199">
                  <c:v>1</c:v>
                </c:pt>
                <c:pt idx="2200">
                  <c:v>1</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1</c:v>
                </c:pt>
                <c:pt idx="2214">
                  <c:v>0</c:v>
                </c:pt>
                <c:pt idx="2215">
                  <c:v>1</c:v>
                </c:pt>
                <c:pt idx="2216">
                  <c:v>2</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1</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1</c:v>
                </c:pt>
                <c:pt idx="2244">
                  <c:v>0</c:v>
                </c:pt>
                <c:pt idx="2245">
                  <c:v>1</c:v>
                </c:pt>
                <c:pt idx="2246">
                  <c:v>0</c:v>
                </c:pt>
                <c:pt idx="2247">
                  <c:v>3</c:v>
                </c:pt>
                <c:pt idx="2248">
                  <c:v>2</c:v>
                </c:pt>
                <c:pt idx="2249">
                  <c:v>0</c:v>
                </c:pt>
                <c:pt idx="2250">
                  <c:v>0</c:v>
                </c:pt>
                <c:pt idx="2251">
                  <c:v>1</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1</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1</c:v>
                </c:pt>
                <c:pt idx="2278">
                  <c:v>0</c:v>
                </c:pt>
                <c:pt idx="2279">
                  <c:v>0</c:v>
                </c:pt>
                <c:pt idx="2280">
                  <c:v>0</c:v>
                </c:pt>
                <c:pt idx="2281">
                  <c:v>0</c:v>
                </c:pt>
                <c:pt idx="2282">
                  <c:v>0</c:v>
                </c:pt>
                <c:pt idx="2283">
                  <c:v>0</c:v>
                </c:pt>
                <c:pt idx="2284">
                  <c:v>0</c:v>
                </c:pt>
                <c:pt idx="2285">
                  <c:v>0</c:v>
                </c:pt>
                <c:pt idx="2286">
                  <c:v>1</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1</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1</c:v>
                </c:pt>
                <c:pt idx="2327">
                  <c:v>0</c:v>
                </c:pt>
                <c:pt idx="2328">
                  <c:v>0</c:v>
                </c:pt>
                <c:pt idx="2329">
                  <c:v>0</c:v>
                </c:pt>
                <c:pt idx="2330">
                  <c:v>1</c:v>
                </c:pt>
                <c:pt idx="2331">
                  <c:v>0</c:v>
                </c:pt>
                <c:pt idx="2332">
                  <c:v>0</c:v>
                </c:pt>
                <c:pt idx="2333">
                  <c:v>0</c:v>
                </c:pt>
                <c:pt idx="2334">
                  <c:v>0</c:v>
                </c:pt>
                <c:pt idx="2335">
                  <c:v>0</c:v>
                </c:pt>
                <c:pt idx="2336">
                  <c:v>0</c:v>
                </c:pt>
                <c:pt idx="2337">
                  <c:v>1</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1</c:v>
                </c:pt>
                <c:pt idx="2368">
                  <c:v>0</c:v>
                </c:pt>
                <c:pt idx="2369">
                  <c:v>0</c:v>
                </c:pt>
                <c:pt idx="2370">
                  <c:v>0</c:v>
                </c:pt>
                <c:pt idx="2371">
                  <c:v>0</c:v>
                </c:pt>
                <c:pt idx="2372">
                  <c:v>0</c:v>
                </c:pt>
                <c:pt idx="2373">
                  <c:v>1</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1</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3</c:v>
                </c:pt>
                <c:pt idx="2433">
                  <c:v>0</c:v>
                </c:pt>
                <c:pt idx="2434">
                  <c:v>0</c:v>
                </c:pt>
                <c:pt idx="2435">
                  <c:v>0</c:v>
                </c:pt>
                <c:pt idx="2436">
                  <c:v>0</c:v>
                </c:pt>
                <c:pt idx="2437">
                  <c:v>0</c:v>
                </c:pt>
                <c:pt idx="2438">
                  <c:v>0</c:v>
                </c:pt>
                <c:pt idx="2439">
                  <c:v>0</c:v>
                </c:pt>
                <c:pt idx="2440">
                  <c:v>2</c:v>
                </c:pt>
                <c:pt idx="2441">
                  <c:v>0</c:v>
                </c:pt>
                <c:pt idx="2442">
                  <c:v>0</c:v>
                </c:pt>
                <c:pt idx="2443">
                  <c:v>0</c:v>
                </c:pt>
                <c:pt idx="2444">
                  <c:v>0</c:v>
                </c:pt>
                <c:pt idx="2445">
                  <c:v>0</c:v>
                </c:pt>
                <c:pt idx="2446">
                  <c:v>0</c:v>
                </c:pt>
                <c:pt idx="2447">
                  <c:v>1</c:v>
                </c:pt>
                <c:pt idx="2448">
                  <c:v>0</c:v>
                </c:pt>
                <c:pt idx="2449">
                  <c:v>0</c:v>
                </c:pt>
                <c:pt idx="2450">
                  <c:v>0</c:v>
                </c:pt>
                <c:pt idx="2451">
                  <c:v>0</c:v>
                </c:pt>
                <c:pt idx="2452">
                  <c:v>0</c:v>
                </c:pt>
                <c:pt idx="2453">
                  <c:v>0</c:v>
                </c:pt>
                <c:pt idx="2454">
                  <c:v>0</c:v>
                </c:pt>
                <c:pt idx="2455">
                  <c:v>0</c:v>
                </c:pt>
                <c:pt idx="2456">
                  <c:v>0</c:v>
                </c:pt>
                <c:pt idx="2457">
                  <c:v>0</c:v>
                </c:pt>
                <c:pt idx="2458">
                  <c:v>1</c:v>
                </c:pt>
                <c:pt idx="2459">
                  <c:v>0</c:v>
                </c:pt>
                <c:pt idx="2460">
                  <c:v>0</c:v>
                </c:pt>
                <c:pt idx="2461">
                  <c:v>0</c:v>
                </c:pt>
                <c:pt idx="2462">
                  <c:v>0</c:v>
                </c:pt>
                <c:pt idx="2463">
                  <c:v>1</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1</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1</c:v>
                </c:pt>
                <c:pt idx="2504">
                  <c:v>1</c:v>
                </c:pt>
                <c:pt idx="2505">
                  <c:v>0</c:v>
                </c:pt>
                <c:pt idx="2506">
                  <c:v>0</c:v>
                </c:pt>
                <c:pt idx="2507">
                  <c:v>0</c:v>
                </c:pt>
                <c:pt idx="2508">
                  <c:v>0</c:v>
                </c:pt>
                <c:pt idx="2509">
                  <c:v>0</c:v>
                </c:pt>
                <c:pt idx="2510">
                  <c:v>1</c:v>
                </c:pt>
                <c:pt idx="2511">
                  <c:v>0</c:v>
                </c:pt>
                <c:pt idx="2512">
                  <c:v>0</c:v>
                </c:pt>
                <c:pt idx="2513">
                  <c:v>0</c:v>
                </c:pt>
                <c:pt idx="2514">
                  <c:v>0</c:v>
                </c:pt>
                <c:pt idx="2515">
                  <c:v>0</c:v>
                </c:pt>
                <c:pt idx="2516">
                  <c:v>0</c:v>
                </c:pt>
                <c:pt idx="2517">
                  <c:v>0</c:v>
                </c:pt>
                <c:pt idx="2518">
                  <c:v>0</c:v>
                </c:pt>
                <c:pt idx="2519">
                  <c:v>1</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2</c:v>
                </c:pt>
                <c:pt idx="2560">
                  <c:v>4</c:v>
                </c:pt>
                <c:pt idx="2561">
                  <c:v>0</c:v>
                </c:pt>
                <c:pt idx="2562">
                  <c:v>0</c:v>
                </c:pt>
                <c:pt idx="2563">
                  <c:v>1</c:v>
                </c:pt>
                <c:pt idx="2564">
                  <c:v>2</c:v>
                </c:pt>
                <c:pt idx="2565">
                  <c:v>1</c:v>
                </c:pt>
                <c:pt idx="2566">
                  <c:v>2</c:v>
                </c:pt>
                <c:pt idx="2567">
                  <c:v>3</c:v>
                </c:pt>
                <c:pt idx="2568">
                  <c:v>9</c:v>
                </c:pt>
                <c:pt idx="2569">
                  <c:v>1</c:v>
                </c:pt>
                <c:pt idx="2570">
                  <c:v>2</c:v>
                </c:pt>
                <c:pt idx="2571">
                  <c:v>0</c:v>
                </c:pt>
                <c:pt idx="2572">
                  <c:v>2</c:v>
                </c:pt>
                <c:pt idx="2573">
                  <c:v>2</c:v>
                </c:pt>
                <c:pt idx="2574">
                  <c:v>0</c:v>
                </c:pt>
                <c:pt idx="2575">
                  <c:v>1</c:v>
                </c:pt>
                <c:pt idx="2576">
                  <c:v>0</c:v>
                </c:pt>
                <c:pt idx="2577">
                  <c:v>0</c:v>
                </c:pt>
                <c:pt idx="2578">
                  <c:v>0</c:v>
                </c:pt>
                <c:pt idx="2579">
                  <c:v>0</c:v>
                </c:pt>
                <c:pt idx="2580">
                  <c:v>0</c:v>
                </c:pt>
                <c:pt idx="2581">
                  <c:v>0</c:v>
                </c:pt>
                <c:pt idx="2582">
                  <c:v>0</c:v>
                </c:pt>
                <c:pt idx="2583">
                  <c:v>0</c:v>
                </c:pt>
                <c:pt idx="2584">
                  <c:v>0</c:v>
                </c:pt>
                <c:pt idx="2585">
                  <c:v>0</c:v>
                </c:pt>
                <c:pt idx="2586">
                  <c:v>1</c:v>
                </c:pt>
                <c:pt idx="2587">
                  <c:v>0</c:v>
                </c:pt>
                <c:pt idx="2588">
                  <c:v>0</c:v>
                </c:pt>
                <c:pt idx="2589">
                  <c:v>0</c:v>
                </c:pt>
                <c:pt idx="2590">
                  <c:v>0</c:v>
                </c:pt>
                <c:pt idx="2591">
                  <c:v>0</c:v>
                </c:pt>
                <c:pt idx="2592">
                  <c:v>1</c:v>
                </c:pt>
                <c:pt idx="2593">
                  <c:v>1</c:v>
                </c:pt>
                <c:pt idx="2594">
                  <c:v>0</c:v>
                </c:pt>
                <c:pt idx="2595">
                  <c:v>0</c:v>
                </c:pt>
                <c:pt idx="2596">
                  <c:v>2</c:v>
                </c:pt>
                <c:pt idx="2597">
                  <c:v>0</c:v>
                </c:pt>
                <c:pt idx="2598">
                  <c:v>1</c:v>
                </c:pt>
                <c:pt idx="2599">
                  <c:v>0</c:v>
                </c:pt>
                <c:pt idx="2600">
                  <c:v>0</c:v>
                </c:pt>
                <c:pt idx="2601">
                  <c:v>0</c:v>
                </c:pt>
                <c:pt idx="2602">
                  <c:v>0</c:v>
                </c:pt>
                <c:pt idx="2603">
                  <c:v>1</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2</c:v>
                </c:pt>
                <c:pt idx="2624">
                  <c:v>3</c:v>
                </c:pt>
                <c:pt idx="2625">
                  <c:v>0</c:v>
                </c:pt>
                <c:pt idx="2626">
                  <c:v>0</c:v>
                </c:pt>
                <c:pt idx="2627">
                  <c:v>0</c:v>
                </c:pt>
                <c:pt idx="2628">
                  <c:v>3</c:v>
                </c:pt>
                <c:pt idx="2629">
                  <c:v>0</c:v>
                </c:pt>
                <c:pt idx="2630">
                  <c:v>0</c:v>
                </c:pt>
                <c:pt idx="2631">
                  <c:v>0</c:v>
                </c:pt>
                <c:pt idx="2632">
                  <c:v>1</c:v>
                </c:pt>
                <c:pt idx="2633">
                  <c:v>0</c:v>
                </c:pt>
                <c:pt idx="2634">
                  <c:v>0</c:v>
                </c:pt>
                <c:pt idx="2635">
                  <c:v>0</c:v>
                </c:pt>
                <c:pt idx="2636">
                  <c:v>0</c:v>
                </c:pt>
                <c:pt idx="2637">
                  <c:v>0</c:v>
                </c:pt>
                <c:pt idx="2638">
                  <c:v>0</c:v>
                </c:pt>
                <c:pt idx="2639">
                  <c:v>0</c:v>
                </c:pt>
                <c:pt idx="2640">
                  <c:v>0</c:v>
                </c:pt>
                <c:pt idx="2641">
                  <c:v>3</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1</c:v>
                </c:pt>
                <c:pt idx="2663">
                  <c:v>1</c:v>
                </c:pt>
                <c:pt idx="2664">
                  <c:v>0</c:v>
                </c:pt>
                <c:pt idx="2665">
                  <c:v>0</c:v>
                </c:pt>
                <c:pt idx="2666">
                  <c:v>2</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6</c:v>
                </c:pt>
                <c:pt idx="2688">
                  <c:v>13</c:v>
                </c:pt>
                <c:pt idx="2689">
                  <c:v>2</c:v>
                </c:pt>
                <c:pt idx="2690">
                  <c:v>6</c:v>
                </c:pt>
                <c:pt idx="2691">
                  <c:v>5</c:v>
                </c:pt>
                <c:pt idx="2692">
                  <c:v>6</c:v>
                </c:pt>
                <c:pt idx="2693">
                  <c:v>3</c:v>
                </c:pt>
                <c:pt idx="2694">
                  <c:v>2</c:v>
                </c:pt>
                <c:pt idx="2695">
                  <c:v>20</c:v>
                </c:pt>
                <c:pt idx="2696">
                  <c:v>42</c:v>
                </c:pt>
                <c:pt idx="2697">
                  <c:v>11</c:v>
                </c:pt>
                <c:pt idx="2698">
                  <c:v>12</c:v>
                </c:pt>
                <c:pt idx="2699">
                  <c:v>4</c:v>
                </c:pt>
                <c:pt idx="2700">
                  <c:v>13</c:v>
                </c:pt>
                <c:pt idx="2701">
                  <c:v>1</c:v>
                </c:pt>
                <c:pt idx="2702">
                  <c:v>2</c:v>
                </c:pt>
                <c:pt idx="2703">
                  <c:v>3</c:v>
                </c:pt>
                <c:pt idx="2704">
                  <c:v>9</c:v>
                </c:pt>
                <c:pt idx="2705">
                  <c:v>0</c:v>
                </c:pt>
                <c:pt idx="2706">
                  <c:v>5</c:v>
                </c:pt>
                <c:pt idx="2707">
                  <c:v>1</c:v>
                </c:pt>
                <c:pt idx="2708">
                  <c:v>1</c:v>
                </c:pt>
                <c:pt idx="2709">
                  <c:v>0</c:v>
                </c:pt>
                <c:pt idx="2710">
                  <c:v>0</c:v>
                </c:pt>
                <c:pt idx="2711">
                  <c:v>4</c:v>
                </c:pt>
                <c:pt idx="2712">
                  <c:v>8</c:v>
                </c:pt>
                <c:pt idx="2713">
                  <c:v>1</c:v>
                </c:pt>
                <c:pt idx="2714">
                  <c:v>1</c:v>
                </c:pt>
                <c:pt idx="2715">
                  <c:v>0</c:v>
                </c:pt>
                <c:pt idx="2716">
                  <c:v>1</c:v>
                </c:pt>
                <c:pt idx="2717">
                  <c:v>0</c:v>
                </c:pt>
                <c:pt idx="2718">
                  <c:v>2</c:v>
                </c:pt>
                <c:pt idx="2719">
                  <c:v>1</c:v>
                </c:pt>
                <c:pt idx="2720">
                  <c:v>0</c:v>
                </c:pt>
                <c:pt idx="2721">
                  <c:v>0</c:v>
                </c:pt>
                <c:pt idx="2722">
                  <c:v>0</c:v>
                </c:pt>
                <c:pt idx="2723">
                  <c:v>1</c:v>
                </c:pt>
                <c:pt idx="2724">
                  <c:v>3</c:v>
                </c:pt>
                <c:pt idx="2725">
                  <c:v>1</c:v>
                </c:pt>
                <c:pt idx="2726">
                  <c:v>0</c:v>
                </c:pt>
                <c:pt idx="2727">
                  <c:v>1</c:v>
                </c:pt>
                <c:pt idx="2728">
                  <c:v>7</c:v>
                </c:pt>
                <c:pt idx="2729">
                  <c:v>0</c:v>
                </c:pt>
                <c:pt idx="2730">
                  <c:v>2</c:v>
                </c:pt>
                <c:pt idx="2731">
                  <c:v>0</c:v>
                </c:pt>
                <c:pt idx="2732">
                  <c:v>0</c:v>
                </c:pt>
                <c:pt idx="2733">
                  <c:v>0</c:v>
                </c:pt>
                <c:pt idx="2734">
                  <c:v>0</c:v>
                </c:pt>
                <c:pt idx="2735">
                  <c:v>0</c:v>
                </c:pt>
                <c:pt idx="2736">
                  <c:v>1</c:v>
                </c:pt>
                <c:pt idx="2737">
                  <c:v>0</c:v>
                </c:pt>
                <c:pt idx="2738">
                  <c:v>1</c:v>
                </c:pt>
                <c:pt idx="2739">
                  <c:v>0</c:v>
                </c:pt>
                <c:pt idx="2740">
                  <c:v>0</c:v>
                </c:pt>
                <c:pt idx="2741">
                  <c:v>0</c:v>
                </c:pt>
                <c:pt idx="2742">
                  <c:v>0</c:v>
                </c:pt>
                <c:pt idx="2743">
                  <c:v>1</c:v>
                </c:pt>
                <c:pt idx="2744">
                  <c:v>0</c:v>
                </c:pt>
                <c:pt idx="2745">
                  <c:v>0</c:v>
                </c:pt>
                <c:pt idx="2746">
                  <c:v>0</c:v>
                </c:pt>
                <c:pt idx="2747">
                  <c:v>0</c:v>
                </c:pt>
                <c:pt idx="2748">
                  <c:v>0</c:v>
                </c:pt>
                <c:pt idx="2749">
                  <c:v>0</c:v>
                </c:pt>
                <c:pt idx="2750">
                  <c:v>0</c:v>
                </c:pt>
                <c:pt idx="2751">
                  <c:v>2</c:v>
                </c:pt>
                <c:pt idx="2752">
                  <c:v>5</c:v>
                </c:pt>
                <c:pt idx="2753">
                  <c:v>1</c:v>
                </c:pt>
                <c:pt idx="2754">
                  <c:v>0</c:v>
                </c:pt>
                <c:pt idx="2755">
                  <c:v>1</c:v>
                </c:pt>
                <c:pt idx="2756">
                  <c:v>3</c:v>
                </c:pt>
                <c:pt idx="2757">
                  <c:v>0</c:v>
                </c:pt>
                <c:pt idx="2758">
                  <c:v>1</c:v>
                </c:pt>
                <c:pt idx="2759">
                  <c:v>0</c:v>
                </c:pt>
                <c:pt idx="2760">
                  <c:v>5</c:v>
                </c:pt>
                <c:pt idx="2761">
                  <c:v>0</c:v>
                </c:pt>
                <c:pt idx="2762">
                  <c:v>1</c:v>
                </c:pt>
                <c:pt idx="2763">
                  <c:v>1</c:v>
                </c:pt>
                <c:pt idx="2764">
                  <c:v>2</c:v>
                </c:pt>
                <c:pt idx="2765">
                  <c:v>0</c:v>
                </c:pt>
                <c:pt idx="2766">
                  <c:v>1</c:v>
                </c:pt>
                <c:pt idx="2767">
                  <c:v>0</c:v>
                </c:pt>
                <c:pt idx="2768">
                  <c:v>0</c:v>
                </c:pt>
                <c:pt idx="2769">
                  <c:v>0</c:v>
                </c:pt>
                <c:pt idx="2770">
                  <c:v>0</c:v>
                </c:pt>
                <c:pt idx="2771">
                  <c:v>0</c:v>
                </c:pt>
                <c:pt idx="2772">
                  <c:v>1</c:v>
                </c:pt>
                <c:pt idx="2773">
                  <c:v>0</c:v>
                </c:pt>
                <c:pt idx="2774">
                  <c:v>0</c:v>
                </c:pt>
                <c:pt idx="2775">
                  <c:v>3</c:v>
                </c:pt>
                <c:pt idx="2776">
                  <c:v>0</c:v>
                </c:pt>
                <c:pt idx="2777">
                  <c:v>0</c:v>
                </c:pt>
                <c:pt idx="2778">
                  <c:v>0</c:v>
                </c:pt>
                <c:pt idx="2779">
                  <c:v>0</c:v>
                </c:pt>
                <c:pt idx="2780">
                  <c:v>1</c:v>
                </c:pt>
                <c:pt idx="2781">
                  <c:v>0</c:v>
                </c:pt>
                <c:pt idx="2782">
                  <c:v>0</c:v>
                </c:pt>
                <c:pt idx="2783">
                  <c:v>0</c:v>
                </c:pt>
                <c:pt idx="2784">
                  <c:v>1</c:v>
                </c:pt>
                <c:pt idx="2785">
                  <c:v>0</c:v>
                </c:pt>
                <c:pt idx="2786">
                  <c:v>1</c:v>
                </c:pt>
                <c:pt idx="2787">
                  <c:v>0</c:v>
                </c:pt>
                <c:pt idx="2788">
                  <c:v>1</c:v>
                </c:pt>
                <c:pt idx="2789">
                  <c:v>0</c:v>
                </c:pt>
                <c:pt idx="2790">
                  <c:v>0</c:v>
                </c:pt>
                <c:pt idx="2791">
                  <c:v>0</c:v>
                </c:pt>
                <c:pt idx="2792">
                  <c:v>3</c:v>
                </c:pt>
                <c:pt idx="2793">
                  <c:v>0</c:v>
                </c:pt>
                <c:pt idx="2794">
                  <c:v>1</c:v>
                </c:pt>
                <c:pt idx="2795">
                  <c:v>0</c:v>
                </c:pt>
                <c:pt idx="2796">
                  <c:v>1</c:v>
                </c:pt>
                <c:pt idx="2797">
                  <c:v>0</c:v>
                </c:pt>
                <c:pt idx="2798">
                  <c:v>0</c:v>
                </c:pt>
                <c:pt idx="2799">
                  <c:v>0</c:v>
                </c:pt>
                <c:pt idx="2800">
                  <c:v>0</c:v>
                </c:pt>
                <c:pt idx="2801">
                  <c:v>0</c:v>
                </c:pt>
                <c:pt idx="2802">
                  <c:v>0</c:v>
                </c:pt>
                <c:pt idx="2803">
                  <c:v>0</c:v>
                </c:pt>
                <c:pt idx="2804">
                  <c:v>1</c:v>
                </c:pt>
                <c:pt idx="2805">
                  <c:v>0</c:v>
                </c:pt>
                <c:pt idx="2806">
                  <c:v>0</c:v>
                </c:pt>
                <c:pt idx="2807">
                  <c:v>0</c:v>
                </c:pt>
                <c:pt idx="2808">
                  <c:v>0</c:v>
                </c:pt>
                <c:pt idx="2809">
                  <c:v>1</c:v>
                </c:pt>
                <c:pt idx="2810">
                  <c:v>0</c:v>
                </c:pt>
                <c:pt idx="2811">
                  <c:v>0</c:v>
                </c:pt>
                <c:pt idx="2812">
                  <c:v>0</c:v>
                </c:pt>
                <c:pt idx="2813">
                  <c:v>0</c:v>
                </c:pt>
                <c:pt idx="2814">
                  <c:v>0</c:v>
                </c:pt>
                <c:pt idx="2815">
                  <c:v>0</c:v>
                </c:pt>
                <c:pt idx="2816">
                  <c:v>2</c:v>
                </c:pt>
                <c:pt idx="2817">
                  <c:v>1</c:v>
                </c:pt>
                <c:pt idx="2818">
                  <c:v>2</c:v>
                </c:pt>
                <c:pt idx="2819">
                  <c:v>0</c:v>
                </c:pt>
                <c:pt idx="2820">
                  <c:v>1</c:v>
                </c:pt>
                <c:pt idx="2821">
                  <c:v>0</c:v>
                </c:pt>
                <c:pt idx="2822">
                  <c:v>0</c:v>
                </c:pt>
                <c:pt idx="2823">
                  <c:v>1</c:v>
                </c:pt>
                <c:pt idx="2824">
                  <c:v>6</c:v>
                </c:pt>
                <c:pt idx="2825">
                  <c:v>2</c:v>
                </c:pt>
                <c:pt idx="2826">
                  <c:v>1</c:v>
                </c:pt>
                <c:pt idx="2827">
                  <c:v>1</c:v>
                </c:pt>
                <c:pt idx="2828">
                  <c:v>1</c:v>
                </c:pt>
                <c:pt idx="2829">
                  <c:v>0</c:v>
                </c:pt>
                <c:pt idx="2830">
                  <c:v>1</c:v>
                </c:pt>
                <c:pt idx="2831">
                  <c:v>0</c:v>
                </c:pt>
                <c:pt idx="2832">
                  <c:v>1</c:v>
                </c:pt>
                <c:pt idx="2833">
                  <c:v>0</c:v>
                </c:pt>
                <c:pt idx="2834">
                  <c:v>0</c:v>
                </c:pt>
                <c:pt idx="2835">
                  <c:v>1</c:v>
                </c:pt>
                <c:pt idx="2836">
                  <c:v>0</c:v>
                </c:pt>
                <c:pt idx="2837">
                  <c:v>0</c:v>
                </c:pt>
                <c:pt idx="2838">
                  <c:v>0</c:v>
                </c:pt>
                <c:pt idx="2839">
                  <c:v>0</c:v>
                </c:pt>
                <c:pt idx="2840">
                  <c:v>0</c:v>
                </c:pt>
                <c:pt idx="2841">
                  <c:v>0</c:v>
                </c:pt>
                <c:pt idx="2842">
                  <c:v>0</c:v>
                </c:pt>
                <c:pt idx="2843">
                  <c:v>1</c:v>
                </c:pt>
                <c:pt idx="2844">
                  <c:v>1</c:v>
                </c:pt>
                <c:pt idx="2845">
                  <c:v>0</c:v>
                </c:pt>
                <c:pt idx="2846">
                  <c:v>0</c:v>
                </c:pt>
                <c:pt idx="2847">
                  <c:v>0</c:v>
                </c:pt>
                <c:pt idx="2848">
                  <c:v>0</c:v>
                </c:pt>
                <c:pt idx="2849">
                  <c:v>0</c:v>
                </c:pt>
                <c:pt idx="2850">
                  <c:v>0</c:v>
                </c:pt>
                <c:pt idx="2851">
                  <c:v>2</c:v>
                </c:pt>
                <c:pt idx="2852">
                  <c:v>1</c:v>
                </c:pt>
                <c:pt idx="2853">
                  <c:v>0</c:v>
                </c:pt>
                <c:pt idx="2854">
                  <c:v>0</c:v>
                </c:pt>
                <c:pt idx="2855">
                  <c:v>0</c:v>
                </c:pt>
                <c:pt idx="2856">
                  <c:v>0</c:v>
                </c:pt>
                <c:pt idx="2857">
                  <c:v>1</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1</c:v>
                </c:pt>
                <c:pt idx="2873">
                  <c:v>0</c:v>
                </c:pt>
                <c:pt idx="2874">
                  <c:v>0</c:v>
                </c:pt>
                <c:pt idx="2875">
                  <c:v>0</c:v>
                </c:pt>
                <c:pt idx="2876">
                  <c:v>1</c:v>
                </c:pt>
                <c:pt idx="2877">
                  <c:v>0</c:v>
                </c:pt>
                <c:pt idx="2878">
                  <c:v>0</c:v>
                </c:pt>
                <c:pt idx="2879">
                  <c:v>1</c:v>
                </c:pt>
                <c:pt idx="2880">
                  <c:v>0</c:v>
                </c:pt>
                <c:pt idx="2881">
                  <c:v>0</c:v>
                </c:pt>
                <c:pt idx="2882">
                  <c:v>0</c:v>
                </c:pt>
                <c:pt idx="2883">
                  <c:v>0</c:v>
                </c:pt>
                <c:pt idx="2884">
                  <c:v>0</c:v>
                </c:pt>
                <c:pt idx="2885">
                  <c:v>1</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1</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1</c:v>
                </c:pt>
                <c:pt idx="2944">
                  <c:v>0</c:v>
                </c:pt>
                <c:pt idx="2945">
                  <c:v>0</c:v>
                </c:pt>
                <c:pt idx="2946">
                  <c:v>0</c:v>
                </c:pt>
                <c:pt idx="2947">
                  <c:v>0</c:v>
                </c:pt>
                <c:pt idx="2948">
                  <c:v>3</c:v>
                </c:pt>
                <c:pt idx="2949">
                  <c:v>0</c:v>
                </c:pt>
                <c:pt idx="2950">
                  <c:v>0</c:v>
                </c:pt>
                <c:pt idx="2951">
                  <c:v>3</c:v>
                </c:pt>
                <c:pt idx="2952">
                  <c:v>7</c:v>
                </c:pt>
                <c:pt idx="2953">
                  <c:v>2</c:v>
                </c:pt>
                <c:pt idx="2954">
                  <c:v>1</c:v>
                </c:pt>
                <c:pt idx="2955">
                  <c:v>2</c:v>
                </c:pt>
                <c:pt idx="2956">
                  <c:v>5</c:v>
                </c:pt>
                <c:pt idx="2957">
                  <c:v>1</c:v>
                </c:pt>
                <c:pt idx="2958">
                  <c:v>1</c:v>
                </c:pt>
                <c:pt idx="2959">
                  <c:v>0</c:v>
                </c:pt>
                <c:pt idx="2960">
                  <c:v>0</c:v>
                </c:pt>
                <c:pt idx="2961">
                  <c:v>0</c:v>
                </c:pt>
                <c:pt idx="2962">
                  <c:v>0</c:v>
                </c:pt>
                <c:pt idx="2963">
                  <c:v>1</c:v>
                </c:pt>
                <c:pt idx="2964">
                  <c:v>0</c:v>
                </c:pt>
                <c:pt idx="2965">
                  <c:v>1</c:v>
                </c:pt>
                <c:pt idx="2966">
                  <c:v>0</c:v>
                </c:pt>
                <c:pt idx="2967">
                  <c:v>0</c:v>
                </c:pt>
                <c:pt idx="2968">
                  <c:v>2</c:v>
                </c:pt>
                <c:pt idx="2969">
                  <c:v>1</c:v>
                </c:pt>
                <c:pt idx="2970">
                  <c:v>0</c:v>
                </c:pt>
                <c:pt idx="2971">
                  <c:v>3</c:v>
                </c:pt>
                <c:pt idx="2972">
                  <c:v>1</c:v>
                </c:pt>
                <c:pt idx="2973">
                  <c:v>0</c:v>
                </c:pt>
                <c:pt idx="2974">
                  <c:v>0</c:v>
                </c:pt>
                <c:pt idx="2975">
                  <c:v>0</c:v>
                </c:pt>
                <c:pt idx="2976">
                  <c:v>0</c:v>
                </c:pt>
                <c:pt idx="2977">
                  <c:v>0</c:v>
                </c:pt>
                <c:pt idx="2978">
                  <c:v>0</c:v>
                </c:pt>
                <c:pt idx="2979">
                  <c:v>0</c:v>
                </c:pt>
                <c:pt idx="2980">
                  <c:v>0</c:v>
                </c:pt>
                <c:pt idx="2981">
                  <c:v>0</c:v>
                </c:pt>
                <c:pt idx="2982">
                  <c:v>0</c:v>
                </c:pt>
                <c:pt idx="2983">
                  <c:v>0</c:v>
                </c:pt>
                <c:pt idx="2984">
                  <c:v>1</c:v>
                </c:pt>
                <c:pt idx="2985">
                  <c:v>1</c:v>
                </c:pt>
                <c:pt idx="2986">
                  <c:v>1</c:v>
                </c:pt>
                <c:pt idx="2987">
                  <c:v>0</c:v>
                </c:pt>
                <c:pt idx="2988">
                  <c:v>0</c:v>
                </c:pt>
                <c:pt idx="2989">
                  <c:v>0</c:v>
                </c:pt>
                <c:pt idx="2990">
                  <c:v>0</c:v>
                </c:pt>
                <c:pt idx="2991">
                  <c:v>0</c:v>
                </c:pt>
                <c:pt idx="2992">
                  <c:v>0</c:v>
                </c:pt>
                <c:pt idx="2993">
                  <c:v>0</c:v>
                </c:pt>
                <c:pt idx="2994">
                  <c:v>1</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1</c:v>
                </c:pt>
                <c:pt idx="3016">
                  <c:v>4</c:v>
                </c:pt>
                <c:pt idx="3017">
                  <c:v>0</c:v>
                </c:pt>
                <c:pt idx="3018">
                  <c:v>0</c:v>
                </c:pt>
                <c:pt idx="3019">
                  <c:v>0</c:v>
                </c:pt>
                <c:pt idx="3020">
                  <c:v>1</c:v>
                </c:pt>
                <c:pt idx="3021">
                  <c:v>0</c:v>
                </c:pt>
                <c:pt idx="3022">
                  <c:v>0</c:v>
                </c:pt>
                <c:pt idx="3023">
                  <c:v>0</c:v>
                </c:pt>
                <c:pt idx="3024">
                  <c:v>0</c:v>
                </c:pt>
                <c:pt idx="3025">
                  <c:v>0</c:v>
                </c:pt>
                <c:pt idx="3026">
                  <c:v>0</c:v>
                </c:pt>
                <c:pt idx="3027">
                  <c:v>0</c:v>
                </c:pt>
                <c:pt idx="3028">
                  <c:v>0</c:v>
                </c:pt>
                <c:pt idx="3029">
                  <c:v>1</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2</c:v>
                </c:pt>
                <c:pt idx="3051">
                  <c:v>1</c:v>
                </c:pt>
                <c:pt idx="3052">
                  <c:v>1</c:v>
                </c:pt>
                <c:pt idx="3053">
                  <c:v>1</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2</c:v>
                </c:pt>
                <c:pt idx="3072">
                  <c:v>0</c:v>
                </c:pt>
                <c:pt idx="3073">
                  <c:v>0</c:v>
                </c:pt>
                <c:pt idx="3074">
                  <c:v>0</c:v>
                </c:pt>
                <c:pt idx="3075">
                  <c:v>0</c:v>
                </c:pt>
                <c:pt idx="3076">
                  <c:v>1</c:v>
                </c:pt>
                <c:pt idx="3077">
                  <c:v>0</c:v>
                </c:pt>
                <c:pt idx="3078">
                  <c:v>0</c:v>
                </c:pt>
                <c:pt idx="3079">
                  <c:v>4</c:v>
                </c:pt>
                <c:pt idx="3080">
                  <c:v>12</c:v>
                </c:pt>
                <c:pt idx="3081">
                  <c:v>0</c:v>
                </c:pt>
                <c:pt idx="3082">
                  <c:v>0</c:v>
                </c:pt>
                <c:pt idx="3083">
                  <c:v>1</c:v>
                </c:pt>
                <c:pt idx="3084">
                  <c:v>6</c:v>
                </c:pt>
                <c:pt idx="3085">
                  <c:v>0</c:v>
                </c:pt>
                <c:pt idx="3086">
                  <c:v>2</c:v>
                </c:pt>
                <c:pt idx="3087">
                  <c:v>0</c:v>
                </c:pt>
                <c:pt idx="3088">
                  <c:v>0</c:v>
                </c:pt>
                <c:pt idx="3089">
                  <c:v>0</c:v>
                </c:pt>
                <c:pt idx="3090">
                  <c:v>1</c:v>
                </c:pt>
                <c:pt idx="3091">
                  <c:v>0</c:v>
                </c:pt>
                <c:pt idx="3092">
                  <c:v>0</c:v>
                </c:pt>
                <c:pt idx="3093">
                  <c:v>0</c:v>
                </c:pt>
                <c:pt idx="3094">
                  <c:v>0</c:v>
                </c:pt>
                <c:pt idx="3095">
                  <c:v>0</c:v>
                </c:pt>
                <c:pt idx="3096">
                  <c:v>2</c:v>
                </c:pt>
                <c:pt idx="3097">
                  <c:v>1</c:v>
                </c:pt>
                <c:pt idx="3098">
                  <c:v>0</c:v>
                </c:pt>
                <c:pt idx="3099">
                  <c:v>0</c:v>
                </c:pt>
                <c:pt idx="3100">
                  <c:v>0</c:v>
                </c:pt>
                <c:pt idx="3101">
                  <c:v>0</c:v>
                </c:pt>
                <c:pt idx="3102">
                  <c:v>0</c:v>
                </c:pt>
                <c:pt idx="3103">
                  <c:v>0</c:v>
                </c:pt>
                <c:pt idx="3104">
                  <c:v>0</c:v>
                </c:pt>
                <c:pt idx="3105">
                  <c:v>0</c:v>
                </c:pt>
                <c:pt idx="3106">
                  <c:v>2</c:v>
                </c:pt>
                <c:pt idx="3107">
                  <c:v>0</c:v>
                </c:pt>
                <c:pt idx="3108">
                  <c:v>0</c:v>
                </c:pt>
                <c:pt idx="3109">
                  <c:v>0</c:v>
                </c:pt>
                <c:pt idx="3110">
                  <c:v>0</c:v>
                </c:pt>
                <c:pt idx="3111">
                  <c:v>1</c:v>
                </c:pt>
                <c:pt idx="3112">
                  <c:v>1</c:v>
                </c:pt>
                <c:pt idx="3113">
                  <c:v>0</c:v>
                </c:pt>
                <c:pt idx="3114">
                  <c:v>0</c:v>
                </c:pt>
                <c:pt idx="3115">
                  <c:v>0</c:v>
                </c:pt>
                <c:pt idx="3116">
                  <c:v>1</c:v>
                </c:pt>
                <c:pt idx="3117">
                  <c:v>0</c:v>
                </c:pt>
                <c:pt idx="3118">
                  <c:v>1</c:v>
                </c:pt>
                <c:pt idx="3119">
                  <c:v>0</c:v>
                </c:pt>
                <c:pt idx="3120">
                  <c:v>0</c:v>
                </c:pt>
                <c:pt idx="3121">
                  <c:v>0</c:v>
                </c:pt>
                <c:pt idx="3122">
                  <c:v>0</c:v>
                </c:pt>
                <c:pt idx="3123">
                  <c:v>0</c:v>
                </c:pt>
                <c:pt idx="3124">
                  <c:v>0</c:v>
                </c:pt>
                <c:pt idx="3125">
                  <c:v>0</c:v>
                </c:pt>
                <c:pt idx="3126">
                  <c:v>1</c:v>
                </c:pt>
                <c:pt idx="3127">
                  <c:v>0</c:v>
                </c:pt>
                <c:pt idx="3128">
                  <c:v>0</c:v>
                </c:pt>
                <c:pt idx="3129">
                  <c:v>0</c:v>
                </c:pt>
                <c:pt idx="3130">
                  <c:v>0</c:v>
                </c:pt>
                <c:pt idx="3131">
                  <c:v>0</c:v>
                </c:pt>
                <c:pt idx="3132">
                  <c:v>0</c:v>
                </c:pt>
                <c:pt idx="3133">
                  <c:v>0</c:v>
                </c:pt>
                <c:pt idx="3134">
                  <c:v>0</c:v>
                </c:pt>
                <c:pt idx="3135">
                  <c:v>0</c:v>
                </c:pt>
                <c:pt idx="3136">
                  <c:v>0</c:v>
                </c:pt>
                <c:pt idx="3137">
                  <c:v>1</c:v>
                </c:pt>
                <c:pt idx="3138">
                  <c:v>0</c:v>
                </c:pt>
                <c:pt idx="3139">
                  <c:v>0</c:v>
                </c:pt>
                <c:pt idx="3140">
                  <c:v>0</c:v>
                </c:pt>
                <c:pt idx="3141">
                  <c:v>0</c:v>
                </c:pt>
                <c:pt idx="3142">
                  <c:v>0</c:v>
                </c:pt>
                <c:pt idx="3143">
                  <c:v>0</c:v>
                </c:pt>
                <c:pt idx="3144">
                  <c:v>3</c:v>
                </c:pt>
                <c:pt idx="3145">
                  <c:v>1</c:v>
                </c:pt>
                <c:pt idx="3146">
                  <c:v>2</c:v>
                </c:pt>
                <c:pt idx="3147">
                  <c:v>0</c:v>
                </c:pt>
                <c:pt idx="3148">
                  <c:v>0</c:v>
                </c:pt>
                <c:pt idx="3149">
                  <c:v>0</c:v>
                </c:pt>
                <c:pt idx="3150">
                  <c:v>0</c:v>
                </c:pt>
                <c:pt idx="3151">
                  <c:v>0</c:v>
                </c:pt>
                <c:pt idx="3152">
                  <c:v>0</c:v>
                </c:pt>
                <c:pt idx="3153">
                  <c:v>0</c:v>
                </c:pt>
                <c:pt idx="3154">
                  <c:v>0</c:v>
                </c:pt>
                <c:pt idx="3155">
                  <c:v>1</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2</c:v>
                </c:pt>
                <c:pt idx="3169">
                  <c:v>0</c:v>
                </c:pt>
                <c:pt idx="3170">
                  <c:v>0</c:v>
                </c:pt>
                <c:pt idx="3171">
                  <c:v>0</c:v>
                </c:pt>
                <c:pt idx="3172">
                  <c:v>0</c:v>
                </c:pt>
                <c:pt idx="3173">
                  <c:v>0</c:v>
                </c:pt>
                <c:pt idx="3174">
                  <c:v>0</c:v>
                </c:pt>
                <c:pt idx="3175">
                  <c:v>1</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5</c:v>
                </c:pt>
                <c:pt idx="3200">
                  <c:v>9</c:v>
                </c:pt>
                <c:pt idx="3201">
                  <c:v>3</c:v>
                </c:pt>
                <c:pt idx="3202">
                  <c:v>3</c:v>
                </c:pt>
                <c:pt idx="3203">
                  <c:v>1</c:v>
                </c:pt>
                <c:pt idx="3204">
                  <c:v>3</c:v>
                </c:pt>
                <c:pt idx="3205">
                  <c:v>1</c:v>
                </c:pt>
                <c:pt idx="3206">
                  <c:v>1</c:v>
                </c:pt>
                <c:pt idx="3207">
                  <c:v>20</c:v>
                </c:pt>
                <c:pt idx="3208">
                  <c:v>25</c:v>
                </c:pt>
                <c:pt idx="3209">
                  <c:v>4</c:v>
                </c:pt>
                <c:pt idx="3210">
                  <c:v>10</c:v>
                </c:pt>
                <c:pt idx="3211">
                  <c:v>2</c:v>
                </c:pt>
                <c:pt idx="3212">
                  <c:v>9</c:v>
                </c:pt>
                <c:pt idx="3213">
                  <c:v>1</c:v>
                </c:pt>
                <c:pt idx="3214">
                  <c:v>2</c:v>
                </c:pt>
                <c:pt idx="3215">
                  <c:v>0</c:v>
                </c:pt>
                <c:pt idx="3216">
                  <c:v>1</c:v>
                </c:pt>
                <c:pt idx="3217">
                  <c:v>1</c:v>
                </c:pt>
                <c:pt idx="3218">
                  <c:v>1</c:v>
                </c:pt>
                <c:pt idx="3219">
                  <c:v>0</c:v>
                </c:pt>
                <c:pt idx="3220">
                  <c:v>0</c:v>
                </c:pt>
                <c:pt idx="3221">
                  <c:v>1</c:v>
                </c:pt>
                <c:pt idx="3222">
                  <c:v>2</c:v>
                </c:pt>
                <c:pt idx="3223">
                  <c:v>1</c:v>
                </c:pt>
                <c:pt idx="3224">
                  <c:v>4</c:v>
                </c:pt>
                <c:pt idx="3225">
                  <c:v>0</c:v>
                </c:pt>
                <c:pt idx="3226">
                  <c:v>1</c:v>
                </c:pt>
                <c:pt idx="3227">
                  <c:v>1</c:v>
                </c:pt>
                <c:pt idx="3228">
                  <c:v>4</c:v>
                </c:pt>
                <c:pt idx="3229">
                  <c:v>0</c:v>
                </c:pt>
                <c:pt idx="3230">
                  <c:v>1</c:v>
                </c:pt>
                <c:pt idx="3231">
                  <c:v>0</c:v>
                </c:pt>
                <c:pt idx="3232">
                  <c:v>2</c:v>
                </c:pt>
                <c:pt idx="3233">
                  <c:v>1</c:v>
                </c:pt>
                <c:pt idx="3234">
                  <c:v>1</c:v>
                </c:pt>
                <c:pt idx="3235">
                  <c:v>0</c:v>
                </c:pt>
                <c:pt idx="3236">
                  <c:v>1</c:v>
                </c:pt>
                <c:pt idx="3237">
                  <c:v>1</c:v>
                </c:pt>
                <c:pt idx="3238">
                  <c:v>0</c:v>
                </c:pt>
                <c:pt idx="3239">
                  <c:v>2</c:v>
                </c:pt>
                <c:pt idx="3240">
                  <c:v>10</c:v>
                </c:pt>
                <c:pt idx="3241">
                  <c:v>1</c:v>
                </c:pt>
                <c:pt idx="3242">
                  <c:v>0</c:v>
                </c:pt>
                <c:pt idx="3243">
                  <c:v>0</c:v>
                </c:pt>
                <c:pt idx="3244">
                  <c:v>1</c:v>
                </c:pt>
                <c:pt idx="3245">
                  <c:v>0</c:v>
                </c:pt>
                <c:pt idx="3246">
                  <c:v>0</c:v>
                </c:pt>
                <c:pt idx="3247">
                  <c:v>2</c:v>
                </c:pt>
                <c:pt idx="3248">
                  <c:v>1</c:v>
                </c:pt>
                <c:pt idx="3249">
                  <c:v>0</c:v>
                </c:pt>
                <c:pt idx="3250">
                  <c:v>0</c:v>
                </c:pt>
                <c:pt idx="3251">
                  <c:v>0</c:v>
                </c:pt>
                <c:pt idx="3252">
                  <c:v>0</c:v>
                </c:pt>
                <c:pt idx="3253">
                  <c:v>0</c:v>
                </c:pt>
                <c:pt idx="3254">
                  <c:v>0</c:v>
                </c:pt>
                <c:pt idx="3255">
                  <c:v>1</c:v>
                </c:pt>
                <c:pt idx="3256">
                  <c:v>1</c:v>
                </c:pt>
                <c:pt idx="3257">
                  <c:v>0</c:v>
                </c:pt>
                <c:pt idx="3258">
                  <c:v>0</c:v>
                </c:pt>
                <c:pt idx="3259">
                  <c:v>0</c:v>
                </c:pt>
                <c:pt idx="3260">
                  <c:v>0</c:v>
                </c:pt>
                <c:pt idx="3261">
                  <c:v>0</c:v>
                </c:pt>
                <c:pt idx="3262">
                  <c:v>0</c:v>
                </c:pt>
                <c:pt idx="3263">
                  <c:v>1</c:v>
                </c:pt>
                <c:pt idx="3264">
                  <c:v>3</c:v>
                </c:pt>
                <c:pt idx="3265">
                  <c:v>0</c:v>
                </c:pt>
                <c:pt idx="3266">
                  <c:v>1</c:v>
                </c:pt>
                <c:pt idx="3267">
                  <c:v>1</c:v>
                </c:pt>
                <c:pt idx="3268">
                  <c:v>0</c:v>
                </c:pt>
                <c:pt idx="3269">
                  <c:v>0</c:v>
                </c:pt>
                <c:pt idx="3270">
                  <c:v>0</c:v>
                </c:pt>
                <c:pt idx="3271">
                  <c:v>4</c:v>
                </c:pt>
                <c:pt idx="3272">
                  <c:v>1</c:v>
                </c:pt>
                <c:pt idx="3273">
                  <c:v>0</c:v>
                </c:pt>
                <c:pt idx="3274">
                  <c:v>0</c:v>
                </c:pt>
                <c:pt idx="3275">
                  <c:v>0</c:v>
                </c:pt>
                <c:pt idx="3276">
                  <c:v>1</c:v>
                </c:pt>
                <c:pt idx="3277">
                  <c:v>0</c:v>
                </c:pt>
                <c:pt idx="3278">
                  <c:v>0</c:v>
                </c:pt>
                <c:pt idx="3279">
                  <c:v>1</c:v>
                </c:pt>
                <c:pt idx="3280">
                  <c:v>0</c:v>
                </c:pt>
                <c:pt idx="3281">
                  <c:v>1</c:v>
                </c:pt>
                <c:pt idx="3282">
                  <c:v>0</c:v>
                </c:pt>
                <c:pt idx="3283">
                  <c:v>0</c:v>
                </c:pt>
                <c:pt idx="3284">
                  <c:v>0</c:v>
                </c:pt>
                <c:pt idx="3285">
                  <c:v>2</c:v>
                </c:pt>
                <c:pt idx="3286">
                  <c:v>0</c:v>
                </c:pt>
                <c:pt idx="3287">
                  <c:v>1</c:v>
                </c:pt>
                <c:pt idx="3288">
                  <c:v>0</c:v>
                </c:pt>
                <c:pt idx="3289">
                  <c:v>0</c:v>
                </c:pt>
                <c:pt idx="3290">
                  <c:v>0</c:v>
                </c:pt>
                <c:pt idx="3291">
                  <c:v>0</c:v>
                </c:pt>
                <c:pt idx="3292">
                  <c:v>1</c:v>
                </c:pt>
                <c:pt idx="3293">
                  <c:v>0</c:v>
                </c:pt>
                <c:pt idx="3294">
                  <c:v>0</c:v>
                </c:pt>
                <c:pt idx="3295">
                  <c:v>0</c:v>
                </c:pt>
                <c:pt idx="3296">
                  <c:v>0</c:v>
                </c:pt>
                <c:pt idx="3297">
                  <c:v>0</c:v>
                </c:pt>
                <c:pt idx="3298">
                  <c:v>0</c:v>
                </c:pt>
                <c:pt idx="3299">
                  <c:v>0</c:v>
                </c:pt>
                <c:pt idx="3300">
                  <c:v>0</c:v>
                </c:pt>
                <c:pt idx="3301">
                  <c:v>0</c:v>
                </c:pt>
                <c:pt idx="3302">
                  <c:v>0</c:v>
                </c:pt>
                <c:pt idx="3303">
                  <c:v>1</c:v>
                </c:pt>
                <c:pt idx="3304">
                  <c:v>0</c:v>
                </c:pt>
                <c:pt idx="3305">
                  <c:v>0</c:v>
                </c:pt>
                <c:pt idx="3306">
                  <c:v>1</c:v>
                </c:pt>
                <c:pt idx="3307">
                  <c:v>0</c:v>
                </c:pt>
                <c:pt idx="3308">
                  <c:v>0</c:v>
                </c:pt>
                <c:pt idx="3309">
                  <c:v>0</c:v>
                </c:pt>
                <c:pt idx="3310">
                  <c:v>0</c:v>
                </c:pt>
                <c:pt idx="3311">
                  <c:v>0</c:v>
                </c:pt>
                <c:pt idx="3312">
                  <c:v>0</c:v>
                </c:pt>
                <c:pt idx="3313">
                  <c:v>1</c:v>
                </c:pt>
                <c:pt idx="3314">
                  <c:v>0</c:v>
                </c:pt>
                <c:pt idx="3315">
                  <c:v>0</c:v>
                </c:pt>
                <c:pt idx="3316">
                  <c:v>0</c:v>
                </c:pt>
                <c:pt idx="3317">
                  <c:v>0</c:v>
                </c:pt>
                <c:pt idx="3318">
                  <c:v>0</c:v>
                </c:pt>
                <c:pt idx="3319">
                  <c:v>0</c:v>
                </c:pt>
                <c:pt idx="3320">
                  <c:v>0</c:v>
                </c:pt>
                <c:pt idx="3321">
                  <c:v>0</c:v>
                </c:pt>
                <c:pt idx="3322">
                  <c:v>0</c:v>
                </c:pt>
                <c:pt idx="3323">
                  <c:v>0</c:v>
                </c:pt>
                <c:pt idx="3324">
                  <c:v>0</c:v>
                </c:pt>
                <c:pt idx="3325">
                  <c:v>2</c:v>
                </c:pt>
                <c:pt idx="3326">
                  <c:v>0</c:v>
                </c:pt>
                <c:pt idx="3327">
                  <c:v>0</c:v>
                </c:pt>
                <c:pt idx="3328">
                  <c:v>1</c:v>
                </c:pt>
                <c:pt idx="3329">
                  <c:v>0</c:v>
                </c:pt>
                <c:pt idx="3330">
                  <c:v>0</c:v>
                </c:pt>
                <c:pt idx="3331">
                  <c:v>0</c:v>
                </c:pt>
                <c:pt idx="3332">
                  <c:v>0</c:v>
                </c:pt>
                <c:pt idx="3333">
                  <c:v>0</c:v>
                </c:pt>
                <c:pt idx="3334">
                  <c:v>0</c:v>
                </c:pt>
                <c:pt idx="3335">
                  <c:v>1</c:v>
                </c:pt>
                <c:pt idx="3336">
                  <c:v>3</c:v>
                </c:pt>
                <c:pt idx="3337">
                  <c:v>0</c:v>
                </c:pt>
                <c:pt idx="3338">
                  <c:v>1</c:v>
                </c:pt>
                <c:pt idx="3339">
                  <c:v>1</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1</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1</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1</c:v>
                </c:pt>
                <c:pt idx="3400">
                  <c:v>1</c:v>
                </c:pt>
                <c:pt idx="3401">
                  <c:v>0</c:v>
                </c:pt>
                <c:pt idx="3402">
                  <c:v>0</c:v>
                </c:pt>
                <c:pt idx="3403">
                  <c:v>1</c:v>
                </c:pt>
                <c:pt idx="3404">
                  <c:v>0</c:v>
                </c:pt>
                <c:pt idx="3405">
                  <c:v>0</c:v>
                </c:pt>
                <c:pt idx="3406">
                  <c:v>2</c:v>
                </c:pt>
                <c:pt idx="3407">
                  <c:v>1</c:v>
                </c:pt>
                <c:pt idx="3408">
                  <c:v>1</c:v>
                </c:pt>
                <c:pt idx="3409">
                  <c:v>0</c:v>
                </c:pt>
                <c:pt idx="3410">
                  <c:v>0</c:v>
                </c:pt>
                <c:pt idx="3411">
                  <c:v>0</c:v>
                </c:pt>
                <c:pt idx="3412">
                  <c:v>1</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1</c:v>
                </c:pt>
                <c:pt idx="3427">
                  <c:v>0</c:v>
                </c:pt>
                <c:pt idx="3428">
                  <c:v>0</c:v>
                </c:pt>
                <c:pt idx="3429">
                  <c:v>0</c:v>
                </c:pt>
                <c:pt idx="3430">
                  <c:v>2</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1</c:v>
                </c:pt>
                <c:pt idx="3447">
                  <c:v>0</c:v>
                </c:pt>
                <c:pt idx="3448">
                  <c:v>0</c:v>
                </c:pt>
                <c:pt idx="3449">
                  <c:v>0</c:v>
                </c:pt>
                <c:pt idx="3450">
                  <c:v>0</c:v>
                </c:pt>
                <c:pt idx="3451">
                  <c:v>0</c:v>
                </c:pt>
                <c:pt idx="3452">
                  <c:v>0</c:v>
                </c:pt>
                <c:pt idx="3453">
                  <c:v>0</c:v>
                </c:pt>
                <c:pt idx="3454">
                  <c:v>0</c:v>
                </c:pt>
                <c:pt idx="3455">
                  <c:v>1</c:v>
                </c:pt>
                <c:pt idx="3456">
                  <c:v>0</c:v>
                </c:pt>
                <c:pt idx="3457">
                  <c:v>0</c:v>
                </c:pt>
                <c:pt idx="3458">
                  <c:v>1</c:v>
                </c:pt>
                <c:pt idx="3459">
                  <c:v>0</c:v>
                </c:pt>
                <c:pt idx="3460">
                  <c:v>3</c:v>
                </c:pt>
                <c:pt idx="3461">
                  <c:v>0</c:v>
                </c:pt>
                <c:pt idx="3462">
                  <c:v>0</c:v>
                </c:pt>
                <c:pt idx="3463">
                  <c:v>3</c:v>
                </c:pt>
                <c:pt idx="3464">
                  <c:v>8</c:v>
                </c:pt>
                <c:pt idx="3465">
                  <c:v>3</c:v>
                </c:pt>
                <c:pt idx="3466">
                  <c:v>1</c:v>
                </c:pt>
                <c:pt idx="3467">
                  <c:v>2</c:v>
                </c:pt>
                <c:pt idx="3468">
                  <c:v>1</c:v>
                </c:pt>
                <c:pt idx="3469">
                  <c:v>0</c:v>
                </c:pt>
                <c:pt idx="3470">
                  <c:v>1</c:v>
                </c:pt>
                <c:pt idx="3471">
                  <c:v>0</c:v>
                </c:pt>
                <c:pt idx="3472">
                  <c:v>3</c:v>
                </c:pt>
                <c:pt idx="3473">
                  <c:v>1</c:v>
                </c:pt>
                <c:pt idx="3474">
                  <c:v>0</c:v>
                </c:pt>
                <c:pt idx="3475">
                  <c:v>0</c:v>
                </c:pt>
                <c:pt idx="3476">
                  <c:v>0</c:v>
                </c:pt>
                <c:pt idx="3477">
                  <c:v>0</c:v>
                </c:pt>
                <c:pt idx="3478">
                  <c:v>0</c:v>
                </c:pt>
                <c:pt idx="3479">
                  <c:v>0</c:v>
                </c:pt>
                <c:pt idx="3480">
                  <c:v>1</c:v>
                </c:pt>
                <c:pt idx="3481">
                  <c:v>0</c:v>
                </c:pt>
                <c:pt idx="3482">
                  <c:v>1</c:v>
                </c:pt>
                <c:pt idx="3483">
                  <c:v>0</c:v>
                </c:pt>
                <c:pt idx="3484">
                  <c:v>1</c:v>
                </c:pt>
                <c:pt idx="3485">
                  <c:v>0</c:v>
                </c:pt>
                <c:pt idx="3486">
                  <c:v>0</c:v>
                </c:pt>
                <c:pt idx="3487">
                  <c:v>0</c:v>
                </c:pt>
                <c:pt idx="3488">
                  <c:v>0</c:v>
                </c:pt>
                <c:pt idx="3489">
                  <c:v>1</c:v>
                </c:pt>
                <c:pt idx="3490">
                  <c:v>0</c:v>
                </c:pt>
                <c:pt idx="3491">
                  <c:v>0</c:v>
                </c:pt>
                <c:pt idx="3492">
                  <c:v>0</c:v>
                </c:pt>
                <c:pt idx="3493">
                  <c:v>0</c:v>
                </c:pt>
                <c:pt idx="3494">
                  <c:v>0</c:v>
                </c:pt>
                <c:pt idx="3495">
                  <c:v>0</c:v>
                </c:pt>
                <c:pt idx="3496">
                  <c:v>1</c:v>
                </c:pt>
                <c:pt idx="3497">
                  <c:v>1</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1</c:v>
                </c:pt>
                <c:pt idx="3512">
                  <c:v>0</c:v>
                </c:pt>
                <c:pt idx="3513">
                  <c:v>0</c:v>
                </c:pt>
                <c:pt idx="3514">
                  <c:v>0</c:v>
                </c:pt>
                <c:pt idx="3515">
                  <c:v>0</c:v>
                </c:pt>
                <c:pt idx="3516">
                  <c:v>0</c:v>
                </c:pt>
                <c:pt idx="3517">
                  <c:v>0</c:v>
                </c:pt>
                <c:pt idx="3518">
                  <c:v>0</c:v>
                </c:pt>
                <c:pt idx="3519">
                  <c:v>0</c:v>
                </c:pt>
                <c:pt idx="3520">
                  <c:v>1</c:v>
                </c:pt>
                <c:pt idx="3521">
                  <c:v>0</c:v>
                </c:pt>
                <c:pt idx="3522">
                  <c:v>0</c:v>
                </c:pt>
                <c:pt idx="3523">
                  <c:v>0</c:v>
                </c:pt>
                <c:pt idx="3524">
                  <c:v>0</c:v>
                </c:pt>
                <c:pt idx="3525">
                  <c:v>0</c:v>
                </c:pt>
                <c:pt idx="3526">
                  <c:v>0</c:v>
                </c:pt>
                <c:pt idx="3527">
                  <c:v>0</c:v>
                </c:pt>
                <c:pt idx="3528">
                  <c:v>0</c:v>
                </c:pt>
                <c:pt idx="3529">
                  <c:v>1</c:v>
                </c:pt>
                <c:pt idx="3530">
                  <c:v>0</c:v>
                </c:pt>
                <c:pt idx="3531">
                  <c:v>0</c:v>
                </c:pt>
                <c:pt idx="3532">
                  <c:v>1</c:v>
                </c:pt>
                <c:pt idx="3533">
                  <c:v>0</c:v>
                </c:pt>
                <c:pt idx="3534">
                  <c:v>0</c:v>
                </c:pt>
                <c:pt idx="3535">
                  <c:v>1</c:v>
                </c:pt>
                <c:pt idx="3536">
                  <c:v>1</c:v>
                </c:pt>
                <c:pt idx="3537">
                  <c:v>0</c:v>
                </c:pt>
                <c:pt idx="3538">
                  <c:v>0</c:v>
                </c:pt>
                <c:pt idx="3539">
                  <c:v>0</c:v>
                </c:pt>
                <c:pt idx="3540">
                  <c:v>0</c:v>
                </c:pt>
                <c:pt idx="3541">
                  <c:v>0</c:v>
                </c:pt>
                <c:pt idx="3542">
                  <c:v>0</c:v>
                </c:pt>
                <c:pt idx="3543">
                  <c:v>0</c:v>
                </c:pt>
                <c:pt idx="3544">
                  <c:v>1</c:v>
                </c:pt>
                <c:pt idx="3545">
                  <c:v>0</c:v>
                </c:pt>
                <c:pt idx="3546">
                  <c:v>0</c:v>
                </c:pt>
                <c:pt idx="3547">
                  <c:v>0</c:v>
                </c:pt>
                <c:pt idx="3548">
                  <c:v>0</c:v>
                </c:pt>
                <c:pt idx="3549">
                  <c:v>0</c:v>
                </c:pt>
                <c:pt idx="3550">
                  <c:v>0</c:v>
                </c:pt>
                <c:pt idx="3551">
                  <c:v>0</c:v>
                </c:pt>
                <c:pt idx="3552">
                  <c:v>1</c:v>
                </c:pt>
                <c:pt idx="3553">
                  <c:v>0</c:v>
                </c:pt>
                <c:pt idx="3554">
                  <c:v>0</c:v>
                </c:pt>
                <c:pt idx="3555">
                  <c:v>1</c:v>
                </c:pt>
                <c:pt idx="3556">
                  <c:v>1</c:v>
                </c:pt>
                <c:pt idx="3557">
                  <c:v>0</c:v>
                </c:pt>
                <c:pt idx="3558">
                  <c:v>1</c:v>
                </c:pt>
                <c:pt idx="3559">
                  <c:v>0</c:v>
                </c:pt>
                <c:pt idx="3560">
                  <c:v>1</c:v>
                </c:pt>
                <c:pt idx="3561">
                  <c:v>0</c:v>
                </c:pt>
                <c:pt idx="3562">
                  <c:v>0</c:v>
                </c:pt>
                <c:pt idx="3563">
                  <c:v>0</c:v>
                </c:pt>
                <c:pt idx="3564">
                  <c:v>2</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6</c:v>
                </c:pt>
                <c:pt idx="3584">
                  <c:v>17</c:v>
                </c:pt>
                <c:pt idx="3585">
                  <c:v>0</c:v>
                </c:pt>
                <c:pt idx="3586">
                  <c:v>2</c:v>
                </c:pt>
                <c:pt idx="3587">
                  <c:v>2</c:v>
                </c:pt>
                <c:pt idx="3588">
                  <c:v>8</c:v>
                </c:pt>
                <c:pt idx="3589">
                  <c:v>2</c:v>
                </c:pt>
                <c:pt idx="3590">
                  <c:v>1</c:v>
                </c:pt>
                <c:pt idx="3591">
                  <c:v>12</c:v>
                </c:pt>
                <c:pt idx="3592">
                  <c:v>58</c:v>
                </c:pt>
                <c:pt idx="3593">
                  <c:v>3</c:v>
                </c:pt>
                <c:pt idx="3594">
                  <c:v>6</c:v>
                </c:pt>
                <c:pt idx="3595">
                  <c:v>2</c:v>
                </c:pt>
                <c:pt idx="3596">
                  <c:v>7</c:v>
                </c:pt>
                <c:pt idx="3597">
                  <c:v>5</c:v>
                </c:pt>
                <c:pt idx="3598">
                  <c:v>5</c:v>
                </c:pt>
                <c:pt idx="3599">
                  <c:v>0</c:v>
                </c:pt>
                <c:pt idx="3600">
                  <c:v>4</c:v>
                </c:pt>
                <c:pt idx="3601">
                  <c:v>0</c:v>
                </c:pt>
                <c:pt idx="3602">
                  <c:v>0</c:v>
                </c:pt>
                <c:pt idx="3603">
                  <c:v>1</c:v>
                </c:pt>
                <c:pt idx="3604">
                  <c:v>2</c:v>
                </c:pt>
                <c:pt idx="3605">
                  <c:v>0</c:v>
                </c:pt>
                <c:pt idx="3606">
                  <c:v>0</c:v>
                </c:pt>
                <c:pt idx="3607">
                  <c:v>0</c:v>
                </c:pt>
                <c:pt idx="3608">
                  <c:v>7</c:v>
                </c:pt>
                <c:pt idx="3609">
                  <c:v>0</c:v>
                </c:pt>
                <c:pt idx="3610">
                  <c:v>2</c:v>
                </c:pt>
                <c:pt idx="3611">
                  <c:v>0</c:v>
                </c:pt>
                <c:pt idx="3612">
                  <c:v>4</c:v>
                </c:pt>
                <c:pt idx="3613">
                  <c:v>0</c:v>
                </c:pt>
                <c:pt idx="3614">
                  <c:v>1</c:v>
                </c:pt>
                <c:pt idx="3615">
                  <c:v>1</c:v>
                </c:pt>
                <c:pt idx="3616">
                  <c:v>3</c:v>
                </c:pt>
                <c:pt idx="3617">
                  <c:v>0</c:v>
                </c:pt>
                <c:pt idx="3618">
                  <c:v>1</c:v>
                </c:pt>
                <c:pt idx="3619">
                  <c:v>1</c:v>
                </c:pt>
                <c:pt idx="3620">
                  <c:v>3</c:v>
                </c:pt>
                <c:pt idx="3621">
                  <c:v>1</c:v>
                </c:pt>
                <c:pt idx="3622">
                  <c:v>0</c:v>
                </c:pt>
                <c:pt idx="3623">
                  <c:v>4</c:v>
                </c:pt>
                <c:pt idx="3624">
                  <c:v>11</c:v>
                </c:pt>
                <c:pt idx="3625">
                  <c:v>0</c:v>
                </c:pt>
                <c:pt idx="3626">
                  <c:v>2</c:v>
                </c:pt>
                <c:pt idx="3627">
                  <c:v>2</c:v>
                </c:pt>
                <c:pt idx="3628">
                  <c:v>5</c:v>
                </c:pt>
                <c:pt idx="3629">
                  <c:v>0</c:v>
                </c:pt>
                <c:pt idx="3630">
                  <c:v>2</c:v>
                </c:pt>
                <c:pt idx="3631">
                  <c:v>1</c:v>
                </c:pt>
                <c:pt idx="3632">
                  <c:v>0</c:v>
                </c:pt>
                <c:pt idx="3633">
                  <c:v>0</c:v>
                </c:pt>
                <c:pt idx="3634">
                  <c:v>1</c:v>
                </c:pt>
                <c:pt idx="3635">
                  <c:v>0</c:v>
                </c:pt>
                <c:pt idx="3636">
                  <c:v>0</c:v>
                </c:pt>
                <c:pt idx="3637">
                  <c:v>0</c:v>
                </c:pt>
                <c:pt idx="3638">
                  <c:v>0</c:v>
                </c:pt>
                <c:pt idx="3639">
                  <c:v>0</c:v>
                </c:pt>
                <c:pt idx="3640">
                  <c:v>0</c:v>
                </c:pt>
                <c:pt idx="3641">
                  <c:v>1</c:v>
                </c:pt>
                <c:pt idx="3642">
                  <c:v>0</c:v>
                </c:pt>
                <c:pt idx="3643">
                  <c:v>0</c:v>
                </c:pt>
                <c:pt idx="3644">
                  <c:v>0</c:v>
                </c:pt>
                <c:pt idx="3645">
                  <c:v>0</c:v>
                </c:pt>
                <c:pt idx="3646">
                  <c:v>0</c:v>
                </c:pt>
                <c:pt idx="3647">
                  <c:v>1</c:v>
                </c:pt>
                <c:pt idx="3648">
                  <c:v>0</c:v>
                </c:pt>
                <c:pt idx="3649">
                  <c:v>0</c:v>
                </c:pt>
                <c:pt idx="3650">
                  <c:v>1</c:v>
                </c:pt>
                <c:pt idx="3651">
                  <c:v>0</c:v>
                </c:pt>
                <c:pt idx="3652">
                  <c:v>1</c:v>
                </c:pt>
                <c:pt idx="3653">
                  <c:v>0</c:v>
                </c:pt>
                <c:pt idx="3654">
                  <c:v>0</c:v>
                </c:pt>
                <c:pt idx="3655">
                  <c:v>3</c:v>
                </c:pt>
                <c:pt idx="3656">
                  <c:v>9</c:v>
                </c:pt>
                <c:pt idx="3657">
                  <c:v>0</c:v>
                </c:pt>
                <c:pt idx="3658">
                  <c:v>2</c:v>
                </c:pt>
                <c:pt idx="3659">
                  <c:v>5</c:v>
                </c:pt>
                <c:pt idx="3660">
                  <c:v>0</c:v>
                </c:pt>
                <c:pt idx="3661">
                  <c:v>0</c:v>
                </c:pt>
                <c:pt idx="3662">
                  <c:v>0</c:v>
                </c:pt>
                <c:pt idx="3663">
                  <c:v>0</c:v>
                </c:pt>
                <c:pt idx="3664">
                  <c:v>0</c:v>
                </c:pt>
                <c:pt idx="3665">
                  <c:v>1</c:v>
                </c:pt>
                <c:pt idx="3666">
                  <c:v>0</c:v>
                </c:pt>
                <c:pt idx="3667">
                  <c:v>0</c:v>
                </c:pt>
                <c:pt idx="3668">
                  <c:v>1</c:v>
                </c:pt>
                <c:pt idx="3669">
                  <c:v>0</c:v>
                </c:pt>
                <c:pt idx="3670">
                  <c:v>0</c:v>
                </c:pt>
                <c:pt idx="3671">
                  <c:v>0</c:v>
                </c:pt>
                <c:pt idx="3672">
                  <c:v>1</c:v>
                </c:pt>
                <c:pt idx="3673">
                  <c:v>0</c:v>
                </c:pt>
                <c:pt idx="3674">
                  <c:v>0</c:v>
                </c:pt>
                <c:pt idx="3675">
                  <c:v>0</c:v>
                </c:pt>
                <c:pt idx="3676">
                  <c:v>0</c:v>
                </c:pt>
                <c:pt idx="3677">
                  <c:v>0</c:v>
                </c:pt>
                <c:pt idx="3678">
                  <c:v>0</c:v>
                </c:pt>
                <c:pt idx="3679">
                  <c:v>0</c:v>
                </c:pt>
                <c:pt idx="3680">
                  <c:v>2</c:v>
                </c:pt>
                <c:pt idx="3681">
                  <c:v>0</c:v>
                </c:pt>
                <c:pt idx="3682">
                  <c:v>0</c:v>
                </c:pt>
                <c:pt idx="3683">
                  <c:v>0</c:v>
                </c:pt>
                <c:pt idx="3684">
                  <c:v>3</c:v>
                </c:pt>
                <c:pt idx="3685">
                  <c:v>0</c:v>
                </c:pt>
                <c:pt idx="3686">
                  <c:v>0</c:v>
                </c:pt>
                <c:pt idx="3687">
                  <c:v>4</c:v>
                </c:pt>
                <c:pt idx="3688">
                  <c:v>1</c:v>
                </c:pt>
                <c:pt idx="3689">
                  <c:v>1</c:v>
                </c:pt>
                <c:pt idx="3690">
                  <c:v>2</c:v>
                </c:pt>
                <c:pt idx="3691">
                  <c:v>0</c:v>
                </c:pt>
                <c:pt idx="3692">
                  <c:v>0</c:v>
                </c:pt>
                <c:pt idx="3693">
                  <c:v>0</c:v>
                </c:pt>
                <c:pt idx="3694">
                  <c:v>0</c:v>
                </c:pt>
                <c:pt idx="3695">
                  <c:v>1</c:v>
                </c:pt>
                <c:pt idx="3696">
                  <c:v>2</c:v>
                </c:pt>
                <c:pt idx="3697">
                  <c:v>0</c:v>
                </c:pt>
                <c:pt idx="3698">
                  <c:v>0</c:v>
                </c:pt>
                <c:pt idx="3699">
                  <c:v>1</c:v>
                </c:pt>
                <c:pt idx="3700">
                  <c:v>0</c:v>
                </c:pt>
                <c:pt idx="3701">
                  <c:v>0</c:v>
                </c:pt>
                <c:pt idx="3702">
                  <c:v>0</c:v>
                </c:pt>
                <c:pt idx="3703">
                  <c:v>0</c:v>
                </c:pt>
                <c:pt idx="3704">
                  <c:v>0</c:v>
                </c:pt>
                <c:pt idx="3705">
                  <c:v>0</c:v>
                </c:pt>
                <c:pt idx="3706">
                  <c:v>0</c:v>
                </c:pt>
                <c:pt idx="3707">
                  <c:v>0</c:v>
                </c:pt>
                <c:pt idx="3708">
                  <c:v>0</c:v>
                </c:pt>
                <c:pt idx="3709">
                  <c:v>0</c:v>
                </c:pt>
                <c:pt idx="3710">
                  <c:v>0</c:v>
                </c:pt>
                <c:pt idx="3711">
                  <c:v>27</c:v>
                </c:pt>
                <c:pt idx="3712">
                  <c:v>54</c:v>
                </c:pt>
                <c:pt idx="3713">
                  <c:v>7</c:v>
                </c:pt>
                <c:pt idx="3714">
                  <c:v>22</c:v>
                </c:pt>
                <c:pt idx="3715">
                  <c:v>23</c:v>
                </c:pt>
                <c:pt idx="3716">
                  <c:v>16</c:v>
                </c:pt>
                <c:pt idx="3717">
                  <c:v>3</c:v>
                </c:pt>
                <c:pt idx="3718">
                  <c:v>0</c:v>
                </c:pt>
                <c:pt idx="3719">
                  <c:v>69</c:v>
                </c:pt>
                <c:pt idx="3720">
                  <c:v>230</c:v>
                </c:pt>
                <c:pt idx="3721">
                  <c:v>14</c:v>
                </c:pt>
                <c:pt idx="3722">
                  <c:v>36</c:v>
                </c:pt>
                <c:pt idx="3723">
                  <c:v>34</c:v>
                </c:pt>
                <c:pt idx="3724">
                  <c:v>53</c:v>
                </c:pt>
                <c:pt idx="3725">
                  <c:v>5</c:v>
                </c:pt>
                <c:pt idx="3726">
                  <c:v>10</c:v>
                </c:pt>
                <c:pt idx="3727">
                  <c:v>2</c:v>
                </c:pt>
                <c:pt idx="3728">
                  <c:v>9</c:v>
                </c:pt>
                <c:pt idx="3729">
                  <c:v>3</c:v>
                </c:pt>
                <c:pt idx="3730">
                  <c:v>5</c:v>
                </c:pt>
                <c:pt idx="3731">
                  <c:v>1</c:v>
                </c:pt>
                <c:pt idx="3732">
                  <c:v>4</c:v>
                </c:pt>
                <c:pt idx="3733">
                  <c:v>0</c:v>
                </c:pt>
                <c:pt idx="3734">
                  <c:v>0</c:v>
                </c:pt>
                <c:pt idx="3735">
                  <c:v>6</c:v>
                </c:pt>
                <c:pt idx="3736">
                  <c:v>37</c:v>
                </c:pt>
                <c:pt idx="3737">
                  <c:v>2</c:v>
                </c:pt>
                <c:pt idx="3738">
                  <c:v>4</c:v>
                </c:pt>
                <c:pt idx="3739">
                  <c:v>4</c:v>
                </c:pt>
                <c:pt idx="3740">
                  <c:v>8</c:v>
                </c:pt>
                <c:pt idx="3741">
                  <c:v>0</c:v>
                </c:pt>
                <c:pt idx="3742">
                  <c:v>1</c:v>
                </c:pt>
                <c:pt idx="3743">
                  <c:v>6</c:v>
                </c:pt>
                <c:pt idx="3744">
                  <c:v>4</c:v>
                </c:pt>
                <c:pt idx="3745">
                  <c:v>0</c:v>
                </c:pt>
                <c:pt idx="3746">
                  <c:v>1</c:v>
                </c:pt>
                <c:pt idx="3747">
                  <c:v>0</c:v>
                </c:pt>
                <c:pt idx="3748">
                  <c:v>4</c:v>
                </c:pt>
                <c:pt idx="3749">
                  <c:v>3</c:v>
                </c:pt>
                <c:pt idx="3750">
                  <c:v>0</c:v>
                </c:pt>
                <c:pt idx="3751">
                  <c:v>8</c:v>
                </c:pt>
                <c:pt idx="3752">
                  <c:v>33</c:v>
                </c:pt>
                <c:pt idx="3753">
                  <c:v>3</c:v>
                </c:pt>
                <c:pt idx="3754">
                  <c:v>5</c:v>
                </c:pt>
                <c:pt idx="3755">
                  <c:v>4</c:v>
                </c:pt>
                <c:pt idx="3756">
                  <c:v>7</c:v>
                </c:pt>
                <c:pt idx="3757">
                  <c:v>1</c:v>
                </c:pt>
                <c:pt idx="3758">
                  <c:v>4</c:v>
                </c:pt>
                <c:pt idx="3759">
                  <c:v>2</c:v>
                </c:pt>
                <c:pt idx="3760">
                  <c:v>3</c:v>
                </c:pt>
                <c:pt idx="3761">
                  <c:v>0</c:v>
                </c:pt>
                <c:pt idx="3762">
                  <c:v>2</c:v>
                </c:pt>
                <c:pt idx="3763">
                  <c:v>0</c:v>
                </c:pt>
                <c:pt idx="3764">
                  <c:v>2</c:v>
                </c:pt>
                <c:pt idx="3765">
                  <c:v>0</c:v>
                </c:pt>
                <c:pt idx="3766">
                  <c:v>0</c:v>
                </c:pt>
                <c:pt idx="3767">
                  <c:v>1</c:v>
                </c:pt>
                <c:pt idx="3768">
                  <c:v>5</c:v>
                </c:pt>
                <c:pt idx="3769">
                  <c:v>0</c:v>
                </c:pt>
                <c:pt idx="3770">
                  <c:v>0</c:v>
                </c:pt>
                <c:pt idx="3771">
                  <c:v>1</c:v>
                </c:pt>
                <c:pt idx="3772">
                  <c:v>0</c:v>
                </c:pt>
                <c:pt idx="3773">
                  <c:v>0</c:v>
                </c:pt>
                <c:pt idx="3774">
                  <c:v>1</c:v>
                </c:pt>
                <c:pt idx="3775">
                  <c:v>4</c:v>
                </c:pt>
                <c:pt idx="3776">
                  <c:v>7</c:v>
                </c:pt>
                <c:pt idx="3777">
                  <c:v>0</c:v>
                </c:pt>
                <c:pt idx="3778">
                  <c:v>3</c:v>
                </c:pt>
                <c:pt idx="3779">
                  <c:v>3</c:v>
                </c:pt>
                <c:pt idx="3780">
                  <c:v>2</c:v>
                </c:pt>
                <c:pt idx="3781">
                  <c:v>3</c:v>
                </c:pt>
                <c:pt idx="3782">
                  <c:v>0</c:v>
                </c:pt>
                <c:pt idx="3783">
                  <c:v>5</c:v>
                </c:pt>
                <c:pt idx="3784">
                  <c:v>19</c:v>
                </c:pt>
                <c:pt idx="3785">
                  <c:v>1</c:v>
                </c:pt>
                <c:pt idx="3786">
                  <c:v>5</c:v>
                </c:pt>
                <c:pt idx="3787">
                  <c:v>4</c:v>
                </c:pt>
                <c:pt idx="3788">
                  <c:v>10</c:v>
                </c:pt>
                <c:pt idx="3789">
                  <c:v>1</c:v>
                </c:pt>
                <c:pt idx="3790">
                  <c:v>0</c:v>
                </c:pt>
                <c:pt idx="3791">
                  <c:v>0</c:v>
                </c:pt>
                <c:pt idx="3792">
                  <c:v>4</c:v>
                </c:pt>
                <c:pt idx="3793">
                  <c:v>0</c:v>
                </c:pt>
                <c:pt idx="3794">
                  <c:v>0</c:v>
                </c:pt>
                <c:pt idx="3795">
                  <c:v>1</c:v>
                </c:pt>
                <c:pt idx="3796">
                  <c:v>0</c:v>
                </c:pt>
                <c:pt idx="3797">
                  <c:v>1</c:v>
                </c:pt>
                <c:pt idx="3798">
                  <c:v>1</c:v>
                </c:pt>
                <c:pt idx="3799">
                  <c:v>4</c:v>
                </c:pt>
                <c:pt idx="3800">
                  <c:v>2</c:v>
                </c:pt>
                <c:pt idx="3801">
                  <c:v>0</c:v>
                </c:pt>
                <c:pt idx="3802">
                  <c:v>0</c:v>
                </c:pt>
                <c:pt idx="3803">
                  <c:v>0</c:v>
                </c:pt>
                <c:pt idx="3804">
                  <c:v>1</c:v>
                </c:pt>
                <c:pt idx="3805">
                  <c:v>1</c:v>
                </c:pt>
                <c:pt idx="3806">
                  <c:v>0</c:v>
                </c:pt>
                <c:pt idx="3807">
                  <c:v>1</c:v>
                </c:pt>
                <c:pt idx="3808">
                  <c:v>2</c:v>
                </c:pt>
                <c:pt idx="3809">
                  <c:v>0</c:v>
                </c:pt>
                <c:pt idx="3810">
                  <c:v>0</c:v>
                </c:pt>
                <c:pt idx="3811">
                  <c:v>0</c:v>
                </c:pt>
                <c:pt idx="3812">
                  <c:v>1</c:v>
                </c:pt>
                <c:pt idx="3813">
                  <c:v>1</c:v>
                </c:pt>
                <c:pt idx="3814">
                  <c:v>1</c:v>
                </c:pt>
                <c:pt idx="3815">
                  <c:v>4</c:v>
                </c:pt>
                <c:pt idx="3816">
                  <c:v>4</c:v>
                </c:pt>
                <c:pt idx="3817">
                  <c:v>0</c:v>
                </c:pt>
                <c:pt idx="3818">
                  <c:v>3</c:v>
                </c:pt>
                <c:pt idx="3819">
                  <c:v>1</c:v>
                </c:pt>
                <c:pt idx="3820">
                  <c:v>3</c:v>
                </c:pt>
                <c:pt idx="3821">
                  <c:v>1</c:v>
                </c:pt>
                <c:pt idx="3822">
                  <c:v>0</c:v>
                </c:pt>
                <c:pt idx="3823">
                  <c:v>0</c:v>
                </c:pt>
                <c:pt idx="3824">
                  <c:v>1</c:v>
                </c:pt>
                <c:pt idx="3825">
                  <c:v>0</c:v>
                </c:pt>
                <c:pt idx="3826">
                  <c:v>1</c:v>
                </c:pt>
                <c:pt idx="3827">
                  <c:v>0</c:v>
                </c:pt>
                <c:pt idx="3828">
                  <c:v>2</c:v>
                </c:pt>
                <c:pt idx="3829">
                  <c:v>0</c:v>
                </c:pt>
                <c:pt idx="3830">
                  <c:v>0</c:v>
                </c:pt>
                <c:pt idx="3831">
                  <c:v>0</c:v>
                </c:pt>
                <c:pt idx="3832">
                  <c:v>1</c:v>
                </c:pt>
                <c:pt idx="3833">
                  <c:v>0</c:v>
                </c:pt>
                <c:pt idx="3834">
                  <c:v>2</c:v>
                </c:pt>
                <c:pt idx="3835">
                  <c:v>0</c:v>
                </c:pt>
                <c:pt idx="3836">
                  <c:v>0</c:v>
                </c:pt>
                <c:pt idx="3837">
                  <c:v>0</c:v>
                </c:pt>
                <c:pt idx="3838">
                  <c:v>0</c:v>
                </c:pt>
                <c:pt idx="3839">
                  <c:v>0</c:v>
                </c:pt>
                <c:pt idx="3840">
                  <c:v>8</c:v>
                </c:pt>
                <c:pt idx="3841">
                  <c:v>2</c:v>
                </c:pt>
                <c:pt idx="3842">
                  <c:v>2</c:v>
                </c:pt>
                <c:pt idx="3843">
                  <c:v>2</c:v>
                </c:pt>
                <c:pt idx="3844">
                  <c:v>2</c:v>
                </c:pt>
                <c:pt idx="3845">
                  <c:v>2</c:v>
                </c:pt>
                <c:pt idx="3846">
                  <c:v>2</c:v>
                </c:pt>
                <c:pt idx="3847">
                  <c:v>4</c:v>
                </c:pt>
                <c:pt idx="3848">
                  <c:v>12</c:v>
                </c:pt>
                <c:pt idx="3849">
                  <c:v>1</c:v>
                </c:pt>
                <c:pt idx="3850">
                  <c:v>1</c:v>
                </c:pt>
                <c:pt idx="3851">
                  <c:v>0</c:v>
                </c:pt>
                <c:pt idx="3852">
                  <c:v>4</c:v>
                </c:pt>
                <c:pt idx="3853">
                  <c:v>0</c:v>
                </c:pt>
                <c:pt idx="3854">
                  <c:v>1</c:v>
                </c:pt>
                <c:pt idx="3855">
                  <c:v>0</c:v>
                </c:pt>
                <c:pt idx="3856">
                  <c:v>2</c:v>
                </c:pt>
                <c:pt idx="3857">
                  <c:v>0</c:v>
                </c:pt>
                <c:pt idx="3858">
                  <c:v>1</c:v>
                </c:pt>
                <c:pt idx="3859">
                  <c:v>0</c:v>
                </c:pt>
                <c:pt idx="3860">
                  <c:v>1</c:v>
                </c:pt>
                <c:pt idx="3861">
                  <c:v>0</c:v>
                </c:pt>
                <c:pt idx="3862">
                  <c:v>1</c:v>
                </c:pt>
                <c:pt idx="3863">
                  <c:v>0</c:v>
                </c:pt>
                <c:pt idx="3864">
                  <c:v>2</c:v>
                </c:pt>
                <c:pt idx="3865">
                  <c:v>0</c:v>
                </c:pt>
                <c:pt idx="3866">
                  <c:v>1</c:v>
                </c:pt>
                <c:pt idx="3867">
                  <c:v>1</c:v>
                </c:pt>
                <c:pt idx="3868">
                  <c:v>1</c:v>
                </c:pt>
                <c:pt idx="3869">
                  <c:v>0</c:v>
                </c:pt>
                <c:pt idx="3870">
                  <c:v>0</c:v>
                </c:pt>
                <c:pt idx="3871">
                  <c:v>1</c:v>
                </c:pt>
                <c:pt idx="3872">
                  <c:v>1</c:v>
                </c:pt>
                <c:pt idx="3873">
                  <c:v>0</c:v>
                </c:pt>
                <c:pt idx="3874">
                  <c:v>1</c:v>
                </c:pt>
                <c:pt idx="3875">
                  <c:v>1</c:v>
                </c:pt>
                <c:pt idx="3876">
                  <c:v>0</c:v>
                </c:pt>
                <c:pt idx="3877">
                  <c:v>0</c:v>
                </c:pt>
                <c:pt idx="3878">
                  <c:v>0</c:v>
                </c:pt>
                <c:pt idx="3879">
                  <c:v>0</c:v>
                </c:pt>
                <c:pt idx="3880">
                  <c:v>1</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3</c:v>
                </c:pt>
                <c:pt idx="3905">
                  <c:v>0</c:v>
                </c:pt>
                <c:pt idx="3906">
                  <c:v>0</c:v>
                </c:pt>
                <c:pt idx="3907">
                  <c:v>0</c:v>
                </c:pt>
                <c:pt idx="3908">
                  <c:v>0</c:v>
                </c:pt>
                <c:pt idx="3909">
                  <c:v>0</c:v>
                </c:pt>
                <c:pt idx="3910">
                  <c:v>0</c:v>
                </c:pt>
                <c:pt idx="3911">
                  <c:v>2</c:v>
                </c:pt>
                <c:pt idx="3912">
                  <c:v>3</c:v>
                </c:pt>
                <c:pt idx="3913">
                  <c:v>0</c:v>
                </c:pt>
                <c:pt idx="3914">
                  <c:v>5</c:v>
                </c:pt>
                <c:pt idx="3915">
                  <c:v>1</c:v>
                </c:pt>
                <c:pt idx="3916">
                  <c:v>0</c:v>
                </c:pt>
                <c:pt idx="3917">
                  <c:v>0</c:v>
                </c:pt>
                <c:pt idx="3918">
                  <c:v>2</c:v>
                </c:pt>
                <c:pt idx="3919">
                  <c:v>0</c:v>
                </c:pt>
                <c:pt idx="3920">
                  <c:v>1</c:v>
                </c:pt>
                <c:pt idx="3921">
                  <c:v>0</c:v>
                </c:pt>
                <c:pt idx="3922">
                  <c:v>0</c:v>
                </c:pt>
                <c:pt idx="3923">
                  <c:v>0</c:v>
                </c:pt>
                <c:pt idx="3924">
                  <c:v>0</c:v>
                </c:pt>
                <c:pt idx="3925">
                  <c:v>1</c:v>
                </c:pt>
                <c:pt idx="3926">
                  <c:v>0</c:v>
                </c:pt>
                <c:pt idx="3927">
                  <c:v>0</c:v>
                </c:pt>
                <c:pt idx="3928">
                  <c:v>0</c:v>
                </c:pt>
                <c:pt idx="3929">
                  <c:v>0</c:v>
                </c:pt>
                <c:pt idx="3930">
                  <c:v>1</c:v>
                </c:pt>
                <c:pt idx="3931">
                  <c:v>0</c:v>
                </c:pt>
                <c:pt idx="3932">
                  <c:v>0</c:v>
                </c:pt>
                <c:pt idx="3933">
                  <c:v>0</c:v>
                </c:pt>
                <c:pt idx="3934">
                  <c:v>0</c:v>
                </c:pt>
                <c:pt idx="3935">
                  <c:v>0</c:v>
                </c:pt>
                <c:pt idx="3936">
                  <c:v>0</c:v>
                </c:pt>
                <c:pt idx="3937">
                  <c:v>0</c:v>
                </c:pt>
                <c:pt idx="3938">
                  <c:v>0</c:v>
                </c:pt>
                <c:pt idx="3939">
                  <c:v>1</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3</c:v>
                </c:pt>
                <c:pt idx="3968">
                  <c:v>16</c:v>
                </c:pt>
                <c:pt idx="3969">
                  <c:v>1</c:v>
                </c:pt>
                <c:pt idx="3970">
                  <c:v>2</c:v>
                </c:pt>
                <c:pt idx="3971">
                  <c:v>1</c:v>
                </c:pt>
                <c:pt idx="3972">
                  <c:v>4</c:v>
                </c:pt>
                <c:pt idx="3973">
                  <c:v>3</c:v>
                </c:pt>
                <c:pt idx="3974">
                  <c:v>0</c:v>
                </c:pt>
                <c:pt idx="3975">
                  <c:v>18</c:v>
                </c:pt>
                <c:pt idx="3976">
                  <c:v>41</c:v>
                </c:pt>
                <c:pt idx="3977">
                  <c:v>5</c:v>
                </c:pt>
                <c:pt idx="3978">
                  <c:v>5</c:v>
                </c:pt>
                <c:pt idx="3979">
                  <c:v>1</c:v>
                </c:pt>
                <c:pt idx="3980">
                  <c:v>8</c:v>
                </c:pt>
                <c:pt idx="3981">
                  <c:v>1</c:v>
                </c:pt>
                <c:pt idx="3982">
                  <c:v>3</c:v>
                </c:pt>
                <c:pt idx="3983">
                  <c:v>0</c:v>
                </c:pt>
                <c:pt idx="3984">
                  <c:v>2</c:v>
                </c:pt>
                <c:pt idx="3985">
                  <c:v>0</c:v>
                </c:pt>
                <c:pt idx="3986">
                  <c:v>0</c:v>
                </c:pt>
                <c:pt idx="3987">
                  <c:v>1</c:v>
                </c:pt>
                <c:pt idx="3988">
                  <c:v>0</c:v>
                </c:pt>
                <c:pt idx="3989">
                  <c:v>0</c:v>
                </c:pt>
                <c:pt idx="3990">
                  <c:v>0</c:v>
                </c:pt>
                <c:pt idx="3991">
                  <c:v>4</c:v>
                </c:pt>
                <c:pt idx="3992">
                  <c:v>6</c:v>
                </c:pt>
                <c:pt idx="3993">
                  <c:v>0</c:v>
                </c:pt>
                <c:pt idx="3994">
                  <c:v>0</c:v>
                </c:pt>
                <c:pt idx="3995">
                  <c:v>5</c:v>
                </c:pt>
                <c:pt idx="3996">
                  <c:v>3</c:v>
                </c:pt>
                <c:pt idx="3997">
                  <c:v>1</c:v>
                </c:pt>
                <c:pt idx="3998">
                  <c:v>1</c:v>
                </c:pt>
                <c:pt idx="3999">
                  <c:v>2</c:v>
                </c:pt>
                <c:pt idx="4000">
                  <c:v>3</c:v>
                </c:pt>
                <c:pt idx="4001">
                  <c:v>1</c:v>
                </c:pt>
                <c:pt idx="4002">
                  <c:v>0</c:v>
                </c:pt>
                <c:pt idx="4003">
                  <c:v>1</c:v>
                </c:pt>
                <c:pt idx="4004">
                  <c:v>1</c:v>
                </c:pt>
                <c:pt idx="4005">
                  <c:v>0</c:v>
                </c:pt>
                <c:pt idx="4006">
                  <c:v>0</c:v>
                </c:pt>
                <c:pt idx="4007">
                  <c:v>1</c:v>
                </c:pt>
                <c:pt idx="4008">
                  <c:v>9</c:v>
                </c:pt>
                <c:pt idx="4009">
                  <c:v>1</c:v>
                </c:pt>
                <c:pt idx="4010">
                  <c:v>1</c:v>
                </c:pt>
                <c:pt idx="4011">
                  <c:v>1</c:v>
                </c:pt>
                <c:pt idx="4012">
                  <c:v>1</c:v>
                </c:pt>
                <c:pt idx="4013">
                  <c:v>1</c:v>
                </c:pt>
                <c:pt idx="4014">
                  <c:v>1</c:v>
                </c:pt>
                <c:pt idx="4015">
                  <c:v>0</c:v>
                </c:pt>
                <c:pt idx="4016">
                  <c:v>0</c:v>
                </c:pt>
                <c:pt idx="4017">
                  <c:v>0</c:v>
                </c:pt>
                <c:pt idx="4018">
                  <c:v>1</c:v>
                </c:pt>
                <c:pt idx="4019">
                  <c:v>0</c:v>
                </c:pt>
                <c:pt idx="4020">
                  <c:v>0</c:v>
                </c:pt>
                <c:pt idx="4021">
                  <c:v>0</c:v>
                </c:pt>
                <c:pt idx="4022">
                  <c:v>0</c:v>
                </c:pt>
                <c:pt idx="4023">
                  <c:v>1</c:v>
                </c:pt>
                <c:pt idx="4024">
                  <c:v>1</c:v>
                </c:pt>
                <c:pt idx="4025">
                  <c:v>1</c:v>
                </c:pt>
                <c:pt idx="4026">
                  <c:v>0</c:v>
                </c:pt>
                <c:pt idx="4027">
                  <c:v>0</c:v>
                </c:pt>
                <c:pt idx="4028">
                  <c:v>2</c:v>
                </c:pt>
                <c:pt idx="4029">
                  <c:v>1</c:v>
                </c:pt>
                <c:pt idx="4030">
                  <c:v>0</c:v>
                </c:pt>
                <c:pt idx="4031">
                  <c:v>0</c:v>
                </c:pt>
                <c:pt idx="4032">
                  <c:v>3</c:v>
                </c:pt>
                <c:pt idx="4033">
                  <c:v>1</c:v>
                </c:pt>
                <c:pt idx="4034">
                  <c:v>0</c:v>
                </c:pt>
                <c:pt idx="4035">
                  <c:v>0</c:v>
                </c:pt>
                <c:pt idx="4036">
                  <c:v>1</c:v>
                </c:pt>
                <c:pt idx="4037">
                  <c:v>0</c:v>
                </c:pt>
                <c:pt idx="4038">
                  <c:v>0</c:v>
                </c:pt>
                <c:pt idx="4039">
                  <c:v>1</c:v>
                </c:pt>
                <c:pt idx="4040">
                  <c:v>5</c:v>
                </c:pt>
                <c:pt idx="4041">
                  <c:v>3</c:v>
                </c:pt>
                <c:pt idx="4042">
                  <c:v>0</c:v>
                </c:pt>
                <c:pt idx="4043">
                  <c:v>1</c:v>
                </c:pt>
                <c:pt idx="4044">
                  <c:v>3</c:v>
                </c:pt>
                <c:pt idx="4045">
                  <c:v>2</c:v>
                </c:pt>
                <c:pt idx="4046">
                  <c:v>2</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2</c:v>
                </c:pt>
                <c:pt idx="4066">
                  <c:v>2</c:v>
                </c:pt>
                <c:pt idx="4067">
                  <c:v>0</c:v>
                </c:pt>
                <c:pt idx="4068">
                  <c:v>0</c:v>
                </c:pt>
                <c:pt idx="4069">
                  <c:v>0</c:v>
                </c:pt>
                <c:pt idx="4070">
                  <c:v>2</c:v>
                </c:pt>
                <c:pt idx="4071">
                  <c:v>2</c:v>
                </c:pt>
                <c:pt idx="4072">
                  <c:v>6</c:v>
                </c:pt>
                <c:pt idx="4073">
                  <c:v>0</c:v>
                </c:pt>
                <c:pt idx="4074">
                  <c:v>0</c:v>
                </c:pt>
                <c:pt idx="4075">
                  <c:v>1</c:v>
                </c:pt>
                <c:pt idx="4076">
                  <c:v>7</c:v>
                </c:pt>
                <c:pt idx="4077">
                  <c:v>0</c:v>
                </c:pt>
                <c:pt idx="4078">
                  <c:v>2</c:v>
                </c:pt>
                <c:pt idx="4079">
                  <c:v>0</c:v>
                </c:pt>
                <c:pt idx="4080">
                  <c:v>1</c:v>
                </c:pt>
                <c:pt idx="4081">
                  <c:v>0</c:v>
                </c:pt>
                <c:pt idx="4082">
                  <c:v>0</c:v>
                </c:pt>
                <c:pt idx="4083">
                  <c:v>0</c:v>
                </c:pt>
                <c:pt idx="4084">
                  <c:v>0</c:v>
                </c:pt>
                <c:pt idx="4085">
                  <c:v>0</c:v>
                </c:pt>
                <c:pt idx="4086">
                  <c:v>0</c:v>
                </c:pt>
                <c:pt idx="4087">
                  <c:v>0</c:v>
                </c:pt>
                <c:pt idx="4088">
                  <c:v>0</c:v>
                </c:pt>
                <c:pt idx="4089">
                  <c:v>0</c:v>
                </c:pt>
                <c:pt idx="4090">
                  <c:v>0</c:v>
                </c:pt>
                <c:pt idx="4091">
                  <c:v>1</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7958016"/>
        <c:axId val="357959552"/>
      </c:barChart>
      <c:catAx>
        <c:axId val="357958016"/>
        <c:scaling>
          <c:orientation val="minMax"/>
        </c:scaling>
        <c:delete val="0"/>
        <c:axPos val="b"/>
        <c:majorTickMark val="out"/>
        <c:minorTickMark val="none"/>
        <c:tickLblPos val="nextTo"/>
        <c:txPr>
          <a:bodyPr/>
          <a:lstStyle/>
          <a:p>
            <a:pPr>
              <a:defRPr sz="700">
                <a:latin typeface="Times New Roman" pitchFamily="18" charset="0"/>
                <a:cs typeface="Times New Roman" pitchFamily="18" charset="0"/>
              </a:defRPr>
            </a:pPr>
            <a:endParaRPr lang="en-US"/>
          </a:p>
        </c:txPr>
        <c:crossAx val="357959552"/>
        <c:crosses val="autoZero"/>
        <c:auto val="1"/>
        <c:lblAlgn val="ctr"/>
        <c:lblOffset val="100"/>
        <c:noMultiLvlLbl val="0"/>
      </c:catAx>
      <c:valAx>
        <c:axId val="357959552"/>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357958016"/>
        <c:crosses val="autoZero"/>
        <c:crossBetween val="between"/>
        <c:majorUnit val="50"/>
      </c:valAx>
      <c:spPr>
        <a:ln>
          <a:solidFill>
            <a:schemeClr val="bg1">
              <a:lumMod val="75000"/>
            </a:schemeClr>
          </a:solidFill>
        </a:ln>
      </c:spPr>
    </c:plotArea>
    <c:legend>
      <c:legendPos val="r"/>
      <c:layout>
        <c:manualLayout>
          <c:xMode val="edge"/>
          <c:yMode val="edge"/>
          <c:x val="0.10145900880037056"/>
          <c:y val="9.4136206658378227E-2"/>
          <c:w val="0.26456881738703525"/>
          <c:h val="0.1280243127503799"/>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a:noFill/>
    </a:ln>
  </c:spPr>
  <c:txPr>
    <a:bodyPr/>
    <a:lstStyle/>
    <a:p>
      <a:pPr>
        <a:defRPr sz="800"/>
      </a:pPr>
      <a:endParaRPr lang="en-US"/>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07174103237096E-2"/>
          <c:y val="5.1400554097404488E-2"/>
          <c:w val="0.87909470691163594"/>
          <c:h val="0.79523549139690874"/>
        </c:manualLayout>
      </c:layout>
      <c:barChart>
        <c:barDir val="col"/>
        <c:grouping val="clustered"/>
        <c:varyColors val="0"/>
        <c:ser>
          <c:idx val="0"/>
          <c:order val="0"/>
          <c:tx>
            <c:strRef>
              <c:f>CoverageCxM!$M$1</c:f>
              <c:strCache>
                <c:ptCount val="1"/>
                <c:pt idx="0">
                  <c:v>C0.8xM0.1</c:v>
                </c:pt>
              </c:strCache>
            </c:strRef>
          </c:tx>
          <c:spPr>
            <a:ln w="6350"/>
          </c:spPr>
          <c:invertIfNegative val="0"/>
          <c:val>
            <c:numRef>
              <c:f>CoverageCxM!$M$2:$M$4132</c:f>
              <c:numCache>
                <c:formatCode>General</c:formatCode>
                <c:ptCount val="4131"/>
                <c:pt idx="0">
                  <c:v>0</c:v>
                </c:pt>
                <c:pt idx="1">
                  <c:v>0</c:v>
                </c:pt>
                <c:pt idx="2">
                  <c:v>0</c:v>
                </c:pt>
                <c:pt idx="3">
                  <c:v>0</c:v>
                </c:pt>
                <c:pt idx="4">
                  <c:v>1</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1</c:v>
                </c:pt>
                <c:pt idx="30">
                  <c:v>0</c:v>
                </c:pt>
                <c:pt idx="31">
                  <c:v>0</c:v>
                </c:pt>
                <c:pt idx="32">
                  <c:v>0</c:v>
                </c:pt>
                <c:pt idx="33">
                  <c:v>0</c:v>
                </c:pt>
                <c:pt idx="34">
                  <c:v>0</c:v>
                </c:pt>
                <c:pt idx="35">
                  <c:v>1</c:v>
                </c:pt>
                <c:pt idx="36">
                  <c:v>1</c:v>
                </c:pt>
                <c:pt idx="37">
                  <c:v>0</c:v>
                </c:pt>
                <c:pt idx="38">
                  <c:v>0</c:v>
                </c:pt>
                <c:pt idx="39">
                  <c:v>0</c:v>
                </c:pt>
                <c:pt idx="40">
                  <c:v>0</c:v>
                </c:pt>
                <c:pt idx="41">
                  <c:v>0</c:v>
                </c:pt>
                <c:pt idx="42">
                  <c:v>0</c:v>
                </c:pt>
                <c:pt idx="43">
                  <c:v>1</c:v>
                </c:pt>
                <c:pt idx="44">
                  <c:v>2</c:v>
                </c:pt>
                <c:pt idx="45">
                  <c:v>0</c:v>
                </c:pt>
                <c:pt idx="46">
                  <c:v>2</c:v>
                </c:pt>
                <c:pt idx="47">
                  <c:v>0</c:v>
                </c:pt>
                <c:pt idx="48">
                  <c:v>0</c:v>
                </c:pt>
                <c:pt idx="49">
                  <c:v>0</c:v>
                </c:pt>
                <c:pt idx="50">
                  <c:v>0</c:v>
                </c:pt>
                <c:pt idx="51">
                  <c:v>0</c:v>
                </c:pt>
                <c:pt idx="52">
                  <c:v>1</c:v>
                </c:pt>
                <c:pt idx="53">
                  <c:v>0</c:v>
                </c:pt>
                <c:pt idx="54">
                  <c:v>0</c:v>
                </c:pt>
                <c:pt idx="55">
                  <c:v>0</c:v>
                </c:pt>
                <c:pt idx="56">
                  <c:v>0</c:v>
                </c:pt>
                <c:pt idx="57">
                  <c:v>0</c:v>
                </c:pt>
                <c:pt idx="58">
                  <c:v>1</c:v>
                </c:pt>
                <c:pt idx="59">
                  <c:v>1</c:v>
                </c:pt>
                <c:pt idx="60">
                  <c:v>1</c:v>
                </c:pt>
                <c:pt idx="61">
                  <c:v>1</c:v>
                </c:pt>
                <c:pt idx="62">
                  <c:v>4</c:v>
                </c:pt>
                <c:pt idx="63">
                  <c:v>0</c:v>
                </c:pt>
                <c:pt idx="64">
                  <c:v>0</c:v>
                </c:pt>
                <c:pt idx="65">
                  <c:v>0</c:v>
                </c:pt>
                <c:pt idx="66">
                  <c:v>0</c:v>
                </c:pt>
                <c:pt idx="67">
                  <c:v>0</c:v>
                </c:pt>
                <c:pt idx="68">
                  <c:v>1</c:v>
                </c:pt>
                <c:pt idx="69">
                  <c:v>1</c:v>
                </c:pt>
                <c:pt idx="70">
                  <c:v>0</c:v>
                </c:pt>
                <c:pt idx="71">
                  <c:v>0</c:v>
                </c:pt>
                <c:pt idx="72">
                  <c:v>0</c:v>
                </c:pt>
                <c:pt idx="73">
                  <c:v>0</c:v>
                </c:pt>
                <c:pt idx="74">
                  <c:v>4</c:v>
                </c:pt>
                <c:pt idx="75">
                  <c:v>1</c:v>
                </c:pt>
                <c:pt idx="76">
                  <c:v>2</c:v>
                </c:pt>
                <c:pt idx="77">
                  <c:v>2</c:v>
                </c:pt>
                <c:pt idx="78">
                  <c:v>3</c:v>
                </c:pt>
                <c:pt idx="79">
                  <c:v>0</c:v>
                </c:pt>
                <c:pt idx="80">
                  <c:v>0</c:v>
                </c:pt>
                <c:pt idx="81">
                  <c:v>1</c:v>
                </c:pt>
                <c:pt idx="82">
                  <c:v>0</c:v>
                </c:pt>
                <c:pt idx="83">
                  <c:v>1</c:v>
                </c:pt>
                <c:pt idx="84">
                  <c:v>0</c:v>
                </c:pt>
                <c:pt idx="85">
                  <c:v>1</c:v>
                </c:pt>
                <c:pt idx="86">
                  <c:v>1</c:v>
                </c:pt>
                <c:pt idx="87">
                  <c:v>1</c:v>
                </c:pt>
                <c:pt idx="88">
                  <c:v>0</c:v>
                </c:pt>
                <c:pt idx="89">
                  <c:v>0</c:v>
                </c:pt>
                <c:pt idx="90">
                  <c:v>0</c:v>
                </c:pt>
                <c:pt idx="91">
                  <c:v>0</c:v>
                </c:pt>
                <c:pt idx="92">
                  <c:v>1</c:v>
                </c:pt>
                <c:pt idx="93">
                  <c:v>2</c:v>
                </c:pt>
                <c:pt idx="94">
                  <c:v>2</c:v>
                </c:pt>
                <c:pt idx="95">
                  <c:v>2</c:v>
                </c:pt>
                <c:pt idx="96">
                  <c:v>3</c:v>
                </c:pt>
                <c:pt idx="97">
                  <c:v>0</c:v>
                </c:pt>
                <c:pt idx="98">
                  <c:v>4</c:v>
                </c:pt>
                <c:pt idx="99">
                  <c:v>0</c:v>
                </c:pt>
                <c:pt idx="100">
                  <c:v>2</c:v>
                </c:pt>
                <c:pt idx="101">
                  <c:v>4</c:v>
                </c:pt>
                <c:pt idx="102">
                  <c:v>4</c:v>
                </c:pt>
                <c:pt idx="103">
                  <c:v>3</c:v>
                </c:pt>
                <c:pt idx="104">
                  <c:v>2</c:v>
                </c:pt>
                <c:pt idx="105">
                  <c:v>2</c:v>
                </c:pt>
                <c:pt idx="106">
                  <c:v>6</c:v>
                </c:pt>
                <c:pt idx="107">
                  <c:v>4</c:v>
                </c:pt>
                <c:pt idx="108">
                  <c:v>4</c:v>
                </c:pt>
                <c:pt idx="109">
                  <c:v>2</c:v>
                </c:pt>
                <c:pt idx="110">
                  <c:v>20</c:v>
                </c:pt>
                <c:pt idx="111">
                  <c:v>0</c:v>
                </c:pt>
                <c:pt idx="112">
                  <c:v>0</c:v>
                </c:pt>
                <c:pt idx="113">
                  <c:v>0</c:v>
                </c:pt>
                <c:pt idx="114">
                  <c:v>1</c:v>
                </c:pt>
                <c:pt idx="115">
                  <c:v>3</c:v>
                </c:pt>
                <c:pt idx="116">
                  <c:v>1</c:v>
                </c:pt>
                <c:pt idx="117">
                  <c:v>1</c:v>
                </c:pt>
                <c:pt idx="118">
                  <c:v>0</c:v>
                </c:pt>
                <c:pt idx="119">
                  <c:v>1</c:v>
                </c:pt>
                <c:pt idx="120">
                  <c:v>1</c:v>
                </c:pt>
                <c:pt idx="121">
                  <c:v>2</c:v>
                </c:pt>
                <c:pt idx="122">
                  <c:v>3</c:v>
                </c:pt>
                <c:pt idx="123">
                  <c:v>3</c:v>
                </c:pt>
                <c:pt idx="124">
                  <c:v>2</c:v>
                </c:pt>
                <c:pt idx="125">
                  <c:v>2</c:v>
                </c:pt>
                <c:pt idx="126">
                  <c:v>3</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1</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1</c:v>
                </c:pt>
                <c:pt idx="162">
                  <c:v>0</c:v>
                </c:pt>
                <c:pt idx="163">
                  <c:v>0</c:v>
                </c:pt>
                <c:pt idx="164">
                  <c:v>0</c:v>
                </c:pt>
                <c:pt idx="165">
                  <c:v>0</c:v>
                </c:pt>
                <c:pt idx="166">
                  <c:v>0</c:v>
                </c:pt>
                <c:pt idx="167">
                  <c:v>0</c:v>
                </c:pt>
                <c:pt idx="168">
                  <c:v>1</c:v>
                </c:pt>
                <c:pt idx="169">
                  <c:v>0</c:v>
                </c:pt>
                <c:pt idx="170">
                  <c:v>0</c:v>
                </c:pt>
                <c:pt idx="171">
                  <c:v>0</c:v>
                </c:pt>
                <c:pt idx="172">
                  <c:v>0</c:v>
                </c:pt>
                <c:pt idx="173">
                  <c:v>1</c:v>
                </c:pt>
                <c:pt idx="174">
                  <c:v>1</c:v>
                </c:pt>
                <c:pt idx="175">
                  <c:v>0</c:v>
                </c:pt>
                <c:pt idx="176">
                  <c:v>0</c:v>
                </c:pt>
                <c:pt idx="177">
                  <c:v>0</c:v>
                </c:pt>
                <c:pt idx="178">
                  <c:v>0</c:v>
                </c:pt>
                <c:pt idx="179">
                  <c:v>0</c:v>
                </c:pt>
                <c:pt idx="180">
                  <c:v>0</c:v>
                </c:pt>
                <c:pt idx="181">
                  <c:v>0</c:v>
                </c:pt>
                <c:pt idx="182">
                  <c:v>0</c:v>
                </c:pt>
                <c:pt idx="183">
                  <c:v>0</c:v>
                </c:pt>
                <c:pt idx="184">
                  <c:v>0</c:v>
                </c:pt>
                <c:pt idx="185">
                  <c:v>0</c:v>
                </c:pt>
                <c:pt idx="186">
                  <c:v>0</c:v>
                </c:pt>
                <c:pt idx="187">
                  <c:v>1</c:v>
                </c:pt>
                <c:pt idx="188">
                  <c:v>0</c:v>
                </c:pt>
                <c:pt idx="189">
                  <c:v>0</c:v>
                </c:pt>
                <c:pt idx="190">
                  <c:v>0</c:v>
                </c:pt>
                <c:pt idx="191">
                  <c:v>0</c:v>
                </c:pt>
                <c:pt idx="192">
                  <c:v>0</c:v>
                </c:pt>
                <c:pt idx="193">
                  <c:v>0</c:v>
                </c:pt>
                <c:pt idx="194">
                  <c:v>0</c:v>
                </c:pt>
                <c:pt idx="195">
                  <c:v>0</c:v>
                </c:pt>
                <c:pt idx="196">
                  <c:v>2</c:v>
                </c:pt>
                <c:pt idx="197">
                  <c:v>0</c:v>
                </c:pt>
                <c:pt idx="198">
                  <c:v>0</c:v>
                </c:pt>
                <c:pt idx="199">
                  <c:v>0</c:v>
                </c:pt>
                <c:pt idx="200">
                  <c:v>0</c:v>
                </c:pt>
                <c:pt idx="201">
                  <c:v>0</c:v>
                </c:pt>
                <c:pt idx="202">
                  <c:v>0</c:v>
                </c:pt>
                <c:pt idx="203">
                  <c:v>0</c:v>
                </c:pt>
                <c:pt idx="204">
                  <c:v>0</c:v>
                </c:pt>
                <c:pt idx="205">
                  <c:v>2</c:v>
                </c:pt>
                <c:pt idx="206">
                  <c:v>4</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1</c:v>
                </c:pt>
                <c:pt idx="226">
                  <c:v>0</c:v>
                </c:pt>
                <c:pt idx="227">
                  <c:v>0</c:v>
                </c:pt>
                <c:pt idx="228">
                  <c:v>0</c:v>
                </c:pt>
                <c:pt idx="229">
                  <c:v>0</c:v>
                </c:pt>
                <c:pt idx="230">
                  <c:v>0</c:v>
                </c:pt>
                <c:pt idx="231">
                  <c:v>0</c:v>
                </c:pt>
                <c:pt idx="232">
                  <c:v>0</c:v>
                </c:pt>
                <c:pt idx="233">
                  <c:v>0</c:v>
                </c:pt>
                <c:pt idx="234">
                  <c:v>2</c:v>
                </c:pt>
                <c:pt idx="235">
                  <c:v>2</c:v>
                </c:pt>
                <c:pt idx="236">
                  <c:v>1</c:v>
                </c:pt>
                <c:pt idx="237">
                  <c:v>2</c:v>
                </c:pt>
                <c:pt idx="238">
                  <c:v>3</c:v>
                </c:pt>
                <c:pt idx="239">
                  <c:v>0</c:v>
                </c:pt>
                <c:pt idx="240">
                  <c:v>0</c:v>
                </c:pt>
                <c:pt idx="241">
                  <c:v>0</c:v>
                </c:pt>
                <c:pt idx="242">
                  <c:v>0</c:v>
                </c:pt>
                <c:pt idx="243">
                  <c:v>0</c:v>
                </c:pt>
                <c:pt idx="244">
                  <c:v>0</c:v>
                </c:pt>
                <c:pt idx="245">
                  <c:v>0</c:v>
                </c:pt>
                <c:pt idx="246">
                  <c:v>0</c:v>
                </c:pt>
                <c:pt idx="247">
                  <c:v>1</c:v>
                </c:pt>
                <c:pt idx="248">
                  <c:v>0</c:v>
                </c:pt>
                <c:pt idx="249">
                  <c:v>0</c:v>
                </c:pt>
                <c:pt idx="250">
                  <c:v>1</c:v>
                </c:pt>
                <c:pt idx="251">
                  <c:v>2</c:v>
                </c:pt>
                <c:pt idx="252">
                  <c:v>1</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1</c:v>
                </c:pt>
                <c:pt idx="294">
                  <c:v>0</c:v>
                </c:pt>
                <c:pt idx="295">
                  <c:v>1</c:v>
                </c:pt>
                <c:pt idx="296">
                  <c:v>0</c:v>
                </c:pt>
                <c:pt idx="297">
                  <c:v>0</c:v>
                </c:pt>
                <c:pt idx="298">
                  <c:v>0</c:v>
                </c:pt>
                <c:pt idx="299">
                  <c:v>0</c:v>
                </c:pt>
                <c:pt idx="300">
                  <c:v>0</c:v>
                </c:pt>
                <c:pt idx="301">
                  <c:v>0</c:v>
                </c:pt>
                <c:pt idx="302">
                  <c:v>1</c:v>
                </c:pt>
                <c:pt idx="303">
                  <c:v>0</c:v>
                </c:pt>
                <c:pt idx="304">
                  <c:v>0</c:v>
                </c:pt>
                <c:pt idx="305">
                  <c:v>0</c:v>
                </c:pt>
                <c:pt idx="306">
                  <c:v>1</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1</c:v>
                </c:pt>
                <c:pt idx="326">
                  <c:v>0</c:v>
                </c:pt>
                <c:pt idx="327">
                  <c:v>0</c:v>
                </c:pt>
                <c:pt idx="328">
                  <c:v>0</c:v>
                </c:pt>
                <c:pt idx="329">
                  <c:v>0</c:v>
                </c:pt>
                <c:pt idx="330">
                  <c:v>0</c:v>
                </c:pt>
                <c:pt idx="331">
                  <c:v>0</c:v>
                </c:pt>
                <c:pt idx="332">
                  <c:v>0</c:v>
                </c:pt>
                <c:pt idx="333">
                  <c:v>1</c:v>
                </c:pt>
                <c:pt idx="334">
                  <c:v>1</c:v>
                </c:pt>
                <c:pt idx="335">
                  <c:v>0</c:v>
                </c:pt>
                <c:pt idx="336">
                  <c:v>0</c:v>
                </c:pt>
                <c:pt idx="337">
                  <c:v>0</c:v>
                </c:pt>
                <c:pt idx="338">
                  <c:v>0</c:v>
                </c:pt>
                <c:pt idx="339">
                  <c:v>0</c:v>
                </c:pt>
                <c:pt idx="340">
                  <c:v>1</c:v>
                </c:pt>
                <c:pt idx="341">
                  <c:v>0</c:v>
                </c:pt>
                <c:pt idx="342">
                  <c:v>1</c:v>
                </c:pt>
                <c:pt idx="343">
                  <c:v>0</c:v>
                </c:pt>
                <c:pt idx="344">
                  <c:v>0</c:v>
                </c:pt>
                <c:pt idx="345">
                  <c:v>0</c:v>
                </c:pt>
                <c:pt idx="346">
                  <c:v>0</c:v>
                </c:pt>
                <c:pt idx="347">
                  <c:v>1</c:v>
                </c:pt>
                <c:pt idx="348">
                  <c:v>1</c:v>
                </c:pt>
                <c:pt idx="349">
                  <c:v>0</c:v>
                </c:pt>
                <c:pt idx="350">
                  <c:v>0</c:v>
                </c:pt>
                <c:pt idx="351">
                  <c:v>0</c:v>
                </c:pt>
                <c:pt idx="352">
                  <c:v>0</c:v>
                </c:pt>
                <c:pt idx="353">
                  <c:v>0</c:v>
                </c:pt>
                <c:pt idx="354">
                  <c:v>0</c:v>
                </c:pt>
                <c:pt idx="355">
                  <c:v>0</c:v>
                </c:pt>
                <c:pt idx="356">
                  <c:v>0</c:v>
                </c:pt>
                <c:pt idx="357">
                  <c:v>0</c:v>
                </c:pt>
                <c:pt idx="358">
                  <c:v>1</c:v>
                </c:pt>
                <c:pt idx="359">
                  <c:v>0</c:v>
                </c:pt>
                <c:pt idx="360">
                  <c:v>0</c:v>
                </c:pt>
                <c:pt idx="361">
                  <c:v>0</c:v>
                </c:pt>
                <c:pt idx="362">
                  <c:v>1</c:v>
                </c:pt>
                <c:pt idx="363">
                  <c:v>1</c:v>
                </c:pt>
                <c:pt idx="364">
                  <c:v>4</c:v>
                </c:pt>
                <c:pt idx="365">
                  <c:v>0</c:v>
                </c:pt>
                <c:pt idx="366">
                  <c:v>2</c:v>
                </c:pt>
                <c:pt idx="367">
                  <c:v>0</c:v>
                </c:pt>
                <c:pt idx="368">
                  <c:v>0</c:v>
                </c:pt>
                <c:pt idx="369">
                  <c:v>0</c:v>
                </c:pt>
                <c:pt idx="370">
                  <c:v>0</c:v>
                </c:pt>
                <c:pt idx="371">
                  <c:v>0</c:v>
                </c:pt>
                <c:pt idx="372">
                  <c:v>0</c:v>
                </c:pt>
                <c:pt idx="373">
                  <c:v>0</c:v>
                </c:pt>
                <c:pt idx="374">
                  <c:v>1</c:v>
                </c:pt>
                <c:pt idx="375">
                  <c:v>1</c:v>
                </c:pt>
                <c:pt idx="376">
                  <c:v>0</c:v>
                </c:pt>
                <c:pt idx="377">
                  <c:v>0</c:v>
                </c:pt>
                <c:pt idx="378">
                  <c:v>0</c:v>
                </c:pt>
                <c:pt idx="379">
                  <c:v>1</c:v>
                </c:pt>
                <c:pt idx="380">
                  <c:v>1</c:v>
                </c:pt>
                <c:pt idx="381">
                  <c:v>0</c:v>
                </c:pt>
                <c:pt idx="382">
                  <c:v>4</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1</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1</c:v>
                </c:pt>
                <c:pt idx="441">
                  <c:v>0</c:v>
                </c:pt>
                <c:pt idx="442">
                  <c:v>0</c:v>
                </c:pt>
                <c:pt idx="443">
                  <c:v>0</c:v>
                </c:pt>
                <c:pt idx="444">
                  <c:v>0</c:v>
                </c:pt>
                <c:pt idx="445">
                  <c:v>0</c:v>
                </c:pt>
                <c:pt idx="446">
                  <c:v>0</c:v>
                </c:pt>
                <c:pt idx="447">
                  <c:v>0</c:v>
                </c:pt>
                <c:pt idx="448">
                  <c:v>0</c:v>
                </c:pt>
                <c:pt idx="449">
                  <c:v>1</c:v>
                </c:pt>
                <c:pt idx="450">
                  <c:v>0</c:v>
                </c:pt>
                <c:pt idx="451">
                  <c:v>0</c:v>
                </c:pt>
                <c:pt idx="452">
                  <c:v>1</c:v>
                </c:pt>
                <c:pt idx="453">
                  <c:v>0</c:v>
                </c:pt>
                <c:pt idx="454">
                  <c:v>0</c:v>
                </c:pt>
                <c:pt idx="455">
                  <c:v>0</c:v>
                </c:pt>
                <c:pt idx="456">
                  <c:v>0</c:v>
                </c:pt>
                <c:pt idx="457">
                  <c:v>0</c:v>
                </c:pt>
                <c:pt idx="458">
                  <c:v>0</c:v>
                </c:pt>
                <c:pt idx="459">
                  <c:v>1</c:v>
                </c:pt>
                <c:pt idx="460">
                  <c:v>1</c:v>
                </c:pt>
                <c:pt idx="461">
                  <c:v>1</c:v>
                </c:pt>
                <c:pt idx="462">
                  <c:v>1</c:v>
                </c:pt>
                <c:pt idx="463">
                  <c:v>0</c:v>
                </c:pt>
                <c:pt idx="464">
                  <c:v>0</c:v>
                </c:pt>
                <c:pt idx="465">
                  <c:v>0</c:v>
                </c:pt>
                <c:pt idx="466">
                  <c:v>0</c:v>
                </c:pt>
                <c:pt idx="467">
                  <c:v>0</c:v>
                </c:pt>
                <c:pt idx="468">
                  <c:v>1</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1</c:v>
                </c:pt>
                <c:pt idx="488">
                  <c:v>0</c:v>
                </c:pt>
                <c:pt idx="489">
                  <c:v>1</c:v>
                </c:pt>
                <c:pt idx="490">
                  <c:v>1</c:v>
                </c:pt>
                <c:pt idx="491">
                  <c:v>1</c:v>
                </c:pt>
                <c:pt idx="492">
                  <c:v>0</c:v>
                </c:pt>
                <c:pt idx="493">
                  <c:v>1</c:v>
                </c:pt>
                <c:pt idx="494">
                  <c:v>1</c:v>
                </c:pt>
                <c:pt idx="495">
                  <c:v>0</c:v>
                </c:pt>
                <c:pt idx="496">
                  <c:v>0</c:v>
                </c:pt>
                <c:pt idx="497">
                  <c:v>0</c:v>
                </c:pt>
                <c:pt idx="498">
                  <c:v>0</c:v>
                </c:pt>
                <c:pt idx="499">
                  <c:v>0</c:v>
                </c:pt>
                <c:pt idx="500">
                  <c:v>0</c:v>
                </c:pt>
                <c:pt idx="501">
                  <c:v>0</c:v>
                </c:pt>
                <c:pt idx="502">
                  <c:v>0</c:v>
                </c:pt>
                <c:pt idx="503">
                  <c:v>1</c:v>
                </c:pt>
                <c:pt idx="504">
                  <c:v>0</c:v>
                </c:pt>
                <c:pt idx="505">
                  <c:v>0</c:v>
                </c:pt>
                <c:pt idx="506">
                  <c:v>0</c:v>
                </c:pt>
                <c:pt idx="507">
                  <c:v>0</c:v>
                </c:pt>
                <c:pt idx="508">
                  <c:v>0</c:v>
                </c:pt>
                <c:pt idx="509">
                  <c:v>2</c:v>
                </c:pt>
                <c:pt idx="510">
                  <c:v>1</c:v>
                </c:pt>
                <c:pt idx="511">
                  <c:v>0</c:v>
                </c:pt>
                <c:pt idx="512">
                  <c:v>0</c:v>
                </c:pt>
                <c:pt idx="513">
                  <c:v>0</c:v>
                </c:pt>
                <c:pt idx="514">
                  <c:v>0</c:v>
                </c:pt>
                <c:pt idx="515">
                  <c:v>0</c:v>
                </c:pt>
                <c:pt idx="516">
                  <c:v>0</c:v>
                </c:pt>
                <c:pt idx="517">
                  <c:v>1</c:v>
                </c:pt>
                <c:pt idx="518">
                  <c:v>1</c:v>
                </c:pt>
                <c:pt idx="519">
                  <c:v>0</c:v>
                </c:pt>
                <c:pt idx="520">
                  <c:v>1</c:v>
                </c:pt>
                <c:pt idx="521">
                  <c:v>1</c:v>
                </c:pt>
                <c:pt idx="522">
                  <c:v>1</c:v>
                </c:pt>
                <c:pt idx="523">
                  <c:v>0</c:v>
                </c:pt>
                <c:pt idx="524">
                  <c:v>1</c:v>
                </c:pt>
                <c:pt idx="525">
                  <c:v>0</c:v>
                </c:pt>
                <c:pt idx="526">
                  <c:v>6</c:v>
                </c:pt>
                <c:pt idx="527">
                  <c:v>0</c:v>
                </c:pt>
                <c:pt idx="528">
                  <c:v>0</c:v>
                </c:pt>
                <c:pt idx="529">
                  <c:v>0</c:v>
                </c:pt>
                <c:pt idx="530">
                  <c:v>1</c:v>
                </c:pt>
                <c:pt idx="531">
                  <c:v>1</c:v>
                </c:pt>
                <c:pt idx="532">
                  <c:v>0</c:v>
                </c:pt>
                <c:pt idx="533">
                  <c:v>2</c:v>
                </c:pt>
                <c:pt idx="534">
                  <c:v>0</c:v>
                </c:pt>
                <c:pt idx="535">
                  <c:v>0</c:v>
                </c:pt>
                <c:pt idx="536">
                  <c:v>1</c:v>
                </c:pt>
                <c:pt idx="537">
                  <c:v>0</c:v>
                </c:pt>
                <c:pt idx="538">
                  <c:v>1</c:v>
                </c:pt>
                <c:pt idx="539">
                  <c:v>1</c:v>
                </c:pt>
                <c:pt idx="540">
                  <c:v>1</c:v>
                </c:pt>
                <c:pt idx="541">
                  <c:v>0</c:v>
                </c:pt>
                <c:pt idx="542">
                  <c:v>1</c:v>
                </c:pt>
                <c:pt idx="543">
                  <c:v>0</c:v>
                </c:pt>
                <c:pt idx="544">
                  <c:v>0</c:v>
                </c:pt>
                <c:pt idx="545">
                  <c:v>0</c:v>
                </c:pt>
                <c:pt idx="546">
                  <c:v>3</c:v>
                </c:pt>
                <c:pt idx="547">
                  <c:v>3</c:v>
                </c:pt>
                <c:pt idx="548">
                  <c:v>2</c:v>
                </c:pt>
                <c:pt idx="549">
                  <c:v>6</c:v>
                </c:pt>
                <c:pt idx="550">
                  <c:v>6</c:v>
                </c:pt>
                <c:pt idx="551">
                  <c:v>2</c:v>
                </c:pt>
                <c:pt idx="552">
                  <c:v>2</c:v>
                </c:pt>
                <c:pt idx="553">
                  <c:v>1</c:v>
                </c:pt>
                <c:pt idx="554">
                  <c:v>9</c:v>
                </c:pt>
                <c:pt idx="555">
                  <c:v>7</c:v>
                </c:pt>
                <c:pt idx="556">
                  <c:v>10</c:v>
                </c:pt>
                <c:pt idx="557">
                  <c:v>6</c:v>
                </c:pt>
                <c:pt idx="558">
                  <c:v>26</c:v>
                </c:pt>
                <c:pt idx="559">
                  <c:v>1</c:v>
                </c:pt>
                <c:pt idx="560">
                  <c:v>0</c:v>
                </c:pt>
                <c:pt idx="561">
                  <c:v>2</c:v>
                </c:pt>
                <c:pt idx="562">
                  <c:v>1</c:v>
                </c:pt>
                <c:pt idx="563">
                  <c:v>0</c:v>
                </c:pt>
                <c:pt idx="564">
                  <c:v>1</c:v>
                </c:pt>
                <c:pt idx="565">
                  <c:v>0</c:v>
                </c:pt>
                <c:pt idx="566">
                  <c:v>1</c:v>
                </c:pt>
                <c:pt idx="567">
                  <c:v>0</c:v>
                </c:pt>
                <c:pt idx="568">
                  <c:v>2</c:v>
                </c:pt>
                <c:pt idx="569">
                  <c:v>0</c:v>
                </c:pt>
                <c:pt idx="570">
                  <c:v>0</c:v>
                </c:pt>
                <c:pt idx="571">
                  <c:v>2</c:v>
                </c:pt>
                <c:pt idx="572">
                  <c:v>2</c:v>
                </c:pt>
                <c:pt idx="573">
                  <c:v>4</c:v>
                </c:pt>
                <c:pt idx="574">
                  <c:v>6</c:v>
                </c:pt>
                <c:pt idx="575">
                  <c:v>2</c:v>
                </c:pt>
                <c:pt idx="576">
                  <c:v>1</c:v>
                </c:pt>
                <c:pt idx="577">
                  <c:v>2</c:v>
                </c:pt>
                <c:pt idx="578">
                  <c:v>0</c:v>
                </c:pt>
                <c:pt idx="579">
                  <c:v>3</c:v>
                </c:pt>
                <c:pt idx="580">
                  <c:v>1</c:v>
                </c:pt>
                <c:pt idx="581">
                  <c:v>2</c:v>
                </c:pt>
                <c:pt idx="582">
                  <c:v>6</c:v>
                </c:pt>
                <c:pt idx="583">
                  <c:v>3</c:v>
                </c:pt>
                <c:pt idx="584">
                  <c:v>5</c:v>
                </c:pt>
                <c:pt idx="585">
                  <c:v>5</c:v>
                </c:pt>
                <c:pt idx="586">
                  <c:v>10</c:v>
                </c:pt>
                <c:pt idx="587">
                  <c:v>3</c:v>
                </c:pt>
                <c:pt idx="588">
                  <c:v>13</c:v>
                </c:pt>
                <c:pt idx="589">
                  <c:v>9</c:v>
                </c:pt>
                <c:pt idx="590">
                  <c:v>37</c:v>
                </c:pt>
                <c:pt idx="591">
                  <c:v>2</c:v>
                </c:pt>
                <c:pt idx="592">
                  <c:v>0</c:v>
                </c:pt>
                <c:pt idx="593">
                  <c:v>1</c:v>
                </c:pt>
                <c:pt idx="594">
                  <c:v>2</c:v>
                </c:pt>
                <c:pt idx="595">
                  <c:v>10</c:v>
                </c:pt>
                <c:pt idx="596">
                  <c:v>3</c:v>
                </c:pt>
                <c:pt idx="597">
                  <c:v>2</c:v>
                </c:pt>
                <c:pt idx="598">
                  <c:v>1</c:v>
                </c:pt>
                <c:pt idx="599">
                  <c:v>5</c:v>
                </c:pt>
                <c:pt idx="600">
                  <c:v>4</c:v>
                </c:pt>
                <c:pt idx="601">
                  <c:v>2</c:v>
                </c:pt>
                <c:pt idx="602">
                  <c:v>2</c:v>
                </c:pt>
                <c:pt idx="603">
                  <c:v>9</c:v>
                </c:pt>
                <c:pt idx="604">
                  <c:v>4</c:v>
                </c:pt>
                <c:pt idx="605">
                  <c:v>5</c:v>
                </c:pt>
                <c:pt idx="606">
                  <c:v>17</c:v>
                </c:pt>
                <c:pt idx="607">
                  <c:v>2</c:v>
                </c:pt>
                <c:pt idx="608">
                  <c:v>4</c:v>
                </c:pt>
                <c:pt idx="609">
                  <c:v>4</c:v>
                </c:pt>
                <c:pt idx="610">
                  <c:v>16</c:v>
                </c:pt>
                <c:pt idx="611">
                  <c:v>11</c:v>
                </c:pt>
                <c:pt idx="612">
                  <c:v>8</c:v>
                </c:pt>
                <c:pt idx="613">
                  <c:v>23</c:v>
                </c:pt>
                <c:pt idx="614">
                  <c:v>41</c:v>
                </c:pt>
                <c:pt idx="615">
                  <c:v>12</c:v>
                </c:pt>
                <c:pt idx="616">
                  <c:v>22</c:v>
                </c:pt>
                <c:pt idx="617">
                  <c:v>14</c:v>
                </c:pt>
                <c:pt idx="618">
                  <c:v>57</c:v>
                </c:pt>
                <c:pt idx="619">
                  <c:v>46</c:v>
                </c:pt>
                <c:pt idx="620">
                  <c:v>57</c:v>
                </c:pt>
                <c:pt idx="621">
                  <c:v>35</c:v>
                </c:pt>
                <c:pt idx="622">
                  <c:v>209</c:v>
                </c:pt>
                <c:pt idx="623">
                  <c:v>2</c:v>
                </c:pt>
                <c:pt idx="624">
                  <c:v>4</c:v>
                </c:pt>
                <c:pt idx="625">
                  <c:v>6</c:v>
                </c:pt>
                <c:pt idx="626">
                  <c:v>2</c:v>
                </c:pt>
                <c:pt idx="627">
                  <c:v>11</c:v>
                </c:pt>
                <c:pt idx="628">
                  <c:v>5</c:v>
                </c:pt>
                <c:pt idx="629">
                  <c:v>9</c:v>
                </c:pt>
                <c:pt idx="630">
                  <c:v>19</c:v>
                </c:pt>
                <c:pt idx="631">
                  <c:v>2</c:v>
                </c:pt>
                <c:pt idx="632">
                  <c:v>3</c:v>
                </c:pt>
                <c:pt idx="633">
                  <c:v>3</c:v>
                </c:pt>
                <c:pt idx="634">
                  <c:v>9</c:v>
                </c:pt>
                <c:pt idx="635">
                  <c:v>6</c:v>
                </c:pt>
                <c:pt idx="636">
                  <c:v>10</c:v>
                </c:pt>
                <c:pt idx="637">
                  <c:v>11</c:v>
                </c:pt>
                <c:pt idx="638">
                  <c:v>37</c:v>
                </c:pt>
                <c:pt idx="639">
                  <c:v>0</c:v>
                </c:pt>
                <c:pt idx="640">
                  <c:v>0</c:v>
                </c:pt>
                <c:pt idx="641">
                  <c:v>0</c:v>
                </c:pt>
                <c:pt idx="642">
                  <c:v>1</c:v>
                </c:pt>
                <c:pt idx="643">
                  <c:v>0</c:v>
                </c:pt>
                <c:pt idx="644">
                  <c:v>0</c:v>
                </c:pt>
                <c:pt idx="645">
                  <c:v>0</c:v>
                </c:pt>
                <c:pt idx="646">
                  <c:v>0</c:v>
                </c:pt>
                <c:pt idx="647">
                  <c:v>0</c:v>
                </c:pt>
                <c:pt idx="648">
                  <c:v>0</c:v>
                </c:pt>
                <c:pt idx="649">
                  <c:v>0</c:v>
                </c:pt>
                <c:pt idx="650">
                  <c:v>0</c:v>
                </c:pt>
                <c:pt idx="651">
                  <c:v>0</c:v>
                </c:pt>
                <c:pt idx="652">
                  <c:v>0</c:v>
                </c:pt>
                <c:pt idx="653">
                  <c:v>1</c:v>
                </c:pt>
                <c:pt idx="654">
                  <c:v>0</c:v>
                </c:pt>
                <c:pt idx="655">
                  <c:v>0</c:v>
                </c:pt>
                <c:pt idx="656">
                  <c:v>0</c:v>
                </c:pt>
                <c:pt idx="657">
                  <c:v>0</c:v>
                </c:pt>
                <c:pt idx="658">
                  <c:v>0</c:v>
                </c:pt>
                <c:pt idx="659">
                  <c:v>1</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1</c:v>
                </c:pt>
                <c:pt idx="674">
                  <c:v>0</c:v>
                </c:pt>
                <c:pt idx="675">
                  <c:v>0</c:v>
                </c:pt>
                <c:pt idx="676">
                  <c:v>0</c:v>
                </c:pt>
                <c:pt idx="677">
                  <c:v>2</c:v>
                </c:pt>
                <c:pt idx="678">
                  <c:v>0</c:v>
                </c:pt>
                <c:pt idx="679">
                  <c:v>2</c:v>
                </c:pt>
                <c:pt idx="680">
                  <c:v>2</c:v>
                </c:pt>
                <c:pt idx="681">
                  <c:v>0</c:v>
                </c:pt>
                <c:pt idx="682">
                  <c:v>0</c:v>
                </c:pt>
                <c:pt idx="683">
                  <c:v>0</c:v>
                </c:pt>
                <c:pt idx="684">
                  <c:v>1</c:v>
                </c:pt>
                <c:pt idx="685">
                  <c:v>0</c:v>
                </c:pt>
                <c:pt idx="686">
                  <c:v>9</c:v>
                </c:pt>
                <c:pt idx="687">
                  <c:v>0</c:v>
                </c:pt>
                <c:pt idx="688">
                  <c:v>0</c:v>
                </c:pt>
                <c:pt idx="689">
                  <c:v>0</c:v>
                </c:pt>
                <c:pt idx="690">
                  <c:v>0</c:v>
                </c:pt>
                <c:pt idx="691">
                  <c:v>0</c:v>
                </c:pt>
                <c:pt idx="692">
                  <c:v>0</c:v>
                </c:pt>
                <c:pt idx="693">
                  <c:v>1</c:v>
                </c:pt>
                <c:pt idx="694">
                  <c:v>0</c:v>
                </c:pt>
                <c:pt idx="695">
                  <c:v>1</c:v>
                </c:pt>
                <c:pt idx="696">
                  <c:v>0</c:v>
                </c:pt>
                <c:pt idx="697">
                  <c:v>0</c:v>
                </c:pt>
                <c:pt idx="698">
                  <c:v>0</c:v>
                </c:pt>
                <c:pt idx="699">
                  <c:v>0</c:v>
                </c:pt>
                <c:pt idx="700">
                  <c:v>3</c:v>
                </c:pt>
                <c:pt idx="701">
                  <c:v>0</c:v>
                </c:pt>
                <c:pt idx="702">
                  <c:v>3</c:v>
                </c:pt>
                <c:pt idx="703">
                  <c:v>0</c:v>
                </c:pt>
                <c:pt idx="704">
                  <c:v>0</c:v>
                </c:pt>
                <c:pt idx="705">
                  <c:v>0</c:v>
                </c:pt>
                <c:pt idx="706">
                  <c:v>0</c:v>
                </c:pt>
                <c:pt idx="707">
                  <c:v>1</c:v>
                </c:pt>
                <c:pt idx="708">
                  <c:v>0</c:v>
                </c:pt>
                <c:pt idx="709">
                  <c:v>0</c:v>
                </c:pt>
                <c:pt idx="710">
                  <c:v>4</c:v>
                </c:pt>
                <c:pt idx="711">
                  <c:v>0</c:v>
                </c:pt>
                <c:pt idx="712">
                  <c:v>0</c:v>
                </c:pt>
                <c:pt idx="713">
                  <c:v>1</c:v>
                </c:pt>
                <c:pt idx="714">
                  <c:v>1</c:v>
                </c:pt>
                <c:pt idx="715">
                  <c:v>0</c:v>
                </c:pt>
                <c:pt idx="716">
                  <c:v>1</c:v>
                </c:pt>
                <c:pt idx="717">
                  <c:v>1</c:v>
                </c:pt>
                <c:pt idx="718">
                  <c:v>6</c:v>
                </c:pt>
                <c:pt idx="719">
                  <c:v>0</c:v>
                </c:pt>
                <c:pt idx="720">
                  <c:v>0</c:v>
                </c:pt>
                <c:pt idx="721">
                  <c:v>0</c:v>
                </c:pt>
                <c:pt idx="722">
                  <c:v>0</c:v>
                </c:pt>
                <c:pt idx="723">
                  <c:v>0</c:v>
                </c:pt>
                <c:pt idx="724">
                  <c:v>0</c:v>
                </c:pt>
                <c:pt idx="725">
                  <c:v>0</c:v>
                </c:pt>
                <c:pt idx="726">
                  <c:v>0</c:v>
                </c:pt>
                <c:pt idx="727">
                  <c:v>0</c:v>
                </c:pt>
                <c:pt idx="728">
                  <c:v>2</c:v>
                </c:pt>
                <c:pt idx="729">
                  <c:v>0</c:v>
                </c:pt>
                <c:pt idx="730">
                  <c:v>0</c:v>
                </c:pt>
                <c:pt idx="731">
                  <c:v>0</c:v>
                </c:pt>
                <c:pt idx="732">
                  <c:v>0</c:v>
                </c:pt>
                <c:pt idx="733">
                  <c:v>0</c:v>
                </c:pt>
                <c:pt idx="734">
                  <c:v>4</c:v>
                </c:pt>
                <c:pt idx="735">
                  <c:v>0</c:v>
                </c:pt>
                <c:pt idx="736">
                  <c:v>2</c:v>
                </c:pt>
                <c:pt idx="737">
                  <c:v>0</c:v>
                </c:pt>
                <c:pt idx="738">
                  <c:v>3</c:v>
                </c:pt>
                <c:pt idx="739">
                  <c:v>1</c:v>
                </c:pt>
                <c:pt idx="740">
                  <c:v>1</c:v>
                </c:pt>
                <c:pt idx="741">
                  <c:v>3</c:v>
                </c:pt>
                <c:pt idx="742">
                  <c:v>3</c:v>
                </c:pt>
                <c:pt idx="743">
                  <c:v>3</c:v>
                </c:pt>
                <c:pt idx="744">
                  <c:v>3</c:v>
                </c:pt>
                <c:pt idx="745">
                  <c:v>1</c:v>
                </c:pt>
                <c:pt idx="746">
                  <c:v>11</c:v>
                </c:pt>
                <c:pt idx="747">
                  <c:v>8</c:v>
                </c:pt>
                <c:pt idx="748">
                  <c:v>9</c:v>
                </c:pt>
                <c:pt idx="749">
                  <c:v>5</c:v>
                </c:pt>
                <c:pt idx="750">
                  <c:v>21</c:v>
                </c:pt>
                <c:pt idx="751">
                  <c:v>0</c:v>
                </c:pt>
                <c:pt idx="752">
                  <c:v>0</c:v>
                </c:pt>
                <c:pt idx="753">
                  <c:v>2</c:v>
                </c:pt>
                <c:pt idx="754">
                  <c:v>1</c:v>
                </c:pt>
                <c:pt idx="755">
                  <c:v>1</c:v>
                </c:pt>
                <c:pt idx="756">
                  <c:v>0</c:v>
                </c:pt>
                <c:pt idx="757">
                  <c:v>1</c:v>
                </c:pt>
                <c:pt idx="758">
                  <c:v>1</c:v>
                </c:pt>
                <c:pt idx="759">
                  <c:v>1</c:v>
                </c:pt>
                <c:pt idx="760">
                  <c:v>0</c:v>
                </c:pt>
                <c:pt idx="761">
                  <c:v>2</c:v>
                </c:pt>
                <c:pt idx="762">
                  <c:v>4</c:v>
                </c:pt>
                <c:pt idx="763">
                  <c:v>1</c:v>
                </c:pt>
                <c:pt idx="764">
                  <c:v>0</c:v>
                </c:pt>
                <c:pt idx="765">
                  <c:v>2</c:v>
                </c:pt>
                <c:pt idx="766">
                  <c:v>6</c:v>
                </c:pt>
                <c:pt idx="767">
                  <c:v>0</c:v>
                </c:pt>
                <c:pt idx="768">
                  <c:v>0</c:v>
                </c:pt>
                <c:pt idx="769">
                  <c:v>0</c:v>
                </c:pt>
                <c:pt idx="770">
                  <c:v>0</c:v>
                </c:pt>
                <c:pt idx="771">
                  <c:v>0</c:v>
                </c:pt>
                <c:pt idx="772">
                  <c:v>0</c:v>
                </c:pt>
                <c:pt idx="773">
                  <c:v>1</c:v>
                </c:pt>
                <c:pt idx="774">
                  <c:v>0</c:v>
                </c:pt>
                <c:pt idx="775">
                  <c:v>0</c:v>
                </c:pt>
                <c:pt idx="776">
                  <c:v>0</c:v>
                </c:pt>
                <c:pt idx="777">
                  <c:v>0</c:v>
                </c:pt>
                <c:pt idx="778">
                  <c:v>0</c:v>
                </c:pt>
                <c:pt idx="779">
                  <c:v>0</c:v>
                </c:pt>
                <c:pt idx="780">
                  <c:v>1</c:v>
                </c:pt>
                <c:pt idx="781">
                  <c:v>1</c:v>
                </c:pt>
                <c:pt idx="782">
                  <c:v>0</c:v>
                </c:pt>
                <c:pt idx="783">
                  <c:v>0</c:v>
                </c:pt>
                <c:pt idx="784">
                  <c:v>0</c:v>
                </c:pt>
                <c:pt idx="785">
                  <c:v>0</c:v>
                </c:pt>
                <c:pt idx="786">
                  <c:v>0</c:v>
                </c:pt>
                <c:pt idx="787">
                  <c:v>0</c:v>
                </c:pt>
                <c:pt idx="788">
                  <c:v>0</c:v>
                </c:pt>
                <c:pt idx="789">
                  <c:v>0</c:v>
                </c:pt>
                <c:pt idx="790">
                  <c:v>1</c:v>
                </c:pt>
                <c:pt idx="791">
                  <c:v>0</c:v>
                </c:pt>
                <c:pt idx="792">
                  <c:v>0</c:v>
                </c:pt>
                <c:pt idx="793">
                  <c:v>0</c:v>
                </c:pt>
                <c:pt idx="794">
                  <c:v>0</c:v>
                </c:pt>
                <c:pt idx="795">
                  <c:v>1</c:v>
                </c:pt>
                <c:pt idx="796">
                  <c:v>0</c:v>
                </c:pt>
                <c:pt idx="797">
                  <c:v>0</c:v>
                </c:pt>
                <c:pt idx="798">
                  <c:v>1</c:v>
                </c:pt>
                <c:pt idx="799">
                  <c:v>0</c:v>
                </c:pt>
                <c:pt idx="800">
                  <c:v>0</c:v>
                </c:pt>
                <c:pt idx="801">
                  <c:v>0</c:v>
                </c:pt>
                <c:pt idx="802">
                  <c:v>0</c:v>
                </c:pt>
                <c:pt idx="803">
                  <c:v>0</c:v>
                </c:pt>
                <c:pt idx="804">
                  <c:v>1</c:v>
                </c:pt>
                <c:pt idx="805">
                  <c:v>1</c:v>
                </c:pt>
                <c:pt idx="806">
                  <c:v>2</c:v>
                </c:pt>
                <c:pt idx="807">
                  <c:v>1</c:v>
                </c:pt>
                <c:pt idx="808">
                  <c:v>1</c:v>
                </c:pt>
                <c:pt idx="809">
                  <c:v>0</c:v>
                </c:pt>
                <c:pt idx="810">
                  <c:v>4</c:v>
                </c:pt>
                <c:pt idx="811">
                  <c:v>4</c:v>
                </c:pt>
                <c:pt idx="812">
                  <c:v>1</c:v>
                </c:pt>
                <c:pt idx="813">
                  <c:v>0</c:v>
                </c:pt>
                <c:pt idx="814">
                  <c:v>6</c:v>
                </c:pt>
                <c:pt idx="815">
                  <c:v>0</c:v>
                </c:pt>
                <c:pt idx="816">
                  <c:v>0</c:v>
                </c:pt>
                <c:pt idx="817">
                  <c:v>0</c:v>
                </c:pt>
                <c:pt idx="818">
                  <c:v>0</c:v>
                </c:pt>
                <c:pt idx="819">
                  <c:v>0</c:v>
                </c:pt>
                <c:pt idx="820">
                  <c:v>0</c:v>
                </c:pt>
                <c:pt idx="821">
                  <c:v>2</c:v>
                </c:pt>
                <c:pt idx="822">
                  <c:v>0</c:v>
                </c:pt>
                <c:pt idx="823">
                  <c:v>0</c:v>
                </c:pt>
                <c:pt idx="824">
                  <c:v>1</c:v>
                </c:pt>
                <c:pt idx="825">
                  <c:v>0</c:v>
                </c:pt>
                <c:pt idx="826">
                  <c:v>1</c:v>
                </c:pt>
                <c:pt idx="827">
                  <c:v>0</c:v>
                </c:pt>
                <c:pt idx="828">
                  <c:v>0</c:v>
                </c:pt>
                <c:pt idx="829">
                  <c:v>1</c:v>
                </c:pt>
                <c:pt idx="830">
                  <c:v>0</c:v>
                </c:pt>
                <c:pt idx="831">
                  <c:v>0</c:v>
                </c:pt>
                <c:pt idx="832">
                  <c:v>1</c:v>
                </c:pt>
                <c:pt idx="833">
                  <c:v>0</c:v>
                </c:pt>
                <c:pt idx="834">
                  <c:v>0</c:v>
                </c:pt>
                <c:pt idx="835">
                  <c:v>2</c:v>
                </c:pt>
                <c:pt idx="836">
                  <c:v>0</c:v>
                </c:pt>
                <c:pt idx="837">
                  <c:v>1</c:v>
                </c:pt>
                <c:pt idx="838">
                  <c:v>5</c:v>
                </c:pt>
                <c:pt idx="839">
                  <c:v>0</c:v>
                </c:pt>
                <c:pt idx="840">
                  <c:v>0</c:v>
                </c:pt>
                <c:pt idx="841">
                  <c:v>0</c:v>
                </c:pt>
                <c:pt idx="842">
                  <c:v>5</c:v>
                </c:pt>
                <c:pt idx="843">
                  <c:v>4</c:v>
                </c:pt>
                <c:pt idx="844">
                  <c:v>0</c:v>
                </c:pt>
                <c:pt idx="845">
                  <c:v>4</c:v>
                </c:pt>
                <c:pt idx="846">
                  <c:v>6</c:v>
                </c:pt>
                <c:pt idx="847">
                  <c:v>0</c:v>
                </c:pt>
                <c:pt idx="848">
                  <c:v>0</c:v>
                </c:pt>
                <c:pt idx="849">
                  <c:v>0</c:v>
                </c:pt>
                <c:pt idx="850">
                  <c:v>0</c:v>
                </c:pt>
                <c:pt idx="851">
                  <c:v>1</c:v>
                </c:pt>
                <c:pt idx="852">
                  <c:v>0</c:v>
                </c:pt>
                <c:pt idx="853">
                  <c:v>0</c:v>
                </c:pt>
                <c:pt idx="854">
                  <c:v>3</c:v>
                </c:pt>
                <c:pt idx="855">
                  <c:v>1</c:v>
                </c:pt>
                <c:pt idx="856">
                  <c:v>0</c:v>
                </c:pt>
                <c:pt idx="857">
                  <c:v>0</c:v>
                </c:pt>
                <c:pt idx="858">
                  <c:v>2</c:v>
                </c:pt>
                <c:pt idx="859">
                  <c:v>2</c:v>
                </c:pt>
                <c:pt idx="860">
                  <c:v>1</c:v>
                </c:pt>
                <c:pt idx="861">
                  <c:v>0</c:v>
                </c:pt>
                <c:pt idx="862">
                  <c:v>3</c:v>
                </c:pt>
                <c:pt idx="863">
                  <c:v>0</c:v>
                </c:pt>
                <c:pt idx="864">
                  <c:v>1</c:v>
                </c:pt>
                <c:pt idx="865">
                  <c:v>0</c:v>
                </c:pt>
                <c:pt idx="866">
                  <c:v>1</c:v>
                </c:pt>
                <c:pt idx="867">
                  <c:v>0</c:v>
                </c:pt>
                <c:pt idx="868">
                  <c:v>2</c:v>
                </c:pt>
                <c:pt idx="869">
                  <c:v>1</c:v>
                </c:pt>
                <c:pt idx="870">
                  <c:v>11</c:v>
                </c:pt>
                <c:pt idx="871">
                  <c:v>2</c:v>
                </c:pt>
                <c:pt idx="872">
                  <c:v>5</c:v>
                </c:pt>
                <c:pt idx="873">
                  <c:v>0</c:v>
                </c:pt>
                <c:pt idx="874">
                  <c:v>12</c:v>
                </c:pt>
                <c:pt idx="875">
                  <c:v>6</c:v>
                </c:pt>
                <c:pt idx="876">
                  <c:v>14</c:v>
                </c:pt>
                <c:pt idx="877">
                  <c:v>7</c:v>
                </c:pt>
                <c:pt idx="878">
                  <c:v>32</c:v>
                </c:pt>
                <c:pt idx="879">
                  <c:v>0</c:v>
                </c:pt>
                <c:pt idx="880">
                  <c:v>0</c:v>
                </c:pt>
                <c:pt idx="881">
                  <c:v>1</c:v>
                </c:pt>
                <c:pt idx="882">
                  <c:v>0</c:v>
                </c:pt>
                <c:pt idx="883">
                  <c:v>1</c:v>
                </c:pt>
                <c:pt idx="884">
                  <c:v>2</c:v>
                </c:pt>
                <c:pt idx="885">
                  <c:v>3</c:v>
                </c:pt>
                <c:pt idx="886">
                  <c:v>1</c:v>
                </c:pt>
                <c:pt idx="887">
                  <c:v>1</c:v>
                </c:pt>
                <c:pt idx="888">
                  <c:v>0</c:v>
                </c:pt>
                <c:pt idx="889">
                  <c:v>2</c:v>
                </c:pt>
                <c:pt idx="890">
                  <c:v>2</c:v>
                </c:pt>
                <c:pt idx="891">
                  <c:v>3</c:v>
                </c:pt>
                <c:pt idx="892">
                  <c:v>3</c:v>
                </c:pt>
                <c:pt idx="893">
                  <c:v>2</c:v>
                </c:pt>
                <c:pt idx="894">
                  <c:v>6</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1</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1</c:v>
                </c:pt>
                <c:pt idx="924">
                  <c:v>1</c:v>
                </c:pt>
                <c:pt idx="925">
                  <c:v>0</c:v>
                </c:pt>
                <c:pt idx="926">
                  <c:v>1</c:v>
                </c:pt>
                <c:pt idx="927">
                  <c:v>0</c:v>
                </c:pt>
                <c:pt idx="928">
                  <c:v>0</c:v>
                </c:pt>
                <c:pt idx="929">
                  <c:v>0</c:v>
                </c:pt>
                <c:pt idx="930">
                  <c:v>0</c:v>
                </c:pt>
                <c:pt idx="931">
                  <c:v>0</c:v>
                </c:pt>
                <c:pt idx="932">
                  <c:v>1</c:v>
                </c:pt>
                <c:pt idx="933">
                  <c:v>0</c:v>
                </c:pt>
                <c:pt idx="934">
                  <c:v>0</c:v>
                </c:pt>
                <c:pt idx="935">
                  <c:v>0</c:v>
                </c:pt>
                <c:pt idx="936">
                  <c:v>0</c:v>
                </c:pt>
                <c:pt idx="937">
                  <c:v>0</c:v>
                </c:pt>
                <c:pt idx="938">
                  <c:v>1</c:v>
                </c:pt>
                <c:pt idx="939">
                  <c:v>0</c:v>
                </c:pt>
                <c:pt idx="940">
                  <c:v>1</c:v>
                </c:pt>
                <c:pt idx="941">
                  <c:v>1</c:v>
                </c:pt>
                <c:pt idx="942">
                  <c:v>1</c:v>
                </c:pt>
                <c:pt idx="943">
                  <c:v>0</c:v>
                </c:pt>
                <c:pt idx="944">
                  <c:v>1</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2</c:v>
                </c:pt>
                <c:pt idx="959">
                  <c:v>0</c:v>
                </c:pt>
                <c:pt idx="960">
                  <c:v>0</c:v>
                </c:pt>
                <c:pt idx="961">
                  <c:v>0</c:v>
                </c:pt>
                <c:pt idx="962">
                  <c:v>0</c:v>
                </c:pt>
                <c:pt idx="963">
                  <c:v>0</c:v>
                </c:pt>
                <c:pt idx="964">
                  <c:v>0</c:v>
                </c:pt>
                <c:pt idx="965">
                  <c:v>2</c:v>
                </c:pt>
                <c:pt idx="966">
                  <c:v>1</c:v>
                </c:pt>
                <c:pt idx="967">
                  <c:v>0</c:v>
                </c:pt>
                <c:pt idx="968">
                  <c:v>2</c:v>
                </c:pt>
                <c:pt idx="969">
                  <c:v>0</c:v>
                </c:pt>
                <c:pt idx="970">
                  <c:v>0</c:v>
                </c:pt>
                <c:pt idx="971">
                  <c:v>0</c:v>
                </c:pt>
                <c:pt idx="972">
                  <c:v>3</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2</c:v>
                </c:pt>
                <c:pt idx="989">
                  <c:v>1</c:v>
                </c:pt>
                <c:pt idx="990">
                  <c:v>0</c:v>
                </c:pt>
                <c:pt idx="991">
                  <c:v>0</c:v>
                </c:pt>
                <c:pt idx="992">
                  <c:v>0</c:v>
                </c:pt>
                <c:pt idx="993">
                  <c:v>0</c:v>
                </c:pt>
                <c:pt idx="994">
                  <c:v>0</c:v>
                </c:pt>
                <c:pt idx="995">
                  <c:v>0</c:v>
                </c:pt>
                <c:pt idx="996">
                  <c:v>1</c:v>
                </c:pt>
                <c:pt idx="997">
                  <c:v>1</c:v>
                </c:pt>
                <c:pt idx="998">
                  <c:v>3</c:v>
                </c:pt>
                <c:pt idx="999">
                  <c:v>1</c:v>
                </c:pt>
                <c:pt idx="1000">
                  <c:v>1</c:v>
                </c:pt>
                <c:pt idx="1001">
                  <c:v>0</c:v>
                </c:pt>
                <c:pt idx="1002">
                  <c:v>6</c:v>
                </c:pt>
                <c:pt idx="1003">
                  <c:v>3</c:v>
                </c:pt>
                <c:pt idx="1004">
                  <c:v>6</c:v>
                </c:pt>
                <c:pt idx="1005">
                  <c:v>2</c:v>
                </c:pt>
                <c:pt idx="1006">
                  <c:v>7</c:v>
                </c:pt>
                <c:pt idx="1007">
                  <c:v>0</c:v>
                </c:pt>
                <c:pt idx="1008">
                  <c:v>0</c:v>
                </c:pt>
                <c:pt idx="1009">
                  <c:v>0</c:v>
                </c:pt>
                <c:pt idx="1010">
                  <c:v>0</c:v>
                </c:pt>
                <c:pt idx="1011">
                  <c:v>0</c:v>
                </c:pt>
                <c:pt idx="1012">
                  <c:v>0</c:v>
                </c:pt>
                <c:pt idx="1013">
                  <c:v>2</c:v>
                </c:pt>
                <c:pt idx="1014">
                  <c:v>1</c:v>
                </c:pt>
                <c:pt idx="1015">
                  <c:v>1</c:v>
                </c:pt>
                <c:pt idx="1016">
                  <c:v>0</c:v>
                </c:pt>
                <c:pt idx="1017">
                  <c:v>0</c:v>
                </c:pt>
                <c:pt idx="1018">
                  <c:v>0</c:v>
                </c:pt>
                <c:pt idx="1019">
                  <c:v>1</c:v>
                </c:pt>
                <c:pt idx="1020">
                  <c:v>2</c:v>
                </c:pt>
                <c:pt idx="1021">
                  <c:v>4</c:v>
                </c:pt>
                <c:pt idx="1022">
                  <c:v>6</c:v>
                </c:pt>
                <c:pt idx="1023">
                  <c:v>0</c:v>
                </c:pt>
                <c:pt idx="1024">
                  <c:v>0</c:v>
                </c:pt>
                <c:pt idx="1025">
                  <c:v>0</c:v>
                </c:pt>
                <c:pt idx="1026">
                  <c:v>0</c:v>
                </c:pt>
                <c:pt idx="1027">
                  <c:v>0</c:v>
                </c:pt>
                <c:pt idx="1028">
                  <c:v>0</c:v>
                </c:pt>
                <c:pt idx="1029">
                  <c:v>0</c:v>
                </c:pt>
                <c:pt idx="1030">
                  <c:v>0</c:v>
                </c:pt>
                <c:pt idx="1031">
                  <c:v>0</c:v>
                </c:pt>
                <c:pt idx="1032">
                  <c:v>0</c:v>
                </c:pt>
                <c:pt idx="1033">
                  <c:v>0</c:v>
                </c:pt>
                <c:pt idx="1034">
                  <c:v>1</c:v>
                </c:pt>
                <c:pt idx="1035">
                  <c:v>0</c:v>
                </c:pt>
                <c:pt idx="1036">
                  <c:v>0</c:v>
                </c:pt>
                <c:pt idx="1037">
                  <c:v>0</c:v>
                </c:pt>
                <c:pt idx="1038">
                  <c:v>1</c:v>
                </c:pt>
                <c:pt idx="1039">
                  <c:v>0</c:v>
                </c:pt>
                <c:pt idx="1040">
                  <c:v>1</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1</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1</c:v>
                </c:pt>
                <c:pt idx="1074">
                  <c:v>0</c:v>
                </c:pt>
                <c:pt idx="1075">
                  <c:v>0</c:v>
                </c:pt>
                <c:pt idx="1076">
                  <c:v>0</c:v>
                </c:pt>
                <c:pt idx="1077">
                  <c:v>0</c:v>
                </c:pt>
                <c:pt idx="1078">
                  <c:v>0</c:v>
                </c:pt>
                <c:pt idx="1079">
                  <c:v>0</c:v>
                </c:pt>
                <c:pt idx="1080">
                  <c:v>0</c:v>
                </c:pt>
                <c:pt idx="1081">
                  <c:v>0</c:v>
                </c:pt>
                <c:pt idx="1082">
                  <c:v>0</c:v>
                </c:pt>
                <c:pt idx="1083">
                  <c:v>1</c:v>
                </c:pt>
                <c:pt idx="1084">
                  <c:v>0</c:v>
                </c:pt>
                <c:pt idx="1085">
                  <c:v>0</c:v>
                </c:pt>
                <c:pt idx="1086">
                  <c:v>0</c:v>
                </c:pt>
                <c:pt idx="1087">
                  <c:v>0</c:v>
                </c:pt>
                <c:pt idx="1088">
                  <c:v>0</c:v>
                </c:pt>
                <c:pt idx="1089">
                  <c:v>0</c:v>
                </c:pt>
                <c:pt idx="1090">
                  <c:v>0</c:v>
                </c:pt>
                <c:pt idx="1091">
                  <c:v>0</c:v>
                </c:pt>
                <c:pt idx="1092">
                  <c:v>0</c:v>
                </c:pt>
                <c:pt idx="1093">
                  <c:v>0</c:v>
                </c:pt>
                <c:pt idx="1094">
                  <c:v>1</c:v>
                </c:pt>
                <c:pt idx="1095">
                  <c:v>0</c:v>
                </c:pt>
                <c:pt idx="1096">
                  <c:v>0</c:v>
                </c:pt>
                <c:pt idx="1097">
                  <c:v>0</c:v>
                </c:pt>
                <c:pt idx="1098">
                  <c:v>2</c:v>
                </c:pt>
                <c:pt idx="1099">
                  <c:v>0</c:v>
                </c:pt>
                <c:pt idx="1100">
                  <c:v>0</c:v>
                </c:pt>
                <c:pt idx="1101">
                  <c:v>0</c:v>
                </c:pt>
                <c:pt idx="1102">
                  <c:v>1</c:v>
                </c:pt>
                <c:pt idx="1103">
                  <c:v>0</c:v>
                </c:pt>
                <c:pt idx="1104">
                  <c:v>0</c:v>
                </c:pt>
                <c:pt idx="1105">
                  <c:v>0</c:v>
                </c:pt>
                <c:pt idx="1106">
                  <c:v>1</c:v>
                </c:pt>
                <c:pt idx="1107">
                  <c:v>1</c:v>
                </c:pt>
                <c:pt idx="1108">
                  <c:v>0</c:v>
                </c:pt>
                <c:pt idx="1109">
                  <c:v>0</c:v>
                </c:pt>
                <c:pt idx="1110">
                  <c:v>0</c:v>
                </c:pt>
                <c:pt idx="1111">
                  <c:v>0</c:v>
                </c:pt>
                <c:pt idx="1112">
                  <c:v>0</c:v>
                </c:pt>
                <c:pt idx="1113">
                  <c:v>0</c:v>
                </c:pt>
                <c:pt idx="1114">
                  <c:v>0</c:v>
                </c:pt>
                <c:pt idx="1115">
                  <c:v>0</c:v>
                </c:pt>
                <c:pt idx="1116">
                  <c:v>0</c:v>
                </c:pt>
                <c:pt idx="1117">
                  <c:v>1</c:v>
                </c:pt>
                <c:pt idx="1118">
                  <c:v>1</c:v>
                </c:pt>
                <c:pt idx="1119">
                  <c:v>1</c:v>
                </c:pt>
                <c:pt idx="1120">
                  <c:v>0</c:v>
                </c:pt>
                <c:pt idx="1121">
                  <c:v>0</c:v>
                </c:pt>
                <c:pt idx="1122">
                  <c:v>0</c:v>
                </c:pt>
                <c:pt idx="1123">
                  <c:v>0</c:v>
                </c:pt>
                <c:pt idx="1124">
                  <c:v>0</c:v>
                </c:pt>
                <c:pt idx="1125">
                  <c:v>0</c:v>
                </c:pt>
                <c:pt idx="1126">
                  <c:v>2</c:v>
                </c:pt>
                <c:pt idx="1127">
                  <c:v>1</c:v>
                </c:pt>
                <c:pt idx="1128">
                  <c:v>0</c:v>
                </c:pt>
                <c:pt idx="1129">
                  <c:v>3</c:v>
                </c:pt>
                <c:pt idx="1130">
                  <c:v>3</c:v>
                </c:pt>
                <c:pt idx="1131">
                  <c:v>0</c:v>
                </c:pt>
                <c:pt idx="1132">
                  <c:v>2</c:v>
                </c:pt>
                <c:pt idx="1133">
                  <c:v>1</c:v>
                </c:pt>
                <c:pt idx="1134">
                  <c:v>8</c:v>
                </c:pt>
                <c:pt idx="1135">
                  <c:v>2</c:v>
                </c:pt>
                <c:pt idx="1136">
                  <c:v>1</c:v>
                </c:pt>
                <c:pt idx="1137">
                  <c:v>0</c:v>
                </c:pt>
                <c:pt idx="1138">
                  <c:v>0</c:v>
                </c:pt>
                <c:pt idx="1139">
                  <c:v>0</c:v>
                </c:pt>
                <c:pt idx="1140">
                  <c:v>0</c:v>
                </c:pt>
                <c:pt idx="1141">
                  <c:v>0</c:v>
                </c:pt>
                <c:pt idx="1142">
                  <c:v>3</c:v>
                </c:pt>
                <c:pt idx="1143">
                  <c:v>2</c:v>
                </c:pt>
                <c:pt idx="1144">
                  <c:v>1</c:v>
                </c:pt>
                <c:pt idx="1145">
                  <c:v>0</c:v>
                </c:pt>
                <c:pt idx="1146">
                  <c:v>1</c:v>
                </c:pt>
                <c:pt idx="1147">
                  <c:v>1</c:v>
                </c:pt>
                <c:pt idx="1148">
                  <c:v>2</c:v>
                </c:pt>
                <c:pt idx="1149">
                  <c:v>1</c:v>
                </c:pt>
                <c:pt idx="1150">
                  <c:v>2</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1</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1</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1</c:v>
                </c:pt>
                <c:pt idx="1228">
                  <c:v>0</c:v>
                </c:pt>
                <c:pt idx="1229">
                  <c:v>0</c:v>
                </c:pt>
                <c:pt idx="1230">
                  <c:v>1</c:v>
                </c:pt>
                <c:pt idx="1231">
                  <c:v>0</c:v>
                </c:pt>
                <c:pt idx="1232">
                  <c:v>0</c:v>
                </c:pt>
                <c:pt idx="1233">
                  <c:v>0</c:v>
                </c:pt>
                <c:pt idx="1234">
                  <c:v>0</c:v>
                </c:pt>
                <c:pt idx="1235">
                  <c:v>0</c:v>
                </c:pt>
                <c:pt idx="1236">
                  <c:v>1</c:v>
                </c:pt>
                <c:pt idx="1237">
                  <c:v>0</c:v>
                </c:pt>
                <c:pt idx="1238">
                  <c:v>0</c:v>
                </c:pt>
                <c:pt idx="1239">
                  <c:v>0</c:v>
                </c:pt>
                <c:pt idx="1240">
                  <c:v>0</c:v>
                </c:pt>
                <c:pt idx="1241">
                  <c:v>0</c:v>
                </c:pt>
                <c:pt idx="1242">
                  <c:v>0</c:v>
                </c:pt>
                <c:pt idx="1243">
                  <c:v>0</c:v>
                </c:pt>
                <c:pt idx="1244">
                  <c:v>0</c:v>
                </c:pt>
                <c:pt idx="1245">
                  <c:v>1</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1</c:v>
                </c:pt>
                <c:pt idx="1263">
                  <c:v>0</c:v>
                </c:pt>
                <c:pt idx="1264">
                  <c:v>2</c:v>
                </c:pt>
                <c:pt idx="1265">
                  <c:v>0</c:v>
                </c:pt>
                <c:pt idx="1266">
                  <c:v>0</c:v>
                </c:pt>
                <c:pt idx="1267">
                  <c:v>0</c:v>
                </c:pt>
                <c:pt idx="1268">
                  <c:v>0</c:v>
                </c:pt>
                <c:pt idx="1269">
                  <c:v>0</c:v>
                </c:pt>
                <c:pt idx="1270">
                  <c:v>0</c:v>
                </c:pt>
                <c:pt idx="1271">
                  <c:v>0</c:v>
                </c:pt>
                <c:pt idx="1272">
                  <c:v>0</c:v>
                </c:pt>
                <c:pt idx="1273">
                  <c:v>0</c:v>
                </c:pt>
                <c:pt idx="1274">
                  <c:v>0</c:v>
                </c:pt>
                <c:pt idx="1275">
                  <c:v>0</c:v>
                </c:pt>
                <c:pt idx="1276">
                  <c:v>1</c:v>
                </c:pt>
                <c:pt idx="1277">
                  <c:v>0</c:v>
                </c:pt>
                <c:pt idx="1278">
                  <c:v>1</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1</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2</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1</c:v>
                </c:pt>
                <c:pt idx="1384">
                  <c:v>0</c:v>
                </c:pt>
                <c:pt idx="1385">
                  <c:v>1</c:v>
                </c:pt>
                <c:pt idx="1386">
                  <c:v>0</c:v>
                </c:pt>
                <c:pt idx="1387">
                  <c:v>1</c:v>
                </c:pt>
                <c:pt idx="1388">
                  <c:v>1</c:v>
                </c:pt>
                <c:pt idx="1389">
                  <c:v>1</c:v>
                </c:pt>
                <c:pt idx="1390">
                  <c:v>4</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1</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1</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1</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2</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1</c:v>
                </c:pt>
                <c:pt idx="1532">
                  <c:v>0</c:v>
                </c:pt>
                <c:pt idx="1533">
                  <c:v>1</c:v>
                </c:pt>
                <c:pt idx="1534">
                  <c:v>0</c:v>
                </c:pt>
                <c:pt idx="1535">
                  <c:v>0</c:v>
                </c:pt>
                <c:pt idx="1536">
                  <c:v>0</c:v>
                </c:pt>
                <c:pt idx="1537">
                  <c:v>0</c:v>
                </c:pt>
                <c:pt idx="1538">
                  <c:v>0</c:v>
                </c:pt>
                <c:pt idx="1539">
                  <c:v>0</c:v>
                </c:pt>
                <c:pt idx="1540">
                  <c:v>0</c:v>
                </c:pt>
                <c:pt idx="1541">
                  <c:v>0</c:v>
                </c:pt>
                <c:pt idx="1542">
                  <c:v>1</c:v>
                </c:pt>
                <c:pt idx="1543">
                  <c:v>0</c:v>
                </c:pt>
                <c:pt idx="1544">
                  <c:v>0</c:v>
                </c:pt>
                <c:pt idx="1545">
                  <c:v>0</c:v>
                </c:pt>
                <c:pt idx="1546">
                  <c:v>0</c:v>
                </c:pt>
                <c:pt idx="1547">
                  <c:v>0</c:v>
                </c:pt>
                <c:pt idx="1548">
                  <c:v>1</c:v>
                </c:pt>
                <c:pt idx="1549">
                  <c:v>1</c:v>
                </c:pt>
                <c:pt idx="1550">
                  <c:v>0</c:v>
                </c:pt>
                <c:pt idx="1551">
                  <c:v>0</c:v>
                </c:pt>
                <c:pt idx="1552">
                  <c:v>0</c:v>
                </c:pt>
                <c:pt idx="1553">
                  <c:v>0</c:v>
                </c:pt>
                <c:pt idx="1554">
                  <c:v>0</c:v>
                </c:pt>
                <c:pt idx="1555">
                  <c:v>0</c:v>
                </c:pt>
                <c:pt idx="1556">
                  <c:v>1</c:v>
                </c:pt>
                <c:pt idx="1557">
                  <c:v>2</c:v>
                </c:pt>
                <c:pt idx="1558">
                  <c:v>0</c:v>
                </c:pt>
                <c:pt idx="1559">
                  <c:v>0</c:v>
                </c:pt>
                <c:pt idx="1560">
                  <c:v>0</c:v>
                </c:pt>
                <c:pt idx="1561">
                  <c:v>1</c:v>
                </c:pt>
                <c:pt idx="1562">
                  <c:v>0</c:v>
                </c:pt>
                <c:pt idx="1563">
                  <c:v>0</c:v>
                </c:pt>
                <c:pt idx="1564">
                  <c:v>0</c:v>
                </c:pt>
                <c:pt idx="1565">
                  <c:v>0</c:v>
                </c:pt>
                <c:pt idx="1566">
                  <c:v>2</c:v>
                </c:pt>
                <c:pt idx="1567">
                  <c:v>0</c:v>
                </c:pt>
                <c:pt idx="1568">
                  <c:v>0</c:v>
                </c:pt>
                <c:pt idx="1569">
                  <c:v>0</c:v>
                </c:pt>
                <c:pt idx="1570">
                  <c:v>0</c:v>
                </c:pt>
                <c:pt idx="1571">
                  <c:v>1</c:v>
                </c:pt>
                <c:pt idx="1572">
                  <c:v>1</c:v>
                </c:pt>
                <c:pt idx="1573">
                  <c:v>2</c:v>
                </c:pt>
                <c:pt idx="1574">
                  <c:v>2</c:v>
                </c:pt>
                <c:pt idx="1575">
                  <c:v>1</c:v>
                </c:pt>
                <c:pt idx="1576">
                  <c:v>0</c:v>
                </c:pt>
                <c:pt idx="1577">
                  <c:v>0</c:v>
                </c:pt>
                <c:pt idx="1578">
                  <c:v>1</c:v>
                </c:pt>
                <c:pt idx="1579">
                  <c:v>1</c:v>
                </c:pt>
                <c:pt idx="1580">
                  <c:v>1</c:v>
                </c:pt>
                <c:pt idx="1581">
                  <c:v>2</c:v>
                </c:pt>
                <c:pt idx="1582">
                  <c:v>8</c:v>
                </c:pt>
                <c:pt idx="1583">
                  <c:v>0</c:v>
                </c:pt>
                <c:pt idx="1584">
                  <c:v>0</c:v>
                </c:pt>
                <c:pt idx="1585">
                  <c:v>1</c:v>
                </c:pt>
                <c:pt idx="1586">
                  <c:v>0</c:v>
                </c:pt>
                <c:pt idx="1587">
                  <c:v>1</c:v>
                </c:pt>
                <c:pt idx="1588">
                  <c:v>0</c:v>
                </c:pt>
                <c:pt idx="1589">
                  <c:v>0</c:v>
                </c:pt>
                <c:pt idx="1590">
                  <c:v>3</c:v>
                </c:pt>
                <c:pt idx="1591">
                  <c:v>1</c:v>
                </c:pt>
                <c:pt idx="1592">
                  <c:v>1</c:v>
                </c:pt>
                <c:pt idx="1593">
                  <c:v>0</c:v>
                </c:pt>
                <c:pt idx="1594">
                  <c:v>1</c:v>
                </c:pt>
                <c:pt idx="1595">
                  <c:v>0</c:v>
                </c:pt>
                <c:pt idx="1596">
                  <c:v>1</c:v>
                </c:pt>
                <c:pt idx="1597">
                  <c:v>0</c:v>
                </c:pt>
                <c:pt idx="1598">
                  <c:v>1</c:v>
                </c:pt>
                <c:pt idx="1599">
                  <c:v>0</c:v>
                </c:pt>
                <c:pt idx="1600">
                  <c:v>2</c:v>
                </c:pt>
                <c:pt idx="1601">
                  <c:v>0</c:v>
                </c:pt>
                <c:pt idx="1602">
                  <c:v>0</c:v>
                </c:pt>
                <c:pt idx="1603">
                  <c:v>0</c:v>
                </c:pt>
                <c:pt idx="1604">
                  <c:v>0</c:v>
                </c:pt>
                <c:pt idx="1605">
                  <c:v>0</c:v>
                </c:pt>
                <c:pt idx="1606">
                  <c:v>0</c:v>
                </c:pt>
                <c:pt idx="1607">
                  <c:v>1</c:v>
                </c:pt>
                <c:pt idx="1608">
                  <c:v>1</c:v>
                </c:pt>
                <c:pt idx="1609">
                  <c:v>2</c:v>
                </c:pt>
                <c:pt idx="1610">
                  <c:v>3</c:v>
                </c:pt>
                <c:pt idx="1611">
                  <c:v>1</c:v>
                </c:pt>
                <c:pt idx="1612">
                  <c:v>6</c:v>
                </c:pt>
                <c:pt idx="1613">
                  <c:v>4</c:v>
                </c:pt>
                <c:pt idx="1614">
                  <c:v>9</c:v>
                </c:pt>
                <c:pt idx="1615">
                  <c:v>0</c:v>
                </c:pt>
                <c:pt idx="1616">
                  <c:v>0</c:v>
                </c:pt>
                <c:pt idx="1617">
                  <c:v>0</c:v>
                </c:pt>
                <c:pt idx="1618">
                  <c:v>0</c:v>
                </c:pt>
                <c:pt idx="1619">
                  <c:v>0</c:v>
                </c:pt>
                <c:pt idx="1620">
                  <c:v>2</c:v>
                </c:pt>
                <c:pt idx="1621">
                  <c:v>2</c:v>
                </c:pt>
                <c:pt idx="1622">
                  <c:v>1</c:v>
                </c:pt>
                <c:pt idx="1623">
                  <c:v>0</c:v>
                </c:pt>
                <c:pt idx="1624">
                  <c:v>1</c:v>
                </c:pt>
                <c:pt idx="1625">
                  <c:v>0</c:v>
                </c:pt>
                <c:pt idx="1626">
                  <c:v>2</c:v>
                </c:pt>
                <c:pt idx="1627">
                  <c:v>1</c:v>
                </c:pt>
                <c:pt idx="1628">
                  <c:v>3</c:v>
                </c:pt>
                <c:pt idx="1629">
                  <c:v>2</c:v>
                </c:pt>
                <c:pt idx="1630">
                  <c:v>4</c:v>
                </c:pt>
                <c:pt idx="1631">
                  <c:v>1</c:v>
                </c:pt>
                <c:pt idx="1632">
                  <c:v>7</c:v>
                </c:pt>
                <c:pt idx="1633">
                  <c:v>1</c:v>
                </c:pt>
                <c:pt idx="1634">
                  <c:v>2</c:v>
                </c:pt>
                <c:pt idx="1635">
                  <c:v>1</c:v>
                </c:pt>
                <c:pt idx="1636">
                  <c:v>8</c:v>
                </c:pt>
                <c:pt idx="1637">
                  <c:v>5</c:v>
                </c:pt>
                <c:pt idx="1638">
                  <c:v>10</c:v>
                </c:pt>
                <c:pt idx="1639">
                  <c:v>3</c:v>
                </c:pt>
                <c:pt idx="1640">
                  <c:v>6</c:v>
                </c:pt>
                <c:pt idx="1641">
                  <c:v>0</c:v>
                </c:pt>
                <c:pt idx="1642">
                  <c:v>9</c:v>
                </c:pt>
                <c:pt idx="1643">
                  <c:v>10</c:v>
                </c:pt>
                <c:pt idx="1644">
                  <c:v>17</c:v>
                </c:pt>
                <c:pt idx="1645">
                  <c:v>17</c:v>
                </c:pt>
                <c:pt idx="1646">
                  <c:v>48</c:v>
                </c:pt>
                <c:pt idx="1647">
                  <c:v>1</c:v>
                </c:pt>
                <c:pt idx="1648">
                  <c:v>3</c:v>
                </c:pt>
                <c:pt idx="1649">
                  <c:v>0</c:v>
                </c:pt>
                <c:pt idx="1650">
                  <c:v>1</c:v>
                </c:pt>
                <c:pt idx="1651">
                  <c:v>0</c:v>
                </c:pt>
                <c:pt idx="1652">
                  <c:v>1</c:v>
                </c:pt>
                <c:pt idx="1653">
                  <c:v>2</c:v>
                </c:pt>
                <c:pt idx="1654">
                  <c:v>7</c:v>
                </c:pt>
                <c:pt idx="1655">
                  <c:v>2</c:v>
                </c:pt>
                <c:pt idx="1656">
                  <c:v>1</c:v>
                </c:pt>
                <c:pt idx="1657">
                  <c:v>0</c:v>
                </c:pt>
                <c:pt idx="1658">
                  <c:v>1</c:v>
                </c:pt>
                <c:pt idx="1659">
                  <c:v>0</c:v>
                </c:pt>
                <c:pt idx="1660">
                  <c:v>9</c:v>
                </c:pt>
                <c:pt idx="1661">
                  <c:v>3</c:v>
                </c:pt>
                <c:pt idx="1662">
                  <c:v>10</c:v>
                </c:pt>
                <c:pt idx="1663">
                  <c:v>1</c:v>
                </c:pt>
                <c:pt idx="1664">
                  <c:v>0</c:v>
                </c:pt>
                <c:pt idx="1665">
                  <c:v>0</c:v>
                </c:pt>
                <c:pt idx="1666">
                  <c:v>0</c:v>
                </c:pt>
                <c:pt idx="1667">
                  <c:v>0</c:v>
                </c:pt>
                <c:pt idx="1668">
                  <c:v>0</c:v>
                </c:pt>
                <c:pt idx="1669">
                  <c:v>0</c:v>
                </c:pt>
                <c:pt idx="1670">
                  <c:v>0</c:v>
                </c:pt>
                <c:pt idx="1671">
                  <c:v>0</c:v>
                </c:pt>
                <c:pt idx="1672">
                  <c:v>0</c:v>
                </c:pt>
                <c:pt idx="1673">
                  <c:v>0</c:v>
                </c:pt>
                <c:pt idx="1674">
                  <c:v>0</c:v>
                </c:pt>
                <c:pt idx="1675">
                  <c:v>1</c:v>
                </c:pt>
                <c:pt idx="1676">
                  <c:v>0</c:v>
                </c:pt>
                <c:pt idx="1677">
                  <c:v>1</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1</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3</c:v>
                </c:pt>
                <c:pt idx="1741">
                  <c:v>1</c:v>
                </c:pt>
                <c:pt idx="1742">
                  <c:v>2</c:v>
                </c:pt>
                <c:pt idx="1743">
                  <c:v>0</c:v>
                </c:pt>
                <c:pt idx="1744">
                  <c:v>0</c:v>
                </c:pt>
                <c:pt idx="1745">
                  <c:v>0</c:v>
                </c:pt>
                <c:pt idx="1746">
                  <c:v>0</c:v>
                </c:pt>
                <c:pt idx="1747">
                  <c:v>0</c:v>
                </c:pt>
                <c:pt idx="1748">
                  <c:v>0</c:v>
                </c:pt>
                <c:pt idx="1749">
                  <c:v>0</c:v>
                </c:pt>
                <c:pt idx="1750">
                  <c:v>0</c:v>
                </c:pt>
                <c:pt idx="1751">
                  <c:v>0</c:v>
                </c:pt>
                <c:pt idx="1752">
                  <c:v>1</c:v>
                </c:pt>
                <c:pt idx="1753">
                  <c:v>0</c:v>
                </c:pt>
                <c:pt idx="1754">
                  <c:v>1</c:v>
                </c:pt>
                <c:pt idx="1755">
                  <c:v>1</c:v>
                </c:pt>
                <c:pt idx="1756">
                  <c:v>0</c:v>
                </c:pt>
                <c:pt idx="1757">
                  <c:v>1</c:v>
                </c:pt>
                <c:pt idx="1758">
                  <c:v>1</c:v>
                </c:pt>
                <c:pt idx="1759">
                  <c:v>0</c:v>
                </c:pt>
                <c:pt idx="1760">
                  <c:v>0</c:v>
                </c:pt>
                <c:pt idx="1761">
                  <c:v>0</c:v>
                </c:pt>
                <c:pt idx="1762">
                  <c:v>0</c:v>
                </c:pt>
                <c:pt idx="1763">
                  <c:v>0</c:v>
                </c:pt>
                <c:pt idx="1764">
                  <c:v>0</c:v>
                </c:pt>
                <c:pt idx="1765">
                  <c:v>0</c:v>
                </c:pt>
                <c:pt idx="1766">
                  <c:v>1</c:v>
                </c:pt>
                <c:pt idx="1767">
                  <c:v>0</c:v>
                </c:pt>
                <c:pt idx="1768">
                  <c:v>1</c:v>
                </c:pt>
                <c:pt idx="1769">
                  <c:v>0</c:v>
                </c:pt>
                <c:pt idx="1770">
                  <c:v>1</c:v>
                </c:pt>
                <c:pt idx="1771">
                  <c:v>1</c:v>
                </c:pt>
                <c:pt idx="1772">
                  <c:v>5</c:v>
                </c:pt>
                <c:pt idx="1773">
                  <c:v>3</c:v>
                </c:pt>
                <c:pt idx="1774">
                  <c:v>6</c:v>
                </c:pt>
                <c:pt idx="1775">
                  <c:v>0</c:v>
                </c:pt>
                <c:pt idx="1776">
                  <c:v>0</c:v>
                </c:pt>
                <c:pt idx="1777">
                  <c:v>0</c:v>
                </c:pt>
                <c:pt idx="1778">
                  <c:v>0</c:v>
                </c:pt>
                <c:pt idx="1779">
                  <c:v>0</c:v>
                </c:pt>
                <c:pt idx="1780">
                  <c:v>1</c:v>
                </c:pt>
                <c:pt idx="1781">
                  <c:v>2</c:v>
                </c:pt>
                <c:pt idx="1782">
                  <c:v>1</c:v>
                </c:pt>
                <c:pt idx="1783">
                  <c:v>1</c:v>
                </c:pt>
                <c:pt idx="1784">
                  <c:v>0</c:v>
                </c:pt>
                <c:pt idx="1785">
                  <c:v>1</c:v>
                </c:pt>
                <c:pt idx="1786">
                  <c:v>0</c:v>
                </c:pt>
                <c:pt idx="1787">
                  <c:v>1</c:v>
                </c:pt>
                <c:pt idx="1788">
                  <c:v>1</c:v>
                </c:pt>
                <c:pt idx="1789">
                  <c:v>2</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1</c:v>
                </c:pt>
                <c:pt idx="1807">
                  <c:v>0</c:v>
                </c:pt>
                <c:pt idx="1808">
                  <c:v>0</c:v>
                </c:pt>
                <c:pt idx="1809">
                  <c:v>0</c:v>
                </c:pt>
                <c:pt idx="1810">
                  <c:v>0</c:v>
                </c:pt>
                <c:pt idx="1811">
                  <c:v>1</c:v>
                </c:pt>
                <c:pt idx="1812">
                  <c:v>0</c:v>
                </c:pt>
                <c:pt idx="1813">
                  <c:v>0</c:v>
                </c:pt>
                <c:pt idx="1814">
                  <c:v>0</c:v>
                </c:pt>
                <c:pt idx="1815">
                  <c:v>0</c:v>
                </c:pt>
                <c:pt idx="1816">
                  <c:v>0</c:v>
                </c:pt>
                <c:pt idx="1817">
                  <c:v>0</c:v>
                </c:pt>
                <c:pt idx="1818">
                  <c:v>0</c:v>
                </c:pt>
                <c:pt idx="1819">
                  <c:v>0</c:v>
                </c:pt>
                <c:pt idx="1820">
                  <c:v>0</c:v>
                </c:pt>
                <c:pt idx="1821">
                  <c:v>0</c:v>
                </c:pt>
                <c:pt idx="1822">
                  <c:v>1</c:v>
                </c:pt>
                <c:pt idx="1823">
                  <c:v>1</c:v>
                </c:pt>
                <c:pt idx="1824">
                  <c:v>0</c:v>
                </c:pt>
                <c:pt idx="1825">
                  <c:v>0</c:v>
                </c:pt>
                <c:pt idx="1826">
                  <c:v>0</c:v>
                </c:pt>
                <c:pt idx="1827">
                  <c:v>0</c:v>
                </c:pt>
                <c:pt idx="1828">
                  <c:v>0</c:v>
                </c:pt>
                <c:pt idx="1829">
                  <c:v>0</c:v>
                </c:pt>
                <c:pt idx="1830">
                  <c:v>0</c:v>
                </c:pt>
                <c:pt idx="1831">
                  <c:v>0</c:v>
                </c:pt>
                <c:pt idx="1832">
                  <c:v>1</c:v>
                </c:pt>
                <c:pt idx="1833">
                  <c:v>1</c:v>
                </c:pt>
                <c:pt idx="1834">
                  <c:v>0</c:v>
                </c:pt>
                <c:pt idx="1835">
                  <c:v>1</c:v>
                </c:pt>
                <c:pt idx="1836">
                  <c:v>1</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1</c:v>
                </c:pt>
                <c:pt idx="1858">
                  <c:v>0</c:v>
                </c:pt>
                <c:pt idx="1859">
                  <c:v>0</c:v>
                </c:pt>
                <c:pt idx="1860">
                  <c:v>0</c:v>
                </c:pt>
                <c:pt idx="1861">
                  <c:v>0</c:v>
                </c:pt>
                <c:pt idx="1862">
                  <c:v>0</c:v>
                </c:pt>
                <c:pt idx="1863">
                  <c:v>0</c:v>
                </c:pt>
                <c:pt idx="1864">
                  <c:v>0</c:v>
                </c:pt>
                <c:pt idx="1865">
                  <c:v>0</c:v>
                </c:pt>
                <c:pt idx="1866">
                  <c:v>1</c:v>
                </c:pt>
                <c:pt idx="1867">
                  <c:v>0</c:v>
                </c:pt>
                <c:pt idx="1868">
                  <c:v>0</c:v>
                </c:pt>
                <c:pt idx="1869">
                  <c:v>1</c:v>
                </c:pt>
                <c:pt idx="1870">
                  <c:v>3</c:v>
                </c:pt>
                <c:pt idx="1871">
                  <c:v>1</c:v>
                </c:pt>
                <c:pt idx="1872">
                  <c:v>0</c:v>
                </c:pt>
                <c:pt idx="1873">
                  <c:v>0</c:v>
                </c:pt>
                <c:pt idx="1874">
                  <c:v>0</c:v>
                </c:pt>
                <c:pt idx="1875">
                  <c:v>0</c:v>
                </c:pt>
                <c:pt idx="1876">
                  <c:v>0</c:v>
                </c:pt>
                <c:pt idx="1877">
                  <c:v>0</c:v>
                </c:pt>
                <c:pt idx="1878">
                  <c:v>1</c:v>
                </c:pt>
                <c:pt idx="1879">
                  <c:v>0</c:v>
                </c:pt>
                <c:pt idx="1880">
                  <c:v>0</c:v>
                </c:pt>
                <c:pt idx="1881">
                  <c:v>0</c:v>
                </c:pt>
                <c:pt idx="1882">
                  <c:v>0</c:v>
                </c:pt>
                <c:pt idx="1883">
                  <c:v>1</c:v>
                </c:pt>
                <c:pt idx="1884">
                  <c:v>2</c:v>
                </c:pt>
                <c:pt idx="1885">
                  <c:v>1</c:v>
                </c:pt>
                <c:pt idx="1886">
                  <c:v>1</c:v>
                </c:pt>
                <c:pt idx="1887">
                  <c:v>0</c:v>
                </c:pt>
                <c:pt idx="1888">
                  <c:v>0</c:v>
                </c:pt>
                <c:pt idx="1889">
                  <c:v>1</c:v>
                </c:pt>
                <c:pt idx="1890">
                  <c:v>1</c:v>
                </c:pt>
                <c:pt idx="1891">
                  <c:v>0</c:v>
                </c:pt>
                <c:pt idx="1892">
                  <c:v>2</c:v>
                </c:pt>
                <c:pt idx="1893">
                  <c:v>1</c:v>
                </c:pt>
                <c:pt idx="1894">
                  <c:v>3</c:v>
                </c:pt>
                <c:pt idx="1895">
                  <c:v>0</c:v>
                </c:pt>
                <c:pt idx="1896">
                  <c:v>0</c:v>
                </c:pt>
                <c:pt idx="1897">
                  <c:v>1</c:v>
                </c:pt>
                <c:pt idx="1898">
                  <c:v>3</c:v>
                </c:pt>
                <c:pt idx="1899">
                  <c:v>2</c:v>
                </c:pt>
                <c:pt idx="1900">
                  <c:v>1</c:v>
                </c:pt>
                <c:pt idx="1901">
                  <c:v>4</c:v>
                </c:pt>
                <c:pt idx="1902">
                  <c:v>8</c:v>
                </c:pt>
                <c:pt idx="1903">
                  <c:v>0</c:v>
                </c:pt>
                <c:pt idx="1904">
                  <c:v>0</c:v>
                </c:pt>
                <c:pt idx="1905">
                  <c:v>1</c:v>
                </c:pt>
                <c:pt idx="1906">
                  <c:v>0</c:v>
                </c:pt>
                <c:pt idx="1907">
                  <c:v>1</c:v>
                </c:pt>
                <c:pt idx="1908">
                  <c:v>0</c:v>
                </c:pt>
                <c:pt idx="1909">
                  <c:v>1</c:v>
                </c:pt>
                <c:pt idx="1910">
                  <c:v>1</c:v>
                </c:pt>
                <c:pt idx="1911">
                  <c:v>1</c:v>
                </c:pt>
                <c:pt idx="1912">
                  <c:v>2</c:v>
                </c:pt>
                <c:pt idx="1913">
                  <c:v>0</c:v>
                </c:pt>
                <c:pt idx="1914">
                  <c:v>0</c:v>
                </c:pt>
                <c:pt idx="1915">
                  <c:v>1</c:v>
                </c:pt>
                <c:pt idx="1916">
                  <c:v>1</c:v>
                </c:pt>
                <c:pt idx="1917">
                  <c:v>0</c:v>
                </c:pt>
                <c:pt idx="1918">
                  <c:v>2</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1</c:v>
                </c:pt>
                <c:pt idx="1933">
                  <c:v>0</c:v>
                </c:pt>
                <c:pt idx="1934">
                  <c:v>1</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1</c:v>
                </c:pt>
                <c:pt idx="1953">
                  <c:v>0</c:v>
                </c:pt>
                <c:pt idx="1954">
                  <c:v>0</c:v>
                </c:pt>
                <c:pt idx="1955">
                  <c:v>0</c:v>
                </c:pt>
                <c:pt idx="1956">
                  <c:v>0</c:v>
                </c:pt>
                <c:pt idx="1957">
                  <c:v>0</c:v>
                </c:pt>
                <c:pt idx="1958">
                  <c:v>0</c:v>
                </c:pt>
                <c:pt idx="1959">
                  <c:v>0</c:v>
                </c:pt>
                <c:pt idx="1960">
                  <c:v>1</c:v>
                </c:pt>
                <c:pt idx="1961">
                  <c:v>0</c:v>
                </c:pt>
                <c:pt idx="1962">
                  <c:v>0</c:v>
                </c:pt>
                <c:pt idx="1963">
                  <c:v>0</c:v>
                </c:pt>
                <c:pt idx="1964">
                  <c:v>0</c:v>
                </c:pt>
                <c:pt idx="1965">
                  <c:v>0</c:v>
                </c:pt>
                <c:pt idx="1966">
                  <c:v>0</c:v>
                </c:pt>
                <c:pt idx="1967">
                  <c:v>1</c:v>
                </c:pt>
                <c:pt idx="1968">
                  <c:v>0</c:v>
                </c:pt>
                <c:pt idx="1969">
                  <c:v>0</c:v>
                </c:pt>
                <c:pt idx="1970">
                  <c:v>0</c:v>
                </c:pt>
                <c:pt idx="1971">
                  <c:v>0</c:v>
                </c:pt>
                <c:pt idx="1972">
                  <c:v>0</c:v>
                </c:pt>
                <c:pt idx="1973">
                  <c:v>1</c:v>
                </c:pt>
                <c:pt idx="1974">
                  <c:v>0</c:v>
                </c:pt>
                <c:pt idx="1975">
                  <c:v>0</c:v>
                </c:pt>
                <c:pt idx="1976">
                  <c:v>0</c:v>
                </c:pt>
                <c:pt idx="1977">
                  <c:v>0</c:v>
                </c:pt>
                <c:pt idx="1978">
                  <c:v>0</c:v>
                </c:pt>
                <c:pt idx="1979">
                  <c:v>0</c:v>
                </c:pt>
                <c:pt idx="1980">
                  <c:v>0</c:v>
                </c:pt>
                <c:pt idx="1981">
                  <c:v>2</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1</c:v>
                </c:pt>
                <c:pt idx="1999">
                  <c:v>0</c:v>
                </c:pt>
                <c:pt idx="2000">
                  <c:v>0</c:v>
                </c:pt>
                <c:pt idx="2001">
                  <c:v>0</c:v>
                </c:pt>
                <c:pt idx="2002">
                  <c:v>0</c:v>
                </c:pt>
                <c:pt idx="2003">
                  <c:v>0</c:v>
                </c:pt>
                <c:pt idx="2004">
                  <c:v>0</c:v>
                </c:pt>
                <c:pt idx="2005">
                  <c:v>0</c:v>
                </c:pt>
                <c:pt idx="2006">
                  <c:v>1</c:v>
                </c:pt>
                <c:pt idx="2007">
                  <c:v>0</c:v>
                </c:pt>
                <c:pt idx="2008">
                  <c:v>0</c:v>
                </c:pt>
                <c:pt idx="2009">
                  <c:v>0</c:v>
                </c:pt>
                <c:pt idx="2010">
                  <c:v>0</c:v>
                </c:pt>
                <c:pt idx="2011">
                  <c:v>0</c:v>
                </c:pt>
                <c:pt idx="2012">
                  <c:v>1</c:v>
                </c:pt>
                <c:pt idx="2013">
                  <c:v>1</c:v>
                </c:pt>
                <c:pt idx="2014">
                  <c:v>0</c:v>
                </c:pt>
                <c:pt idx="2015">
                  <c:v>0</c:v>
                </c:pt>
                <c:pt idx="2016">
                  <c:v>0</c:v>
                </c:pt>
                <c:pt idx="2017">
                  <c:v>0</c:v>
                </c:pt>
                <c:pt idx="2018">
                  <c:v>1</c:v>
                </c:pt>
                <c:pt idx="2019">
                  <c:v>0</c:v>
                </c:pt>
                <c:pt idx="2020">
                  <c:v>0</c:v>
                </c:pt>
                <c:pt idx="2021">
                  <c:v>1</c:v>
                </c:pt>
                <c:pt idx="2022">
                  <c:v>0</c:v>
                </c:pt>
                <c:pt idx="2023">
                  <c:v>0</c:v>
                </c:pt>
                <c:pt idx="2024">
                  <c:v>2</c:v>
                </c:pt>
                <c:pt idx="2025">
                  <c:v>0</c:v>
                </c:pt>
                <c:pt idx="2026">
                  <c:v>1</c:v>
                </c:pt>
                <c:pt idx="2027">
                  <c:v>2</c:v>
                </c:pt>
                <c:pt idx="2028">
                  <c:v>2</c:v>
                </c:pt>
                <c:pt idx="2029">
                  <c:v>0</c:v>
                </c:pt>
                <c:pt idx="2030">
                  <c:v>2</c:v>
                </c:pt>
                <c:pt idx="2031">
                  <c:v>0</c:v>
                </c:pt>
                <c:pt idx="2032">
                  <c:v>0</c:v>
                </c:pt>
                <c:pt idx="2033">
                  <c:v>0</c:v>
                </c:pt>
                <c:pt idx="2034">
                  <c:v>0</c:v>
                </c:pt>
                <c:pt idx="2035">
                  <c:v>0</c:v>
                </c:pt>
                <c:pt idx="2036">
                  <c:v>0</c:v>
                </c:pt>
                <c:pt idx="2037">
                  <c:v>1</c:v>
                </c:pt>
                <c:pt idx="2038">
                  <c:v>1</c:v>
                </c:pt>
                <c:pt idx="2039">
                  <c:v>2</c:v>
                </c:pt>
                <c:pt idx="2040">
                  <c:v>0</c:v>
                </c:pt>
                <c:pt idx="2041">
                  <c:v>1</c:v>
                </c:pt>
                <c:pt idx="2042">
                  <c:v>3</c:v>
                </c:pt>
                <c:pt idx="2043">
                  <c:v>0</c:v>
                </c:pt>
                <c:pt idx="2044">
                  <c:v>3</c:v>
                </c:pt>
                <c:pt idx="2045">
                  <c:v>2</c:v>
                </c:pt>
                <c:pt idx="2046">
                  <c:v>2</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1</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2</c:v>
                </c:pt>
                <c:pt idx="2093">
                  <c:v>0</c:v>
                </c:pt>
                <c:pt idx="2094">
                  <c:v>0</c:v>
                </c:pt>
                <c:pt idx="2095">
                  <c:v>0</c:v>
                </c:pt>
                <c:pt idx="2096">
                  <c:v>0</c:v>
                </c:pt>
                <c:pt idx="2097">
                  <c:v>0</c:v>
                </c:pt>
                <c:pt idx="2098">
                  <c:v>0</c:v>
                </c:pt>
                <c:pt idx="2099">
                  <c:v>0</c:v>
                </c:pt>
                <c:pt idx="2100">
                  <c:v>0</c:v>
                </c:pt>
                <c:pt idx="2101">
                  <c:v>0</c:v>
                </c:pt>
                <c:pt idx="2102">
                  <c:v>0</c:v>
                </c:pt>
                <c:pt idx="2103">
                  <c:v>0</c:v>
                </c:pt>
                <c:pt idx="2104">
                  <c:v>1</c:v>
                </c:pt>
                <c:pt idx="2105">
                  <c:v>0</c:v>
                </c:pt>
                <c:pt idx="2106">
                  <c:v>1</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1</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1</c:v>
                </c:pt>
                <c:pt idx="2146">
                  <c:v>0</c:v>
                </c:pt>
                <c:pt idx="2147">
                  <c:v>1</c:v>
                </c:pt>
                <c:pt idx="2148">
                  <c:v>0</c:v>
                </c:pt>
                <c:pt idx="2149">
                  <c:v>1</c:v>
                </c:pt>
                <c:pt idx="2150">
                  <c:v>0</c:v>
                </c:pt>
                <c:pt idx="2151">
                  <c:v>0</c:v>
                </c:pt>
                <c:pt idx="2152">
                  <c:v>0</c:v>
                </c:pt>
                <c:pt idx="2153">
                  <c:v>2</c:v>
                </c:pt>
                <c:pt idx="2154">
                  <c:v>0</c:v>
                </c:pt>
                <c:pt idx="2155">
                  <c:v>3</c:v>
                </c:pt>
                <c:pt idx="2156">
                  <c:v>3</c:v>
                </c:pt>
                <c:pt idx="2157">
                  <c:v>2</c:v>
                </c:pt>
                <c:pt idx="2158">
                  <c:v>4</c:v>
                </c:pt>
                <c:pt idx="2159">
                  <c:v>0</c:v>
                </c:pt>
                <c:pt idx="2160">
                  <c:v>1</c:v>
                </c:pt>
                <c:pt idx="2161">
                  <c:v>0</c:v>
                </c:pt>
                <c:pt idx="2162">
                  <c:v>0</c:v>
                </c:pt>
                <c:pt idx="2163">
                  <c:v>0</c:v>
                </c:pt>
                <c:pt idx="2164">
                  <c:v>0</c:v>
                </c:pt>
                <c:pt idx="2165">
                  <c:v>0</c:v>
                </c:pt>
                <c:pt idx="2166">
                  <c:v>1</c:v>
                </c:pt>
                <c:pt idx="2167">
                  <c:v>0</c:v>
                </c:pt>
                <c:pt idx="2168">
                  <c:v>0</c:v>
                </c:pt>
                <c:pt idx="2169">
                  <c:v>0</c:v>
                </c:pt>
                <c:pt idx="2170">
                  <c:v>1</c:v>
                </c:pt>
                <c:pt idx="2171">
                  <c:v>0</c:v>
                </c:pt>
                <c:pt idx="2172">
                  <c:v>0</c:v>
                </c:pt>
                <c:pt idx="2173">
                  <c:v>2</c:v>
                </c:pt>
                <c:pt idx="2174">
                  <c:v>1</c:v>
                </c:pt>
                <c:pt idx="2175">
                  <c:v>0</c:v>
                </c:pt>
                <c:pt idx="2176">
                  <c:v>0</c:v>
                </c:pt>
                <c:pt idx="2177">
                  <c:v>0</c:v>
                </c:pt>
                <c:pt idx="2178">
                  <c:v>0</c:v>
                </c:pt>
                <c:pt idx="2179">
                  <c:v>0</c:v>
                </c:pt>
                <c:pt idx="2180">
                  <c:v>0</c:v>
                </c:pt>
                <c:pt idx="2181">
                  <c:v>0</c:v>
                </c:pt>
                <c:pt idx="2182">
                  <c:v>0</c:v>
                </c:pt>
                <c:pt idx="2183">
                  <c:v>0</c:v>
                </c:pt>
                <c:pt idx="2184">
                  <c:v>0</c:v>
                </c:pt>
                <c:pt idx="2185">
                  <c:v>0</c:v>
                </c:pt>
                <c:pt idx="2186">
                  <c:v>1</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2</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2</c:v>
                </c:pt>
                <c:pt idx="2270">
                  <c:v>0</c:v>
                </c:pt>
                <c:pt idx="2271">
                  <c:v>0</c:v>
                </c:pt>
                <c:pt idx="2272">
                  <c:v>0</c:v>
                </c:pt>
                <c:pt idx="2273">
                  <c:v>0</c:v>
                </c:pt>
                <c:pt idx="2274">
                  <c:v>0</c:v>
                </c:pt>
                <c:pt idx="2275">
                  <c:v>0</c:v>
                </c:pt>
                <c:pt idx="2276">
                  <c:v>0</c:v>
                </c:pt>
                <c:pt idx="2277">
                  <c:v>0</c:v>
                </c:pt>
                <c:pt idx="2278">
                  <c:v>0</c:v>
                </c:pt>
                <c:pt idx="2279">
                  <c:v>0</c:v>
                </c:pt>
                <c:pt idx="2280">
                  <c:v>1</c:v>
                </c:pt>
                <c:pt idx="2281">
                  <c:v>0</c:v>
                </c:pt>
                <c:pt idx="2282">
                  <c:v>1</c:v>
                </c:pt>
                <c:pt idx="2283">
                  <c:v>0</c:v>
                </c:pt>
                <c:pt idx="2284">
                  <c:v>0</c:v>
                </c:pt>
                <c:pt idx="2285">
                  <c:v>1</c:v>
                </c:pt>
                <c:pt idx="2286">
                  <c:v>1</c:v>
                </c:pt>
                <c:pt idx="2287">
                  <c:v>0</c:v>
                </c:pt>
                <c:pt idx="2288">
                  <c:v>0</c:v>
                </c:pt>
                <c:pt idx="2289">
                  <c:v>0</c:v>
                </c:pt>
                <c:pt idx="2290">
                  <c:v>0</c:v>
                </c:pt>
                <c:pt idx="2291">
                  <c:v>1</c:v>
                </c:pt>
                <c:pt idx="2292">
                  <c:v>0</c:v>
                </c:pt>
                <c:pt idx="2293">
                  <c:v>1</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1</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1</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1</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1</c:v>
                </c:pt>
                <c:pt idx="2405">
                  <c:v>0</c:v>
                </c:pt>
                <c:pt idx="2406">
                  <c:v>0</c:v>
                </c:pt>
                <c:pt idx="2407">
                  <c:v>0</c:v>
                </c:pt>
                <c:pt idx="2408">
                  <c:v>0</c:v>
                </c:pt>
                <c:pt idx="2409">
                  <c:v>2</c:v>
                </c:pt>
                <c:pt idx="2410">
                  <c:v>0</c:v>
                </c:pt>
                <c:pt idx="2411">
                  <c:v>1</c:v>
                </c:pt>
                <c:pt idx="2412">
                  <c:v>0</c:v>
                </c:pt>
                <c:pt idx="2413">
                  <c:v>1</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1</c:v>
                </c:pt>
                <c:pt idx="2435">
                  <c:v>0</c:v>
                </c:pt>
                <c:pt idx="2436">
                  <c:v>0</c:v>
                </c:pt>
                <c:pt idx="2437">
                  <c:v>0</c:v>
                </c:pt>
                <c:pt idx="2438">
                  <c:v>0</c:v>
                </c:pt>
                <c:pt idx="2439">
                  <c:v>0</c:v>
                </c:pt>
                <c:pt idx="2440">
                  <c:v>0</c:v>
                </c:pt>
                <c:pt idx="2441">
                  <c:v>1</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1</c:v>
                </c:pt>
                <c:pt idx="2461">
                  <c:v>0</c:v>
                </c:pt>
                <c:pt idx="2462">
                  <c:v>0</c:v>
                </c:pt>
                <c:pt idx="2463">
                  <c:v>0</c:v>
                </c:pt>
                <c:pt idx="2464">
                  <c:v>0</c:v>
                </c:pt>
                <c:pt idx="2465">
                  <c:v>0</c:v>
                </c:pt>
                <c:pt idx="2466">
                  <c:v>0</c:v>
                </c:pt>
                <c:pt idx="2467">
                  <c:v>0</c:v>
                </c:pt>
                <c:pt idx="2468">
                  <c:v>1</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1</c:v>
                </c:pt>
                <c:pt idx="2511">
                  <c:v>0</c:v>
                </c:pt>
                <c:pt idx="2512">
                  <c:v>0</c:v>
                </c:pt>
                <c:pt idx="2513">
                  <c:v>0</c:v>
                </c:pt>
                <c:pt idx="2514">
                  <c:v>0</c:v>
                </c:pt>
                <c:pt idx="2515">
                  <c:v>0</c:v>
                </c:pt>
                <c:pt idx="2516">
                  <c:v>0</c:v>
                </c:pt>
                <c:pt idx="2517">
                  <c:v>0</c:v>
                </c:pt>
                <c:pt idx="2518">
                  <c:v>0</c:v>
                </c:pt>
                <c:pt idx="2519">
                  <c:v>0</c:v>
                </c:pt>
                <c:pt idx="2520">
                  <c:v>0</c:v>
                </c:pt>
                <c:pt idx="2521">
                  <c:v>2</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1</c:v>
                </c:pt>
                <c:pt idx="2536">
                  <c:v>0</c:v>
                </c:pt>
                <c:pt idx="2537">
                  <c:v>0</c:v>
                </c:pt>
                <c:pt idx="2538">
                  <c:v>2</c:v>
                </c:pt>
                <c:pt idx="2539">
                  <c:v>0</c:v>
                </c:pt>
                <c:pt idx="2540">
                  <c:v>0</c:v>
                </c:pt>
                <c:pt idx="2541">
                  <c:v>1</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1</c:v>
                </c:pt>
                <c:pt idx="2561">
                  <c:v>0</c:v>
                </c:pt>
                <c:pt idx="2562">
                  <c:v>0</c:v>
                </c:pt>
                <c:pt idx="2563">
                  <c:v>0</c:v>
                </c:pt>
                <c:pt idx="2564">
                  <c:v>0</c:v>
                </c:pt>
                <c:pt idx="2565">
                  <c:v>2</c:v>
                </c:pt>
                <c:pt idx="2566">
                  <c:v>1</c:v>
                </c:pt>
                <c:pt idx="2567">
                  <c:v>0</c:v>
                </c:pt>
                <c:pt idx="2568">
                  <c:v>0</c:v>
                </c:pt>
                <c:pt idx="2569">
                  <c:v>0</c:v>
                </c:pt>
                <c:pt idx="2570">
                  <c:v>0</c:v>
                </c:pt>
                <c:pt idx="2571">
                  <c:v>0</c:v>
                </c:pt>
                <c:pt idx="2572">
                  <c:v>2</c:v>
                </c:pt>
                <c:pt idx="2573">
                  <c:v>1</c:v>
                </c:pt>
                <c:pt idx="2574">
                  <c:v>2</c:v>
                </c:pt>
                <c:pt idx="2575">
                  <c:v>0</c:v>
                </c:pt>
                <c:pt idx="2576">
                  <c:v>0</c:v>
                </c:pt>
                <c:pt idx="2577">
                  <c:v>0</c:v>
                </c:pt>
                <c:pt idx="2578">
                  <c:v>0</c:v>
                </c:pt>
                <c:pt idx="2579">
                  <c:v>0</c:v>
                </c:pt>
                <c:pt idx="2580">
                  <c:v>0</c:v>
                </c:pt>
                <c:pt idx="2581">
                  <c:v>0</c:v>
                </c:pt>
                <c:pt idx="2582">
                  <c:v>2</c:v>
                </c:pt>
                <c:pt idx="2583">
                  <c:v>0</c:v>
                </c:pt>
                <c:pt idx="2584">
                  <c:v>0</c:v>
                </c:pt>
                <c:pt idx="2585">
                  <c:v>0</c:v>
                </c:pt>
                <c:pt idx="2586">
                  <c:v>0</c:v>
                </c:pt>
                <c:pt idx="2587">
                  <c:v>1</c:v>
                </c:pt>
                <c:pt idx="2588">
                  <c:v>0</c:v>
                </c:pt>
                <c:pt idx="2589">
                  <c:v>0</c:v>
                </c:pt>
                <c:pt idx="2590">
                  <c:v>0</c:v>
                </c:pt>
                <c:pt idx="2591">
                  <c:v>0</c:v>
                </c:pt>
                <c:pt idx="2592">
                  <c:v>0</c:v>
                </c:pt>
                <c:pt idx="2593">
                  <c:v>0</c:v>
                </c:pt>
                <c:pt idx="2594">
                  <c:v>1</c:v>
                </c:pt>
                <c:pt idx="2595">
                  <c:v>0</c:v>
                </c:pt>
                <c:pt idx="2596">
                  <c:v>1</c:v>
                </c:pt>
                <c:pt idx="2597">
                  <c:v>0</c:v>
                </c:pt>
                <c:pt idx="2598">
                  <c:v>1</c:v>
                </c:pt>
                <c:pt idx="2599">
                  <c:v>4</c:v>
                </c:pt>
                <c:pt idx="2600">
                  <c:v>2</c:v>
                </c:pt>
                <c:pt idx="2601">
                  <c:v>2</c:v>
                </c:pt>
                <c:pt idx="2602">
                  <c:v>0</c:v>
                </c:pt>
                <c:pt idx="2603">
                  <c:v>2</c:v>
                </c:pt>
                <c:pt idx="2604">
                  <c:v>2</c:v>
                </c:pt>
                <c:pt idx="2605">
                  <c:v>1</c:v>
                </c:pt>
                <c:pt idx="2606">
                  <c:v>4</c:v>
                </c:pt>
                <c:pt idx="2607">
                  <c:v>0</c:v>
                </c:pt>
                <c:pt idx="2608">
                  <c:v>0</c:v>
                </c:pt>
                <c:pt idx="2609">
                  <c:v>0</c:v>
                </c:pt>
                <c:pt idx="2610">
                  <c:v>0</c:v>
                </c:pt>
                <c:pt idx="2611">
                  <c:v>0</c:v>
                </c:pt>
                <c:pt idx="2612">
                  <c:v>0</c:v>
                </c:pt>
                <c:pt idx="2613">
                  <c:v>0</c:v>
                </c:pt>
                <c:pt idx="2614">
                  <c:v>1</c:v>
                </c:pt>
                <c:pt idx="2615">
                  <c:v>0</c:v>
                </c:pt>
                <c:pt idx="2616">
                  <c:v>0</c:v>
                </c:pt>
                <c:pt idx="2617">
                  <c:v>0</c:v>
                </c:pt>
                <c:pt idx="2618">
                  <c:v>0</c:v>
                </c:pt>
                <c:pt idx="2619">
                  <c:v>1</c:v>
                </c:pt>
                <c:pt idx="2620">
                  <c:v>2</c:v>
                </c:pt>
                <c:pt idx="2621">
                  <c:v>1</c:v>
                </c:pt>
                <c:pt idx="2622">
                  <c:v>3</c:v>
                </c:pt>
                <c:pt idx="2623">
                  <c:v>1</c:v>
                </c:pt>
                <c:pt idx="2624">
                  <c:v>0</c:v>
                </c:pt>
                <c:pt idx="2625">
                  <c:v>0</c:v>
                </c:pt>
                <c:pt idx="2626">
                  <c:v>0</c:v>
                </c:pt>
                <c:pt idx="2627">
                  <c:v>1</c:v>
                </c:pt>
                <c:pt idx="2628">
                  <c:v>1</c:v>
                </c:pt>
                <c:pt idx="2629">
                  <c:v>1</c:v>
                </c:pt>
                <c:pt idx="2630">
                  <c:v>2</c:v>
                </c:pt>
                <c:pt idx="2631">
                  <c:v>0</c:v>
                </c:pt>
                <c:pt idx="2632">
                  <c:v>3</c:v>
                </c:pt>
                <c:pt idx="2633">
                  <c:v>5</c:v>
                </c:pt>
                <c:pt idx="2634">
                  <c:v>1</c:v>
                </c:pt>
                <c:pt idx="2635">
                  <c:v>1</c:v>
                </c:pt>
                <c:pt idx="2636">
                  <c:v>1</c:v>
                </c:pt>
                <c:pt idx="2637">
                  <c:v>5</c:v>
                </c:pt>
                <c:pt idx="2638">
                  <c:v>10</c:v>
                </c:pt>
                <c:pt idx="2639">
                  <c:v>0</c:v>
                </c:pt>
                <c:pt idx="2640">
                  <c:v>0</c:v>
                </c:pt>
                <c:pt idx="2641">
                  <c:v>0</c:v>
                </c:pt>
                <c:pt idx="2642">
                  <c:v>0</c:v>
                </c:pt>
                <c:pt idx="2643">
                  <c:v>1</c:v>
                </c:pt>
                <c:pt idx="2644">
                  <c:v>0</c:v>
                </c:pt>
                <c:pt idx="2645">
                  <c:v>1</c:v>
                </c:pt>
                <c:pt idx="2646">
                  <c:v>1</c:v>
                </c:pt>
                <c:pt idx="2647">
                  <c:v>0</c:v>
                </c:pt>
                <c:pt idx="2648">
                  <c:v>0</c:v>
                </c:pt>
                <c:pt idx="2649">
                  <c:v>1</c:v>
                </c:pt>
                <c:pt idx="2650">
                  <c:v>0</c:v>
                </c:pt>
                <c:pt idx="2651">
                  <c:v>1</c:v>
                </c:pt>
                <c:pt idx="2652">
                  <c:v>2</c:v>
                </c:pt>
                <c:pt idx="2653">
                  <c:v>1</c:v>
                </c:pt>
                <c:pt idx="2654">
                  <c:v>6</c:v>
                </c:pt>
                <c:pt idx="2655">
                  <c:v>1</c:v>
                </c:pt>
                <c:pt idx="2656">
                  <c:v>0</c:v>
                </c:pt>
                <c:pt idx="2657">
                  <c:v>3</c:v>
                </c:pt>
                <c:pt idx="2658">
                  <c:v>2</c:v>
                </c:pt>
                <c:pt idx="2659">
                  <c:v>3</c:v>
                </c:pt>
                <c:pt idx="2660">
                  <c:v>2</c:v>
                </c:pt>
                <c:pt idx="2661">
                  <c:v>5</c:v>
                </c:pt>
                <c:pt idx="2662">
                  <c:v>8</c:v>
                </c:pt>
                <c:pt idx="2663">
                  <c:v>9</c:v>
                </c:pt>
                <c:pt idx="2664">
                  <c:v>5</c:v>
                </c:pt>
                <c:pt idx="2665">
                  <c:v>5</c:v>
                </c:pt>
                <c:pt idx="2666">
                  <c:v>17</c:v>
                </c:pt>
                <c:pt idx="2667">
                  <c:v>17</c:v>
                </c:pt>
                <c:pt idx="2668">
                  <c:v>16</c:v>
                </c:pt>
                <c:pt idx="2669">
                  <c:v>10</c:v>
                </c:pt>
                <c:pt idx="2670">
                  <c:v>35</c:v>
                </c:pt>
                <c:pt idx="2671">
                  <c:v>0</c:v>
                </c:pt>
                <c:pt idx="2672">
                  <c:v>2</c:v>
                </c:pt>
                <c:pt idx="2673">
                  <c:v>0</c:v>
                </c:pt>
                <c:pt idx="2674">
                  <c:v>1</c:v>
                </c:pt>
                <c:pt idx="2675">
                  <c:v>1</c:v>
                </c:pt>
                <c:pt idx="2676">
                  <c:v>2</c:v>
                </c:pt>
                <c:pt idx="2677">
                  <c:v>2</c:v>
                </c:pt>
                <c:pt idx="2678">
                  <c:v>4</c:v>
                </c:pt>
                <c:pt idx="2679">
                  <c:v>3</c:v>
                </c:pt>
                <c:pt idx="2680">
                  <c:v>1</c:v>
                </c:pt>
                <c:pt idx="2681">
                  <c:v>1</c:v>
                </c:pt>
                <c:pt idx="2682">
                  <c:v>3</c:v>
                </c:pt>
                <c:pt idx="2683">
                  <c:v>5</c:v>
                </c:pt>
                <c:pt idx="2684">
                  <c:v>3</c:v>
                </c:pt>
                <c:pt idx="2685">
                  <c:v>9</c:v>
                </c:pt>
                <c:pt idx="2686">
                  <c:v>9</c:v>
                </c:pt>
                <c:pt idx="2687">
                  <c:v>0</c:v>
                </c:pt>
                <c:pt idx="2688">
                  <c:v>0</c:v>
                </c:pt>
                <c:pt idx="2689">
                  <c:v>0</c:v>
                </c:pt>
                <c:pt idx="2690">
                  <c:v>0</c:v>
                </c:pt>
                <c:pt idx="2691">
                  <c:v>0</c:v>
                </c:pt>
                <c:pt idx="2692">
                  <c:v>0</c:v>
                </c:pt>
                <c:pt idx="2693">
                  <c:v>2</c:v>
                </c:pt>
                <c:pt idx="2694">
                  <c:v>0</c:v>
                </c:pt>
                <c:pt idx="2695">
                  <c:v>0</c:v>
                </c:pt>
                <c:pt idx="2696">
                  <c:v>0</c:v>
                </c:pt>
                <c:pt idx="2697">
                  <c:v>0</c:v>
                </c:pt>
                <c:pt idx="2698">
                  <c:v>0</c:v>
                </c:pt>
                <c:pt idx="2699">
                  <c:v>0</c:v>
                </c:pt>
                <c:pt idx="2700">
                  <c:v>0</c:v>
                </c:pt>
                <c:pt idx="2701">
                  <c:v>0</c:v>
                </c:pt>
                <c:pt idx="2702">
                  <c:v>1</c:v>
                </c:pt>
                <c:pt idx="2703">
                  <c:v>0</c:v>
                </c:pt>
                <c:pt idx="2704">
                  <c:v>0</c:v>
                </c:pt>
                <c:pt idx="2705">
                  <c:v>1</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1</c:v>
                </c:pt>
                <c:pt idx="2727">
                  <c:v>0</c:v>
                </c:pt>
                <c:pt idx="2728">
                  <c:v>0</c:v>
                </c:pt>
                <c:pt idx="2729">
                  <c:v>0</c:v>
                </c:pt>
                <c:pt idx="2730">
                  <c:v>0</c:v>
                </c:pt>
                <c:pt idx="2731">
                  <c:v>0</c:v>
                </c:pt>
                <c:pt idx="2732">
                  <c:v>1</c:v>
                </c:pt>
                <c:pt idx="2733">
                  <c:v>1</c:v>
                </c:pt>
                <c:pt idx="2734">
                  <c:v>1</c:v>
                </c:pt>
                <c:pt idx="2735">
                  <c:v>1</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2</c:v>
                </c:pt>
                <c:pt idx="2749">
                  <c:v>0</c:v>
                </c:pt>
                <c:pt idx="2750">
                  <c:v>2</c:v>
                </c:pt>
                <c:pt idx="2751">
                  <c:v>0</c:v>
                </c:pt>
                <c:pt idx="2752">
                  <c:v>0</c:v>
                </c:pt>
                <c:pt idx="2753">
                  <c:v>0</c:v>
                </c:pt>
                <c:pt idx="2754">
                  <c:v>1</c:v>
                </c:pt>
                <c:pt idx="2755">
                  <c:v>0</c:v>
                </c:pt>
                <c:pt idx="2756">
                  <c:v>1</c:v>
                </c:pt>
                <c:pt idx="2757">
                  <c:v>1</c:v>
                </c:pt>
                <c:pt idx="2758">
                  <c:v>0</c:v>
                </c:pt>
                <c:pt idx="2759">
                  <c:v>0</c:v>
                </c:pt>
                <c:pt idx="2760">
                  <c:v>0</c:v>
                </c:pt>
                <c:pt idx="2761">
                  <c:v>0</c:v>
                </c:pt>
                <c:pt idx="2762">
                  <c:v>0</c:v>
                </c:pt>
                <c:pt idx="2763">
                  <c:v>0</c:v>
                </c:pt>
                <c:pt idx="2764">
                  <c:v>1</c:v>
                </c:pt>
                <c:pt idx="2765">
                  <c:v>1</c:v>
                </c:pt>
                <c:pt idx="2766">
                  <c:v>1</c:v>
                </c:pt>
                <c:pt idx="2767">
                  <c:v>0</c:v>
                </c:pt>
                <c:pt idx="2768">
                  <c:v>0</c:v>
                </c:pt>
                <c:pt idx="2769">
                  <c:v>0</c:v>
                </c:pt>
                <c:pt idx="2770">
                  <c:v>0</c:v>
                </c:pt>
                <c:pt idx="2771">
                  <c:v>0</c:v>
                </c:pt>
                <c:pt idx="2772">
                  <c:v>0</c:v>
                </c:pt>
                <c:pt idx="2773">
                  <c:v>0</c:v>
                </c:pt>
                <c:pt idx="2774">
                  <c:v>0</c:v>
                </c:pt>
                <c:pt idx="2775">
                  <c:v>0</c:v>
                </c:pt>
                <c:pt idx="2776">
                  <c:v>1</c:v>
                </c:pt>
                <c:pt idx="2777">
                  <c:v>0</c:v>
                </c:pt>
                <c:pt idx="2778">
                  <c:v>0</c:v>
                </c:pt>
                <c:pt idx="2779">
                  <c:v>1</c:v>
                </c:pt>
                <c:pt idx="2780">
                  <c:v>0</c:v>
                </c:pt>
                <c:pt idx="2781">
                  <c:v>0</c:v>
                </c:pt>
                <c:pt idx="2782">
                  <c:v>0</c:v>
                </c:pt>
                <c:pt idx="2783">
                  <c:v>0</c:v>
                </c:pt>
                <c:pt idx="2784">
                  <c:v>0</c:v>
                </c:pt>
                <c:pt idx="2785">
                  <c:v>1</c:v>
                </c:pt>
                <c:pt idx="2786">
                  <c:v>0</c:v>
                </c:pt>
                <c:pt idx="2787">
                  <c:v>0</c:v>
                </c:pt>
                <c:pt idx="2788">
                  <c:v>0</c:v>
                </c:pt>
                <c:pt idx="2789">
                  <c:v>0</c:v>
                </c:pt>
                <c:pt idx="2790">
                  <c:v>0</c:v>
                </c:pt>
                <c:pt idx="2791">
                  <c:v>0</c:v>
                </c:pt>
                <c:pt idx="2792">
                  <c:v>2</c:v>
                </c:pt>
                <c:pt idx="2793">
                  <c:v>0</c:v>
                </c:pt>
                <c:pt idx="2794">
                  <c:v>2</c:v>
                </c:pt>
                <c:pt idx="2795">
                  <c:v>1</c:v>
                </c:pt>
                <c:pt idx="2796">
                  <c:v>5</c:v>
                </c:pt>
                <c:pt idx="2797">
                  <c:v>4</c:v>
                </c:pt>
                <c:pt idx="2798">
                  <c:v>9</c:v>
                </c:pt>
                <c:pt idx="2799">
                  <c:v>0</c:v>
                </c:pt>
                <c:pt idx="2800">
                  <c:v>0</c:v>
                </c:pt>
                <c:pt idx="2801">
                  <c:v>0</c:v>
                </c:pt>
                <c:pt idx="2802">
                  <c:v>0</c:v>
                </c:pt>
                <c:pt idx="2803">
                  <c:v>0</c:v>
                </c:pt>
                <c:pt idx="2804">
                  <c:v>0</c:v>
                </c:pt>
                <c:pt idx="2805">
                  <c:v>0</c:v>
                </c:pt>
                <c:pt idx="2806">
                  <c:v>2</c:v>
                </c:pt>
                <c:pt idx="2807">
                  <c:v>1</c:v>
                </c:pt>
                <c:pt idx="2808">
                  <c:v>1</c:v>
                </c:pt>
                <c:pt idx="2809">
                  <c:v>0</c:v>
                </c:pt>
                <c:pt idx="2810">
                  <c:v>0</c:v>
                </c:pt>
                <c:pt idx="2811">
                  <c:v>1</c:v>
                </c:pt>
                <c:pt idx="2812">
                  <c:v>1</c:v>
                </c:pt>
                <c:pt idx="2813">
                  <c:v>1</c:v>
                </c:pt>
                <c:pt idx="2814">
                  <c:v>1</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1</c:v>
                </c:pt>
                <c:pt idx="2862">
                  <c:v>2</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1</c:v>
                </c:pt>
                <c:pt idx="2883">
                  <c:v>0</c:v>
                </c:pt>
                <c:pt idx="2884">
                  <c:v>0</c:v>
                </c:pt>
                <c:pt idx="2885">
                  <c:v>0</c:v>
                </c:pt>
                <c:pt idx="2886">
                  <c:v>0</c:v>
                </c:pt>
                <c:pt idx="2887">
                  <c:v>1</c:v>
                </c:pt>
                <c:pt idx="2888">
                  <c:v>1</c:v>
                </c:pt>
                <c:pt idx="2889">
                  <c:v>0</c:v>
                </c:pt>
                <c:pt idx="2890">
                  <c:v>0</c:v>
                </c:pt>
                <c:pt idx="2891">
                  <c:v>1</c:v>
                </c:pt>
                <c:pt idx="2892">
                  <c:v>1</c:v>
                </c:pt>
                <c:pt idx="2893">
                  <c:v>2</c:v>
                </c:pt>
                <c:pt idx="2894">
                  <c:v>3</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1</c:v>
                </c:pt>
                <c:pt idx="2916">
                  <c:v>2</c:v>
                </c:pt>
                <c:pt idx="2917">
                  <c:v>0</c:v>
                </c:pt>
                <c:pt idx="2918">
                  <c:v>5</c:v>
                </c:pt>
                <c:pt idx="2919">
                  <c:v>2</c:v>
                </c:pt>
                <c:pt idx="2920">
                  <c:v>2</c:v>
                </c:pt>
                <c:pt idx="2921">
                  <c:v>1</c:v>
                </c:pt>
                <c:pt idx="2922">
                  <c:v>1</c:v>
                </c:pt>
                <c:pt idx="2923">
                  <c:v>2</c:v>
                </c:pt>
                <c:pt idx="2924">
                  <c:v>5</c:v>
                </c:pt>
                <c:pt idx="2925">
                  <c:v>7</c:v>
                </c:pt>
                <c:pt idx="2926">
                  <c:v>11</c:v>
                </c:pt>
                <c:pt idx="2927">
                  <c:v>0</c:v>
                </c:pt>
                <c:pt idx="2928">
                  <c:v>0</c:v>
                </c:pt>
                <c:pt idx="2929">
                  <c:v>0</c:v>
                </c:pt>
                <c:pt idx="2930">
                  <c:v>1</c:v>
                </c:pt>
                <c:pt idx="2931">
                  <c:v>0</c:v>
                </c:pt>
                <c:pt idx="2932">
                  <c:v>0</c:v>
                </c:pt>
                <c:pt idx="2933">
                  <c:v>0</c:v>
                </c:pt>
                <c:pt idx="2934">
                  <c:v>1</c:v>
                </c:pt>
                <c:pt idx="2935">
                  <c:v>0</c:v>
                </c:pt>
                <c:pt idx="2936">
                  <c:v>0</c:v>
                </c:pt>
                <c:pt idx="2937">
                  <c:v>0</c:v>
                </c:pt>
                <c:pt idx="2938">
                  <c:v>2</c:v>
                </c:pt>
                <c:pt idx="2939">
                  <c:v>0</c:v>
                </c:pt>
                <c:pt idx="2940">
                  <c:v>1</c:v>
                </c:pt>
                <c:pt idx="2941">
                  <c:v>1</c:v>
                </c:pt>
                <c:pt idx="2942">
                  <c:v>2</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1</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1</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1</c:v>
                </c:pt>
                <c:pt idx="3004">
                  <c:v>0</c:v>
                </c:pt>
                <c:pt idx="3005">
                  <c:v>0</c:v>
                </c:pt>
                <c:pt idx="3006">
                  <c:v>0</c:v>
                </c:pt>
                <c:pt idx="3007">
                  <c:v>0</c:v>
                </c:pt>
                <c:pt idx="3008">
                  <c:v>0</c:v>
                </c:pt>
                <c:pt idx="3009">
                  <c:v>0</c:v>
                </c:pt>
                <c:pt idx="3010">
                  <c:v>0</c:v>
                </c:pt>
                <c:pt idx="3011">
                  <c:v>1</c:v>
                </c:pt>
                <c:pt idx="3012">
                  <c:v>0</c:v>
                </c:pt>
                <c:pt idx="3013">
                  <c:v>1</c:v>
                </c:pt>
                <c:pt idx="3014">
                  <c:v>0</c:v>
                </c:pt>
                <c:pt idx="3015">
                  <c:v>0</c:v>
                </c:pt>
                <c:pt idx="3016">
                  <c:v>0</c:v>
                </c:pt>
                <c:pt idx="3017">
                  <c:v>0</c:v>
                </c:pt>
                <c:pt idx="3018">
                  <c:v>1</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1</c:v>
                </c:pt>
                <c:pt idx="3034">
                  <c:v>0</c:v>
                </c:pt>
                <c:pt idx="3035">
                  <c:v>0</c:v>
                </c:pt>
                <c:pt idx="3036">
                  <c:v>0</c:v>
                </c:pt>
                <c:pt idx="3037">
                  <c:v>0</c:v>
                </c:pt>
                <c:pt idx="3038">
                  <c:v>0</c:v>
                </c:pt>
                <c:pt idx="3039">
                  <c:v>0</c:v>
                </c:pt>
                <c:pt idx="3040">
                  <c:v>0</c:v>
                </c:pt>
                <c:pt idx="3041">
                  <c:v>0</c:v>
                </c:pt>
                <c:pt idx="3042">
                  <c:v>1</c:v>
                </c:pt>
                <c:pt idx="3043">
                  <c:v>0</c:v>
                </c:pt>
                <c:pt idx="3044">
                  <c:v>0</c:v>
                </c:pt>
                <c:pt idx="3045">
                  <c:v>2</c:v>
                </c:pt>
                <c:pt idx="3046">
                  <c:v>0</c:v>
                </c:pt>
                <c:pt idx="3047">
                  <c:v>0</c:v>
                </c:pt>
                <c:pt idx="3048">
                  <c:v>0</c:v>
                </c:pt>
                <c:pt idx="3049">
                  <c:v>1</c:v>
                </c:pt>
                <c:pt idx="3050">
                  <c:v>2</c:v>
                </c:pt>
                <c:pt idx="3051">
                  <c:v>1</c:v>
                </c:pt>
                <c:pt idx="3052">
                  <c:v>1</c:v>
                </c:pt>
                <c:pt idx="3053">
                  <c:v>0</c:v>
                </c:pt>
                <c:pt idx="3054">
                  <c:v>1</c:v>
                </c:pt>
                <c:pt idx="3055">
                  <c:v>0</c:v>
                </c:pt>
                <c:pt idx="3056">
                  <c:v>0</c:v>
                </c:pt>
                <c:pt idx="3057">
                  <c:v>0</c:v>
                </c:pt>
                <c:pt idx="3058">
                  <c:v>0</c:v>
                </c:pt>
                <c:pt idx="3059">
                  <c:v>0</c:v>
                </c:pt>
                <c:pt idx="3060">
                  <c:v>0</c:v>
                </c:pt>
                <c:pt idx="3061">
                  <c:v>0</c:v>
                </c:pt>
                <c:pt idx="3062">
                  <c:v>0</c:v>
                </c:pt>
                <c:pt idx="3063">
                  <c:v>2</c:v>
                </c:pt>
                <c:pt idx="3064">
                  <c:v>1</c:v>
                </c:pt>
                <c:pt idx="3065">
                  <c:v>1</c:v>
                </c:pt>
                <c:pt idx="3066">
                  <c:v>0</c:v>
                </c:pt>
                <c:pt idx="3067">
                  <c:v>1</c:v>
                </c:pt>
                <c:pt idx="3068">
                  <c:v>1</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1</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1</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1</c:v>
                </c:pt>
                <c:pt idx="3143">
                  <c:v>0</c:v>
                </c:pt>
                <c:pt idx="3144">
                  <c:v>0</c:v>
                </c:pt>
                <c:pt idx="3145">
                  <c:v>0</c:v>
                </c:pt>
                <c:pt idx="3146">
                  <c:v>0</c:v>
                </c:pt>
                <c:pt idx="3147">
                  <c:v>1</c:v>
                </c:pt>
                <c:pt idx="3148">
                  <c:v>0</c:v>
                </c:pt>
                <c:pt idx="3149">
                  <c:v>0</c:v>
                </c:pt>
                <c:pt idx="3150">
                  <c:v>2</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1</c:v>
                </c:pt>
                <c:pt idx="3173">
                  <c:v>0</c:v>
                </c:pt>
                <c:pt idx="3174">
                  <c:v>0</c:v>
                </c:pt>
                <c:pt idx="3175">
                  <c:v>0</c:v>
                </c:pt>
                <c:pt idx="3176">
                  <c:v>1</c:v>
                </c:pt>
                <c:pt idx="3177">
                  <c:v>0</c:v>
                </c:pt>
                <c:pt idx="3178">
                  <c:v>0</c:v>
                </c:pt>
                <c:pt idx="3179">
                  <c:v>0</c:v>
                </c:pt>
                <c:pt idx="3180">
                  <c:v>1</c:v>
                </c:pt>
                <c:pt idx="3181">
                  <c:v>0</c:v>
                </c:pt>
                <c:pt idx="3182">
                  <c:v>2</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1</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1</c:v>
                </c:pt>
                <c:pt idx="3299">
                  <c:v>0</c:v>
                </c:pt>
                <c:pt idx="3300">
                  <c:v>0</c:v>
                </c:pt>
                <c:pt idx="3301">
                  <c:v>1</c:v>
                </c:pt>
                <c:pt idx="3302">
                  <c:v>0</c:v>
                </c:pt>
                <c:pt idx="3303">
                  <c:v>0</c:v>
                </c:pt>
                <c:pt idx="3304">
                  <c:v>0</c:v>
                </c:pt>
                <c:pt idx="3305">
                  <c:v>0</c:v>
                </c:pt>
                <c:pt idx="3306">
                  <c:v>0</c:v>
                </c:pt>
                <c:pt idx="3307">
                  <c:v>1</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1</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1</c:v>
                </c:pt>
                <c:pt idx="3408">
                  <c:v>0</c:v>
                </c:pt>
                <c:pt idx="3409">
                  <c:v>0</c:v>
                </c:pt>
                <c:pt idx="3410">
                  <c:v>0</c:v>
                </c:pt>
                <c:pt idx="3411">
                  <c:v>0</c:v>
                </c:pt>
                <c:pt idx="3412">
                  <c:v>0</c:v>
                </c:pt>
                <c:pt idx="3413">
                  <c:v>0</c:v>
                </c:pt>
                <c:pt idx="3414">
                  <c:v>0</c:v>
                </c:pt>
                <c:pt idx="3415">
                  <c:v>0</c:v>
                </c:pt>
                <c:pt idx="3416">
                  <c:v>0</c:v>
                </c:pt>
                <c:pt idx="3417">
                  <c:v>0</c:v>
                </c:pt>
                <c:pt idx="3418">
                  <c:v>0</c:v>
                </c:pt>
                <c:pt idx="3419">
                  <c:v>1</c:v>
                </c:pt>
                <c:pt idx="3420">
                  <c:v>0</c:v>
                </c:pt>
                <c:pt idx="3421">
                  <c:v>0</c:v>
                </c:pt>
                <c:pt idx="3422">
                  <c:v>0</c:v>
                </c:pt>
                <c:pt idx="3423">
                  <c:v>0</c:v>
                </c:pt>
                <c:pt idx="3424">
                  <c:v>0</c:v>
                </c:pt>
                <c:pt idx="3425">
                  <c:v>0</c:v>
                </c:pt>
                <c:pt idx="3426">
                  <c:v>0</c:v>
                </c:pt>
                <c:pt idx="3427">
                  <c:v>0</c:v>
                </c:pt>
                <c:pt idx="3428">
                  <c:v>0</c:v>
                </c:pt>
                <c:pt idx="3429">
                  <c:v>0</c:v>
                </c:pt>
                <c:pt idx="3430">
                  <c:v>1</c:v>
                </c:pt>
                <c:pt idx="3431">
                  <c:v>0</c:v>
                </c:pt>
                <c:pt idx="3432">
                  <c:v>0</c:v>
                </c:pt>
                <c:pt idx="3433">
                  <c:v>0</c:v>
                </c:pt>
                <c:pt idx="3434">
                  <c:v>0</c:v>
                </c:pt>
                <c:pt idx="3435">
                  <c:v>0</c:v>
                </c:pt>
                <c:pt idx="3436">
                  <c:v>1</c:v>
                </c:pt>
                <c:pt idx="3437">
                  <c:v>2</c:v>
                </c:pt>
                <c:pt idx="3438">
                  <c:v>1</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1</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1</c:v>
                </c:pt>
                <c:pt idx="3555">
                  <c:v>0</c:v>
                </c:pt>
                <c:pt idx="3556">
                  <c:v>0</c:v>
                </c:pt>
                <c:pt idx="3557">
                  <c:v>0</c:v>
                </c:pt>
                <c:pt idx="3558">
                  <c:v>0</c:v>
                </c:pt>
                <c:pt idx="3559">
                  <c:v>0</c:v>
                </c:pt>
                <c:pt idx="3560">
                  <c:v>0</c:v>
                </c:pt>
                <c:pt idx="3561">
                  <c:v>0</c:v>
                </c:pt>
                <c:pt idx="3562">
                  <c:v>1</c:v>
                </c:pt>
                <c:pt idx="3563">
                  <c:v>0</c:v>
                </c:pt>
                <c:pt idx="3564">
                  <c:v>0</c:v>
                </c:pt>
                <c:pt idx="3565">
                  <c:v>1</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2</c:v>
                </c:pt>
                <c:pt idx="3580">
                  <c:v>0</c:v>
                </c:pt>
                <c:pt idx="3581">
                  <c:v>1</c:v>
                </c:pt>
                <c:pt idx="3582">
                  <c:v>1</c:v>
                </c:pt>
                <c:pt idx="3583">
                  <c:v>0</c:v>
                </c:pt>
                <c:pt idx="3584">
                  <c:v>0</c:v>
                </c:pt>
                <c:pt idx="3585">
                  <c:v>0</c:v>
                </c:pt>
                <c:pt idx="3586">
                  <c:v>0</c:v>
                </c:pt>
                <c:pt idx="3587">
                  <c:v>0</c:v>
                </c:pt>
                <c:pt idx="3588">
                  <c:v>0</c:v>
                </c:pt>
                <c:pt idx="3589">
                  <c:v>0</c:v>
                </c:pt>
                <c:pt idx="3590">
                  <c:v>3</c:v>
                </c:pt>
                <c:pt idx="3591">
                  <c:v>0</c:v>
                </c:pt>
                <c:pt idx="3592">
                  <c:v>0</c:v>
                </c:pt>
                <c:pt idx="3593">
                  <c:v>0</c:v>
                </c:pt>
                <c:pt idx="3594">
                  <c:v>0</c:v>
                </c:pt>
                <c:pt idx="3595">
                  <c:v>0</c:v>
                </c:pt>
                <c:pt idx="3596">
                  <c:v>0</c:v>
                </c:pt>
                <c:pt idx="3597">
                  <c:v>0</c:v>
                </c:pt>
                <c:pt idx="3598">
                  <c:v>1</c:v>
                </c:pt>
                <c:pt idx="3599">
                  <c:v>0</c:v>
                </c:pt>
                <c:pt idx="3600">
                  <c:v>0</c:v>
                </c:pt>
                <c:pt idx="3601">
                  <c:v>0</c:v>
                </c:pt>
                <c:pt idx="3602">
                  <c:v>0</c:v>
                </c:pt>
                <c:pt idx="3603">
                  <c:v>0</c:v>
                </c:pt>
                <c:pt idx="3604">
                  <c:v>1</c:v>
                </c:pt>
                <c:pt idx="3605">
                  <c:v>0</c:v>
                </c:pt>
                <c:pt idx="3606">
                  <c:v>0</c:v>
                </c:pt>
                <c:pt idx="3607">
                  <c:v>0</c:v>
                </c:pt>
                <c:pt idx="3608">
                  <c:v>0</c:v>
                </c:pt>
                <c:pt idx="3609">
                  <c:v>0</c:v>
                </c:pt>
                <c:pt idx="3610">
                  <c:v>0</c:v>
                </c:pt>
                <c:pt idx="3611">
                  <c:v>0</c:v>
                </c:pt>
                <c:pt idx="3612">
                  <c:v>0</c:v>
                </c:pt>
                <c:pt idx="3613">
                  <c:v>1</c:v>
                </c:pt>
                <c:pt idx="3614">
                  <c:v>0</c:v>
                </c:pt>
                <c:pt idx="3615">
                  <c:v>1</c:v>
                </c:pt>
                <c:pt idx="3616">
                  <c:v>0</c:v>
                </c:pt>
                <c:pt idx="3617">
                  <c:v>0</c:v>
                </c:pt>
                <c:pt idx="3618">
                  <c:v>0</c:v>
                </c:pt>
                <c:pt idx="3619">
                  <c:v>0</c:v>
                </c:pt>
                <c:pt idx="3620">
                  <c:v>0</c:v>
                </c:pt>
                <c:pt idx="3621">
                  <c:v>0</c:v>
                </c:pt>
                <c:pt idx="3622">
                  <c:v>0</c:v>
                </c:pt>
                <c:pt idx="3623">
                  <c:v>0</c:v>
                </c:pt>
                <c:pt idx="3624">
                  <c:v>0</c:v>
                </c:pt>
                <c:pt idx="3625">
                  <c:v>0</c:v>
                </c:pt>
                <c:pt idx="3626">
                  <c:v>0</c:v>
                </c:pt>
                <c:pt idx="3627">
                  <c:v>1</c:v>
                </c:pt>
                <c:pt idx="3628">
                  <c:v>0</c:v>
                </c:pt>
                <c:pt idx="3629">
                  <c:v>1</c:v>
                </c:pt>
                <c:pt idx="3630">
                  <c:v>3</c:v>
                </c:pt>
                <c:pt idx="3631">
                  <c:v>0</c:v>
                </c:pt>
                <c:pt idx="3632">
                  <c:v>1</c:v>
                </c:pt>
                <c:pt idx="3633">
                  <c:v>0</c:v>
                </c:pt>
                <c:pt idx="3634">
                  <c:v>0</c:v>
                </c:pt>
                <c:pt idx="3635">
                  <c:v>0</c:v>
                </c:pt>
                <c:pt idx="3636">
                  <c:v>0</c:v>
                </c:pt>
                <c:pt idx="3637">
                  <c:v>0</c:v>
                </c:pt>
                <c:pt idx="3638">
                  <c:v>0</c:v>
                </c:pt>
                <c:pt idx="3639">
                  <c:v>0</c:v>
                </c:pt>
                <c:pt idx="3640">
                  <c:v>0</c:v>
                </c:pt>
                <c:pt idx="3641">
                  <c:v>0</c:v>
                </c:pt>
                <c:pt idx="3642">
                  <c:v>0</c:v>
                </c:pt>
                <c:pt idx="3643">
                  <c:v>1</c:v>
                </c:pt>
                <c:pt idx="3644">
                  <c:v>2</c:v>
                </c:pt>
                <c:pt idx="3645">
                  <c:v>1</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1</c:v>
                </c:pt>
                <c:pt idx="3659">
                  <c:v>0</c:v>
                </c:pt>
                <c:pt idx="3660">
                  <c:v>0</c:v>
                </c:pt>
                <c:pt idx="3661">
                  <c:v>0</c:v>
                </c:pt>
                <c:pt idx="3662">
                  <c:v>3</c:v>
                </c:pt>
                <c:pt idx="3663">
                  <c:v>0</c:v>
                </c:pt>
                <c:pt idx="3664">
                  <c:v>0</c:v>
                </c:pt>
                <c:pt idx="3665">
                  <c:v>1</c:v>
                </c:pt>
                <c:pt idx="3666">
                  <c:v>0</c:v>
                </c:pt>
                <c:pt idx="3667">
                  <c:v>0</c:v>
                </c:pt>
                <c:pt idx="3668">
                  <c:v>0</c:v>
                </c:pt>
                <c:pt idx="3669">
                  <c:v>0</c:v>
                </c:pt>
                <c:pt idx="3670">
                  <c:v>0</c:v>
                </c:pt>
                <c:pt idx="3671">
                  <c:v>1</c:v>
                </c:pt>
                <c:pt idx="3672">
                  <c:v>0</c:v>
                </c:pt>
                <c:pt idx="3673">
                  <c:v>0</c:v>
                </c:pt>
                <c:pt idx="3674">
                  <c:v>0</c:v>
                </c:pt>
                <c:pt idx="3675">
                  <c:v>0</c:v>
                </c:pt>
                <c:pt idx="3676">
                  <c:v>0</c:v>
                </c:pt>
                <c:pt idx="3677">
                  <c:v>0</c:v>
                </c:pt>
                <c:pt idx="3678">
                  <c:v>0</c:v>
                </c:pt>
                <c:pt idx="3679">
                  <c:v>1</c:v>
                </c:pt>
                <c:pt idx="3680">
                  <c:v>3</c:v>
                </c:pt>
                <c:pt idx="3681">
                  <c:v>0</c:v>
                </c:pt>
                <c:pt idx="3682">
                  <c:v>0</c:v>
                </c:pt>
                <c:pt idx="3683">
                  <c:v>1</c:v>
                </c:pt>
                <c:pt idx="3684">
                  <c:v>2</c:v>
                </c:pt>
                <c:pt idx="3685">
                  <c:v>3</c:v>
                </c:pt>
                <c:pt idx="3686">
                  <c:v>1</c:v>
                </c:pt>
                <c:pt idx="3687">
                  <c:v>1</c:v>
                </c:pt>
                <c:pt idx="3688">
                  <c:v>0</c:v>
                </c:pt>
                <c:pt idx="3689">
                  <c:v>2</c:v>
                </c:pt>
                <c:pt idx="3690">
                  <c:v>1</c:v>
                </c:pt>
                <c:pt idx="3691">
                  <c:v>4</c:v>
                </c:pt>
                <c:pt idx="3692">
                  <c:v>6</c:v>
                </c:pt>
                <c:pt idx="3693">
                  <c:v>2</c:v>
                </c:pt>
                <c:pt idx="3694">
                  <c:v>10</c:v>
                </c:pt>
                <c:pt idx="3695">
                  <c:v>0</c:v>
                </c:pt>
                <c:pt idx="3696">
                  <c:v>2</c:v>
                </c:pt>
                <c:pt idx="3697">
                  <c:v>1</c:v>
                </c:pt>
                <c:pt idx="3698">
                  <c:v>1</c:v>
                </c:pt>
                <c:pt idx="3699">
                  <c:v>0</c:v>
                </c:pt>
                <c:pt idx="3700">
                  <c:v>0</c:v>
                </c:pt>
                <c:pt idx="3701">
                  <c:v>0</c:v>
                </c:pt>
                <c:pt idx="3702">
                  <c:v>3</c:v>
                </c:pt>
                <c:pt idx="3703">
                  <c:v>3</c:v>
                </c:pt>
                <c:pt idx="3704">
                  <c:v>3</c:v>
                </c:pt>
                <c:pt idx="3705">
                  <c:v>2</c:v>
                </c:pt>
                <c:pt idx="3706">
                  <c:v>2</c:v>
                </c:pt>
                <c:pt idx="3707">
                  <c:v>2</c:v>
                </c:pt>
                <c:pt idx="3708">
                  <c:v>0</c:v>
                </c:pt>
                <c:pt idx="3709">
                  <c:v>2</c:v>
                </c:pt>
                <c:pt idx="3710">
                  <c:v>3</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1</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1</c:v>
                </c:pt>
                <c:pt idx="3767">
                  <c:v>1</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1</c:v>
                </c:pt>
                <c:pt idx="3783">
                  <c:v>0</c:v>
                </c:pt>
                <c:pt idx="3784">
                  <c:v>0</c:v>
                </c:pt>
                <c:pt idx="3785">
                  <c:v>0</c:v>
                </c:pt>
                <c:pt idx="3786">
                  <c:v>0</c:v>
                </c:pt>
                <c:pt idx="3787">
                  <c:v>0</c:v>
                </c:pt>
                <c:pt idx="3788">
                  <c:v>0</c:v>
                </c:pt>
                <c:pt idx="3789">
                  <c:v>0</c:v>
                </c:pt>
                <c:pt idx="3790">
                  <c:v>1</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1</c:v>
                </c:pt>
                <c:pt idx="3804">
                  <c:v>0</c:v>
                </c:pt>
                <c:pt idx="3805">
                  <c:v>0</c:v>
                </c:pt>
                <c:pt idx="3806">
                  <c:v>1</c:v>
                </c:pt>
                <c:pt idx="3807">
                  <c:v>0</c:v>
                </c:pt>
                <c:pt idx="3808">
                  <c:v>0</c:v>
                </c:pt>
                <c:pt idx="3809">
                  <c:v>1</c:v>
                </c:pt>
                <c:pt idx="3810">
                  <c:v>0</c:v>
                </c:pt>
                <c:pt idx="3811">
                  <c:v>0</c:v>
                </c:pt>
                <c:pt idx="3812">
                  <c:v>1</c:v>
                </c:pt>
                <c:pt idx="3813">
                  <c:v>0</c:v>
                </c:pt>
                <c:pt idx="3814">
                  <c:v>1</c:v>
                </c:pt>
                <c:pt idx="3815">
                  <c:v>0</c:v>
                </c:pt>
                <c:pt idx="3816">
                  <c:v>0</c:v>
                </c:pt>
                <c:pt idx="3817">
                  <c:v>1</c:v>
                </c:pt>
                <c:pt idx="3818">
                  <c:v>1</c:v>
                </c:pt>
                <c:pt idx="3819">
                  <c:v>2</c:v>
                </c:pt>
                <c:pt idx="3820">
                  <c:v>2</c:v>
                </c:pt>
                <c:pt idx="3821">
                  <c:v>1</c:v>
                </c:pt>
                <c:pt idx="3822">
                  <c:v>1</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1</c:v>
                </c:pt>
                <c:pt idx="3837">
                  <c:v>1</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1</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1</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1</c:v>
                </c:pt>
                <c:pt idx="3935">
                  <c:v>0</c:v>
                </c:pt>
                <c:pt idx="3936">
                  <c:v>0</c:v>
                </c:pt>
                <c:pt idx="3937">
                  <c:v>0</c:v>
                </c:pt>
                <c:pt idx="3938">
                  <c:v>0</c:v>
                </c:pt>
                <c:pt idx="3939">
                  <c:v>0</c:v>
                </c:pt>
                <c:pt idx="3940">
                  <c:v>1</c:v>
                </c:pt>
                <c:pt idx="3941">
                  <c:v>0</c:v>
                </c:pt>
                <c:pt idx="3942">
                  <c:v>1</c:v>
                </c:pt>
                <c:pt idx="3943">
                  <c:v>2</c:v>
                </c:pt>
                <c:pt idx="3944">
                  <c:v>0</c:v>
                </c:pt>
                <c:pt idx="3945">
                  <c:v>0</c:v>
                </c:pt>
                <c:pt idx="3946">
                  <c:v>2</c:v>
                </c:pt>
                <c:pt idx="3947">
                  <c:v>0</c:v>
                </c:pt>
                <c:pt idx="3948">
                  <c:v>1</c:v>
                </c:pt>
                <c:pt idx="3949">
                  <c:v>1</c:v>
                </c:pt>
                <c:pt idx="3950">
                  <c:v>5</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1</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1</c:v>
                </c:pt>
                <c:pt idx="4015">
                  <c:v>0</c:v>
                </c:pt>
                <c:pt idx="4016">
                  <c:v>0</c:v>
                </c:pt>
                <c:pt idx="4017">
                  <c:v>0</c:v>
                </c:pt>
                <c:pt idx="4018">
                  <c:v>0</c:v>
                </c:pt>
                <c:pt idx="4019">
                  <c:v>0</c:v>
                </c:pt>
                <c:pt idx="4020">
                  <c:v>0</c:v>
                </c:pt>
                <c:pt idx="4021">
                  <c:v>1</c:v>
                </c:pt>
                <c:pt idx="4022">
                  <c:v>1</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1</c:v>
                </c:pt>
                <c:pt idx="4063">
                  <c:v>0</c:v>
                </c:pt>
                <c:pt idx="4064">
                  <c:v>0</c:v>
                </c:pt>
                <c:pt idx="4065">
                  <c:v>0</c:v>
                </c:pt>
                <c:pt idx="4066">
                  <c:v>0</c:v>
                </c:pt>
                <c:pt idx="4067">
                  <c:v>0</c:v>
                </c:pt>
                <c:pt idx="4068">
                  <c:v>0</c:v>
                </c:pt>
                <c:pt idx="4069">
                  <c:v>0</c:v>
                </c:pt>
                <c:pt idx="4070">
                  <c:v>0</c:v>
                </c:pt>
                <c:pt idx="4071">
                  <c:v>0</c:v>
                </c:pt>
                <c:pt idx="4072">
                  <c:v>0</c:v>
                </c:pt>
                <c:pt idx="4073">
                  <c:v>1</c:v>
                </c:pt>
                <c:pt idx="4074">
                  <c:v>0</c:v>
                </c:pt>
                <c:pt idx="4075">
                  <c:v>0</c:v>
                </c:pt>
                <c:pt idx="4076">
                  <c:v>0</c:v>
                </c:pt>
                <c:pt idx="4077">
                  <c:v>1</c:v>
                </c:pt>
                <c:pt idx="4078">
                  <c:v>0</c:v>
                </c:pt>
                <c:pt idx="4079">
                  <c:v>0</c:v>
                </c:pt>
                <c:pt idx="4080">
                  <c:v>0</c:v>
                </c:pt>
                <c:pt idx="4081">
                  <c:v>0</c:v>
                </c:pt>
                <c:pt idx="4082">
                  <c:v>0</c:v>
                </c:pt>
                <c:pt idx="4083">
                  <c:v>0</c:v>
                </c:pt>
                <c:pt idx="4084">
                  <c:v>0</c:v>
                </c:pt>
                <c:pt idx="4085">
                  <c:v>0</c:v>
                </c:pt>
                <c:pt idx="4086">
                  <c:v>0</c:v>
                </c:pt>
                <c:pt idx="4087">
                  <c:v>1</c:v>
                </c:pt>
                <c:pt idx="4088">
                  <c:v>0</c:v>
                </c:pt>
                <c:pt idx="4089">
                  <c:v>0</c:v>
                </c:pt>
                <c:pt idx="4090">
                  <c:v>0</c:v>
                </c:pt>
                <c:pt idx="4091">
                  <c:v>0</c:v>
                </c:pt>
                <c:pt idx="4092">
                  <c:v>0</c:v>
                </c:pt>
                <c:pt idx="4093">
                  <c:v>0</c:v>
                </c:pt>
                <c:pt idx="4094">
                  <c:v>2</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8213120"/>
        <c:axId val="358214656"/>
      </c:barChart>
      <c:catAx>
        <c:axId val="358213120"/>
        <c:scaling>
          <c:orientation val="minMax"/>
        </c:scaling>
        <c:delete val="0"/>
        <c:axPos val="b"/>
        <c:majorTickMark val="out"/>
        <c:minorTickMark val="none"/>
        <c:tickLblPos val="nextTo"/>
        <c:txPr>
          <a:bodyPr/>
          <a:lstStyle/>
          <a:p>
            <a:pPr>
              <a:defRPr sz="700">
                <a:latin typeface="Times New Roman" pitchFamily="18" charset="0"/>
                <a:cs typeface="Times New Roman" pitchFamily="18" charset="0"/>
              </a:defRPr>
            </a:pPr>
            <a:endParaRPr lang="en-US"/>
          </a:p>
        </c:txPr>
        <c:crossAx val="358214656"/>
        <c:crosses val="autoZero"/>
        <c:auto val="1"/>
        <c:lblAlgn val="ctr"/>
        <c:lblOffset val="100"/>
        <c:noMultiLvlLbl val="0"/>
      </c:catAx>
      <c:valAx>
        <c:axId val="358214656"/>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358213120"/>
        <c:crosses val="autoZero"/>
        <c:crossBetween val="between"/>
      </c:valAx>
      <c:spPr>
        <a:ln>
          <a:solidFill>
            <a:schemeClr val="bg1">
              <a:lumMod val="75000"/>
            </a:schemeClr>
          </a:solidFill>
        </a:ln>
      </c:spPr>
    </c:plotArea>
    <c:legend>
      <c:legendPos val="r"/>
      <c:layout>
        <c:manualLayout>
          <c:xMode val="edge"/>
          <c:yMode val="edge"/>
          <c:x val="0.67104499437570309"/>
          <c:y val="0.11345323939770686"/>
          <c:w val="0.2991933804884559"/>
          <c:h val="9.088589732735021E-2"/>
        </c:manualLayout>
      </c:layout>
      <c:overlay val="0"/>
      <c:txPr>
        <a:bodyPr/>
        <a:lstStyle/>
        <a:p>
          <a:pPr rtl="0">
            <a:defRPr sz="900">
              <a:latin typeface="Times New Roman" pitchFamily="18" charset="0"/>
              <a:cs typeface="Times New Roman" pitchFamily="18" charset="0"/>
            </a:defRPr>
          </a:pPr>
          <a:endParaRPr lang="en-US"/>
        </a:p>
      </c:txPr>
    </c:legend>
    <c:plotVisOnly val="1"/>
    <c:dispBlanksAs val="gap"/>
    <c:showDLblsOverMax val="0"/>
  </c:chart>
  <c:spPr>
    <a:ln>
      <a:noFill/>
    </a:ln>
  </c:spPr>
  <c:txPr>
    <a:bodyPr/>
    <a:lstStyle/>
    <a:p>
      <a:pPr>
        <a:defRPr sz="8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582295342433603E-2"/>
          <c:y val="5.2494182907987567E-2"/>
          <c:w val="0.75949067704826856"/>
          <c:h val="0.74771057873085012"/>
        </c:manualLayout>
      </c:layout>
      <c:barChart>
        <c:barDir val="col"/>
        <c:grouping val="clustered"/>
        <c:varyColors val="0"/>
        <c:ser>
          <c:idx val="0"/>
          <c:order val="0"/>
          <c:tx>
            <c:strRef>
              <c:f>'4-1'!$K$9</c:f>
              <c:strCache>
                <c:ptCount val="1"/>
                <c:pt idx="0">
                  <c:v>Men</c:v>
                </c:pt>
              </c:strCache>
            </c:strRef>
          </c:tx>
          <c:spPr>
            <a:solidFill>
              <a:schemeClr val="tx1"/>
            </a:solidFill>
          </c:spPr>
          <c:invertIfNegative val="0"/>
          <c:cat>
            <c:strRef>
              <c:f>'4-1'!$L$8:$R$8</c:f>
              <c:strCache>
                <c:ptCount val="7"/>
                <c:pt idx="0">
                  <c:v>16-24</c:v>
                </c:pt>
                <c:pt idx="1">
                  <c:v>25-34</c:v>
                </c:pt>
                <c:pt idx="2">
                  <c:v>35-44</c:v>
                </c:pt>
                <c:pt idx="3">
                  <c:v>45-54</c:v>
                </c:pt>
                <c:pt idx="4">
                  <c:v>55-64</c:v>
                </c:pt>
                <c:pt idx="5">
                  <c:v>65-74</c:v>
                </c:pt>
                <c:pt idx="6">
                  <c:v>75+</c:v>
                </c:pt>
              </c:strCache>
            </c:strRef>
          </c:cat>
          <c:val>
            <c:numRef>
              <c:f>'4-1'!$L$9:$R$9</c:f>
              <c:numCache>
                <c:formatCode>0.0</c:formatCode>
                <c:ptCount val="7"/>
                <c:pt idx="0">
                  <c:v>65.2</c:v>
                </c:pt>
                <c:pt idx="1">
                  <c:v>71.2</c:v>
                </c:pt>
                <c:pt idx="2">
                  <c:v>76.5</c:v>
                </c:pt>
                <c:pt idx="3">
                  <c:v>77.5</c:v>
                </c:pt>
                <c:pt idx="4">
                  <c:v>76.5</c:v>
                </c:pt>
                <c:pt idx="5">
                  <c:v>72.5</c:v>
                </c:pt>
                <c:pt idx="6">
                  <c:v>67.599999999999994</c:v>
                </c:pt>
              </c:numCache>
            </c:numRef>
          </c:val>
        </c:ser>
        <c:ser>
          <c:idx val="1"/>
          <c:order val="1"/>
          <c:tx>
            <c:strRef>
              <c:f>'4-1'!$K$10</c:f>
              <c:strCache>
                <c:ptCount val="1"/>
                <c:pt idx="0">
                  <c:v>Women</c:v>
                </c:pt>
              </c:strCache>
            </c:strRef>
          </c:tx>
          <c:spPr>
            <a:solidFill>
              <a:schemeClr val="bg1">
                <a:lumMod val="75000"/>
              </a:schemeClr>
            </a:solidFill>
          </c:spPr>
          <c:invertIfNegative val="0"/>
          <c:cat>
            <c:strRef>
              <c:f>'4-1'!$L$8:$R$8</c:f>
              <c:strCache>
                <c:ptCount val="7"/>
                <c:pt idx="0">
                  <c:v>16-24</c:v>
                </c:pt>
                <c:pt idx="1">
                  <c:v>25-34</c:v>
                </c:pt>
                <c:pt idx="2">
                  <c:v>35-44</c:v>
                </c:pt>
                <c:pt idx="3">
                  <c:v>45-54</c:v>
                </c:pt>
                <c:pt idx="4">
                  <c:v>55-64</c:v>
                </c:pt>
                <c:pt idx="5">
                  <c:v>65-74</c:v>
                </c:pt>
                <c:pt idx="6">
                  <c:v>75+</c:v>
                </c:pt>
              </c:strCache>
            </c:strRef>
          </c:cat>
          <c:val>
            <c:numRef>
              <c:f>'4-1'!$L$10:$R$10</c:f>
              <c:numCache>
                <c:formatCode>0.0</c:formatCode>
                <c:ptCount val="7"/>
                <c:pt idx="0">
                  <c:v>66.5</c:v>
                </c:pt>
                <c:pt idx="1">
                  <c:v>70.5</c:v>
                </c:pt>
                <c:pt idx="2">
                  <c:v>72.400000000000006</c:v>
                </c:pt>
                <c:pt idx="3">
                  <c:v>75.2</c:v>
                </c:pt>
                <c:pt idx="4">
                  <c:v>75.7</c:v>
                </c:pt>
                <c:pt idx="5">
                  <c:v>73</c:v>
                </c:pt>
                <c:pt idx="6">
                  <c:v>68.3</c:v>
                </c:pt>
              </c:numCache>
            </c:numRef>
          </c:val>
        </c:ser>
        <c:dLbls>
          <c:showLegendKey val="0"/>
          <c:showVal val="0"/>
          <c:showCatName val="0"/>
          <c:showSerName val="0"/>
          <c:showPercent val="0"/>
          <c:showBubbleSize val="0"/>
        </c:dLbls>
        <c:gapWidth val="150"/>
        <c:axId val="353839360"/>
        <c:axId val="353849728"/>
      </c:barChart>
      <c:catAx>
        <c:axId val="353839360"/>
        <c:scaling>
          <c:orientation val="minMax"/>
        </c:scaling>
        <c:delete val="0"/>
        <c:axPos val="b"/>
        <c:title>
          <c:tx>
            <c:rich>
              <a:bodyPr/>
              <a:lstStyle/>
              <a:p>
                <a:pPr>
                  <a:defRPr/>
                </a:pPr>
                <a:r>
                  <a:rPr lang="en-GB"/>
                  <a:t>Age</a:t>
                </a:r>
              </a:p>
            </c:rich>
          </c:tx>
          <c:overlay val="0"/>
        </c:title>
        <c:majorTickMark val="out"/>
        <c:minorTickMark val="none"/>
        <c:tickLblPos val="nextTo"/>
        <c:crossAx val="353849728"/>
        <c:crosses val="autoZero"/>
        <c:auto val="1"/>
        <c:lblAlgn val="ctr"/>
        <c:lblOffset val="100"/>
        <c:noMultiLvlLbl val="0"/>
      </c:catAx>
      <c:valAx>
        <c:axId val="353849728"/>
        <c:scaling>
          <c:orientation val="minMax"/>
          <c:min val="60"/>
        </c:scaling>
        <c:delete val="0"/>
        <c:axPos val="l"/>
        <c:majorGridlines/>
        <c:title>
          <c:tx>
            <c:rich>
              <a:bodyPr rot="-5400000" vert="horz"/>
              <a:lstStyle/>
              <a:p>
                <a:pPr>
                  <a:defRPr/>
                </a:pPr>
                <a:r>
                  <a:rPr lang="en-GB"/>
                  <a:t>DBP (mmHg)</a:t>
                </a:r>
              </a:p>
            </c:rich>
          </c:tx>
          <c:layout>
            <c:manualLayout>
              <c:xMode val="edge"/>
              <c:yMode val="edge"/>
              <c:x val="5.7754490725833987E-3"/>
              <c:y val="0.23027209728280368"/>
            </c:manualLayout>
          </c:layout>
          <c:overlay val="0"/>
        </c:title>
        <c:numFmt formatCode="0" sourceLinked="0"/>
        <c:majorTickMark val="out"/>
        <c:minorTickMark val="none"/>
        <c:tickLblPos val="nextTo"/>
        <c:crossAx val="353839360"/>
        <c:crosses val="autoZero"/>
        <c:crossBetween val="between"/>
        <c:majorUnit val="5"/>
      </c:valAx>
      <c:spPr>
        <a:ln>
          <a:solidFill>
            <a:schemeClr val="bg1">
              <a:lumMod val="75000"/>
            </a:schemeClr>
          </a:solidFill>
        </a:ln>
      </c:spPr>
    </c:plotArea>
    <c:legend>
      <c:legendPos val="r"/>
      <c:layout>
        <c:manualLayout>
          <c:xMode val="edge"/>
          <c:yMode val="edge"/>
          <c:x val="0.85354291680082739"/>
          <c:y val="0.42498650434653112"/>
          <c:w val="0.11560304032627891"/>
          <c:h val="0.1500269913069377"/>
        </c:manualLayout>
      </c:layout>
      <c:overlay val="0"/>
    </c:legend>
    <c:plotVisOnly val="1"/>
    <c:dispBlanksAs val="gap"/>
    <c:showDLblsOverMax val="0"/>
  </c:chart>
  <c:spPr>
    <a:ln>
      <a:noFill/>
    </a:ln>
  </c:spPr>
  <c:txPr>
    <a:bodyPr/>
    <a:lstStyle/>
    <a:p>
      <a:pPr>
        <a:defRPr sz="900" b="0">
          <a:latin typeface="Times New Roman" pitchFamily="18" charset="0"/>
          <a:cs typeface="Times New Roman" pitchFamily="18" charset="0"/>
        </a:defRPr>
      </a:pPr>
      <a:endParaRPr lang="en-US"/>
    </a:p>
  </c:tx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044823942461734E-2"/>
          <c:y val="3.8133740745093431E-2"/>
          <c:w val="0.86467536010373824"/>
          <c:h val="0.78154766886023308"/>
        </c:manualLayout>
      </c:layout>
      <c:barChart>
        <c:barDir val="col"/>
        <c:grouping val="clustered"/>
        <c:varyColors val="0"/>
        <c:ser>
          <c:idx val="0"/>
          <c:order val="0"/>
          <c:tx>
            <c:strRef>
              <c:f>CoverageCxM!$G$1</c:f>
              <c:strCache>
                <c:ptCount val="1"/>
                <c:pt idx="0">
                  <c:v>C0.7xM0.2</c:v>
                </c:pt>
              </c:strCache>
            </c:strRef>
          </c:tx>
          <c:invertIfNegative val="0"/>
          <c:val>
            <c:numRef>
              <c:f>CoverageCxM!$G$2:$G$4132</c:f>
              <c:numCache>
                <c:formatCode>General</c:formatCode>
                <c:ptCount val="4131"/>
                <c:pt idx="0">
                  <c:v>0</c:v>
                </c:pt>
                <c:pt idx="1">
                  <c:v>0</c:v>
                </c:pt>
                <c:pt idx="2">
                  <c:v>0</c:v>
                </c:pt>
                <c:pt idx="3">
                  <c:v>0</c:v>
                </c:pt>
                <c:pt idx="4">
                  <c:v>0</c:v>
                </c:pt>
                <c:pt idx="5">
                  <c:v>0</c:v>
                </c:pt>
                <c:pt idx="6">
                  <c:v>0</c:v>
                </c:pt>
                <c:pt idx="7">
                  <c:v>0</c:v>
                </c:pt>
                <c:pt idx="8">
                  <c:v>0</c:v>
                </c:pt>
                <c:pt idx="9">
                  <c:v>1</c:v>
                </c:pt>
                <c:pt idx="10">
                  <c:v>0</c:v>
                </c:pt>
                <c:pt idx="11">
                  <c:v>0</c:v>
                </c:pt>
                <c:pt idx="12">
                  <c:v>0</c:v>
                </c:pt>
                <c:pt idx="13">
                  <c:v>0</c:v>
                </c:pt>
                <c:pt idx="14">
                  <c:v>1</c:v>
                </c:pt>
                <c:pt idx="15">
                  <c:v>0</c:v>
                </c:pt>
                <c:pt idx="16">
                  <c:v>0</c:v>
                </c:pt>
                <c:pt idx="17">
                  <c:v>0</c:v>
                </c:pt>
                <c:pt idx="18">
                  <c:v>0</c:v>
                </c:pt>
                <c:pt idx="19">
                  <c:v>1</c:v>
                </c:pt>
                <c:pt idx="20">
                  <c:v>2</c:v>
                </c:pt>
                <c:pt idx="21">
                  <c:v>0</c:v>
                </c:pt>
                <c:pt idx="22">
                  <c:v>1</c:v>
                </c:pt>
                <c:pt idx="23">
                  <c:v>0</c:v>
                </c:pt>
                <c:pt idx="24">
                  <c:v>0</c:v>
                </c:pt>
                <c:pt idx="25">
                  <c:v>1</c:v>
                </c:pt>
                <c:pt idx="26">
                  <c:v>0</c:v>
                </c:pt>
                <c:pt idx="27">
                  <c:v>2</c:v>
                </c:pt>
                <c:pt idx="28">
                  <c:v>0</c:v>
                </c:pt>
                <c:pt idx="29">
                  <c:v>0</c:v>
                </c:pt>
                <c:pt idx="30">
                  <c:v>1</c:v>
                </c:pt>
                <c:pt idx="31">
                  <c:v>0</c:v>
                </c:pt>
                <c:pt idx="32">
                  <c:v>0</c:v>
                </c:pt>
                <c:pt idx="33">
                  <c:v>0</c:v>
                </c:pt>
                <c:pt idx="34">
                  <c:v>1</c:v>
                </c:pt>
                <c:pt idx="35">
                  <c:v>0</c:v>
                </c:pt>
                <c:pt idx="36">
                  <c:v>0</c:v>
                </c:pt>
                <c:pt idx="37">
                  <c:v>1</c:v>
                </c:pt>
                <c:pt idx="38">
                  <c:v>3</c:v>
                </c:pt>
                <c:pt idx="39">
                  <c:v>0</c:v>
                </c:pt>
                <c:pt idx="40">
                  <c:v>0</c:v>
                </c:pt>
                <c:pt idx="41">
                  <c:v>1</c:v>
                </c:pt>
                <c:pt idx="42">
                  <c:v>1</c:v>
                </c:pt>
                <c:pt idx="43">
                  <c:v>0</c:v>
                </c:pt>
                <c:pt idx="44">
                  <c:v>0</c:v>
                </c:pt>
                <c:pt idx="45">
                  <c:v>0</c:v>
                </c:pt>
                <c:pt idx="46">
                  <c:v>0</c:v>
                </c:pt>
                <c:pt idx="47">
                  <c:v>0</c:v>
                </c:pt>
                <c:pt idx="48">
                  <c:v>1</c:v>
                </c:pt>
                <c:pt idx="49">
                  <c:v>0</c:v>
                </c:pt>
                <c:pt idx="50">
                  <c:v>0</c:v>
                </c:pt>
                <c:pt idx="51">
                  <c:v>0</c:v>
                </c:pt>
                <c:pt idx="52">
                  <c:v>0</c:v>
                </c:pt>
                <c:pt idx="53">
                  <c:v>0</c:v>
                </c:pt>
                <c:pt idx="54">
                  <c:v>1</c:v>
                </c:pt>
                <c:pt idx="55">
                  <c:v>0</c:v>
                </c:pt>
                <c:pt idx="56">
                  <c:v>0</c:v>
                </c:pt>
                <c:pt idx="57">
                  <c:v>0</c:v>
                </c:pt>
                <c:pt idx="58">
                  <c:v>2</c:v>
                </c:pt>
                <c:pt idx="59">
                  <c:v>1</c:v>
                </c:pt>
                <c:pt idx="60">
                  <c:v>0</c:v>
                </c:pt>
                <c:pt idx="61">
                  <c:v>0</c:v>
                </c:pt>
                <c:pt idx="62">
                  <c:v>0</c:v>
                </c:pt>
                <c:pt idx="63">
                  <c:v>0</c:v>
                </c:pt>
                <c:pt idx="64">
                  <c:v>0</c:v>
                </c:pt>
                <c:pt idx="65">
                  <c:v>0</c:v>
                </c:pt>
                <c:pt idx="66">
                  <c:v>1</c:v>
                </c:pt>
                <c:pt idx="67">
                  <c:v>0</c:v>
                </c:pt>
                <c:pt idx="68">
                  <c:v>0</c:v>
                </c:pt>
                <c:pt idx="69">
                  <c:v>0</c:v>
                </c:pt>
                <c:pt idx="70">
                  <c:v>3</c:v>
                </c:pt>
                <c:pt idx="71">
                  <c:v>0</c:v>
                </c:pt>
                <c:pt idx="72">
                  <c:v>1</c:v>
                </c:pt>
                <c:pt idx="73">
                  <c:v>0</c:v>
                </c:pt>
                <c:pt idx="74">
                  <c:v>4</c:v>
                </c:pt>
                <c:pt idx="75">
                  <c:v>1</c:v>
                </c:pt>
                <c:pt idx="76">
                  <c:v>1</c:v>
                </c:pt>
                <c:pt idx="77">
                  <c:v>1</c:v>
                </c:pt>
                <c:pt idx="78">
                  <c:v>3</c:v>
                </c:pt>
                <c:pt idx="79">
                  <c:v>1</c:v>
                </c:pt>
                <c:pt idx="80">
                  <c:v>0</c:v>
                </c:pt>
                <c:pt idx="81">
                  <c:v>1</c:v>
                </c:pt>
                <c:pt idx="82">
                  <c:v>1</c:v>
                </c:pt>
                <c:pt idx="83">
                  <c:v>0</c:v>
                </c:pt>
                <c:pt idx="84">
                  <c:v>0</c:v>
                </c:pt>
                <c:pt idx="85">
                  <c:v>1</c:v>
                </c:pt>
                <c:pt idx="86">
                  <c:v>1</c:v>
                </c:pt>
                <c:pt idx="87">
                  <c:v>0</c:v>
                </c:pt>
                <c:pt idx="88">
                  <c:v>0</c:v>
                </c:pt>
                <c:pt idx="89">
                  <c:v>1</c:v>
                </c:pt>
                <c:pt idx="90">
                  <c:v>0</c:v>
                </c:pt>
                <c:pt idx="91">
                  <c:v>0</c:v>
                </c:pt>
                <c:pt idx="92">
                  <c:v>0</c:v>
                </c:pt>
                <c:pt idx="93">
                  <c:v>0</c:v>
                </c:pt>
                <c:pt idx="94">
                  <c:v>3</c:v>
                </c:pt>
                <c:pt idx="95">
                  <c:v>1</c:v>
                </c:pt>
                <c:pt idx="96">
                  <c:v>2</c:v>
                </c:pt>
                <c:pt idx="97">
                  <c:v>1</c:v>
                </c:pt>
                <c:pt idx="98">
                  <c:v>4</c:v>
                </c:pt>
                <c:pt idx="99">
                  <c:v>0</c:v>
                </c:pt>
                <c:pt idx="100">
                  <c:v>1</c:v>
                </c:pt>
                <c:pt idx="101">
                  <c:v>0</c:v>
                </c:pt>
                <c:pt idx="102">
                  <c:v>3</c:v>
                </c:pt>
                <c:pt idx="103">
                  <c:v>0</c:v>
                </c:pt>
                <c:pt idx="104">
                  <c:v>1</c:v>
                </c:pt>
                <c:pt idx="105">
                  <c:v>4</c:v>
                </c:pt>
                <c:pt idx="106">
                  <c:v>2</c:v>
                </c:pt>
                <c:pt idx="107">
                  <c:v>3</c:v>
                </c:pt>
                <c:pt idx="108">
                  <c:v>1</c:v>
                </c:pt>
                <c:pt idx="109">
                  <c:v>3</c:v>
                </c:pt>
                <c:pt idx="110">
                  <c:v>6</c:v>
                </c:pt>
                <c:pt idx="111">
                  <c:v>1</c:v>
                </c:pt>
                <c:pt idx="112">
                  <c:v>0</c:v>
                </c:pt>
                <c:pt idx="113">
                  <c:v>0</c:v>
                </c:pt>
                <c:pt idx="114">
                  <c:v>0</c:v>
                </c:pt>
                <c:pt idx="115">
                  <c:v>1</c:v>
                </c:pt>
                <c:pt idx="116">
                  <c:v>0</c:v>
                </c:pt>
                <c:pt idx="117">
                  <c:v>1</c:v>
                </c:pt>
                <c:pt idx="118">
                  <c:v>2</c:v>
                </c:pt>
                <c:pt idx="119">
                  <c:v>2</c:v>
                </c:pt>
                <c:pt idx="120">
                  <c:v>0</c:v>
                </c:pt>
                <c:pt idx="121">
                  <c:v>1</c:v>
                </c:pt>
                <c:pt idx="122">
                  <c:v>2</c:v>
                </c:pt>
                <c:pt idx="123">
                  <c:v>3</c:v>
                </c:pt>
                <c:pt idx="124">
                  <c:v>1</c:v>
                </c:pt>
                <c:pt idx="125">
                  <c:v>0</c:v>
                </c:pt>
                <c:pt idx="126">
                  <c:v>1</c:v>
                </c:pt>
                <c:pt idx="127">
                  <c:v>0</c:v>
                </c:pt>
                <c:pt idx="128">
                  <c:v>0</c:v>
                </c:pt>
                <c:pt idx="129">
                  <c:v>0</c:v>
                </c:pt>
                <c:pt idx="130">
                  <c:v>1</c:v>
                </c:pt>
                <c:pt idx="131">
                  <c:v>0</c:v>
                </c:pt>
                <c:pt idx="132">
                  <c:v>1</c:v>
                </c:pt>
                <c:pt idx="133">
                  <c:v>0</c:v>
                </c:pt>
                <c:pt idx="134">
                  <c:v>1</c:v>
                </c:pt>
                <c:pt idx="135">
                  <c:v>0</c:v>
                </c:pt>
                <c:pt idx="136">
                  <c:v>0</c:v>
                </c:pt>
                <c:pt idx="137">
                  <c:v>0</c:v>
                </c:pt>
                <c:pt idx="138">
                  <c:v>1</c:v>
                </c:pt>
                <c:pt idx="139">
                  <c:v>1</c:v>
                </c:pt>
                <c:pt idx="140">
                  <c:v>0</c:v>
                </c:pt>
                <c:pt idx="141">
                  <c:v>1</c:v>
                </c:pt>
                <c:pt idx="142">
                  <c:v>1</c:v>
                </c:pt>
                <c:pt idx="143">
                  <c:v>0</c:v>
                </c:pt>
                <c:pt idx="144">
                  <c:v>0</c:v>
                </c:pt>
                <c:pt idx="145">
                  <c:v>0</c:v>
                </c:pt>
                <c:pt idx="146">
                  <c:v>0</c:v>
                </c:pt>
                <c:pt idx="147">
                  <c:v>1</c:v>
                </c:pt>
                <c:pt idx="148">
                  <c:v>1</c:v>
                </c:pt>
                <c:pt idx="149">
                  <c:v>0</c:v>
                </c:pt>
                <c:pt idx="150">
                  <c:v>0</c:v>
                </c:pt>
                <c:pt idx="151">
                  <c:v>0</c:v>
                </c:pt>
                <c:pt idx="152">
                  <c:v>1</c:v>
                </c:pt>
                <c:pt idx="153">
                  <c:v>0</c:v>
                </c:pt>
                <c:pt idx="154">
                  <c:v>0</c:v>
                </c:pt>
                <c:pt idx="155">
                  <c:v>0</c:v>
                </c:pt>
                <c:pt idx="156">
                  <c:v>1</c:v>
                </c:pt>
                <c:pt idx="157">
                  <c:v>0</c:v>
                </c:pt>
                <c:pt idx="158">
                  <c:v>0</c:v>
                </c:pt>
                <c:pt idx="159">
                  <c:v>0</c:v>
                </c:pt>
                <c:pt idx="160">
                  <c:v>0</c:v>
                </c:pt>
                <c:pt idx="161">
                  <c:v>1</c:v>
                </c:pt>
                <c:pt idx="162">
                  <c:v>2</c:v>
                </c:pt>
                <c:pt idx="163">
                  <c:v>0</c:v>
                </c:pt>
                <c:pt idx="164">
                  <c:v>0</c:v>
                </c:pt>
                <c:pt idx="165">
                  <c:v>0</c:v>
                </c:pt>
                <c:pt idx="166">
                  <c:v>0</c:v>
                </c:pt>
                <c:pt idx="167">
                  <c:v>1</c:v>
                </c:pt>
                <c:pt idx="168">
                  <c:v>1</c:v>
                </c:pt>
                <c:pt idx="169">
                  <c:v>0</c:v>
                </c:pt>
                <c:pt idx="170">
                  <c:v>0</c:v>
                </c:pt>
                <c:pt idx="171">
                  <c:v>0</c:v>
                </c:pt>
                <c:pt idx="172">
                  <c:v>0</c:v>
                </c:pt>
                <c:pt idx="173">
                  <c:v>2</c:v>
                </c:pt>
                <c:pt idx="174">
                  <c:v>1</c:v>
                </c:pt>
                <c:pt idx="175">
                  <c:v>0</c:v>
                </c:pt>
                <c:pt idx="176">
                  <c:v>0</c:v>
                </c:pt>
                <c:pt idx="177">
                  <c:v>0</c:v>
                </c:pt>
                <c:pt idx="178">
                  <c:v>1</c:v>
                </c:pt>
                <c:pt idx="179">
                  <c:v>1</c:v>
                </c:pt>
                <c:pt idx="180">
                  <c:v>0</c:v>
                </c:pt>
                <c:pt idx="181">
                  <c:v>0</c:v>
                </c:pt>
                <c:pt idx="182">
                  <c:v>1</c:v>
                </c:pt>
                <c:pt idx="183">
                  <c:v>0</c:v>
                </c:pt>
                <c:pt idx="184">
                  <c:v>2</c:v>
                </c:pt>
                <c:pt idx="185">
                  <c:v>0</c:v>
                </c:pt>
                <c:pt idx="186">
                  <c:v>1</c:v>
                </c:pt>
                <c:pt idx="187">
                  <c:v>2</c:v>
                </c:pt>
                <c:pt idx="188">
                  <c:v>0</c:v>
                </c:pt>
                <c:pt idx="189">
                  <c:v>1</c:v>
                </c:pt>
                <c:pt idx="190">
                  <c:v>0</c:v>
                </c:pt>
                <c:pt idx="191">
                  <c:v>0</c:v>
                </c:pt>
                <c:pt idx="192">
                  <c:v>0</c:v>
                </c:pt>
                <c:pt idx="193">
                  <c:v>0</c:v>
                </c:pt>
                <c:pt idx="194">
                  <c:v>0</c:v>
                </c:pt>
                <c:pt idx="195">
                  <c:v>0</c:v>
                </c:pt>
                <c:pt idx="196">
                  <c:v>1</c:v>
                </c:pt>
                <c:pt idx="197">
                  <c:v>1</c:v>
                </c:pt>
                <c:pt idx="198">
                  <c:v>4</c:v>
                </c:pt>
                <c:pt idx="199">
                  <c:v>1</c:v>
                </c:pt>
                <c:pt idx="200">
                  <c:v>0</c:v>
                </c:pt>
                <c:pt idx="201">
                  <c:v>1</c:v>
                </c:pt>
                <c:pt idx="202">
                  <c:v>1</c:v>
                </c:pt>
                <c:pt idx="203">
                  <c:v>0</c:v>
                </c:pt>
                <c:pt idx="204">
                  <c:v>0</c:v>
                </c:pt>
                <c:pt idx="205">
                  <c:v>3</c:v>
                </c:pt>
                <c:pt idx="206">
                  <c:v>0</c:v>
                </c:pt>
                <c:pt idx="207">
                  <c:v>0</c:v>
                </c:pt>
                <c:pt idx="208">
                  <c:v>0</c:v>
                </c:pt>
                <c:pt idx="209">
                  <c:v>0</c:v>
                </c:pt>
                <c:pt idx="210">
                  <c:v>0</c:v>
                </c:pt>
                <c:pt idx="211">
                  <c:v>0</c:v>
                </c:pt>
                <c:pt idx="212">
                  <c:v>1</c:v>
                </c:pt>
                <c:pt idx="213">
                  <c:v>1</c:v>
                </c:pt>
                <c:pt idx="214">
                  <c:v>1</c:v>
                </c:pt>
                <c:pt idx="215">
                  <c:v>1</c:v>
                </c:pt>
                <c:pt idx="216">
                  <c:v>1</c:v>
                </c:pt>
                <c:pt idx="217">
                  <c:v>1</c:v>
                </c:pt>
                <c:pt idx="218">
                  <c:v>0</c:v>
                </c:pt>
                <c:pt idx="219">
                  <c:v>1</c:v>
                </c:pt>
                <c:pt idx="220">
                  <c:v>1</c:v>
                </c:pt>
                <c:pt idx="221">
                  <c:v>0</c:v>
                </c:pt>
                <c:pt idx="222">
                  <c:v>0</c:v>
                </c:pt>
                <c:pt idx="223">
                  <c:v>0</c:v>
                </c:pt>
                <c:pt idx="224">
                  <c:v>1</c:v>
                </c:pt>
                <c:pt idx="225">
                  <c:v>0</c:v>
                </c:pt>
                <c:pt idx="226">
                  <c:v>1</c:v>
                </c:pt>
                <c:pt idx="227">
                  <c:v>2</c:v>
                </c:pt>
                <c:pt idx="228">
                  <c:v>0</c:v>
                </c:pt>
                <c:pt idx="229">
                  <c:v>1</c:v>
                </c:pt>
                <c:pt idx="230">
                  <c:v>2</c:v>
                </c:pt>
                <c:pt idx="231">
                  <c:v>1</c:v>
                </c:pt>
                <c:pt idx="232">
                  <c:v>0</c:v>
                </c:pt>
                <c:pt idx="233">
                  <c:v>1</c:v>
                </c:pt>
                <c:pt idx="234">
                  <c:v>1</c:v>
                </c:pt>
                <c:pt idx="235">
                  <c:v>1</c:v>
                </c:pt>
                <c:pt idx="236">
                  <c:v>1</c:v>
                </c:pt>
                <c:pt idx="237">
                  <c:v>1</c:v>
                </c:pt>
                <c:pt idx="238">
                  <c:v>3</c:v>
                </c:pt>
                <c:pt idx="239">
                  <c:v>1</c:v>
                </c:pt>
                <c:pt idx="240">
                  <c:v>2</c:v>
                </c:pt>
                <c:pt idx="241">
                  <c:v>2</c:v>
                </c:pt>
                <c:pt idx="242">
                  <c:v>1</c:v>
                </c:pt>
                <c:pt idx="243">
                  <c:v>0</c:v>
                </c:pt>
                <c:pt idx="244">
                  <c:v>1</c:v>
                </c:pt>
                <c:pt idx="245">
                  <c:v>3</c:v>
                </c:pt>
                <c:pt idx="246">
                  <c:v>2</c:v>
                </c:pt>
                <c:pt idx="247">
                  <c:v>1</c:v>
                </c:pt>
                <c:pt idx="248">
                  <c:v>0</c:v>
                </c:pt>
                <c:pt idx="249">
                  <c:v>0</c:v>
                </c:pt>
                <c:pt idx="250">
                  <c:v>1</c:v>
                </c:pt>
                <c:pt idx="251">
                  <c:v>0</c:v>
                </c:pt>
                <c:pt idx="252">
                  <c:v>2</c:v>
                </c:pt>
                <c:pt idx="253">
                  <c:v>1</c:v>
                </c:pt>
                <c:pt idx="254">
                  <c:v>3</c:v>
                </c:pt>
                <c:pt idx="255">
                  <c:v>1</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1</c:v>
                </c:pt>
                <c:pt idx="272">
                  <c:v>0</c:v>
                </c:pt>
                <c:pt idx="273">
                  <c:v>0</c:v>
                </c:pt>
                <c:pt idx="274">
                  <c:v>0</c:v>
                </c:pt>
                <c:pt idx="275">
                  <c:v>0</c:v>
                </c:pt>
                <c:pt idx="276">
                  <c:v>0</c:v>
                </c:pt>
                <c:pt idx="277">
                  <c:v>0</c:v>
                </c:pt>
                <c:pt idx="278">
                  <c:v>0</c:v>
                </c:pt>
                <c:pt idx="279">
                  <c:v>0</c:v>
                </c:pt>
                <c:pt idx="280">
                  <c:v>0</c:v>
                </c:pt>
                <c:pt idx="281">
                  <c:v>0</c:v>
                </c:pt>
                <c:pt idx="282">
                  <c:v>1</c:v>
                </c:pt>
                <c:pt idx="283">
                  <c:v>1</c:v>
                </c:pt>
                <c:pt idx="284">
                  <c:v>0</c:v>
                </c:pt>
                <c:pt idx="285">
                  <c:v>0</c:v>
                </c:pt>
                <c:pt idx="286">
                  <c:v>1</c:v>
                </c:pt>
                <c:pt idx="287">
                  <c:v>0</c:v>
                </c:pt>
                <c:pt idx="288">
                  <c:v>0</c:v>
                </c:pt>
                <c:pt idx="289">
                  <c:v>0</c:v>
                </c:pt>
                <c:pt idx="290">
                  <c:v>0</c:v>
                </c:pt>
                <c:pt idx="291">
                  <c:v>0</c:v>
                </c:pt>
                <c:pt idx="292">
                  <c:v>0</c:v>
                </c:pt>
                <c:pt idx="293">
                  <c:v>0</c:v>
                </c:pt>
                <c:pt idx="294">
                  <c:v>0</c:v>
                </c:pt>
                <c:pt idx="295">
                  <c:v>0</c:v>
                </c:pt>
                <c:pt idx="296">
                  <c:v>0</c:v>
                </c:pt>
                <c:pt idx="297">
                  <c:v>0</c:v>
                </c:pt>
                <c:pt idx="298">
                  <c:v>1</c:v>
                </c:pt>
                <c:pt idx="299">
                  <c:v>1</c:v>
                </c:pt>
                <c:pt idx="300">
                  <c:v>1</c:v>
                </c:pt>
                <c:pt idx="301">
                  <c:v>2</c:v>
                </c:pt>
                <c:pt idx="302">
                  <c:v>0</c:v>
                </c:pt>
                <c:pt idx="303">
                  <c:v>1</c:v>
                </c:pt>
                <c:pt idx="304">
                  <c:v>0</c:v>
                </c:pt>
                <c:pt idx="305">
                  <c:v>0</c:v>
                </c:pt>
                <c:pt idx="306">
                  <c:v>0</c:v>
                </c:pt>
                <c:pt idx="307">
                  <c:v>0</c:v>
                </c:pt>
                <c:pt idx="308">
                  <c:v>0</c:v>
                </c:pt>
                <c:pt idx="309">
                  <c:v>0</c:v>
                </c:pt>
                <c:pt idx="310">
                  <c:v>0</c:v>
                </c:pt>
                <c:pt idx="311">
                  <c:v>1</c:v>
                </c:pt>
                <c:pt idx="312">
                  <c:v>1</c:v>
                </c:pt>
                <c:pt idx="313">
                  <c:v>1</c:v>
                </c:pt>
                <c:pt idx="314">
                  <c:v>2</c:v>
                </c:pt>
                <c:pt idx="315">
                  <c:v>0</c:v>
                </c:pt>
                <c:pt idx="316">
                  <c:v>0</c:v>
                </c:pt>
                <c:pt idx="317">
                  <c:v>1</c:v>
                </c:pt>
                <c:pt idx="318">
                  <c:v>0</c:v>
                </c:pt>
                <c:pt idx="319">
                  <c:v>1</c:v>
                </c:pt>
                <c:pt idx="320">
                  <c:v>0</c:v>
                </c:pt>
                <c:pt idx="321">
                  <c:v>0</c:v>
                </c:pt>
                <c:pt idx="322">
                  <c:v>0</c:v>
                </c:pt>
                <c:pt idx="323">
                  <c:v>0</c:v>
                </c:pt>
                <c:pt idx="324">
                  <c:v>0</c:v>
                </c:pt>
                <c:pt idx="325">
                  <c:v>0</c:v>
                </c:pt>
                <c:pt idx="326">
                  <c:v>0</c:v>
                </c:pt>
                <c:pt idx="327">
                  <c:v>1</c:v>
                </c:pt>
                <c:pt idx="328">
                  <c:v>0</c:v>
                </c:pt>
                <c:pt idx="329">
                  <c:v>0</c:v>
                </c:pt>
                <c:pt idx="330">
                  <c:v>0</c:v>
                </c:pt>
                <c:pt idx="331">
                  <c:v>1</c:v>
                </c:pt>
                <c:pt idx="332">
                  <c:v>0</c:v>
                </c:pt>
                <c:pt idx="333">
                  <c:v>1</c:v>
                </c:pt>
                <c:pt idx="334">
                  <c:v>0</c:v>
                </c:pt>
                <c:pt idx="335">
                  <c:v>0</c:v>
                </c:pt>
                <c:pt idx="336">
                  <c:v>0</c:v>
                </c:pt>
                <c:pt idx="337">
                  <c:v>0</c:v>
                </c:pt>
                <c:pt idx="338">
                  <c:v>0</c:v>
                </c:pt>
                <c:pt idx="339">
                  <c:v>1</c:v>
                </c:pt>
                <c:pt idx="340">
                  <c:v>1</c:v>
                </c:pt>
                <c:pt idx="341">
                  <c:v>0</c:v>
                </c:pt>
                <c:pt idx="342">
                  <c:v>0</c:v>
                </c:pt>
                <c:pt idx="343">
                  <c:v>0</c:v>
                </c:pt>
                <c:pt idx="344">
                  <c:v>0</c:v>
                </c:pt>
                <c:pt idx="345">
                  <c:v>0</c:v>
                </c:pt>
                <c:pt idx="346">
                  <c:v>0</c:v>
                </c:pt>
                <c:pt idx="347">
                  <c:v>2</c:v>
                </c:pt>
                <c:pt idx="348">
                  <c:v>0</c:v>
                </c:pt>
                <c:pt idx="349">
                  <c:v>1</c:v>
                </c:pt>
                <c:pt idx="350">
                  <c:v>0</c:v>
                </c:pt>
                <c:pt idx="351">
                  <c:v>1</c:v>
                </c:pt>
                <c:pt idx="352">
                  <c:v>0</c:v>
                </c:pt>
                <c:pt idx="353">
                  <c:v>0</c:v>
                </c:pt>
                <c:pt idx="354">
                  <c:v>4</c:v>
                </c:pt>
                <c:pt idx="355">
                  <c:v>0</c:v>
                </c:pt>
                <c:pt idx="356">
                  <c:v>2</c:v>
                </c:pt>
                <c:pt idx="357">
                  <c:v>2</c:v>
                </c:pt>
                <c:pt idx="358">
                  <c:v>3</c:v>
                </c:pt>
                <c:pt idx="359">
                  <c:v>0</c:v>
                </c:pt>
                <c:pt idx="360">
                  <c:v>0</c:v>
                </c:pt>
                <c:pt idx="361">
                  <c:v>2</c:v>
                </c:pt>
                <c:pt idx="362">
                  <c:v>1</c:v>
                </c:pt>
                <c:pt idx="363">
                  <c:v>1</c:v>
                </c:pt>
                <c:pt idx="364">
                  <c:v>0</c:v>
                </c:pt>
                <c:pt idx="365">
                  <c:v>2</c:v>
                </c:pt>
                <c:pt idx="366">
                  <c:v>1</c:v>
                </c:pt>
                <c:pt idx="367">
                  <c:v>3</c:v>
                </c:pt>
                <c:pt idx="368">
                  <c:v>0</c:v>
                </c:pt>
                <c:pt idx="369">
                  <c:v>0</c:v>
                </c:pt>
                <c:pt idx="370">
                  <c:v>1</c:v>
                </c:pt>
                <c:pt idx="371">
                  <c:v>2</c:v>
                </c:pt>
                <c:pt idx="372">
                  <c:v>2</c:v>
                </c:pt>
                <c:pt idx="373">
                  <c:v>1</c:v>
                </c:pt>
                <c:pt idx="374">
                  <c:v>1</c:v>
                </c:pt>
                <c:pt idx="375">
                  <c:v>2</c:v>
                </c:pt>
                <c:pt idx="376">
                  <c:v>0</c:v>
                </c:pt>
                <c:pt idx="377">
                  <c:v>1</c:v>
                </c:pt>
                <c:pt idx="378">
                  <c:v>0</c:v>
                </c:pt>
                <c:pt idx="379">
                  <c:v>2</c:v>
                </c:pt>
                <c:pt idx="380">
                  <c:v>2</c:v>
                </c:pt>
                <c:pt idx="381">
                  <c:v>2</c:v>
                </c:pt>
                <c:pt idx="382">
                  <c:v>3</c:v>
                </c:pt>
                <c:pt idx="383">
                  <c:v>0</c:v>
                </c:pt>
                <c:pt idx="384">
                  <c:v>1</c:v>
                </c:pt>
                <c:pt idx="385">
                  <c:v>0</c:v>
                </c:pt>
                <c:pt idx="386">
                  <c:v>0</c:v>
                </c:pt>
                <c:pt idx="387">
                  <c:v>1</c:v>
                </c:pt>
                <c:pt idx="388">
                  <c:v>0</c:v>
                </c:pt>
                <c:pt idx="389">
                  <c:v>0</c:v>
                </c:pt>
                <c:pt idx="390">
                  <c:v>1</c:v>
                </c:pt>
                <c:pt idx="391">
                  <c:v>0</c:v>
                </c:pt>
                <c:pt idx="392">
                  <c:v>0</c:v>
                </c:pt>
                <c:pt idx="393">
                  <c:v>0</c:v>
                </c:pt>
                <c:pt idx="394">
                  <c:v>0</c:v>
                </c:pt>
                <c:pt idx="395">
                  <c:v>0</c:v>
                </c:pt>
                <c:pt idx="396">
                  <c:v>0</c:v>
                </c:pt>
                <c:pt idx="397">
                  <c:v>0</c:v>
                </c:pt>
                <c:pt idx="398">
                  <c:v>0</c:v>
                </c:pt>
                <c:pt idx="399">
                  <c:v>0</c:v>
                </c:pt>
                <c:pt idx="400">
                  <c:v>0</c:v>
                </c:pt>
                <c:pt idx="401">
                  <c:v>0</c:v>
                </c:pt>
                <c:pt idx="402">
                  <c:v>1</c:v>
                </c:pt>
                <c:pt idx="403">
                  <c:v>0</c:v>
                </c:pt>
                <c:pt idx="404">
                  <c:v>0</c:v>
                </c:pt>
                <c:pt idx="405">
                  <c:v>0</c:v>
                </c:pt>
                <c:pt idx="406">
                  <c:v>0</c:v>
                </c:pt>
                <c:pt idx="407">
                  <c:v>0</c:v>
                </c:pt>
                <c:pt idx="408">
                  <c:v>0</c:v>
                </c:pt>
                <c:pt idx="409">
                  <c:v>1</c:v>
                </c:pt>
                <c:pt idx="410">
                  <c:v>1</c:v>
                </c:pt>
                <c:pt idx="411">
                  <c:v>0</c:v>
                </c:pt>
                <c:pt idx="412">
                  <c:v>0</c:v>
                </c:pt>
                <c:pt idx="413">
                  <c:v>0</c:v>
                </c:pt>
                <c:pt idx="414">
                  <c:v>0</c:v>
                </c:pt>
                <c:pt idx="415">
                  <c:v>1</c:v>
                </c:pt>
                <c:pt idx="416">
                  <c:v>0</c:v>
                </c:pt>
                <c:pt idx="417">
                  <c:v>0</c:v>
                </c:pt>
                <c:pt idx="418">
                  <c:v>2</c:v>
                </c:pt>
                <c:pt idx="419">
                  <c:v>1</c:v>
                </c:pt>
                <c:pt idx="420">
                  <c:v>0</c:v>
                </c:pt>
                <c:pt idx="421">
                  <c:v>0</c:v>
                </c:pt>
                <c:pt idx="422">
                  <c:v>0</c:v>
                </c:pt>
                <c:pt idx="423">
                  <c:v>0</c:v>
                </c:pt>
                <c:pt idx="424">
                  <c:v>1</c:v>
                </c:pt>
                <c:pt idx="425">
                  <c:v>0</c:v>
                </c:pt>
                <c:pt idx="426">
                  <c:v>1</c:v>
                </c:pt>
                <c:pt idx="427">
                  <c:v>1</c:v>
                </c:pt>
                <c:pt idx="428">
                  <c:v>2</c:v>
                </c:pt>
                <c:pt idx="429">
                  <c:v>0</c:v>
                </c:pt>
                <c:pt idx="430">
                  <c:v>1</c:v>
                </c:pt>
                <c:pt idx="431">
                  <c:v>1</c:v>
                </c:pt>
                <c:pt idx="432">
                  <c:v>1</c:v>
                </c:pt>
                <c:pt idx="433">
                  <c:v>1</c:v>
                </c:pt>
                <c:pt idx="434">
                  <c:v>0</c:v>
                </c:pt>
                <c:pt idx="435">
                  <c:v>0</c:v>
                </c:pt>
                <c:pt idx="436">
                  <c:v>0</c:v>
                </c:pt>
                <c:pt idx="437">
                  <c:v>1</c:v>
                </c:pt>
                <c:pt idx="438">
                  <c:v>1</c:v>
                </c:pt>
                <c:pt idx="439">
                  <c:v>0</c:v>
                </c:pt>
                <c:pt idx="440">
                  <c:v>0</c:v>
                </c:pt>
                <c:pt idx="441">
                  <c:v>0</c:v>
                </c:pt>
                <c:pt idx="442">
                  <c:v>0</c:v>
                </c:pt>
                <c:pt idx="443">
                  <c:v>1</c:v>
                </c:pt>
                <c:pt idx="444">
                  <c:v>0</c:v>
                </c:pt>
                <c:pt idx="445">
                  <c:v>3</c:v>
                </c:pt>
                <c:pt idx="446">
                  <c:v>1</c:v>
                </c:pt>
                <c:pt idx="447">
                  <c:v>2</c:v>
                </c:pt>
                <c:pt idx="448">
                  <c:v>0</c:v>
                </c:pt>
                <c:pt idx="449">
                  <c:v>1</c:v>
                </c:pt>
                <c:pt idx="450">
                  <c:v>0</c:v>
                </c:pt>
                <c:pt idx="451">
                  <c:v>0</c:v>
                </c:pt>
                <c:pt idx="452">
                  <c:v>0</c:v>
                </c:pt>
                <c:pt idx="453">
                  <c:v>0</c:v>
                </c:pt>
                <c:pt idx="454">
                  <c:v>1</c:v>
                </c:pt>
                <c:pt idx="455">
                  <c:v>0</c:v>
                </c:pt>
                <c:pt idx="456">
                  <c:v>0</c:v>
                </c:pt>
                <c:pt idx="457">
                  <c:v>0</c:v>
                </c:pt>
                <c:pt idx="458">
                  <c:v>0</c:v>
                </c:pt>
                <c:pt idx="459">
                  <c:v>1</c:v>
                </c:pt>
                <c:pt idx="460">
                  <c:v>0</c:v>
                </c:pt>
                <c:pt idx="461">
                  <c:v>2</c:v>
                </c:pt>
                <c:pt idx="462">
                  <c:v>0</c:v>
                </c:pt>
                <c:pt idx="463">
                  <c:v>0</c:v>
                </c:pt>
                <c:pt idx="464">
                  <c:v>2</c:v>
                </c:pt>
                <c:pt idx="465">
                  <c:v>0</c:v>
                </c:pt>
                <c:pt idx="466">
                  <c:v>0</c:v>
                </c:pt>
                <c:pt idx="467">
                  <c:v>0</c:v>
                </c:pt>
                <c:pt idx="468">
                  <c:v>1</c:v>
                </c:pt>
                <c:pt idx="469">
                  <c:v>0</c:v>
                </c:pt>
                <c:pt idx="470">
                  <c:v>0</c:v>
                </c:pt>
                <c:pt idx="471">
                  <c:v>0</c:v>
                </c:pt>
                <c:pt idx="472">
                  <c:v>1</c:v>
                </c:pt>
                <c:pt idx="473">
                  <c:v>1</c:v>
                </c:pt>
                <c:pt idx="474">
                  <c:v>1</c:v>
                </c:pt>
                <c:pt idx="475">
                  <c:v>0</c:v>
                </c:pt>
                <c:pt idx="476">
                  <c:v>3</c:v>
                </c:pt>
                <c:pt idx="477">
                  <c:v>3</c:v>
                </c:pt>
                <c:pt idx="478">
                  <c:v>0</c:v>
                </c:pt>
                <c:pt idx="479">
                  <c:v>1</c:v>
                </c:pt>
                <c:pt idx="480">
                  <c:v>1</c:v>
                </c:pt>
                <c:pt idx="481">
                  <c:v>0</c:v>
                </c:pt>
                <c:pt idx="482">
                  <c:v>0</c:v>
                </c:pt>
                <c:pt idx="483">
                  <c:v>1</c:v>
                </c:pt>
                <c:pt idx="484">
                  <c:v>3</c:v>
                </c:pt>
                <c:pt idx="485">
                  <c:v>1</c:v>
                </c:pt>
                <c:pt idx="486">
                  <c:v>1</c:v>
                </c:pt>
                <c:pt idx="487">
                  <c:v>0</c:v>
                </c:pt>
                <c:pt idx="488">
                  <c:v>1</c:v>
                </c:pt>
                <c:pt idx="489">
                  <c:v>2</c:v>
                </c:pt>
                <c:pt idx="490">
                  <c:v>2</c:v>
                </c:pt>
                <c:pt idx="491">
                  <c:v>3</c:v>
                </c:pt>
                <c:pt idx="492">
                  <c:v>2</c:v>
                </c:pt>
                <c:pt idx="493">
                  <c:v>0</c:v>
                </c:pt>
                <c:pt idx="494">
                  <c:v>1</c:v>
                </c:pt>
                <c:pt idx="495">
                  <c:v>1</c:v>
                </c:pt>
                <c:pt idx="496">
                  <c:v>0</c:v>
                </c:pt>
                <c:pt idx="497">
                  <c:v>0</c:v>
                </c:pt>
                <c:pt idx="498">
                  <c:v>2</c:v>
                </c:pt>
                <c:pt idx="499">
                  <c:v>4</c:v>
                </c:pt>
                <c:pt idx="500">
                  <c:v>2</c:v>
                </c:pt>
                <c:pt idx="501">
                  <c:v>0</c:v>
                </c:pt>
                <c:pt idx="502">
                  <c:v>2</c:v>
                </c:pt>
                <c:pt idx="503">
                  <c:v>1</c:v>
                </c:pt>
                <c:pt idx="504">
                  <c:v>1</c:v>
                </c:pt>
                <c:pt idx="505">
                  <c:v>2</c:v>
                </c:pt>
                <c:pt idx="506">
                  <c:v>3</c:v>
                </c:pt>
                <c:pt idx="507">
                  <c:v>1</c:v>
                </c:pt>
                <c:pt idx="508">
                  <c:v>3</c:v>
                </c:pt>
                <c:pt idx="509">
                  <c:v>0</c:v>
                </c:pt>
                <c:pt idx="510">
                  <c:v>1</c:v>
                </c:pt>
                <c:pt idx="511">
                  <c:v>0</c:v>
                </c:pt>
                <c:pt idx="512">
                  <c:v>1</c:v>
                </c:pt>
                <c:pt idx="513">
                  <c:v>0</c:v>
                </c:pt>
                <c:pt idx="514">
                  <c:v>0</c:v>
                </c:pt>
                <c:pt idx="515">
                  <c:v>1</c:v>
                </c:pt>
                <c:pt idx="516">
                  <c:v>0</c:v>
                </c:pt>
                <c:pt idx="517">
                  <c:v>0</c:v>
                </c:pt>
                <c:pt idx="518">
                  <c:v>2</c:v>
                </c:pt>
                <c:pt idx="519">
                  <c:v>0</c:v>
                </c:pt>
                <c:pt idx="520">
                  <c:v>0</c:v>
                </c:pt>
                <c:pt idx="521">
                  <c:v>0</c:v>
                </c:pt>
                <c:pt idx="522">
                  <c:v>2</c:v>
                </c:pt>
                <c:pt idx="523">
                  <c:v>0</c:v>
                </c:pt>
                <c:pt idx="524">
                  <c:v>2</c:v>
                </c:pt>
                <c:pt idx="525">
                  <c:v>1</c:v>
                </c:pt>
                <c:pt idx="526">
                  <c:v>1</c:v>
                </c:pt>
                <c:pt idx="527">
                  <c:v>1</c:v>
                </c:pt>
                <c:pt idx="528">
                  <c:v>0</c:v>
                </c:pt>
                <c:pt idx="529">
                  <c:v>1</c:v>
                </c:pt>
                <c:pt idx="530">
                  <c:v>0</c:v>
                </c:pt>
                <c:pt idx="531">
                  <c:v>0</c:v>
                </c:pt>
                <c:pt idx="532">
                  <c:v>0</c:v>
                </c:pt>
                <c:pt idx="533">
                  <c:v>0</c:v>
                </c:pt>
                <c:pt idx="534">
                  <c:v>0</c:v>
                </c:pt>
                <c:pt idx="535">
                  <c:v>0</c:v>
                </c:pt>
                <c:pt idx="536">
                  <c:v>1</c:v>
                </c:pt>
                <c:pt idx="537">
                  <c:v>1</c:v>
                </c:pt>
                <c:pt idx="538">
                  <c:v>1</c:v>
                </c:pt>
                <c:pt idx="539">
                  <c:v>0</c:v>
                </c:pt>
                <c:pt idx="540">
                  <c:v>0</c:v>
                </c:pt>
                <c:pt idx="541">
                  <c:v>1</c:v>
                </c:pt>
                <c:pt idx="542">
                  <c:v>1</c:v>
                </c:pt>
                <c:pt idx="543">
                  <c:v>0</c:v>
                </c:pt>
                <c:pt idx="544">
                  <c:v>1</c:v>
                </c:pt>
                <c:pt idx="545">
                  <c:v>1</c:v>
                </c:pt>
                <c:pt idx="546">
                  <c:v>1</c:v>
                </c:pt>
                <c:pt idx="547">
                  <c:v>1</c:v>
                </c:pt>
                <c:pt idx="548">
                  <c:v>0</c:v>
                </c:pt>
                <c:pt idx="549">
                  <c:v>2</c:v>
                </c:pt>
                <c:pt idx="550">
                  <c:v>3</c:v>
                </c:pt>
                <c:pt idx="551">
                  <c:v>1</c:v>
                </c:pt>
                <c:pt idx="552">
                  <c:v>2</c:v>
                </c:pt>
                <c:pt idx="553">
                  <c:v>0</c:v>
                </c:pt>
                <c:pt idx="554">
                  <c:v>5</c:v>
                </c:pt>
                <c:pt idx="555">
                  <c:v>1</c:v>
                </c:pt>
                <c:pt idx="556">
                  <c:v>3</c:v>
                </c:pt>
                <c:pt idx="557">
                  <c:v>1</c:v>
                </c:pt>
                <c:pt idx="558">
                  <c:v>8</c:v>
                </c:pt>
                <c:pt idx="559">
                  <c:v>1</c:v>
                </c:pt>
                <c:pt idx="560">
                  <c:v>1</c:v>
                </c:pt>
                <c:pt idx="561">
                  <c:v>2</c:v>
                </c:pt>
                <c:pt idx="562">
                  <c:v>2</c:v>
                </c:pt>
                <c:pt idx="563">
                  <c:v>0</c:v>
                </c:pt>
                <c:pt idx="564">
                  <c:v>0</c:v>
                </c:pt>
                <c:pt idx="565">
                  <c:v>1</c:v>
                </c:pt>
                <c:pt idx="566">
                  <c:v>0</c:v>
                </c:pt>
                <c:pt idx="567">
                  <c:v>1</c:v>
                </c:pt>
                <c:pt idx="568">
                  <c:v>0</c:v>
                </c:pt>
                <c:pt idx="569">
                  <c:v>3</c:v>
                </c:pt>
                <c:pt idx="570">
                  <c:v>3</c:v>
                </c:pt>
                <c:pt idx="571">
                  <c:v>2</c:v>
                </c:pt>
                <c:pt idx="572">
                  <c:v>2</c:v>
                </c:pt>
                <c:pt idx="573">
                  <c:v>0</c:v>
                </c:pt>
                <c:pt idx="574">
                  <c:v>3</c:v>
                </c:pt>
                <c:pt idx="575">
                  <c:v>0</c:v>
                </c:pt>
                <c:pt idx="576">
                  <c:v>1</c:v>
                </c:pt>
                <c:pt idx="577">
                  <c:v>1</c:v>
                </c:pt>
                <c:pt idx="578">
                  <c:v>2</c:v>
                </c:pt>
                <c:pt idx="579">
                  <c:v>0</c:v>
                </c:pt>
                <c:pt idx="580">
                  <c:v>2</c:v>
                </c:pt>
                <c:pt idx="581">
                  <c:v>0</c:v>
                </c:pt>
                <c:pt idx="582">
                  <c:v>2</c:v>
                </c:pt>
                <c:pt idx="583">
                  <c:v>1</c:v>
                </c:pt>
                <c:pt idx="584">
                  <c:v>1</c:v>
                </c:pt>
                <c:pt idx="585">
                  <c:v>1</c:v>
                </c:pt>
                <c:pt idx="586">
                  <c:v>1</c:v>
                </c:pt>
                <c:pt idx="587">
                  <c:v>3</c:v>
                </c:pt>
                <c:pt idx="588">
                  <c:v>3</c:v>
                </c:pt>
                <c:pt idx="589">
                  <c:v>6</c:v>
                </c:pt>
                <c:pt idx="590">
                  <c:v>4</c:v>
                </c:pt>
                <c:pt idx="591">
                  <c:v>1</c:v>
                </c:pt>
                <c:pt idx="592">
                  <c:v>1</c:v>
                </c:pt>
                <c:pt idx="593">
                  <c:v>0</c:v>
                </c:pt>
                <c:pt idx="594">
                  <c:v>0</c:v>
                </c:pt>
                <c:pt idx="595">
                  <c:v>1</c:v>
                </c:pt>
                <c:pt idx="596">
                  <c:v>3</c:v>
                </c:pt>
                <c:pt idx="597">
                  <c:v>1</c:v>
                </c:pt>
                <c:pt idx="598">
                  <c:v>2</c:v>
                </c:pt>
                <c:pt idx="599">
                  <c:v>1</c:v>
                </c:pt>
                <c:pt idx="600">
                  <c:v>0</c:v>
                </c:pt>
                <c:pt idx="601">
                  <c:v>1</c:v>
                </c:pt>
                <c:pt idx="602">
                  <c:v>5</c:v>
                </c:pt>
                <c:pt idx="603">
                  <c:v>2</c:v>
                </c:pt>
                <c:pt idx="604">
                  <c:v>3</c:v>
                </c:pt>
                <c:pt idx="605">
                  <c:v>1</c:v>
                </c:pt>
                <c:pt idx="606">
                  <c:v>4</c:v>
                </c:pt>
                <c:pt idx="607">
                  <c:v>1</c:v>
                </c:pt>
                <c:pt idx="608">
                  <c:v>4</c:v>
                </c:pt>
                <c:pt idx="609">
                  <c:v>1</c:v>
                </c:pt>
                <c:pt idx="610">
                  <c:v>3</c:v>
                </c:pt>
                <c:pt idx="611">
                  <c:v>8</c:v>
                </c:pt>
                <c:pt idx="612">
                  <c:v>3</c:v>
                </c:pt>
                <c:pt idx="613">
                  <c:v>1</c:v>
                </c:pt>
                <c:pt idx="614">
                  <c:v>11</c:v>
                </c:pt>
                <c:pt idx="615">
                  <c:v>1</c:v>
                </c:pt>
                <c:pt idx="616">
                  <c:v>7</c:v>
                </c:pt>
                <c:pt idx="617">
                  <c:v>10</c:v>
                </c:pt>
                <c:pt idx="618">
                  <c:v>9</c:v>
                </c:pt>
                <c:pt idx="619">
                  <c:v>4</c:v>
                </c:pt>
                <c:pt idx="620">
                  <c:v>3</c:v>
                </c:pt>
                <c:pt idx="621">
                  <c:v>3</c:v>
                </c:pt>
                <c:pt idx="622">
                  <c:v>22</c:v>
                </c:pt>
                <c:pt idx="623">
                  <c:v>0</c:v>
                </c:pt>
                <c:pt idx="624">
                  <c:v>0</c:v>
                </c:pt>
                <c:pt idx="625">
                  <c:v>0</c:v>
                </c:pt>
                <c:pt idx="626">
                  <c:v>3</c:v>
                </c:pt>
                <c:pt idx="627">
                  <c:v>3</c:v>
                </c:pt>
                <c:pt idx="628">
                  <c:v>5</c:v>
                </c:pt>
                <c:pt idx="629">
                  <c:v>5</c:v>
                </c:pt>
                <c:pt idx="630">
                  <c:v>2</c:v>
                </c:pt>
                <c:pt idx="631">
                  <c:v>0</c:v>
                </c:pt>
                <c:pt idx="632">
                  <c:v>1</c:v>
                </c:pt>
                <c:pt idx="633">
                  <c:v>4</c:v>
                </c:pt>
                <c:pt idx="634">
                  <c:v>4</c:v>
                </c:pt>
                <c:pt idx="635">
                  <c:v>5</c:v>
                </c:pt>
                <c:pt idx="636">
                  <c:v>4</c:v>
                </c:pt>
                <c:pt idx="637">
                  <c:v>2</c:v>
                </c:pt>
                <c:pt idx="638">
                  <c:v>13</c:v>
                </c:pt>
                <c:pt idx="639">
                  <c:v>1</c:v>
                </c:pt>
                <c:pt idx="640">
                  <c:v>0</c:v>
                </c:pt>
                <c:pt idx="641">
                  <c:v>0</c:v>
                </c:pt>
                <c:pt idx="642">
                  <c:v>0</c:v>
                </c:pt>
                <c:pt idx="643">
                  <c:v>0</c:v>
                </c:pt>
                <c:pt idx="644">
                  <c:v>1</c:v>
                </c:pt>
                <c:pt idx="645">
                  <c:v>1</c:v>
                </c:pt>
                <c:pt idx="646">
                  <c:v>0</c:v>
                </c:pt>
                <c:pt idx="647">
                  <c:v>0</c:v>
                </c:pt>
                <c:pt idx="648">
                  <c:v>1</c:v>
                </c:pt>
                <c:pt idx="649">
                  <c:v>0</c:v>
                </c:pt>
                <c:pt idx="650">
                  <c:v>2</c:v>
                </c:pt>
                <c:pt idx="651">
                  <c:v>0</c:v>
                </c:pt>
                <c:pt idx="652">
                  <c:v>1</c:v>
                </c:pt>
                <c:pt idx="653">
                  <c:v>0</c:v>
                </c:pt>
                <c:pt idx="654">
                  <c:v>1</c:v>
                </c:pt>
                <c:pt idx="655">
                  <c:v>1</c:v>
                </c:pt>
                <c:pt idx="656">
                  <c:v>0</c:v>
                </c:pt>
                <c:pt idx="657">
                  <c:v>0</c:v>
                </c:pt>
                <c:pt idx="658">
                  <c:v>0</c:v>
                </c:pt>
                <c:pt idx="659">
                  <c:v>0</c:v>
                </c:pt>
                <c:pt idx="660">
                  <c:v>0</c:v>
                </c:pt>
                <c:pt idx="661">
                  <c:v>0</c:v>
                </c:pt>
                <c:pt idx="662">
                  <c:v>0</c:v>
                </c:pt>
                <c:pt idx="663">
                  <c:v>0</c:v>
                </c:pt>
                <c:pt idx="664">
                  <c:v>0</c:v>
                </c:pt>
                <c:pt idx="665">
                  <c:v>0</c:v>
                </c:pt>
                <c:pt idx="666">
                  <c:v>0</c:v>
                </c:pt>
                <c:pt idx="667">
                  <c:v>1</c:v>
                </c:pt>
                <c:pt idx="668">
                  <c:v>1</c:v>
                </c:pt>
                <c:pt idx="669">
                  <c:v>0</c:v>
                </c:pt>
                <c:pt idx="670">
                  <c:v>0</c:v>
                </c:pt>
                <c:pt idx="671">
                  <c:v>2</c:v>
                </c:pt>
                <c:pt idx="672">
                  <c:v>1</c:v>
                </c:pt>
                <c:pt idx="673">
                  <c:v>0</c:v>
                </c:pt>
                <c:pt idx="674">
                  <c:v>2</c:v>
                </c:pt>
                <c:pt idx="675">
                  <c:v>2</c:v>
                </c:pt>
                <c:pt idx="676">
                  <c:v>0</c:v>
                </c:pt>
                <c:pt idx="677">
                  <c:v>3</c:v>
                </c:pt>
                <c:pt idx="678">
                  <c:v>1</c:v>
                </c:pt>
                <c:pt idx="679">
                  <c:v>1</c:v>
                </c:pt>
                <c:pt idx="680">
                  <c:v>0</c:v>
                </c:pt>
                <c:pt idx="681">
                  <c:v>0</c:v>
                </c:pt>
                <c:pt idx="682">
                  <c:v>0</c:v>
                </c:pt>
                <c:pt idx="683">
                  <c:v>3</c:v>
                </c:pt>
                <c:pt idx="684">
                  <c:v>0</c:v>
                </c:pt>
                <c:pt idx="685">
                  <c:v>2</c:v>
                </c:pt>
                <c:pt idx="686">
                  <c:v>7</c:v>
                </c:pt>
                <c:pt idx="687">
                  <c:v>0</c:v>
                </c:pt>
                <c:pt idx="688">
                  <c:v>1</c:v>
                </c:pt>
                <c:pt idx="689">
                  <c:v>0</c:v>
                </c:pt>
                <c:pt idx="690">
                  <c:v>0</c:v>
                </c:pt>
                <c:pt idx="691">
                  <c:v>3</c:v>
                </c:pt>
                <c:pt idx="692">
                  <c:v>0</c:v>
                </c:pt>
                <c:pt idx="693">
                  <c:v>1</c:v>
                </c:pt>
                <c:pt idx="694">
                  <c:v>1</c:v>
                </c:pt>
                <c:pt idx="695">
                  <c:v>0</c:v>
                </c:pt>
                <c:pt idx="696">
                  <c:v>2</c:v>
                </c:pt>
                <c:pt idx="697">
                  <c:v>1</c:v>
                </c:pt>
                <c:pt idx="698">
                  <c:v>0</c:v>
                </c:pt>
                <c:pt idx="699">
                  <c:v>1</c:v>
                </c:pt>
                <c:pt idx="700">
                  <c:v>0</c:v>
                </c:pt>
                <c:pt idx="701">
                  <c:v>1</c:v>
                </c:pt>
                <c:pt idx="702">
                  <c:v>3</c:v>
                </c:pt>
                <c:pt idx="703">
                  <c:v>0</c:v>
                </c:pt>
                <c:pt idx="704">
                  <c:v>0</c:v>
                </c:pt>
                <c:pt idx="705">
                  <c:v>1</c:v>
                </c:pt>
                <c:pt idx="706">
                  <c:v>1</c:v>
                </c:pt>
                <c:pt idx="707">
                  <c:v>1</c:v>
                </c:pt>
                <c:pt idx="708">
                  <c:v>0</c:v>
                </c:pt>
                <c:pt idx="709">
                  <c:v>1</c:v>
                </c:pt>
                <c:pt idx="710">
                  <c:v>1</c:v>
                </c:pt>
                <c:pt idx="711">
                  <c:v>2</c:v>
                </c:pt>
                <c:pt idx="712">
                  <c:v>0</c:v>
                </c:pt>
                <c:pt idx="713">
                  <c:v>1</c:v>
                </c:pt>
                <c:pt idx="714">
                  <c:v>0</c:v>
                </c:pt>
                <c:pt idx="715">
                  <c:v>1</c:v>
                </c:pt>
                <c:pt idx="716">
                  <c:v>1</c:v>
                </c:pt>
                <c:pt idx="717">
                  <c:v>0</c:v>
                </c:pt>
                <c:pt idx="718">
                  <c:v>0</c:v>
                </c:pt>
                <c:pt idx="719">
                  <c:v>3</c:v>
                </c:pt>
                <c:pt idx="720">
                  <c:v>0</c:v>
                </c:pt>
                <c:pt idx="721">
                  <c:v>0</c:v>
                </c:pt>
                <c:pt idx="722">
                  <c:v>1</c:v>
                </c:pt>
                <c:pt idx="723">
                  <c:v>0</c:v>
                </c:pt>
                <c:pt idx="724">
                  <c:v>2</c:v>
                </c:pt>
                <c:pt idx="725">
                  <c:v>1</c:v>
                </c:pt>
                <c:pt idx="726">
                  <c:v>3</c:v>
                </c:pt>
                <c:pt idx="727">
                  <c:v>1</c:v>
                </c:pt>
                <c:pt idx="728">
                  <c:v>1</c:v>
                </c:pt>
                <c:pt idx="729">
                  <c:v>0</c:v>
                </c:pt>
                <c:pt idx="730">
                  <c:v>1</c:v>
                </c:pt>
                <c:pt idx="731">
                  <c:v>1</c:v>
                </c:pt>
                <c:pt idx="732">
                  <c:v>0</c:v>
                </c:pt>
                <c:pt idx="733">
                  <c:v>1</c:v>
                </c:pt>
                <c:pt idx="734">
                  <c:v>3</c:v>
                </c:pt>
                <c:pt idx="735">
                  <c:v>2</c:v>
                </c:pt>
                <c:pt idx="736">
                  <c:v>1</c:v>
                </c:pt>
                <c:pt idx="737">
                  <c:v>3</c:v>
                </c:pt>
                <c:pt idx="738">
                  <c:v>1</c:v>
                </c:pt>
                <c:pt idx="739">
                  <c:v>1</c:v>
                </c:pt>
                <c:pt idx="740">
                  <c:v>1</c:v>
                </c:pt>
                <c:pt idx="741">
                  <c:v>2</c:v>
                </c:pt>
                <c:pt idx="742">
                  <c:v>2</c:v>
                </c:pt>
                <c:pt idx="743">
                  <c:v>1</c:v>
                </c:pt>
                <c:pt idx="744">
                  <c:v>3</c:v>
                </c:pt>
                <c:pt idx="745">
                  <c:v>2</c:v>
                </c:pt>
                <c:pt idx="746">
                  <c:v>7</c:v>
                </c:pt>
                <c:pt idx="747">
                  <c:v>4</c:v>
                </c:pt>
                <c:pt idx="748">
                  <c:v>0</c:v>
                </c:pt>
                <c:pt idx="749">
                  <c:v>1</c:v>
                </c:pt>
                <c:pt idx="750">
                  <c:v>3</c:v>
                </c:pt>
                <c:pt idx="751">
                  <c:v>1</c:v>
                </c:pt>
                <c:pt idx="752">
                  <c:v>0</c:v>
                </c:pt>
                <c:pt idx="753">
                  <c:v>1</c:v>
                </c:pt>
                <c:pt idx="754">
                  <c:v>0</c:v>
                </c:pt>
                <c:pt idx="755">
                  <c:v>1</c:v>
                </c:pt>
                <c:pt idx="756">
                  <c:v>1</c:v>
                </c:pt>
                <c:pt idx="757">
                  <c:v>1</c:v>
                </c:pt>
                <c:pt idx="758">
                  <c:v>3</c:v>
                </c:pt>
                <c:pt idx="759">
                  <c:v>1</c:v>
                </c:pt>
                <c:pt idx="760">
                  <c:v>2</c:v>
                </c:pt>
                <c:pt idx="761">
                  <c:v>2</c:v>
                </c:pt>
                <c:pt idx="762">
                  <c:v>2</c:v>
                </c:pt>
                <c:pt idx="763">
                  <c:v>5</c:v>
                </c:pt>
                <c:pt idx="764">
                  <c:v>5</c:v>
                </c:pt>
                <c:pt idx="765">
                  <c:v>0</c:v>
                </c:pt>
                <c:pt idx="766">
                  <c:v>6</c:v>
                </c:pt>
                <c:pt idx="767">
                  <c:v>1</c:v>
                </c:pt>
                <c:pt idx="768">
                  <c:v>1</c:v>
                </c:pt>
                <c:pt idx="769">
                  <c:v>0</c:v>
                </c:pt>
                <c:pt idx="770">
                  <c:v>0</c:v>
                </c:pt>
                <c:pt idx="771">
                  <c:v>1</c:v>
                </c:pt>
                <c:pt idx="772">
                  <c:v>0</c:v>
                </c:pt>
                <c:pt idx="773">
                  <c:v>1</c:v>
                </c:pt>
                <c:pt idx="774">
                  <c:v>0</c:v>
                </c:pt>
                <c:pt idx="775">
                  <c:v>0</c:v>
                </c:pt>
                <c:pt idx="776">
                  <c:v>0</c:v>
                </c:pt>
                <c:pt idx="777">
                  <c:v>0</c:v>
                </c:pt>
                <c:pt idx="778">
                  <c:v>1</c:v>
                </c:pt>
                <c:pt idx="779">
                  <c:v>1</c:v>
                </c:pt>
                <c:pt idx="780">
                  <c:v>2</c:v>
                </c:pt>
                <c:pt idx="781">
                  <c:v>0</c:v>
                </c:pt>
                <c:pt idx="782">
                  <c:v>3</c:v>
                </c:pt>
                <c:pt idx="783">
                  <c:v>0</c:v>
                </c:pt>
                <c:pt idx="784">
                  <c:v>0</c:v>
                </c:pt>
                <c:pt idx="785">
                  <c:v>0</c:v>
                </c:pt>
                <c:pt idx="786">
                  <c:v>0</c:v>
                </c:pt>
                <c:pt idx="787">
                  <c:v>0</c:v>
                </c:pt>
                <c:pt idx="788">
                  <c:v>0</c:v>
                </c:pt>
                <c:pt idx="789">
                  <c:v>1</c:v>
                </c:pt>
                <c:pt idx="790">
                  <c:v>0</c:v>
                </c:pt>
                <c:pt idx="791">
                  <c:v>0</c:v>
                </c:pt>
                <c:pt idx="792">
                  <c:v>1</c:v>
                </c:pt>
                <c:pt idx="793">
                  <c:v>0</c:v>
                </c:pt>
                <c:pt idx="794">
                  <c:v>1</c:v>
                </c:pt>
                <c:pt idx="795">
                  <c:v>0</c:v>
                </c:pt>
                <c:pt idx="796">
                  <c:v>0</c:v>
                </c:pt>
                <c:pt idx="797">
                  <c:v>0</c:v>
                </c:pt>
                <c:pt idx="798">
                  <c:v>0</c:v>
                </c:pt>
                <c:pt idx="799">
                  <c:v>1</c:v>
                </c:pt>
                <c:pt idx="800">
                  <c:v>4</c:v>
                </c:pt>
                <c:pt idx="801">
                  <c:v>0</c:v>
                </c:pt>
                <c:pt idx="802">
                  <c:v>0</c:v>
                </c:pt>
                <c:pt idx="803">
                  <c:v>1</c:v>
                </c:pt>
                <c:pt idx="804">
                  <c:v>0</c:v>
                </c:pt>
                <c:pt idx="805">
                  <c:v>0</c:v>
                </c:pt>
                <c:pt idx="806">
                  <c:v>0</c:v>
                </c:pt>
                <c:pt idx="807">
                  <c:v>1</c:v>
                </c:pt>
                <c:pt idx="808">
                  <c:v>1</c:v>
                </c:pt>
                <c:pt idx="809">
                  <c:v>2</c:v>
                </c:pt>
                <c:pt idx="810">
                  <c:v>2</c:v>
                </c:pt>
                <c:pt idx="811">
                  <c:v>1</c:v>
                </c:pt>
                <c:pt idx="812">
                  <c:v>1</c:v>
                </c:pt>
                <c:pt idx="813">
                  <c:v>2</c:v>
                </c:pt>
                <c:pt idx="814">
                  <c:v>3</c:v>
                </c:pt>
                <c:pt idx="815">
                  <c:v>1</c:v>
                </c:pt>
                <c:pt idx="816">
                  <c:v>2</c:v>
                </c:pt>
                <c:pt idx="817">
                  <c:v>0</c:v>
                </c:pt>
                <c:pt idx="818">
                  <c:v>0</c:v>
                </c:pt>
                <c:pt idx="819">
                  <c:v>0</c:v>
                </c:pt>
                <c:pt idx="820">
                  <c:v>2</c:v>
                </c:pt>
                <c:pt idx="821">
                  <c:v>0</c:v>
                </c:pt>
                <c:pt idx="822">
                  <c:v>0</c:v>
                </c:pt>
                <c:pt idx="823">
                  <c:v>0</c:v>
                </c:pt>
                <c:pt idx="824">
                  <c:v>0</c:v>
                </c:pt>
                <c:pt idx="825">
                  <c:v>1</c:v>
                </c:pt>
                <c:pt idx="826">
                  <c:v>1</c:v>
                </c:pt>
                <c:pt idx="827">
                  <c:v>1</c:v>
                </c:pt>
                <c:pt idx="828">
                  <c:v>0</c:v>
                </c:pt>
                <c:pt idx="829">
                  <c:v>0</c:v>
                </c:pt>
                <c:pt idx="830">
                  <c:v>2</c:v>
                </c:pt>
                <c:pt idx="831">
                  <c:v>2</c:v>
                </c:pt>
                <c:pt idx="832">
                  <c:v>2</c:v>
                </c:pt>
                <c:pt idx="833">
                  <c:v>1</c:v>
                </c:pt>
                <c:pt idx="834">
                  <c:v>3</c:v>
                </c:pt>
                <c:pt idx="835">
                  <c:v>1</c:v>
                </c:pt>
                <c:pt idx="836">
                  <c:v>0</c:v>
                </c:pt>
                <c:pt idx="837">
                  <c:v>1</c:v>
                </c:pt>
                <c:pt idx="838">
                  <c:v>5</c:v>
                </c:pt>
                <c:pt idx="839">
                  <c:v>0</c:v>
                </c:pt>
                <c:pt idx="840">
                  <c:v>0</c:v>
                </c:pt>
                <c:pt idx="841">
                  <c:v>2</c:v>
                </c:pt>
                <c:pt idx="842">
                  <c:v>2</c:v>
                </c:pt>
                <c:pt idx="843">
                  <c:v>1</c:v>
                </c:pt>
                <c:pt idx="844">
                  <c:v>4</c:v>
                </c:pt>
                <c:pt idx="845">
                  <c:v>1</c:v>
                </c:pt>
                <c:pt idx="846">
                  <c:v>2</c:v>
                </c:pt>
                <c:pt idx="847">
                  <c:v>1</c:v>
                </c:pt>
                <c:pt idx="848">
                  <c:v>1</c:v>
                </c:pt>
                <c:pt idx="849">
                  <c:v>0</c:v>
                </c:pt>
                <c:pt idx="850">
                  <c:v>3</c:v>
                </c:pt>
                <c:pt idx="851">
                  <c:v>1</c:v>
                </c:pt>
                <c:pt idx="852">
                  <c:v>0</c:v>
                </c:pt>
                <c:pt idx="853">
                  <c:v>0</c:v>
                </c:pt>
                <c:pt idx="854">
                  <c:v>1</c:v>
                </c:pt>
                <c:pt idx="855">
                  <c:v>2</c:v>
                </c:pt>
                <c:pt idx="856">
                  <c:v>2</c:v>
                </c:pt>
                <c:pt idx="857">
                  <c:v>3</c:v>
                </c:pt>
                <c:pt idx="858">
                  <c:v>0</c:v>
                </c:pt>
                <c:pt idx="859">
                  <c:v>1</c:v>
                </c:pt>
                <c:pt idx="860">
                  <c:v>3</c:v>
                </c:pt>
                <c:pt idx="861">
                  <c:v>2</c:v>
                </c:pt>
                <c:pt idx="862">
                  <c:v>3</c:v>
                </c:pt>
                <c:pt idx="863">
                  <c:v>1</c:v>
                </c:pt>
                <c:pt idx="864">
                  <c:v>2</c:v>
                </c:pt>
                <c:pt idx="865">
                  <c:v>1</c:v>
                </c:pt>
                <c:pt idx="866">
                  <c:v>4</c:v>
                </c:pt>
                <c:pt idx="867">
                  <c:v>3</c:v>
                </c:pt>
                <c:pt idx="868">
                  <c:v>3</c:v>
                </c:pt>
                <c:pt idx="869">
                  <c:v>2</c:v>
                </c:pt>
                <c:pt idx="870">
                  <c:v>3</c:v>
                </c:pt>
                <c:pt idx="871">
                  <c:v>3</c:v>
                </c:pt>
                <c:pt idx="872">
                  <c:v>6</c:v>
                </c:pt>
                <c:pt idx="873">
                  <c:v>4</c:v>
                </c:pt>
                <c:pt idx="874">
                  <c:v>6</c:v>
                </c:pt>
                <c:pt idx="875">
                  <c:v>0</c:v>
                </c:pt>
                <c:pt idx="876">
                  <c:v>6</c:v>
                </c:pt>
                <c:pt idx="877">
                  <c:v>3</c:v>
                </c:pt>
                <c:pt idx="878">
                  <c:v>9</c:v>
                </c:pt>
                <c:pt idx="879">
                  <c:v>0</c:v>
                </c:pt>
                <c:pt idx="880">
                  <c:v>1</c:v>
                </c:pt>
                <c:pt idx="881">
                  <c:v>1</c:v>
                </c:pt>
                <c:pt idx="882">
                  <c:v>1</c:v>
                </c:pt>
                <c:pt idx="883">
                  <c:v>1</c:v>
                </c:pt>
                <c:pt idx="884">
                  <c:v>5</c:v>
                </c:pt>
                <c:pt idx="885">
                  <c:v>0</c:v>
                </c:pt>
                <c:pt idx="886">
                  <c:v>3</c:v>
                </c:pt>
                <c:pt idx="887">
                  <c:v>2</c:v>
                </c:pt>
                <c:pt idx="888">
                  <c:v>2</c:v>
                </c:pt>
                <c:pt idx="889">
                  <c:v>0</c:v>
                </c:pt>
                <c:pt idx="890">
                  <c:v>2</c:v>
                </c:pt>
                <c:pt idx="891">
                  <c:v>0</c:v>
                </c:pt>
                <c:pt idx="892">
                  <c:v>6</c:v>
                </c:pt>
                <c:pt idx="893">
                  <c:v>2</c:v>
                </c:pt>
                <c:pt idx="894">
                  <c:v>3</c:v>
                </c:pt>
                <c:pt idx="895">
                  <c:v>0</c:v>
                </c:pt>
                <c:pt idx="896">
                  <c:v>0</c:v>
                </c:pt>
                <c:pt idx="897">
                  <c:v>0</c:v>
                </c:pt>
                <c:pt idx="898">
                  <c:v>1</c:v>
                </c:pt>
                <c:pt idx="899">
                  <c:v>1</c:v>
                </c:pt>
                <c:pt idx="900">
                  <c:v>1</c:v>
                </c:pt>
                <c:pt idx="901">
                  <c:v>0</c:v>
                </c:pt>
                <c:pt idx="902">
                  <c:v>1</c:v>
                </c:pt>
                <c:pt idx="903">
                  <c:v>0</c:v>
                </c:pt>
                <c:pt idx="904">
                  <c:v>0</c:v>
                </c:pt>
                <c:pt idx="905">
                  <c:v>1</c:v>
                </c:pt>
                <c:pt idx="906">
                  <c:v>0</c:v>
                </c:pt>
                <c:pt idx="907">
                  <c:v>1</c:v>
                </c:pt>
                <c:pt idx="908">
                  <c:v>0</c:v>
                </c:pt>
                <c:pt idx="909">
                  <c:v>1</c:v>
                </c:pt>
                <c:pt idx="910">
                  <c:v>1</c:v>
                </c:pt>
                <c:pt idx="911">
                  <c:v>0</c:v>
                </c:pt>
                <c:pt idx="912">
                  <c:v>0</c:v>
                </c:pt>
                <c:pt idx="913">
                  <c:v>0</c:v>
                </c:pt>
                <c:pt idx="914">
                  <c:v>0</c:v>
                </c:pt>
                <c:pt idx="915">
                  <c:v>0</c:v>
                </c:pt>
                <c:pt idx="916">
                  <c:v>2</c:v>
                </c:pt>
                <c:pt idx="917">
                  <c:v>0</c:v>
                </c:pt>
                <c:pt idx="918">
                  <c:v>1</c:v>
                </c:pt>
                <c:pt idx="919">
                  <c:v>0</c:v>
                </c:pt>
                <c:pt idx="920">
                  <c:v>0</c:v>
                </c:pt>
                <c:pt idx="921">
                  <c:v>0</c:v>
                </c:pt>
                <c:pt idx="922">
                  <c:v>0</c:v>
                </c:pt>
                <c:pt idx="923">
                  <c:v>2</c:v>
                </c:pt>
                <c:pt idx="924">
                  <c:v>0</c:v>
                </c:pt>
                <c:pt idx="925">
                  <c:v>0</c:v>
                </c:pt>
                <c:pt idx="926">
                  <c:v>1</c:v>
                </c:pt>
                <c:pt idx="927">
                  <c:v>0</c:v>
                </c:pt>
                <c:pt idx="928">
                  <c:v>0</c:v>
                </c:pt>
                <c:pt idx="929">
                  <c:v>0</c:v>
                </c:pt>
                <c:pt idx="930">
                  <c:v>0</c:v>
                </c:pt>
                <c:pt idx="931">
                  <c:v>1</c:v>
                </c:pt>
                <c:pt idx="932">
                  <c:v>0</c:v>
                </c:pt>
                <c:pt idx="933">
                  <c:v>1</c:v>
                </c:pt>
                <c:pt idx="934">
                  <c:v>2</c:v>
                </c:pt>
                <c:pt idx="935">
                  <c:v>0</c:v>
                </c:pt>
                <c:pt idx="936">
                  <c:v>0</c:v>
                </c:pt>
                <c:pt idx="937">
                  <c:v>2</c:v>
                </c:pt>
                <c:pt idx="938">
                  <c:v>2</c:v>
                </c:pt>
                <c:pt idx="939">
                  <c:v>1</c:v>
                </c:pt>
                <c:pt idx="940">
                  <c:v>2</c:v>
                </c:pt>
                <c:pt idx="941">
                  <c:v>2</c:v>
                </c:pt>
                <c:pt idx="942">
                  <c:v>1</c:v>
                </c:pt>
                <c:pt idx="943">
                  <c:v>0</c:v>
                </c:pt>
                <c:pt idx="944">
                  <c:v>1</c:v>
                </c:pt>
                <c:pt idx="945">
                  <c:v>0</c:v>
                </c:pt>
                <c:pt idx="946">
                  <c:v>0</c:v>
                </c:pt>
                <c:pt idx="947">
                  <c:v>1</c:v>
                </c:pt>
                <c:pt idx="948">
                  <c:v>2</c:v>
                </c:pt>
                <c:pt idx="949">
                  <c:v>2</c:v>
                </c:pt>
                <c:pt idx="950">
                  <c:v>0</c:v>
                </c:pt>
                <c:pt idx="951">
                  <c:v>1</c:v>
                </c:pt>
                <c:pt idx="952">
                  <c:v>3</c:v>
                </c:pt>
                <c:pt idx="953">
                  <c:v>1</c:v>
                </c:pt>
                <c:pt idx="954">
                  <c:v>0</c:v>
                </c:pt>
                <c:pt idx="955">
                  <c:v>0</c:v>
                </c:pt>
                <c:pt idx="956">
                  <c:v>1</c:v>
                </c:pt>
                <c:pt idx="957">
                  <c:v>0</c:v>
                </c:pt>
                <c:pt idx="958">
                  <c:v>1</c:v>
                </c:pt>
                <c:pt idx="959">
                  <c:v>0</c:v>
                </c:pt>
                <c:pt idx="960">
                  <c:v>1</c:v>
                </c:pt>
                <c:pt idx="961">
                  <c:v>0</c:v>
                </c:pt>
                <c:pt idx="962">
                  <c:v>1</c:v>
                </c:pt>
                <c:pt idx="963">
                  <c:v>1</c:v>
                </c:pt>
                <c:pt idx="964">
                  <c:v>0</c:v>
                </c:pt>
                <c:pt idx="965">
                  <c:v>1</c:v>
                </c:pt>
                <c:pt idx="966">
                  <c:v>0</c:v>
                </c:pt>
                <c:pt idx="967">
                  <c:v>0</c:v>
                </c:pt>
                <c:pt idx="968">
                  <c:v>1</c:v>
                </c:pt>
                <c:pt idx="969">
                  <c:v>0</c:v>
                </c:pt>
                <c:pt idx="970">
                  <c:v>1</c:v>
                </c:pt>
                <c:pt idx="971">
                  <c:v>1</c:v>
                </c:pt>
                <c:pt idx="972">
                  <c:v>1</c:v>
                </c:pt>
                <c:pt idx="973">
                  <c:v>0</c:v>
                </c:pt>
                <c:pt idx="974">
                  <c:v>1</c:v>
                </c:pt>
                <c:pt idx="975">
                  <c:v>0</c:v>
                </c:pt>
                <c:pt idx="976">
                  <c:v>0</c:v>
                </c:pt>
                <c:pt idx="977">
                  <c:v>1</c:v>
                </c:pt>
                <c:pt idx="978">
                  <c:v>0</c:v>
                </c:pt>
                <c:pt idx="979">
                  <c:v>0</c:v>
                </c:pt>
                <c:pt idx="980">
                  <c:v>0</c:v>
                </c:pt>
                <c:pt idx="981">
                  <c:v>0</c:v>
                </c:pt>
                <c:pt idx="982">
                  <c:v>0</c:v>
                </c:pt>
                <c:pt idx="983">
                  <c:v>1</c:v>
                </c:pt>
                <c:pt idx="984">
                  <c:v>3</c:v>
                </c:pt>
                <c:pt idx="985">
                  <c:v>3</c:v>
                </c:pt>
                <c:pt idx="986">
                  <c:v>0</c:v>
                </c:pt>
                <c:pt idx="987">
                  <c:v>2</c:v>
                </c:pt>
                <c:pt idx="988">
                  <c:v>2</c:v>
                </c:pt>
                <c:pt idx="989">
                  <c:v>1</c:v>
                </c:pt>
                <c:pt idx="990">
                  <c:v>1</c:v>
                </c:pt>
                <c:pt idx="991">
                  <c:v>1</c:v>
                </c:pt>
                <c:pt idx="992">
                  <c:v>2</c:v>
                </c:pt>
                <c:pt idx="993">
                  <c:v>1</c:v>
                </c:pt>
                <c:pt idx="994">
                  <c:v>0</c:v>
                </c:pt>
                <c:pt idx="995">
                  <c:v>2</c:v>
                </c:pt>
                <c:pt idx="996">
                  <c:v>1</c:v>
                </c:pt>
                <c:pt idx="997">
                  <c:v>1</c:v>
                </c:pt>
                <c:pt idx="998">
                  <c:v>2</c:v>
                </c:pt>
                <c:pt idx="999">
                  <c:v>2</c:v>
                </c:pt>
                <c:pt idx="1000">
                  <c:v>3</c:v>
                </c:pt>
                <c:pt idx="1001">
                  <c:v>3</c:v>
                </c:pt>
                <c:pt idx="1002">
                  <c:v>5</c:v>
                </c:pt>
                <c:pt idx="1003">
                  <c:v>4</c:v>
                </c:pt>
                <c:pt idx="1004">
                  <c:v>2</c:v>
                </c:pt>
                <c:pt idx="1005">
                  <c:v>2</c:v>
                </c:pt>
                <c:pt idx="1006">
                  <c:v>2</c:v>
                </c:pt>
                <c:pt idx="1007">
                  <c:v>0</c:v>
                </c:pt>
                <c:pt idx="1008">
                  <c:v>0</c:v>
                </c:pt>
                <c:pt idx="1009">
                  <c:v>2</c:v>
                </c:pt>
                <c:pt idx="1010">
                  <c:v>0</c:v>
                </c:pt>
                <c:pt idx="1011">
                  <c:v>5</c:v>
                </c:pt>
                <c:pt idx="1012">
                  <c:v>3</c:v>
                </c:pt>
                <c:pt idx="1013">
                  <c:v>1</c:v>
                </c:pt>
                <c:pt idx="1014">
                  <c:v>3</c:v>
                </c:pt>
                <c:pt idx="1015">
                  <c:v>1</c:v>
                </c:pt>
                <c:pt idx="1016">
                  <c:v>3</c:v>
                </c:pt>
                <c:pt idx="1017">
                  <c:v>3</c:v>
                </c:pt>
                <c:pt idx="1018">
                  <c:v>3</c:v>
                </c:pt>
                <c:pt idx="1019">
                  <c:v>4</c:v>
                </c:pt>
                <c:pt idx="1020">
                  <c:v>7</c:v>
                </c:pt>
                <c:pt idx="1021">
                  <c:v>3</c:v>
                </c:pt>
                <c:pt idx="1022">
                  <c:v>3</c:v>
                </c:pt>
                <c:pt idx="1023">
                  <c:v>0</c:v>
                </c:pt>
                <c:pt idx="1024">
                  <c:v>0</c:v>
                </c:pt>
                <c:pt idx="1025">
                  <c:v>1</c:v>
                </c:pt>
                <c:pt idx="1026">
                  <c:v>1</c:v>
                </c:pt>
                <c:pt idx="1027">
                  <c:v>0</c:v>
                </c:pt>
                <c:pt idx="1028">
                  <c:v>0</c:v>
                </c:pt>
                <c:pt idx="1029">
                  <c:v>0</c:v>
                </c:pt>
                <c:pt idx="1030">
                  <c:v>0</c:v>
                </c:pt>
                <c:pt idx="1031">
                  <c:v>0</c:v>
                </c:pt>
                <c:pt idx="1032">
                  <c:v>1</c:v>
                </c:pt>
                <c:pt idx="1033">
                  <c:v>0</c:v>
                </c:pt>
                <c:pt idx="1034">
                  <c:v>0</c:v>
                </c:pt>
                <c:pt idx="1035">
                  <c:v>0</c:v>
                </c:pt>
                <c:pt idx="1036">
                  <c:v>0</c:v>
                </c:pt>
                <c:pt idx="1037">
                  <c:v>0</c:v>
                </c:pt>
                <c:pt idx="1038">
                  <c:v>1</c:v>
                </c:pt>
                <c:pt idx="1039">
                  <c:v>0</c:v>
                </c:pt>
                <c:pt idx="1040">
                  <c:v>0</c:v>
                </c:pt>
                <c:pt idx="1041">
                  <c:v>0</c:v>
                </c:pt>
                <c:pt idx="1042">
                  <c:v>1</c:v>
                </c:pt>
                <c:pt idx="1043">
                  <c:v>0</c:v>
                </c:pt>
                <c:pt idx="1044">
                  <c:v>0</c:v>
                </c:pt>
                <c:pt idx="1045">
                  <c:v>0</c:v>
                </c:pt>
                <c:pt idx="1046">
                  <c:v>0</c:v>
                </c:pt>
                <c:pt idx="1047">
                  <c:v>1</c:v>
                </c:pt>
                <c:pt idx="1048">
                  <c:v>0</c:v>
                </c:pt>
                <c:pt idx="1049">
                  <c:v>1</c:v>
                </c:pt>
                <c:pt idx="1050">
                  <c:v>1</c:v>
                </c:pt>
                <c:pt idx="1051">
                  <c:v>0</c:v>
                </c:pt>
                <c:pt idx="1052">
                  <c:v>1</c:v>
                </c:pt>
                <c:pt idx="1053">
                  <c:v>0</c:v>
                </c:pt>
                <c:pt idx="1054">
                  <c:v>0</c:v>
                </c:pt>
                <c:pt idx="1055">
                  <c:v>0</c:v>
                </c:pt>
                <c:pt idx="1056">
                  <c:v>0</c:v>
                </c:pt>
                <c:pt idx="1057">
                  <c:v>0</c:v>
                </c:pt>
                <c:pt idx="1058">
                  <c:v>0</c:v>
                </c:pt>
                <c:pt idx="1059">
                  <c:v>1</c:v>
                </c:pt>
                <c:pt idx="1060">
                  <c:v>1</c:v>
                </c:pt>
                <c:pt idx="1061">
                  <c:v>1</c:v>
                </c:pt>
                <c:pt idx="1062">
                  <c:v>2</c:v>
                </c:pt>
                <c:pt idx="1063">
                  <c:v>0</c:v>
                </c:pt>
                <c:pt idx="1064">
                  <c:v>0</c:v>
                </c:pt>
                <c:pt idx="1065">
                  <c:v>0</c:v>
                </c:pt>
                <c:pt idx="1066">
                  <c:v>1</c:v>
                </c:pt>
                <c:pt idx="1067">
                  <c:v>0</c:v>
                </c:pt>
                <c:pt idx="1068">
                  <c:v>1</c:v>
                </c:pt>
                <c:pt idx="1069">
                  <c:v>0</c:v>
                </c:pt>
                <c:pt idx="1070">
                  <c:v>0</c:v>
                </c:pt>
                <c:pt idx="1071">
                  <c:v>0</c:v>
                </c:pt>
                <c:pt idx="1072">
                  <c:v>0</c:v>
                </c:pt>
                <c:pt idx="1073">
                  <c:v>0</c:v>
                </c:pt>
                <c:pt idx="1074">
                  <c:v>0</c:v>
                </c:pt>
                <c:pt idx="1075">
                  <c:v>2</c:v>
                </c:pt>
                <c:pt idx="1076">
                  <c:v>3</c:v>
                </c:pt>
                <c:pt idx="1077">
                  <c:v>0</c:v>
                </c:pt>
                <c:pt idx="1078">
                  <c:v>1</c:v>
                </c:pt>
                <c:pt idx="1079">
                  <c:v>0</c:v>
                </c:pt>
                <c:pt idx="1080">
                  <c:v>0</c:v>
                </c:pt>
                <c:pt idx="1081">
                  <c:v>1</c:v>
                </c:pt>
                <c:pt idx="1082">
                  <c:v>0</c:v>
                </c:pt>
                <c:pt idx="1083">
                  <c:v>0</c:v>
                </c:pt>
                <c:pt idx="1084">
                  <c:v>0</c:v>
                </c:pt>
                <c:pt idx="1085">
                  <c:v>0</c:v>
                </c:pt>
                <c:pt idx="1086">
                  <c:v>1</c:v>
                </c:pt>
                <c:pt idx="1087">
                  <c:v>1</c:v>
                </c:pt>
                <c:pt idx="1088">
                  <c:v>0</c:v>
                </c:pt>
                <c:pt idx="1089">
                  <c:v>0</c:v>
                </c:pt>
                <c:pt idx="1090">
                  <c:v>0</c:v>
                </c:pt>
                <c:pt idx="1091">
                  <c:v>0</c:v>
                </c:pt>
                <c:pt idx="1092">
                  <c:v>0</c:v>
                </c:pt>
                <c:pt idx="1093">
                  <c:v>0</c:v>
                </c:pt>
                <c:pt idx="1094">
                  <c:v>1</c:v>
                </c:pt>
                <c:pt idx="1095">
                  <c:v>0</c:v>
                </c:pt>
                <c:pt idx="1096">
                  <c:v>1</c:v>
                </c:pt>
                <c:pt idx="1097">
                  <c:v>0</c:v>
                </c:pt>
                <c:pt idx="1098">
                  <c:v>1</c:v>
                </c:pt>
                <c:pt idx="1099">
                  <c:v>0</c:v>
                </c:pt>
                <c:pt idx="1100">
                  <c:v>2</c:v>
                </c:pt>
                <c:pt idx="1101">
                  <c:v>1</c:v>
                </c:pt>
                <c:pt idx="1102">
                  <c:v>1</c:v>
                </c:pt>
                <c:pt idx="1103">
                  <c:v>0</c:v>
                </c:pt>
                <c:pt idx="1104">
                  <c:v>0</c:v>
                </c:pt>
                <c:pt idx="1105">
                  <c:v>0</c:v>
                </c:pt>
                <c:pt idx="1106">
                  <c:v>2</c:v>
                </c:pt>
                <c:pt idx="1107">
                  <c:v>0</c:v>
                </c:pt>
                <c:pt idx="1108">
                  <c:v>0</c:v>
                </c:pt>
                <c:pt idx="1109">
                  <c:v>0</c:v>
                </c:pt>
                <c:pt idx="1110">
                  <c:v>1</c:v>
                </c:pt>
                <c:pt idx="1111">
                  <c:v>1</c:v>
                </c:pt>
                <c:pt idx="1112">
                  <c:v>2</c:v>
                </c:pt>
                <c:pt idx="1113">
                  <c:v>0</c:v>
                </c:pt>
                <c:pt idx="1114">
                  <c:v>0</c:v>
                </c:pt>
                <c:pt idx="1115">
                  <c:v>0</c:v>
                </c:pt>
                <c:pt idx="1116">
                  <c:v>0</c:v>
                </c:pt>
                <c:pt idx="1117">
                  <c:v>1</c:v>
                </c:pt>
                <c:pt idx="1118">
                  <c:v>1</c:v>
                </c:pt>
                <c:pt idx="1119">
                  <c:v>1</c:v>
                </c:pt>
                <c:pt idx="1120">
                  <c:v>1</c:v>
                </c:pt>
                <c:pt idx="1121">
                  <c:v>0</c:v>
                </c:pt>
                <c:pt idx="1122">
                  <c:v>0</c:v>
                </c:pt>
                <c:pt idx="1123">
                  <c:v>1</c:v>
                </c:pt>
                <c:pt idx="1124">
                  <c:v>2</c:v>
                </c:pt>
                <c:pt idx="1125">
                  <c:v>0</c:v>
                </c:pt>
                <c:pt idx="1126">
                  <c:v>1</c:v>
                </c:pt>
                <c:pt idx="1127">
                  <c:v>0</c:v>
                </c:pt>
                <c:pt idx="1128">
                  <c:v>1</c:v>
                </c:pt>
                <c:pt idx="1129">
                  <c:v>0</c:v>
                </c:pt>
                <c:pt idx="1130">
                  <c:v>0</c:v>
                </c:pt>
                <c:pt idx="1131">
                  <c:v>0</c:v>
                </c:pt>
                <c:pt idx="1132">
                  <c:v>2</c:v>
                </c:pt>
                <c:pt idx="1133">
                  <c:v>1</c:v>
                </c:pt>
                <c:pt idx="1134">
                  <c:v>2</c:v>
                </c:pt>
                <c:pt idx="1135">
                  <c:v>0</c:v>
                </c:pt>
                <c:pt idx="1136">
                  <c:v>0</c:v>
                </c:pt>
                <c:pt idx="1137">
                  <c:v>0</c:v>
                </c:pt>
                <c:pt idx="1138">
                  <c:v>1</c:v>
                </c:pt>
                <c:pt idx="1139">
                  <c:v>0</c:v>
                </c:pt>
                <c:pt idx="1140">
                  <c:v>1</c:v>
                </c:pt>
                <c:pt idx="1141">
                  <c:v>0</c:v>
                </c:pt>
                <c:pt idx="1142">
                  <c:v>0</c:v>
                </c:pt>
                <c:pt idx="1143">
                  <c:v>3</c:v>
                </c:pt>
                <c:pt idx="1144">
                  <c:v>2</c:v>
                </c:pt>
                <c:pt idx="1145">
                  <c:v>1</c:v>
                </c:pt>
                <c:pt idx="1146">
                  <c:v>1</c:v>
                </c:pt>
                <c:pt idx="1147">
                  <c:v>1</c:v>
                </c:pt>
                <c:pt idx="1148">
                  <c:v>2</c:v>
                </c:pt>
                <c:pt idx="1149">
                  <c:v>2</c:v>
                </c:pt>
                <c:pt idx="1150">
                  <c:v>2</c:v>
                </c:pt>
                <c:pt idx="1151">
                  <c:v>0</c:v>
                </c:pt>
                <c:pt idx="1152">
                  <c:v>0</c:v>
                </c:pt>
                <c:pt idx="1153">
                  <c:v>0</c:v>
                </c:pt>
                <c:pt idx="1154">
                  <c:v>0</c:v>
                </c:pt>
                <c:pt idx="1155">
                  <c:v>0</c:v>
                </c:pt>
                <c:pt idx="1156">
                  <c:v>1</c:v>
                </c:pt>
                <c:pt idx="1157">
                  <c:v>0</c:v>
                </c:pt>
                <c:pt idx="1158">
                  <c:v>1</c:v>
                </c:pt>
                <c:pt idx="1159">
                  <c:v>0</c:v>
                </c:pt>
                <c:pt idx="1160">
                  <c:v>0</c:v>
                </c:pt>
                <c:pt idx="1161">
                  <c:v>0</c:v>
                </c:pt>
                <c:pt idx="1162">
                  <c:v>0</c:v>
                </c:pt>
                <c:pt idx="1163">
                  <c:v>0</c:v>
                </c:pt>
                <c:pt idx="1164">
                  <c:v>0</c:v>
                </c:pt>
                <c:pt idx="1165">
                  <c:v>0</c:v>
                </c:pt>
                <c:pt idx="1166">
                  <c:v>0</c:v>
                </c:pt>
                <c:pt idx="1167">
                  <c:v>1</c:v>
                </c:pt>
                <c:pt idx="1168">
                  <c:v>0</c:v>
                </c:pt>
                <c:pt idx="1169">
                  <c:v>0</c:v>
                </c:pt>
                <c:pt idx="1170">
                  <c:v>0</c:v>
                </c:pt>
                <c:pt idx="1171">
                  <c:v>0</c:v>
                </c:pt>
                <c:pt idx="1172">
                  <c:v>0</c:v>
                </c:pt>
                <c:pt idx="1173">
                  <c:v>0</c:v>
                </c:pt>
                <c:pt idx="1174">
                  <c:v>0</c:v>
                </c:pt>
                <c:pt idx="1175">
                  <c:v>1</c:v>
                </c:pt>
                <c:pt idx="1176">
                  <c:v>0</c:v>
                </c:pt>
                <c:pt idx="1177">
                  <c:v>0</c:v>
                </c:pt>
                <c:pt idx="1178">
                  <c:v>0</c:v>
                </c:pt>
                <c:pt idx="1179">
                  <c:v>1</c:v>
                </c:pt>
                <c:pt idx="1180">
                  <c:v>1</c:v>
                </c:pt>
                <c:pt idx="1181">
                  <c:v>1</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1</c:v>
                </c:pt>
                <c:pt idx="1211">
                  <c:v>1</c:v>
                </c:pt>
                <c:pt idx="1212">
                  <c:v>1</c:v>
                </c:pt>
                <c:pt idx="1213">
                  <c:v>0</c:v>
                </c:pt>
                <c:pt idx="1214">
                  <c:v>0</c:v>
                </c:pt>
                <c:pt idx="1215">
                  <c:v>0</c:v>
                </c:pt>
                <c:pt idx="1216">
                  <c:v>1</c:v>
                </c:pt>
                <c:pt idx="1217">
                  <c:v>0</c:v>
                </c:pt>
                <c:pt idx="1218">
                  <c:v>1</c:v>
                </c:pt>
                <c:pt idx="1219">
                  <c:v>0</c:v>
                </c:pt>
                <c:pt idx="1220">
                  <c:v>0</c:v>
                </c:pt>
                <c:pt idx="1221">
                  <c:v>0</c:v>
                </c:pt>
                <c:pt idx="1222">
                  <c:v>0</c:v>
                </c:pt>
                <c:pt idx="1223">
                  <c:v>0</c:v>
                </c:pt>
                <c:pt idx="1224">
                  <c:v>1</c:v>
                </c:pt>
                <c:pt idx="1225">
                  <c:v>0</c:v>
                </c:pt>
                <c:pt idx="1226">
                  <c:v>0</c:v>
                </c:pt>
                <c:pt idx="1227">
                  <c:v>2</c:v>
                </c:pt>
                <c:pt idx="1228">
                  <c:v>0</c:v>
                </c:pt>
                <c:pt idx="1229">
                  <c:v>0</c:v>
                </c:pt>
                <c:pt idx="1230">
                  <c:v>0</c:v>
                </c:pt>
                <c:pt idx="1231">
                  <c:v>0</c:v>
                </c:pt>
                <c:pt idx="1232">
                  <c:v>0</c:v>
                </c:pt>
                <c:pt idx="1233">
                  <c:v>0</c:v>
                </c:pt>
                <c:pt idx="1234">
                  <c:v>1</c:v>
                </c:pt>
                <c:pt idx="1235">
                  <c:v>0</c:v>
                </c:pt>
                <c:pt idx="1236">
                  <c:v>0</c:v>
                </c:pt>
                <c:pt idx="1237">
                  <c:v>0</c:v>
                </c:pt>
                <c:pt idx="1238">
                  <c:v>0</c:v>
                </c:pt>
                <c:pt idx="1239">
                  <c:v>1</c:v>
                </c:pt>
                <c:pt idx="1240">
                  <c:v>0</c:v>
                </c:pt>
                <c:pt idx="1241">
                  <c:v>0</c:v>
                </c:pt>
                <c:pt idx="1242">
                  <c:v>1</c:v>
                </c:pt>
                <c:pt idx="1243">
                  <c:v>0</c:v>
                </c:pt>
                <c:pt idx="1244">
                  <c:v>0</c:v>
                </c:pt>
                <c:pt idx="1245">
                  <c:v>0</c:v>
                </c:pt>
                <c:pt idx="1246">
                  <c:v>0</c:v>
                </c:pt>
                <c:pt idx="1247">
                  <c:v>0</c:v>
                </c:pt>
                <c:pt idx="1248">
                  <c:v>0</c:v>
                </c:pt>
                <c:pt idx="1249">
                  <c:v>0</c:v>
                </c:pt>
                <c:pt idx="1250">
                  <c:v>0</c:v>
                </c:pt>
                <c:pt idx="1251">
                  <c:v>0</c:v>
                </c:pt>
                <c:pt idx="1252">
                  <c:v>1</c:v>
                </c:pt>
                <c:pt idx="1253">
                  <c:v>1</c:v>
                </c:pt>
                <c:pt idx="1254">
                  <c:v>0</c:v>
                </c:pt>
                <c:pt idx="1255">
                  <c:v>0</c:v>
                </c:pt>
                <c:pt idx="1256">
                  <c:v>1</c:v>
                </c:pt>
                <c:pt idx="1257">
                  <c:v>2</c:v>
                </c:pt>
                <c:pt idx="1258">
                  <c:v>0</c:v>
                </c:pt>
                <c:pt idx="1259">
                  <c:v>0</c:v>
                </c:pt>
                <c:pt idx="1260">
                  <c:v>1</c:v>
                </c:pt>
                <c:pt idx="1261">
                  <c:v>1</c:v>
                </c:pt>
                <c:pt idx="1262">
                  <c:v>1</c:v>
                </c:pt>
                <c:pt idx="1263">
                  <c:v>0</c:v>
                </c:pt>
                <c:pt idx="1264">
                  <c:v>0</c:v>
                </c:pt>
                <c:pt idx="1265">
                  <c:v>1</c:v>
                </c:pt>
                <c:pt idx="1266">
                  <c:v>0</c:v>
                </c:pt>
                <c:pt idx="1267">
                  <c:v>0</c:v>
                </c:pt>
                <c:pt idx="1268">
                  <c:v>0</c:v>
                </c:pt>
                <c:pt idx="1269">
                  <c:v>1</c:v>
                </c:pt>
                <c:pt idx="1270">
                  <c:v>1</c:v>
                </c:pt>
                <c:pt idx="1271">
                  <c:v>0</c:v>
                </c:pt>
                <c:pt idx="1272">
                  <c:v>0</c:v>
                </c:pt>
                <c:pt idx="1273">
                  <c:v>0</c:v>
                </c:pt>
                <c:pt idx="1274">
                  <c:v>1</c:v>
                </c:pt>
                <c:pt idx="1275">
                  <c:v>0</c:v>
                </c:pt>
                <c:pt idx="1276">
                  <c:v>0</c:v>
                </c:pt>
                <c:pt idx="1277">
                  <c:v>4</c:v>
                </c:pt>
                <c:pt idx="1278">
                  <c:v>1</c:v>
                </c:pt>
                <c:pt idx="1279">
                  <c:v>0</c:v>
                </c:pt>
                <c:pt idx="1280">
                  <c:v>0</c:v>
                </c:pt>
                <c:pt idx="1281">
                  <c:v>0</c:v>
                </c:pt>
                <c:pt idx="1282">
                  <c:v>0</c:v>
                </c:pt>
                <c:pt idx="1283">
                  <c:v>0</c:v>
                </c:pt>
                <c:pt idx="1284">
                  <c:v>0</c:v>
                </c:pt>
                <c:pt idx="1285">
                  <c:v>0</c:v>
                </c:pt>
                <c:pt idx="1286">
                  <c:v>1</c:v>
                </c:pt>
                <c:pt idx="1287">
                  <c:v>0</c:v>
                </c:pt>
                <c:pt idx="1288">
                  <c:v>0</c:v>
                </c:pt>
                <c:pt idx="1289">
                  <c:v>0</c:v>
                </c:pt>
                <c:pt idx="1290">
                  <c:v>1</c:v>
                </c:pt>
                <c:pt idx="1291">
                  <c:v>0</c:v>
                </c:pt>
                <c:pt idx="1292">
                  <c:v>0</c:v>
                </c:pt>
                <c:pt idx="1293">
                  <c:v>0</c:v>
                </c:pt>
                <c:pt idx="1294">
                  <c:v>0</c:v>
                </c:pt>
                <c:pt idx="1295">
                  <c:v>0</c:v>
                </c:pt>
                <c:pt idx="1296">
                  <c:v>0</c:v>
                </c:pt>
                <c:pt idx="1297">
                  <c:v>0</c:v>
                </c:pt>
                <c:pt idx="1298">
                  <c:v>0</c:v>
                </c:pt>
                <c:pt idx="1299">
                  <c:v>0</c:v>
                </c:pt>
                <c:pt idx="1300">
                  <c:v>0</c:v>
                </c:pt>
                <c:pt idx="1301">
                  <c:v>0</c:v>
                </c:pt>
                <c:pt idx="1302">
                  <c:v>1</c:v>
                </c:pt>
                <c:pt idx="1303">
                  <c:v>0</c:v>
                </c:pt>
                <c:pt idx="1304">
                  <c:v>1</c:v>
                </c:pt>
                <c:pt idx="1305">
                  <c:v>0</c:v>
                </c:pt>
                <c:pt idx="1306">
                  <c:v>0</c:v>
                </c:pt>
                <c:pt idx="1307">
                  <c:v>0</c:v>
                </c:pt>
                <c:pt idx="1308">
                  <c:v>0</c:v>
                </c:pt>
                <c:pt idx="1309">
                  <c:v>0</c:v>
                </c:pt>
                <c:pt idx="1310">
                  <c:v>0</c:v>
                </c:pt>
                <c:pt idx="1311">
                  <c:v>1</c:v>
                </c:pt>
                <c:pt idx="1312">
                  <c:v>0</c:v>
                </c:pt>
                <c:pt idx="1313">
                  <c:v>0</c:v>
                </c:pt>
                <c:pt idx="1314">
                  <c:v>0</c:v>
                </c:pt>
                <c:pt idx="1315">
                  <c:v>0</c:v>
                </c:pt>
                <c:pt idx="1316">
                  <c:v>0</c:v>
                </c:pt>
                <c:pt idx="1317">
                  <c:v>0</c:v>
                </c:pt>
                <c:pt idx="1318">
                  <c:v>0</c:v>
                </c:pt>
                <c:pt idx="1319">
                  <c:v>0</c:v>
                </c:pt>
                <c:pt idx="1320">
                  <c:v>0</c:v>
                </c:pt>
                <c:pt idx="1321">
                  <c:v>0</c:v>
                </c:pt>
                <c:pt idx="1322">
                  <c:v>1</c:v>
                </c:pt>
                <c:pt idx="1323">
                  <c:v>0</c:v>
                </c:pt>
                <c:pt idx="1324">
                  <c:v>0</c:v>
                </c:pt>
                <c:pt idx="1325">
                  <c:v>0</c:v>
                </c:pt>
                <c:pt idx="1326">
                  <c:v>2</c:v>
                </c:pt>
                <c:pt idx="1327">
                  <c:v>0</c:v>
                </c:pt>
                <c:pt idx="1328">
                  <c:v>0</c:v>
                </c:pt>
                <c:pt idx="1329">
                  <c:v>0</c:v>
                </c:pt>
                <c:pt idx="1330">
                  <c:v>0</c:v>
                </c:pt>
                <c:pt idx="1331">
                  <c:v>0</c:v>
                </c:pt>
                <c:pt idx="1332">
                  <c:v>1</c:v>
                </c:pt>
                <c:pt idx="1333">
                  <c:v>0</c:v>
                </c:pt>
                <c:pt idx="1334">
                  <c:v>0</c:v>
                </c:pt>
                <c:pt idx="1335">
                  <c:v>1</c:v>
                </c:pt>
                <c:pt idx="1336">
                  <c:v>1</c:v>
                </c:pt>
                <c:pt idx="1337">
                  <c:v>0</c:v>
                </c:pt>
                <c:pt idx="1338">
                  <c:v>2</c:v>
                </c:pt>
                <c:pt idx="1339">
                  <c:v>0</c:v>
                </c:pt>
                <c:pt idx="1340">
                  <c:v>0</c:v>
                </c:pt>
                <c:pt idx="1341">
                  <c:v>0</c:v>
                </c:pt>
                <c:pt idx="1342">
                  <c:v>0</c:v>
                </c:pt>
                <c:pt idx="1343">
                  <c:v>0</c:v>
                </c:pt>
                <c:pt idx="1344">
                  <c:v>0</c:v>
                </c:pt>
                <c:pt idx="1345">
                  <c:v>0</c:v>
                </c:pt>
                <c:pt idx="1346">
                  <c:v>0</c:v>
                </c:pt>
                <c:pt idx="1347">
                  <c:v>1</c:v>
                </c:pt>
                <c:pt idx="1348">
                  <c:v>0</c:v>
                </c:pt>
                <c:pt idx="1349">
                  <c:v>1</c:v>
                </c:pt>
                <c:pt idx="1350">
                  <c:v>0</c:v>
                </c:pt>
                <c:pt idx="1351">
                  <c:v>3</c:v>
                </c:pt>
                <c:pt idx="1352">
                  <c:v>0</c:v>
                </c:pt>
                <c:pt idx="1353">
                  <c:v>0</c:v>
                </c:pt>
                <c:pt idx="1354">
                  <c:v>0</c:v>
                </c:pt>
                <c:pt idx="1355">
                  <c:v>0</c:v>
                </c:pt>
                <c:pt idx="1356">
                  <c:v>1</c:v>
                </c:pt>
                <c:pt idx="1357">
                  <c:v>1</c:v>
                </c:pt>
                <c:pt idx="1358">
                  <c:v>2</c:v>
                </c:pt>
                <c:pt idx="1359">
                  <c:v>0</c:v>
                </c:pt>
                <c:pt idx="1360">
                  <c:v>0</c:v>
                </c:pt>
                <c:pt idx="1361">
                  <c:v>0</c:v>
                </c:pt>
                <c:pt idx="1362">
                  <c:v>0</c:v>
                </c:pt>
                <c:pt idx="1363">
                  <c:v>0</c:v>
                </c:pt>
                <c:pt idx="1364">
                  <c:v>0</c:v>
                </c:pt>
                <c:pt idx="1365">
                  <c:v>0</c:v>
                </c:pt>
                <c:pt idx="1366">
                  <c:v>1</c:v>
                </c:pt>
                <c:pt idx="1367">
                  <c:v>0</c:v>
                </c:pt>
                <c:pt idx="1368">
                  <c:v>0</c:v>
                </c:pt>
                <c:pt idx="1369">
                  <c:v>0</c:v>
                </c:pt>
                <c:pt idx="1370">
                  <c:v>1</c:v>
                </c:pt>
                <c:pt idx="1371">
                  <c:v>0</c:v>
                </c:pt>
                <c:pt idx="1372">
                  <c:v>1</c:v>
                </c:pt>
                <c:pt idx="1373">
                  <c:v>0</c:v>
                </c:pt>
                <c:pt idx="1374">
                  <c:v>0</c:v>
                </c:pt>
                <c:pt idx="1375">
                  <c:v>1</c:v>
                </c:pt>
                <c:pt idx="1376">
                  <c:v>0</c:v>
                </c:pt>
                <c:pt idx="1377">
                  <c:v>0</c:v>
                </c:pt>
                <c:pt idx="1378">
                  <c:v>0</c:v>
                </c:pt>
                <c:pt idx="1379">
                  <c:v>0</c:v>
                </c:pt>
                <c:pt idx="1380">
                  <c:v>0</c:v>
                </c:pt>
                <c:pt idx="1381">
                  <c:v>0</c:v>
                </c:pt>
                <c:pt idx="1382">
                  <c:v>1</c:v>
                </c:pt>
                <c:pt idx="1383">
                  <c:v>1</c:v>
                </c:pt>
                <c:pt idx="1384">
                  <c:v>2</c:v>
                </c:pt>
                <c:pt idx="1385">
                  <c:v>0</c:v>
                </c:pt>
                <c:pt idx="1386">
                  <c:v>0</c:v>
                </c:pt>
                <c:pt idx="1387">
                  <c:v>1</c:v>
                </c:pt>
                <c:pt idx="1388">
                  <c:v>3</c:v>
                </c:pt>
                <c:pt idx="1389">
                  <c:v>0</c:v>
                </c:pt>
                <c:pt idx="1390">
                  <c:v>4</c:v>
                </c:pt>
                <c:pt idx="1391">
                  <c:v>2</c:v>
                </c:pt>
                <c:pt idx="1392">
                  <c:v>0</c:v>
                </c:pt>
                <c:pt idx="1393">
                  <c:v>0</c:v>
                </c:pt>
                <c:pt idx="1394">
                  <c:v>0</c:v>
                </c:pt>
                <c:pt idx="1395">
                  <c:v>2</c:v>
                </c:pt>
                <c:pt idx="1396">
                  <c:v>3</c:v>
                </c:pt>
                <c:pt idx="1397">
                  <c:v>0</c:v>
                </c:pt>
                <c:pt idx="1398">
                  <c:v>1</c:v>
                </c:pt>
                <c:pt idx="1399">
                  <c:v>0</c:v>
                </c:pt>
                <c:pt idx="1400">
                  <c:v>0</c:v>
                </c:pt>
                <c:pt idx="1401">
                  <c:v>1</c:v>
                </c:pt>
                <c:pt idx="1402">
                  <c:v>4</c:v>
                </c:pt>
                <c:pt idx="1403">
                  <c:v>0</c:v>
                </c:pt>
                <c:pt idx="1404">
                  <c:v>1</c:v>
                </c:pt>
                <c:pt idx="1405">
                  <c:v>0</c:v>
                </c:pt>
                <c:pt idx="1406">
                  <c:v>0</c:v>
                </c:pt>
                <c:pt idx="1407">
                  <c:v>0</c:v>
                </c:pt>
                <c:pt idx="1408">
                  <c:v>0</c:v>
                </c:pt>
                <c:pt idx="1409">
                  <c:v>0</c:v>
                </c:pt>
                <c:pt idx="1410">
                  <c:v>0</c:v>
                </c:pt>
                <c:pt idx="1411">
                  <c:v>1</c:v>
                </c:pt>
                <c:pt idx="1412">
                  <c:v>0</c:v>
                </c:pt>
                <c:pt idx="1413">
                  <c:v>1</c:v>
                </c:pt>
                <c:pt idx="1414">
                  <c:v>1</c:v>
                </c:pt>
                <c:pt idx="1415">
                  <c:v>0</c:v>
                </c:pt>
                <c:pt idx="1416">
                  <c:v>0</c:v>
                </c:pt>
                <c:pt idx="1417">
                  <c:v>0</c:v>
                </c:pt>
                <c:pt idx="1418">
                  <c:v>2</c:v>
                </c:pt>
                <c:pt idx="1419">
                  <c:v>0</c:v>
                </c:pt>
                <c:pt idx="1420">
                  <c:v>0</c:v>
                </c:pt>
                <c:pt idx="1421">
                  <c:v>0</c:v>
                </c:pt>
                <c:pt idx="1422">
                  <c:v>0</c:v>
                </c:pt>
                <c:pt idx="1423">
                  <c:v>1</c:v>
                </c:pt>
                <c:pt idx="1424">
                  <c:v>0</c:v>
                </c:pt>
                <c:pt idx="1425">
                  <c:v>0</c:v>
                </c:pt>
                <c:pt idx="1426">
                  <c:v>0</c:v>
                </c:pt>
                <c:pt idx="1427">
                  <c:v>0</c:v>
                </c:pt>
                <c:pt idx="1428">
                  <c:v>0</c:v>
                </c:pt>
                <c:pt idx="1429">
                  <c:v>0</c:v>
                </c:pt>
                <c:pt idx="1430">
                  <c:v>1</c:v>
                </c:pt>
                <c:pt idx="1431">
                  <c:v>0</c:v>
                </c:pt>
                <c:pt idx="1432">
                  <c:v>0</c:v>
                </c:pt>
                <c:pt idx="1433">
                  <c:v>0</c:v>
                </c:pt>
                <c:pt idx="1434">
                  <c:v>0</c:v>
                </c:pt>
                <c:pt idx="1435">
                  <c:v>0</c:v>
                </c:pt>
                <c:pt idx="1436">
                  <c:v>0</c:v>
                </c:pt>
                <c:pt idx="1437">
                  <c:v>1</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3</c:v>
                </c:pt>
                <c:pt idx="1453">
                  <c:v>0</c:v>
                </c:pt>
                <c:pt idx="1454">
                  <c:v>0</c:v>
                </c:pt>
                <c:pt idx="1455">
                  <c:v>2</c:v>
                </c:pt>
                <c:pt idx="1456">
                  <c:v>0</c:v>
                </c:pt>
                <c:pt idx="1457">
                  <c:v>0</c:v>
                </c:pt>
                <c:pt idx="1458">
                  <c:v>0</c:v>
                </c:pt>
                <c:pt idx="1459">
                  <c:v>0</c:v>
                </c:pt>
                <c:pt idx="1460">
                  <c:v>3</c:v>
                </c:pt>
                <c:pt idx="1461">
                  <c:v>2</c:v>
                </c:pt>
                <c:pt idx="1462">
                  <c:v>1</c:v>
                </c:pt>
                <c:pt idx="1463">
                  <c:v>2</c:v>
                </c:pt>
                <c:pt idx="1464">
                  <c:v>0</c:v>
                </c:pt>
                <c:pt idx="1465">
                  <c:v>0</c:v>
                </c:pt>
                <c:pt idx="1466">
                  <c:v>0</c:v>
                </c:pt>
                <c:pt idx="1467">
                  <c:v>0</c:v>
                </c:pt>
                <c:pt idx="1468">
                  <c:v>3</c:v>
                </c:pt>
                <c:pt idx="1469">
                  <c:v>0</c:v>
                </c:pt>
                <c:pt idx="1470">
                  <c:v>0</c:v>
                </c:pt>
                <c:pt idx="1471">
                  <c:v>1</c:v>
                </c:pt>
                <c:pt idx="1472">
                  <c:v>0</c:v>
                </c:pt>
                <c:pt idx="1473">
                  <c:v>0</c:v>
                </c:pt>
                <c:pt idx="1474">
                  <c:v>0</c:v>
                </c:pt>
                <c:pt idx="1475">
                  <c:v>0</c:v>
                </c:pt>
                <c:pt idx="1476">
                  <c:v>0</c:v>
                </c:pt>
                <c:pt idx="1477">
                  <c:v>0</c:v>
                </c:pt>
                <c:pt idx="1478">
                  <c:v>1</c:v>
                </c:pt>
                <c:pt idx="1479">
                  <c:v>1</c:v>
                </c:pt>
                <c:pt idx="1480">
                  <c:v>2</c:v>
                </c:pt>
                <c:pt idx="1481">
                  <c:v>0</c:v>
                </c:pt>
                <c:pt idx="1482">
                  <c:v>1</c:v>
                </c:pt>
                <c:pt idx="1483">
                  <c:v>1</c:v>
                </c:pt>
                <c:pt idx="1484">
                  <c:v>2</c:v>
                </c:pt>
                <c:pt idx="1485">
                  <c:v>2</c:v>
                </c:pt>
                <c:pt idx="1486">
                  <c:v>2</c:v>
                </c:pt>
                <c:pt idx="1487">
                  <c:v>1</c:v>
                </c:pt>
                <c:pt idx="1488">
                  <c:v>0</c:v>
                </c:pt>
                <c:pt idx="1489">
                  <c:v>0</c:v>
                </c:pt>
                <c:pt idx="1490">
                  <c:v>0</c:v>
                </c:pt>
                <c:pt idx="1491">
                  <c:v>0</c:v>
                </c:pt>
                <c:pt idx="1492">
                  <c:v>0</c:v>
                </c:pt>
                <c:pt idx="1493">
                  <c:v>1</c:v>
                </c:pt>
                <c:pt idx="1494">
                  <c:v>0</c:v>
                </c:pt>
                <c:pt idx="1495">
                  <c:v>1</c:v>
                </c:pt>
                <c:pt idx="1496">
                  <c:v>0</c:v>
                </c:pt>
                <c:pt idx="1497">
                  <c:v>0</c:v>
                </c:pt>
                <c:pt idx="1498">
                  <c:v>1</c:v>
                </c:pt>
                <c:pt idx="1499">
                  <c:v>1</c:v>
                </c:pt>
                <c:pt idx="1500">
                  <c:v>1</c:v>
                </c:pt>
                <c:pt idx="1501">
                  <c:v>0</c:v>
                </c:pt>
                <c:pt idx="1502">
                  <c:v>0</c:v>
                </c:pt>
                <c:pt idx="1503">
                  <c:v>2</c:v>
                </c:pt>
                <c:pt idx="1504">
                  <c:v>1</c:v>
                </c:pt>
                <c:pt idx="1505">
                  <c:v>1</c:v>
                </c:pt>
                <c:pt idx="1506">
                  <c:v>1</c:v>
                </c:pt>
                <c:pt idx="1507">
                  <c:v>1</c:v>
                </c:pt>
                <c:pt idx="1508">
                  <c:v>1</c:v>
                </c:pt>
                <c:pt idx="1509">
                  <c:v>0</c:v>
                </c:pt>
                <c:pt idx="1510">
                  <c:v>1</c:v>
                </c:pt>
                <c:pt idx="1511">
                  <c:v>0</c:v>
                </c:pt>
                <c:pt idx="1512">
                  <c:v>0</c:v>
                </c:pt>
                <c:pt idx="1513">
                  <c:v>1</c:v>
                </c:pt>
                <c:pt idx="1514">
                  <c:v>0</c:v>
                </c:pt>
                <c:pt idx="1515">
                  <c:v>2</c:v>
                </c:pt>
                <c:pt idx="1516">
                  <c:v>2</c:v>
                </c:pt>
                <c:pt idx="1517">
                  <c:v>1</c:v>
                </c:pt>
                <c:pt idx="1518">
                  <c:v>0</c:v>
                </c:pt>
                <c:pt idx="1519">
                  <c:v>1</c:v>
                </c:pt>
                <c:pt idx="1520">
                  <c:v>0</c:v>
                </c:pt>
                <c:pt idx="1521">
                  <c:v>0</c:v>
                </c:pt>
                <c:pt idx="1522">
                  <c:v>1</c:v>
                </c:pt>
                <c:pt idx="1523">
                  <c:v>1</c:v>
                </c:pt>
                <c:pt idx="1524">
                  <c:v>0</c:v>
                </c:pt>
                <c:pt idx="1525">
                  <c:v>1</c:v>
                </c:pt>
                <c:pt idx="1526">
                  <c:v>0</c:v>
                </c:pt>
                <c:pt idx="1527">
                  <c:v>1</c:v>
                </c:pt>
                <c:pt idx="1528">
                  <c:v>0</c:v>
                </c:pt>
                <c:pt idx="1529">
                  <c:v>0</c:v>
                </c:pt>
                <c:pt idx="1530">
                  <c:v>1</c:v>
                </c:pt>
                <c:pt idx="1531">
                  <c:v>4</c:v>
                </c:pt>
                <c:pt idx="1532">
                  <c:v>0</c:v>
                </c:pt>
                <c:pt idx="1533">
                  <c:v>0</c:v>
                </c:pt>
                <c:pt idx="1534">
                  <c:v>2</c:v>
                </c:pt>
                <c:pt idx="1535">
                  <c:v>0</c:v>
                </c:pt>
                <c:pt idx="1536">
                  <c:v>1</c:v>
                </c:pt>
                <c:pt idx="1537">
                  <c:v>2</c:v>
                </c:pt>
                <c:pt idx="1538">
                  <c:v>0</c:v>
                </c:pt>
                <c:pt idx="1539">
                  <c:v>0</c:v>
                </c:pt>
                <c:pt idx="1540">
                  <c:v>0</c:v>
                </c:pt>
                <c:pt idx="1541">
                  <c:v>0</c:v>
                </c:pt>
                <c:pt idx="1542">
                  <c:v>0</c:v>
                </c:pt>
                <c:pt idx="1543">
                  <c:v>0</c:v>
                </c:pt>
                <c:pt idx="1544">
                  <c:v>0</c:v>
                </c:pt>
                <c:pt idx="1545">
                  <c:v>1</c:v>
                </c:pt>
                <c:pt idx="1546">
                  <c:v>0</c:v>
                </c:pt>
                <c:pt idx="1547">
                  <c:v>0</c:v>
                </c:pt>
                <c:pt idx="1548">
                  <c:v>0</c:v>
                </c:pt>
                <c:pt idx="1549">
                  <c:v>0</c:v>
                </c:pt>
                <c:pt idx="1550">
                  <c:v>3</c:v>
                </c:pt>
                <c:pt idx="1551">
                  <c:v>0</c:v>
                </c:pt>
                <c:pt idx="1552">
                  <c:v>1</c:v>
                </c:pt>
                <c:pt idx="1553">
                  <c:v>0</c:v>
                </c:pt>
                <c:pt idx="1554">
                  <c:v>2</c:v>
                </c:pt>
                <c:pt idx="1555">
                  <c:v>0</c:v>
                </c:pt>
                <c:pt idx="1556">
                  <c:v>0</c:v>
                </c:pt>
                <c:pt idx="1557">
                  <c:v>0</c:v>
                </c:pt>
                <c:pt idx="1558">
                  <c:v>1</c:v>
                </c:pt>
                <c:pt idx="1559">
                  <c:v>0</c:v>
                </c:pt>
                <c:pt idx="1560">
                  <c:v>0</c:v>
                </c:pt>
                <c:pt idx="1561">
                  <c:v>0</c:v>
                </c:pt>
                <c:pt idx="1562">
                  <c:v>2</c:v>
                </c:pt>
                <c:pt idx="1563">
                  <c:v>2</c:v>
                </c:pt>
                <c:pt idx="1564">
                  <c:v>1</c:v>
                </c:pt>
                <c:pt idx="1565">
                  <c:v>0</c:v>
                </c:pt>
                <c:pt idx="1566">
                  <c:v>0</c:v>
                </c:pt>
                <c:pt idx="1567">
                  <c:v>0</c:v>
                </c:pt>
                <c:pt idx="1568">
                  <c:v>0</c:v>
                </c:pt>
                <c:pt idx="1569">
                  <c:v>0</c:v>
                </c:pt>
                <c:pt idx="1570">
                  <c:v>0</c:v>
                </c:pt>
                <c:pt idx="1571">
                  <c:v>2</c:v>
                </c:pt>
                <c:pt idx="1572">
                  <c:v>0</c:v>
                </c:pt>
                <c:pt idx="1573">
                  <c:v>1</c:v>
                </c:pt>
                <c:pt idx="1574">
                  <c:v>0</c:v>
                </c:pt>
                <c:pt idx="1575">
                  <c:v>0</c:v>
                </c:pt>
                <c:pt idx="1576">
                  <c:v>1</c:v>
                </c:pt>
                <c:pt idx="1577">
                  <c:v>1</c:v>
                </c:pt>
                <c:pt idx="1578">
                  <c:v>1</c:v>
                </c:pt>
                <c:pt idx="1579">
                  <c:v>0</c:v>
                </c:pt>
                <c:pt idx="1580">
                  <c:v>0</c:v>
                </c:pt>
                <c:pt idx="1581">
                  <c:v>2</c:v>
                </c:pt>
                <c:pt idx="1582">
                  <c:v>2</c:v>
                </c:pt>
                <c:pt idx="1583">
                  <c:v>1</c:v>
                </c:pt>
                <c:pt idx="1584">
                  <c:v>0</c:v>
                </c:pt>
                <c:pt idx="1585">
                  <c:v>0</c:v>
                </c:pt>
                <c:pt idx="1586">
                  <c:v>1</c:v>
                </c:pt>
                <c:pt idx="1587">
                  <c:v>1</c:v>
                </c:pt>
                <c:pt idx="1588">
                  <c:v>0</c:v>
                </c:pt>
                <c:pt idx="1589">
                  <c:v>0</c:v>
                </c:pt>
                <c:pt idx="1590">
                  <c:v>2</c:v>
                </c:pt>
                <c:pt idx="1591">
                  <c:v>0</c:v>
                </c:pt>
                <c:pt idx="1592">
                  <c:v>0</c:v>
                </c:pt>
                <c:pt idx="1593">
                  <c:v>0</c:v>
                </c:pt>
                <c:pt idx="1594">
                  <c:v>0</c:v>
                </c:pt>
                <c:pt idx="1595">
                  <c:v>2</c:v>
                </c:pt>
                <c:pt idx="1596">
                  <c:v>1</c:v>
                </c:pt>
                <c:pt idx="1597">
                  <c:v>0</c:v>
                </c:pt>
                <c:pt idx="1598">
                  <c:v>2</c:v>
                </c:pt>
                <c:pt idx="1599">
                  <c:v>0</c:v>
                </c:pt>
                <c:pt idx="1600">
                  <c:v>0</c:v>
                </c:pt>
                <c:pt idx="1601">
                  <c:v>0</c:v>
                </c:pt>
                <c:pt idx="1602">
                  <c:v>1</c:v>
                </c:pt>
                <c:pt idx="1603">
                  <c:v>1</c:v>
                </c:pt>
                <c:pt idx="1604">
                  <c:v>0</c:v>
                </c:pt>
                <c:pt idx="1605">
                  <c:v>3</c:v>
                </c:pt>
                <c:pt idx="1606">
                  <c:v>1</c:v>
                </c:pt>
                <c:pt idx="1607">
                  <c:v>2</c:v>
                </c:pt>
                <c:pt idx="1608">
                  <c:v>1</c:v>
                </c:pt>
                <c:pt idx="1609">
                  <c:v>0</c:v>
                </c:pt>
                <c:pt idx="1610">
                  <c:v>3</c:v>
                </c:pt>
                <c:pt idx="1611">
                  <c:v>2</c:v>
                </c:pt>
                <c:pt idx="1612">
                  <c:v>3</c:v>
                </c:pt>
                <c:pt idx="1613">
                  <c:v>0</c:v>
                </c:pt>
                <c:pt idx="1614">
                  <c:v>5</c:v>
                </c:pt>
                <c:pt idx="1615">
                  <c:v>0</c:v>
                </c:pt>
                <c:pt idx="1616">
                  <c:v>0</c:v>
                </c:pt>
                <c:pt idx="1617">
                  <c:v>1</c:v>
                </c:pt>
                <c:pt idx="1618">
                  <c:v>0</c:v>
                </c:pt>
                <c:pt idx="1619">
                  <c:v>2</c:v>
                </c:pt>
                <c:pt idx="1620">
                  <c:v>0</c:v>
                </c:pt>
                <c:pt idx="1621">
                  <c:v>1</c:v>
                </c:pt>
                <c:pt idx="1622">
                  <c:v>2</c:v>
                </c:pt>
                <c:pt idx="1623">
                  <c:v>0</c:v>
                </c:pt>
                <c:pt idx="1624">
                  <c:v>0</c:v>
                </c:pt>
                <c:pt idx="1625">
                  <c:v>0</c:v>
                </c:pt>
                <c:pt idx="1626">
                  <c:v>2</c:v>
                </c:pt>
                <c:pt idx="1627">
                  <c:v>0</c:v>
                </c:pt>
                <c:pt idx="1628">
                  <c:v>1</c:v>
                </c:pt>
                <c:pt idx="1629">
                  <c:v>0</c:v>
                </c:pt>
                <c:pt idx="1630">
                  <c:v>0</c:v>
                </c:pt>
                <c:pt idx="1631">
                  <c:v>1</c:v>
                </c:pt>
                <c:pt idx="1632">
                  <c:v>1</c:v>
                </c:pt>
                <c:pt idx="1633">
                  <c:v>3</c:v>
                </c:pt>
                <c:pt idx="1634">
                  <c:v>1</c:v>
                </c:pt>
                <c:pt idx="1635">
                  <c:v>0</c:v>
                </c:pt>
                <c:pt idx="1636">
                  <c:v>0</c:v>
                </c:pt>
                <c:pt idx="1637">
                  <c:v>1</c:v>
                </c:pt>
                <c:pt idx="1638">
                  <c:v>2</c:v>
                </c:pt>
                <c:pt idx="1639">
                  <c:v>0</c:v>
                </c:pt>
                <c:pt idx="1640">
                  <c:v>2</c:v>
                </c:pt>
                <c:pt idx="1641">
                  <c:v>1</c:v>
                </c:pt>
                <c:pt idx="1642">
                  <c:v>2</c:v>
                </c:pt>
                <c:pt idx="1643">
                  <c:v>0</c:v>
                </c:pt>
                <c:pt idx="1644">
                  <c:v>0</c:v>
                </c:pt>
                <c:pt idx="1645">
                  <c:v>4</c:v>
                </c:pt>
                <c:pt idx="1646">
                  <c:v>4</c:v>
                </c:pt>
                <c:pt idx="1647">
                  <c:v>0</c:v>
                </c:pt>
                <c:pt idx="1648">
                  <c:v>1</c:v>
                </c:pt>
                <c:pt idx="1649">
                  <c:v>0</c:v>
                </c:pt>
                <c:pt idx="1650">
                  <c:v>0</c:v>
                </c:pt>
                <c:pt idx="1651">
                  <c:v>3</c:v>
                </c:pt>
                <c:pt idx="1652">
                  <c:v>3</c:v>
                </c:pt>
                <c:pt idx="1653">
                  <c:v>2</c:v>
                </c:pt>
                <c:pt idx="1654">
                  <c:v>1</c:v>
                </c:pt>
                <c:pt idx="1655">
                  <c:v>1</c:v>
                </c:pt>
                <c:pt idx="1656">
                  <c:v>0</c:v>
                </c:pt>
                <c:pt idx="1657">
                  <c:v>1</c:v>
                </c:pt>
                <c:pt idx="1658">
                  <c:v>0</c:v>
                </c:pt>
                <c:pt idx="1659">
                  <c:v>4</c:v>
                </c:pt>
                <c:pt idx="1660">
                  <c:v>2</c:v>
                </c:pt>
                <c:pt idx="1661">
                  <c:v>0</c:v>
                </c:pt>
                <c:pt idx="1662">
                  <c:v>2</c:v>
                </c:pt>
                <c:pt idx="1663">
                  <c:v>0</c:v>
                </c:pt>
                <c:pt idx="1664">
                  <c:v>0</c:v>
                </c:pt>
                <c:pt idx="1665">
                  <c:v>0</c:v>
                </c:pt>
                <c:pt idx="1666">
                  <c:v>1</c:v>
                </c:pt>
                <c:pt idx="1667">
                  <c:v>0</c:v>
                </c:pt>
                <c:pt idx="1668">
                  <c:v>0</c:v>
                </c:pt>
                <c:pt idx="1669">
                  <c:v>0</c:v>
                </c:pt>
                <c:pt idx="1670">
                  <c:v>1</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1</c:v>
                </c:pt>
                <c:pt idx="1684">
                  <c:v>0</c:v>
                </c:pt>
                <c:pt idx="1685">
                  <c:v>0</c:v>
                </c:pt>
                <c:pt idx="1686">
                  <c:v>0</c:v>
                </c:pt>
                <c:pt idx="1687">
                  <c:v>0</c:v>
                </c:pt>
                <c:pt idx="1688">
                  <c:v>0</c:v>
                </c:pt>
                <c:pt idx="1689">
                  <c:v>0</c:v>
                </c:pt>
                <c:pt idx="1690">
                  <c:v>0</c:v>
                </c:pt>
                <c:pt idx="1691">
                  <c:v>0</c:v>
                </c:pt>
                <c:pt idx="1692">
                  <c:v>0</c:v>
                </c:pt>
                <c:pt idx="1693">
                  <c:v>2</c:v>
                </c:pt>
                <c:pt idx="1694">
                  <c:v>0</c:v>
                </c:pt>
                <c:pt idx="1695">
                  <c:v>1</c:v>
                </c:pt>
                <c:pt idx="1696">
                  <c:v>0</c:v>
                </c:pt>
                <c:pt idx="1697">
                  <c:v>0</c:v>
                </c:pt>
                <c:pt idx="1698">
                  <c:v>0</c:v>
                </c:pt>
                <c:pt idx="1699">
                  <c:v>0</c:v>
                </c:pt>
                <c:pt idx="1700">
                  <c:v>0</c:v>
                </c:pt>
                <c:pt idx="1701">
                  <c:v>1</c:v>
                </c:pt>
                <c:pt idx="1702">
                  <c:v>0</c:v>
                </c:pt>
                <c:pt idx="1703">
                  <c:v>0</c:v>
                </c:pt>
                <c:pt idx="1704">
                  <c:v>1</c:v>
                </c:pt>
                <c:pt idx="1705">
                  <c:v>2</c:v>
                </c:pt>
                <c:pt idx="1706">
                  <c:v>4</c:v>
                </c:pt>
                <c:pt idx="1707">
                  <c:v>0</c:v>
                </c:pt>
                <c:pt idx="1708">
                  <c:v>0</c:v>
                </c:pt>
                <c:pt idx="1709">
                  <c:v>1</c:v>
                </c:pt>
                <c:pt idx="1710">
                  <c:v>3</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2</c:v>
                </c:pt>
                <c:pt idx="1725">
                  <c:v>0</c:v>
                </c:pt>
                <c:pt idx="1726">
                  <c:v>1</c:v>
                </c:pt>
                <c:pt idx="1727">
                  <c:v>0</c:v>
                </c:pt>
                <c:pt idx="1728">
                  <c:v>0</c:v>
                </c:pt>
                <c:pt idx="1729">
                  <c:v>1</c:v>
                </c:pt>
                <c:pt idx="1730">
                  <c:v>0</c:v>
                </c:pt>
                <c:pt idx="1731">
                  <c:v>0</c:v>
                </c:pt>
                <c:pt idx="1732">
                  <c:v>0</c:v>
                </c:pt>
                <c:pt idx="1733">
                  <c:v>1</c:v>
                </c:pt>
                <c:pt idx="1734">
                  <c:v>1</c:v>
                </c:pt>
                <c:pt idx="1735">
                  <c:v>0</c:v>
                </c:pt>
                <c:pt idx="1736">
                  <c:v>1</c:v>
                </c:pt>
                <c:pt idx="1737">
                  <c:v>0</c:v>
                </c:pt>
                <c:pt idx="1738">
                  <c:v>1</c:v>
                </c:pt>
                <c:pt idx="1739">
                  <c:v>1</c:v>
                </c:pt>
                <c:pt idx="1740">
                  <c:v>1</c:v>
                </c:pt>
                <c:pt idx="1741">
                  <c:v>1</c:v>
                </c:pt>
                <c:pt idx="1742">
                  <c:v>1</c:v>
                </c:pt>
                <c:pt idx="1743">
                  <c:v>0</c:v>
                </c:pt>
                <c:pt idx="1744">
                  <c:v>0</c:v>
                </c:pt>
                <c:pt idx="1745">
                  <c:v>0</c:v>
                </c:pt>
                <c:pt idx="1746">
                  <c:v>1</c:v>
                </c:pt>
                <c:pt idx="1747">
                  <c:v>1</c:v>
                </c:pt>
                <c:pt idx="1748">
                  <c:v>0</c:v>
                </c:pt>
                <c:pt idx="1749">
                  <c:v>0</c:v>
                </c:pt>
                <c:pt idx="1750">
                  <c:v>1</c:v>
                </c:pt>
                <c:pt idx="1751">
                  <c:v>1</c:v>
                </c:pt>
                <c:pt idx="1752">
                  <c:v>0</c:v>
                </c:pt>
                <c:pt idx="1753">
                  <c:v>1</c:v>
                </c:pt>
                <c:pt idx="1754">
                  <c:v>1</c:v>
                </c:pt>
                <c:pt idx="1755">
                  <c:v>0</c:v>
                </c:pt>
                <c:pt idx="1756">
                  <c:v>3</c:v>
                </c:pt>
                <c:pt idx="1757">
                  <c:v>0</c:v>
                </c:pt>
                <c:pt idx="1758">
                  <c:v>0</c:v>
                </c:pt>
                <c:pt idx="1759">
                  <c:v>1</c:v>
                </c:pt>
                <c:pt idx="1760">
                  <c:v>0</c:v>
                </c:pt>
                <c:pt idx="1761">
                  <c:v>1</c:v>
                </c:pt>
                <c:pt idx="1762">
                  <c:v>0</c:v>
                </c:pt>
                <c:pt idx="1763">
                  <c:v>1</c:v>
                </c:pt>
                <c:pt idx="1764">
                  <c:v>0</c:v>
                </c:pt>
                <c:pt idx="1765">
                  <c:v>0</c:v>
                </c:pt>
                <c:pt idx="1766">
                  <c:v>0</c:v>
                </c:pt>
                <c:pt idx="1767">
                  <c:v>0</c:v>
                </c:pt>
                <c:pt idx="1768">
                  <c:v>1</c:v>
                </c:pt>
                <c:pt idx="1769">
                  <c:v>3</c:v>
                </c:pt>
                <c:pt idx="1770">
                  <c:v>0</c:v>
                </c:pt>
                <c:pt idx="1771">
                  <c:v>1</c:v>
                </c:pt>
                <c:pt idx="1772">
                  <c:v>3</c:v>
                </c:pt>
                <c:pt idx="1773">
                  <c:v>0</c:v>
                </c:pt>
                <c:pt idx="1774">
                  <c:v>6</c:v>
                </c:pt>
                <c:pt idx="1775">
                  <c:v>2</c:v>
                </c:pt>
                <c:pt idx="1776">
                  <c:v>0</c:v>
                </c:pt>
                <c:pt idx="1777">
                  <c:v>0</c:v>
                </c:pt>
                <c:pt idx="1778">
                  <c:v>1</c:v>
                </c:pt>
                <c:pt idx="1779">
                  <c:v>1</c:v>
                </c:pt>
                <c:pt idx="1780">
                  <c:v>0</c:v>
                </c:pt>
                <c:pt idx="1781">
                  <c:v>2</c:v>
                </c:pt>
                <c:pt idx="1782">
                  <c:v>1</c:v>
                </c:pt>
                <c:pt idx="1783">
                  <c:v>1</c:v>
                </c:pt>
                <c:pt idx="1784">
                  <c:v>0</c:v>
                </c:pt>
                <c:pt idx="1785">
                  <c:v>1</c:v>
                </c:pt>
                <c:pt idx="1786">
                  <c:v>0</c:v>
                </c:pt>
                <c:pt idx="1787">
                  <c:v>0</c:v>
                </c:pt>
                <c:pt idx="1788">
                  <c:v>0</c:v>
                </c:pt>
                <c:pt idx="1789">
                  <c:v>2</c:v>
                </c:pt>
                <c:pt idx="1790">
                  <c:v>4</c:v>
                </c:pt>
                <c:pt idx="1791">
                  <c:v>0</c:v>
                </c:pt>
                <c:pt idx="1792">
                  <c:v>0</c:v>
                </c:pt>
                <c:pt idx="1793">
                  <c:v>1</c:v>
                </c:pt>
                <c:pt idx="1794">
                  <c:v>0</c:v>
                </c:pt>
                <c:pt idx="1795">
                  <c:v>0</c:v>
                </c:pt>
                <c:pt idx="1796">
                  <c:v>1</c:v>
                </c:pt>
                <c:pt idx="1797">
                  <c:v>2</c:v>
                </c:pt>
                <c:pt idx="1798">
                  <c:v>0</c:v>
                </c:pt>
                <c:pt idx="1799">
                  <c:v>0</c:v>
                </c:pt>
                <c:pt idx="1800">
                  <c:v>1</c:v>
                </c:pt>
                <c:pt idx="1801">
                  <c:v>0</c:v>
                </c:pt>
                <c:pt idx="1802">
                  <c:v>0</c:v>
                </c:pt>
                <c:pt idx="1803">
                  <c:v>1</c:v>
                </c:pt>
                <c:pt idx="1804">
                  <c:v>0</c:v>
                </c:pt>
                <c:pt idx="1805">
                  <c:v>0</c:v>
                </c:pt>
                <c:pt idx="1806">
                  <c:v>1</c:v>
                </c:pt>
                <c:pt idx="1807">
                  <c:v>0</c:v>
                </c:pt>
                <c:pt idx="1808">
                  <c:v>0</c:v>
                </c:pt>
                <c:pt idx="1809">
                  <c:v>0</c:v>
                </c:pt>
                <c:pt idx="1810">
                  <c:v>1</c:v>
                </c:pt>
                <c:pt idx="1811">
                  <c:v>1</c:v>
                </c:pt>
                <c:pt idx="1812">
                  <c:v>0</c:v>
                </c:pt>
                <c:pt idx="1813">
                  <c:v>0</c:v>
                </c:pt>
                <c:pt idx="1814">
                  <c:v>0</c:v>
                </c:pt>
                <c:pt idx="1815">
                  <c:v>0</c:v>
                </c:pt>
                <c:pt idx="1816">
                  <c:v>0</c:v>
                </c:pt>
                <c:pt idx="1817">
                  <c:v>0</c:v>
                </c:pt>
                <c:pt idx="1818">
                  <c:v>1</c:v>
                </c:pt>
                <c:pt idx="1819">
                  <c:v>0</c:v>
                </c:pt>
                <c:pt idx="1820">
                  <c:v>0</c:v>
                </c:pt>
                <c:pt idx="1821">
                  <c:v>0</c:v>
                </c:pt>
                <c:pt idx="1822">
                  <c:v>1</c:v>
                </c:pt>
                <c:pt idx="1823">
                  <c:v>0</c:v>
                </c:pt>
                <c:pt idx="1824">
                  <c:v>1</c:v>
                </c:pt>
                <c:pt idx="1825">
                  <c:v>0</c:v>
                </c:pt>
                <c:pt idx="1826">
                  <c:v>0</c:v>
                </c:pt>
                <c:pt idx="1827">
                  <c:v>0</c:v>
                </c:pt>
                <c:pt idx="1828">
                  <c:v>0</c:v>
                </c:pt>
                <c:pt idx="1829">
                  <c:v>0</c:v>
                </c:pt>
                <c:pt idx="1830">
                  <c:v>0</c:v>
                </c:pt>
                <c:pt idx="1831">
                  <c:v>0</c:v>
                </c:pt>
                <c:pt idx="1832">
                  <c:v>1</c:v>
                </c:pt>
                <c:pt idx="1833">
                  <c:v>0</c:v>
                </c:pt>
                <c:pt idx="1834">
                  <c:v>1</c:v>
                </c:pt>
                <c:pt idx="1835">
                  <c:v>1</c:v>
                </c:pt>
                <c:pt idx="1836">
                  <c:v>0</c:v>
                </c:pt>
                <c:pt idx="1837">
                  <c:v>2</c:v>
                </c:pt>
                <c:pt idx="1838">
                  <c:v>2</c:v>
                </c:pt>
                <c:pt idx="1839">
                  <c:v>1</c:v>
                </c:pt>
                <c:pt idx="1840">
                  <c:v>1</c:v>
                </c:pt>
                <c:pt idx="1841">
                  <c:v>1</c:v>
                </c:pt>
                <c:pt idx="1842">
                  <c:v>0</c:v>
                </c:pt>
                <c:pt idx="1843">
                  <c:v>0</c:v>
                </c:pt>
                <c:pt idx="1844">
                  <c:v>1</c:v>
                </c:pt>
                <c:pt idx="1845">
                  <c:v>0</c:v>
                </c:pt>
                <c:pt idx="1846">
                  <c:v>3</c:v>
                </c:pt>
                <c:pt idx="1847">
                  <c:v>0</c:v>
                </c:pt>
                <c:pt idx="1848">
                  <c:v>0</c:v>
                </c:pt>
                <c:pt idx="1849">
                  <c:v>1</c:v>
                </c:pt>
                <c:pt idx="1850">
                  <c:v>0</c:v>
                </c:pt>
                <c:pt idx="1851">
                  <c:v>0</c:v>
                </c:pt>
                <c:pt idx="1852">
                  <c:v>1</c:v>
                </c:pt>
                <c:pt idx="1853">
                  <c:v>0</c:v>
                </c:pt>
                <c:pt idx="1854">
                  <c:v>0</c:v>
                </c:pt>
                <c:pt idx="1855">
                  <c:v>0</c:v>
                </c:pt>
                <c:pt idx="1856">
                  <c:v>0</c:v>
                </c:pt>
                <c:pt idx="1857">
                  <c:v>0</c:v>
                </c:pt>
                <c:pt idx="1858">
                  <c:v>0</c:v>
                </c:pt>
                <c:pt idx="1859">
                  <c:v>0</c:v>
                </c:pt>
                <c:pt idx="1860">
                  <c:v>0</c:v>
                </c:pt>
                <c:pt idx="1861">
                  <c:v>0</c:v>
                </c:pt>
                <c:pt idx="1862">
                  <c:v>0</c:v>
                </c:pt>
                <c:pt idx="1863">
                  <c:v>1</c:v>
                </c:pt>
                <c:pt idx="1864">
                  <c:v>1</c:v>
                </c:pt>
                <c:pt idx="1865">
                  <c:v>0</c:v>
                </c:pt>
                <c:pt idx="1866">
                  <c:v>0</c:v>
                </c:pt>
                <c:pt idx="1867">
                  <c:v>0</c:v>
                </c:pt>
                <c:pt idx="1868">
                  <c:v>0</c:v>
                </c:pt>
                <c:pt idx="1869">
                  <c:v>2</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1</c:v>
                </c:pt>
                <c:pt idx="1883">
                  <c:v>2</c:v>
                </c:pt>
                <c:pt idx="1884">
                  <c:v>1</c:v>
                </c:pt>
                <c:pt idx="1885">
                  <c:v>0</c:v>
                </c:pt>
                <c:pt idx="1886">
                  <c:v>1</c:v>
                </c:pt>
                <c:pt idx="1887">
                  <c:v>1</c:v>
                </c:pt>
                <c:pt idx="1888">
                  <c:v>0</c:v>
                </c:pt>
                <c:pt idx="1889">
                  <c:v>1</c:v>
                </c:pt>
                <c:pt idx="1890">
                  <c:v>1</c:v>
                </c:pt>
                <c:pt idx="1891">
                  <c:v>0</c:v>
                </c:pt>
                <c:pt idx="1892">
                  <c:v>1</c:v>
                </c:pt>
                <c:pt idx="1893">
                  <c:v>0</c:v>
                </c:pt>
                <c:pt idx="1894">
                  <c:v>2</c:v>
                </c:pt>
                <c:pt idx="1895">
                  <c:v>2</c:v>
                </c:pt>
                <c:pt idx="1896">
                  <c:v>3</c:v>
                </c:pt>
                <c:pt idx="1897">
                  <c:v>1</c:v>
                </c:pt>
                <c:pt idx="1898">
                  <c:v>6</c:v>
                </c:pt>
                <c:pt idx="1899">
                  <c:v>0</c:v>
                </c:pt>
                <c:pt idx="1900">
                  <c:v>5</c:v>
                </c:pt>
                <c:pt idx="1901">
                  <c:v>2</c:v>
                </c:pt>
                <c:pt idx="1902">
                  <c:v>6</c:v>
                </c:pt>
                <c:pt idx="1903">
                  <c:v>0</c:v>
                </c:pt>
                <c:pt idx="1904">
                  <c:v>0</c:v>
                </c:pt>
                <c:pt idx="1905">
                  <c:v>0</c:v>
                </c:pt>
                <c:pt idx="1906">
                  <c:v>1</c:v>
                </c:pt>
                <c:pt idx="1907">
                  <c:v>2</c:v>
                </c:pt>
                <c:pt idx="1908">
                  <c:v>4</c:v>
                </c:pt>
                <c:pt idx="1909">
                  <c:v>0</c:v>
                </c:pt>
                <c:pt idx="1910">
                  <c:v>2</c:v>
                </c:pt>
                <c:pt idx="1911">
                  <c:v>1</c:v>
                </c:pt>
                <c:pt idx="1912">
                  <c:v>2</c:v>
                </c:pt>
                <c:pt idx="1913">
                  <c:v>0</c:v>
                </c:pt>
                <c:pt idx="1914">
                  <c:v>3</c:v>
                </c:pt>
                <c:pt idx="1915">
                  <c:v>2</c:v>
                </c:pt>
                <c:pt idx="1916">
                  <c:v>1</c:v>
                </c:pt>
                <c:pt idx="1917">
                  <c:v>0</c:v>
                </c:pt>
                <c:pt idx="1918">
                  <c:v>2</c:v>
                </c:pt>
                <c:pt idx="1919">
                  <c:v>0</c:v>
                </c:pt>
                <c:pt idx="1920">
                  <c:v>0</c:v>
                </c:pt>
                <c:pt idx="1921">
                  <c:v>0</c:v>
                </c:pt>
                <c:pt idx="1922">
                  <c:v>0</c:v>
                </c:pt>
                <c:pt idx="1923">
                  <c:v>0</c:v>
                </c:pt>
                <c:pt idx="1924">
                  <c:v>1</c:v>
                </c:pt>
                <c:pt idx="1925">
                  <c:v>0</c:v>
                </c:pt>
                <c:pt idx="1926">
                  <c:v>1</c:v>
                </c:pt>
                <c:pt idx="1927">
                  <c:v>1</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1</c:v>
                </c:pt>
                <c:pt idx="1945">
                  <c:v>1</c:v>
                </c:pt>
                <c:pt idx="1946">
                  <c:v>0</c:v>
                </c:pt>
                <c:pt idx="1947">
                  <c:v>0</c:v>
                </c:pt>
                <c:pt idx="1948">
                  <c:v>0</c:v>
                </c:pt>
                <c:pt idx="1949">
                  <c:v>1</c:v>
                </c:pt>
                <c:pt idx="1950">
                  <c:v>0</c:v>
                </c:pt>
                <c:pt idx="1951">
                  <c:v>0</c:v>
                </c:pt>
                <c:pt idx="1952">
                  <c:v>1</c:v>
                </c:pt>
                <c:pt idx="1953">
                  <c:v>0</c:v>
                </c:pt>
                <c:pt idx="1954">
                  <c:v>1</c:v>
                </c:pt>
                <c:pt idx="1955">
                  <c:v>0</c:v>
                </c:pt>
                <c:pt idx="1956">
                  <c:v>0</c:v>
                </c:pt>
                <c:pt idx="1957">
                  <c:v>1</c:v>
                </c:pt>
                <c:pt idx="1958">
                  <c:v>0</c:v>
                </c:pt>
                <c:pt idx="1959">
                  <c:v>1</c:v>
                </c:pt>
                <c:pt idx="1960">
                  <c:v>1</c:v>
                </c:pt>
                <c:pt idx="1961">
                  <c:v>0</c:v>
                </c:pt>
                <c:pt idx="1962">
                  <c:v>0</c:v>
                </c:pt>
                <c:pt idx="1963">
                  <c:v>0</c:v>
                </c:pt>
                <c:pt idx="1964">
                  <c:v>1</c:v>
                </c:pt>
                <c:pt idx="1965">
                  <c:v>0</c:v>
                </c:pt>
                <c:pt idx="1966">
                  <c:v>0</c:v>
                </c:pt>
                <c:pt idx="1967">
                  <c:v>0</c:v>
                </c:pt>
                <c:pt idx="1968">
                  <c:v>0</c:v>
                </c:pt>
                <c:pt idx="1969">
                  <c:v>0</c:v>
                </c:pt>
                <c:pt idx="1970">
                  <c:v>0</c:v>
                </c:pt>
                <c:pt idx="1971">
                  <c:v>0</c:v>
                </c:pt>
                <c:pt idx="1972">
                  <c:v>1</c:v>
                </c:pt>
                <c:pt idx="1973">
                  <c:v>0</c:v>
                </c:pt>
                <c:pt idx="1974">
                  <c:v>1</c:v>
                </c:pt>
                <c:pt idx="1975">
                  <c:v>1</c:v>
                </c:pt>
                <c:pt idx="1976">
                  <c:v>0</c:v>
                </c:pt>
                <c:pt idx="1977">
                  <c:v>0</c:v>
                </c:pt>
                <c:pt idx="1978">
                  <c:v>0</c:v>
                </c:pt>
                <c:pt idx="1979">
                  <c:v>1</c:v>
                </c:pt>
                <c:pt idx="1980">
                  <c:v>0</c:v>
                </c:pt>
                <c:pt idx="1981">
                  <c:v>0</c:v>
                </c:pt>
                <c:pt idx="1982">
                  <c:v>0</c:v>
                </c:pt>
                <c:pt idx="1983">
                  <c:v>0</c:v>
                </c:pt>
                <c:pt idx="1984">
                  <c:v>0</c:v>
                </c:pt>
                <c:pt idx="1985">
                  <c:v>1</c:v>
                </c:pt>
                <c:pt idx="1986">
                  <c:v>0</c:v>
                </c:pt>
                <c:pt idx="1987">
                  <c:v>0</c:v>
                </c:pt>
                <c:pt idx="1988">
                  <c:v>0</c:v>
                </c:pt>
                <c:pt idx="1989">
                  <c:v>0</c:v>
                </c:pt>
                <c:pt idx="1990">
                  <c:v>1</c:v>
                </c:pt>
                <c:pt idx="1991">
                  <c:v>2</c:v>
                </c:pt>
                <c:pt idx="1992">
                  <c:v>0</c:v>
                </c:pt>
                <c:pt idx="1993">
                  <c:v>0</c:v>
                </c:pt>
                <c:pt idx="1994">
                  <c:v>1</c:v>
                </c:pt>
                <c:pt idx="1995">
                  <c:v>0</c:v>
                </c:pt>
                <c:pt idx="1996">
                  <c:v>0</c:v>
                </c:pt>
                <c:pt idx="1997">
                  <c:v>1</c:v>
                </c:pt>
                <c:pt idx="1998">
                  <c:v>1</c:v>
                </c:pt>
                <c:pt idx="1999">
                  <c:v>1</c:v>
                </c:pt>
                <c:pt idx="2000">
                  <c:v>1</c:v>
                </c:pt>
                <c:pt idx="2001">
                  <c:v>0</c:v>
                </c:pt>
                <c:pt idx="2002">
                  <c:v>1</c:v>
                </c:pt>
                <c:pt idx="2003">
                  <c:v>1</c:v>
                </c:pt>
                <c:pt idx="2004">
                  <c:v>1</c:v>
                </c:pt>
                <c:pt idx="2005">
                  <c:v>0</c:v>
                </c:pt>
                <c:pt idx="2006">
                  <c:v>1</c:v>
                </c:pt>
                <c:pt idx="2007">
                  <c:v>0</c:v>
                </c:pt>
                <c:pt idx="2008">
                  <c:v>1</c:v>
                </c:pt>
                <c:pt idx="2009">
                  <c:v>0</c:v>
                </c:pt>
                <c:pt idx="2010">
                  <c:v>0</c:v>
                </c:pt>
                <c:pt idx="2011">
                  <c:v>0</c:v>
                </c:pt>
                <c:pt idx="2012">
                  <c:v>2</c:v>
                </c:pt>
                <c:pt idx="2013">
                  <c:v>0</c:v>
                </c:pt>
                <c:pt idx="2014">
                  <c:v>0</c:v>
                </c:pt>
                <c:pt idx="2015">
                  <c:v>1</c:v>
                </c:pt>
                <c:pt idx="2016">
                  <c:v>2</c:v>
                </c:pt>
                <c:pt idx="2017">
                  <c:v>0</c:v>
                </c:pt>
                <c:pt idx="2018">
                  <c:v>0</c:v>
                </c:pt>
                <c:pt idx="2019">
                  <c:v>0</c:v>
                </c:pt>
                <c:pt idx="2020">
                  <c:v>2</c:v>
                </c:pt>
                <c:pt idx="2021">
                  <c:v>0</c:v>
                </c:pt>
                <c:pt idx="2022">
                  <c:v>3</c:v>
                </c:pt>
                <c:pt idx="2023">
                  <c:v>0</c:v>
                </c:pt>
                <c:pt idx="2024">
                  <c:v>2</c:v>
                </c:pt>
                <c:pt idx="2025">
                  <c:v>3</c:v>
                </c:pt>
                <c:pt idx="2026">
                  <c:v>1</c:v>
                </c:pt>
                <c:pt idx="2027">
                  <c:v>1</c:v>
                </c:pt>
                <c:pt idx="2028">
                  <c:v>2</c:v>
                </c:pt>
                <c:pt idx="2029">
                  <c:v>2</c:v>
                </c:pt>
                <c:pt idx="2030">
                  <c:v>5</c:v>
                </c:pt>
                <c:pt idx="2031">
                  <c:v>1</c:v>
                </c:pt>
                <c:pt idx="2032">
                  <c:v>0</c:v>
                </c:pt>
                <c:pt idx="2033">
                  <c:v>2</c:v>
                </c:pt>
                <c:pt idx="2034">
                  <c:v>2</c:v>
                </c:pt>
                <c:pt idx="2035">
                  <c:v>4</c:v>
                </c:pt>
                <c:pt idx="2036">
                  <c:v>2</c:v>
                </c:pt>
                <c:pt idx="2037">
                  <c:v>0</c:v>
                </c:pt>
                <c:pt idx="2038">
                  <c:v>3</c:v>
                </c:pt>
                <c:pt idx="2039">
                  <c:v>3</c:v>
                </c:pt>
                <c:pt idx="2040">
                  <c:v>3</c:v>
                </c:pt>
                <c:pt idx="2041">
                  <c:v>1</c:v>
                </c:pt>
                <c:pt idx="2042">
                  <c:v>0</c:v>
                </c:pt>
                <c:pt idx="2043">
                  <c:v>2</c:v>
                </c:pt>
                <c:pt idx="2044">
                  <c:v>1</c:v>
                </c:pt>
                <c:pt idx="2045">
                  <c:v>1</c:v>
                </c:pt>
                <c:pt idx="2046">
                  <c:v>2</c:v>
                </c:pt>
                <c:pt idx="2047">
                  <c:v>0</c:v>
                </c:pt>
                <c:pt idx="2048">
                  <c:v>0</c:v>
                </c:pt>
                <c:pt idx="2049">
                  <c:v>0</c:v>
                </c:pt>
                <c:pt idx="2050">
                  <c:v>0</c:v>
                </c:pt>
                <c:pt idx="2051">
                  <c:v>0</c:v>
                </c:pt>
                <c:pt idx="2052">
                  <c:v>0</c:v>
                </c:pt>
                <c:pt idx="2053">
                  <c:v>0</c:v>
                </c:pt>
                <c:pt idx="2054">
                  <c:v>0</c:v>
                </c:pt>
                <c:pt idx="2055">
                  <c:v>0</c:v>
                </c:pt>
                <c:pt idx="2056">
                  <c:v>0</c:v>
                </c:pt>
                <c:pt idx="2057">
                  <c:v>1</c:v>
                </c:pt>
                <c:pt idx="2058">
                  <c:v>0</c:v>
                </c:pt>
                <c:pt idx="2059">
                  <c:v>2</c:v>
                </c:pt>
                <c:pt idx="2060">
                  <c:v>2</c:v>
                </c:pt>
                <c:pt idx="2061">
                  <c:v>0</c:v>
                </c:pt>
                <c:pt idx="2062">
                  <c:v>0</c:v>
                </c:pt>
                <c:pt idx="2063">
                  <c:v>0</c:v>
                </c:pt>
                <c:pt idx="2064">
                  <c:v>0</c:v>
                </c:pt>
                <c:pt idx="2065">
                  <c:v>0</c:v>
                </c:pt>
                <c:pt idx="2066">
                  <c:v>0</c:v>
                </c:pt>
                <c:pt idx="2067">
                  <c:v>0</c:v>
                </c:pt>
                <c:pt idx="2068">
                  <c:v>0</c:v>
                </c:pt>
                <c:pt idx="2069">
                  <c:v>0</c:v>
                </c:pt>
                <c:pt idx="2070">
                  <c:v>0</c:v>
                </c:pt>
                <c:pt idx="2071">
                  <c:v>0</c:v>
                </c:pt>
                <c:pt idx="2072">
                  <c:v>1</c:v>
                </c:pt>
                <c:pt idx="2073">
                  <c:v>0</c:v>
                </c:pt>
                <c:pt idx="2074">
                  <c:v>1</c:v>
                </c:pt>
                <c:pt idx="2075">
                  <c:v>0</c:v>
                </c:pt>
                <c:pt idx="2076">
                  <c:v>0</c:v>
                </c:pt>
                <c:pt idx="2077">
                  <c:v>1</c:v>
                </c:pt>
                <c:pt idx="2078">
                  <c:v>0</c:v>
                </c:pt>
                <c:pt idx="2079">
                  <c:v>0</c:v>
                </c:pt>
                <c:pt idx="2080">
                  <c:v>0</c:v>
                </c:pt>
                <c:pt idx="2081">
                  <c:v>1</c:v>
                </c:pt>
                <c:pt idx="2082">
                  <c:v>1</c:v>
                </c:pt>
                <c:pt idx="2083">
                  <c:v>0</c:v>
                </c:pt>
                <c:pt idx="2084">
                  <c:v>1</c:v>
                </c:pt>
                <c:pt idx="2085">
                  <c:v>0</c:v>
                </c:pt>
                <c:pt idx="2086">
                  <c:v>0</c:v>
                </c:pt>
                <c:pt idx="2087">
                  <c:v>0</c:v>
                </c:pt>
                <c:pt idx="2088">
                  <c:v>1</c:v>
                </c:pt>
                <c:pt idx="2089">
                  <c:v>0</c:v>
                </c:pt>
                <c:pt idx="2090">
                  <c:v>1</c:v>
                </c:pt>
                <c:pt idx="2091">
                  <c:v>1</c:v>
                </c:pt>
                <c:pt idx="2092">
                  <c:v>1</c:v>
                </c:pt>
                <c:pt idx="2093">
                  <c:v>1</c:v>
                </c:pt>
                <c:pt idx="2094">
                  <c:v>1</c:v>
                </c:pt>
                <c:pt idx="2095">
                  <c:v>0</c:v>
                </c:pt>
                <c:pt idx="2096">
                  <c:v>0</c:v>
                </c:pt>
                <c:pt idx="2097">
                  <c:v>0</c:v>
                </c:pt>
                <c:pt idx="2098">
                  <c:v>0</c:v>
                </c:pt>
                <c:pt idx="2099">
                  <c:v>0</c:v>
                </c:pt>
                <c:pt idx="2100">
                  <c:v>0</c:v>
                </c:pt>
                <c:pt idx="2101">
                  <c:v>0</c:v>
                </c:pt>
                <c:pt idx="2102">
                  <c:v>0</c:v>
                </c:pt>
                <c:pt idx="2103">
                  <c:v>0</c:v>
                </c:pt>
                <c:pt idx="2104">
                  <c:v>0</c:v>
                </c:pt>
                <c:pt idx="2105">
                  <c:v>2</c:v>
                </c:pt>
                <c:pt idx="2106">
                  <c:v>0</c:v>
                </c:pt>
                <c:pt idx="2107">
                  <c:v>0</c:v>
                </c:pt>
                <c:pt idx="2108">
                  <c:v>1</c:v>
                </c:pt>
                <c:pt idx="2109">
                  <c:v>0</c:v>
                </c:pt>
                <c:pt idx="2110">
                  <c:v>1</c:v>
                </c:pt>
                <c:pt idx="2111">
                  <c:v>0</c:v>
                </c:pt>
                <c:pt idx="2112">
                  <c:v>0</c:v>
                </c:pt>
                <c:pt idx="2113">
                  <c:v>0</c:v>
                </c:pt>
                <c:pt idx="2114">
                  <c:v>0</c:v>
                </c:pt>
                <c:pt idx="2115">
                  <c:v>1</c:v>
                </c:pt>
                <c:pt idx="2116">
                  <c:v>1</c:v>
                </c:pt>
                <c:pt idx="2117">
                  <c:v>0</c:v>
                </c:pt>
                <c:pt idx="2118">
                  <c:v>0</c:v>
                </c:pt>
                <c:pt idx="2119">
                  <c:v>0</c:v>
                </c:pt>
                <c:pt idx="2120">
                  <c:v>1</c:v>
                </c:pt>
                <c:pt idx="2121">
                  <c:v>0</c:v>
                </c:pt>
                <c:pt idx="2122">
                  <c:v>0</c:v>
                </c:pt>
                <c:pt idx="2123">
                  <c:v>0</c:v>
                </c:pt>
                <c:pt idx="2124">
                  <c:v>1</c:v>
                </c:pt>
                <c:pt idx="2125">
                  <c:v>0</c:v>
                </c:pt>
                <c:pt idx="2126">
                  <c:v>0</c:v>
                </c:pt>
                <c:pt idx="2127">
                  <c:v>0</c:v>
                </c:pt>
                <c:pt idx="2128">
                  <c:v>1</c:v>
                </c:pt>
                <c:pt idx="2129">
                  <c:v>2</c:v>
                </c:pt>
                <c:pt idx="2130">
                  <c:v>0</c:v>
                </c:pt>
                <c:pt idx="2131">
                  <c:v>1</c:v>
                </c:pt>
                <c:pt idx="2132">
                  <c:v>1</c:v>
                </c:pt>
                <c:pt idx="2133">
                  <c:v>0</c:v>
                </c:pt>
                <c:pt idx="2134">
                  <c:v>0</c:v>
                </c:pt>
                <c:pt idx="2135">
                  <c:v>0</c:v>
                </c:pt>
                <c:pt idx="2136">
                  <c:v>0</c:v>
                </c:pt>
                <c:pt idx="2137">
                  <c:v>0</c:v>
                </c:pt>
                <c:pt idx="2138">
                  <c:v>0</c:v>
                </c:pt>
                <c:pt idx="2139">
                  <c:v>1</c:v>
                </c:pt>
                <c:pt idx="2140">
                  <c:v>3</c:v>
                </c:pt>
                <c:pt idx="2141">
                  <c:v>1</c:v>
                </c:pt>
                <c:pt idx="2142">
                  <c:v>1</c:v>
                </c:pt>
                <c:pt idx="2143">
                  <c:v>0</c:v>
                </c:pt>
                <c:pt idx="2144">
                  <c:v>2</c:v>
                </c:pt>
                <c:pt idx="2145">
                  <c:v>1</c:v>
                </c:pt>
                <c:pt idx="2146">
                  <c:v>0</c:v>
                </c:pt>
                <c:pt idx="2147">
                  <c:v>1</c:v>
                </c:pt>
                <c:pt idx="2148">
                  <c:v>1</c:v>
                </c:pt>
                <c:pt idx="2149">
                  <c:v>1</c:v>
                </c:pt>
                <c:pt idx="2150">
                  <c:v>1</c:v>
                </c:pt>
                <c:pt idx="2151">
                  <c:v>1</c:v>
                </c:pt>
                <c:pt idx="2152">
                  <c:v>2</c:v>
                </c:pt>
                <c:pt idx="2153">
                  <c:v>1</c:v>
                </c:pt>
                <c:pt idx="2154">
                  <c:v>1</c:v>
                </c:pt>
                <c:pt idx="2155">
                  <c:v>1</c:v>
                </c:pt>
                <c:pt idx="2156">
                  <c:v>1</c:v>
                </c:pt>
                <c:pt idx="2157">
                  <c:v>3</c:v>
                </c:pt>
                <c:pt idx="2158">
                  <c:v>3</c:v>
                </c:pt>
                <c:pt idx="2159">
                  <c:v>0</c:v>
                </c:pt>
                <c:pt idx="2160">
                  <c:v>0</c:v>
                </c:pt>
                <c:pt idx="2161">
                  <c:v>0</c:v>
                </c:pt>
                <c:pt idx="2162">
                  <c:v>0</c:v>
                </c:pt>
                <c:pt idx="2163">
                  <c:v>1</c:v>
                </c:pt>
                <c:pt idx="2164">
                  <c:v>1</c:v>
                </c:pt>
                <c:pt idx="2165">
                  <c:v>1</c:v>
                </c:pt>
                <c:pt idx="2166">
                  <c:v>0</c:v>
                </c:pt>
                <c:pt idx="2167">
                  <c:v>0</c:v>
                </c:pt>
                <c:pt idx="2168">
                  <c:v>0</c:v>
                </c:pt>
                <c:pt idx="2169">
                  <c:v>0</c:v>
                </c:pt>
                <c:pt idx="2170">
                  <c:v>1</c:v>
                </c:pt>
                <c:pt idx="2171">
                  <c:v>0</c:v>
                </c:pt>
                <c:pt idx="2172">
                  <c:v>0</c:v>
                </c:pt>
                <c:pt idx="2173">
                  <c:v>1</c:v>
                </c:pt>
                <c:pt idx="2174">
                  <c:v>4</c:v>
                </c:pt>
                <c:pt idx="2175">
                  <c:v>0</c:v>
                </c:pt>
                <c:pt idx="2176">
                  <c:v>0</c:v>
                </c:pt>
                <c:pt idx="2177">
                  <c:v>1</c:v>
                </c:pt>
                <c:pt idx="2178">
                  <c:v>1</c:v>
                </c:pt>
                <c:pt idx="2179">
                  <c:v>2</c:v>
                </c:pt>
                <c:pt idx="2180">
                  <c:v>0</c:v>
                </c:pt>
                <c:pt idx="2181">
                  <c:v>1</c:v>
                </c:pt>
                <c:pt idx="2182">
                  <c:v>0</c:v>
                </c:pt>
                <c:pt idx="2183">
                  <c:v>0</c:v>
                </c:pt>
                <c:pt idx="2184">
                  <c:v>1</c:v>
                </c:pt>
                <c:pt idx="2185">
                  <c:v>1</c:v>
                </c:pt>
                <c:pt idx="2186">
                  <c:v>2</c:v>
                </c:pt>
                <c:pt idx="2187">
                  <c:v>1</c:v>
                </c:pt>
                <c:pt idx="2188">
                  <c:v>1</c:v>
                </c:pt>
                <c:pt idx="2189">
                  <c:v>2</c:v>
                </c:pt>
                <c:pt idx="2190">
                  <c:v>1</c:v>
                </c:pt>
                <c:pt idx="2191">
                  <c:v>0</c:v>
                </c:pt>
                <c:pt idx="2192">
                  <c:v>1</c:v>
                </c:pt>
                <c:pt idx="2193">
                  <c:v>0</c:v>
                </c:pt>
                <c:pt idx="2194">
                  <c:v>0</c:v>
                </c:pt>
                <c:pt idx="2195">
                  <c:v>0</c:v>
                </c:pt>
                <c:pt idx="2196">
                  <c:v>1</c:v>
                </c:pt>
                <c:pt idx="2197">
                  <c:v>0</c:v>
                </c:pt>
                <c:pt idx="2198">
                  <c:v>0</c:v>
                </c:pt>
                <c:pt idx="2199">
                  <c:v>0</c:v>
                </c:pt>
                <c:pt idx="2200">
                  <c:v>1</c:v>
                </c:pt>
                <c:pt idx="2201">
                  <c:v>0</c:v>
                </c:pt>
                <c:pt idx="2202">
                  <c:v>0</c:v>
                </c:pt>
                <c:pt idx="2203">
                  <c:v>1</c:v>
                </c:pt>
                <c:pt idx="2204">
                  <c:v>0</c:v>
                </c:pt>
                <c:pt idx="2205">
                  <c:v>0</c:v>
                </c:pt>
                <c:pt idx="2206">
                  <c:v>1</c:v>
                </c:pt>
                <c:pt idx="2207">
                  <c:v>1</c:v>
                </c:pt>
                <c:pt idx="2208">
                  <c:v>0</c:v>
                </c:pt>
                <c:pt idx="2209">
                  <c:v>0</c:v>
                </c:pt>
                <c:pt idx="2210">
                  <c:v>0</c:v>
                </c:pt>
                <c:pt idx="2211">
                  <c:v>0</c:v>
                </c:pt>
                <c:pt idx="2212">
                  <c:v>1</c:v>
                </c:pt>
                <c:pt idx="2213">
                  <c:v>0</c:v>
                </c:pt>
                <c:pt idx="2214">
                  <c:v>0</c:v>
                </c:pt>
                <c:pt idx="2215">
                  <c:v>1</c:v>
                </c:pt>
                <c:pt idx="2216">
                  <c:v>0</c:v>
                </c:pt>
                <c:pt idx="2217">
                  <c:v>0</c:v>
                </c:pt>
                <c:pt idx="2218">
                  <c:v>1</c:v>
                </c:pt>
                <c:pt idx="2219">
                  <c:v>3</c:v>
                </c:pt>
                <c:pt idx="2220">
                  <c:v>0</c:v>
                </c:pt>
                <c:pt idx="2221">
                  <c:v>1</c:v>
                </c:pt>
                <c:pt idx="2222">
                  <c:v>1</c:v>
                </c:pt>
                <c:pt idx="2223">
                  <c:v>0</c:v>
                </c:pt>
                <c:pt idx="2224">
                  <c:v>0</c:v>
                </c:pt>
                <c:pt idx="2225">
                  <c:v>0</c:v>
                </c:pt>
                <c:pt idx="2226">
                  <c:v>1</c:v>
                </c:pt>
                <c:pt idx="2227">
                  <c:v>0</c:v>
                </c:pt>
                <c:pt idx="2228">
                  <c:v>0</c:v>
                </c:pt>
                <c:pt idx="2229">
                  <c:v>0</c:v>
                </c:pt>
                <c:pt idx="2230">
                  <c:v>1</c:v>
                </c:pt>
                <c:pt idx="2231">
                  <c:v>1</c:v>
                </c:pt>
                <c:pt idx="2232">
                  <c:v>0</c:v>
                </c:pt>
                <c:pt idx="2233">
                  <c:v>2</c:v>
                </c:pt>
                <c:pt idx="2234">
                  <c:v>1</c:v>
                </c:pt>
                <c:pt idx="2235">
                  <c:v>0</c:v>
                </c:pt>
                <c:pt idx="2236">
                  <c:v>0</c:v>
                </c:pt>
                <c:pt idx="2237">
                  <c:v>0</c:v>
                </c:pt>
                <c:pt idx="2238">
                  <c:v>0</c:v>
                </c:pt>
                <c:pt idx="2239">
                  <c:v>0</c:v>
                </c:pt>
                <c:pt idx="2240">
                  <c:v>0</c:v>
                </c:pt>
                <c:pt idx="2241">
                  <c:v>0</c:v>
                </c:pt>
                <c:pt idx="2242">
                  <c:v>1</c:v>
                </c:pt>
                <c:pt idx="2243">
                  <c:v>0</c:v>
                </c:pt>
                <c:pt idx="2244">
                  <c:v>1</c:v>
                </c:pt>
                <c:pt idx="2245">
                  <c:v>0</c:v>
                </c:pt>
                <c:pt idx="2246">
                  <c:v>0</c:v>
                </c:pt>
                <c:pt idx="2247">
                  <c:v>2</c:v>
                </c:pt>
                <c:pt idx="2248">
                  <c:v>1</c:v>
                </c:pt>
                <c:pt idx="2249">
                  <c:v>0</c:v>
                </c:pt>
                <c:pt idx="2250">
                  <c:v>0</c:v>
                </c:pt>
                <c:pt idx="2251">
                  <c:v>0</c:v>
                </c:pt>
                <c:pt idx="2252">
                  <c:v>0</c:v>
                </c:pt>
                <c:pt idx="2253">
                  <c:v>0</c:v>
                </c:pt>
                <c:pt idx="2254">
                  <c:v>0</c:v>
                </c:pt>
                <c:pt idx="2255">
                  <c:v>1</c:v>
                </c:pt>
                <c:pt idx="2256">
                  <c:v>0</c:v>
                </c:pt>
                <c:pt idx="2257">
                  <c:v>1</c:v>
                </c:pt>
                <c:pt idx="2258">
                  <c:v>0</c:v>
                </c:pt>
                <c:pt idx="2259">
                  <c:v>1</c:v>
                </c:pt>
                <c:pt idx="2260">
                  <c:v>0</c:v>
                </c:pt>
                <c:pt idx="2261">
                  <c:v>2</c:v>
                </c:pt>
                <c:pt idx="2262">
                  <c:v>0</c:v>
                </c:pt>
                <c:pt idx="2263">
                  <c:v>0</c:v>
                </c:pt>
                <c:pt idx="2264">
                  <c:v>1</c:v>
                </c:pt>
                <c:pt idx="2265">
                  <c:v>1</c:v>
                </c:pt>
                <c:pt idx="2266">
                  <c:v>0</c:v>
                </c:pt>
                <c:pt idx="2267">
                  <c:v>0</c:v>
                </c:pt>
                <c:pt idx="2268">
                  <c:v>0</c:v>
                </c:pt>
                <c:pt idx="2269">
                  <c:v>1</c:v>
                </c:pt>
                <c:pt idx="2270">
                  <c:v>0</c:v>
                </c:pt>
                <c:pt idx="2271">
                  <c:v>0</c:v>
                </c:pt>
                <c:pt idx="2272">
                  <c:v>1</c:v>
                </c:pt>
                <c:pt idx="2273">
                  <c:v>0</c:v>
                </c:pt>
                <c:pt idx="2274">
                  <c:v>1</c:v>
                </c:pt>
                <c:pt idx="2275">
                  <c:v>0</c:v>
                </c:pt>
                <c:pt idx="2276">
                  <c:v>0</c:v>
                </c:pt>
                <c:pt idx="2277">
                  <c:v>0</c:v>
                </c:pt>
                <c:pt idx="2278">
                  <c:v>0</c:v>
                </c:pt>
                <c:pt idx="2279">
                  <c:v>0</c:v>
                </c:pt>
                <c:pt idx="2280">
                  <c:v>1</c:v>
                </c:pt>
                <c:pt idx="2281">
                  <c:v>1</c:v>
                </c:pt>
                <c:pt idx="2282">
                  <c:v>0</c:v>
                </c:pt>
                <c:pt idx="2283">
                  <c:v>1</c:v>
                </c:pt>
                <c:pt idx="2284">
                  <c:v>0</c:v>
                </c:pt>
                <c:pt idx="2285">
                  <c:v>0</c:v>
                </c:pt>
                <c:pt idx="2286">
                  <c:v>0</c:v>
                </c:pt>
                <c:pt idx="2287">
                  <c:v>1</c:v>
                </c:pt>
                <c:pt idx="2288">
                  <c:v>1</c:v>
                </c:pt>
                <c:pt idx="2289">
                  <c:v>0</c:v>
                </c:pt>
                <c:pt idx="2290">
                  <c:v>0</c:v>
                </c:pt>
                <c:pt idx="2291">
                  <c:v>0</c:v>
                </c:pt>
                <c:pt idx="2292">
                  <c:v>1</c:v>
                </c:pt>
                <c:pt idx="2293">
                  <c:v>1</c:v>
                </c:pt>
                <c:pt idx="2294">
                  <c:v>2</c:v>
                </c:pt>
                <c:pt idx="2295">
                  <c:v>0</c:v>
                </c:pt>
                <c:pt idx="2296">
                  <c:v>0</c:v>
                </c:pt>
                <c:pt idx="2297">
                  <c:v>2</c:v>
                </c:pt>
                <c:pt idx="2298">
                  <c:v>0</c:v>
                </c:pt>
                <c:pt idx="2299">
                  <c:v>3</c:v>
                </c:pt>
                <c:pt idx="2300">
                  <c:v>2</c:v>
                </c:pt>
                <c:pt idx="2301">
                  <c:v>2</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1</c:v>
                </c:pt>
                <c:pt idx="2315">
                  <c:v>0</c:v>
                </c:pt>
                <c:pt idx="2316">
                  <c:v>0</c:v>
                </c:pt>
                <c:pt idx="2317">
                  <c:v>0</c:v>
                </c:pt>
                <c:pt idx="2318">
                  <c:v>0</c:v>
                </c:pt>
                <c:pt idx="2319">
                  <c:v>0</c:v>
                </c:pt>
                <c:pt idx="2320">
                  <c:v>0</c:v>
                </c:pt>
                <c:pt idx="2321">
                  <c:v>0</c:v>
                </c:pt>
                <c:pt idx="2322">
                  <c:v>0</c:v>
                </c:pt>
                <c:pt idx="2323">
                  <c:v>0</c:v>
                </c:pt>
                <c:pt idx="2324">
                  <c:v>1</c:v>
                </c:pt>
                <c:pt idx="2325">
                  <c:v>0</c:v>
                </c:pt>
                <c:pt idx="2326">
                  <c:v>0</c:v>
                </c:pt>
                <c:pt idx="2327">
                  <c:v>0</c:v>
                </c:pt>
                <c:pt idx="2328">
                  <c:v>0</c:v>
                </c:pt>
                <c:pt idx="2329">
                  <c:v>0</c:v>
                </c:pt>
                <c:pt idx="2330">
                  <c:v>0</c:v>
                </c:pt>
                <c:pt idx="2331">
                  <c:v>0</c:v>
                </c:pt>
                <c:pt idx="2332">
                  <c:v>0</c:v>
                </c:pt>
                <c:pt idx="2333">
                  <c:v>0</c:v>
                </c:pt>
                <c:pt idx="2334">
                  <c:v>0</c:v>
                </c:pt>
                <c:pt idx="2335">
                  <c:v>1</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1</c:v>
                </c:pt>
                <c:pt idx="2350">
                  <c:v>1</c:v>
                </c:pt>
                <c:pt idx="2351">
                  <c:v>1</c:v>
                </c:pt>
                <c:pt idx="2352">
                  <c:v>1</c:v>
                </c:pt>
                <c:pt idx="2353">
                  <c:v>0</c:v>
                </c:pt>
                <c:pt idx="2354">
                  <c:v>0</c:v>
                </c:pt>
                <c:pt idx="2355">
                  <c:v>2</c:v>
                </c:pt>
                <c:pt idx="2356">
                  <c:v>1</c:v>
                </c:pt>
                <c:pt idx="2357">
                  <c:v>0</c:v>
                </c:pt>
                <c:pt idx="2358">
                  <c:v>1</c:v>
                </c:pt>
                <c:pt idx="2359">
                  <c:v>2</c:v>
                </c:pt>
                <c:pt idx="2360">
                  <c:v>0</c:v>
                </c:pt>
                <c:pt idx="2361">
                  <c:v>0</c:v>
                </c:pt>
                <c:pt idx="2362">
                  <c:v>0</c:v>
                </c:pt>
                <c:pt idx="2363">
                  <c:v>0</c:v>
                </c:pt>
                <c:pt idx="2364">
                  <c:v>1</c:v>
                </c:pt>
                <c:pt idx="2365">
                  <c:v>0</c:v>
                </c:pt>
                <c:pt idx="2366">
                  <c:v>0</c:v>
                </c:pt>
                <c:pt idx="2367">
                  <c:v>0</c:v>
                </c:pt>
                <c:pt idx="2368">
                  <c:v>0</c:v>
                </c:pt>
                <c:pt idx="2369">
                  <c:v>1</c:v>
                </c:pt>
                <c:pt idx="2370">
                  <c:v>0</c:v>
                </c:pt>
                <c:pt idx="2371">
                  <c:v>1</c:v>
                </c:pt>
                <c:pt idx="2372">
                  <c:v>0</c:v>
                </c:pt>
                <c:pt idx="2373">
                  <c:v>0</c:v>
                </c:pt>
                <c:pt idx="2374">
                  <c:v>0</c:v>
                </c:pt>
                <c:pt idx="2375">
                  <c:v>0</c:v>
                </c:pt>
                <c:pt idx="2376">
                  <c:v>0</c:v>
                </c:pt>
                <c:pt idx="2377">
                  <c:v>1</c:v>
                </c:pt>
                <c:pt idx="2378">
                  <c:v>1</c:v>
                </c:pt>
                <c:pt idx="2379">
                  <c:v>0</c:v>
                </c:pt>
                <c:pt idx="2380">
                  <c:v>0</c:v>
                </c:pt>
                <c:pt idx="2381">
                  <c:v>1</c:v>
                </c:pt>
                <c:pt idx="2382">
                  <c:v>0</c:v>
                </c:pt>
                <c:pt idx="2383">
                  <c:v>0</c:v>
                </c:pt>
                <c:pt idx="2384">
                  <c:v>1</c:v>
                </c:pt>
                <c:pt idx="2385">
                  <c:v>0</c:v>
                </c:pt>
                <c:pt idx="2386">
                  <c:v>0</c:v>
                </c:pt>
                <c:pt idx="2387">
                  <c:v>1</c:v>
                </c:pt>
                <c:pt idx="2388">
                  <c:v>0</c:v>
                </c:pt>
                <c:pt idx="2389">
                  <c:v>0</c:v>
                </c:pt>
                <c:pt idx="2390">
                  <c:v>0</c:v>
                </c:pt>
                <c:pt idx="2391">
                  <c:v>0</c:v>
                </c:pt>
                <c:pt idx="2392">
                  <c:v>1</c:v>
                </c:pt>
                <c:pt idx="2393">
                  <c:v>0</c:v>
                </c:pt>
                <c:pt idx="2394">
                  <c:v>1</c:v>
                </c:pt>
                <c:pt idx="2395">
                  <c:v>0</c:v>
                </c:pt>
                <c:pt idx="2396">
                  <c:v>0</c:v>
                </c:pt>
                <c:pt idx="2397">
                  <c:v>1</c:v>
                </c:pt>
                <c:pt idx="2398">
                  <c:v>0</c:v>
                </c:pt>
                <c:pt idx="2399">
                  <c:v>0</c:v>
                </c:pt>
                <c:pt idx="2400">
                  <c:v>0</c:v>
                </c:pt>
                <c:pt idx="2401">
                  <c:v>0</c:v>
                </c:pt>
                <c:pt idx="2402">
                  <c:v>0</c:v>
                </c:pt>
                <c:pt idx="2403">
                  <c:v>0</c:v>
                </c:pt>
                <c:pt idx="2404">
                  <c:v>1</c:v>
                </c:pt>
                <c:pt idx="2405">
                  <c:v>1</c:v>
                </c:pt>
                <c:pt idx="2406">
                  <c:v>1</c:v>
                </c:pt>
                <c:pt idx="2407">
                  <c:v>2</c:v>
                </c:pt>
                <c:pt idx="2408">
                  <c:v>0</c:v>
                </c:pt>
                <c:pt idx="2409">
                  <c:v>3</c:v>
                </c:pt>
                <c:pt idx="2410">
                  <c:v>1</c:v>
                </c:pt>
                <c:pt idx="2411">
                  <c:v>1</c:v>
                </c:pt>
                <c:pt idx="2412">
                  <c:v>2</c:v>
                </c:pt>
                <c:pt idx="2413">
                  <c:v>1</c:v>
                </c:pt>
                <c:pt idx="2414">
                  <c:v>3</c:v>
                </c:pt>
                <c:pt idx="2415">
                  <c:v>0</c:v>
                </c:pt>
                <c:pt idx="2416">
                  <c:v>0</c:v>
                </c:pt>
                <c:pt idx="2417">
                  <c:v>0</c:v>
                </c:pt>
                <c:pt idx="2418">
                  <c:v>0</c:v>
                </c:pt>
                <c:pt idx="2419">
                  <c:v>1</c:v>
                </c:pt>
                <c:pt idx="2420">
                  <c:v>0</c:v>
                </c:pt>
                <c:pt idx="2421">
                  <c:v>2</c:v>
                </c:pt>
                <c:pt idx="2422">
                  <c:v>1</c:v>
                </c:pt>
                <c:pt idx="2423">
                  <c:v>0</c:v>
                </c:pt>
                <c:pt idx="2424">
                  <c:v>0</c:v>
                </c:pt>
                <c:pt idx="2425">
                  <c:v>0</c:v>
                </c:pt>
                <c:pt idx="2426">
                  <c:v>0</c:v>
                </c:pt>
                <c:pt idx="2427">
                  <c:v>0</c:v>
                </c:pt>
                <c:pt idx="2428">
                  <c:v>1</c:v>
                </c:pt>
                <c:pt idx="2429">
                  <c:v>1</c:v>
                </c:pt>
                <c:pt idx="2430">
                  <c:v>1</c:v>
                </c:pt>
                <c:pt idx="2431">
                  <c:v>1</c:v>
                </c:pt>
                <c:pt idx="2432">
                  <c:v>0</c:v>
                </c:pt>
                <c:pt idx="2433">
                  <c:v>0</c:v>
                </c:pt>
                <c:pt idx="2434">
                  <c:v>1</c:v>
                </c:pt>
                <c:pt idx="2435">
                  <c:v>0</c:v>
                </c:pt>
                <c:pt idx="2436">
                  <c:v>1</c:v>
                </c:pt>
                <c:pt idx="2437">
                  <c:v>0</c:v>
                </c:pt>
                <c:pt idx="2438">
                  <c:v>1</c:v>
                </c:pt>
                <c:pt idx="2439">
                  <c:v>0</c:v>
                </c:pt>
                <c:pt idx="2440">
                  <c:v>1</c:v>
                </c:pt>
                <c:pt idx="2441">
                  <c:v>0</c:v>
                </c:pt>
                <c:pt idx="2442">
                  <c:v>0</c:v>
                </c:pt>
                <c:pt idx="2443">
                  <c:v>0</c:v>
                </c:pt>
                <c:pt idx="2444">
                  <c:v>0</c:v>
                </c:pt>
                <c:pt idx="2445">
                  <c:v>0</c:v>
                </c:pt>
                <c:pt idx="2446">
                  <c:v>0</c:v>
                </c:pt>
                <c:pt idx="2447">
                  <c:v>0</c:v>
                </c:pt>
                <c:pt idx="2448">
                  <c:v>0</c:v>
                </c:pt>
                <c:pt idx="2449">
                  <c:v>1</c:v>
                </c:pt>
                <c:pt idx="2450">
                  <c:v>0</c:v>
                </c:pt>
                <c:pt idx="2451">
                  <c:v>1</c:v>
                </c:pt>
                <c:pt idx="2452">
                  <c:v>0</c:v>
                </c:pt>
                <c:pt idx="2453">
                  <c:v>0</c:v>
                </c:pt>
                <c:pt idx="2454">
                  <c:v>0</c:v>
                </c:pt>
                <c:pt idx="2455">
                  <c:v>0</c:v>
                </c:pt>
                <c:pt idx="2456">
                  <c:v>0</c:v>
                </c:pt>
                <c:pt idx="2457">
                  <c:v>0</c:v>
                </c:pt>
                <c:pt idx="2458">
                  <c:v>0</c:v>
                </c:pt>
                <c:pt idx="2459">
                  <c:v>1</c:v>
                </c:pt>
                <c:pt idx="2460">
                  <c:v>0</c:v>
                </c:pt>
                <c:pt idx="2461">
                  <c:v>1</c:v>
                </c:pt>
                <c:pt idx="2462">
                  <c:v>1</c:v>
                </c:pt>
                <c:pt idx="2463">
                  <c:v>0</c:v>
                </c:pt>
                <c:pt idx="2464">
                  <c:v>0</c:v>
                </c:pt>
                <c:pt idx="2465">
                  <c:v>0</c:v>
                </c:pt>
                <c:pt idx="2466">
                  <c:v>2</c:v>
                </c:pt>
                <c:pt idx="2467">
                  <c:v>0</c:v>
                </c:pt>
                <c:pt idx="2468">
                  <c:v>0</c:v>
                </c:pt>
                <c:pt idx="2469">
                  <c:v>0</c:v>
                </c:pt>
                <c:pt idx="2470">
                  <c:v>1</c:v>
                </c:pt>
                <c:pt idx="2471">
                  <c:v>0</c:v>
                </c:pt>
                <c:pt idx="2472">
                  <c:v>0</c:v>
                </c:pt>
                <c:pt idx="2473">
                  <c:v>1</c:v>
                </c:pt>
                <c:pt idx="2474">
                  <c:v>1</c:v>
                </c:pt>
                <c:pt idx="2475">
                  <c:v>0</c:v>
                </c:pt>
                <c:pt idx="2476">
                  <c:v>1</c:v>
                </c:pt>
                <c:pt idx="2477">
                  <c:v>0</c:v>
                </c:pt>
                <c:pt idx="2478">
                  <c:v>0</c:v>
                </c:pt>
                <c:pt idx="2479">
                  <c:v>0</c:v>
                </c:pt>
                <c:pt idx="2480">
                  <c:v>0</c:v>
                </c:pt>
                <c:pt idx="2481">
                  <c:v>1</c:v>
                </c:pt>
                <c:pt idx="2482">
                  <c:v>0</c:v>
                </c:pt>
                <c:pt idx="2483">
                  <c:v>1</c:v>
                </c:pt>
                <c:pt idx="2484">
                  <c:v>0</c:v>
                </c:pt>
                <c:pt idx="2485">
                  <c:v>0</c:v>
                </c:pt>
                <c:pt idx="2486">
                  <c:v>0</c:v>
                </c:pt>
                <c:pt idx="2487">
                  <c:v>0</c:v>
                </c:pt>
                <c:pt idx="2488">
                  <c:v>0</c:v>
                </c:pt>
                <c:pt idx="2489">
                  <c:v>0</c:v>
                </c:pt>
                <c:pt idx="2490">
                  <c:v>1</c:v>
                </c:pt>
                <c:pt idx="2491">
                  <c:v>0</c:v>
                </c:pt>
                <c:pt idx="2492">
                  <c:v>1</c:v>
                </c:pt>
                <c:pt idx="2493">
                  <c:v>1</c:v>
                </c:pt>
                <c:pt idx="2494">
                  <c:v>0</c:v>
                </c:pt>
                <c:pt idx="2495">
                  <c:v>0</c:v>
                </c:pt>
                <c:pt idx="2496">
                  <c:v>0</c:v>
                </c:pt>
                <c:pt idx="2497">
                  <c:v>0</c:v>
                </c:pt>
                <c:pt idx="2498">
                  <c:v>1</c:v>
                </c:pt>
                <c:pt idx="2499">
                  <c:v>0</c:v>
                </c:pt>
                <c:pt idx="2500">
                  <c:v>0</c:v>
                </c:pt>
                <c:pt idx="2501">
                  <c:v>0</c:v>
                </c:pt>
                <c:pt idx="2502">
                  <c:v>0</c:v>
                </c:pt>
                <c:pt idx="2503">
                  <c:v>0</c:v>
                </c:pt>
                <c:pt idx="2504">
                  <c:v>0</c:v>
                </c:pt>
                <c:pt idx="2505">
                  <c:v>0</c:v>
                </c:pt>
                <c:pt idx="2506">
                  <c:v>0</c:v>
                </c:pt>
                <c:pt idx="2507">
                  <c:v>1</c:v>
                </c:pt>
                <c:pt idx="2508">
                  <c:v>0</c:v>
                </c:pt>
                <c:pt idx="2509">
                  <c:v>0</c:v>
                </c:pt>
                <c:pt idx="2510">
                  <c:v>0</c:v>
                </c:pt>
                <c:pt idx="2511">
                  <c:v>0</c:v>
                </c:pt>
                <c:pt idx="2512">
                  <c:v>1</c:v>
                </c:pt>
                <c:pt idx="2513">
                  <c:v>1</c:v>
                </c:pt>
                <c:pt idx="2514">
                  <c:v>0</c:v>
                </c:pt>
                <c:pt idx="2515">
                  <c:v>0</c:v>
                </c:pt>
                <c:pt idx="2516">
                  <c:v>0</c:v>
                </c:pt>
                <c:pt idx="2517">
                  <c:v>0</c:v>
                </c:pt>
                <c:pt idx="2518">
                  <c:v>1</c:v>
                </c:pt>
                <c:pt idx="2519">
                  <c:v>0</c:v>
                </c:pt>
                <c:pt idx="2520">
                  <c:v>1</c:v>
                </c:pt>
                <c:pt idx="2521">
                  <c:v>0</c:v>
                </c:pt>
                <c:pt idx="2522">
                  <c:v>0</c:v>
                </c:pt>
                <c:pt idx="2523">
                  <c:v>1</c:v>
                </c:pt>
                <c:pt idx="2524">
                  <c:v>1</c:v>
                </c:pt>
                <c:pt idx="2525">
                  <c:v>0</c:v>
                </c:pt>
                <c:pt idx="2526">
                  <c:v>0</c:v>
                </c:pt>
                <c:pt idx="2527">
                  <c:v>0</c:v>
                </c:pt>
                <c:pt idx="2528">
                  <c:v>0</c:v>
                </c:pt>
                <c:pt idx="2529">
                  <c:v>0</c:v>
                </c:pt>
                <c:pt idx="2530">
                  <c:v>0</c:v>
                </c:pt>
                <c:pt idx="2531">
                  <c:v>0</c:v>
                </c:pt>
                <c:pt idx="2532">
                  <c:v>0</c:v>
                </c:pt>
                <c:pt idx="2533">
                  <c:v>0</c:v>
                </c:pt>
                <c:pt idx="2534">
                  <c:v>0</c:v>
                </c:pt>
                <c:pt idx="2535">
                  <c:v>2</c:v>
                </c:pt>
                <c:pt idx="2536">
                  <c:v>1</c:v>
                </c:pt>
                <c:pt idx="2537">
                  <c:v>0</c:v>
                </c:pt>
                <c:pt idx="2538">
                  <c:v>2</c:v>
                </c:pt>
                <c:pt idx="2539">
                  <c:v>0</c:v>
                </c:pt>
                <c:pt idx="2540">
                  <c:v>3</c:v>
                </c:pt>
                <c:pt idx="2541">
                  <c:v>0</c:v>
                </c:pt>
                <c:pt idx="2542">
                  <c:v>1</c:v>
                </c:pt>
                <c:pt idx="2543">
                  <c:v>0</c:v>
                </c:pt>
                <c:pt idx="2544">
                  <c:v>0</c:v>
                </c:pt>
                <c:pt idx="2545">
                  <c:v>0</c:v>
                </c:pt>
                <c:pt idx="2546">
                  <c:v>0</c:v>
                </c:pt>
                <c:pt idx="2547">
                  <c:v>0</c:v>
                </c:pt>
                <c:pt idx="2548">
                  <c:v>2</c:v>
                </c:pt>
                <c:pt idx="2549">
                  <c:v>1</c:v>
                </c:pt>
                <c:pt idx="2550">
                  <c:v>0</c:v>
                </c:pt>
                <c:pt idx="2551">
                  <c:v>0</c:v>
                </c:pt>
                <c:pt idx="2552">
                  <c:v>1</c:v>
                </c:pt>
                <c:pt idx="2553">
                  <c:v>0</c:v>
                </c:pt>
                <c:pt idx="2554">
                  <c:v>0</c:v>
                </c:pt>
                <c:pt idx="2555">
                  <c:v>0</c:v>
                </c:pt>
                <c:pt idx="2556">
                  <c:v>0</c:v>
                </c:pt>
                <c:pt idx="2557">
                  <c:v>0</c:v>
                </c:pt>
                <c:pt idx="2558">
                  <c:v>3</c:v>
                </c:pt>
                <c:pt idx="2559">
                  <c:v>1</c:v>
                </c:pt>
                <c:pt idx="2560">
                  <c:v>0</c:v>
                </c:pt>
                <c:pt idx="2561">
                  <c:v>0</c:v>
                </c:pt>
                <c:pt idx="2562">
                  <c:v>0</c:v>
                </c:pt>
                <c:pt idx="2563">
                  <c:v>1</c:v>
                </c:pt>
                <c:pt idx="2564">
                  <c:v>0</c:v>
                </c:pt>
                <c:pt idx="2565">
                  <c:v>0</c:v>
                </c:pt>
                <c:pt idx="2566">
                  <c:v>1</c:v>
                </c:pt>
                <c:pt idx="2567">
                  <c:v>2</c:v>
                </c:pt>
                <c:pt idx="2568">
                  <c:v>2</c:v>
                </c:pt>
                <c:pt idx="2569">
                  <c:v>2</c:v>
                </c:pt>
                <c:pt idx="2570">
                  <c:v>2</c:v>
                </c:pt>
                <c:pt idx="2571">
                  <c:v>0</c:v>
                </c:pt>
                <c:pt idx="2572">
                  <c:v>1</c:v>
                </c:pt>
                <c:pt idx="2573">
                  <c:v>0</c:v>
                </c:pt>
                <c:pt idx="2574">
                  <c:v>2</c:v>
                </c:pt>
                <c:pt idx="2575">
                  <c:v>1</c:v>
                </c:pt>
                <c:pt idx="2576">
                  <c:v>0</c:v>
                </c:pt>
                <c:pt idx="2577">
                  <c:v>0</c:v>
                </c:pt>
                <c:pt idx="2578">
                  <c:v>1</c:v>
                </c:pt>
                <c:pt idx="2579">
                  <c:v>0</c:v>
                </c:pt>
                <c:pt idx="2580">
                  <c:v>0</c:v>
                </c:pt>
                <c:pt idx="2581">
                  <c:v>0</c:v>
                </c:pt>
                <c:pt idx="2582">
                  <c:v>0</c:v>
                </c:pt>
                <c:pt idx="2583">
                  <c:v>0</c:v>
                </c:pt>
                <c:pt idx="2584">
                  <c:v>0</c:v>
                </c:pt>
                <c:pt idx="2585">
                  <c:v>1</c:v>
                </c:pt>
                <c:pt idx="2586">
                  <c:v>1</c:v>
                </c:pt>
                <c:pt idx="2587">
                  <c:v>0</c:v>
                </c:pt>
                <c:pt idx="2588">
                  <c:v>0</c:v>
                </c:pt>
                <c:pt idx="2589">
                  <c:v>0</c:v>
                </c:pt>
                <c:pt idx="2590">
                  <c:v>0</c:v>
                </c:pt>
                <c:pt idx="2591">
                  <c:v>0</c:v>
                </c:pt>
                <c:pt idx="2592">
                  <c:v>0</c:v>
                </c:pt>
                <c:pt idx="2593">
                  <c:v>0</c:v>
                </c:pt>
                <c:pt idx="2594">
                  <c:v>0</c:v>
                </c:pt>
                <c:pt idx="2595">
                  <c:v>1</c:v>
                </c:pt>
                <c:pt idx="2596">
                  <c:v>2</c:v>
                </c:pt>
                <c:pt idx="2597">
                  <c:v>1</c:v>
                </c:pt>
                <c:pt idx="2598">
                  <c:v>2</c:v>
                </c:pt>
                <c:pt idx="2599">
                  <c:v>1</c:v>
                </c:pt>
                <c:pt idx="2600">
                  <c:v>1</c:v>
                </c:pt>
                <c:pt idx="2601">
                  <c:v>0</c:v>
                </c:pt>
                <c:pt idx="2602">
                  <c:v>0</c:v>
                </c:pt>
                <c:pt idx="2603">
                  <c:v>1</c:v>
                </c:pt>
                <c:pt idx="2604">
                  <c:v>2</c:v>
                </c:pt>
                <c:pt idx="2605">
                  <c:v>2</c:v>
                </c:pt>
                <c:pt idx="2606">
                  <c:v>3</c:v>
                </c:pt>
                <c:pt idx="2607">
                  <c:v>0</c:v>
                </c:pt>
                <c:pt idx="2608">
                  <c:v>0</c:v>
                </c:pt>
                <c:pt idx="2609">
                  <c:v>1</c:v>
                </c:pt>
                <c:pt idx="2610">
                  <c:v>1</c:v>
                </c:pt>
                <c:pt idx="2611">
                  <c:v>1</c:v>
                </c:pt>
                <c:pt idx="2612">
                  <c:v>0</c:v>
                </c:pt>
                <c:pt idx="2613">
                  <c:v>0</c:v>
                </c:pt>
                <c:pt idx="2614">
                  <c:v>2</c:v>
                </c:pt>
                <c:pt idx="2615">
                  <c:v>0</c:v>
                </c:pt>
                <c:pt idx="2616">
                  <c:v>0</c:v>
                </c:pt>
                <c:pt idx="2617">
                  <c:v>1</c:v>
                </c:pt>
                <c:pt idx="2618">
                  <c:v>1</c:v>
                </c:pt>
                <c:pt idx="2619">
                  <c:v>1</c:v>
                </c:pt>
                <c:pt idx="2620">
                  <c:v>0</c:v>
                </c:pt>
                <c:pt idx="2621">
                  <c:v>1</c:v>
                </c:pt>
                <c:pt idx="2622">
                  <c:v>0</c:v>
                </c:pt>
                <c:pt idx="2623">
                  <c:v>0</c:v>
                </c:pt>
                <c:pt idx="2624">
                  <c:v>0</c:v>
                </c:pt>
                <c:pt idx="2625">
                  <c:v>0</c:v>
                </c:pt>
                <c:pt idx="2626">
                  <c:v>0</c:v>
                </c:pt>
                <c:pt idx="2627">
                  <c:v>1</c:v>
                </c:pt>
                <c:pt idx="2628">
                  <c:v>0</c:v>
                </c:pt>
                <c:pt idx="2629">
                  <c:v>3</c:v>
                </c:pt>
                <c:pt idx="2630">
                  <c:v>1</c:v>
                </c:pt>
                <c:pt idx="2631">
                  <c:v>0</c:v>
                </c:pt>
                <c:pt idx="2632">
                  <c:v>2</c:v>
                </c:pt>
                <c:pt idx="2633">
                  <c:v>0</c:v>
                </c:pt>
                <c:pt idx="2634">
                  <c:v>1</c:v>
                </c:pt>
                <c:pt idx="2635">
                  <c:v>1</c:v>
                </c:pt>
                <c:pt idx="2636">
                  <c:v>2</c:v>
                </c:pt>
                <c:pt idx="2637">
                  <c:v>3</c:v>
                </c:pt>
                <c:pt idx="2638">
                  <c:v>0</c:v>
                </c:pt>
                <c:pt idx="2639">
                  <c:v>0</c:v>
                </c:pt>
                <c:pt idx="2640">
                  <c:v>1</c:v>
                </c:pt>
                <c:pt idx="2641">
                  <c:v>2</c:v>
                </c:pt>
                <c:pt idx="2642">
                  <c:v>0</c:v>
                </c:pt>
                <c:pt idx="2643">
                  <c:v>1</c:v>
                </c:pt>
                <c:pt idx="2644">
                  <c:v>0</c:v>
                </c:pt>
                <c:pt idx="2645">
                  <c:v>0</c:v>
                </c:pt>
                <c:pt idx="2646">
                  <c:v>0</c:v>
                </c:pt>
                <c:pt idx="2647">
                  <c:v>4</c:v>
                </c:pt>
                <c:pt idx="2648">
                  <c:v>0</c:v>
                </c:pt>
                <c:pt idx="2649">
                  <c:v>1</c:v>
                </c:pt>
                <c:pt idx="2650">
                  <c:v>0</c:v>
                </c:pt>
                <c:pt idx="2651">
                  <c:v>2</c:v>
                </c:pt>
                <c:pt idx="2652">
                  <c:v>0</c:v>
                </c:pt>
                <c:pt idx="2653">
                  <c:v>0</c:v>
                </c:pt>
                <c:pt idx="2654">
                  <c:v>1</c:v>
                </c:pt>
                <c:pt idx="2655">
                  <c:v>1</c:v>
                </c:pt>
                <c:pt idx="2656">
                  <c:v>1</c:v>
                </c:pt>
                <c:pt idx="2657">
                  <c:v>0</c:v>
                </c:pt>
                <c:pt idx="2658">
                  <c:v>0</c:v>
                </c:pt>
                <c:pt idx="2659">
                  <c:v>2</c:v>
                </c:pt>
                <c:pt idx="2660">
                  <c:v>3</c:v>
                </c:pt>
                <c:pt idx="2661">
                  <c:v>2</c:v>
                </c:pt>
                <c:pt idx="2662">
                  <c:v>4</c:v>
                </c:pt>
                <c:pt idx="2663">
                  <c:v>1</c:v>
                </c:pt>
                <c:pt idx="2664">
                  <c:v>1</c:v>
                </c:pt>
                <c:pt idx="2665">
                  <c:v>1</c:v>
                </c:pt>
                <c:pt idx="2666">
                  <c:v>3</c:v>
                </c:pt>
                <c:pt idx="2667">
                  <c:v>2</c:v>
                </c:pt>
                <c:pt idx="2668">
                  <c:v>4</c:v>
                </c:pt>
                <c:pt idx="2669">
                  <c:v>1</c:v>
                </c:pt>
                <c:pt idx="2670">
                  <c:v>7</c:v>
                </c:pt>
                <c:pt idx="2671">
                  <c:v>1</c:v>
                </c:pt>
                <c:pt idx="2672">
                  <c:v>0</c:v>
                </c:pt>
                <c:pt idx="2673">
                  <c:v>0</c:v>
                </c:pt>
                <c:pt idx="2674">
                  <c:v>0</c:v>
                </c:pt>
                <c:pt idx="2675">
                  <c:v>2</c:v>
                </c:pt>
                <c:pt idx="2676">
                  <c:v>2</c:v>
                </c:pt>
                <c:pt idx="2677">
                  <c:v>2</c:v>
                </c:pt>
                <c:pt idx="2678">
                  <c:v>0</c:v>
                </c:pt>
                <c:pt idx="2679">
                  <c:v>1</c:v>
                </c:pt>
                <c:pt idx="2680">
                  <c:v>0</c:v>
                </c:pt>
                <c:pt idx="2681">
                  <c:v>2</c:v>
                </c:pt>
                <c:pt idx="2682">
                  <c:v>3</c:v>
                </c:pt>
                <c:pt idx="2683">
                  <c:v>3</c:v>
                </c:pt>
                <c:pt idx="2684">
                  <c:v>2</c:v>
                </c:pt>
                <c:pt idx="2685">
                  <c:v>4</c:v>
                </c:pt>
                <c:pt idx="2686">
                  <c:v>4</c:v>
                </c:pt>
                <c:pt idx="2687">
                  <c:v>2</c:v>
                </c:pt>
                <c:pt idx="2688">
                  <c:v>0</c:v>
                </c:pt>
                <c:pt idx="2689">
                  <c:v>0</c:v>
                </c:pt>
                <c:pt idx="2690">
                  <c:v>1</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1</c:v>
                </c:pt>
                <c:pt idx="2706">
                  <c:v>1</c:v>
                </c:pt>
                <c:pt idx="2707">
                  <c:v>1</c:v>
                </c:pt>
                <c:pt idx="2708">
                  <c:v>0</c:v>
                </c:pt>
                <c:pt idx="2709">
                  <c:v>0</c:v>
                </c:pt>
                <c:pt idx="2710">
                  <c:v>0</c:v>
                </c:pt>
                <c:pt idx="2711">
                  <c:v>0</c:v>
                </c:pt>
                <c:pt idx="2712">
                  <c:v>1</c:v>
                </c:pt>
                <c:pt idx="2713">
                  <c:v>1</c:v>
                </c:pt>
                <c:pt idx="2714">
                  <c:v>1</c:v>
                </c:pt>
                <c:pt idx="2715">
                  <c:v>0</c:v>
                </c:pt>
                <c:pt idx="2716">
                  <c:v>1</c:v>
                </c:pt>
                <c:pt idx="2717">
                  <c:v>0</c:v>
                </c:pt>
                <c:pt idx="2718">
                  <c:v>0</c:v>
                </c:pt>
                <c:pt idx="2719">
                  <c:v>0</c:v>
                </c:pt>
                <c:pt idx="2720">
                  <c:v>3</c:v>
                </c:pt>
                <c:pt idx="2721">
                  <c:v>0</c:v>
                </c:pt>
                <c:pt idx="2722">
                  <c:v>4</c:v>
                </c:pt>
                <c:pt idx="2723">
                  <c:v>0</c:v>
                </c:pt>
                <c:pt idx="2724">
                  <c:v>0</c:v>
                </c:pt>
                <c:pt idx="2725">
                  <c:v>1</c:v>
                </c:pt>
                <c:pt idx="2726">
                  <c:v>0</c:v>
                </c:pt>
                <c:pt idx="2727">
                  <c:v>0</c:v>
                </c:pt>
                <c:pt idx="2728">
                  <c:v>0</c:v>
                </c:pt>
                <c:pt idx="2729">
                  <c:v>1</c:v>
                </c:pt>
                <c:pt idx="2730">
                  <c:v>1</c:v>
                </c:pt>
                <c:pt idx="2731">
                  <c:v>0</c:v>
                </c:pt>
                <c:pt idx="2732">
                  <c:v>0</c:v>
                </c:pt>
                <c:pt idx="2733">
                  <c:v>0</c:v>
                </c:pt>
                <c:pt idx="2734">
                  <c:v>2</c:v>
                </c:pt>
                <c:pt idx="2735">
                  <c:v>1</c:v>
                </c:pt>
                <c:pt idx="2736">
                  <c:v>0</c:v>
                </c:pt>
                <c:pt idx="2737">
                  <c:v>0</c:v>
                </c:pt>
                <c:pt idx="2738">
                  <c:v>0</c:v>
                </c:pt>
                <c:pt idx="2739">
                  <c:v>2</c:v>
                </c:pt>
                <c:pt idx="2740">
                  <c:v>1</c:v>
                </c:pt>
                <c:pt idx="2741">
                  <c:v>1</c:v>
                </c:pt>
                <c:pt idx="2742">
                  <c:v>0</c:v>
                </c:pt>
                <c:pt idx="2743">
                  <c:v>1</c:v>
                </c:pt>
                <c:pt idx="2744">
                  <c:v>0</c:v>
                </c:pt>
                <c:pt idx="2745">
                  <c:v>2</c:v>
                </c:pt>
                <c:pt idx="2746">
                  <c:v>0</c:v>
                </c:pt>
                <c:pt idx="2747">
                  <c:v>1</c:v>
                </c:pt>
                <c:pt idx="2748">
                  <c:v>1</c:v>
                </c:pt>
                <c:pt idx="2749">
                  <c:v>1</c:v>
                </c:pt>
                <c:pt idx="2750">
                  <c:v>1</c:v>
                </c:pt>
                <c:pt idx="2751">
                  <c:v>0</c:v>
                </c:pt>
                <c:pt idx="2752">
                  <c:v>0</c:v>
                </c:pt>
                <c:pt idx="2753">
                  <c:v>0</c:v>
                </c:pt>
                <c:pt idx="2754">
                  <c:v>1</c:v>
                </c:pt>
                <c:pt idx="2755">
                  <c:v>0</c:v>
                </c:pt>
                <c:pt idx="2756">
                  <c:v>0</c:v>
                </c:pt>
                <c:pt idx="2757">
                  <c:v>0</c:v>
                </c:pt>
                <c:pt idx="2758">
                  <c:v>1</c:v>
                </c:pt>
                <c:pt idx="2759">
                  <c:v>1</c:v>
                </c:pt>
                <c:pt idx="2760">
                  <c:v>1</c:v>
                </c:pt>
                <c:pt idx="2761">
                  <c:v>0</c:v>
                </c:pt>
                <c:pt idx="2762">
                  <c:v>1</c:v>
                </c:pt>
                <c:pt idx="2763">
                  <c:v>0</c:v>
                </c:pt>
                <c:pt idx="2764">
                  <c:v>0</c:v>
                </c:pt>
                <c:pt idx="2765">
                  <c:v>1</c:v>
                </c:pt>
                <c:pt idx="2766">
                  <c:v>2</c:v>
                </c:pt>
                <c:pt idx="2767">
                  <c:v>2</c:v>
                </c:pt>
                <c:pt idx="2768">
                  <c:v>0</c:v>
                </c:pt>
                <c:pt idx="2769">
                  <c:v>0</c:v>
                </c:pt>
                <c:pt idx="2770">
                  <c:v>1</c:v>
                </c:pt>
                <c:pt idx="2771">
                  <c:v>2</c:v>
                </c:pt>
                <c:pt idx="2772">
                  <c:v>2</c:v>
                </c:pt>
                <c:pt idx="2773">
                  <c:v>0</c:v>
                </c:pt>
                <c:pt idx="2774">
                  <c:v>1</c:v>
                </c:pt>
                <c:pt idx="2775">
                  <c:v>0</c:v>
                </c:pt>
                <c:pt idx="2776">
                  <c:v>0</c:v>
                </c:pt>
                <c:pt idx="2777">
                  <c:v>1</c:v>
                </c:pt>
                <c:pt idx="2778">
                  <c:v>1</c:v>
                </c:pt>
                <c:pt idx="2779">
                  <c:v>1</c:v>
                </c:pt>
                <c:pt idx="2780">
                  <c:v>0</c:v>
                </c:pt>
                <c:pt idx="2781">
                  <c:v>2</c:v>
                </c:pt>
                <c:pt idx="2782">
                  <c:v>2</c:v>
                </c:pt>
                <c:pt idx="2783">
                  <c:v>0</c:v>
                </c:pt>
                <c:pt idx="2784">
                  <c:v>1</c:v>
                </c:pt>
                <c:pt idx="2785">
                  <c:v>0</c:v>
                </c:pt>
                <c:pt idx="2786">
                  <c:v>0</c:v>
                </c:pt>
                <c:pt idx="2787">
                  <c:v>0</c:v>
                </c:pt>
                <c:pt idx="2788">
                  <c:v>2</c:v>
                </c:pt>
                <c:pt idx="2789">
                  <c:v>1</c:v>
                </c:pt>
                <c:pt idx="2790">
                  <c:v>1</c:v>
                </c:pt>
                <c:pt idx="2791">
                  <c:v>0</c:v>
                </c:pt>
                <c:pt idx="2792">
                  <c:v>1</c:v>
                </c:pt>
                <c:pt idx="2793">
                  <c:v>2</c:v>
                </c:pt>
                <c:pt idx="2794">
                  <c:v>1</c:v>
                </c:pt>
                <c:pt idx="2795">
                  <c:v>3</c:v>
                </c:pt>
                <c:pt idx="2796">
                  <c:v>0</c:v>
                </c:pt>
                <c:pt idx="2797">
                  <c:v>1</c:v>
                </c:pt>
                <c:pt idx="2798">
                  <c:v>5</c:v>
                </c:pt>
                <c:pt idx="2799">
                  <c:v>0</c:v>
                </c:pt>
                <c:pt idx="2800">
                  <c:v>1</c:v>
                </c:pt>
                <c:pt idx="2801">
                  <c:v>3</c:v>
                </c:pt>
                <c:pt idx="2802">
                  <c:v>2</c:v>
                </c:pt>
                <c:pt idx="2803">
                  <c:v>0</c:v>
                </c:pt>
                <c:pt idx="2804">
                  <c:v>2</c:v>
                </c:pt>
                <c:pt idx="2805">
                  <c:v>0</c:v>
                </c:pt>
                <c:pt idx="2806">
                  <c:v>1</c:v>
                </c:pt>
                <c:pt idx="2807">
                  <c:v>1</c:v>
                </c:pt>
                <c:pt idx="2808">
                  <c:v>1</c:v>
                </c:pt>
                <c:pt idx="2809">
                  <c:v>1</c:v>
                </c:pt>
                <c:pt idx="2810">
                  <c:v>1</c:v>
                </c:pt>
                <c:pt idx="2811">
                  <c:v>1</c:v>
                </c:pt>
                <c:pt idx="2812">
                  <c:v>1</c:v>
                </c:pt>
                <c:pt idx="2813">
                  <c:v>0</c:v>
                </c:pt>
                <c:pt idx="2814">
                  <c:v>2</c:v>
                </c:pt>
                <c:pt idx="2815">
                  <c:v>0</c:v>
                </c:pt>
                <c:pt idx="2816">
                  <c:v>0</c:v>
                </c:pt>
                <c:pt idx="2817">
                  <c:v>0</c:v>
                </c:pt>
                <c:pt idx="2818">
                  <c:v>0</c:v>
                </c:pt>
                <c:pt idx="2819">
                  <c:v>0</c:v>
                </c:pt>
                <c:pt idx="2820">
                  <c:v>0</c:v>
                </c:pt>
                <c:pt idx="2821">
                  <c:v>0</c:v>
                </c:pt>
                <c:pt idx="2822">
                  <c:v>0</c:v>
                </c:pt>
                <c:pt idx="2823">
                  <c:v>2</c:v>
                </c:pt>
                <c:pt idx="2824">
                  <c:v>1</c:v>
                </c:pt>
                <c:pt idx="2825">
                  <c:v>1</c:v>
                </c:pt>
                <c:pt idx="2826">
                  <c:v>0</c:v>
                </c:pt>
                <c:pt idx="2827">
                  <c:v>1</c:v>
                </c:pt>
                <c:pt idx="2828">
                  <c:v>0</c:v>
                </c:pt>
                <c:pt idx="2829">
                  <c:v>1</c:v>
                </c:pt>
                <c:pt idx="2830">
                  <c:v>1</c:v>
                </c:pt>
                <c:pt idx="2831">
                  <c:v>0</c:v>
                </c:pt>
                <c:pt idx="2832">
                  <c:v>0</c:v>
                </c:pt>
                <c:pt idx="2833">
                  <c:v>0</c:v>
                </c:pt>
                <c:pt idx="2834">
                  <c:v>1</c:v>
                </c:pt>
                <c:pt idx="2835">
                  <c:v>0</c:v>
                </c:pt>
                <c:pt idx="2836">
                  <c:v>2</c:v>
                </c:pt>
                <c:pt idx="2837">
                  <c:v>0</c:v>
                </c:pt>
                <c:pt idx="2838">
                  <c:v>0</c:v>
                </c:pt>
                <c:pt idx="2839">
                  <c:v>0</c:v>
                </c:pt>
                <c:pt idx="2840">
                  <c:v>0</c:v>
                </c:pt>
                <c:pt idx="2841">
                  <c:v>0</c:v>
                </c:pt>
                <c:pt idx="2842">
                  <c:v>0</c:v>
                </c:pt>
                <c:pt idx="2843">
                  <c:v>1</c:v>
                </c:pt>
                <c:pt idx="2844">
                  <c:v>0</c:v>
                </c:pt>
                <c:pt idx="2845">
                  <c:v>1</c:v>
                </c:pt>
                <c:pt idx="2846">
                  <c:v>0</c:v>
                </c:pt>
                <c:pt idx="2847">
                  <c:v>0</c:v>
                </c:pt>
                <c:pt idx="2848">
                  <c:v>1</c:v>
                </c:pt>
                <c:pt idx="2849">
                  <c:v>0</c:v>
                </c:pt>
                <c:pt idx="2850">
                  <c:v>0</c:v>
                </c:pt>
                <c:pt idx="2851">
                  <c:v>0</c:v>
                </c:pt>
                <c:pt idx="2852">
                  <c:v>2</c:v>
                </c:pt>
                <c:pt idx="2853">
                  <c:v>0</c:v>
                </c:pt>
                <c:pt idx="2854">
                  <c:v>1</c:v>
                </c:pt>
                <c:pt idx="2855">
                  <c:v>1</c:v>
                </c:pt>
                <c:pt idx="2856">
                  <c:v>1</c:v>
                </c:pt>
                <c:pt idx="2857">
                  <c:v>0</c:v>
                </c:pt>
                <c:pt idx="2858">
                  <c:v>3</c:v>
                </c:pt>
                <c:pt idx="2859">
                  <c:v>2</c:v>
                </c:pt>
                <c:pt idx="2860">
                  <c:v>0</c:v>
                </c:pt>
                <c:pt idx="2861">
                  <c:v>0</c:v>
                </c:pt>
                <c:pt idx="2862">
                  <c:v>2</c:v>
                </c:pt>
                <c:pt idx="2863">
                  <c:v>0</c:v>
                </c:pt>
                <c:pt idx="2864">
                  <c:v>0</c:v>
                </c:pt>
                <c:pt idx="2865">
                  <c:v>0</c:v>
                </c:pt>
                <c:pt idx="2866">
                  <c:v>0</c:v>
                </c:pt>
                <c:pt idx="2867">
                  <c:v>1</c:v>
                </c:pt>
                <c:pt idx="2868">
                  <c:v>0</c:v>
                </c:pt>
                <c:pt idx="2869">
                  <c:v>1</c:v>
                </c:pt>
                <c:pt idx="2870">
                  <c:v>0</c:v>
                </c:pt>
                <c:pt idx="2871">
                  <c:v>0</c:v>
                </c:pt>
                <c:pt idx="2872">
                  <c:v>0</c:v>
                </c:pt>
                <c:pt idx="2873">
                  <c:v>2</c:v>
                </c:pt>
                <c:pt idx="2874">
                  <c:v>0</c:v>
                </c:pt>
                <c:pt idx="2875">
                  <c:v>0</c:v>
                </c:pt>
                <c:pt idx="2876">
                  <c:v>0</c:v>
                </c:pt>
                <c:pt idx="2877">
                  <c:v>0</c:v>
                </c:pt>
                <c:pt idx="2878">
                  <c:v>2</c:v>
                </c:pt>
                <c:pt idx="2879">
                  <c:v>1</c:v>
                </c:pt>
                <c:pt idx="2880">
                  <c:v>0</c:v>
                </c:pt>
                <c:pt idx="2881">
                  <c:v>0</c:v>
                </c:pt>
                <c:pt idx="2882">
                  <c:v>0</c:v>
                </c:pt>
                <c:pt idx="2883">
                  <c:v>2</c:v>
                </c:pt>
                <c:pt idx="2884">
                  <c:v>0</c:v>
                </c:pt>
                <c:pt idx="2885">
                  <c:v>1</c:v>
                </c:pt>
                <c:pt idx="2886">
                  <c:v>0</c:v>
                </c:pt>
                <c:pt idx="2887">
                  <c:v>0</c:v>
                </c:pt>
                <c:pt idx="2888">
                  <c:v>0</c:v>
                </c:pt>
                <c:pt idx="2889">
                  <c:v>0</c:v>
                </c:pt>
                <c:pt idx="2890">
                  <c:v>0</c:v>
                </c:pt>
                <c:pt idx="2891">
                  <c:v>0</c:v>
                </c:pt>
                <c:pt idx="2892">
                  <c:v>2</c:v>
                </c:pt>
                <c:pt idx="2893">
                  <c:v>0</c:v>
                </c:pt>
                <c:pt idx="2894">
                  <c:v>1</c:v>
                </c:pt>
                <c:pt idx="2895">
                  <c:v>0</c:v>
                </c:pt>
                <c:pt idx="2896">
                  <c:v>0</c:v>
                </c:pt>
                <c:pt idx="2897">
                  <c:v>0</c:v>
                </c:pt>
                <c:pt idx="2898">
                  <c:v>2</c:v>
                </c:pt>
                <c:pt idx="2899">
                  <c:v>1</c:v>
                </c:pt>
                <c:pt idx="2900">
                  <c:v>0</c:v>
                </c:pt>
                <c:pt idx="2901">
                  <c:v>0</c:v>
                </c:pt>
                <c:pt idx="2902">
                  <c:v>0</c:v>
                </c:pt>
                <c:pt idx="2903">
                  <c:v>0</c:v>
                </c:pt>
                <c:pt idx="2904">
                  <c:v>0</c:v>
                </c:pt>
                <c:pt idx="2905">
                  <c:v>0</c:v>
                </c:pt>
                <c:pt idx="2906">
                  <c:v>0</c:v>
                </c:pt>
                <c:pt idx="2907">
                  <c:v>2</c:v>
                </c:pt>
                <c:pt idx="2908">
                  <c:v>0</c:v>
                </c:pt>
                <c:pt idx="2909">
                  <c:v>1</c:v>
                </c:pt>
                <c:pt idx="2910">
                  <c:v>0</c:v>
                </c:pt>
                <c:pt idx="2911">
                  <c:v>1</c:v>
                </c:pt>
                <c:pt idx="2912">
                  <c:v>2</c:v>
                </c:pt>
                <c:pt idx="2913">
                  <c:v>1</c:v>
                </c:pt>
                <c:pt idx="2914">
                  <c:v>0</c:v>
                </c:pt>
                <c:pt idx="2915">
                  <c:v>2</c:v>
                </c:pt>
                <c:pt idx="2916">
                  <c:v>4</c:v>
                </c:pt>
                <c:pt idx="2917">
                  <c:v>0</c:v>
                </c:pt>
                <c:pt idx="2918">
                  <c:v>3</c:v>
                </c:pt>
                <c:pt idx="2919">
                  <c:v>1</c:v>
                </c:pt>
                <c:pt idx="2920">
                  <c:v>1</c:v>
                </c:pt>
                <c:pt idx="2921">
                  <c:v>1</c:v>
                </c:pt>
                <c:pt idx="2922">
                  <c:v>5</c:v>
                </c:pt>
                <c:pt idx="2923">
                  <c:v>2</c:v>
                </c:pt>
                <c:pt idx="2924">
                  <c:v>0</c:v>
                </c:pt>
                <c:pt idx="2925">
                  <c:v>3</c:v>
                </c:pt>
                <c:pt idx="2926">
                  <c:v>3</c:v>
                </c:pt>
                <c:pt idx="2927">
                  <c:v>1</c:v>
                </c:pt>
                <c:pt idx="2928">
                  <c:v>1</c:v>
                </c:pt>
                <c:pt idx="2929">
                  <c:v>1</c:v>
                </c:pt>
                <c:pt idx="2930">
                  <c:v>2</c:v>
                </c:pt>
                <c:pt idx="2931">
                  <c:v>0</c:v>
                </c:pt>
                <c:pt idx="2932">
                  <c:v>8</c:v>
                </c:pt>
                <c:pt idx="2933">
                  <c:v>0</c:v>
                </c:pt>
                <c:pt idx="2934">
                  <c:v>6</c:v>
                </c:pt>
                <c:pt idx="2935">
                  <c:v>1</c:v>
                </c:pt>
                <c:pt idx="2936">
                  <c:v>1</c:v>
                </c:pt>
                <c:pt idx="2937">
                  <c:v>1</c:v>
                </c:pt>
                <c:pt idx="2938">
                  <c:v>2</c:v>
                </c:pt>
                <c:pt idx="2939">
                  <c:v>3</c:v>
                </c:pt>
                <c:pt idx="2940">
                  <c:v>4</c:v>
                </c:pt>
                <c:pt idx="2941">
                  <c:v>1</c:v>
                </c:pt>
                <c:pt idx="2942">
                  <c:v>1</c:v>
                </c:pt>
                <c:pt idx="2943">
                  <c:v>0</c:v>
                </c:pt>
                <c:pt idx="2944">
                  <c:v>1</c:v>
                </c:pt>
                <c:pt idx="2945">
                  <c:v>1</c:v>
                </c:pt>
                <c:pt idx="2946">
                  <c:v>0</c:v>
                </c:pt>
                <c:pt idx="2947">
                  <c:v>0</c:v>
                </c:pt>
                <c:pt idx="2948">
                  <c:v>0</c:v>
                </c:pt>
                <c:pt idx="2949">
                  <c:v>0</c:v>
                </c:pt>
                <c:pt idx="2950">
                  <c:v>0</c:v>
                </c:pt>
                <c:pt idx="2951">
                  <c:v>1</c:v>
                </c:pt>
                <c:pt idx="2952">
                  <c:v>1</c:v>
                </c:pt>
                <c:pt idx="2953">
                  <c:v>0</c:v>
                </c:pt>
                <c:pt idx="2954">
                  <c:v>0</c:v>
                </c:pt>
                <c:pt idx="2955">
                  <c:v>1</c:v>
                </c:pt>
                <c:pt idx="2956">
                  <c:v>1</c:v>
                </c:pt>
                <c:pt idx="2957">
                  <c:v>1</c:v>
                </c:pt>
                <c:pt idx="2958">
                  <c:v>1</c:v>
                </c:pt>
                <c:pt idx="2959">
                  <c:v>0</c:v>
                </c:pt>
                <c:pt idx="2960">
                  <c:v>0</c:v>
                </c:pt>
                <c:pt idx="2961">
                  <c:v>1</c:v>
                </c:pt>
                <c:pt idx="2962">
                  <c:v>0</c:v>
                </c:pt>
                <c:pt idx="2963">
                  <c:v>0</c:v>
                </c:pt>
                <c:pt idx="2964">
                  <c:v>0</c:v>
                </c:pt>
                <c:pt idx="2965">
                  <c:v>0</c:v>
                </c:pt>
                <c:pt idx="2966">
                  <c:v>0</c:v>
                </c:pt>
                <c:pt idx="2967">
                  <c:v>1</c:v>
                </c:pt>
                <c:pt idx="2968">
                  <c:v>3</c:v>
                </c:pt>
                <c:pt idx="2969">
                  <c:v>0</c:v>
                </c:pt>
                <c:pt idx="2970">
                  <c:v>1</c:v>
                </c:pt>
                <c:pt idx="2971">
                  <c:v>0</c:v>
                </c:pt>
                <c:pt idx="2972">
                  <c:v>1</c:v>
                </c:pt>
                <c:pt idx="2973">
                  <c:v>0</c:v>
                </c:pt>
                <c:pt idx="2974">
                  <c:v>0</c:v>
                </c:pt>
                <c:pt idx="2975">
                  <c:v>0</c:v>
                </c:pt>
                <c:pt idx="2976">
                  <c:v>1</c:v>
                </c:pt>
                <c:pt idx="2977">
                  <c:v>1</c:v>
                </c:pt>
                <c:pt idx="2978">
                  <c:v>2</c:v>
                </c:pt>
                <c:pt idx="2979">
                  <c:v>1</c:v>
                </c:pt>
                <c:pt idx="2980">
                  <c:v>1</c:v>
                </c:pt>
                <c:pt idx="2981">
                  <c:v>1</c:v>
                </c:pt>
                <c:pt idx="2982">
                  <c:v>2</c:v>
                </c:pt>
                <c:pt idx="2983">
                  <c:v>0</c:v>
                </c:pt>
                <c:pt idx="2984">
                  <c:v>1</c:v>
                </c:pt>
                <c:pt idx="2985">
                  <c:v>1</c:v>
                </c:pt>
                <c:pt idx="2986">
                  <c:v>2</c:v>
                </c:pt>
                <c:pt idx="2987">
                  <c:v>0</c:v>
                </c:pt>
                <c:pt idx="2988">
                  <c:v>2</c:v>
                </c:pt>
                <c:pt idx="2989">
                  <c:v>1</c:v>
                </c:pt>
                <c:pt idx="2990">
                  <c:v>0</c:v>
                </c:pt>
                <c:pt idx="2991">
                  <c:v>0</c:v>
                </c:pt>
                <c:pt idx="2992">
                  <c:v>0</c:v>
                </c:pt>
                <c:pt idx="2993">
                  <c:v>0</c:v>
                </c:pt>
                <c:pt idx="2994">
                  <c:v>0</c:v>
                </c:pt>
                <c:pt idx="2995">
                  <c:v>0</c:v>
                </c:pt>
                <c:pt idx="2996">
                  <c:v>1</c:v>
                </c:pt>
                <c:pt idx="2997">
                  <c:v>1</c:v>
                </c:pt>
                <c:pt idx="2998">
                  <c:v>1</c:v>
                </c:pt>
                <c:pt idx="2999">
                  <c:v>1</c:v>
                </c:pt>
                <c:pt idx="3000">
                  <c:v>0</c:v>
                </c:pt>
                <c:pt idx="3001">
                  <c:v>0</c:v>
                </c:pt>
                <c:pt idx="3002">
                  <c:v>1</c:v>
                </c:pt>
                <c:pt idx="3003">
                  <c:v>1</c:v>
                </c:pt>
                <c:pt idx="3004">
                  <c:v>2</c:v>
                </c:pt>
                <c:pt idx="3005">
                  <c:v>2</c:v>
                </c:pt>
                <c:pt idx="3006">
                  <c:v>0</c:v>
                </c:pt>
                <c:pt idx="3007">
                  <c:v>0</c:v>
                </c:pt>
                <c:pt idx="3008">
                  <c:v>1</c:v>
                </c:pt>
                <c:pt idx="3009">
                  <c:v>0</c:v>
                </c:pt>
                <c:pt idx="3010">
                  <c:v>0</c:v>
                </c:pt>
                <c:pt idx="3011">
                  <c:v>1</c:v>
                </c:pt>
                <c:pt idx="3012">
                  <c:v>2</c:v>
                </c:pt>
                <c:pt idx="3013">
                  <c:v>1</c:v>
                </c:pt>
                <c:pt idx="3014">
                  <c:v>0</c:v>
                </c:pt>
                <c:pt idx="3015">
                  <c:v>0</c:v>
                </c:pt>
                <c:pt idx="3016">
                  <c:v>0</c:v>
                </c:pt>
                <c:pt idx="3017">
                  <c:v>0</c:v>
                </c:pt>
                <c:pt idx="3018">
                  <c:v>0</c:v>
                </c:pt>
                <c:pt idx="3019">
                  <c:v>3</c:v>
                </c:pt>
                <c:pt idx="3020">
                  <c:v>1</c:v>
                </c:pt>
                <c:pt idx="3021">
                  <c:v>1</c:v>
                </c:pt>
                <c:pt idx="3022">
                  <c:v>0</c:v>
                </c:pt>
                <c:pt idx="3023">
                  <c:v>0</c:v>
                </c:pt>
                <c:pt idx="3024">
                  <c:v>0</c:v>
                </c:pt>
                <c:pt idx="3025">
                  <c:v>0</c:v>
                </c:pt>
                <c:pt idx="3026">
                  <c:v>3</c:v>
                </c:pt>
                <c:pt idx="3027">
                  <c:v>1</c:v>
                </c:pt>
                <c:pt idx="3028">
                  <c:v>1</c:v>
                </c:pt>
                <c:pt idx="3029">
                  <c:v>0</c:v>
                </c:pt>
                <c:pt idx="3030">
                  <c:v>2</c:v>
                </c:pt>
                <c:pt idx="3031">
                  <c:v>0</c:v>
                </c:pt>
                <c:pt idx="3032">
                  <c:v>0</c:v>
                </c:pt>
                <c:pt idx="3033">
                  <c:v>0</c:v>
                </c:pt>
                <c:pt idx="3034">
                  <c:v>2</c:v>
                </c:pt>
                <c:pt idx="3035">
                  <c:v>0</c:v>
                </c:pt>
                <c:pt idx="3036">
                  <c:v>1</c:v>
                </c:pt>
                <c:pt idx="3037">
                  <c:v>4</c:v>
                </c:pt>
                <c:pt idx="3038">
                  <c:v>2</c:v>
                </c:pt>
                <c:pt idx="3039">
                  <c:v>1</c:v>
                </c:pt>
                <c:pt idx="3040">
                  <c:v>1</c:v>
                </c:pt>
                <c:pt idx="3041">
                  <c:v>0</c:v>
                </c:pt>
                <c:pt idx="3042">
                  <c:v>0</c:v>
                </c:pt>
                <c:pt idx="3043">
                  <c:v>2</c:v>
                </c:pt>
                <c:pt idx="3044">
                  <c:v>0</c:v>
                </c:pt>
                <c:pt idx="3045">
                  <c:v>3</c:v>
                </c:pt>
                <c:pt idx="3046">
                  <c:v>3</c:v>
                </c:pt>
                <c:pt idx="3047">
                  <c:v>2</c:v>
                </c:pt>
                <c:pt idx="3048">
                  <c:v>1</c:v>
                </c:pt>
                <c:pt idx="3049">
                  <c:v>4</c:v>
                </c:pt>
                <c:pt idx="3050">
                  <c:v>2</c:v>
                </c:pt>
                <c:pt idx="3051">
                  <c:v>1</c:v>
                </c:pt>
                <c:pt idx="3052">
                  <c:v>1</c:v>
                </c:pt>
                <c:pt idx="3053">
                  <c:v>2</c:v>
                </c:pt>
                <c:pt idx="3054">
                  <c:v>1</c:v>
                </c:pt>
                <c:pt idx="3055">
                  <c:v>1</c:v>
                </c:pt>
                <c:pt idx="3056">
                  <c:v>1</c:v>
                </c:pt>
                <c:pt idx="3057">
                  <c:v>0</c:v>
                </c:pt>
                <c:pt idx="3058">
                  <c:v>5</c:v>
                </c:pt>
                <c:pt idx="3059">
                  <c:v>2</c:v>
                </c:pt>
                <c:pt idx="3060">
                  <c:v>2</c:v>
                </c:pt>
                <c:pt idx="3061">
                  <c:v>1</c:v>
                </c:pt>
                <c:pt idx="3062">
                  <c:v>2</c:v>
                </c:pt>
                <c:pt idx="3063">
                  <c:v>0</c:v>
                </c:pt>
                <c:pt idx="3064">
                  <c:v>2</c:v>
                </c:pt>
                <c:pt idx="3065">
                  <c:v>1</c:v>
                </c:pt>
                <c:pt idx="3066">
                  <c:v>4</c:v>
                </c:pt>
                <c:pt idx="3067">
                  <c:v>5</c:v>
                </c:pt>
                <c:pt idx="3068">
                  <c:v>3</c:v>
                </c:pt>
                <c:pt idx="3069">
                  <c:v>1</c:v>
                </c:pt>
                <c:pt idx="3070">
                  <c:v>3</c:v>
                </c:pt>
                <c:pt idx="3071">
                  <c:v>0</c:v>
                </c:pt>
                <c:pt idx="3072">
                  <c:v>0</c:v>
                </c:pt>
                <c:pt idx="3073">
                  <c:v>0</c:v>
                </c:pt>
                <c:pt idx="3074">
                  <c:v>0</c:v>
                </c:pt>
                <c:pt idx="3075">
                  <c:v>0</c:v>
                </c:pt>
                <c:pt idx="3076">
                  <c:v>0</c:v>
                </c:pt>
                <c:pt idx="3077">
                  <c:v>1</c:v>
                </c:pt>
                <c:pt idx="3078">
                  <c:v>1</c:v>
                </c:pt>
                <c:pt idx="3079">
                  <c:v>0</c:v>
                </c:pt>
                <c:pt idx="3080">
                  <c:v>0</c:v>
                </c:pt>
                <c:pt idx="3081">
                  <c:v>0</c:v>
                </c:pt>
                <c:pt idx="3082">
                  <c:v>0</c:v>
                </c:pt>
                <c:pt idx="3083">
                  <c:v>1</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1</c:v>
                </c:pt>
                <c:pt idx="3111">
                  <c:v>0</c:v>
                </c:pt>
                <c:pt idx="3112">
                  <c:v>0</c:v>
                </c:pt>
                <c:pt idx="3113">
                  <c:v>0</c:v>
                </c:pt>
                <c:pt idx="3114">
                  <c:v>0</c:v>
                </c:pt>
                <c:pt idx="3115">
                  <c:v>0</c:v>
                </c:pt>
                <c:pt idx="3116">
                  <c:v>0</c:v>
                </c:pt>
                <c:pt idx="3117">
                  <c:v>1</c:v>
                </c:pt>
                <c:pt idx="3118">
                  <c:v>0</c:v>
                </c:pt>
                <c:pt idx="3119">
                  <c:v>0</c:v>
                </c:pt>
                <c:pt idx="3120">
                  <c:v>0</c:v>
                </c:pt>
                <c:pt idx="3121">
                  <c:v>0</c:v>
                </c:pt>
                <c:pt idx="3122">
                  <c:v>0</c:v>
                </c:pt>
                <c:pt idx="3123">
                  <c:v>1</c:v>
                </c:pt>
                <c:pt idx="3124">
                  <c:v>0</c:v>
                </c:pt>
                <c:pt idx="3125">
                  <c:v>0</c:v>
                </c:pt>
                <c:pt idx="3126">
                  <c:v>1</c:v>
                </c:pt>
                <c:pt idx="3127">
                  <c:v>2</c:v>
                </c:pt>
                <c:pt idx="3128">
                  <c:v>0</c:v>
                </c:pt>
                <c:pt idx="3129">
                  <c:v>0</c:v>
                </c:pt>
                <c:pt idx="3130">
                  <c:v>0</c:v>
                </c:pt>
                <c:pt idx="3131">
                  <c:v>1</c:v>
                </c:pt>
                <c:pt idx="3132">
                  <c:v>0</c:v>
                </c:pt>
                <c:pt idx="3133">
                  <c:v>0</c:v>
                </c:pt>
                <c:pt idx="3134">
                  <c:v>0</c:v>
                </c:pt>
                <c:pt idx="3135">
                  <c:v>1</c:v>
                </c:pt>
                <c:pt idx="3136">
                  <c:v>0</c:v>
                </c:pt>
                <c:pt idx="3137">
                  <c:v>0</c:v>
                </c:pt>
                <c:pt idx="3138">
                  <c:v>1</c:v>
                </c:pt>
                <c:pt idx="3139">
                  <c:v>2</c:v>
                </c:pt>
                <c:pt idx="3140">
                  <c:v>0</c:v>
                </c:pt>
                <c:pt idx="3141">
                  <c:v>0</c:v>
                </c:pt>
                <c:pt idx="3142">
                  <c:v>0</c:v>
                </c:pt>
                <c:pt idx="3143">
                  <c:v>1</c:v>
                </c:pt>
                <c:pt idx="3144">
                  <c:v>0</c:v>
                </c:pt>
                <c:pt idx="3145">
                  <c:v>1</c:v>
                </c:pt>
                <c:pt idx="3146">
                  <c:v>0</c:v>
                </c:pt>
                <c:pt idx="3147">
                  <c:v>1</c:v>
                </c:pt>
                <c:pt idx="3148">
                  <c:v>0</c:v>
                </c:pt>
                <c:pt idx="3149">
                  <c:v>0</c:v>
                </c:pt>
                <c:pt idx="3150">
                  <c:v>0</c:v>
                </c:pt>
                <c:pt idx="3151">
                  <c:v>0</c:v>
                </c:pt>
                <c:pt idx="3152">
                  <c:v>0</c:v>
                </c:pt>
                <c:pt idx="3153">
                  <c:v>1</c:v>
                </c:pt>
                <c:pt idx="3154">
                  <c:v>1</c:v>
                </c:pt>
                <c:pt idx="3155">
                  <c:v>0</c:v>
                </c:pt>
                <c:pt idx="3156">
                  <c:v>0</c:v>
                </c:pt>
                <c:pt idx="3157">
                  <c:v>1</c:v>
                </c:pt>
                <c:pt idx="3158">
                  <c:v>0</c:v>
                </c:pt>
                <c:pt idx="3159">
                  <c:v>1</c:v>
                </c:pt>
                <c:pt idx="3160">
                  <c:v>0</c:v>
                </c:pt>
                <c:pt idx="3161">
                  <c:v>0</c:v>
                </c:pt>
                <c:pt idx="3162">
                  <c:v>0</c:v>
                </c:pt>
                <c:pt idx="3163">
                  <c:v>0</c:v>
                </c:pt>
                <c:pt idx="3164">
                  <c:v>0</c:v>
                </c:pt>
                <c:pt idx="3165">
                  <c:v>1</c:v>
                </c:pt>
                <c:pt idx="3166">
                  <c:v>0</c:v>
                </c:pt>
                <c:pt idx="3167">
                  <c:v>1</c:v>
                </c:pt>
                <c:pt idx="3168">
                  <c:v>0</c:v>
                </c:pt>
                <c:pt idx="3169">
                  <c:v>0</c:v>
                </c:pt>
                <c:pt idx="3170">
                  <c:v>0</c:v>
                </c:pt>
                <c:pt idx="3171">
                  <c:v>0</c:v>
                </c:pt>
                <c:pt idx="3172">
                  <c:v>2</c:v>
                </c:pt>
                <c:pt idx="3173">
                  <c:v>0</c:v>
                </c:pt>
                <c:pt idx="3174">
                  <c:v>3</c:v>
                </c:pt>
                <c:pt idx="3175">
                  <c:v>0</c:v>
                </c:pt>
                <c:pt idx="3176">
                  <c:v>0</c:v>
                </c:pt>
                <c:pt idx="3177">
                  <c:v>0</c:v>
                </c:pt>
                <c:pt idx="3178">
                  <c:v>0</c:v>
                </c:pt>
                <c:pt idx="3179">
                  <c:v>2</c:v>
                </c:pt>
                <c:pt idx="3180">
                  <c:v>0</c:v>
                </c:pt>
                <c:pt idx="3181">
                  <c:v>0</c:v>
                </c:pt>
                <c:pt idx="3182">
                  <c:v>3</c:v>
                </c:pt>
                <c:pt idx="3183">
                  <c:v>0</c:v>
                </c:pt>
                <c:pt idx="3184">
                  <c:v>1</c:v>
                </c:pt>
                <c:pt idx="3185">
                  <c:v>0</c:v>
                </c:pt>
                <c:pt idx="3186">
                  <c:v>0</c:v>
                </c:pt>
                <c:pt idx="3187">
                  <c:v>1</c:v>
                </c:pt>
                <c:pt idx="3188">
                  <c:v>0</c:v>
                </c:pt>
                <c:pt idx="3189">
                  <c:v>1</c:v>
                </c:pt>
                <c:pt idx="3190">
                  <c:v>0</c:v>
                </c:pt>
                <c:pt idx="3191">
                  <c:v>0</c:v>
                </c:pt>
                <c:pt idx="3192">
                  <c:v>0</c:v>
                </c:pt>
                <c:pt idx="3193">
                  <c:v>1</c:v>
                </c:pt>
                <c:pt idx="3194">
                  <c:v>1</c:v>
                </c:pt>
                <c:pt idx="3195">
                  <c:v>1</c:v>
                </c:pt>
                <c:pt idx="3196">
                  <c:v>2</c:v>
                </c:pt>
                <c:pt idx="3197">
                  <c:v>0</c:v>
                </c:pt>
                <c:pt idx="3198">
                  <c:v>2</c:v>
                </c:pt>
                <c:pt idx="3199">
                  <c:v>0</c:v>
                </c:pt>
                <c:pt idx="3200">
                  <c:v>0</c:v>
                </c:pt>
                <c:pt idx="3201">
                  <c:v>0</c:v>
                </c:pt>
                <c:pt idx="3202">
                  <c:v>0</c:v>
                </c:pt>
                <c:pt idx="3203">
                  <c:v>1</c:v>
                </c:pt>
                <c:pt idx="3204">
                  <c:v>0</c:v>
                </c:pt>
                <c:pt idx="3205">
                  <c:v>0</c:v>
                </c:pt>
                <c:pt idx="3206">
                  <c:v>1</c:v>
                </c:pt>
                <c:pt idx="3207">
                  <c:v>0</c:v>
                </c:pt>
                <c:pt idx="3208">
                  <c:v>0</c:v>
                </c:pt>
                <c:pt idx="3209">
                  <c:v>1</c:v>
                </c:pt>
                <c:pt idx="3210">
                  <c:v>0</c:v>
                </c:pt>
                <c:pt idx="3211">
                  <c:v>0</c:v>
                </c:pt>
                <c:pt idx="3212">
                  <c:v>0</c:v>
                </c:pt>
                <c:pt idx="3213">
                  <c:v>0</c:v>
                </c:pt>
                <c:pt idx="3214">
                  <c:v>0</c:v>
                </c:pt>
                <c:pt idx="3215">
                  <c:v>0</c:v>
                </c:pt>
                <c:pt idx="3216">
                  <c:v>0</c:v>
                </c:pt>
                <c:pt idx="3217">
                  <c:v>0</c:v>
                </c:pt>
                <c:pt idx="3218">
                  <c:v>1</c:v>
                </c:pt>
                <c:pt idx="3219">
                  <c:v>0</c:v>
                </c:pt>
                <c:pt idx="3220">
                  <c:v>0</c:v>
                </c:pt>
                <c:pt idx="3221">
                  <c:v>1</c:v>
                </c:pt>
                <c:pt idx="3222">
                  <c:v>0</c:v>
                </c:pt>
                <c:pt idx="3223">
                  <c:v>1</c:v>
                </c:pt>
                <c:pt idx="3224">
                  <c:v>0</c:v>
                </c:pt>
                <c:pt idx="3225">
                  <c:v>0</c:v>
                </c:pt>
                <c:pt idx="3226">
                  <c:v>0</c:v>
                </c:pt>
                <c:pt idx="3227">
                  <c:v>0</c:v>
                </c:pt>
                <c:pt idx="3228">
                  <c:v>1</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1</c:v>
                </c:pt>
                <c:pt idx="3242">
                  <c:v>0</c:v>
                </c:pt>
                <c:pt idx="3243">
                  <c:v>0</c:v>
                </c:pt>
                <c:pt idx="3244">
                  <c:v>1</c:v>
                </c:pt>
                <c:pt idx="3245">
                  <c:v>0</c:v>
                </c:pt>
                <c:pt idx="3246">
                  <c:v>1</c:v>
                </c:pt>
                <c:pt idx="3247">
                  <c:v>0</c:v>
                </c:pt>
                <c:pt idx="3248">
                  <c:v>0</c:v>
                </c:pt>
                <c:pt idx="3249">
                  <c:v>0</c:v>
                </c:pt>
                <c:pt idx="3250">
                  <c:v>1</c:v>
                </c:pt>
                <c:pt idx="3251">
                  <c:v>0</c:v>
                </c:pt>
                <c:pt idx="3252">
                  <c:v>0</c:v>
                </c:pt>
                <c:pt idx="3253">
                  <c:v>0</c:v>
                </c:pt>
                <c:pt idx="3254">
                  <c:v>0</c:v>
                </c:pt>
                <c:pt idx="3255">
                  <c:v>0</c:v>
                </c:pt>
                <c:pt idx="3256">
                  <c:v>0</c:v>
                </c:pt>
                <c:pt idx="3257">
                  <c:v>0</c:v>
                </c:pt>
                <c:pt idx="3258">
                  <c:v>0</c:v>
                </c:pt>
                <c:pt idx="3259">
                  <c:v>0</c:v>
                </c:pt>
                <c:pt idx="3260">
                  <c:v>1</c:v>
                </c:pt>
                <c:pt idx="3261">
                  <c:v>0</c:v>
                </c:pt>
                <c:pt idx="3262">
                  <c:v>1</c:v>
                </c:pt>
                <c:pt idx="3263">
                  <c:v>0</c:v>
                </c:pt>
                <c:pt idx="3264">
                  <c:v>0</c:v>
                </c:pt>
                <c:pt idx="3265">
                  <c:v>0</c:v>
                </c:pt>
                <c:pt idx="3266">
                  <c:v>0</c:v>
                </c:pt>
                <c:pt idx="3267">
                  <c:v>1</c:v>
                </c:pt>
                <c:pt idx="3268">
                  <c:v>0</c:v>
                </c:pt>
                <c:pt idx="3269">
                  <c:v>0</c:v>
                </c:pt>
                <c:pt idx="3270">
                  <c:v>1</c:v>
                </c:pt>
                <c:pt idx="3271">
                  <c:v>0</c:v>
                </c:pt>
                <c:pt idx="3272">
                  <c:v>0</c:v>
                </c:pt>
                <c:pt idx="3273">
                  <c:v>0</c:v>
                </c:pt>
                <c:pt idx="3274">
                  <c:v>2</c:v>
                </c:pt>
                <c:pt idx="3275">
                  <c:v>1</c:v>
                </c:pt>
                <c:pt idx="3276">
                  <c:v>0</c:v>
                </c:pt>
                <c:pt idx="3277">
                  <c:v>1</c:v>
                </c:pt>
                <c:pt idx="3278">
                  <c:v>0</c:v>
                </c:pt>
                <c:pt idx="3279">
                  <c:v>0</c:v>
                </c:pt>
                <c:pt idx="3280">
                  <c:v>0</c:v>
                </c:pt>
                <c:pt idx="3281">
                  <c:v>1</c:v>
                </c:pt>
                <c:pt idx="3282">
                  <c:v>0</c:v>
                </c:pt>
                <c:pt idx="3283">
                  <c:v>0</c:v>
                </c:pt>
                <c:pt idx="3284">
                  <c:v>0</c:v>
                </c:pt>
                <c:pt idx="3285">
                  <c:v>1</c:v>
                </c:pt>
                <c:pt idx="3286">
                  <c:v>0</c:v>
                </c:pt>
                <c:pt idx="3287">
                  <c:v>0</c:v>
                </c:pt>
                <c:pt idx="3288">
                  <c:v>0</c:v>
                </c:pt>
                <c:pt idx="3289">
                  <c:v>0</c:v>
                </c:pt>
                <c:pt idx="3290">
                  <c:v>0</c:v>
                </c:pt>
                <c:pt idx="3291">
                  <c:v>0</c:v>
                </c:pt>
                <c:pt idx="3292">
                  <c:v>0</c:v>
                </c:pt>
                <c:pt idx="3293">
                  <c:v>1</c:v>
                </c:pt>
                <c:pt idx="3294">
                  <c:v>0</c:v>
                </c:pt>
                <c:pt idx="3295">
                  <c:v>1</c:v>
                </c:pt>
                <c:pt idx="3296">
                  <c:v>1</c:v>
                </c:pt>
                <c:pt idx="3297">
                  <c:v>0</c:v>
                </c:pt>
                <c:pt idx="3298">
                  <c:v>1</c:v>
                </c:pt>
                <c:pt idx="3299">
                  <c:v>0</c:v>
                </c:pt>
                <c:pt idx="3300">
                  <c:v>2</c:v>
                </c:pt>
                <c:pt idx="3301">
                  <c:v>0</c:v>
                </c:pt>
                <c:pt idx="3302">
                  <c:v>0</c:v>
                </c:pt>
                <c:pt idx="3303">
                  <c:v>2</c:v>
                </c:pt>
                <c:pt idx="3304">
                  <c:v>0</c:v>
                </c:pt>
                <c:pt idx="3305">
                  <c:v>0</c:v>
                </c:pt>
                <c:pt idx="3306">
                  <c:v>1</c:v>
                </c:pt>
                <c:pt idx="3307">
                  <c:v>0</c:v>
                </c:pt>
                <c:pt idx="3308">
                  <c:v>3</c:v>
                </c:pt>
                <c:pt idx="3309">
                  <c:v>0</c:v>
                </c:pt>
                <c:pt idx="3310">
                  <c:v>0</c:v>
                </c:pt>
                <c:pt idx="3311">
                  <c:v>0</c:v>
                </c:pt>
                <c:pt idx="3312">
                  <c:v>2</c:v>
                </c:pt>
                <c:pt idx="3313">
                  <c:v>0</c:v>
                </c:pt>
                <c:pt idx="3314">
                  <c:v>0</c:v>
                </c:pt>
                <c:pt idx="3315">
                  <c:v>1</c:v>
                </c:pt>
                <c:pt idx="3316">
                  <c:v>0</c:v>
                </c:pt>
                <c:pt idx="3317">
                  <c:v>0</c:v>
                </c:pt>
                <c:pt idx="3318">
                  <c:v>0</c:v>
                </c:pt>
                <c:pt idx="3319">
                  <c:v>1</c:v>
                </c:pt>
                <c:pt idx="3320">
                  <c:v>1</c:v>
                </c:pt>
                <c:pt idx="3321">
                  <c:v>0</c:v>
                </c:pt>
                <c:pt idx="3322">
                  <c:v>1</c:v>
                </c:pt>
                <c:pt idx="3323">
                  <c:v>2</c:v>
                </c:pt>
                <c:pt idx="3324">
                  <c:v>2</c:v>
                </c:pt>
                <c:pt idx="3325">
                  <c:v>0</c:v>
                </c:pt>
                <c:pt idx="3326">
                  <c:v>1</c:v>
                </c:pt>
                <c:pt idx="3327">
                  <c:v>0</c:v>
                </c:pt>
                <c:pt idx="3328">
                  <c:v>0</c:v>
                </c:pt>
                <c:pt idx="3329">
                  <c:v>0</c:v>
                </c:pt>
                <c:pt idx="3330">
                  <c:v>0</c:v>
                </c:pt>
                <c:pt idx="3331">
                  <c:v>0</c:v>
                </c:pt>
                <c:pt idx="3332">
                  <c:v>0</c:v>
                </c:pt>
                <c:pt idx="3333">
                  <c:v>1</c:v>
                </c:pt>
                <c:pt idx="3334">
                  <c:v>0</c:v>
                </c:pt>
                <c:pt idx="3335">
                  <c:v>0</c:v>
                </c:pt>
                <c:pt idx="3336">
                  <c:v>0</c:v>
                </c:pt>
                <c:pt idx="3337">
                  <c:v>1</c:v>
                </c:pt>
                <c:pt idx="3338">
                  <c:v>0</c:v>
                </c:pt>
                <c:pt idx="3339">
                  <c:v>0</c:v>
                </c:pt>
                <c:pt idx="3340">
                  <c:v>1</c:v>
                </c:pt>
                <c:pt idx="3341">
                  <c:v>0</c:v>
                </c:pt>
                <c:pt idx="3342">
                  <c:v>0</c:v>
                </c:pt>
                <c:pt idx="3343">
                  <c:v>2</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1</c:v>
                </c:pt>
                <c:pt idx="3359">
                  <c:v>0</c:v>
                </c:pt>
                <c:pt idx="3360">
                  <c:v>0</c:v>
                </c:pt>
                <c:pt idx="3361">
                  <c:v>0</c:v>
                </c:pt>
                <c:pt idx="3362">
                  <c:v>1</c:v>
                </c:pt>
                <c:pt idx="3363">
                  <c:v>2</c:v>
                </c:pt>
                <c:pt idx="3364">
                  <c:v>0</c:v>
                </c:pt>
                <c:pt idx="3365">
                  <c:v>0</c:v>
                </c:pt>
                <c:pt idx="3366">
                  <c:v>0</c:v>
                </c:pt>
                <c:pt idx="3367">
                  <c:v>0</c:v>
                </c:pt>
                <c:pt idx="3368">
                  <c:v>0</c:v>
                </c:pt>
                <c:pt idx="3369">
                  <c:v>0</c:v>
                </c:pt>
                <c:pt idx="3370">
                  <c:v>0</c:v>
                </c:pt>
                <c:pt idx="3371">
                  <c:v>0</c:v>
                </c:pt>
                <c:pt idx="3372">
                  <c:v>0</c:v>
                </c:pt>
                <c:pt idx="3373">
                  <c:v>0</c:v>
                </c:pt>
                <c:pt idx="3374">
                  <c:v>1</c:v>
                </c:pt>
                <c:pt idx="3375">
                  <c:v>0</c:v>
                </c:pt>
                <c:pt idx="3376">
                  <c:v>0</c:v>
                </c:pt>
                <c:pt idx="3377">
                  <c:v>0</c:v>
                </c:pt>
                <c:pt idx="3378">
                  <c:v>0</c:v>
                </c:pt>
                <c:pt idx="3379">
                  <c:v>0</c:v>
                </c:pt>
                <c:pt idx="3380">
                  <c:v>0</c:v>
                </c:pt>
                <c:pt idx="3381">
                  <c:v>0</c:v>
                </c:pt>
                <c:pt idx="3382">
                  <c:v>0</c:v>
                </c:pt>
                <c:pt idx="3383">
                  <c:v>1</c:v>
                </c:pt>
                <c:pt idx="3384">
                  <c:v>0</c:v>
                </c:pt>
                <c:pt idx="3385">
                  <c:v>0</c:v>
                </c:pt>
                <c:pt idx="3386">
                  <c:v>0</c:v>
                </c:pt>
                <c:pt idx="3387">
                  <c:v>1</c:v>
                </c:pt>
                <c:pt idx="3388">
                  <c:v>0</c:v>
                </c:pt>
                <c:pt idx="3389">
                  <c:v>0</c:v>
                </c:pt>
                <c:pt idx="3390">
                  <c:v>1</c:v>
                </c:pt>
                <c:pt idx="3391">
                  <c:v>0</c:v>
                </c:pt>
                <c:pt idx="3392">
                  <c:v>0</c:v>
                </c:pt>
                <c:pt idx="3393">
                  <c:v>0</c:v>
                </c:pt>
                <c:pt idx="3394">
                  <c:v>0</c:v>
                </c:pt>
                <c:pt idx="3395">
                  <c:v>1</c:v>
                </c:pt>
                <c:pt idx="3396">
                  <c:v>0</c:v>
                </c:pt>
                <c:pt idx="3397">
                  <c:v>0</c:v>
                </c:pt>
                <c:pt idx="3398">
                  <c:v>0</c:v>
                </c:pt>
                <c:pt idx="3399">
                  <c:v>0</c:v>
                </c:pt>
                <c:pt idx="3400">
                  <c:v>0</c:v>
                </c:pt>
                <c:pt idx="3401">
                  <c:v>1</c:v>
                </c:pt>
                <c:pt idx="3402">
                  <c:v>0</c:v>
                </c:pt>
                <c:pt idx="3403">
                  <c:v>0</c:v>
                </c:pt>
                <c:pt idx="3404">
                  <c:v>0</c:v>
                </c:pt>
                <c:pt idx="3405">
                  <c:v>0</c:v>
                </c:pt>
                <c:pt idx="3406">
                  <c:v>1</c:v>
                </c:pt>
                <c:pt idx="3407">
                  <c:v>0</c:v>
                </c:pt>
                <c:pt idx="3408">
                  <c:v>0</c:v>
                </c:pt>
                <c:pt idx="3409">
                  <c:v>0</c:v>
                </c:pt>
                <c:pt idx="3410">
                  <c:v>0</c:v>
                </c:pt>
                <c:pt idx="3411">
                  <c:v>0</c:v>
                </c:pt>
                <c:pt idx="3412">
                  <c:v>1</c:v>
                </c:pt>
                <c:pt idx="3413">
                  <c:v>0</c:v>
                </c:pt>
                <c:pt idx="3414">
                  <c:v>0</c:v>
                </c:pt>
                <c:pt idx="3415">
                  <c:v>0</c:v>
                </c:pt>
                <c:pt idx="3416">
                  <c:v>2</c:v>
                </c:pt>
                <c:pt idx="3417">
                  <c:v>0</c:v>
                </c:pt>
                <c:pt idx="3418">
                  <c:v>0</c:v>
                </c:pt>
                <c:pt idx="3419">
                  <c:v>1</c:v>
                </c:pt>
                <c:pt idx="3420">
                  <c:v>0</c:v>
                </c:pt>
                <c:pt idx="3421">
                  <c:v>1</c:v>
                </c:pt>
                <c:pt idx="3422">
                  <c:v>0</c:v>
                </c:pt>
                <c:pt idx="3423">
                  <c:v>0</c:v>
                </c:pt>
                <c:pt idx="3424">
                  <c:v>0</c:v>
                </c:pt>
                <c:pt idx="3425">
                  <c:v>0</c:v>
                </c:pt>
                <c:pt idx="3426">
                  <c:v>0</c:v>
                </c:pt>
                <c:pt idx="3427">
                  <c:v>1</c:v>
                </c:pt>
                <c:pt idx="3428">
                  <c:v>1</c:v>
                </c:pt>
                <c:pt idx="3429">
                  <c:v>0</c:v>
                </c:pt>
                <c:pt idx="3430">
                  <c:v>0</c:v>
                </c:pt>
                <c:pt idx="3431">
                  <c:v>1</c:v>
                </c:pt>
                <c:pt idx="3432">
                  <c:v>0</c:v>
                </c:pt>
                <c:pt idx="3433">
                  <c:v>0</c:v>
                </c:pt>
                <c:pt idx="3434">
                  <c:v>3</c:v>
                </c:pt>
                <c:pt idx="3435">
                  <c:v>0</c:v>
                </c:pt>
                <c:pt idx="3436">
                  <c:v>1</c:v>
                </c:pt>
                <c:pt idx="3437">
                  <c:v>0</c:v>
                </c:pt>
                <c:pt idx="3438">
                  <c:v>1</c:v>
                </c:pt>
                <c:pt idx="3439">
                  <c:v>1</c:v>
                </c:pt>
                <c:pt idx="3440">
                  <c:v>0</c:v>
                </c:pt>
                <c:pt idx="3441">
                  <c:v>0</c:v>
                </c:pt>
                <c:pt idx="3442">
                  <c:v>0</c:v>
                </c:pt>
                <c:pt idx="3443">
                  <c:v>0</c:v>
                </c:pt>
                <c:pt idx="3444">
                  <c:v>2</c:v>
                </c:pt>
                <c:pt idx="3445">
                  <c:v>0</c:v>
                </c:pt>
                <c:pt idx="3446">
                  <c:v>0</c:v>
                </c:pt>
                <c:pt idx="3447">
                  <c:v>0</c:v>
                </c:pt>
                <c:pt idx="3448">
                  <c:v>0</c:v>
                </c:pt>
                <c:pt idx="3449">
                  <c:v>0</c:v>
                </c:pt>
                <c:pt idx="3450">
                  <c:v>2</c:v>
                </c:pt>
                <c:pt idx="3451">
                  <c:v>0</c:v>
                </c:pt>
                <c:pt idx="3452">
                  <c:v>1</c:v>
                </c:pt>
                <c:pt idx="3453">
                  <c:v>0</c:v>
                </c:pt>
                <c:pt idx="3454">
                  <c:v>0</c:v>
                </c:pt>
                <c:pt idx="3455">
                  <c:v>0</c:v>
                </c:pt>
                <c:pt idx="3456">
                  <c:v>0</c:v>
                </c:pt>
                <c:pt idx="3457">
                  <c:v>0</c:v>
                </c:pt>
                <c:pt idx="3458">
                  <c:v>1</c:v>
                </c:pt>
                <c:pt idx="3459">
                  <c:v>0</c:v>
                </c:pt>
                <c:pt idx="3460">
                  <c:v>0</c:v>
                </c:pt>
                <c:pt idx="3461">
                  <c:v>1</c:v>
                </c:pt>
                <c:pt idx="3462">
                  <c:v>0</c:v>
                </c:pt>
                <c:pt idx="3463">
                  <c:v>0</c:v>
                </c:pt>
                <c:pt idx="3464">
                  <c:v>0</c:v>
                </c:pt>
                <c:pt idx="3465">
                  <c:v>0</c:v>
                </c:pt>
                <c:pt idx="3466">
                  <c:v>0</c:v>
                </c:pt>
                <c:pt idx="3467">
                  <c:v>0</c:v>
                </c:pt>
                <c:pt idx="3468">
                  <c:v>0</c:v>
                </c:pt>
                <c:pt idx="3469">
                  <c:v>0</c:v>
                </c:pt>
                <c:pt idx="3470">
                  <c:v>0</c:v>
                </c:pt>
                <c:pt idx="3471">
                  <c:v>2</c:v>
                </c:pt>
                <c:pt idx="3472">
                  <c:v>0</c:v>
                </c:pt>
                <c:pt idx="3473">
                  <c:v>0</c:v>
                </c:pt>
                <c:pt idx="3474">
                  <c:v>0</c:v>
                </c:pt>
                <c:pt idx="3475">
                  <c:v>2</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1</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2</c:v>
                </c:pt>
                <c:pt idx="3503">
                  <c:v>0</c:v>
                </c:pt>
                <c:pt idx="3504">
                  <c:v>0</c:v>
                </c:pt>
                <c:pt idx="3505">
                  <c:v>1</c:v>
                </c:pt>
                <c:pt idx="3506">
                  <c:v>1</c:v>
                </c:pt>
                <c:pt idx="3507">
                  <c:v>1</c:v>
                </c:pt>
                <c:pt idx="3508">
                  <c:v>0</c:v>
                </c:pt>
                <c:pt idx="3509">
                  <c:v>0</c:v>
                </c:pt>
                <c:pt idx="3510">
                  <c:v>0</c:v>
                </c:pt>
                <c:pt idx="3511">
                  <c:v>0</c:v>
                </c:pt>
                <c:pt idx="3512">
                  <c:v>1</c:v>
                </c:pt>
                <c:pt idx="3513">
                  <c:v>0</c:v>
                </c:pt>
                <c:pt idx="3514">
                  <c:v>0</c:v>
                </c:pt>
                <c:pt idx="3515">
                  <c:v>0</c:v>
                </c:pt>
                <c:pt idx="3516">
                  <c:v>0</c:v>
                </c:pt>
                <c:pt idx="3517">
                  <c:v>0</c:v>
                </c:pt>
                <c:pt idx="3518">
                  <c:v>0</c:v>
                </c:pt>
                <c:pt idx="3519">
                  <c:v>1</c:v>
                </c:pt>
                <c:pt idx="3520">
                  <c:v>0</c:v>
                </c:pt>
                <c:pt idx="3521">
                  <c:v>0</c:v>
                </c:pt>
                <c:pt idx="3522">
                  <c:v>0</c:v>
                </c:pt>
                <c:pt idx="3523">
                  <c:v>0</c:v>
                </c:pt>
                <c:pt idx="3524">
                  <c:v>1</c:v>
                </c:pt>
                <c:pt idx="3525">
                  <c:v>0</c:v>
                </c:pt>
                <c:pt idx="3526">
                  <c:v>0</c:v>
                </c:pt>
                <c:pt idx="3527">
                  <c:v>0</c:v>
                </c:pt>
                <c:pt idx="3528">
                  <c:v>1</c:v>
                </c:pt>
                <c:pt idx="3529">
                  <c:v>0</c:v>
                </c:pt>
                <c:pt idx="3530">
                  <c:v>2</c:v>
                </c:pt>
                <c:pt idx="3531">
                  <c:v>1</c:v>
                </c:pt>
                <c:pt idx="3532">
                  <c:v>2</c:v>
                </c:pt>
                <c:pt idx="3533">
                  <c:v>0</c:v>
                </c:pt>
                <c:pt idx="3534">
                  <c:v>1</c:v>
                </c:pt>
                <c:pt idx="3535">
                  <c:v>0</c:v>
                </c:pt>
                <c:pt idx="3536">
                  <c:v>0</c:v>
                </c:pt>
                <c:pt idx="3537">
                  <c:v>0</c:v>
                </c:pt>
                <c:pt idx="3538">
                  <c:v>0</c:v>
                </c:pt>
                <c:pt idx="3539">
                  <c:v>0</c:v>
                </c:pt>
                <c:pt idx="3540">
                  <c:v>1</c:v>
                </c:pt>
                <c:pt idx="3541">
                  <c:v>0</c:v>
                </c:pt>
                <c:pt idx="3542">
                  <c:v>1</c:v>
                </c:pt>
                <c:pt idx="3543">
                  <c:v>2</c:v>
                </c:pt>
                <c:pt idx="3544">
                  <c:v>0</c:v>
                </c:pt>
                <c:pt idx="3545">
                  <c:v>0</c:v>
                </c:pt>
                <c:pt idx="3546">
                  <c:v>2</c:v>
                </c:pt>
                <c:pt idx="3547">
                  <c:v>0</c:v>
                </c:pt>
                <c:pt idx="3548">
                  <c:v>0</c:v>
                </c:pt>
                <c:pt idx="3549">
                  <c:v>1</c:v>
                </c:pt>
                <c:pt idx="3550">
                  <c:v>1</c:v>
                </c:pt>
                <c:pt idx="3551">
                  <c:v>1</c:v>
                </c:pt>
                <c:pt idx="3552">
                  <c:v>1</c:v>
                </c:pt>
                <c:pt idx="3553">
                  <c:v>1</c:v>
                </c:pt>
                <c:pt idx="3554">
                  <c:v>0</c:v>
                </c:pt>
                <c:pt idx="3555">
                  <c:v>0</c:v>
                </c:pt>
                <c:pt idx="3556">
                  <c:v>0</c:v>
                </c:pt>
                <c:pt idx="3557">
                  <c:v>0</c:v>
                </c:pt>
                <c:pt idx="3558">
                  <c:v>0</c:v>
                </c:pt>
                <c:pt idx="3559">
                  <c:v>0</c:v>
                </c:pt>
                <c:pt idx="3560">
                  <c:v>0</c:v>
                </c:pt>
                <c:pt idx="3561">
                  <c:v>0</c:v>
                </c:pt>
                <c:pt idx="3562">
                  <c:v>1</c:v>
                </c:pt>
                <c:pt idx="3563">
                  <c:v>0</c:v>
                </c:pt>
                <c:pt idx="3564">
                  <c:v>0</c:v>
                </c:pt>
                <c:pt idx="3565">
                  <c:v>0</c:v>
                </c:pt>
                <c:pt idx="3566">
                  <c:v>0</c:v>
                </c:pt>
                <c:pt idx="3567">
                  <c:v>1</c:v>
                </c:pt>
                <c:pt idx="3568">
                  <c:v>0</c:v>
                </c:pt>
                <c:pt idx="3569">
                  <c:v>0</c:v>
                </c:pt>
                <c:pt idx="3570">
                  <c:v>1</c:v>
                </c:pt>
                <c:pt idx="3571">
                  <c:v>2</c:v>
                </c:pt>
                <c:pt idx="3572">
                  <c:v>1</c:v>
                </c:pt>
                <c:pt idx="3573">
                  <c:v>1</c:v>
                </c:pt>
                <c:pt idx="3574">
                  <c:v>0</c:v>
                </c:pt>
                <c:pt idx="3575">
                  <c:v>0</c:v>
                </c:pt>
                <c:pt idx="3576">
                  <c:v>0</c:v>
                </c:pt>
                <c:pt idx="3577">
                  <c:v>1</c:v>
                </c:pt>
                <c:pt idx="3578">
                  <c:v>1</c:v>
                </c:pt>
                <c:pt idx="3579">
                  <c:v>0</c:v>
                </c:pt>
                <c:pt idx="3580">
                  <c:v>2</c:v>
                </c:pt>
                <c:pt idx="3581">
                  <c:v>0</c:v>
                </c:pt>
                <c:pt idx="3582">
                  <c:v>0</c:v>
                </c:pt>
                <c:pt idx="3583">
                  <c:v>0</c:v>
                </c:pt>
                <c:pt idx="3584">
                  <c:v>0</c:v>
                </c:pt>
                <c:pt idx="3585">
                  <c:v>0</c:v>
                </c:pt>
                <c:pt idx="3586">
                  <c:v>0</c:v>
                </c:pt>
                <c:pt idx="3587">
                  <c:v>0</c:v>
                </c:pt>
                <c:pt idx="3588">
                  <c:v>1</c:v>
                </c:pt>
                <c:pt idx="3589">
                  <c:v>0</c:v>
                </c:pt>
                <c:pt idx="3590">
                  <c:v>2</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1</c:v>
                </c:pt>
                <c:pt idx="3610">
                  <c:v>0</c:v>
                </c:pt>
                <c:pt idx="3611">
                  <c:v>0</c:v>
                </c:pt>
                <c:pt idx="3612">
                  <c:v>1</c:v>
                </c:pt>
                <c:pt idx="3613">
                  <c:v>0</c:v>
                </c:pt>
                <c:pt idx="3614">
                  <c:v>0</c:v>
                </c:pt>
                <c:pt idx="3615">
                  <c:v>0</c:v>
                </c:pt>
                <c:pt idx="3616">
                  <c:v>0</c:v>
                </c:pt>
                <c:pt idx="3617">
                  <c:v>0</c:v>
                </c:pt>
                <c:pt idx="3618">
                  <c:v>0</c:v>
                </c:pt>
                <c:pt idx="3619">
                  <c:v>0</c:v>
                </c:pt>
                <c:pt idx="3620">
                  <c:v>1</c:v>
                </c:pt>
                <c:pt idx="3621">
                  <c:v>0</c:v>
                </c:pt>
                <c:pt idx="3622">
                  <c:v>0</c:v>
                </c:pt>
                <c:pt idx="3623">
                  <c:v>2</c:v>
                </c:pt>
                <c:pt idx="3624">
                  <c:v>1</c:v>
                </c:pt>
                <c:pt idx="3625">
                  <c:v>2</c:v>
                </c:pt>
                <c:pt idx="3626">
                  <c:v>0</c:v>
                </c:pt>
                <c:pt idx="3627">
                  <c:v>0</c:v>
                </c:pt>
                <c:pt idx="3628">
                  <c:v>0</c:v>
                </c:pt>
                <c:pt idx="3629">
                  <c:v>0</c:v>
                </c:pt>
                <c:pt idx="3630">
                  <c:v>1</c:v>
                </c:pt>
                <c:pt idx="3631">
                  <c:v>0</c:v>
                </c:pt>
                <c:pt idx="3632">
                  <c:v>2</c:v>
                </c:pt>
                <c:pt idx="3633">
                  <c:v>0</c:v>
                </c:pt>
                <c:pt idx="3634">
                  <c:v>0</c:v>
                </c:pt>
                <c:pt idx="3635">
                  <c:v>1</c:v>
                </c:pt>
                <c:pt idx="3636">
                  <c:v>0</c:v>
                </c:pt>
                <c:pt idx="3637">
                  <c:v>0</c:v>
                </c:pt>
                <c:pt idx="3638">
                  <c:v>1</c:v>
                </c:pt>
                <c:pt idx="3639">
                  <c:v>0</c:v>
                </c:pt>
                <c:pt idx="3640">
                  <c:v>1</c:v>
                </c:pt>
                <c:pt idx="3641">
                  <c:v>0</c:v>
                </c:pt>
                <c:pt idx="3642">
                  <c:v>0</c:v>
                </c:pt>
                <c:pt idx="3643">
                  <c:v>1</c:v>
                </c:pt>
                <c:pt idx="3644">
                  <c:v>1</c:v>
                </c:pt>
                <c:pt idx="3645">
                  <c:v>2</c:v>
                </c:pt>
                <c:pt idx="3646">
                  <c:v>1</c:v>
                </c:pt>
                <c:pt idx="3647">
                  <c:v>0</c:v>
                </c:pt>
                <c:pt idx="3648">
                  <c:v>0</c:v>
                </c:pt>
                <c:pt idx="3649">
                  <c:v>0</c:v>
                </c:pt>
                <c:pt idx="3650">
                  <c:v>0</c:v>
                </c:pt>
                <c:pt idx="3651">
                  <c:v>0</c:v>
                </c:pt>
                <c:pt idx="3652">
                  <c:v>0</c:v>
                </c:pt>
                <c:pt idx="3653">
                  <c:v>0</c:v>
                </c:pt>
                <c:pt idx="3654">
                  <c:v>0</c:v>
                </c:pt>
                <c:pt idx="3655">
                  <c:v>2</c:v>
                </c:pt>
                <c:pt idx="3656">
                  <c:v>0</c:v>
                </c:pt>
                <c:pt idx="3657">
                  <c:v>0</c:v>
                </c:pt>
                <c:pt idx="3658">
                  <c:v>0</c:v>
                </c:pt>
                <c:pt idx="3659">
                  <c:v>0</c:v>
                </c:pt>
                <c:pt idx="3660">
                  <c:v>2</c:v>
                </c:pt>
                <c:pt idx="3661">
                  <c:v>0</c:v>
                </c:pt>
                <c:pt idx="3662">
                  <c:v>0</c:v>
                </c:pt>
                <c:pt idx="3663">
                  <c:v>0</c:v>
                </c:pt>
                <c:pt idx="3664">
                  <c:v>1</c:v>
                </c:pt>
                <c:pt idx="3665">
                  <c:v>0</c:v>
                </c:pt>
                <c:pt idx="3666">
                  <c:v>1</c:v>
                </c:pt>
                <c:pt idx="3667">
                  <c:v>2</c:v>
                </c:pt>
                <c:pt idx="3668">
                  <c:v>1</c:v>
                </c:pt>
                <c:pt idx="3669">
                  <c:v>1</c:v>
                </c:pt>
                <c:pt idx="3670">
                  <c:v>2</c:v>
                </c:pt>
                <c:pt idx="3671">
                  <c:v>0</c:v>
                </c:pt>
                <c:pt idx="3672">
                  <c:v>1</c:v>
                </c:pt>
                <c:pt idx="3673">
                  <c:v>0</c:v>
                </c:pt>
                <c:pt idx="3674">
                  <c:v>0</c:v>
                </c:pt>
                <c:pt idx="3675">
                  <c:v>1</c:v>
                </c:pt>
                <c:pt idx="3676">
                  <c:v>0</c:v>
                </c:pt>
                <c:pt idx="3677">
                  <c:v>0</c:v>
                </c:pt>
                <c:pt idx="3678">
                  <c:v>0</c:v>
                </c:pt>
                <c:pt idx="3679">
                  <c:v>0</c:v>
                </c:pt>
                <c:pt idx="3680">
                  <c:v>2</c:v>
                </c:pt>
                <c:pt idx="3681">
                  <c:v>0</c:v>
                </c:pt>
                <c:pt idx="3682">
                  <c:v>1</c:v>
                </c:pt>
                <c:pt idx="3683">
                  <c:v>1</c:v>
                </c:pt>
                <c:pt idx="3684">
                  <c:v>1</c:v>
                </c:pt>
                <c:pt idx="3685">
                  <c:v>1</c:v>
                </c:pt>
                <c:pt idx="3686">
                  <c:v>0</c:v>
                </c:pt>
                <c:pt idx="3687">
                  <c:v>0</c:v>
                </c:pt>
                <c:pt idx="3688">
                  <c:v>1</c:v>
                </c:pt>
                <c:pt idx="3689">
                  <c:v>0</c:v>
                </c:pt>
                <c:pt idx="3690">
                  <c:v>1</c:v>
                </c:pt>
                <c:pt idx="3691">
                  <c:v>1</c:v>
                </c:pt>
                <c:pt idx="3692">
                  <c:v>5</c:v>
                </c:pt>
                <c:pt idx="3693">
                  <c:v>3</c:v>
                </c:pt>
                <c:pt idx="3694">
                  <c:v>3</c:v>
                </c:pt>
                <c:pt idx="3695">
                  <c:v>0</c:v>
                </c:pt>
                <c:pt idx="3696">
                  <c:v>0</c:v>
                </c:pt>
                <c:pt idx="3697">
                  <c:v>0</c:v>
                </c:pt>
                <c:pt idx="3698">
                  <c:v>1</c:v>
                </c:pt>
                <c:pt idx="3699">
                  <c:v>4</c:v>
                </c:pt>
                <c:pt idx="3700">
                  <c:v>0</c:v>
                </c:pt>
                <c:pt idx="3701">
                  <c:v>0</c:v>
                </c:pt>
                <c:pt idx="3702">
                  <c:v>1</c:v>
                </c:pt>
                <c:pt idx="3703">
                  <c:v>1</c:v>
                </c:pt>
                <c:pt idx="3704">
                  <c:v>0</c:v>
                </c:pt>
                <c:pt idx="3705">
                  <c:v>1</c:v>
                </c:pt>
                <c:pt idx="3706">
                  <c:v>1</c:v>
                </c:pt>
                <c:pt idx="3707">
                  <c:v>0</c:v>
                </c:pt>
                <c:pt idx="3708">
                  <c:v>1</c:v>
                </c:pt>
                <c:pt idx="3709">
                  <c:v>0</c:v>
                </c:pt>
                <c:pt idx="3710">
                  <c:v>1</c:v>
                </c:pt>
                <c:pt idx="3711">
                  <c:v>0</c:v>
                </c:pt>
                <c:pt idx="3712">
                  <c:v>0</c:v>
                </c:pt>
                <c:pt idx="3713">
                  <c:v>1</c:v>
                </c:pt>
                <c:pt idx="3714">
                  <c:v>0</c:v>
                </c:pt>
                <c:pt idx="3715">
                  <c:v>0</c:v>
                </c:pt>
                <c:pt idx="3716">
                  <c:v>1</c:v>
                </c:pt>
                <c:pt idx="3717">
                  <c:v>0</c:v>
                </c:pt>
                <c:pt idx="3718">
                  <c:v>0</c:v>
                </c:pt>
                <c:pt idx="3719">
                  <c:v>0</c:v>
                </c:pt>
                <c:pt idx="3720">
                  <c:v>0</c:v>
                </c:pt>
                <c:pt idx="3721">
                  <c:v>0</c:v>
                </c:pt>
                <c:pt idx="3722">
                  <c:v>0</c:v>
                </c:pt>
                <c:pt idx="3723">
                  <c:v>2</c:v>
                </c:pt>
                <c:pt idx="3724">
                  <c:v>0</c:v>
                </c:pt>
                <c:pt idx="3725">
                  <c:v>3</c:v>
                </c:pt>
                <c:pt idx="3726">
                  <c:v>1</c:v>
                </c:pt>
                <c:pt idx="3727">
                  <c:v>0</c:v>
                </c:pt>
                <c:pt idx="3728">
                  <c:v>0</c:v>
                </c:pt>
                <c:pt idx="3729">
                  <c:v>0</c:v>
                </c:pt>
                <c:pt idx="3730">
                  <c:v>0</c:v>
                </c:pt>
                <c:pt idx="3731">
                  <c:v>2</c:v>
                </c:pt>
                <c:pt idx="3732">
                  <c:v>1</c:v>
                </c:pt>
                <c:pt idx="3733">
                  <c:v>1</c:v>
                </c:pt>
                <c:pt idx="3734">
                  <c:v>0</c:v>
                </c:pt>
                <c:pt idx="3735">
                  <c:v>1</c:v>
                </c:pt>
                <c:pt idx="3736">
                  <c:v>0</c:v>
                </c:pt>
                <c:pt idx="3737">
                  <c:v>1</c:v>
                </c:pt>
                <c:pt idx="3738">
                  <c:v>0</c:v>
                </c:pt>
                <c:pt idx="3739">
                  <c:v>1</c:v>
                </c:pt>
                <c:pt idx="3740">
                  <c:v>0</c:v>
                </c:pt>
                <c:pt idx="3741">
                  <c:v>0</c:v>
                </c:pt>
                <c:pt idx="3742">
                  <c:v>0</c:v>
                </c:pt>
                <c:pt idx="3743">
                  <c:v>0</c:v>
                </c:pt>
                <c:pt idx="3744">
                  <c:v>1</c:v>
                </c:pt>
                <c:pt idx="3745">
                  <c:v>0</c:v>
                </c:pt>
                <c:pt idx="3746">
                  <c:v>2</c:v>
                </c:pt>
                <c:pt idx="3747">
                  <c:v>0</c:v>
                </c:pt>
                <c:pt idx="3748">
                  <c:v>0</c:v>
                </c:pt>
                <c:pt idx="3749">
                  <c:v>0</c:v>
                </c:pt>
                <c:pt idx="3750">
                  <c:v>2</c:v>
                </c:pt>
                <c:pt idx="3751">
                  <c:v>0</c:v>
                </c:pt>
                <c:pt idx="3752">
                  <c:v>1</c:v>
                </c:pt>
                <c:pt idx="3753">
                  <c:v>1</c:v>
                </c:pt>
                <c:pt idx="3754">
                  <c:v>1</c:v>
                </c:pt>
                <c:pt idx="3755">
                  <c:v>0</c:v>
                </c:pt>
                <c:pt idx="3756">
                  <c:v>0</c:v>
                </c:pt>
                <c:pt idx="3757">
                  <c:v>0</c:v>
                </c:pt>
                <c:pt idx="3758">
                  <c:v>1</c:v>
                </c:pt>
                <c:pt idx="3759">
                  <c:v>1</c:v>
                </c:pt>
                <c:pt idx="3760">
                  <c:v>0</c:v>
                </c:pt>
                <c:pt idx="3761">
                  <c:v>0</c:v>
                </c:pt>
                <c:pt idx="3762">
                  <c:v>0</c:v>
                </c:pt>
                <c:pt idx="3763">
                  <c:v>0</c:v>
                </c:pt>
                <c:pt idx="3764">
                  <c:v>1</c:v>
                </c:pt>
                <c:pt idx="3765">
                  <c:v>0</c:v>
                </c:pt>
                <c:pt idx="3766">
                  <c:v>0</c:v>
                </c:pt>
                <c:pt idx="3767">
                  <c:v>0</c:v>
                </c:pt>
                <c:pt idx="3768">
                  <c:v>0</c:v>
                </c:pt>
                <c:pt idx="3769">
                  <c:v>0</c:v>
                </c:pt>
                <c:pt idx="3770">
                  <c:v>2</c:v>
                </c:pt>
                <c:pt idx="3771">
                  <c:v>0</c:v>
                </c:pt>
                <c:pt idx="3772">
                  <c:v>0</c:v>
                </c:pt>
                <c:pt idx="3773">
                  <c:v>0</c:v>
                </c:pt>
                <c:pt idx="3774">
                  <c:v>0</c:v>
                </c:pt>
                <c:pt idx="3775">
                  <c:v>0</c:v>
                </c:pt>
                <c:pt idx="3776">
                  <c:v>0</c:v>
                </c:pt>
                <c:pt idx="3777">
                  <c:v>0</c:v>
                </c:pt>
                <c:pt idx="3778">
                  <c:v>0</c:v>
                </c:pt>
                <c:pt idx="3779">
                  <c:v>2</c:v>
                </c:pt>
                <c:pt idx="3780">
                  <c:v>1</c:v>
                </c:pt>
                <c:pt idx="3781">
                  <c:v>0</c:v>
                </c:pt>
                <c:pt idx="3782">
                  <c:v>0</c:v>
                </c:pt>
                <c:pt idx="3783">
                  <c:v>0</c:v>
                </c:pt>
                <c:pt idx="3784">
                  <c:v>0</c:v>
                </c:pt>
                <c:pt idx="3785">
                  <c:v>1</c:v>
                </c:pt>
                <c:pt idx="3786">
                  <c:v>1</c:v>
                </c:pt>
                <c:pt idx="3787">
                  <c:v>1</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1</c:v>
                </c:pt>
                <c:pt idx="3804">
                  <c:v>1</c:v>
                </c:pt>
                <c:pt idx="3805">
                  <c:v>2</c:v>
                </c:pt>
                <c:pt idx="3806">
                  <c:v>0</c:v>
                </c:pt>
                <c:pt idx="3807">
                  <c:v>1</c:v>
                </c:pt>
                <c:pt idx="3808">
                  <c:v>1</c:v>
                </c:pt>
                <c:pt idx="3809">
                  <c:v>1</c:v>
                </c:pt>
                <c:pt idx="3810">
                  <c:v>1</c:v>
                </c:pt>
                <c:pt idx="3811">
                  <c:v>1</c:v>
                </c:pt>
                <c:pt idx="3812">
                  <c:v>0</c:v>
                </c:pt>
                <c:pt idx="3813">
                  <c:v>2</c:v>
                </c:pt>
                <c:pt idx="3814">
                  <c:v>2</c:v>
                </c:pt>
                <c:pt idx="3815">
                  <c:v>0</c:v>
                </c:pt>
                <c:pt idx="3816">
                  <c:v>3</c:v>
                </c:pt>
                <c:pt idx="3817">
                  <c:v>1</c:v>
                </c:pt>
                <c:pt idx="3818">
                  <c:v>2</c:v>
                </c:pt>
                <c:pt idx="3819">
                  <c:v>2</c:v>
                </c:pt>
                <c:pt idx="3820">
                  <c:v>0</c:v>
                </c:pt>
                <c:pt idx="3821">
                  <c:v>1</c:v>
                </c:pt>
                <c:pt idx="3822">
                  <c:v>1</c:v>
                </c:pt>
                <c:pt idx="3823">
                  <c:v>1</c:v>
                </c:pt>
                <c:pt idx="3824">
                  <c:v>0</c:v>
                </c:pt>
                <c:pt idx="3825">
                  <c:v>0</c:v>
                </c:pt>
                <c:pt idx="3826">
                  <c:v>0</c:v>
                </c:pt>
                <c:pt idx="3827">
                  <c:v>1</c:v>
                </c:pt>
                <c:pt idx="3828">
                  <c:v>1</c:v>
                </c:pt>
                <c:pt idx="3829">
                  <c:v>1</c:v>
                </c:pt>
                <c:pt idx="3830">
                  <c:v>0</c:v>
                </c:pt>
                <c:pt idx="3831">
                  <c:v>0</c:v>
                </c:pt>
                <c:pt idx="3832">
                  <c:v>0</c:v>
                </c:pt>
                <c:pt idx="3833">
                  <c:v>2</c:v>
                </c:pt>
                <c:pt idx="3834">
                  <c:v>1</c:v>
                </c:pt>
                <c:pt idx="3835">
                  <c:v>1</c:v>
                </c:pt>
                <c:pt idx="3836">
                  <c:v>2</c:v>
                </c:pt>
                <c:pt idx="3837">
                  <c:v>0</c:v>
                </c:pt>
                <c:pt idx="3838">
                  <c:v>1</c:v>
                </c:pt>
                <c:pt idx="3839">
                  <c:v>0</c:v>
                </c:pt>
                <c:pt idx="3840">
                  <c:v>1</c:v>
                </c:pt>
                <c:pt idx="3841">
                  <c:v>0</c:v>
                </c:pt>
                <c:pt idx="3842">
                  <c:v>0</c:v>
                </c:pt>
                <c:pt idx="3843">
                  <c:v>1</c:v>
                </c:pt>
                <c:pt idx="3844">
                  <c:v>1</c:v>
                </c:pt>
                <c:pt idx="3845">
                  <c:v>0</c:v>
                </c:pt>
                <c:pt idx="3846">
                  <c:v>0</c:v>
                </c:pt>
                <c:pt idx="3847">
                  <c:v>0</c:v>
                </c:pt>
                <c:pt idx="3848">
                  <c:v>0</c:v>
                </c:pt>
                <c:pt idx="3849">
                  <c:v>0</c:v>
                </c:pt>
                <c:pt idx="3850">
                  <c:v>0</c:v>
                </c:pt>
                <c:pt idx="3851">
                  <c:v>1</c:v>
                </c:pt>
                <c:pt idx="3852">
                  <c:v>1</c:v>
                </c:pt>
                <c:pt idx="3853">
                  <c:v>0</c:v>
                </c:pt>
                <c:pt idx="3854">
                  <c:v>0</c:v>
                </c:pt>
                <c:pt idx="3855">
                  <c:v>1</c:v>
                </c:pt>
                <c:pt idx="3856">
                  <c:v>0</c:v>
                </c:pt>
                <c:pt idx="3857">
                  <c:v>0</c:v>
                </c:pt>
                <c:pt idx="3858">
                  <c:v>0</c:v>
                </c:pt>
                <c:pt idx="3859">
                  <c:v>1</c:v>
                </c:pt>
                <c:pt idx="3860">
                  <c:v>0</c:v>
                </c:pt>
                <c:pt idx="3861">
                  <c:v>0</c:v>
                </c:pt>
                <c:pt idx="3862">
                  <c:v>2</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1</c:v>
                </c:pt>
                <c:pt idx="3881">
                  <c:v>0</c:v>
                </c:pt>
                <c:pt idx="3882">
                  <c:v>1</c:v>
                </c:pt>
                <c:pt idx="3883">
                  <c:v>1</c:v>
                </c:pt>
                <c:pt idx="3884">
                  <c:v>1</c:v>
                </c:pt>
                <c:pt idx="3885">
                  <c:v>0</c:v>
                </c:pt>
                <c:pt idx="3886">
                  <c:v>1</c:v>
                </c:pt>
                <c:pt idx="3887">
                  <c:v>0</c:v>
                </c:pt>
                <c:pt idx="3888">
                  <c:v>0</c:v>
                </c:pt>
                <c:pt idx="3889">
                  <c:v>0</c:v>
                </c:pt>
                <c:pt idx="3890">
                  <c:v>1</c:v>
                </c:pt>
                <c:pt idx="3891">
                  <c:v>1</c:v>
                </c:pt>
                <c:pt idx="3892">
                  <c:v>1</c:v>
                </c:pt>
                <c:pt idx="3893">
                  <c:v>0</c:v>
                </c:pt>
                <c:pt idx="3894">
                  <c:v>2</c:v>
                </c:pt>
                <c:pt idx="3895">
                  <c:v>0</c:v>
                </c:pt>
                <c:pt idx="3896">
                  <c:v>1</c:v>
                </c:pt>
                <c:pt idx="3897">
                  <c:v>0</c:v>
                </c:pt>
                <c:pt idx="3898">
                  <c:v>0</c:v>
                </c:pt>
                <c:pt idx="3899">
                  <c:v>0</c:v>
                </c:pt>
                <c:pt idx="3900">
                  <c:v>0</c:v>
                </c:pt>
                <c:pt idx="3901">
                  <c:v>0</c:v>
                </c:pt>
                <c:pt idx="3902">
                  <c:v>1</c:v>
                </c:pt>
                <c:pt idx="3903">
                  <c:v>3</c:v>
                </c:pt>
                <c:pt idx="3904">
                  <c:v>1</c:v>
                </c:pt>
                <c:pt idx="3905">
                  <c:v>0</c:v>
                </c:pt>
                <c:pt idx="3906">
                  <c:v>0</c:v>
                </c:pt>
                <c:pt idx="3907">
                  <c:v>0</c:v>
                </c:pt>
                <c:pt idx="3908">
                  <c:v>1</c:v>
                </c:pt>
                <c:pt idx="3909">
                  <c:v>0</c:v>
                </c:pt>
                <c:pt idx="3910">
                  <c:v>0</c:v>
                </c:pt>
                <c:pt idx="3911">
                  <c:v>0</c:v>
                </c:pt>
                <c:pt idx="3912">
                  <c:v>1</c:v>
                </c:pt>
                <c:pt idx="3913">
                  <c:v>0</c:v>
                </c:pt>
                <c:pt idx="3914">
                  <c:v>1</c:v>
                </c:pt>
                <c:pt idx="3915">
                  <c:v>1</c:v>
                </c:pt>
                <c:pt idx="3916">
                  <c:v>0</c:v>
                </c:pt>
                <c:pt idx="3917">
                  <c:v>1</c:v>
                </c:pt>
                <c:pt idx="3918">
                  <c:v>1</c:v>
                </c:pt>
                <c:pt idx="3919">
                  <c:v>0</c:v>
                </c:pt>
                <c:pt idx="3920">
                  <c:v>0</c:v>
                </c:pt>
                <c:pt idx="3921">
                  <c:v>0</c:v>
                </c:pt>
                <c:pt idx="3922">
                  <c:v>1</c:v>
                </c:pt>
                <c:pt idx="3923">
                  <c:v>1</c:v>
                </c:pt>
                <c:pt idx="3924">
                  <c:v>1</c:v>
                </c:pt>
                <c:pt idx="3925">
                  <c:v>0</c:v>
                </c:pt>
                <c:pt idx="3926">
                  <c:v>1</c:v>
                </c:pt>
                <c:pt idx="3927">
                  <c:v>0</c:v>
                </c:pt>
                <c:pt idx="3928">
                  <c:v>0</c:v>
                </c:pt>
                <c:pt idx="3929">
                  <c:v>1</c:v>
                </c:pt>
                <c:pt idx="3930">
                  <c:v>1</c:v>
                </c:pt>
                <c:pt idx="3931">
                  <c:v>0</c:v>
                </c:pt>
                <c:pt idx="3932">
                  <c:v>1</c:v>
                </c:pt>
                <c:pt idx="3933">
                  <c:v>0</c:v>
                </c:pt>
                <c:pt idx="3934">
                  <c:v>1</c:v>
                </c:pt>
                <c:pt idx="3935">
                  <c:v>2</c:v>
                </c:pt>
                <c:pt idx="3936">
                  <c:v>1</c:v>
                </c:pt>
                <c:pt idx="3937">
                  <c:v>1</c:v>
                </c:pt>
                <c:pt idx="3938">
                  <c:v>0</c:v>
                </c:pt>
                <c:pt idx="3939">
                  <c:v>0</c:v>
                </c:pt>
                <c:pt idx="3940">
                  <c:v>0</c:v>
                </c:pt>
                <c:pt idx="3941">
                  <c:v>0</c:v>
                </c:pt>
                <c:pt idx="3942">
                  <c:v>5</c:v>
                </c:pt>
                <c:pt idx="3943">
                  <c:v>0</c:v>
                </c:pt>
                <c:pt idx="3944">
                  <c:v>0</c:v>
                </c:pt>
                <c:pt idx="3945">
                  <c:v>0</c:v>
                </c:pt>
                <c:pt idx="3946">
                  <c:v>0</c:v>
                </c:pt>
                <c:pt idx="3947">
                  <c:v>0</c:v>
                </c:pt>
                <c:pt idx="3948">
                  <c:v>2</c:v>
                </c:pt>
                <c:pt idx="3949">
                  <c:v>0</c:v>
                </c:pt>
                <c:pt idx="3950">
                  <c:v>1</c:v>
                </c:pt>
                <c:pt idx="3951">
                  <c:v>2</c:v>
                </c:pt>
                <c:pt idx="3952">
                  <c:v>1</c:v>
                </c:pt>
                <c:pt idx="3953">
                  <c:v>0</c:v>
                </c:pt>
                <c:pt idx="3954">
                  <c:v>0</c:v>
                </c:pt>
                <c:pt idx="3955">
                  <c:v>0</c:v>
                </c:pt>
                <c:pt idx="3956">
                  <c:v>0</c:v>
                </c:pt>
                <c:pt idx="3957">
                  <c:v>2</c:v>
                </c:pt>
                <c:pt idx="3958">
                  <c:v>0</c:v>
                </c:pt>
                <c:pt idx="3959">
                  <c:v>0</c:v>
                </c:pt>
                <c:pt idx="3960">
                  <c:v>1</c:v>
                </c:pt>
                <c:pt idx="3961">
                  <c:v>1</c:v>
                </c:pt>
                <c:pt idx="3962">
                  <c:v>1</c:v>
                </c:pt>
                <c:pt idx="3963">
                  <c:v>1</c:v>
                </c:pt>
                <c:pt idx="3964">
                  <c:v>0</c:v>
                </c:pt>
                <c:pt idx="3965">
                  <c:v>1</c:v>
                </c:pt>
                <c:pt idx="3966">
                  <c:v>1</c:v>
                </c:pt>
                <c:pt idx="3967">
                  <c:v>0</c:v>
                </c:pt>
                <c:pt idx="3968">
                  <c:v>0</c:v>
                </c:pt>
                <c:pt idx="3969">
                  <c:v>1</c:v>
                </c:pt>
                <c:pt idx="3970">
                  <c:v>0</c:v>
                </c:pt>
                <c:pt idx="3971">
                  <c:v>0</c:v>
                </c:pt>
                <c:pt idx="3972">
                  <c:v>1</c:v>
                </c:pt>
                <c:pt idx="3973">
                  <c:v>0</c:v>
                </c:pt>
                <c:pt idx="3974">
                  <c:v>0</c:v>
                </c:pt>
                <c:pt idx="3975">
                  <c:v>1</c:v>
                </c:pt>
                <c:pt idx="3976">
                  <c:v>0</c:v>
                </c:pt>
                <c:pt idx="3977">
                  <c:v>0</c:v>
                </c:pt>
                <c:pt idx="3978">
                  <c:v>0</c:v>
                </c:pt>
                <c:pt idx="3979">
                  <c:v>2</c:v>
                </c:pt>
                <c:pt idx="3980">
                  <c:v>0</c:v>
                </c:pt>
                <c:pt idx="3981">
                  <c:v>0</c:v>
                </c:pt>
                <c:pt idx="3982">
                  <c:v>1</c:v>
                </c:pt>
                <c:pt idx="3983">
                  <c:v>1</c:v>
                </c:pt>
                <c:pt idx="3984">
                  <c:v>0</c:v>
                </c:pt>
                <c:pt idx="3985">
                  <c:v>0</c:v>
                </c:pt>
                <c:pt idx="3986">
                  <c:v>0</c:v>
                </c:pt>
                <c:pt idx="3987">
                  <c:v>0</c:v>
                </c:pt>
                <c:pt idx="3988">
                  <c:v>1</c:v>
                </c:pt>
                <c:pt idx="3989">
                  <c:v>0</c:v>
                </c:pt>
                <c:pt idx="3990">
                  <c:v>0</c:v>
                </c:pt>
                <c:pt idx="3991">
                  <c:v>1</c:v>
                </c:pt>
                <c:pt idx="3992">
                  <c:v>0</c:v>
                </c:pt>
                <c:pt idx="3993">
                  <c:v>0</c:v>
                </c:pt>
                <c:pt idx="3994">
                  <c:v>0</c:v>
                </c:pt>
                <c:pt idx="3995">
                  <c:v>0</c:v>
                </c:pt>
                <c:pt idx="3996">
                  <c:v>0</c:v>
                </c:pt>
                <c:pt idx="3997">
                  <c:v>0</c:v>
                </c:pt>
                <c:pt idx="3998">
                  <c:v>2</c:v>
                </c:pt>
                <c:pt idx="3999">
                  <c:v>0</c:v>
                </c:pt>
                <c:pt idx="4000">
                  <c:v>0</c:v>
                </c:pt>
                <c:pt idx="4001">
                  <c:v>0</c:v>
                </c:pt>
                <c:pt idx="4002">
                  <c:v>0</c:v>
                </c:pt>
                <c:pt idx="4003">
                  <c:v>0</c:v>
                </c:pt>
                <c:pt idx="4004">
                  <c:v>0</c:v>
                </c:pt>
                <c:pt idx="4005">
                  <c:v>0</c:v>
                </c:pt>
                <c:pt idx="4006">
                  <c:v>1</c:v>
                </c:pt>
                <c:pt idx="4007">
                  <c:v>0</c:v>
                </c:pt>
                <c:pt idx="4008">
                  <c:v>2</c:v>
                </c:pt>
                <c:pt idx="4009">
                  <c:v>1</c:v>
                </c:pt>
                <c:pt idx="4010">
                  <c:v>1</c:v>
                </c:pt>
                <c:pt idx="4011">
                  <c:v>0</c:v>
                </c:pt>
                <c:pt idx="4012">
                  <c:v>0</c:v>
                </c:pt>
                <c:pt idx="4013">
                  <c:v>1</c:v>
                </c:pt>
                <c:pt idx="4014">
                  <c:v>1</c:v>
                </c:pt>
                <c:pt idx="4015">
                  <c:v>1</c:v>
                </c:pt>
                <c:pt idx="4016">
                  <c:v>0</c:v>
                </c:pt>
                <c:pt idx="4017">
                  <c:v>0</c:v>
                </c:pt>
                <c:pt idx="4018">
                  <c:v>0</c:v>
                </c:pt>
                <c:pt idx="4019">
                  <c:v>0</c:v>
                </c:pt>
                <c:pt idx="4020">
                  <c:v>0</c:v>
                </c:pt>
                <c:pt idx="4021">
                  <c:v>0</c:v>
                </c:pt>
                <c:pt idx="4022">
                  <c:v>0</c:v>
                </c:pt>
                <c:pt idx="4023">
                  <c:v>0</c:v>
                </c:pt>
                <c:pt idx="4024">
                  <c:v>0</c:v>
                </c:pt>
                <c:pt idx="4025">
                  <c:v>0</c:v>
                </c:pt>
                <c:pt idx="4026">
                  <c:v>0</c:v>
                </c:pt>
                <c:pt idx="4027">
                  <c:v>3</c:v>
                </c:pt>
                <c:pt idx="4028">
                  <c:v>0</c:v>
                </c:pt>
                <c:pt idx="4029">
                  <c:v>1</c:v>
                </c:pt>
                <c:pt idx="4030">
                  <c:v>0</c:v>
                </c:pt>
                <c:pt idx="4031">
                  <c:v>1</c:v>
                </c:pt>
                <c:pt idx="4032">
                  <c:v>0</c:v>
                </c:pt>
                <c:pt idx="4033">
                  <c:v>1</c:v>
                </c:pt>
                <c:pt idx="4034">
                  <c:v>0</c:v>
                </c:pt>
                <c:pt idx="4035">
                  <c:v>0</c:v>
                </c:pt>
                <c:pt idx="4036">
                  <c:v>0</c:v>
                </c:pt>
                <c:pt idx="4037">
                  <c:v>1</c:v>
                </c:pt>
                <c:pt idx="4038">
                  <c:v>0</c:v>
                </c:pt>
                <c:pt idx="4039">
                  <c:v>0</c:v>
                </c:pt>
                <c:pt idx="4040">
                  <c:v>0</c:v>
                </c:pt>
                <c:pt idx="4041">
                  <c:v>0</c:v>
                </c:pt>
                <c:pt idx="4042">
                  <c:v>1</c:v>
                </c:pt>
                <c:pt idx="4043">
                  <c:v>0</c:v>
                </c:pt>
                <c:pt idx="4044">
                  <c:v>2</c:v>
                </c:pt>
                <c:pt idx="4045">
                  <c:v>0</c:v>
                </c:pt>
                <c:pt idx="4046">
                  <c:v>0</c:v>
                </c:pt>
                <c:pt idx="4047">
                  <c:v>0</c:v>
                </c:pt>
                <c:pt idx="4048">
                  <c:v>0</c:v>
                </c:pt>
                <c:pt idx="4049">
                  <c:v>0</c:v>
                </c:pt>
                <c:pt idx="4050">
                  <c:v>0</c:v>
                </c:pt>
                <c:pt idx="4051">
                  <c:v>1</c:v>
                </c:pt>
                <c:pt idx="4052">
                  <c:v>0</c:v>
                </c:pt>
                <c:pt idx="4053">
                  <c:v>1</c:v>
                </c:pt>
                <c:pt idx="4054">
                  <c:v>0</c:v>
                </c:pt>
                <c:pt idx="4055">
                  <c:v>0</c:v>
                </c:pt>
                <c:pt idx="4056">
                  <c:v>1</c:v>
                </c:pt>
                <c:pt idx="4057">
                  <c:v>1</c:v>
                </c:pt>
                <c:pt idx="4058">
                  <c:v>1</c:v>
                </c:pt>
                <c:pt idx="4059">
                  <c:v>2</c:v>
                </c:pt>
                <c:pt idx="4060">
                  <c:v>0</c:v>
                </c:pt>
                <c:pt idx="4061">
                  <c:v>1</c:v>
                </c:pt>
                <c:pt idx="4062">
                  <c:v>0</c:v>
                </c:pt>
                <c:pt idx="4063">
                  <c:v>1</c:v>
                </c:pt>
                <c:pt idx="4064">
                  <c:v>0</c:v>
                </c:pt>
                <c:pt idx="4065">
                  <c:v>1</c:v>
                </c:pt>
                <c:pt idx="4066">
                  <c:v>0</c:v>
                </c:pt>
                <c:pt idx="4067">
                  <c:v>2</c:v>
                </c:pt>
                <c:pt idx="4068">
                  <c:v>1</c:v>
                </c:pt>
                <c:pt idx="4069">
                  <c:v>0</c:v>
                </c:pt>
                <c:pt idx="4070">
                  <c:v>0</c:v>
                </c:pt>
                <c:pt idx="4071">
                  <c:v>0</c:v>
                </c:pt>
                <c:pt idx="4072">
                  <c:v>2</c:v>
                </c:pt>
                <c:pt idx="4073">
                  <c:v>2</c:v>
                </c:pt>
                <c:pt idx="4074">
                  <c:v>0</c:v>
                </c:pt>
                <c:pt idx="4075">
                  <c:v>0</c:v>
                </c:pt>
                <c:pt idx="4076">
                  <c:v>3</c:v>
                </c:pt>
                <c:pt idx="4077">
                  <c:v>1</c:v>
                </c:pt>
                <c:pt idx="4078">
                  <c:v>1</c:v>
                </c:pt>
                <c:pt idx="4079">
                  <c:v>0</c:v>
                </c:pt>
                <c:pt idx="4080">
                  <c:v>1</c:v>
                </c:pt>
                <c:pt idx="4081">
                  <c:v>0</c:v>
                </c:pt>
                <c:pt idx="4082">
                  <c:v>0</c:v>
                </c:pt>
                <c:pt idx="4083">
                  <c:v>0</c:v>
                </c:pt>
                <c:pt idx="4084">
                  <c:v>0</c:v>
                </c:pt>
                <c:pt idx="4085">
                  <c:v>1</c:v>
                </c:pt>
                <c:pt idx="4086">
                  <c:v>1</c:v>
                </c:pt>
                <c:pt idx="4087">
                  <c:v>0</c:v>
                </c:pt>
                <c:pt idx="4088">
                  <c:v>0</c:v>
                </c:pt>
                <c:pt idx="4089">
                  <c:v>1</c:v>
                </c:pt>
                <c:pt idx="4090">
                  <c:v>2</c:v>
                </c:pt>
                <c:pt idx="4091">
                  <c:v>2</c:v>
                </c:pt>
                <c:pt idx="4092">
                  <c:v>3</c:v>
                </c:pt>
                <c:pt idx="4093">
                  <c:v>2</c:v>
                </c:pt>
                <c:pt idx="4094">
                  <c:v>1</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8689408"/>
        <c:axId val="358715776"/>
      </c:barChart>
      <c:catAx>
        <c:axId val="358689408"/>
        <c:scaling>
          <c:orientation val="minMax"/>
        </c:scaling>
        <c:delete val="0"/>
        <c:axPos val="b"/>
        <c:majorTickMark val="out"/>
        <c:minorTickMark val="none"/>
        <c:tickLblPos val="nextTo"/>
        <c:txPr>
          <a:bodyPr/>
          <a:lstStyle/>
          <a:p>
            <a:pPr>
              <a:defRPr sz="700">
                <a:latin typeface="Times New Roman" pitchFamily="18" charset="0"/>
                <a:cs typeface="Times New Roman" pitchFamily="18" charset="0"/>
              </a:defRPr>
            </a:pPr>
            <a:endParaRPr lang="en-US"/>
          </a:p>
        </c:txPr>
        <c:crossAx val="358715776"/>
        <c:crosses val="autoZero"/>
        <c:auto val="1"/>
        <c:lblAlgn val="ctr"/>
        <c:lblOffset val="100"/>
        <c:noMultiLvlLbl val="0"/>
      </c:catAx>
      <c:valAx>
        <c:axId val="358715776"/>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358689408"/>
        <c:crosses val="autoZero"/>
        <c:crossBetween val="between"/>
      </c:valAx>
      <c:spPr>
        <a:ln>
          <a:solidFill>
            <a:schemeClr val="bg1">
              <a:lumMod val="75000"/>
            </a:schemeClr>
          </a:solidFill>
        </a:ln>
      </c:spPr>
    </c:plotArea>
    <c:legend>
      <c:legendPos val="r"/>
      <c:layout>
        <c:manualLayout>
          <c:xMode val="edge"/>
          <c:yMode val="edge"/>
          <c:x val="0.65840670272087876"/>
          <c:y val="7.3260045392876616E-2"/>
          <c:w val="0.28050959539148518"/>
          <c:h val="9.0350870320314441E-2"/>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a:noFill/>
    </a:ln>
  </c:spPr>
  <c:txPr>
    <a:bodyPr/>
    <a:lstStyle/>
    <a:p>
      <a:pPr>
        <a:defRPr sz="800"/>
      </a:pPr>
      <a:endParaRPr lang="en-US"/>
    </a:p>
  </c:txPr>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168341026337232E-2"/>
          <c:y val="5.1400554097404488E-2"/>
          <c:w val="0.85364322563127881"/>
          <c:h val="0.78235307543078858"/>
        </c:manualLayout>
      </c:layout>
      <c:barChart>
        <c:barDir val="col"/>
        <c:grouping val="clustered"/>
        <c:varyColors val="0"/>
        <c:ser>
          <c:idx val="0"/>
          <c:order val="0"/>
          <c:tx>
            <c:strRef>
              <c:f>CoverageCxM!$O$1</c:f>
              <c:strCache>
                <c:ptCount val="1"/>
                <c:pt idx="0">
                  <c:v>C0.8xM0.2</c:v>
                </c:pt>
              </c:strCache>
            </c:strRef>
          </c:tx>
          <c:spPr>
            <a:ln w="6350"/>
          </c:spPr>
          <c:invertIfNegative val="0"/>
          <c:val>
            <c:numRef>
              <c:f>CoverageCxM!$O$2:$O$4132</c:f>
              <c:numCache>
                <c:formatCode>General</c:formatCode>
                <c:ptCount val="4131"/>
                <c:pt idx="0">
                  <c:v>1</c:v>
                </c:pt>
                <c:pt idx="1">
                  <c:v>0</c:v>
                </c:pt>
                <c:pt idx="2">
                  <c:v>0</c:v>
                </c:pt>
                <c:pt idx="3">
                  <c:v>0</c:v>
                </c:pt>
                <c:pt idx="4">
                  <c:v>0</c:v>
                </c:pt>
                <c:pt idx="5">
                  <c:v>0</c:v>
                </c:pt>
                <c:pt idx="6">
                  <c:v>0</c:v>
                </c:pt>
                <c:pt idx="7">
                  <c:v>0</c:v>
                </c:pt>
                <c:pt idx="8">
                  <c:v>0</c:v>
                </c:pt>
                <c:pt idx="9">
                  <c:v>0</c:v>
                </c:pt>
                <c:pt idx="10">
                  <c:v>0</c:v>
                </c:pt>
                <c:pt idx="11">
                  <c:v>0</c:v>
                </c:pt>
                <c:pt idx="12">
                  <c:v>0</c:v>
                </c:pt>
                <c:pt idx="13">
                  <c:v>1</c:v>
                </c:pt>
                <c:pt idx="14">
                  <c:v>0</c:v>
                </c:pt>
                <c:pt idx="15">
                  <c:v>0</c:v>
                </c:pt>
                <c:pt idx="16">
                  <c:v>1</c:v>
                </c:pt>
                <c:pt idx="17">
                  <c:v>0</c:v>
                </c:pt>
                <c:pt idx="18">
                  <c:v>0</c:v>
                </c:pt>
                <c:pt idx="19">
                  <c:v>0</c:v>
                </c:pt>
                <c:pt idx="20">
                  <c:v>2</c:v>
                </c:pt>
                <c:pt idx="21">
                  <c:v>0</c:v>
                </c:pt>
                <c:pt idx="22">
                  <c:v>1</c:v>
                </c:pt>
                <c:pt idx="23">
                  <c:v>0</c:v>
                </c:pt>
                <c:pt idx="24">
                  <c:v>2</c:v>
                </c:pt>
                <c:pt idx="25">
                  <c:v>0</c:v>
                </c:pt>
                <c:pt idx="26">
                  <c:v>0</c:v>
                </c:pt>
                <c:pt idx="27">
                  <c:v>0</c:v>
                </c:pt>
                <c:pt idx="28">
                  <c:v>0</c:v>
                </c:pt>
                <c:pt idx="29">
                  <c:v>0</c:v>
                </c:pt>
                <c:pt idx="30">
                  <c:v>0</c:v>
                </c:pt>
                <c:pt idx="31">
                  <c:v>1</c:v>
                </c:pt>
                <c:pt idx="32">
                  <c:v>1</c:v>
                </c:pt>
                <c:pt idx="33">
                  <c:v>0</c:v>
                </c:pt>
                <c:pt idx="34">
                  <c:v>0</c:v>
                </c:pt>
                <c:pt idx="35">
                  <c:v>2</c:v>
                </c:pt>
                <c:pt idx="36">
                  <c:v>0</c:v>
                </c:pt>
                <c:pt idx="37">
                  <c:v>0</c:v>
                </c:pt>
                <c:pt idx="38">
                  <c:v>0</c:v>
                </c:pt>
                <c:pt idx="39">
                  <c:v>0</c:v>
                </c:pt>
                <c:pt idx="40">
                  <c:v>0</c:v>
                </c:pt>
                <c:pt idx="41">
                  <c:v>0</c:v>
                </c:pt>
                <c:pt idx="42">
                  <c:v>1</c:v>
                </c:pt>
                <c:pt idx="43">
                  <c:v>0</c:v>
                </c:pt>
                <c:pt idx="44">
                  <c:v>0</c:v>
                </c:pt>
                <c:pt idx="45">
                  <c:v>0</c:v>
                </c:pt>
                <c:pt idx="46">
                  <c:v>0</c:v>
                </c:pt>
                <c:pt idx="47">
                  <c:v>1</c:v>
                </c:pt>
                <c:pt idx="48">
                  <c:v>3</c:v>
                </c:pt>
                <c:pt idx="49">
                  <c:v>1</c:v>
                </c:pt>
                <c:pt idx="50">
                  <c:v>1</c:v>
                </c:pt>
                <c:pt idx="51">
                  <c:v>1</c:v>
                </c:pt>
                <c:pt idx="52">
                  <c:v>0</c:v>
                </c:pt>
                <c:pt idx="53">
                  <c:v>1</c:v>
                </c:pt>
                <c:pt idx="54">
                  <c:v>0</c:v>
                </c:pt>
                <c:pt idx="55">
                  <c:v>0</c:v>
                </c:pt>
                <c:pt idx="56">
                  <c:v>0</c:v>
                </c:pt>
                <c:pt idx="57">
                  <c:v>2</c:v>
                </c:pt>
                <c:pt idx="58">
                  <c:v>2</c:v>
                </c:pt>
                <c:pt idx="59">
                  <c:v>3</c:v>
                </c:pt>
                <c:pt idx="60">
                  <c:v>1</c:v>
                </c:pt>
                <c:pt idx="61">
                  <c:v>1</c:v>
                </c:pt>
                <c:pt idx="62">
                  <c:v>0</c:v>
                </c:pt>
                <c:pt idx="63">
                  <c:v>1</c:v>
                </c:pt>
                <c:pt idx="64">
                  <c:v>0</c:v>
                </c:pt>
                <c:pt idx="65">
                  <c:v>0</c:v>
                </c:pt>
                <c:pt idx="66">
                  <c:v>0</c:v>
                </c:pt>
                <c:pt idx="67">
                  <c:v>2</c:v>
                </c:pt>
                <c:pt idx="68">
                  <c:v>0</c:v>
                </c:pt>
                <c:pt idx="69">
                  <c:v>0</c:v>
                </c:pt>
                <c:pt idx="70">
                  <c:v>1</c:v>
                </c:pt>
                <c:pt idx="71">
                  <c:v>0</c:v>
                </c:pt>
                <c:pt idx="72">
                  <c:v>1</c:v>
                </c:pt>
                <c:pt idx="73">
                  <c:v>0</c:v>
                </c:pt>
                <c:pt idx="74">
                  <c:v>0</c:v>
                </c:pt>
                <c:pt idx="75">
                  <c:v>1</c:v>
                </c:pt>
                <c:pt idx="76">
                  <c:v>0</c:v>
                </c:pt>
                <c:pt idx="77">
                  <c:v>0</c:v>
                </c:pt>
                <c:pt idx="78">
                  <c:v>0</c:v>
                </c:pt>
                <c:pt idx="79">
                  <c:v>3</c:v>
                </c:pt>
                <c:pt idx="80">
                  <c:v>2</c:v>
                </c:pt>
                <c:pt idx="81">
                  <c:v>1</c:v>
                </c:pt>
                <c:pt idx="82">
                  <c:v>0</c:v>
                </c:pt>
                <c:pt idx="83">
                  <c:v>1</c:v>
                </c:pt>
                <c:pt idx="84">
                  <c:v>1</c:v>
                </c:pt>
                <c:pt idx="85">
                  <c:v>0</c:v>
                </c:pt>
                <c:pt idx="86">
                  <c:v>1</c:v>
                </c:pt>
                <c:pt idx="87">
                  <c:v>1</c:v>
                </c:pt>
                <c:pt idx="88">
                  <c:v>2</c:v>
                </c:pt>
                <c:pt idx="89">
                  <c:v>0</c:v>
                </c:pt>
                <c:pt idx="90">
                  <c:v>0</c:v>
                </c:pt>
                <c:pt idx="91">
                  <c:v>0</c:v>
                </c:pt>
                <c:pt idx="92">
                  <c:v>0</c:v>
                </c:pt>
                <c:pt idx="93">
                  <c:v>1</c:v>
                </c:pt>
                <c:pt idx="94">
                  <c:v>0</c:v>
                </c:pt>
                <c:pt idx="95">
                  <c:v>0</c:v>
                </c:pt>
                <c:pt idx="96">
                  <c:v>3</c:v>
                </c:pt>
                <c:pt idx="97">
                  <c:v>1</c:v>
                </c:pt>
                <c:pt idx="98">
                  <c:v>1</c:v>
                </c:pt>
                <c:pt idx="99">
                  <c:v>1</c:v>
                </c:pt>
                <c:pt idx="100">
                  <c:v>1</c:v>
                </c:pt>
                <c:pt idx="101">
                  <c:v>1</c:v>
                </c:pt>
                <c:pt idx="102">
                  <c:v>1</c:v>
                </c:pt>
                <c:pt idx="103">
                  <c:v>1</c:v>
                </c:pt>
                <c:pt idx="104">
                  <c:v>2</c:v>
                </c:pt>
                <c:pt idx="105">
                  <c:v>0</c:v>
                </c:pt>
                <c:pt idx="106">
                  <c:v>1</c:v>
                </c:pt>
                <c:pt idx="107">
                  <c:v>1</c:v>
                </c:pt>
                <c:pt idx="108">
                  <c:v>0</c:v>
                </c:pt>
                <c:pt idx="109">
                  <c:v>0</c:v>
                </c:pt>
                <c:pt idx="110">
                  <c:v>1</c:v>
                </c:pt>
                <c:pt idx="111">
                  <c:v>4</c:v>
                </c:pt>
                <c:pt idx="112">
                  <c:v>5</c:v>
                </c:pt>
                <c:pt idx="113">
                  <c:v>2</c:v>
                </c:pt>
                <c:pt idx="114">
                  <c:v>3</c:v>
                </c:pt>
                <c:pt idx="115">
                  <c:v>1</c:v>
                </c:pt>
                <c:pt idx="116">
                  <c:v>4</c:v>
                </c:pt>
                <c:pt idx="117">
                  <c:v>3</c:v>
                </c:pt>
                <c:pt idx="118">
                  <c:v>2</c:v>
                </c:pt>
                <c:pt idx="119">
                  <c:v>0</c:v>
                </c:pt>
                <c:pt idx="120">
                  <c:v>3</c:v>
                </c:pt>
                <c:pt idx="121">
                  <c:v>1</c:v>
                </c:pt>
                <c:pt idx="122">
                  <c:v>1</c:v>
                </c:pt>
                <c:pt idx="123">
                  <c:v>1</c:v>
                </c:pt>
                <c:pt idx="124">
                  <c:v>3</c:v>
                </c:pt>
                <c:pt idx="125">
                  <c:v>0</c:v>
                </c:pt>
                <c:pt idx="126">
                  <c:v>0</c:v>
                </c:pt>
                <c:pt idx="127">
                  <c:v>0</c:v>
                </c:pt>
                <c:pt idx="128">
                  <c:v>0</c:v>
                </c:pt>
                <c:pt idx="129">
                  <c:v>0</c:v>
                </c:pt>
                <c:pt idx="130">
                  <c:v>0</c:v>
                </c:pt>
                <c:pt idx="131">
                  <c:v>0</c:v>
                </c:pt>
                <c:pt idx="132">
                  <c:v>0</c:v>
                </c:pt>
                <c:pt idx="133">
                  <c:v>0</c:v>
                </c:pt>
                <c:pt idx="134">
                  <c:v>0</c:v>
                </c:pt>
                <c:pt idx="135">
                  <c:v>1</c:v>
                </c:pt>
                <c:pt idx="136">
                  <c:v>0</c:v>
                </c:pt>
                <c:pt idx="137">
                  <c:v>0</c:v>
                </c:pt>
                <c:pt idx="138">
                  <c:v>0</c:v>
                </c:pt>
                <c:pt idx="139">
                  <c:v>0</c:v>
                </c:pt>
                <c:pt idx="140">
                  <c:v>0</c:v>
                </c:pt>
                <c:pt idx="141">
                  <c:v>0</c:v>
                </c:pt>
                <c:pt idx="142">
                  <c:v>0</c:v>
                </c:pt>
                <c:pt idx="143">
                  <c:v>0</c:v>
                </c:pt>
                <c:pt idx="144">
                  <c:v>1</c:v>
                </c:pt>
                <c:pt idx="145">
                  <c:v>0</c:v>
                </c:pt>
                <c:pt idx="146">
                  <c:v>0</c:v>
                </c:pt>
                <c:pt idx="147">
                  <c:v>1</c:v>
                </c:pt>
                <c:pt idx="148">
                  <c:v>1</c:v>
                </c:pt>
                <c:pt idx="149">
                  <c:v>1</c:v>
                </c:pt>
                <c:pt idx="150">
                  <c:v>1</c:v>
                </c:pt>
                <c:pt idx="151">
                  <c:v>0</c:v>
                </c:pt>
                <c:pt idx="152">
                  <c:v>0</c:v>
                </c:pt>
                <c:pt idx="153">
                  <c:v>0</c:v>
                </c:pt>
                <c:pt idx="154">
                  <c:v>0</c:v>
                </c:pt>
                <c:pt idx="155">
                  <c:v>0</c:v>
                </c:pt>
                <c:pt idx="156">
                  <c:v>0</c:v>
                </c:pt>
                <c:pt idx="157">
                  <c:v>0</c:v>
                </c:pt>
                <c:pt idx="158">
                  <c:v>0</c:v>
                </c:pt>
                <c:pt idx="159">
                  <c:v>1</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1</c:v>
                </c:pt>
                <c:pt idx="175">
                  <c:v>0</c:v>
                </c:pt>
                <c:pt idx="176">
                  <c:v>2</c:v>
                </c:pt>
                <c:pt idx="177">
                  <c:v>3</c:v>
                </c:pt>
                <c:pt idx="178">
                  <c:v>2</c:v>
                </c:pt>
                <c:pt idx="179">
                  <c:v>1</c:v>
                </c:pt>
                <c:pt idx="180">
                  <c:v>0</c:v>
                </c:pt>
                <c:pt idx="181">
                  <c:v>1</c:v>
                </c:pt>
                <c:pt idx="182">
                  <c:v>1</c:v>
                </c:pt>
                <c:pt idx="183">
                  <c:v>0</c:v>
                </c:pt>
                <c:pt idx="184">
                  <c:v>1</c:v>
                </c:pt>
                <c:pt idx="185">
                  <c:v>0</c:v>
                </c:pt>
                <c:pt idx="186">
                  <c:v>0</c:v>
                </c:pt>
                <c:pt idx="187">
                  <c:v>0</c:v>
                </c:pt>
                <c:pt idx="188">
                  <c:v>0</c:v>
                </c:pt>
                <c:pt idx="189">
                  <c:v>2</c:v>
                </c:pt>
                <c:pt idx="190">
                  <c:v>0</c:v>
                </c:pt>
                <c:pt idx="191">
                  <c:v>0</c:v>
                </c:pt>
                <c:pt idx="192">
                  <c:v>0</c:v>
                </c:pt>
                <c:pt idx="193">
                  <c:v>0</c:v>
                </c:pt>
                <c:pt idx="194">
                  <c:v>1</c:v>
                </c:pt>
                <c:pt idx="195">
                  <c:v>2</c:v>
                </c:pt>
                <c:pt idx="196">
                  <c:v>0</c:v>
                </c:pt>
                <c:pt idx="197">
                  <c:v>0</c:v>
                </c:pt>
                <c:pt idx="198">
                  <c:v>0</c:v>
                </c:pt>
                <c:pt idx="199">
                  <c:v>1</c:v>
                </c:pt>
                <c:pt idx="200">
                  <c:v>0</c:v>
                </c:pt>
                <c:pt idx="201">
                  <c:v>0</c:v>
                </c:pt>
                <c:pt idx="202">
                  <c:v>0</c:v>
                </c:pt>
                <c:pt idx="203">
                  <c:v>0</c:v>
                </c:pt>
                <c:pt idx="204">
                  <c:v>0</c:v>
                </c:pt>
                <c:pt idx="205">
                  <c:v>0</c:v>
                </c:pt>
                <c:pt idx="206">
                  <c:v>0</c:v>
                </c:pt>
                <c:pt idx="207">
                  <c:v>1</c:v>
                </c:pt>
                <c:pt idx="208">
                  <c:v>3</c:v>
                </c:pt>
                <c:pt idx="209">
                  <c:v>0</c:v>
                </c:pt>
                <c:pt idx="210">
                  <c:v>0</c:v>
                </c:pt>
                <c:pt idx="211">
                  <c:v>0</c:v>
                </c:pt>
                <c:pt idx="212">
                  <c:v>0</c:v>
                </c:pt>
                <c:pt idx="213">
                  <c:v>0</c:v>
                </c:pt>
                <c:pt idx="214">
                  <c:v>0</c:v>
                </c:pt>
                <c:pt idx="215">
                  <c:v>0</c:v>
                </c:pt>
                <c:pt idx="216">
                  <c:v>2</c:v>
                </c:pt>
                <c:pt idx="217">
                  <c:v>0</c:v>
                </c:pt>
                <c:pt idx="218">
                  <c:v>0</c:v>
                </c:pt>
                <c:pt idx="219">
                  <c:v>1</c:v>
                </c:pt>
                <c:pt idx="220">
                  <c:v>1</c:v>
                </c:pt>
                <c:pt idx="221">
                  <c:v>2</c:v>
                </c:pt>
                <c:pt idx="222">
                  <c:v>0</c:v>
                </c:pt>
                <c:pt idx="223">
                  <c:v>0</c:v>
                </c:pt>
                <c:pt idx="224">
                  <c:v>1</c:v>
                </c:pt>
                <c:pt idx="225">
                  <c:v>0</c:v>
                </c:pt>
                <c:pt idx="226">
                  <c:v>1</c:v>
                </c:pt>
                <c:pt idx="227">
                  <c:v>0</c:v>
                </c:pt>
                <c:pt idx="228">
                  <c:v>0</c:v>
                </c:pt>
                <c:pt idx="229">
                  <c:v>1</c:v>
                </c:pt>
                <c:pt idx="230">
                  <c:v>0</c:v>
                </c:pt>
                <c:pt idx="231">
                  <c:v>1</c:v>
                </c:pt>
                <c:pt idx="232">
                  <c:v>0</c:v>
                </c:pt>
                <c:pt idx="233">
                  <c:v>1</c:v>
                </c:pt>
                <c:pt idx="234">
                  <c:v>0</c:v>
                </c:pt>
                <c:pt idx="235">
                  <c:v>0</c:v>
                </c:pt>
                <c:pt idx="236">
                  <c:v>2</c:v>
                </c:pt>
                <c:pt idx="237">
                  <c:v>0</c:v>
                </c:pt>
                <c:pt idx="238">
                  <c:v>0</c:v>
                </c:pt>
                <c:pt idx="239">
                  <c:v>1</c:v>
                </c:pt>
                <c:pt idx="240">
                  <c:v>3</c:v>
                </c:pt>
                <c:pt idx="241">
                  <c:v>0</c:v>
                </c:pt>
                <c:pt idx="242">
                  <c:v>3</c:v>
                </c:pt>
                <c:pt idx="243">
                  <c:v>1</c:v>
                </c:pt>
                <c:pt idx="244">
                  <c:v>1</c:v>
                </c:pt>
                <c:pt idx="245">
                  <c:v>0</c:v>
                </c:pt>
                <c:pt idx="246">
                  <c:v>1</c:v>
                </c:pt>
                <c:pt idx="247">
                  <c:v>0</c:v>
                </c:pt>
                <c:pt idx="248">
                  <c:v>3</c:v>
                </c:pt>
                <c:pt idx="249">
                  <c:v>0</c:v>
                </c:pt>
                <c:pt idx="250">
                  <c:v>1</c:v>
                </c:pt>
                <c:pt idx="251">
                  <c:v>0</c:v>
                </c:pt>
                <c:pt idx="252">
                  <c:v>0</c:v>
                </c:pt>
                <c:pt idx="253">
                  <c:v>0</c:v>
                </c:pt>
                <c:pt idx="254">
                  <c:v>2</c:v>
                </c:pt>
                <c:pt idx="255">
                  <c:v>0</c:v>
                </c:pt>
                <c:pt idx="256">
                  <c:v>1</c:v>
                </c:pt>
                <c:pt idx="257">
                  <c:v>0</c:v>
                </c:pt>
                <c:pt idx="258">
                  <c:v>0</c:v>
                </c:pt>
                <c:pt idx="259">
                  <c:v>0</c:v>
                </c:pt>
                <c:pt idx="260">
                  <c:v>0</c:v>
                </c:pt>
                <c:pt idx="261">
                  <c:v>0</c:v>
                </c:pt>
                <c:pt idx="262">
                  <c:v>0</c:v>
                </c:pt>
                <c:pt idx="263">
                  <c:v>0</c:v>
                </c:pt>
                <c:pt idx="264">
                  <c:v>0</c:v>
                </c:pt>
                <c:pt idx="265">
                  <c:v>0</c:v>
                </c:pt>
                <c:pt idx="266">
                  <c:v>1</c:v>
                </c:pt>
                <c:pt idx="267">
                  <c:v>0</c:v>
                </c:pt>
                <c:pt idx="268">
                  <c:v>0</c:v>
                </c:pt>
                <c:pt idx="269">
                  <c:v>0</c:v>
                </c:pt>
                <c:pt idx="270">
                  <c:v>0</c:v>
                </c:pt>
                <c:pt idx="271">
                  <c:v>3</c:v>
                </c:pt>
                <c:pt idx="272">
                  <c:v>0</c:v>
                </c:pt>
                <c:pt idx="273">
                  <c:v>0</c:v>
                </c:pt>
                <c:pt idx="274">
                  <c:v>0</c:v>
                </c:pt>
                <c:pt idx="275">
                  <c:v>0</c:v>
                </c:pt>
                <c:pt idx="276">
                  <c:v>1</c:v>
                </c:pt>
                <c:pt idx="277">
                  <c:v>0</c:v>
                </c:pt>
                <c:pt idx="278">
                  <c:v>0</c:v>
                </c:pt>
                <c:pt idx="279">
                  <c:v>2</c:v>
                </c:pt>
                <c:pt idx="280">
                  <c:v>1</c:v>
                </c:pt>
                <c:pt idx="281">
                  <c:v>0</c:v>
                </c:pt>
                <c:pt idx="282">
                  <c:v>0</c:v>
                </c:pt>
                <c:pt idx="283">
                  <c:v>0</c:v>
                </c:pt>
                <c:pt idx="284">
                  <c:v>1</c:v>
                </c:pt>
                <c:pt idx="285">
                  <c:v>0</c:v>
                </c:pt>
                <c:pt idx="286">
                  <c:v>1</c:v>
                </c:pt>
                <c:pt idx="287">
                  <c:v>2</c:v>
                </c:pt>
                <c:pt idx="288">
                  <c:v>0</c:v>
                </c:pt>
                <c:pt idx="289">
                  <c:v>0</c:v>
                </c:pt>
                <c:pt idx="290">
                  <c:v>1</c:v>
                </c:pt>
                <c:pt idx="291">
                  <c:v>2</c:v>
                </c:pt>
                <c:pt idx="292">
                  <c:v>1</c:v>
                </c:pt>
                <c:pt idx="293">
                  <c:v>0</c:v>
                </c:pt>
                <c:pt idx="294">
                  <c:v>1</c:v>
                </c:pt>
                <c:pt idx="295">
                  <c:v>1</c:v>
                </c:pt>
                <c:pt idx="296">
                  <c:v>1</c:v>
                </c:pt>
                <c:pt idx="297">
                  <c:v>0</c:v>
                </c:pt>
                <c:pt idx="298">
                  <c:v>0</c:v>
                </c:pt>
                <c:pt idx="299">
                  <c:v>0</c:v>
                </c:pt>
                <c:pt idx="300">
                  <c:v>1</c:v>
                </c:pt>
                <c:pt idx="301">
                  <c:v>0</c:v>
                </c:pt>
                <c:pt idx="302">
                  <c:v>0</c:v>
                </c:pt>
                <c:pt idx="303">
                  <c:v>2</c:v>
                </c:pt>
                <c:pt idx="304">
                  <c:v>1</c:v>
                </c:pt>
                <c:pt idx="305">
                  <c:v>2</c:v>
                </c:pt>
                <c:pt idx="306">
                  <c:v>1</c:v>
                </c:pt>
                <c:pt idx="307">
                  <c:v>0</c:v>
                </c:pt>
                <c:pt idx="308">
                  <c:v>1</c:v>
                </c:pt>
                <c:pt idx="309">
                  <c:v>1</c:v>
                </c:pt>
                <c:pt idx="310">
                  <c:v>2</c:v>
                </c:pt>
                <c:pt idx="311">
                  <c:v>0</c:v>
                </c:pt>
                <c:pt idx="312">
                  <c:v>1</c:v>
                </c:pt>
                <c:pt idx="313">
                  <c:v>0</c:v>
                </c:pt>
                <c:pt idx="314">
                  <c:v>2</c:v>
                </c:pt>
                <c:pt idx="315">
                  <c:v>0</c:v>
                </c:pt>
                <c:pt idx="316">
                  <c:v>0</c:v>
                </c:pt>
                <c:pt idx="317">
                  <c:v>1</c:v>
                </c:pt>
                <c:pt idx="318">
                  <c:v>0</c:v>
                </c:pt>
                <c:pt idx="319">
                  <c:v>0</c:v>
                </c:pt>
                <c:pt idx="320">
                  <c:v>0</c:v>
                </c:pt>
                <c:pt idx="321">
                  <c:v>2</c:v>
                </c:pt>
                <c:pt idx="322">
                  <c:v>0</c:v>
                </c:pt>
                <c:pt idx="323">
                  <c:v>0</c:v>
                </c:pt>
                <c:pt idx="324">
                  <c:v>0</c:v>
                </c:pt>
                <c:pt idx="325">
                  <c:v>0</c:v>
                </c:pt>
                <c:pt idx="326">
                  <c:v>0</c:v>
                </c:pt>
                <c:pt idx="327">
                  <c:v>1</c:v>
                </c:pt>
                <c:pt idx="328">
                  <c:v>1</c:v>
                </c:pt>
                <c:pt idx="329">
                  <c:v>0</c:v>
                </c:pt>
                <c:pt idx="330">
                  <c:v>0</c:v>
                </c:pt>
                <c:pt idx="331">
                  <c:v>0</c:v>
                </c:pt>
                <c:pt idx="332">
                  <c:v>1</c:v>
                </c:pt>
                <c:pt idx="333">
                  <c:v>0</c:v>
                </c:pt>
                <c:pt idx="334">
                  <c:v>0</c:v>
                </c:pt>
                <c:pt idx="335">
                  <c:v>0</c:v>
                </c:pt>
                <c:pt idx="336">
                  <c:v>2</c:v>
                </c:pt>
                <c:pt idx="337">
                  <c:v>0</c:v>
                </c:pt>
                <c:pt idx="338">
                  <c:v>2</c:v>
                </c:pt>
                <c:pt idx="339">
                  <c:v>0</c:v>
                </c:pt>
                <c:pt idx="340">
                  <c:v>1</c:v>
                </c:pt>
                <c:pt idx="341">
                  <c:v>1</c:v>
                </c:pt>
                <c:pt idx="342">
                  <c:v>2</c:v>
                </c:pt>
                <c:pt idx="343">
                  <c:v>0</c:v>
                </c:pt>
                <c:pt idx="344">
                  <c:v>2</c:v>
                </c:pt>
                <c:pt idx="345">
                  <c:v>0</c:v>
                </c:pt>
                <c:pt idx="346">
                  <c:v>0</c:v>
                </c:pt>
                <c:pt idx="347">
                  <c:v>0</c:v>
                </c:pt>
                <c:pt idx="348">
                  <c:v>0</c:v>
                </c:pt>
                <c:pt idx="349">
                  <c:v>0</c:v>
                </c:pt>
                <c:pt idx="350">
                  <c:v>0</c:v>
                </c:pt>
                <c:pt idx="351">
                  <c:v>1</c:v>
                </c:pt>
                <c:pt idx="352">
                  <c:v>2</c:v>
                </c:pt>
                <c:pt idx="353">
                  <c:v>1</c:v>
                </c:pt>
                <c:pt idx="354">
                  <c:v>1</c:v>
                </c:pt>
                <c:pt idx="355">
                  <c:v>0</c:v>
                </c:pt>
                <c:pt idx="356">
                  <c:v>0</c:v>
                </c:pt>
                <c:pt idx="357">
                  <c:v>1</c:v>
                </c:pt>
                <c:pt idx="358">
                  <c:v>0</c:v>
                </c:pt>
                <c:pt idx="359">
                  <c:v>1</c:v>
                </c:pt>
                <c:pt idx="360">
                  <c:v>1</c:v>
                </c:pt>
                <c:pt idx="361">
                  <c:v>0</c:v>
                </c:pt>
                <c:pt idx="362">
                  <c:v>0</c:v>
                </c:pt>
                <c:pt idx="363">
                  <c:v>0</c:v>
                </c:pt>
                <c:pt idx="364">
                  <c:v>0</c:v>
                </c:pt>
                <c:pt idx="365">
                  <c:v>0</c:v>
                </c:pt>
                <c:pt idx="366">
                  <c:v>0</c:v>
                </c:pt>
                <c:pt idx="367">
                  <c:v>4</c:v>
                </c:pt>
                <c:pt idx="368">
                  <c:v>7</c:v>
                </c:pt>
                <c:pt idx="369">
                  <c:v>0</c:v>
                </c:pt>
                <c:pt idx="370">
                  <c:v>5</c:v>
                </c:pt>
                <c:pt idx="371">
                  <c:v>0</c:v>
                </c:pt>
                <c:pt idx="372">
                  <c:v>5</c:v>
                </c:pt>
                <c:pt idx="373">
                  <c:v>3</c:v>
                </c:pt>
                <c:pt idx="374">
                  <c:v>3</c:v>
                </c:pt>
                <c:pt idx="375">
                  <c:v>1</c:v>
                </c:pt>
                <c:pt idx="376">
                  <c:v>2</c:v>
                </c:pt>
                <c:pt idx="377">
                  <c:v>3</c:v>
                </c:pt>
                <c:pt idx="378">
                  <c:v>0</c:v>
                </c:pt>
                <c:pt idx="379">
                  <c:v>0</c:v>
                </c:pt>
                <c:pt idx="380">
                  <c:v>2</c:v>
                </c:pt>
                <c:pt idx="381">
                  <c:v>0</c:v>
                </c:pt>
                <c:pt idx="382">
                  <c:v>1</c:v>
                </c:pt>
                <c:pt idx="383">
                  <c:v>0</c:v>
                </c:pt>
                <c:pt idx="384">
                  <c:v>0</c:v>
                </c:pt>
                <c:pt idx="385">
                  <c:v>0</c:v>
                </c:pt>
                <c:pt idx="386">
                  <c:v>0</c:v>
                </c:pt>
                <c:pt idx="387">
                  <c:v>0</c:v>
                </c:pt>
                <c:pt idx="388">
                  <c:v>1</c:v>
                </c:pt>
                <c:pt idx="389">
                  <c:v>1</c:v>
                </c:pt>
                <c:pt idx="390">
                  <c:v>0</c:v>
                </c:pt>
                <c:pt idx="391">
                  <c:v>0</c:v>
                </c:pt>
                <c:pt idx="392">
                  <c:v>0</c:v>
                </c:pt>
                <c:pt idx="393">
                  <c:v>0</c:v>
                </c:pt>
                <c:pt idx="394">
                  <c:v>0</c:v>
                </c:pt>
                <c:pt idx="395">
                  <c:v>1</c:v>
                </c:pt>
                <c:pt idx="396">
                  <c:v>0</c:v>
                </c:pt>
                <c:pt idx="397">
                  <c:v>0</c:v>
                </c:pt>
                <c:pt idx="398">
                  <c:v>0</c:v>
                </c:pt>
                <c:pt idx="399">
                  <c:v>1</c:v>
                </c:pt>
                <c:pt idx="400">
                  <c:v>0</c:v>
                </c:pt>
                <c:pt idx="401">
                  <c:v>0</c:v>
                </c:pt>
                <c:pt idx="402">
                  <c:v>0</c:v>
                </c:pt>
                <c:pt idx="403">
                  <c:v>2</c:v>
                </c:pt>
                <c:pt idx="404">
                  <c:v>2</c:v>
                </c:pt>
                <c:pt idx="405">
                  <c:v>0</c:v>
                </c:pt>
                <c:pt idx="406">
                  <c:v>1</c:v>
                </c:pt>
                <c:pt idx="407">
                  <c:v>0</c:v>
                </c:pt>
                <c:pt idx="408">
                  <c:v>1</c:v>
                </c:pt>
                <c:pt idx="409">
                  <c:v>1</c:v>
                </c:pt>
                <c:pt idx="410">
                  <c:v>0</c:v>
                </c:pt>
                <c:pt idx="411">
                  <c:v>3</c:v>
                </c:pt>
                <c:pt idx="412">
                  <c:v>0</c:v>
                </c:pt>
                <c:pt idx="413">
                  <c:v>0</c:v>
                </c:pt>
                <c:pt idx="414">
                  <c:v>0</c:v>
                </c:pt>
                <c:pt idx="415">
                  <c:v>0</c:v>
                </c:pt>
                <c:pt idx="416">
                  <c:v>2</c:v>
                </c:pt>
                <c:pt idx="417">
                  <c:v>1</c:v>
                </c:pt>
                <c:pt idx="418">
                  <c:v>1</c:v>
                </c:pt>
                <c:pt idx="419">
                  <c:v>0</c:v>
                </c:pt>
                <c:pt idx="420">
                  <c:v>2</c:v>
                </c:pt>
                <c:pt idx="421">
                  <c:v>1</c:v>
                </c:pt>
                <c:pt idx="422">
                  <c:v>1</c:v>
                </c:pt>
                <c:pt idx="423">
                  <c:v>0</c:v>
                </c:pt>
                <c:pt idx="424">
                  <c:v>2</c:v>
                </c:pt>
                <c:pt idx="425">
                  <c:v>0</c:v>
                </c:pt>
                <c:pt idx="426">
                  <c:v>1</c:v>
                </c:pt>
                <c:pt idx="427">
                  <c:v>1</c:v>
                </c:pt>
                <c:pt idx="428">
                  <c:v>1</c:v>
                </c:pt>
                <c:pt idx="429">
                  <c:v>0</c:v>
                </c:pt>
                <c:pt idx="430">
                  <c:v>0</c:v>
                </c:pt>
                <c:pt idx="431">
                  <c:v>1</c:v>
                </c:pt>
                <c:pt idx="432">
                  <c:v>3</c:v>
                </c:pt>
                <c:pt idx="433">
                  <c:v>2</c:v>
                </c:pt>
                <c:pt idx="434">
                  <c:v>1</c:v>
                </c:pt>
                <c:pt idx="435">
                  <c:v>0</c:v>
                </c:pt>
                <c:pt idx="436">
                  <c:v>2</c:v>
                </c:pt>
                <c:pt idx="437">
                  <c:v>1</c:v>
                </c:pt>
                <c:pt idx="438">
                  <c:v>0</c:v>
                </c:pt>
                <c:pt idx="439">
                  <c:v>2</c:v>
                </c:pt>
                <c:pt idx="440">
                  <c:v>1</c:v>
                </c:pt>
                <c:pt idx="441">
                  <c:v>0</c:v>
                </c:pt>
                <c:pt idx="442">
                  <c:v>1</c:v>
                </c:pt>
                <c:pt idx="443">
                  <c:v>1</c:v>
                </c:pt>
                <c:pt idx="444">
                  <c:v>2</c:v>
                </c:pt>
                <c:pt idx="445">
                  <c:v>0</c:v>
                </c:pt>
                <c:pt idx="446">
                  <c:v>1</c:v>
                </c:pt>
                <c:pt idx="447">
                  <c:v>2</c:v>
                </c:pt>
                <c:pt idx="448">
                  <c:v>1</c:v>
                </c:pt>
                <c:pt idx="449">
                  <c:v>0</c:v>
                </c:pt>
                <c:pt idx="450">
                  <c:v>0</c:v>
                </c:pt>
                <c:pt idx="451">
                  <c:v>0</c:v>
                </c:pt>
                <c:pt idx="452">
                  <c:v>2</c:v>
                </c:pt>
                <c:pt idx="453">
                  <c:v>0</c:v>
                </c:pt>
                <c:pt idx="454">
                  <c:v>0</c:v>
                </c:pt>
                <c:pt idx="455">
                  <c:v>1</c:v>
                </c:pt>
                <c:pt idx="456">
                  <c:v>0</c:v>
                </c:pt>
                <c:pt idx="457">
                  <c:v>0</c:v>
                </c:pt>
                <c:pt idx="458">
                  <c:v>1</c:v>
                </c:pt>
                <c:pt idx="459">
                  <c:v>0</c:v>
                </c:pt>
                <c:pt idx="460">
                  <c:v>1</c:v>
                </c:pt>
                <c:pt idx="461">
                  <c:v>0</c:v>
                </c:pt>
                <c:pt idx="462">
                  <c:v>0</c:v>
                </c:pt>
                <c:pt idx="463">
                  <c:v>0</c:v>
                </c:pt>
                <c:pt idx="464">
                  <c:v>2</c:v>
                </c:pt>
                <c:pt idx="465">
                  <c:v>0</c:v>
                </c:pt>
                <c:pt idx="466">
                  <c:v>1</c:v>
                </c:pt>
                <c:pt idx="467">
                  <c:v>0</c:v>
                </c:pt>
                <c:pt idx="468">
                  <c:v>2</c:v>
                </c:pt>
                <c:pt idx="469">
                  <c:v>0</c:v>
                </c:pt>
                <c:pt idx="470">
                  <c:v>0</c:v>
                </c:pt>
                <c:pt idx="471">
                  <c:v>2</c:v>
                </c:pt>
                <c:pt idx="472">
                  <c:v>0</c:v>
                </c:pt>
                <c:pt idx="473">
                  <c:v>0</c:v>
                </c:pt>
                <c:pt idx="474">
                  <c:v>2</c:v>
                </c:pt>
                <c:pt idx="475">
                  <c:v>2</c:v>
                </c:pt>
                <c:pt idx="476">
                  <c:v>0</c:v>
                </c:pt>
                <c:pt idx="477">
                  <c:v>1</c:v>
                </c:pt>
                <c:pt idx="478">
                  <c:v>0</c:v>
                </c:pt>
                <c:pt idx="479">
                  <c:v>0</c:v>
                </c:pt>
                <c:pt idx="480">
                  <c:v>1</c:v>
                </c:pt>
                <c:pt idx="481">
                  <c:v>1</c:v>
                </c:pt>
                <c:pt idx="482">
                  <c:v>1</c:v>
                </c:pt>
                <c:pt idx="483">
                  <c:v>0</c:v>
                </c:pt>
                <c:pt idx="484">
                  <c:v>3</c:v>
                </c:pt>
                <c:pt idx="485">
                  <c:v>1</c:v>
                </c:pt>
                <c:pt idx="486">
                  <c:v>1</c:v>
                </c:pt>
                <c:pt idx="487">
                  <c:v>0</c:v>
                </c:pt>
                <c:pt idx="488">
                  <c:v>2</c:v>
                </c:pt>
                <c:pt idx="489">
                  <c:v>1</c:v>
                </c:pt>
                <c:pt idx="490">
                  <c:v>1</c:v>
                </c:pt>
                <c:pt idx="491">
                  <c:v>0</c:v>
                </c:pt>
                <c:pt idx="492">
                  <c:v>0</c:v>
                </c:pt>
                <c:pt idx="493">
                  <c:v>0</c:v>
                </c:pt>
                <c:pt idx="494">
                  <c:v>1</c:v>
                </c:pt>
                <c:pt idx="495">
                  <c:v>4</c:v>
                </c:pt>
                <c:pt idx="496">
                  <c:v>3</c:v>
                </c:pt>
                <c:pt idx="497">
                  <c:v>0</c:v>
                </c:pt>
                <c:pt idx="498">
                  <c:v>1</c:v>
                </c:pt>
                <c:pt idx="499">
                  <c:v>1</c:v>
                </c:pt>
                <c:pt idx="500">
                  <c:v>0</c:v>
                </c:pt>
                <c:pt idx="501">
                  <c:v>2</c:v>
                </c:pt>
                <c:pt idx="502">
                  <c:v>3</c:v>
                </c:pt>
                <c:pt idx="503">
                  <c:v>3</c:v>
                </c:pt>
                <c:pt idx="504">
                  <c:v>1</c:v>
                </c:pt>
                <c:pt idx="505">
                  <c:v>1</c:v>
                </c:pt>
                <c:pt idx="506">
                  <c:v>4</c:v>
                </c:pt>
                <c:pt idx="507">
                  <c:v>1</c:v>
                </c:pt>
                <c:pt idx="508">
                  <c:v>0</c:v>
                </c:pt>
                <c:pt idx="509">
                  <c:v>0</c:v>
                </c:pt>
                <c:pt idx="510">
                  <c:v>1</c:v>
                </c:pt>
                <c:pt idx="511">
                  <c:v>0</c:v>
                </c:pt>
                <c:pt idx="512">
                  <c:v>2</c:v>
                </c:pt>
                <c:pt idx="513">
                  <c:v>0</c:v>
                </c:pt>
                <c:pt idx="514">
                  <c:v>1</c:v>
                </c:pt>
                <c:pt idx="515">
                  <c:v>0</c:v>
                </c:pt>
                <c:pt idx="516">
                  <c:v>0</c:v>
                </c:pt>
                <c:pt idx="517">
                  <c:v>0</c:v>
                </c:pt>
                <c:pt idx="518">
                  <c:v>0</c:v>
                </c:pt>
                <c:pt idx="519">
                  <c:v>1</c:v>
                </c:pt>
                <c:pt idx="520">
                  <c:v>0</c:v>
                </c:pt>
                <c:pt idx="521">
                  <c:v>0</c:v>
                </c:pt>
                <c:pt idx="522">
                  <c:v>0</c:v>
                </c:pt>
                <c:pt idx="523">
                  <c:v>0</c:v>
                </c:pt>
                <c:pt idx="524">
                  <c:v>1</c:v>
                </c:pt>
                <c:pt idx="525">
                  <c:v>0</c:v>
                </c:pt>
                <c:pt idx="526">
                  <c:v>0</c:v>
                </c:pt>
                <c:pt idx="527">
                  <c:v>2</c:v>
                </c:pt>
                <c:pt idx="528">
                  <c:v>1</c:v>
                </c:pt>
                <c:pt idx="529">
                  <c:v>1</c:v>
                </c:pt>
                <c:pt idx="530">
                  <c:v>1</c:v>
                </c:pt>
                <c:pt idx="531">
                  <c:v>2</c:v>
                </c:pt>
                <c:pt idx="532">
                  <c:v>1</c:v>
                </c:pt>
                <c:pt idx="533">
                  <c:v>1</c:v>
                </c:pt>
                <c:pt idx="534">
                  <c:v>1</c:v>
                </c:pt>
                <c:pt idx="535">
                  <c:v>2</c:v>
                </c:pt>
                <c:pt idx="536">
                  <c:v>1</c:v>
                </c:pt>
                <c:pt idx="537">
                  <c:v>1</c:v>
                </c:pt>
                <c:pt idx="538">
                  <c:v>0</c:v>
                </c:pt>
                <c:pt idx="539">
                  <c:v>0</c:v>
                </c:pt>
                <c:pt idx="540">
                  <c:v>2</c:v>
                </c:pt>
                <c:pt idx="541">
                  <c:v>1</c:v>
                </c:pt>
                <c:pt idx="542">
                  <c:v>1</c:v>
                </c:pt>
                <c:pt idx="543">
                  <c:v>2</c:v>
                </c:pt>
                <c:pt idx="544">
                  <c:v>3</c:v>
                </c:pt>
                <c:pt idx="545">
                  <c:v>0</c:v>
                </c:pt>
                <c:pt idx="546">
                  <c:v>1</c:v>
                </c:pt>
                <c:pt idx="547">
                  <c:v>0</c:v>
                </c:pt>
                <c:pt idx="548">
                  <c:v>3</c:v>
                </c:pt>
                <c:pt idx="549">
                  <c:v>0</c:v>
                </c:pt>
                <c:pt idx="550">
                  <c:v>0</c:v>
                </c:pt>
                <c:pt idx="551">
                  <c:v>1</c:v>
                </c:pt>
                <c:pt idx="552">
                  <c:v>2</c:v>
                </c:pt>
                <c:pt idx="553">
                  <c:v>1</c:v>
                </c:pt>
                <c:pt idx="554">
                  <c:v>1</c:v>
                </c:pt>
                <c:pt idx="555">
                  <c:v>0</c:v>
                </c:pt>
                <c:pt idx="556">
                  <c:v>2</c:v>
                </c:pt>
                <c:pt idx="557">
                  <c:v>1</c:v>
                </c:pt>
                <c:pt idx="558">
                  <c:v>0</c:v>
                </c:pt>
                <c:pt idx="559">
                  <c:v>4</c:v>
                </c:pt>
                <c:pt idx="560">
                  <c:v>8</c:v>
                </c:pt>
                <c:pt idx="561">
                  <c:v>3</c:v>
                </c:pt>
                <c:pt idx="562">
                  <c:v>2</c:v>
                </c:pt>
                <c:pt idx="563">
                  <c:v>3</c:v>
                </c:pt>
                <c:pt idx="564">
                  <c:v>2</c:v>
                </c:pt>
                <c:pt idx="565">
                  <c:v>0</c:v>
                </c:pt>
                <c:pt idx="566">
                  <c:v>1</c:v>
                </c:pt>
                <c:pt idx="567">
                  <c:v>1</c:v>
                </c:pt>
                <c:pt idx="568">
                  <c:v>5</c:v>
                </c:pt>
                <c:pt idx="569">
                  <c:v>1</c:v>
                </c:pt>
                <c:pt idx="570">
                  <c:v>2</c:v>
                </c:pt>
                <c:pt idx="571">
                  <c:v>1</c:v>
                </c:pt>
                <c:pt idx="572">
                  <c:v>1</c:v>
                </c:pt>
                <c:pt idx="573">
                  <c:v>0</c:v>
                </c:pt>
                <c:pt idx="574">
                  <c:v>2</c:v>
                </c:pt>
                <c:pt idx="575">
                  <c:v>2</c:v>
                </c:pt>
                <c:pt idx="576">
                  <c:v>6</c:v>
                </c:pt>
                <c:pt idx="577">
                  <c:v>1</c:v>
                </c:pt>
                <c:pt idx="578">
                  <c:v>0</c:v>
                </c:pt>
                <c:pt idx="579">
                  <c:v>2</c:v>
                </c:pt>
                <c:pt idx="580">
                  <c:v>3</c:v>
                </c:pt>
                <c:pt idx="581">
                  <c:v>0</c:v>
                </c:pt>
                <c:pt idx="582">
                  <c:v>2</c:v>
                </c:pt>
                <c:pt idx="583">
                  <c:v>3</c:v>
                </c:pt>
                <c:pt idx="584">
                  <c:v>3</c:v>
                </c:pt>
                <c:pt idx="585">
                  <c:v>1</c:v>
                </c:pt>
                <c:pt idx="586">
                  <c:v>4</c:v>
                </c:pt>
                <c:pt idx="587">
                  <c:v>0</c:v>
                </c:pt>
                <c:pt idx="588">
                  <c:v>2</c:v>
                </c:pt>
                <c:pt idx="589">
                  <c:v>0</c:v>
                </c:pt>
                <c:pt idx="590">
                  <c:v>2</c:v>
                </c:pt>
                <c:pt idx="591">
                  <c:v>4</c:v>
                </c:pt>
                <c:pt idx="592">
                  <c:v>6</c:v>
                </c:pt>
                <c:pt idx="593">
                  <c:v>3</c:v>
                </c:pt>
                <c:pt idx="594">
                  <c:v>2</c:v>
                </c:pt>
                <c:pt idx="595">
                  <c:v>2</c:v>
                </c:pt>
                <c:pt idx="596">
                  <c:v>3</c:v>
                </c:pt>
                <c:pt idx="597">
                  <c:v>1</c:v>
                </c:pt>
                <c:pt idx="598">
                  <c:v>2</c:v>
                </c:pt>
                <c:pt idx="599">
                  <c:v>2</c:v>
                </c:pt>
                <c:pt idx="600">
                  <c:v>7</c:v>
                </c:pt>
                <c:pt idx="601">
                  <c:v>2</c:v>
                </c:pt>
                <c:pt idx="602">
                  <c:v>0</c:v>
                </c:pt>
                <c:pt idx="603">
                  <c:v>3</c:v>
                </c:pt>
                <c:pt idx="604">
                  <c:v>5</c:v>
                </c:pt>
                <c:pt idx="605">
                  <c:v>0</c:v>
                </c:pt>
                <c:pt idx="606">
                  <c:v>3</c:v>
                </c:pt>
                <c:pt idx="607">
                  <c:v>4</c:v>
                </c:pt>
                <c:pt idx="608">
                  <c:v>11</c:v>
                </c:pt>
                <c:pt idx="609">
                  <c:v>3</c:v>
                </c:pt>
                <c:pt idx="610">
                  <c:v>3</c:v>
                </c:pt>
                <c:pt idx="611">
                  <c:v>1</c:v>
                </c:pt>
                <c:pt idx="612">
                  <c:v>0</c:v>
                </c:pt>
                <c:pt idx="613">
                  <c:v>0</c:v>
                </c:pt>
                <c:pt idx="614">
                  <c:v>1</c:v>
                </c:pt>
                <c:pt idx="615">
                  <c:v>1</c:v>
                </c:pt>
                <c:pt idx="616">
                  <c:v>4</c:v>
                </c:pt>
                <c:pt idx="617">
                  <c:v>1</c:v>
                </c:pt>
                <c:pt idx="618">
                  <c:v>3</c:v>
                </c:pt>
                <c:pt idx="619">
                  <c:v>1</c:v>
                </c:pt>
                <c:pt idx="620">
                  <c:v>4</c:v>
                </c:pt>
                <c:pt idx="621">
                  <c:v>0</c:v>
                </c:pt>
                <c:pt idx="622">
                  <c:v>2</c:v>
                </c:pt>
                <c:pt idx="623">
                  <c:v>12</c:v>
                </c:pt>
                <c:pt idx="624">
                  <c:v>24</c:v>
                </c:pt>
                <c:pt idx="625">
                  <c:v>6</c:v>
                </c:pt>
                <c:pt idx="626">
                  <c:v>12</c:v>
                </c:pt>
                <c:pt idx="627">
                  <c:v>2</c:v>
                </c:pt>
                <c:pt idx="628">
                  <c:v>6</c:v>
                </c:pt>
                <c:pt idx="629">
                  <c:v>5</c:v>
                </c:pt>
                <c:pt idx="630">
                  <c:v>2</c:v>
                </c:pt>
                <c:pt idx="631">
                  <c:v>5</c:v>
                </c:pt>
                <c:pt idx="632">
                  <c:v>12</c:v>
                </c:pt>
                <c:pt idx="633">
                  <c:v>3</c:v>
                </c:pt>
                <c:pt idx="634">
                  <c:v>9</c:v>
                </c:pt>
                <c:pt idx="635">
                  <c:v>2</c:v>
                </c:pt>
                <c:pt idx="636">
                  <c:v>6</c:v>
                </c:pt>
                <c:pt idx="637">
                  <c:v>2</c:v>
                </c:pt>
                <c:pt idx="638">
                  <c:v>1</c:v>
                </c:pt>
                <c:pt idx="639">
                  <c:v>0</c:v>
                </c:pt>
                <c:pt idx="640">
                  <c:v>2</c:v>
                </c:pt>
                <c:pt idx="641">
                  <c:v>0</c:v>
                </c:pt>
                <c:pt idx="642">
                  <c:v>1</c:v>
                </c:pt>
                <c:pt idx="643">
                  <c:v>0</c:v>
                </c:pt>
                <c:pt idx="644">
                  <c:v>0</c:v>
                </c:pt>
                <c:pt idx="645">
                  <c:v>0</c:v>
                </c:pt>
                <c:pt idx="646">
                  <c:v>0</c:v>
                </c:pt>
                <c:pt idx="647">
                  <c:v>0</c:v>
                </c:pt>
                <c:pt idx="648">
                  <c:v>0</c:v>
                </c:pt>
                <c:pt idx="649">
                  <c:v>0</c:v>
                </c:pt>
                <c:pt idx="650">
                  <c:v>1</c:v>
                </c:pt>
                <c:pt idx="651">
                  <c:v>0</c:v>
                </c:pt>
                <c:pt idx="652">
                  <c:v>0</c:v>
                </c:pt>
                <c:pt idx="653">
                  <c:v>0</c:v>
                </c:pt>
                <c:pt idx="654">
                  <c:v>1</c:v>
                </c:pt>
                <c:pt idx="655">
                  <c:v>1</c:v>
                </c:pt>
                <c:pt idx="656">
                  <c:v>0</c:v>
                </c:pt>
                <c:pt idx="657">
                  <c:v>1</c:v>
                </c:pt>
                <c:pt idx="658">
                  <c:v>1</c:v>
                </c:pt>
                <c:pt idx="659">
                  <c:v>1</c:v>
                </c:pt>
                <c:pt idx="660">
                  <c:v>1</c:v>
                </c:pt>
                <c:pt idx="661">
                  <c:v>1</c:v>
                </c:pt>
                <c:pt idx="662">
                  <c:v>0</c:v>
                </c:pt>
                <c:pt idx="663">
                  <c:v>0</c:v>
                </c:pt>
                <c:pt idx="664">
                  <c:v>1</c:v>
                </c:pt>
                <c:pt idx="665">
                  <c:v>0</c:v>
                </c:pt>
                <c:pt idx="666">
                  <c:v>0</c:v>
                </c:pt>
                <c:pt idx="667">
                  <c:v>1</c:v>
                </c:pt>
                <c:pt idx="668">
                  <c:v>0</c:v>
                </c:pt>
                <c:pt idx="669">
                  <c:v>0</c:v>
                </c:pt>
                <c:pt idx="670">
                  <c:v>0</c:v>
                </c:pt>
                <c:pt idx="671">
                  <c:v>1</c:v>
                </c:pt>
                <c:pt idx="672">
                  <c:v>0</c:v>
                </c:pt>
                <c:pt idx="673">
                  <c:v>2</c:v>
                </c:pt>
                <c:pt idx="674">
                  <c:v>1</c:v>
                </c:pt>
                <c:pt idx="675">
                  <c:v>0</c:v>
                </c:pt>
                <c:pt idx="676">
                  <c:v>0</c:v>
                </c:pt>
                <c:pt idx="677">
                  <c:v>0</c:v>
                </c:pt>
                <c:pt idx="678">
                  <c:v>0</c:v>
                </c:pt>
                <c:pt idx="679">
                  <c:v>1</c:v>
                </c:pt>
                <c:pt idx="680">
                  <c:v>0</c:v>
                </c:pt>
                <c:pt idx="681">
                  <c:v>1</c:v>
                </c:pt>
                <c:pt idx="682">
                  <c:v>1</c:v>
                </c:pt>
                <c:pt idx="683">
                  <c:v>0</c:v>
                </c:pt>
                <c:pt idx="684">
                  <c:v>1</c:v>
                </c:pt>
                <c:pt idx="685">
                  <c:v>0</c:v>
                </c:pt>
                <c:pt idx="686">
                  <c:v>0</c:v>
                </c:pt>
                <c:pt idx="687">
                  <c:v>3</c:v>
                </c:pt>
                <c:pt idx="688">
                  <c:v>2</c:v>
                </c:pt>
                <c:pt idx="689">
                  <c:v>1</c:v>
                </c:pt>
                <c:pt idx="690">
                  <c:v>2</c:v>
                </c:pt>
                <c:pt idx="691">
                  <c:v>0</c:v>
                </c:pt>
                <c:pt idx="692">
                  <c:v>0</c:v>
                </c:pt>
                <c:pt idx="693">
                  <c:v>1</c:v>
                </c:pt>
                <c:pt idx="694">
                  <c:v>1</c:v>
                </c:pt>
                <c:pt idx="695">
                  <c:v>0</c:v>
                </c:pt>
                <c:pt idx="696">
                  <c:v>3</c:v>
                </c:pt>
                <c:pt idx="697">
                  <c:v>2</c:v>
                </c:pt>
                <c:pt idx="698">
                  <c:v>0</c:v>
                </c:pt>
                <c:pt idx="699">
                  <c:v>0</c:v>
                </c:pt>
                <c:pt idx="700">
                  <c:v>0</c:v>
                </c:pt>
                <c:pt idx="701">
                  <c:v>2</c:v>
                </c:pt>
                <c:pt idx="702">
                  <c:v>2</c:v>
                </c:pt>
                <c:pt idx="703">
                  <c:v>1</c:v>
                </c:pt>
                <c:pt idx="704">
                  <c:v>1</c:v>
                </c:pt>
                <c:pt idx="705">
                  <c:v>0</c:v>
                </c:pt>
                <c:pt idx="706">
                  <c:v>0</c:v>
                </c:pt>
                <c:pt idx="707">
                  <c:v>1</c:v>
                </c:pt>
                <c:pt idx="708">
                  <c:v>0</c:v>
                </c:pt>
                <c:pt idx="709">
                  <c:v>2</c:v>
                </c:pt>
                <c:pt idx="710">
                  <c:v>1</c:v>
                </c:pt>
                <c:pt idx="711">
                  <c:v>3</c:v>
                </c:pt>
                <c:pt idx="712">
                  <c:v>0</c:v>
                </c:pt>
                <c:pt idx="713">
                  <c:v>1</c:v>
                </c:pt>
                <c:pt idx="714">
                  <c:v>0</c:v>
                </c:pt>
                <c:pt idx="715">
                  <c:v>0</c:v>
                </c:pt>
                <c:pt idx="716">
                  <c:v>0</c:v>
                </c:pt>
                <c:pt idx="717">
                  <c:v>0</c:v>
                </c:pt>
                <c:pt idx="718">
                  <c:v>1</c:v>
                </c:pt>
                <c:pt idx="719">
                  <c:v>3</c:v>
                </c:pt>
                <c:pt idx="720">
                  <c:v>2</c:v>
                </c:pt>
                <c:pt idx="721">
                  <c:v>0</c:v>
                </c:pt>
                <c:pt idx="722">
                  <c:v>2</c:v>
                </c:pt>
                <c:pt idx="723">
                  <c:v>0</c:v>
                </c:pt>
                <c:pt idx="724">
                  <c:v>1</c:v>
                </c:pt>
                <c:pt idx="725">
                  <c:v>1</c:v>
                </c:pt>
                <c:pt idx="726">
                  <c:v>1</c:v>
                </c:pt>
                <c:pt idx="727">
                  <c:v>3</c:v>
                </c:pt>
                <c:pt idx="728">
                  <c:v>2</c:v>
                </c:pt>
                <c:pt idx="729">
                  <c:v>0</c:v>
                </c:pt>
                <c:pt idx="730">
                  <c:v>0</c:v>
                </c:pt>
                <c:pt idx="731">
                  <c:v>0</c:v>
                </c:pt>
                <c:pt idx="732">
                  <c:v>0</c:v>
                </c:pt>
                <c:pt idx="733">
                  <c:v>2</c:v>
                </c:pt>
                <c:pt idx="734">
                  <c:v>1</c:v>
                </c:pt>
                <c:pt idx="735">
                  <c:v>2</c:v>
                </c:pt>
                <c:pt idx="736">
                  <c:v>2</c:v>
                </c:pt>
                <c:pt idx="737">
                  <c:v>1</c:v>
                </c:pt>
                <c:pt idx="738">
                  <c:v>0</c:v>
                </c:pt>
                <c:pt idx="739">
                  <c:v>3</c:v>
                </c:pt>
                <c:pt idx="740">
                  <c:v>0</c:v>
                </c:pt>
                <c:pt idx="741">
                  <c:v>1</c:v>
                </c:pt>
                <c:pt idx="742">
                  <c:v>1</c:v>
                </c:pt>
                <c:pt idx="743">
                  <c:v>0</c:v>
                </c:pt>
                <c:pt idx="744">
                  <c:v>1</c:v>
                </c:pt>
                <c:pt idx="745">
                  <c:v>2</c:v>
                </c:pt>
                <c:pt idx="746">
                  <c:v>2</c:v>
                </c:pt>
                <c:pt idx="747">
                  <c:v>0</c:v>
                </c:pt>
                <c:pt idx="748">
                  <c:v>1</c:v>
                </c:pt>
                <c:pt idx="749">
                  <c:v>1</c:v>
                </c:pt>
                <c:pt idx="750">
                  <c:v>0</c:v>
                </c:pt>
                <c:pt idx="751">
                  <c:v>3</c:v>
                </c:pt>
                <c:pt idx="752">
                  <c:v>3</c:v>
                </c:pt>
                <c:pt idx="753">
                  <c:v>1</c:v>
                </c:pt>
                <c:pt idx="754">
                  <c:v>1</c:v>
                </c:pt>
                <c:pt idx="755">
                  <c:v>1</c:v>
                </c:pt>
                <c:pt idx="756">
                  <c:v>6</c:v>
                </c:pt>
                <c:pt idx="757">
                  <c:v>0</c:v>
                </c:pt>
                <c:pt idx="758">
                  <c:v>7</c:v>
                </c:pt>
                <c:pt idx="759">
                  <c:v>2</c:v>
                </c:pt>
                <c:pt idx="760">
                  <c:v>5</c:v>
                </c:pt>
                <c:pt idx="761">
                  <c:v>1</c:v>
                </c:pt>
                <c:pt idx="762">
                  <c:v>4</c:v>
                </c:pt>
                <c:pt idx="763">
                  <c:v>1</c:v>
                </c:pt>
                <c:pt idx="764">
                  <c:v>3</c:v>
                </c:pt>
                <c:pt idx="765">
                  <c:v>3</c:v>
                </c:pt>
                <c:pt idx="766">
                  <c:v>2</c:v>
                </c:pt>
                <c:pt idx="767">
                  <c:v>0</c:v>
                </c:pt>
                <c:pt idx="768">
                  <c:v>0</c:v>
                </c:pt>
                <c:pt idx="769">
                  <c:v>0</c:v>
                </c:pt>
                <c:pt idx="770">
                  <c:v>0</c:v>
                </c:pt>
                <c:pt idx="771">
                  <c:v>0</c:v>
                </c:pt>
                <c:pt idx="772">
                  <c:v>0</c:v>
                </c:pt>
                <c:pt idx="773">
                  <c:v>0</c:v>
                </c:pt>
                <c:pt idx="774">
                  <c:v>0</c:v>
                </c:pt>
                <c:pt idx="775">
                  <c:v>0</c:v>
                </c:pt>
                <c:pt idx="776">
                  <c:v>1</c:v>
                </c:pt>
                <c:pt idx="777">
                  <c:v>0</c:v>
                </c:pt>
                <c:pt idx="778">
                  <c:v>0</c:v>
                </c:pt>
                <c:pt idx="779">
                  <c:v>0</c:v>
                </c:pt>
                <c:pt idx="780">
                  <c:v>0</c:v>
                </c:pt>
                <c:pt idx="781">
                  <c:v>0</c:v>
                </c:pt>
                <c:pt idx="782">
                  <c:v>0</c:v>
                </c:pt>
                <c:pt idx="783">
                  <c:v>0</c:v>
                </c:pt>
                <c:pt idx="784">
                  <c:v>1</c:v>
                </c:pt>
                <c:pt idx="785">
                  <c:v>1</c:v>
                </c:pt>
                <c:pt idx="786">
                  <c:v>1</c:v>
                </c:pt>
                <c:pt idx="787">
                  <c:v>0</c:v>
                </c:pt>
                <c:pt idx="788">
                  <c:v>0</c:v>
                </c:pt>
                <c:pt idx="789">
                  <c:v>0</c:v>
                </c:pt>
                <c:pt idx="790">
                  <c:v>1</c:v>
                </c:pt>
                <c:pt idx="791">
                  <c:v>0</c:v>
                </c:pt>
                <c:pt idx="792">
                  <c:v>1</c:v>
                </c:pt>
                <c:pt idx="793">
                  <c:v>0</c:v>
                </c:pt>
                <c:pt idx="794">
                  <c:v>0</c:v>
                </c:pt>
                <c:pt idx="795">
                  <c:v>1</c:v>
                </c:pt>
                <c:pt idx="796">
                  <c:v>0</c:v>
                </c:pt>
                <c:pt idx="797">
                  <c:v>2</c:v>
                </c:pt>
                <c:pt idx="798">
                  <c:v>1</c:v>
                </c:pt>
                <c:pt idx="799">
                  <c:v>2</c:v>
                </c:pt>
                <c:pt idx="800">
                  <c:v>1</c:v>
                </c:pt>
                <c:pt idx="801">
                  <c:v>0</c:v>
                </c:pt>
                <c:pt idx="802">
                  <c:v>2</c:v>
                </c:pt>
                <c:pt idx="803">
                  <c:v>0</c:v>
                </c:pt>
                <c:pt idx="804">
                  <c:v>1</c:v>
                </c:pt>
                <c:pt idx="805">
                  <c:v>0</c:v>
                </c:pt>
                <c:pt idx="806">
                  <c:v>0</c:v>
                </c:pt>
                <c:pt idx="807">
                  <c:v>2</c:v>
                </c:pt>
                <c:pt idx="808">
                  <c:v>4</c:v>
                </c:pt>
                <c:pt idx="809">
                  <c:v>2</c:v>
                </c:pt>
                <c:pt idx="810">
                  <c:v>0</c:v>
                </c:pt>
                <c:pt idx="811">
                  <c:v>1</c:v>
                </c:pt>
                <c:pt idx="812">
                  <c:v>0</c:v>
                </c:pt>
                <c:pt idx="813">
                  <c:v>0</c:v>
                </c:pt>
                <c:pt idx="814">
                  <c:v>0</c:v>
                </c:pt>
                <c:pt idx="815">
                  <c:v>0</c:v>
                </c:pt>
                <c:pt idx="816">
                  <c:v>2</c:v>
                </c:pt>
                <c:pt idx="817">
                  <c:v>0</c:v>
                </c:pt>
                <c:pt idx="818">
                  <c:v>1</c:v>
                </c:pt>
                <c:pt idx="819">
                  <c:v>0</c:v>
                </c:pt>
                <c:pt idx="820">
                  <c:v>3</c:v>
                </c:pt>
                <c:pt idx="821">
                  <c:v>1</c:v>
                </c:pt>
                <c:pt idx="822">
                  <c:v>1</c:v>
                </c:pt>
                <c:pt idx="823">
                  <c:v>0</c:v>
                </c:pt>
                <c:pt idx="824">
                  <c:v>2</c:v>
                </c:pt>
                <c:pt idx="825">
                  <c:v>0</c:v>
                </c:pt>
                <c:pt idx="826">
                  <c:v>0</c:v>
                </c:pt>
                <c:pt idx="827">
                  <c:v>0</c:v>
                </c:pt>
                <c:pt idx="828">
                  <c:v>1</c:v>
                </c:pt>
                <c:pt idx="829">
                  <c:v>1</c:v>
                </c:pt>
                <c:pt idx="830">
                  <c:v>1</c:v>
                </c:pt>
                <c:pt idx="831">
                  <c:v>1</c:v>
                </c:pt>
                <c:pt idx="832">
                  <c:v>2</c:v>
                </c:pt>
                <c:pt idx="833">
                  <c:v>1</c:v>
                </c:pt>
                <c:pt idx="834">
                  <c:v>1</c:v>
                </c:pt>
                <c:pt idx="835">
                  <c:v>0</c:v>
                </c:pt>
                <c:pt idx="836">
                  <c:v>0</c:v>
                </c:pt>
                <c:pt idx="837">
                  <c:v>0</c:v>
                </c:pt>
                <c:pt idx="838">
                  <c:v>0</c:v>
                </c:pt>
                <c:pt idx="839">
                  <c:v>0</c:v>
                </c:pt>
                <c:pt idx="840">
                  <c:v>0</c:v>
                </c:pt>
                <c:pt idx="841">
                  <c:v>1</c:v>
                </c:pt>
                <c:pt idx="842">
                  <c:v>1</c:v>
                </c:pt>
                <c:pt idx="843">
                  <c:v>1</c:v>
                </c:pt>
                <c:pt idx="844">
                  <c:v>1</c:v>
                </c:pt>
                <c:pt idx="845">
                  <c:v>0</c:v>
                </c:pt>
                <c:pt idx="846">
                  <c:v>0</c:v>
                </c:pt>
                <c:pt idx="847">
                  <c:v>4</c:v>
                </c:pt>
                <c:pt idx="848">
                  <c:v>5</c:v>
                </c:pt>
                <c:pt idx="849">
                  <c:v>0</c:v>
                </c:pt>
                <c:pt idx="850">
                  <c:v>2</c:v>
                </c:pt>
                <c:pt idx="851">
                  <c:v>0</c:v>
                </c:pt>
                <c:pt idx="852">
                  <c:v>0</c:v>
                </c:pt>
                <c:pt idx="853">
                  <c:v>2</c:v>
                </c:pt>
                <c:pt idx="854">
                  <c:v>0</c:v>
                </c:pt>
                <c:pt idx="855">
                  <c:v>0</c:v>
                </c:pt>
                <c:pt idx="856">
                  <c:v>1</c:v>
                </c:pt>
                <c:pt idx="857">
                  <c:v>1</c:v>
                </c:pt>
                <c:pt idx="858">
                  <c:v>1</c:v>
                </c:pt>
                <c:pt idx="859">
                  <c:v>2</c:v>
                </c:pt>
                <c:pt idx="860">
                  <c:v>1</c:v>
                </c:pt>
                <c:pt idx="861">
                  <c:v>0</c:v>
                </c:pt>
                <c:pt idx="862">
                  <c:v>0</c:v>
                </c:pt>
                <c:pt idx="863">
                  <c:v>2</c:v>
                </c:pt>
                <c:pt idx="864">
                  <c:v>6</c:v>
                </c:pt>
                <c:pt idx="865">
                  <c:v>5</c:v>
                </c:pt>
                <c:pt idx="866">
                  <c:v>0</c:v>
                </c:pt>
                <c:pt idx="867">
                  <c:v>0</c:v>
                </c:pt>
                <c:pt idx="868">
                  <c:v>1</c:v>
                </c:pt>
                <c:pt idx="869">
                  <c:v>1</c:v>
                </c:pt>
                <c:pt idx="870">
                  <c:v>2</c:v>
                </c:pt>
                <c:pt idx="871">
                  <c:v>2</c:v>
                </c:pt>
                <c:pt idx="872">
                  <c:v>4</c:v>
                </c:pt>
                <c:pt idx="873">
                  <c:v>0</c:v>
                </c:pt>
                <c:pt idx="874">
                  <c:v>0</c:v>
                </c:pt>
                <c:pt idx="875">
                  <c:v>2</c:v>
                </c:pt>
                <c:pt idx="876">
                  <c:v>1</c:v>
                </c:pt>
                <c:pt idx="877">
                  <c:v>0</c:v>
                </c:pt>
                <c:pt idx="878">
                  <c:v>0</c:v>
                </c:pt>
                <c:pt idx="879">
                  <c:v>4</c:v>
                </c:pt>
                <c:pt idx="880">
                  <c:v>7</c:v>
                </c:pt>
                <c:pt idx="881">
                  <c:v>2</c:v>
                </c:pt>
                <c:pt idx="882">
                  <c:v>4</c:v>
                </c:pt>
                <c:pt idx="883">
                  <c:v>3</c:v>
                </c:pt>
                <c:pt idx="884">
                  <c:v>3</c:v>
                </c:pt>
                <c:pt idx="885">
                  <c:v>1</c:v>
                </c:pt>
                <c:pt idx="886">
                  <c:v>2</c:v>
                </c:pt>
                <c:pt idx="887">
                  <c:v>1</c:v>
                </c:pt>
                <c:pt idx="888">
                  <c:v>6</c:v>
                </c:pt>
                <c:pt idx="889">
                  <c:v>2</c:v>
                </c:pt>
                <c:pt idx="890">
                  <c:v>2</c:v>
                </c:pt>
                <c:pt idx="891">
                  <c:v>4</c:v>
                </c:pt>
                <c:pt idx="892">
                  <c:v>2</c:v>
                </c:pt>
                <c:pt idx="893">
                  <c:v>2</c:v>
                </c:pt>
                <c:pt idx="894">
                  <c:v>0</c:v>
                </c:pt>
                <c:pt idx="895">
                  <c:v>0</c:v>
                </c:pt>
                <c:pt idx="896">
                  <c:v>2</c:v>
                </c:pt>
                <c:pt idx="897">
                  <c:v>0</c:v>
                </c:pt>
                <c:pt idx="898">
                  <c:v>1</c:v>
                </c:pt>
                <c:pt idx="899">
                  <c:v>1</c:v>
                </c:pt>
                <c:pt idx="900">
                  <c:v>0</c:v>
                </c:pt>
                <c:pt idx="901">
                  <c:v>1</c:v>
                </c:pt>
                <c:pt idx="902">
                  <c:v>0</c:v>
                </c:pt>
                <c:pt idx="903">
                  <c:v>0</c:v>
                </c:pt>
                <c:pt idx="904">
                  <c:v>1</c:v>
                </c:pt>
                <c:pt idx="905">
                  <c:v>0</c:v>
                </c:pt>
                <c:pt idx="906">
                  <c:v>0</c:v>
                </c:pt>
                <c:pt idx="907">
                  <c:v>0</c:v>
                </c:pt>
                <c:pt idx="908">
                  <c:v>0</c:v>
                </c:pt>
                <c:pt idx="909">
                  <c:v>0</c:v>
                </c:pt>
                <c:pt idx="910">
                  <c:v>0</c:v>
                </c:pt>
                <c:pt idx="911">
                  <c:v>2</c:v>
                </c:pt>
                <c:pt idx="912">
                  <c:v>1</c:v>
                </c:pt>
                <c:pt idx="913">
                  <c:v>0</c:v>
                </c:pt>
                <c:pt idx="914">
                  <c:v>0</c:v>
                </c:pt>
                <c:pt idx="915">
                  <c:v>0</c:v>
                </c:pt>
                <c:pt idx="916">
                  <c:v>0</c:v>
                </c:pt>
                <c:pt idx="917">
                  <c:v>1</c:v>
                </c:pt>
                <c:pt idx="918">
                  <c:v>0</c:v>
                </c:pt>
                <c:pt idx="919">
                  <c:v>2</c:v>
                </c:pt>
                <c:pt idx="920">
                  <c:v>0</c:v>
                </c:pt>
                <c:pt idx="921">
                  <c:v>0</c:v>
                </c:pt>
                <c:pt idx="922">
                  <c:v>0</c:v>
                </c:pt>
                <c:pt idx="923">
                  <c:v>0</c:v>
                </c:pt>
                <c:pt idx="924">
                  <c:v>0</c:v>
                </c:pt>
                <c:pt idx="925">
                  <c:v>1</c:v>
                </c:pt>
                <c:pt idx="926">
                  <c:v>1</c:v>
                </c:pt>
                <c:pt idx="927">
                  <c:v>1</c:v>
                </c:pt>
                <c:pt idx="928">
                  <c:v>1</c:v>
                </c:pt>
                <c:pt idx="929">
                  <c:v>0</c:v>
                </c:pt>
                <c:pt idx="930">
                  <c:v>2</c:v>
                </c:pt>
                <c:pt idx="931">
                  <c:v>0</c:v>
                </c:pt>
                <c:pt idx="932">
                  <c:v>0</c:v>
                </c:pt>
                <c:pt idx="933">
                  <c:v>0</c:v>
                </c:pt>
                <c:pt idx="934">
                  <c:v>0</c:v>
                </c:pt>
                <c:pt idx="935">
                  <c:v>0</c:v>
                </c:pt>
                <c:pt idx="936">
                  <c:v>1</c:v>
                </c:pt>
                <c:pt idx="937">
                  <c:v>0</c:v>
                </c:pt>
                <c:pt idx="938">
                  <c:v>0</c:v>
                </c:pt>
                <c:pt idx="939">
                  <c:v>0</c:v>
                </c:pt>
                <c:pt idx="940">
                  <c:v>0</c:v>
                </c:pt>
                <c:pt idx="941">
                  <c:v>1</c:v>
                </c:pt>
                <c:pt idx="942">
                  <c:v>1</c:v>
                </c:pt>
                <c:pt idx="943">
                  <c:v>3</c:v>
                </c:pt>
                <c:pt idx="944">
                  <c:v>1</c:v>
                </c:pt>
                <c:pt idx="945">
                  <c:v>0</c:v>
                </c:pt>
                <c:pt idx="946">
                  <c:v>0</c:v>
                </c:pt>
                <c:pt idx="947">
                  <c:v>0</c:v>
                </c:pt>
                <c:pt idx="948">
                  <c:v>1</c:v>
                </c:pt>
                <c:pt idx="949">
                  <c:v>0</c:v>
                </c:pt>
                <c:pt idx="950">
                  <c:v>2</c:v>
                </c:pt>
                <c:pt idx="951">
                  <c:v>1</c:v>
                </c:pt>
                <c:pt idx="952">
                  <c:v>1</c:v>
                </c:pt>
                <c:pt idx="953">
                  <c:v>0</c:v>
                </c:pt>
                <c:pt idx="954">
                  <c:v>1</c:v>
                </c:pt>
                <c:pt idx="955">
                  <c:v>0</c:v>
                </c:pt>
                <c:pt idx="956">
                  <c:v>1</c:v>
                </c:pt>
                <c:pt idx="957">
                  <c:v>0</c:v>
                </c:pt>
                <c:pt idx="958">
                  <c:v>2</c:v>
                </c:pt>
                <c:pt idx="959">
                  <c:v>1</c:v>
                </c:pt>
                <c:pt idx="960">
                  <c:v>0</c:v>
                </c:pt>
                <c:pt idx="961">
                  <c:v>0</c:v>
                </c:pt>
                <c:pt idx="962">
                  <c:v>3</c:v>
                </c:pt>
                <c:pt idx="963">
                  <c:v>1</c:v>
                </c:pt>
                <c:pt idx="964">
                  <c:v>0</c:v>
                </c:pt>
                <c:pt idx="965">
                  <c:v>0</c:v>
                </c:pt>
                <c:pt idx="966">
                  <c:v>1</c:v>
                </c:pt>
                <c:pt idx="967">
                  <c:v>2</c:v>
                </c:pt>
                <c:pt idx="968">
                  <c:v>1</c:v>
                </c:pt>
                <c:pt idx="969">
                  <c:v>0</c:v>
                </c:pt>
                <c:pt idx="970">
                  <c:v>0</c:v>
                </c:pt>
                <c:pt idx="971">
                  <c:v>0</c:v>
                </c:pt>
                <c:pt idx="972">
                  <c:v>0</c:v>
                </c:pt>
                <c:pt idx="973">
                  <c:v>1</c:v>
                </c:pt>
                <c:pt idx="974">
                  <c:v>0</c:v>
                </c:pt>
                <c:pt idx="975">
                  <c:v>1</c:v>
                </c:pt>
                <c:pt idx="976">
                  <c:v>1</c:v>
                </c:pt>
                <c:pt idx="977">
                  <c:v>1</c:v>
                </c:pt>
                <c:pt idx="978">
                  <c:v>2</c:v>
                </c:pt>
                <c:pt idx="979">
                  <c:v>0</c:v>
                </c:pt>
                <c:pt idx="980">
                  <c:v>1</c:v>
                </c:pt>
                <c:pt idx="981">
                  <c:v>0</c:v>
                </c:pt>
                <c:pt idx="982">
                  <c:v>0</c:v>
                </c:pt>
                <c:pt idx="983">
                  <c:v>1</c:v>
                </c:pt>
                <c:pt idx="984">
                  <c:v>1</c:v>
                </c:pt>
                <c:pt idx="985">
                  <c:v>0</c:v>
                </c:pt>
                <c:pt idx="986">
                  <c:v>2</c:v>
                </c:pt>
                <c:pt idx="987">
                  <c:v>2</c:v>
                </c:pt>
                <c:pt idx="988">
                  <c:v>0</c:v>
                </c:pt>
                <c:pt idx="989">
                  <c:v>1</c:v>
                </c:pt>
                <c:pt idx="990">
                  <c:v>0</c:v>
                </c:pt>
                <c:pt idx="991">
                  <c:v>2</c:v>
                </c:pt>
                <c:pt idx="992">
                  <c:v>2</c:v>
                </c:pt>
                <c:pt idx="993">
                  <c:v>1</c:v>
                </c:pt>
                <c:pt idx="994">
                  <c:v>3</c:v>
                </c:pt>
                <c:pt idx="995">
                  <c:v>1</c:v>
                </c:pt>
                <c:pt idx="996">
                  <c:v>2</c:v>
                </c:pt>
                <c:pt idx="997">
                  <c:v>1</c:v>
                </c:pt>
                <c:pt idx="998">
                  <c:v>0</c:v>
                </c:pt>
                <c:pt idx="999">
                  <c:v>1</c:v>
                </c:pt>
                <c:pt idx="1000">
                  <c:v>0</c:v>
                </c:pt>
                <c:pt idx="1001">
                  <c:v>2</c:v>
                </c:pt>
                <c:pt idx="1002">
                  <c:v>3</c:v>
                </c:pt>
                <c:pt idx="1003">
                  <c:v>1</c:v>
                </c:pt>
                <c:pt idx="1004">
                  <c:v>2</c:v>
                </c:pt>
                <c:pt idx="1005">
                  <c:v>0</c:v>
                </c:pt>
                <c:pt idx="1006">
                  <c:v>5</c:v>
                </c:pt>
                <c:pt idx="1007">
                  <c:v>5</c:v>
                </c:pt>
                <c:pt idx="1008">
                  <c:v>5</c:v>
                </c:pt>
                <c:pt idx="1009">
                  <c:v>6</c:v>
                </c:pt>
                <c:pt idx="1010">
                  <c:v>2</c:v>
                </c:pt>
                <c:pt idx="1011">
                  <c:v>2</c:v>
                </c:pt>
                <c:pt idx="1012">
                  <c:v>0</c:v>
                </c:pt>
                <c:pt idx="1013">
                  <c:v>2</c:v>
                </c:pt>
                <c:pt idx="1014">
                  <c:v>5</c:v>
                </c:pt>
                <c:pt idx="1015">
                  <c:v>1</c:v>
                </c:pt>
                <c:pt idx="1016">
                  <c:v>1</c:v>
                </c:pt>
                <c:pt idx="1017">
                  <c:v>2</c:v>
                </c:pt>
                <c:pt idx="1018">
                  <c:v>2</c:v>
                </c:pt>
                <c:pt idx="1019">
                  <c:v>0</c:v>
                </c:pt>
                <c:pt idx="1020">
                  <c:v>1</c:v>
                </c:pt>
                <c:pt idx="1021">
                  <c:v>1</c:v>
                </c:pt>
                <c:pt idx="1022">
                  <c:v>0</c:v>
                </c:pt>
                <c:pt idx="1023">
                  <c:v>0</c:v>
                </c:pt>
                <c:pt idx="1024">
                  <c:v>1</c:v>
                </c:pt>
                <c:pt idx="1025">
                  <c:v>0</c:v>
                </c:pt>
                <c:pt idx="1026">
                  <c:v>0</c:v>
                </c:pt>
                <c:pt idx="1027">
                  <c:v>0</c:v>
                </c:pt>
                <c:pt idx="1028">
                  <c:v>0</c:v>
                </c:pt>
                <c:pt idx="1029">
                  <c:v>1</c:v>
                </c:pt>
                <c:pt idx="1030">
                  <c:v>0</c:v>
                </c:pt>
                <c:pt idx="1031">
                  <c:v>0</c:v>
                </c:pt>
                <c:pt idx="1032">
                  <c:v>0</c:v>
                </c:pt>
                <c:pt idx="1033">
                  <c:v>0</c:v>
                </c:pt>
                <c:pt idx="1034">
                  <c:v>0</c:v>
                </c:pt>
                <c:pt idx="1035">
                  <c:v>0</c:v>
                </c:pt>
                <c:pt idx="1036">
                  <c:v>0</c:v>
                </c:pt>
                <c:pt idx="1037">
                  <c:v>1</c:v>
                </c:pt>
                <c:pt idx="1038">
                  <c:v>0</c:v>
                </c:pt>
                <c:pt idx="1039">
                  <c:v>0</c:v>
                </c:pt>
                <c:pt idx="1040">
                  <c:v>1</c:v>
                </c:pt>
                <c:pt idx="1041">
                  <c:v>1</c:v>
                </c:pt>
                <c:pt idx="1042">
                  <c:v>0</c:v>
                </c:pt>
                <c:pt idx="1043">
                  <c:v>1</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1</c:v>
                </c:pt>
                <c:pt idx="1068">
                  <c:v>0</c:v>
                </c:pt>
                <c:pt idx="1069">
                  <c:v>0</c:v>
                </c:pt>
                <c:pt idx="1070">
                  <c:v>0</c:v>
                </c:pt>
                <c:pt idx="1071">
                  <c:v>4</c:v>
                </c:pt>
                <c:pt idx="1072">
                  <c:v>0</c:v>
                </c:pt>
                <c:pt idx="1073">
                  <c:v>1</c:v>
                </c:pt>
                <c:pt idx="1074">
                  <c:v>0</c:v>
                </c:pt>
                <c:pt idx="1075">
                  <c:v>1</c:v>
                </c:pt>
                <c:pt idx="1076">
                  <c:v>0</c:v>
                </c:pt>
                <c:pt idx="1077">
                  <c:v>2</c:v>
                </c:pt>
                <c:pt idx="1078">
                  <c:v>1</c:v>
                </c:pt>
                <c:pt idx="1079">
                  <c:v>0</c:v>
                </c:pt>
                <c:pt idx="1080">
                  <c:v>0</c:v>
                </c:pt>
                <c:pt idx="1081">
                  <c:v>0</c:v>
                </c:pt>
                <c:pt idx="1082">
                  <c:v>1</c:v>
                </c:pt>
                <c:pt idx="1083">
                  <c:v>0</c:v>
                </c:pt>
                <c:pt idx="1084">
                  <c:v>0</c:v>
                </c:pt>
                <c:pt idx="1085">
                  <c:v>0</c:v>
                </c:pt>
                <c:pt idx="1086">
                  <c:v>2</c:v>
                </c:pt>
                <c:pt idx="1087">
                  <c:v>0</c:v>
                </c:pt>
                <c:pt idx="1088">
                  <c:v>0</c:v>
                </c:pt>
                <c:pt idx="1089">
                  <c:v>0</c:v>
                </c:pt>
                <c:pt idx="1090">
                  <c:v>0</c:v>
                </c:pt>
                <c:pt idx="1091">
                  <c:v>0</c:v>
                </c:pt>
                <c:pt idx="1092">
                  <c:v>0</c:v>
                </c:pt>
                <c:pt idx="1093">
                  <c:v>2</c:v>
                </c:pt>
                <c:pt idx="1094">
                  <c:v>0</c:v>
                </c:pt>
                <c:pt idx="1095">
                  <c:v>0</c:v>
                </c:pt>
                <c:pt idx="1096">
                  <c:v>1</c:v>
                </c:pt>
                <c:pt idx="1097">
                  <c:v>0</c:v>
                </c:pt>
                <c:pt idx="1098">
                  <c:v>0</c:v>
                </c:pt>
                <c:pt idx="1099">
                  <c:v>0</c:v>
                </c:pt>
                <c:pt idx="1100">
                  <c:v>0</c:v>
                </c:pt>
                <c:pt idx="1101">
                  <c:v>0</c:v>
                </c:pt>
                <c:pt idx="1102">
                  <c:v>0</c:v>
                </c:pt>
                <c:pt idx="1103">
                  <c:v>0</c:v>
                </c:pt>
                <c:pt idx="1104">
                  <c:v>1</c:v>
                </c:pt>
                <c:pt idx="1105">
                  <c:v>1</c:v>
                </c:pt>
                <c:pt idx="1106">
                  <c:v>2</c:v>
                </c:pt>
                <c:pt idx="1107">
                  <c:v>0</c:v>
                </c:pt>
                <c:pt idx="1108">
                  <c:v>0</c:v>
                </c:pt>
                <c:pt idx="1109">
                  <c:v>0</c:v>
                </c:pt>
                <c:pt idx="1110">
                  <c:v>0</c:v>
                </c:pt>
                <c:pt idx="1111">
                  <c:v>1</c:v>
                </c:pt>
                <c:pt idx="1112">
                  <c:v>0</c:v>
                </c:pt>
                <c:pt idx="1113">
                  <c:v>1</c:v>
                </c:pt>
                <c:pt idx="1114">
                  <c:v>2</c:v>
                </c:pt>
                <c:pt idx="1115">
                  <c:v>0</c:v>
                </c:pt>
                <c:pt idx="1116">
                  <c:v>0</c:v>
                </c:pt>
                <c:pt idx="1117">
                  <c:v>0</c:v>
                </c:pt>
                <c:pt idx="1118">
                  <c:v>0</c:v>
                </c:pt>
                <c:pt idx="1119">
                  <c:v>1</c:v>
                </c:pt>
                <c:pt idx="1120">
                  <c:v>0</c:v>
                </c:pt>
                <c:pt idx="1121">
                  <c:v>2</c:v>
                </c:pt>
                <c:pt idx="1122">
                  <c:v>0</c:v>
                </c:pt>
                <c:pt idx="1123">
                  <c:v>2</c:v>
                </c:pt>
                <c:pt idx="1124">
                  <c:v>0</c:v>
                </c:pt>
                <c:pt idx="1125">
                  <c:v>1</c:v>
                </c:pt>
                <c:pt idx="1126">
                  <c:v>1</c:v>
                </c:pt>
                <c:pt idx="1127">
                  <c:v>0</c:v>
                </c:pt>
                <c:pt idx="1128">
                  <c:v>3</c:v>
                </c:pt>
                <c:pt idx="1129">
                  <c:v>1</c:v>
                </c:pt>
                <c:pt idx="1130">
                  <c:v>0</c:v>
                </c:pt>
                <c:pt idx="1131">
                  <c:v>1</c:v>
                </c:pt>
                <c:pt idx="1132">
                  <c:v>0</c:v>
                </c:pt>
                <c:pt idx="1133">
                  <c:v>0</c:v>
                </c:pt>
                <c:pt idx="1134">
                  <c:v>0</c:v>
                </c:pt>
                <c:pt idx="1135">
                  <c:v>0</c:v>
                </c:pt>
                <c:pt idx="1136">
                  <c:v>4</c:v>
                </c:pt>
                <c:pt idx="1137">
                  <c:v>1</c:v>
                </c:pt>
                <c:pt idx="1138">
                  <c:v>1</c:v>
                </c:pt>
                <c:pt idx="1139">
                  <c:v>0</c:v>
                </c:pt>
                <c:pt idx="1140">
                  <c:v>3</c:v>
                </c:pt>
                <c:pt idx="1141">
                  <c:v>0</c:v>
                </c:pt>
                <c:pt idx="1142">
                  <c:v>0</c:v>
                </c:pt>
                <c:pt idx="1143">
                  <c:v>1</c:v>
                </c:pt>
                <c:pt idx="1144">
                  <c:v>4</c:v>
                </c:pt>
                <c:pt idx="1145">
                  <c:v>1</c:v>
                </c:pt>
                <c:pt idx="1146">
                  <c:v>0</c:v>
                </c:pt>
                <c:pt idx="1147">
                  <c:v>0</c:v>
                </c:pt>
                <c:pt idx="1148">
                  <c:v>0</c:v>
                </c:pt>
                <c:pt idx="1149">
                  <c:v>2</c:v>
                </c:pt>
                <c:pt idx="1150">
                  <c:v>1</c:v>
                </c:pt>
                <c:pt idx="1151">
                  <c:v>0</c:v>
                </c:pt>
                <c:pt idx="1152">
                  <c:v>0</c:v>
                </c:pt>
                <c:pt idx="1153">
                  <c:v>0</c:v>
                </c:pt>
                <c:pt idx="1154">
                  <c:v>0</c:v>
                </c:pt>
                <c:pt idx="1155">
                  <c:v>0</c:v>
                </c:pt>
                <c:pt idx="1156">
                  <c:v>0</c:v>
                </c:pt>
                <c:pt idx="1157">
                  <c:v>0</c:v>
                </c:pt>
                <c:pt idx="1158">
                  <c:v>0</c:v>
                </c:pt>
                <c:pt idx="1159">
                  <c:v>0</c:v>
                </c:pt>
                <c:pt idx="1160">
                  <c:v>0</c:v>
                </c:pt>
                <c:pt idx="1161">
                  <c:v>1</c:v>
                </c:pt>
                <c:pt idx="1162">
                  <c:v>0</c:v>
                </c:pt>
                <c:pt idx="1163">
                  <c:v>0</c:v>
                </c:pt>
                <c:pt idx="1164">
                  <c:v>0</c:v>
                </c:pt>
                <c:pt idx="1165">
                  <c:v>0</c:v>
                </c:pt>
                <c:pt idx="1166">
                  <c:v>0</c:v>
                </c:pt>
                <c:pt idx="1167">
                  <c:v>2</c:v>
                </c:pt>
                <c:pt idx="1168">
                  <c:v>1</c:v>
                </c:pt>
                <c:pt idx="1169">
                  <c:v>3</c:v>
                </c:pt>
                <c:pt idx="1170">
                  <c:v>0</c:v>
                </c:pt>
                <c:pt idx="1171">
                  <c:v>1</c:v>
                </c:pt>
                <c:pt idx="1172">
                  <c:v>0</c:v>
                </c:pt>
                <c:pt idx="1173">
                  <c:v>0</c:v>
                </c:pt>
                <c:pt idx="1174">
                  <c:v>0</c:v>
                </c:pt>
                <c:pt idx="1175">
                  <c:v>0</c:v>
                </c:pt>
                <c:pt idx="1176">
                  <c:v>1</c:v>
                </c:pt>
                <c:pt idx="1177">
                  <c:v>1</c:v>
                </c:pt>
                <c:pt idx="1178">
                  <c:v>0</c:v>
                </c:pt>
                <c:pt idx="1179">
                  <c:v>0</c:v>
                </c:pt>
                <c:pt idx="1180">
                  <c:v>0</c:v>
                </c:pt>
                <c:pt idx="1181">
                  <c:v>0</c:v>
                </c:pt>
                <c:pt idx="1182">
                  <c:v>0</c:v>
                </c:pt>
                <c:pt idx="1183">
                  <c:v>0</c:v>
                </c:pt>
                <c:pt idx="1184">
                  <c:v>0</c:v>
                </c:pt>
                <c:pt idx="1185">
                  <c:v>0</c:v>
                </c:pt>
                <c:pt idx="1186">
                  <c:v>0</c:v>
                </c:pt>
                <c:pt idx="1187">
                  <c:v>1</c:v>
                </c:pt>
                <c:pt idx="1188">
                  <c:v>1</c:v>
                </c:pt>
                <c:pt idx="1189">
                  <c:v>0</c:v>
                </c:pt>
                <c:pt idx="1190">
                  <c:v>0</c:v>
                </c:pt>
                <c:pt idx="1191">
                  <c:v>0</c:v>
                </c:pt>
                <c:pt idx="1192">
                  <c:v>0</c:v>
                </c:pt>
                <c:pt idx="1193">
                  <c:v>0</c:v>
                </c:pt>
                <c:pt idx="1194">
                  <c:v>3</c:v>
                </c:pt>
                <c:pt idx="1195">
                  <c:v>0</c:v>
                </c:pt>
                <c:pt idx="1196">
                  <c:v>0</c:v>
                </c:pt>
                <c:pt idx="1197">
                  <c:v>0</c:v>
                </c:pt>
                <c:pt idx="1198">
                  <c:v>0</c:v>
                </c:pt>
                <c:pt idx="1199">
                  <c:v>0</c:v>
                </c:pt>
                <c:pt idx="1200">
                  <c:v>1</c:v>
                </c:pt>
                <c:pt idx="1201">
                  <c:v>0</c:v>
                </c:pt>
                <c:pt idx="1202">
                  <c:v>0</c:v>
                </c:pt>
                <c:pt idx="1203">
                  <c:v>1</c:v>
                </c:pt>
                <c:pt idx="1204">
                  <c:v>0</c:v>
                </c:pt>
                <c:pt idx="1205">
                  <c:v>0</c:v>
                </c:pt>
                <c:pt idx="1206">
                  <c:v>2</c:v>
                </c:pt>
                <c:pt idx="1207">
                  <c:v>0</c:v>
                </c:pt>
                <c:pt idx="1208">
                  <c:v>0</c:v>
                </c:pt>
                <c:pt idx="1209">
                  <c:v>0</c:v>
                </c:pt>
                <c:pt idx="1210">
                  <c:v>0</c:v>
                </c:pt>
                <c:pt idx="1211">
                  <c:v>0</c:v>
                </c:pt>
                <c:pt idx="1212">
                  <c:v>0</c:v>
                </c:pt>
                <c:pt idx="1213">
                  <c:v>0</c:v>
                </c:pt>
                <c:pt idx="1214">
                  <c:v>1</c:v>
                </c:pt>
                <c:pt idx="1215">
                  <c:v>1</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1</c:v>
                </c:pt>
                <c:pt idx="1229">
                  <c:v>1</c:v>
                </c:pt>
                <c:pt idx="1230">
                  <c:v>0</c:v>
                </c:pt>
                <c:pt idx="1231">
                  <c:v>2</c:v>
                </c:pt>
                <c:pt idx="1232">
                  <c:v>1</c:v>
                </c:pt>
                <c:pt idx="1233">
                  <c:v>0</c:v>
                </c:pt>
                <c:pt idx="1234">
                  <c:v>2</c:v>
                </c:pt>
                <c:pt idx="1235">
                  <c:v>1</c:v>
                </c:pt>
                <c:pt idx="1236">
                  <c:v>2</c:v>
                </c:pt>
                <c:pt idx="1237">
                  <c:v>0</c:v>
                </c:pt>
                <c:pt idx="1238">
                  <c:v>1</c:v>
                </c:pt>
                <c:pt idx="1239">
                  <c:v>1</c:v>
                </c:pt>
                <c:pt idx="1240">
                  <c:v>0</c:v>
                </c:pt>
                <c:pt idx="1241">
                  <c:v>2</c:v>
                </c:pt>
                <c:pt idx="1242">
                  <c:v>0</c:v>
                </c:pt>
                <c:pt idx="1243">
                  <c:v>0</c:v>
                </c:pt>
                <c:pt idx="1244">
                  <c:v>1</c:v>
                </c:pt>
                <c:pt idx="1245">
                  <c:v>1</c:v>
                </c:pt>
                <c:pt idx="1246">
                  <c:v>0</c:v>
                </c:pt>
                <c:pt idx="1247">
                  <c:v>2</c:v>
                </c:pt>
                <c:pt idx="1248">
                  <c:v>0</c:v>
                </c:pt>
                <c:pt idx="1249">
                  <c:v>0</c:v>
                </c:pt>
                <c:pt idx="1250">
                  <c:v>0</c:v>
                </c:pt>
                <c:pt idx="1251">
                  <c:v>1</c:v>
                </c:pt>
                <c:pt idx="1252">
                  <c:v>1</c:v>
                </c:pt>
                <c:pt idx="1253">
                  <c:v>0</c:v>
                </c:pt>
                <c:pt idx="1254">
                  <c:v>0</c:v>
                </c:pt>
                <c:pt idx="1255">
                  <c:v>0</c:v>
                </c:pt>
                <c:pt idx="1256">
                  <c:v>3</c:v>
                </c:pt>
                <c:pt idx="1257">
                  <c:v>0</c:v>
                </c:pt>
                <c:pt idx="1258">
                  <c:v>1</c:v>
                </c:pt>
                <c:pt idx="1259">
                  <c:v>1</c:v>
                </c:pt>
                <c:pt idx="1260">
                  <c:v>0</c:v>
                </c:pt>
                <c:pt idx="1261">
                  <c:v>1</c:v>
                </c:pt>
                <c:pt idx="1262">
                  <c:v>0</c:v>
                </c:pt>
                <c:pt idx="1263">
                  <c:v>1</c:v>
                </c:pt>
                <c:pt idx="1264">
                  <c:v>3</c:v>
                </c:pt>
                <c:pt idx="1265">
                  <c:v>0</c:v>
                </c:pt>
                <c:pt idx="1266">
                  <c:v>0</c:v>
                </c:pt>
                <c:pt idx="1267">
                  <c:v>3</c:v>
                </c:pt>
                <c:pt idx="1268">
                  <c:v>1</c:v>
                </c:pt>
                <c:pt idx="1269">
                  <c:v>1</c:v>
                </c:pt>
                <c:pt idx="1270">
                  <c:v>1</c:v>
                </c:pt>
                <c:pt idx="1271">
                  <c:v>2</c:v>
                </c:pt>
                <c:pt idx="1272">
                  <c:v>0</c:v>
                </c:pt>
                <c:pt idx="1273">
                  <c:v>0</c:v>
                </c:pt>
                <c:pt idx="1274">
                  <c:v>2</c:v>
                </c:pt>
                <c:pt idx="1275">
                  <c:v>1</c:v>
                </c:pt>
                <c:pt idx="1276">
                  <c:v>0</c:v>
                </c:pt>
                <c:pt idx="1277">
                  <c:v>0</c:v>
                </c:pt>
                <c:pt idx="1278">
                  <c:v>0</c:v>
                </c:pt>
                <c:pt idx="1279">
                  <c:v>1</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1</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1</c:v>
                </c:pt>
                <c:pt idx="1310">
                  <c:v>1</c:v>
                </c:pt>
                <c:pt idx="1311">
                  <c:v>0</c:v>
                </c:pt>
                <c:pt idx="1312">
                  <c:v>2</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1</c:v>
                </c:pt>
                <c:pt idx="1328">
                  <c:v>0</c:v>
                </c:pt>
                <c:pt idx="1329">
                  <c:v>1</c:v>
                </c:pt>
                <c:pt idx="1330">
                  <c:v>0</c:v>
                </c:pt>
                <c:pt idx="1331">
                  <c:v>0</c:v>
                </c:pt>
                <c:pt idx="1332">
                  <c:v>1</c:v>
                </c:pt>
                <c:pt idx="1333">
                  <c:v>0</c:v>
                </c:pt>
                <c:pt idx="1334">
                  <c:v>0</c:v>
                </c:pt>
                <c:pt idx="1335">
                  <c:v>2</c:v>
                </c:pt>
                <c:pt idx="1336">
                  <c:v>0</c:v>
                </c:pt>
                <c:pt idx="1337">
                  <c:v>0</c:v>
                </c:pt>
                <c:pt idx="1338">
                  <c:v>0</c:v>
                </c:pt>
                <c:pt idx="1339">
                  <c:v>0</c:v>
                </c:pt>
                <c:pt idx="1340">
                  <c:v>0</c:v>
                </c:pt>
                <c:pt idx="1341">
                  <c:v>0</c:v>
                </c:pt>
                <c:pt idx="1342">
                  <c:v>0</c:v>
                </c:pt>
                <c:pt idx="1343">
                  <c:v>0</c:v>
                </c:pt>
                <c:pt idx="1344">
                  <c:v>1</c:v>
                </c:pt>
                <c:pt idx="1345">
                  <c:v>0</c:v>
                </c:pt>
                <c:pt idx="1346">
                  <c:v>0</c:v>
                </c:pt>
                <c:pt idx="1347">
                  <c:v>0</c:v>
                </c:pt>
                <c:pt idx="1348">
                  <c:v>0</c:v>
                </c:pt>
                <c:pt idx="1349">
                  <c:v>0</c:v>
                </c:pt>
                <c:pt idx="1350">
                  <c:v>0</c:v>
                </c:pt>
                <c:pt idx="1351">
                  <c:v>0</c:v>
                </c:pt>
                <c:pt idx="1352">
                  <c:v>1</c:v>
                </c:pt>
                <c:pt idx="1353">
                  <c:v>0</c:v>
                </c:pt>
                <c:pt idx="1354">
                  <c:v>0</c:v>
                </c:pt>
                <c:pt idx="1355">
                  <c:v>0</c:v>
                </c:pt>
                <c:pt idx="1356">
                  <c:v>0</c:v>
                </c:pt>
                <c:pt idx="1357">
                  <c:v>1</c:v>
                </c:pt>
                <c:pt idx="1358">
                  <c:v>0</c:v>
                </c:pt>
                <c:pt idx="1359">
                  <c:v>0</c:v>
                </c:pt>
                <c:pt idx="1360">
                  <c:v>1</c:v>
                </c:pt>
                <c:pt idx="1361">
                  <c:v>1</c:v>
                </c:pt>
                <c:pt idx="1362">
                  <c:v>2</c:v>
                </c:pt>
                <c:pt idx="1363">
                  <c:v>0</c:v>
                </c:pt>
                <c:pt idx="1364">
                  <c:v>0</c:v>
                </c:pt>
                <c:pt idx="1365">
                  <c:v>0</c:v>
                </c:pt>
                <c:pt idx="1366">
                  <c:v>0</c:v>
                </c:pt>
                <c:pt idx="1367">
                  <c:v>0</c:v>
                </c:pt>
                <c:pt idx="1368">
                  <c:v>0</c:v>
                </c:pt>
                <c:pt idx="1369">
                  <c:v>0</c:v>
                </c:pt>
                <c:pt idx="1370">
                  <c:v>0</c:v>
                </c:pt>
                <c:pt idx="1371">
                  <c:v>0</c:v>
                </c:pt>
                <c:pt idx="1372">
                  <c:v>1</c:v>
                </c:pt>
                <c:pt idx="1373">
                  <c:v>1</c:v>
                </c:pt>
                <c:pt idx="1374">
                  <c:v>0</c:v>
                </c:pt>
                <c:pt idx="1375">
                  <c:v>1</c:v>
                </c:pt>
                <c:pt idx="1376">
                  <c:v>0</c:v>
                </c:pt>
                <c:pt idx="1377">
                  <c:v>2</c:v>
                </c:pt>
                <c:pt idx="1378">
                  <c:v>1</c:v>
                </c:pt>
                <c:pt idx="1379">
                  <c:v>0</c:v>
                </c:pt>
                <c:pt idx="1380">
                  <c:v>0</c:v>
                </c:pt>
                <c:pt idx="1381">
                  <c:v>0</c:v>
                </c:pt>
                <c:pt idx="1382">
                  <c:v>1</c:v>
                </c:pt>
                <c:pt idx="1383">
                  <c:v>1</c:v>
                </c:pt>
                <c:pt idx="1384">
                  <c:v>1</c:v>
                </c:pt>
                <c:pt idx="1385">
                  <c:v>0</c:v>
                </c:pt>
                <c:pt idx="1386">
                  <c:v>0</c:v>
                </c:pt>
                <c:pt idx="1387">
                  <c:v>0</c:v>
                </c:pt>
                <c:pt idx="1388">
                  <c:v>0</c:v>
                </c:pt>
                <c:pt idx="1389">
                  <c:v>0</c:v>
                </c:pt>
                <c:pt idx="1390">
                  <c:v>0</c:v>
                </c:pt>
                <c:pt idx="1391">
                  <c:v>0</c:v>
                </c:pt>
                <c:pt idx="1392">
                  <c:v>3</c:v>
                </c:pt>
                <c:pt idx="1393">
                  <c:v>2</c:v>
                </c:pt>
                <c:pt idx="1394">
                  <c:v>1</c:v>
                </c:pt>
                <c:pt idx="1395">
                  <c:v>3</c:v>
                </c:pt>
                <c:pt idx="1396">
                  <c:v>1</c:v>
                </c:pt>
                <c:pt idx="1397">
                  <c:v>1</c:v>
                </c:pt>
                <c:pt idx="1398">
                  <c:v>1</c:v>
                </c:pt>
                <c:pt idx="1399">
                  <c:v>1</c:v>
                </c:pt>
                <c:pt idx="1400">
                  <c:v>3</c:v>
                </c:pt>
                <c:pt idx="1401">
                  <c:v>2</c:v>
                </c:pt>
                <c:pt idx="1402">
                  <c:v>1</c:v>
                </c:pt>
                <c:pt idx="1403">
                  <c:v>4</c:v>
                </c:pt>
                <c:pt idx="1404">
                  <c:v>0</c:v>
                </c:pt>
                <c:pt idx="1405">
                  <c:v>1</c:v>
                </c:pt>
                <c:pt idx="1406">
                  <c:v>0</c:v>
                </c:pt>
                <c:pt idx="1407">
                  <c:v>0</c:v>
                </c:pt>
                <c:pt idx="1408">
                  <c:v>0</c:v>
                </c:pt>
                <c:pt idx="1409">
                  <c:v>0</c:v>
                </c:pt>
                <c:pt idx="1410">
                  <c:v>1</c:v>
                </c:pt>
                <c:pt idx="1411">
                  <c:v>0</c:v>
                </c:pt>
                <c:pt idx="1412">
                  <c:v>0</c:v>
                </c:pt>
                <c:pt idx="1413">
                  <c:v>0</c:v>
                </c:pt>
                <c:pt idx="1414">
                  <c:v>0</c:v>
                </c:pt>
                <c:pt idx="1415">
                  <c:v>2</c:v>
                </c:pt>
                <c:pt idx="1416">
                  <c:v>0</c:v>
                </c:pt>
                <c:pt idx="1417">
                  <c:v>0</c:v>
                </c:pt>
                <c:pt idx="1418">
                  <c:v>0</c:v>
                </c:pt>
                <c:pt idx="1419">
                  <c:v>0</c:v>
                </c:pt>
                <c:pt idx="1420">
                  <c:v>1</c:v>
                </c:pt>
                <c:pt idx="1421">
                  <c:v>0</c:v>
                </c:pt>
                <c:pt idx="1422">
                  <c:v>0</c:v>
                </c:pt>
                <c:pt idx="1423">
                  <c:v>0</c:v>
                </c:pt>
                <c:pt idx="1424">
                  <c:v>1</c:v>
                </c:pt>
                <c:pt idx="1425">
                  <c:v>0</c:v>
                </c:pt>
                <c:pt idx="1426">
                  <c:v>0</c:v>
                </c:pt>
                <c:pt idx="1427">
                  <c:v>0</c:v>
                </c:pt>
                <c:pt idx="1428">
                  <c:v>0</c:v>
                </c:pt>
                <c:pt idx="1429">
                  <c:v>0</c:v>
                </c:pt>
                <c:pt idx="1430">
                  <c:v>0</c:v>
                </c:pt>
                <c:pt idx="1431">
                  <c:v>1</c:v>
                </c:pt>
                <c:pt idx="1432">
                  <c:v>0</c:v>
                </c:pt>
                <c:pt idx="1433">
                  <c:v>0</c:v>
                </c:pt>
                <c:pt idx="1434">
                  <c:v>0</c:v>
                </c:pt>
                <c:pt idx="1435">
                  <c:v>0</c:v>
                </c:pt>
                <c:pt idx="1436">
                  <c:v>0</c:v>
                </c:pt>
                <c:pt idx="1437">
                  <c:v>0</c:v>
                </c:pt>
                <c:pt idx="1438">
                  <c:v>0</c:v>
                </c:pt>
                <c:pt idx="1439">
                  <c:v>1</c:v>
                </c:pt>
                <c:pt idx="1440">
                  <c:v>1</c:v>
                </c:pt>
                <c:pt idx="1441">
                  <c:v>0</c:v>
                </c:pt>
                <c:pt idx="1442">
                  <c:v>0</c:v>
                </c:pt>
                <c:pt idx="1443">
                  <c:v>1</c:v>
                </c:pt>
                <c:pt idx="1444">
                  <c:v>0</c:v>
                </c:pt>
                <c:pt idx="1445">
                  <c:v>1</c:v>
                </c:pt>
                <c:pt idx="1446">
                  <c:v>0</c:v>
                </c:pt>
                <c:pt idx="1447">
                  <c:v>0</c:v>
                </c:pt>
                <c:pt idx="1448">
                  <c:v>0</c:v>
                </c:pt>
                <c:pt idx="1449">
                  <c:v>0</c:v>
                </c:pt>
                <c:pt idx="1450">
                  <c:v>1</c:v>
                </c:pt>
                <c:pt idx="1451">
                  <c:v>0</c:v>
                </c:pt>
                <c:pt idx="1452">
                  <c:v>0</c:v>
                </c:pt>
                <c:pt idx="1453">
                  <c:v>0</c:v>
                </c:pt>
                <c:pt idx="1454">
                  <c:v>0</c:v>
                </c:pt>
                <c:pt idx="1455">
                  <c:v>0</c:v>
                </c:pt>
                <c:pt idx="1456">
                  <c:v>1</c:v>
                </c:pt>
                <c:pt idx="1457">
                  <c:v>0</c:v>
                </c:pt>
                <c:pt idx="1458">
                  <c:v>1</c:v>
                </c:pt>
                <c:pt idx="1459">
                  <c:v>1</c:v>
                </c:pt>
                <c:pt idx="1460">
                  <c:v>0</c:v>
                </c:pt>
                <c:pt idx="1461">
                  <c:v>0</c:v>
                </c:pt>
                <c:pt idx="1462">
                  <c:v>1</c:v>
                </c:pt>
                <c:pt idx="1463">
                  <c:v>0</c:v>
                </c:pt>
                <c:pt idx="1464">
                  <c:v>1</c:v>
                </c:pt>
                <c:pt idx="1465">
                  <c:v>0</c:v>
                </c:pt>
                <c:pt idx="1466">
                  <c:v>0</c:v>
                </c:pt>
                <c:pt idx="1467">
                  <c:v>0</c:v>
                </c:pt>
                <c:pt idx="1468">
                  <c:v>1</c:v>
                </c:pt>
                <c:pt idx="1469">
                  <c:v>0</c:v>
                </c:pt>
                <c:pt idx="1470">
                  <c:v>1</c:v>
                </c:pt>
                <c:pt idx="1471">
                  <c:v>0</c:v>
                </c:pt>
                <c:pt idx="1472">
                  <c:v>0</c:v>
                </c:pt>
                <c:pt idx="1473">
                  <c:v>2</c:v>
                </c:pt>
                <c:pt idx="1474">
                  <c:v>0</c:v>
                </c:pt>
                <c:pt idx="1475">
                  <c:v>0</c:v>
                </c:pt>
                <c:pt idx="1476">
                  <c:v>0</c:v>
                </c:pt>
                <c:pt idx="1477">
                  <c:v>0</c:v>
                </c:pt>
                <c:pt idx="1478">
                  <c:v>0</c:v>
                </c:pt>
                <c:pt idx="1479">
                  <c:v>0</c:v>
                </c:pt>
                <c:pt idx="1480">
                  <c:v>1</c:v>
                </c:pt>
                <c:pt idx="1481">
                  <c:v>0</c:v>
                </c:pt>
                <c:pt idx="1482">
                  <c:v>0</c:v>
                </c:pt>
                <c:pt idx="1483">
                  <c:v>0</c:v>
                </c:pt>
                <c:pt idx="1484">
                  <c:v>0</c:v>
                </c:pt>
                <c:pt idx="1485">
                  <c:v>0</c:v>
                </c:pt>
                <c:pt idx="1486">
                  <c:v>0</c:v>
                </c:pt>
                <c:pt idx="1487">
                  <c:v>1</c:v>
                </c:pt>
                <c:pt idx="1488">
                  <c:v>1</c:v>
                </c:pt>
                <c:pt idx="1489">
                  <c:v>1</c:v>
                </c:pt>
                <c:pt idx="1490">
                  <c:v>2</c:v>
                </c:pt>
                <c:pt idx="1491">
                  <c:v>0</c:v>
                </c:pt>
                <c:pt idx="1492">
                  <c:v>2</c:v>
                </c:pt>
                <c:pt idx="1493">
                  <c:v>0</c:v>
                </c:pt>
                <c:pt idx="1494">
                  <c:v>0</c:v>
                </c:pt>
                <c:pt idx="1495">
                  <c:v>2</c:v>
                </c:pt>
                <c:pt idx="1496">
                  <c:v>0</c:v>
                </c:pt>
                <c:pt idx="1497">
                  <c:v>0</c:v>
                </c:pt>
                <c:pt idx="1498">
                  <c:v>0</c:v>
                </c:pt>
                <c:pt idx="1499">
                  <c:v>0</c:v>
                </c:pt>
                <c:pt idx="1500">
                  <c:v>0</c:v>
                </c:pt>
                <c:pt idx="1501">
                  <c:v>1</c:v>
                </c:pt>
                <c:pt idx="1502">
                  <c:v>0</c:v>
                </c:pt>
                <c:pt idx="1503">
                  <c:v>0</c:v>
                </c:pt>
                <c:pt idx="1504">
                  <c:v>1</c:v>
                </c:pt>
                <c:pt idx="1505">
                  <c:v>1</c:v>
                </c:pt>
                <c:pt idx="1506">
                  <c:v>1</c:v>
                </c:pt>
                <c:pt idx="1507">
                  <c:v>1</c:v>
                </c:pt>
                <c:pt idx="1508">
                  <c:v>0</c:v>
                </c:pt>
                <c:pt idx="1509">
                  <c:v>0</c:v>
                </c:pt>
                <c:pt idx="1510">
                  <c:v>0</c:v>
                </c:pt>
                <c:pt idx="1511">
                  <c:v>0</c:v>
                </c:pt>
                <c:pt idx="1512">
                  <c:v>1</c:v>
                </c:pt>
                <c:pt idx="1513">
                  <c:v>0</c:v>
                </c:pt>
                <c:pt idx="1514">
                  <c:v>0</c:v>
                </c:pt>
                <c:pt idx="1515">
                  <c:v>1</c:v>
                </c:pt>
                <c:pt idx="1516">
                  <c:v>0</c:v>
                </c:pt>
                <c:pt idx="1517">
                  <c:v>1</c:v>
                </c:pt>
                <c:pt idx="1518">
                  <c:v>0</c:v>
                </c:pt>
                <c:pt idx="1519">
                  <c:v>2</c:v>
                </c:pt>
                <c:pt idx="1520">
                  <c:v>0</c:v>
                </c:pt>
                <c:pt idx="1521">
                  <c:v>0</c:v>
                </c:pt>
                <c:pt idx="1522">
                  <c:v>2</c:v>
                </c:pt>
                <c:pt idx="1523">
                  <c:v>1</c:v>
                </c:pt>
                <c:pt idx="1524">
                  <c:v>2</c:v>
                </c:pt>
                <c:pt idx="1525">
                  <c:v>1</c:v>
                </c:pt>
                <c:pt idx="1526">
                  <c:v>0</c:v>
                </c:pt>
                <c:pt idx="1527">
                  <c:v>0</c:v>
                </c:pt>
                <c:pt idx="1528">
                  <c:v>0</c:v>
                </c:pt>
                <c:pt idx="1529">
                  <c:v>0</c:v>
                </c:pt>
                <c:pt idx="1530">
                  <c:v>0</c:v>
                </c:pt>
                <c:pt idx="1531">
                  <c:v>2</c:v>
                </c:pt>
                <c:pt idx="1532">
                  <c:v>0</c:v>
                </c:pt>
                <c:pt idx="1533">
                  <c:v>0</c:v>
                </c:pt>
                <c:pt idx="1534">
                  <c:v>2</c:v>
                </c:pt>
                <c:pt idx="1535">
                  <c:v>1</c:v>
                </c:pt>
                <c:pt idx="1536">
                  <c:v>0</c:v>
                </c:pt>
                <c:pt idx="1537">
                  <c:v>1</c:v>
                </c:pt>
                <c:pt idx="1538">
                  <c:v>0</c:v>
                </c:pt>
                <c:pt idx="1539">
                  <c:v>0</c:v>
                </c:pt>
                <c:pt idx="1540">
                  <c:v>0</c:v>
                </c:pt>
                <c:pt idx="1541">
                  <c:v>0</c:v>
                </c:pt>
                <c:pt idx="1542">
                  <c:v>0</c:v>
                </c:pt>
                <c:pt idx="1543">
                  <c:v>0</c:v>
                </c:pt>
                <c:pt idx="1544">
                  <c:v>1</c:v>
                </c:pt>
                <c:pt idx="1545">
                  <c:v>0</c:v>
                </c:pt>
                <c:pt idx="1546">
                  <c:v>1</c:v>
                </c:pt>
                <c:pt idx="1547">
                  <c:v>0</c:v>
                </c:pt>
                <c:pt idx="1548">
                  <c:v>1</c:v>
                </c:pt>
                <c:pt idx="1549">
                  <c:v>0</c:v>
                </c:pt>
                <c:pt idx="1550">
                  <c:v>0</c:v>
                </c:pt>
                <c:pt idx="1551">
                  <c:v>1</c:v>
                </c:pt>
                <c:pt idx="1552">
                  <c:v>1</c:v>
                </c:pt>
                <c:pt idx="1553">
                  <c:v>0</c:v>
                </c:pt>
                <c:pt idx="1554">
                  <c:v>1</c:v>
                </c:pt>
                <c:pt idx="1555">
                  <c:v>1</c:v>
                </c:pt>
                <c:pt idx="1556">
                  <c:v>0</c:v>
                </c:pt>
                <c:pt idx="1557">
                  <c:v>1</c:v>
                </c:pt>
                <c:pt idx="1558">
                  <c:v>1</c:v>
                </c:pt>
                <c:pt idx="1559">
                  <c:v>2</c:v>
                </c:pt>
                <c:pt idx="1560">
                  <c:v>0</c:v>
                </c:pt>
                <c:pt idx="1561">
                  <c:v>1</c:v>
                </c:pt>
                <c:pt idx="1562">
                  <c:v>0</c:v>
                </c:pt>
                <c:pt idx="1563">
                  <c:v>0</c:v>
                </c:pt>
                <c:pt idx="1564">
                  <c:v>1</c:v>
                </c:pt>
                <c:pt idx="1565">
                  <c:v>1</c:v>
                </c:pt>
                <c:pt idx="1566">
                  <c:v>0</c:v>
                </c:pt>
                <c:pt idx="1567">
                  <c:v>2</c:v>
                </c:pt>
                <c:pt idx="1568">
                  <c:v>0</c:v>
                </c:pt>
                <c:pt idx="1569">
                  <c:v>0</c:v>
                </c:pt>
                <c:pt idx="1570">
                  <c:v>1</c:v>
                </c:pt>
                <c:pt idx="1571">
                  <c:v>0</c:v>
                </c:pt>
                <c:pt idx="1572">
                  <c:v>2</c:v>
                </c:pt>
                <c:pt idx="1573">
                  <c:v>0</c:v>
                </c:pt>
                <c:pt idx="1574">
                  <c:v>0</c:v>
                </c:pt>
                <c:pt idx="1575">
                  <c:v>0</c:v>
                </c:pt>
                <c:pt idx="1576">
                  <c:v>2</c:v>
                </c:pt>
                <c:pt idx="1577">
                  <c:v>0</c:v>
                </c:pt>
                <c:pt idx="1578">
                  <c:v>0</c:v>
                </c:pt>
                <c:pt idx="1579">
                  <c:v>0</c:v>
                </c:pt>
                <c:pt idx="1580">
                  <c:v>1</c:v>
                </c:pt>
                <c:pt idx="1581">
                  <c:v>0</c:v>
                </c:pt>
                <c:pt idx="1582">
                  <c:v>0</c:v>
                </c:pt>
                <c:pt idx="1583">
                  <c:v>3</c:v>
                </c:pt>
                <c:pt idx="1584">
                  <c:v>4</c:v>
                </c:pt>
                <c:pt idx="1585">
                  <c:v>0</c:v>
                </c:pt>
                <c:pt idx="1586">
                  <c:v>0</c:v>
                </c:pt>
                <c:pt idx="1587">
                  <c:v>3</c:v>
                </c:pt>
                <c:pt idx="1588">
                  <c:v>3</c:v>
                </c:pt>
                <c:pt idx="1589">
                  <c:v>0</c:v>
                </c:pt>
                <c:pt idx="1590">
                  <c:v>3</c:v>
                </c:pt>
                <c:pt idx="1591">
                  <c:v>2</c:v>
                </c:pt>
                <c:pt idx="1592">
                  <c:v>0</c:v>
                </c:pt>
                <c:pt idx="1593">
                  <c:v>1</c:v>
                </c:pt>
                <c:pt idx="1594">
                  <c:v>0</c:v>
                </c:pt>
                <c:pt idx="1595">
                  <c:v>3</c:v>
                </c:pt>
                <c:pt idx="1596">
                  <c:v>1</c:v>
                </c:pt>
                <c:pt idx="1597">
                  <c:v>0</c:v>
                </c:pt>
                <c:pt idx="1598">
                  <c:v>1</c:v>
                </c:pt>
                <c:pt idx="1599">
                  <c:v>2</c:v>
                </c:pt>
                <c:pt idx="1600">
                  <c:v>0</c:v>
                </c:pt>
                <c:pt idx="1601">
                  <c:v>1</c:v>
                </c:pt>
                <c:pt idx="1602">
                  <c:v>1</c:v>
                </c:pt>
                <c:pt idx="1603">
                  <c:v>1</c:v>
                </c:pt>
                <c:pt idx="1604">
                  <c:v>2</c:v>
                </c:pt>
                <c:pt idx="1605">
                  <c:v>0</c:v>
                </c:pt>
                <c:pt idx="1606">
                  <c:v>2</c:v>
                </c:pt>
                <c:pt idx="1607">
                  <c:v>0</c:v>
                </c:pt>
                <c:pt idx="1608">
                  <c:v>2</c:v>
                </c:pt>
                <c:pt idx="1609">
                  <c:v>0</c:v>
                </c:pt>
                <c:pt idx="1610">
                  <c:v>1</c:v>
                </c:pt>
                <c:pt idx="1611">
                  <c:v>0</c:v>
                </c:pt>
                <c:pt idx="1612">
                  <c:v>2</c:v>
                </c:pt>
                <c:pt idx="1613">
                  <c:v>1</c:v>
                </c:pt>
                <c:pt idx="1614">
                  <c:v>1</c:v>
                </c:pt>
                <c:pt idx="1615">
                  <c:v>2</c:v>
                </c:pt>
                <c:pt idx="1616">
                  <c:v>2</c:v>
                </c:pt>
                <c:pt idx="1617">
                  <c:v>2</c:v>
                </c:pt>
                <c:pt idx="1618">
                  <c:v>0</c:v>
                </c:pt>
                <c:pt idx="1619">
                  <c:v>0</c:v>
                </c:pt>
                <c:pt idx="1620">
                  <c:v>4</c:v>
                </c:pt>
                <c:pt idx="1621">
                  <c:v>1</c:v>
                </c:pt>
                <c:pt idx="1622">
                  <c:v>0</c:v>
                </c:pt>
                <c:pt idx="1623">
                  <c:v>2</c:v>
                </c:pt>
                <c:pt idx="1624">
                  <c:v>5</c:v>
                </c:pt>
                <c:pt idx="1625">
                  <c:v>0</c:v>
                </c:pt>
                <c:pt idx="1626">
                  <c:v>3</c:v>
                </c:pt>
                <c:pt idx="1627">
                  <c:v>1</c:v>
                </c:pt>
                <c:pt idx="1628">
                  <c:v>1</c:v>
                </c:pt>
                <c:pt idx="1629">
                  <c:v>0</c:v>
                </c:pt>
                <c:pt idx="1630">
                  <c:v>0</c:v>
                </c:pt>
                <c:pt idx="1631">
                  <c:v>2</c:v>
                </c:pt>
                <c:pt idx="1632">
                  <c:v>2</c:v>
                </c:pt>
                <c:pt idx="1633">
                  <c:v>0</c:v>
                </c:pt>
                <c:pt idx="1634">
                  <c:v>1</c:v>
                </c:pt>
                <c:pt idx="1635">
                  <c:v>1</c:v>
                </c:pt>
                <c:pt idx="1636">
                  <c:v>1</c:v>
                </c:pt>
                <c:pt idx="1637">
                  <c:v>1</c:v>
                </c:pt>
                <c:pt idx="1638">
                  <c:v>0</c:v>
                </c:pt>
                <c:pt idx="1639">
                  <c:v>2</c:v>
                </c:pt>
                <c:pt idx="1640">
                  <c:v>4</c:v>
                </c:pt>
                <c:pt idx="1641">
                  <c:v>0</c:v>
                </c:pt>
                <c:pt idx="1642">
                  <c:v>1</c:v>
                </c:pt>
                <c:pt idx="1643">
                  <c:v>0</c:v>
                </c:pt>
                <c:pt idx="1644">
                  <c:v>0</c:v>
                </c:pt>
                <c:pt idx="1645">
                  <c:v>2</c:v>
                </c:pt>
                <c:pt idx="1646">
                  <c:v>3</c:v>
                </c:pt>
                <c:pt idx="1647">
                  <c:v>2</c:v>
                </c:pt>
                <c:pt idx="1648">
                  <c:v>12</c:v>
                </c:pt>
                <c:pt idx="1649">
                  <c:v>1</c:v>
                </c:pt>
                <c:pt idx="1650">
                  <c:v>3</c:v>
                </c:pt>
                <c:pt idx="1651">
                  <c:v>1</c:v>
                </c:pt>
                <c:pt idx="1652">
                  <c:v>0</c:v>
                </c:pt>
                <c:pt idx="1653">
                  <c:v>3</c:v>
                </c:pt>
                <c:pt idx="1654">
                  <c:v>4</c:v>
                </c:pt>
                <c:pt idx="1655">
                  <c:v>3</c:v>
                </c:pt>
                <c:pt idx="1656">
                  <c:v>1</c:v>
                </c:pt>
                <c:pt idx="1657">
                  <c:v>2</c:v>
                </c:pt>
                <c:pt idx="1658">
                  <c:v>2</c:v>
                </c:pt>
                <c:pt idx="1659">
                  <c:v>3</c:v>
                </c:pt>
                <c:pt idx="1660">
                  <c:v>4</c:v>
                </c:pt>
                <c:pt idx="1661">
                  <c:v>0</c:v>
                </c:pt>
                <c:pt idx="1662">
                  <c:v>0</c:v>
                </c:pt>
                <c:pt idx="1663">
                  <c:v>1</c:v>
                </c:pt>
                <c:pt idx="1664">
                  <c:v>1</c:v>
                </c:pt>
                <c:pt idx="1665">
                  <c:v>0</c:v>
                </c:pt>
                <c:pt idx="1666">
                  <c:v>0</c:v>
                </c:pt>
                <c:pt idx="1667">
                  <c:v>0</c:v>
                </c:pt>
                <c:pt idx="1668">
                  <c:v>1</c:v>
                </c:pt>
                <c:pt idx="1669">
                  <c:v>1</c:v>
                </c:pt>
                <c:pt idx="1670">
                  <c:v>0</c:v>
                </c:pt>
                <c:pt idx="1671">
                  <c:v>0</c:v>
                </c:pt>
                <c:pt idx="1672">
                  <c:v>1</c:v>
                </c:pt>
                <c:pt idx="1673">
                  <c:v>1</c:v>
                </c:pt>
                <c:pt idx="1674">
                  <c:v>0</c:v>
                </c:pt>
                <c:pt idx="1675">
                  <c:v>0</c:v>
                </c:pt>
                <c:pt idx="1676">
                  <c:v>0</c:v>
                </c:pt>
                <c:pt idx="1677">
                  <c:v>0</c:v>
                </c:pt>
                <c:pt idx="1678">
                  <c:v>0</c:v>
                </c:pt>
                <c:pt idx="1679">
                  <c:v>0</c:v>
                </c:pt>
                <c:pt idx="1680">
                  <c:v>1</c:v>
                </c:pt>
                <c:pt idx="1681">
                  <c:v>0</c:v>
                </c:pt>
                <c:pt idx="1682">
                  <c:v>0</c:v>
                </c:pt>
                <c:pt idx="1683">
                  <c:v>0</c:v>
                </c:pt>
                <c:pt idx="1684">
                  <c:v>0</c:v>
                </c:pt>
                <c:pt idx="1685">
                  <c:v>1</c:v>
                </c:pt>
                <c:pt idx="1686">
                  <c:v>0</c:v>
                </c:pt>
                <c:pt idx="1687">
                  <c:v>0</c:v>
                </c:pt>
                <c:pt idx="1688">
                  <c:v>1</c:v>
                </c:pt>
                <c:pt idx="1689">
                  <c:v>0</c:v>
                </c:pt>
                <c:pt idx="1690">
                  <c:v>1</c:v>
                </c:pt>
                <c:pt idx="1691">
                  <c:v>0</c:v>
                </c:pt>
                <c:pt idx="1692">
                  <c:v>1</c:v>
                </c:pt>
                <c:pt idx="1693">
                  <c:v>0</c:v>
                </c:pt>
                <c:pt idx="1694">
                  <c:v>1</c:v>
                </c:pt>
                <c:pt idx="1695">
                  <c:v>0</c:v>
                </c:pt>
                <c:pt idx="1696">
                  <c:v>0</c:v>
                </c:pt>
                <c:pt idx="1697">
                  <c:v>0</c:v>
                </c:pt>
                <c:pt idx="1698">
                  <c:v>0</c:v>
                </c:pt>
                <c:pt idx="1699">
                  <c:v>0</c:v>
                </c:pt>
                <c:pt idx="1700">
                  <c:v>0</c:v>
                </c:pt>
                <c:pt idx="1701">
                  <c:v>0</c:v>
                </c:pt>
                <c:pt idx="1702">
                  <c:v>1</c:v>
                </c:pt>
                <c:pt idx="1703">
                  <c:v>0</c:v>
                </c:pt>
                <c:pt idx="1704">
                  <c:v>0</c:v>
                </c:pt>
                <c:pt idx="1705">
                  <c:v>0</c:v>
                </c:pt>
                <c:pt idx="1706">
                  <c:v>0</c:v>
                </c:pt>
                <c:pt idx="1707">
                  <c:v>1</c:v>
                </c:pt>
                <c:pt idx="1708">
                  <c:v>0</c:v>
                </c:pt>
                <c:pt idx="1709">
                  <c:v>1</c:v>
                </c:pt>
                <c:pt idx="1710">
                  <c:v>0</c:v>
                </c:pt>
                <c:pt idx="1711">
                  <c:v>1</c:v>
                </c:pt>
                <c:pt idx="1712">
                  <c:v>1</c:v>
                </c:pt>
                <c:pt idx="1713">
                  <c:v>0</c:v>
                </c:pt>
                <c:pt idx="1714">
                  <c:v>0</c:v>
                </c:pt>
                <c:pt idx="1715">
                  <c:v>0</c:v>
                </c:pt>
                <c:pt idx="1716">
                  <c:v>0</c:v>
                </c:pt>
                <c:pt idx="1717">
                  <c:v>1</c:v>
                </c:pt>
                <c:pt idx="1718">
                  <c:v>0</c:v>
                </c:pt>
                <c:pt idx="1719">
                  <c:v>1</c:v>
                </c:pt>
                <c:pt idx="1720">
                  <c:v>0</c:v>
                </c:pt>
                <c:pt idx="1721">
                  <c:v>0</c:v>
                </c:pt>
                <c:pt idx="1722">
                  <c:v>0</c:v>
                </c:pt>
                <c:pt idx="1723">
                  <c:v>0</c:v>
                </c:pt>
                <c:pt idx="1724">
                  <c:v>0</c:v>
                </c:pt>
                <c:pt idx="1725">
                  <c:v>1</c:v>
                </c:pt>
                <c:pt idx="1726">
                  <c:v>0</c:v>
                </c:pt>
                <c:pt idx="1727">
                  <c:v>1</c:v>
                </c:pt>
                <c:pt idx="1728">
                  <c:v>2</c:v>
                </c:pt>
                <c:pt idx="1729">
                  <c:v>1</c:v>
                </c:pt>
                <c:pt idx="1730">
                  <c:v>1</c:v>
                </c:pt>
                <c:pt idx="1731">
                  <c:v>0</c:v>
                </c:pt>
                <c:pt idx="1732">
                  <c:v>0</c:v>
                </c:pt>
                <c:pt idx="1733">
                  <c:v>0</c:v>
                </c:pt>
                <c:pt idx="1734">
                  <c:v>0</c:v>
                </c:pt>
                <c:pt idx="1735">
                  <c:v>2</c:v>
                </c:pt>
                <c:pt idx="1736">
                  <c:v>0</c:v>
                </c:pt>
                <c:pt idx="1737">
                  <c:v>0</c:v>
                </c:pt>
                <c:pt idx="1738">
                  <c:v>0</c:v>
                </c:pt>
                <c:pt idx="1739">
                  <c:v>1</c:v>
                </c:pt>
                <c:pt idx="1740">
                  <c:v>0</c:v>
                </c:pt>
                <c:pt idx="1741">
                  <c:v>0</c:v>
                </c:pt>
                <c:pt idx="1742">
                  <c:v>0</c:v>
                </c:pt>
                <c:pt idx="1743">
                  <c:v>0</c:v>
                </c:pt>
                <c:pt idx="1744">
                  <c:v>1</c:v>
                </c:pt>
                <c:pt idx="1745">
                  <c:v>0</c:v>
                </c:pt>
                <c:pt idx="1746">
                  <c:v>2</c:v>
                </c:pt>
                <c:pt idx="1747">
                  <c:v>0</c:v>
                </c:pt>
                <c:pt idx="1748">
                  <c:v>3</c:v>
                </c:pt>
                <c:pt idx="1749">
                  <c:v>2</c:v>
                </c:pt>
                <c:pt idx="1750">
                  <c:v>0</c:v>
                </c:pt>
                <c:pt idx="1751">
                  <c:v>2</c:v>
                </c:pt>
                <c:pt idx="1752">
                  <c:v>1</c:v>
                </c:pt>
                <c:pt idx="1753">
                  <c:v>0</c:v>
                </c:pt>
                <c:pt idx="1754">
                  <c:v>3</c:v>
                </c:pt>
                <c:pt idx="1755">
                  <c:v>0</c:v>
                </c:pt>
                <c:pt idx="1756">
                  <c:v>0</c:v>
                </c:pt>
                <c:pt idx="1757">
                  <c:v>1</c:v>
                </c:pt>
                <c:pt idx="1758">
                  <c:v>1</c:v>
                </c:pt>
                <c:pt idx="1759">
                  <c:v>1</c:v>
                </c:pt>
                <c:pt idx="1760">
                  <c:v>0</c:v>
                </c:pt>
                <c:pt idx="1761">
                  <c:v>1</c:v>
                </c:pt>
                <c:pt idx="1762">
                  <c:v>2</c:v>
                </c:pt>
                <c:pt idx="1763">
                  <c:v>0</c:v>
                </c:pt>
                <c:pt idx="1764">
                  <c:v>1</c:v>
                </c:pt>
                <c:pt idx="1765">
                  <c:v>0</c:v>
                </c:pt>
                <c:pt idx="1766">
                  <c:v>0</c:v>
                </c:pt>
                <c:pt idx="1767">
                  <c:v>2</c:v>
                </c:pt>
                <c:pt idx="1768">
                  <c:v>1</c:v>
                </c:pt>
                <c:pt idx="1769">
                  <c:v>0</c:v>
                </c:pt>
                <c:pt idx="1770">
                  <c:v>0</c:v>
                </c:pt>
                <c:pt idx="1771">
                  <c:v>0</c:v>
                </c:pt>
                <c:pt idx="1772">
                  <c:v>1</c:v>
                </c:pt>
                <c:pt idx="1773">
                  <c:v>0</c:v>
                </c:pt>
                <c:pt idx="1774">
                  <c:v>2</c:v>
                </c:pt>
                <c:pt idx="1775">
                  <c:v>10</c:v>
                </c:pt>
                <c:pt idx="1776">
                  <c:v>6</c:v>
                </c:pt>
                <c:pt idx="1777">
                  <c:v>3</c:v>
                </c:pt>
                <c:pt idx="1778">
                  <c:v>1</c:v>
                </c:pt>
                <c:pt idx="1779">
                  <c:v>0</c:v>
                </c:pt>
                <c:pt idx="1780">
                  <c:v>3</c:v>
                </c:pt>
                <c:pt idx="1781">
                  <c:v>2</c:v>
                </c:pt>
                <c:pt idx="1782">
                  <c:v>1</c:v>
                </c:pt>
                <c:pt idx="1783">
                  <c:v>2</c:v>
                </c:pt>
                <c:pt idx="1784">
                  <c:v>2</c:v>
                </c:pt>
                <c:pt idx="1785">
                  <c:v>0</c:v>
                </c:pt>
                <c:pt idx="1786">
                  <c:v>2</c:v>
                </c:pt>
                <c:pt idx="1787">
                  <c:v>4</c:v>
                </c:pt>
                <c:pt idx="1788">
                  <c:v>2</c:v>
                </c:pt>
                <c:pt idx="1789">
                  <c:v>2</c:v>
                </c:pt>
                <c:pt idx="1790">
                  <c:v>2</c:v>
                </c:pt>
                <c:pt idx="1791">
                  <c:v>0</c:v>
                </c:pt>
                <c:pt idx="1792">
                  <c:v>0</c:v>
                </c:pt>
                <c:pt idx="1793">
                  <c:v>0</c:v>
                </c:pt>
                <c:pt idx="1794">
                  <c:v>0</c:v>
                </c:pt>
                <c:pt idx="1795">
                  <c:v>1</c:v>
                </c:pt>
                <c:pt idx="1796">
                  <c:v>0</c:v>
                </c:pt>
                <c:pt idx="1797">
                  <c:v>0</c:v>
                </c:pt>
                <c:pt idx="1798">
                  <c:v>0</c:v>
                </c:pt>
                <c:pt idx="1799">
                  <c:v>0</c:v>
                </c:pt>
                <c:pt idx="1800">
                  <c:v>0</c:v>
                </c:pt>
                <c:pt idx="1801">
                  <c:v>0</c:v>
                </c:pt>
                <c:pt idx="1802">
                  <c:v>0</c:v>
                </c:pt>
                <c:pt idx="1803">
                  <c:v>0</c:v>
                </c:pt>
                <c:pt idx="1804">
                  <c:v>1</c:v>
                </c:pt>
                <c:pt idx="1805">
                  <c:v>0</c:v>
                </c:pt>
                <c:pt idx="1806">
                  <c:v>0</c:v>
                </c:pt>
                <c:pt idx="1807">
                  <c:v>2</c:v>
                </c:pt>
                <c:pt idx="1808">
                  <c:v>2</c:v>
                </c:pt>
                <c:pt idx="1809">
                  <c:v>0</c:v>
                </c:pt>
                <c:pt idx="1810">
                  <c:v>0</c:v>
                </c:pt>
                <c:pt idx="1811">
                  <c:v>0</c:v>
                </c:pt>
                <c:pt idx="1812">
                  <c:v>0</c:v>
                </c:pt>
                <c:pt idx="1813">
                  <c:v>0</c:v>
                </c:pt>
                <c:pt idx="1814">
                  <c:v>0</c:v>
                </c:pt>
                <c:pt idx="1815">
                  <c:v>0</c:v>
                </c:pt>
                <c:pt idx="1816">
                  <c:v>0</c:v>
                </c:pt>
                <c:pt idx="1817">
                  <c:v>1</c:v>
                </c:pt>
                <c:pt idx="1818">
                  <c:v>0</c:v>
                </c:pt>
                <c:pt idx="1819">
                  <c:v>0</c:v>
                </c:pt>
                <c:pt idx="1820">
                  <c:v>0</c:v>
                </c:pt>
                <c:pt idx="1821">
                  <c:v>0</c:v>
                </c:pt>
                <c:pt idx="1822">
                  <c:v>0</c:v>
                </c:pt>
                <c:pt idx="1823">
                  <c:v>1</c:v>
                </c:pt>
                <c:pt idx="1824">
                  <c:v>0</c:v>
                </c:pt>
                <c:pt idx="1825">
                  <c:v>0</c:v>
                </c:pt>
                <c:pt idx="1826">
                  <c:v>0</c:v>
                </c:pt>
                <c:pt idx="1827">
                  <c:v>0</c:v>
                </c:pt>
                <c:pt idx="1828">
                  <c:v>2</c:v>
                </c:pt>
                <c:pt idx="1829">
                  <c:v>0</c:v>
                </c:pt>
                <c:pt idx="1830">
                  <c:v>0</c:v>
                </c:pt>
                <c:pt idx="1831">
                  <c:v>0</c:v>
                </c:pt>
                <c:pt idx="1832">
                  <c:v>1</c:v>
                </c:pt>
                <c:pt idx="1833">
                  <c:v>0</c:v>
                </c:pt>
                <c:pt idx="1834">
                  <c:v>0</c:v>
                </c:pt>
                <c:pt idx="1835">
                  <c:v>0</c:v>
                </c:pt>
                <c:pt idx="1836">
                  <c:v>2</c:v>
                </c:pt>
                <c:pt idx="1837">
                  <c:v>1</c:v>
                </c:pt>
                <c:pt idx="1838">
                  <c:v>1</c:v>
                </c:pt>
                <c:pt idx="1839">
                  <c:v>0</c:v>
                </c:pt>
                <c:pt idx="1840">
                  <c:v>1</c:v>
                </c:pt>
                <c:pt idx="1841">
                  <c:v>0</c:v>
                </c:pt>
                <c:pt idx="1842">
                  <c:v>2</c:v>
                </c:pt>
                <c:pt idx="1843">
                  <c:v>0</c:v>
                </c:pt>
                <c:pt idx="1844">
                  <c:v>1</c:v>
                </c:pt>
                <c:pt idx="1845">
                  <c:v>0</c:v>
                </c:pt>
                <c:pt idx="1846">
                  <c:v>1</c:v>
                </c:pt>
                <c:pt idx="1847">
                  <c:v>1</c:v>
                </c:pt>
                <c:pt idx="1848">
                  <c:v>0</c:v>
                </c:pt>
                <c:pt idx="1849">
                  <c:v>1</c:v>
                </c:pt>
                <c:pt idx="1850">
                  <c:v>0</c:v>
                </c:pt>
                <c:pt idx="1851">
                  <c:v>0</c:v>
                </c:pt>
                <c:pt idx="1852">
                  <c:v>0</c:v>
                </c:pt>
                <c:pt idx="1853">
                  <c:v>1</c:v>
                </c:pt>
                <c:pt idx="1854">
                  <c:v>0</c:v>
                </c:pt>
                <c:pt idx="1855">
                  <c:v>2</c:v>
                </c:pt>
                <c:pt idx="1856">
                  <c:v>2</c:v>
                </c:pt>
                <c:pt idx="1857">
                  <c:v>0</c:v>
                </c:pt>
                <c:pt idx="1858">
                  <c:v>0</c:v>
                </c:pt>
                <c:pt idx="1859">
                  <c:v>0</c:v>
                </c:pt>
                <c:pt idx="1860">
                  <c:v>0</c:v>
                </c:pt>
                <c:pt idx="1861">
                  <c:v>1</c:v>
                </c:pt>
                <c:pt idx="1862">
                  <c:v>1</c:v>
                </c:pt>
                <c:pt idx="1863">
                  <c:v>1</c:v>
                </c:pt>
                <c:pt idx="1864">
                  <c:v>0</c:v>
                </c:pt>
                <c:pt idx="1865">
                  <c:v>0</c:v>
                </c:pt>
                <c:pt idx="1866">
                  <c:v>0</c:v>
                </c:pt>
                <c:pt idx="1867">
                  <c:v>0</c:v>
                </c:pt>
                <c:pt idx="1868">
                  <c:v>0</c:v>
                </c:pt>
                <c:pt idx="1869">
                  <c:v>1</c:v>
                </c:pt>
                <c:pt idx="1870">
                  <c:v>1</c:v>
                </c:pt>
                <c:pt idx="1871">
                  <c:v>1</c:v>
                </c:pt>
                <c:pt idx="1872">
                  <c:v>4</c:v>
                </c:pt>
                <c:pt idx="1873">
                  <c:v>1</c:v>
                </c:pt>
                <c:pt idx="1874">
                  <c:v>2</c:v>
                </c:pt>
                <c:pt idx="1875">
                  <c:v>0</c:v>
                </c:pt>
                <c:pt idx="1876">
                  <c:v>1</c:v>
                </c:pt>
                <c:pt idx="1877">
                  <c:v>0</c:v>
                </c:pt>
                <c:pt idx="1878">
                  <c:v>1</c:v>
                </c:pt>
                <c:pt idx="1879">
                  <c:v>0</c:v>
                </c:pt>
                <c:pt idx="1880">
                  <c:v>2</c:v>
                </c:pt>
                <c:pt idx="1881">
                  <c:v>0</c:v>
                </c:pt>
                <c:pt idx="1882">
                  <c:v>1</c:v>
                </c:pt>
                <c:pt idx="1883">
                  <c:v>0</c:v>
                </c:pt>
                <c:pt idx="1884">
                  <c:v>0</c:v>
                </c:pt>
                <c:pt idx="1885">
                  <c:v>0</c:v>
                </c:pt>
                <c:pt idx="1886">
                  <c:v>2</c:v>
                </c:pt>
                <c:pt idx="1887">
                  <c:v>0</c:v>
                </c:pt>
                <c:pt idx="1888">
                  <c:v>2</c:v>
                </c:pt>
                <c:pt idx="1889">
                  <c:v>0</c:v>
                </c:pt>
                <c:pt idx="1890">
                  <c:v>2</c:v>
                </c:pt>
                <c:pt idx="1891">
                  <c:v>0</c:v>
                </c:pt>
                <c:pt idx="1892">
                  <c:v>3</c:v>
                </c:pt>
                <c:pt idx="1893">
                  <c:v>0</c:v>
                </c:pt>
                <c:pt idx="1894">
                  <c:v>0</c:v>
                </c:pt>
                <c:pt idx="1895">
                  <c:v>2</c:v>
                </c:pt>
                <c:pt idx="1896">
                  <c:v>1</c:v>
                </c:pt>
                <c:pt idx="1897">
                  <c:v>1</c:v>
                </c:pt>
                <c:pt idx="1898">
                  <c:v>1</c:v>
                </c:pt>
                <c:pt idx="1899">
                  <c:v>0</c:v>
                </c:pt>
                <c:pt idx="1900">
                  <c:v>1</c:v>
                </c:pt>
                <c:pt idx="1901">
                  <c:v>0</c:v>
                </c:pt>
                <c:pt idx="1902">
                  <c:v>0</c:v>
                </c:pt>
                <c:pt idx="1903">
                  <c:v>5</c:v>
                </c:pt>
                <c:pt idx="1904">
                  <c:v>4</c:v>
                </c:pt>
                <c:pt idx="1905">
                  <c:v>3</c:v>
                </c:pt>
                <c:pt idx="1906">
                  <c:v>1</c:v>
                </c:pt>
                <c:pt idx="1907">
                  <c:v>2</c:v>
                </c:pt>
                <c:pt idx="1908">
                  <c:v>3</c:v>
                </c:pt>
                <c:pt idx="1909">
                  <c:v>2</c:v>
                </c:pt>
                <c:pt idx="1910">
                  <c:v>3</c:v>
                </c:pt>
                <c:pt idx="1911">
                  <c:v>0</c:v>
                </c:pt>
                <c:pt idx="1912">
                  <c:v>3</c:v>
                </c:pt>
                <c:pt idx="1913">
                  <c:v>0</c:v>
                </c:pt>
                <c:pt idx="1914">
                  <c:v>1</c:v>
                </c:pt>
                <c:pt idx="1915">
                  <c:v>2</c:v>
                </c:pt>
                <c:pt idx="1916">
                  <c:v>1</c:v>
                </c:pt>
                <c:pt idx="1917">
                  <c:v>1</c:v>
                </c:pt>
                <c:pt idx="1918">
                  <c:v>0</c:v>
                </c:pt>
                <c:pt idx="1919">
                  <c:v>0</c:v>
                </c:pt>
                <c:pt idx="1920">
                  <c:v>0</c:v>
                </c:pt>
                <c:pt idx="1921">
                  <c:v>0</c:v>
                </c:pt>
                <c:pt idx="1922">
                  <c:v>0</c:v>
                </c:pt>
                <c:pt idx="1923">
                  <c:v>0</c:v>
                </c:pt>
                <c:pt idx="1924">
                  <c:v>0</c:v>
                </c:pt>
                <c:pt idx="1925">
                  <c:v>0</c:v>
                </c:pt>
                <c:pt idx="1926">
                  <c:v>1</c:v>
                </c:pt>
                <c:pt idx="1927">
                  <c:v>0</c:v>
                </c:pt>
                <c:pt idx="1928">
                  <c:v>1</c:v>
                </c:pt>
                <c:pt idx="1929">
                  <c:v>0</c:v>
                </c:pt>
                <c:pt idx="1930">
                  <c:v>0</c:v>
                </c:pt>
                <c:pt idx="1931">
                  <c:v>0</c:v>
                </c:pt>
                <c:pt idx="1932">
                  <c:v>0</c:v>
                </c:pt>
                <c:pt idx="1933">
                  <c:v>1</c:v>
                </c:pt>
                <c:pt idx="1934">
                  <c:v>0</c:v>
                </c:pt>
                <c:pt idx="1935">
                  <c:v>0</c:v>
                </c:pt>
                <c:pt idx="1936">
                  <c:v>2</c:v>
                </c:pt>
                <c:pt idx="1937">
                  <c:v>0</c:v>
                </c:pt>
                <c:pt idx="1938">
                  <c:v>0</c:v>
                </c:pt>
                <c:pt idx="1939">
                  <c:v>0</c:v>
                </c:pt>
                <c:pt idx="1940">
                  <c:v>1</c:v>
                </c:pt>
                <c:pt idx="1941">
                  <c:v>0</c:v>
                </c:pt>
                <c:pt idx="1942">
                  <c:v>1</c:v>
                </c:pt>
                <c:pt idx="1943">
                  <c:v>0</c:v>
                </c:pt>
                <c:pt idx="1944">
                  <c:v>0</c:v>
                </c:pt>
                <c:pt idx="1945">
                  <c:v>1</c:v>
                </c:pt>
                <c:pt idx="1946">
                  <c:v>1</c:v>
                </c:pt>
                <c:pt idx="1947">
                  <c:v>1</c:v>
                </c:pt>
                <c:pt idx="1948">
                  <c:v>0</c:v>
                </c:pt>
                <c:pt idx="1949">
                  <c:v>0</c:v>
                </c:pt>
                <c:pt idx="1950">
                  <c:v>0</c:v>
                </c:pt>
                <c:pt idx="1951">
                  <c:v>1</c:v>
                </c:pt>
                <c:pt idx="1952">
                  <c:v>0</c:v>
                </c:pt>
                <c:pt idx="1953">
                  <c:v>0</c:v>
                </c:pt>
                <c:pt idx="1954">
                  <c:v>2</c:v>
                </c:pt>
                <c:pt idx="1955">
                  <c:v>1</c:v>
                </c:pt>
                <c:pt idx="1956">
                  <c:v>0</c:v>
                </c:pt>
                <c:pt idx="1957">
                  <c:v>0</c:v>
                </c:pt>
                <c:pt idx="1958">
                  <c:v>0</c:v>
                </c:pt>
                <c:pt idx="1959">
                  <c:v>0</c:v>
                </c:pt>
                <c:pt idx="1960">
                  <c:v>0</c:v>
                </c:pt>
                <c:pt idx="1961">
                  <c:v>0</c:v>
                </c:pt>
                <c:pt idx="1962">
                  <c:v>0</c:v>
                </c:pt>
                <c:pt idx="1963">
                  <c:v>0</c:v>
                </c:pt>
                <c:pt idx="1964">
                  <c:v>1</c:v>
                </c:pt>
                <c:pt idx="1965">
                  <c:v>0</c:v>
                </c:pt>
                <c:pt idx="1966">
                  <c:v>0</c:v>
                </c:pt>
                <c:pt idx="1967">
                  <c:v>2</c:v>
                </c:pt>
                <c:pt idx="1968">
                  <c:v>1</c:v>
                </c:pt>
                <c:pt idx="1969">
                  <c:v>2</c:v>
                </c:pt>
                <c:pt idx="1970">
                  <c:v>0</c:v>
                </c:pt>
                <c:pt idx="1971">
                  <c:v>0</c:v>
                </c:pt>
                <c:pt idx="1972">
                  <c:v>0</c:v>
                </c:pt>
                <c:pt idx="1973">
                  <c:v>0</c:v>
                </c:pt>
                <c:pt idx="1974">
                  <c:v>1</c:v>
                </c:pt>
                <c:pt idx="1975">
                  <c:v>0</c:v>
                </c:pt>
                <c:pt idx="1976">
                  <c:v>1</c:v>
                </c:pt>
                <c:pt idx="1977">
                  <c:v>1</c:v>
                </c:pt>
                <c:pt idx="1978">
                  <c:v>0</c:v>
                </c:pt>
                <c:pt idx="1979">
                  <c:v>0</c:v>
                </c:pt>
                <c:pt idx="1980">
                  <c:v>1</c:v>
                </c:pt>
                <c:pt idx="1981">
                  <c:v>0</c:v>
                </c:pt>
                <c:pt idx="1982">
                  <c:v>0</c:v>
                </c:pt>
                <c:pt idx="1983">
                  <c:v>0</c:v>
                </c:pt>
                <c:pt idx="1984">
                  <c:v>0</c:v>
                </c:pt>
                <c:pt idx="1985">
                  <c:v>1</c:v>
                </c:pt>
                <c:pt idx="1986">
                  <c:v>1</c:v>
                </c:pt>
                <c:pt idx="1987">
                  <c:v>1</c:v>
                </c:pt>
                <c:pt idx="1988">
                  <c:v>0</c:v>
                </c:pt>
                <c:pt idx="1989">
                  <c:v>0</c:v>
                </c:pt>
                <c:pt idx="1990">
                  <c:v>0</c:v>
                </c:pt>
                <c:pt idx="1991">
                  <c:v>1</c:v>
                </c:pt>
                <c:pt idx="1992">
                  <c:v>0</c:v>
                </c:pt>
                <c:pt idx="1993">
                  <c:v>0</c:v>
                </c:pt>
                <c:pt idx="1994">
                  <c:v>1</c:v>
                </c:pt>
                <c:pt idx="1995">
                  <c:v>0</c:v>
                </c:pt>
                <c:pt idx="1996">
                  <c:v>0</c:v>
                </c:pt>
                <c:pt idx="1997">
                  <c:v>0</c:v>
                </c:pt>
                <c:pt idx="1998">
                  <c:v>1</c:v>
                </c:pt>
                <c:pt idx="1999">
                  <c:v>2</c:v>
                </c:pt>
                <c:pt idx="2000">
                  <c:v>3</c:v>
                </c:pt>
                <c:pt idx="2001">
                  <c:v>0</c:v>
                </c:pt>
                <c:pt idx="2002">
                  <c:v>0</c:v>
                </c:pt>
                <c:pt idx="2003">
                  <c:v>0</c:v>
                </c:pt>
                <c:pt idx="2004">
                  <c:v>0</c:v>
                </c:pt>
                <c:pt idx="2005">
                  <c:v>0</c:v>
                </c:pt>
                <c:pt idx="2006">
                  <c:v>0</c:v>
                </c:pt>
                <c:pt idx="2007">
                  <c:v>1</c:v>
                </c:pt>
                <c:pt idx="2008">
                  <c:v>0</c:v>
                </c:pt>
                <c:pt idx="2009">
                  <c:v>0</c:v>
                </c:pt>
                <c:pt idx="2010">
                  <c:v>1</c:v>
                </c:pt>
                <c:pt idx="2011">
                  <c:v>0</c:v>
                </c:pt>
                <c:pt idx="2012">
                  <c:v>0</c:v>
                </c:pt>
                <c:pt idx="2013">
                  <c:v>1</c:v>
                </c:pt>
                <c:pt idx="2014">
                  <c:v>0</c:v>
                </c:pt>
                <c:pt idx="2015">
                  <c:v>0</c:v>
                </c:pt>
                <c:pt idx="2016">
                  <c:v>2</c:v>
                </c:pt>
                <c:pt idx="2017">
                  <c:v>0</c:v>
                </c:pt>
                <c:pt idx="2018">
                  <c:v>0</c:v>
                </c:pt>
                <c:pt idx="2019">
                  <c:v>1</c:v>
                </c:pt>
                <c:pt idx="2020">
                  <c:v>0</c:v>
                </c:pt>
                <c:pt idx="2021">
                  <c:v>0</c:v>
                </c:pt>
                <c:pt idx="2022">
                  <c:v>1</c:v>
                </c:pt>
                <c:pt idx="2023">
                  <c:v>2</c:v>
                </c:pt>
                <c:pt idx="2024">
                  <c:v>0</c:v>
                </c:pt>
                <c:pt idx="2025">
                  <c:v>0</c:v>
                </c:pt>
                <c:pt idx="2026">
                  <c:v>0</c:v>
                </c:pt>
                <c:pt idx="2027">
                  <c:v>1</c:v>
                </c:pt>
                <c:pt idx="2028">
                  <c:v>1</c:v>
                </c:pt>
                <c:pt idx="2029">
                  <c:v>0</c:v>
                </c:pt>
                <c:pt idx="2030">
                  <c:v>0</c:v>
                </c:pt>
                <c:pt idx="2031">
                  <c:v>2</c:v>
                </c:pt>
                <c:pt idx="2032">
                  <c:v>3</c:v>
                </c:pt>
                <c:pt idx="2033">
                  <c:v>3</c:v>
                </c:pt>
                <c:pt idx="2034">
                  <c:v>3</c:v>
                </c:pt>
                <c:pt idx="2035">
                  <c:v>0</c:v>
                </c:pt>
                <c:pt idx="2036">
                  <c:v>0</c:v>
                </c:pt>
                <c:pt idx="2037">
                  <c:v>0</c:v>
                </c:pt>
                <c:pt idx="2038">
                  <c:v>1</c:v>
                </c:pt>
                <c:pt idx="2039">
                  <c:v>1</c:v>
                </c:pt>
                <c:pt idx="2040">
                  <c:v>2</c:v>
                </c:pt>
                <c:pt idx="2041">
                  <c:v>2</c:v>
                </c:pt>
                <c:pt idx="2042">
                  <c:v>3</c:v>
                </c:pt>
                <c:pt idx="2043">
                  <c:v>0</c:v>
                </c:pt>
                <c:pt idx="2044">
                  <c:v>0</c:v>
                </c:pt>
                <c:pt idx="2045">
                  <c:v>0</c:v>
                </c:pt>
                <c:pt idx="2046">
                  <c:v>2</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1</c:v>
                </c:pt>
                <c:pt idx="2064">
                  <c:v>0</c:v>
                </c:pt>
                <c:pt idx="2065">
                  <c:v>0</c:v>
                </c:pt>
                <c:pt idx="2066">
                  <c:v>0</c:v>
                </c:pt>
                <c:pt idx="2067">
                  <c:v>0</c:v>
                </c:pt>
                <c:pt idx="2068">
                  <c:v>1</c:v>
                </c:pt>
                <c:pt idx="2069">
                  <c:v>0</c:v>
                </c:pt>
                <c:pt idx="2070">
                  <c:v>0</c:v>
                </c:pt>
                <c:pt idx="2071">
                  <c:v>0</c:v>
                </c:pt>
                <c:pt idx="2072">
                  <c:v>0</c:v>
                </c:pt>
                <c:pt idx="2073">
                  <c:v>0</c:v>
                </c:pt>
                <c:pt idx="2074">
                  <c:v>0</c:v>
                </c:pt>
                <c:pt idx="2075">
                  <c:v>1</c:v>
                </c:pt>
                <c:pt idx="2076">
                  <c:v>0</c:v>
                </c:pt>
                <c:pt idx="2077">
                  <c:v>0</c:v>
                </c:pt>
                <c:pt idx="2078">
                  <c:v>0</c:v>
                </c:pt>
                <c:pt idx="2079">
                  <c:v>0</c:v>
                </c:pt>
                <c:pt idx="2080">
                  <c:v>0</c:v>
                </c:pt>
                <c:pt idx="2081">
                  <c:v>1</c:v>
                </c:pt>
                <c:pt idx="2082">
                  <c:v>0</c:v>
                </c:pt>
                <c:pt idx="2083">
                  <c:v>0</c:v>
                </c:pt>
                <c:pt idx="2084">
                  <c:v>0</c:v>
                </c:pt>
                <c:pt idx="2085">
                  <c:v>1</c:v>
                </c:pt>
                <c:pt idx="2086">
                  <c:v>0</c:v>
                </c:pt>
                <c:pt idx="2087">
                  <c:v>0</c:v>
                </c:pt>
                <c:pt idx="2088">
                  <c:v>1</c:v>
                </c:pt>
                <c:pt idx="2089">
                  <c:v>0</c:v>
                </c:pt>
                <c:pt idx="2090">
                  <c:v>0</c:v>
                </c:pt>
                <c:pt idx="2091">
                  <c:v>0</c:v>
                </c:pt>
                <c:pt idx="2092">
                  <c:v>0</c:v>
                </c:pt>
                <c:pt idx="2093">
                  <c:v>0</c:v>
                </c:pt>
                <c:pt idx="2094">
                  <c:v>0</c:v>
                </c:pt>
                <c:pt idx="2095">
                  <c:v>1</c:v>
                </c:pt>
                <c:pt idx="2096">
                  <c:v>0</c:v>
                </c:pt>
                <c:pt idx="2097">
                  <c:v>1</c:v>
                </c:pt>
                <c:pt idx="2098">
                  <c:v>1</c:v>
                </c:pt>
                <c:pt idx="2099">
                  <c:v>0</c:v>
                </c:pt>
                <c:pt idx="2100">
                  <c:v>0</c:v>
                </c:pt>
                <c:pt idx="2101">
                  <c:v>0</c:v>
                </c:pt>
                <c:pt idx="2102">
                  <c:v>0</c:v>
                </c:pt>
                <c:pt idx="2103">
                  <c:v>0</c:v>
                </c:pt>
                <c:pt idx="2104">
                  <c:v>1</c:v>
                </c:pt>
                <c:pt idx="2105">
                  <c:v>0</c:v>
                </c:pt>
                <c:pt idx="2106">
                  <c:v>1</c:v>
                </c:pt>
                <c:pt idx="2107">
                  <c:v>1</c:v>
                </c:pt>
                <c:pt idx="2108">
                  <c:v>0</c:v>
                </c:pt>
                <c:pt idx="2109">
                  <c:v>0</c:v>
                </c:pt>
                <c:pt idx="2110">
                  <c:v>0</c:v>
                </c:pt>
                <c:pt idx="2111">
                  <c:v>0</c:v>
                </c:pt>
                <c:pt idx="2112">
                  <c:v>1</c:v>
                </c:pt>
                <c:pt idx="2113">
                  <c:v>0</c:v>
                </c:pt>
                <c:pt idx="2114">
                  <c:v>0</c:v>
                </c:pt>
                <c:pt idx="2115">
                  <c:v>0</c:v>
                </c:pt>
                <c:pt idx="2116">
                  <c:v>2</c:v>
                </c:pt>
                <c:pt idx="2117">
                  <c:v>0</c:v>
                </c:pt>
                <c:pt idx="2118">
                  <c:v>0</c:v>
                </c:pt>
                <c:pt idx="2119">
                  <c:v>2</c:v>
                </c:pt>
                <c:pt idx="2120">
                  <c:v>0</c:v>
                </c:pt>
                <c:pt idx="2121">
                  <c:v>0</c:v>
                </c:pt>
                <c:pt idx="2122">
                  <c:v>0</c:v>
                </c:pt>
                <c:pt idx="2123">
                  <c:v>1</c:v>
                </c:pt>
                <c:pt idx="2124">
                  <c:v>0</c:v>
                </c:pt>
                <c:pt idx="2125">
                  <c:v>0</c:v>
                </c:pt>
                <c:pt idx="2126">
                  <c:v>0</c:v>
                </c:pt>
                <c:pt idx="2127">
                  <c:v>2</c:v>
                </c:pt>
                <c:pt idx="2128">
                  <c:v>0</c:v>
                </c:pt>
                <c:pt idx="2129">
                  <c:v>1</c:v>
                </c:pt>
                <c:pt idx="2130">
                  <c:v>2</c:v>
                </c:pt>
                <c:pt idx="2131">
                  <c:v>0</c:v>
                </c:pt>
                <c:pt idx="2132">
                  <c:v>0</c:v>
                </c:pt>
                <c:pt idx="2133">
                  <c:v>0</c:v>
                </c:pt>
                <c:pt idx="2134">
                  <c:v>0</c:v>
                </c:pt>
                <c:pt idx="2135">
                  <c:v>1</c:v>
                </c:pt>
                <c:pt idx="2136">
                  <c:v>1</c:v>
                </c:pt>
                <c:pt idx="2137">
                  <c:v>1</c:v>
                </c:pt>
                <c:pt idx="2138">
                  <c:v>0</c:v>
                </c:pt>
                <c:pt idx="2139">
                  <c:v>1</c:v>
                </c:pt>
                <c:pt idx="2140">
                  <c:v>0</c:v>
                </c:pt>
                <c:pt idx="2141">
                  <c:v>0</c:v>
                </c:pt>
                <c:pt idx="2142">
                  <c:v>0</c:v>
                </c:pt>
                <c:pt idx="2143">
                  <c:v>2</c:v>
                </c:pt>
                <c:pt idx="2144">
                  <c:v>1</c:v>
                </c:pt>
                <c:pt idx="2145">
                  <c:v>0</c:v>
                </c:pt>
                <c:pt idx="2146">
                  <c:v>1</c:v>
                </c:pt>
                <c:pt idx="2147">
                  <c:v>0</c:v>
                </c:pt>
                <c:pt idx="2148">
                  <c:v>2</c:v>
                </c:pt>
                <c:pt idx="2149">
                  <c:v>0</c:v>
                </c:pt>
                <c:pt idx="2150">
                  <c:v>2</c:v>
                </c:pt>
                <c:pt idx="2151">
                  <c:v>1</c:v>
                </c:pt>
                <c:pt idx="2152">
                  <c:v>2</c:v>
                </c:pt>
                <c:pt idx="2153">
                  <c:v>1</c:v>
                </c:pt>
                <c:pt idx="2154">
                  <c:v>2</c:v>
                </c:pt>
                <c:pt idx="2155">
                  <c:v>0</c:v>
                </c:pt>
                <c:pt idx="2156">
                  <c:v>0</c:v>
                </c:pt>
                <c:pt idx="2157">
                  <c:v>0</c:v>
                </c:pt>
                <c:pt idx="2158">
                  <c:v>0</c:v>
                </c:pt>
                <c:pt idx="2159">
                  <c:v>2</c:v>
                </c:pt>
                <c:pt idx="2160">
                  <c:v>5</c:v>
                </c:pt>
                <c:pt idx="2161">
                  <c:v>4</c:v>
                </c:pt>
                <c:pt idx="2162">
                  <c:v>5</c:v>
                </c:pt>
                <c:pt idx="2163">
                  <c:v>0</c:v>
                </c:pt>
                <c:pt idx="2164">
                  <c:v>0</c:v>
                </c:pt>
                <c:pt idx="2165">
                  <c:v>0</c:v>
                </c:pt>
                <c:pt idx="2166">
                  <c:v>1</c:v>
                </c:pt>
                <c:pt idx="2167">
                  <c:v>1</c:v>
                </c:pt>
                <c:pt idx="2168">
                  <c:v>0</c:v>
                </c:pt>
                <c:pt idx="2169">
                  <c:v>2</c:v>
                </c:pt>
                <c:pt idx="2170">
                  <c:v>1</c:v>
                </c:pt>
                <c:pt idx="2171">
                  <c:v>2</c:v>
                </c:pt>
                <c:pt idx="2172">
                  <c:v>0</c:v>
                </c:pt>
                <c:pt idx="2173">
                  <c:v>0</c:v>
                </c:pt>
                <c:pt idx="2174">
                  <c:v>2</c:v>
                </c:pt>
                <c:pt idx="2175">
                  <c:v>0</c:v>
                </c:pt>
                <c:pt idx="2176">
                  <c:v>0</c:v>
                </c:pt>
                <c:pt idx="2177">
                  <c:v>0</c:v>
                </c:pt>
                <c:pt idx="2178">
                  <c:v>0</c:v>
                </c:pt>
                <c:pt idx="2179">
                  <c:v>0</c:v>
                </c:pt>
                <c:pt idx="2180">
                  <c:v>1</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1</c:v>
                </c:pt>
                <c:pt idx="2197">
                  <c:v>0</c:v>
                </c:pt>
                <c:pt idx="2198">
                  <c:v>0</c:v>
                </c:pt>
                <c:pt idx="2199">
                  <c:v>1</c:v>
                </c:pt>
                <c:pt idx="2200">
                  <c:v>0</c:v>
                </c:pt>
                <c:pt idx="2201">
                  <c:v>0</c:v>
                </c:pt>
                <c:pt idx="2202">
                  <c:v>1</c:v>
                </c:pt>
                <c:pt idx="2203">
                  <c:v>0</c:v>
                </c:pt>
                <c:pt idx="2204">
                  <c:v>0</c:v>
                </c:pt>
                <c:pt idx="2205">
                  <c:v>0</c:v>
                </c:pt>
                <c:pt idx="2206">
                  <c:v>0</c:v>
                </c:pt>
                <c:pt idx="2207">
                  <c:v>1</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1</c:v>
                </c:pt>
                <c:pt idx="2224">
                  <c:v>0</c:v>
                </c:pt>
                <c:pt idx="2225">
                  <c:v>2</c:v>
                </c:pt>
                <c:pt idx="2226">
                  <c:v>0</c:v>
                </c:pt>
                <c:pt idx="2227">
                  <c:v>0</c:v>
                </c:pt>
                <c:pt idx="2228">
                  <c:v>2</c:v>
                </c:pt>
                <c:pt idx="2229">
                  <c:v>0</c:v>
                </c:pt>
                <c:pt idx="2230">
                  <c:v>1</c:v>
                </c:pt>
                <c:pt idx="2231">
                  <c:v>0</c:v>
                </c:pt>
                <c:pt idx="2232">
                  <c:v>0</c:v>
                </c:pt>
                <c:pt idx="2233">
                  <c:v>0</c:v>
                </c:pt>
                <c:pt idx="2234">
                  <c:v>0</c:v>
                </c:pt>
                <c:pt idx="2235">
                  <c:v>0</c:v>
                </c:pt>
                <c:pt idx="2236">
                  <c:v>1</c:v>
                </c:pt>
                <c:pt idx="2237">
                  <c:v>0</c:v>
                </c:pt>
                <c:pt idx="2238">
                  <c:v>0</c:v>
                </c:pt>
                <c:pt idx="2239">
                  <c:v>0</c:v>
                </c:pt>
                <c:pt idx="2240">
                  <c:v>0</c:v>
                </c:pt>
                <c:pt idx="2241">
                  <c:v>1</c:v>
                </c:pt>
                <c:pt idx="2242">
                  <c:v>1</c:v>
                </c:pt>
                <c:pt idx="2243">
                  <c:v>0</c:v>
                </c:pt>
                <c:pt idx="2244">
                  <c:v>0</c:v>
                </c:pt>
                <c:pt idx="2245">
                  <c:v>0</c:v>
                </c:pt>
                <c:pt idx="2246">
                  <c:v>0</c:v>
                </c:pt>
                <c:pt idx="2247">
                  <c:v>0</c:v>
                </c:pt>
                <c:pt idx="2248">
                  <c:v>1</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2</c:v>
                </c:pt>
                <c:pt idx="2264">
                  <c:v>0</c:v>
                </c:pt>
                <c:pt idx="2265">
                  <c:v>0</c:v>
                </c:pt>
                <c:pt idx="2266">
                  <c:v>1</c:v>
                </c:pt>
                <c:pt idx="2267">
                  <c:v>0</c:v>
                </c:pt>
                <c:pt idx="2268">
                  <c:v>0</c:v>
                </c:pt>
                <c:pt idx="2269">
                  <c:v>0</c:v>
                </c:pt>
                <c:pt idx="2270">
                  <c:v>0</c:v>
                </c:pt>
                <c:pt idx="2271">
                  <c:v>1</c:v>
                </c:pt>
                <c:pt idx="2272">
                  <c:v>1</c:v>
                </c:pt>
                <c:pt idx="2273">
                  <c:v>0</c:v>
                </c:pt>
                <c:pt idx="2274">
                  <c:v>0</c:v>
                </c:pt>
                <c:pt idx="2275">
                  <c:v>0</c:v>
                </c:pt>
                <c:pt idx="2276">
                  <c:v>0</c:v>
                </c:pt>
                <c:pt idx="2277">
                  <c:v>0</c:v>
                </c:pt>
                <c:pt idx="2278">
                  <c:v>1</c:v>
                </c:pt>
                <c:pt idx="2279">
                  <c:v>0</c:v>
                </c:pt>
                <c:pt idx="2280">
                  <c:v>2</c:v>
                </c:pt>
                <c:pt idx="2281">
                  <c:v>1</c:v>
                </c:pt>
                <c:pt idx="2282">
                  <c:v>0</c:v>
                </c:pt>
                <c:pt idx="2283">
                  <c:v>1</c:v>
                </c:pt>
                <c:pt idx="2284">
                  <c:v>3</c:v>
                </c:pt>
                <c:pt idx="2285">
                  <c:v>0</c:v>
                </c:pt>
                <c:pt idx="2286">
                  <c:v>1</c:v>
                </c:pt>
                <c:pt idx="2287">
                  <c:v>2</c:v>
                </c:pt>
                <c:pt idx="2288">
                  <c:v>0</c:v>
                </c:pt>
                <c:pt idx="2289">
                  <c:v>0</c:v>
                </c:pt>
                <c:pt idx="2290">
                  <c:v>1</c:v>
                </c:pt>
                <c:pt idx="2291">
                  <c:v>1</c:v>
                </c:pt>
                <c:pt idx="2292">
                  <c:v>2</c:v>
                </c:pt>
                <c:pt idx="2293">
                  <c:v>0</c:v>
                </c:pt>
                <c:pt idx="2294">
                  <c:v>1</c:v>
                </c:pt>
                <c:pt idx="2295">
                  <c:v>0</c:v>
                </c:pt>
                <c:pt idx="2296">
                  <c:v>2</c:v>
                </c:pt>
                <c:pt idx="2297">
                  <c:v>0</c:v>
                </c:pt>
                <c:pt idx="2298">
                  <c:v>1</c:v>
                </c:pt>
                <c:pt idx="2299">
                  <c:v>2</c:v>
                </c:pt>
                <c:pt idx="2300">
                  <c:v>1</c:v>
                </c:pt>
                <c:pt idx="2301">
                  <c:v>1</c:v>
                </c:pt>
                <c:pt idx="2302">
                  <c:v>0</c:v>
                </c:pt>
                <c:pt idx="2303">
                  <c:v>0</c:v>
                </c:pt>
                <c:pt idx="2304">
                  <c:v>1</c:v>
                </c:pt>
                <c:pt idx="2305">
                  <c:v>0</c:v>
                </c:pt>
                <c:pt idx="2306">
                  <c:v>0</c:v>
                </c:pt>
                <c:pt idx="2307">
                  <c:v>1</c:v>
                </c:pt>
                <c:pt idx="2308">
                  <c:v>0</c:v>
                </c:pt>
                <c:pt idx="2309">
                  <c:v>0</c:v>
                </c:pt>
                <c:pt idx="2310">
                  <c:v>0</c:v>
                </c:pt>
                <c:pt idx="2311">
                  <c:v>1</c:v>
                </c:pt>
                <c:pt idx="2312">
                  <c:v>0</c:v>
                </c:pt>
                <c:pt idx="2313">
                  <c:v>0</c:v>
                </c:pt>
                <c:pt idx="2314">
                  <c:v>0</c:v>
                </c:pt>
                <c:pt idx="2315">
                  <c:v>1</c:v>
                </c:pt>
                <c:pt idx="2316">
                  <c:v>1</c:v>
                </c:pt>
                <c:pt idx="2317">
                  <c:v>0</c:v>
                </c:pt>
                <c:pt idx="2318">
                  <c:v>1</c:v>
                </c:pt>
                <c:pt idx="2319">
                  <c:v>1</c:v>
                </c:pt>
                <c:pt idx="2320">
                  <c:v>1</c:v>
                </c:pt>
                <c:pt idx="2321">
                  <c:v>0</c:v>
                </c:pt>
                <c:pt idx="2322">
                  <c:v>0</c:v>
                </c:pt>
                <c:pt idx="2323">
                  <c:v>0</c:v>
                </c:pt>
                <c:pt idx="2324">
                  <c:v>0</c:v>
                </c:pt>
                <c:pt idx="2325">
                  <c:v>1</c:v>
                </c:pt>
                <c:pt idx="2326">
                  <c:v>0</c:v>
                </c:pt>
                <c:pt idx="2327">
                  <c:v>0</c:v>
                </c:pt>
                <c:pt idx="2328">
                  <c:v>0</c:v>
                </c:pt>
                <c:pt idx="2329">
                  <c:v>0</c:v>
                </c:pt>
                <c:pt idx="2330">
                  <c:v>0</c:v>
                </c:pt>
                <c:pt idx="2331">
                  <c:v>0</c:v>
                </c:pt>
                <c:pt idx="2332">
                  <c:v>0</c:v>
                </c:pt>
                <c:pt idx="2333">
                  <c:v>0</c:v>
                </c:pt>
                <c:pt idx="2334">
                  <c:v>0</c:v>
                </c:pt>
                <c:pt idx="2335">
                  <c:v>1</c:v>
                </c:pt>
                <c:pt idx="2336">
                  <c:v>0</c:v>
                </c:pt>
                <c:pt idx="2337">
                  <c:v>0</c:v>
                </c:pt>
                <c:pt idx="2338">
                  <c:v>0</c:v>
                </c:pt>
                <c:pt idx="2339">
                  <c:v>1</c:v>
                </c:pt>
                <c:pt idx="2340">
                  <c:v>0</c:v>
                </c:pt>
                <c:pt idx="2341">
                  <c:v>0</c:v>
                </c:pt>
                <c:pt idx="2342">
                  <c:v>0</c:v>
                </c:pt>
                <c:pt idx="2343">
                  <c:v>1</c:v>
                </c:pt>
                <c:pt idx="2344">
                  <c:v>0</c:v>
                </c:pt>
                <c:pt idx="2345">
                  <c:v>0</c:v>
                </c:pt>
                <c:pt idx="2346">
                  <c:v>0</c:v>
                </c:pt>
                <c:pt idx="2347">
                  <c:v>2</c:v>
                </c:pt>
                <c:pt idx="2348">
                  <c:v>0</c:v>
                </c:pt>
                <c:pt idx="2349">
                  <c:v>0</c:v>
                </c:pt>
                <c:pt idx="2350">
                  <c:v>0</c:v>
                </c:pt>
                <c:pt idx="2351">
                  <c:v>0</c:v>
                </c:pt>
                <c:pt idx="2352">
                  <c:v>0</c:v>
                </c:pt>
                <c:pt idx="2353">
                  <c:v>0</c:v>
                </c:pt>
                <c:pt idx="2354">
                  <c:v>1</c:v>
                </c:pt>
                <c:pt idx="2355">
                  <c:v>0</c:v>
                </c:pt>
                <c:pt idx="2356">
                  <c:v>1</c:v>
                </c:pt>
                <c:pt idx="2357">
                  <c:v>0</c:v>
                </c:pt>
                <c:pt idx="2358">
                  <c:v>0</c:v>
                </c:pt>
                <c:pt idx="2359">
                  <c:v>0</c:v>
                </c:pt>
                <c:pt idx="2360">
                  <c:v>1</c:v>
                </c:pt>
                <c:pt idx="2361">
                  <c:v>0</c:v>
                </c:pt>
                <c:pt idx="2362">
                  <c:v>1</c:v>
                </c:pt>
                <c:pt idx="2363">
                  <c:v>1</c:v>
                </c:pt>
                <c:pt idx="2364">
                  <c:v>1</c:v>
                </c:pt>
                <c:pt idx="2365">
                  <c:v>0</c:v>
                </c:pt>
                <c:pt idx="2366">
                  <c:v>0</c:v>
                </c:pt>
                <c:pt idx="2367">
                  <c:v>0</c:v>
                </c:pt>
                <c:pt idx="2368">
                  <c:v>0</c:v>
                </c:pt>
                <c:pt idx="2369">
                  <c:v>0</c:v>
                </c:pt>
                <c:pt idx="2370">
                  <c:v>0</c:v>
                </c:pt>
                <c:pt idx="2371">
                  <c:v>0</c:v>
                </c:pt>
                <c:pt idx="2372">
                  <c:v>0</c:v>
                </c:pt>
                <c:pt idx="2373">
                  <c:v>2</c:v>
                </c:pt>
                <c:pt idx="2374">
                  <c:v>1</c:v>
                </c:pt>
                <c:pt idx="2375">
                  <c:v>0</c:v>
                </c:pt>
                <c:pt idx="2376">
                  <c:v>0</c:v>
                </c:pt>
                <c:pt idx="2377">
                  <c:v>0</c:v>
                </c:pt>
                <c:pt idx="2378">
                  <c:v>1</c:v>
                </c:pt>
                <c:pt idx="2379">
                  <c:v>0</c:v>
                </c:pt>
                <c:pt idx="2380">
                  <c:v>1</c:v>
                </c:pt>
                <c:pt idx="2381">
                  <c:v>0</c:v>
                </c:pt>
                <c:pt idx="2382">
                  <c:v>0</c:v>
                </c:pt>
                <c:pt idx="2383">
                  <c:v>1</c:v>
                </c:pt>
                <c:pt idx="2384">
                  <c:v>0</c:v>
                </c:pt>
                <c:pt idx="2385">
                  <c:v>2</c:v>
                </c:pt>
                <c:pt idx="2386">
                  <c:v>1</c:v>
                </c:pt>
                <c:pt idx="2387">
                  <c:v>1</c:v>
                </c:pt>
                <c:pt idx="2388">
                  <c:v>1</c:v>
                </c:pt>
                <c:pt idx="2389">
                  <c:v>0</c:v>
                </c:pt>
                <c:pt idx="2390">
                  <c:v>0</c:v>
                </c:pt>
                <c:pt idx="2391">
                  <c:v>1</c:v>
                </c:pt>
                <c:pt idx="2392">
                  <c:v>0</c:v>
                </c:pt>
                <c:pt idx="2393">
                  <c:v>0</c:v>
                </c:pt>
                <c:pt idx="2394">
                  <c:v>0</c:v>
                </c:pt>
                <c:pt idx="2395">
                  <c:v>0</c:v>
                </c:pt>
                <c:pt idx="2396">
                  <c:v>0</c:v>
                </c:pt>
                <c:pt idx="2397">
                  <c:v>0</c:v>
                </c:pt>
                <c:pt idx="2398">
                  <c:v>0</c:v>
                </c:pt>
                <c:pt idx="2399">
                  <c:v>0</c:v>
                </c:pt>
                <c:pt idx="2400">
                  <c:v>3</c:v>
                </c:pt>
                <c:pt idx="2401">
                  <c:v>0</c:v>
                </c:pt>
                <c:pt idx="2402">
                  <c:v>0</c:v>
                </c:pt>
                <c:pt idx="2403">
                  <c:v>2</c:v>
                </c:pt>
                <c:pt idx="2404">
                  <c:v>0</c:v>
                </c:pt>
                <c:pt idx="2405">
                  <c:v>3</c:v>
                </c:pt>
                <c:pt idx="2406">
                  <c:v>0</c:v>
                </c:pt>
                <c:pt idx="2407">
                  <c:v>0</c:v>
                </c:pt>
                <c:pt idx="2408">
                  <c:v>1</c:v>
                </c:pt>
                <c:pt idx="2409">
                  <c:v>1</c:v>
                </c:pt>
                <c:pt idx="2410">
                  <c:v>1</c:v>
                </c:pt>
                <c:pt idx="2411">
                  <c:v>1</c:v>
                </c:pt>
                <c:pt idx="2412">
                  <c:v>3</c:v>
                </c:pt>
                <c:pt idx="2413">
                  <c:v>0</c:v>
                </c:pt>
                <c:pt idx="2414">
                  <c:v>1</c:v>
                </c:pt>
                <c:pt idx="2415">
                  <c:v>1</c:v>
                </c:pt>
                <c:pt idx="2416">
                  <c:v>3</c:v>
                </c:pt>
                <c:pt idx="2417">
                  <c:v>1</c:v>
                </c:pt>
                <c:pt idx="2418">
                  <c:v>2</c:v>
                </c:pt>
                <c:pt idx="2419">
                  <c:v>0</c:v>
                </c:pt>
                <c:pt idx="2420">
                  <c:v>1</c:v>
                </c:pt>
                <c:pt idx="2421">
                  <c:v>1</c:v>
                </c:pt>
                <c:pt idx="2422">
                  <c:v>2</c:v>
                </c:pt>
                <c:pt idx="2423">
                  <c:v>0</c:v>
                </c:pt>
                <c:pt idx="2424">
                  <c:v>0</c:v>
                </c:pt>
                <c:pt idx="2425">
                  <c:v>0</c:v>
                </c:pt>
                <c:pt idx="2426">
                  <c:v>1</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1</c:v>
                </c:pt>
                <c:pt idx="2451">
                  <c:v>0</c:v>
                </c:pt>
                <c:pt idx="2452">
                  <c:v>0</c:v>
                </c:pt>
                <c:pt idx="2453">
                  <c:v>2</c:v>
                </c:pt>
                <c:pt idx="2454">
                  <c:v>0</c:v>
                </c:pt>
                <c:pt idx="2455">
                  <c:v>0</c:v>
                </c:pt>
                <c:pt idx="2456">
                  <c:v>1</c:v>
                </c:pt>
                <c:pt idx="2457">
                  <c:v>0</c:v>
                </c:pt>
                <c:pt idx="2458">
                  <c:v>0</c:v>
                </c:pt>
                <c:pt idx="2459">
                  <c:v>0</c:v>
                </c:pt>
                <c:pt idx="2460">
                  <c:v>0</c:v>
                </c:pt>
                <c:pt idx="2461">
                  <c:v>0</c:v>
                </c:pt>
                <c:pt idx="2462">
                  <c:v>0</c:v>
                </c:pt>
                <c:pt idx="2463">
                  <c:v>1</c:v>
                </c:pt>
                <c:pt idx="2464">
                  <c:v>0</c:v>
                </c:pt>
                <c:pt idx="2465">
                  <c:v>0</c:v>
                </c:pt>
                <c:pt idx="2466">
                  <c:v>1</c:v>
                </c:pt>
                <c:pt idx="2467">
                  <c:v>0</c:v>
                </c:pt>
                <c:pt idx="2468">
                  <c:v>0</c:v>
                </c:pt>
                <c:pt idx="2469">
                  <c:v>0</c:v>
                </c:pt>
                <c:pt idx="2470">
                  <c:v>2</c:v>
                </c:pt>
                <c:pt idx="2471">
                  <c:v>0</c:v>
                </c:pt>
                <c:pt idx="2472">
                  <c:v>0</c:v>
                </c:pt>
                <c:pt idx="2473">
                  <c:v>0</c:v>
                </c:pt>
                <c:pt idx="2474">
                  <c:v>0</c:v>
                </c:pt>
                <c:pt idx="2475">
                  <c:v>0</c:v>
                </c:pt>
                <c:pt idx="2476">
                  <c:v>0</c:v>
                </c:pt>
                <c:pt idx="2477">
                  <c:v>0</c:v>
                </c:pt>
                <c:pt idx="2478">
                  <c:v>0</c:v>
                </c:pt>
                <c:pt idx="2479">
                  <c:v>0</c:v>
                </c:pt>
                <c:pt idx="2480">
                  <c:v>1</c:v>
                </c:pt>
                <c:pt idx="2481">
                  <c:v>1</c:v>
                </c:pt>
                <c:pt idx="2482">
                  <c:v>0</c:v>
                </c:pt>
                <c:pt idx="2483">
                  <c:v>0</c:v>
                </c:pt>
                <c:pt idx="2484">
                  <c:v>1</c:v>
                </c:pt>
                <c:pt idx="2485">
                  <c:v>0</c:v>
                </c:pt>
                <c:pt idx="2486">
                  <c:v>1</c:v>
                </c:pt>
                <c:pt idx="2487">
                  <c:v>0</c:v>
                </c:pt>
                <c:pt idx="2488">
                  <c:v>0</c:v>
                </c:pt>
                <c:pt idx="2489">
                  <c:v>0</c:v>
                </c:pt>
                <c:pt idx="2490">
                  <c:v>0</c:v>
                </c:pt>
                <c:pt idx="2491">
                  <c:v>0</c:v>
                </c:pt>
                <c:pt idx="2492">
                  <c:v>0</c:v>
                </c:pt>
                <c:pt idx="2493">
                  <c:v>0</c:v>
                </c:pt>
                <c:pt idx="2494">
                  <c:v>0</c:v>
                </c:pt>
                <c:pt idx="2495">
                  <c:v>2</c:v>
                </c:pt>
                <c:pt idx="2496">
                  <c:v>1</c:v>
                </c:pt>
                <c:pt idx="2497">
                  <c:v>0</c:v>
                </c:pt>
                <c:pt idx="2498">
                  <c:v>0</c:v>
                </c:pt>
                <c:pt idx="2499">
                  <c:v>0</c:v>
                </c:pt>
                <c:pt idx="2500">
                  <c:v>0</c:v>
                </c:pt>
                <c:pt idx="2501">
                  <c:v>0</c:v>
                </c:pt>
                <c:pt idx="2502">
                  <c:v>0</c:v>
                </c:pt>
                <c:pt idx="2503">
                  <c:v>0</c:v>
                </c:pt>
                <c:pt idx="2504">
                  <c:v>0</c:v>
                </c:pt>
                <c:pt idx="2505">
                  <c:v>0</c:v>
                </c:pt>
                <c:pt idx="2506">
                  <c:v>1</c:v>
                </c:pt>
                <c:pt idx="2507">
                  <c:v>1</c:v>
                </c:pt>
                <c:pt idx="2508">
                  <c:v>0</c:v>
                </c:pt>
                <c:pt idx="2509">
                  <c:v>0</c:v>
                </c:pt>
                <c:pt idx="2510">
                  <c:v>1</c:v>
                </c:pt>
                <c:pt idx="2511">
                  <c:v>1</c:v>
                </c:pt>
                <c:pt idx="2512">
                  <c:v>0</c:v>
                </c:pt>
                <c:pt idx="2513">
                  <c:v>0</c:v>
                </c:pt>
                <c:pt idx="2514">
                  <c:v>1</c:v>
                </c:pt>
                <c:pt idx="2515">
                  <c:v>0</c:v>
                </c:pt>
                <c:pt idx="2516">
                  <c:v>0</c:v>
                </c:pt>
                <c:pt idx="2517">
                  <c:v>0</c:v>
                </c:pt>
                <c:pt idx="2518">
                  <c:v>0</c:v>
                </c:pt>
                <c:pt idx="2519">
                  <c:v>1</c:v>
                </c:pt>
                <c:pt idx="2520">
                  <c:v>0</c:v>
                </c:pt>
                <c:pt idx="2521">
                  <c:v>0</c:v>
                </c:pt>
                <c:pt idx="2522">
                  <c:v>0</c:v>
                </c:pt>
                <c:pt idx="2523">
                  <c:v>0</c:v>
                </c:pt>
                <c:pt idx="2524">
                  <c:v>0</c:v>
                </c:pt>
                <c:pt idx="2525">
                  <c:v>0</c:v>
                </c:pt>
                <c:pt idx="2526">
                  <c:v>1</c:v>
                </c:pt>
                <c:pt idx="2527">
                  <c:v>2</c:v>
                </c:pt>
                <c:pt idx="2528">
                  <c:v>0</c:v>
                </c:pt>
                <c:pt idx="2529">
                  <c:v>0</c:v>
                </c:pt>
                <c:pt idx="2530">
                  <c:v>2</c:v>
                </c:pt>
                <c:pt idx="2531">
                  <c:v>0</c:v>
                </c:pt>
                <c:pt idx="2532">
                  <c:v>0</c:v>
                </c:pt>
                <c:pt idx="2533">
                  <c:v>0</c:v>
                </c:pt>
                <c:pt idx="2534">
                  <c:v>0</c:v>
                </c:pt>
                <c:pt idx="2535">
                  <c:v>0</c:v>
                </c:pt>
                <c:pt idx="2536">
                  <c:v>1</c:v>
                </c:pt>
                <c:pt idx="2537">
                  <c:v>0</c:v>
                </c:pt>
                <c:pt idx="2538">
                  <c:v>2</c:v>
                </c:pt>
                <c:pt idx="2539">
                  <c:v>1</c:v>
                </c:pt>
                <c:pt idx="2540">
                  <c:v>0</c:v>
                </c:pt>
                <c:pt idx="2541">
                  <c:v>0</c:v>
                </c:pt>
                <c:pt idx="2542">
                  <c:v>0</c:v>
                </c:pt>
                <c:pt idx="2543">
                  <c:v>1</c:v>
                </c:pt>
                <c:pt idx="2544">
                  <c:v>1</c:v>
                </c:pt>
                <c:pt idx="2545">
                  <c:v>1</c:v>
                </c:pt>
                <c:pt idx="2546">
                  <c:v>0</c:v>
                </c:pt>
                <c:pt idx="2547">
                  <c:v>1</c:v>
                </c:pt>
                <c:pt idx="2548">
                  <c:v>0</c:v>
                </c:pt>
                <c:pt idx="2549">
                  <c:v>0</c:v>
                </c:pt>
                <c:pt idx="2550">
                  <c:v>0</c:v>
                </c:pt>
                <c:pt idx="2551">
                  <c:v>2</c:v>
                </c:pt>
                <c:pt idx="2552">
                  <c:v>2</c:v>
                </c:pt>
                <c:pt idx="2553">
                  <c:v>1</c:v>
                </c:pt>
                <c:pt idx="2554">
                  <c:v>3</c:v>
                </c:pt>
                <c:pt idx="2555">
                  <c:v>0</c:v>
                </c:pt>
                <c:pt idx="2556">
                  <c:v>0</c:v>
                </c:pt>
                <c:pt idx="2557">
                  <c:v>1</c:v>
                </c:pt>
                <c:pt idx="2558">
                  <c:v>0</c:v>
                </c:pt>
                <c:pt idx="2559">
                  <c:v>0</c:v>
                </c:pt>
                <c:pt idx="2560">
                  <c:v>0</c:v>
                </c:pt>
                <c:pt idx="2561">
                  <c:v>0</c:v>
                </c:pt>
                <c:pt idx="2562">
                  <c:v>1</c:v>
                </c:pt>
                <c:pt idx="2563">
                  <c:v>0</c:v>
                </c:pt>
                <c:pt idx="2564">
                  <c:v>0</c:v>
                </c:pt>
                <c:pt idx="2565">
                  <c:v>0</c:v>
                </c:pt>
                <c:pt idx="2566">
                  <c:v>0</c:v>
                </c:pt>
                <c:pt idx="2567">
                  <c:v>0</c:v>
                </c:pt>
                <c:pt idx="2568">
                  <c:v>0</c:v>
                </c:pt>
                <c:pt idx="2569">
                  <c:v>3</c:v>
                </c:pt>
                <c:pt idx="2570">
                  <c:v>0</c:v>
                </c:pt>
                <c:pt idx="2571">
                  <c:v>0</c:v>
                </c:pt>
                <c:pt idx="2572">
                  <c:v>0</c:v>
                </c:pt>
                <c:pt idx="2573">
                  <c:v>0</c:v>
                </c:pt>
                <c:pt idx="2574">
                  <c:v>0</c:v>
                </c:pt>
                <c:pt idx="2575">
                  <c:v>1</c:v>
                </c:pt>
                <c:pt idx="2576">
                  <c:v>1</c:v>
                </c:pt>
                <c:pt idx="2577">
                  <c:v>0</c:v>
                </c:pt>
                <c:pt idx="2578">
                  <c:v>0</c:v>
                </c:pt>
                <c:pt idx="2579">
                  <c:v>0</c:v>
                </c:pt>
                <c:pt idx="2580">
                  <c:v>1</c:v>
                </c:pt>
                <c:pt idx="2581">
                  <c:v>1</c:v>
                </c:pt>
                <c:pt idx="2582">
                  <c:v>0</c:v>
                </c:pt>
                <c:pt idx="2583">
                  <c:v>1</c:v>
                </c:pt>
                <c:pt idx="2584">
                  <c:v>0</c:v>
                </c:pt>
                <c:pt idx="2585">
                  <c:v>0</c:v>
                </c:pt>
                <c:pt idx="2586">
                  <c:v>0</c:v>
                </c:pt>
                <c:pt idx="2587">
                  <c:v>0</c:v>
                </c:pt>
                <c:pt idx="2588">
                  <c:v>0</c:v>
                </c:pt>
                <c:pt idx="2589">
                  <c:v>0</c:v>
                </c:pt>
                <c:pt idx="2590">
                  <c:v>0</c:v>
                </c:pt>
                <c:pt idx="2591">
                  <c:v>0</c:v>
                </c:pt>
                <c:pt idx="2592">
                  <c:v>1</c:v>
                </c:pt>
                <c:pt idx="2593">
                  <c:v>0</c:v>
                </c:pt>
                <c:pt idx="2594">
                  <c:v>1</c:v>
                </c:pt>
                <c:pt idx="2595">
                  <c:v>0</c:v>
                </c:pt>
                <c:pt idx="2596">
                  <c:v>0</c:v>
                </c:pt>
                <c:pt idx="2597">
                  <c:v>0</c:v>
                </c:pt>
                <c:pt idx="2598">
                  <c:v>0</c:v>
                </c:pt>
                <c:pt idx="2599">
                  <c:v>1</c:v>
                </c:pt>
                <c:pt idx="2600">
                  <c:v>1</c:v>
                </c:pt>
                <c:pt idx="2601">
                  <c:v>0</c:v>
                </c:pt>
                <c:pt idx="2602">
                  <c:v>0</c:v>
                </c:pt>
                <c:pt idx="2603">
                  <c:v>0</c:v>
                </c:pt>
                <c:pt idx="2604">
                  <c:v>0</c:v>
                </c:pt>
                <c:pt idx="2605">
                  <c:v>0</c:v>
                </c:pt>
                <c:pt idx="2606">
                  <c:v>0</c:v>
                </c:pt>
                <c:pt idx="2607">
                  <c:v>2</c:v>
                </c:pt>
                <c:pt idx="2608">
                  <c:v>1</c:v>
                </c:pt>
                <c:pt idx="2609">
                  <c:v>0</c:v>
                </c:pt>
                <c:pt idx="2610">
                  <c:v>1</c:v>
                </c:pt>
                <c:pt idx="2611">
                  <c:v>3</c:v>
                </c:pt>
                <c:pt idx="2612">
                  <c:v>3</c:v>
                </c:pt>
                <c:pt idx="2613">
                  <c:v>0</c:v>
                </c:pt>
                <c:pt idx="2614">
                  <c:v>1</c:v>
                </c:pt>
                <c:pt idx="2615">
                  <c:v>0</c:v>
                </c:pt>
                <c:pt idx="2616">
                  <c:v>2</c:v>
                </c:pt>
                <c:pt idx="2617">
                  <c:v>0</c:v>
                </c:pt>
                <c:pt idx="2618">
                  <c:v>2</c:v>
                </c:pt>
                <c:pt idx="2619">
                  <c:v>1</c:v>
                </c:pt>
                <c:pt idx="2620">
                  <c:v>0</c:v>
                </c:pt>
                <c:pt idx="2621">
                  <c:v>0</c:v>
                </c:pt>
                <c:pt idx="2622">
                  <c:v>0</c:v>
                </c:pt>
                <c:pt idx="2623">
                  <c:v>0</c:v>
                </c:pt>
                <c:pt idx="2624">
                  <c:v>1</c:v>
                </c:pt>
                <c:pt idx="2625">
                  <c:v>1</c:v>
                </c:pt>
                <c:pt idx="2626">
                  <c:v>0</c:v>
                </c:pt>
                <c:pt idx="2627">
                  <c:v>3</c:v>
                </c:pt>
                <c:pt idx="2628">
                  <c:v>0</c:v>
                </c:pt>
                <c:pt idx="2629">
                  <c:v>0</c:v>
                </c:pt>
                <c:pt idx="2630">
                  <c:v>0</c:v>
                </c:pt>
                <c:pt idx="2631">
                  <c:v>1</c:v>
                </c:pt>
                <c:pt idx="2632">
                  <c:v>2</c:v>
                </c:pt>
                <c:pt idx="2633">
                  <c:v>0</c:v>
                </c:pt>
                <c:pt idx="2634">
                  <c:v>1</c:v>
                </c:pt>
                <c:pt idx="2635">
                  <c:v>0</c:v>
                </c:pt>
                <c:pt idx="2636">
                  <c:v>1</c:v>
                </c:pt>
                <c:pt idx="2637">
                  <c:v>0</c:v>
                </c:pt>
                <c:pt idx="2638">
                  <c:v>1</c:v>
                </c:pt>
                <c:pt idx="2639">
                  <c:v>1</c:v>
                </c:pt>
                <c:pt idx="2640">
                  <c:v>2</c:v>
                </c:pt>
                <c:pt idx="2641">
                  <c:v>0</c:v>
                </c:pt>
                <c:pt idx="2642">
                  <c:v>2</c:v>
                </c:pt>
                <c:pt idx="2643">
                  <c:v>0</c:v>
                </c:pt>
                <c:pt idx="2644">
                  <c:v>1</c:v>
                </c:pt>
                <c:pt idx="2645">
                  <c:v>0</c:v>
                </c:pt>
                <c:pt idx="2646">
                  <c:v>1</c:v>
                </c:pt>
                <c:pt idx="2647">
                  <c:v>2</c:v>
                </c:pt>
                <c:pt idx="2648">
                  <c:v>4</c:v>
                </c:pt>
                <c:pt idx="2649">
                  <c:v>0</c:v>
                </c:pt>
                <c:pt idx="2650">
                  <c:v>2</c:v>
                </c:pt>
                <c:pt idx="2651">
                  <c:v>0</c:v>
                </c:pt>
                <c:pt idx="2652">
                  <c:v>0</c:v>
                </c:pt>
                <c:pt idx="2653">
                  <c:v>0</c:v>
                </c:pt>
                <c:pt idx="2654">
                  <c:v>0</c:v>
                </c:pt>
                <c:pt idx="2655">
                  <c:v>4</c:v>
                </c:pt>
                <c:pt idx="2656">
                  <c:v>3</c:v>
                </c:pt>
                <c:pt idx="2657">
                  <c:v>2</c:v>
                </c:pt>
                <c:pt idx="2658">
                  <c:v>2</c:v>
                </c:pt>
                <c:pt idx="2659">
                  <c:v>1</c:v>
                </c:pt>
                <c:pt idx="2660">
                  <c:v>5</c:v>
                </c:pt>
                <c:pt idx="2661">
                  <c:v>0</c:v>
                </c:pt>
                <c:pt idx="2662">
                  <c:v>1</c:v>
                </c:pt>
                <c:pt idx="2663">
                  <c:v>2</c:v>
                </c:pt>
                <c:pt idx="2664">
                  <c:v>2</c:v>
                </c:pt>
                <c:pt idx="2665">
                  <c:v>2</c:v>
                </c:pt>
                <c:pt idx="2666">
                  <c:v>2</c:v>
                </c:pt>
                <c:pt idx="2667">
                  <c:v>0</c:v>
                </c:pt>
                <c:pt idx="2668">
                  <c:v>4</c:v>
                </c:pt>
                <c:pt idx="2669">
                  <c:v>0</c:v>
                </c:pt>
                <c:pt idx="2670">
                  <c:v>1</c:v>
                </c:pt>
                <c:pt idx="2671">
                  <c:v>4</c:v>
                </c:pt>
                <c:pt idx="2672">
                  <c:v>13</c:v>
                </c:pt>
                <c:pt idx="2673">
                  <c:v>2</c:v>
                </c:pt>
                <c:pt idx="2674">
                  <c:v>3</c:v>
                </c:pt>
                <c:pt idx="2675">
                  <c:v>3</c:v>
                </c:pt>
                <c:pt idx="2676">
                  <c:v>3</c:v>
                </c:pt>
                <c:pt idx="2677">
                  <c:v>3</c:v>
                </c:pt>
                <c:pt idx="2678">
                  <c:v>3</c:v>
                </c:pt>
                <c:pt idx="2679">
                  <c:v>3</c:v>
                </c:pt>
                <c:pt idx="2680">
                  <c:v>6</c:v>
                </c:pt>
                <c:pt idx="2681">
                  <c:v>4</c:v>
                </c:pt>
                <c:pt idx="2682">
                  <c:v>3</c:v>
                </c:pt>
                <c:pt idx="2683">
                  <c:v>3</c:v>
                </c:pt>
                <c:pt idx="2684">
                  <c:v>6</c:v>
                </c:pt>
                <c:pt idx="2685">
                  <c:v>2</c:v>
                </c:pt>
                <c:pt idx="2686">
                  <c:v>2</c:v>
                </c:pt>
                <c:pt idx="2687">
                  <c:v>0</c:v>
                </c:pt>
                <c:pt idx="2688">
                  <c:v>0</c:v>
                </c:pt>
                <c:pt idx="2689">
                  <c:v>0</c:v>
                </c:pt>
                <c:pt idx="2690">
                  <c:v>0</c:v>
                </c:pt>
                <c:pt idx="2691">
                  <c:v>0</c:v>
                </c:pt>
                <c:pt idx="2692">
                  <c:v>1</c:v>
                </c:pt>
                <c:pt idx="2693">
                  <c:v>0</c:v>
                </c:pt>
                <c:pt idx="2694">
                  <c:v>0</c:v>
                </c:pt>
                <c:pt idx="2695">
                  <c:v>0</c:v>
                </c:pt>
                <c:pt idx="2696">
                  <c:v>0</c:v>
                </c:pt>
                <c:pt idx="2697">
                  <c:v>0</c:v>
                </c:pt>
                <c:pt idx="2698">
                  <c:v>0</c:v>
                </c:pt>
                <c:pt idx="2699">
                  <c:v>1</c:v>
                </c:pt>
                <c:pt idx="2700">
                  <c:v>0</c:v>
                </c:pt>
                <c:pt idx="2701">
                  <c:v>0</c:v>
                </c:pt>
                <c:pt idx="2702">
                  <c:v>0</c:v>
                </c:pt>
                <c:pt idx="2703">
                  <c:v>0</c:v>
                </c:pt>
                <c:pt idx="2704">
                  <c:v>0</c:v>
                </c:pt>
                <c:pt idx="2705">
                  <c:v>0</c:v>
                </c:pt>
                <c:pt idx="2706">
                  <c:v>0</c:v>
                </c:pt>
                <c:pt idx="2707">
                  <c:v>0</c:v>
                </c:pt>
                <c:pt idx="2708">
                  <c:v>0</c:v>
                </c:pt>
                <c:pt idx="2709">
                  <c:v>0</c:v>
                </c:pt>
                <c:pt idx="2710">
                  <c:v>1</c:v>
                </c:pt>
                <c:pt idx="2711">
                  <c:v>0</c:v>
                </c:pt>
                <c:pt idx="2712">
                  <c:v>1</c:v>
                </c:pt>
                <c:pt idx="2713">
                  <c:v>1</c:v>
                </c:pt>
                <c:pt idx="2714">
                  <c:v>0</c:v>
                </c:pt>
                <c:pt idx="2715">
                  <c:v>1</c:v>
                </c:pt>
                <c:pt idx="2716">
                  <c:v>0</c:v>
                </c:pt>
                <c:pt idx="2717">
                  <c:v>0</c:v>
                </c:pt>
                <c:pt idx="2718">
                  <c:v>1</c:v>
                </c:pt>
                <c:pt idx="2719">
                  <c:v>1</c:v>
                </c:pt>
                <c:pt idx="2720">
                  <c:v>1</c:v>
                </c:pt>
                <c:pt idx="2721">
                  <c:v>0</c:v>
                </c:pt>
                <c:pt idx="2722">
                  <c:v>0</c:v>
                </c:pt>
                <c:pt idx="2723">
                  <c:v>0</c:v>
                </c:pt>
                <c:pt idx="2724">
                  <c:v>0</c:v>
                </c:pt>
                <c:pt idx="2725">
                  <c:v>1</c:v>
                </c:pt>
                <c:pt idx="2726">
                  <c:v>1</c:v>
                </c:pt>
                <c:pt idx="2727">
                  <c:v>0</c:v>
                </c:pt>
                <c:pt idx="2728">
                  <c:v>0</c:v>
                </c:pt>
                <c:pt idx="2729">
                  <c:v>0</c:v>
                </c:pt>
                <c:pt idx="2730">
                  <c:v>1</c:v>
                </c:pt>
                <c:pt idx="2731">
                  <c:v>0</c:v>
                </c:pt>
                <c:pt idx="2732">
                  <c:v>0</c:v>
                </c:pt>
                <c:pt idx="2733">
                  <c:v>0</c:v>
                </c:pt>
                <c:pt idx="2734">
                  <c:v>0</c:v>
                </c:pt>
                <c:pt idx="2735">
                  <c:v>1</c:v>
                </c:pt>
                <c:pt idx="2736">
                  <c:v>1</c:v>
                </c:pt>
                <c:pt idx="2737">
                  <c:v>0</c:v>
                </c:pt>
                <c:pt idx="2738">
                  <c:v>0</c:v>
                </c:pt>
                <c:pt idx="2739">
                  <c:v>0</c:v>
                </c:pt>
                <c:pt idx="2740">
                  <c:v>3</c:v>
                </c:pt>
                <c:pt idx="2741">
                  <c:v>0</c:v>
                </c:pt>
                <c:pt idx="2742">
                  <c:v>1</c:v>
                </c:pt>
                <c:pt idx="2743">
                  <c:v>0</c:v>
                </c:pt>
                <c:pt idx="2744">
                  <c:v>1</c:v>
                </c:pt>
                <c:pt idx="2745">
                  <c:v>0</c:v>
                </c:pt>
                <c:pt idx="2746">
                  <c:v>1</c:v>
                </c:pt>
                <c:pt idx="2747">
                  <c:v>0</c:v>
                </c:pt>
                <c:pt idx="2748">
                  <c:v>0</c:v>
                </c:pt>
                <c:pt idx="2749">
                  <c:v>0</c:v>
                </c:pt>
                <c:pt idx="2750">
                  <c:v>0</c:v>
                </c:pt>
                <c:pt idx="2751">
                  <c:v>0</c:v>
                </c:pt>
                <c:pt idx="2752">
                  <c:v>3</c:v>
                </c:pt>
                <c:pt idx="2753">
                  <c:v>0</c:v>
                </c:pt>
                <c:pt idx="2754">
                  <c:v>0</c:v>
                </c:pt>
                <c:pt idx="2755">
                  <c:v>1</c:v>
                </c:pt>
                <c:pt idx="2756">
                  <c:v>0</c:v>
                </c:pt>
                <c:pt idx="2757">
                  <c:v>0</c:v>
                </c:pt>
                <c:pt idx="2758">
                  <c:v>0</c:v>
                </c:pt>
                <c:pt idx="2759">
                  <c:v>1</c:v>
                </c:pt>
                <c:pt idx="2760">
                  <c:v>0</c:v>
                </c:pt>
                <c:pt idx="2761">
                  <c:v>1</c:v>
                </c:pt>
                <c:pt idx="2762">
                  <c:v>0</c:v>
                </c:pt>
                <c:pt idx="2763">
                  <c:v>0</c:v>
                </c:pt>
                <c:pt idx="2764">
                  <c:v>0</c:v>
                </c:pt>
                <c:pt idx="2765">
                  <c:v>0</c:v>
                </c:pt>
                <c:pt idx="2766">
                  <c:v>1</c:v>
                </c:pt>
                <c:pt idx="2767">
                  <c:v>0</c:v>
                </c:pt>
                <c:pt idx="2768">
                  <c:v>2</c:v>
                </c:pt>
                <c:pt idx="2769">
                  <c:v>0</c:v>
                </c:pt>
                <c:pt idx="2770">
                  <c:v>0</c:v>
                </c:pt>
                <c:pt idx="2771">
                  <c:v>0</c:v>
                </c:pt>
                <c:pt idx="2772">
                  <c:v>2</c:v>
                </c:pt>
                <c:pt idx="2773">
                  <c:v>1</c:v>
                </c:pt>
                <c:pt idx="2774">
                  <c:v>0</c:v>
                </c:pt>
                <c:pt idx="2775">
                  <c:v>0</c:v>
                </c:pt>
                <c:pt idx="2776">
                  <c:v>1</c:v>
                </c:pt>
                <c:pt idx="2777">
                  <c:v>0</c:v>
                </c:pt>
                <c:pt idx="2778">
                  <c:v>0</c:v>
                </c:pt>
                <c:pt idx="2779">
                  <c:v>1</c:v>
                </c:pt>
                <c:pt idx="2780">
                  <c:v>0</c:v>
                </c:pt>
                <c:pt idx="2781">
                  <c:v>0</c:v>
                </c:pt>
                <c:pt idx="2782">
                  <c:v>0</c:v>
                </c:pt>
                <c:pt idx="2783">
                  <c:v>1</c:v>
                </c:pt>
                <c:pt idx="2784">
                  <c:v>1</c:v>
                </c:pt>
                <c:pt idx="2785">
                  <c:v>0</c:v>
                </c:pt>
                <c:pt idx="2786">
                  <c:v>1</c:v>
                </c:pt>
                <c:pt idx="2787">
                  <c:v>2</c:v>
                </c:pt>
                <c:pt idx="2788">
                  <c:v>2</c:v>
                </c:pt>
                <c:pt idx="2789">
                  <c:v>0</c:v>
                </c:pt>
                <c:pt idx="2790">
                  <c:v>1</c:v>
                </c:pt>
                <c:pt idx="2791">
                  <c:v>0</c:v>
                </c:pt>
                <c:pt idx="2792">
                  <c:v>2</c:v>
                </c:pt>
                <c:pt idx="2793">
                  <c:v>0</c:v>
                </c:pt>
                <c:pt idx="2794">
                  <c:v>0</c:v>
                </c:pt>
                <c:pt idx="2795">
                  <c:v>0</c:v>
                </c:pt>
                <c:pt idx="2796">
                  <c:v>0</c:v>
                </c:pt>
                <c:pt idx="2797">
                  <c:v>1</c:v>
                </c:pt>
                <c:pt idx="2798">
                  <c:v>2</c:v>
                </c:pt>
                <c:pt idx="2799">
                  <c:v>4</c:v>
                </c:pt>
                <c:pt idx="2800">
                  <c:v>3</c:v>
                </c:pt>
                <c:pt idx="2801">
                  <c:v>1</c:v>
                </c:pt>
                <c:pt idx="2802">
                  <c:v>1</c:v>
                </c:pt>
                <c:pt idx="2803">
                  <c:v>3</c:v>
                </c:pt>
                <c:pt idx="2804">
                  <c:v>1</c:v>
                </c:pt>
                <c:pt idx="2805">
                  <c:v>0</c:v>
                </c:pt>
                <c:pt idx="2806">
                  <c:v>0</c:v>
                </c:pt>
                <c:pt idx="2807">
                  <c:v>3</c:v>
                </c:pt>
                <c:pt idx="2808">
                  <c:v>2</c:v>
                </c:pt>
                <c:pt idx="2809">
                  <c:v>3</c:v>
                </c:pt>
                <c:pt idx="2810">
                  <c:v>1</c:v>
                </c:pt>
                <c:pt idx="2811">
                  <c:v>1</c:v>
                </c:pt>
                <c:pt idx="2812">
                  <c:v>3</c:v>
                </c:pt>
                <c:pt idx="2813">
                  <c:v>1</c:v>
                </c:pt>
                <c:pt idx="2814">
                  <c:v>0</c:v>
                </c:pt>
                <c:pt idx="2815">
                  <c:v>0</c:v>
                </c:pt>
                <c:pt idx="2816">
                  <c:v>0</c:v>
                </c:pt>
                <c:pt idx="2817">
                  <c:v>0</c:v>
                </c:pt>
                <c:pt idx="2818">
                  <c:v>0</c:v>
                </c:pt>
                <c:pt idx="2819">
                  <c:v>0</c:v>
                </c:pt>
                <c:pt idx="2820">
                  <c:v>1</c:v>
                </c:pt>
                <c:pt idx="2821">
                  <c:v>0</c:v>
                </c:pt>
                <c:pt idx="2822">
                  <c:v>0</c:v>
                </c:pt>
                <c:pt idx="2823">
                  <c:v>1</c:v>
                </c:pt>
                <c:pt idx="2824">
                  <c:v>0</c:v>
                </c:pt>
                <c:pt idx="2825">
                  <c:v>0</c:v>
                </c:pt>
                <c:pt idx="2826">
                  <c:v>0</c:v>
                </c:pt>
                <c:pt idx="2827">
                  <c:v>0</c:v>
                </c:pt>
                <c:pt idx="2828">
                  <c:v>0</c:v>
                </c:pt>
                <c:pt idx="2829">
                  <c:v>0</c:v>
                </c:pt>
                <c:pt idx="2830">
                  <c:v>0</c:v>
                </c:pt>
                <c:pt idx="2831">
                  <c:v>0</c:v>
                </c:pt>
                <c:pt idx="2832">
                  <c:v>1</c:v>
                </c:pt>
                <c:pt idx="2833">
                  <c:v>0</c:v>
                </c:pt>
                <c:pt idx="2834">
                  <c:v>1</c:v>
                </c:pt>
                <c:pt idx="2835">
                  <c:v>0</c:v>
                </c:pt>
                <c:pt idx="2836">
                  <c:v>0</c:v>
                </c:pt>
                <c:pt idx="2837">
                  <c:v>0</c:v>
                </c:pt>
                <c:pt idx="2838">
                  <c:v>0</c:v>
                </c:pt>
                <c:pt idx="2839">
                  <c:v>0</c:v>
                </c:pt>
                <c:pt idx="2840">
                  <c:v>0</c:v>
                </c:pt>
                <c:pt idx="2841">
                  <c:v>0</c:v>
                </c:pt>
                <c:pt idx="2842">
                  <c:v>0</c:v>
                </c:pt>
                <c:pt idx="2843">
                  <c:v>1</c:v>
                </c:pt>
                <c:pt idx="2844">
                  <c:v>0</c:v>
                </c:pt>
                <c:pt idx="2845">
                  <c:v>0</c:v>
                </c:pt>
                <c:pt idx="2846">
                  <c:v>0</c:v>
                </c:pt>
                <c:pt idx="2847">
                  <c:v>0</c:v>
                </c:pt>
                <c:pt idx="2848">
                  <c:v>2</c:v>
                </c:pt>
                <c:pt idx="2849">
                  <c:v>0</c:v>
                </c:pt>
                <c:pt idx="2850">
                  <c:v>0</c:v>
                </c:pt>
                <c:pt idx="2851">
                  <c:v>0</c:v>
                </c:pt>
                <c:pt idx="2852">
                  <c:v>0</c:v>
                </c:pt>
                <c:pt idx="2853">
                  <c:v>1</c:v>
                </c:pt>
                <c:pt idx="2854">
                  <c:v>1</c:v>
                </c:pt>
                <c:pt idx="2855">
                  <c:v>0</c:v>
                </c:pt>
                <c:pt idx="2856">
                  <c:v>0</c:v>
                </c:pt>
                <c:pt idx="2857">
                  <c:v>0</c:v>
                </c:pt>
                <c:pt idx="2858">
                  <c:v>0</c:v>
                </c:pt>
                <c:pt idx="2859">
                  <c:v>0</c:v>
                </c:pt>
                <c:pt idx="2860">
                  <c:v>0</c:v>
                </c:pt>
                <c:pt idx="2861">
                  <c:v>0</c:v>
                </c:pt>
                <c:pt idx="2862">
                  <c:v>0</c:v>
                </c:pt>
                <c:pt idx="2863">
                  <c:v>1</c:v>
                </c:pt>
                <c:pt idx="2864">
                  <c:v>0</c:v>
                </c:pt>
                <c:pt idx="2865">
                  <c:v>1</c:v>
                </c:pt>
                <c:pt idx="2866">
                  <c:v>1</c:v>
                </c:pt>
                <c:pt idx="2867">
                  <c:v>1</c:v>
                </c:pt>
                <c:pt idx="2868">
                  <c:v>0</c:v>
                </c:pt>
                <c:pt idx="2869">
                  <c:v>0</c:v>
                </c:pt>
                <c:pt idx="2870">
                  <c:v>0</c:v>
                </c:pt>
                <c:pt idx="2871">
                  <c:v>0</c:v>
                </c:pt>
                <c:pt idx="2872">
                  <c:v>0</c:v>
                </c:pt>
                <c:pt idx="2873">
                  <c:v>2</c:v>
                </c:pt>
                <c:pt idx="2874">
                  <c:v>2</c:v>
                </c:pt>
                <c:pt idx="2875">
                  <c:v>0</c:v>
                </c:pt>
                <c:pt idx="2876">
                  <c:v>1</c:v>
                </c:pt>
                <c:pt idx="2877">
                  <c:v>1</c:v>
                </c:pt>
                <c:pt idx="2878">
                  <c:v>0</c:v>
                </c:pt>
                <c:pt idx="2879">
                  <c:v>0</c:v>
                </c:pt>
                <c:pt idx="2880">
                  <c:v>1</c:v>
                </c:pt>
                <c:pt idx="2881">
                  <c:v>0</c:v>
                </c:pt>
                <c:pt idx="2882">
                  <c:v>2</c:v>
                </c:pt>
                <c:pt idx="2883">
                  <c:v>0</c:v>
                </c:pt>
                <c:pt idx="2884">
                  <c:v>1</c:v>
                </c:pt>
                <c:pt idx="2885">
                  <c:v>1</c:v>
                </c:pt>
                <c:pt idx="2886">
                  <c:v>0</c:v>
                </c:pt>
                <c:pt idx="2887">
                  <c:v>0</c:v>
                </c:pt>
                <c:pt idx="2888">
                  <c:v>0</c:v>
                </c:pt>
                <c:pt idx="2889">
                  <c:v>0</c:v>
                </c:pt>
                <c:pt idx="2890">
                  <c:v>0</c:v>
                </c:pt>
                <c:pt idx="2891">
                  <c:v>0</c:v>
                </c:pt>
                <c:pt idx="2892">
                  <c:v>0</c:v>
                </c:pt>
                <c:pt idx="2893">
                  <c:v>1</c:v>
                </c:pt>
                <c:pt idx="2894">
                  <c:v>1</c:v>
                </c:pt>
                <c:pt idx="2895">
                  <c:v>0</c:v>
                </c:pt>
                <c:pt idx="2896">
                  <c:v>2</c:v>
                </c:pt>
                <c:pt idx="2897">
                  <c:v>1</c:v>
                </c:pt>
                <c:pt idx="2898">
                  <c:v>2</c:v>
                </c:pt>
                <c:pt idx="2899">
                  <c:v>0</c:v>
                </c:pt>
                <c:pt idx="2900">
                  <c:v>1</c:v>
                </c:pt>
                <c:pt idx="2901">
                  <c:v>0</c:v>
                </c:pt>
                <c:pt idx="2902">
                  <c:v>0</c:v>
                </c:pt>
                <c:pt idx="2903">
                  <c:v>1</c:v>
                </c:pt>
                <c:pt idx="2904">
                  <c:v>0</c:v>
                </c:pt>
                <c:pt idx="2905">
                  <c:v>0</c:v>
                </c:pt>
                <c:pt idx="2906">
                  <c:v>0</c:v>
                </c:pt>
                <c:pt idx="2907">
                  <c:v>0</c:v>
                </c:pt>
                <c:pt idx="2908">
                  <c:v>1</c:v>
                </c:pt>
                <c:pt idx="2909">
                  <c:v>0</c:v>
                </c:pt>
                <c:pt idx="2910">
                  <c:v>1</c:v>
                </c:pt>
                <c:pt idx="2911">
                  <c:v>2</c:v>
                </c:pt>
                <c:pt idx="2912">
                  <c:v>0</c:v>
                </c:pt>
                <c:pt idx="2913">
                  <c:v>0</c:v>
                </c:pt>
                <c:pt idx="2914">
                  <c:v>3</c:v>
                </c:pt>
                <c:pt idx="2915">
                  <c:v>1</c:v>
                </c:pt>
                <c:pt idx="2916">
                  <c:v>1</c:v>
                </c:pt>
                <c:pt idx="2917">
                  <c:v>1</c:v>
                </c:pt>
                <c:pt idx="2918">
                  <c:v>1</c:v>
                </c:pt>
                <c:pt idx="2919">
                  <c:v>1</c:v>
                </c:pt>
                <c:pt idx="2920">
                  <c:v>0</c:v>
                </c:pt>
                <c:pt idx="2921">
                  <c:v>0</c:v>
                </c:pt>
                <c:pt idx="2922">
                  <c:v>1</c:v>
                </c:pt>
                <c:pt idx="2923">
                  <c:v>0</c:v>
                </c:pt>
                <c:pt idx="2924">
                  <c:v>0</c:v>
                </c:pt>
                <c:pt idx="2925">
                  <c:v>0</c:v>
                </c:pt>
                <c:pt idx="2926">
                  <c:v>1</c:v>
                </c:pt>
                <c:pt idx="2927">
                  <c:v>3</c:v>
                </c:pt>
                <c:pt idx="2928">
                  <c:v>3</c:v>
                </c:pt>
                <c:pt idx="2929">
                  <c:v>1</c:v>
                </c:pt>
                <c:pt idx="2930">
                  <c:v>2</c:v>
                </c:pt>
                <c:pt idx="2931">
                  <c:v>2</c:v>
                </c:pt>
                <c:pt idx="2932">
                  <c:v>2</c:v>
                </c:pt>
                <c:pt idx="2933">
                  <c:v>1</c:v>
                </c:pt>
                <c:pt idx="2934">
                  <c:v>5</c:v>
                </c:pt>
                <c:pt idx="2935">
                  <c:v>1</c:v>
                </c:pt>
                <c:pt idx="2936">
                  <c:v>2</c:v>
                </c:pt>
                <c:pt idx="2937">
                  <c:v>2</c:v>
                </c:pt>
                <c:pt idx="2938">
                  <c:v>1</c:v>
                </c:pt>
                <c:pt idx="2939">
                  <c:v>3</c:v>
                </c:pt>
                <c:pt idx="2940">
                  <c:v>1</c:v>
                </c:pt>
                <c:pt idx="2941">
                  <c:v>0</c:v>
                </c:pt>
                <c:pt idx="2942">
                  <c:v>3</c:v>
                </c:pt>
                <c:pt idx="2943">
                  <c:v>1</c:v>
                </c:pt>
                <c:pt idx="2944">
                  <c:v>1</c:v>
                </c:pt>
                <c:pt idx="2945">
                  <c:v>0</c:v>
                </c:pt>
                <c:pt idx="2946">
                  <c:v>0</c:v>
                </c:pt>
                <c:pt idx="2947">
                  <c:v>0</c:v>
                </c:pt>
                <c:pt idx="2948">
                  <c:v>0</c:v>
                </c:pt>
                <c:pt idx="2949">
                  <c:v>1</c:v>
                </c:pt>
                <c:pt idx="2950">
                  <c:v>1</c:v>
                </c:pt>
                <c:pt idx="2951">
                  <c:v>0</c:v>
                </c:pt>
                <c:pt idx="2952">
                  <c:v>0</c:v>
                </c:pt>
                <c:pt idx="2953">
                  <c:v>0</c:v>
                </c:pt>
                <c:pt idx="2954">
                  <c:v>0</c:v>
                </c:pt>
                <c:pt idx="2955">
                  <c:v>0</c:v>
                </c:pt>
                <c:pt idx="2956">
                  <c:v>0</c:v>
                </c:pt>
                <c:pt idx="2957">
                  <c:v>2</c:v>
                </c:pt>
                <c:pt idx="2958">
                  <c:v>0</c:v>
                </c:pt>
                <c:pt idx="2959">
                  <c:v>0</c:v>
                </c:pt>
                <c:pt idx="2960">
                  <c:v>0</c:v>
                </c:pt>
                <c:pt idx="2961">
                  <c:v>0</c:v>
                </c:pt>
                <c:pt idx="2962">
                  <c:v>0</c:v>
                </c:pt>
                <c:pt idx="2963">
                  <c:v>0</c:v>
                </c:pt>
                <c:pt idx="2964">
                  <c:v>1</c:v>
                </c:pt>
                <c:pt idx="2965">
                  <c:v>0</c:v>
                </c:pt>
                <c:pt idx="2966">
                  <c:v>1</c:v>
                </c:pt>
                <c:pt idx="2967">
                  <c:v>0</c:v>
                </c:pt>
                <c:pt idx="2968">
                  <c:v>0</c:v>
                </c:pt>
                <c:pt idx="2969">
                  <c:v>0</c:v>
                </c:pt>
                <c:pt idx="2970">
                  <c:v>2</c:v>
                </c:pt>
                <c:pt idx="2971">
                  <c:v>1</c:v>
                </c:pt>
                <c:pt idx="2972">
                  <c:v>0</c:v>
                </c:pt>
                <c:pt idx="2973">
                  <c:v>0</c:v>
                </c:pt>
                <c:pt idx="2974">
                  <c:v>0</c:v>
                </c:pt>
                <c:pt idx="2975">
                  <c:v>0</c:v>
                </c:pt>
                <c:pt idx="2976">
                  <c:v>1</c:v>
                </c:pt>
                <c:pt idx="2977">
                  <c:v>1</c:v>
                </c:pt>
                <c:pt idx="2978">
                  <c:v>1</c:v>
                </c:pt>
                <c:pt idx="2979">
                  <c:v>0</c:v>
                </c:pt>
                <c:pt idx="2980">
                  <c:v>0</c:v>
                </c:pt>
                <c:pt idx="2981">
                  <c:v>0</c:v>
                </c:pt>
                <c:pt idx="2982">
                  <c:v>0</c:v>
                </c:pt>
                <c:pt idx="2983">
                  <c:v>0</c:v>
                </c:pt>
                <c:pt idx="2984">
                  <c:v>2</c:v>
                </c:pt>
                <c:pt idx="2985">
                  <c:v>0</c:v>
                </c:pt>
                <c:pt idx="2986">
                  <c:v>1</c:v>
                </c:pt>
                <c:pt idx="2987">
                  <c:v>0</c:v>
                </c:pt>
                <c:pt idx="2988">
                  <c:v>0</c:v>
                </c:pt>
                <c:pt idx="2989">
                  <c:v>1</c:v>
                </c:pt>
                <c:pt idx="2990">
                  <c:v>0</c:v>
                </c:pt>
                <c:pt idx="2991">
                  <c:v>1</c:v>
                </c:pt>
                <c:pt idx="2992">
                  <c:v>1</c:v>
                </c:pt>
                <c:pt idx="2993">
                  <c:v>1</c:v>
                </c:pt>
                <c:pt idx="2994">
                  <c:v>1</c:v>
                </c:pt>
                <c:pt idx="2995">
                  <c:v>0</c:v>
                </c:pt>
                <c:pt idx="2996">
                  <c:v>0</c:v>
                </c:pt>
                <c:pt idx="2997">
                  <c:v>1</c:v>
                </c:pt>
                <c:pt idx="2998">
                  <c:v>2</c:v>
                </c:pt>
                <c:pt idx="2999">
                  <c:v>0</c:v>
                </c:pt>
                <c:pt idx="3000">
                  <c:v>1</c:v>
                </c:pt>
                <c:pt idx="3001">
                  <c:v>0</c:v>
                </c:pt>
                <c:pt idx="3002">
                  <c:v>1</c:v>
                </c:pt>
                <c:pt idx="3003">
                  <c:v>0</c:v>
                </c:pt>
                <c:pt idx="3004">
                  <c:v>0</c:v>
                </c:pt>
                <c:pt idx="3005">
                  <c:v>0</c:v>
                </c:pt>
                <c:pt idx="3006">
                  <c:v>0</c:v>
                </c:pt>
                <c:pt idx="3007">
                  <c:v>1</c:v>
                </c:pt>
                <c:pt idx="3008">
                  <c:v>0</c:v>
                </c:pt>
                <c:pt idx="3009">
                  <c:v>0</c:v>
                </c:pt>
                <c:pt idx="3010">
                  <c:v>0</c:v>
                </c:pt>
                <c:pt idx="3011">
                  <c:v>0</c:v>
                </c:pt>
                <c:pt idx="3012">
                  <c:v>0</c:v>
                </c:pt>
                <c:pt idx="3013">
                  <c:v>0</c:v>
                </c:pt>
                <c:pt idx="3014">
                  <c:v>1</c:v>
                </c:pt>
                <c:pt idx="3015">
                  <c:v>0</c:v>
                </c:pt>
                <c:pt idx="3016">
                  <c:v>0</c:v>
                </c:pt>
                <c:pt idx="3017">
                  <c:v>0</c:v>
                </c:pt>
                <c:pt idx="3018">
                  <c:v>0</c:v>
                </c:pt>
                <c:pt idx="3019">
                  <c:v>0</c:v>
                </c:pt>
                <c:pt idx="3020">
                  <c:v>0</c:v>
                </c:pt>
                <c:pt idx="3021">
                  <c:v>0</c:v>
                </c:pt>
                <c:pt idx="3022">
                  <c:v>1</c:v>
                </c:pt>
                <c:pt idx="3023">
                  <c:v>0</c:v>
                </c:pt>
                <c:pt idx="3024">
                  <c:v>2</c:v>
                </c:pt>
                <c:pt idx="3025">
                  <c:v>0</c:v>
                </c:pt>
                <c:pt idx="3026">
                  <c:v>0</c:v>
                </c:pt>
                <c:pt idx="3027">
                  <c:v>0</c:v>
                </c:pt>
                <c:pt idx="3028">
                  <c:v>0</c:v>
                </c:pt>
                <c:pt idx="3029">
                  <c:v>1</c:v>
                </c:pt>
                <c:pt idx="3030">
                  <c:v>2</c:v>
                </c:pt>
                <c:pt idx="3031">
                  <c:v>0</c:v>
                </c:pt>
                <c:pt idx="3032">
                  <c:v>1</c:v>
                </c:pt>
                <c:pt idx="3033">
                  <c:v>1</c:v>
                </c:pt>
                <c:pt idx="3034">
                  <c:v>0</c:v>
                </c:pt>
                <c:pt idx="3035">
                  <c:v>0</c:v>
                </c:pt>
                <c:pt idx="3036">
                  <c:v>0</c:v>
                </c:pt>
                <c:pt idx="3037">
                  <c:v>0</c:v>
                </c:pt>
                <c:pt idx="3038">
                  <c:v>0</c:v>
                </c:pt>
                <c:pt idx="3039">
                  <c:v>1</c:v>
                </c:pt>
                <c:pt idx="3040">
                  <c:v>1</c:v>
                </c:pt>
                <c:pt idx="3041">
                  <c:v>0</c:v>
                </c:pt>
                <c:pt idx="3042">
                  <c:v>1</c:v>
                </c:pt>
                <c:pt idx="3043">
                  <c:v>1</c:v>
                </c:pt>
                <c:pt idx="3044">
                  <c:v>1</c:v>
                </c:pt>
                <c:pt idx="3045">
                  <c:v>1</c:v>
                </c:pt>
                <c:pt idx="3046">
                  <c:v>0</c:v>
                </c:pt>
                <c:pt idx="3047">
                  <c:v>0</c:v>
                </c:pt>
                <c:pt idx="3048">
                  <c:v>1</c:v>
                </c:pt>
                <c:pt idx="3049">
                  <c:v>0</c:v>
                </c:pt>
                <c:pt idx="3050">
                  <c:v>1</c:v>
                </c:pt>
                <c:pt idx="3051">
                  <c:v>0</c:v>
                </c:pt>
                <c:pt idx="3052">
                  <c:v>0</c:v>
                </c:pt>
                <c:pt idx="3053">
                  <c:v>0</c:v>
                </c:pt>
                <c:pt idx="3054">
                  <c:v>1</c:v>
                </c:pt>
                <c:pt idx="3055">
                  <c:v>2</c:v>
                </c:pt>
                <c:pt idx="3056">
                  <c:v>4</c:v>
                </c:pt>
                <c:pt idx="3057">
                  <c:v>2</c:v>
                </c:pt>
                <c:pt idx="3058">
                  <c:v>2</c:v>
                </c:pt>
                <c:pt idx="3059">
                  <c:v>0</c:v>
                </c:pt>
                <c:pt idx="3060">
                  <c:v>3</c:v>
                </c:pt>
                <c:pt idx="3061">
                  <c:v>1</c:v>
                </c:pt>
                <c:pt idx="3062">
                  <c:v>1</c:v>
                </c:pt>
                <c:pt idx="3063">
                  <c:v>4</c:v>
                </c:pt>
                <c:pt idx="3064">
                  <c:v>3</c:v>
                </c:pt>
                <c:pt idx="3065">
                  <c:v>0</c:v>
                </c:pt>
                <c:pt idx="3066">
                  <c:v>1</c:v>
                </c:pt>
                <c:pt idx="3067">
                  <c:v>2</c:v>
                </c:pt>
                <c:pt idx="3068">
                  <c:v>0</c:v>
                </c:pt>
                <c:pt idx="3069">
                  <c:v>0</c:v>
                </c:pt>
                <c:pt idx="3070">
                  <c:v>2</c:v>
                </c:pt>
                <c:pt idx="3071">
                  <c:v>0</c:v>
                </c:pt>
                <c:pt idx="3072">
                  <c:v>0</c:v>
                </c:pt>
                <c:pt idx="3073">
                  <c:v>0</c:v>
                </c:pt>
                <c:pt idx="3074">
                  <c:v>0</c:v>
                </c:pt>
                <c:pt idx="3075">
                  <c:v>0</c:v>
                </c:pt>
                <c:pt idx="3076">
                  <c:v>0</c:v>
                </c:pt>
                <c:pt idx="3077">
                  <c:v>0</c:v>
                </c:pt>
                <c:pt idx="3078">
                  <c:v>0</c:v>
                </c:pt>
                <c:pt idx="3079">
                  <c:v>0</c:v>
                </c:pt>
                <c:pt idx="3080">
                  <c:v>1</c:v>
                </c:pt>
                <c:pt idx="3081">
                  <c:v>0</c:v>
                </c:pt>
                <c:pt idx="3082">
                  <c:v>0</c:v>
                </c:pt>
                <c:pt idx="3083">
                  <c:v>0</c:v>
                </c:pt>
                <c:pt idx="3084">
                  <c:v>0</c:v>
                </c:pt>
                <c:pt idx="3085">
                  <c:v>0</c:v>
                </c:pt>
                <c:pt idx="3086">
                  <c:v>0</c:v>
                </c:pt>
                <c:pt idx="3087">
                  <c:v>0</c:v>
                </c:pt>
                <c:pt idx="3088">
                  <c:v>1</c:v>
                </c:pt>
                <c:pt idx="3089">
                  <c:v>0</c:v>
                </c:pt>
                <c:pt idx="3090">
                  <c:v>1</c:v>
                </c:pt>
                <c:pt idx="3091">
                  <c:v>1</c:v>
                </c:pt>
                <c:pt idx="3092">
                  <c:v>0</c:v>
                </c:pt>
                <c:pt idx="3093">
                  <c:v>1</c:v>
                </c:pt>
                <c:pt idx="3094">
                  <c:v>0</c:v>
                </c:pt>
                <c:pt idx="3095">
                  <c:v>0</c:v>
                </c:pt>
                <c:pt idx="3096">
                  <c:v>0</c:v>
                </c:pt>
                <c:pt idx="3097">
                  <c:v>0</c:v>
                </c:pt>
                <c:pt idx="3098">
                  <c:v>1</c:v>
                </c:pt>
                <c:pt idx="3099">
                  <c:v>0</c:v>
                </c:pt>
                <c:pt idx="3100">
                  <c:v>0</c:v>
                </c:pt>
                <c:pt idx="3101">
                  <c:v>0</c:v>
                </c:pt>
                <c:pt idx="3102">
                  <c:v>0</c:v>
                </c:pt>
                <c:pt idx="3103">
                  <c:v>0</c:v>
                </c:pt>
                <c:pt idx="3104">
                  <c:v>0</c:v>
                </c:pt>
                <c:pt idx="3105">
                  <c:v>0</c:v>
                </c:pt>
                <c:pt idx="3106">
                  <c:v>0</c:v>
                </c:pt>
                <c:pt idx="3107">
                  <c:v>0</c:v>
                </c:pt>
                <c:pt idx="3108">
                  <c:v>0</c:v>
                </c:pt>
                <c:pt idx="3109">
                  <c:v>0</c:v>
                </c:pt>
                <c:pt idx="3110">
                  <c:v>1</c:v>
                </c:pt>
                <c:pt idx="3111">
                  <c:v>0</c:v>
                </c:pt>
                <c:pt idx="3112">
                  <c:v>1</c:v>
                </c:pt>
                <c:pt idx="3113">
                  <c:v>0</c:v>
                </c:pt>
                <c:pt idx="3114">
                  <c:v>0</c:v>
                </c:pt>
                <c:pt idx="3115">
                  <c:v>0</c:v>
                </c:pt>
                <c:pt idx="3116">
                  <c:v>0</c:v>
                </c:pt>
                <c:pt idx="3117">
                  <c:v>0</c:v>
                </c:pt>
                <c:pt idx="3118">
                  <c:v>0</c:v>
                </c:pt>
                <c:pt idx="3119">
                  <c:v>0</c:v>
                </c:pt>
                <c:pt idx="3120">
                  <c:v>3</c:v>
                </c:pt>
                <c:pt idx="3121">
                  <c:v>1</c:v>
                </c:pt>
                <c:pt idx="3122">
                  <c:v>0</c:v>
                </c:pt>
                <c:pt idx="3123">
                  <c:v>1</c:v>
                </c:pt>
                <c:pt idx="3124">
                  <c:v>0</c:v>
                </c:pt>
                <c:pt idx="3125">
                  <c:v>0</c:v>
                </c:pt>
                <c:pt idx="3126">
                  <c:v>0</c:v>
                </c:pt>
                <c:pt idx="3127">
                  <c:v>0</c:v>
                </c:pt>
                <c:pt idx="3128">
                  <c:v>1</c:v>
                </c:pt>
                <c:pt idx="3129">
                  <c:v>0</c:v>
                </c:pt>
                <c:pt idx="3130">
                  <c:v>1</c:v>
                </c:pt>
                <c:pt idx="3131">
                  <c:v>0</c:v>
                </c:pt>
                <c:pt idx="3132">
                  <c:v>0</c:v>
                </c:pt>
                <c:pt idx="3133">
                  <c:v>0</c:v>
                </c:pt>
                <c:pt idx="3134">
                  <c:v>0</c:v>
                </c:pt>
                <c:pt idx="3135">
                  <c:v>0</c:v>
                </c:pt>
                <c:pt idx="3136">
                  <c:v>0</c:v>
                </c:pt>
                <c:pt idx="3137">
                  <c:v>2</c:v>
                </c:pt>
                <c:pt idx="3138">
                  <c:v>0</c:v>
                </c:pt>
                <c:pt idx="3139">
                  <c:v>0</c:v>
                </c:pt>
                <c:pt idx="3140">
                  <c:v>2</c:v>
                </c:pt>
                <c:pt idx="3141">
                  <c:v>1</c:v>
                </c:pt>
                <c:pt idx="3142">
                  <c:v>1</c:v>
                </c:pt>
                <c:pt idx="3143">
                  <c:v>2</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1</c:v>
                </c:pt>
                <c:pt idx="3161">
                  <c:v>0</c:v>
                </c:pt>
                <c:pt idx="3162">
                  <c:v>1</c:v>
                </c:pt>
                <c:pt idx="3163">
                  <c:v>0</c:v>
                </c:pt>
                <c:pt idx="3164">
                  <c:v>1</c:v>
                </c:pt>
                <c:pt idx="3165">
                  <c:v>0</c:v>
                </c:pt>
                <c:pt idx="3166">
                  <c:v>0</c:v>
                </c:pt>
                <c:pt idx="3167">
                  <c:v>1</c:v>
                </c:pt>
                <c:pt idx="3168">
                  <c:v>0</c:v>
                </c:pt>
                <c:pt idx="3169">
                  <c:v>0</c:v>
                </c:pt>
                <c:pt idx="3170">
                  <c:v>0</c:v>
                </c:pt>
                <c:pt idx="3171">
                  <c:v>1</c:v>
                </c:pt>
                <c:pt idx="3172">
                  <c:v>3</c:v>
                </c:pt>
                <c:pt idx="3173">
                  <c:v>2</c:v>
                </c:pt>
                <c:pt idx="3174">
                  <c:v>0</c:v>
                </c:pt>
                <c:pt idx="3175">
                  <c:v>1</c:v>
                </c:pt>
                <c:pt idx="3176">
                  <c:v>0</c:v>
                </c:pt>
                <c:pt idx="3177">
                  <c:v>0</c:v>
                </c:pt>
                <c:pt idx="3178">
                  <c:v>0</c:v>
                </c:pt>
                <c:pt idx="3179">
                  <c:v>1</c:v>
                </c:pt>
                <c:pt idx="3180">
                  <c:v>1</c:v>
                </c:pt>
                <c:pt idx="3181">
                  <c:v>0</c:v>
                </c:pt>
                <c:pt idx="3182">
                  <c:v>0</c:v>
                </c:pt>
                <c:pt idx="3183">
                  <c:v>0</c:v>
                </c:pt>
                <c:pt idx="3184">
                  <c:v>2</c:v>
                </c:pt>
                <c:pt idx="3185">
                  <c:v>1</c:v>
                </c:pt>
                <c:pt idx="3186">
                  <c:v>1</c:v>
                </c:pt>
                <c:pt idx="3187">
                  <c:v>1</c:v>
                </c:pt>
                <c:pt idx="3188">
                  <c:v>0</c:v>
                </c:pt>
                <c:pt idx="3189">
                  <c:v>1</c:v>
                </c:pt>
                <c:pt idx="3190">
                  <c:v>0</c:v>
                </c:pt>
                <c:pt idx="3191">
                  <c:v>0</c:v>
                </c:pt>
                <c:pt idx="3192">
                  <c:v>0</c:v>
                </c:pt>
                <c:pt idx="3193">
                  <c:v>0</c:v>
                </c:pt>
                <c:pt idx="3194">
                  <c:v>0</c:v>
                </c:pt>
                <c:pt idx="3195">
                  <c:v>1</c:v>
                </c:pt>
                <c:pt idx="3196">
                  <c:v>3</c:v>
                </c:pt>
                <c:pt idx="3197">
                  <c:v>0</c:v>
                </c:pt>
                <c:pt idx="3198">
                  <c:v>0</c:v>
                </c:pt>
                <c:pt idx="3199">
                  <c:v>0</c:v>
                </c:pt>
                <c:pt idx="3200">
                  <c:v>0</c:v>
                </c:pt>
                <c:pt idx="3201">
                  <c:v>0</c:v>
                </c:pt>
                <c:pt idx="3202">
                  <c:v>1</c:v>
                </c:pt>
                <c:pt idx="3203">
                  <c:v>0</c:v>
                </c:pt>
                <c:pt idx="3204">
                  <c:v>0</c:v>
                </c:pt>
                <c:pt idx="3205">
                  <c:v>0</c:v>
                </c:pt>
                <c:pt idx="3206">
                  <c:v>0</c:v>
                </c:pt>
                <c:pt idx="3207">
                  <c:v>0</c:v>
                </c:pt>
                <c:pt idx="3208">
                  <c:v>0</c:v>
                </c:pt>
                <c:pt idx="3209">
                  <c:v>0</c:v>
                </c:pt>
                <c:pt idx="3210">
                  <c:v>1</c:v>
                </c:pt>
                <c:pt idx="3211">
                  <c:v>0</c:v>
                </c:pt>
                <c:pt idx="3212">
                  <c:v>0</c:v>
                </c:pt>
                <c:pt idx="3213">
                  <c:v>0</c:v>
                </c:pt>
                <c:pt idx="3214">
                  <c:v>0</c:v>
                </c:pt>
                <c:pt idx="3215">
                  <c:v>0</c:v>
                </c:pt>
                <c:pt idx="3216">
                  <c:v>0</c:v>
                </c:pt>
                <c:pt idx="3217">
                  <c:v>0</c:v>
                </c:pt>
                <c:pt idx="3218">
                  <c:v>1</c:v>
                </c:pt>
                <c:pt idx="3219">
                  <c:v>1</c:v>
                </c:pt>
                <c:pt idx="3220">
                  <c:v>0</c:v>
                </c:pt>
                <c:pt idx="3221">
                  <c:v>0</c:v>
                </c:pt>
                <c:pt idx="3222">
                  <c:v>0</c:v>
                </c:pt>
                <c:pt idx="3223">
                  <c:v>0</c:v>
                </c:pt>
                <c:pt idx="3224">
                  <c:v>1</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1</c:v>
                </c:pt>
                <c:pt idx="3241">
                  <c:v>0</c:v>
                </c:pt>
                <c:pt idx="3242">
                  <c:v>0</c:v>
                </c:pt>
                <c:pt idx="3243">
                  <c:v>0</c:v>
                </c:pt>
                <c:pt idx="3244">
                  <c:v>0</c:v>
                </c:pt>
                <c:pt idx="3245">
                  <c:v>1</c:v>
                </c:pt>
                <c:pt idx="3246">
                  <c:v>0</c:v>
                </c:pt>
                <c:pt idx="3247">
                  <c:v>0</c:v>
                </c:pt>
                <c:pt idx="3248">
                  <c:v>1</c:v>
                </c:pt>
                <c:pt idx="3249">
                  <c:v>0</c:v>
                </c:pt>
                <c:pt idx="3250">
                  <c:v>0</c:v>
                </c:pt>
                <c:pt idx="3251">
                  <c:v>0</c:v>
                </c:pt>
                <c:pt idx="3252">
                  <c:v>0</c:v>
                </c:pt>
                <c:pt idx="3253">
                  <c:v>0</c:v>
                </c:pt>
                <c:pt idx="3254">
                  <c:v>0</c:v>
                </c:pt>
                <c:pt idx="3255">
                  <c:v>1</c:v>
                </c:pt>
                <c:pt idx="3256">
                  <c:v>1</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1</c:v>
                </c:pt>
                <c:pt idx="3273">
                  <c:v>0</c:v>
                </c:pt>
                <c:pt idx="3274">
                  <c:v>0</c:v>
                </c:pt>
                <c:pt idx="3275">
                  <c:v>0</c:v>
                </c:pt>
                <c:pt idx="3276">
                  <c:v>0</c:v>
                </c:pt>
                <c:pt idx="3277">
                  <c:v>0</c:v>
                </c:pt>
                <c:pt idx="3278">
                  <c:v>0</c:v>
                </c:pt>
                <c:pt idx="3279">
                  <c:v>0</c:v>
                </c:pt>
                <c:pt idx="3280">
                  <c:v>0</c:v>
                </c:pt>
                <c:pt idx="3281">
                  <c:v>1</c:v>
                </c:pt>
                <c:pt idx="3282">
                  <c:v>1</c:v>
                </c:pt>
                <c:pt idx="3283">
                  <c:v>0</c:v>
                </c:pt>
                <c:pt idx="3284">
                  <c:v>1</c:v>
                </c:pt>
                <c:pt idx="3285">
                  <c:v>0</c:v>
                </c:pt>
                <c:pt idx="3286">
                  <c:v>1</c:v>
                </c:pt>
                <c:pt idx="3287">
                  <c:v>1</c:v>
                </c:pt>
                <c:pt idx="3288">
                  <c:v>0</c:v>
                </c:pt>
                <c:pt idx="3289">
                  <c:v>0</c:v>
                </c:pt>
                <c:pt idx="3290">
                  <c:v>0</c:v>
                </c:pt>
                <c:pt idx="3291">
                  <c:v>0</c:v>
                </c:pt>
                <c:pt idx="3292">
                  <c:v>0</c:v>
                </c:pt>
                <c:pt idx="3293">
                  <c:v>0</c:v>
                </c:pt>
                <c:pt idx="3294">
                  <c:v>0</c:v>
                </c:pt>
                <c:pt idx="3295">
                  <c:v>0</c:v>
                </c:pt>
                <c:pt idx="3296">
                  <c:v>0</c:v>
                </c:pt>
                <c:pt idx="3297">
                  <c:v>0</c:v>
                </c:pt>
                <c:pt idx="3298">
                  <c:v>0</c:v>
                </c:pt>
                <c:pt idx="3299">
                  <c:v>2</c:v>
                </c:pt>
                <c:pt idx="3300">
                  <c:v>0</c:v>
                </c:pt>
                <c:pt idx="3301">
                  <c:v>0</c:v>
                </c:pt>
                <c:pt idx="3302">
                  <c:v>0</c:v>
                </c:pt>
                <c:pt idx="3303">
                  <c:v>0</c:v>
                </c:pt>
                <c:pt idx="3304">
                  <c:v>0</c:v>
                </c:pt>
                <c:pt idx="3305">
                  <c:v>1</c:v>
                </c:pt>
                <c:pt idx="3306">
                  <c:v>3</c:v>
                </c:pt>
                <c:pt idx="3307">
                  <c:v>0</c:v>
                </c:pt>
                <c:pt idx="3308">
                  <c:v>0</c:v>
                </c:pt>
                <c:pt idx="3309">
                  <c:v>0</c:v>
                </c:pt>
                <c:pt idx="3310">
                  <c:v>0</c:v>
                </c:pt>
                <c:pt idx="3311">
                  <c:v>0</c:v>
                </c:pt>
                <c:pt idx="3312">
                  <c:v>1</c:v>
                </c:pt>
                <c:pt idx="3313">
                  <c:v>1</c:v>
                </c:pt>
                <c:pt idx="3314">
                  <c:v>1</c:v>
                </c:pt>
                <c:pt idx="3315">
                  <c:v>2</c:v>
                </c:pt>
                <c:pt idx="3316">
                  <c:v>0</c:v>
                </c:pt>
                <c:pt idx="3317">
                  <c:v>0</c:v>
                </c:pt>
                <c:pt idx="3318">
                  <c:v>0</c:v>
                </c:pt>
                <c:pt idx="3319">
                  <c:v>0</c:v>
                </c:pt>
                <c:pt idx="3320">
                  <c:v>0</c:v>
                </c:pt>
                <c:pt idx="3321">
                  <c:v>2</c:v>
                </c:pt>
                <c:pt idx="3322">
                  <c:v>0</c:v>
                </c:pt>
                <c:pt idx="3323">
                  <c:v>0</c:v>
                </c:pt>
                <c:pt idx="3324">
                  <c:v>0</c:v>
                </c:pt>
                <c:pt idx="3325">
                  <c:v>2</c:v>
                </c:pt>
                <c:pt idx="3326">
                  <c:v>0</c:v>
                </c:pt>
                <c:pt idx="3327">
                  <c:v>0</c:v>
                </c:pt>
                <c:pt idx="3328">
                  <c:v>0</c:v>
                </c:pt>
                <c:pt idx="3329">
                  <c:v>0</c:v>
                </c:pt>
                <c:pt idx="3330">
                  <c:v>0</c:v>
                </c:pt>
                <c:pt idx="3331">
                  <c:v>0</c:v>
                </c:pt>
                <c:pt idx="3332">
                  <c:v>0</c:v>
                </c:pt>
                <c:pt idx="3333">
                  <c:v>1</c:v>
                </c:pt>
                <c:pt idx="3334">
                  <c:v>0</c:v>
                </c:pt>
                <c:pt idx="3335">
                  <c:v>0</c:v>
                </c:pt>
                <c:pt idx="3336">
                  <c:v>1</c:v>
                </c:pt>
                <c:pt idx="3337">
                  <c:v>1</c:v>
                </c:pt>
                <c:pt idx="3338">
                  <c:v>0</c:v>
                </c:pt>
                <c:pt idx="3339">
                  <c:v>0</c:v>
                </c:pt>
                <c:pt idx="3340">
                  <c:v>0</c:v>
                </c:pt>
                <c:pt idx="3341">
                  <c:v>0</c:v>
                </c:pt>
                <c:pt idx="3342">
                  <c:v>1</c:v>
                </c:pt>
                <c:pt idx="3343">
                  <c:v>0</c:v>
                </c:pt>
                <c:pt idx="3344">
                  <c:v>1</c:v>
                </c:pt>
                <c:pt idx="3345">
                  <c:v>0</c:v>
                </c:pt>
                <c:pt idx="3346">
                  <c:v>1</c:v>
                </c:pt>
                <c:pt idx="3347">
                  <c:v>0</c:v>
                </c:pt>
                <c:pt idx="3348">
                  <c:v>0</c:v>
                </c:pt>
                <c:pt idx="3349">
                  <c:v>0</c:v>
                </c:pt>
                <c:pt idx="3350">
                  <c:v>0</c:v>
                </c:pt>
                <c:pt idx="3351">
                  <c:v>0</c:v>
                </c:pt>
                <c:pt idx="3352">
                  <c:v>0</c:v>
                </c:pt>
                <c:pt idx="3353">
                  <c:v>0</c:v>
                </c:pt>
                <c:pt idx="3354">
                  <c:v>1</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1</c:v>
                </c:pt>
                <c:pt idx="3376">
                  <c:v>1</c:v>
                </c:pt>
                <c:pt idx="3377">
                  <c:v>1</c:v>
                </c:pt>
                <c:pt idx="3378">
                  <c:v>1</c:v>
                </c:pt>
                <c:pt idx="3379">
                  <c:v>0</c:v>
                </c:pt>
                <c:pt idx="3380">
                  <c:v>0</c:v>
                </c:pt>
                <c:pt idx="3381">
                  <c:v>1</c:v>
                </c:pt>
                <c:pt idx="3382">
                  <c:v>0</c:v>
                </c:pt>
                <c:pt idx="3383">
                  <c:v>0</c:v>
                </c:pt>
                <c:pt idx="3384">
                  <c:v>0</c:v>
                </c:pt>
                <c:pt idx="3385">
                  <c:v>0</c:v>
                </c:pt>
                <c:pt idx="3386">
                  <c:v>1</c:v>
                </c:pt>
                <c:pt idx="3387">
                  <c:v>0</c:v>
                </c:pt>
                <c:pt idx="3388">
                  <c:v>1</c:v>
                </c:pt>
                <c:pt idx="3389">
                  <c:v>1</c:v>
                </c:pt>
                <c:pt idx="3390">
                  <c:v>0</c:v>
                </c:pt>
                <c:pt idx="3391">
                  <c:v>0</c:v>
                </c:pt>
                <c:pt idx="3392">
                  <c:v>1</c:v>
                </c:pt>
                <c:pt idx="3393">
                  <c:v>0</c:v>
                </c:pt>
                <c:pt idx="3394">
                  <c:v>0</c:v>
                </c:pt>
                <c:pt idx="3395">
                  <c:v>0</c:v>
                </c:pt>
                <c:pt idx="3396">
                  <c:v>1</c:v>
                </c:pt>
                <c:pt idx="3397">
                  <c:v>0</c:v>
                </c:pt>
                <c:pt idx="3398">
                  <c:v>0</c:v>
                </c:pt>
                <c:pt idx="3399">
                  <c:v>0</c:v>
                </c:pt>
                <c:pt idx="3400">
                  <c:v>0</c:v>
                </c:pt>
                <c:pt idx="3401">
                  <c:v>2</c:v>
                </c:pt>
                <c:pt idx="3402">
                  <c:v>0</c:v>
                </c:pt>
                <c:pt idx="3403">
                  <c:v>0</c:v>
                </c:pt>
                <c:pt idx="3404">
                  <c:v>0</c:v>
                </c:pt>
                <c:pt idx="3405">
                  <c:v>0</c:v>
                </c:pt>
                <c:pt idx="3406">
                  <c:v>0</c:v>
                </c:pt>
                <c:pt idx="3407">
                  <c:v>0</c:v>
                </c:pt>
                <c:pt idx="3408">
                  <c:v>1</c:v>
                </c:pt>
                <c:pt idx="3409">
                  <c:v>1</c:v>
                </c:pt>
                <c:pt idx="3410">
                  <c:v>1</c:v>
                </c:pt>
                <c:pt idx="3411">
                  <c:v>0</c:v>
                </c:pt>
                <c:pt idx="3412">
                  <c:v>0</c:v>
                </c:pt>
                <c:pt idx="3413">
                  <c:v>1</c:v>
                </c:pt>
                <c:pt idx="3414">
                  <c:v>0</c:v>
                </c:pt>
                <c:pt idx="3415">
                  <c:v>0</c:v>
                </c:pt>
                <c:pt idx="3416">
                  <c:v>0</c:v>
                </c:pt>
                <c:pt idx="3417">
                  <c:v>0</c:v>
                </c:pt>
                <c:pt idx="3418">
                  <c:v>0</c:v>
                </c:pt>
                <c:pt idx="3419">
                  <c:v>0</c:v>
                </c:pt>
                <c:pt idx="3420">
                  <c:v>0</c:v>
                </c:pt>
                <c:pt idx="3421">
                  <c:v>1</c:v>
                </c:pt>
                <c:pt idx="3422">
                  <c:v>1</c:v>
                </c:pt>
                <c:pt idx="3423">
                  <c:v>0</c:v>
                </c:pt>
                <c:pt idx="3424">
                  <c:v>2</c:v>
                </c:pt>
                <c:pt idx="3425">
                  <c:v>0</c:v>
                </c:pt>
                <c:pt idx="3426">
                  <c:v>0</c:v>
                </c:pt>
                <c:pt idx="3427">
                  <c:v>0</c:v>
                </c:pt>
                <c:pt idx="3428">
                  <c:v>1</c:v>
                </c:pt>
                <c:pt idx="3429">
                  <c:v>0</c:v>
                </c:pt>
                <c:pt idx="3430">
                  <c:v>0</c:v>
                </c:pt>
                <c:pt idx="3431">
                  <c:v>0</c:v>
                </c:pt>
                <c:pt idx="3432">
                  <c:v>0</c:v>
                </c:pt>
                <c:pt idx="3433">
                  <c:v>0</c:v>
                </c:pt>
                <c:pt idx="3434">
                  <c:v>2</c:v>
                </c:pt>
                <c:pt idx="3435">
                  <c:v>0</c:v>
                </c:pt>
                <c:pt idx="3436">
                  <c:v>0</c:v>
                </c:pt>
                <c:pt idx="3437">
                  <c:v>0</c:v>
                </c:pt>
                <c:pt idx="3438">
                  <c:v>0</c:v>
                </c:pt>
                <c:pt idx="3439">
                  <c:v>1</c:v>
                </c:pt>
                <c:pt idx="3440">
                  <c:v>1</c:v>
                </c:pt>
                <c:pt idx="3441">
                  <c:v>0</c:v>
                </c:pt>
                <c:pt idx="3442">
                  <c:v>0</c:v>
                </c:pt>
                <c:pt idx="3443">
                  <c:v>2</c:v>
                </c:pt>
                <c:pt idx="3444">
                  <c:v>0</c:v>
                </c:pt>
                <c:pt idx="3445">
                  <c:v>0</c:v>
                </c:pt>
                <c:pt idx="3446">
                  <c:v>0</c:v>
                </c:pt>
                <c:pt idx="3447">
                  <c:v>1</c:v>
                </c:pt>
                <c:pt idx="3448">
                  <c:v>2</c:v>
                </c:pt>
                <c:pt idx="3449">
                  <c:v>0</c:v>
                </c:pt>
                <c:pt idx="3450">
                  <c:v>2</c:v>
                </c:pt>
                <c:pt idx="3451">
                  <c:v>1</c:v>
                </c:pt>
                <c:pt idx="3452">
                  <c:v>1</c:v>
                </c:pt>
                <c:pt idx="3453">
                  <c:v>1</c:v>
                </c:pt>
                <c:pt idx="3454">
                  <c:v>0</c:v>
                </c:pt>
                <c:pt idx="3455">
                  <c:v>0</c:v>
                </c:pt>
                <c:pt idx="3456">
                  <c:v>0</c:v>
                </c:pt>
                <c:pt idx="3457">
                  <c:v>0</c:v>
                </c:pt>
                <c:pt idx="3458">
                  <c:v>2</c:v>
                </c:pt>
                <c:pt idx="3459">
                  <c:v>0</c:v>
                </c:pt>
                <c:pt idx="3460">
                  <c:v>1</c:v>
                </c:pt>
                <c:pt idx="3461">
                  <c:v>0</c:v>
                </c:pt>
                <c:pt idx="3462">
                  <c:v>0</c:v>
                </c:pt>
                <c:pt idx="3463">
                  <c:v>0</c:v>
                </c:pt>
                <c:pt idx="3464">
                  <c:v>0</c:v>
                </c:pt>
                <c:pt idx="3465">
                  <c:v>0</c:v>
                </c:pt>
                <c:pt idx="3466">
                  <c:v>2</c:v>
                </c:pt>
                <c:pt idx="3467">
                  <c:v>0</c:v>
                </c:pt>
                <c:pt idx="3468">
                  <c:v>0</c:v>
                </c:pt>
                <c:pt idx="3469">
                  <c:v>0</c:v>
                </c:pt>
                <c:pt idx="3470">
                  <c:v>0</c:v>
                </c:pt>
                <c:pt idx="3471">
                  <c:v>0</c:v>
                </c:pt>
                <c:pt idx="3472">
                  <c:v>0</c:v>
                </c:pt>
                <c:pt idx="3473">
                  <c:v>0</c:v>
                </c:pt>
                <c:pt idx="3474">
                  <c:v>0</c:v>
                </c:pt>
                <c:pt idx="3475">
                  <c:v>0</c:v>
                </c:pt>
                <c:pt idx="3476">
                  <c:v>1</c:v>
                </c:pt>
                <c:pt idx="3477">
                  <c:v>0</c:v>
                </c:pt>
                <c:pt idx="3478">
                  <c:v>0</c:v>
                </c:pt>
                <c:pt idx="3479">
                  <c:v>0</c:v>
                </c:pt>
                <c:pt idx="3480">
                  <c:v>0</c:v>
                </c:pt>
                <c:pt idx="3481">
                  <c:v>0</c:v>
                </c:pt>
                <c:pt idx="3482">
                  <c:v>0</c:v>
                </c:pt>
                <c:pt idx="3483">
                  <c:v>0</c:v>
                </c:pt>
                <c:pt idx="3484">
                  <c:v>0</c:v>
                </c:pt>
                <c:pt idx="3485">
                  <c:v>0</c:v>
                </c:pt>
                <c:pt idx="3486">
                  <c:v>0</c:v>
                </c:pt>
                <c:pt idx="3487">
                  <c:v>1</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1</c:v>
                </c:pt>
                <c:pt idx="3507">
                  <c:v>0</c:v>
                </c:pt>
                <c:pt idx="3508">
                  <c:v>0</c:v>
                </c:pt>
                <c:pt idx="3509">
                  <c:v>2</c:v>
                </c:pt>
                <c:pt idx="3510">
                  <c:v>0</c:v>
                </c:pt>
                <c:pt idx="3511">
                  <c:v>0</c:v>
                </c:pt>
                <c:pt idx="3512">
                  <c:v>0</c:v>
                </c:pt>
                <c:pt idx="3513">
                  <c:v>0</c:v>
                </c:pt>
                <c:pt idx="3514">
                  <c:v>0</c:v>
                </c:pt>
                <c:pt idx="3515">
                  <c:v>0</c:v>
                </c:pt>
                <c:pt idx="3516">
                  <c:v>0</c:v>
                </c:pt>
                <c:pt idx="3517">
                  <c:v>0</c:v>
                </c:pt>
                <c:pt idx="3518">
                  <c:v>0</c:v>
                </c:pt>
                <c:pt idx="3519">
                  <c:v>0</c:v>
                </c:pt>
                <c:pt idx="3520">
                  <c:v>0</c:v>
                </c:pt>
                <c:pt idx="3521">
                  <c:v>1</c:v>
                </c:pt>
                <c:pt idx="3522">
                  <c:v>0</c:v>
                </c:pt>
                <c:pt idx="3523">
                  <c:v>0</c:v>
                </c:pt>
                <c:pt idx="3524">
                  <c:v>0</c:v>
                </c:pt>
                <c:pt idx="3525">
                  <c:v>0</c:v>
                </c:pt>
                <c:pt idx="3526">
                  <c:v>0</c:v>
                </c:pt>
                <c:pt idx="3527">
                  <c:v>0</c:v>
                </c:pt>
                <c:pt idx="3528">
                  <c:v>1</c:v>
                </c:pt>
                <c:pt idx="3529">
                  <c:v>0</c:v>
                </c:pt>
                <c:pt idx="3530">
                  <c:v>1</c:v>
                </c:pt>
                <c:pt idx="3531">
                  <c:v>0</c:v>
                </c:pt>
                <c:pt idx="3532">
                  <c:v>0</c:v>
                </c:pt>
                <c:pt idx="3533">
                  <c:v>0</c:v>
                </c:pt>
                <c:pt idx="3534">
                  <c:v>1</c:v>
                </c:pt>
                <c:pt idx="3535">
                  <c:v>0</c:v>
                </c:pt>
                <c:pt idx="3536">
                  <c:v>2</c:v>
                </c:pt>
                <c:pt idx="3537">
                  <c:v>0</c:v>
                </c:pt>
                <c:pt idx="3538">
                  <c:v>2</c:v>
                </c:pt>
                <c:pt idx="3539">
                  <c:v>0</c:v>
                </c:pt>
                <c:pt idx="3540">
                  <c:v>0</c:v>
                </c:pt>
                <c:pt idx="3541">
                  <c:v>2</c:v>
                </c:pt>
                <c:pt idx="3542">
                  <c:v>0</c:v>
                </c:pt>
                <c:pt idx="3543">
                  <c:v>0</c:v>
                </c:pt>
                <c:pt idx="3544">
                  <c:v>0</c:v>
                </c:pt>
                <c:pt idx="3545">
                  <c:v>1</c:v>
                </c:pt>
                <c:pt idx="3546">
                  <c:v>1</c:v>
                </c:pt>
                <c:pt idx="3547">
                  <c:v>1</c:v>
                </c:pt>
                <c:pt idx="3548">
                  <c:v>2</c:v>
                </c:pt>
                <c:pt idx="3549">
                  <c:v>0</c:v>
                </c:pt>
                <c:pt idx="3550">
                  <c:v>0</c:v>
                </c:pt>
                <c:pt idx="3551">
                  <c:v>0</c:v>
                </c:pt>
                <c:pt idx="3552">
                  <c:v>0</c:v>
                </c:pt>
                <c:pt idx="3553">
                  <c:v>1</c:v>
                </c:pt>
                <c:pt idx="3554">
                  <c:v>1</c:v>
                </c:pt>
                <c:pt idx="3555">
                  <c:v>0</c:v>
                </c:pt>
                <c:pt idx="3556">
                  <c:v>1</c:v>
                </c:pt>
                <c:pt idx="3557">
                  <c:v>0</c:v>
                </c:pt>
                <c:pt idx="3558">
                  <c:v>0</c:v>
                </c:pt>
                <c:pt idx="3559">
                  <c:v>1</c:v>
                </c:pt>
                <c:pt idx="3560">
                  <c:v>2</c:v>
                </c:pt>
                <c:pt idx="3561">
                  <c:v>0</c:v>
                </c:pt>
                <c:pt idx="3562">
                  <c:v>0</c:v>
                </c:pt>
                <c:pt idx="3563">
                  <c:v>0</c:v>
                </c:pt>
                <c:pt idx="3564">
                  <c:v>0</c:v>
                </c:pt>
                <c:pt idx="3565">
                  <c:v>2</c:v>
                </c:pt>
                <c:pt idx="3566">
                  <c:v>0</c:v>
                </c:pt>
                <c:pt idx="3567">
                  <c:v>0</c:v>
                </c:pt>
                <c:pt idx="3568">
                  <c:v>0</c:v>
                </c:pt>
                <c:pt idx="3569">
                  <c:v>0</c:v>
                </c:pt>
                <c:pt idx="3570">
                  <c:v>2</c:v>
                </c:pt>
                <c:pt idx="3571">
                  <c:v>0</c:v>
                </c:pt>
                <c:pt idx="3572">
                  <c:v>1</c:v>
                </c:pt>
                <c:pt idx="3573">
                  <c:v>0</c:v>
                </c:pt>
                <c:pt idx="3574">
                  <c:v>0</c:v>
                </c:pt>
                <c:pt idx="3575">
                  <c:v>1</c:v>
                </c:pt>
                <c:pt idx="3576">
                  <c:v>1</c:v>
                </c:pt>
                <c:pt idx="3577">
                  <c:v>0</c:v>
                </c:pt>
                <c:pt idx="3578">
                  <c:v>1</c:v>
                </c:pt>
                <c:pt idx="3579">
                  <c:v>0</c:v>
                </c:pt>
                <c:pt idx="3580">
                  <c:v>0</c:v>
                </c:pt>
                <c:pt idx="3581">
                  <c:v>0</c:v>
                </c:pt>
                <c:pt idx="3582">
                  <c:v>1</c:v>
                </c:pt>
                <c:pt idx="3583">
                  <c:v>0</c:v>
                </c:pt>
                <c:pt idx="3584">
                  <c:v>0</c:v>
                </c:pt>
                <c:pt idx="3585">
                  <c:v>0</c:v>
                </c:pt>
                <c:pt idx="3586">
                  <c:v>1</c:v>
                </c:pt>
                <c:pt idx="3587">
                  <c:v>0</c:v>
                </c:pt>
                <c:pt idx="3588">
                  <c:v>1</c:v>
                </c:pt>
                <c:pt idx="3589">
                  <c:v>0</c:v>
                </c:pt>
                <c:pt idx="3590">
                  <c:v>0</c:v>
                </c:pt>
                <c:pt idx="3591">
                  <c:v>0</c:v>
                </c:pt>
                <c:pt idx="3592">
                  <c:v>1</c:v>
                </c:pt>
                <c:pt idx="3593">
                  <c:v>0</c:v>
                </c:pt>
                <c:pt idx="3594">
                  <c:v>0</c:v>
                </c:pt>
                <c:pt idx="3595">
                  <c:v>1</c:v>
                </c:pt>
                <c:pt idx="3596">
                  <c:v>0</c:v>
                </c:pt>
                <c:pt idx="3597">
                  <c:v>0</c:v>
                </c:pt>
                <c:pt idx="3598">
                  <c:v>0</c:v>
                </c:pt>
                <c:pt idx="3599">
                  <c:v>6</c:v>
                </c:pt>
                <c:pt idx="3600">
                  <c:v>2</c:v>
                </c:pt>
                <c:pt idx="3601">
                  <c:v>0</c:v>
                </c:pt>
                <c:pt idx="3602">
                  <c:v>0</c:v>
                </c:pt>
                <c:pt idx="3603">
                  <c:v>1</c:v>
                </c:pt>
                <c:pt idx="3604">
                  <c:v>1</c:v>
                </c:pt>
                <c:pt idx="3605">
                  <c:v>0</c:v>
                </c:pt>
                <c:pt idx="3606">
                  <c:v>0</c:v>
                </c:pt>
                <c:pt idx="3607">
                  <c:v>0</c:v>
                </c:pt>
                <c:pt idx="3608">
                  <c:v>0</c:v>
                </c:pt>
                <c:pt idx="3609">
                  <c:v>2</c:v>
                </c:pt>
                <c:pt idx="3610">
                  <c:v>1</c:v>
                </c:pt>
                <c:pt idx="3611">
                  <c:v>0</c:v>
                </c:pt>
                <c:pt idx="3612">
                  <c:v>2</c:v>
                </c:pt>
                <c:pt idx="3613">
                  <c:v>0</c:v>
                </c:pt>
                <c:pt idx="3614">
                  <c:v>0</c:v>
                </c:pt>
                <c:pt idx="3615">
                  <c:v>1</c:v>
                </c:pt>
                <c:pt idx="3616">
                  <c:v>1</c:v>
                </c:pt>
                <c:pt idx="3617">
                  <c:v>1</c:v>
                </c:pt>
                <c:pt idx="3618">
                  <c:v>0</c:v>
                </c:pt>
                <c:pt idx="3619">
                  <c:v>0</c:v>
                </c:pt>
                <c:pt idx="3620">
                  <c:v>0</c:v>
                </c:pt>
                <c:pt idx="3621">
                  <c:v>0</c:v>
                </c:pt>
                <c:pt idx="3622">
                  <c:v>0</c:v>
                </c:pt>
                <c:pt idx="3623">
                  <c:v>0</c:v>
                </c:pt>
                <c:pt idx="3624">
                  <c:v>1</c:v>
                </c:pt>
                <c:pt idx="3625">
                  <c:v>0</c:v>
                </c:pt>
                <c:pt idx="3626">
                  <c:v>1</c:v>
                </c:pt>
                <c:pt idx="3627">
                  <c:v>0</c:v>
                </c:pt>
                <c:pt idx="3628">
                  <c:v>0</c:v>
                </c:pt>
                <c:pt idx="3629">
                  <c:v>0</c:v>
                </c:pt>
                <c:pt idx="3630">
                  <c:v>1</c:v>
                </c:pt>
                <c:pt idx="3631">
                  <c:v>0</c:v>
                </c:pt>
                <c:pt idx="3632">
                  <c:v>5</c:v>
                </c:pt>
                <c:pt idx="3633">
                  <c:v>2</c:v>
                </c:pt>
                <c:pt idx="3634">
                  <c:v>0</c:v>
                </c:pt>
                <c:pt idx="3635">
                  <c:v>1</c:v>
                </c:pt>
                <c:pt idx="3636">
                  <c:v>2</c:v>
                </c:pt>
                <c:pt idx="3637">
                  <c:v>0</c:v>
                </c:pt>
                <c:pt idx="3638">
                  <c:v>0</c:v>
                </c:pt>
                <c:pt idx="3639">
                  <c:v>0</c:v>
                </c:pt>
                <c:pt idx="3640">
                  <c:v>2</c:v>
                </c:pt>
                <c:pt idx="3641">
                  <c:v>1</c:v>
                </c:pt>
                <c:pt idx="3642">
                  <c:v>2</c:v>
                </c:pt>
                <c:pt idx="3643">
                  <c:v>0</c:v>
                </c:pt>
                <c:pt idx="3644">
                  <c:v>0</c:v>
                </c:pt>
                <c:pt idx="3645">
                  <c:v>0</c:v>
                </c:pt>
                <c:pt idx="3646">
                  <c:v>0</c:v>
                </c:pt>
                <c:pt idx="3647">
                  <c:v>0</c:v>
                </c:pt>
                <c:pt idx="3648">
                  <c:v>0</c:v>
                </c:pt>
                <c:pt idx="3649">
                  <c:v>0</c:v>
                </c:pt>
                <c:pt idx="3650">
                  <c:v>1</c:v>
                </c:pt>
                <c:pt idx="3651">
                  <c:v>0</c:v>
                </c:pt>
                <c:pt idx="3652">
                  <c:v>0</c:v>
                </c:pt>
                <c:pt idx="3653">
                  <c:v>0</c:v>
                </c:pt>
                <c:pt idx="3654">
                  <c:v>0</c:v>
                </c:pt>
                <c:pt idx="3655">
                  <c:v>3</c:v>
                </c:pt>
                <c:pt idx="3656">
                  <c:v>1</c:v>
                </c:pt>
                <c:pt idx="3657">
                  <c:v>1</c:v>
                </c:pt>
                <c:pt idx="3658">
                  <c:v>0</c:v>
                </c:pt>
                <c:pt idx="3659">
                  <c:v>0</c:v>
                </c:pt>
                <c:pt idx="3660">
                  <c:v>0</c:v>
                </c:pt>
                <c:pt idx="3661">
                  <c:v>0</c:v>
                </c:pt>
                <c:pt idx="3662">
                  <c:v>1</c:v>
                </c:pt>
                <c:pt idx="3663">
                  <c:v>2</c:v>
                </c:pt>
                <c:pt idx="3664">
                  <c:v>4</c:v>
                </c:pt>
                <c:pt idx="3665">
                  <c:v>1</c:v>
                </c:pt>
                <c:pt idx="3666">
                  <c:v>1</c:v>
                </c:pt>
                <c:pt idx="3667">
                  <c:v>1</c:v>
                </c:pt>
                <c:pt idx="3668">
                  <c:v>1</c:v>
                </c:pt>
                <c:pt idx="3669">
                  <c:v>0</c:v>
                </c:pt>
                <c:pt idx="3670">
                  <c:v>0</c:v>
                </c:pt>
                <c:pt idx="3671">
                  <c:v>0</c:v>
                </c:pt>
                <c:pt idx="3672">
                  <c:v>2</c:v>
                </c:pt>
                <c:pt idx="3673">
                  <c:v>0</c:v>
                </c:pt>
                <c:pt idx="3674">
                  <c:v>1</c:v>
                </c:pt>
                <c:pt idx="3675">
                  <c:v>0</c:v>
                </c:pt>
                <c:pt idx="3676">
                  <c:v>2</c:v>
                </c:pt>
                <c:pt idx="3677">
                  <c:v>0</c:v>
                </c:pt>
                <c:pt idx="3678">
                  <c:v>2</c:v>
                </c:pt>
                <c:pt idx="3679">
                  <c:v>1</c:v>
                </c:pt>
                <c:pt idx="3680">
                  <c:v>1</c:v>
                </c:pt>
                <c:pt idx="3681">
                  <c:v>2</c:v>
                </c:pt>
                <c:pt idx="3682">
                  <c:v>1</c:v>
                </c:pt>
                <c:pt idx="3683">
                  <c:v>0</c:v>
                </c:pt>
                <c:pt idx="3684">
                  <c:v>2</c:v>
                </c:pt>
                <c:pt idx="3685">
                  <c:v>1</c:v>
                </c:pt>
                <c:pt idx="3686">
                  <c:v>0</c:v>
                </c:pt>
                <c:pt idx="3687">
                  <c:v>4</c:v>
                </c:pt>
                <c:pt idx="3688">
                  <c:v>2</c:v>
                </c:pt>
                <c:pt idx="3689">
                  <c:v>2</c:v>
                </c:pt>
                <c:pt idx="3690">
                  <c:v>1</c:v>
                </c:pt>
                <c:pt idx="3691">
                  <c:v>1</c:v>
                </c:pt>
                <c:pt idx="3692">
                  <c:v>2</c:v>
                </c:pt>
                <c:pt idx="3693">
                  <c:v>1</c:v>
                </c:pt>
                <c:pt idx="3694">
                  <c:v>1</c:v>
                </c:pt>
                <c:pt idx="3695">
                  <c:v>4</c:v>
                </c:pt>
                <c:pt idx="3696">
                  <c:v>8</c:v>
                </c:pt>
                <c:pt idx="3697">
                  <c:v>3</c:v>
                </c:pt>
                <c:pt idx="3698">
                  <c:v>2</c:v>
                </c:pt>
                <c:pt idx="3699">
                  <c:v>2</c:v>
                </c:pt>
                <c:pt idx="3700">
                  <c:v>1</c:v>
                </c:pt>
                <c:pt idx="3701">
                  <c:v>1</c:v>
                </c:pt>
                <c:pt idx="3702">
                  <c:v>0</c:v>
                </c:pt>
                <c:pt idx="3703">
                  <c:v>3</c:v>
                </c:pt>
                <c:pt idx="3704">
                  <c:v>5</c:v>
                </c:pt>
                <c:pt idx="3705">
                  <c:v>0</c:v>
                </c:pt>
                <c:pt idx="3706">
                  <c:v>7</c:v>
                </c:pt>
                <c:pt idx="3707">
                  <c:v>2</c:v>
                </c:pt>
                <c:pt idx="3708">
                  <c:v>2</c:v>
                </c:pt>
                <c:pt idx="3709">
                  <c:v>0</c:v>
                </c:pt>
                <c:pt idx="3710">
                  <c:v>1</c:v>
                </c:pt>
                <c:pt idx="3711">
                  <c:v>0</c:v>
                </c:pt>
                <c:pt idx="3712">
                  <c:v>0</c:v>
                </c:pt>
                <c:pt idx="3713">
                  <c:v>0</c:v>
                </c:pt>
                <c:pt idx="3714">
                  <c:v>0</c:v>
                </c:pt>
                <c:pt idx="3715">
                  <c:v>0</c:v>
                </c:pt>
                <c:pt idx="3716">
                  <c:v>0</c:v>
                </c:pt>
                <c:pt idx="3717">
                  <c:v>0</c:v>
                </c:pt>
                <c:pt idx="3718">
                  <c:v>0</c:v>
                </c:pt>
                <c:pt idx="3719">
                  <c:v>0</c:v>
                </c:pt>
                <c:pt idx="3720">
                  <c:v>1</c:v>
                </c:pt>
                <c:pt idx="3721">
                  <c:v>0</c:v>
                </c:pt>
                <c:pt idx="3722">
                  <c:v>0</c:v>
                </c:pt>
                <c:pt idx="3723">
                  <c:v>0</c:v>
                </c:pt>
                <c:pt idx="3724">
                  <c:v>0</c:v>
                </c:pt>
                <c:pt idx="3725">
                  <c:v>0</c:v>
                </c:pt>
                <c:pt idx="3726">
                  <c:v>0</c:v>
                </c:pt>
                <c:pt idx="3727">
                  <c:v>0</c:v>
                </c:pt>
                <c:pt idx="3728">
                  <c:v>0</c:v>
                </c:pt>
                <c:pt idx="3729">
                  <c:v>1</c:v>
                </c:pt>
                <c:pt idx="3730">
                  <c:v>0</c:v>
                </c:pt>
                <c:pt idx="3731">
                  <c:v>0</c:v>
                </c:pt>
                <c:pt idx="3732">
                  <c:v>0</c:v>
                </c:pt>
                <c:pt idx="3733">
                  <c:v>0</c:v>
                </c:pt>
                <c:pt idx="3734">
                  <c:v>1</c:v>
                </c:pt>
                <c:pt idx="3735">
                  <c:v>0</c:v>
                </c:pt>
                <c:pt idx="3736">
                  <c:v>0</c:v>
                </c:pt>
                <c:pt idx="3737">
                  <c:v>0</c:v>
                </c:pt>
                <c:pt idx="3738">
                  <c:v>0</c:v>
                </c:pt>
                <c:pt idx="3739">
                  <c:v>0</c:v>
                </c:pt>
                <c:pt idx="3740">
                  <c:v>0</c:v>
                </c:pt>
                <c:pt idx="3741">
                  <c:v>1</c:v>
                </c:pt>
                <c:pt idx="3742">
                  <c:v>0</c:v>
                </c:pt>
                <c:pt idx="3743">
                  <c:v>0</c:v>
                </c:pt>
                <c:pt idx="3744">
                  <c:v>0</c:v>
                </c:pt>
                <c:pt idx="3745">
                  <c:v>0</c:v>
                </c:pt>
                <c:pt idx="3746">
                  <c:v>1</c:v>
                </c:pt>
                <c:pt idx="3747">
                  <c:v>0</c:v>
                </c:pt>
                <c:pt idx="3748">
                  <c:v>1</c:v>
                </c:pt>
                <c:pt idx="3749">
                  <c:v>0</c:v>
                </c:pt>
                <c:pt idx="3750">
                  <c:v>0</c:v>
                </c:pt>
                <c:pt idx="3751">
                  <c:v>0</c:v>
                </c:pt>
                <c:pt idx="3752">
                  <c:v>1</c:v>
                </c:pt>
                <c:pt idx="3753">
                  <c:v>0</c:v>
                </c:pt>
                <c:pt idx="3754">
                  <c:v>0</c:v>
                </c:pt>
                <c:pt idx="3755">
                  <c:v>0</c:v>
                </c:pt>
                <c:pt idx="3756">
                  <c:v>1</c:v>
                </c:pt>
                <c:pt idx="3757">
                  <c:v>0</c:v>
                </c:pt>
                <c:pt idx="3758">
                  <c:v>1</c:v>
                </c:pt>
                <c:pt idx="3759">
                  <c:v>1</c:v>
                </c:pt>
                <c:pt idx="3760">
                  <c:v>1</c:v>
                </c:pt>
                <c:pt idx="3761">
                  <c:v>0</c:v>
                </c:pt>
                <c:pt idx="3762">
                  <c:v>0</c:v>
                </c:pt>
                <c:pt idx="3763">
                  <c:v>2</c:v>
                </c:pt>
                <c:pt idx="3764">
                  <c:v>1</c:v>
                </c:pt>
                <c:pt idx="3765">
                  <c:v>0</c:v>
                </c:pt>
                <c:pt idx="3766">
                  <c:v>0</c:v>
                </c:pt>
                <c:pt idx="3767">
                  <c:v>0</c:v>
                </c:pt>
                <c:pt idx="3768">
                  <c:v>1</c:v>
                </c:pt>
                <c:pt idx="3769">
                  <c:v>0</c:v>
                </c:pt>
                <c:pt idx="3770">
                  <c:v>0</c:v>
                </c:pt>
                <c:pt idx="3771">
                  <c:v>0</c:v>
                </c:pt>
                <c:pt idx="3772">
                  <c:v>0</c:v>
                </c:pt>
                <c:pt idx="3773">
                  <c:v>0</c:v>
                </c:pt>
                <c:pt idx="3774">
                  <c:v>0</c:v>
                </c:pt>
                <c:pt idx="3775">
                  <c:v>0</c:v>
                </c:pt>
                <c:pt idx="3776">
                  <c:v>0</c:v>
                </c:pt>
                <c:pt idx="3777">
                  <c:v>0</c:v>
                </c:pt>
                <c:pt idx="3778">
                  <c:v>0</c:v>
                </c:pt>
                <c:pt idx="3779">
                  <c:v>1</c:v>
                </c:pt>
                <c:pt idx="3780">
                  <c:v>0</c:v>
                </c:pt>
                <c:pt idx="3781">
                  <c:v>0</c:v>
                </c:pt>
                <c:pt idx="3782">
                  <c:v>0</c:v>
                </c:pt>
                <c:pt idx="3783">
                  <c:v>0</c:v>
                </c:pt>
                <c:pt idx="3784">
                  <c:v>2</c:v>
                </c:pt>
                <c:pt idx="3785">
                  <c:v>1</c:v>
                </c:pt>
                <c:pt idx="3786">
                  <c:v>0</c:v>
                </c:pt>
                <c:pt idx="3787">
                  <c:v>0</c:v>
                </c:pt>
                <c:pt idx="3788">
                  <c:v>1</c:v>
                </c:pt>
                <c:pt idx="3789">
                  <c:v>0</c:v>
                </c:pt>
                <c:pt idx="3790">
                  <c:v>0</c:v>
                </c:pt>
                <c:pt idx="3791">
                  <c:v>1</c:v>
                </c:pt>
                <c:pt idx="3792">
                  <c:v>0</c:v>
                </c:pt>
                <c:pt idx="3793">
                  <c:v>1</c:v>
                </c:pt>
                <c:pt idx="3794">
                  <c:v>0</c:v>
                </c:pt>
                <c:pt idx="3795">
                  <c:v>0</c:v>
                </c:pt>
                <c:pt idx="3796">
                  <c:v>1</c:v>
                </c:pt>
                <c:pt idx="3797">
                  <c:v>1</c:v>
                </c:pt>
                <c:pt idx="3798">
                  <c:v>0</c:v>
                </c:pt>
                <c:pt idx="3799">
                  <c:v>0</c:v>
                </c:pt>
                <c:pt idx="3800">
                  <c:v>0</c:v>
                </c:pt>
                <c:pt idx="3801">
                  <c:v>0</c:v>
                </c:pt>
                <c:pt idx="3802">
                  <c:v>1</c:v>
                </c:pt>
                <c:pt idx="3803">
                  <c:v>0</c:v>
                </c:pt>
                <c:pt idx="3804">
                  <c:v>0</c:v>
                </c:pt>
                <c:pt idx="3805">
                  <c:v>0</c:v>
                </c:pt>
                <c:pt idx="3806">
                  <c:v>0</c:v>
                </c:pt>
                <c:pt idx="3807">
                  <c:v>0</c:v>
                </c:pt>
                <c:pt idx="3808">
                  <c:v>1</c:v>
                </c:pt>
                <c:pt idx="3809">
                  <c:v>2</c:v>
                </c:pt>
                <c:pt idx="3810">
                  <c:v>2</c:v>
                </c:pt>
                <c:pt idx="3811">
                  <c:v>1</c:v>
                </c:pt>
                <c:pt idx="3812">
                  <c:v>0</c:v>
                </c:pt>
                <c:pt idx="3813">
                  <c:v>0</c:v>
                </c:pt>
                <c:pt idx="3814">
                  <c:v>0</c:v>
                </c:pt>
                <c:pt idx="3815">
                  <c:v>1</c:v>
                </c:pt>
                <c:pt idx="3816">
                  <c:v>3</c:v>
                </c:pt>
                <c:pt idx="3817">
                  <c:v>0</c:v>
                </c:pt>
                <c:pt idx="3818">
                  <c:v>0</c:v>
                </c:pt>
                <c:pt idx="3819">
                  <c:v>0</c:v>
                </c:pt>
                <c:pt idx="3820">
                  <c:v>0</c:v>
                </c:pt>
                <c:pt idx="3821">
                  <c:v>0</c:v>
                </c:pt>
                <c:pt idx="3822">
                  <c:v>0</c:v>
                </c:pt>
                <c:pt idx="3823">
                  <c:v>2</c:v>
                </c:pt>
                <c:pt idx="3824">
                  <c:v>3</c:v>
                </c:pt>
                <c:pt idx="3825">
                  <c:v>0</c:v>
                </c:pt>
                <c:pt idx="3826">
                  <c:v>1</c:v>
                </c:pt>
                <c:pt idx="3827">
                  <c:v>1</c:v>
                </c:pt>
                <c:pt idx="3828">
                  <c:v>1</c:v>
                </c:pt>
                <c:pt idx="3829">
                  <c:v>0</c:v>
                </c:pt>
                <c:pt idx="3830">
                  <c:v>0</c:v>
                </c:pt>
                <c:pt idx="3831">
                  <c:v>0</c:v>
                </c:pt>
                <c:pt idx="3832">
                  <c:v>2</c:v>
                </c:pt>
                <c:pt idx="3833">
                  <c:v>0</c:v>
                </c:pt>
                <c:pt idx="3834">
                  <c:v>0</c:v>
                </c:pt>
                <c:pt idx="3835">
                  <c:v>1</c:v>
                </c:pt>
                <c:pt idx="3836">
                  <c:v>0</c:v>
                </c:pt>
                <c:pt idx="3837">
                  <c:v>0</c:v>
                </c:pt>
                <c:pt idx="3838">
                  <c:v>1</c:v>
                </c:pt>
                <c:pt idx="3839">
                  <c:v>0</c:v>
                </c:pt>
                <c:pt idx="3840">
                  <c:v>2</c:v>
                </c:pt>
                <c:pt idx="3841">
                  <c:v>1</c:v>
                </c:pt>
                <c:pt idx="3842">
                  <c:v>2</c:v>
                </c:pt>
                <c:pt idx="3843">
                  <c:v>0</c:v>
                </c:pt>
                <c:pt idx="3844">
                  <c:v>0</c:v>
                </c:pt>
                <c:pt idx="3845">
                  <c:v>0</c:v>
                </c:pt>
                <c:pt idx="3846">
                  <c:v>0</c:v>
                </c:pt>
                <c:pt idx="3847">
                  <c:v>0</c:v>
                </c:pt>
                <c:pt idx="3848">
                  <c:v>3</c:v>
                </c:pt>
                <c:pt idx="3849">
                  <c:v>0</c:v>
                </c:pt>
                <c:pt idx="3850">
                  <c:v>1</c:v>
                </c:pt>
                <c:pt idx="3851">
                  <c:v>0</c:v>
                </c:pt>
                <c:pt idx="3852">
                  <c:v>0</c:v>
                </c:pt>
                <c:pt idx="3853">
                  <c:v>0</c:v>
                </c:pt>
                <c:pt idx="3854">
                  <c:v>0</c:v>
                </c:pt>
                <c:pt idx="3855">
                  <c:v>0</c:v>
                </c:pt>
                <c:pt idx="3856">
                  <c:v>1</c:v>
                </c:pt>
                <c:pt idx="3857">
                  <c:v>0</c:v>
                </c:pt>
                <c:pt idx="3858">
                  <c:v>0</c:v>
                </c:pt>
                <c:pt idx="3859">
                  <c:v>0</c:v>
                </c:pt>
                <c:pt idx="3860">
                  <c:v>0</c:v>
                </c:pt>
                <c:pt idx="3861">
                  <c:v>0</c:v>
                </c:pt>
                <c:pt idx="3862">
                  <c:v>0</c:v>
                </c:pt>
                <c:pt idx="3863">
                  <c:v>1</c:v>
                </c:pt>
                <c:pt idx="3864">
                  <c:v>0</c:v>
                </c:pt>
                <c:pt idx="3865">
                  <c:v>0</c:v>
                </c:pt>
                <c:pt idx="3866">
                  <c:v>0</c:v>
                </c:pt>
                <c:pt idx="3867">
                  <c:v>0</c:v>
                </c:pt>
                <c:pt idx="3868">
                  <c:v>0</c:v>
                </c:pt>
                <c:pt idx="3869">
                  <c:v>0</c:v>
                </c:pt>
                <c:pt idx="3870">
                  <c:v>0</c:v>
                </c:pt>
                <c:pt idx="3871">
                  <c:v>1</c:v>
                </c:pt>
                <c:pt idx="3872">
                  <c:v>0</c:v>
                </c:pt>
                <c:pt idx="3873">
                  <c:v>1</c:v>
                </c:pt>
                <c:pt idx="3874">
                  <c:v>0</c:v>
                </c:pt>
                <c:pt idx="3875">
                  <c:v>0</c:v>
                </c:pt>
                <c:pt idx="3876">
                  <c:v>0</c:v>
                </c:pt>
                <c:pt idx="3877">
                  <c:v>0</c:v>
                </c:pt>
                <c:pt idx="3878">
                  <c:v>0</c:v>
                </c:pt>
                <c:pt idx="3879">
                  <c:v>0</c:v>
                </c:pt>
                <c:pt idx="3880">
                  <c:v>0</c:v>
                </c:pt>
                <c:pt idx="3881">
                  <c:v>1</c:v>
                </c:pt>
                <c:pt idx="3882">
                  <c:v>2</c:v>
                </c:pt>
                <c:pt idx="3883">
                  <c:v>1</c:v>
                </c:pt>
                <c:pt idx="3884">
                  <c:v>0</c:v>
                </c:pt>
                <c:pt idx="3885">
                  <c:v>0</c:v>
                </c:pt>
                <c:pt idx="3886">
                  <c:v>1</c:v>
                </c:pt>
                <c:pt idx="3887">
                  <c:v>0</c:v>
                </c:pt>
                <c:pt idx="3888">
                  <c:v>1</c:v>
                </c:pt>
                <c:pt idx="3889">
                  <c:v>0</c:v>
                </c:pt>
                <c:pt idx="3890">
                  <c:v>0</c:v>
                </c:pt>
                <c:pt idx="3891">
                  <c:v>0</c:v>
                </c:pt>
                <c:pt idx="3892">
                  <c:v>1</c:v>
                </c:pt>
                <c:pt idx="3893">
                  <c:v>0</c:v>
                </c:pt>
                <c:pt idx="3894">
                  <c:v>1</c:v>
                </c:pt>
                <c:pt idx="3895">
                  <c:v>1</c:v>
                </c:pt>
                <c:pt idx="3896">
                  <c:v>0</c:v>
                </c:pt>
                <c:pt idx="3897">
                  <c:v>0</c:v>
                </c:pt>
                <c:pt idx="3898">
                  <c:v>0</c:v>
                </c:pt>
                <c:pt idx="3899">
                  <c:v>1</c:v>
                </c:pt>
                <c:pt idx="3900">
                  <c:v>1</c:v>
                </c:pt>
                <c:pt idx="3901">
                  <c:v>0</c:v>
                </c:pt>
                <c:pt idx="3902">
                  <c:v>0</c:v>
                </c:pt>
                <c:pt idx="3903">
                  <c:v>0</c:v>
                </c:pt>
                <c:pt idx="3904">
                  <c:v>1</c:v>
                </c:pt>
                <c:pt idx="3905">
                  <c:v>0</c:v>
                </c:pt>
                <c:pt idx="3906">
                  <c:v>0</c:v>
                </c:pt>
                <c:pt idx="3907">
                  <c:v>1</c:v>
                </c:pt>
                <c:pt idx="3908">
                  <c:v>1</c:v>
                </c:pt>
                <c:pt idx="3909">
                  <c:v>0</c:v>
                </c:pt>
                <c:pt idx="3910">
                  <c:v>0</c:v>
                </c:pt>
                <c:pt idx="3911">
                  <c:v>0</c:v>
                </c:pt>
                <c:pt idx="3912">
                  <c:v>1</c:v>
                </c:pt>
                <c:pt idx="3913">
                  <c:v>0</c:v>
                </c:pt>
                <c:pt idx="3914">
                  <c:v>0</c:v>
                </c:pt>
                <c:pt idx="3915">
                  <c:v>0</c:v>
                </c:pt>
                <c:pt idx="3916">
                  <c:v>2</c:v>
                </c:pt>
                <c:pt idx="3917">
                  <c:v>1</c:v>
                </c:pt>
                <c:pt idx="3918">
                  <c:v>1</c:v>
                </c:pt>
                <c:pt idx="3919">
                  <c:v>1</c:v>
                </c:pt>
                <c:pt idx="3920">
                  <c:v>2</c:v>
                </c:pt>
                <c:pt idx="3921">
                  <c:v>1</c:v>
                </c:pt>
                <c:pt idx="3922">
                  <c:v>3</c:v>
                </c:pt>
                <c:pt idx="3923">
                  <c:v>1</c:v>
                </c:pt>
                <c:pt idx="3924">
                  <c:v>2</c:v>
                </c:pt>
                <c:pt idx="3925">
                  <c:v>0</c:v>
                </c:pt>
                <c:pt idx="3926">
                  <c:v>1</c:v>
                </c:pt>
                <c:pt idx="3927">
                  <c:v>0</c:v>
                </c:pt>
                <c:pt idx="3928">
                  <c:v>2</c:v>
                </c:pt>
                <c:pt idx="3929">
                  <c:v>0</c:v>
                </c:pt>
                <c:pt idx="3930">
                  <c:v>0</c:v>
                </c:pt>
                <c:pt idx="3931">
                  <c:v>0</c:v>
                </c:pt>
                <c:pt idx="3932">
                  <c:v>1</c:v>
                </c:pt>
                <c:pt idx="3933">
                  <c:v>0</c:v>
                </c:pt>
                <c:pt idx="3934">
                  <c:v>0</c:v>
                </c:pt>
                <c:pt idx="3935">
                  <c:v>2</c:v>
                </c:pt>
                <c:pt idx="3936">
                  <c:v>2</c:v>
                </c:pt>
                <c:pt idx="3937">
                  <c:v>0</c:v>
                </c:pt>
                <c:pt idx="3938">
                  <c:v>1</c:v>
                </c:pt>
                <c:pt idx="3939">
                  <c:v>0</c:v>
                </c:pt>
                <c:pt idx="3940">
                  <c:v>1</c:v>
                </c:pt>
                <c:pt idx="3941">
                  <c:v>0</c:v>
                </c:pt>
                <c:pt idx="3942">
                  <c:v>1</c:v>
                </c:pt>
                <c:pt idx="3943">
                  <c:v>1</c:v>
                </c:pt>
                <c:pt idx="3944">
                  <c:v>2</c:v>
                </c:pt>
                <c:pt idx="3945">
                  <c:v>2</c:v>
                </c:pt>
                <c:pt idx="3946">
                  <c:v>0</c:v>
                </c:pt>
                <c:pt idx="3947">
                  <c:v>0</c:v>
                </c:pt>
                <c:pt idx="3948">
                  <c:v>0</c:v>
                </c:pt>
                <c:pt idx="3949">
                  <c:v>2</c:v>
                </c:pt>
                <c:pt idx="3950">
                  <c:v>1</c:v>
                </c:pt>
                <c:pt idx="3951">
                  <c:v>0</c:v>
                </c:pt>
                <c:pt idx="3952">
                  <c:v>7</c:v>
                </c:pt>
                <c:pt idx="3953">
                  <c:v>2</c:v>
                </c:pt>
                <c:pt idx="3954">
                  <c:v>2</c:v>
                </c:pt>
                <c:pt idx="3955">
                  <c:v>0</c:v>
                </c:pt>
                <c:pt idx="3956">
                  <c:v>0</c:v>
                </c:pt>
                <c:pt idx="3957">
                  <c:v>0</c:v>
                </c:pt>
                <c:pt idx="3958">
                  <c:v>2</c:v>
                </c:pt>
                <c:pt idx="3959">
                  <c:v>3</c:v>
                </c:pt>
                <c:pt idx="3960">
                  <c:v>3</c:v>
                </c:pt>
                <c:pt idx="3961">
                  <c:v>0</c:v>
                </c:pt>
                <c:pt idx="3962">
                  <c:v>0</c:v>
                </c:pt>
                <c:pt idx="3963">
                  <c:v>1</c:v>
                </c:pt>
                <c:pt idx="3964">
                  <c:v>4</c:v>
                </c:pt>
                <c:pt idx="3965">
                  <c:v>0</c:v>
                </c:pt>
                <c:pt idx="3966">
                  <c:v>0</c:v>
                </c:pt>
                <c:pt idx="3967">
                  <c:v>1</c:v>
                </c:pt>
                <c:pt idx="3968">
                  <c:v>0</c:v>
                </c:pt>
                <c:pt idx="3969">
                  <c:v>0</c:v>
                </c:pt>
                <c:pt idx="3970">
                  <c:v>0</c:v>
                </c:pt>
                <c:pt idx="3971">
                  <c:v>0</c:v>
                </c:pt>
                <c:pt idx="3972">
                  <c:v>0</c:v>
                </c:pt>
                <c:pt idx="3973">
                  <c:v>0</c:v>
                </c:pt>
                <c:pt idx="3974">
                  <c:v>0</c:v>
                </c:pt>
                <c:pt idx="3975">
                  <c:v>0</c:v>
                </c:pt>
                <c:pt idx="3976">
                  <c:v>4</c:v>
                </c:pt>
                <c:pt idx="3977">
                  <c:v>0</c:v>
                </c:pt>
                <c:pt idx="3978">
                  <c:v>0</c:v>
                </c:pt>
                <c:pt idx="3979">
                  <c:v>0</c:v>
                </c:pt>
                <c:pt idx="3980">
                  <c:v>0</c:v>
                </c:pt>
                <c:pt idx="3981">
                  <c:v>0</c:v>
                </c:pt>
                <c:pt idx="3982">
                  <c:v>0</c:v>
                </c:pt>
                <c:pt idx="3983">
                  <c:v>0</c:v>
                </c:pt>
                <c:pt idx="3984">
                  <c:v>0</c:v>
                </c:pt>
                <c:pt idx="3985">
                  <c:v>0</c:v>
                </c:pt>
                <c:pt idx="3986">
                  <c:v>0</c:v>
                </c:pt>
                <c:pt idx="3987">
                  <c:v>0</c:v>
                </c:pt>
                <c:pt idx="3988">
                  <c:v>1</c:v>
                </c:pt>
                <c:pt idx="3989">
                  <c:v>0</c:v>
                </c:pt>
                <c:pt idx="3990">
                  <c:v>0</c:v>
                </c:pt>
                <c:pt idx="3991">
                  <c:v>0</c:v>
                </c:pt>
                <c:pt idx="3992">
                  <c:v>1</c:v>
                </c:pt>
                <c:pt idx="3993">
                  <c:v>1</c:v>
                </c:pt>
                <c:pt idx="3994">
                  <c:v>0</c:v>
                </c:pt>
                <c:pt idx="3995">
                  <c:v>0</c:v>
                </c:pt>
                <c:pt idx="3996">
                  <c:v>0</c:v>
                </c:pt>
                <c:pt idx="3997">
                  <c:v>1</c:v>
                </c:pt>
                <c:pt idx="3998">
                  <c:v>0</c:v>
                </c:pt>
                <c:pt idx="3999">
                  <c:v>0</c:v>
                </c:pt>
                <c:pt idx="4000">
                  <c:v>0</c:v>
                </c:pt>
                <c:pt idx="4001">
                  <c:v>0</c:v>
                </c:pt>
                <c:pt idx="4002">
                  <c:v>0</c:v>
                </c:pt>
                <c:pt idx="4003">
                  <c:v>0</c:v>
                </c:pt>
                <c:pt idx="4004">
                  <c:v>1</c:v>
                </c:pt>
                <c:pt idx="4005">
                  <c:v>1</c:v>
                </c:pt>
                <c:pt idx="4006">
                  <c:v>0</c:v>
                </c:pt>
                <c:pt idx="4007">
                  <c:v>0</c:v>
                </c:pt>
                <c:pt idx="4008">
                  <c:v>0</c:v>
                </c:pt>
                <c:pt idx="4009">
                  <c:v>1</c:v>
                </c:pt>
                <c:pt idx="4010">
                  <c:v>0</c:v>
                </c:pt>
                <c:pt idx="4011">
                  <c:v>0</c:v>
                </c:pt>
                <c:pt idx="4012">
                  <c:v>0</c:v>
                </c:pt>
                <c:pt idx="4013">
                  <c:v>0</c:v>
                </c:pt>
                <c:pt idx="4014">
                  <c:v>0</c:v>
                </c:pt>
                <c:pt idx="4015">
                  <c:v>0</c:v>
                </c:pt>
                <c:pt idx="4016">
                  <c:v>0</c:v>
                </c:pt>
                <c:pt idx="4017">
                  <c:v>0</c:v>
                </c:pt>
                <c:pt idx="4018">
                  <c:v>1</c:v>
                </c:pt>
                <c:pt idx="4019">
                  <c:v>0</c:v>
                </c:pt>
                <c:pt idx="4020">
                  <c:v>0</c:v>
                </c:pt>
                <c:pt idx="4021">
                  <c:v>0</c:v>
                </c:pt>
                <c:pt idx="4022">
                  <c:v>0</c:v>
                </c:pt>
                <c:pt idx="4023">
                  <c:v>0</c:v>
                </c:pt>
                <c:pt idx="4024">
                  <c:v>1</c:v>
                </c:pt>
                <c:pt idx="4025">
                  <c:v>0</c:v>
                </c:pt>
                <c:pt idx="4026">
                  <c:v>1</c:v>
                </c:pt>
                <c:pt idx="4027">
                  <c:v>0</c:v>
                </c:pt>
                <c:pt idx="4028">
                  <c:v>1</c:v>
                </c:pt>
                <c:pt idx="4029">
                  <c:v>0</c:v>
                </c:pt>
                <c:pt idx="4030">
                  <c:v>1</c:v>
                </c:pt>
                <c:pt idx="4031">
                  <c:v>0</c:v>
                </c:pt>
                <c:pt idx="4032">
                  <c:v>0</c:v>
                </c:pt>
                <c:pt idx="4033">
                  <c:v>0</c:v>
                </c:pt>
                <c:pt idx="4034">
                  <c:v>2</c:v>
                </c:pt>
                <c:pt idx="4035">
                  <c:v>0</c:v>
                </c:pt>
                <c:pt idx="4036">
                  <c:v>1</c:v>
                </c:pt>
                <c:pt idx="4037">
                  <c:v>1</c:v>
                </c:pt>
                <c:pt idx="4038">
                  <c:v>0</c:v>
                </c:pt>
                <c:pt idx="4039">
                  <c:v>0</c:v>
                </c:pt>
                <c:pt idx="4040">
                  <c:v>2</c:v>
                </c:pt>
                <c:pt idx="4041">
                  <c:v>0</c:v>
                </c:pt>
                <c:pt idx="4042">
                  <c:v>1</c:v>
                </c:pt>
                <c:pt idx="4043">
                  <c:v>1</c:v>
                </c:pt>
                <c:pt idx="4044">
                  <c:v>0</c:v>
                </c:pt>
                <c:pt idx="4045">
                  <c:v>0</c:v>
                </c:pt>
                <c:pt idx="4046">
                  <c:v>0</c:v>
                </c:pt>
                <c:pt idx="4047">
                  <c:v>1</c:v>
                </c:pt>
                <c:pt idx="4048">
                  <c:v>1</c:v>
                </c:pt>
                <c:pt idx="4049">
                  <c:v>0</c:v>
                </c:pt>
                <c:pt idx="4050">
                  <c:v>0</c:v>
                </c:pt>
                <c:pt idx="4051">
                  <c:v>0</c:v>
                </c:pt>
                <c:pt idx="4052">
                  <c:v>0</c:v>
                </c:pt>
                <c:pt idx="4053">
                  <c:v>0</c:v>
                </c:pt>
                <c:pt idx="4054">
                  <c:v>1</c:v>
                </c:pt>
                <c:pt idx="4055">
                  <c:v>0</c:v>
                </c:pt>
                <c:pt idx="4056">
                  <c:v>0</c:v>
                </c:pt>
                <c:pt idx="4057">
                  <c:v>1</c:v>
                </c:pt>
                <c:pt idx="4058">
                  <c:v>0</c:v>
                </c:pt>
                <c:pt idx="4059">
                  <c:v>0</c:v>
                </c:pt>
                <c:pt idx="4060">
                  <c:v>1</c:v>
                </c:pt>
                <c:pt idx="4061">
                  <c:v>0</c:v>
                </c:pt>
                <c:pt idx="4062">
                  <c:v>0</c:v>
                </c:pt>
                <c:pt idx="4063">
                  <c:v>0</c:v>
                </c:pt>
                <c:pt idx="4064">
                  <c:v>1</c:v>
                </c:pt>
                <c:pt idx="4065">
                  <c:v>1</c:v>
                </c:pt>
                <c:pt idx="4066">
                  <c:v>2</c:v>
                </c:pt>
                <c:pt idx="4067">
                  <c:v>1</c:v>
                </c:pt>
                <c:pt idx="4068">
                  <c:v>0</c:v>
                </c:pt>
                <c:pt idx="4069">
                  <c:v>1</c:v>
                </c:pt>
                <c:pt idx="4070">
                  <c:v>0</c:v>
                </c:pt>
                <c:pt idx="4071">
                  <c:v>1</c:v>
                </c:pt>
                <c:pt idx="4072">
                  <c:v>2</c:v>
                </c:pt>
                <c:pt idx="4073">
                  <c:v>0</c:v>
                </c:pt>
                <c:pt idx="4074">
                  <c:v>2</c:v>
                </c:pt>
                <c:pt idx="4075">
                  <c:v>0</c:v>
                </c:pt>
                <c:pt idx="4076">
                  <c:v>0</c:v>
                </c:pt>
                <c:pt idx="4077">
                  <c:v>0</c:v>
                </c:pt>
                <c:pt idx="4078">
                  <c:v>0</c:v>
                </c:pt>
                <c:pt idx="4079">
                  <c:v>2</c:v>
                </c:pt>
                <c:pt idx="4080">
                  <c:v>3</c:v>
                </c:pt>
                <c:pt idx="4081">
                  <c:v>1</c:v>
                </c:pt>
                <c:pt idx="4082">
                  <c:v>2</c:v>
                </c:pt>
                <c:pt idx="4083">
                  <c:v>0</c:v>
                </c:pt>
                <c:pt idx="4084">
                  <c:v>0</c:v>
                </c:pt>
                <c:pt idx="4085">
                  <c:v>2</c:v>
                </c:pt>
                <c:pt idx="4086">
                  <c:v>3</c:v>
                </c:pt>
                <c:pt idx="4087">
                  <c:v>0</c:v>
                </c:pt>
                <c:pt idx="4088">
                  <c:v>3</c:v>
                </c:pt>
                <c:pt idx="4089">
                  <c:v>2</c:v>
                </c:pt>
                <c:pt idx="4090">
                  <c:v>1</c:v>
                </c:pt>
                <c:pt idx="4091">
                  <c:v>0</c:v>
                </c:pt>
                <c:pt idx="4092">
                  <c:v>0</c:v>
                </c:pt>
                <c:pt idx="4093">
                  <c:v>1</c:v>
                </c:pt>
                <c:pt idx="4094">
                  <c:v>1</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numCache>
            </c:numRef>
          </c:val>
        </c:ser>
        <c:dLbls>
          <c:showLegendKey val="0"/>
          <c:showVal val="0"/>
          <c:showCatName val="0"/>
          <c:showSerName val="0"/>
          <c:showPercent val="0"/>
          <c:showBubbleSize val="0"/>
        </c:dLbls>
        <c:gapWidth val="150"/>
        <c:axId val="358739968"/>
        <c:axId val="358741504"/>
      </c:barChart>
      <c:catAx>
        <c:axId val="358739968"/>
        <c:scaling>
          <c:orientation val="minMax"/>
        </c:scaling>
        <c:delete val="0"/>
        <c:axPos val="b"/>
        <c:majorTickMark val="out"/>
        <c:minorTickMark val="none"/>
        <c:tickLblPos val="nextTo"/>
        <c:txPr>
          <a:bodyPr/>
          <a:lstStyle/>
          <a:p>
            <a:pPr>
              <a:defRPr sz="700">
                <a:latin typeface="Times New Roman" pitchFamily="18" charset="0"/>
                <a:cs typeface="Times New Roman" pitchFamily="18" charset="0"/>
              </a:defRPr>
            </a:pPr>
            <a:endParaRPr lang="en-US"/>
          </a:p>
        </c:txPr>
        <c:crossAx val="358741504"/>
        <c:crosses val="autoZero"/>
        <c:auto val="1"/>
        <c:lblAlgn val="ctr"/>
        <c:lblOffset val="100"/>
        <c:noMultiLvlLbl val="0"/>
      </c:catAx>
      <c:valAx>
        <c:axId val="358741504"/>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358739968"/>
        <c:crosses val="autoZero"/>
        <c:crossBetween val="between"/>
      </c:valAx>
      <c:spPr>
        <a:ln>
          <a:solidFill>
            <a:schemeClr val="bg1">
              <a:lumMod val="75000"/>
            </a:schemeClr>
          </a:solidFill>
        </a:ln>
      </c:spPr>
    </c:plotArea>
    <c:legend>
      <c:legendPos val="r"/>
      <c:layout>
        <c:manualLayout>
          <c:xMode val="edge"/>
          <c:yMode val="edge"/>
          <c:x val="0.64677563580414521"/>
          <c:y val="7.2070194124285183E-2"/>
          <c:w val="0.26989773435511194"/>
          <c:h val="0.11319507596761673"/>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a:noFill/>
    </a:ln>
  </c:spPr>
  <c:txPr>
    <a:bodyPr/>
    <a:lstStyle/>
    <a:p>
      <a:pPr>
        <a:defRPr sz="800"/>
      </a:pPr>
      <a:endParaRPr lang="en-US"/>
    </a:p>
  </c:txPr>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39822739548861"/>
          <c:y val="3.37226374621954E-2"/>
          <c:w val="0.6612777207196926"/>
          <c:h val="0.77667191601049868"/>
        </c:manualLayout>
      </c:layout>
      <c:lineChart>
        <c:grouping val="standard"/>
        <c:varyColors val="0"/>
        <c:ser>
          <c:idx val="0"/>
          <c:order val="0"/>
          <c:tx>
            <c:strRef>
              <c:f>'TD11'!$A$16</c:f>
              <c:strCache>
                <c:ptCount val="1"/>
                <c:pt idx="0">
                  <c:v>One step</c:v>
                </c:pt>
              </c:strCache>
            </c:strRef>
          </c:tx>
          <c:spPr>
            <a:ln w="12700">
              <a:solidFill>
                <a:schemeClr val="tx1"/>
              </a:solidFill>
            </a:ln>
          </c:spPr>
          <c:marker>
            <c:symbol val="none"/>
          </c:marker>
          <c:val>
            <c:numRef>
              <c:f>'TD11'!$B$16:$Q$16</c:f>
              <c:numCache>
                <c:formatCode>General</c:formatCode>
                <c:ptCount val="16"/>
                <c:pt idx="0">
                  <c:v>696.53</c:v>
                </c:pt>
                <c:pt idx="1">
                  <c:v>950.9</c:v>
                </c:pt>
                <c:pt idx="2">
                  <c:v>287.38</c:v>
                </c:pt>
                <c:pt idx="3">
                  <c:v>581.79</c:v>
                </c:pt>
                <c:pt idx="4">
                  <c:v>322.04000000000002</c:v>
                </c:pt>
                <c:pt idx="5">
                  <c:v>516.80999999999995</c:v>
                </c:pt>
                <c:pt idx="6">
                  <c:v>605.35</c:v>
                </c:pt>
                <c:pt idx="7">
                  <c:v>504.17</c:v>
                </c:pt>
                <c:pt idx="8">
                  <c:v>351.76</c:v>
                </c:pt>
                <c:pt idx="9">
                  <c:v>363.63</c:v>
                </c:pt>
                <c:pt idx="10">
                  <c:v>567.65</c:v>
                </c:pt>
                <c:pt idx="11">
                  <c:v>414.56</c:v>
                </c:pt>
                <c:pt idx="12">
                  <c:v>312.75</c:v>
                </c:pt>
                <c:pt idx="13">
                  <c:v>316.79000000000002</c:v>
                </c:pt>
                <c:pt idx="14">
                  <c:v>663.61</c:v>
                </c:pt>
                <c:pt idx="15">
                  <c:v>332.08</c:v>
                </c:pt>
              </c:numCache>
            </c:numRef>
          </c:val>
          <c:smooth val="0"/>
        </c:ser>
        <c:ser>
          <c:idx val="1"/>
          <c:order val="1"/>
          <c:tx>
            <c:strRef>
              <c:f>'TD11'!$A$17</c:f>
              <c:strCache>
                <c:ptCount val="1"/>
                <c:pt idx="0">
                  <c:v>Two steps</c:v>
                </c:pt>
              </c:strCache>
            </c:strRef>
          </c:tx>
          <c:spPr>
            <a:ln w="12700">
              <a:solidFill>
                <a:schemeClr val="tx1"/>
              </a:solidFill>
              <a:prstDash val="lgDash"/>
            </a:ln>
          </c:spPr>
          <c:marker>
            <c:symbol val="none"/>
          </c:marker>
          <c:val>
            <c:numRef>
              <c:f>'TD11'!$B$17:$Q$17</c:f>
              <c:numCache>
                <c:formatCode>General</c:formatCode>
                <c:ptCount val="16"/>
                <c:pt idx="0">
                  <c:v>2808.9</c:v>
                </c:pt>
                <c:pt idx="1">
                  <c:v>1345.6</c:v>
                </c:pt>
                <c:pt idx="2">
                  <c:v>1618.8</c:v>
                </c:pt>
                <c:pt idx="3">
                  <c:v>768.56</c:v>
                </c:pt>
                <c:pt idx="4">
                  <c:v>836.75</c:v>
                </c:pt>
                <c:pt idx="5">
                  <c:v>537</c:v>
                </c:pt>
                <c:pt idx="6">
                  <c:v>715.16</c:v>
                </c:pt>
                <c:pt idx="7">
                  <c:v>484.33</c:v>
                </c:pt>
                <c:pt idx="8">
                  <c:v>733.59</c:v>
                </c:pt>
                <c:pt idx="9">
                  <c:v>748.54</c:v>
                </c:pt>
                <c:pt idx="10">
                  <c:v>728.08</c:v>
                </c:pt>
                <c:pt idx="11">
                  <c:v>400.34</c:v>
                </c:pt>
                <c:pt idx="12">
                  <c:v>509.19</c:v>
                </c:pt>
                <c:pt idx="13">
                  <c:v>401.05</c:v>
                </c:pt>
                <c:pt idx="14">
                  <c:v>507.54</c:v>
                </c:pt>
                <c:pt idx="15">
                  <c:v>399.21</c:v>
                </c:pt>
              </c:numCache>
            </c:numRef>
          </c:val>
          <c:smooth val="0"/>
        </c:ser>
        <c:ser>
          <c:idx val="2"/>
          <c:order val="2"/>
          <c:tx>
            <c:strRef>
              <c:f>'TD11'!$A$18</c:f>
              <c:strCache>
                <c:ptCount val="1"/>
                <c:pt idx="0">
                  <c:v>Three steps</c:v>
                </c:pt>
              </c:strCache>
            </c:strRef>
          </c:tx>
          <c:spPr>
            <a:ln w="12700">
              <a:solidFill>
                <a:schemeClr val="tx1"/>
              </a:solidFill>
              <a:prstDash val="sysDash"/>
            </a:ln>
          </c:spPr>
          <c:marker>
            <c:symbol val="none"/>
          </c:marker>
          <c:val>
            <c:numRef>
              <c:f>'TD11'!$B$18:$Q$18</c:f>
              <c:numCache>
                <c:formatCode>General</c:formatCode>
                <c:ptCount val="16"/>
                <c:pt idx="0">
                  <c:v>2502.1</c:v>
                </c:pt>
                <c:pt idx="1">
                  <c:v>1357.7</c:v>
                </c:pt>
                <c:pt idx="2">
                  <c:v>1416.2</c:v>
                </c:pt>
                <c:pt idx="3">
                  <c:v>943.32</c:v>
                </c:pt>
                <c:pt idx="4">
                  <c:v>890.12</c:v>
                </c:pt>
                <c:pt idx="5">
                  <c:v>955.4</c:v>
                </c:pt>
                <c:pt idx="6">
                  <c:v>914.09</c:v>
                </c:pt>
                <c:pt idx="7">
                  <c:v>966.9</c:v>
                </c:pt>
                <c:pt idx="8">
                  <c:v>897.17</c:v>
                </c:pt>
                <c:pt idx="9">
                  <c:v>911.78</c:v>
                </c:pt>
                <c:pt idx="10">
                  <c:v>906.6</c:v>
                </c:pt>
                <c:pt idx="11">
                  <c:v>790.46</c:v>
                </c:pt>
                <c:pt idx="12">
                  <c:v>743.49</c:v>
                </c:pt>
                <c:pt idx="13">
                  <c:v>920.78</c:v>
                </c:pt>
                <c:pt idx="14">
                  <c:v>876.4</c:v>
                </c:pt>
                <c:pt idx="15">
                  <c:v>839.1</c:v>
                </c:pt>
              </c:numCache>
            </c:numRef>
          </c:val>
          <c:smooth val="0"/>
        </c:ser>
        <c:dLbls>
          <c:showLegendKey val="0"/>
          <c:showVal val="0"/>
          <c:showCatName val="0"/>
          <c:showSerName val="0"/>
          <c:showPercent val="0"/>
          <c:showBubbleSize val="0"/>
        </c:dLbls>
        <c:marker val="1"/>
        <c:smooth val="0"/>
        <c:axId val="358992512"/>
        <c:axId val="358994688"/>
      </c:lineChart>
      <c:catAx>
        <c:axId val="358992512"/>
        <c:scaling>
          <c:orientation val="minMax"/>
        </c:scaling>
        <c:delete val="0"/>
        <c:axPos val="b"/>
        <c:title>
          <c:tx>
            <c:rich>
              <a:bodyPr/>
              <a:lstStyle/>
              <a:p>
                <a:pPr>
                  <a:defRPr b="0"/>
                </a:pPr>
                <a:r>
                  <a:rPr lang="en-GB" b="0"/>
                  <a:t>Iterations (for 1,000 cases)</a:t>
                </a:r>
              </a:p>
            </c:rich>
          </c:tx>
          <c:layout>
            <c:manualLayout>
              <c:xMode val="edge"/>
              <c:yMode val="edge"/>
              <c:x val="0.39829795732055234"/>
              <c:y val="0.90967824453415402"/>
            </c:manualLayout>
          </c:layout>
          <c:overlay val="0"/>
        </c:title>
        <c:majorTickMark val="out"/>
        <c:minorTickMark val="none"/>
        <c:tickLblPos val="nextTo"/>
        <c:txPr>
          <a:bodyPr/>
          <a:lstStyle/>
          <a:p>
            <a:pPr>
              <a:defRPr sz="750"/>
            </a:pPr>
            <a:endParaRPr lang="en-US"/>
          </a:p>
        </c:txPr>
        <c:crossAx val="358994688"/>
        <c:crosses val="autoZero"/>
        <c:auto val="1"/>
        <c:lblAlgn val="ctr"/>
        <c:lblOffset val="100"/>
        <c:noMultiLvlLbl val="0"/>
      </c:catAx>
      <c:valAx>
        <c:axId val="358994688"/>
        <c:scaling>
          <c:orientation val="minMax"/>
        </c:scaling>
        <c:delete val="0"/>
        <c:axPos val="l"/>
        <c:majorGridlines>
          <c:spPr>
            <a:ln>
              <a:solidFill>
                <a:schemeClr val="bg1">
                  <a:lumMod val="75000"/>
                </a:schemeClr>
              </a:solidFill>
            </a:ln>
          </c:spPr>
        </c:majorGridlines>
        <c:title>
          <c:tx>
            <c:rich>
              <a:bodyPr rot="-5400000" vert="horz"/>
              <a:lstStyle/>
              <a:p>
                <a:pPr>
                  <a:defRPr b="0"/>
                </a:pPr>
                <a:r>
                  <a:rPr lang="en-GB" b="0"/>
                  <a:t>Discrepancy</a:t>
                </a:r>
                <a:r>
                  <a:rPr lang="en-GB" b="0" baseline="0"/>
                  <a:t> in Q-values</a:t>
                </a:r>
                <a:endParaRPr lang="en-GB" b="0"/>
              </a:p>
            </c:rich>
          </c:tx>
          <c:layout>
            <c:manualLayout>
              <c:xMode val="edge"/>
              <c:yMode val="edge"/>
              <c:x val="1.6304347826086956E-2"/>
              <c:y val="2.4606898756944724E-2"/>
            </c:manualLayout>
          </c:layout>
          <c:overlay val="0"/>
        </c:title>
        <c:numFmt formatCode="General" sourceLinked="1"/>
        <c:majorTickMark val="out"/>
        <c:minorTickMark val="none"/>
        <c:tickLblPos val="nextTo"/>
        <c:crossAx val="358992512"/>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39822739548861"/>
          <c:y val="3.0614560276739602E-2"/>
          <c:w val="0.6612777207196926"/>
          <c:h val="0.77754732271369309"/>
        </c:manualLayout>
      </c:layout>
      <c:lineChart>
        <c:grouping val="standard"/>
        <c:varyColors val="0"/>
        <c:ser>
          <c:idx val="0"/>
          <c:order val="0"/>
          <c:tx>
            <c:strRef>
              <c:f>'TD12'!$A$15</c:f>
              <c:strCache>
                <c:ptCount val="1"/>
                <c:pt idx="0">
                  <c:v>One step</c:v>
                </c:pt>
              </c:strCache>
            </c:strRef>
          </c:tx>
          <c:spPr>
            <a:ln w="12700">
              <a:solidFill>
                <a:schemeClr val="tx1"/>
              </a:solidFill>
            </a:ln>
          </c:spPr>
          <c:marker>
            <c:symbol val="none"/>
          </c:marker>
          <c:val>
            <c:numRef>
              <c:f>'TD12'!$B$15:$FH$15</c:f>
              <c:numCache>
                <c:formatCode>General</c:formatCode>
                <c:ptCount val="163"/>
                <c:pt idx="0">
                  <c:v>2523.5</c:v>
                </c:pt>
                <c:pt idx="1">
                  <c:v>1457.4</c:v>
                </c:pt>
                <c:pt idx="2">
                  <c:v>1539.2</c:v>
                </c:pt>
                <c:pt idx="3">
                  <c:v>1159</c:v>
                </c:pt>
                <c:pt idx="4">
                  <c:v>1475.1</c:v>
                </c:pt>
                <c:pt idx="5">
                  <c:v>1346</c:v>
                </c:pt>
                <c:pt idx="6">
                  <c:v>1034.5</c:v>
                </c:pt>
                <c:pt idx="7">
                  <c:v>939.24</c:v>
                </c:pt>
                <c:pt idx="8">
                  <c:v>834.34</c:v>
                </c:pt>
                <c:pt idx="9">
                  <c:v>786.05</c:v>
                </c:pt>
                <c:pt idx="10">
                  <c:v>936.23</c:v>
                </c:pt>
                <c:pt idx="11">
                  <c:v>769.11</c:v>
                </c:pt>
                <c:pt idx="12">
                  <c:v>816.57</c:v>
                </c:pt>
                <c:pt idx="13">
                  <c:v>604.83000000000004</c:v>
                </c:pt>
                <c:pt idx="14">
                  <c:v>522.64</c:v>
                </c:pt>
                <c:pt idx="15">
                  <c:v>748.41</c:v>
                </c:pt>
                <c:pt idx="16">
                  <c:v>785.9</c:v>
                </c:pt>
                <c:pt idx="17">
                  <c:v>659.97</c:v>
                </c:pt>
                <c:pt idx="18">
                  <c:v>590.63</c:v>
                </c:pt>
                <c:pt idx="19">
                  <c:v>786.08</c:v>
                </c:pt>
                <c:pt idx="20">
                  <c:v>500.68</c:v>
                </c:pt>
                <c:pt idx="21">
                  <c:v>457.51</c:v>
                </c:pt>
                <c:pt idx="22">
                  <c:v>564.08000000000004</c:v>
                </c:pt>
                <c:pt idx="23">
                  <c:v>507.59</c:v>
                </c:pt>
                <c:pt idx="24">
                  <c:v>442.59</c:v>
                </c:pt>
                <c:pt idx="25">
                  <c:v>543.97</c:v>
                </c:pt>
                <c:pt idx="26">
                  <c:v>572.61</c:v>
                </c:pt>
                <c:pt idx="27">
                  <c:v>425.6</c:v>
                </c:pt>
                <c:pt idx="28">
                  <c:v>480.16</c:v>
                </c:pt>
                <c:pt idx="29">
                  <c:v>612.02</c:v>
                </c:pt>
                <c:pt idx="30">
                  <c:v>529.52</c:v>
                </c:pt>
                <c:pt idx="31">
                  <c:v>466.77</c:v>
                </c:pt>
                <c:pt idx="32">
                  <c:v>456.7</c:v>
                </c:pt>
                <c:pt idx="33">
                  <c:v>560.08000000000004</c:v>
                </c:pt>
                <c:pt idx="34">
                  <c:v>382.13</c:v>
                </c:pt>
                <c:pt idx="35">
                  <c:v>288.27999999999997</c:v>
                </c:pt>
                <c:pt idx="36">
                  <c:v>380.04</c:v>
                </c:pt>
                <c:pt idx="37">
                  <c:v>450.99</c:v>
                </c:pt>
                <c:pt idx="38">
                  <c:v>438.58</c:v>
                </c:pt>
                <c:pt idx="39">
                  <c:v>416.9</c:v>
                </c:pt>
                <c:pt idx="40">
                  <c:v>429.88</c:v>
                </c:pt>
                <c:pt idx="41">
                  <c:v>433.54</c:v>
                </c:pt>
                <c:pt idx="42">
                  <c:v>478.57</c:v>
                </c:pt>
                <c:pt idx="43">
                  <c:v>430.72</c:v>
                </c:pt>
                <c:pt idx="44">
                  <c:v>481.76</c:v>
                </c:pt>
                <c:pt idx="45">
                  <c:v>363.22</c:v>
                </c:pt>
                <c:pt idx="46">
                  <c:v>336.71</c:v>
                </c:pt>
                <c:pt idx="47">
                  <c:v>329.43</c:v>
                </c:pt>
                <c:pt idx="48">
                  <c:v>345.03</c:v>
                </c:pt>
                <c:pt idx="49">
                  <c:v>397.4</c:v>
                </c:pt>
                <c:pt idx="50">
                  <c:v>340.74</c:v>
                </c:pt>
                <c:pt idx="51">
                  <c:v>397.16</c:v>
                </c:pt>
                <c:pt idx="52">
                  <c:v>378.6</c:v>
                </c:pt>
                <c:pt idx="53">
                  <c:v>371.8</c:v>
                </c:pt>
                <c:pt idx="54">
                  <c:v>340.06</c:v>
                </c:pt>
                <c:pt idx="55">
                  <c:v>282.89</c:v>
                </c:pt>
                <c:pt idx="56">
                  <c:v>302.89999999999998</c:v>
                </c:pt>
                <c:pt idx="57">
                  <c:v>465.78</c:v>
                </c:pt>
                <c:pt idx="58">
                  <c:v>309.44</c:v>
                </c:pt>
                <c:pt idx="59">
                  <c:v>301.44</c:v>
                </c:pt>
                <c:pt idx="60">
                  <c:v>313.7</c:v>
                </c:pt>
                <c:pt idx="61">
                  <c:v>246.67</c:v>
                </c:pt>
                <c:pt idx="62">
                  <c:v>329.01</c:v>
                </c:pt>
                <c:pt idx="63">
                  <c:v>310.62</c:v>
                </c:pt>
                <c:pt idx="64">
                  <c:v>256.18</c:v>
                </c:pt>
                <c:pt idx="65">
                  <c:v>176</c:v>
                </c:pt>
                <c:pt idx="66">
                  <c:v>316.01</c:v>
                </c:pt>
                <c:pt idx="67">
                  <c:v>294.20999999999998</c:v>
                </c:pt>
                <c:pt idx="68">
                  <c:v>302.10000000000002</c:v>
                </c:pt>
                <c:pt idx="69">
                  <c:v>378.86</c:v>
                </c:pt>
                <c:pt idx="70">
                  <c:v>280.98</c:v>
                </c:pt>
                <c:pt idx="71">
                  <c:v>289.62</c:v>
                </c:pt>
                <c:pt idx="72">
                  <c:v>302.76</c:v>
                </c:pt>
                <c:pt idx="73">
                  <c:v>368.62</c:v>
                </c:pt>
                <c:pt idx="74">
                  <c:v>206.06</c:v>
                </c:pt>
                <c:pt idx="75">
                  <c:v>273.83</c:v>
                </c:pt>
                <c:pt idx="76">
                  <c:v>160.16</c:v>
                </c:pt>
                <c:pt idx="77">
                  <c:v>233.88</c:v>
                </c:pt>
                <c:pt idx="78">
                  <c:v>236.04</c:v>
                </c:pt>
                <c:pt idx="79">
                  <c:v>246.65</c:v>
                </c:pt>
                <c:pt idx="80">
                  <c:v>233.96</c:v>
                </c:pt>
                <c:pt idx="81">
                  <c:v>253.3</c:v>
                </c:pt>
                <c:pt idx="82">
                  <c:v>277.36</c:v>
                </c:pt>
                <c:pt idx="83">
                  <c:v>227.35</c:v>
                </c:pt>
                <c:pt idx="84">
                  <c:v>286.77</c:v>
                </c:pt>
                <c:pt idx="85">
                  <c:v>273.11</c:v>
                </c:pt>
                <c:pt idx="86">
                  <c:v>290.56</c:v>
                </c:pt>
                <c:pt idx="87">
                  <c:v>278.05</c:v>
                </c:pt>
                <c:pt idx="88">
                  <c:v>199.95</c:v>
                </c:pt>
                <c:pt idx="89">
                  <c:v>309.05</c:v>
                </c:pt>
                <c:pt idx="90">
                  <c:v>289.97000000000003</c:v>
                </c:pt>
                <c:pt idx="91">
                  <c:v>351.98</c:v>
                </c:pt>
                <c:pt idx="92">
                  <c:v>266.39999999999998</c:v>
                </c:pt>
                <c:pt idx="93">
                  <c:v>301.64</c:v>
                </c:pt>
                <c:pt idx="94">
                  <c:v>253.65</c:v>
                </c:pt>
                <c:pt idx="95">
                  <c:v>271.58999999999997</c:v>
                </c:pt>
                <c:pt idx="96">
                  <c:v>364.48</c:v>
                </c:pt>
                <c:pt idx="97">
                  <c:v>394.83</c:v>
                </c:pt>
                <c:pt idx="98">
                  <c:v>314.12</c:v>
                </c:pt>
                <c:pt idx="99">
                  <c:v>198.51</c:v>
                </c:pt>
                <c:pt idx="100">
                  <c:v>283.70999999999998</c:v>
                </c:pt>
                <c:pt idx="101">
                  <c:v>258.29000000000002</c:v>
                </c:pt>
                <c:pt idx="102">
                  <c:v>249.5</c:v>
                </c:pt>
                <c:pt idx="103">
                  <c:v>268.75</c:v>
                </c:pt>
                <c:pt idx="104">
                  <c:v>270.13</c:v>
                </c:pt>
                <c:pt idx="105">
                  <c:v>389.94</c:v>
                </c:pt>
                <c:pt idx="106">
                  <c:v>304.83</c:v>
                </c:pt>
                <c:pt idx="107">
                  <c:v>262.32</c:v>
                </c:pt>
                <c:pt idx="108">
                  <c:v>261.45999999999998</c:v>
                </c:pt>
                <c:pt idx="109">
                  <c:v>226.31</c:v>
                </c:pt>
                <c:pt idx="110">
                  <c:v>193.23</c:v>
                </c:pt>
                <c:pt idx="111">
                  <c:v>282.95999999999998</c:v>
                </c:pt>
                <c:pt idx="112">
                  <c:v>298.25</c:v>
                </c:pt>
                <c:pt idx="113">
                  <c:v>326.16000000000003</c:v>
                </c:pt>
                <c:pt idx="114">
                  <c:v>230.08</c:v>
                </c:pt>
                <c:pt idx="115">
                  <c:v>223.74</c:v>
                </c:pt>
                <c:pt idx="116">
                  <c:v>300.08999999999997</c:v>
                </c:pt>
                <c:pt idx="117">
                  <c:v>240.5</c:v>
                </c:pt>
                <c:pt idx="118">
                  <c:v>307.08999999999997</c:v>
                </c:pt>
                <c:pt idx="119">
                  <c:v>297.97000000000003</c:v>
                </c:pt>
                <c:pt idx="120">
                  <c:v>180.67</c:v>
                </c:pt>
                <c:pt idx="121">
                  <c:v>331.91</c:v>
                </c:pt>
                <c:pt idx="122">
                  <c:v>251.27</c:v>
                </c:pt>
                <c:pt idx="123">
                  <c:v>315.41000000000003</c:v>
                </c:pt>
                <c:pt idx="124">
                  <c:v>268.77</c:v>
                </c:pt>
                <c:pt idx="125">
                  <c:v>223.66</c:v>
                </c:pt>
                <c:pt idx="126">
                  <c:v>267.92</c:v>
                </c:pt>
                <c:pt idx="127">
                  <c:v>229.94</c:v>
                </c:pt>
                <c:pt idx="128">
                  <c:v>230.46</c:v>
                </c:pt>
                <c:pt idx="129">
                  <c:v>276.55</c:v>
                </c:pt>
                <c:pt idx="130">
                  <c:v>245.52</c:v>
                </c:pt>
                <c:pt idx="131">
                  <c:v>213.48</c:v>
                </c:pt>
                <c:pt idx="132">
                  <c:v>250.78</c:v>
                </c:pt>
                <c:pt idx="133">
                  <c:v>208.14</c:v>
                </c:pt>
                <c:pt idx="134">
                  <c:v>273.33999999999997</c:v>
                </c:pt>
                <c:pt idx="135">
                  <c:v>213.06</c:v>
                </c:pt>
                <c:pt idx="136">
                  <c:v>223.83</c:v>
                </c:pt>
                <c:pt idx="137">
                  <c:v>226.07</c:v>
                </c:pt>
                <c:pt idx="138">
                  <c:v>269.61</c:v>
                </c:pt>
                <c:pt idx="139">
                  <c:v>297.14</c:v>
                </c:pt>
                <c:pt idx="140">
                  <c:v>224.97</c:v>
                </c:pt>
                <c:pt idx="141">
                  <c:v>221.76</c:v>
                </c:pt>
                <c:pt idx="142">
                  <c:v>211.57</c:v>
                </c:pt>
                <c:pt idx="143">
                  <c:v>223.17</c:v>
                </c:pt>
                <c:pt idx="144">
                  <c:v>251.82</c:v>
                </c:pt>
                <c:pt idx="145">
                  <c:v>238.69</c:v>
                </c:pt>
                <c:pt idx="146">
                  <c:v>194.98</c:v>
                </c:pt>
                <c:pt idx="147">
                  <c:v>144.71</c:v>
                </c:pt>
                <c:pt idx="148">
                  <c:v>253.36</c:v>
                </c:pt>
                <c:pt idx="149">
                  <c:v>227.55</c:v>
                </c:pt>
                <c:pt idx="150">
                  <c:v>239</c:v>
                </c:pt>
                <c:pt idx="151">
                  <c:v>273.95</c:v>
                </c:pt>
                <c:pt idx="152">
                  <c:v>210.65</c:v>
                </c:pt>
                <c:pt idx="153">
                  <c:v>215.02</c:v>
                </c:pt>
                <c:pt idx="154">
                  <c:v>216.46</c:v>
                </c:pt>
                <c:pt idx="155">
                  <c:v>239</c:v>
                </c:pt>
                <c:pt idx="156">
                  <c:v>248.79</c:v>
                </c:pt>
                <c:pt idx="157">
                  <c:v>245.34</c:v>
                </c:pt>
                <c:pt idx="158">
                  <c:v>219.98</c:v>
                </c:pt>
                <c:pt idx="159">
                  <c:v>192.18</c:v>
                </c:pt>
                <c:pt idx="160">
                  <c:v>212</c:v>
                </c:pt>
                <c:pt idx="161">
                  <c:v>234.53</c:v>
                </c:pt>
                <c:pt idx="162">
                  <c:v>235.09</c:v>
                </c:pt>
              </c:numCache>
            </c:numRef>
          </c:val>
          <c:smooth val="0"/>
        </c:ser>
        <c:ser>
          <c:idx val="1"/>
          <c:order val="1"/>
          <c:tx>
            <c:strRef>
              <c:f>'TD12'!$A$16</c:f>
              <c:strCache>
                <c:ptCount val="1"/>
                <c:pt idx="0">
                  <c:v>Two steps</c:v>
                </c:pt>
              </c:strCache>
            </c:strRef>
          </c:tx>
          <c:spPr>
            <a:ln w="12700">
              <a:solidFill>
                <a:schemeClr val="tx1"/>
              </a:solidFill>
              <a:prstDash val="dash"/>
            </a:ln>
          </c:spPr>
          <c:marker>
            <c:symbol val="none"/>
          </c:marker>
          <c:val>
            <c:numRef>
              <c:f>'TD12'!$B$16:$FH$16</c:f>
              <c:numCache>
                <c:formatCode>General</c:formatCode>
                <c:ptCount val="163"/>
                <c:pt idx="0">
                  <c:v>4873.2</c:v>
                </c:pt>
                <c:pt idx="1">
                  <c:v>2282</c:v>
                </c:pt>
                <c:pt idx="2">
                  <c:v>1193.9000000000001</c:v>
                </c:pt>
                <c:pt idx="3">
                  <c:v>1183.8</c:v>
                </c:pt>
                <c:pt idx="4">
                  <c:v>855.39</c:v>
                </c:pt>
                <c:pt idx="5">
                  <c:v>808.45</c:v>
                </c:pt>
                <c:pt idx="6">
                  <c:v>680.41</c:v>
                </c:pt>
                <c:pt idx="7">
                  <c:v>826.76</c:v>
                </c:pt>
                <c:pt idx="8">
                  <c:v>999.55</c:v>
                </c:pt>
                <c:pt idx="9">
                  <c:v>753.2</c:v>
                </c:pt>
                <c:pt idx="10">
                  <c:v>1077.3</c:v>
                </c:pt>
                <c:pt idx="11">
                  <c:v>1102.5</c:v>
                </c:pt>
                <c:pt idx="12">
                  <c:v>923.64</c:v>
                </c:pt>
                <c:pt idx="13">
                  <c:v>534.47</c:v>
                </c:pt>
                <c:pt idx="14">
                  <c:v>948.82</c:v>
                </c:pt>
                <c:pt idx="15">
                  <c:v>490.39</c:v>
                </c:pt>
                <c:pt idx="16">
                  <c:v>903.06</c:v>
                </c:pt>
                <c:pt idx="17">
                  <c:v>635.82000000000005</c:v>
                </c:pt>
                <c:pt idx="18">
                  <c:v>464.59</c:v>
                </c:pt>
                <c:pt idx="19">
                  <c:v>685.64</c:v>
                </c:pt>
                <c:pt idx="20">
                  <c:v>454.75</c:v>
                </c:pt>
                <c:pt idx="21">
                  <c:v>463.49</c:v>
                </c:pt>
                <c:pt idx="22">
                  <c:v>646.99</c:v>
                </c:pt>
                <c:pt idx="23">
                  <c:v>651.16999999999996</c:v>
                </c:pt>
                <c:pt idx="24">
                  <c:v>692.82</c:v>
                </c:pt>
                <c:pt idx="25">
                  <c:v>539.22</c:v>
                </c:pt>
                <c:pt idx="26">
                  <c:v>528.82000000000005</c:v>
                </c:pt>
                <c:pt idx="27">
                  <c:v>737.89</c:v>
                </c:pt>
                <c:pt idx="28">
                  <c:v>505.1</c:v>
                </c:pt>
                <c:pt idx="29">
                  <c:v>536</c:v>
                </c:pt>
                <c:pt idx="30">
                  <c:v>634.91999999999996</c:v>
                </c:pt>
                <c:pt idx="31">
                  <c:v>508.38</c:v>
                </c:pt>
                <c:pt idx="32">
                  <c:v>447.02</c:v>
                </c:pt>
                <c:pt idx="33">
                  <c:v>540.59</c:v>
                </c:pt>
                <c:pt idx="34">
                  <c:v>575.87</c:v>
                </c:pt>
                <c:pt idx="35">
                  <c:v>610.38</c:v>
                </c:pt>
                <c:pt idx="36">
                  <c:v>453.34</c:v>
                </c:pt>
                <c:pt idx="37">
                  <c:v>594.62</c:v>
                </c:pt>
                <c:pt idx="38">
                  <c:v>381.68</c:v>
                </c:pt>
                <c:pt idx="39">
                  <c:v>563.54999999999995</c:v>
                </c:pt>
                <c:pt idx="40">
                  <c:v>439.08</c:v>
                </c:pt>
                <c:pt idx="41">
                  <c:v>428.84</c:v>
                </c:pt>
                <c:pt idx="42">
                  <c:v>377.41</c:v>
                </c:pt>
                <c:pt idx="43">
                  <c:v>422.18</c:v>
                </c:pt>
                <c:pt idx="44">
                  <c:v>427.68</c:v>
                </c:pt>
                <c:pt idx="45">
                  <c:v>448.49</c:v>
                </c:pt>
                <c:pt idx="46">
                  <c:v>487.06</c:v>
                </c:pt>
                <c:pt idx="47">
                  <c:v>311.7</c:v>
                </c:pt>
                <c:pt idx="48">
                  <c:v>462.75</c:v>
                </c:pt>
                <c:pt idx="49">
                  <c:v>397.12</c:v>
                </c:pt>
                <c:pt idx="50">
                  <c:v>552.67999999999995</c:v>
                </c:pt>
                <c:pt idx="51">
                  <c:v>323.61</c:v>
                </c:pt>
                <c:pt idx="52">
                  <c:v>450.76</c:v>
                </c:pt>
                <c:pt idx="53">
                  <c:v>441.02</c:v>
                </c:pt>
                <c:pt idx="54">
                  <c:v>498.19</c:v>
                </c:pt>
                <c:pt idx="55">
                  <c:v>361.71</c:v>
                </c:pt>
                <c:pt idx="56">
                  <c:v>479.97</c:v>
                </c:pt>
                <c:pt idx="57">
                  <c:v>343.51</c:v>
                </c:pt>
                <c:pt idx="58">
                  <c:v>548.53</c:v>
                </c:pt>
                <c:pt idx="59">
                  <c:v>256.73</c:v>
                </c:pt>
                <c:pt idx="60">
                  <c:v>426.44</c:v>
                </c:pt>
                <c:pt idx="61">
                  <c:v>375.99</c:v>
                </c:pt>
                <c:pt idx="62">
                  <c:v>429.59</c:v>
                </c:pt>
                <c:pt idx="63">
                  <c:v>357.4</c:v>
                </c:pt>
                <c:pt idx="64">
                  <c:v>255.85</c:v>
                </c:pt>
                <c:pt idx="65">
                  <c:v>433.52</c:v>
                </c:pt>
                <c:pt idx="66">
                  <c:v>419.98</c:v>
                </c:pt>
                <c:pt idx="67">
                  <c:v>316.10000000000002</c:v>
                </c:pt>
                <c:pt idx="68">
                  <c:v>411.94</c:v>
                </c:pt>
                <c:pt idx="69">
                  <c:v>311.18</c:v>
                </c:pt>
                <c:pt idx="70">
                  <c:v>427.82</c:v>
                </c:pt>
                <c:pt idx="71">
                  <c:v>368.96</c:v>
                </c:pt>
                <c:pt idx="72">
                  <c:v>389.25</c:v>
                </c:pt>
                <c:pt idx="73">
                  <c:v>319.45999999999998</c:v>
                </c:pt>
                <c:pt idx="74">
                  <c:v>458.16</c:v>
                </c:pt>
                <c:pt idx="75">
                  <c:v>328.4</c:v>
                </c:pt>
                <c:pt idx="76">
                  <c:v>415.84</c:v>
                </c:pt>
                <c:pt idx="77">
                  <c:v>307.39999999999998</c:v>
                </c:pt>
                <c:pt idx="78">
                  <c:v>387.04</c:v>
                </c:pt>
                <c:pt idx="79">
                  <c:v>372.8</c:v>
                </c:pt>
                <c:pt idx="80">
                  <c:v>381.77</c:v>
                </c:pt>
                <c:pt idx="81">
                  <c:v>282.97000000000003</c:v>
                </c:pt>
                <c:pt idx="82">
                  <c:v>414.18</c:v>
                </c:pt>
                <c:pt idx="83">
                  <c:v>359.72</c:v>
                </c:pt>
                <c:pt idx="84">
                  <c:v>361.92</c:v>
                </c:pt>
                <c:pt idx="85">
                  <c:v>334.84</c:v>
                </c:pt>
                <c:pt idx="86">
                  <c:v>293.44</c:v>
                </c:pt>
                <c:pt idx="87">
                  <c:v>307.05</c:v>
                </c:pt>
                <c:pt idx="88">
                  <c:v>408.31</c:v>
                </c:pt>
                <c:pt idx="89">
                  <c:v>337.67</c:v>
                </c:pt>
                <c:pt idx="90">
                  <c:v>290.75</c:v>
                </c:pt>
                <c:pt idx="91">
                  <c:v>238.01</c:v>
                </c:pt>
                <c:pt idx="92">
                  <c:v>339.93</c:v>
                </c:pt>
                <c:pt idx="93">
                  <c:v>264.51</c:v>
                </c:pt>
                <c:pt idx="94">
                  <c:v>250.59</c:v>
                </c:pt>
                <c:pt idx="95">
                  <c:v>341.58</c:v>
                </c:pt>
                <c:pt idx="96">
                  <c:v>320.83</c:v>
                </c:pt>
                <c:pt idx="97">
                  <c:v>297.31</c:v>
                </c:pt>
                <c:pt idx="98">
                  <c:v>292.77999999999997</c:v>
                </c:pt>
                <c:pt idx="99">
                  <c:v>392.74</c:v>
                </c:pt>
                <c:pt idx="100">
                  <c:v>305.23</c:v>
                </c:pt>
                <c:pt idx="101">
                  <c:v>335.85</c:v>
                </c:pt>
                <c:pt idx="102">
                  <c:v>286.88</c:v>
                </c:pt>
                <c:pt idx="103">
                  <c:v>345.6</c:v>
                </c:pt>
                <c:pt idx="104">
                  <c:v>222.69</c:v>
                </c:pt>
                <c:pt idx="105">
                  <c:v>246.04</c:v>
                </c:pt>
                <c:pt idx="106">
                  <c:v>338.63</c:v>
                </c:pt>
                <c:pt idx="107">
                  <c:v>202.28</c:v>
                </c:pt>
                <c:pt idx="108">
                  <c:v>297.48</c:v>
                </c:pt>
                <c:pt idx="109">
                  <c:v>250.09</c:v>
                </c:pt>
                <c:pt idx="110">
                  <c:v>261.27999999999997</c:v>
                </c:pt>
                <c:pt idx="111">
                  <c:v>217.15</c:v>
                </c:pt>
                <c:pt idx="112">
                  <c:v>165.58</c:v>
                </c:pt>
                <c:pt idx="113">
                  <c:v>268.61</c:v>
                </c:pt>
                <c:pt idx="114">
                  <c:v>296.39</c:v>
                </c:pt>
                <c:pt idx="115">
                  <c:v>293.06</c:v>
                </c:pt>
                <c:pt idx="116">
                  <c:v>313.54000000000002</c:v>
                </c:pt>
                <c:pt idx="117">
                  <c:v>288.69</c:v>
                </c:pt>
                <c:pt idx="118">
                  <c:v>263.27999999999997</c:v>
                </c:pt>
                <c:pt idx="119">
                  <c:v>229.76</c:v>
                </c:pt>
                <c:pt idx="120">
                  <c:v>272.26</c:v>
                </c:pt>
                <c:pt idx="121">
                  <c:v>263.97000000000003</c:v>
                </c:pt>
                <c:pt idx="122">
                  <c:v>271.85000000000002</c:v>
                </c:pt>
                <c:pt idx="123">
                  <c:v>285.11</c:v>
                </c:pt>
                <c:pt idx="124">
                  <c:v>256.56</c:v>
                </c:pt>
                <c:pt idx="125">
                  <c:v>208.64</c:v>
                </c:pt>
                <c:pt idx="126">
                  <c:v>251.75</c:v>
                </c:pt>
                <c:pt idx="127">
                  <c:v>244.93</c:v>
                </c:pt>
                <c:pt idx="128">
                  <c:v>230.41</c:v>
                </c:pt>
                <c:pt idx="129">
                  <c:v>215.75</c:v>
                </c:pt>
                <c:pt idx="130">
                  <c:v>317.92</c:v>
                </c:pt>
                <c:pt idx="131">
                  <c:v>238.4</c:v>
                </c:pt>
                <c:pt idx="132">
                  <c:v>308.16000000000003</c:v>
                </c:pt>
                <c:pt idx="133">
                  <c:v>243.12</c:v>
                </c:pt>
                <c:pt idx="134">
                  <c:v>188.23</c:v>
                </c:pt>
                <c:pt idx="135">
                  <c:v>268.27</c:v>
                </c:pt>
                <c:pt idx="136">
                  <c:v>237.31</c:v>
                </c:pt>
                <c:pt idx="137">
                  <c:v>307.97000000000003</c:v>
                </c:pt>
                <c:pt idx="138">
                  <c:v>179.95</c:v>
                </c:pt>
                <c:pt idx="139">
                  <c:v>240.27</c:v>
                </c:pt>
                <c:pt idx="140">
                  <c:v>253.6</c:v>
                </c:pt>
                <c:pt idx="141">
                  <c:v>227.55</c:v>
                </c:pt>
                <c:pt idx="142">
                  <c:v>314.97000000000003</c:v>
                </c:pt>
                <c:pt idx="143">
                  <c:v>219.9</c:v>
                </c:pt>
                <c:pt idx="144">
                  <c:v>279.7</c:v>
                </c:pt>
                <c:pt idx="145">
                  <c:v>208.62</c:v>
                </c:pt>
                <c:pt idx="146">
                  <c:v>220.29</c:v>
                </c:pt>
                <c:pt idx="147">
                  <c:v>200.81</c:v>
                </c:pt>
                <c:pt idx="148">
                  <c:v>194.17</c:v>
                </c:pt>
                <c:pt idx="149">
                  <c:v>240.07</c:v>
                </c:pt>
                <c:pt idx="150">
                  <c:v>200.02</c:v>
                </c:pt>
                <c:pt idx="151">
                  <c:v>157.09</c:v>
                </c:pt>
                <c:pt idx="152">
                  <c:v>214.82</c:v>
                </c:pt>
                <c:pt idx="153">
                  <c:v>263.44</c:v>
                </c:pt>
                <c:pt idx="154">
                  <c:v>271.22000000000003</c:v>
                </c:pt>
                <c:pt idx="155">
                  <c:v>276.29000000000002</c:v>
                </c:pt>
                <c:pt idx="156">
                  <c:v>287.98</c:v>
                </c:pt>
                <c:pt idx="157">
                  <c:v>204.28</c:v>
                </c:pt>
                <c:pt idx="158">
                  <c:v>292.68</c:v>
                </c:pt>
              </c:numCache>
            </c:numRef>
          </c:val>
          <c:smooth val="0"/>
        </c:ser>
        <c:ser>
          <c:idx val="2"/>
          <c:order val="2"/>
          <c:tx>
            <c:strRef>
              <c:f>'TD12'!$A$17</c:f>
              <c:strCache>
                <c:ptCount val="1"/>
                <c:pt idx="0">
                  <c:v>Three steps</c:v>
                </c:pt>
              </c:strCache>
            </c:strRef>
          </c:tx>
          <c:spPr>
            <a:ln w="12700">
              <a:solidFill>
                <a:schemeClr val="tx1"/>
              </a:solidFill>
              <a:prstDash val="sysDash"/>
            </a:ln>
          </c:spPr>
          <c:marker>
            <c:symbol val="none"/>
          </c:marker>
          <c:val>
            <c:numRef>
              <c:f>'TD12'!$B$17:$FH$17</c:f>
              <c:numCache>
                <c:formatCode>General</c:formatCode>
                <c:ptCount val="163"/>
                <c:pt idx="0">
                  <c:v>6203.7</c:v>
                </c:pt>
                <c:pt idx="1">
                  <c:v>2887.5</c:v>
                </c:pt>
                <c:pt idx="2">
                  <c:v>2203.5</c:v>
                </c:pt>
                <c:pt idx="3">
                  <c:v>2519</c:v>
                </c:pt>
                <c:pt idx="4">
                  <c:v>1694.3</c:v>
                </c:pt>
                <c:pt idx="5">
                  <c:v>1091</c:v>
                </c:pt>
                <c:pt idx="6">
                  <c:v>1379.7</c:v>
                </c:pt>
                <c:pt idx="7">
                  <c:v>1619.5</c:v>
                </c:pt>
                <c:pt idx="8">
                  <c:v>1020.4</c:v>
                </c:pt>
                <c:pt idx="9">
                  <c:v>1117.9000000000001</c:v>
                </c:pt>
                <c:pt idx="10">
                  <c:v>1257.8</c:v>
                </c:pt>
                <c:pt idx="11">
                  <c:v>1268.2</c:v>
                </c:pt>
                <c:pt idx="12">
                  <c:v>920.34</c:v>
                </c:pt>
                <c:pt idx="13">
                  <c:v>847.19</c:v>
                </c:pt>
                <c:pt idx="14">
                  <c:v>1009.8</c:v>
                </c:pt>
                <c:pt idx="15">
                  <c:v>975.62</c:v>
                </c:pt>
                <c:pt idx="16">
                  <c:v>816.27</c:v>
                </c:pt>
                <c:pt idx="17">
                  <c:v>976.76</c:v>
                </c:pt>
                <c:pt idx="18">
                  <c:v>719.55</c:v>
                </c:pt>
                <c:pt idx="19">
                  <c:v>986.95</c:v>
                </c:pt>
                <c:pt idx="20">
                  <c:v>649.1</c:v>
                </c:pt>
                <c:pt idx="21">
                  <c:v>802.06</c:v>
                </c:pt>
                <c:pt idx="22">
                  <c:v>531.75</c:v>
                </c:pt>
                <c:pt idx="23">
                  <c:v>657.78</c:v>
                </c:pt>
                <c:pt idx="24">
                  <c:v>1045.7</c:v>
                </c:pt>
                <c:pt idx="25">
                  <c:v>657.21</c:v>
                </c:pt>
                <c:pt idx="26">
                  <c:v>698.79</c:v>
                </c:pt>
                <c:pt idx="27">
                  <c:v>849.83</c:v>
                </c:pt>
                <c:pt idx="28">
                  <c:v>615.92999999999995</c:v>
                </c:pt>
                <c:pt idx="29">
                  <c:v>525.24</c:v>
                </c:pt>
                <c:pt idx="30">
                  <c:v>708.19</c:v>
                </c:pt>
                <c:pt idx="31">
                  <c:v>612.38</c:v>
                </c:pt>
                <c:pt idx="32">
                  <c:v>669.56</c:v>
                </c:pt>
                <c:pt idx="33">
                  <c:v>641.77</c:v>
                </c:pt>
                <c:pt idx="34">
                  <c:v>486.82</c:v>
                </c:pt>
                <c:pt idx="35">
                  <c:v>636.20000000000005</c:v>
                </c:pt>
                <c:pt idx="36">
                  <c:v>387.49</c:v>
                </c:pt>
                <c:pt idx="37">
                  <c:v>710.81</c:v>
                </c:pt>
                <c:pt idx="38">
                  <c:v>599.97</c:v>
                </c:pt>
                <c:pt idx="39">
                  <c:v>581.29</c:v>
                </c:pt>
                <c:pt idx="40">
                  <c:v>487.39</c:v>
                </c:pt>
                <c:pt idx="41">
                  <c:v>598.35</c:v>
                </c:pt>
                <c:pt idx="42">
                  <c:v>808.86</c:v>
                </c:pt>
                <c:pt idx="43">
                  <c:v>479.2</c:v>
                </c:pt>
                <c:pt idx="44">
                  <c:v>554.26</c:v>
                </c:pt>
                <c:pt idx="45">
                  <c:v>569.19000000000005</c:v>
                </c:pt>
                <c:pt idx="46">
                  <c:v>584.66999999999996</c:v>
                </c:pt>
                <c:pt idx="47">
                  <c:v>545.35</c:v>
                </c:pt>
                <c:pt idx="48">
                  <c:v>401.43</c:v>
                </c:pt>
                <c:pt idx="49">
                  <c:v>724.3</c:v>
                </c:pt>
                <c:pt idx="50">
                  <c:v>584.91999999999996</c:v>
                </c:pt>
                <c:pt idx="51">
                  <c:v>540.04</c:v>
                </c:pt>
                <c:pt idx="52">
                  <c:v>527.21</c:v>
                </c:pt>
                <c:pt idx="53">
                  <c:v>508.1</c:v>
                </c:pt>
                <c:pt idx="54">
                  <c:v>483.31</c:v>
                </c:pt>
                <c:pt idx="55">
                  <c:v>586.73</c:v>
                </c:pt>
                <c:pt idx="56">
                  <c:v>458.55</c:v>
                </c:pt>
                <c:pt idx="57">
                  <c:v>577.71</c:v>
                </c:pt>
                <c:pt idx="58">
                  <c:v>567.33000000000004</c:v>
                </c:pt>
                <c:pt idx="59">
                  <c:v>486.49</c:v>
                </c:pt>
                <c:pt idx="60">
                  <c:v>424.13</c:v>
                </c:pt>
                <c:pt idx="61">
                  <c:v>493.09</c:v>
                </c:pt>
                <c:pt idx="62">
                  <c:v>492.27</c:v>
                </c:pt>
                <c:pt idx="63">
                  <c:v>568.02</c:v>
                </c:pt>
                <c:pt idx="64">
                  <c:v>552.01</c:v>
                </c:pt>
                <c:pt idx="65">
                  <c:v>477.04</c:v>
                </c:pt>
                <c:pt idx="66">
                  <c:v>486.35</c:v>
                </c:pt>
                <c:pt idx="67">
                  <c:v>498.63</c:v>
                </c:pt>
                <c:pt idx="68">
                  <c:v>545.79</c:v>
                </c:pt>
                <c:pt idx="69">
                  <c:v>408.61</c:v>
                </c:pt>
                <c:pt idx="70">
                  <c:v>524.02</c:v>
                </c:pt>
                <c:pt idx="71">
                  <c:v>345.74</c:v>
                </c:pt>
                <c:pt idx="72">
                  <c:v>485.64</c:v>
                </c:pt>
                <c:pt idx="73">
                  <c:v>478.15</c:v>
                </c:pt>
                <c:pt idx="74">
                  <c:v>482.48</c:v>
                </c:pt>
                <c:pt idx="75">
                  <c:v>456.24</c:v>
                </c:pt>
                <c:pt idx="76">
                  <c:v>402.15</c:v>
                </c:pt>
                <c:pt idx="77">
                  <c:v>514.83000000000004</c:v>
                </c:pt>
                <c:pt idx="78">
                  <c:v>396.34</c:v>
                </c:pt>
                <c:pt idx="79">
                  <c:v>504.43</c:v>
                </c:pt>
                <c:pt idx="80">
                  <c:v>576.39</c:v>
                </c:pt>
                <c:pt idx="81">
                  <c:v>504.51</c:v>
                </c:pt>
                <c:pt idx="82">
                  <c:v>607.29999999999995</c:v>
                </c:pt>
                <c:pt idx="83">
                  <c:v>407.88</c:v>
                </c:pt>
                <c:pt idx="84">
                  <c:v>399.81</c:v>
                </c:pt>
                <c:pt idx="85">
                  <c:v>420.23</c:v>
                </c:pt>
                <c:pt idx="86">
                  <c:v>408.52</c:v>
                </c:pt>
                <c:pt idx="87">
                  <c:v>388.33</c:v>
                </c:pt>
                <c:pt idx="88">
                  <c:v>427.8</c:v>
                </c:pt>
                <c:pt idx="89">
                  <c:v>446.94</c:v>
                </c:pt>
                <c:pt idx="90">
                  <c:v>372.13</c:v>
                </c:pt>
                <c:pt idx="91">
                  <c:v>409.04</c:v>
                </c:pt>
                <c:pt idx="92">
                  <c:v>334.53</c:v>
                </c:pt>
                <c:pt idx="93">
                  <c:v>394.55</c:v>
                </c:pt>
                <c:pt idx="94">
                  <c:v>445.37</c:v>
                </c:pt>
                <c:pt idx="95">
                  <c:v>346.38</c:v>
                </c:pt>
                <c:pt idx="96">
                  <c:v>359.9</c:v>
                </c:pt>
                <c:pt idx="97">
                  <c:v>453.95</c:v>
                </c:pt>
                <c:pt idx="98">
                  <c:v>341.2</c:v>
                </c:pt>
                <c:pt idx="99">
                  <c:v>396.18</c:v>
                </c:pt>
                <c:pt idx="100">
                  <c:v>340.14</c:v>
                </c:pt>
                <c:pt idx="101">
                  <c:v>363.53</c:v>
                </c:pt>
                <c:pt idx="102">
                  <c:v>391.97</c:v>
                </c:pt>
                <c:pt idx="103">
                  <c:v>346.81</c:v>
                </c:pt>
                <c:pt idx="104">
                  <c:v>363.16</c:v>
                </c:pt>
                <c:pt idx="105">
                  <c:v>328.7</c:v>
                </c:pt>
                <c:pt idx="106">
                  <c:v>309.14999999999998</c:v>
                </c:pt>
                <c:pt idx="107">
                  <c:v>352.97</c:v>
                </c:pt>
                <c:pt idx="108">
                  <c:v>327.69</c:v>
                </c:pt>
                <c:pt idx="109">
                  <c:v>337.11</c:v>
                </c:pt>
                <c:pt idx="110">
                  <c:v>340.56</c:v>
                </c:pt>
                <c:pt idx="111">
                  <c:v>414</c:v>
                </c:pt>
                <c:pt idx="112">
                  <c:v>350.69</c:v>
                </c:pt>
                <c:pt idx="113">
                  <c:v>287.99</c:v>
                </c:pt>
                <c:pt idx="114">
                  <c:v>302.95999999999998</c:v>
                </c:pt>
                <c:pt idx="115">
                  <c:v>296.58999999999997</c:v>
                </c:pt>
                <c:pt idx="116">
                  <c:v>329.38</c:v>
                </c:pt>
                <c:pt idx="117">
                  <c:v>421.25</c:v>
                </c:pt>
                <c:pt idx="118">
                  <c:v>324.19</c:v>
                </c:pt>
                <c:pt idx="119">
                  <c:v>377.69</c:v>
                </c:pt>
                <c:pt idx="120">
                  <c:v>355.18</c:v>
                </c:pt>
                <c:pt idx="121">
                  <c:v>404.97</c:v>
                </c:pt>
                <c:pt idx="122">
                  <c:v>318.82</c:v>
                </c:pt>
                <c:pt idx="123">
                  <c:v>349.06</c:v>
                </c:pt>
                <c:pt idx="124">
                  <c:v>279.77</c:v>
                </c:pt>
                <c:pt idx="125">
                  <c:v>315.72000000000003</c:v>
                </c:pt>
                <c:pt idx="126">
                  <c:v>411.65</c:v>
                </c:pt>
                <c:pt idx="127">
                  <c:v>402.55</c:v>
                </c:pt>
                <c:pt idx="128">
                  <c:v>335.54</c:v>
                </c:pt>
                <c:pt idx="129">
                  <c:v>329.01</c:v>
                </c:pt>
                <c:pt idx="130">
                  <c:v>342.89</c:v>
                </c:pt>
                <c:pt idx="131">
                  <c:v>391.42</c:v>
                </c:pt>
                <c:pt idx="132">
                  <c:v>308.77</c:v>
                </c:pt>
                <c:pt idx="133">
                  <c:v>416.88</c:v>
                </c:pt>
                <c:pt idx="134">
                  <c:v>385.21</c:v>
                </c:pt>
                <c:pt idx="135">
                  <c:v>356.6</c:v>
                </c:pt>
                <c:pt idx="136">
                  <c:v>352.49</c:v>
                </c:pt>
                <c:pt idx="137">
                  <c:v>290.89999999999998</c:v>
                </c:pt>
                <c:pt idx="138">
                  <c:v>386.7</c:v>
                </c:pt>
                <c:pt idx="139">
                  <c:v>258.52999999999997</c:v>
                </c:pt>
                <c:pt idx="140">
                  <c:v>310.08999999999997</c:v>
                </c:pt>
                <c:pt idx="141">
                  <c:v>262.16000000000003</c:v>
                </c:pt>
                <c:pt idx="142">
                  <c:v>307.73</c:v>
                </c:pt>
                <c:pt idx="143">
                  <c:v>257.29000000000002</c:v>
                </c:pt>
                <c:pt idx="144">
                  <c:v>307.55</c:v>
                </c:pt>
                <c:pt idx="145">
                  <c:v>346.51</c:v>
                </c:pt>
                <c:pt idx="146">
                  <c:v>345.57</c:v>
                </c:pt>
                <c:pt idx="147">
                  <c:v>348.01</c:v>
                </c:pt>
                <c:pt idx="148">
                  <c:v>249.84</c:v>
                </c:pt>
                <c:pt idx="149">
                  <c:v>285.45999999999998</c:v>
                </c:pt>
                <c:pt idx="150">
                  <c:v>283.43</c:v>
                </c:pt>
                <c:pt idx="151">
                  <c:v>315.38</c:v>
                </c:pt>
                <c:pt idx="152">
                  <c:v>343.32</c:v>
                </c:pt>
                <c:pt idx="153">
                  <c:v>375</c:v>
                </c:pt>
                <c:pt idx="154">
                  <c:v>354.44</c:v>
                </c:pt>
                <c:pt idx="155">
                  <c:v>393.86</c:v>
                </c:pt>
                <c:pt idx="156">
                  <c:v>368.87</c:v>
                </c:pt>
                <c:pt idx="157">
                  <c:v>328.35</c:v>
                </c:pt>
                <c:pt idx="158">
                  <c:v>218.89</c:v>
                </c:pt>
                <c:pt idx="159">
                  <c:v>301.69</c:v>
                </c:pt>
                <c:pt idx="160">
                  <c:v>331.41</c:v>
                </c:pt>
                <c:pt idx="161">
                  <c:v>309.91000000000003</c:v>
                </c:pt>
              </c:numCache>
            </c:numRef>
          </c:val>
          <c:smooth val="0"/>
        </c:ser>
        <c:dLbls>
          <c:showLegendKey val="0"/>
          <c:showVal val="0"/>
          <c:showCatName val="0"/>
          <c:showSerName val="0"/>
          <c:showPercent val="0"/>
          <c:showBubbleSize val="0"/>
        </c:dLbls>
        <c:marker val="1"/>
        <c:smooth val="0"/>
        <c:axId val="358496512"/>
        <c:axId val="358510976"/>
      </c:lineChart>
      <c:catAx>
        <c:axId val="358496512"/>
        <c:scaling>
          <c:orientation val="minMax"/>
        </c:scaling>
        <c:delete val="0"/>
        <c:axPos val="b"/>
        <c:title>
          <c:tx>
            <c:rich>
              <a:bodyPr/>
              <a:lstStyle/>
              <a:p>
                <a:pPr>
                  <a:defRPr b="0"/>
                </a:pPr>
                <a:r>
                  <a:rPr lang="en-GB" b="0"/>
                  <a:t>Iterations (for 10,000 cases)</a:t>
                </a:r>
              </a:p>
            </c:rich>
          </c:tx>
          <c:layout>
            <c:manualLayout>
              <c:xMode val="edge"/>
              <c:yMode val="edge"/>
              <c:x val="0.39105158050895811"/>
              <c:y val="0.90967824453415402"/>
            </c:manualLayout>
          </c:layout>
          <c:overlay val="0"/>
        </c:title>
        <c:majorTickMark val="out"/>
        <c:minorTickMark val="none"/>
        <c:tickLblPos val="nextTo"/>
        <c:txPr>
          <a:bodyPr/>
          <a:lstStyle/>
          <a:p>
            <a:pPr>
              <a:defRPr sz="750"/>
            </a:pPr>
            <a:endParaRPr lang="en-US"/>
          </a:p>
        </c:txPr>
        <c:crossAx val="358510976"/>
        <c:crosses val="autoZero"/>
        <c:auto val="1"/>
        <c:lblAlgn val="ctr"/>
        <c:lblOffset val="100"/>
        <c:noMultiLvlLbl val="0"/>
      </c:catAx>
      <c:valAx>
        <c:axId val="358510976"/>
        <c:scaling>
          <c:orientation val="minMax"/>
        </c:scaling>
        <c:delete val="0"/>
        <c:axPos val="l"/>
        <c:majorGridlines/>
        <c:title>
          <c:tx>
            <c:rich>
              <a:bodyPr rot="-5400000" vert="horz"/>
              <a:lstStyle/>
              <a:p>
                <a:pPr>
                  <a:defRPr sz="900"/>
                </a:pPr>
                <a:r>
                  <a:rPr lang="en-GB" sz="900" b="0" i="0" baseline="0">
                    <a:effectLst/>
                  </a:rPr>
                  <a:t>Discrepancy in Q-values</a:t>
                </a:r>
                <a:endParaRPr lang="en-GB" sz="900">
                  <a:effectLst/>
                </a:endParaRPr>
              </a:p>
            </c:rich>
          </c:tx>
          <c:layout>
            <c:manualLayout>
              <c:xMode val="edge"/>
              <c:yMode val="edge"/>
              <c:x val="1.2077294685990338E-2"/>
              <c:y val="0.10826599946034783"/>
            </c:manualLayout>
          </c:layout>
          <c:overlay val="0"/>
        </c:title>
        <c:numFmt formatCode="General" sourceLinked="1"/>
        <c:majorTickMark val="out"/>
        <c:minorTickMark val="none"/>
        <c:tickLblPos val="nextTo"/>
        <c:crossAx val="358496512"/>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39822739548861"/>
          <c:y val="4.3613707165109032E-2"/>
          <c:w val="0.65886226178249463"/>
          <c:h val="0.73232283464566927"/>
        </c:manualLayout>
      </c:layout>
      <c:lineChart>
        <c:grouping val="standard"/>
        <c:varyColors val="0"/>
        <c:ser>
          <c:idx val="0"/>
          <c:order val="0"/>
          <c:tx>
            <c:strRef>
              <c:f>'TD13'!$A$14</c:f>
              <c:strCache>
                <c:ptCount val="1"/>
                <c:pt idx="0">
                  <c:v>One step</c:v>
                </c:pt>
              </c:strCache>
            </c:strRef>
          </c:tx>
          <c:spPr>
            <a:ln w="12700">
              <a:solidFill>
                <a:schemeClr val="tx1"/>
              </a:solidFill>
            </a:ln>
          </c:spPr>
          <c:marker>
            <c:symbol val="none"/>
          </c:marker>
          <c:val>
            <c:numRef>
              <c:f>'TD13'!$B$14:$BIT$14</c:f>
              <c:numCache>
                <c:formatCode>General</c:formatCode>
                <c:ptCount val="1605"/>
                <c:pt idx="0">
                  <c:v>4442.6000000000004</c:v>
                </c:pt>
                <c:pt idx="1">
                  <c:v>2110.1999999999998</c:v>
                </c:pt>
                <c:pt idx="2">
                  <c:v>2658.8</c:v>
                </c:pt>
                <c:pt idx="3">
                  <c:v>2062.6999999999998</c:v>
                </c:pt>
                <c:pt idx="4">
                  <c:v>1659.6</c:v>
                </c:pt>
                <c:pt idx="5">
                  <c:v>1221.9000000000001</c:v>
                </c:pt>
                <c:pt idx="6">
                  <c:v>1048</c:v>
                </c:pt>
                <c:pt idx="7">
                  <c:v>947.08</c:v>
                </c:pt>
                <c:pt idx="8">
                  <c:v>789.52</c:v>
                </c:pt>
                <c:pt idx="9">
                  <c:v>814.7</c:v>
                </c:pt>
                <c:pt idx="10">
                  <c:v>951.51</c:v>
                </c:pt>
                <c:pt idx="11">
                  <c:v>1066.7</c:v>
                </c:pt>
                <c:pt idx="12">
                  <c:v>848.02</c:v>
                </c:pt>
                <c:pt idx="13">
                  <c:v>697.35</c:v>
                </c:pt>
                <c:pt idx="14">
                  <c:v>838.46</c:v>
                </c:pt>
                <c:pt idx="15">
                  <c:v>710.46</c:v>
                </c:pt>
                <c:pt idx="16">
                  <c:v>633.65</c:v>
                </c:pt>
                <c:pt idx="17">
                  <c:v>711.44</c:v>
                </c:pt>
                <c:pt idx="18">
                  <c:v>479.26</c:v>
                </c:pt>
                <c:pt idx="19">
                  <c:v>606.54999999999995</c:v>
                </c:pt>
                <c:pt idx="20">
                  <c:v>543.22</c:v>
                </c:pt>
                <c:pt idx="21">
                  <c:v>572.37</c:v>
                </c:pt>
                <c:pt idx="22">
                  <c:v>603.55999999999995</c:v>
                </c:pt>
                <c:pt idx="23">
                  <c:v>594.04</c:v>
                </c:pt>
                <c:pt idx="24">
                  <c:v>436.09</c:v>
                </c:pt>
                <c:pt idx="25">
                  <c:v>504.57</c:v>
                </c:pt>
                <c:pt idx="26">
                  <c:v>768.96</c:v>
                </c:pt>
                <c:pt idx="27">
                  <c:v>636.36</c:v>
                </c:pt>
                <c:pt idx="28">
                  <c:v>470.28</c:v>
                </c:pt>
                <c:pt idx="29">
                  <c:v>490.38</c:v>
                </c:pt>
                <c:pt idx="30">
                  <c:v>565.33000000000004</c:v>
                </c:pt>
                <c:pt idx="31">
                  <c:v>411.01</c:v>
                </c:pt>
                <c:pt idx="32">
                  <c:v>463.84</c:v>
                </c:pt>
                <c:pt idx="33">
                  <c:v>567.13</c:v>
                </c:pt>
                <c:pt idx="34">
                  <c:v>519.88</c:v>
                </c:pt>
                <c:pt idx="35">
                  <c:v>471.02</c:v>
                </c:pt>
                <c:pt idx="36">
                  <c:v>565.94000000000005</c:v>
                </c:pt>
                <c:pt idx="37">
                  <c:v>486.67</c:v>
                </c:pt>
                <c:pt idx="38">
                  <c:v>487.45</c:v>
                </c:pt>
                <c:pt idx="39">
                  <c:v>414.24</c:v>
                </c:pt>
                <c:pt idx="40">
                  <c:v>399.38</c:v>
                </c:pt>
                <c:pt idx="41">
                  <c:v>499.49</c:v>
                </c:pt>
                <c:pt idx="42">
                  <c:v>442.02</c:v>
                </c:pt>
                <c:pt idx="43">
                  <c:v>385.28</c:v>
                </c:pt>
                <c:pt idx="44">
                  <c:v>365.08</c:v>
                </c:pt>
                <c:pt idx="45">
                  <c:v>430.01</c:v>
                </c:pt>
                <c:pt idx="46">
                  <c:v>379.63</c:v>
                </c:pt>
                <c:pt idx="47">
                  <c:v>382.38</c:v>
                </c:pt>
                <c:pt idx="48">
                  <c:v>271.49</c:v>
                </c:pt>
                <c:pt idx="49">
                  <c:v>373.63</c:v>
                </c:pt>
                <c:pt idx="50">
                  <c:v>420.68</c:v>
                </c:pt>
                <c:pt idx="51">
                  <c:v>277.33999999999997</c:v>
                </c:pt>
                <c:pt idx="52">
                  <c:v>371.46</c:v>
                </c:pt>
                <c:pt idx="53">
                  <c:v>361.32</c:v>
                </c:pt>
                <c:pt idx="54">
                  <c:v>332.94</c:v>
                </c:pt>
                <c:pt idx="55">
                  <c:v>356.61</c:v>
                </c:pt>
                <c:pt idx="56">
                  <c:v>513.17999999999995</c:v>
                </c:pt>
                <c:pt idx="57">
                  <c:v>407.34</c:v>
                </c:pt>
                <c:pt idx="58">
                  <c:v>419.3</c:v>
                </c:pt>
                <c:pt idx="59">
                  <c:v>348.88</c:v>
                </c:pt>
                <c:pt idx="60">
                  <c:v>373.64</c:v>
                </c:pt>
                <c:pt idx="61">
                  <c:v>322.74</c:v>
                </c:pt>
                <c:pt idx="62">
                  <c:v>326.45</c:v>
                </c:pt>
                <c:pt idx="63">
                  <c:v>280.20999999999998</c:v>
                </c:pt>
                <c:pt idx="64">
                  <c:v>291.38</c:v>
                </c:pt>
                <c:pt idx="65">
                  <c:v>267.11</c:v>
                </c:pt>
                <c:pt idx="66">
                  <c:v>339.68</c:v>
                </c:pt>
                <c:pt idx="67">
                  <c:v>289.81</c:v>
                </c:pt>
                <c:pt idx="68">
                  <c:v>279.93</c:v>
                </c:pt>
                <c:pt idx="69">
                  <c:v>357.74</c:v>
                </c:pt>
                <c:pt idx="70">
                  <c:v>306.64</c:v>
                </c:pt>
                <c:pt idx="71">
                  <c:v>282.95999999999998</c:v>
                </c:pt>
                <c:pt idx="72">
                  <c:v>240.24</c:v>
                </c:pt>
                <c:pt idx="73">
                  <c:v>267.73</c:v>
                </c:pt>
                <c:pt idx="74">
                  <c:v>339.16</c:v>
                </c:pt>
                <c:pt idx="75">
                  <c:v>389.17</c:v>
                </c:pt>
                <c:pt idx="76">
                  <c:v>301.45</c:v>
                </c:pt>
                <c:pt idx="77">
                  <c:v>445.26</c:v>
                </c:pt>
                <c:pt idx="78">
                  <c:v>269.68</c:v>
                </c:pt>
                <c:pt idx="79">
                  <c:v>399.39</c:v>
                </c:pt>
                <c:pt idx="80">
                  <c:v>352.74</c:v>
                </c:pt>
                <c:pt idx="81">
                  <c:v>429.62</c:v>
                </c:pt>
                <c:pt idx="82">
                  <c:v>263.18</c:v>
                </c:pt>
                <c:pt idx="83">
                  <c:v>367.4</c:v>
                </c:pt>
                <c:pt idx="84">
                  <c:v>387.33</c:v>
                </c:pt>
                <c:pt idx="85">
                  <c:v>277.17</c:v>
                </c:pt>
                <c:pt idx="86">
                  <c:v>363.07</c:v>
                </c:pt>
                <c:pt idx="87">
                  <c:v>269.51</c:v>
                </c:pt>
                <c:pt idx="88">
                  <c:v>308.10000000000002</c:v>
                </c:pt>
                <c:pt idx="89">
                  <c:v>300.82</c:v>
                </c:pt>
                <c:pt idx="90">
                  <c:v>337.46</c:v>
                </c:pt>
                <c:pt idx="91">
                  <c:v>336.05</c:v>
                </c:pt>
                <c:pt idx="92">
                  <c:v>323.44</c:v>
                </c:pt>
                <c:pt idx="93">
                  <c:v>306.89</c:v>
                </c:pt>
                <c:pt idx="94">
                  <c:v>259.37</c:v>
                </c:pt>
                <c:pt idx="95">
                  <c:v>329.63</c:v>
                </c:pt>
                <c:pt idx="96">
                  <c:v>234.51</c:v>
                </c:pt>
                <c:pt idx="97">
                  <c:v>261.69</c:v>
                </c:pt>
                <c:pt idx="98">
                  <c:v>231.5</c:v>
                </c:pt>
                <c:pt idx="99">
                  <c:v>264.81</c:v>
                </c:pt>
                <c:pt idx="100">
                  <c:v>298.75</c:v>
                </c:pt>
                <c:pt idx="101">
                  <c:v>296.39</c:v>
                </c:pt>
                <c:pt idx="102">
                  <c:v>244.89</c:v>
                </c:pt>
                <c:pt idx="103">
                  <c:v>259.91000000000003</c:v>
                </c:pt>
                <c:pt idx="104">
                  <c:v>210.36</c:v>
                </c:pt>
                <c:pt idx="105">
                  <c:v>268.49</c:v>
                </c:pt>
                <c:pt idx="106">
                  <c:v>243.01</c:v>
                </c:pt>
                <c:pt idx="107">
                  <c:v>206.69</c:v>
                </c:pt>
                <c:pt idx="108">
                  <c:v>256.25</c:v>
                </c:pt>
                <c:pt idx="109">
                  <c:v>215.09</c:v>
                </c:pt>
                <c:pt idx="110">
                  <c:v>235.78</c:v>
                </c:pt>
                <c:pt idx="111">
                  <c:v>210.23</c:v>
                </c:pt>
                <c:pt idx="112">
                  <c:v>286.74</c:v>
                </c:pt>
                <c:pt idx="113">
                  <c:v>240.56</c:v>
                </c:pt>
                <c:pt idx="114">
                  <c:v>270.16000000000003</c:v>
                </c:pt>
                <c:pt idx="115">
                  <c:v>192.37</c:v>
                </c:pt>
                <c:pt idx="116">
                  <c:v>184.74</c:v>
                </c:pt>
                <c:pt idx="117">
                  <c:v>288.74</c:v>
                </c:pt>
                <c:pt idx="118">
                  <c:v>187.51</c:v>
                </c:pt>
                <c:pt idx="119">
                  <c:v>198.01</c:v>
                </c:pt>
                <c:pt idx="120">
                  <c:v>221.95</c:v>
                </c:pt>
                <c:pt idx="121">
                  <c:v>245.16</c:v>
                </c:pt>
                <c:pt idx="122">
                  <c:v>304.45999999999998</c:v>
                </c:pt>
                <c:pt idx="123">
                  <c:v>248.89</c:v>
                </c:pt>
                <c:pt idx="124">
                  <c:v>186.81</c:v>
                </c:pt>
                <c:pt idx="125">
                  <c:v>235.71</c:v>
                </c:pt>
                <c:pt idx="126">
                  <c:v>289.86</c:v>
                </c:pt>
                <c:pt idx="127">
                  <c:v>167.49</c:v>
                </c:pt>
                <c:pt idx="128">
                  <c:v>193.58</c:v>
                </c:pt>
                <c:pt idx="129">
                  <c:v>196.12</c:v>
                </c:pt>
                <c:pt idx="130">
                  <c:v>256.39999999999998</c:v>
                </c:pt>
                <c:pt idx="131">
                  <c:v>225.2</c:v>
                </c:pt>
                <c:pt idx="132">
                  <c:v>227.71</c:v>
                </c:pt>
                <c:pt idx="133">
                  <c:v>192.13</c:v>
                </c:pt>
                <c:pt idx="134">
                  <c:v>246.19</c:v>
                </c:pt>
                <c:pt idx="135">
                  <c:v>241.22</c:v>
                </c:pt>
                <c:pt idx="136">
                  <c:v>201.49</c:v>
                </c:pt>
                <c:pt idx="137">
                  <c:v>203.73</c:v>
                </c:pt>
                <c:pt idx="138">
                  <c:v>197.24</c:v>
                </c:pt>
                <c:pt idx="139">
                  <c:v>222.39</c:v>
                </c:pt>
                <c:pt idx="140">
                  <c:v>257.45</c:v>
                </c:pt>
                <c:pt idx="141">
                  <c:v>291.29000000000002</c:v>
                </c:pt>
                <c:pt idx="142">
                  <c:v>204.89</c:v>
                </c:pt>
                <c:pt idx="143">
                  <c:v>190.71</c:v>
                </c:pt>
                <c:pt idx="144">
                  <c:v>181.61</c:v>
                </c:pt>
                <c:pt idx="145">
                  <c:v>271.31</c:v>
                </c:pt>
                <c:pt idx="146">
                  <c:v>285.33999999999997</c:v>
                </c:pt>
                <c:pt idx="147">
                  <c:v>210.8</c:v>
                </c:pt>
                <c:pt idx="148">
                  <c:v>226.64</c:v>
                </c:pt>
                <c:pt idx="149">
                  <c:v>198.69</c:v>
                </c:pt>
                <c:pt idx="150">
                  <c:v>220.91</c:v>
                </c:pt>
                <c:pt idx="151">
                  <c:v>179.94</c:v>
                </c:pt>
                <c:pt idx="152">
                  <c:v>181</c:v>
                </c:pt>
                <c:pt idx="153">
                  <c:v>219.61</c:v>
                </c:pt>
                <c:pt idx="154">
                  <c:v>214.94</c:v>
                </c:pt>
                <c:pt idx="155">
                  <c:v>219.85</c:v>
                </c:pt>
                <c:pt idx="156">
                  <c:v>229.74</c:v>
                </c:pt>
                <c:pt idx="157">
                  <c:v>215.49</c:v>
                </c:pt>
                <c:pt idx="158">
                  <c:v>198.89</c:v>
                </c:pt>
                <c:pt idx="159">
                  <c:v>246.56</c:v>
                </c:pt>
                <c:pt idx="160">
                  <c:v>207.27</c:v>
                </c:pt>
                <c:pt idx="161">
                  <c:v>270.68</c:v>
                </c:pt>
                <c:pt idx="162">
                  <c:v>196.9</c:v>
                </c:pt>
                <c:pt idx="163">
                  <c:v>173.17</c:v>
                </c:pt>
                <c:pt idx="164">
                  <c:v>245.75</c:v>
                </c:pt>
                <c:pt idx="165">
                  <c:v>257.88</c:v>
                </c:pt>
                <c:pt idx="166">
                  <c:v>203.88</c:v>
                </c:pt>
                <c:pt idx="167">
                  <c:v>176.53</c:v>
                </c:pt>
                <c:pt idx="168">
                  <c:v>212.36</c:v>
                </c:pt>
                <c:pt idx="169">
                  <c:v>200.43</c:v>
                </c:pt>
                <c:pt idx="170">
                  <c:v>201.04</c:v>
                </c:pt>
                <c:pt idx="171">
                  <c:v>209.87</c:v>
                </c:pt>
                <c:pt idx="172">
                  <c:v>184.19</c:v>
                </c:pt>
                <c:pt idx="173">
                  <c:v>161.25</c:v>
                </c:pt>
                <c:pt idx="174">
                  <c:v>167.73</c:v>
                </c:pt>
                <c:pt idx="175">
                  <c:v>192.61</c:v>
                </c:pt>
                <c:pt idx="176">
                  <c:v>131.18</c:v>
                </c:pt>
                <c:pt idx="177">
                  <c:v>161.13999999999999</c:v>
                </c:pt>
                <c:pt idx="178">
                  <c:v>187.87</c:v>
                </c:pt>
                <c:pt idx="179">
                  <c:v>202.57</c:v>
                </c:pt>
                <c:pt idx="180">
                  <c:v>239.58</c:v>
                </c:pt>
                <c:pt idx="181">
                  <c:v>229.8</c:v>
                </c:pt>
                <c:pt idx="182">
                  <c:v>201.93</c:v>
                </c:pt>
                <c:pt idx="183">
                  <c:v>197.16</c:v>
                </c:pt>
                <c:pt idx="184">
                  <c:v>171.73</c:v>
                </c:pt>
                <c:pt idx="185">
                  <c:v>178.49</c:v>
                </c:pt>
                <c:pt idx="186">
                  <c:v>163.22</c:v>
                </c:pt>
                <c:pt idx="187">
                  <c:v>191.68</c:v>
                </c:pt>
                <c:pt idx="188">
                  <c:v>204.92</c:v>
                </c:pt>
                <c:pt idx="189">
                  <c:v>184.55</c:v>
                </c:pt>
                <c:pt idx="190">
                  <c:v>177.37</c:v>
                </c:pt>
                <c:pt idx="191">
                  <c:v>171.36</c:v>
                </c:pt>
                <c:pt idx="192">
                  <c:v>179.55</c:v>
                </c:pt>
                <c:pt idx="193">
                  <c:v>179.54</c:v>
                </c:pt>
                <c:pt idx="194">
                  <c:v>230.3</c:v>
                </c:pt>
                <c:pt idx="195">
                  <c:v>170.4</c:v>
                </c:pt>
                <c:pt idx="196">
                  <c:v>183.35</c:v>
                </c:pt>
                <c:pt idx="197">
                  <c:v>165.83</c:v>
                </c:pt>
                <c:pt idx="198">
                  <c:v>146.59</c:v>
                </c:pt>
                <c:pt idx="199">
                  <c:v>158.61000000000001</c:v>
                </c:pt>
                <c:pt idx="200">
                  <c:v>222.8</c:v>
                </c:pt>
                <c:pt idx="201">
                  <c:v>206.88</c:v>
                </c:pt>
                <c:pt idx="202">
                  <c:v>184.44</c:v>
                </c:pt>
                <c:pt idx="203">
                  <c:v>180.72</c:v>
                </c:pt>
                <c:pt idx="204">
                  <c:v>172.21</c:v>
                </c:pt>
                <c:pt idx="205">
                  <c:v>209.76</c:v>
                </c:pt>
                <c:pt idx="206">
                  <c:v>232.63</c:v>
                </c:pt>
                <c:pt idx="207">
                  <c:v>218.12</c:v>
                </c:pt>
                <c:pt idx="208">
                  <c:v>204.21</c:v>
                </c:pt>
                <c:pt idx="209">
                  <c:v>148.9</c:v>
                </c:pt>
                <c:pt idx="210">
                  <c:v>177.89</c:v>
                </c:pt>
                <c:pt idx="211">
                  <c:v>182.7</c:v>
                </c:pt>
                <c:pt idx="212">
                  <c:v>199.95</c:v>
                </c:pt>
                <c:pt idx="213">
                  <c:v>159.81</c:v>
                </c:pt>
                <c:pt idx="214">
                  <c:v>160.16</c:v>
                </c:pt>
                <c:pt idx="215">
                  <c:v>181.2</c:v>
                </c:pt>
                <c:pt idx="216">
                  <c:v>194.64</c:v>
                </c:pt>
                <c:pt idx="217">
                  <c:v>170.35</c:v>
                </c:pt>
                <c:pt idx="218">
                  <c:v>173.22</c:v>
                </c:pt>
                <c:pt idx="219">
                  <c:v>184.81</c:v>
                </c:pt>
                <c:pt idx="220">
                  <c:v>228.29</c:v>
                </c:pt>
                <c:pt idx="221">
                  <c:v>207.86</c:v>
                </c:pt>
                <c:pt idx="222">
                  <c:v>202.41</c:v>
                </c:pt>
                <c:pt idx="223">
                  <c:v>214.16</c:v>
                </c:pt>
                <c:pt idx="224">
                  <c:v>202.54</c:v>
                </c:pt>
                <c:pt idx="225">
                  <c:v>135.21</c:v>
                </c:pt>
                <c:pt idx="226">
                  <c:v>154.07</c:v>
                </c:pt>
                <c:pt idx="227">
                  <c:v>191.56</c:v>
                </c:pt>
                <c:pt idx="228">
                  <c:v>178.17</c:v>
                </c:pt>
                <c:pt idx="229">
                  <c:v>155.91999999999999</c:v>
                </c:pt>
                <c:pt idx="230">
                  <c:v>211.99</c:v>
                </c:pt>
                <c:pt idx="231">
                  <c:v>153.87</c:v>
                </c:pt>
                <c:pt idx="232">
                  <c:v>166.73</c:v>
                </c:pt>
                <c:pt idx="233">
                  <c:v>205.9</c:v>
                </c:pt>
                <c:pt idx="234">
                  <c:v>140.41</c:v>
                </c:pt>
                <c:pt idx="235">
                  <c:v>169.92</c:v>
                </c:pt>
                <c:pt idx="236">
                  <c:v>167.89</c:v>
                </c:pt>
                <c:pt idx="237">
                  <c:v>170.03</c:v>
                </c:pt>
                <c:pt idx="238">
                  <c:v>185.2</c:v>
                </c:pt>
                <c:pt idx="239">
                  <c:v>150.02000000000001</c:v>
                </c:pt>
                <c:pt idx="240">
                  <c:v>190.7</c:v>
                </c:pt>
                <c:pt idx="241">
                  <c:v>118.79</c:v>
                </c:pt>
                <c:pt idx="242">
                  <c:v>111.16</c:v>
                </c:pt>
                <c:pt idx="243">
                  <c:v>169.31</c:v>
                </c:pt>
                <c:pt idx="244">
                  <c:v>126.35</c:v>
                </c:pt>
                <c:pt idx="245">
                  <c:v>168.56</c:v>
                </c:pt>
                <c:pt idx="246">
                  <c:v>169.4</c:v>
                </c:pt>
                <c:pt idx="247">
                  <c:v>149.56</c:v>
                </c:pt>
                <c:pt idx="248">
                  <c:v>138.72</c:v>
                </c:pt>
                <c:pt idx="249">
                  <c:v>220.7</c:v>
                </c:pt>
                <c:pt idx="250">
                  <c:v>169.81</c:v>
                </c:pt>
                <c:pt idx="251">
                  <c:v>213.09</c:v>
                </c:pt>
                <c:pt idx="252">
                  <c:v>160.07</c:v>
                </c:pt>
                <c:pt idx="253">
                  <c:v>154</c:v>
                </c:pt>
                <c:pt idx="254">
                  <c:v>172.66</c:v>
                </c:pt>
                <c:pt idx="255">
                  <c:v>159.53</c:v>
                </c:pt>
                <c:pt idx="256">
                  <c:v>192.38</c:v>
                </c:pt>
                <c:pt idx="257">
                  <c:v>187.11</c:v>
                </c:pt>
                <c:pt idx="258">
                  <c:v>171.75</c:v>
                </c:pt>
                <c:pt idx="259">
                  <c:v>143.06</c:v>
                </c:pt>
                <c:pt idx="260">
                  <c:v>139.02000000000001</c:v>
                </c:pt>
                <c:pt idx="261">
                  <c:v>144.16</c:v>
                </c:pt>
                <c:pt idx="262">
                  <c:v>141.78</c:v>
                </c:pt>
                <c:pt idx="263">
                  <c:v>140.37</c:v>
                </c:pt>
                <c:pt idx="264">
                  <c:v>171.91</c:v>
                </c:pt>
                <c:pt idx="265">
                  <c:v>192.99</c:v>
                </c:pt>
                <c:pt idx="266">
                  <c:v>132.97</c:v>
                </c:pt>
                <c:pt idx="267">
                  <c:v>217.51</c:v>
                </c:pt>
                <c:pt idx="268">
                  <c:v>140.66999999999999</c:v>
                </c:pt>
                <c:pt idx="269">
                  <c:v>227.15</c:v>
                </c:pt>
                <c:pt idx="270">
                  <c:v>138.75</c:v>
                </c:pt>
                <c:pt idx="271">
                  <c:v>133.13999999999999</c:v>
                </c:pt>
                <c:pt idx="272">
                  <c:v>189.93</c:v>
                </c:pt>
                <c:pt idx="273">
                  <c:v>150.58000000000001</c:v>
                </c:pt>
                <c:pt idx="274">
                  <c:v>180.12</c:v>
                </c:pt>
                <c:pt idx="275">
                  <c:v>185.5</c:v>
                </c:pt>
                <c:pt idx="276">
                  <c:v>146.33000000000001</c:v>
                </c:pt>
                <c:pt idx="277">
                  <c:v>162.31</c:v>
                </c:pt>
                <c:pt idx="278">
                  <c:v>178.68</c:v>
                </c:pt>
                <c:pt idx="279">
                  <c:v>114.4</c:v>
                </c:pt>
                <c:pt idx="280">
                  <c:v>116.92</c:v>
                </c:pt>
                <c:pt idx="281">
                  <c:v>159.72999999999999</c:v>
                </c:pt>
                <c:pt idx="282">
                  <c:v>111.85</c:v>
                </c:pt>
                <c:pt idx="283">
                  <c:v>153.78</c:v>
                </c:pt>
                <c:pt idx="284">
                  <c:v>172.94</c:v>
                </c:pt>
                <c:pt idx="285">
                  <c:v>129.97</c:v>
                </c:pt>
                <c:pt idx="286">
                  <c:v>127.19</c:v>
                </c:pt>
                <c:pt idx="287">
                  <c:v>155.75</c:v>
                </c:pt>
                <c:pt idx="288">
                  <c:v>163.22</c:v>
                </c:pt>
                <c:pt idx="289">
                  <c:v>176.78</c:v>
                </c:pt>
                <c:pt idx="290">
                  <c:v>208.31</c:v>
                </c:pt>
                <c:pt idx="291">
                  <c:v>116.8</c:v>
                </c:pt>
                <c:pt idx="292">
                  <c:v>210.48</c:v>
                </c:pt>
                <c:pt idx="293">
                  <c:v>126.72</c:v>
                </c:pt>
                <c:pt idx="294">
                  <c:v>141.72</c:v>
                </c:pt>
                <c:pt idx="295">
                  <c:v>141.66999999999999</c:v>
                </c:pt>
                <c:pt idx="296">
                  <c:v>110.5</c:v>
                </c:pt>
                <c:pt idx="297">
                  <c:v>137.38999999999999</c:v>
                </c:pt>
                <c:pt idx="298">
                  <c:v>157.74</c:v>
                </c:pt>
                <c:pt idx="299">
                  <c:v>163.83000000000001</c:v>
                </c:pt>
                <c:pt idx="300">
                  <c:v>114.89</c:v>
                </c:pt>
                <c:pt idx="301">
                  <c:v>206.83</c:v>
                </c:pt>
                <c:pt idx="302">
                  <c:v>142.87</c:v>
                </c:pt>
                <c:pt idx="303">
                  <c:v>128.34</c:v>
                </c:pt>
                <c:pt idx="304">
                  <c:v>150.83000000000001</c:v>
                </c:pt>
                <c:pt idx="305">
                  <c:v>135.4</c:v>
                </c:pt>
                <c:pt idx="306">
                  <c:v>166.83</c:v>
                </c:pt>
                <c:pt idx="307">
                  <c:v>146.30000000000001</c:v>
                </c:pt>
                <c:pt idx="308">
                  <c:v>131.78</c:v>
                </c:pt>
                <c:pt idx="309">
                  <c:v>141.87</c:v>
                </c:pt>
                <c:pt idx="310">
                  <c:v>121.73</c:v>
                </c:pt>
                <c:pt idx="311">
                  <c:v>151.19999999999999</c:v>
                </c:pt>
                <c:pt idx="312">
                  <c:v>139.35</c:v>
                </c:pt>
                <c:pt idx="313">
                  <c:v>132.44999999999999</c:v>
                </c:pt>
                <c:pt idx="314">
                  <c:v>175.79</c:v>
                </c:pt>
                <c:pt idx="315">
                  <c:v>157.55000000000001</c:v>
                </c:pt>
                <c:pt idx="316">
                  <c:v>151.24</c:v>
                </c:pt>
                <c:pt idx="317">
                  <c:v>127.41</c:v>
                </c:pt>
                <c:pt idx="318">
                  <c:v>182.72</c:v>
                </c:pt>
                <c:pt idx="319">
                  <c:v>117.67</c:v>
                </c:pt>
                <c:pt idx="320">
                  <c:v>140.47999999999999</c:v>
                </c:pt>
                <c:pt idx="321">
                  <c:v>169.44</c:v>
                </c:pt>
                <c:pt idx="322">
                  <c:v>153.96</c:v>
                </c:pt>
                <c:pt idx="323">
                  <c:v>136.34</c:v>
                </c:pt>
                <c:pt idx="324">
                  <c:v>149.12</c:v>
                </c:pt>
                <c:pt idx="325">
                  <c:v>182.17</c:v>
                </c:pt>
                <c:pt idx="326">
                  <c:v>128.43</c:v>
                </c:pt>
                <c:pt idx="327">
                  <c:v>145.46</c:v>
                </c:pt>
                <c:pt idx="328">
                  <c:v>119.67</c:v>
                </c:pt>
                <c:pt idx="329">
                  <c:v>148.43</c:v>
                </c:pt>
                <c:pt idx="330">
                  <c:v>153.86000000000001</c:v>
                </c:pt>
                <c:pt idx="331">
                  <c:v>112.09</c:v>
                </c:pt>
                <c:pt idx="332">
                  <c:v>165.72</c:v>
                </c:pt>
                <c:pt idx="333">
                  <c:v>151.07</c:v>
                </c:pt>
                <c:pt idx="334">
                  <c:v>164.24</c:v>
                </c:pt>
                <c:pt idx="335">
                  <c:v>148.6</c:v>
                </c:pt>
                <c:pt idx="336">
                  <c:v>170.69</c:v>
                </c:pt>
                <c:pt idx="337">
                  <c:v>169.1</c:v>
                </c:pt>
                <c:pt idx="338">
                  <c:v>141.96</c:v>
                </c:pt>
                <c:pt idx="339">
                  <c:v>147.97</c:v>
                </c:pt>
                <c:pt idx="340">
                  <c:v>131.6</c:v>
                </c:pt>
                <c:pt idx="341">
                  <c:v>132.74</c:v>
                </c:pt>
                <c:pt idx="342">
                  <c:v>129.47</c:v>
                </c:pt>
                <c:pt idx="343">
                  <c:v>151.66</c:v>
                </c:pt>
                <c:pt idx="344">
                  <c:v>149.61000000000001</c:v>
                </c:pt>
                <c:pt idx="345">
                  <c:v>151.93</c:v>
                </c:pt>
                <c:pt idx="346">
                  <c:v>167.74</c:v>
                </c:pt>
                <c:pt idx="347">
                  <c:v>160.41</c:v>
                </c:pt>
                <c:pt idx="348">
                  <c:v>158.66999999999999</c:v>
                </c:pt>
                <c:pt idx="349">
                  <c:v>136.96</c:v>
                </c:pt>
                <c:pt idx="350">
                  <c:v>134.94</c:v>
                </c:pt>
                <c:pt idx="351">
                  <c:v>147.74</c:v>
                </c:pt>
                <c:pt idx="352">
                  <c:v>168.69</c:v>
                </c:pt>
                <c:pt idx="353">
                  <c:v>140.69</c:v>
                </c:pt>
                <c:pt idx="354">
                  <c:v>148.82</c:v>
                </c:pt>
                <c:pt idx="355">
                  <c:v>184</c:v>
                </c:pt>
                <c:pt idx="356">
                  <c:v>171.88</c:v>
                </c:pt>
                <c:pt idx="357">
                  <c:v>136.77000000000001</c:v>
                </c:pt>
                <c:pt idx="358">
                  <c:v>143.1</c:v>
                </c:pt>
                <c:pt idx="359">
                  <c:v>149.52000000000001</c:v>
                </c:pt>
                <c:pt idx="360">
                  <c:v>127.06</c:v>
                </c:pt>
                <c:pt idx="361">
                  <c:v>159.65</c:v>
                </c:pt>
                <c:pt idx="362">
                  <c:v>177.59</c:v>
                </c:pt>
                <c:pt idx="363">
                  <c:v>157.94</c:v>
                </c:pt>
                <c:pt idx="364">
                  <c:v>158.44</c:v>
                </c:pt>
                <c:pt idx="365">
                  <c:v>109.48</c:v>
                </c:pt>
                <c:pt idx="366">
                  <c:v>128.99</c:v>
                </c:pt>
                <c:pt idx="367">
                  <c:v>155.80000000000001</c:v>
                </c:pt>
                <c:pt idx="368">
                  <c:v>145.15</c:v>
                </c:pt>
                <c:pt idx="369">
                  <c:v>115.02</c:v>
                </c:pt>
                <c:pt idx="370">
                  <c:v>131.74</c:v>
                </c:pt>
                <c:pt idx="371">
                  <c:v>152.72</c:v>
                </c:pt>
                <c:pt idx="372">
                  <c:v>130.19999999999999</c:v>
                </c:pt>
                <c:pt idx="373">
                  <c:v>132.53</c:v>
                </c:pt>
                <c:pt idx="374">
                  <c:v>158.75</c:v>
                </c:pt>
                <c:pt idx="375">
                  <c:v>144.61000000000001</c:v>
                </c:pt>
                <c:pt idx="376">
                  <c:v>140.03</c:v>
                </c:pt>
                <c:pt idx="377">
                  <c:v>133.47</c:v>
                </c:pt>
                <c:pt idx="378">
                  <c:v>122.96</c:v>
                </c:pt>
                <c:pt idx="379">
                  <c:v>133.91999999999999</c:v>
                </c:pt>
                <c:pt idx="380">
                  <c:v>143.69</c:v>
                </c:pt>
                <c:pt idx="381">
                  <c:v>138.21</c:v>
                </c:pt>
                <c:pt idx="382">
                  <c:v>103.46</c:v>
                </c:pt>
                <c:pt idx="383">
                  <c:v>104.43</c:v>
                </c:pt>
                <c:pt idx="384">
                  <c:v>122.06</c:v>
                </c:pt>
                <c:pt idx="385">
                  <c:v>152.49</c:v>
                </c:pt>
                <c:pt idx="386">
                  <c:v>132.44</c:v>
                </c:pt>
                <c:pt idx="387">
                  <c:v>139.27000000000001</c:v>
                </c:pt>
                <c:pt idx="388">
                  <c:v>127.93</c:v>
                </c:pt>
                <c:pt idx="389">
                  <c:v>117.11</c:v>
                </c:pt>
                <c:pt idx="390">
                  <c:v>100.04</c:v>
                </c:pt>
                <c:pt idx="391">
                  <c:v>166.26</c:v>
                </c:pt>
                <c:pt idx="392">
                  <c:v>124.51</c:v>
                </c:pt>
                <c:pt idx="393">
                  <c:v>113.47</c:v>
                </c:pt>
                <c:pt idx="394">
                  <c:v>114.97</c:v>
                </c:pt>
                <c:pt idx="395">
                  <c:v>122.09</c:v>
                </c:pt>
                <c:pt idx="396">
                  <c:v>116.61</c:v>
                </c:pt>
                <c:pt idx="397">
                  <c:v>111.9</c:v>
                </c:pt>
                <c:pt idx="398">
                  <c:v>116.8</c:v>
                </c:pt>
                <c:pt idx="399">
                  <c:v>128.47999999999999</c:v>
                </c:pt>
                <c:pt idx="400">
                  <c:v>175.52</c:v>
                </c:pt>
                <c:pt idx="401">
                  <c:v>143.86000000000001</c:v>
                </c:pt>
                <c:pt idx="402">
                  <c:v>136.22</c:v>
                </c:pt>
                <c:pt idx="403">
                  <c:v>180.61</c:v>
                </c:pt>
                <c:pt idx="404">
                  <c:v>131.91</c:v>
                </c:pt>
                <c:pt idx="405">
                  <c:v>129.38999999999999</c:v>
                </c:pt>
                <c:pt idx="406">
                  <c:v>117.25</c:v>
                </c:pt>
                <c:pt idx="407">
                  <c:v>114.92</c:v>
                </c:pt>
                <c:pt idx="408">
                  <c:v>142.53</c:v>
                </c:pt>
                <c:pt idx="409">
                  <c:v>112.48</c:v>
                </c:pt>
                <c:pt idx="410">
                  <c:v>136.62</c:v>
                </c:pt>
                <c:pt idx="411">
                  <c:v>122.75</c:v>
                </c:pt>
                <c:pt idx="412">
                  <c:v>146.24</c:v>
                </c:pt>
                <c:pt idx="413">
                  <c:v>133.96</c:v>
                </c:pt>
                <c:pt idx="414">
                  <c:v>150.16</c:v>
                </c:pt>
                <c:pt idx="415">
                  <c:v>130.41</c:v>
                </c:pt>
                <c:pt idx="416">
                  <c:v>151.80000000000001</c:v>
                </c:pt>
                <c:pt idx="417">
                  <c:v>116.17</c:v>
                </c:pt>
                <c:pt idx="418">
                  <c:v>143.91</c:v>
                </c:pt>
                <c:pt idx="419">
                  <c:v>135.79</c:v>
                </c:pt>
                <c:pt idx="420">
                  <c:v>110.9</c:v>
                </c:pt>
                <c:pt idx="421">
                  <c:v>145.12</c:v>
                </c:pt>
                <c:pt idx="422">
                  <c:v>114.79</c:v>
                </c:pt>
                <c:pt idx="423">
                  <c:v>131.55000000000001</c:v>
                </c:pt>
                <c:pt idx="424">
                  <c:v>154.57</c:v>
                </c:pt>
                <c:pt idx="425">
                  <c:v>115.68</c:v>
                </c:pt>
                <c:pt idx="426">
                  <c:v>102.05</c:v>
                </c:pt>
                <c:pt idx="427">
                  <c:v>127.42</c:v>
                </c:pt>
                <c:pt idx="428">
                  <c:v>116.81</c:v>
                </c:pt>
                <c:pt idx="429">
                  <c:v>152.96</c:v>
                </c:pt>
                <c:pt idx="430">
                  <c:v>130.81</c:v>
                </c:pt>
                <c:pt idx="431">
                  <c:v>128.88</c:v>
                </c:pt>
                <c:pt idx="432">
                  <c:v>101.18</c:v>
                </c:pt>
                <c:pt idx="433">
                  <c:v>122.84</c:v>
                </c:pt>
                <c:pt idx="434">
                  <c:v>126.68</c:v>
                </c:pt>
                <c:pt idx="435">
                  <c:v>140.41</c:v>
                </c:pt>
                <c:pt idx="436">
                  <c:v>131.6</c:v>
                </c:pt>
                <c:pt idx="437">
                  <c:v>141.34</c:v>
                </c:pt>
                <c:pt idx="438">
                  <c:v>119.75</c:v>
                </c:pt>
                <c:pt idx="439">
                  <c:v>130.91</c:v>
                </c:pt>
                <c:pt idx="440">
                  <c:v>129.44999999999999</c:v>
                </c:pt>
                <c:pt idx="441">
                  <c:v>110.86</c:v>
                </c:pt>
                <c:pt idx="442">
                  <c:v>106.83</c:v>
                </c:pt>
                <c:pt idx="443">
                  <c:v>118.39</c:v>
                </c:pt>
                <c:pt idx="444">
                  <c:v>125.11</c:v>
                </c:pt>
                <c:pt idx="445">
                  <c:v>151.05000000000001</c:v>
                </c:pt>
                <c:pt idx="446">
                  <c:v>136.86000000000001</c:v>
                </c:pt>
                <c:pt idx="447">
                  <c:v>118.21</c:v>
                </c:pt>
                <c:pt idx="448">
                  <c:v>87.287000000000006</c:v>
                </c:pt>
                <c:pt idx="449">
                  <c:v>124.35</c:v>
                </c:pt>
                <c:pt idx="450">
                  <c:v>117.03</c:v>
                </c:pt>
                <c:pt idx="451">
                  <c:v>129.15</c:v>
                </c:pt>
                <c:pt idx="452">
                  <c:v>118.03</c:v>
                </c:pt>
                <c:pt idx="453">
                  <c:v>117.13</c:v>
                </c:pt>
                <c:pt idx="454">
                  <c:v>127</c:v>
                </c:pt>
                <c:pt idx="455">
                  <c:v>111.96</c:v>
                </c:pt>
                <c:pt idx="456">
                  <c:v>129.24</c:v>
                </c:pt>
                <c:pt idx="457">
                  <c:v>107.43</c:v>
                </c:pt>
                <c:pt idx="458">
                  <c:v>150.01</c:v>
                </c:pt>
                <c:pt idx="459">
                  <c:v>130.15</c:v>
                </c:pt>
                <c:pt idx="460">
                  <c:v>118.69</c:v>
                </c:pt>
                <c:pt idx="461">
                  <c:v>110.75</c:v>
                </c:pt>
                <c:pt idx="462">
                  <c:v>145.86000000000001</c:v>
                </c:pt>
                <c:pt idx="463">
                  <c:v>103.96</c:v>
                </c:pt>
                <c:pt idx="464">
                  <c:v>130.97</c:v>
                </c:pt>
                <c:pt idx="465">
                  <c:v>137.53</c:v>
                </c:pt>
                <c:pt idx="466">
                  <c:v>140.5</c:v>
                </c:pt>
                <c:pt idx="467">
                  <c:v>115.71</c:v>
                </c:pt>
                <c:pt idx="468">
                  <c:v>119.25</c:v>
                </c:pt>
                <c:pt idx="469">
                  <c:v>126.39</c:v>
                </c:pt>
                <c:pt idx="470">
                  <c:v>135.12</c:v>
                </c:pt>
                <c:pt idx="471">
                  <c:v>125.96</c:v>
                </c:pt>
                <c:pt idx="472">
                  <c:v>139.16999999999999</c:v>
                </c:pt>
                <c:pt idx="473">
                  <c:v>123.22</c:v>
                </c:pt>
                <c:pt idx="474">
                  <c:v>125.33</c:v>
                </c:pt>
                <c:pt idx="475">
                  <c:v>143.56</c:v>
                </c:pt>
                <c:pt idx="476">
                  <c:v>134.09</c:v>
                </c:pt>
                <c:pt idx="477">
                  <c:v>104.88</c:v>
                </c:pt>
                <c:pt idx="478">
                  <c:v>132.26</c:v>
                </c:pt>
                <c:pt idx="479">
                  <c:v>111.68</c:v>
                </c:pt>
                <c:pt idx="480">
                  <c:v>120.21</c:v>
                </c:pt>
                <c:pt idx="481">
                  <c:v>104.59</c:v>
                </c:pt>
                <c:pt idx="482">
                  <c:v>133.52000000000001</c:v>
                </c:pt>
                <c:pt idx="483">
                  <c:v>118.48</c:v>
                </c:pt>
                <c:pt idx="484">
                  <c:v>123.73</c:v>
                </c:pt>
                <c:pt idx="485">
                  <c:v>116.75</c:v>
                </c:pt>
                <c:pt idx="486">
                  <c:v>129.74</c:v>
                </c:pt>
                <c:pt idx="487">
                  <c:v>152.27000000000001</c:v>
                </c:pt>
                <c:pt idx="488">
                  <c:v>104.05</c:v>
                </c:pt>
                <c:pt idx="489">
                  <c:v>116.22</c:v>
                </c:pt>
                <c:pt idx="490">
                  <c:v>93.593000000000004</c:v>
                </c:pt>
                <c:pt idx="491">
                  <c:v>161.77000000000001</c:v>
                </c:pt>
                <c:pt idx="492">
                  <c:v>118.76</c:v>
                </c:pt>
                <c:pt idx="493">
                  <c:v>111.02</c:v>
                </c:pt>
                <c:pt idx="494">
                  <c:v>110.83</c:v>
                </c:pt>
                <c:pt idx="495">
                  <c:v>145.04</c:v>
                </c:pt>
                <c:pt idx="496">
                  <c:v>137.24</c:v>
                </c:pt>
                <c:pt idx="497">
                  <c:v>149.72999999999999</c:v>
                </c:pt>
                <c:pt idx="498">
                  <c:v>157.02000000000001</c:v>
                </c:pt>
                <c:pt idx="499">
                  <c:v>147.41999999999999</c:v>
                </c:pt>
                <c:pt idx="500">
                  <c:v>131.4</c:v>
                </c:pt>
                <c:pt idx="501">
                  <c:v>101.55</c:v>
                </c:pt>
                <c:pt idx="502">
                  <c:v>91.143000000000001</c:v>
                </c:pt>
                <c:pt idx="503">
                  <c:v>115.8</c:v>
                </c:pt>
                <c:pt idx="504">
                  <c:v>109.58</c:v>
                </c:pt>
                <c:pt idx="505">
                  <c:v>114.66</c:v>
                </c:pt>
                <c:pt idx="506">
                  <c:v>91.323999999999998</c:v>
                </c:pt>
                <c:pt idx="507">
                  <c:v>116.5</c:v>
                </c:pt>
                <c:pt idx="508">
                  <c:v>137.58000000000001</c:v>
                </c:pt>
                <c:pt idx="509">
                  <c:v>167.33</c:v>
                </c:pt>
                <c:pt idx="510">
                  <c:v>136.41</c:v>
                </c:pt>
                <c:pt idx="511">
                  <c:v>102.41</c:v>
                </c:pt>
                <c:pt idx="512">
                  <c:v>108.64</c:v>
                </c:pt>
                <c:pt idx="513">
                  <c:v>122.69</c:v>
                </c:pt>
                <c:pt idx="514">
                  <c:v>111.3</c:v>
                </c:pt>
                <c:pt idx="515">
                  <c:v>147.9</c:v>
                </c:pt>
                <c:pt idx="516">
                  <c:v>136.80000000000001</c:v>
                </c:pt>
                <c:pt idx="517">
                  <c:v>125.4</c:v>
                </c:pt>
                <c:pt idx="518">
                  <c:v>85.028999999999996</c:v>
                </c:pt>
                <c:pt idx="519">
                  <c:v>139.91</c:v>
                </c:pt>
                <c:pt idx="520">
                  <c:v>130.99</c:v>
                </c:pt>
                <c:pt idx="521">
                  <c:v>96.626999999999995</c:v>
                </c:pt>
                <c:pt idx="522">
                  <c:v>145.96</c:v>
                </c:pt>
                <c:pt idx="523">
                  <c:v>140.52000000000001</c:v>
                </c:pt>
                <c:pt idx="524">
                  <c:v>107.17</c:v>
                </c:pt>
                <c:pt idx="525">
                  <c:v>101.29</c:v>
                </c:pt>
                <c:pt idx="526">
                  <c:v>132.63999999999999</c:v>
                </c:pt>
                <c:pt idx="527">
                  <c:v>135.02000000000001</c:v>
                </c:pt>
                <c:pt idx="528">
                  <c:v>132.57</c:v>
                </c:pt>
                <c:pt idx="529">
                  <c:v>111.15</c:v>
                </c:pt>
                <c:pt idx="530">
                  <c:v>131.83000000000001</c:v>
                </c:pt>
                <c:pt idx="531">
                  <c:v>133.06</c:v>
                </c:pt>
                <c:pt idx="532">
                  <c:v>133.01</c:v>
                </c:pt>
                <c:pt idx="533">
                  <c:v>119.89</c:v>
                </c:pt>
                <c:pt idx="534">
                  <c:v>124.73</c:v>
                </c:pt>
                <c:pt idx="535">
                  <c:v>126.21</c:v>
                </c:pt>
                <c:pt idx="536">
                  <c:v>123.81</c:v>
                </c:pt>
                <c:pt idx="537">
                  <c:v>126.09</c:v>
                </c:pt>
                <c:pt idx="538">
                  <c:v>110.65</c:v>
                </c:pt>
                <c:pt idx="539">
                  <c:v>130.76</c:v>
                </c:pt>
                <c:pt idx="540">
                  <c:v>84.835999999999999</c:v>
                </c:pt>
                <c:pt idx="541">
                  <c:v>98.947000000000003</c:v>
                </c:pt>
                <c:pt idx="542">
                  <c:v>133.1</c:v>
                </c:pt>
                <c:pt idx="543">
                  <c:v>103.12</c:v>
                </c:pt>
                <c:pt idx="544">
                  <c:v>103.05</c:v>
                </c:pt>
                <c:pt idx="545">
                  <c:v>118.32</c:v>
                </c:pt>
                <c:pt idx="546">
                  <c:v>132.71</c:v>
                </c:pt>
                <c:pt idx="547">
                  <c:v>99.984999999999999</c:v>
                </c:pt>
                <c:pt idx="548">
                  <c:v>140.72</c:v>
                </c:pt>
                <c:pt idx="549">
                  <c:v>129.91999999999999</c:v>
                </c:pt>
                <c:pt idx="550">
                  <c:v>146.09</c:v>
                </c:pt>
                <c:pt idx="551">
                  <c:v>116.13</c:v>
                </c:pt>
                <c:pt idx="552">
                  <c:v>105.68</c:v>
                </c:pt>
                <c:pt idx="553">
                  <c:v>120.07</c:v>
                </c:pt>
                <c:pt idx="554">
                  <c:v>122.47</c:v>
                </c:pt>
                <c:pt idx="555">
                  <c:v>104.52</c:v>
                </c:pt>
                <c:pt idx="556">
                  <c:v>93.376999999999995</c:v>
                </c:pt>
                <c:pt idx="557">
                  <c:v>117.64</c:v>
                </c:pt>
                <c:pt idx="558">
                  <c:v>128.5</c:v>
                </c:pt>
                <c:pt idx="559">
                  <c:v>120.25</c:v>
                </c:pt>
                <c:pt idx="560">
                  <c:v>109</c:v>
                </c:pt>
                <c:pt idx="561">
                  <c:v>88.350999999999999</c:v>
                </c:pt>
                <c:pt idx="562">
                  <c:v>101.85</c:v>
                </c:pt>
                <c:pt idx="563">
                  <c:v>88.082999999999998</c:v>
                </c:pt>
                <c:pt idx="564">
                  <c:v>100.74</c:v>
                </c:pt>
                <c:pt idx="565">
                  <c:v>116.85</c:v>
                </c:pt>
                <c:pt idx="566">
                  <c:v>121.73</c:v>
                </c:pt>
                <c:pt idx="567">
                  <c:v>111.89</c:v>
                </c:pt>
                <c:pt idx="568">
                  <c:v>114.62</c:v>
                </c:pt>
                <c:pt idx="569">
                  <c:v>117.49</c:v>
                </c:pt>
                <c:pt idx="570">
                  <c:v>107.6</c:v>
                </c:pt>
                <c:pt idx="571">
                  <c:v>92.896000000000001</c:v>
                </c:pt>
                <c:pt idx="572">
                  <c:v>109.03</c:v>
                </c:pt>
                <c:pt idx="573">
                  <c:v>115.91</c:v>
                </c:pt>
                <c:pt idx="574">
                  <c:v>132.52000000000001</c:v>
                </c:pt>
                <c:pt idx="575">
                  <c:v>87.453000000000003</c:v>
                </c:pt>
                <c:pt idx="576">
                  <c:v>112.46</c:v>
                </c:pt>
                <c:pt idx="577">
                  <c:v>104.29</c:v>
                </c:pt>
                <c:pt idx="578">
                  <c:v>130.83000000000001</c:v>
                </c:pt>
                <c:pt idx="579">
                  <c:v>119.4</c:v>
                </c:pt>
                <c:pt idx="580">
                  <c:v>92.816000000000003</c:v>
                </c:pt>
                <c:pt idx="581">
                  <c:v>107.1</c:v>
                </c:pt>
                <c:pt idx="582">
                  <c:v>137.56</c:v>
                </c:pt>
                <c:pt idx="583">
                  <c:v>97.796000000000006</c:v>
                </c:pt>
                <c:pt idx="584">
                  <c:v>131.86000000000001</c:v>
                </c:pt>
                <c:pt idx="585">
                  <c:v>110.74</c:v>
                </c:pt>
                <c:pt idx="586">
                  <c:v>119.08</c:v>
                </c:pt>
                <c:pt idx="587">
                  <c:v>122.35</c:v>
                </c:pt>
                <c:pt idx="588">
                  <c:v>128.36000000000001</c:v>
                </c:pt>
                <c:pt idx="589">
                  <c:v>110.86</c:v>
                </c:pt>
                <c:pt idx="590">
                  <c:v>132.24</c:v>
                </c:pt>
                <c:pt idx="591">
                  <c:v>88.19</c:v>
                </c:pt>
                <c:pt idx="592">
                  <c:v>101.93</c:v>
                </c:pt>
                <c:pt idx="593">
                  <c:v>140.13</c:v>
                </c:pt>
                <c:pt idx="594">
                  <c:v>125.92</c:v>
                </c:pt>
                <c:pt idx="595">
                  <c:v>108.72</c:v>
                </c:pt>
                <c:pt idx="596">
                  <c:v>85.759</c:v>
                </c:pt>
                <c:pt idx="597">
                  <c:v>107.98</c:v>
                </c:pt>
                <c:pt idx="598">
                  <c:v>118.09</c:v>
                </c:pt>
                <c:pt idx="599">
                  <c:v>125.34</c:v>
                </c:pt>
                <c:pt idx="600">
                  <c:v>124.04</c:v>
                </c:pt>
                <c:pt idx="601">
                  <c:v>124.91</c:v>
                </c:pt>
                <c:pt idx="602">
                  <c:v>103.62</c:v>
                </c:pt>
                <c:pt idx="603">
                  <c:v>117.86</c:v>
                </c:pt>
                <c:pt idx="604">
                  <c:v>118.67</c:v>
                </c:pt>
                <c:pt idx="605">
                  <c:v>88.855999999999995</c:v>
                </c:pt>
                <c:pt idx="606">
                  <c:v>95.573999999999998</c:v>
                </c:pt>
                <c:pt idx="607">
                  <c:v>124.3</c:v>
                </c:pt>
                <c:pt idx="608">
                  <c:v>91.206000000000003</c:v>
                </c:pt>
                <c:pt idx="609">
                  <c:v>106.73</c:v>
                </c:pt>
                <c:pt idx="610">
                  <c:v>100.32</c:v>
                </c:pt>
                <c:pt idx="611">
                  <c:v>115.24</c:v>
                </c:pt>
                <c:pt idx="612">
                  <c:v>120.28</c:v>
                </c:pt>
                <c:pt idx="613">
                  <c:v>95.394000000000005</c:v>
                </c:pt>
                <c:pt idx="614">
                  <c:v>114.76</c:v>
                </c:pt>
                <c:pt idx="615">
                  <c:v>83.811999999999998</c:v>
                </c:pt>
                <c:pt idx="616">
                  <c:v>101.48</c:v>
                </c:pt>
                <c:pt idx="617">
                  <c:v>112.52</c:v>
                </c:pt>
                <c:pt idx="618">
                  <c:v>115.37</c:v>
                </c:pt>
                <c:pt idx="619">
                  <c:v>101.59</c:v>
                </c:pt>
                <c:pt idx="620">
                  <c:v>114.48</c:v>
                </c:pt>
                <c:pt idx="621">
                  <c:v>96.331999999999994</c:v>
                </c:pt>
                <c:pt idx="622">
                  <c:v>123.45</c:v>
                </c:pt>
                <c:pt idx="623">
                  <c:v>112.23</c:v>
                </c:pt>
                <c:pt idx="624">
                  <c:v>89.15</c:v>
                </c:pt>
                <c:pt idx="625">
                  <c:v>100.12</c:v>
                </c:pt>
                <c:pt idx="626">
                  <c:v>135.75</c:v>
                </c:pt>
                <c:pt idx="627">
                  <c:v>107.07</c:v>
                </c:pt>
                <c:pt idx="628">
                  <c:v>98.468999999999994</c:v>
                </c:pt>
                <c:pt idx="629">
                  <c:v>107.27</c:v>
                </c:pt>
                <c:pt idx="630">
                  <c:v>84.625</c:v>
                </c:pt>
                <c:pt idx="631">
                  <c:v>63.936999999999998</c:v>
                </c:pt>
                <c:pt idx="632">
                  <c:v>66.361999999999995</c:v>
                </c:pt>
                <c:pt idx="633">
                  <c:v>129.69</c:v>
                </c:pt>
                <c:pt idx="634">
                  <c:v>127.92</c:v>
                </c:pt>
                <c:pt idx="635">
                  <c:v>116.84</c:v>
                </c:pt>
                <c:pt idx="636">
                  <c:v>107.02</c:v>
                </c:pt>
                <c:pt idx="637">
                  <c:v>100.38</c:v>
                </c:pt>
                <c:pt idx="638">
                  <c:v>133.79</c:v>
                </c:pt>
                <c:pt idx="639">
                  <c:v>115.58</c:v>
                </c:pt>
                <c:pt idx="640">
                  <c:v>73.938000000000002</c:v>
                </c:pt>
                <c:pt idx="641">
                  <c:v>105.11</c:v>
                </c:pt>
                <c:pt idx="642">
                  <c:v>86.441999999999993</c:v>
                </c:pt>
                <c:pt idx="643">
                  <c:v>112.06</c:v>
                </c:pt>
                <c:pt idx="644">
                  <c:v>105.73</c:v>
                </c:pt>
                <c:pt idx="645">
                  <c:v>90.92</c:v>
                </c:pt>
                <c:pt idx="646">
                  <c:v>116.94</c:v>
                </c:pt>
                <c:pt idx="647">
                  <c:v>109.05</c:v>
                </c:pt>
                <c:pt idx="648">
                  <c:v>117.55</c:v>
                </c:pt>
                <c:pt idx="649">
                  <c:v>114.52</c:v>
                </c:pt>
                <c:pt idx="650">
                  <c:v>117.74</c:v>
                </c:pt>
                <c:pt idx="651">
                  <c:v>97.739000000000004</c:v>
                </c:pt>
                <c:pt idx="652">
                  <c:v>101.9</c:v>
                </c:pt>
                <c:pt idx="653">
                  <c:v>87.805000000000007</c:v>
                </c:pt>
                <c:pt idx="654">
                  <c:v>123.7</c:v>
                </c:pt>
                <c:pt idx="655">
                  <c:v>98.048000000000002</c:v>
                </c:pt>
                <c:pt idx="656">
                  <c:v>100.46</c:v>
                </c:pt>
                <c:pt idx="657">
                  <c:v>108.72</c:v>
                </c:pt>
                <c:pt idx="658">
                  <c:v>101.72</c:v>
                </c:pt>
                <c:pt idx="659">
                  <c:v>103.64</c:v>
                </c:pt>
                <c:pt idx="660">
                  <c:v>88.37</c:v>
                </c:pt>
                <c:pt idx="661">
                  <c:v>93.287000000000006</c:v>
                </c:pt>
                <c:pt idx="662">
                  <c:v>119.86</c:v>
                </c:pt>
                <c:pt idx="663">
                  <c:v>90.555999999999997</c:v>
                </c:pt>
                <c:pt idx="664">
                  <c:v>96.11</c:v>
                </c:pt>
                <c:pt idx="665">
                  <c:v>91.652000000000001</c:v>
                </c:pt>
                <c:pt idx="666">
                  <c:v>146</c:v>
                </c:pt>
                <c:pt idx="667">
                  <c:v>104.03</c:v>
                </c:pt>
                <c:pt idx="668">
                  <c:v>110.71</c:v>
                </c:pt>
                <c:pt idx="669">
                  <c:v>117.93</c:v>
                </c:pt>
                <c:pt idx="670">
                  <c:v>109.42</c:v>
                </c:pt>
                <c:pt idx="671">
                  <c:v>118.51</c:v>
                </c:pt>
                <c:pt idx="672">
                  <c:v>136.96</c:v>
                </c:pt>
                <c:pt idx="673">
                  <c:v>97.659000000000006</c:v>
                </c:pt>
                <c:pt idx="674">
                  <c:v>99.744</c:v>
                </c:pt>
                <c:pt idx="675">
                  <c:v>104.16</c:v>
                </c:pt>
                <c:pt idx="676">
                  <c:v>101.16</c:v>
                </c:pt>
                <c:pt idx="677">
                  <c:v>99.117000000000004</c:v>
                </c:pt>
                <c:pt idx="678">
                  <c:v>95.113</c:v>
                </c:pt>
                <c:pt idx="679">
                  <c:v>90.507999999999996</c:v>
                </c:pt>
                <c:pt idx="680">
                  <c:v>100.83</c:v>
                </c:pt>
                <c:pt idx="681">
                  <c:v>86.715000000000003</c:v>
                </c:pt>
                <c:pt idx="682">
                  <c:v>94.070999999999998</c:v>
                </c:pt>
                <c:pt idx="683">
                  <c:v>105.21</c:v>
                </c:pt>
                <c:pt idx="684">
                  <c:v>108.85</c:v>
                </c:pt>
                <c:pt idx="685">
                  <c:v>112.85</c:v>
                </c:pt>
                <c:pt idx="686">
                  <c:v>99.882000000000005</c:v>
                </c:pt>
                <c:pt idx="687">
                  <c:v>81.180999999999997</c:v>
                </c:pt>
                <c:pt idx="688">
                  <c:v>84.786000000000001</c:v>
                </c:pt>
                <c:pt idx="689">
                  <c:v>86.98</c:v>
                </c:pt>
                <c:pt idx="690">
                  <c:v>75.611000000000004</c:v>
                </c:pt>
                <c:pt idx="691">
                  <c:v>98.045000000000002</c:v>
                </c:pt>
                <c:pt idx="692">
                  <c:v>88.231999999999999</c:v>
                </c:pt>
                <c:pt idx="693">
                  <c:v>86.326999999999998</c:v>
                </c:pt>
                <c:pt idx="694">
                  <c:v>107.29</c:v>
                </c:pt>
                <c:pt idx="695">
                  <c:v>92.540999999999997</c:v>
                </c:pt>
                <c:pt idx="696">
                  <c:v>90.863</c:v>
                </c:pt>
                <c:pt idx="697">
                  <c:v>103.2</c:v>
                </c:pt>
                <c:pt idx="698">
                  <c:v>91.382999999999996</c:v>
                </c:pt>
                <c:pt idx="699">
                  <c:v>100.92</c:v>
                </c:pt>
                <c:pt idx="700">
                  <c:v>96.97</c:v>
                </c:pt>
                <c:pt idx="701">
                  <c:v>97.188999999999993</c:v>
                </c:pt>
                <c:pt idx="702">
                  <c:v>100.39</c:v>
                </c:pt>
                <c:pt idx="703">
                  <c:v>80.778000000000006</c:v>
                </c:pt>
                <c:pt idx="704">
                  <c:v>98.278000000000006</c:v>
                </c:pt>
                <c:pt idx="705">
                  <c:v>84.840999999999994</c:v>
                </c:pt>
                <c:pt idx="706">
                  <c:v>74.480999999999995</c:v>
                </c:pt>
                <c:pt idx="707">
                  <c:v>76.263000000000005</c:v>
                </c:pt>
                <c:pt idx="708">
                  <c:v>94.263000000000005</c:v>
                </c:pt>
                <c:pt idx="709">
                  <c:v>124.86</c:v>
                </c:pt>
                <c:pt idx="710">
                  <c:v>108.27</c:v>
                </c:pt>
                <c:pt idx="711">
                  <c:v>112.57</c:v>
                </c:pt>
                <c:pt idx="712">
                  <c:v>95.515000000000001</c:v>
                </c:pt>
                <c:pt idx="713">
                  <c:v>106.86</c:v>
                </c:pt>
                <c:pt idx="714">
                  <c:v>110.15</c:v>
                </c:pt>
                <c:pt idx="715">
                  <c:v>113.95</c:v>
                </c:pt>
                <c:pt idx="716">
                  <c:v>126.86</c:v>
                </c:pt>
                <c:pt idx="717">
                  <c:v>99.728999999999999</c:v>
                </c:pt>
                <c:pt idx="718">
                  <c:v>106.35</c:v>
                </c:pt>
                <c:pt idx="719">
                  <c:v>111.34</c:v>
                </c:pt>
                <c:pt idx="720">
                  <c:v>108.25</c:v>
                </c:pt>
                <c:pt idx="721">
                  <c:v>110.79</c:v>
                </c:pt>
                <c:pt idx="722">
                  <c:v>87.599000000000004</c:v>
                </c:pt>
                <c:pt idx="723">
                  <c:v>129.16999999999999</c:v>
                </c:pt>
                <c:pt idx="724">
                  <c:v>89.126000000000005</c:v>
                </c:pt>
                <c:pt idx="725">
                  <c:v>98.349000000000004</c:v>
                </c:pt>
                <c:pt idx="726">
                  <c:v>98.638999999999996</c:v>
                </c:pt>
                <c:pt idx="727">
                  <c:v>101.1</c:v>
                </c:pt>
                <c:pt idx="728">
                  <c:v>92.295000000000002</c:v>
                </c:pt>
                <c:pt idx="729">
                  <c:v>87.543999999999997</c:v>
                </c:pt>
                <c:pt idx="730">
                  <c:v>82.906000000000006</c:v>
                </c:pt>
                <c:pt idx="731">
                  <c:v>101.88</c:v>
                </c:pt>
                <c:pt idx="732">
                  <c:v>110.81</c:v>
                </c:pt>
                <c:pt idx="733">
                  <c:v>77.174999999999997</c:v>
                </c:pt>
                <c:pt idx="734">
                  <c:v>90.412999999999997</c:v>
                </c:pt>
                <c:pt idx="735">
                  <c:v>116</c:v>
                </c:pt>
                <c:pt idx="736">
                  <c:v>91.665000000000006</c:v>
                </c:pt>
                <c:pt idx="737">
                  <c:v>98.492000000000004</c:v>
                </c:pt>
                <c:pt idx="738">
                  <c:v>129.22</c:v>
                </c:pt>
                <c:pt idx="739">
                  <c:v>74.611000000000004</c:v>
                </c:pt>
                <c:pt idx="740">
                  <c:v>96.853999999999999</c:v>
                </c:pt>
                <c:pt idx="741">
                  <c:v>106.67</c:v>
                </c:pt>
                <c:pt idx="742">
                  <c:v>91.617999999999995</c:v>
                </c:pt>
                <c:pt idx="743">
                  <c:v>93.694999999999993</c:v>
                </c:pt>
                <c:pt idx="744">
                  <c:v>82.510999999999996</c:v>
                </c:pt>
                <c:pt idx="745">
                  <c:v>77.768000000000001</c:v>
                </c:pt>
                <c:pt idx="746">
                  <c:v>111.59</c:v>
                </c:pt>
                <c:pt idx="747">
                  <c:v>82.986000000000004</c:v>
                </c:pt>
                <c:pt idx="748">
                  <c:v>88.406999999999996</c:v>
                </c:pt>
                <c:pt idx="749">
                  <c:v>103.25</c:v>
                </c:pt>
                <c:pt idx="750">
                  <c:v>100.42</c:v>
                </c:pt>
                <c:pt idx="751">
                  <c:v>82.784000000000006</c:v>
                </c:pt>
                <c:pt idx="752">
                  <c:v>92.227999999999994</c:v>
                </c:pt>
                <c:pt idx="753">
                  <c:v>99.899000000000001</c:v>
                </c:pt>
                <c:pt idx="754">
                  <c:v>124.18</c:v>
                </c:pt>
                <c:pt idx="755">
                  <c:v>96.081000000000003</c:v>
                </c:pt>
                <c:pt idx="756">
                  <c:v>96.143000000000001</c:v>
                </c:pt>
                <c:pt idx="757">
                  <c:v>83.290999999999997</c:v>
                </c:pt>
                <c:pt idx="758">
                  <c:v>83.930999999999997</c:v>
                </c:pt>
                <c:pt idx="759">
                  <c:v>91.789000000000001</c:v>
                </c:pt>
                <c:pt idx="760">
                  <c:v>104.15</c:v>
                </c:pt>
                <c:pt idx="761">
                  <c:v>116.15</c:v>
                </c:pt>
                <c:pt idx="762">
                  <c:v>97.477000000000004</c:v>
                </c:pt>
                <c:pt idx="763">
                  <c:v>103.2</c:v>
                </c:pt>
                <c:pt idx="764">
                  <c:v>94.489000000000004</c:v>
                </c:pt>
                <c:pt idx="765">
                  <c:v>108.47</c:v>
                </c:pt>
                <c:pt idx="766">
                  <c:v>90.748999999999995</c:v>
                </c:pt>
                <c:pt idx="767">
                  <c:v>64.474999999999994</c:v>
                </c:pt>
                <c:pt idx="768">
                  <c:v>75.840999999999994</c:v>
                </c:pt>
                <c:pt idx="769">
                  <c:v>85.968999999999994</c:v>
                </c:pt>
                <c:pt idx="770">
                  <c:v>95.474000000000004</c:v>
                </c:pt>
                <c:pt idx="771">
                  <c:v>76.691000000000003</c:v>
                </c:pt>
                <c:pt idx="772">
                  <c:v>112.25</c:v>
                </c:pt>
                <c:pt idx="773">
                  <c:v>93.081999999999994</c:v>
                </c:pt>
                <c:pt idx="774">
                  <c:v>74.695999999999998</c:v>
                </c:pt>
                <c:pt idx="775">
                  <c:v>90.213999999999999</c:v>
                </c:pt>
                <c:pt idx="776">
                  <c:v>71.825999999999993</c:v>
                </c:pt>
                <c:pt idx="777">
                  <c:v>89.052999999999997</c:v>
                </c:pt>
                <c:pt idx="778">
                  <c:v>113.93</c:v>
                </c:pt>
                <c:pt idx="779">
                  <c:v>82.051000000000002</c:v>
                </c:pt>
                <c:pt idx="780">
                  <c:v>59.737000000000002</c:v>
                </c:pt>
                <c:pt idx="781">
                  <c:v>109.1</c:v>
                </c:pt>
                <c:pt idx="782">
                  <c:v>95.143000000000001</c:v>
                </c:pt>
                <c:pt idx="783">
                  <c:v>91.09</c:v>
                </c:pt>
                <c:pt idx="784">
                  <c:v>78.397000000000006</c:v>
                </c:pt>
                <c:pt idx="785">
                  <c:v>86.769000000000005</c:v>
                </c:pt>
                <c:pt idx="786">
                  <c:v>105.98</c:v>
                </c:pt>
                <c:pt idx="787">
                  <c:v>83.278999999999996</c:v>
                </c:pt>
                <c:pt idx="788">
                  <c:v>107.69</c:v>
                </c:pt>
                <c:pt idx="789">
                  <c:v>97.043000000000006</c:v>
                </c:pt>
                <c:pt idx="790">
                  <c:v>81.736999999999995</c:v>
                </c:pt>
                <c:pt idx="791">
                  <c:v>78.960999999999999</c:v>
                </c:pt>
                <c:pt idx="792">
                  <c:v>85.256</c:v>
                </c:pt>
                <c:pt idx="793">
                  <c:v>94.691999999999993</c:v>
                </c:pt>
                <c:pt idx="794">
                  <c:v>113</c:v>
                </c:pt>
                <c:pt idx="795">
                  <c:v>110.49</c:v>
                </c:pt>
                <c:pt idx="796">
                  <c:v>92.265000000000001</c:v>
                </c:pt>
                <c:pt idx="797">
                  <c:v>68.356999999999999</c:v>
                </c:pt>
                <c:pt idx="798">
                  <c:v>89.126000000000005</c:v>
                </c:pt>
                <c:pt idx="799">
                  <c:v>96.927999999999997</c:v>
                </c:pt>
                <c:pt idx="800">
                  <c:v>65.820999999999998</c:v>
                </c:pt>
                <c:pt idx="801">
                  <c:v>88.126000000000005</c:v>
                </c:pt>
                <c:pt idx="802">
                  <c:v>88.738</c:v>
                </c:pt>
                <c:pt idx="803">
                  <c:v>118.16</c:v>
                </c:pt>
                <c:pt idx="804">
                  <c:v>79.525999999999996</c:v>
                </c:pt>
                <c:pt idx="805">
                  <c:v>89.22</c:v>
                </c:pt>
                <c:pt idx="806">
                  <c:v>78.075000000000003</c:v>
                </c:pt>
                <c:pt idx="807">
                  <c:v>101.6</c:v>
                </c:pt>
                <c:pt idx="808">
                  <c:v>72.192999999999998</c:v>
                </c:pt>
                <c:pt idx="809">
                  <c:v>84.465000000000003</c:v>
                </c:pt>
                <c:pt idx="810">
                  <c:v>82.331999999999994</c:v>
                </c:pt>
                <c:pt idx="811">
                  <c:v>93.055999999999997</c:v>
                </c:pt>
                <c:pt idx="812">
                  <c:v>116.3</c:v>
                </c:pt>
                <c:pt idx="813">
                  <c:v>69.620999999999995</c:v>
                </c:pt>
                <c:pt idx="814">
                  <c:v>82.082999999999998</c:v>
                </c:pt>
                <c:pt idx="815">
                  <c:v>86.962999999999994</c:v>
                </c:pt>
                <c:pt idx="816">
                  <c:v>93.46</c:v>
                </c:pt>
                <c:pt idx="817">
                  <c:v>63.465000000000003</c:v>
                </c:pt>
                <c:pt idx="818">
                  <c:v>101.89</c:v>
                </c:pt>
                <c:pt idx="819">
                  <c:v>94.138999999999996</c:v>
                </c:pt>
                <c:pt idx="820">
                  <c:v>83.247</c:v>
                </c:pt>
                <c:pt idx="821">
                  <c:v>114.37</c:v>
                </c:pt>
                <c:pt idx="822">
                  <c:v>98.685000000000002</c:v>
                </c:pt>
                <c:pt idx="823">
                  <c:v>96.504000000000005</c:v>
                </c:pt>
                <c:pt idx="824">
                  <c:v>82.850999999999999</c:v>
                </c:pt>
                <c:pt idx="825">
                  <c:v>81.379000000000005</c:v>
                </c:pt>
                <c:pt idx="826">
                  <c:v>107.36</c:v>
                </c:pt>
                <c:pt idx="827">
                  <c:v>115.26</c:v>
                </c:pt>
                <c:pt idx="828">
                  <c:v>89.611000000000004</c:v>
                </c:pt>
                <c:pt idx="829">
                  <c:v>89.813999999999993</c:v>
                </c:pt>
                <c:pt idx="830">
                  <c:v>88.53</c:v>
                </c:pt>
                <c:pt idx="831">
                  <c:v>120.26</c:v>
                </c:pt>
                <c:pt idx="832">
                  <c:v>84.76</c:v>
                </c:pt>
                <c:pt idx="833">
                  <c:v>99.741</c:v>
                </c:pt>
                <c:pt idx="834">
                  <c:v>110.71</c:v>
                </c:pt>
                <c:pt idx="835">
                  <c:v>89.688999999999993</c:v>
                </c:pt>
                <c:pt idx="836">
                  <c:v>112.8</c:v>
                </c:pt>
                <c:pt idx="837">
                  <c:v>84.099000000000004</c:v>
                </c:pt>
                <c:pt idx="838">
                  <c:v>82.257000000000005</c:v>
                </c:pt>
                <c:pt idx="839">
                  <c:v>74.489999999999995</c:v>
                </c:pt>
                <c:pt idx="840">
                  <c:v>111.04</c:v>
                </c:pt>
                <c:pt idx="841">
                  <c:v>91.852999999999994</c:v>
                </c:pt>
                <c:pt idx="842">
                  <c:v>111.63</c:v>
                </c:pt>
                <c:pt idx="843">
                  <c:v>94.637</c:v>
                </c:pt>
                <c:pt idx="844">
                  <c:v>80.751000000000005</c:v>
                </c:pt>
                <c:pt idx="845">
                  <c:v>80.049000000000007</c:v>
                </c:pt>
                <c:pt idx="846">
                  <c:v>75.025000000000006</c:v>
                </c:pt>
                <c:pt idx="847">
                  <c:v>94.108999999999995</c:v>
                </c:pt>
                <c:pt idx="848">
                  <c:v>92.447000000000003</c:v>
                </c:pt>
                <c:pt idx="849">
                  <c:v>85.896000000000001</c:v>
                </c:pt>
                <c:pt idx="850">
                  <c:v>117.06</c:v>
                </c:pt>
                <c:pt idx="851">
                  <c:v>94.498999999999995</c:v>
                </c:pt>
                <c:pt idx="852">
                  <c:v>98.793000000000006</c:v>
                </c:pt>
                <c:pt idx="853">
                  <c:v>64.346999999999994</c:v>
                </c:pt>
                <c:pt idx="854">
                  <c:v>78.980999999999995</c:v>
                </c:pt>
                <c:pt idx="855">
                  <c:v>81.257000000000005</c:v>
                </c:pt>
                <c:pt idx="856">
                  <c:v>93.33</c:v>
                </c:pt>
                <c:pt idx="857">
                  <c:v>84.463999999999999</c:v>
                </c:pt>
                <c:pt idx="858">
                  <c:v>93.683999999999997</c:v>
                </c:pt>
                <c:pt idx="859">
                  <c:v>85.977999999999994</c:v>
                </c:pt>
                <c:pt idx="860">
                  <c:v>102.58</c:v>
                </c:pt>
                <c:pt idx="861">
                  <c:v>103.84</c:v>
                </c:pt>
                <c:pt idx="862">
                  <c:v>74.287999999999997</c:v>
                </c:pt>
                <c:pt idx="863">
                  <c:v>86.945999999999998</c:v>
                </c:pt>
                <c:pt idx="864">
                  <c:v>112.06</c:v>
                </c:pt>
                <c:pt idx="865">
                  <c:v>90.18</c:v>
                </c:pt>
                <c:pt idx="866">
                  <c:v>73.305000000000007</c:v>
                </c:pt>
                <c:pt idx="867">
                  <c:v>80.831000000000003</c:v>
                </c:pt>
                <c:pt idx="868">
                  <c:v>137.54</c:v>
                </c:pt>
                <c:pt idx="869">
                  <c:v>105.42</c:v>
                </c:pt>
                <c:pt idx="870">
                  <c:v>91.539000000000001</c:v>
                </c:pt>
                <c:pt idx="871">
                  <c:v>112.73</c:v>
                </c:pt>
                <c:pt idx="872">
                  <c:v>95.003</c:v>
                </c:pt>
                <c:pt idx="873">
                  <c:v>82.811000000000007</c:v>
                </c:pt>
                <c:pt idx="874">
                  <c:v>85.701999999999998</c:v>
                </c:pt>
                <c:pt idx="875">
                  <c:v>82.572000000000003</c:v>
                </c:pt>
                <c:pt idx="876">
                  <c:v>78.108999999999995</c:v>
                </c:pt>
                <c:pt idx="877">
                  <c:v>89.575000000000003</c:v>
                </c:pt>
                <c:pt idx="878">
                  <c:v>87.635000000000005</c:v>
                </c:pt>
                <c:pt idx="879">
                  <c:v>97.537999999999997</c:v>
                </c:pt>
                <c:pt idx="880">
                  <c:v>81.278000000000006</c:v>
                </c:pt>
                <c:pt idx="881">
                  <c:v>110.4</c:v>
                </c:pt>
                <c:pt idx="882">
                  <c:v>71.290000000000006</c:v>
                </c:pt>
                <c:pt idx="883">
                  <c:v>89.013999999999996</c:v>
                </c:pt>
                <c:pt idx="884">
                  <c:v>99.037999999999997</c:v>
                </c:pt>
                <c:pt idx="885">
                  <c:v>105.17</c:v>
                </c:pt>
                <c:pt idx="886">
                  <c:v>59.305</c:v>
                </c:pt>
                <c:pt idx="887">
                  <c:v>83.47</c:v>
                </c:pt>
                <c:pt idx="888">
                  <c:v>71.55</c:v>
                </c:pt>
                <c:pt idx="889">
                  <c:v>108.8</c:v>
                </c:pt>
                <c:pt idx="890">
                  <c:v>85.260999999999996</c:v>
                </c:pt>
                <c:pt idx="891">
                  <c:v>86.259</c:v>
                </c:pt>
                <c:pt idx="892">
                  <c:v>81.094999999999999</c:v>
                </c:pt>
                <c:pt idx="893">
                  <c:v>90.003</c:v>
                </c:pt>
                <c:pt idx="894">
                  <c:v>99.456000000000003</c:v>
                </c:pt>
                <c:pt idx="895">
                  <c:v>92.933000000000007</c:v>
                </c:pt>
                <c:pt idx="896">
                  <c:v>84.8</c:v>
                </c:pt>
                <c:pt idx="897">
                  <c:v>71.460999999999999</c:v>
                </c:pt>
                <c:pt idx="898">
                  <c:v>88.201999999999998</c:v>
                </c:pt>
                <c:pt idx="899">
                  <c:v>96.414000000000001</c:v>
                </c:pt>
                <c:pt idx="900">
                  <c:v>79.971999999999994</c:v>
                </c:pt>
                <c:pt idx="901">
                  <c:v>64.751000000000005</c:v>
                </c:pt>
                <c:pt idx="902">
                  <c:v>71.474999999999994</c:v>
                </c:pt>
                <c:pt idx="903">
                  <c:v>74.296000000000006</c:v>
                </c:pt>
                <c:pt idx="904">
                  <c:v>94.614000000000004</c:v>
                </c:pt>
                <c:pt idx="905">
                  <c:v>82.650999999999996</c:v>
                </c:pt>
                <c:pt idx="906">
                  <c:v>104.11</c:v>
                </c:pt>
                <c:pt idx="907">
                  <c:v>108.15</c:v>
                </c:pt>
                <c:pt idx="908">
                  <c:v>70.411000000000001</c:v>
                </c:pt>
                <c:pt idx="909">
                  <c:v>94.331000000000003</c:v>
                </c:pt>
                <c:pt idx="910">
                  <c:v>97.022000000000006</c:v>
                </c:pt>
                <c:pt idx="911">
                  <c:v>81.427999999999997</c:v>
                </c:pt>
                <c:pt idx="912">
                  <c:v>92.641000000000005</c:v>
                </c:pt>
                <c:pt idx="913">
                  <c:v>84.936000000000007</c:v>
                </c:pt>
                <c:pt idx="914">
                  <c:v>111.57</c:v>
                </c:pt>
                <c:pt idx="915">
                  <c:v>108.73</c:v>
                </c:pt>
                <c:pt idx="916">
                  <c:v>91.900999999999996</c:v>
                </c:pt>
                <c:pt idx="917">
                  <c:v>80.989000000000004</c:v>
                </c:pt>
                <c:pt idx="918">
                  <c:v>82.679000000000002</c:v>
                </c:pt>
                <c:pt idx="919">
                  <c:v>92.418999999999997</c:v>
                </c:pt>
                <c:pt idx="920">
                  <c:v>86.662999999999997</c:v>
                </c:pt>
                <c:pt idx="921">
                  <c:v>78.739000000000004</c:v>
                </c:pt>
                <c:pt idx="922">
                  <c:v>125.74</c:v>
                </c:pt>
                <c:pt idx="923">
                  <c:v>107.8</c:v>
                </c:pt>
                <c:pt idx="924">
                  <c:v>108.7</c:v>
                </c:pt>
                <c:pt idx="925">
                  <c:v>101.39</c:v>
                </c:pt>
                <c:pt idx="926">
                  <c:v>78.73</c:v>
                </c:pt>
                <c:pt idx="927">
                  <c:v>90.442999999999998</c:v>
                </c:pt>
                <c:pt idx="928">
                  <c:v>98.629000000000005</c:v>
                </c:pt>
                <c:pt idx="929">
                  <c:v>76.876000000000005</c:v>
                </c:pt>
                <c:pt idx="930">
                  <c:v>97.141999999999996</c:v>
                </c:pt>
                <c:pt idx="931">
                  <c:v>104.35</c:v>
                </c:pt>
                <c:pt idx="932">
                  <c:v>76.168999999999997</c:v>
                </c:pt>
                <c:pt idx="933">
                  <c:v>95.691999999999993</c:v>
                </c:pt>
                <c:pt idx="934">
                  <c:v>94.284000000000006</c:v>
                </c:pt>
                <c:pt idx="935">
                  <c:v>87.338999999999999</c:v>
                </c:pt>
                <c:pt idx="936">
                  <c:v>70.802999999999997</c:v>
                </c:pt>
                <c:pt idx="937">
                  <c:v>80.447999999999993</c:v>
                </c:pt>
                <c:pt idx="938">
                  <c:v>103.76</c:v>
                </c:pt>
                <c:pt idx="939">
                  <c:v>107.14</c:v>
                </c:pt>
                <c:pt idx="940">
                  <c:v>88.984999999999999</c:v>
                </c:pt>
                <c:pt idx="941">
                  <c:v>97.03</c:v>
                </c:pt>
                <c:pt idx="942">
                  <c:v>98.722999999999999</c:v>
                </c:pt>
                <c:pt idx="943">
                  <c:v>87.387</c:v>
                </c:pt>
                <c:pt idx="944">
                  <c:v>85.734999999999999</c:v>
                </c:pt>
                <c:pt idx="945">
                  <c:v>83.808000000000007</c:v>
                </c:pt>
                <c:pt idx="946">
                  <c:v>65.819000000000003</c:v>
                </c:pt>
                <c:pt idx="947">
                  <c:v>68.887</c:v>
                </c:pt>
                <c:pt idx="948">
                  <c:v>94.293999999999997</c:v>
                </c:pt>
                <c:pt idx="949">
                  <c:v>99.155000000000001</c:v>
                </c:pt>
                <c:pt idx="950">
                  <c:v>90.593999999999994</c:v>
                </c:pt>
                <c:pt idx="951">
                  <c:v>85.933999999999997</c:v>
                </c:pt>
                <c:pt idx="952">
                  <c:v>92.933000000000007</c:v>
                </c:pt>
                <c:pt idx="953">
                  <c:v>81.849000000000004</c:v>
                </c:pt>
                <c:pt idx="954">
                  <c:v>93.825999999999993</c:v>
                </c:pt>
                <c:pt idx="955">
                  <c:v>95.495999999999995</c:v>
                </c:pt>
                <c:pt idx="956">
                  <c:v>119.81</c:v>
                </c:pt>
                <c:pt idx="957">
                  <c:v>89.793999999999997</c:v>
                </c:pt>
                <c:pt idx="958">
                  <c:v>77.81</c:v>
                </c:pt>
                <c:pt idx="959">
                  <c:v>67.308999999999997</c:v>
                </c:pt>
                <c:pt idx="960">
                  <c:v>86.108000000000004</c:v>
                </c:pt>
                <c:pt idx="961">
                  <c:v>87.441000000000003</c:v>
                </c:pt>
                <c:pt idx="962">
                  <c:v>107.11</c:v>
                </c:pt>
                <c:pt idx="963">
                  <c:v>90.272000000000006</c:v>
                </c:pt>
                <c:pt idx="964">
                  <c:v>94.334999999999994</c:v>
                </c:pt>
                <c:pt idx="965">
                  <c:v>71.734999999999999</c:v>
                </c:pt>
                <c:pt idx="966">
                  <c:v>85.89</c:v>
                </c:pt>
                <c:pt idx="967">
                  <c:v>85.221999999999994</c:v>
                </c:pt>
                <c:pt idx="968">
                  <c:v>98.915999999999997</c:v>
                </c:pt>
                <c:pt idx="969">
                  <c:v>94.043999999999997</c:v>
                </c:pt>
                <c:pt idx="970">
                  <c:v>94.762</c:v>
                </c:pt>
                <c:pt idx="971">
                  <c:v>95.488</c:v>
                </c:pt>
                <c:pt idx="972">
                  <c:v>98.891000000000005</c:v>
                </c:pt>
                <c:pt idx="973">
                  <c:v>91.875</c:v>
                </c:pt>
                <c:pt idx="974">
                  <c:v>97.545000000000002</c:v>
                </c:pt>
                <c:pt idx="975">
                  <c:v>68.302999999999997</c:v>
                </c:pt>
                <c:pt idx="976">
                  <c:v>74.894999999999996</c:v>
                </c:pt>
                <c:pt idx="977">
                  <c:v>75.816000000000003</c:v>
                </c:pt>
                <c:pt idx="978">
                  <c:v>75.212000000000003</c:v>
                </c:pt>
                <c:pt idx="979">
                  <c:v>112.04</c:v>
                </c:pt>
                <c:pt idx="980">
                  <c:v>90.108999999999995</c:v>
                </c:pt>
                <c:pt idx="981">
                  <c:v>102.62</c:v>
                </c:pt>
                <c:pt idx="982">
                  <c:v>89.16</c:v>
                </c:pt>
                <c:pt idx="983">
                  <c:v>77.798000000000002</c:v>
                </c:pt>
                <c:pt idx="984">
                  <c:v>100.61</c:v>
                </c:pt>
                <c:pt idx="985">
                  <c:v>87.676000000000002</c:v>
                </c:pt>
                <c:pt idx="986">
                  <c:v>86.29</c:v>
                </c:pt>
                <c:pt idx="987">
                  <c:v>91.563000000000002</c:v>
                </c:pt>
                <c:pt idx="988">
                  <c:v>95.864999999999995</c:v>
                </c:pt>
                <c:pt idx="989">
                  <c:v>87.344999999999999</c:v>
                </c:pt>
                <c:pt idx="990">
                  <c:v>89.457999999999998</c:v>
                </c:pt>
                <c:pt idx="991">
                  <c:v>93.597999999999999</c:v>
                </c:pt>
                <c:pt idx="992">
                  <c:v>99.983999999999995</c:v>
                </c:pt>
                <c:pt idx="993">
                  <c:v>77.456000000000003</c:v>
                </c:pt>
                <c:pt idx="994">
                  <c:v>70.97</c:v>
                </c:pt>
                <c:pt idx="995">
                  <c:v>81.805000000000007</c:v>
                </c:pt>
                <c:pt idx="996">
                  <c:v>106.76</c:v>
                </c:pt>
                <c:pt idx="997">
                  <c:v>108.54</c:v>
                </c:pt>
                <c:pt idx="998">
                  <c:v>102.33</c:v>
                </c:pt>
                <c:pt idx="999">
                  <c:v>80.903999999999996</c:v>
                </c:pt>
                <c:pt idx="1000">
                  <c:v>111.25</c:v>
                </c:pt>
                <c:pt idx="1001">
                  <c:v>95.126999999999995</c:v>
                </c:pt>
                <c:pt idx="1002">
                  <c:v>79.2</c:v>
                </c:pt>
                <c:pt idx="1003">
                  <c:v>79.216999999999999</c:v>
                </c:pt>
                <c:pt idx="1004">
                  <c:v>76.570999999999998</c:v>
                </c:pt>
                <c:pt idx="1005">
                  <c:v>76.631</c:v>
                </c:pt>
                <c:pt idx="1006">
                  <c:v>91.775999999999996</c:v>
                </c:pt>
                <c:pt idx="1007">
                  <c:v>70.894000000000005</c:v>
                </c:pt>
                <c:pt idx="1008">
                  <c:v>93.036000000000001</c:v>
                </c:pt>
                <c:pt idx="1009">
                  <c:v>79.77</c:v>
                </c:pt>
                <c:pt idx="1010">
                  <c:v>81.004999999999995</c:v>
                </c:pt>
                <c:pt idx="1011">
                  <c:v>83.88</c:v>
                </c:pt>
                <c:pt idx="1012">
                  <c:v>86.087000000000003</c:v>
                </c:pt>
                <c:pt idx="1013">
                  <c:v>65.844999999999999</c:v>
                </c:pt>
                <c:pt idx="1014">
                  <c:v>59.703000000000003</c:v>
                </c:pt>
                <c:pt idx="1015">
                  <c:v>68.369</c:v>
                </c:pt>
                <c:pt idx="1016">
                  <c:v>85.531999999999996</c:v>
                </c:pt>
                <c:pt idx="1017">
                  <c:v>65.492000000000004</c:v>
                </c:pt>
                <c:pt idx="1018">
                  <c:v>93.183000000000007</c:v>
                </c:pt>
                <c:pt idx="1019">
                  <c:v>78.498000000000005</c:v>
                </c:pt>
                <c:pt idx="1020">
                  <c:v>83.414000000000001</c:v>
                </c:pt>
                <c:pt idx="1021">
                  <c:v>97.177999999999997</c:v>
                </c:pt>
                <c:pt idx="1022">
                  <c:v>84.316999999999993</c:v>
                </c:pt>
                <c:pt idx="1023">
                  <c:v>78.347999999999999</c:v>
                </c:pt>
                <c:pt idx="1024">
                  <c:v>72.739999999999995</c:v>
                </c:pt>
                <c:pt idx="1025">
                  <c:v>72.197000000000003</c:v>
                </c:pt>
                <c:pt idx="1026">
                  <c:v>81.78</c:v>
                </c:pt>
                <c:pt idx="1027">
                  <c:v>100.87</c:v>
                </c:pt>
                <c:pt idx="1028">
                  <c:v>97.561000000000007</c:v>
                </c:pt>
                <c:pt idx="1029">
                  <c:v>90.191999999999993</c:v>
                </c:pt>
                <c:pt idx="1030">
                  <c:v>87.778999999999996</c:v>
                </c:pt>
                <c:pt idx="1031">
                  <c:v>81.373999999999995</c:v>
                </c:pt>
                <c:pt idx="1032">
                  <c:v>78.983999999999995</c:v>
                </c:pt>
                <c:pt idx="1033">
                  <c:v>85.274000000000001</c:v>
                </c:pt>
                <c:pt idx="1034">
                  <c:v>61.962000000000003</c:v>
                </c:pt>
                <c:pt idx="1035">
                  <c:v>83.406000000000006</c:v>
                </c:pt>
                <c:pt idx="1036">
                  <c:v>68.542000000000002</c:v>
                </c:pt>
                <c:pt idx="1037">
                  <c:v>69.649000000000001</c:v>
                </c:pt>
                <c:pt idx="1038">
                  <c:v>92.004000000000005</c:v>
                </c:pt>
                <c:pt idx="1039">
                  <c:v>73.605999999999995</c:v>
                </c:pt>
                <c:pt idx="1040">
                  <c:v>101.74</c:v>
                </c:pt>
                <c:pt idx="1041">
                  <c:v>72.703000000000003</c:v>
                </c:pt>
                <c:pt idx="1042">
                  <c:v>79.875</c:v>
                </c:pt>
                <c:pt idx="1043">
                  <c:v>69.325000000000003</c:v>
                </c:pt>
                <c:pt idx="1044">
                  <c:v>98.74</c:v>
                </c:pt>
                <c:pt idx="1045">
                  <c:v>82.180999999999997</c:v>
                </c:pt>
                <c:pt idx="1046">
                  <c:v>82.992000000000004</c:v>
                </c:pt>
                <c:pt idx="1047">
                  <c:v>51.942999999999998</c:v>
                </c:pt>
                <c:pt idx="1048">
                  <c:v>87.262</c:v>
                </c:pt>
                <c:pt idx="1049">
                  <c:v>76.576999999999998</c:v>
                </c:pt>
                <c:pt idx="1050">
                  <c:v>85.424000000000007</c:v>
                </c:pt>
                <c:pt idx="1051">
                  <c:v>81.061000000000007</c:v>
                </c:pt>
                <c:pt idx="1052">
                  <c:v>60.128</c:v>
                </c:pt>
                <c:pt idx="1053">
                  <c:v>86.632000000000005</c:v>
                </c:pt>
                <c:pt idx="1054">
                  <c:v>80.573999999999998</c:v>
                </c:pt>
                <c:pt idx="1055">
                  <c:v>72.043000000000006</c:v>
                </c:pt>
                <c:pt idx="1056">
                  <c:v>80.605000000000004</c:v>
                </c:pt>
                <c:pt idx="1057">
                  <c:v>76.822000000000003</c:v>
                </c:pt>
                <c:pt idx="1058">
                  <c:v>73.754999999999995</c:v>
                </c:pt>
                <c:pt idx="1059">
                  <c:v>89.796999999999997</c:v>
                </c:pt>
                <c:pt idx="1060">
                  <c:v>104.13</c:v>
                </c:pt>
                <c:pt idx="1061">
                  <c:v>70.795000000000002</c:v>
                </c:pt>
                <c:pt idx="1062">
                  <c:v>81.132999999999996</c:v>
                </c:pt>
                <c:pt idx="1063">
                  <c:v>79.596000000000004</c:v>
                </c:pt>
                <c:pt idx="1064">
                  <c:v>84.289000000000001</c:v>
                </c:pt>
                <c:pt idx="1065">
                  <c:v>94.784000000000006</c:v>
                </c:pt>
                <c:pt idx="1066">
                  <c:v>75.438000000000002</c:v>
                </c:pt>
                <c:pt idx="1067">
                  <c:v>88.165999999999997</c:v>
                </c:pt>
                <c:pt idx="1068">
                  <c:v>66.921999999999997</c:v>
                </c:pt>
                <c:pt idx="1069">
                  <c:v>62.097999999999999</c:v>
                </c:pt>
                <c:pt idx="1070">
                  <c:v>79.771000000000001</c:v>
                </c:pt>
                <c:pt idx="1071">
                  <c:v>75.864999999999995</c:v>
                </c:pt>
                <c:pt idx="1072">
                  <c:v>95.248999999999995</c:v>
                </c:pt>
                <c:pt idx="1073">
                  <c:v>91.921999999999997</c:v>
                </c:pt>
                <c:pt idx="1074">
                  <c:v>80.031000000000006</c:v>
                </c:pt>
                <c:pt idx="1075">
                  <c:v>76.137</c:v>
                </c:pt>
                <c:pt idx="1076">
                  <c:v>78.012</c:v>
                </c:pt>
                <c:pt idx="1077">
                  <c:v>104.35</c:v>
                </c:pt>
                <c:pt idx="1078">
                  <c:v>76.539000000000001</c:v>
                </c:pt>
                <c:pt idx="1079">
                  <c:v>76.007999999999996</c:v>
                </c:pt>
                <c:pt idx="1080">
                  <c:v>85.620999999999995</c:v>
                </c:pt>
                <c:pt idx="1081">
                  <c:v>82.210999999999999</c:v>
                </c:pt>
                <c:pt idx="1082">
                  <c:v>94.155000000000001</c:v>
                </c:pt>
                <c:pt idx="1083">
                  <c:v>71.397000000000006</c:v>
                </c:pt>
                <c:pt idx="1084">
                  <c:v>74.108999999999995</c:v>
                </c:pt>
                <c:pt idx="1085">
                  <c:v>90.28</c:v>
                </c:pt>
                <c:pt idx="1086">
                  <c:v>77.882000000000005</c:v>
                </c:pt>
                <c:pt idx="1087">
                  <c:v>77.561000000000007</c:v>
                </c:pt>
                <c:pt idx="1088">
                  <c:v>81.978999999999999</c:v>
                </c:pt>
                <c:pt idx="1089">
                  <c:v>102.62</c:v>
                </c:pt>
                <c:pt idx="1090">
                  <c:v>60.991999999999997</c:v>
                </c:pt>
                <c:pt idx="1091">
                  <c:v>76.828999999999994</c:v>
                </c:pt>
                <c:pt idx="1092">
                  <c:v>68.441999999999993</c:v>
                </c:pt>
                <c:pt idx="1093">
                  <c:v>75.923000000000002</c:v>
                </c:pt>
                <c:pt idx="1094">
                  <c:v>71.905000000000001</c:v>
                </c:pt>
                <c:pt idx="1095">
                  <c:v>99.504000000000005</c:v>
                </c:pt>
                <c:pt idx="1096">
                  <c:v>105.59</c:v>
                </c:pt>
                <c:pt idx="1097">
                  <c:v>96.483000000000004</c:v>
                </c:pt>
                <c:pt idx="1098">
                  <c:v>86.924999999999997</c:v>
                </c:pt>
                <c:pt idx="1099">
                  <c:v>84.608000000000004</c:v>
                </c:pt>
                <c:pt idx="1100">
                  <c:v>85.147000000000006</c:v>
                </c:pt>
                <c:pt idx="1101">
                  <c:v>82.686999999999998</c:v>
                </c:pt>
                <c:pt idx="1102">
                  <c:v>75.02</c:v>
                </c:pt>
                <c:pt idx="1103">
                  <c:v>79.662000000000006</c:v>
                </c:pt>
                <c:pt idx="1104">
                  <c:v>93.320999999999998</c:v>
                </c:pt>
                <c:pt idx="1105">
                  <c:v>78.353999999999999</c:v>
                </c:pt>
                <c:pt idx="1106">
                  <c:v>86.855000000000004</c:v>
                </c:pt>
                <c:pt idx="1107">
                  <c:v>50.808</c:v>
                </c:pt>
                <c:pt idx="1108">
                  <c:v>76.738</c:v>
                </c:pt>
                <c:pt idx="1109">
                  <c:v>79.319999999999993</c:v>
                </c:pt>
                <c:pt idx="1110">
                  <c:v>69.787999999999997</c:v>
                </c:pt>
                <c:pt idx="1111">
                  <c:v>94.927000000000007</c:v>
                </c:pt>
                <c:pt idx="1112">
                  <c:v>85.388000000000005</c:v>
                </c:pt>
                <c:pt idx="1113">
                  <c:v>80.332999999999998</c:v>
                </c:pt>
                <c:pt idx="1114">
                  <c:v>79.099999999999994</c:v>
                </c:pt>
                <c:pt idx="1115">
                  <c:v>100.71</c:v>
                </c:pt>
                <c:pt idx="1116">
                  <c:v>71.054000000000002</c:v>
                </c:pt>
                <c:pt idx="1117">
                  <c:v>63.384</c:v>
                </c:pt>
                <c:pt idx="1118">
                  <c:v>88.081999999999994</c:v>
                </c:pt>
                <c:pt idx="1119">
                  <c:v>69.320999999999998</c:v>
                </c:pt>
                <c:pt idx="1120">
                  <c:v>87.629000000000005</c:v>
                </c:pt>
                <c:pt idx="1121">
                  <c:v>73.528999999999996</c:v>
                </c:pt>
                <c:pt idx="1122">
                  <c:v>59.109000000000002</c:v>
                </c:pt>
                <c:pt idx="1123">
                  <c:v>84.441999999999993</c:v>
                </c:pt>
                <c:pt idx="1124">
                  <c:v>67.915999999999997</c:v>
                </c:pt>
                <c:pt idx="1125">
                  <c:v>70.206999999999994</c:v>
                </c:pt>
                <c:pt idx="1126">
                  <c:v>88.459000000000003</c:v>
                </c:pt>
                <c:pt idx="1127">
                  <c:v>78.971000000000004</c:v>
                </c:pt>
                <c:pt idx="1128">
                  <c:v>84.441999999999993</c:v>
                </c:pt>
                <c:pt idx="1129">
                  <c:v>87.102000000000004</c:v>
                </c:pt>
                <c:pt idx="1130">
                  <c:v>61.512</c:v>
                </c:pt>
                <c:pt idx="1131">
                  <c:v>64.843999999999994</c:v>
                </c:pt>
                <c:pt idx="1132">
                  <c:v>84.528999999999996</c:v>
                </c:pt>
                <c:pt idx="1133">
                  <c:v>68.683999999999997</c:v>
                </c:pt>
                <c:pt idx="1134">
                  <c:v>76.623999999999995</c:v>
                </c:pt>
                <c:pt idx="1135">
                  <c:v>83.381</c:v>
                </c:pt>
                <c:pt idx="1136">
                  <c:v>66.707999999999998</c:v>
                </c:pt>
                <c:pt idx="1137">
                  <c:v>92.034999999999997</c:v>
                </c:pt>
                <c:pt idx="1138">
                  <c:v>80.929000000000002</c:v>
                </c:pt>
                <c:pt idx="1139">
                  <c:v>76.125</c:v>
                </c:pt>
                <c:pt idx="1140">
                  <c:v>95.888999999999996</c:v>
                </c:pt>
                <c:pt idx="1141">
                  <c:v>69.442999999999998</c:v>
                </c:pt>
                <c:pt idx="1142">
                  <c:v>83.926000000000002</c:v>
                </c:pt>
                <c:pt idx="1143">
                  <c:v>61.896999999999998</c:v>
                </c:pt>
                <c:pt idx="1144">
                  <c:v>80.265000000000001</c:v>
                </c:pt>
                <c:pt idx="1145">
                  <c:v>83.766999999999996</c:v>
                </c:pt>
                <c:pt idx="1146">
                  <c:v>82.885000000000005</c:v>
                </c:pt>
                <c:pt idx="1147">
                  <c:v>77.760999999999996</c:v>
                </c:pt>
                <c:pt idx="1148">
                  <c:v>84.748000000000005</c:v>
                </c:pt>
                <c:pt idx="1149">
                  <c:v>64.385000000000005</c:v>
                </c:pt>
                <c:pt idx="1150">
                  <c:v>99.606999999999999</c:v>
                </c:pt>
                <c:pt idx="1151">
                  <c:v>80.561999999999998</c:v>
                </c:pt>
                <c:pt idx="1152">
                  <c:v>87.757999999999996</c:v>
                </c:pt>
                <c:pt idx="1153">
                  <c:v>86.771000000000001</c:v>
                </c:pt>
                <c:pt idx="1154">
                  <c:v>80.453000000000003</c:v>
                </c:pt>
                <c:pt idx="1155">
                  <c:v>88.646000000000001</c:v>
                </c:pt>
                <c:pt idx="1156">
                  <c:v>63.113</c:v>
                </c:pt>
                <c:pt idx="1157">
                  <c:v>88.125</c:v>
                </c:pt>
                <c:pt idx="1158">
                  <c:v>80.891999999999996</c:v>
                </c:pt>
                <c:pt idx="1159">
                  <c:v>95.42</c:v>
                </c:pt>
                <c:pt idx="1160">
                  <c:v>84.403999999999996</c:v>
                </c:pt>
                <c:pt idx="1161">
                  <c:v>75.281999999999996</c:v>
                </c:pt>
                <c:pt idx="1162">
                  <c:v>114.03</c:v>
                </c:pt>
                <c:pt idx="1163">
                  <c:v>69.488</c:v>
                </c:pt>
                <c:pt idx="1164">
                  <c:v>69.69</c:v>
                </c:pt>
                <c:pt idx="1165">
                  <c:v>78.832999999999998</c:v>
                </c:pt>
                <c:pt idx="1166">
                  <c:v>67.387</c:v>
                </c:pt>
                <c:pt idx="1167">
                  <c:v>81.897999999999996</c:v>
                </c:pt>
                <c:pt idx="1168">
                  <c:v>72.942999999999998</c:v>
                </c:pt>
                <c:pt idx="1169">
                  <c:v>105.97</c:v>
                </c:pt>
                <c:pt idx="1170">
                  <c:v>73.186000000000007</c:v>
                </c:pt>
                <c:pt idx="1171">
                  <c:v>96.834999999999994</c:v>
                </c:pt>
                <c:pt idx="1172">
                  <c:v>89.302999999999997</c:v>
                </c:pt>
                <c:pt idx="1173">
                  <c:v>81.99</c:v>
                </c:pt>
                <c:pt idx="1174">
                  <c:v>83.355000000000004</c:v>
                </c:pt>
                <c:pt idx="1175">
                  <c:v>78.403000000000006</c:v>
                </c:pt>
                <c:pt idx="1176">
                  <c:v>91.816999999999993</c:v>
                </c:pt>
                <c:pt idx="1177">
                  <c:v>68.784000000000006</c:v>
                </c:pt>
                <c:pt idx="1178">
                  <c:v>102.56</c:v>
                </c:pt>
                <c:pt idx="1179">
                  <c:v>89.897000000000006</c:v>
                </c:pt>
                <c:pt idx="1180">
                  <c:v>84.947000000000003</c:v>
                </c:pt>
                <c:pt idx="1181">
                  <c:v>111.67</c:v>
                </c:pt>
                <c:pt idx="1182">
                  <c:v>76.909000000000006</c:v>
                </c:pt>
                <c:pt idx="1183">
                  <c:v>69.641999999999996</c:v>
                </c:pt>
                <c:pt idx="1184">
                  <c:v>83.867000000000004</c:v>
                </c:pt>
                <c:pt idx="1185">
                  <c:v>68.561000000000007</c:v>
                </c:pt>
                <c:pt idx="1186">
                  <c:v>84.936000000000007</c:v>
                </c:pt>
                <c:pt idx="1187">
                  <c:v>63.444000000000003</c:v>
                </c:pt>
                <c:pt idx="1188">
                  <c:v>72.707999999999998</c:v>
                </c:pt>
                <c:pt idx="1189">
                  <c:v>80.055000000000007</c:v>
                </c:pt>
                <c:pt idx="1190">
                  <c:v>76.531000000000006</c:v>
                </c:pt>
                <c:pt idx="1191">
                  <c:v>66.013999999999996</c:v>
                </c:pt>
                <c:pt idx="1192">
                  <c:v>80.563999999999993</c:v>
                </c:pt>
                <c:pt idx="1193">
                  <c:v>93.447999999999993</c:v>
                </c:pt>
                <c:pt idx="1194">
                  <c:v>79.596999999999994</c:v>
                </c:pt>
                <c:pt idx="1195">
                  <c:v>79.316000000000003</c:v>
                </c:pt>
                <c:pt idx="1196">
                  <c:v>101.94</c:v>
                </c:pt>
                <c:pt idx="1197">
                  <c:v>92.283000000000001</c:v>
                </c:pt>
                <c:pt idx="1198">
                  <c:v>93.563000000000002</c:v>
                </c:pt>
                <c:pt idx="1199">
                  <c:v>95.350999999999999</c:v>
                </c:pt>
                <c:pt idx="1200">
                  <c:v>65.27</c:v>
                </c:pt>
                <c:pt idx="1201">
                  <c:v>84.031999999999996</c:v>
                </c:pt>
                <c:pt idx="1202">
                  <c:v>88.141999999999996</c:v>
                </c:pt>
                <c:pt idx="1203">
                  <c:v>75.207999999999998</c:v>
                </c:pt>
                <c:pt idx="1204">
                  <c:v>71.152000000000001</c:v>
                </c:pt>
                <c:pt idx="1205">
                  <c:v>79.453000000000003</c:v>
                </c:pt>
                <c:pt idx="1206">
                  <c:v>77.007999999999996</c:v>
                </c:pt>
                <c:pt idx="1207">
                  <c:v>74.799000000000007</c:v>
                </c:pt>
                <c:pt idx="1208">
                  <c:v>92.656999999999996</c:v>
                </c:pt>
                <c:pt idx="1209">
                  <c:v>83.125</c:v>
                </c:pt>
                <c:pt idx="1210">
                  <c:v>74.896000000000001</c:v>
                </c:pt>
                <c:pt idx="1211">
                  <c:v>61.902999999999999</c:v>
                </c:pt>
                <c:pt idx="1212">
                  <c:v>90.37</c:v>
                </c:pt>
                <c:pt idx="1213">
                  <c:v>61.176000000000002</c:v>
                </c:pt>
                <c:pt idx="1214">
                  <c:v>90.593999999999994</c:v>
                </c:pt>
                <c:pt idx="1215">
                  <c:v>80.924999999999997</c:v>
                </c:pt>
                <c:pt idx="1216">
                  <c:v>72.382999999999996</c:v>
                </c:pt>
                <c:pt idx="1217">
                  <c:v>84.397000000000006</c:v>
                </c:pt>
                <c:pt idx="1218">
                  <c:v>84.968000000000004</c:v>
                </c:pt>
                <c:pt idx="1219">
                  <c:v>82.498000000000005</c:v>
                </c:pt>
                <c:pt idx="1220">
                  <c:v>88.887</c:v>
                </c:pt>
                <c:pt idx="1221">
                  <c:v>79.376999999999995</c:v>
                </c:pt>
                <c:pt idx="1222">
                  <c:v>66.641000000000005</c:v>
                </c:pt>
                <c:pt idx="1223">
                  <c:v>81.067999999999998</c:v>
                </c:pt>
                <c:pt idx="1224">
                  <c:v>79.930999999999997</c:v>
                </c:pt>
                <c:pt idx="1225">
                  <c:v>84.558999999999997</c:v>
                </c:pt>
                <c:pt idx="1226">
                  <c:v>73.444000000000003</c:v>
                </c:pt>
                <c:pt idx="1227">
                  <c:v>59.295000000000002</c:v>
                </c:pt>
                <c:pt idx="1228">
                  <c:v>99.483000000000004</c:v>
                </c:pt>
                <c:pt idx="1229">
                  <c:v>88.972999999999999</c:v>
                </c:pt>
                <c:pt idx="1230">
                  <c:v>76.731999999999999</c:v>
                </c:pt>
                <c:pt idx="1231">
                  <c:v>73.325999999999993</c:v>
                </c:pt>
                <c:pt idx="1232">
                  <c:v>84.123000000000005</c:v>
                </c:pt>
                <c:pt idx="1233">
                  <c:v>75.183000000000007</c:v>
                </c:pt>
                <c:pt idx="1234">
                  <c:v>69.494</c:v>
                </c:pt>
                <c:pt idx="1235">
                  <c:v>104.08</c:v>
                </c:pt>
                <c:pt idx="1236">
                  <c:v>77.555999999999997</c:v>
                </c:pt>
                <c:pt idx="1237">
                  <c:v>90.822999999999993</c:v>
                </c:pt>
                <c:pt idx="1238">
                  <c:v>68.927999999999997</c:v>
                </c:pt>
                <c:pt idx="1239">
                  <c:v>81.688000000000002</c:v>
                </c:pt>
                <c:pt idx="1240">
                  <c:v>85.096000000000004</c:v>
                </c:pt>
                <c:pt idx="1241">
                  <c:v>67.393000000000001</c:v>
                </c:pt>
                <c:pt idx="1242">
                  <c:v>84.938000000000002</c:v>
                </c:pt>
                <c:pt idx="1243">
                  <c:v>79.843999999999994</c:v>
                </c:pt>
                <c:pt idx="1244">
                  <c:v>99.887</c:v>
                </c:pt>
                <c:pt idx="1245">
                  <c:v>84.262</c:v>
                </c:pt>
                <c:pt idx="1246">
                  <c:v>96.528000000000006</c:v>
                </c:pt>
                <c:pt idx="1247">
                  <c:v>86.382999999999996</c:v>
                </c:pt>
                <c:pt idx="1248">
                  <c:v>80.31</c:v>
                </c:pt>
                <c:pt idx="1249">
                  <c:v>77.915000000000006</c:v>
                </c:pt>
                <c:pt idx="1250">
                  <c:v>65.352000000000004</c:v>
                </c:pt>
                <c:pt idx="1251">
                  <c:v>94.391000000000005</c:v>
                </c:pt>
                <c:pt idx="1252">
                  <c:v>87.195999999999998</c:v>
                </c:pt>
                <c:pt idx="1253">
                  <c:v>81.822000000000003</c:v>
                </c:pt>
                <c:pt idx="1254">
                  <c:v>90.093000000000004</c:v>
                </c:pt>
                <c:pt idx="1255">
                  <c:v>104.19</c:v>
                </c:pt>
                <c:pt idx="1256">
                  <c:v>104.12</c:v>
                </c:pt>
                <c:pt idx="1257">
                  <c:v>80.162999999999997</c:v>
                </c:pt>
                <c:pt idx="1258">
                  <c:v>86.744</c:v>
                </c:pt>
                <c:pt idx="1259">
                  <c:v>102.57</c:v>
                </c:pt>
                <c:pt idx="1260">
                  <c:v>76.004999999999995</c:v>
                </c:pt>
                <c:pt idx="1261">
                  <c:v>87.221999999999994</c:v>
                </c:pt>
                <c:pt idx="1262">
                  <c:v>74.194999999999993</c:v>
                </c:pt>
                <c:pt idx="1263">
                  <c:v>90.867000000000004</c:v>
                </c:pt>
                <c:pt idx="1264">
                  <c:v>88.771000000000001</c:v>
                </c:pt>
                <c:pt idx="1265">
                  <c:v>83.347999999999999</c:v>
                </c:pt>
                <c:pt idx="1266">
                  <c:v>80.873000000000005</c:v>
                </c:pt>
                <c:pt idx="1267">
                  <c:v>75.727999999999994</c:v>
                </c:pt>
                <c:pt idx="1268">
                  <c:v>71.16</c:v>
                </c:pt>
                <c:pt idx="1269">
                  <c:v>73.995000000000005</c:v>
                </c:pt>
                <c:pt idx="1270">
                  <c:v>60.244</c:v>
                </c:pt>
                <c:pt idx="1271">
                  <c:v>82.218000000000004</c:v>
                </c:pt>
                <c:pt idx="1272">
                  <c:v>58.043999999999997</c:v>
                </c:pt>
                <c:pt idx="1273">
                  <c:v>92.367000000000004</c:v>
                </c:pt>
                <c:pt idx="1274">
                  <c:v>87.334000000000003</c:v>
                </c:pt>
                <c:pt idx="1275">
                  <c:v>63.927999999999997</c:v>
                </c:pt>
                <c:pt idx="1276">
                  <c:v>88.247</c:v>
                </c:pt>
                <c:pt idx="1277">
                  <c:v>82.15</c:v>
                </c:pt>
                <c:pt idx="1278">
                  <c:v>86.745999999999995</c:v>
                </c:pt>
                <c:pt idx="1279">
                  <c:v>78.965000000000003</c:v>
                </c:pt>
                <c:pt idx="1280">
                  <c:v>67.209000000000003</c:v>
                </c:pt>
                <c:pt idx="1281">
                  <c:v>68.646000000000001</c:v>
                </c:pt>
                <c:pt idx="1282">
                  <c:v>81.841999999999999</c:v>
                </c:pt>
                <c:pt idx="1283">
                  <c:v>82.271000000000001</c:v>
                </c:pt>
                <c:pt idx="1284">
                  <c:v>66.378</c:v>
                </c:pt>
                <c:pt idx="1285">
                  <c:v>80.692999999999998</c:v>
                </c:pt>
                <c:pt idx="1286">
                  <c:v>88.266999999999996</c:v>
                </c:pt>
                <c:pt idx="1287">
                  <c:v>76.991</c:v>
                </c:pt>
                <c:pt idx="1288">
                  <c:v>81.489999999999995</c:v>
                </c:pt>
                <c:pt idx="1289">
                  <c:v>80.125</c:v>
                </c:pt>
                <c:pt idx="1290">
                  <c:v>96.846999999999994</c:v>
                </c:pt>
                <c:pt idx="1291">
                  <c:v>66.47</c:v>
                </c:pt>
                <c:pt idx="1292">
                  <c:v>61.625999999999998</c:v>
                </c:pt>
                <c:pt idx="1293">
                  <c:v>93.903999999999996</c:v>
                </c:pt>
                <c:pt idx="1294">
                  <c:v>78.376000000000005</c:v>
                </c:pt>
                <c:pt idx="1295">
                  <c:v>76.171999999999997</c:v>
                </c:pt>
                <c:pt idx="1296">
                  <c:v>75.933000000000007</c:v>
                </c:pt>
                <c:pt idx="1297">
                  <c:v>65.843000000000004</c:v>
                </c:pt>
                <c:pt idx="1298">
                  <c:v>78.486999999999995</c:v>
                </c:pt>
                <c:pt idx="1299">
                  <c:v>82.972999999999999</c:v>
                </c:pt>
                <c:pt idx="1300">
                  <c:v>74.165000000000006</c:v>
                </c:pt>
                <c:pt idx="1301">
                  <c:v>72.468999999999994</c:v>
                </c:pt>
                <c:pt idx="1302">
                  <c:v>83.747</c:v>
                </c:pt>
                <c:pt idx="1303">
                  <c:v>84.951999999999998</c:v>
                </c:pt>
                <c:pt idx="1304">
                  <c:v>70.397000000000006</c:v>
                </c:pt>
                <c:pt idx="1305">
                  <c:v>73.254999999999995</c:v>
                </c:pt>
                <c:pt idx="1306">
                  <c:v>59.411999999999999</c:v>
                </c:pt>
                <c:pt idx="1307">
                  <c:v>96</c:v>
                </c:pt>
                <c:pt idx="1308">
                  <c:v>82.078999999999994</c:v>
                </c:pt>
                <c:pt idx="1309">
                  <c:v>66.84</c:v>
                </c:pt>
                <c:pt idx="1310">
                  <c:v>72.138000000000005</c:v>
                </c:pt>
                <c:pt idx="1311">
                  <c:v>69.287999999999997</c:v>
                </c:pt>
                <c:pt idx="1312">
                  <c:v>68.269000000000005</c:v>
                </c:pt>
                <c:pt idx="1313">
                  <c:v>63.081000000000003</c:v>
                </c:pt>
                <c:pt idx="1314">
                  <c:v>57.497999999999998</c:v>
                </c:pt>
                <c:pt idx="1315">
                  <c:v>87.501999999999995</c:v>
                </c:pt>
                <c:pt idx="1316">
                  <c:v>68.611000000000004</c:v>
                </c:pt>
                <c:pt idx="1317">
                  <c:v>75.911000000000001</c:v>
                </c:pt>
                <c:pt idx="1318">
                  <c:v>67.406999999999996</c:v>
                </c:pt>
                <c:pt idx="1319">
                  <c:v>70.456000000000003</c:v>
                </c:pt>
                <c:pt idx="1320">
                  <c:v>76.44</c:v>
                </c:pt>
                <c:pt idx="1321">
                  <c:v>72.186000000000007</c:v>
                </c:pt>
                <c:pt idx="1322">
                  <c:v>92.754000000000005</c:v>
                </c:pt>
                <c:pt idx="1323">
                  <c:v>78.265000000000001</c:v>
                </c:pt>
                <c:pt idx="1324">
                  <c:v>93.988</c:v>
                </c:pt>
                <c:pt idx="1325">
                  <c:v>78.873000000000005</c:v>
                </c:pt>
                <c:pt idx="1326">
                  <c:v>75.730999999999995</c:v>
                </c:pt>
                <c:pt idx="1327">
                  <c:v>74.185000000000002</c:v>
                </c:pt>
                <c:pt idx="1328">
                  <c:v>80.995999999999995</c:v>
                </c:pt>
                <c:pt idx="1329">
                  <c:v>68.206000000000003</c:v>
                </c:pt>
                <c:pt idx="1330">
                  <c:v>71.680999999999997</c:v>
                </c:pt>
                <c:pt idx="1331">
                  <c:v>84.887</c:v>
                </c:pt>
                <c:pt idx="1332">
                  <c:v>71.099000000000004</c:v>
                </c:pt>
                <c:pt idx="1333">
                  <c:v>80.39</c:v>
                </c:pt>
                <c:pt idx="1334">
                  <c:v>57.076999999999998</c:v>
                </c:pt>
                <c:pt idx="1335">
                  <c:v>89.242000000000004</c:v>
                </c:pt>
                <c:pt idx="1336">
                  <c:v>80.876000000000005</c:v>
                </c:pt>
                <c:pt idx="1337">
                  <c:v>61.033000000000001</c:v>
                </c:pt>
                <c:pt idx="1338">
                  <c:v>75.131</c:v>
                </c:pt>
                <c:pt idx="1339">
                  <c:v>66.808999999999997</c:v>
                </c:pt>
                <c:pt idx="1340">
                  <c:v>61</c:v>
                </c:pt>
                <c:pt idx="1341">
                  <c:v>80.546999999999997</c:v>
                </c:pt>
                <c:pt idx="1342">
                  <c:v>81.254000000000005</c:v>
                </c:pt>
                <c:pt idx="1343">
                  <c:v>64.963999999999999</c:v>
                </c:pt>
                <c:pt idx="1344">
                  <c:v>80.069999999999993</c:v>
                </c:pt>
                <c:pt idx="1345">
                  <c:v>73.417000000000002</c:v>
                </c:pt>
                <c:pt idx="1346">
                  <c:v>85.265000000000001</c:v>
                </c:pt>
                <c:pt idx="1347">
                  <c:v>55.207999999999998</c:v>
                </c:pt>
                <c:pt idx="1348">
                  <c:v>63.02</c:v>
                </c:pt>
                <c:pt idx="1349">
                  <c:v>68.516999999999996</c:v>
                </c:pt>
                <c:pt idx="1350">
                  <c:v>85.027000000000001</c:v>
                </c:pt>
                <c:pt idx="1351">
                  <c:v>75.173000000000002</c:v>
                </c:pt>
                <c:pt idx="1352">
                  <c:v>84.662000000000006</c:v>
                </c:pt>
                <c:pt idx="1353">
                  <c:v>96.411000000000001</c:v>
                </c:pt>
                <c:pt idx="1354">
                  <c:v>77.084000000000003</c:v>
                </c:pt>
                <c:pt idx="1355">
                  <c:v>112.49</c:v>
                </c:pt>
                <c:pt idx="1356">
                  <c:v>75.231999999999999</c:v>
                </c:pt>
                <c:pt idx="1357">
                  <c:v>62.84</c:v>
                </c:pt>
                <c:pt idx="1358">
                  <c:v>73.352000000000004</c:v>
                </c:pt>
                <c:pt idx="1359">
                  <c:v>70.239999999999995</c:v>
                </c:pt>
                <c:pt idx="1360">
                  <c:v>82.697000000000003</c:v>
                </c:pt>
                <c:pt idx="1361">
                  <c:v>70.671000000000006</c:v>
                </c:pt>
                <c:pt idx="1362">
                  <c:v>64.971999999999994</c:v>
                </c:pt>
                <c:pt idx="1363">
                  <c:v>89.632000000000005</c:v>
                </c:pt>
                <c:pt idx="1364">
                  <c:v>68.866</c:v>
                </c:pt>
                <c:pt idx="1365">
                  <c:v>77.506</c:v>
                </c:pt>
                <c:pt idx="1366">
                  <c:v>81.7</c:v>
                </c:pt>
                <c:pt idx="1367">
                  <c:v>71.091999999999999</c:v>
                </c:pt>
                <c:pt idx="1368">
                  <c:v>74.253</c:v>
                </c:pt>
                <c:pt idx="1369">
                  <c:v>88.418000000000006</c:v>
                </c:pt>
                <c:pt idx="1370">
                  <c:v>80.483999999999995</c:v>
                </c:pt>
                <c:pt idx="1371">
                  <c:v>63.506</c:v>
                </c:pt>
                <c:pt idx="1372">
                  <c:v>56.835999999999999</c:v>
                </c:pt>
                <c:pt idx="1373">
                  <c:v>56.921999999999997</c:v>
                </c:pt>
                <c:pt idx="1374">
                  <c:v>81.158000000000001</c:v>
                </c:pt>
                <c:pt idx="1375">
                  <c:v>82.364000000000004</c:v>
                </c:pt>
                <c:pt idx="1376">
                  <c:v>78.134</c:v>
                </c:pt>
                <c:pt idx="1377">
                  <c:v>62.664999999999999</c:v>
                </c:pt>
                <c:pt idx="1378">
                  <c:v>69.989000000000004</c:v>
                </c:pt>
                <c:pt idx="1379">
                  <c:v>62.789000000000001</c:v>
                </c:pt>
                <c:pt idx="1380">
                  <c:v>67.296999999999997</c:v>
                </c:pt>
                <c:pt idx="1381">
                  <c:v>72.668000000000006</c:v>
                </c:pt>
                <c:pt idx="1382">
                  <c:v>80.177999999999997</c:v>
                </c:pt>
                <c:pt idx="1383">
                  <c:v>64.561000000000007</c:v>
                </c:pt>
                <c:pt idx="1384">
                  <c:v>68.316999999999993</c:v>
                </c:pt>
                <c:pt idx="1385">
                  <c:v>64.778999999999996</c:v>
                </c:pt>
                <c:pt idx="1386">
                  <c:v>75.694000000000003</c:v>
                </c:pt>
                <c:pt idx="1387">
                  <c:v>93.986999999999995</c:v>
                </c:pt>
                <c:pt idx="1388">
                  <c:v>74.923000000000002</c:v>
                </c:pt>
                <c:pt idx="1389">
                  <c:v>69.977999999999994</c:v>
                </c:pt>
                <c:pt idx="1390">
                  <c:v>61.731999999999999</c:v>
                </c:pt>
                <c:pt idx="1391">
                  <c:v>60.494999999999997</c:v>
                </c:pt>
                <c:pt idx="1392">
                  <c:v>80.665000000000006</c:v>
                </c:pt>
                <c:pt idx="1393">
                  <c:v>62.832999999999998</c:v>
                </c:pt>
                <c:pt idx="1394">
                  <c:v>75.05</c:v>
                </c:pt>
                <c:pt idx="1395">
                  <c:v>98.405000000000001</c:v>
                </c:pt>
                <c:pt idx="1396">
                  <c:v>88.561000000000007</c:v>
                </c:pt>
                <c:pt idx="1397">
                  <c:v>87.364000000000004</c:v>
                </c:pt>
                <c:pt idx="1398">
                  <c:v>65.578000000000003</c:v>
                </c:pt>
                <c:pt idx="1399">
                  <c:v>73.894000000000005</c:v>
                </c:pt>
                <c:pt idx="1400">
                  <c:v>78.322999999999993</c:v>
                </c:pt>
                <c:pt idx="1401">
                  <c:v>51.155000000000001</c:v>
                </c:pt>
                <c:pt idx="1402">
                  <c:v>74.021000000000001</c:v>
                </c:pt>
                <c:pt idx="1403">
                  <c:v>56.314999999999998</c:v>
                </c:pt>
                <c:pt idx="1404">
                  <c:v>54.649000000000001</c:v>
                </c:pt>
                <c:pt idx="1405">
                  <c:v>80.25</c:v>
                </c:pt>
                <c:pt idx="1406">
                  <c:v>62.554000000000002</c:v>
                </c:pt>
                <c:pt idx="1407">
                  <c:v>99.094999999999999</c:v>
                </c:pt>
                <c:pt idx="1408">
                  <c:v>63.668999999999997</c:v>
                </c:pt>
                <c:pt idx="1409">
                  <c:v>49.343000000000004</c:v>
                </c:pt>
                <c:pt idx="1410">
                  <c:v>73.736999999999995</c:v>
                </c:pt>
                <c:pt idx="1411">
                  <c:v>69.48</c:v>
                </c:pt>
                <c:pt idx="1412">
                  <c:v>85.706000000000003</c:v>
                </c:pt>
                <c:pt idx="1413">
                  <c:v>65.42</c:v>
                </c:pt>
                <c:pt idx="1414">
                  <c:v>58.018999999999998</c:v>
                </c:pt>
                <c:pt idx="1415">
                  <c:v>60.783999999999999</c:v>
                </c:pt>
                <c:pt idx="1416">
                  <c:v>62.156999999999996</c:v>
                </c:pt>
                <c:pt idx="1417">
                  <c:v>62.177</c:v>
                </c:pt>
                <c:pt idx="1418">
                  <c:v>57.792999999999999</c:v>
                </c:pt>
                <c:pt idx="1419">
                  <c:v>65.013000000000005</c:v>
                </c:pt>
                <c:pt idx="1420">
                  <c:v>64.316000000000003</c:v>
                </c:pt>
                <c:pt idx="1421">
                  <c:v>55.28</c:v>
                </c:pt>
                <c:pt idx="1422">
                  <c:v>74.838999999999999</c:v>
                </c:pt>
                <c:pt idx="1423">
                  <c:v>66.873000000000005</c:v>
                </c:pt>
                <c:pt idx="1424">
                  <c:v>57.463999999999999</c:v>
                </c:pt>
                <c:pt idx="1425">
                  <c:v>65.620999999999995</c:v>
                </c:pt>
                <c:pt idx="1426">
                  <c:v>77.132000000000005</c:v>
                </c:pt>
                <c:pt idx="1427">
                  <c:v>69.117999999999995</c:v>
                </c:pt>
                <c:pt idx="1428">
                  <c:v>91.652000000000001</c:v>
                </c:pt>
                <c:pt idx="1429">
                  <c:v>63.204000000000001</c:v>
                </c:pt>
                <c:pt idx="1430">
                  <c:v>68.298000000000002</c:v>
                </c:pt>
                <c:pt idx="1431">
                  <c:v>74.444999999999993</c:v>
                </c:pt>
                <c:pt idx="1432">
                  <c:v>80.594999999999999</c:v>
                </c:pt>
                <c:pt idx="1433">
                  <c:v>64.707999999999998</c:v>
                </c:pt>
                <c:pt idx="1434">
                  <c:v>55.481999999999999</c:v>
                </c:pt>
                <c:pt idx="1435">
                  <c:v>60.191000000000003</c:v>
                </c:pt>
                <c:pt idx="1436">
                  <c:v>56.79</c:v>
                </c:pt>
                <c:pt idx="1437">
                  <c:v>56.494999999999997</c:v>
                </c:pt>
                <c:pt idx="1438">
                  <c:v>69.775000000000006</c:v>
                </c:pt>
                <c:pt idx="1439">
                  <c:v>89.001999999999995</c:v>
                </c:pt>
                <c:pt idx="1440">
                  <c:v>86.27</c:v>
                </c:pt>
                <c:pt idx="1441">
                  <c:v>58.597999999999999</c:v>
                </c:pt>
                <c:pt idx="1442">
                  <c:v>65.730999999999995</c:v>
                </c:pt>
                <c:pt idx="1443">
                  <c:v>63.777000000000001</c:v>
                </c:pt>
                <c:pt idx="1444">
                  <c:v>55.417999999999999</c:v>
                </c:pt>
                <c:pt idx="1445">
                  <c:v>60.51</c:v>
                </c:pt>
                <c:pt idx="1446">
                  <c:v>72.046000000000006</c:v>
                </c:pt>
                <c:pt idx="1447">
                  <c:v>68.599000000000004</c:v>
                </c:pt>
                <c:pt idx="1448">
                  <c:v>71.738</c:v>
                </c:pt>
                <c:pt idx="1449">
                  <c:v>57.686</c:v>
                </c:pt>
                <c:pt idx="1450">
                  <c:v>68.97</c:v>
                </c:pt>
                <c:pt idx="1451">
                  <c:v>72.207999999999998</c:v>
                </c:pt>
                <c:pt idx="1452">
                  <c:v>78.525000000000006</c:v>
                </c:pt>
                <c:pt idx="1453">
                  <c:v>73.561000000000007</c:v>
                </c:pt>
                <c:pt idx="1454">
                  <c:v>63.835000000000001</c:v>
                </c:pt>
                <c:pt idx="1455">
                  <c:v>65.570999999999998</c:v>
                </c:pt>
                <c:pt idx="1456">
                  <c:v>71.923000000000002</c:v>
                </c:pt>
                <c:pt idx="1457">
                  <c:v>61.472999999999999</c:v>
                </c:pt>
                <c:pt idx="1458">
                  <c:v>79.019000000000005</c:v>
                </c:pt>
                <c:pt idx="1459">
                  <c:v>69.108999999999995</c:v>
                </c:pt>
                <c:pt idx="1460">
                  <c:v>84.052000000000007</c:v>
                </c:pt>
                <c:pt idx="1461">
                  <c:v>68.004999999999995</c:v>
                </c:pt>
                <c:pt idx="1462">
                  <c:v>63.744</c:v>
                </c:pt>
                <c:pt idx="1463">
                  <c:v>63.176000000000002</c:v>
                </c:pt>
                <c:pt idx="1464">
                  <c:v>71.668000000000006</c:v>
                </c:pt>
                <c:pt idx="1465">
                  <c:v>91.53</c:v>
                </c:pt>
                <c:pt idx="1466">
                  <c:v>78.147000000000006</c:v>
                </c:pt>
                <c:pt idx="1467">
                  <c:v>84.551000000000002</c:v>
                </c:pt>
                <c:pt idx="1468">
                  <c:v>83.106999999999999</c:v>
                </c:pt>
                <c:pt idx="1469">
                  <c:v>80.076999999999998</c:v>
                </c:pt>
                <c:pt idx="1470">
                  <c:v>76.927999999999997</c:v>
                </c:pt>
                <c:pt idx="1471">
                  <c:v>76.256</c:v>
                </c:pt>
                <c:pt idx="1472">
                  <c:v>69.506</c:v>
                </c:pt>
                <c:pt idx="1473">
                  <c:v>83.677000000000007</c:v>
                </c:pt>
                <c:pt idx="1474">
                  <c:v>51.74</c:v>
                </c:pt>
                <c:pt idx="1475">
                  <c:v>77.831000000000003</c:v>
                </c:pt>
                <c:pt idx="1476">
                  <c:v>65.909000000000006</c:v>
                </c:pt>
                <c:pt idx="1477">
                  <c:v>62.677999999999997</c:v>
                </c:pt>
                <c:pt idx="1478">
                  <c:v>60.954000000000001</c:v>
                </c:pt>
                <c:pt idx="1479">
                  <c:v>68.864000000000004</c:v>
                </c:pt>
                <c:pt idx="1480">
                  <c:v>63.420999999999999</c:v>
                </c:pt>
                <c:pt idx="1481">
                  <c:v>63.496000000000002</c:v>
                </c:pt>
                <c:pt idx="1482">
                  <c:v>47.713000000000001</c:v>
                </c:pt>
                <c:pt idx="1483">
                  <c:v>72.378</c:v>
                </c:pt>
                <c:pt idx="1484">
                  <c:v>66.846999999999994</c:v>
                </c:pt>
                <c:pt idx="1485">
                  <c:v>75.582999999999998</c:v>
                </c:pt>
                <c:pt idx="1486">
                  <c:v>52.493000000000002</c:v>
                </c:pt>
                <c:pt idx="1487">
                  <c:v>72.691000000000003</c:v>
                </c:pt>
                <c:pt idx="1488">
                  <c:v>64.617999999999995</c:v>
                </c:pt>
                <c:pt idx="1489">
                  <c:v>73.569000000000003</c:v>
                </c:pt>
                <c:pt idx="1490">
                  <c:v>78.010000000000005</c:v>
                </c:pt>
                <c:pt idx="1491">
                  <c:v>54.732999999999997</c:v>
                </c:pt>
                <c:pt idx="1492">
                  <c:v>71.617000000000004</c:v>
                </c:pt>
                <c:pt idx="1493">
                  <c:v>69.637</c:v>
                </c:pt>
                <c:pt idx="1494">
                  <c:v>56.552</c:v>
                </c:pt>
                <c:pt idx="1495">
                  <c:v>74.923000000000002</c:v>
                </c:pt>
                <c:pt idx="1496">
                  <c:v>58.052</c:v>
                </c:pt>
                <c:pt idx="1497">
                  <c:v>71.384</c:v>
                </c:pt>
                <c:pt idx="1498">
                  <c:v>70.55</c:v>
                </c:pt>
                <c:pt idx="1499">
                  <c:v>88.546000000000006</c:v>
                </c:pt>
                <c:pt idx="1500">
                  <c:v>87.082999999999998</c:v>
                </c:pt>
                <c:pt idx="1501">
                  <c:v>82.161000000000001</c:v>
                </c:pt>
                <c:pt idx="1502">
                  <c:v>73.677000000000007</c:v>
                </c:pt>
                <c:pt idx="1503">
                  <c:v>63.898000000000003</c:v>
                </c:pt>
                <c:pt idx="1504">
                  <c:v>85.781999999999996</c:v>
                </c:pt>
                <c:pt idx="1505">
                  <c:v>64.126999999999995</c:v>
                </c:pt>
                <c:pt idx="1506">
                  <c:v>73.036000000000001</c:v>
                </c:pt>
                <c:pt idx="1507">
                  <c:v>79.290000000000006</c:v>
                </c:pt>
                <c:pt idx="1508">
                  <c:v>80.849999999999994</c:v>
                </c:pt>
                <c:pt idx="1509">
                  <c:v>57.073</c:v>
                </c:pt>
                <c:pt idx="1510">
                  <c:v>62.56</c:v>
                </c:pt>
                <c:pt idx="1511">
                  <c:v>76.177999999999997</c:v>
                </c:pt>
                <c:pt idx="1512">
                  <c:v>75.316000000000003</c:v>
                </c:pt>
                <c:pt idx="1513">
                  <c:v>73.878</c:v>
                </c:pt>
                <c:pt idx="1514">
                  <c:v>82.581999999999994</c:v>
                </c:pt>
                <c:pt idx="1515">
                  <c:v>75.489999999999995</c:v>
                </c:pt>
                <c:pt idx="1516">
                  <c:v>81.144000000000005</c:v>
                </c:pt>
                <c:pt idx="1517">
                  <c:v>66.236000000000004</c:v>
                </c:pt>
                <c:pt idx="1518">
                  <c:v>65.516999999999996</c:v>
                </c:pt>
                <c:pt idx="1519">
                  <c:v>87.069000000000003</c:v>
                </c:pt>
                <c:pt idx="1520">
                  <c:v>63.7</c:v>
                </c:pt>
                <c:pt idx="1521">
                  <c:v>63.713000000000001</c:v>
                </c:pt>
                <c:pt idx="1522">
                  <c:v>84.185000000000002</c:v>
                </c:pt>
                <c:pt idx="1523">
                  <c:v>81.319999999999993</c:v>
                </c:pt>
                <c:pt idx="1524">
                  <c:v>64.971999999999994</c:v>
                </c:pt>
                <c:pt idx="1525">
                  <c:v>70.576999999999998</c:v>
                </c:pt>
                <c:pt idx="1526">
                  <c:v>63.54</c:v>
                </c:pt>
                <c:pt idx="1527">
                  <c:v>75.006</c:v>
                </c:pt>
                <c:pt idx="1528">
                  <c:v>71.7</c:v>
                </c:pt>
                <c:pt idx="1529">
                  <c:v>74.338999999999999</c:v>
                </c:pt>
                <c:pt idx="1530">
                  <c:v>67.236000000000004</c:v>
                </c:pt>
                <c:pt idx="1531">
                  <c:v>70.165999999999997</c:v>
                </c:pt>
                <c:pt idx="1532">
                  <c:v>72.756</c:v>
                </c:pt>
                <c:pt idx="1533">
                  <c:v>60.491</c:v>
                </c:pt>
                <c:pt idx="1534">
                  <c:v>61.942</c:v>
                </c:pt>
                <c:pt idx="1535">
                  <c:v>48.531999999999996</c:v>
                </c:pt>
                <c:pt idx="1536">
                  <c:v>61.212000000000003</c:v>
                </c:pt>
                <c:pt idx="1537">
                  <c:v>56.499000000000002</c:v>
                </c:pt>
                <c:pt idx="1538">
                  <c:v>59.5</c:v>
                </c:pt>
                <c:pt idx="1539">
                  <c:v>81.316000000000003</c:v>
                </c:pt>
                <c:pt idx="1540">
                  <c:v>70.051000000000002</c:v>
                </c:pt>
                <c:pt idx="1541">
                  <c:v>55.131999999999998</c:v>
                </c:pt>
                <c:pt idx="1542">
                  <c:v>58.274000000000001</c:v>
                </c:pt>
                <c:pt idx="1543">
                  <c:v>81.878</c:v>
                </c:pt>
                <c:pt idx="1544">
                  <c:v>54.201999999999998</c:v>
                </c:pt>
                <c:pt idx="1545">
                  <c:v>79.378</c:v>
                </c:pt>
                <c:pt idx="1546">
                  <c:v>72.295000000000002</c:v>
                </c:pt>
                <c:pt idx="1547">
                  <c:v>63.923000000000002</c:v>
                </c:pt>
                <c:pt idx="1548">
                  <c:v>76.844999999999999</c:v>
                </c:pt>
                <c:pt idx="1549">
                  <c:v>53.386000000000003</c:v>
                </c:pt>
                <c:pt idx="1550">
                  <c:v>72.039000000000001</c:v>
                </c:pt>
                <c:pt idx="1551">
                  <c:v>72.585999999999999</c:v>
                </c:pt>
                <c:pt idx="1552">
                  <c:v>60.771000000000001</c:v>
                </c:pt>
                <c:pt idx="1553">
                  <c:v>67.239000000000004</c:v>
                </c:pt>
                <c:pt idx="1554">
                  <c:v>84.793000000000006</c:v>
                </c:pt>
                <c:pt idx="1555">
                  <c:v>62.896000000000001</c:v>
                </c:pt>
                <c:pt idx="1556">
                  <c:v>67.611000000000004</c:v>
                </c:pt>
                <c:pt idx="1557">
                  <c:v>61.972999999999999</c:v>
                </c:pt>
                <c:pt idx="1558">
                  <c:v>81.480999999999995</c:v>
                </c:pt>
                <c:pt idx="1559">
                  <c:v>64.715999999999994</c:v>
                </c:pt>
                <c:pt idx="1560">
                  <c:v>71.278000000000006</c:v>
                </c:pt>
                <c:pt idx="1561">
                  <c:v>54.683</c:v>
                </c:pt>
                <c:pt idx="1562">
                  <c:v>75.16</c:v>
                </c:pt>
                <c:pt idx="1563">
                  <c:v>56.637999999999998</c:v>
                </c:pt>
                <c:pt idx="1564">
                  <c:v>66.459000000000003</c:v>
                </c:pt>
                <c:pt idx="1565">
                  <c:v>74.701999999999998</c:v>
                </c:pt>
                <c:pt idx="1566">
                  <c:v>62.927999999999997</c:v>
                </c:pt>
                <c:pt idx="1567">
                  <c:v>75.275000000000006</c:v>
                </c:pt>
                <c:pt idx="1568">
                  <c:v>87.725999999999999</c:v>
                </c:pt>
                <c:pt idx="1569">
                  <c:v>75.040999999999997</c:v>
                </c:pt>
                <c:pt idx="1570">
                  <c:v>63.061999999999998</c:v>
                </c:pt>
                <c:pt idx="1571">
                  <c:v>76.331999999999994</c:v>
                </c:pt>
                <c:pt idx="1572">
                  <c:v>85.816999999999993</c:v>
                </c:pt>
                <c:pt idx="1573">
                  <c:v>55.298999999999999</c:v>
                </c:pt>
                <c:pt idx="1574">
                  <c:v>67.007999999999996</c:v>
                </c:pt>
                <c:pt idx="1575">
                  <c:v>86.363</c:v>
                </c:pt>
                <c:pt idx="1576">
                  <c:v>71.585999999999999</c:v>
                </c:pt>
                <c:pt idx="1577">
                  <c:v>61.258000000000003</c:v>
                </c:pt>
                <c:pt idx="1578">
                  <c:v>55.435000000000002</c:v>
                </c:pt>
                <c:pt idx="1579">
                  <c:v>59.255000000000003</c:v>
                </c:pt>
                <c:pt idx="1580">
                  <c:v>67.295000000000002</c:v>
                </c:pt>
                <c:pt idx="1581">
                  <c:v>83.019000000000005</c:v>
                </c:pt>
                <c:pt idx="1582">
                  <c:v>73.591999999999999</c:v>
                </c:pt>
                <c:pt idx="1583">
                  <c:v>75.037000000000006</c:v>
                </c:pt>
                <c:pt idx="1584">
                  <c:v>70.14</c:v>
                </c:pt>
                <c:pt idx="1585">
                  <c:v>88.844999999999999</c:v>
                </c:pt>
                <c:pt idx="1586">
                  <c:v>60.173999999999999</c:v>
                </c:pt>
                <c:pt idx="1587">
                  <c:v>71.593999999999994</c:v>
                </c:pt>
                <c:pt idx="1588">
                  <c:v>70.927000000000007</c:v>
                </c:pt>
                <c:pt idx="1589">
                  <c:v>61.021000000000001</c:v>
                </c:pt>
                <c:pt idx="1590">
                  <c:v>83.006</c:v>
                </c:pt>
                <c:pt idx="1591">
                  <c:v>71.715999999999994</c:v>
                </c:pt>
                <c:pt idx="1592">
                  <c:v>71.563000000000002</c:v>
                </c:pt>
                <c:pt idx="1593">
                  <c:v>62.143999999999998</c:v>
                </c:pt>
                <c:pt idx="1594">
                  <c:v>59.793999999999997</c:v>
                </c:pt>
                <c:pt idx="1595">
                  <c:v>53.582000000000001</c:v>
                </c:pt>
                <c:pt idx="1596">
                  <c:v>59.966000000000001</c:v>
                </c:pt>
                <c:pt idx="1597">
                  <c:v>59.451000000000001</c:v>
                </c:pt>
                <c:pt idx="1598">
                  <c:v>64.872</c:v>
                </c:pt>
                <c:pt idx="1599">
                  <c:v>87.242999999999995</c:v>
                </c:pt>
                <c:pt idx="1600">
                  <c:v>86.647999999999996</c:v>
                </c:pt>
                <c:pt idx="1601">
                  <c:v>66.207999999999998</c:v>
                </c:pt>
                <c:pt idx="1602">
                  <c:v>67.625</c:v>
                </c:pt>
              </c:numCache>
            </c:numRef>
          </c:val>
          <c:smooth val="0"/>
        </c:ser>
        <c:ser>
          <c:idx val="1"/>
          <c:order val="1"/>
          <c:tx>
            <c:strRef>
              <c:f>'TD13'!$A$15</c:f>
              <c:strCache>
                <c:ptCount val="1"/>
                <c:pt idx="0">
                  <c:v>Two steps</c:v>
                </c:pt>
              </c:strCache>
            </c:strRef>
          </c:tx>
          <c:spPr>
            <a:ln w="12700">
              <a:solidFill>
                <a:schemeClr val="tx1"/>
              </a:solidFill>
              <a:prstDash val="dash"/>
            </a:ln>
          </c:spPr>
          <c:marker>
            <c:symbol val="none"/>
          </c:marker>
          <c:val>
            <c:numRef>
              <c:f>'TD13'!$B$15:$BIT$15</c:f>
              <c:numCache>
                <c:formatCode>General</c:formatCode>
                <c:ptCount val="1605"/>
                <c:pt idx="0">
                  <c:v>6647.8</c:v>
                </c:pt>
                <c:pt idx="1">
                  <c:v>3812.1</c:v>
                </c:pt>
                <c:pt idx="2">
                  <c:v>1692.6</c:v>
                </c:pt>
                <c:pt idx="3">
                  <c:v>1890.2</c:v>
                </c:pt>
                <c:pt idx="4">
                  <c:v>1258.8</c:v>
                </c:pt>
                <c:pt idx="5">
                  <c:v>1357.8</c:v>
                </c:pt>
                <c:pt idx="6">
                  <c:v>1166</c:v>
                </c:pt>
                <c:pt idx="7">
                  <c:v>1329.4</c:v>
                </c:pt>
                <c:pt idx="8">
                  <c:v>998</c:v>
                </c:pt>
                <c:pt idx="9">
                  <c:v>613.51</c:v>
                </c:pt>
                <c:pt idx="10">
                  <c:v>1092.3</c:v>
                </c:pt>
                <c:pt idx="11">
                  <c:v>1009.4</c:v>
                </c:pt>
                <c:pt idx="12">
                  <c:v>911.26</c:v>
                </c:pt>
                <c:pt idx="13">
                  <c:v>1016</c:v>
                </c:pt>
                <c:pt idx="14">
                  <c:v>727.2</c:v>
                </c:pt>
                <c:pt idx="15">
                  <c:v>837.37</c:v>
                </c:pt>
                <c:pt idx="16">
                  <c:v>671.35</c:v>
                </c:pt>
                <c:pt idx="17">
                  <c:v>666.99</c:v>
                </c:pt>
                <c:pt idx="18">
                  <c:v>670.32</c:v>
                </c:pt>
                <c:pt idx="19">
                  <c:v>641.44000000000005</c:v>
                </c:pt>
                <c:pt idx="20">
                  <c:v>560.67999999999995</c:v>
                </c:pt>
                <c:pt idx="21">
                  <c:v>645.24</c:v>
                </c:pt>
                <c:pt idx="22">
                  <c:v>629.61</c:v>
                </c:pt>
                <c:pt idx="23">
                  <c:v>707.96</c:v>
                </c:pt>
                <c:pt idx="24">
                  <c:v>617.28</c:v>
                </c:pt>
                <c:pt idx="25">
                  <c:v>601.11</c:v>
                </c:pt>
                <c:pt idx="26">
                  <c:v>625.32000000000005</c:v>
                </c:pt>
                <c:pt idx="27">
                  <c:v>490.71</c:v>
                </c:pt>
                <c:pt idx="28">
                  <c:v>626.21</c:v>
                </c:pt>
                <c:pt idx="29">
                  <c:v>741.09</c:v>
                </c:pt>
                <c:pt idx="30">
                  <c:v>567.42999999999995</c:v>
                </c:pt>
                <c:pt idx="31">
                  <c:v>671.28</c:v>
                </c:pt>
                <c:pt idx="32">
                  <c:v>476.15</c:v>
                </c:pt>
                <c:pt idx="33">
                  <c:v>498.57</c:v>
                </c:pt>
                <c:pt idx="34">
                  <c:v>580.41</c:v>
                </c:pt>
                <c:pt idx="35">
                  <c:v>475.52</c:v>
                </c:pt>
                <c:pt idx="36">
                  <c:v>481.24</c:v>
                </c:pt>
                <c:pt idx="37">
                  <c:v>428.96</c:v>
                </c:pt>
                <c:pt idx="38">
                  <c:v>419.5</c:v>
                </c:pt>
                <c:pt idx="39">
                  <c:v>497.49</c:v>
                </c:pt>
                <c:pt idx="40">
                  <c:v>367.31</c:v>
                </c:pt>
                <c:pt idx="41">
                  <c:v>473.5</c:v>
                </c:pt>
                <c:pt idx="42">
                  <c:v>371.03</c:v>
                </c:pt>
                <c:pt idx="43">
                  <c:v>596.42999999999995</c:v>
                </c:pt>
                <c:pt idx="44">
                  <c:v>443.11</c:v>
                </c:pt>
                <c:pt idx="45">
                  <c:v>383.78</c:v>
                </c:pt>
                <c:pt idx="46">
                  <c:v>519.9</c:v>
                </c:pt>
                <c:pt idx="47">
                  <c:v>361.63</c:v>
                </c:pt>
                <c:pt idx="48">
                  <c:v>505.42</c:v>
                </c:pt>
                <c:pt idx="49">
                  <c:v>489.52</c:v>
                </c:pt>
                <c:pt idx="50">
                  <c:v>607.99</c:v>
                </c:pt>
                <c:pt idx="51">
                  <c:v>312.86</c:v>
                </c:pt>
                <c:pt idx="52">
                  <c:v>426.35</c:v>
                </c:pt>
                <c:pt idx="53">
                  <c:v>451.92</c:v>
                </c:pt>
                <c:pt idx="54">
                  <c:v>474.21</c:v>
                </c:pt>
                <c:pt idx="55">
                  <c:v>354.58</c:v>
                </c:pt>
                <c:pt idx="56">
                  <c:v>415.61</c:v>
                </c:pt>
                <c:pt idx="57">
                  <c:v>558.21</c:v>
                </c:pt>
                <c:pt idx="58">
                  <c:v>372.89</c:v>
                </c:pt>
                <c:pt idx="59">
                  <c:v>352.81</c:v>
                </c:pt>
                <c:pt idx="60">
                  <c:v>321.07</c:v>
                </c:pt>
                <c:pt idx="61">
                  <c:v>385.7</c:v>
                </c:pt>
                <c:pt idx="62">
                  <c:v>377.71</c:v>
                </c:pt>
                <c:pt idx="63">
                  <c:v>356.21</c:v>
                </c:pt>
                <c:pt idx="64">
                  <c:v>457.06</c:v>
                </c:pt>
                <c:pt idx="65">
                  <c:v>418.75</c:v>
                </c:pt>
                <c:pt idx="66">
                  <c:v>349.12</c:v>
                </c:pt>
                <c:pt idx="67">
                  <c:v>295.10000000000002</c:v>
                </c:pt>
                <c:pt idx="68">
                  <c:v>334.78</c:v>
                </c:pt>
                <c:pt idx="69">
                  <c:v>296.08</c:v>
                </c:pt>
                <c:pt idx="70">
                  <c:v>353.15</c:v>
                </c:pt>
                <c:pt idx="71">
                  <c:v>395.56</c:v>
                </c:pt>
                <c:pt idx="72">
                  <c:v>265.64</c:v>
                </c:pt>
                <c:pt idx="73">
                  <c:v>353.43</c:v>
                </c:pt>
                <c:pt idx="74">
                  <c:v>309.33</c:v>
                </c:pt>
                <c:pt idx="75">
                  <c:v>368.47</c:v>
                </c:pt>
                <c:pt idx="76">
                  <c:v>333.68</c:v>
                </c:pt>
                <c:pt idx="77">
                  <c:v>390.68</c:v>
                </c:pt>
                <c:pt idx="78">
                  <c:v>316.76</c:v>
                </c:pt>
                <c:pt idx="79">
                  <c:v>322.07</c:v>
                </c:pt>
                <c:pt idx="80">
                  <c:v>331.99</c:v>
                </c:pt>
                <c:pt idx="81">
                  <c:v>352.86</c:v>
                </c:pt>
                <c:pt idx="82">
                  <c:v>442.84</c:v>
                </c:pt>
                <c:pt idx="83">
                  <c:v>328.41</c:v>
                </c:pt>
                <c:pt idx="84">
                  <c:v>295.26</c:v>
                </c:pt>
                <c:pt idx="85">
                  <c:v>410.44</c:v>
                </c:pt>
                <c:pt idx="86">
                  <c:v>235.9</c:v>
                </c:pt>
                <c:pt idx="87">
                  <c:v>316.76</c:v>
                </c:pt>
                <c:pt idx="88">
                  <c:v>304.39999999999998</c:v>
                </c:pt>
                <c:pt idx="89">
                  <c:v>399.44</c:v>
                </c:pt>
                <c:pt idx="90">
                  <c:v>333.71</c:v>
                </c:pt>
                <c:pt idx="91">
                  <c:v>283.8</c:v>
                </c:pt>
                <c:pt idx="92">
                  <c:v>392.01</c:v>
                </c:pt>
                <c:pt idx="93">
                  <c:v>273.64999999999998</c:v>
                </c:pt>
                <c:pt idx="94">
                  <c:v>417.95</c:v>
                </c:pt>
                <c:pt idx="95">
                  <c:v>262.8</c:v>
                </c:pt>
                <c:pt idx="96">
                  <c:v>266.39999999999998</c:v>
                </c:pt>
                <c:pt idx="97">
                  <c:v>291.16000000000003</c:v>
                </c:pt>
                <c:pt idx="98">
                  <c:v>302.70999999999998</c:v>
                </c:pt>
                <c:pt idx="99">
                  <c:v>338.29</c:v>
                </c:pt>
                <c:pt idx="100">
                  <c:v>326.33999999999997</c:v>
                </c:pt>
                <c:pt idx="101">
                  <c:v>316.89999999999998</c:v>
                </c:pt>
                <c:pt idx="102">
                  <c:v>288.55</c:v>
                </c:pt>
                <c:pt idx="103">
                  <c:v>249.39</c:v>
                </c:pt>
                <c:pt idx="104">
                  <c:v>283.57</c:v>
                </c:pt>
                <c:pt idx="105">
                  <c:v>285.51</c:v>
                </c:pt>
                <c:pt idx="106">
                  <c:v>219.47</c:v>
                </c:pt>
                <c:pt idx="107">
                  <c:v>259.47000000000003</c:v>
                </c:pt>
                <c:pt idx="108">
                  <c:v>233.72</c:v>
                </c:pt>
                <c:pt idx="109">
                  <c:v>336.38</c:v>
                </c:pt>
                <c:pt idx="110">
                  <c:v>324.95</c:v>
                </c:pt>
                <c:pt idx="111">
                  <c:v>334.01</c:v>
                </c:pt>
                <c:pt idx="112">
                  <c:v>282.43</c:v>
                </c:pt>
                <c:pt idx="113">
                  <c:v>330.75</c:v>
                </c:pt>
                <c:pt idx="114">
                  <c:v>355.54</c:v>
                </c:pt>
                <c:pt idx="115">
                  <c:v>424.37</c:v>
                </c:pt>
                <c:pt idx="116">
                  <c:v>298.52</c:v>
                </c:pt>
                <c:pt idx="117">
                  <c:v>347.9</c:v>
                </c:pt>
                <c:pt idx="118">
                  <c:v>303.47000000000003</c:v>
                </c:pt>
                <c:pt idx="119">
                  <c:v>260.83999999999997</c:v>
                </c:pt>
                <c:pt idx="120">
                  <c:v>236.03</c:v>
                </c:pt>
                <c:pt idx="121">
                  <c:v>284.27</c:v>
                </c:pt>
                <c:pt idx="122">
                  <c:v>246.4</c:v>
                </c:pt>
                <c:pt idx="123">
                  <c:v>259.82</c:v>
                </c:pt>
                <c:pt idx="124">
                  <c:v>345.05</c:v>
                </c:pt>
                <c:pt idx="125">
                  <c:v>265.35000000000002</c:v>
                </c:pt>
                <c:pt idx="126">
                  <c:v>299.64999999999998</c:v>
                </c:pt>
                <c:pt idx="127">
                  <c:v>284.52999999999997</c:v>
                </c:pt>
                <c:pt idx="128">
                  <c:v>292.02</c:v>
                </c:pt>
                <c:pt idx="129">
                  <c:v>269.14999999999998</c:v>
                </c:pt>
                <c:pt idx="130">
                  <c:v>242.66</c:v>
                </c:pt>
                <c:pt idx="131">
                  <c:v>208.36</c:v>
                </c:pt>
                <c:pt idx="132">
                  <c:v>244.31</c:v>
                </c:pt>
                <c:pt idx="133">
                  <c:v>282.37</c:v>
                </c:pt>
                <c:pt idx="134">
                  <c:v>234.61</c:v>
                </c:pt>
                <c:pt idx="135">
                  <c:v>291.52999999999997</c:v>
                </c:pt>
                <c:pt idx="136">
                  <c:v>304.49</c:v>
                </c:pt>
                <c:pt idx="137">
                  <c:v>305.25</c:v>
                </c:pt>
                <c:pt idx="138">
                  <c:v>240.37</c:v>
                </c:pt>
                <c:pt idx="139">
                  <c:v>280.25</c:v>
                </c:pt>
                <c:pt idx="140">
                  <c:v>235.9</c:v>
                </c:pt>
                <c:pt idx="141">
                  <c:v>235.71</c:v>
                </c:pt>
                <c:pt idx="142">
                  <c:v>192.98</c:v>
                </c:pt>
                <c:pt idx="143">
                  <c:v>217.94</c:v>
                </c:pt>
                <c:pt idx="144">
                  <c:v>227.63</c:v>
                </c:pt>
                <c:pt idx="145">
                  <c:v>197.88</c:v>
                </c:pt>
                <c:pt idx="146">
                  <c:v>187.78</c:v>
                </c:pt>
                <c:pt idx="147">
                  <c:v>205.08</c:v>
                </c:pt>
                <c:pt idx="148">
                  <c:v>241.55</c:v>
                </c:pt>
                <c:pt idx="149">
                  <c:v>195.03</c:v>
                </c:pt>
                <c:pt idx="150">
                  <c:v>230.57</c:v>
                </c:pt>
                <c:pt idx="151">
                  <c:v>272.23</c:v>
                </c:pt>
                <c:pt idx="152">
                  <c:v>211.76</c:v>
                </c:pt>
                <c:pt idx="153">
                  <c:v>253.07</c:v>
                </c:pt>
                <c:pt idx="154">
                  <c:v>171.23</c:v>
                </c:pt>
                <c:pt idx="155">
                  <c:v>372.09</c:v>
                </c:pt>
                <c:pt idx="156">
                  <c:v>272.76</c:v>
                </c:pt>
                <c:pt idx="157">
                  <c:v>209.08</c:v>
                </c:pt>
                <c:pt idx="158">
                  <c:v>237.37</c:v>
                </c:pt>
                <c:pt idx="159">
                  <c:v>283.36</c:v>
                </c:pt>
                <c:pt idx="160">
                  <c:v>253.71</c:v>
                </c:pt>
                <c:pt idx="161">
                  <c:v>231.95</c:v>
                </c:pt>
                <c:pt idx="162">
                  <c:v>233.81</c:v>
                </c:pt>
                <c:pt idx="163">
                  <c:v>205.83</c:v>
                </c:pt>
                <c:pt idx="164">
                  <c:v>167.44</c:v>
                </c:pt>
                <c:pt idx="165">
                  <c:v>244.91</c:v>
                </c:pt>
                <c:pt idx="166">
                  <c:v>219.01</c:v>
                </c:pt>
                <c:pt idx="167">
                  <c:v>200.31</c:v>
                </c:pt>
                <c:pt idx="168">
                  <c:v>209.53</c:v>
                </c:pt>
                <c:pt idx="169">
                  <c:v>225.34</c:v>
                </c:pt>
                <c:pt idx="170">
                  <c:v>216.74</c:v>
                </c:pt>
                <c:pt idx="171">
                  <c:v>197.14</c:v>
                </c:pt>
                <c:pt idx="172">
                  <c:v>211.17</c:v>
                </c:pt>
                <c:pt idx="173">
                  <c:v>203.97</c:v>
                </c:pt>
                <c:pt idx="174">
                  <c:v>224.33</c:v>
                </c:pt>
                <c:pt idx="175">
                  <c:v>144.02000000000001</c:v>
                </c:pt>
                <c:pt idx="176">
                  <c:v>166.91</c:v>
                </c:pt>
                <c:pt idx="177">
                  <c:v>263.31</c:v>
                </c:pt>
                <c:pt idx="178">
                  <c:v>133.72</c:v>
                </c:pt>
                <c:pt idx="179">
                  <c:v>233</c:v>
                </c:pt>
                <c:pt idx="180">
                  <c:v>227.1</c:v>
                </c:pt>
                <c:pt idx="181">
                  <c:v>236.95</c:v>
                </c:pt>
                <c:pt idx="182">
                  <c:v>187.18</c:v>
                </c:pt>
                <c:pt idx="183">
                  <c:v>224.97</c:v>
                </c:pt>
                <c:pt idx="184">
                  <c:v>141.91</c:v>
                </c:pt>
                <c:pt idx="185">
                  <c:v>201.45</c:v>
                </c:pt>
                <c:pt idx="186">
                  <c:v>207.51</c:v>
                </c:pt>
                <c:pt idx="187">
                  <c:v>184.79</c:v>
                </c:pt>
                <c:pt idx="188">
                  <c:v>215.14</c:v>
                </c:pt>
                <c:pt idx="189">
                  <c:v>248.55</c:v>
                </c:pt>
                <c:pt idx="190">
                  <c:v>212.79</c:v>
                </c:pt>
                <c:pt idx="191">
                  <c:v>170.02</c:v>
                </c:pt>
                <c:pt idx="192">
                  <c:v>259.38</c:v>
                </c:pt>
                <c:pt idx="193">
                  <c:v>193.54</c:v>
                </c:pt>
                <c:pt idx="194">
                  <c:v>190.67</c:v>
                </c:pt>
                <c:pt idx="195">
                  <c:v>233.79</c:v>
                </c:pt>
                <c:pt idx="196">
                  <c:v>189.24</c:v>
                </c:pt>
                <c:pt idx="197">
                  <c:v>187.59</c:v>
                </c:pt>
                <c:pt idx="198">
                  <c:v>191.46</c:v>
                </c:pt>
                <c:pt idx="199">
                  <c:v>275.47000000000003</c:v>
                </c:pt>
                <c:pt idx="200">
                  <c:v>233.79</c:v>
                </c:pt>
                <c:pt idx="201">
                  <c:v>243.74</c:v>
                </c:pt>
                <c:pt idx="202">
                  <c:v>240.48</c:v>
                </c:pt>
                <c:pt idx="203">
                  <c:v>169.89</c:v>
                </c:pt>
                <c:pt idx="204">
                  <c:v>236.69</c:v>
                </c:pt>
                <c:pt idx="205">
                  <c:v>149.09</c:v>
                </c:pt>
                <c:pt idx="206">
                  <c:v>238.4</c:v>
                </c:pt>
                <c:pt idx="207">
                  <c:v>259.39</c:v>
                </c:pt>
                <c:pt idx="208">
                  <c:v>170.51</c:v>
                </c:pt>
                <c:pt idx="209">
                  <c:v>216.74</c:v>
                </c:pt>
                <c:pt idx="210">
                  <c:v>267.49</c:v>
                </c:pt>
                <c:pt idx="211">
                  <c:v>168.97</c:v>
                </c:pt>
                <c:pt idx="212">
                  <c:v>174.56</c:v>
                </c:pt>
                <c:pt idx="213">
                  <c:v>152.63</c:v>
                </c:pt>
                <c:pt idx="214">
                  <c:v>183.7</c:v>
                </c:pt>
                <c:pt idx="215">
                  <c:v>189.8</c:v>
                </c:pt>
                <c:pt idx="216">
                  <c:v>169.63</c:v>
                </c:pt>
                <c:pt idx="217">
                  <c:v>211.84</c:v>
                </c:pt>
                <c:pt idx="218">
                  <c:v>200.62</c:v>
                </c:pt>
                <c:pt idx="219">
                  <c:v>226.73</c:v>
                </c:pt>
                <c:pt idx="220">
                  <c:v>193.92</c:v>
                </c:pt>
                <c:pt idx="221">
                  <c:v>210.58</c:v>
                </c:pt>
                <c:pt idx="222">
                  <c:v>210.67</c:v>
                </c:pt>
                <c:pt idx="223">
                  <c:v>226.23</c:v>
                </c:pt>
                <c:pt idx="224">
                  <c:v>203.64</c:v>
                </c:pt>
                <c:pt idx="225">
                  <c:v>209.45</c:v>
                </c:pt>
                <c:pt idx="226">
                  <c:v>181.59</c:v>
                </c:pt>
                <c:pt idx="227">
                  <c:v>159.16999999999999</c:v>
                </c:pt>
                <c:pt idx="228">
                  <c:v>233.84</c:v>
                </c:pt>
                <c:pt idx="229">
                  <c:v>204.74</c:v>
                </c:pt>
                <c:pt idx="230">
                  <c:v>233.41</c:v>
                </c:pt>
                <c:pt idx="231">
                  <c:v>206.1</c:v>
                </c:pt>
                <c:pt idx="232">
                  <c:v>204.05</c:v>
                </c:pt>
                <c:pt idx="233">
                  <c:v>202.47</c:v>
                </c:pt>
                <c:pt idx="234">
                  <c:v>185.94</c:v>
                </c:pt>
                <c:pt idx="235">
                  <c:v>139.63</c:v>
                </c:pt>
                <c:pt idx="236">
                  <c:v>261.66000000000003</c:v>
                </c:pt>
                <c:pt idx="237">
                  <c:v>133.27000000000001</c:v>
                </c:pt>
                <c:pt idx="238">
                  <c:v>266.12</c:v>
                </c:pt>
                <c:pt idx="239">
                  <c:v>183.6</c:v>
                </c:pt>
                <c:pt idx="240">
                  <c:v>189.62</c:v>
                </c:pt>
                <c:pt idx="241">
                  <c:v>192.1</c:v>
                </c:pt>
                <c:pt idx="242">
                  <c:v>216.37</c:v>
                </c:pt>
                <c:pt idx="243">
                  <c:v>206.48</c:v>
                </c:pt>
                <c:pt idx="244">
                  <c:v>193.53</c:v>
                </c:pt>
                <c:pt idx="245">
                  <c:v>206.97</c:v>
                </c:pt>
                <c:pt idx="246">
                  <c:v>180.97</c:v>
                </c:pt>
                <c:pt idx="247">
                  <c:v>149.46</c:v>
                </c:pt>
                <c:pt idx="248">
                  <c:v>227.29</c:v>
                </c:pt>
                <c:pt idx="249">
                  <c:v>233.94</c:v>
                </c:pt>
                <c:pt idx="250">
                  <c:v>152.06</c:v>
                </c:pt>
                <c:pt idx="251">
                  <c:v>235.49</c:v>
                </c:pt>
                <c:pt idx="252">
                  <c:v>189.31</c:v>
                </c:pt>
                <c:pt idx="253">
                  <c:v>245.06</c:v>
                </c:pt>
                <c:pt idx="254">
                  <c:v>186.53</c:v>
                </c:pt>
                <c:pt idx="255">
                  <c:v>210.81</c:v>
                </c:pt>
                <c:pt idx="256">
                  <c:v>242.09</c:v>
                </c:pt>
                <c:pt idx="257">
                  <c:v>226.88</c:v>
                </c:pt>
                <c:pt idx="258">
                  <c:v>204.63</c:v>
                </c:pt>
                <c:pt idx="259">
                  <c:v>182.13</c:v>
                </c:pt>
                <c:pt idx="260">
                  <c:v>177.6</c:v>
                </c:pt>
                <c:pt idx="261">
                  <c:v>139.72</c:v>
                </c:pt>
                <c:pt idx="262">
                  <c:v>197.01</c:v>
                </c:pt>
                <c:pt idx="263">
                  <c:v>146.25</c:v>
                </c:pt>
                <c:pt idx="264">
                  <c:v>154.54</c:v>
                </c:pt>
                <c:pt idx="265">
                  <c:v>146.78</c:v>
                </c:pt>
                <c:pt idx="266">
                  <c:v>178.99</c:v>
                </c:pt>
                <c:pt idx="267">
                  <c:v>167.76</c:v>
                </c:pt>
                <c:pt idx="268">
                  <c:v>128.75</c:v>
                </c:pt>
                <c:pt idx="269">
                  <c:v>214.61</c:v>
                </c:pt>
                <c:pt idx="270">
                  <c:v>155.32</c:v>
                </c:pt>
                <c:pt idx="271">
                  <c:v>158.13</c:v>
                </c:pt>
                <c:pt idx="272">
                  <c:v>190.91</c:v>
                </c:pt>
                <c:pt idx="273">
                  <c:v>95.465999999999994</c:v>
                </c:pt>
                <c:pt idx="274">
                  <c:v>157.63999999999999</c:v>
                </c:pt>
                <c:pt idx="275">
                  <c:v>133.81</c:v>
                </c:pt>
                <c:pt idx="276">
                  <c:v>151.33000000000001</c:v>
                </c:pt>
                <c:pt idx="277">
                  <c:v>197.99</c:v>
                </c:pt>
                <c:pt idx="278">
                  <c:v>245.7</c:v>
                </c:pt>
                <c:pt idx="279">
                  <c:v>184.12</c:v>
                </c:pt>
                <c:pt idx="280">
                  <c:v>190.7</c:v>
                </c:pt>
                <c:pt idx="281">
                  <c:v>211.58</c:v>
                </c:pt>
                <c:pt idx="282">
                  <c:v>162.27000000000001</c:v>
                </c:pt>
                <c:pt idx="283">
                  <c:v>179</c:v>
                </c:pt>
                <c:pt idx="284">
                  <c:v>167.08</c:v>
                </c:pt>
                <c:pt idx="285">
                  <c:v>178.31</c:v>
                </c:pt>
                <c:pt idx="286">
                  <c:v>151.1</c:v>
                </c:pt>
                <c:pt idx="287">
                  <c:v>163.36000000000001</c:v>
                </c:pt>
                <c:pt idx="288">
                  <c:v>251.06</c:v>
                </c:pt>
                <c:pt idx="289">
                  <c:v>177.45</c:v>
                </c:pt>
                <c:pt idx="290">
                  <c:v>125.44</c:v>
                </c:pt>
                <c:pt idx="291">
                  <c:v>206.47</c:v>
                </c:pt>
                <c:pt idx="292">
                  <c:v>203.96</c:v>
                </c:pt>
                <c:pt idx="293">
                  <c:v>199.58</c:v>
                </c:pt>
                <c:pt idx="294">
                  <c:v>198.15</c:v>
                </c:pt>
                <c:pt idx="295">
                  <c:v>190.66</c:v>
                </c:pt>
                <c:pt idx="296">
                  <c:v>202.88</c:v>
                </c:pt>
                <c:pt idx="297">
                  <c:v>162.32</c:v>
                </c:pt>
                <c:pt idx="298">
                  <c:v>238.42</c:v>
                </c:pt>
                <c:pt idx="299">
                  <c:v>139.65</c:v>
                </c:pt>
                <c:pt idx="300">
                  <c:v>196.44</c:v>
                </c:pt>
                <c:pt idx="301">
                  <c:v>188.29</c:v>
                </c:pt>
                <c:pt idx="302">
                  <c:v>142.62</c:v>
                </c:pt>
                <c:pt idx="303">
                  <c:v>193.65</c:v>
                </c:pt>
                <c:pt idx="304">
                  <c:v>162.13999999999999</c:v>
                </c:pt>
                <c:pt idx="305">
                  <c:v>166.67</c:v>
                </c:pt>
                <c:pt idx="306">
                  <c:v>218.13</c:v>
                </c:pt>
                <c:pt idx="307">
                  <c:v>185.52</c:v>
                </c:pt>
                <c:pt idx="308">
                  <c:v>192.96</c:v>
                </c:pt>
                <c:pt idx="309">
                  <c:v>150.19</c:v>
                </c:pt>
                <c:pt idx="310">
                  <c:v>178.28</c:v>
                </c:pt>
                <c:pt idx="311">
                  <c:v>189.87</c:v>
                </c:pt>
                <c:pt idx="312">
                  <c:v>181.49</c:v>
                </c:pt>
                <c:pt idx="313">
                  <c:v>148.93</c:v>
                </c:pt>
                <c:pt idx="314">
                  <c:v>184.16</c:v>
                </c:pt>
                <c:pt idx="315">
                  <c:v>209.05</c:v>
                </c:pt>
                <c:pt idx="316">
                  <c:v>153.44</c:v>
                </c:pt>
                <c:pt idx="317">
                  <c:v>108.9</c:v>
                </c:pt>
                <c:pt idx="318">
                  <c:v>172.81</c:v>
                </c:pt>
                <c:pt idx="319">
                  <c:v>202.65</c:v>
                </c:pt>
                <c:pt idx="320">
                  <c:v>172.66</c:v>
                </c:pt>
                <c:pt idx="321">
                  <c:v>186.54</c:v>
                </c:pt>
                <c:pt idx="322">
                  <c:v>202.28</c:v>
                </c:pt>
                <c:pt idx="323">
                  <c:v>165.21</c:v>
                </c:pt>
                <c:pt idx="324">
                  <c:v>156.79</c:v>
                </c:pt>
                <c:pt idx="325">
                  <c:v>175.92</c:v>
                </c:pt>
                <c:pt idx="326">
                  <c:v>155.15</c:v>
                </c:pt>
                <c:pt idx="327">
                  <c:v>199.33</c:v>
                </c:pt>
                <c:pt idx="328">
                  <c:v>161.74</c:v>
                </c:pt>
                <c:pt idx="329">
                  <c:v>197.09</c:v>
                </c:pt>
                <c:pt idx="330">
                  <c:v>192.95</c:v>
                </c:pt>
                <c:pt idx="331">
                  <c:v>160.11000000000001</c:v>
                </c:pt>
                <c:pt idx="332">
                  <c:v>192.71</c:v>
                </c:pt>
                <c:pt idx="333">
                  <c:v>149.99</c:v>
                </c:pt>
                <c:pt idx="334">
                  <c:v>186.25</c:v>
                </c:pt>
                <c:pt idx="335">
                  <c:v>150.58000000000001</c:v>
                </c:pt>
                <c:pt idx="336">
                  <c:v>129.9</c:v>
                </c:pt>
                <c:pt idx="337">
                  <c:v>184.22</c:v>
                </c:pt>
                <c:pt idx="338">
                  <c:v>194.79</c:v>
                </c:pt>
                <c:pt idx="339">
                  <c:v>160.52000000000001</c:v>
                </c:pt>
                <c:pt idx="340">
                  <c:v>180.29</c:v>
                </c:pt>
                <c:pt idx="341">
                  <c:v>194.36</c:v>
                </c:pt>
                <c:pt idx="342">
                  <c:v>225.04</c:v>
                </c:pt>
                <c:pt idx="343">
                  <c:v>117.13</c:v>
                </c:pt>
                <c:pt idx="344">
                  <c:v>147.07</c:v>
                </c:pt>
                <c:pt idx="345">
                  <c:v>158.58000000000001</c:v>
                </c:pt>
                <c:pt idx="346">
                  <c:v>191.39</c:v>
                </c:pt>
                <c:pt idx="347">
                  <c:v>125.85</c:v>
                </c:pt>
                <c:pt idx="348">
                  <c:v>98.537000000000006</c:v>
                </c:pt>
                <c:pt idx="349">
                  <c:v>128.81</c:v>
                </c:pt>
                <c:pt idx="350">
                  <c:v>151.38999999999999</c:v>
                </c:pt>
                <c:pt idx="351">
                  <c:v>215.05</c:v>
                </c:pt>
                <c:pt idx="352">
                  <c:v>115.85</c:v>
                </c:pt>
                <c:pt idx="353">
                  <c:v>146.47999999999999</c:v>
                </c:pt>
                <c:pt idx="354">
                  <c:v>122.21</c:v>
                </c:pt>
                <c:pt idx="355">
                  <c:v>122.85</c:v>
                </c:pt>
                <c:pt idx="356">
                  <c:v>154.74</c:v>
                </c:pt>
                <c:pt idx="357">
                  <c:v>107.8</c:v>
                </c:pt>
                <c:pt idx="358">
                  <c:v>163.1</c:v>
                </c:pt>
                <c:pt idx="359">
                  <c:v>157.65</c:v>
                </c:pt>
                <c:pt idx="360">
                  <c:v>121.36</c:v>
                </c:pt>
                <c:pt idx="361">
                  <c:v>204.41</c:v>
                </c:pt>
                <c:pt idx="362">
                  <c:v>152.15</c:v>
                </c:pt>
                <c:pt idx="363">
                  <c:v>133.16999999999999</c:v>
                </c:pt>
                <c:pt idx="364">
                  <c:v>131.22999999999999</c:v>
                </c:pt>
                <c:pt idx="365">
                  <c:v>158.66999999999999</c:v>
                </c:pt>
                <c:pt idx="366">
                  <c:v>158.34</c:v>
                </c:pt>
                <c:pt idx="367">
                  <c:v>121.4</c:v>
                </c:pt>
                <c:pt idx="368">
                  <c:v>134.43</c:v>
                </c:pt>
                <c:pt idx="369">
                  <c:v>163.95</c:v>
                </c:pt>
                <c:pt idx="370">
                  <c:v>131.41999999999999</c:v>
                </c:pt>
                <c:pt idx="371">
                  <c:v>178.68</c:v>
                </c:pt>
                <c:pt idx="372">
                  <c:v>158.94</c:v>
                </c:pt>
                <c:pt idx="373">
                  <c:v>153.04</c:v>
                </c:pt>
                <c:pt idx="374">
                  <c:v>131.36000000000001</c:v>
                </c:pt>
                <c:pt idx="375">
                  <c:v>176.6</c:v>
                </c:pt>
                <c:pt idx="376">
                  <c:v>117.16</c:v>
                </c:pt>
                <c:pt idx="377">
                  <c:v>135.07</c:v>
                </c:pt>
                <c:pt idx="378">
                  <c:v>174.96</c:v>
                </c:pt>
                <c:pt idx="379">
                  <c:v>128.56</c:v>
                </c:pt>
                <c:pt idx="380">
                  <c:v>138.83000000000001</c:v>
                </c:pt>
                <c:pt idx="381">
                  <c:v>160.59</c:v>
                </c:pt>
                <c:pt idx="382">
                  <c:v>134.88</c:v>
                </c:pt>
                <c:pt idx="383">
                  <c:v>149.22999999999999</c:v>
                </c:pt>
                <c:pt idx="384">
                  <c:v>159.77000000000001</c:v>
                </c:pt>
                <c:pt idx="385">
                  <c:v>179.59</c:v>
                </c:pt>
                <c:pt idx="386">
                  <c:v>151.94999999999999</c:v>
                </c:pt>
                <c:pt idx="387">
                  <c:v>122.25</c:v>
                </c:pt>
                <c:pt idx="388">
                  <c:v>128.72</c:v>
                </c:pt>
                <c:pt idx="389">
                  <c:v>110.28</c:v>
                </c:pt>
                <c:pt idx="390">
                  <c:v>146.61000000000001</c:v>
                </c:pt>
                <c:pt idx="391">
                  <c:v>129.31</c:v>
                </c:pt>
                <c:pt idx="392">
                  <c:v>141.78</c:v>
                </c:pt>
                <c:pt idx="393">
                  <c:v>138.38</c:v>
                </c:pt>
                <c:pt idx="394">
                  <c:v>169.96</c:v>
                </c:pt>
                <c:pt idx="395">
                  <c:v>169.38</c:v>
                </c:pt>
                <c:pt idx="396">
                  <c:v>162.41999999999999</c:v>
                </c:pt>
                <c:pt idx="397">
                  <c:v>180.29</c:v>
                </c:pt>
                <c:pt idx="398">
                  <c:v>166.75</c:v>
                </c:pt>
                <c:pt idx="399">
                  <c:v>143.15</c:v>
                </c:pt>
                <c:pt idx="400">
                  <c:v>137.69999999999999</c:v>
                </c:pt>
                <c:pt idx="401">
                  <c:v>120.56</c:v>
                </c:pt>
                <c:pt idx="402">
                  <c:v>123.74</c:v>
                </c:pt>
                <c:pt idx="403">
                  <c:v>118.93</c:v>
                </c:pt>
                <c:pt idx="404">
                  <c:v>138.72</c:v>
                </c:pt>
                <c:pt idx="405">
                  <c:v>143.41999999999999</c:v>
                </c:pt>
                <c:pt idx="406">
                  <c:v>162.41</c:v>
                </c:pt>
                <c:pt idx="407">
                  <c:v>167.05</c:v>
                </c:pt>
                <c:pt idx="408">
                  <c:v>103.65</c:v>
                </c:pt>
                <c:pt idx="409">
                  <c:v>149.88</c:v>
                </c:pt>
                <c:pt idx="410">
                  <c:v>130.38999999999999</c:v>
                </c:pt>
                <c:pt idx="411">
                  <c:v>190.81</c:v>
                </c:pt>
                <c:pt idx="412">
                  <c:v>175.16</c:v>
                </c:pt>
                <c:pt idx="413">
                  <c:v>134.43</c:v>
                </c:pt>
                <c:pt idx="414">
                  <c:v>162.52000000000001</c:v>
                </c:pt>
                <c:pt idx="415">
                  <c:v>120.04</c:v>
                </c:pt>
                <c:pt idx="416">
                  <c:v>177.36</c:v>
                </c:pt>
                <c:pt idx="417">
                  <c:v>148.32</c:v>
                </c:pt>
                <c:pt idx="418">
                  <c:v>136.88999999999999</c:v>
                </c:pt>
                <c:pt idx="419">
                  <c:v>137.5</c:v>
                </c:pt>
                <c:pt idx="420">
                  <c:v>152.54</c:v>
                </c:pt>
                <c:pt idx="421">
                  <c:v>148.21</c:v>
                </c:pt>
                <c:pt idx="422">
                  <c:v>161.87</c:v>
                </c:pt>
                <c:pt idx="423">
                  <c:v>136.47</c:v>
                </c:pt>
                <c:pt idx="424">
                  <c:v>169.92</c:v>
                </c:pt>
                <c:pt idx="425">
                  <c:v>140.74</c:v>
                </c:pt>
                <c:pt idx="426">
                  <c:v>149.80000000000001</c:v>
                </c:pt>
                <c:pt idx="427">
                  <c:v>133.29</c:v>
                </c:pt>
                <c:pt idx="428">
                  <c:v>131.87</c:v>
                </c:pt>
                <c:pt idx="429">
                  <c:v>115.47</c:v>
                </c:pt>
                <c:pt idx="430">
                  <c:v>148.88</c:v>
                </c:pt>
                <c:pt idx="431">
                  <c:v>154.44</c:v>
                </c:pt>
                <c:pt idx="432">
                  <c:v>159.91</c:v>
                </c:pt>
                <c:pt idx="433">
                  <c:v>156.88</c:v>
                </c:pt>
                <c:pt idx="434">
                  <c:v>134.34</c:v>
                </c:pt>
                <c:pt idx="435">
                  <c:v>135.82</c:v>
                </c:pt>
                <c:pt idx="436">
                  <c:v>175.13</c:v>
                </c:pt>
                <c:pt idx="437">
                  <c:v>141.01</c:v>
                </c:pt>
                <c:pt idx="438">
                  <c:v>146.21</c:v>
                </c:pt>
                <c:pt idx="439">
                  <c:v>145.19999999999999</c:v>
                </c:pt>
                <c:pt idx="440">
                  <c:v>135.65</c:v>
                </c:pt>
                <c:pt idx="441">
                  <c:v>139.24</c:v>
                </c:pt>
                <c:pt idx="442">
                  <c:v>166.22</c:v>
                </c:pt>
                <c:pt idx="443">
                  <c:v>138.85</c:v>
                </c:pt>
                <c:pt idx="444">
                  <c:v>103.86</c:v>
                </c:pt>
                <c:pt idx="445">
                  <c:v>128.15</c:v>
                </c:pt>
                <c:pt idx="446">
                  <c:v>143.46</c:v>
                </c:pt>
                <c:pt idx="447">
                  <c:v>163.87</c:v>
                </c:pt>
                <c:pt idx="448">
                  <c:v>124.66</c:v>
                </c:pt>
                <c:pt idx="449">
                  <c:v>116.03</c:v>
                </c:pt>
                <c:pt idx="450">
                  <c:v>194.88</c:v>
                </c:pt>
                <c:pt idx="451">
                  <c:v>122.82</c:v>
                </c:pt>
                <c:pt idx="452">
                  <c:v>99.418999999999997</c:v>
                </c:pt>
                <c:pt idx="453">
                  <c:v>195.87</c:v>
                </c:pt>
                <c:pt idx="454">
                  <c:v>101.6</c:v>
                </c:pt>
                <c:pt idx="455">
                  <c:v>120.47</c:v>
                </c:pt>
                <c:pt idx="456">
                  <c:v>131.38999999999999</c:v>
                </c:pt>
                <c:pt idx="457">
                  <c:v>137.37</c:v>
                </c:pt>
                <c:pt idx="458">
                  <c:v>172.37</c:v>
                </c:pt>
                <c:pt idx="459">
                  <c:v>129.51</c:v>
                </c:pt>
                <c:pt idx="460">
                  <c:v>173.56</c:v>
                </c:pt>
                <c:pt idx="461">
                  <c:v>120.5</c:v>
                </c:pt>
                <c:pt idx="462">
                  <c:v>120.2</c:v>
                </c:pt>
                <c:pt idx="463">
                  <c:v>106.2</c:v>
                </c:pt>
                <c:pt idx="464">
                  <c:v>118.18</c:v>
                </c:pt>
                <c:pt idx="465">
                  <c:v>139.52000000000001</c:v>
                </c:pt>
                <c:pt idx="466">
                  <c:v>139.96</c:v>
                </c:pt>
                <c:pt idx="467">
                  <c:v>134.87</c:v>
                </c:pt>
                <c:pt idx="468">
                  <c:v>112.2</c:v>
                </c:pt>
                <c:pt idx="469">
                  <c:v>140.05000000000001</c:v>
                </c:pt>
                <c:pt idx="470">
                  <c:v>98.21</c:v>
                </c:pt>
                <c:pt idx="471">
                  <c:v>173.26</c:v>
                </c:pt>
                <c:pt idx="472">
                  <c:v>154.41</c:v>
                </c:pt>
                <c:pt idx="473">
                  <c:v>145.83000000000001</c:v>
                </c:pt>
                <c:pt idx="474">
                  <c:v>178.14</c:v>
                </c:pt>
                <c:pt idx="475">
                  <c:v>108.12</c:v>
                </c:pt>
                <c:pt idx="476">
                  <c:v>148.66999999999999</c:v>
                </c:pt>
                <c:pt idx="477">
                  <c:v>145.43</c:v>
                </c:pt>
                <c:pt idx="478">
                  <c:v>144.5</c:v>
                </c:pt>
                <c:pt idx="479">
                  <c:v>146.02000000000001</c:v>
                </c:pt>
                <c:pt idx="480">
                  <c:v>135.16</c:v>
                </c:pt>
                <c:pt idx="481">
                  <c:v>149.16</c:v>
                </c:pt>
                <c:pt idx="482">
                  <c:v>119.11</c:v>
                </c:pt>
                <c:pt idx="483">
                  <c:v>128.58000000000001</c:v>
                </c:pt>
                <c:pt idx="484">
                  <c:v>105.21</c:v>
                </c:pt>
                <c:pt idx="485">
                  <c:v>161.75</c:v>
                </c:pt>
                <c:pt idx="486">
                  <c:v>142.44999999999999</c:v>
                </c:pt>
                <c:pt idx="487">
                  <c:v>136.03</c:v>
                </c:pt>
                <c:pt idx="488">
                  <c:v>152.97</c:v>
                </c:pt>
                <c:pt idx="489">
                  <c:v>120.61</c:v>
                </c:pt>
                <c:pt idx="490">
                  <c:v>115.09</c:v>
                </c:pt>
                <c:pt idx="491">
                  <c:v>132.05000000000001</c:v>
                </c:pt>
                <c:pt idx="492">
                  <c:v>126.27</c:v>
                </c:pt>
                <c:pt idx="493">
                  <c:v>132.15</c:v>
                </c:pt>
                <c:pt idx="494">
                  <c:v>134.38999999999999</c:v>
                </c:pt>
                <c:pt idx="495">
                  <c:v>113.95</c:v>
                </c:pt>
                <c:pt idx="496">
                  <c:v>168.66</c:v>
                </c:pt>
                <c:pt idx="497">
                  <c:v>126.41</c:v>
                </c:pt>
                <c:pt idx="498">
                  <c:v>119.9</c:v>
                </c:pt>
                <c:pt idx="499">
                  <c:v>165.55</c:v>
                </c:pt>
                <c:pt idx="500">
                  <c:v>128.99</c:v>
                </c:pt>
                <c:pt idx="501">
                  <c:v>140.38999999999999</c:v>
                </c:pt>
                <c:pt idx="502">
                  <c:v>110.44</c:v>
                </c:pt>
                <c:pt idx="503">
                  <c:v>158.52000000000001</c:v>
                </c:pt>
                <c:pt idx="504">
                  <c:v>163.16</c:v>
                </c:pt>
                <c:pt idx="505">
                  <c:v>125.71</c:v>
                </c:pt>
                <c:pt idx="506">
                  <c:v>124.09</c:v>
                </c:pt>
                <c:pt idx="507">
                  <c:v>177.98</c:v>
                </c:pt>
                <c:pt idx="508">
                  <c:v>160.59</c:v>
                </c:pt>
                <c:pt idx="509">
                  <c:v>129.32</c:v>
                </c:pt>
                <c:pt idx="510">
                  <c:v>180.8</c:v>
                </c:pt>
                <c:pt idx="511">
                  <c:v>124.2</c:v>
                </c:pt>
                <c:pt idx="512">
                  <c:v>177.98</c:v>
                </c:pt>
                <c:pt idx="513">
                  <c:v>153.34</c:v>
                </c:pt>
                <c:pt idx="514">
                  <c:v>113.61</c:v>
                </c:pt>
                <c:pt idx="515">
                  <c:v>127.99</c:v>
                </c:pt>
                <c:pt idx="516">
                  <c:v>90.908000000000001</c:v>
                </c:pt>
                <c:pt idx="517">
                  <c:v>104.73</c:v>
                </c:pt>
                <c:pt idx="518">
                  <c:v>144.59</c:v>
                </c:pt>
                <c:pt idx="519">
                  <c:v>115.99</c:v>
                </c:pt>
                <c:pt idx="520">
                  <c:v>117.06</c:v>
                </c:pt>
                <c:pt idx="521">
                  <c:v>111.4</c:v>
                </c:pt>
                <c:pt idx="522">
                  <c:v>126.9</c:v>
                </c:pt>
                <c:pt idx="523">
                  <c:v>131.07</c:v>
                </c:pt>
                <c:pt idx="524">
                  <c:v>129.31</c:v>
                </c:pt>
                <c:pt idx="525">
                  <c:v>145.35</c:v>
                </c:pt>
                <c:pt idx="526">
                  <c:v>125.51</c:v>
                </c:pt>
                <c:pt idx="527">
                  <c:v>113.49</c:v>
                </c:pt>
                <c:pt idx="528">
                  <c:v>144.11000000000001</c:v>
                </c:pt>
                <c:pt idx="529">
                  <c:v>132.37</c:v>
                </c:pt>
                <c:pt idx="530">
                  <c:v>105.18</c:v>
                </c:pt>
                <c:pt idx="531">
                  <c:v>98.754999999999995</c:v>
                </c:pt>
                <c:pt idx="532">
                  <c:v>110.51</c:v>
                </c:pt>
                <c:pt idx="533">
                  <c:v>186.91</c:v>
                </c:pt>
                <c:pt idx="534">
                  <c:v>122.61</c:v>
                </c:pt>
                <c:pt idx="535">
                  <c:v>94.664000000000001</c:v>
                </c:pt>
                <c:pt idx="536">
                  <c:v>144.1</c:v>
                </c:pt>
                <c:pt idx="537">
                  <c:v>129.62</c:v>
                </c:pt>
                <c:pt idx="538">
                  <c:v>112.19</c:v>
                </c:pt>
                <c:pt idx="539">
                  <c:v>179.08</c:v>
                </c:pt>
                <c:pt idx="540">
                  <c:v>124.87</c:v>
                </c:pt>
                <c:pt idx="541">
                  <c:v>141.5</c:v>
                </c:pt>
                <c:pt idx="542">
                  <c:v>165.92</c:v>
                </c:pt>
                <c:pt idx="543">
                  <c:v>122.19</c:v>
                </c:pt>
                <c:pt idx="544">
                  <c:v>126.8</c:v>
                </c:pt>
                <c:pt idx="545">
                  <c:v>124.33</c:v>
                </c:pt>
                <c:pt idx="546">
                  <c:v>121.91</c:v>
                </c:pt>
                <c:pt idx="547">
                  <c:v>119.43</c:v>
                </c:pt>
                <c:pt idx="548">
                  <c:v>148.27000000000001</c:v>
                </c:pt>
                <c:pt idx="549">
                  <c:v>134.66999999999999</c:v>
                </c:pt>
                <c:pt idx="550">
                  <c:v>98.566000000000003</c:v>
                </c:pt>
                <c:pt idx="551">
                  <c:v>104.98</c:v>
                </c:pt>
                <c:pt idx="552">
                  <c:v>108.32</c:v>
                </c:pt>
                <c:pt idx="553">
                  <c:v>112.1</c:v>
                </c:pt>
                <c:pt idx="554">
                  <c:v>108.83</c:v>
                </c:pt>
                <c:pt idx="555">
                  <c:v>116.78</c:v>
                </c:pt>
                <c:pt idx="556">
                  <c:v>143.29</c:v>
                </c:pt>
                <c:pt idx="557">
                  <c:v>87.236000000000004</c:v>
                </c:pt>
                <c:pt idx="558">
                  <c:v>116.47</c:v>
                </c:pt>
                <c:pt idx="559">
                  <c:v>103.26</c:v>
                </c:pt>
                <c:pt idx="560">
                  <c:v>103.27</c:v>
                </c:pt>
                <c:pt idx="561">
                  <c:v>156.13</c:v>
                </c:pt>
                <c:pt idx="562">
                  <c:v>129.44999999999999</c:v>
                </c:pt>
                <c:pt idx="563">
                  <c:v>134.91999999999999</c:v>
                </c:pt>
                <c:pt idx="564">
                  <c:v>114.56</c:v>
                </c:pt>
                <c:pt idx="565">
                  <c:v>118.39</c:v>
                </c:pt>
                <c:pt idx="566">
                  <c:v>129.33000000000001</c:v>
                </c:pt>
                <c:pt idx="567">
                  <c:v>135.34</c:v>
                </c:pt>
                <c:pt idx="568">
                  <c:v>102.36</c:v>
                </c:pt>
                <c:pt idx="569">
                  <c:v>114.26</c:v>
                </c:pt>
                <c:pt idx="570">
                  <c:v>103.41</c:v>
                </c:pt>
                <c:pt idx="571">
                  <c:v>125.01</c:v>
                </c:pt>
                <c:pt idx="572">
                  <c:v>125.94</c:v>
                </c:pt>
                <c:pt idx="573">
                  <c:v>144.68</c:v>
                </c:pt>
                <c:pt idx="574">
                  <c:v>109.26</c:v>
                </c:pt>
                <c:pt idx="575">
                  <c:v>127.09</c:v>
                </c:pt>
                <c:pt idx="576">
                  <c:v>125.59</c:v>
                </c:pt>
                <c:pt idx="577">
                  <c:v>118.06</c:v>
                </c:pt>
                <c:pt idx="578">
                  <c:v>106.32</c:v>
                </c:pt>
                <c:pt idx="579">
                  <c:v>85.188000000000002</c:v>
                </c:pt>
                <c:pt idx="580">
                  <c:v>114.66</c:v>
                </c:pt>
                <c:pt idx="581">
                  <c:v>123.17</c:v>
                </c:pt>
                <c:pt idx="582">
                  <c:v>138.28</c:v>
                </c:pt>
                <c:pt idx="583">
                  <c:v>144.83000000000001</c:v>
                </c:pt>
                <c:pt idx="584">
                  <c:v>122.39</c:v>
                </c:pt>
                <c:pt idx="585">
                  <c:v>126.71</c:v>
                </c:pt>
                <c:pt idx="586">
                  <c:v>125.05</c:v>
                </c:pt>
                <c:pt idx="587">
                  <c:v>101.68</c:v>
                </c:pt>
                <c:pt idx="588">
                  <c:v>109.78</c:v>
                </c:pt>
                <c:pt idx="589">
                  <c:v>138.16</c:v>
                </c:pt>
                <c:pt idx="590">
                  <c:v>128.13999999999999</c:v>
                </c:pt>
                <c:pt idx="591">
                  <c:v>120.48</c:v>
                </c:pt>
                <c:pt idx="592">
                  <c:v>117.83</c:v>
                </c:pt>
                <c:pt idx="593">
                  <c:v>109.59</c:v>
                </c:pt>
                <c:pt idx="594">
                  <c:v>101.3</c:v>
                </c:pt>
                <c:pt idx="595">
                  <c:v>110.52</c:v>
                </c:pt>
                <c:pt idx="596">
                  <c:v>126.53</c:v>
                </c:pt>
                <c:pt idx="597">
                  <c:v>106.96</c:v>
                </c:pt>
                <c:pt idx="598">
                  <c:v>85.614999999999995</c:v>
                </c:pt>
                <c:pt idx="599">
                  <c:v>104.11</c:v>
                </c:pt>
                <c:pt idx="600">
                  <c:v>111.25</c:v>
                </c:pt>
                <c:pt idx="601">
                  <c:v>134.79</c:v>
                </c:pt>
                <c:pt idx="602">
                  <c:v>125.49</c:v>
                </c:pt>
                <c:pt idx="603">
                  <c:v>93.099000000000004</c:v>
                </c:pt>
                <c:pt idx="604">
                  <c:v>77.974000000000004</c:v>
                </c:pt>
                <c:pt idx="605">
                  <c:v>125.03</c:v>
                </c:pt>
                <c:pt idx="606">
                  <c:v>106.2</c:v>
                </c:pt>
                <c:pt idx="607">
                  <c:v>145.19</c:v>
                </c:pt>
                <c:pt idx="608">
                  <c:v>92.905000000000001</c:v>
                </c:pt>
                <c:pt idx="609">
                  <c:v>140.76</c:v>
                </c:pt>
                <c:pt idx="610">
                  <c:v>90.605000000000004</c:v>
                </c:pt>
                <c:pt idx="611">
                  <c:v>92.391000000000005</c:v>
                </c:pt>
                <c:pt idx="612">
                  <c:v>126.5</c:v>
                </c:pt>
                <c:pt idx="613">
                  <c:v>91.358000000000004</c:v>
                </c:pt>
                <c:pt idx="614">
                  <c:v>104.31</c:v>
                </c:pt>
                <c:pt idx="615">
                  <c:v>117.51</c:v>
                </c:pt>
                <c:pt idx="616">
                  <c:v>97.965000000000003</c:v>
                </c:pt>
                <c:pt idx="617">
                  <c:v>124.46</c:v>
                </c:pt>
                <c:pt idx="618">
                  <c:v>114.82</c:v>
                </c:pt>
                <c:pt idx="619">
                  <c:v>96.935000000000002</c:v>
                </c:pt>
                <c:pt idx="620">
                  <c:v>110.64</c:v>
                </c:pt>
                <c:pt idx="621">
                  <c:v>154.59</c:v>
                </c:pt>
                <c:pt idx="622">
                  <c:v>74.378</c:v>
                </c:pt>
                <c:pt idx="623">
                  <c:v>74.474999999999994</c:v>
                </c:pt>
                <c:pt idx="624">
                  <c:v>120.58</c:v>
                </c:pt>
                <c:pt idx="625">
                  <c:v>88.106999999999999</c:v>
                </c:pt>
                <c:pt idx="626">
                  <c:v>119.89</c:v>
                </c:pt>
                <c:pt idx="627">
                  <c:v>81.653999999999996</c:v>
                </c:pt>
                <c:pt idx="628">
                  <c:v>105.98</c:v>
                </c:pt>
                <c:pt idx="629">
                  <c:v>120.11</c:v>
                </c:pt>
                <c:pt idx="630">
                  <c:v>130.82</c:v>
                </c:pt>
                <c:pt idx="631">
                  <c:v>113</c:v>
                </c:pt>
                <c:pt idx="632">
                  <c:v>116.78</c:v>
                </c:pt>
                <c:pt idx="633">
                  <c:v>107.54</c:v>
                </c:pt>
                <c:pt idx="634">
                  <c:v>117.46</c:v>
                </c:pt>
                <c:pt idx="635">
                  <c:v>116.28</c:v>
                </c:pt>
                <c:pt idx="636">
                  <c:v>104.97</c:v>
                </c:pt>
                <c:pt idx="637">
                  <c:v>100.33</c:v>
                </c:pt>
                <c:pt idx="638">
                  <c:v>113.75</c:v>
                </c:pt>
                <c:pt idx="639">
                  <c:v>136.58000000000001</c:v>
                </c:pt>
                <c:pt idx="640">
                  <c:v>97.281999999999996</c:v>
                </c:pt>
                <c:pt idx="641">
                  <c:v>88.6</c:v>
                </c:pt>
                <c:pt idx="642">
                  <c:v>127.95</c:v>
                </c:pt>
                <c:pt idx="643">
                  <c:v>100.58</c:v>
                </c:pt>
                <c:pt idx="644">
                  <c:v>154.58000000000001</c:v>
                </c:pt>
                <c:pt idx="645">
                  <c:v>105.14</c:v>
                </c:pt>
                <c:pt idx="646">
                  <c:v>90.722999999999999</c:v>
                </c:pt>
                <c:pt idx="647">
                  <c:v>124.01</c:v>
                </c:pt>
                <c:pt idx="648">
                  <c:v>93.584000000000003</c:v>
                </c:pt>
                <c:pt idx="649">
                  <c:v>99.284999999999997</c:v>
                </c:pt>
                <c:pt idx="650">
                  <c:v>125.58</c:v>
                </c:pt>
                <c:pt idx="651">
                  <c:v>96.796999999999997</c:v>
                </c:pt>
                <c:pt idx="652">
                  <c:v>142.09</c:v>
                </c:pt>
                <c:pt idx="653">
                  <c:v>149.16</c:v>
                </c:pt>
                <c:pt idx="654">
                  <c:v>87.72</c:v>
                </c:pt>
                <c:pt idx="655">
                  <c:v>97.491</c:v>
                </c:pt>
                <c:pt idx="656">
                  <c:v>92.956000000000003</c:v>
                </c:pt>
                <c:pt idx="657">
                  <c:v>126.17</c:v>
                </c:pt>
                <c:pt idx="658">
                  <c:v>152.21</c:v>
                </c:pt>
                <c:pt idx="659">
                  <c:v>111.76</c:v>
                </c:pt>
                <c:pt idx="660">
                  <c:v>104.07</c:v>
                </c:pt>
                <c:pt idx="661">
                  <c:v>109.01</c:v>
                </c:pt>
                <c:pt idx="662">
                  <c:v>81.691000000000003</c:v>
                </c:pt>
                <c:pt idx="663">
                  <c:v>121.82</c:v>
                </c:pt>
                <c:pt idx="664">
                  <c:v>93.147999999999996</c:v>
                </c:pt>
                <c:pt idx="665">
                  <c:v>130.69</c:v>
                </c:pt>
                <c:pt idx="666">
                  <c:v>109.24</c:v>
                </c:pt>
                <c:pt idx="667">
                  <c:v>148.31</c:v>
                </c:pt>
                <c:pt idx="668">
                  <c:v>108.69</c:v>
                </c:pt>
                <c:pt idx="669">
                  <c:v>57.164999999999999</c:v>
                </c:pt>
                <c:pt idx="670">
                  <c:v>88.884</c:v>
                </c:pt>
                <c:pt idx="671">
                  <c:v>121.23</c:v>
                </c:pt>
                <c:pt idx="672">
                  <c:v>95.981999999999999</c:v>
                </c:pt>
                <c:pt idx="673">
                  <c:v>107.42</c:v>
                </c:pt>
                <c:pt idx="674">
                  <c:v>97.614000000000004</c:v>
                </c:pt>
                <c:pt idx="675">
                  <c:v>82.570999999999998</c:v>
                </c:pt>
                <c:pt idx="676">
                  <c:v>110.87</c:v>
                </c:pt>
                <c:pt idx="677">
                  <c:v>144.6</c:v>
                </c:pt>
                <c:pt idx="678">
                  <c:v>131.81</c:v>
                </c:pt>
                <c:pt idx="679">
                  <c:v>153.69999999999999</c:v>
                </c:pt>
                <c:pt idx="680">
                  <c:v>120.52</c:v>
                </c:pt>
                <c:pt idx="681">
                  <c:v>131.86000000000001</c:v>
                </c:pt>
                <c:pt idx="682">
                  <c:v>91.816000000000003</c:v>
                </c:pt>
                <c:pt idx="683">
                  <c:v>90.816999999999993</c:v>
                </c:pt>
                <c:pt idx="684">
                  <c:v>127.75</c:v>
                </c:pt>
                <c:pt idx="685">
                  <c:v>99.957999999999998</c:v>
                </c:pt>
                <c:pt idx="686">
                  <c:v>116.27</c:v>
                </c:pt>
                <c:pt idx="687">
                  <c:v>119.13</c:v>
                </c:pt>
                <c:pt idx="688">
                  <c:v>98.548000000000002</c:v>
                </c:pt>
                <c:pt idx="689">
                  <c:v>112.88</c:v>
                </c:pt>
                <c:pt idx="690">
                  <c:v>105.8</c:v>
                </c:pt>
                <c:pt idx="691">
                  <c:v>98.51</c:v>
                </c:pt>
                <c:pt idx="692">
                  <c:v>115.28</c:v>
                </c:pt>
                <c:pt idx="693">
                  <c:v>115.63</c:v>
                </c:pt>
                <c:pt idx="694">
                  <c:v>85.695999999999998</c:v>
                </c:pt>
                <c:pt idx="695">
                  <c:v>115.92</c:v>
                </c:pt>
                <c:pt idx="696">
                  <c:v>117.55</c:v>
                </c:pt>
                <c:pt idx="697">
                  <c:v>121.48</c:v>
                </c:pt>
                <c:pt idx="698">
                  <c:v>97.811999999999998</c:v>
                </c:pt>
                <c:pt idx="699">
                  <c:v>131.25</c:v>
                </c:pt>
                <c:pt idx="700">
                  <c:v>99.084000000000003</c:v>
                </c:pt>
                <c:pt idx="701">
                  <c:v>103.74</c:v>
                </c:pt>
                <c:pt idx="702">
                  <c:v>99.289000000000001</c:v>
                </c:pt>
                <c:pt idx="703">
                  <c:v>143.22999999999999</c:v>
                </c:pt>
                <c:pt idx="704">
                  <c:v>121.1</c:v>
                </c:pt>
                <c:pt idx="705">
                  <c:v>118.01</c:v>
                </c:pt>
                <c:pt idx="706">
                  <c:v>96.918999999999997</c:v>
                </c:pt>
                <c:pt idx="707">
                  <c:v>113.24</c:v>
                </c:pt>
                <c:pt idx="708">
                  <c:v>87.781999999999996</c:v>
                </c:pt>
                <c:pt idx="709">
                  <c:v>107.45</c:v>
                </c:pt>
                <c:pt idx="710">
                  <c:v>109</c:v>
                </c:pt>
                <c:pt idx="711">
                  <c:v>125.03</c:v>
                </c:pt>
                <c:pt idx="712">
                  <c:v>109.73</c:v>
                </c:pt>
                <c:pt idx="713">
                  <c:v>101.29</c:v>
                </c:pt>
                <c:pt idx="714">
                  <c:v>101.43</c:v>
                </c:pt>
                <c:pt idx="715">
                  <c:v>99.628</c:v>
                </c:pt>
                <c:pt idx="716">
                  <c:v>104.96</c:v>
                </c:pt>
                <c:pt idx="717">
                  <c:v>117.73</c:v>
                </c:pt>
                <c:pt idx="718">
                  <c:v>63.109000000000002</c:v>
                </c:pt>
                <c:pt idx="719">
                  <c:v>116.81</c:v>
                </c:pt>
                <c:pt idx="720">
                  <c:v>125.85</c:v>
                </c:pt>
                <c:pt idx="721">
                  <c:v>126.07</c:v>
                </c:pt>
                <c:pt idx="722">
                  <c:v>96.804000000000002</c:v>
                </c:pt>
                <c:pt idx="723">
                  <c:v>84.870999999999995</c:v>
                </c:pt>
                <c:pt idx="724">
                  <c:v>85.552999999999997</c:v>
                </c:pt>
                <c:pt idx="725">
                  <c:v>138.18</c:v>
                </c:pt>
                <c:pt idx="726">
                  <c:v>108.3</c:v>
                </c:pt>
                <c:pt idx="727">
                  <c:v>169.1</c:v>
                </c:pt>
                <c:pt idx="728">
                  <c:v>157.07</c:v>
                </c:pt>
                <c:pt idx="729">
                  <c:v>96.662000000000006</c:v>
                </c:pt>
                <c:pt idx="730">
                  <c:v>100.2</c:v>
                </c:pt>
                <c:pt idx="731">
                  <c:v>125.21</c:v>
                </c:pt>
                <c:pt idx="732">
                  <c:v>121.52</c:v>
                </c:pt>
                <c:pt idx="733">
                  <c:v>108.67</c:v>
                </c:pt>
                <c:pt idx="734">
                  <c:v>107.17</c:v>
                </c:pt>
                <c:pt idx="735">
                  <c:v>99.575000000000003</c:v>
                </c:pt>
                <c:pt idx="736">
                  <c:v>129.51</c:v>
                </c:pt>
                <c:pt idx="737">
                  <c:v>98.876999999999995</c:v>
                </c:pt>
                <c:pt idx="738">
                  <c:v>102.91</c:v>
                </c:pt>
                <c:pt idx="739">
                  <c:v>111.02</c:v>
                </c:pt>
                <c:pt idx="740">
                  <c:v>91.828000000000003</c:v>
                </c:pt>
                <c:pt idx="741">
                  <c:v>112.82</c:v>
                </c:pt>
                <c:pt idx="742">
                  <c:v>113.72</c:v>
                </c:pt>
                <c:pt idx="743">
                  <c:v>99.936000000000007</c:v>
                </c:pt>
                <c:pt idx="744">
                  <c:v>95.492999999999995</c:v>
                </c:pt>
                <c:pt idx="745">
                  <c:v>108.87</c:v>
                </c:pt>
                <c:pt idx="746">
                  <c:v>122.5</c:v>
                </c:pt>
                <c:pt idx="747">
                  <c:v>92.96</c:v>
                </c:pt>
                <c:pt idx="748">
                  <c:v>89.825999999999993</c:v>
                </c:pt>
                <c:pt idx="749">
                  <c:v>106.49</c:v>
                </c:pt>
                <c:pt idx="750">
                  <c:v>85.361000000000004</c:v>
                </c:pt>
                <c:pt idx="751">
                  <c:v>123.86</c:v>
                </c:pt>
                <c:pt idx="752">
                  <c:v>78.73</c:v>
                </c:pt>
                <c:pt idx="753">
                  <c:v>82.019000000000005</c:v>
                </c:pt>
                <c:pt idx="754">
                  <c:v>131.91999999999999</c:v>
                </c:pt>
                <c:pt idx="755">
                  <c:v>83.638999999999996</c:v>
                </c:pt>
                <c:pt idx="756">
                  <c:v>112.03</c:v>
                </c:pt>
                <c:pt idx="757">
                  <c:v>95.537000000000006</c:v>
                </c:pt>
                <c:pt idx="758">
                  <c:v>93.861000000000004</c:v>
                </c:pt>
                <c:pt idx="759">
                  <c:v>112.8</c:v>
                </c:pt>
                <c:pt idx="760">
                  <c:v>112.56</c:v>
                </c:pt>
                <c:pt idx="761">
                  <c:v>88.975999999999999</c:v>
                </c:pt>
                <c:pt idx="762">
                  <c:v>104.11</c:v>
                </c:pt>
                <c:pt idx="763">
                  <c:v>95.355000000000004</c:v>
                </c:pt>
                <c:pt idx="764">
                  <c:v>79.905000000000001</c:v>
                </c:pt>
                <c:pt idx="765">
                  <c:v>111.4</c:v>
                </c:pt>
                <c:pt idx="766">
                  <c:v>88.352999999999994</c:v>
                </c:pt>
                <c:pt idx="767">
                  <c:v>108.69</c:v>
                </c:pt>
                <c:pt idx="768">
                  <c:v>78.488</c:v>
                </c:pt>
                <c:pt idx="769">
                  <c:v>77.867000000000004</c:v>
                </c:pt>
                <c:pt idx="770">
                  <c:v>117.67</c:v>
                </c:pt>
                <c:pt idx="771">
                  <c:v>124.09</c:v>
                </c:pt>
                <c:pt idx="772">
                  <c:v>75.536000000000001</c:v>
                </c:pt>
                <c:pt idx="773">
                  <c:v>93.83</c:v>
                </c:pt>
                <c:pt idx="774">
                  <c:v>53.018999999999998</c:v>
                </c:pt>
                <c:pt idx="775">
                  <c:v>89.62</c:v>
                </c:pt>
                <c:pt idx="776">
                  <c:v>87.179000000000002</c:v>
                </c:pt>
                <c:pt idx="777">
                  <c:v>90.733000000000004</c:v>
                </c:pt>
                <c:pt idx="778">
                  <c:v>91.102000000000004</c:v>
                </c:pt>
                <c:pt idx="779">
                  <c:v>99.795000000000002</c:v>
                </c:pt>
                <c:pt idx="780">
                  <c:v>111.66</c:v>
                </c:pt>
                <c:pt idx="781">
                  <c:v>67.878</c:v>
                </c:pt>
                <c:pt idx="782">
                  <c:v>102.06</c:v>
                </c:pt>
                <c:pt idx="783">
                  <c:v>132.78</c:v>
                </c:pt>
                <c:pt idx="784">
                  <c:v>82.444000000000003</c:v>
                </c:pt>
                <c:pt idx="785">
                  <c:v>101.49</c:v>
                </c:pt>
                <c:pt idx="786">
                  <c:v>78.344999999999999</c:v>
                </c:pt>
                <c:pt idx="787">
                  <c:v>146.30000000000001</c:v>
                </c:pt>
                <c:pt idx="788">
                  <c:v>115.06</c:v>
                </c:pt>
                <c:pt idx="789">
                  <c:v>87.146000000000001</c:v>
                </c:pt>
                <c:pt idx="790">
                  <c:v>95.245000000000005</c:v>
                </c:pt>
                <c:pt idx="791">
                  <c:v>111.52</c:v>
                </c:pt>
                <c:pt idx="792">
                  <c:v>103.78</c:v>
                </c:pt>
                <c:pt idx="793">
                  <c:v>126.72</c:v>
                </c:pt>
                <c:pt idx="794">
                  <c:v>118.48</c:v>
                </c:pt>
                <c:pt idx="795">
                  <c:v>113.9</c:v>
                </c:pt>
                <c:pt idx="796">
                  <c:v>97.477000000000004</c:v>
                </c:pt>
                <c:pt idx="797">
                  <c:v>108.7</c:v>
                </c:pt>
                <c:pt idx="798">
                  <c:v>120.98</c:v>
                </c:pt>
                <c:pt idx="799">
                  <c:v>100.81</c:v>
                </c:pt>
                <c:pt idx="800">
                  <c:v>91.497</c:v>
                </c:pt>
                <c:pt idx="801">
                  <c:v>100.5</c:v>
                </c:pt>
                <c:pt idx="802">
                  <c:v>83.85</c:v>
                </c:pt>
                <c:pt idx="803">
                  <c:v>125.99</c:v>
                </c:pt>
                <c:pt idx="804">
                  <c:v>110.91</c:v>
                </c:pt>
                <c:pt idx="805">
                  <c:v>124.14</c:v>
                </c:pt>
                <c:pt idx="806">
                  <c:v>98.293000000000006</c:v>
                </c:pt>
                <c:pt idx="807">
                  <c:v>98.149000000000001</c:v>
                </c:pt>
                <c:pt idx="808">
                  <c:v>112.35</c:v>
                </c:pt>
                <c:pt idx="809">
                  <c:v>99.44</c:v>
                </c:pt>
                <c:pt idx="810">
                  <c:v>111.81</c:v>
                </c:pt>
                <c:pt idx="811">
                  <c:v>72.616</c:v>
                </c:pt>
                <c:pt idx="812">
                  <c:v>93.707999999999998</c:v>
                </c:pt>
                <c:pt idx="813">
                  <c:v>97.995000000000005</c:v>
                </c:pt>
                <c:pt idx="814">
                  <c:v>86.513999999999996</c:v>
                </c:pt>
                <c:pt idx="815">
                  <c:v>92.072000000000003</c:v>
                </c:pt>
                <c:pt idx="816">
                  <c:v>109.68</c:v>
                </c:pt>
                <c:pt idx="817">
                  <c:v>111.92</c:v>
                </c:pt>
                <c:pt idx="818">
                  <c:v>118.35</c:v>
                </c:pt>
                <c:pt idx="819">
                  <c:v>106.18</c:v>
                </c:pt>
                <c:pt idx="820">
                  <c:v>119.35</c:v>
                </c:pt>
                <c:pt idx="821">
                  <c:v>78.534000000000006</c:v>
                </c:pt>
                <c:pt idx="822">
                  <c:v>93.551000000000002</c:v>
                </c:pt>
                <c:pt idx="823">
                  <c:v>106.55</c:v>
                </c:pt>
                <c:pt idx="824">
                  <c:v>133.55000000000001</c:v>
                </c:pt>
                <c:pt idx="825">
                  <c:v>83.433999999999997</c:v>
                </c:pt>
                <c:pt idx="826">
                  <c:v>88.57</c:v>
                </c:pt>
                <c:pt idx="827">
                  <c:v>112.7</c:v>
                </c:pt>
                <c:pt idx="828">
                  <c:v>85.879000000000005</c:v>
                </c:pt>
                <c:pt idx="829">
                  <c:v>103.35</c:v>
                </c:pt>
                <c:pt idx="830">
                  <c:v>100.01</c:v>
                </c:pt>
                <c:pt idx="831">
                  <c:v>95.3</c:v>
                </c:pt>
                <c:pt idx="832">
                  <c:v>84.164000000000001</c:v>
                </c:pt>
                <c:pt idx="833">
                  <c:v>125.59</c:v>
                </c:pt>
                <c:pt idx="834">
                  <c:v>102.38</c:v>
                </c:pt>
                <c:pt idx="835">
                  <c:v>91.603999999999999</c:v>
                </c:pt>
                <c:pt idx="836">
                  <c:v>133.99</c:v>
                </c:pt>
                <c:pt idx="837">
                  <c:v>103.38</c:v>
                </c:pt>
                <c:pt idx="838">
                  <c:v>99.600999999999999</c:v>
                </c:pt>
                <c:pt idx="839">
                  <c:v>112.18</c:v>
                </c:pt>
                <c:pt idx="840">
                  <c:v>93.891000000000005</c:v>
                </c:pt>
                <c:pt idx="841">
                  <c:v>76.486999999999995</c:v>
                </c:pt>
                <c:pt idx="842">
                  <c:v>124.55</c:v>
                </c:pt>
                <c:pt idx="843">
                  <c:v>122.31</c:v>
                </c:pt>
                <c:pt idx="844">
                  <c:v>107.35</c:v>
                </c:pt>
                <c:pt idx="845">
                  <c:v>97.924000000000007</c:v>
                </c:pt>
                <c:pt idx="846">
                  <c:v>109.9</c:v>
                </c:pt>
                <c:pt idx="847">
                  <c:v>87.742000000000004</c:v>
                </c:pt>
                <c:pt idx="848">
                  <c:v>93.57</c:v>
                </c:pt>
                <c:pt idx="849">
                  <c:v>88.222999999999999</c:v>
                </c:pt>
                <c:pt idx="850">
                  <c:v>105.72</c:v>
                </c:pt>
                <c:pt idx="851">
                  <c:v>97.584000000000003</c:v>
                </c:pt>
                <c:pt idx="852">
                  <c:v>108.21</c:v>
                </c:pt>
                <c:pt idx="853">
                  <c:v>91.831000000000003</c:v>
                </c:pt>
                <c:pt idx="854">
                  <c:v>132.28</c:v>
                </c:pt>
                <c:pt idx="855">
                  <c:v>116.93</c:v>
                </c:pt>
                <c:pt idx="856">
                  <c:v>97.010999999999996</c:v>
                </c:pt>
                <c:pt idx="857">
                  <c:v>72.138000000000005</c:v>
                </c:pt>
                <c:pt idx="858">
                  <c:v>79.412999999999997</c:v>
                </c:pt>
                <c:pt idx="859">
                  <c:v>129.16</c:v>
                </c:pt>
                <c:pt idx="860">
                  <c:v>131.35</c:v>
                </c:pt>
                <c:pt idx="861">
                  <c:v>84.426000000000002</c:v>
                </c:pt>
                <c:pt idx="862">
                  <c:v>105.87</c:v>
                </c:pt>
                <c:pt idx="863">
                  <c:v>92.046000000000006</c:v>
                </c:pt>
                <c:pt idx="864">
                  <c:v>97.344999999999999</c:v>
                </c:pt>
                <c:pt idx="865">
                  <c:v>127.32</c:v>
                </c:pt>
                <c:pt idx="866">
                  <c:v>104.69</c:v>
                </c:pt>
                <c:pt idx="867">
                  <c:v>77.933000000000007</c:v>
                </c:pt>
                <c:pt idx="868">
                  <c:v>90.808999999999997</c:v>
                </c:pt>
                <c:pt idx="869">
                  <c:v>88.543000000000006</c:v>
                </c:pt>
                <c:pt idx="870">
                  <c:v>124.25</c:v>
                </c:pt>
                <c:pt idx="871">
                  <c:v>90.367000000000004</c:v>
                </c:pt>
                <c:pt idx="872">
                  <c:v>98.921000000000006</c:v>
                </c:pt>
                <c:pt idx="873">
                  <c:v>99.757000000000005</c:v>
                </c:pt>
                <c:pt idx="874">
                  <c:v>117.27</c:v>
                </c:pt>
                <c:pt idx="875">
                  <c:v>89.676000000000002</c:v>
                </c:pt>
                <c:pt idx="876">
                  <c:v>114.48</c:v>
                </c:pt>
                <c:pt idx="877">
                  <c:v>114.31</c:v>
                </c:pt>
                <c:pt idx="878">
                  <c:v>104.99</c:v>
                </c:pt>
                <c:pt idx="879">
                  <c:v>89.85</c:v>
                </c:pt>
                <c:pt idx="880">
                  <c:v>105.08</c:v>
                </c:pt>
                <c:pt idx="881">
                  <c:v>93.608000000000004</c:v>
                </c:pt>
                <c:pt idx="882">
                  <c:v>93.525000000000006</c:v>
                </c:pt>
                <c:pt idx="883">
                  <c:v>114.59</c:v>
                </c:pt>
                <c:pt idx="884">
                  <c:v>77.73</c:v>
                </c:pt>
                <c:pt idx="885">
                  <c:v>130.84</c:v>
                </c:pt>
                <c:pt idx="886">
                  <c:v>99.744</c:v>
                </c:pt>
                <c:pt idx="887">
                  <c:v>95.944999999999993</c:v>
                </c:pt>
                <c:pt idx="888">
                  <c:v>81.069999999999993</c:v>
                </c:pt>
                <c:pt idx="889">
                  <c:v>119.35</c:v>
                </c:pt>
                <c:pt idx="890">
                  <c:v>68.757000000000005</c:v>
                </c:pt>
                <c:pt idx="891">
                  <c:v>95.376000000000005</c:v>
                </c:pt>
                <c:pt idx="892">
                  <c:v>122.75</c:v>
                </c:pt>
                <c:pt idx="893">
                  <c:v>116.1</c:v>
                </c:pt>
                <c:pt idx="894">
                  <c:v>107.4</c:v>
                </c:pt>
                <c:pt idx="895">
                  <c:v>92.01</c:v>
                </c:pt>
                <c:pt idx="896">
                  <c:v>64.989000000000004</c:v>
                </c:pt>
                <c:pt idx="897">
                  <c:v>89.328999999999994</c:v>
                </c:pt>
                <c:pt idx="898">
                  <c:v>117.82</c:v>
                </c:pt>
                <c:pt idx="899">
                  <c:v>104.54</c:v>
                </c:pt>
                <c:pt idx="900">
                  <c:v>94.531000000000006</c:v>
                </c:pt>
                <c:pt idx="901">
                  <c:v>113.2</c:v>
                </c:pt>
                <c:pt idx="902">
                  <c:v>95.741</c:v>
                </c:pt>
                <c:pt idx="903">
                  <c:v>96.616</c:v>
                </c:pt>
                <c:pt idx="904">
                  <c:v>102.71</c:v>
                </c:pt>
                <c:pt idx="905">
                  <c:v>140.32</c:v>
                </c:pt>
                <c:pt idx="906">
                  <c:v>112.51</c:v>
                </c:pt>
                <c:pt idx="907">
                  <c:v>69.984999999999999</c:v>
                </c:pt>
                <c:pt idx="908">
                  <c:v>106.26</c:v>
                </c:pt>
                <c:pt idx="909">
                  <c:v>89.24</c:v>
                </c:pt>
                <c:pt idx="910">
                  <c:v>105.99</c:v>
                </c:pt>
                <c:pt idx="911">
                  <c:v>100.81</c:v>
                </c:pt>
                <c:pt idx="912">
                  <c:v>115.4</c:v>
                </c:pt>
                <c:pt idx="913">
                  <c:v>90.947999999999993</c:v>
                </c:pt>
                <c:pt idx="914">
                  <c:v>103.38</c:v>
                </c:pt>
                <c:pt idx="915">
                  <c:v>83.406999999999996</c:v>
                </c:pt>
                <c:pt idx="916">
                  <c:v>94.825999999999993</c:v>
                </c:pt>
                <c:pt idx="917">
                  <c:v>99.221999999999994</c:v>
                </c:pt>
                <c:pt idx="918">
                  <c:v>103.51</c:v>
                </c:pt>
                <c:pt idx="919">
                  <c:v>104.8</c:v>
                </c:pt>
                <c:pt idx="920">
                  <c:v>99.346000000000004</c:v>
                </c:pt>
                <c:pt idx="921">
                  <c:v>72.936999999999998</c:v>
                </c:pt>
                <c:pt idx="922">
                  <c:v>121.31</c:v>
                </c:pt>
                <c:pt idx="923">
                  <c:v>85.277000000000001</c:v>
                </c:pt>
                <c:pt idx="924">
                  <c:v>92.363</c:v>
                </c:pt>
                <c:pt idx="925">
                  <c:v>93.984999999999999</c:v>
                </c:pt>
                <c:pt idx="926">
                  <c:v>92.766000000000005</c:v>
                </c:pt>
                <c:pt idx="927">
                  <c:v>100.26</c:v>
                </c:pt>
                <c:pt idx="928">
                  <c:v>83.126000000000005</c:v>
                </c:pt>
                <c:pt idx="929">
                  <c:v>97.977999999999994</c:v>
                </c:pt>
                <c:pt idx="930">
                  <c:v>70.106999999999999</c:v>
                </c:pt>
                <c:pt idx="931">
                  <c:v>127.3</c:v>
                </c:pt>
                <c:pt idx="932">
                  <c:v>85.221999999999994</c:v>
                </c:pt>
                <c:pt idx="933">
                  <c:v>70.194999999999993</c:v>
                </c:pt>
                <c:pt idx="934">
                  <c:v>79.739999999999995</c:v>
                </c:pt>
                <c:pt idx="935">
                  <c:v>75.891000000000005</c:v>
                </c:pt>
                <c:pt idx="936">
                  <c:v>81.394000000000005</c:v>
                </c:pt>
                <c:pt idx="937">
                  <c:v>85.524000000000001</c:v>
                </c:pt>
                <c:pt idx="938">
                  <c:v>115.24</c:v>
                </c:pt>
                <c:pt idx="939">
                  <c:v>89.432000000000002</c:v>
                </c:pt>
                <c:pt idx="940">
                  <c:v>83.981999999999999</c:v>
                </c:pt>
                <c:pt idx="941">
                  <c:v>67.100999999999999</c:v>
                </c:pt>
                <c:pt idx="942">
                  <c:v>114.31</c:v>
                </c:pt>
                <c:pt idx="943">
                  <c:v>126.83</c:v>
                </c:pt>
                <c:pt idx="944">
                  <c:v>101.24</c:v>
                </c:pt>
                <c:pt idx="945">
                  <c:v>76.438999999999993</c:v>
                </c:pt>
                <c:pt idx="946">
                  <c:v>95.489000000000004</c:v>
                </c:pt>
                <c:pt idx="947">
                  <c:v>79.938000000000002</c:v>
                </c:pt>
                <c:pt idx="948">
                  <c:v>102.65</c:v>
                </c:pt>
                <c:pt idx="949">
                  <c:v>89.722999999999999</c:v>
                </c:pt>
                <c:pt idx="950">
                  <c:v>112.56</c:v>
                </c:pt>
                <c:pt idx="951">
                  <c:v>126.81</c:v>
                </c:pt>
                <c:pt idx="952">
                  <c:v>93.870999999999995</c:v>
                </c:pt>
                <c:pt idx="953">
                  <c:v>90.006</c:v>
                </c:pt>
                <c:pt idx="954">
                  <c:v>104.71</c:v>
                </c:pt>
                <c:pt idx="955">
                  <c:v>77.533000000000001</c:v>
                </c:pt>
                <c:pt idx="956">
                  <c:v>79.373000000000005</c:v>
                </c:pt>
                <c:pt idx="957">
                  <c:v>83.619</c:v>
                </c:pt>
                <c:pt idx="958">
                  <c:v>94.647999999999996</c:v>
                </c:pt>
                <c:pt idx="959">
                  <c:v>105.32</c:v>
                </c:pt>
                <c:pt idx="960">
                  <c:v>127.49</c:v>
                </c:pt>
                <c:pt idx="961">
                  <c:v>87.513999999999996</c:v>
                </c:pt>
                <c:pt idx="962">
                  <c:v>82.174000000000007</c:v>
                </c:pt>
                <c:pt idx="963">
                  <c:v>93.918000000000006</c:v>
                </c:pt>
                <c:pt idx="964">
                  <c:v>95.757999999999996</c:v>
                </c:pt>
                <c:pt idx="965">
                  <c:v>103.88</c:v>
                </c:pt>
                <c:pt idx="966">
                  <c:v>106.41</c:v>
                </c:pt>
                <c:pt idx="967">
                  <c:v>103.29</c:v>
                </c:pt>
                <c:pt idx="968">
                  <c:v>101.67</c:v>
                </c:pt>
                <c:pt idx="969">
                  <c:v>124.86</c:v>
                </c:pt>
                <c:pt idx="970">
                  <c:v>82.82</c:v>
                </c:pt>
                <c:pt idx="971">
                  <c:v>81.072999999999993</c:v>
                </c:pt>
                <c:pt idx="972">
                  <c:v>86.715999999999994</c:v>
                </c:pt>
                <c:pt idx="973">
                  <c:v>125.99</c:v>
                </c:pt>
                <c:pt idx="974">
                  <c:v>101.76</c:v>
                </c:pt>
                <c:pt idx="975">
                  <c:v>88.977999999999994</c:v>
                </c:pt>
                <c:pt idx="976">
                  <c:v>86.001999999999995</c:v>
                </c:pt>
                <c:pt idx="977">
                  <c:v>86.802000000000007</c:v>
                </c:pt>
                <c:pt idx="978">
                  <c:v>68.671000000000006</c:v>
                </c:pt>
                <c:pt idx="979">
                  <c:v>93.072999999999993</c:v>
                </c:pt>
                <c:pt idx="980">
                  <c:v>71.897999999999996</c:v>
                </c:pt>
                <c:pt idx="981">
                  <c:v>109.86</c:v>
                </c:pt>
                <c:pt idx="982">
                  <c:v>94.576999999999998</c:v>
                </c:pt>
                <c:pt idx="983">
                  <c:v>105.47</c:v>
                </c:pt>
                <c:pt idx="984">
                  <c:v>80.692999999999998</c:v>
                </c:pt>
                <c:pt idx="985">
                  <c:v>80.59</c:v>
                </c:pt>
                <c:pt idx="986">
                  <c:v>96.438000000000002</c:v>
                </c:pt>
                <c:pt idx="987">
                  <c:v>92.162000000000006</c:v>
                </c:pt>
                <c:pt idx="988">
                  <c:v>99.664000000000001</c:v>
                </c:pt>
                <c:pt idx="989">
                  <c:v>97.44</c:v>
                </c:pt>
                <c:pt idx="990">
                  <c:v>98.382999999999996</c:v>
                </c:pt>
                <c:pt idx="991">
                  <c:v>103.51</c:v>
                </c:pt>
                <c:pt idx="992">
                  <c:v>103.92</c:v>
                </c:pt>
                <c:pt idx="993">
                  <c:v>70.162000000000006</c:v>
                </c:pt>
                <c:pt idx="994">
                  <c:v>83.706000000000003</c:v>
                </c:pt>
                <c:pt idx="995">
                  <c:v>106.35</c:v>
                </c:pt>
                <c:pt idx="996">
                  <c:v>92.45</c:v>
                </c:pt>
                <c:pt idx="997">
                  <c:v>79.144999999999996</c:v>
                </c:pt>
                <c:pt idx="998">
                  <c:v>110.3</c:v>
                </c:pt>
                <c:pt idx="999">
                  <c:v>95.727999999999994</c:v>
                </c:pt>
                <c:pt idx="1000">
                  <c:v>97.597999999999999</c:v>
                </c:pt>
                <c:pt idx="1001">
                  <c:v>113.57</c:v>
                </c:pt>
                <c:pt idx="1002">
                  <c:v>77.25</c:v>
                </c:pt>
                <c:pt idx="1003">
                  <c:v>84.69</c:v>
                </c:pt>
                <c:pt idx="1004">
                  <c:v>88.340999999999994</c:v>
                </c:pt>
                <c:pt idx="1005">
                  <c:v>123.26</c:v>
                </c:pt>
                <c:pt idx="1006">
                  <c:v>113.74</c:v>
                </c:pt>
                <c:pt idx="1007">
                  <c:v>77.891000000000005</c:v>
                </c:pt>
                <c:pt idx="1008">
                  <c:v>70.483000000000004</c:v>
                </c:pt>
                <c:pt idx="1009">
                  <c:v>104.09</c:v>
                </c:pt>
                <c:pt idx="1010">
                  <c:v>82.727999999999994</c:v>
                </c:pt>
                <c:pt idx="1011">
                  <c:v>99.941999999999993</c:v>
                </c:pt>
                <c:pt idx="1012">
                  <c:v>78.704999999999998</c:v>
                </c:pt>
                <c:pt idx="1013">
                  <c:v>99.578000000000003</c:v>
                </c:pt>
                <c:pt idx="1014">
                  <c:v>83.826999999999998</c:v>
                </c:pt>
                <c:pt idx="1015">
                  <c:v>98.15</c:v>
                </c:pt>
                <c:pt idx="1016">
                  <c:v>91.988</c:v>
                </c:pt>
                <c:pt idx="1017">
                  <c:v>86.305999999999997</c:v>
                </c:pt>
                <c:pt idx="1018">
                  <c:v>103.32</c:v>
                </c:pt>
                <c:pt idx="1019">
                  <c:v>84.090999999999994</c:v>
                </c:pt>
                <c:pt idx="1020">
                  <c:v>100.77</c:v>
                </c:pt>
                <c:pt idx="1021">
                  <c:v>104.28</c:v>
                </c:pt>
                <c:pt idx="1022">
                  <c:v>90.119</c:v>
                </c:pt>
                <c:pt idx="1023">
                  <c:v>74.912000000000006</c:v>
                </c:pt>
                <c:pt idx="1024">
                  <c:v>74.786000000000001</c:v>
                </c:pt>
                <c:pt idx="1025">
                  <c:v>131.1</c:v>
                </c:pt>
                <c:pt idx="1026">
                  <c:v>79.864999999999995</c:v>
                </c:pt>
                <c:pt idx="1027">
                  <c:v>81.400999999999996</c:v>
                </c:pt>
                <c:pt idx="1028">
                  <c:v>104.23</c:v>
                </c:pt>
                <c:pt idx="1029">
                  <c:v>63.890999999999998</c:v>
                </c:pt>
                <c:pt idx="1030">
                  <c:v>91.364999999999995</c:v>
                </c:pt>
                <c:pt idx="1031">
                  <c:v>76.102000000000004</c:v>
                </c:pt>
                <c:pt idx="1032">
                  <c:v>104.19</c:v>
                </c:pt>
                <c:pt idx="1033">
                  <c:v>82.007999999999996</c:v>
                </c:pt>
                <c:pt idx="1034">
                  <c:v>89.460999999999999</c:v>
                </c:pt>
                <c:pt idx="1035">
                  <c:v>82.087999999999994</c:v>
                </c:pt>
                <c:pt idx="1036">
                  <c:v>91.402000000000001</c:v>
                </c:pt>
                <c:pt idx="1037">
                  <c:v>87.825999999999993</c:v>
                </c:pt>
                <c:pt idx="1038">
                  <c:v>77.968000000000004</c:v>
                </c:pt>
                <c:pt idx="1039">
                  <c:v>79.084000000000003</c:v>
                </c:pt>
                <c:pt idx="1040">
                  <c:v>100.44</c:v>
                </c:pt>
                <c:pt idx="1041">
                  <c:v>114.44</c:v>
                </c:pt>
                <c:pt idx="1042">
                  <c:v>102.66</c:v>
                </c:pt>
                <c:pt idx="1043">
                  <c:v>89.468999999999994</c:v>
                </c:pt>
                <c:pt idx="1044">
                  <c:v>85.09</c:v>
                </c:pt>
                <c:pt idx="1045">
                  <c:v>74.638999999999996</c:v>
                </c:pt>
                <c:pt idx="1046">
                  <c:v>74.063000000000002</c:v>
                </c:pt>
                <c:pt idx="1047">
                  <c:v>98.942999999999998</c:v>
                </c:pt>
                <c:pt idx="1048">
                  <c:v>68.504000000000005</c:v>
                </c:pt>
                <c:pt idx="1049">
                  <c:v>91.665000000000006</c:v>
                </c:pt>
                <c:pt idx="1050">
                  <c:v>91.087999999999994</c:v>
                </c:pt>
                <c:pt idx="1051">
                  <c:v>99.591999999999999</c:v>
                </c:pt>
                <c:pt idx="1052">
                  <c:v>83.471000000000004</c:v>
                </c:pt>
                <c:pt idx="1053">
                  <c:v>98.72</c:v>
                </c:pt>
                <c:pt idx="1054">
                  <c:v>101.31</c:v>
                </c:pt>
                <c:pt idx="1055">
                  <c:v>88.070999999999998</c:v>
                </c:pt>
                <c:pt idx="1056">
                  <c:v>93.741</c:v>
                </c:pt>
                <c:pt idx="1057">
                  <c:v>80.762</c:v>
                </c:pt>
                <c:pt idx="1058">
                  <c:v>102.06</c:v>
                </c:pt>
                <c:pt idx="1059">
                  <c:v>105.55</c:v>
                </c:pt>
                <c:pt idx="1060">
                  <c:v>82.043999999999997</c:v>
                </c:pt>
                <c:pt idx="1061">
                  <c:v>99.355999999999995</c:v>
                </c:pt>
                <c:pt idx="1062">
                  <c:v>107.86</c:v>
                </c:pt>
                <c:pt idx="1063">
                  <c:v>84.728999999999999</c:v>
                </c:pt>
                <c:pt idx="1064">
                  <c:v>82.82</c:v>
                </c:pt>
                <c:pt idx="1065">
                  <c:v>96.093000000000004</c:v>
                </c:pt>
                <c:pt idx="1066">
                  <c:v>88.588999999999999</c:v>
                </c:pt>
                <c:pt idx="1067">
                  <c:v>100.85</c:v>
                </c:pt>
                <c:pt idx="1068">
                  <c:v>101.94</c:v>
                </c:pt>
                <c:pt idx="1069">
                  <c:v>108.54</c:v>
                </c:pt>
                <c:pt idx="1070">
                  <c:v>82.242000000000004</c:v>
                </c:pt>
                <c:pt idx="1071">
                  <c:v>58.131</c:v>
                </c:pt>
                <c:pt idx="1072">
                  <c:v>95.942999999999998</c:v>
                </c:pt>
                <c:pt idx="1073">
                  <c:v>80.257000000000005</c:v>
                </c:pt>
                <c:pt idx="1074">
                  <c:v>91.06</c:v>
                </c:pt>
                <c:pt idx="1075">
                  <c:v>102.87</c:v>
                </c:pt>
                <c:pt idx="1076">
                  <c:v>99.38</c:v>
                </c:pt>
                <c:pt idx="1077">
                  <c:v>116.6</c:v>
                </c:pt>
                <c:pt idx="1078">
                  <c:v>66.736000000000004</c:v>
                </c:pt>
                <c:pt idx="1079">
                  <c:v>98.221999999999994</c:v>
                </c:pt>
                <c:pt idx="1080">
                  <c:v>84.162000000000006</c:v>
                </c:pt>
                <c:pt idx="1081">
                  <c:v>117.03</c:v>
                </c:pt>
                <c:pt idx="1082">
                  <c:v>88.007000000000005</c:v>
                </c:pt>
                <c:pt idx="1083">
                  <c:v>83.451999999999998</c:v>
                </c:pt>
                <c:pt idx="1084">
                  <c:v>106.81</c:v>
                </c:pt>
                <c:pt idx="1085">
                  <c:v>88.022000000000006</c:v>
                </c:pt>
                <c:pt idx="1086">
                  <c:v>77.331999999999994</c:v>
                </c:pt>
                <c:pt idx="1087">
                  <c:v>98.894999999999996</c:v>
                </c:pt>
                <c:pt idx="1088">
                  <c:v>93.234999999999999</c:v>
                </c:pt>
                <c:pt idx="1089">
                  <c:v>86.700999999999993</c:v>
                </c:pt>
                <c:pt idx="1090">
                  <c:v>66.144999999999996</c:v>
                </c:pt>
                <c:pt idx="1091">
                  <c:v>92.081000000000003</c:v>
                </c:pt>
                <c:pt idx="1092">
                  <c:v>104.28</c:v>
                </c:pt>
                <c:pt idx="1093">
                  <c:v>92.668000000000006</c:v>
                </c:pt>
                <c:pt idx="1094">
                  <c:v>89.018000000000001</c:v>
                </c:pt>
                <c:pt idx="1095">
                  <c:v>91.084999999999994</c:v>
                </c:pt>
                <c:pt idx="1096">
                  <c:v>98.278000000000006</c:v>
                </c:pt>
                <c:pt idx="1097">
                  <c:v>79.831000000000003</c:v>
                </c:pt>
                <c:pt idx="1098">
                  <c:v>98.790999999999997</c:v>
                </c:pt>
                <c:pt idx="1099">
                  <c:v>119.72</c:v>
                </c:pt>
                <c:pt idx="1100">
                  <c:v>60.975999999999999</c:v>
                </c:pt>
                <c:pt idx="1101">
                  <c:v>91.442999999999998</c:v>
                </c:pt>
                <c:pt idx="1102">
                  <c:v>71.331999999999994</c:v>
                </c:pt>
                <c:pt idx="1103">
                  <c:v>103.57</c:v>
                </c:pt>
                <c:pt idx="1104">
                  <c:v>111.31</c:v>
                </c:pt>
                <c:pt idx="1105">
                  <c:v>95.766000000000005</c:v>
                </c:pt>
                <c:pt idx="1106">
                  <c:v>83.388999999999996</c:v>
                </c:pt>
                <c:pt idx="1107">
                  <c:v>69.382000000000005</c:v>
                </c:pt>
                <c:pt idx="1108">
                  <c:v>71.021000000000001</c:v>
                </c:pt>
                <c:pt idx="1109">
                  <c:v>110.22</c:v>
                </c:pt>
                <c:pt idx="1110">
                  <c:v>111.13</c:v>
                </c:pt>
                <c:pt idx="1111">
                  <c:v>95.325000000000003</c:v>
                </c:pt>
                <c:pt idx="1112">
                  <c:v>74.299000000000007</c:v>
                </c:pt>
                <c:pt idx="1113">
                  <c:v>121.92</c:v>
                </c:pt>
                <c:pt idx="1114">
                  <c:v>93.968000000000004</c:v>
                </c:pt>
                <c:pt idx="1115">
                  <c:v>85.397000000000006</c:v>
                </c:pt>
                <c:pt idx="1116">
                  <c:v>85.162000000000006</c:v>
                </c:pt>
                <c:pt idx="1117">
                  <c:v>90.034000000000006</c:v>
                </c:pt>
                <c:pt idx="1118">
                  <c:v>113.35</c:v>
                </c:pt>
                <c:pt idx="1119">
                  <c:v>89.605000000000004</c:v>
                </c:pt>
                <c:pt idx="1120">
                  <c:v>100.23</c:v>
                </c:pt>
                <c:pt idx="1121">
                  <c:v>95.798000000000002</c:v>
                </c:pt>
                <c:pt idx="1122">
                  <c:v>94.741</c:v>
                </c:pt>
                <c:pt idx="1123">
                  <c:v>83.649000000000001</c:v>
                </c:pt>
                <c:pt idx="1124">
                  <c:v>91.022000000000006</c:v>
                </c:pt>
                <c:pt idx="1125">
                  <c:v>99.38</c:v>
                </c:pt>
                <c:pt idx="1126">
                  <c:v>94.424000000000007</c:v>
                </c:pt>
                <c:pt idx="1127">
                  <c:v>69.188000000000002</c:v>
                </c:pt>
                <c:pt idx="1128">
                  <c:v>114.24</c:v>
                </c:pt>
                <c:pt idx="1129">
                  <c:v>93.534000000000006</c:v>
                </c:pt>
                <c:pt idx="1130">
                  <c:v>76.930000000000007</c:v>
                </c:pt>
                <c:pt idx="1131">
                  <c:v>100.28</c:v>
                </c:pt>
                <c:pt idx="1132">
                  <c:v>60.743000000000002</c:v>
                </c:pt>
                <c:pt idx="1133">
                  <c:v>75.366</c:v>
                </c:pt>
                <c:pt idx="1134">
                  <c:v>92.337999999999994</c:v>
                </c:pt>
                <c:pt idx="1135">
                  <c:v>112.87</c:v>
                </c:pt>
                <c:pt idx="1136">
                  <c:v>72.48</c:v>
                </c:pt>
                <c:pt idx="1137">
                  <c:v>87.760999999999996</c:v>
                </c:pt>
                <c:pt idx="1138">
                  <c:v>74.983000000000004</c:v>
                </c:pt>
                <c:pt idx="1139">
                  <c:v>87.835999999999999</c:v>
                </c:pt>
                <c:pt idx="1140">
                  <c:v>87.08</c:v>
                </c:pt>
                <c:pt idx="1141">
                  <c:v>89.322999999999993</c:v>
                </c:pt>
                <c:pt idx="1142">
                  <c:v>95.706999999999994</c:v>
                </c:pt>
                <c:pt idx="1143">
                  <c:v>61.488999999999997</c:v>
                </c:pt>
                <c:pt idx="1144">
                  <c:v>98.227999999999994</c:v>
                </c:pt>
                <c:pt idx="1145">
                  <c:v>81.581999999999994</c:v>
                </c:pt>
                <c:pt idx="1146">
                  <c:v>80.817999999999998</c:v>
                </c:pt>
                <c:pt idx="1147">
                  <c:v>83.536000000000001</c:v>
                </c:pt>
                <c:pt idx="1148">
                  <c:v>104.96</c:v>
                </c:pt>
                <c:pt idx="1149">
                  <c:v>60.404000000000003</c:v>
                </c:pt>
                <c:pt idx="1150">
                  <c:v>86.933999999999997</c:v>
                </c:pt>
                <c:pt idx="1151">
                  <c:v>109.9</c:v>
                </c:pt>
                <c:pt idx="1152">
                  <c:v>67.69</c:v>
                </c:pt>
                <c:pt idx="1153">
                  <c:v>95.840999999999994</c:v>
                </c:pt>
                <c:pt idx="1154">
                  <c:v>105.49</c:v>
                </c:pt>
                <c:pt idx="1155">
                  <c:v>88.218999999999994</c:v>
                </c:pt>
                <c:pt idx="1156">
                  <c:v>69.864000000000004</c:v>
                </c:pt>
                <c:pt idx="1157">
                  <c:v>99.108000000000004</c:v>
                </c:pt>
                <c:pt idx="1158">
                  <c:v>64.509</c:v>
                </c:pt>
                <c:pt idx="1159">
                  <c:v>73.873000000000005</c:v>
                </c:pt>
                <c:pt idx="1160">
                  <c:v>77.367000000000004</c:v>
                </c:pt>
                <c:pt idx="1161">
                  <c:v>79.197999999999993</c:v>
                </c:pt>
                <c:pt idx="1162">
                  <c:v>84.978999999999999</c:v>
                </c:pt>
                <c:pt idx="1163">
                  <c:v>91.611000000000004</c:v>
                </c:pt>
                <c:pt idx="1164">
                  <c:v>112</c:v>
                </c:pt>
                <c:pt idx="1165">
                  <c:v>68.957999999999998</c:v>
                </c:pt>
                <c:pt idx="1166">
                  <c:v>92.531999999999996</c:v>
                </c:pt>
                <c:pt idx="1167">
                  <c:v>88.501999999999995</c:v>
                </c:pt>
                <c:pt idx="1168">
                  <c:v>98.754000000000005</c:v>
                </c:pt>
                <c:pt idx="1169">
                  <c:v>90.715000000000003</c:v>
                </c:pt>
                <c:pt idx="1170">
                  <c:v>72.513000000000005</c:v>
                </c:pt>
                <c:pt idx="1171">
                  <c:v>82.072999999999993</c:v>
                </c:pt>
                <c:pt idx="1172">
                  <c:v>82.430999999999997</c:v>
                </c:pt>
                <c:pt idx="1173">
                  <c:v>80.597999999999999</c:v>
                </c:pt>
                <c:pt idx="1174">
                  <c:v>71.843999999999994</c:v>
                </c:pt>
                <c:pt idx="1175">
                  <c:v>101.62</c:v>
                </c:pt>
                <c:pt idx="1176">
                  <c:v>84.843000000000004</c:v>
                </c:pt>
                <c:pt idx="1177">
                  <c:v>68.593000000000004</c:v>
                </c:pt>
                <c:pt idx="1178">
                  <c:v>70.375</c:v>
                </c:pt>
                <c:pt idx="1179">
                  <c:v>83.617000000000004</c:v>
                </c:pt>
                <c:pt idx="1180">
                  <c:v>85.896000000000001</c:v>
                </c:pt>
                <c:pt idx="1181">
                  <c:v>117.45</c:v>
                </c:pt>
                <c:pt idx="1182">
                  <c:v>82.894000000000005</c:v>
                </c:pt>
                <c:pt idx="1183">
                  <c:v>84.873999999999995</c:v>
                </c:pt>
                <c:pt idx="1184">
                  <c:v>76.233999999999995</c:v>
                </c:pt>
                <c:pt idx="1185">
                  <c:v>79.251000000000005</c:v>
                </c:pt>
                <c:pt idx="1186">
                  <c:v>60.119</c:v>
                </c:pt>
                <c:pt idx="1187">
                  <c:v>91.527000000000001</c:v>
                </c:pt>
                <c:pt idx="1188">
                  <c:v>87.173000000000002</c:v>
                </c:pt>
                <c:pt idx="1189">
                  <c:v>63.307000000000002</c:v>
                </c:pt>
                <c:pt idx="1190">
                  <c:v>54.151000000000003</c:v>
                </c:pt>
                <c:pt idx="1191">
                  <c:v>95.349000000000004</c:v>
                </c:pt>
                <c:pt idx="1192">
                  <c:v>90.728999999999999</c:v>
                </c:pt>
                <c:pt idx="1193">
                  <c:v>91.072000000000003</c:v>
                </c:pt>
                <c:pt idx="1194">
                  <c:v>94.209000000000003</c:v>
                </c:pt>
                <c:pt idx="1195">
                  <c:v>94.100999999999999</c:v>
                </c:pt>
                <c:pt idx="1196">
                  <c:v>70.242999999999995</c:v>
                </c:pt>
                <c:pt idx="1197">
                  <c:v>99.893000000000001</c:v>
                </c:pt>
                <c:pt idx="1198">
                  <c:v>55.774000000000001</c:v>
                </c:pt>
                <c:pt idx="1199">
                  <c:v>86.972999999999999</c:v>
                </c:pt>
                <c:pt idx="1200">
                  <c:v>72.36</c:v>
                </c:pt>
                <c:pt idx="1201">
                  <c:v>70.465000000000003</c:v>
                </c:pt>
                <c:pt idx="1202">
                  <c:v>71.131</c:v>
                </c:pt>
                <c:pt idx="1203">
                  <c:v>106.25</c:v>
                </c:pt>
                <c:pt idx="1204">
                  <c:v>96.838999999999999</c:v>
                </c:pt>
                <c:pt idx="1205">
                  <c:v>77.894999999999996</c:v>
                </c:pt>
                <c:pt idx="1206">
                  <c:v>89.801000000000002</c:v>
                </c:pt>
                <c:pt idx="1207">
                  <c:v>64.066999999999993</c:v>
                </c:pt>
                <c:pt idx="1208">
                  <c:v>97.367000000000004</c:v>
                </c:pt>
                <c:pt idx="1209">
                  <c:v>78.308999999999997</c:v>
                </c:pt>
                <c:pt idx="1210">
                  <c:v>105.86</c:v>
                </c:pt>
                <c:pt idx="1211">
                  <c:v>65.156999999999996</c:v>
                </c:pt>
                <c:pt idx="1212">
                  <c:v>98.698999999999998</c:v>
                </c:pt>
                <c:pt idx="1213">
                  <c:v>76.545000000000002</c:v>
                </c:pt>
                <c:pt idx="1214">
                  <c:v>89.573999999999998</c:v>
                </c:pt>
                <c:pt idx="1215">
                  <c:v>68.272999999999996</c:v>
                </c:pt>
                <c:pt idx="1216">
                  <c:v>94.146000000000001</c:v>
                </c:pt>
                <c:pt idx="1217">
                  <c:v>78.724000000000004</c:v>
                </c:pt>
                <c:pt idx="1218">
                  <c:v>64.254999999999995</c:v>
                </c:pt>
                <c:pt idx="1219">
                  <c:v>126.55</c:v>
                </c:pt>
                <c:pt idx="1220">
                  <c:v>70.225999999999999</c:v>
                </c:pt>
                <c:pt idx="1221">
                  <c:v>79.492999999999995</c:v>
                </c:pt>
                <c:pt idx="1222">
                  <c:v>69.852000000000004</c:v>
                </c:pt>
                <c:pt idx="1223">
                  <c:v>80.02</c:v>
                </c:pt>
                <c:pt idx="1224">
                  <c:v>87.512</c:v>
                </c:pt>
                <c:pt idx="1225">
                  <c:v>75.972999999999999</c:v>
                </c:pt>
                <c:pt idx="1226">
                  <c:v>100.2</c:v>
                </c:pt>
                <c:pt idx="1227">
                  <c:v>98.748000000000005</c:v>
                </c:pt>
                <c:pt idx="1228">
                  <c:v>76.825999999999993</c:v>
                </c:pt>
                <c:pt idx="1229">
                  <c:v>77.537999999999997</c:v>
                </c:pt>
                <c:pt idx="1230">
                  <c:v>86.944999999999993</c:v>
                </c:pt>
                <c:pt idx="1231">
                  <c:v>57.817999999999998</c:v>
                </c:pt>
                <c:pt idx="1232">
                  <c:v>101.5</c:v>
                </c:pt>
                <c:pt idx="1233">
                  <c:v>64.102999999999994</c:v>
                </c:pt>
                <c:pt idx="1234">
                  <c:v>66.394000000000005</c:v>
                </c:pt>
                <c:pt idx="1235">
                  <c:v>110.06</c:v>
                </c:pt>
                <c:pt idx="1236">
                  <c:v>46.811</c:v>
                </c:pt>
                <c:pt idx="1237">
                  <c:v>71.748000000000005</c:v>
                </c:pt>
                <c:pt idx="1238">
                  <c:v>95.52</c:v>
                </c:pt>
                <c:pt idx="1239">
                  <c:v>84.986000000000004</c:v>
                </c:pt>
                <c:pt idx="1240">
                  <c:v>86.501000000000005</c:v>
                </c:pt>
                <c:pt idx="1241">
                  <c:v>91.266000000000005</c:v>
                </c:pt>
                <c:pt idx="1242">
                  <c:v>68.762</c:v>
                </c:pt>
                <c:pt idx="1243">
                  <c:v>68.519000000000005</c:v>
                </c:pt>
                <c:pt idx="1244">
                  <c:v>72.444000000000003</c:v>
                </c:pt>
                <c:pt idx="1245">
                  <c:v>84.278999999999996</c:v>
                </c:pt>
                <c:pt idx="1246">
                  <c:v>89.423000000000002</c:v>
                </c:pt>
                <c:pt idx="1247">
                  <c:v>101.28</c:v>
                </c:pt>
                <c:pt idx="1248">
                  <c:v>73.637</c:v>
                </c:pt>
                <c:pt idx="1249">
                  <c:v>74.965000000000003</c:v>
                </c:pt>
                <c:pt idx="1250">
                  <c:v>86.593000000000004</c:v>
                </c:pt>
                <c:pt idx="1251">
                  <c:v>85.418000000000006</c:v>
                </c:pt>
                <c:pt idx="1252">
                  <c:v>97.134</c:v>
                </c:pt>
                <c:pt idx="1253">
                  <c:v>98.277000000000001</c:v>
                </c:pt>
                <c:pt idx="1254">
                  <c:v>73.412999999999997</c:v>
                </c:pt>
                <c:pt idx="1255">
                  <c:v>81.62</c:v>
                </c:pt>
                <c:pt idx="1256">
                  <c:v>75.686999999999998</c:v>
                </c:pt>
                <c:pt idx="1257">
                  <c:v>82.376999999999995</c:v>
                </c:pt>
                <c:pt idx="1258">
                  <c:v>97.623000000000005</c:v>
                </c:pt>
                <c:pt idx="1259">
                  <c:v>112.48</c:v>
                </c:pt>
                <c:pt idx="1260">
                  <c:v>80.043999999999997</c:v>
                </c:pt>
                <c:pt idx="1261">
                  <c:v>97.927000000000007</c:v>
                </c:pt>
                <c:pt idx="1262">
                  <c:v>85.340999999999994</c:v>
                </c:pt>
                <c:pt idx="1263">
                  <c:v>87.540999999999997</c:v>
                </c:pt>
                <c:pt idx="1264">
                  <c:v>70.825000000000003</c:v>
                </c:pt>
                <c:pt idx="1265">
                  <c:v>105.17</c:v>
                </c:pt>
                <c:pt idx="1266">
                  <c:v>74.768000000000001</c:v>
                </c:pt>
                <c:pt idx="1267">
                  <c:v>91.516999999999996</c:v>
                </c:pt>
                <c:pt idx="1268">
                  <c:v>99.474999999999994</c:v>
                </c:pt>
                <c:pt idx="1269">
                  <c:v>98.180999999999997</c:v>
                </c:pt>
                <c:pt idx="1270">
                  <c:v>88.486999999999995</c:v>
                </c:pt>
                <c:pt idx="1271">
                  <c:v>69.995999999999995</c:v>
                </c:pt>
                <c:pt idx="1272">
                  <c:v>114.99</c:v>
                </c:pt>
                <c:pt idx="1273">
                  <c:v>78.236000000000004</c:v>
                </c:pt>
                <c:pt idx="1274">
                  <c:v>61.488999999999997</c:v>
                </c:pt>
                <c:pt idx="1275">
                  <c:v>68.543000000000006</c:v>
                </c:pt>
                <c:pt idx="1276">
                  <c:v>88.346999999999994</c:v>
                </c:pt>
                <c:pt idx="1277">
                  <c:v>88.206999999999994</c:v>
                </c:pt>
                <c:pt idx="1278">
                  <c:v>84.552999999999997</c:v>
                </c:pt>
                <c:pt idx="1279">
                  <c:v>77.108000000000004</c:v>
                </c:pt>
                <c:pt idx="1280">
                  <c:v>102.16</c:v>
                </c:pt>
                <c:pt idx="1281">
                  <c:v>81.022000000000006</c:v>
                </c:pt>
                <c:pt idx="1282">
                  <c:v>88.084000000000003</c:v>
                </c:pt>
                <c:pt idx="1283">
                  <c:v>100.55</c:v>
                </c:pt>
                <c:pt idx="1284">
                  <c:v>64.698999999999998</c:v>
                </c:pt>
                <c:pt idx="1285">
                  <c:v>102.29</c:v>
                </c:pt>
                <c:pt idx="1286">
                  <c:v>78.614999999999995</c:v>
                </c:pt>
                <c:pt idx="1287">
                  <c:v>80.756</c:v>
                </c:pt>
                <c:pt idx="1288">
                  <c:v>73.268000000000001</c:v>
                </c:pt>
                <c:pt idx="1289">
                  <c:v>94.471999999999994</c:v>
                </c:pt>
                <c:pt idx="1290">
                  <c:v>70.81</c:v>
                </c:pt>
                <c:pt idx="1291">
                  <c:v>76.274000000000001</c:v>
                </c:pt>
                <c:pt idx="1292">
                  <c:v>72.149000000000001</c:v>
                </c:pt>
                <c:pt idx="1293">
                  <c:v>103.33</c:v>
                </c:pt>
                <c:pt idx="1294">
                  <c:v>53.390999999999998</c:v>
                </c:pt>
                <c:pt idx="1295">
                  <c:v>74.245000000000005</c:v>
                </c:pt>
                <c:pt idx="1296">
                  <c:v>87.036000000000001</c:v>
                </c:pt>
                <c:pt idx="1297">
                  <c:v>73.328999999999994</c:v>
                </c:pt>
                <c:pt idx="1298">
                  <c:v>87.183999999999997</c:v>
                </c:pt>
                <c:pt idx="1299">
                  <c:v>80.959000000000003</c:v>
                </c:pt>
                <c:pt idx="1300">
                  <c:v>83.36</c:v>
                </c:pt>
                <c:pt idx="1301">
                  <c:v>73.546999999999997</c:v>
                </c:pt>
                <c:pt idx="1302">
                  <c:v>89.497</c:v>
                </c:pt>
                <c:pt idx="1303">
                  <c:v>81.692999999999998</c:v>
                </c:pt>
                <c:pt idx="1304">
                  <c:v>76.311999999999998</c:v>
                </c:pt>
                <c:pt idx="1305">
                  <c:v>64.498999999999995</c:v>
                </c:pt>
                <c:pt idx="1306">
                  <c:v>81.144000000000005</c:v>
                </c:pt>
                <c:pt idx="1307">
                  <c:v>68.484999999999999</c:v>
                </c:pt>
                <c:pt idx="1308">
                  <c:v>95.248000000000005</c:v>
                </c:pt>
                <c:pt idx="1309">
                  <c:v>83.847999999999999</c:v>
                </c:pt>
                <c:pt idx="1310">
                  <c:v>98.257999999999996</c:v>
                </c:pt>
                <c:pt idx="1311">
                  <c:v>64.453999999999994</c:v>
                </c:pt>
                <c:pt idx="1312">
                  <c:v>95.361999999999995</c:v>
                </c:pt>
                <c:pt idx="1313">
                  <c:v>91.048000000000002</c:v>
                </c:pt>
                <c:pt idx="1314">
                  <c:v>82.820999999999998</c:v>
                </c:pt>
                <c:pt idx="1315">
                  <c:v>93.043000000000006</c:v>
                </c:pt>
                <c:pt idx="1316">
                  <c:v>93.382999999999996</c:v>
                </c:pt>
                <c:pt idx="1317">
                  <c:v>57.625999999999998</c:v>
                </c:pt>
                <c:pt idx="1318">
                  <c:v>72.486000000000004</c:v>
                </c:pt>
                <c:pt idx="1319">
                  <c:v>63.081000000000003</c:v>
                </c:pt>
                <c:pt idx="1320">
                  <c:v>69.257999999999996</c:v>
                </c:pt>
                <c:pt idx="1321">
                  <c:v>87.289000000000001</c:v>
                </c:pt>
                <c:pt idx="1322">
                  <c:v>83.899000000000001</c:v>
                </c:pt>
                <c:pt idx="1323">
                  <c:v>87.938999999999993</c:v>
                </c:pt>
                <c:pt idx="1324">
                  <c:v>75.495000000000005</c:v>
                </c:pt>
                <c:pt idx="1325">
                  <c:v>84.361999999999995</c:v>
                </c:pt>
                <c:pt idx="1326">
                  <c:v>71.394000000000005</c:v>
                </c:pt>
                <c:pt idx="1327">
                  <c:v>98.484999999999999</c:v>
                </c:pt>
                <c:pt idx="1328">
                  <c:v>68.563000000000002</c:v>
                </c:pt>
                <c:pt idx="1329">
                  <c:v>83.742000000000004</c:v>
                </c:pt>
                <c:pt idx="1330">
                  <c:v>84.980999999999995</c:v>
                </c:pt>
                <c:pt idx="1331">
                  <c:v>99.591999999999999</c:v>
                </c:pt>
                <c:pt idx="1332">
                  <c:v>72.320999999999998</c:v>
                </c:pt>
                <c:pt idx="1333">
                  <c:v>71.543999999999997</c:v>
                </c:pt>
                <c:pt idx="1334">
                  <c:v>76.331999999999994</c:v>
                </c:pt>
                <c:pt idx="1335">
                  <c:v>96.153000000000006</c:v>
                </c:pt>
                <c:pt idx="1336">
                  <c:v>84.977000000000004</c:v>
                </c:pt>
                <c:pt idx="1337">
                  <c:v>88.403999999999996</c:v>
                </c:pt>
                <c:pt idx="1338">
                  <c:v>96.706999999999994</c:v>
                </c:pt>
                <c:pt idx="1339">
                  <c:v>90.528999999999996</c:v>
                </c:pt>
                <c:pt idx="1340">
                  <c:v>91.323999999999998</c:v>
                </c:pt>
                <c:pt idx="1341">
                  <c:v>71.224000000000004</c:v>
                </c:pt>
                <c:pt idx="1342">
                  <c:v>87.363</c:v>
                </c:pt>
                <c:pt idx="1343">
                  <c:v>74.768000000000001</c:v>
                </c:pt>
                <c:pt idx="1344">
                  <c:v>74.751000000000005</c:v>
                </c:pt>
                <c:pt idx="1345">
                  <c:v>80.084000000000003</c:v>
                </c:pt>
                <c:pt idx="1346">
                  <c:v>88.45</c:v>
                </c:pt>
                <c:pt idx="1347">
                  <c:v>82.278999999999996</c:v>
                </c:pt>
                <c:pt idx="1348">
                  <c:v>83.926000000000002</c:v>
                </c:pt>
                <c:pt idx="1349">
                  <c:v>81.215999999999994</c:v>
                </c:pt>
                <c:pt idx="1350">
                  <c:v>85.385000000000005</c:v>
                </c:pt>
                <c:pt idx="1351">
                  <c:v>85.221999999999994</c:v>
                </c:pt>
                <c:pt idx="1352">
                  <c:v>88.802000000000007</c:v>
                </c:pt>
                <c:pt idx="1353">
                  <c:v>74.92</c:v>
                </c:pt>
                <c:pt idx="1354">
                  <c:v>83.963999999999999</c:v>
                </c:pt>
                <c:pt idx="1355">
                  <c:v>89.581999999999994</c:v>
                </c:pt>
                <c:pt idx="1356">
                  <c:v>95.566000000000003</c:v>
                </c:pt>
                <c:pt idx="1357">
                  <c:v>88.688999999999993</c:v>
                </c:pt>
                <c:pt idx="1358">
                  <c:v>54.13</c:v>
                </c:pt>
                <c:pt idx="1359">
                  <c:v>76.054000000000002</c:v>
                </c:pt>
                <c:pt idx="1360">
                  <c:v>61.639000000000003</c:v>
                </c:pt>
                <c:pt idx="1361">
                  <c:v>66.915999999999997</c:v>
                </c:pt>
                <c:pt idx="1362">
                  <c:v>78.879000000000005</c:v>
                </c:pt>
                <c:pt idx="1363">
                  <c:v>77.915999999999997</c:v>
                </c:pt>
                <c:pt idx="1364">
                  <c:v>93.046999999999997</c:v>
                </c:pt>
                <c:pt idx="1365">
                  <c:v>88.025999999999996</c:v>
                </c:pt>
                <c:pt idx="1366">
                  <c:v>102.95</c:v>
                </c:pt>
                <c:pt idx="1367">
                  <c:v>63.33</c:v>
                </c:pt>
                <c:pt idx="1368">
                  <c:v>76.144000000000005</c:v>
                </c:pt>
                <c:pt idx="1369">
                  <c:v>88.399000000000001</c:v>
                </c:pt>
                <c:pt idx="1370">
                  <c:v>72.552999999999997</c:v>
                </c:pt>
                <c:pt idx="1371">
                  <c:v>81.966999999999999</c:v>
                </c:pt>
                <c:pt idx="1372">
                  <c:v>83.302999999999997</c:v>
                </c:pt>
                <c:pt idx="1373">
                  <c:v>97.671999999999997</c:v>
                </c:pt>
                <c:pt idx="1374">
                  <c:v>78.497</c:v>
                </c:pt>
                <c:pt idx="1375">
                  <c:v>71.465999999999994</c:v>
                </c:pt>
                <c:pt idx="1376">
                  <c:v>82.602000000000004</c:v>
                </c:pt>
                <c:pt idx="1377">
                  <c:v>75.194999999999993</c:v>
                </c:pt>
                <c:pt idx="1378">
                  <c:v>94.76</c:v>
                </c:pt>
                <c:pt idx="1379">
                  <c:v>99.302999999999997</c:v>
                </c:pt>
                <c:pt idx="1380">
                  <c:v>113.19</c:v>
                </c:pt>
                <c:pt idx="1381">
                  <c:v>72.504999999999995</c:v>
                </c:pt>
                <c:pt idx="1382">
                  <c:v>89.733000000000004</c:v>
                </c:pt>
                <c:pt idx="1383">
                  <c:v>104.04</c:v>
                </c:pt>
                <c:pt idx="1384">
                  <c:v>80.488</c:v>
                </c:pt>
                <c:pt idx="1385">
                  <c:v>86.319000000000003</c:v>
                </c:pt>
                <c:pt idx="1386">
                  <c:v>79.278999999999996</c:v>
                </c:pt>
                <c:pt idx="1387">
                  <c:v>86.179000000000002</c:v>
                </c:pt>
                <c:pt idx="1388">
                  <c:v>93.617999999999995</c:v>
                </c:pt>
                <c:pt idx="1389">
                  <c:v>60.726999999999997</c:v>
                </c:pt>
                <c:pt idx="1390">
                  <c:v>63.529000000000003</c:v>
                </c:pt>
                <c:pt idx="1391">
                  <c:v>84.012</c:v>
                </c:pt>
                <c:pt idx="1392">
                  <c:v>85.406000000000006</c:v>
                </c:pt>
                <c:pt idx="1393">
                  <c:v>67.039000000000001</c:v>
                </c:pt>
                <c:pt idx="1394">
                  <c:v>94.084000000000003</c:v>
                </c:pt>
                <c:pt idx="1395">
                  <c:v>79.117000000000004</c:v>
                </c:pt>
                <c:pt idx="1396">
                  <c:v>68.055000000000007</c:v>
                </c:pt>
                <c:pt idx="1397">
                  <c:v>85.317999999999998</c:v>
                </c:pt>
                <c:pt idx="1398">
                  <c:v>79.978999999999999</c:v>
                </c:pt>
                <c:pt idx="1399">
                  <c:v>92.388999999999996</c:v>
                </c:pt>
                <c:pt idx="1400">
                  <c:v>59.564</c:v>
                </c:pt>
                <c:pt idx="1401">
                  <c:v>86.965999999999994</c:v>
                </c:pt>
                <c:pt idx="1402">
                  <c:v>106.16</c:v>
                </c:pt>
                <c:pt idx="1403">
                  <c:v>80.17</c:v>
                </c:pt>
                <c:pt idx="1404">
                  <c:v>57.844999999999999</c:v>
                </c:pt>
                <c:pt idx="1405">
                  <c:v>77.600999999999999</c:v>
                </c:pt>
                <c:pt idx="1406">
                  <c:v>84.221000000000004</c:v>
                </c:pt>
                <c:pt idx="1407">
                  <c:v>85.995999999999995</c:v>
                </c:pt>
                <c:pt idx="1408">
                  <c:v>94.361999999999995</c:v>
                </c:pt>
                <c:pt idx="1409">
                  <c:v>80.191999999999993</c:v>
                </c:pt>
                <c:pt idx="1410">
                  <c:v>78.744</c:v>
                </c:pt>
                <c:pt idx="1411">
                  <c:v>74.114999999999995</c:v>
                </c:pt>
                <c:pt idx="1412">
                  <c:v>83.007000000000005</c:v>
                </c:pt>
                <c:pt idx="1413">
                  <c:v>97.25</c:v>
                </c:pt>
                <c:pt idx="1414">
                  <c:v>95.507999999999996</c:v>
                </c:pt>
                <c:pt idx="1415">
                  <c:v>81.86</c:v>
                </c:pt>
                <c:pt idx="1416">
                  <c:v>75.775000000000006</c:v>
                </c:pt>
                <c:pt idx="1417">
                  <c:v>86.76</c:v>
                </c:pt>
                <c:pt idx="1418">
                  <c:v>120.97</c:v>
                </c:pt>
                <c:pt idx="1419">
                  <c:v>82.558999999999997</c:v>
                </c:pt>
                <c:pt idx="1420">
                  <c:v>73.971999999999994</c:v>
                </c:pt>
                <c:pt idx="1421">
                  <c:v>75.984999999999999</c:v>
                </c:pt>
                <c:pt idx="1422">
                  <c:v>83.28</c:v>
                </c:pt>
                <c:pt idx="1423">
                  <c:v>72.506</c:v>
                </c:pt>
                <c:pt idx="1424">
                  <c:v>99.965000000000003</c:v>
                </c:pt>
                <c:pt idx="1425">
                  <c:v>93.805999999999997</c:v>
                </c:pt>
                <c:pt idx="1426">
                  <c:v>61.442</c:v>
                </c:pt>
                <c:pt idx="1427">
                  <c:v>76.623000000000005</c:v>
                </c:pt>
                <c:pt idx="1428">
                  <c:v>102.55</c:v>
                </c:pt>
                <c:pt idx="1429">
                  <c:v>95.488</c:v>
                </c:pt>
                <c:pt idx="1430">
                  <c:v>66.043999999999997</c:v>
                </c:pt>
                <c:pt idx="1431">
                  <c:v>84.177999999999997</c:v>
                </c:pt>
                <c:pt idx="1432">
                  <c:v>67.528000000000006</c:v>
                </c:pt>
                <c:pt idx="1433">
                  <c:v>57.723999999999997</c:v>
                </c:pt>
                <c:pt idx="1434">
                  <c:v>75.274000000000001</c:v>
                </c:pt>
                <c:pt idx="1435">
                  <c:v>89.049000000000007</c:v>
                </c:pt>
                <c:pt idx="1436">
                  <c:v>79.813000000000002</c:v>
                </c:pt>
                <c:pt idx="1437">
                  <c:v>79.945999999999998</c:v>
                </c:pt>
                <c:pt idx="1438">
                  <c:v>77.825999999999993</c:v>
                </c:pt>
                <c:pt idx="1439">
                  <c:v>73.872</c:v>
                </c:pt>
                <c:pt idx="1440">
                  <c:v>100.05</c:v>
                </c:pt>
                <c:pt idx="1441">
                  <c:v>69.953000000000003</c:v>
                </c:pt>
                <c:pt idx="1442">
                  <c:v>73.274000000000001</c:v>
                </c:pt>
                <c:pt idx="1443">
                  <c:v>60.284999999999997</c:v>
                </c:pt>
                <c:pt idx="1444">
                  <c:v>75.926000000000002</c:v>
                </c:pt>
                <c:pt idx="1445">
                  <c:v>72.352999999999994</c:v>
                </c:pt>
                <c:pt idx="1446">
                  <c:v>71.772000000000006</c:v>
                </c:pt>
                <c:pt idx="1447">
                  <c:v>83.826999999999998</c:v>
                </c:pt>
                <c:pt idx="1448">
                  <c:v>93.834999999999994</c:v>
                </c:pt>
                <c:pt idx="1449">
                  <c:v>93.805999999999997</c:v>
                </c:pt>
                <c:pt idx="1450">
                  <c:v>63.838000000000001</c:v>
                </c:pt>
                <c:pt idx="1451">
                  <c:v>89.274000000000001</c:v>
                </c:pt>
                <c:pt idx="1452">
                  <c:v>77.263999999999996</c:v>
                </c:pt>
                <c:pt idx="1453">
                  <c:v>59.564</c:v>
                </c:pt>
                <c:pt idx="1454">
                  <c:v>71.319999999999993</c:v>
                </c:pt>
                <c:pt idx="1455">
                  <c:v>81.427000000000007</c:v>
                </c:pt>
                <c:pt idx="1456">
                  <c:v>94.483000000000004</c:v>
                </c:pt>
                <c:pt idx="1457">
                  <c:v>71.212999999999994</c:v>
                </c:pt>
                <c:pt idx="1458">
                  <c:v>84.688000000000002</c:v>
                </c:pt>
                <c:pt idx="1459">
                  <c:v>69.070999999999998</c:v>
                </c:pt>
                <c:pt idx="1460">
                  <c:v>67.066000000000003</c:v>
                </c:pt>
                <c:pt idx="1461">
                  <c:v>72.772000000000006</c:v>
                </c:pt>
                <c:pt idx="1462">
                  <c:v>68.846999999999994</c:v>
                </c:pt>
                <c:pt idx="1463">
                  <c:v>62.774999999999999</c:v>
                </c:pt>
                <c:pt idx="1464">
                  <c:v>53.366</c:v>
                </c:pt>
                <c:pt idx="1465">
                  <c:v>66.953999999999994</c:v>
                </c:pt>
                <c:pt idx="1466">
                  <c:v>72.147999999999996</c:v>
                </c:pt>
                <c:pt idx="1467">
                  <c:v>88.638999999999996</c:v>
                </c:pt>
                <c:pt idx="1468">
                  <c:v>55.223999999999997</c:v>
                </c:pt>
                <c:pt idx="1469">
                  <c:v>79.745000000000005</c:v>
                </c:pt>
                <c:pt idx="1470">
                  <c:v>71.384</c:v>
                </c:pt>
                <c:pt idx="1471">
                  <c:v>76.617999999999995</c:v>
                </c:pt>
                <c:pt idx="1472">
                  <c:v>64.361999999999995</c:v>
                </c:pt>
                <c:pt idx="1473">
                  <c:v>71.290999999999997</c:v>
                </c:pt>
                <c:pt idx="1474">
                  <c:v>68.861999999999995</c:v>
                </c:pt>
                <c:pt idx="1475">
                  <c:v>64.224000000000004</c:v>
                </c:pt>
                <c:pt idx="1476">
                  <c:v>90.578000000000003</c:v>
                </c:pt>
                <c:pt idx="1477">
                  <c:v>98.304000000000002</c:v>
                </c:pt>
                <c:pt idx="1478">
                  <c:v>70.903000000000006</c:v>
                </c:pt>
                <c:pt idx="1479">
                  <c:v>75.673000000000002</c:v>
                </c:pt>
                <c:pt idx="1480">
                  <c:v>70.405000000000001</c:v>
                </c:pt>
                <c:pt idx="1481">
                  <c:v>63.825000000000003</c:v>
                </c:pt>
                <c:pt idx="1482">
                  <c:v>90.277000000000001</c:v>
                </c:pt>
                <c:pt idx="1483">
                  <c:v>76.244</c:v>
                </c:pt>
                <c:pt idx="1484">
                  <c:v>70.078000000000003</c:v>
                </c:pt>
                <c:pt idx="1485">
                  <c:v>74.546000000000006</c:v>
                </c:pt>
                <c:pt idx="1486">
                  <c:v>62.378999999999998</c:v>
                </c:pt>
                <c:pt idx="1487">
                  <c:v>82.036000000000001</c:v>
                </c:pt>
                <c:pt idx="1488">
                  <c:v>69.775999999999996</c:v>
                </c:pt>
                <c:pt idx="1489">
                  <c:v>77.332999999999998</c:v>
                </c:pt>
                <c:pt idx="1490">
                  <c:v>84.664000000000001</c:v>
                </c:pt>
                <c:pt idx="1491">
                  <c:v>86.179000000000002</c:v>
                </c:pt>
                <c:pt idx="1492">
                  <c:v>65.775000000000006</c:v>
                </c:pt>
                <c:pt idx="1493">
                  <c:v>91.272999999999996</c:v>
                </c:pt>
                <c:pt idx="1494">
                  <c:v>75.849999999999994</c:v>
                </c:pt>
                <c:pt idx="1495">
                  <c:v>84.747</c:v>
                </c:pt>
                <c:pt idx="1496">
                  <c:v>71.97</c:v>
                </c:pt>
                <c:pt idx="1497">
                  <c:v>71.132999999999996</c:v>
                </c:pt>
                <c:pt idx="1498">
                  <c:v>130.4</c:v>
                </c:pt>
                <c:pt idx="1499">
                  <c:v>60.273000000000003</c:v>
                </c:pt>
                <c:pt idx="1500">
                  <c:v>117.23</c:v>
                </c:pt>
                <c:pt idx="1501">
                  <c:v>81.188999999999993</c:v>
                </c:pt>
                <c:pt idx="1502">
                  <c:v>86.418000000000006</c:v>
                </c:pt>
                <c:pt idx="1503">
                  <c:v>82.549000000000007</c:v>
                </c:pt>
                <c:pt idx="1504">
                  <c:v>79.084999999999994</c:v>
                </c:pt>
                <c:pt idx="1505">
                  <c:v>55.052999999999997</c:v>
                </c:pt>
                <c:pt idx="1506">
                  <c:v>78.542000000000002</c:v>
                </c:pt>
                <c:pt idx="1507">
                  <c:v>92.49</c:v>
                </c:pt>
                <c:pt idx="1508">
                  <c:v>78.150000000000006</c:v>
                </c:pt>
                <c:pt idx="1509">
                  <c:v>104.76</c:v>
                </c:pt>
                <c:pt idx="1510">
                  <c:v>82.325000000000003</c:v>
                </c:pt>
                <c:pt idx="1511">
                  <c:v>98.966999999999999</c:v>
                </c:pt>
                <c:pt idx="1512">
                  <c:v>76.972999999999999</c:v>
                </c:pt>
                <c:pt idx="1513">
                  <c:v>83.686999999999998</c:v>
                </c:pt>
                <c:pt idx="1514">
                  <c:v>80.786000000000001</c:v>
                </c:pt>
                <c:pt idx="1515">
                  <c:v>82.716999999999999</c:v>
                </c:pt>
                <c:pt idx="1516">
                  <c:v>75.262</c:v>
                </c:pt>
                <c:pt idx="1517">
                  <c:v>91.081000000000003</c:v>
                </c:pt>
                <c:pt idx="1518">
                  <c:v>78.632000000000005</c:v>
                </c:pt>
                <c:pt idx="1519">
                  <c:v>85.558000000000007</c:v>
                </c:pt>
                <c:pt idx="1520">
                  <c:v>62.598999999999997</c:v>
                </c:pt>
                <c:pt idx="1521">
                  <c:v>75.394999999999996</c:v>
                </c:pt>
                <c:pt idx="1522">
                  <c:v>71.311999999999998</c:v>
                </c:pt>
                <c:pt idx="1523">
                  <c:v>82.850999999999999</c:v>
                </c:pt>
                <c:pt idx="1524">
                  <c:v>90.733999999999995</c:v>
                </c:pt>
                <c:pt idx="1525">
                  <c:v>81.463999999999999</c:v>
                </c:pt>
                <c:pt idx="1526">
                  <c:v>60.557000000000002</c:v>
                </c:pt>
                <c:pt idx="1527">
                  <c:v>72</c:v>
                </c:pt>
                <c:pt idx="1528">
                  <c:v>89.076999999999998</c:v>
                </c:pt>
                <c:pt idx="1529">
                  <c:v>73.036000000000001</c:v>
                </c:pt>
                <c:pt idx="1530">
                  <c:v>86.79</c:v>
                </c:pt>
                <c:pt idx="1531">
                  <c:v>58.173000000000002</c:v>
                </c:pt>
                <c:pt idx="1532">
                  <c:v>94.849000000000004</c:v>
                </c:pt>
                <c:pt idx="1533">
                  <c:v>97.867000000000004</c:v>
                </c:pt>
                <c:pt idx="1534">
                  <c:v>94.978999999999999</c:v>
                </c:pt>
                <c:pt idx="1535">
                  <c:v>80.254000000000005</c:v>
                </c:pt>
                <c:pt idx="1536">
                  <c:v>78.866</c:v>
                </c:pt>
                <c:pt idx="1537">
                  <c:v>80.876000000000005</c:v>
                </c:pt>
                <c:pt idx="1538">
                  <c:v>83.527000000000001</c:v>
                </c:pt>
                <c:pt idx="1539">
                  <c:v>68.665999999999997</c:v>
                </c:pt>
                <c:pt idx="1540">
                  <c:v>86.495999999999995</c:v>
                </c:pt>
                <c:pt idx="1541">
                  <c:v>101.12</c:v>
                </c:pt>
                <c:pt idx="1542">
                  <c:v>84.605000000000004</c:v>
                </c:pt>
                <c:pt idx="1543">
                  <c:v>69.929000000000002</c:v>
                </c:pt>
                <c:pt idx="1544">
                  <c:v>69.619</c:v>
                </c:pt>
                <c:pt idx="1545">
                  <c:v>82.606999999999999</c:v>
                </c:pt>
                <c:pt idx="1546">
                  <c:v>86.981999999999999</c:v>
                </c:pt>
                <c:pt idx="1547">
                  <c:v>74.558999999999997</c:v>
                </c:pt>
                <c:pt idx="1548">
                  <c:v>93.555000000000007</c:v>
                </c:pt>
                <c:pt idx="1549">
                  <c:v>70.69</c:v>
                </c:pt>
                <c:pt idx="1550">
                  <c:v>63.93</c:v>
                </c:pt>
                <c:pt idx="1551">
                  <c:v>64.055000000000007</c:v>
                </c:pt>
                <c:pt idx="1552">
                  <c:v>97.831999999999994</c:v>
                </c:pt>
                <c:pt idx="1553">
                  <c:v>82.43</c:v>
                </c:pt>
                <c:pt idx="1554">
                  <c:v>54.792999999999999</c:v>
                </c:pt>
                <c:pt idx="1555">
                  <c:v>76.444999999999993</c:v>
                </c:pt>
                <c:pt idx="1556">
                  <c:v>73.933999999999997</c:v>
                </c:pt>
                <c:pt idx="1557">
                  <c:v>48.152999999999999</c:v>
                </c:pt>
                <c:pt idx="1558">
                  <c:v>66.338999999999999</c:v>
                </c:pt>
                <c:pt idx="1559">
                  <c:v>108.19</c:v>
                </c:pt>
                <c:pt idx="1560">
                  <c:v>57.399000000000001</c:v>
                </c:pt>
                <c:pt idx="1561">
                  <c:v>71.587999999999994</c:v>
                </c:pt>
                <c:pt idx="1562">
                  <c:v>53.970999999999997</c:v>
                </c:pt>
                <c:pt idx="1563">
                  <c:v>69.852000000000004</c:v>
                </c:pt>
                <c:pt idx="1564">
                  <c:v>89.213999999999999</c:v>
                </c:pt>
                <c:pt idx="1565">
                  <c:v>119.52</c:v>
                </c:pt>
                <c:pt idx="1566">
                  <c:v>54.634999999999998</c:v>
                </c:pt>
                <c:pt idx="1567">
                  <c:v>79.311000000000007</c:v>
                </c:pt>
                <c:pt idx="1568">
                  <c:v>84.617000000000004</c:v>
                </c:pt>
                <c:pt idx="1569">
                  <c:v>97.957999999999998</c:v>
                </c:pt>
                <c:pt idx="1570">
                  <c:v>75.781000000000006</c:v>
                </c:pt>
                <c:pt idx="1571">
                  <c:v>66.132000000000005</c:v>
                </c:pt>
                <c:pt idx="1572">
                  <c:v>61.091999999999999</c:v>
                </c:pt>
                <c:pt idx="1573">
                  <c:v>85.625</c:v>
                </c:pt>
                <c:pt idx="1574">
                  <c:v>77.194000000000003</c:v>
                </c:pt>
                <c:pt idx="1575">
                  <c:v>66.941000000000003</c:v>
                </c:pt>
                <c:pt idx="1576">
                  <c:v>96.864000000000004</c:v>
                </c:pt>
                <c:pt idx="1577">
                  <c:v>55.895000000000003</c:v>
                </c:pt>
                <c:pt idx="1578">
                  <c:v>83.766999999999996</c:v>
                </c:pt>
                <c:pt idx="1579">
                  <c:v>71.596000000000004</c:v>
                </c:pt>
                <c:pt idx="1580">
                  <c:v>62.075000000000003</c:v>
                </c:pt>
                <c:pt idx="1581">
                  <c:v>84.731999999999999</c:v>
                </c:pt>
                <c:pt idx="1582">
                  <c:v>88.117000000000004</c:v>
                </c:pt>
                <c:pt idx="1583">
                  <c:v>55.761000000000003</c:v>
                </c:pt>
                <c:pt idx="1584">
                  <c:v>59.554000000000002</c:v>
                </c:pt>
                <c:pt idx="1585">
                  <c:v>69.677000000000007</c:v>
                </c:pt>
                <c:pt idx="1586">
                  <c:v>80.034999999999997</c:v>
                </c:pt>
                <c:pt idx="1587">
                  <c:v>102.34</c:v>
                </c:pt>
                <c:pt idx="1588">
                  <c:v>95.850999999999999</c:v>
                </c:pt>
                <c:pt idx="1589">
                  <c:v>74.927999999999997</c:v>
                </c:pt>
                <c:pt idx="1590">
                  <c:v>64.471999999999994</c:v>
                </c:pt>
                <c:pt idx="1591">
                  <c:v>64.069000000000003</c:v>
                </c:pt>
                <c:pt idx="1592">
                  <c:v>63.494999999999997</c:v>
                </c:pt>
                <c:pt idx="1593">
                  <c:v>67.033000000000001</c:v>
                </c:pt>
                <c:pt idx="1594">
                  <c:v>87.7</c:v>
                </c:pt>
                <c:pt idx="1595">
                  <c:v>89.555999999999997</c:v>
                </c:pt>
                <c:pt idx="1596">
                  <c:v>88.38</c:v>
                </c:pt>
                <c:pt idx="1597">
                  <c:v>70.444999999999993</c:v>
                </c:pt>
              </c:numCache>
            </c:numRef>
          </c:val>
          <c:smooth val="0"/>
        </c:ser>
        <c:ser>
          <c:idx val="2"/>
          <c:order val="2"/>
          <c:tx>
            <c:strRef>
              <c:f>'TD13'!$A$16</c:f>
              <c:strCache>
                <c:ptCount val="1"/>
                <c:pt idx="0">
                  <c:v>Three steps</c:v>
                </c:pt>
              </c:strCache>
            </c:strRef>
          </c:tx>
          <c:spPr>
            <a:ln w="12700">
              <a:solidFill>
                <a:schemeClr val="tx1"/>
              </a:solidFill>
              <a:prstDash val="sysDash"/>
            </a:ln>
          </c:spPr>
          <c:marker>
            <c:symbol val="none"/>
          </c:marker>
          <c:val>
            <c:numRef>
              <c:f>'TD13'!$B$16:$BIT$16</c:f>
              <c:numCache>
                <c:formatCode>General</c:formatCode>
                <c:ptCount val="1605"/>
                <c:pt idx="0">
                  <c:v>5633.8</c:v>
                </c:pt>
                <c:pt idx="1">
                  <c:v>2890.7</c:v>
                </c:pt>
                <c:pt idx="2">
                  <c:v>2618.5</c:v>
                </c:pt>
                <c:pt idx="3">
                  <c:v>1954.2</c:v>
                </c:pt>
                <c:pt idx="4">
                  <c:v>1565</c:v>
                </c:pt>
                <c:pt idx="5">
                  <c:v>1756.1</c:v>
                </c:pt>
                <c:pt idx="6">
                  <c:v>1216.5999999999999</c:v>
                </c:pt>
                <c:pt idx="7">
                  <c:v>1052.3</c:v>
                </c:pt>
                <c:pt idx="8">
                  <c:v>1138.9000000000001</c:v>
                </c:pt>
                <c:pt idx="9">
                  <c:v>877.87</c:v>
                </c:pt>
                <c:pt idx="10">
                  <c:v>1058.5</c:v>
                </c:pt>
                <c:pt idx="11">
                  <c:v>1130</c:v>
                </c:pt>
                <c:pt idx="12">
                  <c:v>1233.0999999999999</c:v>
                </c:pt>
                <c:pt idx="13">
                  <c:v>743.32</c:v>
                </c:pt>
                <c:pt idx="14">
                  <c:v>1037.3</c:v>
                </c:pt>
                <c:pt idx="15">
                  <c:v>1007.1</c:v>
                </c:pt>
                <c:pt idx="16">
                  <c:v>936.62</c:v>
                </c:pt>
                <c:pt idx="17">
                  <c:v>794.39</c:v>
                </c:pt>
                <c:pt idx="18">
                  <c:v>1114.2</c:v>
                </c:pt>
                <c:pt idx="19">
                  <c:v>782.58</c:v>
                </c:pt>
                <c:pt idx="20">
                  <c:v>809.01</c:v>
                </c:pt>
                <c:pt idx="21">
                  <c:v>1063.0999999999999</c:v>
                </c:pt>
                <c:pt idx="22">
                  <c:v>809</c:v>
                </c:pt>
                <c:pt idx="23">
                  <c:v>584.91</c:v>
                </c:pt>
                <c:pt idx="24">
                  <c:v>986.12</c:v>
                </c:pt>
                <c:pt idx="25">
                  <c:v>844.15</c:v>
                </c:pt>
                <c:pt idx="26">
                  <c:v>604.02</c:v>
                </c:pt>
                <c:pt idx="27">
                  <c:v>542.72</c:v>
                </c:pt>
                <c:pt idx="28">
                  <c:v>615.16999999999996</c:v>
                </c:pt>
                <c:pt idx="29">
                  <c:v>689.56</c:v>
                </c:pt>
                <c:pt idx="30">
                  <c:v>736.35</c:v>
                </c:pt>
                <c:pt idx="31">
                  <c:v>896.04</c:v>
                </c:pt>
                <c:pt idx="32">
                  <c:v>677.32</c:v>
                </c:pt>
                <c:pt idx="33">
                  <c:v>784</c:v>
                </c:pt>
                <c:pt idx="34">
                  <c:v>696.01</c:v>
                </c:pt>
                <c:pt idx="35">
                  <c:v>645.07000000000005</c:v>
                </c:pt>
                <c:pt idx="36">
                  <c:v>604.42999999999995</c:v>
                </c:pt>
                <c:pt idx="37">
                  <c:v>709.31</c:v>
                </c:pt>
                <c:pt idx="38">
                  <c:v>650.72</c:v>
                </c:pt>
                <c:pt idx="39">
                  <c:v>706.24</c:v>
                </c:pt>
                <c:pt idx="40">
                  <c:v>621.21</c:v>
                </c:pt>
                <c:pt idx="41">
                  <c:v>730.09</c:v>
                </c:pt>
                <c:pt idx="42">
                  <c:v>708.47</c:v>
                </c:pt>
                <c:pt idx="43">
                  <c:v>739.09</c:v>
                </c:pt>
                <c:pt idx="44">
                  <c:v>649.97</c:v>
                </c:pt>
                <c:pt idx="45">
                  <c:v>596.94000000000005</c:v>
                </c:pt>
                <c:pt idx="46">
                  <c:v>485.85</c:v>
                </c:pt>
                <c:pt idx="47">
                  <c:v>597.58000000000004</c:v>
                </c:pt>
                <c:pt idx="48">
                  <c:v>453.33</c:v>
                </c:pt>
                <c:pt idx="49">
                  <c:v>577.51</c:v>
                </c:pt>
                <c:pt idx="50">
                  <c:v>436.71</c:v>
                </c:pt>
                <c:pt idx="51">
                  <c:v>531.11</c:v>
                </c:pt>
                <c:pt idx="52">
                  <c:v>597.09</c:v>
                </c:pt>
                <c:pt idx="53">
                  <c:v>583.09</c:v>
                </c:pt>
                <c:pt idx="54">
                  <c:v>530.57000000000005</c:v>
                </c:pt>
                <c:pt idx="55">
                  <c:v>712.65</c:v>
                </c:pt>
                <c:pt idx="56">
                  <c:v>495.95</c:v>
                </c:pt>
                <c:pt idx="57">
                  <c:v>616.19000000000005</c:v>
                </c:pt>
                <c:pt idx="58">
                  <c:v>531.57000000000005</c:v>
                </c:pt>
                <c:pt idx="59">
                  <c:v>408.59</c:v>
                </c:pt>
                <c:pt idx="60">
                  <c:v>510.43</c:v>
                </c:pt>
                <c:pt idx="61">
                  <c:v>552.22</c:v>
                </c:pt>
                <c:pt idx="62">
                  <c:v>476.94</c:v>
                </c:pt>
                <c:pt idx="63">
                  <c:v>590.04999999999995</c:v>
                </c:pt>
                <c:pt idx="64">
                  <c:v>412.87</c:v>
                </c:pt>
                <c:pt idx="65">
                  <c:v>491.8</c:v>
                </c:pt>
                <c:pt idx="66">
                  <c:v>551.34</c:v>
                </c:pt>
                <c:pt idx="67">
                  <c:v>587.88</c:v>
                </c:pt>
                <c:pt idx="68">
                  <c:v>391.71</c:v>
                </c:pt>
                <c:pt idx="69">
                  <c:v>400.48</c:v>
                </c:pt>
                <c:pt idx="70">
                  <c:v>532.16</c:v>
                </c:pt>
                <c:pt idx="71">
                  <c:v>448.54</c:v>
                </c:pt>
                <c:pt idx="72">
                  <c:v>484.67</c:v>
                </c:pt>
                <c:pt idx="73">
                  <c:v>391.68</c:v>
                </c:pt>
                <c:pt idx="74">
                  <c:v>496.6</c:v>
                </c:pt>
                <c:pt idx="75">
                  <c:v>395.32</c:v>
                </c:pt>
                <c:pt idx="76">
                  <c:v>360.42</c:v>
                </c:pt>
                <c:pt idx="77">
                  <c:v>464.8</c:v>
                </c:pt>
                <c:pt idx="78">
                  <c:v>356.18</c:v>
                </c:pt>
                <c:pt idx="79">
                  <c:v>293.17</c:v>
                </c:pt>
                <c:pt idx="80">
                  <c:v>454.6</c:v>
                </c:pt>
                <c:pt idx="81">
                  <c:v>386.06</c:v>
                </c:pt>
                <c:pt idx="82">
                  <c:v>503.86</c:v>
                </c:pt>
                <c:pt idx="83">
                  <c:v>326.5</c:v>
                </c:pt>
                <c:pt idx="84">
                  <c:v>466.59</c:v>
                </c:pt>
                <c:pt idx="85">
                  <c:v>564.58000000000004</c:v>
                </c:pt>
                <c:pt idx="86">
                  <c:v>422.91</c:v>
                </c:pt>
                <c:pt idx="87">
                  <c:v>578.91999999999996</c:v>
                </c:pt>
                <c:pt idx="88">
                  <c:v>377.78</c:v>
                </c:pt>
                <c:pt idx="89">
                  <c:v>373.88</c:v>
                </c:pt>
                <c:pt idx="90">
                  <c:v>458</c:v>
                </c:pt>
                <c:pt idx="91">
                  <c:v>317.72000000000003</c:v>
                </c:pt>
                <c:pt idx="92">
                  <c:v>403.48</c:v>
                </c:pt>
                <c:pt idx="93">
                  <c:v>386.6</c:v>
                </c:pt>
                <c:pt idx="94">
                  <c:v>416.28</c:v>
                </c:pt>
                <c:pt idx="95">
                  <c:v>272.94</c:v>
                </c:pt>
                <c:pt idx="96">
                  <c:v>354.84</c:v>
                </c:pt>
                <c:pt idx="97">
                  <c:v>286.93</c:v>
                </c:pt>
                <c:pt idx="98">
                  <c:v>496.22</c:v>
                </c:pt>
                <c:pt idx="99">
                  <c:v>375.91</c:v>
                </c:pt>
                <c:pt idx="100">
                  <c:v>359.88</c:v>
                </c:pt>
                <c:pt idx="101">
                  <c:v>515.15</c:v>
                </c:pt>
                <c:pt idx="102">
                  <c:v>513.4</c:v>
                </c:pt>
                <c:pt idx="103">
                  <c:v>378.15</c:v>
                </c:pt>
                <c:pt idx="104">
                  <c:v>335.16</c:v>
                </c:pt>
                <c:pt idx="105">
                  <c:v>460.38</c:v>
                </c:pt>
                <c:pt idx="106">
                  <c:v>446.14</c:v>
                </c:pt>
                <c:pt idx="107">
                  <c:v>486.11</c:v>
                </c:pt>
                <c:pt idx="108">
                  <c:v>302.37</c:v>
                </c:pt>
                <c:pt idx="109">
                  <c:v>357.83</c:v>
                </c:pt>
                <c:pt idx="110">
                  <c:v>271.01</c:v>
                </c:pt>
                <c:pt idx="111">
                  <c:v>311.5</c:v>
                </c:pt>
                <c:pt idx="112">
                  <c:v>223.78</c:v>
                </c:pt>
                <c:pt idx="113">
                  <c:v>288.20999999999998</c:v>
                </c:pt>
                <c:pt idx="114">
                  <c:v>370.45</c:v>
                </c:pt>
                <c:pt idx="115">
                  <c:v>288.27</c:v>
                </c:pt>
                <c:pt idx="116">
                  <c:v>385.9</c:v>
                </c:pt>
                <c:pt idx="117">
                  <c:v>320.52</c:v>
                </c:pt>
                <c:pt idx="118">
                  <c:v>366.35</c:v>
                </c:pt>
                <c:pt idx="119">
                  <c:v>449.59</c:v>
                </c:pt>
                <c:pt idx="120">
                  <c:v>376.1</c:v>
                </c:pt>
                <c:pt idx="121">
                  <c:v>280.11</c:v>
                </c:pt>
                <c:pt idx="122">
                  <c:v>279.89</c:v>
                </c:pt>
                <c:pt idx="123">
                  <c:v>305.36</c:v>
                </c:pt>
                <c:pt idx="124">
                  <c:v>373.31</c:v>
                </c:pt>
                <c:pt idx="125">
                  <c:v>305.06</c:v>
                </c:pt>
                <c:pt idx="126">
                  <c:v>368.88</c:v>
                </c:pt>
                <c:pt idx="127">
                  <c:v>307.02999999999997</c:v>
                </c:pt>
                <c:pt idx="128">
                  <c:v>313.25</c:v>
                </c:pt>
                <c:pt idx="129">
                  <c:v>355.55</c:v>
                </c:pt>
                <c:pt idx="130">
                  <c:v>317.13</c:v>
                </c:pt>
                <c:pt idx="131">
                  <c:v>326.39999999999998</c:v>
                </c:pt>
                <c:pt idx="132">
                  <c:v>309.22000000000003</c:v>
                </c:pt>
                <c:pt idx="133">
                  <c:v>381.49</c:v>
                </c:pt>
                <c:pt idx="134">
                  <c:v>422.45</c:v>
                </c:pt>
                <c:pt idx="135">
                  <c:v>370.53</c:v>
                </c:pt>
                <c:pt idx="136">
                  <c:v>346.55</c:v>
                </c:pt>
                <c:pt idx="137">
                  <c:v>289.95</c:v>
                </c:pt>
                <c:pt idx="138">
                  <c:v>307.04000000000002</c:v>
                </c:pt>
                <c:pt idx="139">
                  <c:v>375.84</c:v>
                </c:pt>
                <c:pt idx="140">
                  <c:v>296.27999999999997</c:v>
                </c:pt>
                <c:pt idx="141">
                  <c:v>297.79000000000002</c:v>
                </c:pt>
                <c:pt idx="142">
                  <c:v>413.6</c:v>
                </c:pt>
                <c:pt idx="143">
                  <c:v>379.71</c:v>
                </c:pt>
                <c:pt idx="144">
                  <c:v>316.25</c:v>
                </c:pt>
                <c:pt idx="145">
                  <c:v>387.22</c:v>
                </c:pt>
                <c:pt idx="146">
                  <c:v>303.69</c:v>
                </c:pt>
                <c:pt idx="147">
                  <c:v>331.7</c:v>
                </c:pt>
                <c:pt idx="148">
                  <c:v>281.17</c:v>
                </c:pt>
                <c:pt idx="149">
                  <c:v>285.97000000000003</c:v>
                </c:pt>
                <c:pt idx="150">
                  <c:v>324.22000000000003</c:v>
                </c:pt>
                <c:pt idx="151">
                  <c:v>402.34</c:v>
                </c:pt>
                <c:pt idx="152">
                  <c:v>347.26</c:v>
                </c:pt>
                <c:pt idx="153">
                  <c:v>202.85</c:v>
                </c:pt>
                <c:pt idx="154">
                  <c:v>280.72000000000003</c:v>
                </c:pt>
                <c:pt idx="155">
                  <c:v>272.83999999999997</c:v>
                </c:pt>
                <c:pt idx="156">
                  <c:v>288.43</c:v>
                </c:pt>
                <c:pt idx="157">
                  <c:v>327.13</c:v>
                </c:pt>
                <c:pt idx="158">
                  <c:v>382.02</c:v>
                </c:pt>
                <c:pt idx="159">
                  <c:v>373.21</c:v>
                </c:pt>
                <c:pt idx="160">
                  <c:v>261.94</c:v>
                </c:pt>
                <c:pt idx="161">
                  <c:v>307.19</c:v>
                </c:pt>
                <c:pt idx="162">
                  <c:v>305.08</c:v>
                </c:pt>
                <c:pt idx="163">
                  <c:v>309.06</c:v>
                </c:pt>
                <c:pt idx="164">
                  <c:v>307.77</c:v>
                </c:pt>
                <c:pt idx="165">
                  <c:v>306.07</c:v>
                </c:pt>
                <c:pt idx="166">
                  <c:v>380.25</c:v>
                </c:pt>
                <c:pt idx="167">
                  <c:v>283.14</c:v>
                </c:pt>
                <c:pt idx="168">
                  <c:v>250.33</c:v>
                </c:pt>
                <c:pt idx="169">
                  <c:v>318.98</c:v>
                </c:pt>
                <c:pt idx="170">
                  <c:v>252.23</c:v>
                </c:pt>
                <c:pt idx="171">
                  <c:v>288.86</c:v>
                </c:pt>
                <c:pt idx="172">
                  <c:v>249.63</c:v>
                </c:pt>
                <c:pt idx="173">
                  <c:v>275.08</c:v>
                </c:pt>
                <c:pt idx="174">
                  <c:v>302.69</c:v>
                </c:pt>
                <c:pt idx="175">
                  <c:v>211.76</c:v>
                </c:pt>
                <c:pt idx="176">
                  <c:v>253.63</c:v>
                </c:pt>
                <c:pt idx="177">
                  <c:v>284.14</c:v>
                </c:pt>
                <c:pt idx="178">
                  <c:v>261.02999999999997</c:v>
                </c:pt>
                <c:pt idx="179">
                  <c:v>305.83999999999997</c:v>
                </c:pt>
                <c:pt idx="180">
                  <c:v>201.86</c:v>
                </c:pt>
                <c:pt idx="181">
                  <c:v>203.15</c:v>
                </c:pt>
                <c:pt idx="182">
                  <c:v>209.12</c:v>
                </c:pt>
                <c:pt idx="183">
                  <c:v>254.6</c:v>
                </c:pt>
                <c:pt idx="184">
                  <c:v>242.55</c:v>
                </c:pt>
                <c:pt idx="185">
                  <c:v>299.76</c:v>
                </c:pt>
                <c:pt idx="186">
                  <c:v>280.91000000000003</c:v>
                </c:pt>
                <c:pt idx="187">
                  <c:v>223.31</c:v>
                </c:pt>
                <c:pt idx="188">
                  <c:v>203.41</c:v>
                </c:pt>
                <c:pt idx="189">
                  <c:v>296.08</c:v>
                </c:pt>
                <c:pt idx="190">
                  <c:v>280.14</c:v>
                </c:pt>
                <c:pt idx="191">
                  <c:v>308.43</c:v>
                </c:pt>
                <c:pt idx="192">
                  <c:v>290.51</c:v>
                </c:pt>
                <c:pt idx="193">
                  <c:v>341.09</c:v>
                </c:pt>
                <c:pt idx="194">
                  <c:v>293.14999999999998</c:v>
                </c:pt>
                <c:pt idx="195">
                  <c:v>273.64</c:v>
                </c:pt>
                <c:pt idx="196">
                  <c:v>314.17</c:v>
                </c:pt>
                <c:pt idx="197">
                  <c:v>213.94</c:v>
                </c:pt>
                <c:pt idx="198">
                  <c:v>240.46</c:v>
                </c:pt>
                <c:pt idx="199">
                  <c:v>212.83</c:v>
                </c:pt>
                <c:pt idx="200">
                  <c:v>252.01</c:v>
                </c:pt>
                <c:pt idx="201">
                  <c:v>312.57</c:v>
                </c:pt>
                <c:pt idx="202">
                  <c:v>308.79000000000002</c:v>
                </c:pt>
                <c:pt idx="203">
                  <c:v>269.68</c:v>
                </c:pt>
                <c:pt idx="204">
                  <c:v>312.63</c:v>
                </c:pt>
                <c:pt idx="205">
                  <c:v>307.31</c:v>
                </c:pt>
                <c:pt idx="206">
                  <c:v>236.43</c:v>
                </c:pt>
                <c:pt idx="207">
                  <c:v>205.82</c:v>
                </c:pt>
                <c:pt idx="208">
                  <c:v>224.87</c:v>
                </c:pt>
                <c:pt idx="209">
                  <c:v>282.52</c:v>
                </c:pt>
                <c:pt idx="210">
                  <c:v>270.14999999999998</c:v>
                </c:pt>
                <c:pt idx="211">
                  <c:v>351.31</c:v>
                </c:pt>
                <c:pt idx="212">
                  <c:v>284.77</c:v>
                </c:pt>
                <c:pt idx="213">
                  <c:v>246.55</c:v>
                </c:pt>
                <c:pt idx="214">
                  <c:v>227.87</c:v>
                </c:pt>
                <c:pt idx="215">
                  <c:v>246.36</c:v>
                </c:pt>
                <c:pt idx="216">
                  <c:v>256.92</c:v>
                </c:pt>
                <c:pt idx="217">
                  <c:v>219.54</c:v>
                </c:pt>
                <c:pt idx="218">
                  <c:v>275.68</c:v>
                </c:pt>
                <c:pt idx="219">
                  <c:v>314.83</c:v>
                </c:pt>
                <c:pt idx="220">
                  <c:v>275.29000000000002</c:v>
                </c:pt>
                <c:pt idx="221">
                  <c:v>266.06</c:v>
                </c:pt>
                <c:pt idx="222">
                  <c:v>249.86</c:v>
                </c:pt>
                <c:pt idx="223">
                  <c:v>203.96</c:v>
                </c:pt>
                <c:pt idx="224">
                  <c:v>320.29000000000002</c:v>
                </c:pt>
                <c:pt idx="225">
                  <c:v>263.2</c:v>
                </c:pt>
                <c:pt idx="226">
                  <c:v>251.83</c:v>
                </c:pt>
                <c:pt idx="227">
                  <c:v>233.94</c:v>
                </c:pt>
                <c:pt idx="228">
                  <c:v>255.4</c:v>
                </c:pt>
                <c:pt idx="229">
                  <c:v>261.18</c:v>
                </c:pt>
                <c:pt idx="230">
                  <c:v>281.60000000000002</c:v>
                </c:pt>
                <c:pt idx="231">
                  <c:v>206.85</c:v>
                </c:pt>
                <c:pt idx="232">
                  <c:v>225.19</c:v>
                </c:pt>
                <c:pt idx="233">
                  <c:v>282.33</c:v>
                </c:pt>
                <c:pt idx="234">
                  <c:v>209.89</c:v>
                </c:pt>
                <c:pt idx="235">
                  <c:v>257.33999999999997</c:v>
                </c:pt>
                <c:pt idx="236">
                  <c:v>298.41000000000003</c:v>
                </c:pt>
                <c:pt idx="237">
                  <c:v>353.8</c:v>
                </c:pt>
                <c:pt idx="238">
                  <c:v>249.74</c:v>
                </c:pt>
                <c:pt idx="239">
                  <c:v>187.75</c:v>
                </c:pt>
                <c:pt idx="240">
                  <c:v>281.56</c:v>
                </c:pt>
                <c:pt idx="241">
                  <c:v>282.67</c:v>
                </c:pt>
                <c:pt idx="242">
                  <c:v>255.45</c:v>
                </c:pt>
                <c:pt idx="243">
                  <c:v>270.33999999999997</c:v>
                </c:pt>
                <c:pt idx="244">
                  <c:v>252.5</c:v>
                </c:pt>
                <c:pt idx="245">
                  <c:v>230.99</c:v>
                </c:pt>
                <c:pt idx="246">
                  <c:v>261.54000000000002</c:v>
                </c:pt>
                <c:pt idx="247">
                  <c:v>235.21</c:v>
                </c:pt>
                <c:pt idx="248">
                  <c:v>189.84</c:v>
                </c:pt>
                <c:pt idx="249">
                  <c:v>254.34</c:v>
                </c:pt>
                <c:pt idx="250">
                  <c:v>237.61</c:v>
                </c:pt>
                <c:pt idx="251">
                  <c:v>254.2</c:v>
                </c:pt>
                <c:pt idx="252">
                  <c:v>228.79</c:v>
                </c:pt>
                <c:pt idx="253">
                  <c:v>245.45</c:v>
                </c:pt>
                <c:pt idx="254">
                  <c:v>230.87</c:v>
                </c:pt>
                <c:pt idx="255">
                  <c:v>267.07</c:v>
                </c:pt>
                <c:pt idx="256">
                  <c:v>240.35</c:v>
                </c:pt>
                <c:pt idx="257">
                  <c:v>217.49</c:v>
                </c:pt>
                <c:pt idx="258">
                  <c:v>275.7</c:v>
                </c:pt>
                <c:pt idx="259">
                  <c:v>256.67</c:v>
                </c:pt>
                <c:pt idx="260">
                  <c:v>259.38</c:v>
                </c:pt>
                <c:pt idx="261">
                  <c:v>212.38</c:v>
                </c:pt>
                <c:pt idx="262">
                  <c:v>232.87</c:v>
                </c:pt>
                <c:pt idx="263">
                  <c:v>216.47</c:v>
                </c:pt>
                <c:pt idx="264">
                  <c:v>224.53</c:v>
                </c:pt>
                <c:pt idx="265">
                  <c:v>286.20999999999998</c:v>
                </c:pt>
                <c:pt idx="266">
                  <c:v>197.7</c:v>
                </c:pt>
                <c:pt idx="267">
                  <c:v>268.83</c:v>
                </c:pt>
                <c:pt idx="268">
                  <c:v>255.51</c:v>
                </c:pt>
                <c:pt idx="269">
                  <c:v>221.02</c:v>
                </c:pt>
                <c:pt idx="270">
                  <c:v>188.02</c:v>
                </c:pt>
                <c:pt idx="271">
                  <c:v>248.12</c:v>
                </c:pt>
                <c:pt idx="272">
                  <c:v>286.33999999999997</c:v>
                </c:pt>
                <c:pt idx="273">
                  <c:v>179.7</c:v>
                </c:pt>
                <c:pt idx="274">
                  <c:v>233.34</c:v>
                </c:pt>
                <c:pt idx="275">
                  <c:v>206.97</c:v>
                </c:pt>
                <c:pt idx="276">
                  <c:v>234.97</c:v>
                </c:pt>
                <c:pt idx="277">
                  <c:v>231.08</c:v>
                </c:pt>
                <c:pt idx="278">
                  <c:v>300.45999999999998</c:v>
                </c:pt>
                <c:pt idx="279">
                  <c:v>214.74</c:v>
                </c:pt>
                <c:pt idx="280">
                  <c:v>207.96</c:v>
                </c:pt>
                <c:pt idx="281">
                  <c:v>190.31</c:v>
                </c:pt>
                <c:pt idx="282">
                  <c:v>208.16</c:v>
                </c:pt>
                <c:pt idx="283">
                  <c:v>264.33999999999997</c:v>
                </c:pt>
                <c:pt idx="284">
                  <c:v>162.66</c:v>
                </c:pt>
                <c:pt idx="285">
                  <c:v>213.09</c:v>
                </c:pt>
                <c:pt idx="286">
                  <c:v>208.05</c:v>
                </c:pt>
                <c:pt idx="287">
                  <c:v>212.63</c:v>
                </c:pt>
                <c:pt idx="288">
                  <c:v>197.55</c:v>
                </c:pt>
                <c:pt idx="289">
                  <c:v>203.74</c:v>
                </c:pt>
                <c:pt idx="290">
                  <c:v>219.54</c:v>
                </c:pt>
                <c:pt idx="291">
                  <c:v>244.1</c:v>
                </c:pt>
                <c:pt idx="292">
                  <c:v>188.87</c:v>
                </c:pt>
                <c:pt idx="293">
                  <c:v>286.66000000000003</c:v>
                </c:pt>
                <c:pt idx="294">
                  <c:v>204.96</c:v>
                </c:pt>
                <c:pt idx="295">
                  <c:v>223.06</c:v>
                </c:pt>
                <c:pt idx="296">
                  <c:v>186.5</c:v>
                </c:pt>
                <c:pt idx="297">
                  <c:v>244.98</c:v>
                </c:pt>
                <c:pt idx="298">
                  <c:v>300.85000000000002</c:v>
                </c:pt>
                <c:pt idx="299">
                  <c:v>261.68</c:v>
                </c:pt>
                <c:pt idx="300">
                  <c:v>220.43</c:v>
                </c:pt>
                <c:pt idx="301">
                  <c:v>233.43</c:v>
                </c:pt>
                <c:pt idx="302">
                  <c:v>242.93</c:v>
                </c:pt>
                <c:pt idx="303">
                  <c:v>230.38</c:v>
                </c:pt>
                <c:pt idx="304">
                  <c:v>243.29</c:v>
                </c:pt>
                <c:pt idx="305">
                  <c:v>207.5</c:v>
                </c:pt>
                <c:pt idx="306">
                  <c:v>234.92</c:v>
                </c:pt>
                <c:pt idx="307">
                  <c:v>248.98</c:v>
                </c:pt>
                <c:pt idx="308">
                  <c:v>209.89</c:v>
                </c:pt>
                <c:pt idx="309">
                  <c:v>222.24</c:v>
                </c:pt>
                <c:pt idx="310">
                  <c:v>230.11</c:v>
                </c:pt>
                <c:pt idx="311">
                  <c:v>276.62</c:v>
                </c:pt>
                <c:pt idx="312">
                  <c:v>230.15</c:v>
                </c:pt>
                <c:pt idx="313">
                  <c:v>205.48</c:v>
                </c:pt>
                <c:pt idx="314">
                  <c:v>151.97</c:v>
                </c:pt>
                <c:pt idx="315">
                  <c:v>199.59</c:v>
                </c:pt>
                <c:pt idx="316">
                  <c:v>211.43</c:v>
                </c:pt>
                <c:pt idx="317">
                  <c:v>218.03</c:v>
                </c:pt>
                <c:pt idx="318">
                  <c:v>233.05</c:v>
                </c:pt>
                <c:pt idx="319">
                  <c:v>216.45</c:v>
                </c:pt>
                <c:pt idx="320">
                  <c:v>218.46</c:v>
                </c:pt>
                <c:pt idx="321">
                  <c:v>220.16</c:v>
                </c:pt>
                <c:pt idx="322">
                  <c:v>227.99</c:v>
                </c:pt>
                <c:pt idx="323">
                  <c:v>239.27</c:v>
                </c:pt>
                <c:pt idx="324">
                  <c:v>188.23</c:v>
                </c:pt>
                <c:pt idx="325">
                  <c:v>198.86</c:v>
                </c:pt>
                <c:pt idx="326">
                  <c:v>239.53</c:v>
                </c:pt>
                <c:pt idx="327">
                  <c:v>209.62</c:v>
                </c:pt>
                <c:pt idx="328">
                  <c:v>250.68</c:v>
                </c:pt>
                <c:pt idx="329">
                  <c:v>186.03</c:v>
                </c:pt>
                <c:pt idx="330">
                  <c:v>221.93</c:v>
                </c:pt>
                <c:pt idx="331">
                  <c:v>206.52</c:v>
                </c:pt>
                <c:pt idx="332">
                  <c:v>180.14</c:v>
                </c:pt>
                <c:pt idx="333">
                  <c:v>223.88</c:v>
                </c:pt>
                <c:pt idx="334">
                  <c:v>229.34</c:v>
                </c:pt>
                <c:pt idx="335">
                  <c:v>191.23</c:v>
                </c:pt>
                <c:pt idx="336">
                  <c:v>174</c:v>
                </c:pt>
                <c:pt idx="337">
                  <c:v>197.1</c:v>
                </c:pt>
                <c:pt idx="338">
                  <c:v>182</c:v>
                </c:pt>
                <c:pt idx="339">
                  <c:v>192.6</c:v>
                </c:pt>
                <c:pt idx="340">
                  <c:v>183.49</c:v>
                </c:pt>
                <c:pt idx="341">
                  <c:v>163.12</c:v>
                </c:pt>
                <c:pt idx="342">
                  <c:v>208.86</c:v>
                </c:pt>
                <c:pt idx="343">
                  <c:v>185.4</c:v>
                </c:pt>
                <c:pt idx="344">
                  <c:v>228.69</c:v>
                </c:pt>
                <c:pt idx="345">
                  <c:v>235.87</c:v>
                </c:pt>
                <c:pt idx="346">
                  <c:v>189.13</c:v>
                </c:pt>
                <c:pt idx="347">
                  <c:v>189.65</c:v>
                </c:pt>
                <c:pt idx="348">
                  <c:v>172.26</c:v>
                </c:pt>
                <c:pt idx="349">
                  <c:v>234.81</c:v>
                </c:pt>
                <c:pt idx="350">
                  <c:v>245.75</c:v>
                </c:pt>
                <c:pt idx="351">
                  <c:v>161.52000000000001</c:v>
                </c:pt>
                <c:pt idx="352">
                  <c:v>201.66</c:v>
                </c:pt>
                <c:pt idx="353">
                  <c:v>173.56</c:v>
                </c:pt>
                <c:pt idx="354">
                  <c:v>203.11</c:v>
                </c:pt>
                <c:pt idx="355">
                  <c:v>188.85</c:v>
                </c:pt>
                <c:pt idx="356">
                  <c:v>172.89</c:v>
                </c:pt>
                <c:pt idx="357">
                  <c:v>239.06</c:v>
                </c:pt>
                <c:pt idx="358">
                  <c:v>170.32</c:v>
                </c:pt>
                <c:pt idx="359">
                  <c:v>207</c:v>
                </c:pt>
                <c:pt idx="360">
                  <c:v>212.59</c:v>
                </c:pt>
                <c:pt idx="361">
                  <c:v>187.87</c:v>
                </c:pt>
                <c:pt idx="362">
                  <c:v>226.13</c:v>
                </c:pt>
                <c:pt idx="363">
                  <c:v>205.15</c:v>
                </c:pt>
                <c:pt idx="364">
                  <c:v>205.16</c:v>
                </c:pt>
                <c:pt idx="365">
                  <c:v>159.37</c:v>
                </c:pt>
                <c:pt idx="366">
                  <c:v>215.53</c:v>
                </c:pt>
                <c:pt idx="367">
                  <c:v>184.94</c:v>
                </c:pt>
                <c:pt idx="368">
                  <c:v>203.46</c:v>
                </c:pt>
                <c:pt idx="369">
                  <c:v>166.39</c:v>
                </c:pt>
                <c:pt idx="370">
                  <c:v>199.65</c:v>
                </c:pt>
                <c:pt idx="371">
                  <c:v>216.22</c:v>
                </c:pt>
                <c:pt idx="372">
                  <c:v>200.22</c:v>
                </c:pt>
                <c:pt idx="373">
                  <c:v>193.31</c:v>
                </c:pt>
                <c:pt idx="374">
                  <c:v>187.31</c:v>
                </c:pt>
                <c:pt idx="375">
                  <c:v>198.69</c:v>
                </c:pt>
                <c:pt idx="376">
                  <c:v>222.69</c:v>
                </c:pt>
                <c:pt idx="377">
                  <c:v>213.9</c:v>
                </c:pt>
                <c:pt idx="378">
                  <c:v>202.39</c:v>
                </c:pt>
                <c:pt idx="379">
                  <c:v>225.89</c:v>
                </c:pt>
                <c:pt idx="380">
                  <c:v>151.59</c:v>
                </c:pt>
                <c:pt idx="381">
                  <c:v>187.91</c:v>
                </c:pt>
                <c:pt idx="382">
                  <c:v>178.04</c:v>
                </c:pt>
                <c:pt idx="383">
                  <c:v>108.43</c:v>
                </c:pt>
                <c:pt idx="384">
                  <c:v>186.7</c:v>
                </c:pt>
                <c:pt idx="385">
                  <c:v>188.1</c:v>
                </c:pt>
                <c:pt idx="386">
                  <c:v>180.92</c:v>
                </c:pt>
                <c:pt idx="387">
                  <c:v>251.85</c:v>
                </c:pt>
                <c:pt idx="388">
                  <c:v>173.3</c:v>
                </c:pt>
                <c:pt idx="389">
                  <c:v>222.11</c:v>
                </c:pt>
                <c:pt idx="390">
                  <c:v>174.68</c:v>
                </c:pt>
                <c:pt idx="391">
                  <c:v>185.03</c:v>
                </c:pt>
                <c:pt idx="392">
                  <c:v>161.28</c:v>
                </c:pt>
                <c:pt idx="393">
                  <c:v>155.69</c:v>
                </c:pt>
                <c:pt idx="394">
                  <c:v>180.58</c:v>
                </c:pt>
                <c:pt idx="395">
                  <c:v>175.96</c:v>
                </c:pt>
                <c:pt idx="396">
                  <c:v>175.44</c:v>
                </c:pt>
                <c:pt idx="397">
                  <c:v>249.53</c:v>
                </c:pt>
                <c:pt idx="398">
                  <c:v>161.57</c:v>
                </c:pt>
                <c:pt idx="399">
                  <c:v>132.36000000000001</c:v>
                </c:pt>
                <c:pt idx="400">
                  <c:v>217.04</c:v>
                </c:pt>
                <c:pt idx="401">
                  <c:v>172.27</c:v>
                </c:pt>
                <c:pt idx="402">
                  <c:v>161.47</c:v>
                </c:pt>
                <c:pt idx="403">
                  <c:v>196.16</c:v>
                </c:pt>
                <c:pt idx="404">
                  <c:v>181.08</c:v>
                </c:pt>
                <c:pt idx="405">
                  <c:v>203.93</c:v>
                </c:pt>
                <c:pt idx="406">
                  <c:v>199.72</c:v>
                </c:pt>
                <c:pt idx="407">
                  <c:v>252.19</c:v>
                </c:pt>
                <c:pt idx="408">
                  <c:v>230.57</c:v>
                </c:pt>
                <c:pt idx="409">
                  <c:v>182.15</c:v>
                </c:pt>
                <c:pt idx="410">
                  <c:v>162.47999999999999</c:v>
                </c:pt>
                <c:pt idx="411">
                  <c:v>161.31</c:v>
                </c:pt>
                <c:pt idx="412">
                  <c:v>160.19</c:v>
                </c:pt>
                <c:pt idx="413">
                  <c:v>163.78</c:v>
                </c:pt>
                <c:pt idx="414">
                  <c:v>164.27</c:v>
                </c:pt>
                <c:pt idx="415">
                  <c:v>158.72999999999999</c:v>
                </c:pt>
                <c:pt idx="416">
                  <c:v>166.45</c:v>
                </c:pt>
                <c:pt idx="417">
                  <c:v>239.23</c:v>
                </c:pt>
                <c:pt idx="418">
                  <c:v>185.17</c:v>
                </c:pt>
                <c:pt idx="419">
                  <c:v>183.1</c:v>
                </c:pt>
                <c:pt idx="420">
                  <c:v>177.5</c:v>
                </c:pt>
                <c:pt idx="421">
                  <c:v>171.34</c:v>
                </c:pt>
                <c:pt idx="422">
                  <c:v>187.32</c:v>
                </c:pt>
                <c:pt idx="423">
                  <c:v>218.18</c:v>
                </c:pt>
                <c:pt idx="424">
                  <c:v>174.52</c:v>
                </c:pt>
                <c:pt idx="425">
                  <c:v>181.49</c:v>
                </c:pt>
                <c:pt idx="426">
                  <c:v>229.71</c:v>
                </c:pt>
                <c:pt idx="427">
                  <c:v>176.86</c:v>
                </c:pt>
                <c:pt idx="428">
                  <c:v>195.48</c:v>
                </c:pt>
                <c:pt idx="429">
                  <c:v>169.65</c:v>
                </c:pt>
                <c:pt idx="430">
                  <c:v>181.46</c:v>
                </c:pt>
                <c:pt idx="431">
                  <c:v>159.46</c:v>
                </c:pt>
                <c:pt idx="432">
                  <c:v>163.89</c:v>
                </c:pt>
                <c:pt idx="433">
                  <c:v>235.91</c:v>
                </c:pt>
                <c:pt idx="434">
                  <c:v>213.92</c:v>
                </c:pt>
                <c:pt idx="435">
                  <c:v>158.47</c:v>
                </c:pt>
                <c:pt idx="436">
                  <c:v>172.81</c:v>
                </c:pt>
                <c:pt idx="437">
                  <c:v>135.19</c:v>
                </c:pt>
                <c:pt idx="438">
                  <c:v>145.38</c:v>
                </c:pt>
                <c:pt idx="439">
                  <c:v>144.99</c:v>
                </c:pt>
                <c:pt idx="440">
                  <c:v>184.73</c:v>
                </c:pt>
                <c:pt idx="441">
                  <c:v>201.21</c:v>
                </c:pt>
                <c:pt idx="442">
                  <c:v>163.22999999999999</c:v>
                </c:pt>
                <c:pt idx="443">
                  <c:v>172.63</c:v>
                </c:pt>
                <c:pt idx="444">
                  <c:v>191.9</c:v>
                </c:pt>
                <c:pt idx="445">
                  <c:v>231.86</c:v>
                </c:pt>
                <c:pt idx="446">
                  <c:v>163.68</c:v>
                </c:pt>
                <c:pt idx="447">
                  <c:v>197.38</c:v>
                </c:pt>
                <c:pt idx="448">
                  <c:v>152.82</c:v>
                </c:pt>
                <c:pt idx="449">
                  <c:v>166.94</c:v>
                </c:pt>
                <c:pt idx="450">
                  <c:v>187.29</c:v>
                </c:pt>
                <c:pt idx="451">
                  <c:v>216.49</c:v>
                </c:pt>
                <c:pt idx="452">
                  <c:v>133.41</c:v>
                </c:pt>
                <c:pt idx="453">
                  <c:v>183.05</c:v>
                </c:pt>
                <c:pt idx="454">
                  <c:v>250.97</c:v>
                </c:pt>
                <c:pt idx="455">
                  <c:v>181.74</c:v>
                </c:pt>
                <c:pt idx="456">
                  <c:v>254.89</c:v>
                </c:pt>
                <c:pt idx="457">
                  <c:v>194.71</c:v>
                </c:pt>
                <c:pt idx="458">
                  <c:v>196.28</c:v>
                </c:pt>
                <c:pt idx="459">
                  <c:v>224.71</c:v>
                </c:pt>
                <c:pt idx="460">
                  <c:v>176.21</c:v>
                </c:pt>
                <c:pt idx="461">
                  <c:v>172.57</c:v>
                </c:pt>
                <c:pt idx="462">
                  <c:v>202.4</c:v>
                </c:pt>
                <c:pt idx="463">
                  <c:v>152.46</c:v>
                </c:pt>
                <c:pt idx="464">
                  <c:v>160.35</c:v>
                </c:pt>
                <c:pt idx="465">
                  <c:v>160.79</c:v>
                </c:pt>
                <c:pt idx="466">
                  <c:v>174.43</c:v>
                </c:pt>
                <c:pt idx="467">
                  <c:v>135.91999999999999</c:v>
                </c:pt>
                <c:pt idx="468">
                  <c:v>158.53</c:v>
                </c:pt>
                <c:pt idx="469">
                  <c:v>149.41</c:v>
                </c:pt>
                <c:pt idx="470">
                  <c:v>225.02</c:v>
                </c:pt>
                <c:pt idx="471">
                  <c:v>160.81</c:v>
                </c:pt>
                <c:pt idx="472">
                  <c:v>176.98</c:v>
                </c:pt>
                <c:pt idx="473">
                  <c:v>169.93</c:v>
                </c:pt>
                <c:pt idx="474">
                  <c:v>189.59</c:v>
                </c:pt>
                <c:pt idx="475">
                  <c:v>174.04</c:v>
                </c:pt>
                <c:pt idx="476">
                  <c:v>131.94999999999999</c:v>
                </c:pt>
                <c:pt idx="477">
                  <c:v>212.95</c:v>
                </c:pt>
                <c:pt idx="478">
                  <c:v>187.36</c:v>
                </c:pt>
                <c:pt idx="479">
                  <c:v>188.25</c:v>
                </c:pt>
                <c:pt idx="480">
                  <c:v>200.62</c:v>
                </c:pt>
                <c:pt idx="481">
                  <c:v>156.72</c:v>
                </c:pt>
                <c:pt idx="482">
                  <c:v>122.2</c:v>
                </c:pt>
                <c:pt idx="483">
                  <c:v>185.57</c:v>
                </c:pt>
                <c:pt idx="484">
                  <c:v>177.54</c:v>
                </c:pt>
                <c:pt idx="485">
                  <c:v>174.3</c:v>
                </c:pt>
                <c:pt idx="486">
                  <c:v>227.47</c:v>
                </c:pt>
                <c:pt idx="487">
                  <c:v>188.57</c:v>
                </c:pt>
                <c:pt idx="488">
                  <c:v>174.2</c:v>
                </c:pt>
                <c:pt idx="489">
                  <c:v>166.82</c:v>
                </c:pt>
                <c:pt idx="490">
                  <c:v>211.94</c:v>
                </c:pt>
                <c:pt idx="491">
                  <c:v>139.05000000000001</c:v>
                </c:pt>
                <c:pt idx="492">
                  <c:v>184.7</c:v>
                </c:pt>
                <c:pt idx="493">
                  <c:v>148.91</c:v>
                </c:pt>
                <c:pt idx="494">
                  <c:v>206.56</c:v>
                </c:pt>
                <c:pt idx="495">
                  <c:v>205.09</c:v>
                </c:pt>
                <c:pt idx="496">
                  <c:v>150.02000000000001</c:v>
                </c:pt>
                <c:pt idx="497">
                  <c:v>223.07</c:v>
                </c:pt>
                <c:pt idx="498">
                  <c:v>181.94</c:v>
                </c:pt>
                <c:pt idx="499">
                  <c:v>157.61000000000001</c:v>
                </c:pt>
                <c:pt idx="500">
                  <c:v>191.6</c:v>
                </c:pt>
                <c:pt idx="501">
                  <c:v>213.07</c:v>
                </c:pt>
                <c:pt idx="502">
                  <c:v>181.57</c:v>
                </c:pt>
                <c:pt idx="503">
                  <c:v>167.37</c:v>
                </c:pt>
                <c:pt idx="504">
                  <c:v>185.82</c:v>
                </c:pt>
                <c:pt idx="505">
                  <c:v>162.61000000000001</c:v>
                </c:pt>
                <c:pt idx="506">
                  <c:v>151.84</c:v>
                </c:pt>
                <c:pt idx="507">
                  <c:v>174.84</c:v>
                </c:pt>
                <c:pt idx="508">
                  <c:v>167.45</c:v>
                </c:pt>
                <c:pt idx="509">
                  <c:v>202.21</c:v>
                </c:pt>
                <c:pt idx="510">
                  <c:v>179.04</c:v>
                </c:pt>
                <c:pt idx="511">
                  <c:v>144.69</c:v>
                </c:pt>
                <c:pt idx="512">
                  <c:v>150.55000000000001</c:v>
                </c:pt>
                <c:pt idx="513">
                  <c:v>170.31</c:v>
                </c:pt>
                <c:pt idx="514">
                  <c:v>165.55</c:v>
                </c:pt>
                <c:pt idx="515">
                  <c:v>118.24</c:v>
                </c:pt>
                <c:pt idx="516">
                  <c:v>144.22</c:v>
                </c:pt>
                <c:pt idx="517">
                  <c:v>186.22</c:v>
                </c:pt>
                <c:pt idx="518">
                  <c:v>113.62</c:v>
                </c:pt>
                <c:pt idx="519">
                  <c:v>191.73</c:v>
                </c:pt>
                <c:pt idx="520">
                  <c:v>178.97</c:v>
                </c:pt>
                <c:pt idx="521">
                  <c:v>184.65</c:v>
                </c:pt>
                <c:pt idx="522">
                  <c:v>150.53</c:v>
                </c:pt>
                <c:pt idx="523">
                  <c:v>165.59</c:v>
                </c:pt>
                <c:pt idx="524">
                  <c:v>170.29</c:v>
                </c:pt>
                <c:pt idx="525">
                  <c:v>163.57</c:v>
                </c:pt>
                <c:pt idx="526">
                  <c:v>178.85</c:v>
                </c:pt>
                <c:pt idx="527">
                  <c:v>140.38999999999999</c:v>
                </c:pt>
                <c:pt idx="528">
                  <c:v>152.03</c:v>
                </c:pt>
                <c:pt idx="529">
                  <c:v>216.55</c:v>
                </c:pt>
                <c:pt idx="530">
                  <c:v>174.77</c:v>
                </c:pt>
                <c:pt idx="531">
                  <c:v>153.94</c:v>
                </c:pt>
                <c:pt idx="532">
                  <c:v>140.69999999999999</c:v>
                </c:pt>
                <c:pt idx="533">
                  <c:v>150.41</c:v>
                </c:pt>
                <c:pt idx="534">
                  <c:v>114.08</c:v>
                </c:pt>
                <c:pt idx="535">
                  <c:v>157.26</c:v>
                </c:pt>
                <c:pt idx="536">
                  <c:v>182.07</c:v>
                </c:pt>
                <c:pt idx="537">
                  <c:v>175.59</c:v>
                </c:pt>
                <c:pt idx="538">
                  <c:v>143.76</c:v>
                </c:pt>
                <c:pt idx="539">
                  <c:v>148.41</c:v>
                </c:pt>
                <c:pt idx="540">
                  <c:v>183.06</c:v>
                </c:pt>
                <c:pt idx="541">
                  <c:v>137.04</c:v>
                </c:pt>
                <c:pt idx="542">
                  <c:v>210.05</c:v>
                </c:pt>
                <c:pt idx="543">
                  <c:v>178.47</c:v>
                </c:pt>
                <c:pt idx="544">
                  <c:v>149.80000000000001</c:v>
                </c:pt>
                <c:pt idx="545">
                  <c:v>189.37</c:v>
                </c:pt>
                <c:pt idx="546">
                  <c:v>221.69</c:v>
                </c:pt>
                <c:pt idx="547">
                  <c:v>172.96</c:v>
                </c:pt>
                <c:pt idx="548">
                  <c:v>202.45</c:v>
                </c:pt>
                <c:pt idx="549">
                  <c:v>185.35</c:v>
                </c:pt>
                <c:pt idx="550">
                  <c:v>162.29</c:v>
                </c:pt>
                <c:pt idx="551">
                  <c:v>147.62</c:v>
                </c:pt>
                <c:pt idx="552">
                  <c:v>184.17</c:v>
                </c:pt>
                <c:pt idx="553">
                  <c:v>130.44999999999999</c:v>
                </c:pt>
                <c:pt idx="554">
                  <c:v>124.74</c:v>
                </c:pt>
                <c:pt idx="555">
                  <c:v>160.37</c:v>
                </c:pt>
                <c:pt idx="556">
                  <c:v>215.2</c:v>
                </c:pt>
                <c:pt idx="557">
                  <c:v>150.30000000000001</c:v>
                </c:pt>
                <c:pt idx="558">
                  <c:v>142.21</c:v>
                </c:pt>
                <c:pt idx="559">
                  <c:v>162.85</c:v>
                </c:pt>
                <c:pt idx="560">
                  <c:v>173.72</c:v>
                </c:pt>
                <c:pt idx="561">
                  <c:v>212.09</c:v>
                </c:pt>
                <c:pt idx="562">
                  <c:v>189.75</c:v>
                </c:pt>
                <c:pt idx="563">
                  <c:v>176.22</c:v>
                </c:pt>
                <c:pt idx="564">
                  <c:v>149.30000000000001</c:v>
                </c:pt>
                <c:pt idx="565">
                  <c:v>145.36000000000001</c:v>
                </c:pt>
                <c:pt idx="566">
                  <c:v>163.13999999999999</c:v>
                </c:pt>
                <c:pt idx="567">
                  <c:v>159.69999999999999</c:v>
                </c:pt>
                <c:pt idx="568">
                  <c:v>142.56</c:v>
                </c:pt>
                <c:pt idx="569">
                  <c:v>150.47999999999999</c:v>
                </c:pt>
                <c:pt idx="570">
                  <c:v>127.61</c:v>
                </c:pt>
                <c:pt idx="571">
                  <c:v>147.28</c:v>
                </c:pt>
                <c:pt idx="572">
                  <c:v>208.84</c:v>
                </c:pt>
                <c:pt idx="573">
                  <c:v>157.84</c:v>
                </c:pt>
                <c:pt idx="574">
                  <c:v>197.43</c:v>
                </c:pt>
                <c:pt idx="575">
                  <c:v>128.83000000000001</c:v>
                </c:pt>
                <c:pt idx="576">
                  <c:v>136.46</c:v>
                </c:pt>
                <c:pt idx="577">
                  <c:v>165.08</c:v>
                </c:pt>
                <c:pt idx="578">
                  <c:v>186.25</c:v>
                </c:pt>
                <c:pt idx="579">
                  <c:v>162.53</c:v>
                </c:pt>
                <c:pt idx="580">
                  <c:v>178.93</c:v>
                </c:pt>
                <c:pt idx="581">
                  <c:v>150.04</c:v>
                </c:pt>
                <c:pt idx="582">
                  <c:v>138.9</c:v>
                </c:pt>
                <c:pt idx="583">
                  <c:v>151.27000000000001</c:v>
                </c:pt>
                <c:pt idx="584">
                  <c:v>165.52</c:v>
                </c:pt>
                <c:pt idx="585">
                  <c:v>178.99</c:v>
                </c:pt>
                <c:pt idx="586">
                  <c:v>208.31</c:v>
                </c:pt>
                <c:pt idx="587">
                  <c:v>176.21</c:v>
                </c:pt>
                <c:pt idx="588">
                  <c:v>132.05000000000001</c:v>
                </c:pt>
                <c:pt idx="589">
                  <c:v>181.94</c:v>
                </c:pt>
                <c:pt idx="590">
                  <c:v>148.15</c:v>
                </c:pt>
                <c:pt idx="591">
                  <c:v>175.19</c:v>
                </c:pt>
                <c:pt idx="592">
                  <c:v>137.65</c:v>
                </c:pt>
                <c:pt idx="593">
                  <c:v>150.35</c:v>
                </c:pt>
                <c:pt idx="594">
                  <c:v>151.91</c:v>
                </c:pt>
                <c:pt idx="595">
                  <c:v>184.73</c:v>
                </c:pt>
                <c:pt idx="596">
                  <c:v>169.78</c:v>
                </c:pt>
                <c:pt idx="597">
                  <c:v>182.44</c:v>
                </c:pt>
                <c:pt idx="598">
                  <c:v>172.85</c:v>
                </c:pt>
                <c:pt idx="599">
                  <c:v>118.92</c:v>
                </c:pt>
                <c:pt idx="600">
                  <c:v>162.96</c:v>
                </c:pt>
                <c:pt idx="601">
                  <c:v>132.41</c:v>
                </c:pt>
                <c:pt idx="602">
                  <c:v>179.43</c:v>
                </c:pt>
                <c:pt idx="603">
                  <c:v>129.13999999999999</c:v>
                </c:pt>
                <c:pt idx="604">
                  <c:v>168.66</c:v>
                </c:pt>
                <c:pt idx="605">
                  <c:v>157.29</c:v>
                </c:pt>
                <c:pt idx="606">
                  <c:v>144.87</c:v>
                </c:pt>
                <c:pt idx="607">
                  <c:v>197.79</c:v>
                </c:pt>
                <c:pt idx="608">
                  <c:v>156.4</c:v>
                </c:pt>
                <c:pt idx="609">
                  <c:v>162.33000000000001</c:v>
                </c:pt>
                <c:pt idx="610">
                  <c:v>108.37</c:v>
                </c:pt>
                <c:pt idx="611">
                  <c:v>123.32</c:v>
                </c:pt>
                <c:pt idx="612">
                  <c:v>142.16</c:v>
                </c:pt>
                <c:pt idx="613">
                  <c:v>112.37</c:v>
                </c:pt>
                <c:pt idx="614">
                  <c:v>120.59</c:v>
                </c:pt>
                <c:pt idx="615">
                  <c:v>154.91</c:v>
                </c:pt>
                <c:pt idx="616">
                  <c:v>158.19</c:v>
                </c:pt>
                <c:pt idx="617">
                  <c:v>129.91</c:v>
                </c:pt>
                <c:pt idx="618">
                  <c:v>174.13</c:v>
                </c:pt>
                <c:pt idx="619">
                  <c:v>191.55</c:v>
                </c:pt>
                <c:pt idx="620">
                  <c:v>200.24</c:v>
                </c:pt>
                <c:pt idx="621">
                  <c:v>172.87</c:v>
                </c:pt>
                <c:pt idx="622">
                  <c:v>160.06</c:v>
                </c:pt>
                <c:pt idx="623">
                  <c:v>145.38</c:v>
                </c:pt>
                <c:pt idx="624">
                  <c:v>165.66</c:v>
                </c:pt>
                <c:pt idx="625">
                  <c:v>143.33000000000001</c:v>
                </c:pt>
                <c:pt idx="626">
                  <c:v>161.02000000000001</c:v>
                </c:pt>
                <c:pt idx="627">
                  <c:v>163.54</c:v>
                </c:pt>
                <c:pt idx="628">
                  <c:v>115.25</c:v>
                </c:pt>
                <c:pt idx="629">
                  <c:v>141.55000000000001</c:v>
                </c:pt>
                <c:pt idx="630">
                  <c:v>149.93</c:v>
                </c:pt>
                <c:pt idx="631">
                  <c:v>161.94999999999999</c:v>
                </c:pt>
                <c:pt idx="632">
                  <c:v>170.79</c:v>
                </c:pt>
                <c:pt idx="633">
                  <c:v>162.75</c:v>
                </c:pt>
                <c:pt idx="634">
                  <c:v>153.44</c:v>
                </c:pt>
                <c:pt idx="635">
                  <c:v>180.13</c:v>
                </c:pt>
                <c:pt idx="636">
                  <c:v>143.54</c:v>
                </c:pt>
                <c:pt idx="637">
                  <c:v>178.33</c:v>
                </c:pt>
                <c:pt idx="638">
                  <c:v>143.16999999999999</c:v>
                </c:pt>
                <c:pt idx="639">
                  <c:v>125.55</c:v>
                </c:pt>
                <c:pt idx="640">
                  <c:v>157.54</c:v>
                </c:pt>
                <c:pt idx="641">
                  <c:v>164.63</c:v>
                </c:pt>
                <c:pt idx="642">
                  <c:v>159.21</c:v>
                </c:pt>
                <c:pt idx="643">
                  <c:v>124.06</c:v>
                </c:pt>
                <c:pt idx="644">
                  <c:v>178.31</c:v>
                </c:pt>
                <c:pt idx="645">
                  <c:v>174.52</c:v>
                </c:pt>
                <c:pt idx="646">
                  <c:v>147.56</c:v>
                </c:pt>
                <c:pt idx="647">
                  <c:v>125.51</c:v>
                </c:pt>
                <c:pt idx="648">
                  <c:v>150.49</c:v>
                </c:pt>
                <c:pt idx="649">
                  <c:v>167.39</c:v>
                </c:pt>
                <c:pt idx="650">
                  <c:v>122.52</c:v>
                </c:pt>
                <c:pt idx="651">
                  <c:v>109.98</c:v>
                </c:pt>
                <c:pt idx="652">
                  <c:v>152.71</c:v>
                </c:pt>
                <c:pt idx="653">
                  <c:v>187.36</c:v>
                </c:pt>
                <c:pt idx="654">
                  <c:v>156.22999999999999</c:v>
                </c:pt>
                <c:pt idx="655">
                  <c:v>148.15</c:v>
                </c:pt>
                <c:pt idx="656">
                  <c:v>127.93</c:v>
                </c:pt>
                <c:pt idx="657">
                  <c:v>147.83000000000001</c:v>
                </c:pt>
                <c:pt idx="658">
                  <c:v>150.83000000000001</c:v>
                </c:pt>
                <c:pt idx="659">
                  <c:v>185.69</c:v>
                </c:pt>
                <c:pt idx="660">
                  <c:v>169.96</c:v>
                </c:pt>
                <c:pt idx="661">
                  <c:v>147.74</c:v>
                </c:pt>
                <c:pt idx="662">
                  <c:v>162.34</c:v>
                </c:pt>
                <c:pt idx="663">
                  <c:v>163.35</c:v>
                </c:pt>
                <c:pt idx="664">
                  <c:v>129.47</c:v>
                </c:pt>
                <c:pt idx="665">
                  <c:v>124.06</c:v>
                </c:pt>
                <c:pt idx="666">
                  <c:v>101.39</c:v>
                </c:pt>
                <c:pt idx="667">
                  <c:v>123.06</c:v>
                </c:pt>
                <c:pt idx="668">
                  <c:v>148.49</c:v>
                </c:pt>
                <c:pt idx="669">
                  <c:v>135.24</c:v>
                </c:pt>
                <c:pt idx="670">
                  <c:v>152.85</c:v>
                </c:pt>
                <c:pt idx="671">
                  <c:v>199.93</c:v>
                </c:pt>
                <c:pt idx="672">
                  <c:v>119.66</c:v>
                </c:pt>
                <c:pt idx="673">
                  <c:v>122.23</c:v>
                </c:pt>
                <c:pt idx="674">
                  <c:v>142.06</c:v>
                </c:pt>
                <c:pt idx="675">
                  <c:v>167.22</c:v>
                </c:pt>
                <c:pt idx="676">
                  <c:v>110.23</c:v>
                </c:pt>
                <c:pt idx="677">
                  <c:v>137.41999999999999</c:v>
                </c:pt>
                <c:pt idx="678">
                  <c:v>156.1</c:v>
                </c:pt>
                <c:pt idx="679">
                  <c:v>133.03</c:v>
                </c:pt>
                <c:pt idx="680">
                  <c:v>139.16999999999999</c:v>
                </c:pt>
                <c:pt idx="681">
                  <c:v>140.29</c:v>
                </c:pt>
                <c:pt idx="682">
                  <c:v>128.57</c:v>
                </c:pt>
                <c:pt idx="683">
                  <c:v>159.57</c:v>
                </c:pt>
                <c:pt idx="684">
                  <c:v>130.29</c:v>
                </c:pt>
                <c:pt idx="685">
                  <c:v>155.94999999999999</c:v>
                </c:pt>
                <c:pt idx="686">
                  <c:v>148.31</c:v>
                </c:pt>
                <c:pt idx="687">
                  <c:v>143.58000000000001</c:v>
                </c:pt>
                <c:pt idx="688">
                  <c:v>145.88999999999999</c:v>
                </c:pt>
                <c:pt idx="689">
                  <c:v>146.69</c:v>
                </c:pt>
                <c:pt idx="690">
                  <c:v>179.32</c:v>
                </c:pt>
                <c:pt idx="691">
                  <c:v>190.35</c:v>
                </c:pt>
                <c:pt idx="692">
                  <c:v>142.58000000000001</c:v>
                </c:pt>
                <c:pt idx="693">
                  <c:v>168.69</c:v>
                </c:pt>
                <c:pt idx="694">
                  <c:v>128.22999999999999</c:v>
                </c:pt>
                <c:pt idx="695">
                  <c:v>148.05000000000001</c:v>
                </c:pt>
                <c:pt idx="696">
                  <c:v>181.05</c:v>
                </c:pt>
                <c:pt idx="697">
                  <c:v>136.63</c:v>
                </c:pt>
                <c:pt idx="698">
                  <c:v>180.59</c:v>
                </c:pt>
                <c:pt idx="699">
                  <c:v>100.55</c:v>
                </c:pt>
                <c:pt idx="700">
                  <c:v>134.24</c:v>
                </c:pt>
                <c:pt idx="701">
                  <c:v>127.1</c:v>
                </c:pt>
                <c:pt idx="702">
                  <c:v>131.44</c:v>
                </c:pt>
                <c:pt idx="703">
                  <c:v>134.32</c:v>
                </c:pt>
                <c:pt idx="704">
                  <c:v>146.44</c:v>
                </c:pt>
                <c:pt idx="705">
                  <c:v>123.39</c:v>
                </c:pt>
                <c:pt idx="706">
                  <c:v>114.45</c:v>
                </c:pt>
                <c:pt idx="707">
                  <c:v>116.24</c:v>
                </c:pt>
                <c:pt idx="708">
                  <c:v>148.76</c:v>
                </c:pt>
                <c:pt idx="709">
                  <c:v>169.08</c:v>
                </c:pt>
                <c:pt idx="710">
                  <c:v>149.1</c:v>
                </c:pt>
                <c:pt idx="711">
                  <c:v>139.38999999999999</c:v>
                </c:pt>
                <c:pt idx="712">
                  <c:v>129.99</c:v>
                </c:pt>
                <c:pt idx="713">
                  <c:v>123.85</c:v>
                </c:pt>
                <c:pt idx="714">
                  <c:v>146.57</c:v>
                </c:pt>
                <c:pt idx="715">
                  <c:v>140.38</c:v>
                </c:pt>
                <c:pt idx="716">
                  <c:v>114.5</c:v>
                </c:pt>
                <c:pt idx="717">
                  <c:v>146.71</c:v>
                </c:pt>
                <c:pt idx="718">
                  <c:v>125.77</c:v>
                </c:pt>
                <c:pt idx="719">
                  <c:v>120.62</c:v>
                </c:pt>
                <c:pt idx="720">
                  <c:v>153.04</c:v>
                </c:pt>
                <c:pt idx="721">
                  <c:v>145.09</c:v>
                </c:pt>
                <c:pt idx="722">
                  <c:v>159.01</c:v>
                </c:pt>
                <c:pt idx="723">
                  <c:v>180.57</c:v>
                </c:pt>
                <c:pt idx="724">
                  <c:v>136.96</c:v>
                </c:pt>
                <c:pt idx="725">
                  <c:v>164.56</c:v>
                </c:pt>
                <c:pt idx="726">
                  <c:v>140.86000000000001</c:v>
                </c:pt>
                <c:pt idx="727">
                  <c:v>105.48</c:v>
                </c:pt>
                <c:pt idx="728">
                  <c:v>146.27000000000001</c:v>
                </c:pt>
                <c:pt idx="729">
                  <c:v>155.78</c:v>
                </c:pt>
                <c:pt idx="730">
                  <c:v>132.05000000000001</c:v>
                </c:pt>
                <c:pt idx="731">
                  <c:v>117.02</c:v>
                </c:pt>
                <c:pt idx="732">
                  <c:v>129.61000000000001</c:v>
                </c:pt>
                <c:pt idx="733">
                  <c:v>120.9</c:v>
                </c:pt>
                <c:pt idx="734">
                  <c:v>150.46</c:v>
                </c:pt>
                <c:pt idx="735">
                  <c:v>124.84</c:v>
                </c:pt>
                <c:pt idx="736">
                  <c:v>127.51</c:v>
                </c:pt>
                <c:pt idx="737">
                  <c:v>120.16</c:v>
                </c:pt>
                <c:pt idx="738">
                  <c:v>134.78</c:v>
                </c:pt>
                <c:pt idx="739">
                  <c:v>193.11</c:v>
                </c:pt>
                <c:pt idx="740">
                  <c:v>125.89</c:v>
                </c:pt>
                <c:pt idx="741">
                  <c:v>131.22</c:v>
                </c:pt>
                <c:pt idx="742">
                  <c:v>152.44</c:v>
                </c:pt>
                <c:pt idx="743">
                  <c:v>117.76</c:v>
                </c:pt>
                <c:pt idx="744">
                  <c:v>108.12</c:v>
                </c:pt>
                <c:pt idx="745">
                  <c:v>125.81</c:v>
                </c:pt>
                <c:pt idx="746">
                  <c:v>142.30000000000001</c:v>
                </c:pt>
                <c:pt idx="747">
                  <c:v>127.63</c:v>
                </c:pt>
                <c:pt idx="748">
                  <c:v>123.46</c:v>
                </c:pt>
                <c:pt idx="749">
                  <c:v>117.98</c:v>
                </c:pt>
                <c:pt idx="750">
                  <c:v>168.79</c:v>
                </c:pt>
                <c:pt idx="751">
                  <c:v>168.08</c:v>
                </c:pt>
                <c:pt idx="752">
                  <c:v>145.05000000000001</c:v>
                </c:pt>
                <c:pt idx="753">
                  <c:v>109.81</c:v>
                </c:pt>
                <c:pt idx="754">
                  <c:v>161.86000000000001</c:v>
                </c:pt>
                <c:pt idx="755">
                  <c:v>166.86</c:v>
                </c:pt>
                <c:pt idx="756">
                  <c:v>133.19999999999999</c:v>
                </c:pt>
                <c:pt idx="757">
                  <c:v>137.5</c:v>
                </c:pt>
                <c:pt idx="758">
                  <c:v>110.19</c:v>
                </c:pt>
                <c:pt idx="759">
                  <c:v>163.07</c:v>
                </c:pt>
                <c:pt idx="760">
                  <c:v>164.9</c:v>
                </c:pt>
                <c:pt idx="761">
                  <c:v>163.79</c:v>
                </c:pt>
                <c:pt idx="762">
                  <c:v>163.81</c:v>
                </c:pt>
                <c:pt idx="763">
                  <c:v>139.24</c:v>
                </c:pt>
                <c:pt idx="764">
                  <c:v>170.09</c:v>
                </c:pt>
                <c:pt idx="765">
                  <c:v>126.63</c:v>
                </c:pt>
                <c:pt idx="766">
                  <c:v>149.99</c:v>
                </c:pt>
                <c:pt idx="767">
                  <c:v>139.49</c:v>
                </c:pt>
                <c:pt idx="768">
                  <c:v>101.72</c:v>
                </c:pt>
                <c:pt idx="769">
                  <c:v>186.63</c:v>
                </c:pt>
                <c:pt idx="770">
                  <c:v>153.96</c:v>
                </c:pt>
                <c:pt idx="771">
                  <c:v>134.91999999999999</c:v>
                </c:pt>
                <c:pt idx="772">
                  <c:v>129.9</c:v>
                </c:pt>
                <c:pt idx="773">
                  <c:v>114.16</c:v>
                </c:pt>
                <c:pt idx="774">
                  <c:v>114.4</c:v>
                </c:pt>
                <c:pt idx="775">
                  <c:v>123.91</c:v>
                </c:pt>
                <c:pt idx="776">
                  <c:v>112.83</c:v>
                </c:pt>
                <c:pt idx="777">
                  <c:v>169.63</c:v>
                </c:pt>
                <c:pt idx="778">
                  <c:v>165.29</c:v>
                </c:pt>
                <c:pt idx="779">
                  <c:v>146.75</c:v>
                </c:pt>
                <c:pt idx="780">
                  <c:v>146.38999999999999</c:v>
                </c:pt>
                <c:pt idx="781">
                  <c:v>124.35</c:v>
                </c:pt>
                <c:pt idx="782">
                  <c:v>124.69</c:v>
                </c:pt>
                <c:pt idx="783">
                  <c:v>106.03</c:v>
                </c:pt>
                <c:pt idx="784">
                  <c:v>145.53</c:v>
                </c:pt>
                <c:pt idx="785">
                  <c:v>113.87</c:v>
                </c:pt>
                <c:pt idx="786">
                  <c:v>163.95</c:v>
                </c:pt>
                <c:pt idx="787">
                  <c:v>100.62</c:v>
                </c:pt>
                <c:pt idx="788">
                  <c:v>182.52</c:v>
                </c:pt>
                <c:pt idx="789">
                  <c:v>179.02</c:v>
                </c:pt>
                <c:pt idx="790">
                  <c:v>135.97999999999999</c:v>
                </c:pt>
                <c:pt idx="791">
                  <c:v>154.02000000000001</c:v>
                </c:pt>
                <c:pt idx="792">
                  <c:v>142.83000000000001</c:v>
                </c:pt>
                <c:pt idx="793">
                  <c:v>140.11000000000001</c:v>
                </c:pt>
                <c:pt idx="794">
                  <c:v>137.97999999999999</c:v>
                </c:pt>
                <c:pt idx="795">
                  <c:v>143.94999999999999</c:v>
                </c:pt>
                <c:pt idx="796">
                  <c:v>114.58</c:v>
                </c:pt>
                <c:pt idx="797">
                  <c:v>119.88</c:v>
                </c:pt>
                <c:pt idx="798">
                  <c:v>134.57</c:v>
                </c:pt>
                <c:pt idx="799">
                  <c:v>131.02000000000001</c:v>
                </c:pt>
                <c:pt idx="800">
                  <c:v>141.78</c:v>
                </c:pt>
                <c:pt idx="801">
                  <c:v>140.37</c:v>
                </c:pt>
                <c:pt idx="802">
                  <c:v>136.54</c:v>
                </c:pt>
                <c:pt idx="803">
                  <c:v>129.34</c:v>
                </c:pt>
                <c:pt idx="804">
                  <c:v>105.22</c:v>
                </c:pt>
                <c:pt idx="805">
                  <c:v>118.31</c:v>
                </c:pt>
                <c:pt idx="806">
                  <c:v>163.95</c:v>
                </c:pt>
                <c:pt idx="807">
                  <c:v>110.21</c:v>
                </c:pt>
                <c:pt idx="808">
                  <c:v>113.68</c:v>
                </c:pt>
                <c:pt idx="809">
                  <c:v>141.21</c:v>
                </c:pt>
                <c:pt idx="810">
                  <c:v>113.13</c:v>
                </c:pt>
                <c:pt idx="811">
                  <c:v>142.36000000000001</c:v>
                </c:pt>
                <c:pt idx="812">
                  <c:v>143</c:v>
                </c:pt>
                <c:pt idx="813">
                  <c:v>186.37</c:v>
                </c:pt>
                <c:pt idx="814">
                  <c:v>146.06</c:v>
                </c:pt>
                <c:pt idx="815">
                  <c:v>156.66999999999999</c:v>
                </c:pt>
                <c:pt idx="816">
                  <c:v>155.08000000000001</c:v>
                </c:pt>
                <c:pt idx="817">
                  <c:v>134.76</c:v>
                </c:pt>
                <c:pt idx="818">
                  <c:v>200.71</c:v>
                </c:pt>
                <c:pt idx="819">
                  <c:v>125.69</c:v>
                </c:pt>
                <c:pt idx="820">
                  <c:v>139.91</c:v>
                </c:pt>
                <c:pt idx="821">
                  <c:v>118.61</c:v>
                </c:pt>
                <c:pt idx="822">
                  <c:v>129.51</c:v>
                </c:pt>
                <c:pt idx="823">
                  <c:v>135.56</c:v>
                </c:pt>
                <c:pt idx="824">
                  <c:v>156.38999999999999</c:v>
                </c:pt>
                <c:pt idx="825">
                  <c:v>155.43</c:v>
                </c:pt>
                <c:pt idx="826">
                  <c:v>117.25</c:v>
                </c:pt>
                <c:pt idx="827">
                  <c:v>139.96</c:v>
                </c:pt>
                <c:pt idx="828">
                  <c:v>130.41999999999999</c:v>
                </c:pt>
                <c:pt idx="829">
                  <c:v>157.81</c:v>
                </c:pt>
                <c:pt idx="830">
                  <c:v>136.33000000000001</c:v>
                </c:pt>
                <c:pt idx="831">
                  <c:v>130.94999999999999</c:v>
                </c:pt>
                <c:pt idx="832">
                  <c:v>138.08000000000001</c:v>
                </c:pt>
                <c:pt idx="833">
                  <c:v>175.19</c:v>
                </c:pt>
                <c:pt idx="834">
                  <c:v>112.29</c:v>
                </c:pt>
                <c:pt idx="835">
                  <c:v>137.04</c:v>
                </c:pt>
                <c:pt idx="836">
                  <c:v>107.51</c:v>
                </c:pt>
                <c:pt idx="837">
                  <c:v>133.76</c:v>
                </c:pt>
                <c:pt idx="838">
                  <c:v>168.19</c:v>
                </c:pt>
                <c:pt idx="839">
                  <c:v>120.55</c:v>
                </c:pt>
                <c:pt idx="840">
                  <c:v>123</c:v>
                </c:pt>
                <c:pt idx="841">
                  <c:v>102.61</c:v>
                </c:pt>
                <c:pt idx="842">
                  <c:v>112.68</c:v>
                </c:pt>
                <c:pt idx="843">
                  <c:v>143.01</c:v>
                </c:pt>
                <c:pt idx="844">
                  <c:v>117.43</c:v>
                </c:pt>
                <c:pt idx="845">
                  <c:v>141.27000000000001</c:v>
                </c:pt>
                <c:pt idx="846">
                  <c:v>121.51</c:v>
                </c:pt>
                <c:pt idx="847">
                  <c:v>155.30000000000001</c:v>
                </c:pt>
                <c:pt idx="848">
                  <c:v>151.91999999999999</c:v>
                </c:pt>
                <c:pt idx="849">
                  <c:v>140.51</c:v>
                </c:pt>
                <c:pt idx="850">
                  <c:v>116.02</c:v>
                </c:pt>
                <c:pt idx="851">
                  <c:v>123.63</c:v>
                </c:pt>
                <c:pt idx="852">
                  <c:v>138.57</c:v>
                </c:pt>
                <c:pt idx="853">
                  <c:v>105.2</c:v>
                </c:pt>
                <c:pt idx="854">
                  <c:v>150.44999999999999</c:v>
                </c:pt>
                <c:pt idx="855">
                  <c:v>120.42</c:v>
                </c:pt>
                <c:pt idx="856">
                  <c:v>174.62</c:v>
                </c:pt>
                <c:pt idx="857">
                  <c:v>134.15</c:v>
                </c:pt>
                <c:pt idx="858">
                  <c:v>133.63</c:v>
                </c:pt>
                <c:pt idx="859">
                  <c:v>130.81</c:v>
                </c:pt>
                <c:pt idx="860">
                  <c:v>117.86</c:v>
                </c:pt>
                <c:pt idx="861">
                  <c:v>122.49</c:v>
                </c:pt>
                <c:pt idx="862">
                  <c:v>93.567999999999998</c:v>
                </c:pt>
                <c:pt idx="863">
                  <c:v>131.31</c:v>
                </c:pt>
                <c:pt idx="864">
                  <c:v>142.29</c:v>
                </c:pt>
                <c:pt idx="865">
                  <c:v>110.34</c:v>
                </c:pt>
                <c:pt idx="866">
                  <c:v>129.94999999999999</c:v>
                </c:pt>
                <c:pt idx="867">
                  <c:v>97.233999999999995</c:v>
                </c:pt>
                <c:pt idx="868">
                  <c:v>127.61</c:v>
                </c:pt>
                <c:pt idx="869">
                  <c:v>139.97999999999999</c:v>
                </c:pt>
                <c:pt idx="870">
                  <c:v>121.06</c:v>
                </c:pt>
                <c:pt idx="871">
                  <c:v>115.59</c:v>
                </c:pt>
                <c:pt idx="872">
                  <c:v>102.84</c:v>
                </c:pt>
                <c:pt idx="873">
                  <c:v>138.6</c:v>
                </c:pt>
                <c:pt idx="874">
                  <c:v>127.69</c:v>
                </c:pt>
                <c:pt idx="875">
                  <c:v>120.09</c:v>
                </c:pt>
                <c:pt idx="876">
                  <c:v>88.596000000000004</c:v>
                </c:pt>
                <c:pt idx="877">
                  <c:v>116.3</c:v>
                </c:pt>
                <c:pt idx="878">
                  <c:v>150.05000000000001</c:v>
                </c:pt>
                <c:pt idx="879">
                  <c:v>134.57</c:v>
                </c:pt>
                <c:pt idx="880">
                  <c:v>146</c:v>
                </c:pt>
                <c:pt idx="881">
                  <c:v>103.64</c:v>
                </c:pt>
                <c:pt idx="882">
                  <c:v>116.76</c:v>
                </c:pt>
                <c:pt idx="883">
                  <c:v>162.77000000000001</c:v>
                </c:pt>
                <c:pt idx="884">
                  <c:v>108.09</c:v>
                </c:pt>
                <c:pt idx="885">
                  <c:v>138.78</c:v>
                </c:pt>
                <c:pt idx="886">
                  <c:v>143.08000000000001</c:v>
                </c:pt>
                <c:pt idx="887">
                  <c:v>81.432000000000002</c:v>
                </c:pt>
                <c:pt idx="888">
                  <c:v>101.88</c:v>
                </c:pt>
                <c:pt idx="889">
                  <c:v>132.80000000000001</c:v>
                </c:pt>
                <c:pt idx="890">
                  <c:v>118.54</c:v>
                </c:pt>
                <c:pt idx="891">
                  <c:v>100.49</c:v>
                </c:pt>
                <c:pt idx="892">
                  <c:v>126.48</c:v>
                </c:pt>
                <c:pt idx="893">
                  <c:v>121.12</c:v>
                </c:pt>
                <c:pt idx="894">
                  <c:v>73.861999999999995</c:v>
                </c:pt>
                <c:pt idx="895">
                  <c:v>141.66</c:v>
                </c:pt>
                <c:pt idx="896">
                  <c:v>159.41999999999999</c:v>
                </c:pt>
                <c:pt idx="897">
                  <c:v>139.94</c:v>
                </c:pt>
                <c:pt idx="898">
                  <c:v>126.87</c:v>
                </c:pt>
                <c:pt idx="899">
                  <c:v>123.59</c:v>
                </c:pt>
                <c:pt idx="900">
                  <c:v>123.3</c:v>
                </c:pt>
                <c:pt idx="901">
                  <c:v>129.5</c:v>
                </c:pt>
                <c:pt idx="902">
                  <c:v>134.68</c:v>
                </c:pt>
                <c:pt idx="903">
                  <c:v>121.38</c:v>
                </c:pt>
                <c:pt idx="904">
                  <c:v>137.88</c:v>
                </c:pt>
                <c:pt idx="905">
                  <c:v>160.65</c:v>
                </c:pt>
                <c:pt idx="906">
                  <c:v>106.72</c:v>
                </c:pt>
                <c:pt idx="907">
                  <c:v>141.32</c:v>
                </c:pt>
                <c:pt idx="908">
                  <c:v>151.65</c:v>
                </c:pt>
                <c:pt idx="909">
                  <c:v>139.13</c:v>
                </c:pt>
                <c:pt idx="910">
                  <c:v>180.8</c:v>
                </c:pt>
                <c:pt idx="911">
                  <c:v>151.15</c:v>
                </c:pt>
                <c:pt idx="912">
                  <c:v>119.68</c:v>
                </c:pt>
                <c:pt idx="913">
                  <c:v>134.62</c:v>
                </c:pt>
                <c:pt idx="914">
                  <c:v>119.98</c:v>
                </c:pt>
                <c:pt idx="915">
                  <c:v>151.41</c:v>
                </c:pt>
                <c:pt idx="916">
                  <c:v>145.66999999999999</c:v>
                </c:pt>
                <c:pt idx="917">
                  <c:v>124.72</c:v>
                </c:pt>
                <c:pt idx="918">
                  <c:v>116.47</c:v>
                </c:pt>
                <c:pt idx="919">
                  <c:v>90.298000000000002</c:v>
                </c:pt>
                <c:pt idx="920">
                  <c:v>108.06</c:v>
                </c:pt>
                <c:pt idx="921">
                  <c:v>152.36000000000001</c:v>
                </c:pt>
                <c:pt idx="922">
                  <c:v>169.13</c:v>
                </c:pt>
                <c:pt idx="923">
                  <c:v>110.74</c:v>
                </c:pt>
                <c:pt idx="924">
                  <c:v>188.91</c:v>
                </c:pt>
                <c:pt idx="925">
                  <c:v>139.94</c:v>
                </c:pt>
                <c:pt idx="926">
                  <c:v>153.24</c:v>
                </c:pt>
                <c:pt idx="927">
                  <c:v>130.91</c:v>
                </c:pt>
                <c:pt idx="928">
                  <c:v>118.87</c:v>
                </c:pt>
                <c:pt idx="929">
                  <c:v>127.83</c:v>
                </c:pt>
                <c:pt idx="930">
                  <c:v>111.1</c:v>
                </c:pt>
                <c:pt idx="931">
                  <c:v>118.59</c:v>
                </c:pt>
                <c:pt idx="932">
                  <c:v>119.74</c:v>
                </c:pt>
                <c:pt idx="933">
                  <c:v>131.87</c:v>
                </c:pt>
                <c:pt idx="934">
                  <c:v>113.86</c:v>
                </c:pt>
                <c:pt idx="935">
                  <c:v>122.89</c:v>
                </c:pt>
                <c:pt idx="936">
                  <c:v>112.47</c:v>
                </c:pt>
                <c:pt idx="937">
                  <c:v>112.38</c:v>
                </c:pt>
                <c:pt idx="938">
                  <c:v>111.68</c:v>
                </c:pt>
                <c:pt idx="939">
                  <c:v>92.358999999999995</c:v>
                </c:pt>
                <c:pt idx="940">
                  <c:v>141.91</c:v>
                </c:pt>
                <c:pt idx="941">
                  <c:v>124.32</c:v>
                </c:pt>
                <c:pt idx="942">
                  <c:v>137.27000000000001</c:v>
                </c:pt>
                <c:pt idx="943">
                  <c:v>127.32</c:v>
                </c:pt>
                <c:pt idx="944">
                  <c:v>134.88</c:v>
                </c:pt>
                <c:pt idx="945">
                  <c:v>122.26</c:v>
                </c:pt>
                <c:pt idx="946">
                  <c:v>98.010999999999996</c:v>
                </c:pt>
                <c:pt idx="947">
                  <c:v>123.32</c:v>
                </c:pt>
                <c:pt idx="948">
                  <c:v>136.38</c:v>
                </c:pt>
                <c:pt idx="949">
                  <c:v>122.84</c:v>
                </c:pt>
                <c:pt idx="950">
                  <c:v>127.96</c:v>
                </c:pt>
                <c:pt idx="951">
                  <c:v>109.82</c:v>
                </c:pt>
                <c:pt idx="952">
                  <c:v>155</c:v>
                </c:pt>
                <c:pt idx="953">
                  <c:v>115.03</c:v>
                </c:pt>
                <c:pt idx="954">
                  <c:v>126.2</c:v>
                </c:pt>
                <c:pt idx="955">
                  <c:v>102.98</c:v>
                </c:pt>
                <c:pt idx="956">
                  <c:v>138.59</c:v>
                </c:pt>
                <c:pt idx="957">
                  <c:v>101.1</c:v>
                </c:pt>
                <c:pt idx="958">
                  <c:v>134.57</c:v>
                </c:pt>
                <c:pt idx="959">
                  <c:v>121.3</c:v>
                </c:pt>
                <c:pt idx="960">
                  <c:v>113.03</c:v>
                </c:pt>
                <c:pt idx="961">
                  <c:v>142.88</c:v>
                </c:pt>
                <c:pt idx="962">
                  <c:v>136.32</c:v>
                </c:pt>
                <c:pt idx="963">
                  <c:v>144.86000000000001</c:v>
                </c:pt>
                <c:pt idx="964">
                  <c:v>136.91</c:v>
                </c:pt>
                <c:pt idx="965">
                  <c:v>143.44999999999999</c:v>
                </c:pt>
                <c:pt idx="966">
                  <c:v>138.66999999999999</c:v>
                </c:pt>
                <c:pt idx="967">
                  <c:v>97.697999999999993</c:v>
                </c:pt>
                <c:pt idx="968">
                  <c:v>120.81</c:v>
                </c:pt>
                <c:pt idx="969">
                  <c:v>160.18</c:v>
                </c:pt>
                <c:pt idx="970">
                  <c:v>137.47999999999999</c:v>
                </c:pt>
                <c:pt idx="971">
                  <c:v>129.16999999999999</c:v>
                </c:pt>
                <c:pt idx="972">
                  <c:v>129.04</c:v>
                </c:pt>
                <c:pt idx="973">
                  <c:v>140.57</c:v>
                </c:pt>
                <c:pt idx="974">
                  <c:v>92.945999999999998</c:v>
                </c:pt>
                <c:pt idx="975">
                  <c:v>137.21</c:v>
                </c:pt>
                <c:pt idx="976">
                  <c:v>93.745000000000005</c:v>
                </c:pt>
                <c:pt idx="977">
                  <c:v>120.15</c:v>
                </c:pt>
                <c:pt idx="978">
                  <c:v>96.100999999999999</c:v>
                </c:pt>
                <c:pt idx="979">
                  <c:v>124.21</c:v>
                </c:pt>
                <c:pt idx="980">
                  <c:v>132.12</c:v>
                </c:pt>
                <c:pt idx="981">
                  <c:v>98.942999999999998</c:v>
                </c:pt>
                <c:pt idx="982">
                  <c:v>101.41</c:v>
                </c:pt>
                <c:pt idx="983">
                  <c:v>131.63</c:v>
                </c:pt>
                <c:pt idx="984">
                  <c:v>175.33</c:v>
                </c:pt>
                <c:pt idx="985">
                  <c:v>140.85</c:v>
                </c:pt>
                <c:pt idx="986">
                  <c:v>128.69999999999999</c:v>
                </c:pt>
                <c:pt idx="987">
                  <c:v>154.55000000000001</c:v>
                </c:pt>
                <c:pt idx="988">
                  <c:v>121.79</c:v>
                </c:pt>
                <c:pt idx="989">
                  <c:v>142.04</c:v>
                </c:pt>
                <c:pt idx="990">
                  <c:v>124.5</c:v>
                </c:pt>
                <c:pt idx="991">
                  <c:v>101.73</c:v>
                </c:pt>
                <c:pt idx="992">
                  <c:v>117.59</c:v>
                </c:pt>
                <c:pt idx="993">
                  <c:v>102.83</c:v>
                </c:pt>
                <c:pt idx="994">
                  <c:v>84.56</c:v>
                </c:pt>
                <c:pt idx="995">
                  <c:v>108.82</c:v>
                </c:pt>
                <c:pt idx="996">
                  <c:v>115.23</c:v>
                </c:pt>
                <c:pt idx="997">
                  <c:v>110.96</c:v>
                </c:pt>
                <c:pt idx="998">
                  <c:v>90.051000000000002</c:v>
                </c:pt>
                <c:pt idx="999">
                  <c:v>136.81</c:v>
                </c:pt>
                <c:pt idx="1000">
                  <c:v>110.93</c:v>
                </c:pt>
                <c:pt idx="1001">
                  <c:v>120.72</c:v>
                </c:pt>
                <c:pt idx="1002">
                  <c:v>116.94</c:v>
                </c:pt>
                <c:pt idx="1003">
                  <c:v>125.98</c:v>
                </c:pt>
                <c:pt idx="1004">
                  <c:v>137.1</c:v>
                </c:pt>
                <c:pt idx="1005">
                  <c:v>119.13</c:v>
                </c:pt>
                <c:pt idx="1006">
                  <c:v>100.27</c:v>
                </c:pt>
                <c:pt idx="1007">
                  <c:v>114.59</c:v>
                </c:pt>
                <c:pt idx="1008">
                  <c:v>118.34</c:v>
                </c:pt>
                <c:pt idx="1009">
                  <c:v>123.29</c:v>
                </c:pt>
                <c:pt idx="1010">
                  <c:v>127.78</c:v>
                </c:pt>
                <c:pt idx="1011">
                  <c:v>87.515000000000001</c:v>
                </c:pt>
                <c:pt idx="1012">
                  <c:v>121.26</c:v>
                </c:pt>
                <c:pt idx="1013">
                  <c:v>115.74</c:v>
                </c:pt>
                <c:pt idx="1014">
                  <c:v>113.54</c:v>
                </c:pt>
                <c:pt idx="1015">
                  <c:v>132.37</c:v>
                </c:pt>
                <c:pt idx="1016">
                  <c:v>115.32</c:v>
                </c:pt>
                <c:pt idx="1017">
                  <c:v>82.302000000000007</c:v>
                </c:pt>
                <c:pt idx="1018">
                  <c:v>87.078000000000003</c:v>
                </c:pt>
                <c:pt idx="1019">
                  <c:v>116.35</c:v>
                </c:pt>
                <c:pt idx="1020">
                  <c:v>114.53</c:v>
                </c:pt>
                <c:pt idx="1021">
                  <c:v>96.551000000000002</c:v>
                </c:pt>
                <c:pt idx="1022">
                  <c:v>153.02000000000001</c:v>
                </c:pt>
                <c:pt idx="1023">
                  <c:v>140.83000000000001</c:v>
                </c:pt>
                <c:pt idx="1024">
                  <c:v>109.27</c:v>
                </c:pt>
                <c:pt idx="1025">
                  <c:v>102.56</c:v>
                </c:pt>
                <c:pt idx="1026">
                  <c:v>134.43</c:v>
                </c:pt>
                <c:pt idx="1027">
                  <c:v>111.11</c:v>
                </c:pt>
                <c:pt idx="1028">
                  <c:v>134.52000000000001</c:v>
                </c:pt>
                <c:pt idx="1029">
                  <c:v>140.31</c:v>
                </c:pt>
                <c:pt idx="1030">
                  <c:v>114.67</c:v>
                </c:pt>
                <c:pt idx="1031">
                  <c:v>102.52</c:v>
                </c:pt>
                <c:pt idx="1032">
                  <c:v>113.48</c:v>
                </c:pt>
                <c:pt idx="1033">
                  <c:v>102.35</c:v>
                </c:pt>
                <c:pt idx="1034">
                  <c:v>112.72</c:v>
                </c:pt>
                <c:pt idx="1035">
                  <c:v>143.77000000000001</c:v>
                </c:pt>
                <c:pt idx="1036">
                  <c:v>126.16</c:v>
                </c:pt>
                <c:pt idx="1037">
                  <c:v>106.16</c:v>
                </c:pt>
                <c:pt idx="1038">
                  <c:v>143.63999999999999</c:v>
                </c:pt>
                <c:pt idx="1039">
                  <c:v>158.27000000000001</c:v>
                </c:pt>
                <c:pt idx="1040">
                  <c:v>117.66</c:v>
                </c:pt>
                <c:pt idx="1041">
                  <c:v>117.99</c:v>
                </c:pt>
                <c:pt idx="1042">
                  <c:v>120.7</c:v>
                </c:pt>
                <c:pt idx="1043">
                  <c:v>107.33</c:v>
                </c:pt>
                <c:pt idx="1044">
                  <c:v>120.44</c:v>
                </c:pt>
                <c:pt idx="1045">
                  <c:v>124.14</c:v>
                </c:pt>
                <c:pt idx="1046">
                  <c:v>108.74</c:v>
                </c:pt>
                <c:pt idx="1047">
                  <c:v>99.01</c:v>
                </c:pt>
                <c:pt idx="1048">
                  <c:v>159.97</c:v>
                </c:pt>
                <c:pt idx="1049">
                  <c:v>101.06</c:v>
                </c:pt>
                <c:pt idx="1050">
                  <c:v>93.006</c:v>
                </c:pt>
                <c:pt idx="1051">
                  <c:v>114.42</c:v>
                </c:pt>
                <c:pt idx="1052">
                  <c:v>93.037999999999997</c:v>
                </c:pt>
                <c:pt idx="1053">
                  <c:v>126.04</c:v>
                </c:pt>
                <c:pt idx="1054">
                  <c:v>134.35</c:v>
                </c:pt>
                <c:pt idx="1055">
                  <c:v>138.27000000000001</c:v>
                </c:pt>
                <c:pt idx="1056">
                  <c:v>86.703999999999994</c:v>
                </c:pt>
                <c:pt idx="1057">
                  <c:v>135.94999999999999</c:v>
                </c:pt>
                <c:pt idx="1058">
                  <c:v>82.8</c:v>
                </c:pt>
                <c:pt idx="1059">
                  <c:v>105.92</c:v>
                </c:pt>
                <c:pt idx="1060">
                  <c:v>100.42</c:v>
                </c:pt>
                <c:pt idx="1061">
                  <c:v>97.99</c:v>
                </c:pt>
                <c:pt idx="1062">
                  <c:v>97.866</c:v>
                </c:pt>
                <c:pt idx="1063">
                  <c:v>142.19</c:v>
                </c:pt>
                <c:pt idx="1064">
                  <c:v>116.47</c:v>
                </c:pt>
                <c:pt idx="1065">
                  <c:v>91.968000000000004</c:v>
                </c:pt>
                <c:pt idx="1066">
                  <c:v>116.75</c:v>
                </c:pt>
                <c:pt idx="1067">
                  <c:v>161.47</c:v>
                </c:pt>
                <c:pt idx="1068">
                  <c:v>109.14</c:v>
                </c:pt>
                <c:pt idx="1069">
                  <c:v>137.44</c:v>
                </c:pt>
                <c:pt idx="1070">
                  <c:v>150.12</c:v>
                </c:pt>
                <c:pt idx="1071">
                  <c:v>108.07</c:v>
                </c:pt>
                <c:pt idx="1072">
                  <c:v>106.13</c:v>
                </c:pt>
                <c:pt idx="1073">
                  <c:v>103.62</c:v>
                </c:pt>
                <c:pt idx="1074">
                  <c:v>111.52</c:v>
                </c:pt>
                <c:pt idx="1075">
                  <c:v>111.06</c:v>
                </c:pt>
                <c:pt idx="1076">
                  <c:v>97.605999999999995</c:v>
                </c:pt>
                <c:pt idx="1077">
                  <c:v>108.03</c:v>
                </c:pt>
                <c:pt idx="1078">
                  <c:v>135.38</c:v>
                </c:pt>
                <c:pt idx="1079">
                  <c:v>104.89</c:v>
                </c:pt>
                <c:pt idx="1080">
                  <c:v>139.19</c:v>
                </c:pt>
                <c:pt idx="1081">
                  <c:v>95.814999999999998</c:v>
                </c:pt>
                <c:pt idx="1082">
                  <c:v>134.79</c:v>
                </c:pt>
                <c:pt idx="1083">
                  <c:v>151.44</c:v>
                </c:pt>
                <c:pt idx="1084">
                  <c:v>104.83</c:v>
                </c:pt>
                <c:pt idx="1085">
                  <c:v>115.94</c:v>
                </c:pt>
                <c:pt idx="1086">
                  <c:v>129.74</c:v>
                </c:pt>
                <c:pt idx="1087">
                  <c:v>105.55</c:v>
                </c:pt>
                <c:pt idx="1088">
                  <c:v>106.05</c:v>
                </c:pt>
                <c:pt idx="1089">
                  <c:v>126.89</c:v>
                </c:pt>
                <c:pt idx="1090">
                  <c:v>145.9</c:v>
                </c:pt>
                <c:pt idx="1091">
                  <c:v>88.9</c:v>
                </c:pt>
                <c:pt idx="1092">
                  <c:v>103.6</c:v>
                </c:pt>
                <c:pt idx="1093">
                  <c:v>137.99</c:v>
                </c:pt>
                <c:pt idx="1094">
                  <c:v>103.68</c:v>
                </c:pt>
                <c:pt idx="1095">
                  <c:v>102.5</c:v>
                </c:pt>
                <c:pt idx="1096">
                  <c:v>101.25</c:v>
                </c:pt>
                <c:pt idx="1097">
                  <c:v>111.29</c:v>
                </c:pt>
                <c:pt idx="1098">
                  <c:v>113.24</c:v>
                </c:pt>
                <c:pt idx="1099">
                  <c:v>99.106999999999999</c:v>
                </c:pt>
                <c:pt idx="1100">
                  <c:v>106.91</c:v>
                </c:pt>
                <c:pt idx="1101">
                  <c:v>132.19</c:v>
                </c:pt>
                <c:pt idx="1102">
                  <c:v>108.41</c:v>
                </c:pt>
                <c:pt idx="1103">
                  <c:v>90.766000000000005</c:v>
                </c:pt>
                <c:pt idx="1104">
                  <c:v>94.900999999999996</c:v>
                </c:pt>
                <c:pt idx="1105">
                  <c:v>84.456000000000003</c:v>
                </c:pt>
                <c:pt idx="1106">
                  <c:v>116.71</c:v>
                </c:pt>
                <c:pt idx="1107">
                  <c:v>86.474999999999994</c:v>
                </c:pt>
                <c:pt idx="1108">
                  <c:v>111.36</c:v>
                </c:pt>
                <c:pt idx="1109">
                  <c:v>94.816000000000003</c:v>
                </c:pt>
                <c:pt idx="1110">
                  <c:v>103.18</c:v>
                </c:pt>
                <c:pt idx="1111">
                  <c:v>103.95</c:v>
                </c:pt>
                <c:pt idx="1112">
                  <c:v>107.38</c:v>
                </c:pt>
                <c:pt idx="1113">
                  <c:v>110.87</c:v>
                </c:pt>
                <c:pt idx="1114">
                  <c:v>72.563000000000002</c:v>
                </c:pt>
                <c:pt idx="1115">
                  <c:v>111.36</c:v>
                </c:pt>
                <c:pt idx="1116">
                  <c:v>93.102000000000004</c:v>
                </c:pt>
                <c:pt idx="1117">
                  <c:v>103.88</c:v>
                </c:pt>
                <c:pt idx="1118">
                  <c:v>111.62</c:v>
                </c:pt>
                <c:pt idx="1119">
                  <c:v>128.69</c:v>
                </c:pt>
                <c:pt idx="1120">
                  <c:v>99.924000000000007</c:v>
                </c:pt>
                <c:pt idx="1121">
                  <c:v>97.933999999999997</c:v>
                </c:pt>
                <c:pt idx="1122">
                  <c:v>107.46</c:v>
                </c:pt>
                <c:pt idx="1123">
                  <c:v>117.18</c:v>
                </c:pt>
                <c:pt idx="1124">
                  <c:v>114.62</c:v>
                </c:pt>
                <c:pt idx="1125">
                  <c:v>116.57</c:v>
                </c:pt>
                <c:pt idx="1126">
                  <c:v>105.24</c:v>
                </c:pt>
                <c:pt idx="1127">
                  <c:v>100.75</c:v>
                </c:pt>
                <c:pt idx="1128">
                  <c:v>103.11</c:v>
                </c:pt>
                <c:pt idx="1129">
                  <c:v>111.36</c:v>
                </c:pt>
                <c:pt idx="1130">
                  <c:v>119.37</c:v>
                </c:pt>
                <c:pt idx="1131">
                  <c:v>88.093000000000004</c:v>
                </c:pt>
                <c:pt idx="1132">
                  <c:v>101.86</c:v>
                </c:pt>
                <c:pt idx="1133">
                  <c:v>93.278999999999996</c:v>
                </c:pt>
                <c:pt idx="1134">
                  <c:v>130.11000000000001</c:v>
                </c:pt>
                <c:pt idx="1135">
                  <c:v>140.22</c:v>
                </c:pt>
                <c:pt idx="1136">
                  <c:v>125.55</c:v>
                </c:pt>
                <c:pt idx="1137">
                  <c:v>125.05</c:v>
                </c:pt>
                <c:pt idx="1138">
                  <c:v>94.228999999999999</c:v>
                </c:pt>
                <c:pt idx="1139">
                  <c:v>135.16999999999999</c:v>
                </c:pt>
                <c:pt idx="1140">
                  <c:v>96.239000000000004</c:v>
                </c:pt>
                <c:pt idx="1141">
                  <c:v>104.08</c:v>
                </c:pt>
                <c:pt idx="1142">
                  <c:v>127.38</c:v>
                </c:pt>
                <c:pt idx="1143">
                  <c:v>124.5</c:v>
                </c:pt>
                <c:pt idx="1144">
                  <c:v>108.18</c:v>
                </c:pt>
                <c:pt idx="1145">
                  <c:v>130.62</c:v>
                </c:pt>
                <c:pt idx="1146">
                  <c:v>136.55000000000001</c:v>
                </c:pt>
                <c:pt idx="1147">
                  <c:v>99.188999999999993</c:v>
                </c:pt>
                <c:pt idx="1148">
                  <c:v>114.42</c:v>
                </c:pt>
                <c:pt idx="1149">
                  <c:v>99.754000000000005</c:v>
                </c:pt>
                <c:pt idx="1150">
                  <c:v>141.4</c:v>
                </c:pt>
                <c:pt idx="1151">
                  <c:v>121.37</c:v>
                </c:pt>
                <c:pt idx="1152">
                  <c:v>109.85</c:v>
                </c:pt>
                <c:pt idx="1153">
                  <c:v>124.32</c:v>
                </c:pt>
                <c:pt idx="1154">
                  <c:v>129.41</c:v>
                </c:pt>
                <c:pt idx="1155">
                  <c:v>132.87</c:v>
                </c:pt>
                <c:pt idx="1156">
                  <c:v>172.83</c:v>
                </c:pt>
                <c:pt idx="1157">
                  <c:v>106.94</c:v>
                </c:pt>
                <c:pt idx="1158">
                  <c:v>110.08</c:v>
                </c:pt>
                <c:pt idx="1159">
                  <c:v>95.441999999999993</c:v>
                </c:pt>
                <c:pt idx="1160">
                  <c:v>115.41</c:v>
                </c:pt>
                <c:pt idx="1161">
                  <c:v>99.066999999999993</c:v>
                </c:pt>
                <c:pt idx="1162">
                  <c:v>129.01</c:v>
                </c:pt>
                <c:pt idx="1163">
                  <c:v>95.475999999999999</c:v>
                </c:pt>
                <c:pt idx="1164">
                  <c:v>135.53</c:v>
                </c:pt>
                <c:pt idx="1165">
                  <c:v>78.710999999999999</c:v>
                </c:pt>
                <c:pt idx="1166">
                  <c:v>102.78</c:v>
                </c:pt>
                <c:pt idx="1167">
                  <c:v>120.35</c:v>
                </c:pt>
                <c:pt idx="1168">
                  <c:v>134.41</c:v>
                </c:pt>
                <c:pt idx="1169">
                  <c:v>85.546000000000006</c:v>
                </c:pt>
                <c:pt idx="1170">
                  <c:v>104.89</c:v>
                </c:pt>
                <c:pt idx="1171">
                  <c:v>93.923000000000002</c:v>
                </c:pt>
                <c:pt idx="1172">
                  <c:v>117.2</c:v>
                </c:pt>
                <c:pt idx="1173">
                  <c:v>115.49</c:v>
                </c:pt>
                <c:pt idx="1174">
                  <c:v>111.02</c:v>
                </c:pt>
                <c:pt idx="1175">
                  <c:v>108.89</c:v>
                </c:pt>
                <c:pt idx="1176">
                  <c:v>112.47</c:v>
                </c:pt>
                <c:pt idx="1177">
                  <c:v>93.600999999999999</c:v>
                </c:pt>
                <c:pt idx="1178">
                  <c:v>110.56</c:v>
                </c:pt>
                <c:pt idx="1179">
                  <c:v>105.95</c:v>
                </c:pt>
                <c:pt idx="1180">
                  <c:v>112.73</c:v>
                </c:pt>
                <c:pt idx="1181">
                  <c:v>82.756</c:v>
                </c:pt>
                <c:pt idx="1182">
                  <c:v>96.522000000000006</c:v>
                </c:pt>
                <c:pt idx="1183">
                  <c:v>107.6</c:v>
                </c:pt>
                <c:pt idx="1184">
                  <c:v>94.611000000000004</c:v>
                </c:pt>
                <c:pt idx="1185">
                  <c:v>97.504000000000005</c:v>
                </c:pt>
                <c:pt idx="1186">
                  <c:v>109.84</c:v>
                </c:pt>
                <c:pt idx="1187">
                  <c:v>110.23</c:v>
                </c:pt>
                <c:pt idx="1188">
                  <c:v>95.988</c:v>
                </c:pt>
                <c:pt idx="1189">
                  <c:v>125.04</c:v>
                </c:pt>
                <c:pt idx="1190">
                  <c:v>106.87</c:v>
                </c:pt>
                <c:pt idx="1191">
                  <c:v>110.69</c:v>
                </c:pt>
                <c:pt idx="1192">
                  <c:v>103.78</c:v>
                </c:pt>
                <c:pt idx="1193">
                  <c:v>132.46</c:v>
                </c:pt>
                <c:pt idx="1194">
                  <c:v>128.76</c:v>
                </c:pt>
                <c:pt idx="1195">
                  <c:v>86.087999999999994</c:v>
                </c:pt>
                <c:pt idx="1196">
                  <c:v>104.19</c:v>
                </c:pt>
                <c:pt idx="1197">
                  <c:v>102.7</c:v>
                </c:pt>
                <c:pt idx="1198">
                  <c:v>106.64</c:v>
                </c:pt>
                <c:pt idx="1199">
                  <c:v>111.91</c:v>
                </c:pt>
                <c:pt idx="1200">
                  <c:v>96.536000000000001</c:v>
                </c:pt>
                <c:pt idx="1201">
                  <c:v>125.01</c:v>
                </c:pt>
                <c:pt idx="1202">
                  <c:v>119.72</c:v>
                </c:pt>
                <c:pt idx="1203">
                  <c:v>116.47</c:v>
                </c:pt>
                <c:pt idx="1204">
                  <c:v>116.36</c:v>
                </c:pt>
                <c:pt idx="1205">
                  <c:v>85.811000000000007</c:v>
                </c:pt>
                <c:pt idx="1206">
                  <c:v>87.346999999999994</c:v>
                </c:pt>
                <c:pt idx="1207">
                  <c:v>107.61</c:v>
                </c:pt>
                <c:pt idx="1208">
                  <c:v>109.55</c:v>
                </c:pt>
                <c:pt idx="1209">
                  <c:v>83.718000000000004</c:v>
                </c:pt>
                <c:pt idx="1210">
                  <c:v>76.888000000000005</c:v>
                </c:pt>
                <c:pt idx="1211">
                  <c:v>88.908000000000001</c:v>
                </c:pt>
                <c:pt idx="1212">
                  <c:v>107.23</c:v>
                </c:pt>
                <c:pt idx="1213">
                  <c:v>101.37</c:v>
                </c:pt>
                <c:pt idx="1214">
                  <c:v>88.47</c:v>
                </c:pt>
                <c:pt idx="1215">
                  <c:v>106.92</c:v>
                </c:pt>
                <c:pt idx="1216">
                  <c:v>104.15</c:v>
                </c:pt>
                <c:pt idx="1217">
                  <c:v>103.35</c:v>
                </c:pt>
                <c:pt idx="1218">
                  <c:v>113.05</c:v>
                </c:pt>
                <c:pt idx="1219">
                  <c:v>111.18</c:v>
                </c:pt>
                <c:pt idx="1220">
                  <c:v>80.906999999999996</c:v>
                </c:pt>
                <c:pt idx="1221">
                  <c:v>132.97999999999999</c:v>
                </c:pt>
                <c:pt idx="1222">
                  <c:v>87.234999999999999</c:v>
                </c:pt>
                <c:pt idx="1223">
                  <c:v>86.878</c:v>
                </c:pt>
                <c:pt idx="1224">
                  <c:v>106.82</c:v>
                </c:pt>
                <c:pt idx="1225">
                  <c:v>94.786000000000001</c:v>
                </c:pt>
                <c:pt idx="1226">
                  <c:v>109.66</c:v>
                </c:pt>
                <c:pt idx="1227">
                  <c:v>83.06</c:v>
                </c:pt>
                <c:pt idx="1228">
                  <c:v>133.75</c:v>
                </c:pt>
                <c:pt idx="1229">
                  <c:v>95.358999999999995</c:v>
                </c:pt>
                <c:pt idx="1230">
                  <c:v>118.09</c:v>
                </c:pt>
                <c:pt idx="1231">
                  <c:v>107.65</c:v>
                </c:pt>
                <c:pt idx="1232">
                  <c:v>92.697999999999993</c:v>
                </c:pt>
                <c:pt idx="1233">
                  <c:v>125.77</c:v>
                </c:pt>
                <c:pt idx="1234">
                  <c:v>113.24</c:v>
                </c:pt>
                <c:pt idx="1235">
                  <c:v>128.49</c:v>
                </c:pt>
                <c:pt idx="1236">
                  <c:v>111.81</c:v>
                </c:pt>
                <c:pt idx="1237">
                  <c:v>98.751000000000005</c:v>
                </c:pt>
                <c:pt idx="1238">
                  <c:v>125.17</c:v>
                </c:pt>
                <c:pt idx="1239">
                  <c:v>91.37</c:v>
                </c:pt>
                <c:pt idx="1240">
                  <c:v>113.42</c:v>
                </c:pt>
                <c:pt idx="1241">
                  <c:v>130.15</c:v>
                </c:pt>
                <c:pt idx="1242">
                  <c:v>124.35</c:v>
                </c:pt>
                <c:pt idx="1243">
                  <c:v>118.34</c:v>
                </c:pt>
                <c:pt idx="1244">
                  <c:v>110.02</c:v>
                </c:pt>
                <c:pt idx="1245">
                  <c:v>114.34</c:v>
                </c:pt>
                <c:pt idx="1246">
                  <c:v>109.67</c:v>
                </c:pt>
                <c:pt idx="1247">
                  <c:v>88.247</c:v>
                </c:pt>
                <c:pt idx="1248">
                  <c:v>125.85</c:v>
                </c:pt>
                <c:pt idx="1249">
                  <c:v>93.588999999999999</c:v>
                </c:pt>
                <c:pt idx="1250">
                  <c:v>111.21</c:v>
                </c:pt>
                <c:pt idx="1251">
                  <c:v>109.88</c:v>
                </c:pt>
                <c:pt idx="1252">
                  <c:v>72.510000000000005</c:v>
                </c:pt>
                <c:pt idx="1253">
                  <c:v>89.605000000000004</c:v>
                </c:pt>
                <c:pt idx="1254">
                  <c:v>96.95</c:v>
                </c:pt>
                <c:pt idx="1255">
                  <c:v>90.575000000000003</c:v>
                </c:pt>
                <c:pt idx="1256">
                  <c:v>123.52</c:v>
                </c:pt>
                <c:pt idx="1257">
                  <c:v>117.61</c:v>
                </c:pt>
                <c:pt idx="1258">
                  <c:v>149.24</c:v>
                </c:pt>
                <c:pt idx="1259">
                  <c:v>99.251000000000005</c:v>
                </c:pt>
                <c:pt idx="1260">
                  <c:v>74.605000000000004</c:v>
                </c:pt>
                <c:pt idx="1261">
                  <c:v>96.355999999999995</c:v>
                </c:pt>
                <c:pt idx="1262">
                  <c:v>97.953000000000003</c:v>
                </c:pt>
                <c:pt idx="1263">
                  <c:v>122.15</c:v>
                </c:pt>
                <c:pt idx="1264">
                  <c:v>86.007000000000005</c:v>
                </c:pt>
                <c:pt idx="1265">
                  <c:v>118.06</c:v>
                </c:pt>
                <c:pt idx="1266">
                  <c:v>107.45</c:v>
                </c:pt>
                <c:pt idx="1267">
                  <c:v>119.61</c:v>
                </c:pt>
                <c:pt idx="1268">
                  <c:v>109.44</c:v>
                </c:pt>
                <c:pt idx="1269">
                  <c:v>99.932000000000002</c:v>
                </c:pt>
                <c:pt idx="1270">
                  <c:v>74.802000000000007</c:v>
                </c:pt>
                <c:pt idx="1271">
                  <c:v>94.369</c:v>
                </c:pt>
                <c:pt idx="1272">
                  <c:v>101.65</c:v>
                </c:pt>
                <c:pt idx="1273">
                  <c:v>86.641999999999996</c:v>
                </c:pt>
                <c:pt idx="1274">
                  <c:v>93.631</c:v>
                </c:pt>
                <c:pt idx="1275">
                  <c:v>97.927999999999997</c:v>
                </c:pt>
                <c:pt idx="1276">
                  <c:v>101.8</c:v>
                </c:pt>
                <c:pt idx="1277">
                  <c:v>125.74</c:v>
                </c:pt>
                <c:pt idx="1278">
                  <c:v>108.18</c:v>
                </c:pt>
                <c:pt idx="1279">
                  <c:v>102.8</c:v>
                </c:pt>
                <c:pt idx="1280">
                  <c:v>98.983000000000004</c:v>
                </c:pt>
                <c:pt idx="1281">
                  <c:v>117.59</c:v>
                </c:pt>
                <c:pt idx="1282">
                  <c:v>100.68</c:v>
                </c:pt>
                <c:pt idx="1283">
                  <c:v>115.15</c:v>
                </c:pt>
                <c:pt idx="1284">
                  <c:v>116.15</c:v>
                </c:pt>
                <c:pt idx="1285">
                  <c:v>114.72</c:v>
                </c:pt>
                <c:pt idx="1286">
                  <c:v>101.34</c:v>
                </c:pt>
                <c:pt idx="1287">
                  <c:v>86.138000000000005</c:v>
                </c:pt>
                <c:pt idx="1288">
                  <c:v>115.55</c:v>
                </c:pt>
                <c:pt idx="1289">
                  <c:v>113.18</c:v>
                </c:pt>
                <c:pt idx="1290">
                  <c:v>76.822000000000003</c:v>
                </c:pt>
                <c:pt idx="1291">
                  <c:v>122.74</c:v>
                </c:pt>
                <c:pt idx="1292">
                  <c:v>103.93</c:v>
                </c:pt>
                <c:pt idx="1293">
                  <c:v>97.075999999999993</c:v>
                </c:pt>
                <c:pt idx="1294">
                  <c:v>113.48</c:v>
                </c:pt>
                <c:pt idx="1295">
                  <c:v>89.863</c:v>
                </c:pt>
                <c:pt idx="1296">
                  <c:v>116.77</c:v>
                </c:pt>
                <c:pt idx="1297">
                  <c:v>122.59</c:v>
                </c:pt>
                <c:pt idx="1298">
                  <c:v>111.71</c:v>
                </c:pt>
                <c:pt idx="1299">
                  <c:v>113.72</c:v>
                </c:pt>
                <c:pt idx="1300">
                  <c:v>92.674999999999997</c:v>
                </c:pt>
                <c:pt idx="1301">
                  <c:v>112.61</c:v>
                </c:pt>
                <c:pt idx="1302">
                  <c:v>97.430999999999997</c:v>
                </c:pt>
                <c:pt idx="1303">
                  <c:v>125.91</c:v>
                </c:pt>
                <c:pt idx="1304">
                  <c:v>85.394999999999996</c:v>
                </c:pt>
                <c:pt idx="1305">
                  <c:v>87.027000000000001</c:v>
                </c:pt>
                <c:pt idx="1306">
                  <c:v>126.28</c:v>
                </c:pt>
                <c:pt idx="1307">
                  <c:v>129.13999999999999</c:v>
                </c:pt>
                <c:pt idx="1308">
                  <c:v>88.611000000000004</c:v>
                </c:pt>
                <c:pt idx="1309">
                  <c:v>127.32</c:v>
                </c:pt>
                <c:pt idx="1310">
                  <c:v>120.68</c:v>
                </c:pt>
                <c:pt idx="1311">
                  <c:v>102.47</c:v>
                </c:pt>
                <c:pt idx="1312">
                  <c:v>98.546000000000006</c:v>
                </c:pt>
                <c:pt idx="1313">
                  <c:v>116.92</c:v>
                </c:pt>
                <c:pt idx="1314">
                  <c:v>103.84</c:v>
                </c:pt>
                <c:pt idx="1315">
                  <c:v>101.42</c:v>
                </c:pt>
                <c:pt idx="1316">
                  <c:v>84.759</c:v>
                </c:pt>
                <c:pt idx="1317">
                  <c:v>97.772000000000006</c:v>
                </c:pt>
                <c:pt idx="1318">
                  <c:v>120.72</c:v>
                </c:pt>
                <c:pt idx="1319">
                  <c:v>120.87</c:v>
                </c:pt>
                <c:pt idx="1320">
                  <c:v>105.82</c:v>
                </c:pt>
                <c:pt idx="1321">
                  <c:v>127.92</c:v>
                </c:pt>
                <c:pt idx="1322">
                  <c:v>102.1</c:v>
                </c:pt>
                <c:pt idx="1323">
                  <c:v>129.6</c:v>
                </c:pt>
                <c:pt idx="1324">
                  <c:v>105.27</c:v>
                </c:pt>
                <c:pt idx="1325">
                  <c:v>96.9</c:v>
                </c:pt>
                <c:pt idx="1326">
                  <c:v>126.18</c:v>
                </c:pt>
                <c:pt idx="1327">
                  <c:v>120.45</c:v>
                </c:pt>
                <c:pt idx="1328">
                  <c:v>128.87</c:v>
                </c:pt>
                <c:pt idx="1329">
                  <c:v>98.846999999999994</c:v>
                </c:pt>
                <c:pt idx="1330">
                  <c:v>123.62</c:v>
                </c:pt>
                <c:pt idx="1331">
                  <c:v>100.91</c:v>
                </c:pt>
                <c:pt idx="1332">
                  <c:v>89.853999999999999</c:v>
                </c:pt>
                <c:pt idx="1333">
                  <c:v>89.361000000000004</c:v>
                </c:pt>
                <c:pt idx="1334">
                  <c:v>116.2</c:v>
                </c:pt>
                <c:pt idx="1335">
                  <c:v>84.358000000000004</c:v>
                </c:pt>
                <c:pt idx="1336">
                  <c:v>99.085999999999999</c:v>
                </c:pt>
                <c:pt idx="1337">
                  <c:v>98.706999999999994</c:v>
                </c:pt>
                <c:pt idx="1338">
                  <c:v>105.97</c:v>
                </c:pt>
                <c:pt idx="1339">
                  <c:v>108.13</c:v>
                </c:pt>
                <c:pt idx="1340">
                  <c:v>109.22</c:v>
                </c:pt>
                <c:pt idx="1341">
                  <c:v>113.8</c:v>
                </c:pt>
                <c:pt idx="1342">
                  <c:v>107.78</c:v>
                </c:pt>
                <c:pt idx="1343">
                  <c:v>99.876000000000005</c:v>
                </c:pt>
                <c:pt idx="1344">
                  <c:v>97.277000000000001</c:v>
                </c:pt>
                <c:pt idx="1345">
                  <c:v>97.269000000000005</c:v>
                </c:pt>
                <c:pt idx="1346">
                  <c:v>132.69999999999999</c:v>
                </c:pt>
                <c:pt idx="1347">
                  <c:v>135.04</c:v>
                </c:pt>
                <c:pt idx="1348">
                  <c:v>77.867999999999995</c:v>
                </c:pt>
                <c:pt idx="1349">
                  <c:v>105.63</c:v>
                </c:pt>
                <c:pt idx="1350">
                  <c:v>87.873999999999995</c:v>
                </c:pt>
                <c:pt idx="1351">
                  <c:v>81.63</c:v>
                </c:pt>
                <c:pt idx="1352">
                  <c:v>95.777000000000001</c:v>
                </c:pt>
                <c:pt idx="1353">
                  <c:v>113.07</c:v>
                </c:pt>
                <c:pt idx="1354">
                  <c:v>109.2</c:v>
                </c:pt>
                <c:pt idx="1355">
                  <c:v>116.36</c:v>
                </c:pt>
                <c:pt idx="1356">
                  <c:v>104.02</c:v>
                </c:pt>
                <c:pt idx="1357">
                  <c:v>99.486000000000004</c:v>
                </c:pt>
                <c:pt idx="1358">
                  <c:v>141.93</c:v>
                </c:pt>
                <c:pt idx="1359">
                  <c:v>98.370999999999995</c:v>
                </c:pt>
                <c:pt idx="1360">
                  <c:v>116.2</c:v>
                </c:pt>
                <c:pt idx="1361">
                  <c:v>106.7</c:v>
                </c:pt>
                <c:pt idx="1362">
                  <c:v>77.122</c:v>
                </c:pt>
                <c:pt idx="1363">
                  <c:v>97.623000000000005</c:v>
                </c:pt>
                <c:pt idx="1364">
                  <c:v>98.703000000000003</c:v>
                </c:pt>
                <c:pt idx="1365">
                  <c:v>108.76</c:v>
                </c:pt>
                <c:pt idx="1366">
                  <c:v>96.489000000000004</c:v>
                </c:pt>
                <c:pt idx="1367">
                  <c:v>113.13</c:v>
                </c:pt>
                <c:pt idx="1368">
                  <c:v>98.72</c:v>
                </c:pt>
                <c:pt idx="1369">
                  <c:v>86.757000000000005</c:v>
                </c:pt>
                <c:pt idx="1370">
                  <c:v>102.73</c:v>
                </c:pt>
                <c:pt idx="1371">
                  <c:v>113.09</c:v>
                </c:pt>
                <c:pt idx="1372">
                  <c:v>100.26</c:v>
                </c:pt>
                <c:pt idx="1373">
                  <c:v>106.4</c:v>
                </c:pt>
                <c:pt idx="1374">
                  <c:v>107.76</c:v>
                </c:pt>
                <c:pt idx="1375">
                  <c:v>125.43</c:v>
                </c:pt>
                <c:pt idx="1376">
                  <c:v>112.53</c:v>
                </c:pt>
                <c:pt idx="1377">
                  <c:v>97.23</c:v>
                </c:pt>
                <c:pt idx="1378">
                  <c:v>131.19</c:v>
                </c:pt>
                <c:pt idx="1379">
                  <c:v>109.58</c:v>
                </c:pt>
                <c:pt idx="1380">
                  <c:v>116.34</c:v>
                </c:pt>
                <c:pt idx="1381">
                  <c:v>103.39</c:v>
                </c:pt>
                <c:pt idx="1382">
                  <c:v>99.171000000000006</c:v>
                </c:pt>
                <c:pt idx="1383">
                  <c:v>118.46</c:v>
                </c:pt>
                <c:pt idx="1384">
                  <c:v>101.95</c:v>
                </c:pt>
                <c:pt idx="1385">
                  <c:v>95.167000000000002</c:v>
                </c:pt>
                <c:pt idx="1386">
                  <c:v>84.950999999999993</c:v>
                </c:pt>
                <c:pt idx="1387">
                  <c:v>87.533000000000001</c:v>
                </c:pt>
                <c:pt idx="1388">
                  <c:v>114.72</c:v>
                </c:pt>
                <c:pt idx="1389">
                  <c:v>105.64</c:v>
                </c:pt>
                <c:pt idx="1390">
                  <c:v>97.078999999999994</c:v>
                </c:pt>
                <c:pt idx="1391">
                  <c:v>111.35</c:v>
                </c:pt>
                <c:pt idx="1392">
                  <c:v>109.87</c:v>
                </c:pt>
                <c:pt idx="1393">
                  <c:v>91.016000000000005</c:v>
                </c:pt>
                <c:pt idx="1394">
                  <c:v>115.9</c:v>
                </c:pt>
                <c:pt idx="1395">
                  <c:v>98.606999999999999</c:v>
                </c:pt>
                <c:pt idx="1396">
                  <c:v>88.01</c:v>
                </c:pt>
                <c:pt idx="1397">
                  <c:v>96.900999999999996</c:v>
                </c:pt>
                <c:pt idx="1398">
                  <c:v>101.79</c:v>
                </c:pt>
                <c:pt idx="1399">
                  <c:v>120.9</c:v>
                </c:pt>
                <c:pt idx="1400">
                  <c:v>100.1</c:v>
                </c:pt>
                <c:pt idx="1401">
                  <c:v>99.51</c:v>
                </c:pt>
                <c:pt idx="1402">
                  <c:v>106.33</c:v>
                </c:pt>
                <c:pt idx="1403">
                  <c:v>102.15</c:v>
                </c:pt>
                <c:pt idx="1404">
                  <c:v>104.69</c:v>
                </c:pt>
                <c:pt idx="1405">
                  <c:v>127.71</c:v>
                </c:pt>
                <c:pt idx="1406">
                  <c:v>115.47</c:v>
                </c:pt>
                <c:pt idx="1407">
                  <c:v>107.08</c:v>
                </c:pt>
                <c:pt idx="1408">
                  <c:v>100.71</c:v>
                </c:pt>
                <c:pt idx="1409">
                  <c:v>122.82</c:v>
                </c:pt>
                <c:pt idx="1410">
                  <c:v>78.087999999999994</c:v>
                </c:pt>
                <c:pt idx="1411">
                  <c:v>133.5</c:v>
                </c:pt>
                <c:pt idx="1412">
                  <c:v>94.067999999999998</c:v>
                </c:pt>
                <c:pt idx="1413">
                  <c:v>117.57</c:v>
                </c:pt>
                <c:pt idx="1414">
                  <c:v>118.83</c:v>
                </c:pt>
                <c:pt idx="1415">
                  <c:v>86.796999999999997</c:v>
                </c:pt>
                <c:pt idx="1416">
                  <c:v>115.14</c:v>
                </c:pt>
                <c:pt idx="1417">
                  <c:v>86.86</c:v>
                </c:pt>
                <c:pt idx="1418">
                  <c:v>111.35</c:v>
                </c:pt>
                <c:pt idx="1419">
                  <c:v>116.89</c:v>
                </c:pt>
                <c:pt idx="1420">
                  <c:v>122.8</c:v>
                </c:pt>
                <c:pt idx="1421">
                  <c:v>85.338999999999999</c:v>
                </c:pt>
                <c:pt idx="1422">
                  <c:v>106.62</c:v>
                </c:pt>
                <c:pt idx="1423">
                  <c:v>98.126000000000005</c:v>
                </c:pt>
                <c:pt idx="1424">
                  <c:v>92.272999999999996</c:v>
                </c:pt>
                <c:pt idx="1425">
                  <c:v>89.037999999999997</c:v>
                </c:pt>
                <c:pt idx="1426">
                  <c:v>102.88</c:v>
                </c:pt>
                <c:pt idx="1427">
                  <c:v>118.65</c:v>
                </c:pt>
                <c:pt idx="1428">
                  <c:v>110.98</c:v>
                </c:pt>
                <c:pt idx="1429">
                  <c:v>91.233000000000004</c:v>
                </c:pt>
                <c:pt idx="1430">
                  <c:v>114.22</c:v>
                </c:pt>
                <c:pt idx="1431">
                  <c:v>115.08</c:v>
                </c:pt>
                <c:pt idx="1432">
                  <c:v>78.816000000000003</c:v>
                </c:pt>
                <c:pt idx="1433">
                  <c:v>80.787999999999997</c:v>
                </c:pt>
                <c:pt idx="1434">
                  <c:v>86.549000000000007</c:v>
                </c:pt>
                <c:pt idx="1435">
                  <c:v>102.22</c:v>
                </c:pt>
                <c:pt idx="1436">
                  <c:v>118.8</c:v>
                </c:pt>
                <c:pt idx="1437">
                  <c:v>105.15</c:v>
                </c:pt>
                <c:pt idx="1438">
                  <c:v>87.885000000000005</c:v>
                </c:pt>
                <c:pt idx="1439">
                  <c:v>95.444999999999993</c:v>
                </c:pt>
                <c:pt idx="1440">
                  <c:v>87.370999999999995</c:v>
                </c:pt>
                <c:pt idx="1441">
                  <c:v>114.87</c:v>
                </c:pt>
                <c:pt idx="1442">
                  <c:v>120.64</c:v>
                </c:pt>
                <c:pt idx="1443">
                  <c:v>88.210999999999999</c:v>
                </c:pt>
                <c:pt idx="1444">
                  <c:v>73.272000000000006</c:v>
                </c:pt>
                <c:pt idx="1445">
                  <c:v>101.95</c:v>
                </c:pt>
                <c:pt idx="1446">
                  <c:v>118.72</c:v>
                </c:pt>
                <c:pt idx="1447">
                  <c:v>70.055999999999997</c:v>
                </c:pt>
                <c:pt idx="1448">
                  <c:v>96.141999999999996</c:v>
                </c:pt>
                <c:pt idx="1449">
                  <c:v>130.9</c:v>
                </c:pt>
                <c:pt idx="1450">
                  <c:v>104.21</c:v>
                </c:pt>
                <c:pt idx="1451">
                  <c:v>88.037999999999997</c:v>
                </c:pt>
                <c:pt idx="1452">
                  <c:v>113.9</c:v>
                </c:pt>
                <c:pt idx="1453">
                  <c:v>86.944999999999993</c:v>
                </c:pt>
                <c:pt idx="1454">
                  <c:v>86.251000000000005</c:v>
                </c:pt>
                <c:pt idx="1455">
                  <c:v>81.393000000000001</c:v>
                </c:pt>
                <c:pt idx="1456">
                  <c:v>93.346999999999994</c:v>
                </c:pt>
                <c:pt idx="1457">
                  <c:v>102.7</c:v>
                </c:pt>
                <c:pt idx="1458">
                  <c:v>95.866</c:v>
                </c:pt>
                <c:pt idx="1459">
                  <c:v>98.528999999999996</c:v>
                </c:pt>
                <c:pt idx="1460">
                  <c:v>120.54</c:v>
                </c:pt>
                <c:pt idx="1461">
                  <c:v>89.239000000000004</c:v>
                </c:pt>
                <c:pt idx="1462">
                  <c:v>75.424999999999997</c:v>
                </c:pt>
                <c:pt idx="1463">
                  <c:v>97.326999999999998</c:v>
                </c:pt>
                <c:pt idx="1464">
                  <c:v>137.08000000000001</c:v>
                </c:pt>
                <c:pt idx="1465">
                  <c:v>86.334999999999994</c:v>
                </c:pt>
                <c:pt idx="1466">
                  <c:v>102.46</c:v>
                </c:pt>
                <c:pt idx="1467">
                  <c:v>90.622</c:v>
                </c:pt>
                <c:pt idx="1468">
                  <c:v>103.94</c:v>
                </c:pt>
                <c:pt idx="1469">
                  <c:v>129.11000000000001</c:v>
                </c:pt>
                <c:pt idx="1470">
                  <c:v>112.52</c:v>
                </c:pt>
                <c:pt idx="1471">
                  <c:v>98.41</c:v>
                </c:pt>
                <c:pt idx="1472">
                  <c:v>98.504000000000005</c:v>
                </c:pt>
                <c:pt idx="1473">
                  <c:v>107.42</c:v>
                </c:pt>
                <c:pt idx="1474">
                  <c:v>111.5</c:v>
                </c:pt>
                <c:pt idx="1475">
                  <c:v>101.25</c:v>
                </c:pt>
                <c:pt idx="1476">
                  <c:v>113.45</c:v>
                </c:pt>
                <c:pt idx="1477">
                  <c:v>97.007999999999996</c:v>
                </c:pt>
                <c:pt idx="1478">
                  <c:v>106.08</c:v>
                </c:pt>
                <c:pt idx="1479">
                  <c:v>78.527000000000001</c:v>
                </c:pt>
                <c:pt idx="1480">
                  <c:v>106.38</c:v>
                </c:pt>
                <c:pt idx="1481">
                  <c:v>88.120999999999995</c:v>
                </c:pt>
                <c:pt idx="1482">
                  <c:v>106.89</c:v>
                </c:pt>
                <c:pt idx="1483">
                  <c:v>82.991</c:v>
                </c:pt>
                <c:pt idx="1484">
                  <c:v>90.372</c:v>
                </c:pt>
                <c:pt idx="1485">
                  <c:v>81.448999999999998</c:v>
                </c:pt>
                <c:pt idx="1486">
                  <c:v>112.31</c:v>
                </c:pt>
                <c:pt idx="1487">
                  <c:v>122.78</c:v>
                </c:pt>
                <c:pt idx="1488">
                  <c:v>99.087000000000003</c:v>
                </c:pt>
                <c:pt idx="1489">
                  <c:v>101.62</c:v>
                </c:pt>
                <c:pt idx="1490">
                  <c:v>115.18</c:v>
                </c:pt>
                <c:pt idx="1491">
                  <c:v>78.224000000000004</c:v>
                </c:pt>
                <c:pt idx="1492">
                  <c:v>96.774000000000001</c:v>
                </c:pt>
                <c:pt idx="1493">
                  <c:v>96.2</c:v>
                </c:pt>
                <c:pt idx="1494">
                  <c:v>76.222999999999999</c:v>
                </c:pt>
                <c:pt idx="1495">
                  <c:v>92.164000000000001</c:v>
                </c:pt>
                <c:pt idx="1496">
                  <c:v>97.426000000000002</c:v>
                </c:pt>
                <c:pt idx="1497">
                  <c:v>82.728999999999999</c:v>
                </c:pt>
                <c:pt idx="1498">
                  <c:v>85.522999999999996</c:v>
                </c:pt>
                <c:pt idx="1499">
                  <c:v>77.91</c:v>
                </c:pt>
                <c:pt idx="1500">
                  <c:v>86.34</c:v>
                </c:pt>
                <c:pt idx="1501">
                  <c:v>101.38</c:v>
                </c:pt>
                <c:pt idx="1502">
                  <c:v>87.867000000000004</c:v>
                </c:pt>
                <c:pt idx="1503">
                  <c:v>88.841999999999999</c:v>
                </c:pt>
                <c:pt idx="1504">
                  <c:v>94.17</c:v>
                </c:pt>
                <c:pt idx="1505">
                  <c:v>90.534999999999997</c:v>
                </c:pt>
                <c:pt idx="1506">
                  <c:v>87.394000000000005</c:v>
                </c:pt>
                <c:pt idx="1507">
                  <c:v>87.997</c:v>
                </c:pt>
                <c:pt idx="1508">
                  <c:v>75.361000000000004</c:v>
                </c:pt>
                <c:pt idx="1509">
                  <c:v>95.004000000000005</c:v>
                </c:pt>
                <c:pt idx="1510">
                  <c:v>96.664000000000001</c:v>
                </c:pt>
                <c:pt idx="1511">
                  <c:v>104.02</c:v>
                </c:pt>
                <c:pt idx="1512">
                  <c:v>92.866</c:v>
                </c:pt>
                <c:pt idx="1513">
                  <c:v>106.52</c:v>
                </c:pt>
                <c:pt idx="1514">
                  <c:v>94.213999999999999</c:v>
                </c:pt>
                <c:pt idx="1515">
                  <c:v>112.81</c:v>
                </c:pt>
                <c:pt idx="1516">
                  <c:v>113.52</c:v>
                </c:pt>
                <c:pt idx="1517">
                  <c:v>105.57</c:v>
                </c:pt>
                <c:pt idx="1518">
                  <c:v>100.39</c:v>
                </c:pt>
                <c:pt idx="1519">
                  <c:v>118.12</c:v>
                </c:pt>
                <c:pt idx="1520">
                  <c:v>99.888000000000005</c:v>
                </c:pt>
                <c:pt idx="1521">
                  <c:v>94.915000000000006</c:v>
                </c:pt>
                <c:pt idx="1522">
                  <c:v>106.39</c:v>
                </c:pt>
                <c:pt idx="1523">
                  <c:v>100.54</c:v>
                </c:pt>
                <c:pt idx="1524">
                  <c:v>120.89</c:v>
                </c:pt>
                <c:pt idx="1525">
                  <c:v>101.12</c:v>
                </c:pt>
                <c:pt idx="1526">
                  <c:v>101.78</c:v>
                </c:pt>
                <c:pt idx="1527">
                  <c:v>76.084000000000003</c:v>
                </c:pt>
                <c:pt idx="1528">
                  <c:v>101.23</c:v>
                </c:pt>
                <c:pt idx="1529">
                  <c:v>108.73</c:v>
                </c:pt>
                <c:pt idx="1530">
                  <c:v>106.24</c:v>
                </c:pt>
                <c:pt idx="1531">
                  <c:v>111.36</c:v>
                </c:pt>
                <c:pt idx="1532">
                  <c:v>104.25</c:v>
                </c:pt>
                <c:pt idx="1533">
                  <c:v>98.668000000000006</c:v>
                </c:pt>
                <c:pt idx="1534">
                  <c:v>95.097999999999999</c:v>
                </c:pt>
                <c:pt idx="1535">
                  <c:v>106.04</c:v>
                </c:pt>
                <c:pt idx="1536">
                  <c:v>106.22</c:v>
                </c:pt>
                <c:pt idx="1537">
                  <c:v>95.260999999999996</c:v>
                </c:pt>
                <c:pt idx="1538">
                  <c:v>124.57</c:v>
                </c:pt>
                <c:pt idx="1539">
                  <c:v>88.460999999999999</c:v>
                </c:pt>
                <c:pt idx="1540">
                  <c:v>85.744</c:v>
                </c:pt>
                <c:pt idx="1541">
                  <c:v>104.35</c:v>
                </c:pt>
                <c:pt idx="1542">
                  <c:v>94.358000000000004</c:v>
                </c:pt>
                <c:pt idx="1543">
                  <c:v>89.91</c:v>
                </c:pt>
                <c:pt idx="1544">
                  <c:v>99.691000000000003</c:v>
                </c:pt>
                <c:pt idx="1545">
                  <c:v>76.941000000000003</c:v>
                </c:pt>
                <c:pt idx="1546">
                  <c:v>85.817999999999998</c:v>
                </c:pt>
                <c:pt idx="1547">
                  <c:v>87.599000000000004</c:v>
                </c:pt>
                <c:pt idx="1548">
                  <c:v>71.25</c:v>
                </c:pt>
                <c:pt idx="1549">
                  <c:v>83.816000000000003</c:v>
                </c:pt>
                <c:pt idx="1550">
                  <c:v>93.034000000000006</c:v>
                </c:pt>
                <c:pt idx="1551">
                  <c:v>81.99</c:v>
                </c:pt>
                <c:pt idx="1552">
                  <c:v>102.35</c:v>
                </c:pt>
                <c:pt idx="1553">
                  <c:v>103.08</c:v>
                </c:pt>
                <c:pt idx="1554">
                  <c:v>103.15</c:v>
                </c:pt>
                <c:pt idx="1555">
                  <c:v>93.668999999999997</c:v>
                </c:pt>
                <c:pt idx="1556">
                  <c:v>90.546000000000006</c:v>
                </c:pt>
                <c:pt idx="1557">
                  <c:v>96.381</c:v>
                </c:pt>
                <c:pt idx="1558">
                  <c:v>76.087000000000003</c:v>
                </c:pt>
                <c:pt idx="1559">
                  <c:v>75.156000000000006</c:v>
                </c:pt>
                <c:pt idx="1560">
                  <c:v>111.95</c:v>
                </c:pt>
                <c:pt idx="1561">
                  <c:v>117.61</c:v>
                </c:pt>
                <c:pt idx="1562">
                  <c:v>94.673000000000002</c:v>
                </c:pt>
                <c:pt idx="1563">
                  <c:v>87.683999999999997</c:v>
                </c:pt>
                <c:pt idx="1564">
                  <c:v>105.44</c:v>
                </c:pt>
                <c:pt idx="1565">
                  <c:v>113.96</c:v>
                </c:pt>
                <c:pt idx="1566">
                  <c:v>95.245999999999995</c:v>
                </c:pt>
                <c:pt idx="1567">
                  <c:v>96.852999999999994</c:v>
                </c:pt>
                <c:pt idx="1568">
                  <c:v>101.38</c:v>
                </c:pt>
                <c:pt idx="1569">
                  <c:v>113.49</c:v>
                </c:pt>
                <c:pt idx="1570">
                  <c:v>108.45</c:v>
                </c:pt>
                <c:pt idx="1571">
                  <c:v>93.653999999999996</c:v>
                </c:pt>
                <c:pt idx="1572">
                  <c:v>94.231999999999999</c:v>
                </c:pt>
                <c:pt idx="1573">
                  <c:v>94.896000000000001</c:v>
                </c:pt>
                <c:pt idx="1574">
                  <c:v>87.795000000000002</c:v>
                </c:pt>
                <c:pt idx="1575">
                  <c:v>94.954999999999998</c:v>
                </c:pt>
                <c:pt idx="1576">
                  <c:v>95.683999999999997</c:v>
                </c:pt>
                <c:pt idx="1577">
                  <c:v>102.95</c:v>
                </c:pt>
                <c:pt idx="1578">
                  <c:v>94.965000000000003</c:v>
                </c:pt>
                <c:pt idx="1579">
                  <c:v>90.478999999999999</c:v>
                </c:pt>
                <c:pt idx="1580">
                  <c:v>63.271999999999998</c:v>
                </c:pt>
                <c:pt idx="1581">
                  <c:v>90.965999999999994</c:v>
                </c:pt>
                <c:pt idx="1582">
                  <c:v>106.43</c:v>
                </c:pt>
                <c:pt idx="1583">
                  <c:v>88.68</c:v>
                </c:pt>
                <c:pt idx="1584">
                  <c:v>97.543999999999997</c:v>
                </c:pt>
                <c:pt idx="1585">
                  <c:v>72.238</c:v>
                </c:pt>
                <c:pt idx="1586">
                  <c:v>68.677999999999997</c:v>
                </c:pt>
                <c:pt idx="1587">
                  <c:v>88.084999999999994</c:v>
                </c:pt>
                <c:pt idx="1588">
                  <c:v>93.924999999999997</c:v>
                </c:pt>
                <c:pt idx="1589">
                  <c:v>85.841999999999999</c:v>
                </c:pt>
                <c:pt idx="1590">
                  <c:v>78.497</c:v>
                </c:pt>
                <c:pt idx="1591">
                  <c:v>102.22</c:v>
                </c:pt>
                <c:pt idx="1592">
                  <c:v>94.412000000000006</c:v>
                </c:pt>
                <c:pt idx="1593">
                  <c:v>95.429000000000002</c:v>
                </c:pt>
                <c:pt idx="1594">
                  <c:v>84.977000000000004</c:v>
                </c:pt>
                <c:pt idx="1595">
                  <c:v>87.626999999999995</c:v>
                </c:pt>
                <c:pt idx="1596">
                  <c:v>121.56</c:v>
                </c:pt>
                <c:pt idx="1597">
                  <c:v>100.99</c:v>
                </c:pt>
                <c:pt idx="1598">
                  <c:v>89.945999999999998</c:v>
                </c:pt>
                <c:pt idx="1599">
                  <c:v>100.2</c:v>
                </c:pt>
                <c:pt idx="1600">
                  <c:v>94.988</c:v>
                </c:pt>
                <c:pt idx="1601">
                  <c:v>100.18</c:v>
                </c:pt>
                <c:pt idx="1602">
                  <c:v>104.76</c:v>
                </c:pt>
                <c:pt idx="1603">
                  <c:v>73.456000000000003</c:v>
                </c:pt>
                <c:pt idx="1604">
                  <c:v>71.891999999999996</c:v>
                </c:pt>
              </c:numCache>
            </c:numRef>
          </c:val>
          <c:smooth val="0"/>
        </c:ser>
        <c:dLbls>
          <c:showLegendKey val="0"/>
          <c:showVal val="0"/>
          <c:showCatName val="0"/>
          <c:showSerName val="0"/>
          <c:showPercent val="0"/>
          <c:showBubbleSize val="0"/>
        </c:dLbls>
        <c:marker val="1"/>
        <c:smooth val="0"/>
        <c:axId val="358823808"/>
        <c:axId val="358825984"/>
      </c:lineChart>
      <c:catAx>
        <c:axId val="358823808"/>
        <c:scaling>
          <c:orientation val="minMax"/>
        </c:scaling>
        <c:delete val="0"/>
        <c:axPos val="b"/>
        <c:title>
          <c:tx>
            <c:rich>
              <a:bodyPr/>
              <a:lstStyle/>
              <a:p>
                <a:pPr>
                  <a:defRPr b="0"/>
                </a:pPr>
                <a:r>
                  <a:rPr lang="en-GB" b="0"/>
                  <a:t>Iterations (for 100,000 cases)</a:t>
                </a:r>
              </a:p>
            </c:rich>
          </c:tx>
          <c:layout>
            <c:manualLayout>
              <c:xMode val="edge"/>
              <c:yMode val="edge"/>
              <c:x val="0.39829795732055234"/>
              <c:y val="0.91567115721909165"/>
            </c:manualLayout>
          </c:layout>
          <c:overlay val="0"/>
        </c:title>
        <c:majorTickMark val="out"/>
        <c:minorTickMark val="none"/>
        <c:tickLblPos val="nextTo"/>
        <c:txPr>
          <a:bodyPr/>
          <a:lstStyle/>
          <a:p>
            <a:pPr>
              <a:defRPr sz="750"/>
            </a:pPr>
            <a:endParaRPr lang="en-US"/>
          </a:p>
        </c:txPr>
        <c:crossAx val="358825984"/>
        <c:crosses val="autoZero"/>
        <c:auto val="1"/>
        <c:lblAlgn val="ctr"/>
        <c:lblOffset val="100"/>
        <c:noMultiLvlLbl val="0"/>
      </c:catAx>
      <c:valAx>
        <c:axId val="358825984"/>
        <c:scaling>
          <c:orientation val="minMax"/>
        </c:scaling>
        <c:delete val="0"/>
        <c:axPos val="l"/>
        <c:majorGridlines/>
        <c:title>
          <c:tx>
            <c:rich>
              <a:bodyPr rot="-5400000" vert="horz"/>
              <a:lstStyle/>
              <a:p>
                <a:pPr>
                  <a:defRPr b="0"/>
                </a:pPr>
                <a:r>
                  <a:rPr lang="en-GB" b="0"/>
                  <a:t>Descrepancy in Q-values</a:t>
                </a:r>
              </a:p>
            </c:rich>
          </c:tx>
          <c:layout>
            <c:manualLayout>
              <c:xMode val="edge"/>
              <c:yMode val="edge"/>
              <c:x val="1.4492753623188406E-2"/>
              <c:y val="0.11214140886417635"/>
            </c:manualLayout>
          </c:layout>
          <c:overlay val="0"/>
        </c:title>
        <c:numFmt formatCode="General" sourceLinked="1"/>
        <c:majorTickMark val="out"/>
        <c:minorTickMark val="none"/>
        <c:tickLblPos val="nextTo"/>
        <c:crossAx val="358823808"/>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07799912989018"/>
          <c:y val="6.6666666666666666E-2"/>
          <c:w val="0.66185543746922348"/>
          <c:h val="0.69006664489519454"/>
        </c:manualLayout>
      </c:layout>
      <c:lineChart>
        <c:grouping val="standard"/>
        <c:varyColors val="0"/>
        <c:ser>
          <c:idx val="0"/>
          <c:order val="0"/>
          <c:tx>
            <c:strRef>
              <c:f>'TD14'!$A$16</c:f>
              <c:strCache>
                <c:ptCount val="1"/>
                <c:pt idx="0">
                  <c:v>One step</c:v>
                </c:pt>
              </c:strCache>
            </c:strRef>
          </c:tx>
          <c:spPr>
            <a:ln w="12700">
              <a:solidFill>
                <a:schemeClr val="tx1"/>
              </a:solidFill>
            </a:ln>
          </c:spPr>
          <c:marker>
            <c:symbol val="none"/>
          </c:marker>
          <c:val>
            <c:numRef>
              <c:f>'TD14'!$B$16:$WSU$16</c:f>
              <c:numCache>
                <c:formatCode>General</c:formatCode>
                <c:ptCount val="16062"/>
                <c:pt idx="0">
                  <c:v>4570.3</c:v>
                </c:pt>
                <c:pt idx="1">
                  <c:v>2541.1</c:v>
                </c:pt>
                <c:pt idx="2">
                  <c:v>2009.1</c:v>
                </c:pt>
                <c:pt idx="3">
                  <c:v>1903.1</c:v>
                </c:pt>
                <c:pt idx="4">
                  <c:v>1268.0999999999999</c:v>
                </c:pt>
                <c:pt idx="5">
                  <c:v>1456</c:v>
                </c:pt>
                <c:pt idx="6">
                  <c:v>1450.4</c:v>
                </c:pt>
                <c:pt idx="7">
                  <c:v>1279.5</c:v>
                </c:pt>
                <c:pt idx="8">
                  <c:v>989.51</c:v>
                </c:pt>
                <c:pt idx="9">
                  <c:v>885.43</c:v>
                </c:pt>
                <c:pt idx="10">
                  <c:v>892.56</c:v>
                </c:pt>
                <c:pt idx="11">
                  <c:v>738.55</c:v>
                </c:pt>
                <c:pt idx="12">
                  <c:v>533.46</c:v>
                </c:pt>
                <c:pt idx="13">
                  <c:v>943.63</c:v>
                </c:pt>
                <c:pt idx="14">
                  <c:v>785.65</c:v>
                </c:pt>
                <c:pt idx="15">
                  <c:v>781.85</c:v>
                </c:pt>
                <c:pt idx="16">
                  <c:v>812.48</c:v>
                </c:pt>
                <c:pt idx="17">
                  <c:v>638.29999999999995</c:v>
                </c:pt>
                <c:pt idx="18">
                  <c:v>894.21</c:v>
                </c:pt>
                <c:pt idx="19">
                  <c:v>649.30999999999995</c:v>
                </c:pt>
                <c:pt idx="20">
                  <c:v>571.75</c:v>
                </c:pt>
                <c:pt idx="21">
                  <c:v>701.33</c:v>
                </c:pt>
                <c:pt idx="22">
                  <c:v>528.97</c:v>
                </c:pt>
                <c:pt idx="23">
                  <c:v>553.77</c:v>
                </c:pt>
                <c:pt idx="24">
                  <c:v>498.03</c:v>
                </c:pt>
                <c:pt idx="25">
                  <c:v>448.38</c:v>
                </c:pt>
                <c:pt idx="26">
                  <c:v>523.86</c:v>
                </c:pt>
                <c:pt idx="27">
                  <c:v>496.61</c:v>
                </c:pt>
                <c:pt idx="28">
                  <c:v>442.09</c:v>
                </c:pt>
                <c:pt idx="29">
                  <c:v>476.04</c:v>
                </c:pt>
                <c:pt idx="30">
                  <c:v>504.44</c:v>
                </c:pt>
                <c:pt idx="31">
                  <c:v>541.79</c:v>
                </c:pt>
                <c:pt idx="32">
                  <c:v>470.74</c:v>
                </c:pt>
                <c:pt idx="33">
                  <c:v>473.57</c:v>
                </c:pt>
                <c:pt idx="34">
                  <c:v>450</c:v>
                </c:pt>
                <c:pt idx="35">
                  <c:v>455.29</c:v>
                </c:pt>
                <c:pt idx="36">
                  <c:v>406.74</c:v>
                </c:pt>
                <c:pt idx="37">
                  <c:v>488.1</c:v>
                </c:pt>
                <c:pt idx="38">
                  <c:v>468.51</c:v>
                </c:pt>
                <c:pt idx="39">
                  <c:v>356.89</c:v>
                </c:pt>
                <c:pt idx="40">
                  <c:v>368.23</c:v>
                </c:pt>
                <c:pt idx="41">
                  <c:v>346.15</c:v>
                </c:pt>
                <c:pt idx="42">
                  <c:v>384.79</c:v>
                </c:pt>
                <c:pt idx="43">
                  <c:v>399.26</c:v>
                </c:pt>
                <c:pt idx="44">
                  <c:v>310.64999999999998</c:v>
                </c:pt>
                <c:pt idx="45">
                  <c:v>304.27999999999997</c:v>
                </c:pt>
                <c:pt idx="46">
                  <c:v>315.3</c:v>
                </c:pt>
                <c:pt idx="47">
                  <c:v>352.71</c:v>
                </c:pt>
                <c:pt idx="48">
                  <c:v>413.27</c:v>
                </c:pt>
                <c:pt idx="49">
                  <c:v>424.72</c:v>
                </c:pt>
                <c:pt idx="50">
                  <c:v>350.86</c:v>
                </c:pt>
                <c:pt idx="51">
                  <c:v>395.27</c:v>
                </c:pt>
                <c:pt idx="52">
                  <c:v>413.81</c:v>
                </c:pt>
                <c:pt idx="53">
                  <c:v>400.65</c:v>
                </c:pt>
                <c:pt idx="54">
                  <c:v>286.19</c:v>
                </c:pt>
                <c:pt idx="55">
                  <c:v>307.61</c:v>
                </c:pt>
                <c:pt idx="56">
                  <c:v>294.74</c:v>
                </c:pt>
                <c:pt idx="57">
                  <c:v>405</c:v>
                </c:pt>
                <c:pt idx="58">
                  <c:v>463.41</c:v>
                </c:pt>
                <c:pt idx="59">
                  <c:v>387.51</c:v>
                </c:pt>
                <c:pt idx="60">
                  <c:v>384.73</c:v>
                </c:pt>
                <c:pt idx="61">
                  <c:v>445.61</c:v>
                </c:pt>
                <c:pt idx="62">
                  <c:v>365.33</c:v>
                </c:pt>
                <c:pt idx="63">
                  <c:v>333.86</c:v>
                </c:pt>
                <c:pt idx="64">
                  <c:v>432.18</c:v>
                </c:pt>
                <c:pt idx="65">
                  <c:v>303.41000000000003</c:v>
                </c:pt>
                <c:pt idx="66">
                  <c:v>332.8</c:v>
                </c:pt>
                <c:pt idx="67">
                  <c:v>301.70999999999998</c:v>
                </c:pt>
                <c:pt idx="68">
                  <c:v>267.26</c:v>
                </c:pt>
                <c:pt idx="69">
                  <c:v>334.08</c:v>
                </c:pt>
                <c:pt idx="70">
                  <c:v>277.95</c:v>
                </c:pt>
                <c:pt idx="71">
                  <c:v>286.67</c:v>
                </c:pt>
                <c:pt idx="72">
                  <c:v>264.35000000000002</c:v>
                </c:pt>
                <c:pt idx="73">
                  <c:v>270.2</c:v>
                </c:pt>
                <c:pt idx="74">
                  <c:v>312.31</c:v>
                </c:pt>
                <c:pt idx="75">
                  <c:v>240.21</c:v>
                </c:pt>
                <c:pt idx="76">
                  <c:v>297.94</c:v>
                </c:pt>
                <c:pt idx="77">
                  <c:v>405.05</c:v>
                </c:pt>
                <c:pt idx="78">
                  <c:v>286.47000000000003</c:v>
                </c:pt>
                <c:pt idx="79">
                  <c:v>264</c:v>
                </c:pt>
                <c:pt idx="80">
                  <c:v>279.81</c:v>
                </c:pt>
                <c:pt idx="81">
                  <c:v>316.94</c:v>
                </c:pt>
                <c:pt idx="82">
                  <c:v>257.60000000000002</c:v>
                </c:pt>
                <c:pt idx="83">
                  <c:v>251.99</c:v>
                </c:pt>
                <c:pt idx="84">
                  <c:v>237.64</c:v>
                </c:pt>
                <c:pt idx="85">
                  <c:v>225.95</c:v>
                </c:pt>
                <c:pt idx="86">
                  <c:v>218.14</c:v>
                </c:pt>
                <c:pt idx="87">
                  <c:v>308.26</c:v>
                </c:pt>
                <c:pt idx="88">
                  <c:v>289.81</c:v>
                </c:pt>
                <c:pt idx="89">
                  <c:v>236.05</c:v>
                </c:pt>
                <c:pt idx="90">
                  <c:v>268.57</c:v>
                </c:pt>
                <c:pt idx="91">
                  <c:v>230.18</c:v>
                </c:pt>
                <c:pt idx="92">
                  <c:v>256.58999999999997</c:v>
                </c:pt>
                <c:pt idx="93">
                  <c:v>232.03</c:v>
                </c:pt>
                <c:pt idx="94">
                  <c:v>368.01</c:v>
                </c:pt>
                <c:pt idx="95">
                  <c:v>157.79</c:v>
                </c:pt>
                <c:pt idx="96">
                  <c:v>257.20999999999998</c:v>
                </c:pt>
                <c:pt idx="97">
                  <c:v>261.66000000000003</c:v>
                </c:pt>
                <c:pt idx="98">
                  <c:v>268.47000000000003</c:v>
                </c:pt>
                <c:pt idx="99">
                  <c:v>229.79</c:v>
                </c:pt>
                <c:pt idx="100">
                  <c:v>274.54000000000002</c:v>
                </c:pt>
                <c:pt idx="101">
                  <c:v>243.85</c:v>
                </c:pt>
                <c:pt idx="102">
                  <c:v>324.18</c:v>
                </c:pt>
                <c:pt idx="103">
                  <c:v>237.71</c:v>
                </c:pt>
                <c:pt idx="104">
                  <c:v>253.72</c:v>
                </c:pt>
                <c:pt idx="105">
                  <c:v>295.88</c:v>
                </c:pt>
                <c:pt idx="106">
                  <c:v>299.64</c:v>
                </c:pt>
                <c:pt idx="107">
                  <c:v>232.05</c:v>
                </c:pt>
                <c:pt idx="108">
                  <c:v>208.92</c:v>
                </c:pt>
                <c:pt idx="109">
                  <c:v>325.14999999999998</c:v>
                </c:pt>
                <c:pt idx="110">
                  <c:v>259.3</c:v>
                </c:pt>
                <c:pt idx="111">
                  <c:v>250.79</c:v>
                </c:pt>
                <c:pt idx="112">
                  <c:v>214.05</c:v>
                </c:pt>
                <c:pt idx="113">
                  <c:v>281.43</c:v>
                </c:pt>
                <c:pt idx="114">
                  <c:v>228.48</c:v>
                </c:pt>
                <c:pt idx="115">
                  <c:v>266.95999999999998</c:v>
                </c:pt>
                <c:pt idx="116">
                  <c:v>236.86</c:v>
                </c:pt>
                <c:pt idx="117">
                  <c:v>240.82</c:v>
                </c:pt>
                <c:pt idx="118">
                  <c:v>224.83</c:v>
                </c:pt>
                <c:pt idx="119">
                  <c:v>263.49</c:v>
                </c:pt>
                <c:pt idx="120">
                  <c:v>227.34</c:v>
                </c:pt>
                <c:pt idx="121">
                  <c:v>185.04</c:v>
                </c:pt>
                <c:pt idx="122">
                  <c:v>246.89</c:v>
                </c:pt>
                <c:pt idx="123">
                  <c:v>225.63</c:v>
                </c:pt>
                <c:pt idx="124">
                  <c:v>261.10000000000002</c:v>
                </c:pt>
                <c:pt idx="125">
                  <c:v>310.48</c:v>
                </c:pt>
                <c:pt idx="126">
                  <c:v>177.17</c:v>
                </c:pt>
                <c:pt idx="127">
                  <c:v>226.47</c:v>
                </c:pt>
                <c:pt idx="128">
                  <c:v>243.04</c:v>
                </c:pt>
                <c:pt idx="129">
                  <c:v>187.2</c:v>
                </c:pt>
                <c:pt idx="130">
                  <c:v>218.3</c:v>
                </c:pt>
                <c:pt idx="131">
                  <c:v>194.55</c:v>
                </c:pt>
                <c:pt idx="132">
                  <c:v>180.2</c:v>
                </c:pt>
                <c:pt idx="133">
                  <c:v>219.48</c:v>
                </c:pt>
                <c:pt idx="134">
                  <c:v>170.28</c:v>
                </c:pt>
                <c:pt idx="135">
                  <c:v>186.72</c:v>
                </c:pt>
                <c:pt idx="136">
                  <c:v>224.08</c:v>
                </c:pt>
                <c:pt idx="137">
                  <c:v>251.2</c:v>
                </c:pt>
                <c:pt idx="138">
                  <c:v>205.51</c:v>
                </c:pt>
                <c:pt idx="139">
                  <c:v>225.85</c:v>
                </c:pt>
                <c:pt idx="140">
                  <c:v>231.18</c:v>
                </c:pt>
                <c:pt idx="141">
                  <c:v>169.64</c:v>
                </c:pt>
                <c:pt idx="142">
                  <c:v>204.48</c:v>
                </c:pt>
                <c:pt idx="143">
                  <c:v>202.8</c:v>
                </c:pt>
                <c:pt idx="144">
                  <c:v>189.11</c:v>
                </c:pt>
                <c:pt idx="145">
                  <c:v>212.23</c:v>
                </c:pt>
                <c:pt idx="146">
                  <c:v>268.36</c:v>
                </c:pt>
                <c:pt idx="147">
                  <c:v>196.16</c:v>
                </c:pt>
                <c:pt idx="148">
                  <c:v>153.16999999999999</c:v>
                </c:pt>
                <c:pt idx="149">
                  <c:v>193.73</c:v>
                </c:pt>
                <c:pt idx="150">
                  <c:v>257.83999999999997</c:v>
                </c:pt>
                <c:pt idx="151">
                  <c:v>205.39</c:v>
                </c:pt>
                <c:pt idx="152">
                  <c:v>180.31</c:v>
                </c:pt>
                <c:pt idx="153">
                  <c:v>189.73</c:v>
                </c:pt>
                <c:pt idx="154">
                  <c:v>278.61</c:v>
                </c:pt>
                <c:pt idx="155">
                  <c:v>207.84</c:v>
                </c:pt>
                <c:pt idx="156">
                  <c:v>159.96</c:v>
                </c:pt>
                <c:pt idx="157">
                  <c:v>230.18</c:v>
                </c:pt>
                <c:pt idx="158">
                  <c:v>173.34</c:v>
                </c:pt>
                <c:pt idx="159">
                  <c:v>182.8</c:v>
                </c:pt>
                <c:pt idx="160">
                  <c:v>251.39</c:v>
                </c:pt>
                <c:pt idx="161">
                  <c:v>195.88</c:v>
                </c:pt>
                <c:pt idx="162">
                  <c:v>166.15</c:v>
                </c:pt>
                <c:pt idx="163">
                  <c:v>141.72</c:v>
                </c:pt>
                <c:pt idx="164">
                  <c:v>238.86</c:v>
                </c:pt>
                <c:pt idx="165">
                  <c:v>149.68</c:v>
                </c:pt>
                <c:pt idx="166">
                  <c:v>160.36000000000001</c:v>
                </c:pt>
                <c:pt idx="167">
                  <c:v>191.69</c:v>
                </c:pt>
                <c:pt idx="168">
                  <c:v>168.35</c:v>
                </c:pt>
                <c:pt idx="169">
                  <c:v>186.48</c:v>
                </c:pt>
                <c:pt idx="170">
                  <c:v>183.48</c:v>
                </c:pt>
                <c:pt idx="171">
                  <c:v>178.62</c:v>
                </c:pt>
                <c:pt idx="172">
                  <c:v>139.94</c:v>
                </c:pt>
                <c:pt idx="173">
                  <c:v>214.82</c:v>
                </c:pt>
                <c:pt idx="174">
                  <c:v>184.77</c:v>
                </c:pt>
                <c:pt idx="175">
                  <c:v>153.36000000000001</c:v>
                </c:pt>
                <c:pt idx="176">
                  <c:v>248.03</c:v>
                </c:pt>
                <c:pt idx="177">
                  <c:v>244.58</c:v>
                </c:pt>
                <c:pt idx="178">
                  <c:v>169.14</c:v>
                </c:pt>
                <c:pt idx="179">
                  <c:v>197.77</c:v>
                </c:pt>
                <c:pt idx="180">
                  <c:v>258.32</c:v>
                </c:pt>
                <c:pt idx="181">
                  <c:v>219.04</c:v>
                </c:pt>
                <c:pt idx="182">
                  <c:v>244.12</c:v>
                </c:pt>
                <c:pt idx="183">
                  <c:v>187.84</c:v>
                </c:pt>
                <c:pt idx="184">
                  <c:v>203.88</c:v>
                </c:pt>
                <c:pt idx="185">
                  <c:v>261.85000000000002</c:v>
                </c:pt>
                <c:pt idx="186">
                  <c:v>170.08</c:v>
                </c:pt>
                <c:pt idx="187">
                  <c:v>190.27</c:v>
                </c:pt>
                <c:pt idx="188">
                  <c:v>258.14999999999998</c:v>
                </c:pt>
                <c:pt idx="189">
                  <c:v>133.18</c:v>
                </c:pt>
                <c:pt idx="190">
                  <c:v>208.87</c:v>
                </c:pt>
                <c:pt idx="191">
                  <c:v>165.3</c:v>
                </c:pt>
                <c:pt idx="192">
                  <c:v>197.51</c:v>
                </c:pt>
                <c:pt idx="193">
                  <c:v>214.54</c:v>
                </c:pt>
                <c:pt idx="194">
                  <c:v>169.12</c:v>
                </c:pt>
                <c:pt idx="195">
                  <c:v>229.2</c:v>
                </c:pt>
                <c:pt idx="196">
                  <c:v>213.12</c:v>
                </c:pt>
                <c:pt idx="197">
                  <c:v>185.87</c:v>
                </c:pt>
                <c:pt idx="198">
                  <c:v>188.25</c:v>
                </c:pt>
                <c:pt idx="199">
                  <c:v>172</c:v>
                </c:pt>
                <c:pt idx="200">
                  <c:v>164.41</c:v>
                </c:pt>
                <c:pt idx="201">
                  <c:v>208.72</c:v>
                </c:pt>
                <c:pt idx="202">
                  <c:v>196.49</c:v>
                </c:pt>
                <c:pt idx="203">
                  <c:v>220.6</c:v>
                </c:pt>
                <c:pt idx="204">
                  <c:v>206.73</c:v>
                </c:pt>
                <c:pt idx="205">
                  <c:v>198.78</c:v>
                </c:pt>
                <c:pt idx="206">
                  <c:v>211.79</c:v>
                </c:pt>
                <c:pt idx="207">
                  <c:v>214.56</c:v>
                </c:pt>
                <c:pt idx="208">
                  <c:v>222.64</c:v>
                </c:pt>
                <c:pt idx="209">
                  <c:v>221.52</c:v>
                </c:pt>
                <c:pt idx="210">
                  <c:v>206.4</c:v>
                </c:pt>
                <c:pt idx="211">
                  <c:v>173.18</c:v>
                </c:pt>
                <c:pt idx="212">
                  <c:v>202.64</c:v>
                </c:pt>
                <c:pt idx="213">
                  <c:v>133.57</c:v>
                </c:pt>
                <c:pt idx="214">
                  <c:v>216.11</c:v>
                </c:pt>
                <c:pt idx="215">
                  <c:v>162.08000000000001</c:v>
                </c:pt>
                <c:pt idx="216">
                  <c:v>160.76</c:v>
                </c:pt>
                <c:pt idx="217">
                  <c:v>146.68</c:v>
                </c:pt>
                <c:pt idx="218">
                  <c:v>198.82</c:v>
                </c:pt>
                <c:pt idx="219">
                  <c:v>188.7</c:v>
                </c:pt>
                <c:pt idx="220">
                  <c:v>216.28</c:v>
                </c:pt>
                <c:pt idx="221">
                  <c:v>200.22</c:v>
                </c:pt>
                <c:pt idx="222">
                  <c:v>216.6</c:v>
                </c:pt>
                <c:pt idx="223">
                  <c:v>177.04</c:v>
                </c:pt>
                <c:pt idx="224">
                  <c:v>203.85</c:v>
                </c:pt>
                <c:pt idx="225">
                  <c:v>237.54</c:v>
                </c:pt>
                <c:pt idx="226">
                  <c:v>192.9</c:v>
                </c:pt>
                <c:pt idx="227">
                  <c:v>212.67</c:v>
                </c:pt>
                <c:pt idx="228">
                  <c:v>195.95</c:v>
                </c:pt>
                <c:pt idx="229">
                  <c:v>123.17</c:v>
                </c:pt>
                <c:pt idx="230">
                  <c:v>166.29</c:v>
                </c:pt>
                <c:pt idx="231">
                  <c:v>169.59</c:v>
                </c:pt>
                <c:pt idx="232">
                  <c:v>167.69</c:v>
                </c:pt>
                <c:pt idx="233">
                  <c:v>185.29</c:v>
                </c:pt>
                <c:pt idx="234">
                  <c:v>214.81</c:v>
                </c:pt>
                <c:pt idx="235">
                  <c:v>216.24</c:v>
                </c:pt>
                <c:pt idx="236">
                  <c:v>224.37</c:v>
                </c:pt>
                <c:pt idx="237">
                  <c:v>193.74</c:v>
                </c:pt>
                <c:pt idx="238">
                  <c:v>237.02</c:v>
                </c:pt>
                <c:pt idx="239">
                  <c:v>194</c:v>
                </c:pt>
                <c:pt idx="240">
                  <c:v>165.86</c:v>
                </c:pt>
                <c:pt idx="241">
                  <c:v>156.34</c:v>
                </c:pt>
                <c:pt idx="242">
                  <c:v>211.3</c:v>
                </c:pt>
                <c:pt idx="243">
                  <c:v>149.16999999999999</c:v>
                </c:pt>
                <c:pt idx="244">
                  <c:v>162.97</c:v>
                </c:pt>
                <c:pt idx="245">
                  <c:v>187.07</c:v>
                </c:pt>
                <c:pt idx="246">
                  <c:v>169.42</c:v>
                </c:pt>
                <c:pt idx="247">
                  <c:v>166.81</c:v>
                </c:pt>
                <c:pt idx="248">
                  <c:v>159.97</c:v>
                </c:pt>
                <c:pt idx="249">
                  <c:v>182.73</c:v>
                </c:pt>
                <c:pt idx="250">
                  <c:v>169.75</c:v>
                </c:pt>
                <c:pt idx="251">
                  <c:v>181.31</c:v>
                </c:pt>
                <c:pt idx="252">
                  <c:v>202.05</c:v>
                </c:pt>
                <c:pt idx="253">
                  <c:v>167.02</c:v>
                </c:pt>
                <c:pt idx="254">
                  <c:v>156.27000000000001</c:v>
                </c:pt>
                <c:pt idx="255">
                  <c:v>202.51</c:v>
                </c:pt>
                <c:pt idx="256">
                  <c:v>171.46</c:v>
                </c:pt>
                <c:pt idx="257">
                  <c:v>162.1</c:v>
                </c:pt>
                <c:pt idx="258">
                  <c:v>161.72999999999999</c:v>
                </c:pt>
                <c:pt idx="259">
                  <c:v>161.76</c:v>
                </c:pt>
                <c:pt idx="260">
                  <c:v>164.01</c:v>
                </c:pt>
                <c:pt idx="261">
                  <c:v>159.65</c:v>
                </c:pt>
                <c:pt idx="262">
                  <c:v>183.36</c:v>
                </c:pt>
                <c:pt idx="263">
                  <c:v>153.53</c:v>
                </c:pt>
                <c:pt idx="264">
                  <c:v>156.37</c:v>
                </c:pt>
                <c:pt idx="265">
                  <c:v>152.82</c:v>
                </c:pt>
                <c:pt idx="266">
                  <c:v>197.04</c:v>
                </c:pt>
                <c:pt idx="267">
                  <c:v>200.66</c:v>
                </c:pt>
                <c:pt idx="268">
                  <c:v>165.66</c:v>
                </c:pt>
                <c:pt idx="269">
                  <c:v>171.92</c:v>
                </c:pt>
                <c:pt idx="270">
                  <c:v>150.15</c:v>
                </c:pt>
                <c:pt idx="271">
                  <c:v>174.35</c:v>
                </c:pt>
                <c:pt idx="272">
                  <c:v>151</c:v>
                </c:pt>
                <c:pt idx="273">
                  <c:v>133.30000000000001</c:v>
                </c:pt>
                <c:pt idx="274">
                  <c:v>189.61</c:v>
                </c:pt>
                <c:pt idx="275">
                  <c:v>157.61000000000001</c:v>
                </c:pt>
                <c:pt idx="276">
                  <c:v>208.98</c:v>
                </c:pt>
                <c:pt idx="277">
                  <c:v>152.66</c:v>
                </c:pt>
                <c:pt idx="278">
                  <c:v>144.13999999999999</c:v>
                </c:pt>
                <c:pt idx="279">
                  <c:v>169.45</c:v>
                </c:pt>
                <c:pt idx="280">
                  <c:v>180.7</c:v>
                </c:pt>
                <c:pt idx="281">
                  <c:v>205.31</c:v>
                </c:pt>
                <c:pt idx="282">
                  <c:v>173.49</c:v>
                </c:pt>
                <c:pt idx="283">
                  <c:v>157.47</c:v>
                </c:pt>
                <c:pt idx="284">
                  <c:v>144.66999999999999</c:v>
                </c:pt>
                <c:pt idx="285">
                  <c:v>140.44999999999999</c:v>
                </c:pt>
                <c:pt idx="286">
                  <c:v>182.45</c:v>
                </c:pt>
                <c:pt idx="287">
                  <c:v>160.9</c:v>
                </c:pt>
                <c:pt idx="288">
                  <c:v>166.64</c:v>
                </c:pt>
                <c:pt idx="289">
                  <c:v>169.38</c:v>
                </c:pt>
                <c:pt idx="290">
                  <c:v>190.78</c:v>
                </c:pt>
                <c:pt idx="291">
                  <c:v>143.80000000000001</c:v>
                </c:pt>
                <c:pt idx="292">
                  <c:v>136.03</c:v>
                </c:pt>
                <c:pt idx="293">
                  <c:v>177.12</c:v>
                </c:pt>
                <c:pt idx="294">
                  <c:v>161.13</c:v>
                </c:pt>
                <c:pt idx="295">
                  <c:v>164.12</c:v>
                </c:pt>
                <c:pt idx="296">
                  <c:v>140.34</c:v>
                </c:pt>
                <c:pt idx="297">
                  <c:v>212.04</c:v>
                </c:pt>
                <c:pt idx="298">
                  <c:v>135.88999999999999</c:v>
                </c:pt>
                <c:pt idx="299">
                  <c:v>145.6</c:v>
                </c:pt>
                <c:pt idx="300">
                  <c:v>164.9</c:v>
                </c:pt>
                <c:pt idx="301">
                  <c:v>136.16999999999999</c:v>
                </c:pt>
                <c:pt idx="302">
                  <c:v>165.49</c:v>
                </c:pt>
                <c:pt idx="303">
                  <c:v>132.56</c:v>
                </c:pt>
                <c:pt idx="304">
                  <c:v>151.79</c:v>
                </c:pt>
                <c:pt idx="305">
                  <c:v>140.65</c:v>
                </c:pt>
                <c:pt idx="306">
                  <c:v>172.78</c:v>
                </c:pt>
                <c:pt idx="307">
                  <c:v>147.24</c:v>
                </c:pt>
                <c:pt idx="308">
                  <c:v>138.76</c:v>
                </c:pt>
                <c:pt idx="309">
                  <c:v>117.7</c:v>
                </c:pt>
                <c:pt idx="310">
                  <c:v>164.56</c:v>
                </c:pt>
                <c:pt idx="311">
                  <c:v>162.75</c:v>
                </c:pt>
                <c:pt idx="312">
                  <c:v>128.53</c:v>
                </c:pt>
                <c:pt idx="313">
                  <c:v>130.24</c:v>
                </c:pt>
                <c:pt idx="314">
                  <c:v>99.2</c:v>
                </c:pt>
                <c:pt idx="315">
                  <c:v>115.35</c:v>
                </c:pt>
                <c:pt idx="316">
                  <c:v>173.94</c:v>
                </c:pt>
                <c:pt idx="317">
                  <c:v>124.1</c:v>
                </c:pt>
                <c:pt idx="318">
                  <c:v>123.27</c:v>
                </c:pt>
                <c:pt idx="319">
                  <c:v>150.32</c:v>
                </c:pt>
                <c:pt idx="320">
                  <c:v>182.29</c:v>
                </c:pt>
                <c:pt idx="321">
                  <c:v>139.69</c:v>
                </c:pt>
                <c:pt idx="322">
                  <c:v>170.26</c:v>
                </c:pt>
                <c:pt idx="323">
                  <c:v>142.49</c:v>
                </c:pt>
                <c:pt idx="324">
                  <c:v>164.29</c:v>
                </c:pt>
                <c:pt idx="325">
                  <c:v>182.64</c:v>
                </c:pt>
                <c:pt idx="326">
                  <c:v>167.02</c:v>
                </c:pt>
                <c:pt idx="327">
                  <c:v>106.67</c:v>
                </c:pt>
                <c:pt idx="328">
                  <c:v>124.86</c:v>
                </c:pt>
                <c:pt idx="329">
                  <c:v>168.56</c:v>
                </c:pt>
                <c:pt idx="330">
                  <c:v>191.57</c:v>
                </c:pt>
                <c:pt idx="331">
                  <c:v>166.61</c:v>
                </c:pt>
                <c:pt idx="332">
                  <c:v>152.71</c:v>
                </c:pt>
                <c:pt idx="333">
                  <c:v>122.14</c:v>
                </c:pt>
                <c:pt idx="334">
                  <c:v>124.16</c:v>
                </c:pt>
                <c:pt idx="335">
                  <c:v>205.63</c:v>
                </c:pt>
                <c:pt idx="336">
                  <c:v>157.56</c:v>
                </c:pt>
                <c:pt idx="337">
                  <c:v>151.24</c:v>
                </c:pt>
                <c:pt idx="338">
                  <c:v>100.91</c:v>
                </c:pt>
                <c:pt idx="339">
                  <c:v>167.63</c:v>
                </c:pt>
                <c:pt idx="340">
                  <c:v>152.5</c:v>
                </c:pt>
                <c:pt idx="341">
                  <c:v>168</c:v>
                </c:pt>
                <c:pt idx="342">
                  <c:v>137.33000000000001</c:v>
                </c:pt>
                <c:pt idx="343">
                  <c:v>117.73</c:v>
                </c:pt>
                <c:pt idx="344">
                  <c:v>161.82</c:v>
                </c:pt>
                <c:pt idx="345">
                  <c:v>156.04</c:v>
                </c:pt>
                <c:pt idx="346">
                  <c:v>102.3</c:v>
                </c:pt>
                <c:pt idx="347">
                  <c:v>126.15</c:v>
                </c:pt>
                <c:pt idx="348">
                  <c:v>147.25</c:v>
                </c:pt>
                <c:pt idx="349">
                  <c:v>147.71</c:v>
                </c:pt>
                <c:pt idx="350">
                  <c:v>158.12</c:v>
                </c:pt>
                <c:pt idx="351">
                  <c:v>135.28</c:v>
                </c:pt>
                <c:pt idx="352">
                  <c:v>131.32</c:v>
                </c:pt>
                <c:pt idx="353">
                  <c:v>134.94</c:v>
                </c:pt>
                <c:pt idx="354">
                  <c:v>151.38999999999999</c:v>
                </c:pt>
                <c:pt idx="355">
                  <c:v>116.31</c:v>
                </c:pt>
                <c:pt idx="356">
                  <c:v>117.73</c:v>
                </c:pt>
                <c:pt idx="357">
                  <c:v>123.18</c:v>
                </c:pt>
                <c:pt idx="358">
                  <c:v>146.18</c:v>
                </c:pt>
                <c:pt idx="359">
                  <c:v>137.30000000000001</c:v>
                </c:pt>
                <c:pt idx="360">
                  <c:v>132.08000000000001</c:v>
                </c:pt>
                <c:pt idx="361">
                  <c:v>122.09</c:v>
                </c:pt>
                <c:pt idx="362">
                  <c:v>121.55</c:v>
                </c:pt>
                <c:pt idx="363">
                  <c:v>101.34</c:v>
                </c:pt>
                <c:pt idx="364">
                  <c:v>133.27000000000001</c:v>
                </c:pt>
                <c:pt idx="365">
                  <c:v>136.63999999999999</c:v>
                </c:pt>
                <c:pt idx="366">
                  <c:v>157.59</c:v>
                </c:pt>
                <c:pt idx="367">
                  <c:v>135.19</c:v>
                </c:pt>
                <c:pt idx="368">
                  <c:v>120.15</c:v>
                </c:pt>
                <c:pt idx="369">
                  <c:v>131.93</c:v>
                </c:pt>
                <c:pt idx="370">
                  <c:v>126.63</c:v>
                </c:pt>
                <c:pt idx="371">
                  <c:v>153.4</c:v>
                </c:pt>
                <c:pt idx="372">
                  <c:v>149.94</c:v>
                </c:pt>
                <c:pt idx="373">
                  <c:v>132.24</c:v>
                </c:pt>
                <c:pt idx="374">
                  <c:v>144.43</c:v>
                </c:pt>
                <c:pt idx="375">
                  <c:v>135.66</c:v>
                </c:pt>
                <c:pt idx="376">
                  <c:v>122.64</c:v>
                </c:pt>
                <c:pt idx="377">
                  <c:v>150.29</c:v>
                </c:pt>
                <c:pt idx="378">
                  <c:v>127.35</c:v>
                </c:pt>
                <c:pt idx="379">
                  <c:v>133.85</c:v>
                </c:pt>
                <c:pt idx="380">
                  <c:v>105.59</c:v>
                </c:pt>
                <c:pt idx="381">
                  <c:v>134.94</c:v>
                </c:pt>
                <c:pt idx="382">
                  <c:v>102.03</c:v>
                </c:pt>
                <c:pt idx="383">
                  <c:v>157.91</c:v>
                </c:pt>
                <c:pt idx="384">
                  <c:v>130.6</c:v>
                </c:pt>
                <c:pt idx="385">
                  <c:v>126.42</c:v>
                </c:pt>
                <c:pt idx="386">
                  <c:v>154.61000000000001</c:v>
                </c:pt>
                <c:pt idx="387">
                  <c:v>149.44999999999999</c:v>
                </c:pt>
                <c:pt idx="388">
                  <c:v>127.26</c:v>
                </c:pt>
                <c:pt idx="389">
                  <c:v>162.65</c:v>
                </c:pt>
                <c:pt idx="390">
                  <c:v>148.76</c:v>
                </c:pt>
                <c:pt idx="391">
                  <c:v>119.64</c:v>
                </c:pt>
                <c:pt idx="392">
                  <c:v>140.83000000000001</c:v>
                </c:pt>
                <c:pt idx="393">
                  <c:v>110.15</c:v>
                </c:pt>
                <c:pt idx="394">
                  <c:v>172.44</c:v>
                </c:pt>
                <c:pt idx="395">
                  <c:v>151.99</c:v>
                </c:pt>
                <c:pt idx="396">
                  <c:v>107.21</c:v>
                </c:pt>
                <c:pt idx="397">
                  <c:v>180.35</c:v>
                </c:pt>
                <c:pt idx="398">
                  <c:v>91.316999999999993</c:v>
                </c:pt>
                <c:pt idx="399">
                  <c:v>111.57</c:v>
                </c:pt>
                <c:pt idx="400">
                  <c:v>123.86</c:v>
                </c:pt>
                <c:pt idx="401">
                  <c:v>121.14</c:v>
                </c:pt>
                <c:pt idx="402">
                  <c:v>120.17</c:v>
                </c:pt>
                <c:pt idx="403">
                  <c:v>126.02</c:v>
                </c:pt>
                <c:pt idx="404">
                  <c:v>142.57</c:v>
                </c:pt>
                <c:pt idx="405">
                  <c:v>168.03</c:v>
                </c:pt>
                <c:pt idx="406">
                  <c:v>121.16</c:v>
                </c:pt>
                <c:pt idx="407">
                  <c:v>121.56</c:v>
                </c:pt>
                <c:pt idx="408">
                  <c:v>155.11000000000001</c:v>
                </c:pt>
                <c:pt idx="409">
                  <c:v>112.63</c:v>
                </c:pt>
                <c:pt idx="410">
                  <c:v>125.5</c:v>
                </c:pt>
                <c:pt idx="411">
                  <c:v>113.3</c:v>
                </c:pt>
                <c:pt idx="412">
                  <c:v>124.26</c:v>
                </c:pt>
                <c:pt idx="413">
                  <c:v>121.12</c:v>
                </c:pt>
                <c:pt idx="414">
                  <c:v>112.77</c:v>
                </c:pt>
                <c:pt idx="415">
                  <c:v>133.9</c:v>
                </c:pt>
                <c:pt idx="416">
                  <c:v>126.59</c:v>
                </c:pt>
                <c:pt idx="417">
                  <c:v>144.88999999999999</c:v>
                </c:pt>
                <c:pt idx="418">
                  <c:v>140.66</c:v>
                </c:pt>
                <c:pt idx="419">
                  <c:v>94.513999999999996</c:v>
                </c:pt>
                <c:pt idx="420">
                  <c:v>153.6</c:v>
                </c:pt>
                <c:pt idx="421">
                  <c:v>109.22</c:v>
                </c:pt>
                <c:pt idx="422">
                  <c:v>139.38</c:v>
                </c:pt>
                <c:pt idx="423">
                  <c:v>165.56</c:v>
                </c:pt>
                <c:pt idx="424">
                  <c:v>111.69</c:v>
                </c:pt>
                <c:pt idx="425">
                  <c:v>118.75</c:v>
                </c:pt>
                <c:pt idx="426">
                  <c:v>142.99</c:v>
                </c:pt>
                <c:pt idx="427">
                  <c:v>132.88999999999999</c:v>
                </c:pt>
                <c:pt idx="428">
                  <c:v>127.46</c:v>
                </c:pt>
                <c:pt idx="429">
                  <c:v>122.22</c:v>
                </c:pt>
                <c:pt idx="430">
                  <c:v>107.28</c:v>
                </c:pt>
                <c:pt idx="431">
                  <c:v>101.32</c:v>
                </c:pt>
                <c:pt idx="432">
                  <c:v>107.19</c:v>
                </c:pt>
                <c:pt idx="433">
                  <c:v>127.32</c:v>
                </c:pt>
                <c:pt idx="434">
                  <c:v>112.89</c:v>
                </c:pt>
                <c:pt idx="435">
                  <c:v>93.975999999999999</c:v>
                </c:pt>
                <c:pt idx="436">
                  <c:v>115.43</c:v>
                </c:pt>
                <c:pt idx="437">
                  <c:v>125.57</c:v>
                </c:pt>
                <c:pt idx="438">
                  <c:v>95.271000000000001</c:v>
                </c:pt>
                <c:pt idx="439">
                  <c:v>94.275000000000006</c:v>
                </c:pt>
                <c:pt idx="440">
                  <c:v>83.328000000000003</c:v>
                </c:pt>
                <c:pt idx="441">
                  <c:v>123.53</c:v>
                </c:pt>
                <c:pt idx="442">
                  <c:v>122.8</c:v>
                </c:pt>
                <c:pt idx="443">
                  <c:v>100.87</c:v>
                </c:pt>
                <c:pt idx="444">
                  <c:v>143.22999999999999</c:v>
                </c:pt>
                <c:pt idx="445">
                  <c:v>130.26</c:v>
                </c:pt>
                <c:pt idx="446">
                  <c:v>104.02</c:v>
                </c:pt>
                <c:pt idx="447">
                  <c:v>133.97</c:v>
                </c:pt>
                <c:pt idx="448">
                  <c:v>108.03</c:v>
                </c:pt>
                <c:pt idx="449">
                  <c:v>125.69</c:v>
                </c:pt>
                <c:pt idx="450">
                  <c:v>119.94</c:v>
                </c:pt>
                <c:pt idx="451">
                  <c:v>103.59</c:v>
                </c:pt>
                <c:pt idx="452">
                  <c:v>137.13999999999999</c:v>
                </c:pt>
                <c:pt idx="453">
                  <c:v>98.953000000000003</c:v>
                </c:pt>
                <c:pt idx="454">
                  <c:v>116.62</c:v>
                </c:pt>
                <c:pt idx="455">
                  <c:v>87.909000000000006</c:v>
                </c:pt>
                <c:pt idx="456">
                  <c:v>153.91999999999999</c:v>
                </c:pt>
                <c:pt idx="457">
                  <c:v>124.61</c:v>
                </c:pt>
                <c:pt idx="458">
                  <c:v>146.69999999999999</c:v>
                </c:pt>
                <c:pt idx="459">
                  <c:v>144.32</c:v>
                </c:pt>
                <c:pt idx="460">
                  <c:v>99.316000000000003</c:v>
                </c:pt>
                <c:pt idx="461">
                  <c:v>99.290999999999997</c:v>
                </c:pt>
                <c:pt idx="462">
                  <c:v>102.09</c:v>
                </c:pt>
                <c:pt idx="463">
                  <c:v>121.35</c:v>
                </c:pt>
                <c:pt idx="464">
                  <c:v>170.65</c:v>
                </c:pt>
                <c:pt idx="465">
                  <c:v>133.18</c:v>
                </c:pt>
                <c:pt idx="466">
                  <c:v>122.75</c:v>
                </c:pt>
                <c:pt idx="467">
                  <c:v>88.477999999999994</c:v>
                </c:pt>
                <c:pt idx="468">
                  <c:v>133.18</c:v>
                </c:pt>
                <c:pt idx="469">
                  <c:v>94.450999999999993</c:v>
                </c:pt>
                <c:pt idx="470">
                  <c:v>111.23</c:v>
                </c:pt>
                <c:pt idx="471">
                  <c:v>95.703999999999994</c:v>
                </c:pt>
                <c:pt idx="472">
                  <c:v>97.736000000000004</c:v>
                </c:pt>
                <c:pt idx="473">
                  <c:v>102.32</c:v>
                </c:pt>
                <c:pt idx="474">
                  <c:v>124.2</c:v>
                </c:pt>
                <c:pt idx="475">
                  <c:v>124.21</c:v>
                </c:pt>
                <c:pt idx="476">
                  <c:v>134.69999999999999</c:v>
                </c:pt>
                <c:pt idx="477">
                  <c:v>108.11</c:v>
                </c:pt>
                <c:pt idx="478">
                  <c:v>120.01</c:v>
                </c:pt>
                <c:pt idx="479">
                  <c:v>101.33</c:v>
                </c:pt>
                <c:pt idx="480">
                  <c:v>103.79</c:v>
                </c:pt>
                <c:pt idx="481">
                  <c:v>108.48</c:v>
                </c:pt>
                <c:pt idx="482">
                  <c:v>89.153999999999996</c:v>
                </c:pt>
                <c:pt idx="483">
                  <c:v>115.98</c:v>
                </c:pt>
                <c:pt idx="484">
                  <c:v>109.26</c:v>
                </c:pt>
                <c:pt idx="485">
                  <c:v>82.111000000000004</c:v>
                </c:pt>
                <c:pt idx="486">
                  <c:v>103.95</c:v>
                </c:pt>
                <c:pt idx="487">
                  <c:v>100.83</c:v>
                </c:pt>
                <c:pt idx="488">
                  <c:v>108.18</c:v>
                </c:pt>
                <c:pt idx="489">
                  <c:v>116.07</c:v>
                </c:pt>
                <c:pt idx="490">
                  <c:v>122.53</c:v>
                </c:pt>
                <c:pt idx="491">
                  <c:v>95.741</c:v>
                </c:pt>
                <c:pt idx="492">
                  <c:v>69.721999999999994</c:v>
                </c:pt>
                <c:pt idx="493">
                  <c:v>111.58</c:v>
                </c:pt>
                <c:pt idx="494">
                  <c:v>106.26</c:v>
                </c:pt>
                <c:pt idx="495">
                  <c:v>113.61</c:v>
                </c:pt>
                <c:pt idx="496">
                  <c:v>114.85</c:v>
                </c:pt>
                <c:pt idx="497">
                  <c:v>98.682000000000002</c:v>
                </c:pt>
                <c:pt idx="498">
                  <c:v>102.87</c:v>
                </c:pt>
                <c:pt idx="499">
                  <c:v>98.42</c:v>
                </c:pt>
                <c:pt idx="500">
                  <c:v>126.84</c:v>
                </c:pt>
                <c:pt idx="501">
                  <c:v>108.61</c:v>
                </c:pt>
                <c:pt idx="502">
                  <c:v>97.307000000000002</c:v>
                </c:pt>
                <c:pt idx="503">
                  <c:v>97.713999999999999</c:v>
                </c:pt>
                <c:pt idx="504">
                  <c:v>102.66</c:v>
                </c:pt>
                <c:pt idx="505">
                  <c:v>77.234999999999999</c:v>
                </c:pt>
                <c:pt idx="506">
                  <c:v>77.864999999999995</c:v>
                </c:pt>
                <c:pt idx="507">
                  <c:v>123.93</c:v>
                </c:pt>
                <c:pt idx="508">
                  <c:v>111.32</c:v>
                </c:pt>
                <c:pt idx="509">
                  <c:v>117.12</c:v>
                </c:pt>
                <c:pt idx="510">
                  <c:v>89.028000000000006</c:v>
                </c:pt>
                <c:pt idx="511">
                  <c:v>107.49</c:v>
                </c:pt>
                <c:pt idx="512">
                  <c:v>102.51</c:v>
                </c:pt>
                <c:pt idx="513">
                  <c:v>129.65</c:v>
                </c:pt>
                <c:pt idx="514">
                  <c:v>131.72999999999999</c:v>
                </c:pt>
                <c:pt idx="515">
                  <c:v>99.376999999999995</c:v>
                </c:pt>
                <c:pt idx="516">
                  <c:v>103.94</c:v>
                </c:pt>
                <c:pt idx="517">
                  <c:v>138.54</c:v>
                </c:pt>
                <c:pt idx="518">
                  <c:v>98.933000000000007</c:v>
                </c:pt>
                <c:pt idx="519">
                  <c:v>117.75</c:v>
                </c:pt>
                <c:pt idx="520">
                  <c:v>131.32</c:v>
                </c:pt>
                <c:pt idx="521">
                  <c:v>110.79</c:v>
                </c:pt>
                <c:pt idx="522">
                  <c:v>130.33000000000001</c:v>
                </c:pt>
                <c:pt idx="523">
                  <c:v>95.76</c:v>
                </c:pt>
                <c:pt idx="524">
                  <c:v>105.84</c:v>
                </c:pt>
                <c:pt idx="525">
                  <c:v>112.49</c:v>
                </c:pt>
                <c:pt idx="526">
                  <c:v>127.5</c:v>
                </c:pt>
                <c:pt idx="527">
                  <c:v>89.915000000000006</c:v>
                </c:pt>
                <c:pt idx="528">
                  <c:v>109.5</c:v>
                </c:pt>
                <c:pt idx="529">
                  <c:v>138.75</c:v>
                </c:pt>
                <c:pt idx="530">
                  <c:v>133.32</c:v>
                </c:pt>
                <c:pt idx="531">
                  <c:v>93.081999999999994</c:v>
                </c:pt>
                <c:pt idx="532">
                  <c:v>114.82</c:v>
                </c:pt>
                <c:pt idx="533">
                  <c:v>89.108000000000004</c:v>
                </c:pt>
                <c:pt idx="534">
                  <c:v>98.135000000000005</c:v>
                </c:pt>
                <c:pt idx="535">
                  <c:v>126.76</c:v>
                </c:pt>
                <c:pt idx="536">
                  <c:v>106.65</c:v>
                </c:pt>
                <c:pt idx="537">
                  <c:v>104.62</c:v>
                </c:pt>
                <c:pt idx="538">
                  <c:v>111.06</c:v>
                </c:pt>
                <c:pt idx="539">
                  <c:v>108.44</c:v>
                </c:pt>
                <c:pt idx="540">
                  <c:v>105.04</c:v>
                </c:pt>
                <c:pt idx="541">
                  <c:v>99.120999999999995</c:v>
                </c:pt>
                <c:pt idx="542">
                  <c:v>131.38999999999999</c:v>
                </c:pt>
                <c:pt idx="543">
                  <c:v>130.72</c:v>
                </c:pt>
                <c:pt idx="544">
                  <c:v>98.861000000000004</c:v>
                </c:pt>
                <c:pt idx="545">
                  <c:v>86.191999999999993</c:v>
                </c:pt>
                <c:pt idx="546">
                  <c:v>96.308999999999997</c:v>
                </c:pt>
                <c:pt idx="547">
                  <c:v>117</c:v>
                </c:pt>
                <c:pt idx="548">
                  <c:v>104.18</c:v>
                </c:pt>
                <c:pt idx="549">
                  <c:v>81.453000000000003</c:v>
                </c:pt>
                <c:pt idx="550">
                  <c:v>95.986000000000004</c:v>
                </c:pt>
                <c:pt idx="551">
                  <c:v>108.2</c:v>
                </c:pt>
                <c:pt idx="552">
                  <c:v>106.95</c:v>
                </c:pt>
                <c:pt idx="553">
                  <c:v>114.93</c:v>
                </c:pt>
                <c:pt idx="554">
                  <c:v>101.07</c:v>
                </c:pt>
                <c:pt idx="555">
                  <c:v>106.89</c:v>
                </c:pt>
                <c:pt idx="556">
                  <c:v>107.3</c:v>
                </c:pt>
                <c:pt idx="557">
                  <c:v>92.17</c:v>
                </c:pt>
                <c:pt idx="558">
                  <c:v>129.27000000000001</c:v>
                </c:pt>
                <c:pt idx="559">
                  <c:v>128.16999999999999</c:v>
                </c:pt>
                <c:pt idx="560">
                  <c:v>95.204999999999998</c:v>
                </c:pt>
                <c:pt idx="561">
                  <c:v>97.391000000000005</c:v>
                </c:pt>
                <c:pt idx="562">
                  <c:v>106.18</c:v>
                </c:pt>
                <c:pt idx="563">
                  <c:v>127.86</c:v>
                </c:pt>
                <c:pt idx="564">
                  <c:v>93.3</c:v>
                </c:pt>
                <c:pt idx="565">
                  <c:v>94.930999999999997</c:v>
                </c:pt>
                <c:pt idx="566">
                  <c:v>100.07</c:v>
                </c:pt>
                <c:pt idx="567">
                  <c:v>77.122</c:v>
                </c:pt>
                <c:pt idx="568">
                  <c:v>95.945999999999998</c:v>
                </c:pt>
                <c:pt idx="569">
                  <c:v>95.506</c:v>
                </c:pt>
                <c:pt idx="570">
                  <c:v>119.97</c:v>
                </c:pt>
                <c:pt idx="571">
                  <c:v>144.49</c:v>
                </c:pt>
                <c:pt idx="572">
                  <c:v>95.811999999999998</c:v>
                </c:pt>
                <c:pt idx="573">
                  <c:v>79.647999999999996</c:v>
                </c:pt>
                <c:pt idx="574">
                  <c:v>118.47</c:v>
                </c:pt>
                <c:pt idx="575">
                  <c:v>117.68</c:v>
                </c:pt>
                <c:pt idx="576">
                  <c:v>97.132999999999996</c:v>
                </c:pt>
                <c:pt idx="577">
                  <c:v>119.1</c:v>
                </c:pt>
                <c:pt idx="578">
                  <c:v>101.26</c:v>
                </c:pt>
                <c:pt idx="579">
                  <c:v>90.067999999999998</c:v>
                </c:pt>
                <c:pt idx="580">
                  <c:v>109.2</c:v>
                </c:pt>
                <c:pt idx="581">
                  <c:v>85.248999999999995</c:v>
                </c:pt>
                <c:pt idx="582">
                  <c:v>104.93</c:v>
                </c:pt>
                <c:pt idx="583">
                  <c:v>84.72</c:v>
                </c:pt>
                <c:pt idx="584">
                  <c:v>128.36000000000001</c:v>
                </c:pt>
                <c:pt idx="585">
                  <c:v>94.772000000000006</c:v>
                </c:pt>
                <c:pt idx="586">
                  <c:v>81.45</c:v>
                </c:pt>
                <c:pt idx="587">
                  <c:v>94.85</c:v>
                </c:pt>
                <c:pt idx="588">
                  <c:v>94.917000000000002</c:v>
                </c:pt>
                <c:pt idx="589">
                  <c:v>99.626000000000005</c:v>
                </c:pt>
                <c:pt idx="590">
                  <c:v>90.873000000000005</c:v>
                </c:pt>
                <c:pt idx="591">
                  <c:v>116.91</c:v>
                </c:pt>
                <c:pt idx="592">
                  <c:v>110.83</c:v>
                </c:pt>
                <c:pt idx="593">
                  <c:v>114.84</c:v>
                </c:pt>
                <c:pt idx="594">
                  <c:v>136.84</c:v>
                </c:pt>
                <c:pt idx="595">
                  <c:v>110.02</c:v>
                </c:pt>
                <c:pt idx="596">
                  <c:v>110.25</c:v>
                </c:pt>
                <c:pt idx="597">
                  <c:v>127.16</c:v>
                </c:pt>
                <c:pt idx="598">
                  <c:v>96.858000000000004</c:v>
                </c:pt>
                <c:pt idx="599">
                  <c:v>123.04</c:v>
                </c:pt>
                <c:pt idx="600">
                  <c:v>122.19</c:v>
                </c:pt>
                <c:pt idx="601">
                  <c:v>85.972999999999999</c:v>
                </c:pt>
                <c:pt idx="602">
                  <c:v>95.742000000000004</c:v>
                </c:pt>
                <c:pt idx="603">
                  <c:v>99.436000000000007</c:v>
                </c:pt>
                <c:pt idx="604">
                  <c:v>107.26</c:v>
                </c:pt>
                <c:pt idx="605">
                  <c:v>99.991</c:v>
                </c:pt>
                <c:pt idx="606">
                  <c:v>108.92</c:v>
                </c:pt>
                <c:pt idx="607">
                  <c:v>126.3</c:v>
                </c:pt>
                <c:pt idx="608">
                  <c:v>124.7</c:v>
                </c:pt>
                <c:pt idx="609">
                  <c:v>85.926000000000002</c:v>
                </c:pt>
                <c:pt idx="610">
                  <c:v>95.864000000000004</c:v>
                </c:pt>
                <c:pt idx="611">
                  <c:v>87.608000000000004</c:v>
                </c:pt>
                <c:pt idx="612">
                  <c:v>117.25</c:v>
                </c:pt>
                <c:pt idx="613">
                  <c:v>112.3</c:v>
                </c:pt>
                <c:pt idx="614">
                  <c:v>80.456000000000003</c:v>
                </c:pt>
                <c:pt idx="615">
                  <c:v>93.873000000000005</c:v>
                </c:pt>
                <c:pt idx="616">
                  <c:v>119.34</c:v>
                </c:pt>
                <c:pt idx="617">
                  <c:v>89.224000000000004</c:v>
                </c:pt>
                <c:pt idx="618">
                  <c:v>128.94999999999999</c:v>
                </c:pt>
                <c:pt idx="619">
                  <c:v>121.33</c:v>
                </c:pt>
                <c:pt idx="620">
                  <c:v>74.442999999999998</c:v>
                </c:pt>
                <c:pt idx="621">
                  <c:v>70.88</c:v>
                </c:pt>
                <c:pt idx="622">
                  <c:v>111.22</c:v>
                </c:pt>
                <c:pt idx="623">
                  <c:v>92.3</c:v>
                </c:pt>
                <c:pt idx="624">
                  <c:v>108.11</c:v>
                </c:pt>
                <c:pt idx="625">
                  <c:v>119.95</c:v>
                </c:pt>
                <c:pt idx="626">
                  <c:v>111.24</c:v>
                </c:pt>
                <c:pt idx="627">
                  <c:v>141.91999999999999</c:v>
                </c:pt>
                <c:pt idx="628">
                  <c:v>123.8</c:v>
                </c:pt>
                <c:pt idx="629">
                  <c:v>99.278000000000006</c:v>
                </c:pt>
                <c:pt idx="630">
                  <c:v>105.06</c:v>
                </c:pt>
                <c:pt idx="631">
                  <c:v>95.945999999999998</c:v>
                </c:pt>
                <c:pt idx="632">
                  <c:v>95.271000000000001</c:v>
                </c:pt>
                <c:pt idx="633">
                  <c:v>82.665000000000006</c:v>
                </c:pt>
                <c:pt idx="634">
                  <c:v>111.11</c:v>
                </c:pt>
                <c:pt idx="635">
                  <c:v>128.66999999999999</c:v>
                </c:pt>
                <c:pt idx="636">
                  <c:v>97.478999999999999</c:v>
                </c:pt>
                <c:pt idx="637">
                  <c:v>101.93</c:v>
                </c:pt>
                <c:pt idx="638">
                  <c:v>115.78</c:v>
                </c:pt>
                <c:pt idx="639">
                  <c:v>89.611000000000004</c:v>
                </c:pt>
                <c:pt idx="640">
                  <c:v>95.173000000000002</c:v>
                </c:pt>
                <c:pt idx="641">
                  <c:v>111.52</c:v>
                </c:pt>
                <c:pt idx="642">
                  <c:v>89.98</c:v>
                </c:pt>
                <c:pt idx="643">
                  <c:v>102.68</c:v>
                </c:pt>
                <c:pt idx="644">
                  <c:v>99.924000000000007</c:v>
                </c:pt>
                <c:pt idx="645">
                  <c:v>100.59</c:v>
                </c:pt>
                <c:pt idx="646">
                  <c:v>81.349000000000004</c:v>
                </c:pt>
                <c:pt idx="647">
                  <c:v>55.51</c:v>
                </c:pt>
                <c:pt idx="648">
                  <c:v>107.92</c:v>
                </c:pt>
                <c:pt idx="649">
                  <c:v>85.507000000000005</c:v>
                </c:pt>
                <c:pt idx="650">
                  <c:v>116.46</c:v>
                </c:pt>
                <c:pt idx="651">
                  <c:v>96.188999999999993</c:v>
                </c:pt>
                <c:pt idx="652">
                  <c:v>105.54</c:v>
                </c:pt>
                <c:pt idx="653">
                  <c:v>84.911000000000001</c:v>
                </c:pt>
                <c:pt idx="654">
                  <c:v>121.45</c:v>
                </c:pt>
                <c:pt idx="655">
                  <c:v>87.688999999999993</c:v>
                </c:pt>
                <c:pt idx="656">
                  <c:v>114.61</c:v>
                </c:pt>
                <c:pt idx="657">
                  <c:v>91.298000000000002</c:v>
                </c:pt>
                <c:pt idx="658">
                  <c:v>127.23</c:v>
                </c:pt>
                <c:pt idx="659">
                  <c:v>84.71</c:v>
                </c:pt>
                <c:pt idx="660">
                  <c:v>100.17</c:v>
                </c:pt>
                <c:pt idx="661">
                  <c:v>105.17</c:v>
                </c:pt>
                <c:pt idx="662">
                  <c:v>108.58</c:v>
                </c:pt>
                <c:pt idx="663">
                  <c:v>96.207999999999998</c:v>
                </c:pt>
                <c:pt idx="664">
                  <c:v>115.79</c:v>
                </c:pt>
                <c:pt idx="665">
                  <c:v>93.486000000000004</c:v>
                </c:pt>
                <c:pt idx="666">
                  <c:v>125.38</c:v>
                </c:pt>
                <c:pt idx="667">
                  <c:v>80.570999999999998</c:v>
                </c:pt>
                <c:pt idx="668">
                  <c:v>113.21</c:v>
                </c:pt>
                <c:pt idx="669">
                  <c:v>91.527000000000001</c:v>
                </c:pt>
                <c:pt idx="670">
                  <c:v>85.897999999999996</c:v>
                </c:pt>
                <c:pt idx="671">
                  <c:v>111.06</c:v>
                </c:pt>
                <c:pt idx="672">
                  <c:v>101.78</c:v>
                </c:pt>
                <c:pt idx="673">
                  <c:v>103.07</c:v>
                </c:pt>
                <c:pt idx="674">
                  <c:v>81.613</c:v>
                </c:pt>
                <c:pt idx="675">
                  <c:v>81.305000000000007</c:v>
                </c:pt>
                <c:pt idx="676">
                  <c:v>109.52</c:v>
                </c:pt>
                <c:pt idx="677">
                  <c:v>75.506</c:v>
                </c:pt>
                <c:pt idx="678">
                  <c:v>80.628</c:v>
                </c:pt>
                <c:pt idx="679">
                  <c:v>103.53</c:v>
                </c:pt>
                <c:pt idx="680">
                  <c:v>90.123000000000005</c:v>
                </c:pt>
                <c:pt idx="681">
                  <c:v>95.796999999999997</c:v>
                </c:pt>
                <c:pt idx="682">
                  <c:v>134.55000000000001</c:v>
                </c:pt>
                <c:pt idx="683">
                  <c:v>103.6</c:v>
                </c:pt>
                <c:pt idx="684">
                  <c:v>100.12</c:v>
                </c:pt>
                <c:pt idx="685">
                  <c:v>106.57</c:v>
                </c:pt>
                <c:pt idx="686">
                  <c:v>75.131</c:v>
                </c:pt>
                <c:pt idx="687">
                  <c:v>86.096000000000004</c:v>
                </c:pt>
                <c:pt idx="688">
                  <c:v>110.31</c:v>
                </c:pt>
                <c:pt idx="689">
                  <c:v>114.42</c:v>
                </c:pt>
                <c:pt idx="690">
                  <c:v>115.4</c:v>
                </c:pt>
                <c:pt idx="691">
                  <c:v>74.298000000000002</c:v>
                </c:pt>
                <c:pt idx="692">
                  <c:v>131.85</c:v>
                </c:pt>
                <c:pt idx="693">
                  <c:v>86.647000000000006</c:v>
                </c:pt>
                <c:pt idx="694">
                  <c:v>96.662999999999997</c:v>
                </c:pt>
                <c:pt idx="695">
                  <c:v>77.774000000000001</c:v>
                </c:pt>
                <c:pt idx="696">
                  <c:v>90.626999999999995</c:v>
                </c:pt>
                <c:pt idx="697">
                  <c:v>106.12</c:v>
                </c:pt>
                <c:pt idx="698">
                  <c:v>85.335999999999999</c:v>
                </c:pt>
                <c:pt idx="699">
                  <c:v>79.052999999999997</c:v>
                </c:pt>
                <c:pt idx="700">
                  <c:v>108.74</c:v>
                </c:pt>
                <c:pt idx="701">
                  <c:v>87.183999999999997</c:v>
                </c:pt>
                <c:pt idx="702">
                  <c:v>119.65</c:v>
                </c:pt>
                <c:pt idx="703">
                  <c:v>92.52</c:v>
                </c:pt>
                <c:pt idx="704">
                  <c:v>108.48</c:v>
                </c:pt>
                <c:pt idx="705">
                  <c:v>95.352999999999994</c:v>
                </c:pt>
                <c:pt idx="706">
                  <c:v>107.65</c:v>
                </c:pt>
                <c:pt idx="707">
                  <c:v>70.813999999999993</c:v>
                </c:pt>
                <c:pt idx="708">
                  <c:v>81.335999999999999</c:v>
                </c:pt>
                <c:pt idx="709">
                  <c:v>118.51</c:v>
                </c:pt>
                <c:pt idx="710">
                  <c:v>72.188999999999993</c:v>
                </c:pt>
                <c:pt idx="711">
                  <c:v>80.522000000000006</c:v>
                </c:pt>
                <c:pt idx="712">
                  <c:v>95.117999999999995</c:v>
                </c:pt>
                <c:pt idx="713">
                  <c:v>80.289000000000001</c:v>
                </c:pt>
                <c:pt idx="714">
                  <c:v>106.99</c:v>
                </c:pt>
                <c:pt idx="715">
                  <c:v>97.343000000000004</c:v>
                </c:pt>
                <c:pt idx="716">
                  <c:v>97.117000000000004</c:v>
                </c:pt>
                <c:pt idx="717">
                  <c:v>107.45</c:v>
                </c:pt>
                <c:pt idx="718">
                  <c:v>113.46</c:v>
                </c:pt>
                <c:pt idx="719">
                  <c:v>77.096999999999994</c:v>
                </c:pt>
                <c:pt idx="720">
                  <c:v>108.53</c:v>
                </c:pt>
                <c:pt idx="721">
                  <c:v>103.4</c:v>
                </c:pt>
                <c:pt idx="722">
                  <c:v>83.587999999999994</c:v>
                </c:pt>
                <c:pt idx="723">
                  <c:v>75.947999999999993</c:v>
                </c:pt>
                <c:pt idx="724">
                  <c:v>107.84</c:v>
                </c:pt>
                <c:pt idx="725">
                  <c:v>75.751999999999995</c:v>
                </c:pt>
                <c:pt idx="726">
                  <c:v>111.04</c:v>
                </c:pt>
                <c:pt idx="727">
                  <c:v>82.956999999999994</c:v>
                </c:pt>
                <c:pt idx="728">
                  <c:v>115.66</c:v>
                </c:pt>
                <c:pt idx="729">
                  <c:v>97.667000000000002</c:v>
                </c:pt>
                <c:pt idx="730">
                  <c:v>109.83</c:v>
                </c:pt>
                <c:pt idx="731">
                  <c:v>111.84</c:v>
                </c:pt>
                <c:pt idx="732">
                  <c:v>110.1</c:v>
                </c:pt>
                <c:pt idx="733">
                  <c:v>107.71</c:v>
                </c:pt>
                <c:pt idx="734">
                  <c:v>100.82</c:v>
                </c:pt>
                <c:pt idx="735">
                  <c:v>105.94</c:v>
                </c:pt>
                <c:pt idx="736">
                  <c:v>72.173000000000002</c:v>
                </c:pt>
                <c:pt idx="737">
                  <c:v>92.135999999999996</c:v>
                </c:pt>
                <c:pt idx="738">
                  <c:v>80.641000000000005</c:v>
                </c:pt>
                <c:pt idx="739">
                  <c:v>95.977999999999994</c:v>
                </c:pt>
                <c:pt idx="740">
                  <c:v>102.76</c:v>
                </c:pt>
                <c:pt idx="741">
                  <c:v>76.174000000000007</c:v>
                </c:pt>
                <c:pt idx="742">
                  <c:v>102.24</c:v>
                </c:pt>
                <c:pt idx="743">
                  <c:v>96.506</c:v>
                </c:pt>
                <c:pt idx="744">
                  <c:v>84.899000000000001</c:v>
                </c:pt>
                <c:pt idx="745">
                  <c:v>90.724000000000004</c:v>
                </c:pt>
                <c:pt idx="746">
                  <c:v>121.68</c:v>
                </c:pt>
                <c:pt idx="747">
                  <c:v>84.798000000000002</c:v>
                </c:pt>
                <c:pt idx="748">
                  <c:v>94.213999999999999</c:v>
                </c:pt>
                <c:pt idx="749">
                  <c:v>87.304000000000002</c:v>
                </c:pt>
                <c:pt idx="750">
                  <c:v>73.075000000000003</c:v>
                </c:pt>
                <c:pt idx="751">
                  <c:v>75.760999999999996</c:v>
                </c:pt>
                <c:pt idx="752">
                  <c:v>77.418000000000006</c:v>
                </c:pt>
                <c:pt idx="753">
                  <c:v>72.662999999999997</c:v>
                </c:pt>
                <c:pt idx="754">
                  <c:v>88.564999999999998</c:v>
                </c:pt>
                <c:pt idx="755">
                  <c:v>75.745999999999995</c:v>
                </c:pt>
                <c:pt idx="756">
                  <c:v>69.843000000000004</c:v>
                </c:pt>
                <c:pt idx="757">
                  <c:v>89.7</c:v>
                </c:pt>
                <c:pt idx="758">
                  <c:v>76.754999999999995</c:v>
                </c:pt>
                <c:pt idx="759">
                  <c:v>84.813000000000002</c:v>
                </c:pt>
                <c:pt idx="760">
                  <c:v>98.912999999999997</c:v>
                </c:pt>
                <c:pt idx="761">
                  <c:v>76.837999999999994</c:v>
                </c:pt>
                <c:pt idx="762">
                  <c:v>90.03</c:v>
                </c:pt>
                <c:pt idx="763">
                  <c:v>90.528999999999996</c:v>
                </c:pt>
                <c:pt idx="764">
                  <c:v>77.41</c:v>
                </c:pt>
                <c:pt idx="765">
                  <c:v>101.79</c:v>
                </c:pt>
                <c:pt idx="766">
                  <c:v>91.521000000000001</c:v>
                </c:pt>
                <c:pt idx="767">
                  <c:v>88.358000000000004</c:v>
                </c:pt>
                <c:pt idx="768">
                  <c:v>79.504000000000005</c:v>
                </c:pt>
                <c:pt idx="769">
                  <c:v>78.373999999999995</c:v>
                </c:pt>
                <c:pt idx="770">
                  <c:v>99.045000000000002</c:v>
                </c:pt>
                <c:pt idx="771">
                  <c:v>63.822000000000003</c:v>
                </c:pt>
                <c:pt idx="772">
                  <c:v>101.02</c:v>
                </c:pt>
                <c:pt idx="773">
                  <c:v>103.11</c:v>
                </c:pt>
                <c:pt idx="774">
                  <c:v>94.730999999999995</c:v>
                </c:pt>
                <c:pt idx="775">
                  <c:v>105.7</c:v>
                </c:pt>
                <c:pt idx="776">
                  <c:v>90.926000000000002</c:v>
                </c:pt>
                <c:pt idx="777">
                  <c:v>90.710999999999999</c:v>
                </c:pt>
                <c:pt idx="778">
                  <c:v>74.242999999999995</c:v>
                </c:pt>
                <c:pt idx="779">
                  <c:v>103.27</c:v>
                </c:pt>
                <c:pt idx="780">
                  <c:v>108.85</c:v>
                </c:pt>
                <c:pt idx="781">
                  <c:v>78.872</c:v>
                </c:pt>
                <c:pt idx="782">
                  <c:v>76.006</c:v>
                </c:pt>
                <c:pt idx="783">
                  <c:v>86.156999999999996</c:v>
                </c:pt>
                <c:pt idx="784">
                  <c:v>78.366</c:v>
                </c:pt>
                <c:pt idx="785">
                  <c:v>84.608999999999995</c:v>
                </c:pt>
                <c:pt idx="786">
                  <c:v>72.816999999999993</c:v>
                </c:pt>
                <c:pt idx="787">
                  <c:v>95.72</c:v>
                </c:pt>
                <c:pt idx="788">
                  <c:v>85.963999999999999</c:v>
                </c:pt>
                <c:pt idx="789">
                  <c:v>108.11</c:v>
                </c:pt>
                <c:pt idx="790">
                  <c:v>95.980999999999995</c:v>
                </c:pt>
                <c:pt idx="791">
                  <c:v>85.754000000000005</c:v>
                </c:pt>
                <c:pt idx="792">
                  <c:v>70.847999999999999</c:v>
                </c:pt>
                <c:pt idx="793">
                  <c:v>70.149000000000001</c:v>
                </c:pt>
                <c:pt idx="794">
                  <c:v>94.728999999999999</c:v>
                </c:pt>
                <c:pt idx="795">
                  <c:v>84.745000000000005</c:v>
                </c:pt>
                <c:pt idx="796">
                  <c:v>101.83</c:v>
                </c:pt>
                <c:pt idx="797">
                  <c:v>93.171000000000006</c:v>
                </c:pt>
                <c:pt idx="798">
                  <c:v>116.89</c:v>
                </c:pt>
                <c:pt idx="799">
                  <c:v>93.408000000000001</c:v>
                </c:pt>
                <c:pt idx="800">
                  <c:v>103.91</c:v>
                </c:pt>
                <c:pt idx="801">
                  <c:v>73.275999999999996</c:v>
                </c:pt>
                <c:pt idx="802">
                  <c:v>101.11</c:v>
                </c:pt>
                <c:pt idx="803">
                  <c:v>79.072000000000003</c:v>
                </c:pt>
                <c:pt idx="804">
                  <c:v>99.31</c:v>
                </c:pt>
                <c:pt idx="805">
                  <c:v>104.51</c:v>
                </c:pt>
                <c:pt idx="806">
                  <c:v>90.506</c:v>
                </c:pt>
                <c:pt idx="807">
                  <c:v>64.772000000000006</c:v>
                </c:pt>
                <c:pt idx="808">
                  <c:v>127.32</c:v>
                </c:pt>
                <c:pt idx="809">
                  <c:v>91.233000000000004</c:v>
                </c:pt>
                <c:pt idx="810">
                  <c:v>132.44999999999999</c:v>
                </c:pt>
                <c:pt idx="811">
                  <c:v>82.638000000000005</c:v>
                </c:pt>
                <c:pt idx="812">
                  <c:v>83.399000000000001</c:v>
                </c:pt>
                <c:pt idx="813">
                  <c:v>99.625</c:v>
                </c:pt>
                <c:pt idx="814">
                  <c:v>102.88</c:v>
                </c:pt>
                <c:pt idx="815">
                  <c:v>80.423000000000002</c:v>
                </c:pt>
                <c:pt idx="816">
                  <c:v>81.575999999999993</c:v>
                </c:pt>
                <c:pt idx="817">
                  <c:v>87.12</c:v>
                </c:pt>
                <c:pt idx="818">
                  <c:v>110.59</c:v>
                </c:pt>
                <c:pt idx="819">
                  <c:v>84.900999999999996</c:v>
                </c:pt>
                <c:pt idx="820">
                  <c:v>79.052999999999997</c:v>
                </c:pt>
                <c:pt idx="821">
                  <c:v>80.902000000000001</c:v>
                </c:pt>
                <c:pt idx="822">
                  <c:v>109.77</c:v>
                </c:pt>
                <c:pt idx="823">
                  <c:v>99.74</c:v>
                </c:pt>
                <c:pt idx="824">
                  <c:v>95.230999999999995</c:v>
                </c:pt>
                <c:pt idx="825">
                  <c:v>131.19</c:v>
                </c:pt>
                <c:pt idx="826">
                  <c:v>109.57</c:v>
                </c:pt>
                <c:pt idx="827">
                  <c:v>86.611000000000004</c:v>
                </c:pt>
                <c:pt idx="828">
                  <c:v>80.277000000000001</c:v>
                </c:pt>
                <c:pt idx="829">
                  <c:v>95.603999999999999</c:v>
                </c:pt>
                <c:pt idx="830">
                  <c:v>83.918000000000006</c:v>
                </c:pt>
                <c:pt idx="831">
                  <c:v>92.497</c:v>
                </c:pt>
                <c:pt idx="832">
                  <c:v>111.37</c:v>
                </c:pt>
                <c:pt idx="833">
                  <c:v>107.44</c:v>
                </c:pt>
                <c:pt idx="834">
                  <c:v>82.203000000000003</c:v>
                </c:pt>
                <c:pt idx="835">
                  <c:v>96.68</c:v>
                </c:pt>
                <c:pt idx="836">
                  <c:v>107.41</c:v>
                </c:pt>
                <c:pt idx="837">
                  <c:v>98.350999999999999</c:v>
                </c:pt>
                <c:pt idx="838">
                  <c:v>96.37</c:v>
                </c:pt>
                <c:pt idx="839">
                  <c:v>83.754000000000005</c:v>
                </c:pt>
                <c:pt idx="840">
                  <c:v>82.504999999999995</c:v>
                </c:pt>
                <c:pt idx="841">
                  <c:v>77.23</c:v>
                </c:pt>
                <c:pt idx="842">
                  <c:v>85.35</c:v>
                </c:pt>
                <c:pt idx="843">
                  <c:v>95.444000000000003</c:v>
                </c:pt>
                <c:pt idx="844">
                  <c:v>106.71</c:v>
                </c:pt>
                <c:pt idx="845">
                  <c:v>84.625</c:v>
                </c:pt>
                <c:pt idx="846">
                  <c:v>97.262</c:v>
                </c:pt>
                <c:pt idx="847">
                  <c:v>85.93</c:v>
                </c:pt>
                <c:pt idx="848">
                  <c:v>102.57</c:v>
                </c:pt>
                <c:pt idx="849">
                  <c:v>85.745999999999995</c:v>
                </c:pt>
                <c:pt idx="850">
                  <c:v>89.847999999999999</c:v>
                </c:pt>
                <c:pt idx="851">
                  <c:v>83.721999999999994</c:v>
                </c:pt>
                <c:pt idx="852">
                  <c:v>104.01</c:v>
                </c:pt>
                <c:pt idx="853">
                  <c:v>98.281000000000006</c:v>
                </c:pt>
                <c:pt idx="854">
                  <c:v>115.18</c:v>
                </c:pt>
                <c:pt idx="855">
                  <c:v>109.98</c:v>
                </c:pt>
                <c:pt idx="856">
                  <c:v>94.301000000000002</c:v>
                </c:pt>
                <c:pt idx="857">
                  <c:v>95.153999999999996</c:v>
                </c:pt>
                <c:pt idx="858">
                  <c:v>83.620999999999995</c:v>
                </c:pt>
                <c:pt idx="859">
                  <c:v>74.795000000000002</c:v>
                </c:pt>
                <c:pt idx="860">
                  <c:v>96.492999999999995</c:v>
                </c:pt>
                <c:pt idx="861">
                  <c:v>82.751000000000005</c:v>
                </c:pt>
                <c:pt idx="862">
                  <c:v>102.53</c:v>
                </c:pt>
                <c:pt idx="863">
                  <c:v>76.239999999999995</c:v>
                </c:pt>
                <c:pt idx="864">
                  <c:v>102.04</c:v>
                </c:pt>
                <c:pt idx="865">
                  <c:v>87.129000000000005</c:v>
                </c:pt>
                <c:pt idx="866">
                  <c:v>84.668000000000006</c:v>
                </c:pt>
                <c:pt idx="867">
                  <c:v>89.331999999999994</c:v>
                </c:pt>
                <c:pt idx="868">
                  <c:v>105.2</c:v>
                </c:pt>
                <c:pt idx="869">
                  <c:v>85.543000000000006</c:v>
                </c:pt>
                <c:pt idx="870">
                  <c:v>93.763999999999996</c:v>
                </c:pt>
                <c:pt idx="871">
                  <c:v>74.006</c:v>
                </c:pt>
                <c:pt idx="872">
                  <c:v>69.757999999999996</c:v>
                </c:pt>
                <c:pt idx="873">
                  <c:v>118.99</c:v>
                </c:pt>
                <c:pt idx="874">
                  <c:v>96.933000000000007</c:v>
                </c:pt>
                <c:pt idx="875">
                  <c:v>77.155000000000001</c:v>
                </c:pt>
                <c:pt idx="876">
                  <c:v>94.384</c:v>
                </c:pt>
                <c:pt idx="877">
                  <c:v>121.36</c:v>
                </c:pt>
                <c:pt idx="878">
                  <c:v>87.131</c:v>
                </c:pt>
                <c:pt idx="879">
                  <c:v>63.999000000000002</c:v>
                </c:pt>
                <c:pt idx="880">
                  <c:v>87.960999999999999</c:v>
                </c:pt>
                <c:pt idx="881">
                  <c:v>101.4</c:v>
                </c:pt>
                <c:pt idx="882">
                  <c:v>88.298000000000002</c:v>
                </c:pt>
                <c:pt idx="883">
                  <c:v>85.706000000000003</c:v>
                </c:pt>
                <c:pt idx="884">
                  <c:v>105.19</c:v>
                </c:pt>
                <c:pt idx="885">
                  <c:v>85.852999999999994</c:v>
                </c:pt>
                <c:pt idx="886">
                  <c:v>100.02</c:v>
                </c:pt>
                <c:pt idx="887">
                  <c:v>89.415000000000006</c:v>
                </c:pt>
                <c:pt idx="888">
                  <c:v>109.87</c:v>
                </c:pt>
                <c:pt idx="889">
                  <c:v>125.94</c:v>
                </c:pt>
                <c:pt idx="890">
                  <c:v>92.438000000000002</c:v>
                </c:pt>
                <c:pt idx="891">
                  <c:v>102.42</c:v>
                </c:pt>
                <c:pt idx="892">
                  <c:v>87.236000000000004</c:v>
                </c:pt>
                <c:pt idx="893">
                  <c:v>85.501999999999995</c:v>
                </c:pt>
                <c:pt idx="894">
                  <c:v>66.593999999999994</c:v>
                </c:pt>
                <c:pt idx="895">
                  <c:v>85.188999999999993</c:v>
                </c:pt>
                <c:pt idx="896">
                  <c:v>75.031999999999996</c:v>
                </c:pt>
                <c:pt idx="897">
                  <c:v>97.13</c:v>
                </c:pt>
                <c:pt idx="898">
                  <c:v>93.100999999999999</c:v>
                </c:pt>
                <c:pt idx="899">
                  <c:v>84.331999999999994</c:v>
                </c:pt>
                <c:pt idx="900">
                  <c:v>96.852999999999994</c:v>
                </c:pt>
                <c:pt idx="901">
                  <c:v>90.772999999999996</c:v>
                </c:pt>
                <c:pt idx="902">
                  <c:v>75.802000000000007</c:v>
                </c:pt>
                <c:pt idx="903">
                  <c:v>118.93</c:v>
                </c:pt>
                <c:pt idx="904">
                  <c:v>81.441000000000003</c:v>
                </c:pt>
                <c:pt idx="905">
                  <c:v>83.673000000000002</c:v>
                </c:pt>
                <c:pt idx="906">
                  <c:v>92.043999999999997</c:v>
                </c:pt>
                <c:pt idx="907">
                  <c:v>79.076999999999998</c:v>
                </c:pt>
                <c:pt idx="908">
                  <c:v>75.775000000000006</c:v>
                </c:pt>
                <c:pt idx="909">
                  <c:v>99.058000000000007</c:v>
                </c:pt>
                <c:pt idx="910">
                  <c:v>95.731999999999999</c:v>
                </c:pt>
                <c:pt idx="911">
                  <c:v>89.271000000000001</c:v>
                </c:pt>
                <c:pt idx="912">
                  <c:v>80.686000000000007</c:v>
                </c:pt>
                <c:pt idx="913">
                  <c:v>102.52</c:v>
                </c:pt>
                <c:pt idx="914">
                  <c:v>83.335999999999999</c:v>
                </c:pt>
                <c:pt idx="915">
                  <c:v>62.164999999999999</c:v>
                </c:pt>
                <c:pt idx="916">
                  <c:v>94.373000000000005</c:v>
                </c:pt>
                <c:pt idx="917">
                  <c:v>106.97</c:v>
                </c:pt>
                <c:pt idx="918">
                  <c:v>90.831999999999994</c:v>
                </c:pt>
                <c:pt idx="919">
                  <c:v>107.66</c:v>
                </c:pt>
                <c:pt idx="920">
                  <c:v>88.736999999999995</c:v>
                </c:pt>
                <c:pt idx="921">
                  <c:v>98.153999999999996</c:v>
                </c:pt>
                <c:pt idx="922">
                  <c:v>89.426000000000002</c:v>
                </c:pt>
                <c:pt idx="923">
                  <c:v>92.543000000000006</c:v>
                </c:pt>
                <c:pt idx="924">
                  <c:v>85.605999999999995</c:v>
                </c:pt>
                <c:pt idx="925">
                  <c:v>89.856999999999999</c:v>
                </c:pt>
                <c:pt idx="926">
                  <c:v>116.59</c:v>
                </c:pt>
                <c:pt idx="927">
                  <c:v>87.328999999999994</c:v>
                </c:pt>
                <c:pt idx="928">
                  <c:v>80.62</c:v>
                </c:pt>
                <c:pt idx="929">
                  <c:v>96.063999999999993</c:v>
                </c:pt>
                <c:pt idx="930">
                  <c:v>80.397000000000006</c:v>
                </c:pt>
                <c:pt idx="931">
                  <c:v>89.882000000000005</c:v>
                </c:pt>
                <c:pt idx="932">
                  <c:v>96.975999999999999</c:v>
                </c:pt>
                <c:pt idx="933">
                  <c:v>100.62</c:v>
                </c:pt>
                <c:pt idx="934">
                  <c:v>85.212000000000003</c:v>
                </c:pt>
                <c:pt idx="935">
                  <c:v>85.938999999999993</c:v>
                </c:pt>
                <c:pt idx="936">
                  <c:v>86.302000000000007</c:v>
                </c:pt>
                <c:pt idx="937">
                  <c:v>101.76</c:v>
                </c:pt>
                <c:pt idx="938">
                  <c:v>101.71</c:v>
                </c:pt>
                <c:pt idx="939">
                  <c:v>85.873999999999995</c:v>
                </c:pt>
                <c:pt idx="940">
                  <c:v>98.111000000000004</c:v>
                </c:pt>
                <c:pt idx="941">
                  <c:v>95.311000000000007</c:v>
                </c:pt>
                <c:pt idx="942">
                  <c:v>95.488</c:v>
                </c:pt>
                <c:pt idx="943">
                  <c:v>76.683999999999997</c:v>
                </c:pt>
                <c:pt idx="944">
                  <c:v>95.183000000000007</c:v>
                </c:pt>
                <c:pt idx="945">
                  <c:v>91.131</c:v>
                </c:pt>
                <c:pt idx="946">
                  <c:v>88.528999999999996</c:v>
                </c:pt>
                <c:pt idx="947">
                  <c:v>77.311000000000007</c:v>
                </c:pt>
                <c:pt idx="948">
                  <c:v>74.221000000000004</c:v>
                </c:pt>
                <c:pt idx="949">
                  <c:v>87.787000000000006</c:v>
                </c:pt>
                <c:pt idx="950">
                  <c:v>109.52</c:v>
                </c:pt>
                <c:pt idx="951">
                  <c:v>76.950999999999993</c:v>
                </c:pt>
                <c:pt idx="952">
                  <c:v>100.17</c:v>
                </c:pt>
                <c:pt idx="953">
                  <c:v>100.66</c:v>
                </c:pt>
                <c:pt idx="954">
                  <c:v>84.450999999999993</c:v>
                </c:pt>
                <c:pt idx="955">
                  <c:v>93.337999999999994</c:v>
                </c:pt>
                <c:pt idx="956">
                  <c:v>87.893000000000001</c:v>
                </c:pt>
                <c:pt idx="957">
                  <c:v>84.218000000000004</c:v>
                </c:pt>
                <c:pt idx="958">
                  <c:v>88.061000000000007</c:v>
                </c:pt>
                <c:pt idx="959">
                  <c:v>86.492000000000004</c:v>
                </c:pt>
                <c:pt idx="960">
                  <c:v>92.317999999999998</c:v>
                </c:pt>
                <c:pt idx="961">
                  <c:v>85.965000000000003</c:v>
                </c:pt>
                <c:pt idx="962">
                  <c:v>85.305999999999997</c:v>
                </c:pt>
                <c:pt idx="963">
                  <c:v>89.665000000000006</c:v>
                </c:pt>
                <c:pt idx="964">
                  <c:v>101.16</c:v>
                </c:pt>
                <c:pt idx="965">
                  <c:v>72.245999999999995</c:v>
                </c:pt>
                <c:pt idx="966">
                  <c:v>98.655000000000001</c:v>
                </c:pt>
                <c:pt idx="967">
                  <c:v>82.298000000000002</c:v>
                </c:pt>
                <c:pt idx="968">
                  <c:v>86.465000000000003</c:v>
                </c:pt>
                <c:pt idx="969">
                  <c:v>88.15</c:v>
                </c:pt>
                <c:pt idx="970">
                  <c:v>102.05</c:v>
                </c:pt>
                <c:pt idx="971">
                  <c:v>91.941999999999993</c:v>
                </c:pt>
                <c:pt idx="972">
                  <c:v>76.015000000000001</c:v>
                </c:pt>
                <c:pt idx="973">
                  <c:v>83.320999999999998</c:v>
                </c:pt>
                <c:pt idx="974">
                  <c:v>81.59</c:v>
                </c:pt>
                <c:pt idx="975">
                  <c:v>97.843999999999994</c:v>
                </c:pt>
                <c:pt idx="976">
                  <c:v>88.182000000000002</c:v>
                </c:pt>
                <c:pt idx="977">
                  <c:v>94.65</c:v>
                </c:pt>
                <c:pt idx="978">
                  <c:v>87.972999999999999</c:v>
                </c:pt>
                <c:pt idx="979">
                  <c:v>78.736000000000004</c:v>
                </c:pt>
                <c:pt idx="980">
                  <c:v>93.850999999999999</c:v>
                </c:pt>
                <c:pt idx="981">
                  <c:v>111.67</c:v>
                </c:pt>
                <c:pt idx="982">
                  <c:v>73.664000000000001</c:v>
                </c:pt>
                <c:pt idx="983">
                  <c:v>70.686999999999998</c:v>
                </c:pt>
                <c:pt idx="984">
                  <c:v>77.221999999999994</c:v>
                </c:pt>
                <c:pt idx="985">
                  <c:v>78.911000000000001</c:v>
                </c:pt>
                <c:pt idx="986">
                  <c:v>74.983000000000004</c:v>
                </c:pt>
                <c:pt idx="987">
                  <c:v>80.396000000000001</c:v>
                </c:pt>
                <c:pt idx="988">
                  <c:v>76.948999999999998</c:v>
                </c:pt>
                <c:pt idx="989">
                  <c:v>88.013000000000005</c:v>
                </c:pt>
                <c:pt idx="990">
                  <c:v>122.29</c:v>
                </c:pt>
                <c:pt idx="991">
                  <c:v>81.905000000000001</c:v>
                </c:pt>
                <c:pt idx="992">
                  <c:v>92.706999999999994</c:v>
                </c:pt>
                <c:pt idx="993">
                  <c:v>89.149000000000001</c:v>
                </c:pt>
                <c:pt idx="994">
                  <c:v>100.09</c:v>
                </c:pt>
                <c:pt idx="995">
                  <c:v>97.114999999999995</c:v>
                </c:pt>
                <c:pt idx="996">
                  <c:v>81.337000000000003</c:v>
                </c:pt>
                <c:pt idx="997">
                  <c:v>102.39</c:v>
                </c:pt>
                <c:pt idx="998">
                  <c:v>81.897000000000006</c:v>
                </c:pt>
                <c:pt idx="999">
                  <c:v>71.823999999999998</c:v>
                </c:pt>
                <c:pt idx="1000">
                  <c:v>90.712999999999994</c:v>
                </c:pt>
                <c:pt idx="1001">
                  <c:v>86.213999999999999</c:v>
                </c:pt>
                <c:pt idx="1002">
                  <c:v>91.718000000000004</c:v>
                </c:pt>
                <c:pt idx="1003">
                  <c:v>94.350999999999999</c:v>
                </c:pt>
                <c:pt idx="1004">
                  <c:v>86.242000000000004</c:v>
                </c:pt>
                <c:pt idx="1005">
                  <c:v>78.605999999999995</c:v>
                </c:pt>
                <c:pt idx="1006">
                  <c:v>107.34</c:v>
                </c:pt>
                <c:pt idx="1007">
                  <c:v>81.224000000000004</c:v>
                </c:pt>
                <c:pt idx="1008">
                  <c:v>72.308000000000007</c:v>
                </c:pt>
                <c:pt idx="1009">
                  <c:v>83.885999999999996</c:v>
                </c:pt>
                <c:pt idx="1010">
                  <c:v>91.058000000000007</c:v>
                </c:pt>
                <c:pt idx="1011">
                  <c:v>86.638000000000005</c:v>
                </c:pt>
                <c:pt idx="1012">
                  <c:v>91.971000000000004</c:v>
                </c:pt>
                <c:pt idx="1013">
                  <c:v>71.378</c:v>
                </c:pt>
                <c:pt idx="1014">
                  <c:v>85.016999999999996</c:v>
                </c:pt>
                <c:pt idx="1015">
                  <c:v>90.131</c:v>
                </c:pt>
                <c:pt idx="1016">
                  <c:v>60.348999999999997</c:v>
                </c:pt>
                <c:pt idx="1017">
                  <c:v>97.557000000000002</c:v>
                </c:pt>
                <c:pt idx="1018">
                  <c:v>105.79</c:v>
                </c:pt>
                <c:pt idx="1019">
                  <c:v>76.385000000000005</c:v>
                </c:pt>
                <c:pt idx="1020">
                  <c:v>79.012</c:v>
                </c:pt>
                <c:pt idx="1021">
                  <c:v>69.307000000000002</c:v>
                </c:pt>
                <c:pt idx="1022">
                  <c:v>72.765000000000001</c:v>
                </c:pt>
                <c:pt idx="1023">
                  <c:v>68.876000000000005</c:v>
                </c:pt>
                <c:pt idx="1024">
                  <c:v>72.11</c:v>
                </c:pt>
                <c:pt idx="1025">
                  <c:v>70.28</c:v>
                </c:pt>
                <c:pt idx="1026">
                  <c:v>90.055000000000007</c:v>
                </c:pt>
                <c:pt idx="1027">
                  <c:v>76.953000000000003</c:v>
                </c:pt>
                <c:pt idx="1028">
                  <c:v>80.14</c:v>
                </c:pt>
                <c:pt idx="1029">
                  <c:v>66.790999999999997</c:v>
                </c:pt>
                <c:pt idx="1030">
                  <c:v>84.182000000000002</c:v>
                </c:pt>
                <c:pt idx="1031">
                  <c:v>87.102999999999994</c:v>
                </c:pt>
                <c:pt idx="1032">
                  <c:v>95.975999999999999</c:v>
                </c:pt>
                <c:pt idx="1033">
                  <c:v>86.085999999999999</c:v>
                </c:pt>
                <c:pt idx="1034">
                  <c:v>96.77</c:v>
                </c:pt>
                <c:pt idx="1035">
                  <c:v>95.802999999999997</c:v>
                </c:pt>
                <c:pt idx="1036">
                  <c:v>67.8</c:v>
                </c:pt>
                <c:pt idx="1037">
                  <c:v>101.55</c:v>
                </c:pt>
                <c:pt idx="1038">
                  <c:v>88.173000000000002</c:v>
                </c:pt>
                <c:pt idx="1039">
                  <c:v>92.56</c:v>
                </c:pt>
                <c:pt idx="1040">
                  <c:v>65.894999999999996</c:v>
                </c:pt>
                <c:pt idx="1041">
                  <c:v>73.257999999999996</c:v>
                </c:pt>
                <c:pt idx="1042">
                  <c:v>66.385000000000005</c:v>
                </c:pt>
                <c:pt idx="1043">
                  <c:v>65.748999999999995</c:v>
                </c:pt>
                <c:pt idx="1044">
                  <c:v>99.876000000000005</c:v>
                </c:pt>
                <c:pt idx="1045">
                  <c:v>59.043999999999997</c:v>
                </c:pt>
                <c:pt idx="1046">
                  <c:v>72.665000000000006</c:v>
                </c:pt>
                <c:pt idx="1047">
                  <c:v>87.527000000000001</c:v>
                </c:pt>
                <c:pt idx="1048">
                  <c:v>83.337000000000003</c:v>
                </c:pt>
                <c:pt idx="1049">
                  <c:v>84.795000000000002</c:v>
                </c:pt>
                <c:pt idx="1050">
                  <c:v>83.704999999999998</c:v>
                </c:pt>
                <c:pt idx="1051">
                  <c:v>107.27</c:v>
                </c:pt>
                <c:pt idx="1052">
                  <c:v>76.777000000000001</c:v>
                </c:pt>
                <c:pt idx="1053">
                  <c:v>78.058000000000007</c:v>
                </c:pt>
                <c:pt idx="1054">
                  <c:v>76.635000000000005</c:v>
                </c:pt>
                <c:pt idx="1055">
                  <c:v>85.853999999999999</c:v>
                </c:pt>
                <c:pt idx="1056">
                  <c:v>67.171999999999997</c:v>
                </c:pt>
                <c:pt idx="1057">
                  <c:v>101.15</c:v>
                </c:pt>
                <c:pt idx="1058">
                  <c:v>84.085999999999999</c:v>
                </c:pt>
                <c:pt idx="1059">
                  <c:v>61.548000000000002</c:v>
                </c:pt>
                <c:pt idx="1060">
                  <c:v>84.566999999999993</c:v>
                </c:pt>
                <c:pt idx="1061">
                  <c:v>111.69</c:v>
                </c:pt>
                <c:pt idx="1062">
                  <c:v>86.641000000000005</c:v>
                </c:pt>
                <c:pt idx="1063">
                  <c:v>92.372</c:v>
                </c:pt>
                <c:pt idx="1064">
                  <c:v>72.316999999999993</c:v>
                </c:pt>
                <c:pt idx="1065">
                  <c:v>74.712000000000003</c:v>
                </c:pt>
                <c:pt idx="1066">
                  <c:v>83.13</c:v>
                </c:pt>
                <c:pt idx="1067">
                  <c:v>123.22</c:v>
                </c:pt>
                <c:pt idx="1068">
                  <c:v>93.558999999999997</c:v>
                </c:pt>
                <c:pt idx="1069">
                  <c:v>83.442999999999998</c:v>
                </c:pt>
                <c:pt idx="1070">
                  <c:v>65.367000000000004</c:v>
                </c:pt>
                <c:pt idx="1071">
                  <c:v>77.662999999999997</c:v>
                </c:pt>
                <c:pt idx="1072">
                  <c:v>88.57</c:v>
                </c:pt>
                <c:pt idx="1073">
                  <c:v>65.575000000000003</c:v>
                </c:pt>
                <c:pt idx="1074">
                  <c:v>120.88</c:v>
                </c:pt>
                <c:pt idx="1075">
                  <c:v>67.004000000000005</c:v>
                </c:pt>
                <c:pt idx="1076">
                  <c:v>94.724999999999994</c:v>
                </c:pt>
                <c:pt idx="1077">
                  <c:v>92.653000000000006</c:v>
                </c:pt>
                <c:pt idx="1078">
                  <c:v>80.543999999999997</c:v>
                </c:pt>
                <c:pt idx="1079">
                  <c:v>81.611000000000004</c:v>
                </c:pt>
                <c:pt idx="1080">
                  <c:v>76.893000000000001</c:v>
                </c:pt>
                <c:pt idx="1081">
                  <c:v>86.725999999999999</c:v>
                </c:pt>
                <c:pt idx="1082">
                  <c:v>79.608999999999995</c:v>
                </c:pt>
                <c:pt idx="1083">
                  <c:v>94.441999999999993</c:v>
                </c:pt>
                <c:pt idx="1084">
                  <c:v>71.754999999999995</c:v>
                </c:pt>
                <c:pt idx="1085">
                  <c:v>99.605999999999995</c:v>
                </c:pt>
                <c:pt idx="1086">
                  <c:v>82.867000000000004</c:v>
                </c:pt>
                <c:pt idx="1087">
                  <c:v>90.334999999999994</c:v>
                </c:pt>
                <c:pt idx="1088">
                  <c:v>75.906000000000006</c:v>
                </c:pt>
                <c:pt idx="1089">
                  <c:v>86.096000000000004</c:v>
                </c:pt>
                <c:pt idx="1090">
                  <c:v>91.602999999999994</c:v>
                </c:pt>
                <c:pt idx="1091">
                  <c:v>73.665999999999997</c:v>
                </c:pt>
                <c:pt idx="1092">
                  <c:v>74.001999999999995</c:v>
                </c:pt>
                <c:pt idx="1093">
                  <c:v>123.3</c:v>
                </c:pt>
                <c:pt idx="1094">
                  <c:v>103.74</c:v>
                </c:pt>
                <c:pt idx="1095">
                  <c:v>79.162999999999997</c:v>
                </c:pt>
                <c:pt idx="1096">
                  <c:v>89.037999999999997</c:v>
                </c:pt>
                <c:pt idx="1097">
                  <c:v>90.87</c:v>
                </c:pt>
                <c:pt idx="1098">
                  <c:v>88.763999999999996</c:v>
                </c:pt>
                <c:pt idx="1099">
                  <c:v>71.81</c:v>
                </c:pt>
                <c:pt idx="1100">
                  <c:v>81.233000000000004</c:v>
                </c:pt>
                <c:pt idx="1101">
                  <c:v>76.841999999999999</c:v>
                </c:pt>
                <c:pt idx="1102">
                  <c:v>83.090999999999994</c:v>
                </c:pt>
                <c:pt idx="1103">
                  <c:v>75.168999999999997</c:v>
                </c:pt>
                <c:pt idx="1104">
                  <c:v>86.811000000000007</c:v>
                </c:pt>
                <c:pt idx="1105">
                  <c:v>100.96</c:v>
                </c:pt>
                <c:pt idx="1106">
                  <c:v>88.305000000000007</c:v>
                </c:pt>
                <c:pt idx="1107">
                  <c:v>64.491</c:v>
                </c:pt>
                <c:pt idx="1108">
                  <c:v>79.694999999999993</c:v>
                </c:pt>
                <c:pt idx="1109">
                  <c:v>78.671000000000006</c:v>
                </c:pt>
                <c:pt idx="1110">
                  <c:v>69.873000000000005</c:v>
                </c:pt>
                <c:pt idx="1111">
                  <c:v>81.171000000000006</c:v>
                </c:pt>
                <c:pt idx="1112">
                  <c:v>78.454999999999998</c:v>
                </c:pt>
                <c:pt idx="1113">
                  <c:v>90.599000000000004</c:v>
                </c:pt>
                <c:pt idx="1114">
                  <c:v>65.043999999999997</c:v>
                </c:pt>
                <c:pt idx="1115">
                  <c:v>75.674999999999997</c:v>
                </c:pt>
                <c:pt idx="1116">
                  <c:v>103.28</c:v>
                </c:pt>
                <c:pt idx="1117">
                  <c:v>83.903999999999996</c:v>
                </c:pt>
                <c:pt idx="1118">
                  <c:v>49.04</c:v>
                </c:pt>
                <c:pt idx="1119">
                  <c:v>63.917999999999999</c:v>
                </c:pt>
                <c:pt idx="1120">
                  <c:v>73.763000000000005</c:v>
                </c:pt>
                <c:pt idx="1121">
                  <c:v>95.936000000000007</c:v>
                </c:pt>
                <c:pt idx="1122">
                  <c:v>71.558000000000007</c:v>
                </c:pt>
                <c:pt idx="1123">
                  <c:v>84.822000000000003</c:v>
                </c:pt>
                <c:pt idx="1124">
                  <c:v>60.401000000000003</c:v>
                </c:pt>
                <c:pt idx="1125">
                  <c:v>72.391000000000005</c:v>
                </c:pt>
                <c:pt idx="1126">
                  <c:v>80.516999999999996</c:v>
                </c:pt>
                <c:pt idx="1127">
                  <c:v>68.058000000000007</c:v>
                </c:pt>
                <c:pt idx="1128">
                  <c:v>75.263000000000005</c:v>
                </c:pt>
                <c:pt idx="1129">
                  <c:v>78.108000000000004</c:v>
                </c:pt>
                <c:pt idx="1130">
                  <c:v>69.284999999999997</c:v>
                </c:pt>
                <c:pt idx="1131">
                  <c:v>80.831999999999994</c:v>
                </c:pt>
                <c:pt idx="1132">
                  <c:v>75.414000000000001</c:v>
                </c:pt>
                <c:pt idx="1133">
                  <c:v>91.043999999999997</c:v>
                </c:pt>
                <c:pt idx="1134">
                  <c:v>77.245000000000005</c:v>
                </c:pt>
                <c:pt idx="1135">
                  <c:v>68.228999999999999</c:v>
                </c:pt>
                <c:pt idx="1136">
                  <c:v>85.468999999999994</c:v>
                </c:pt>
                <c:pt idx="1137">
                  <c:v>71.867000000000004</c:v>
                </c:pt>
                <c:pt idx="1138">
                  <c:v>71.962000000000003</c:v>
                </c:pt>
                <c:pt idx="1139">
                  <c:v>72.774000000000001</c:v>
                </c:pt>
                <c:pt idx="1140">
                  <c:v>89.760999999999996</c:v>
                </c:pt>
                <c:pt idx="1141">
                  <c:v>100.13</c:v>
                </c:pt>
                <c:pt idx="1142">
                  <c:v>72.962000000000003</c:v>
                </c:pt>
                <c:pt idx="1143">
                  <c:v>76.841999999999999</c:v>
                </c:pt>
                <c:pt idx="1144">
                  <c:v>95.384</c:v>
                </c:pt>
                <c:pt idx="1145">
                  <c:v>78.768000000000001</c:v>
                </c:pt>
                <c:pt idx="1146">
                  <c:v>75.963999999999999</c:v>
                </c:pt>
                <c:pt idx="1147">
                  <c:v>92.393000000000001</c:v>
                </c:pt>
                <c:pt idx="1148">
                  <c:v>69.506</c:v>
                </c:pt>
                <c:pt idx="1149">
                  <c:v>69.995000000000005</c:v>
                </c:pt>
                <c:pt idx="1150">
                  <c:v>75.7</c:v>
                </c:pt>
                <c:pt idx="1151">
                  <c:v>65.36</c:v>
                </c:pt>
                <c:pt idx="1152">
                  <c:v>85.870999999999995</c:v>
                </c:pt>
                <c:pt idx="1153">
                  <c:v>99.361999999999995</c:v>
                </c:pt>
                <c:pt idx="1154">
                  <c:v>83.037000000000006</c:v>
                </c:pt>
                <c:pt idx="1155">
                  <c:v>96.046999999999997</c:v>
                </c:pt>
                <c:pt idx="1156">
                  <c:v>91.305000000000007</c:v>
                </c:pt>
                <c:pt idx="1157">
                  <c:v>66.739999999999995</c:v>
                </c:pt>
                <c:pt idx="1158">
                  <c:v>69.474999999999994</c:v>
                </c:pt>
                <c:pt idx="1159">
                  <c:v>90.197000000000003</c:v>
                </c:pt>
                <c:pt idx="1160">
                  <c:v>82.13</c:v>
                </c:pt>
                <c:pt idx="1161">
                  <c:v>84.022999999999996</c:v>
                </c:pt>
                <c:pt idx="1162">
                  <c:v>84.614999999999995</c:v>
                </c:pt>
                <c:pt idx="1163">
                  <c:v>81.05</c:v>
                </c:pt>
                <c:pt idx="1164">
                  <c:v>76.405000000000001</c:v>
                </c:pt>
                <c:pt idx="1165">
                  <c:v>54.835999999999999</c:v>
                </c:pt>
                <c:pt idx="1166">
                  <c:v>85.605999999999995</c:v>
                </c:pt>
                <c:pt idx="1167">
                  <c:v>78.650000000000006</c:v>
                </c:pt>
                <c:pt idx="1168">
                  <c:v>90.14</c:v>
                </c:pt>
                <c:pt idx="1169">
                  <c:v>74.343000000000004</c:v>
                </c:pt>
                <c:pt idx="1170">
                  <c:v>69.906999999999996</c:v>
                </c:pt>
                <c:pt idx="1171">
                  <c:v>87.605999999999995</c:v>
                </c:pt>
                <c:pt idx="1172">
                  <c:v>59.863999999999997</c:v>
                </c:pt>
                <c:pt idx="1173">
                  <c:v>96.528000000000006</c:v>
                </c:pt>
                <c:pt idx="1174">
                  <c:v>76.045000000000002</c:v>
                </c:pt>
                <c:pt idx="1175">
                  <c:v>71.36</c:v>
                </c:pt>
                <c:pt idx="1176">
                  <c:v>85.903000000000006</c:v>
                </c:pt>
                <c:pt idx="1177">
                  <c:v>59.16</c:v>
                </c:pt>
                <c:pt idx="1178">
                  <c:v>73.356999999999999</c:v>
                </c:pt>
                <c:pt idx="1179">
                  <c:v>78.989999999999995</c:v>
                </c:pt>
                <c:pt idx="1180">
                  <c:v>61.603000000000002</c:v>
                </c:pt>
                <c:pt idx="1181">
                  <c:v>84.968000000000004</c:v>
                </c:pt>
                <c:pt idx="1182">
                  <c:v>65.423000000000002</c:v>
                </c:pt>
                <c:pt idx="1183">
                  <c:v>77.893000000000001</c:v>
                </c:pt>
                <c:pt idx="1184">
                  <c:v>92.088999999999999</c:v>
                </c:pt>
                <c:pt idx="1185">
                  <c:v>69.816000000000003</c:v>
                </c:pt>
                <c:pt idx="1186">
                  <c:v>64.986000000000004</c:v>
                </c:pt>
                <c:pt idx="1187">
                  <c:v>59.103000000000002</c:v>
                </c:pt>
                <c:pt idx="1188">
                  <c:v>71.201999999999998</c:v>
                </c:pt>
                <c:pt idx="1189">
                  <c:v>71.822000000000003</c:v>
                </c:pt>
                <c:pt idx="1190">
                  <c:v>83.1</c:v>
                </c:pt>
                <c:pt idx="1191">
                  <c:v>60.155000000000001</c:v>
                </c:pt>
                <c:pt idx="1192">
                  <c:v>65.040999999999997</c:v>
                </c:pt>
                <c:pt idx="1193">
                  <c:v>66.343999999999994</c:v>
                </c:pt>
                <c:pt idx="1194">
                  <c:v>85.867000000000004</c:v>
                </c:pt>
                <c:pt idx="1195">
                  <c:v>82.132000000000005</c:v>
                </c:pt>
                <c:pt idx="1196">
                  <c:v>56.793999999999997</c:v>
                </c:pt>
                <c:pt idx="1197">
                  <c:v>68.875</c:v>
                </c:pt>
                <c:pt idx="1198">
                  <c:v>71.864000000000004</c:v>
                </c:pt>
                <c:pt idx="1199">
                  <c:v>65.915000000000006</c:v>
                </c:pt>
                <c:pt idx="1200">
                  <c:v>80.177000000000007</c:v>
                </c:pt>
                <c:pt idx="1201">
                  <c:v>59.478000000000002</c:v>
                </c:pt>
                <c:pt idx="1202">
                  <c:v>71.412999999999997</c:v>
                </c:pt>
                <c:pt idx="1203">
                  <c:v>71.277000000000001</c:v>
                </c:pt>
                <c:pt idx="1204">
                  <c:v>68.251999999999995</c:v>
                </c:pt>
                <c:pt idx="1205">
                  <c:v>74.251000000000005</c:v>
                </c:pt>
                <c:pt idx="1206">
                  <c:v>55.357999999999997</c:v>
                </c:pt>
                <c:pt idx="1207">
                  <c:v>66.087000000000003</c:v>
                </c:pt>
                <c:pt idx="1208">
                  <c:v>87.12</c:v>
                </c:pt>
                <c:pt idx="1209">
                  <c:v>77.653999999999996</c:v>
                </c:pt>
                <c:pt idx="1210">
                  <c:v>74.679000000000002</c:v>
                </c:pt>
                <c:pt idx="1211">
                  <c:v>67.656999999999996</c:v>
                </c:pt>
                <c:pt idx="1212">
                  <c:v>62.918999999999997</c:v>
                </c:pt>
                <c:pt idx="1213">
                  <c:v>55.665999999999997</c:v>
                </c:pt>
                <c:pt idx="1214">
                  <c:v>66.739999999999995</c:v>
                </c:pt>
                <c:pt idx="1215">
                  <c:v>74.960999999999999</c:v>
                </c:pt>
                <c:pt idx="1216">
                  <c:v>86.343999999999994</c:v>
                </c:pt>
                <c:pt idx="1217">
                  <c:v>73.200999999999993</c:v>
                </c:pt>
                <c:pt idx="1218">
                  <c:v>84.427999999999997</c:v>
                </c:pt>
                <c:pt idx="1219">
                  <c:v>59.521999999999998</c:v>
                </c:pt>
                <c:pt idx="1220">
                  <c:v>74.078999999999994</c:v>
                </c:pt>
                <c:pt idx="1221">
                  <c:v>76.489999999999995</c:v>
                </c:pt>
                <c:pt idx="1222">
                  <c:v>67.414000000000001</c:v>
                </c:pt>
                <c:pt idx="1223">
                  <c:v>66.241</c:v>
                </c:pt>
                <c:pt idx="1224">
                  <c:v>65.664000000000001</c:v>
                </c:pt>
                <c:pt idx="1225">
                  <c:v>67.040999999999997</c:v>
                </c:pt>
                <c:pt idx="1226">
                  <c:v>72.394000000000005</c:v>
                </c:pt>
                <c:pt idx="1227">
                  <c:v>57.046999999999997</c:v>
                </c:pt>
                <c:pt idx="1228">
                  <c:v>88.787000000000006</c:v>
                </c:pt>
                <c:pt idx="1229">
                  <c:v>68.097999999999999</c:v>
                </c:pt>
                <c:pt idx="1230">
                  <c:v>76.611999999999995</c:v>
                </c:pt>
                <c:pt idx="1231">
                  <c:v>83.867000000000004</c:v>
                </c:pt>
                <c:pt idx="1232">
                  <c:v>84.840999999999994</c:v>
                </c:pt>
                <c:pt idx="1233">
                  <c:v>75.858999999999995</c:v>
                </c:pt>
                <c:pt idx="1234">
                  <c:v>66.350999999999999</c:v>
                </c:pt>
                <c:pt idx="1235">
                  <c:v>66.174999999999997</c:v>
                </c:pt>
                <c:pt idx="1236">
                  <c:v>78.260999999999996</c:v>
                </c:pt>
                <c:pt idx="1237">
                  <c:v>70.516999999999996</c:v>
                </c:pt>
                <c:pt idx="1238">
                  <c:v>60.320999999999998</c:v>
                </c:pt>
                <c:pt idx="1239">
                  <c:v>76.596000000000004</c:v>
                </c:pt>
                <c:pt idx="1240">
                  <c:v>60.970999999999997</c:v>
                </c:pt>
                <c:pt idx="1241">
                  <c:v>76.366</c:v>
                </c:pt>
                <c:pt idx="1242">
                  <c:v>95.908000000000001</c:v>
                </c:pt>
                <c:pt idx="1243">
                  <c:v>64.384</c:v>
                </c:pt>
                <c:pt idx="1244">
                  <c:v>83.299000000000007</c:v>
                </c:pt>
                <c:pt idx="1245">
                  <c:v>77.037000000000006</c:v>
                </c:pt>
                <c:pt idx="1246">
                  <c:v>64.936000000000007</c:v>
                </c:pt>
                <c:pt idx="1247">
                  <c:v>82.980999999999995</c:v>
                </c:pt>
                <c:pt idx="1248">
                  <c:v>68.911000000000001</c:v>
                </c:pt>
                <c:pt idx="1249">
                  <c:v>61.012999999999998</c:v>
                </c:pt>
                <c:pt idx="1250">
                  <c:v>82.540999999999997</c:v>
                </c:pt>
                <c:pt idx="1251">
                  <c:v>76.971000000000004</c:v>
                </c:pt>
                <c:pt idx="1252">
                  <c:v>69.623000000000005</c:v>
                </c:pt>
                <c:pt idx="1253">
                  <c:v>80.477000000000004</c:v>
                </c:pt>
                <c:pt idx="1254">
                  <c:v>80.051000000000002</c:v>
                </c:pt>
                <c:pt idx="1255">
                  <c:v>64.936000000000007</c:v>
                </c:pt>
                <c:pt idx="1256">
                  <c:v>68.319000000000003</c:v>
                </c:pt>
                <c:pt idx="1257">
                  <c:v>79.352000000000004</c:v>
                </c:pt>
                <c:pt idx="1258">
                  <c:v>85.105000000000004</c:v>
                </c:pt>
                <c:pt idx="1259">
                  <c:v>68.885999999999996</c:v>
                </c:pt>
                <c:pt idx="1260">
                  <c:v>103.44</c:v>
                </c:pt>
                <c:pt idx="1261">
                  <c:v>75.566000000000003</c:v>
                </c:pt>
                <c:pt idx="1262">
                  <c:v>70.265000000000001</c:v>
                </c:pt>
                <c:pt idx="1263">
                  <c:v>72.248000000000005</c:v>
                </c:pt>
                <c:pt idx="1264">
                  <c:v>79.906000000000006</c:v>
                </c:pt>
                <c:pt idx="1265">
                  <c:v>63.470999999999997</c:v>
                </c:pt>
                <c:pt idx="1266">
                  <c:v>68.861999999999995</c:v>
                </c:pt>
                <c:pt idx="1267">
                  <c:v>70.319999999999993</c:v>
                </c:pt>
                <c:pt idx="1268">
                  <c:v>82.412999999999997</c:v>
                </c:pt>
                <c:pt idx="1269">
                  <c:v>74.885000000000005</c:v>
                </c:pt>
                <c:pt idx="1270">
                  <c:v>57.002000000000002</c:v>
                </c:pt>
                <c:pt idx="1271">
                  <c:v>49.924999999999997</c:v>
                </c:pt>
                <c:pt idx="1272">
                  <c:v>85.926000000000002</c:v>
                </c:pt>
                <c:pt idx="1273">
                  <c:v>73.570999999999998</c:v>
                </c:pt>
                <c:pt idx="1274">
                  <c:v>75.875</c:v>
                </c:pt>
                <c:pt idx="1275">
                  <c:v>71.998999999999995</c:v>
                </c:pt>
                <c:pt idx="1276">
                  <c:v>77.340999999999994</c:v>
                </c:pt>
                <c:pt idx="1277">
                  <c:v>75.781000000000006</c:v>
                </c:pt>
                <c:pt idx="1278">
                  <c:v>62.854999999999997</c:v>
                </c:pt>
                <c:pt idx="1279">
                  <c:v>72.977000000000004</c:v>
                </c:pt>
                <c:pt idx="1280">
                  <c:v>84.927999999999997</c:v>
                </c:pt>
                <c:pt idx="1281">
                  <c:v>69.628</c:v>
                </c:pt>
                <c:pt idx="1282">
                  <c:v>66.319000000000003</c:v>
                </c:pt>
                <c:pt idx="1283">
                  <c:v>83.253</c:v>
                </c:pt>
                <c:pt idx="1284">
                  <c:v>70.168999999999997</c:v>
                </c:pt>
                <c:pt idx="1285">
                  <c:v>57.692999999999998</c:v>
                </c:pt>
                <c:pt idx="1286">
                  <c:v>77.742000000000004</c:v>
                </c:pt>
                <c:pt idx="1287">
                  <c:v>90.759</c:v>
                </c:pt>
                <c:pt idx="1288">
                  <c:v>70.289000000000001</c:v>
                </c:pt>
                <c:pt idx="1289">
                  <c:v>66.590999999999994</c:v>
                </c:pt>
                <c:pt idx="1290">
                  <c:v>70.662999999999997</c:v>
                </c:pt>
                <c:pt idx="1291">
                  <c:v>77.296000000000006</c:v>
                </c:pt>
                <c:pt idx="1292">
                  <c:v>68.161000000000001</c:v>
                </c:pt>
                <c:pt idx="1293">
                  <c:v>59.837000000000003</c:v>
                </c:pt>
                <c:pt idx="1294">
                  <c:v>62.804000000000002</c:v>
                </c:pt>
                <c:pt idx="1295">
                  <c:v>80.325000000000003</c:v>
                </c:pt>
                <c:pt idx="1296">
                  <c:v>64.435000000000002</c:v>
                </c:pt>
                <c:pt idx="1297">
                  <c:v>84.028000000000006</c:v>
                </c:pt>
                <c:pt idx="1298">
                  <c:v>78.537000000000006</c:v>
                </c:pt>
                <c:pt idx="1299">
                  <c:v>75.677000000000007</c:v>
                </c:pt>
                <c:pt idx="1300">
                  <c:v>66.628</c:v>
                </c:pt>
                <c:pt idx="1301">
                  <c:v>67.647000000000006</c:v>
                </c:pt>
                <c:pt idx="1302">
                  <c:v>90.406999999999996</c:v>
                </c:pt>
                <c:pt idx="1303">
                  <c:v>90.712000000000003</c:v>
                </c:pt>
                <c:pt idx="1304">
                  <c:v>57.295999999999999</c:v>
                </c:pt>
                <c:pt idx="1305">
                  <c:v>70.197000000000003</c:v>
                </c:pt>
                <c:pt idx="1306">
                  <c:v>88.191999999999993</c:v>
                </c:pt>
                <c:pt idx="1307">
                  <c:v>84.811000000000007</c:v>
                </c:pt>
                <c:pt idx="1308">
                  <c:v>77.361999999999995</c:v>
                </c:pt>
                <c:pt idx="1309">
                  <c:v>65.460999999999999</c:v>
                </c:pt>
                <c:pt idx="1310">
                  <c:v>89.046000000000006</c:v>
                </c:pt>
                <c:pt idx="1311">
                  <c:v>62.841000000000001</c:v>
                </c:pt>
                <c:pt idx="1312">
                  <c:v>58.680999999999997</c:v>
                </c:pt>
                <c:pt idx="1313">
                  <c:v>71.168000000000006</c:v>
                </c:pt>
                <c:pt idx="1314">
                  <c:v>83.135000000000005</c:v>
                </c:pt>
                <c:pt idx="1315">
                  <c:v>78.762</c:v>
                </c:pt>
                <c:pt idx="1316">
                  <c:v>64.953000000000003</c:v>
                </c:pt>
                <c:pt idx="1317">
                  <c:v>71.14</c:v>
                </c:pt>
                <c:pt idx="1318">
                  <c:v>66.307000000000002</c:v>
                </c:pt>
                <c:pt idx="1319">
                  <c:v>73.644999999999996</c:v>
                </c:pt>
                <c:pt idx="1320">
                  <c:v>62.384999999999998</c:v>
                </c:pt>
                <c:pt idx="1321">
                  <c:v>68.242000000000004</c:v>
                </c:pt>
                <c:pt idx="1322">
                  <c:v>62.631</c:v>
                </c:pt>
                <c:pt idx="1323">
                  <c:v>72.691999999999993</c:v>
                </c:pt>
                <c:pt idx="1324">
                  <c:v>96.018000000000001</c:v>
                </c:pt>
                <c:pt idx="1325">
                  <c:v>77.822000000000003</c:v>
                </c:pt>
                <c:pt idx="1326">
                  <c:v>81.156999999999996</c:v>
                </c:pt>
                <c:pt idx="1327">
                  <c:v>81.641000000000005</c:v>
                </c:pt>
                <c:pt idx="1328">
                  <c:v>60.329000000000001</c:v>
                </c:pt>
                <c:pt idx="1329">
                  <c:v>87.903000000000006</c:v>
                </c:pt>
                <c:pt idx="1330">
                  <c:v>79.852999999999994</c:v>
                </c:pt>
                <c:pt idx="1331">
                  <c:v>62.728999999999999</c:v>
                </c:pt>
                <c:pt idx="1332">
                  <c:v>66.459000000000003</c:v>
                </c:pt>
                <c:pt idx="1333">
                  <c:v>76.721000000000004</c:v>
                </c:pt>
                <c:pt idx="1334">
                  <c:v>62.603000000000002</c:v>
                </c:pt>
                <c:pt idx="1335">
                  <c:v>66.825000000000003</c:v>
                </c:pt>
                <c:pt idx="1336">
                  <c:v>65.465999999999994</c:v>
                </c:pt>
                <c:pt idx="1337">
                  <c:v>82.852999999999994</c:v>
                </c:pt>
                <c:pt idx="1338">
                  <c:v>70.843000000000004</c:v>
                </c:pt>
                <c:pt idx="1339">
                  <c:v>79.635000000000005</c:v>
                </c:pt>
                <c:pt idx="1340">
                  <c:v>71.231999999999999</c:v>
                </c:pt>
                <c:pt idx="1341">
                  <c:v>78.191000000000003</c:v>
                </c:pt>
                <c:pt idx="1342">
                  <c:v>76.784000000000006</c:v>
                </c:pt>
                <c:pt idx="1343">
                  <c:v>50.646999999999998</c:v>
                </c:pt>
                <c:pt idx="1344">
                  <c:v>91.14</c:v>
                </c:pt>
                <c:pt idx="1345">
                  <c:v>63.469000000000001</c:v>
                </c:pt>
                <c:pt idx="1346">
                  <c:v>93.822000000000003</c:v>
                </c:pt>
                <c:pt idx="1347">
                  <c:v>84.725999999999999</c:v>
                </c:pt>
                <c:pt idx="1348">
                  <c:v>90.674000000000007</c:v>
                </c:pt>
                <c:pt idx="1349">
                  <c:v>89.311000000000007</c:v>
                </c:pt>
                <c:pt idx="1350">
                  <c:v>84.614000000000004</c:v>
                </c:pt>
                <c:pt idx="1351">
                  <c:v>68.55</c:v>
                </c:pt>
                <c:pt idx="1352">
                  <c:v>56.695</c:v>
                </c:pt>
                <c:pt idx="1353">
                  <c:v>82.878</c:v>
                </c:pt>
                <c:pt idx="1354">
                  <c:v>80.685000000000002</c:v>
                </c:pt>
                <c:pt idx="1355">
                  <c:v>73.144000000000005</c:v>
                </c:pt>
                <c:pt idx="1356">
                  <c:v>63.146000000000001</c:v>
                </c:pt>
                <c:pt idx="1357">
                  <c:v>59.045999999999999</c:v>
                </c:pt>
                <c:pt idx="1358">
                  <c:v>81.445999999999998</c:v>
                </c:pt>
                <c:pt idx="1359">
                  <c:v>60.265999999999998</c:v>
                </c:pt>
                <c:pt idx="1360">
                  <c:v>78.691999999999993</c:v>
                </c:pt>
                <c:pt idx="1361">
                  <c:v>74.096000000000004</c:v>
                </c:pt>
                <c:pt idx="1362">
                  <c:v>72.972999999999999</c:v>
                </c:pt>
                <c:pt idx="1363">
                  <c:v>55.139000000000003</c:v>
                </c:pt>
                <c:pt idx="1364">
                  <c:v>56.981999999999999</c:v>
                </c:pt>
                <c:pt idx="1365">
                  <c:v>81.14</c:v>
                </c:pt>
                <c:pt idx="1366">
                  <c:v>80.12</c:v>
                </c:pt>
                <c:pt idx="1367">
                  <c:v>74.421000000000006</c:v>
                </c:pt>
                <c:pt idx="1368">
                  <c:v>80.009</c:v>
                </c:pt>
                <c:pt idx="1369">
                  <c:v>96.641000000000005</c:v>
                </c:pt>
                <c:pt idx="1370">
                  <c:v>79.608999999999995</c:v>
                </c:pt>
                <c:pt idx="1371">
                  <c:v>87.338999999999999</c:v>
                </c:pt>
                <c:pt idx="1372">
                  <c:v>58.908000000000001</c:v>
                </c:pt>
                <c:pt idx="1373">
                  <c:v>82.436000000000007</c:v>
                </c:pt>
                <c:pt idx="1374">
                  <c:v>86.769000000000005</c:v>
                </c:pt>
                <c:pt idx="1375">
                  <c:v>69.623999999999995</c:v>
                </c:pt>
                <c:pt idx="1376">
                  <c:v>85.725999999999999</c:v>
                </c:pt>
                <c:pt idx="1377">
                  <c:v>81.921000000000006</c:v>
                </c:pt>
                <c:pt idx="1378">
                  <c:v>75.218000000000004</c:v>
                </c:pt>
                <c:pt idx="1379">
                  <c:v>88.046999999999997</c:v>
                </c:pt>
                <c:pt idx="1380">
                  <c:v>78.55</c:v>
                </c:pt>
                <c:pt idx="1381">
                  <c:v>63.51</c:v>
                </c:pt>
                <c:pt idx="1382">
                  <c:v>69.091999999999999</c:v>
                </c:pt>
                <c:pt idx="1383">
                  <c:v>83.334999999999994</c:v>
                </c:pt>
                <c:pt idx="1384">
                  <c:v>70.228999999999999</c:v>
                </c:pt>
                <c:pt idx="1385">
                  <c:v>76.384</c:v>
                </c:pt>
                <c:pt idx="1386">
                  <c:v>83.191999999999993</c:v>
                </c:pt>
                <c:pt idx="1387">
                  <c:v>63.052</c:v>
                </c:pt>
                <c:pt idx="1388">
                  <c:v>73.742999999999995</c:v>
                </c:pt>
                <c:pt idx="1389">
                  <c:v>69.808000000000007</c:v>
                </c:pt>
                <c:pt idx="1390">
                  <c:v>83.370999999999995</c:v>
                </c:pt>
                <c:pt idx="1391">
                  <c:v>65.840999999999994</c:v>
                </c:pt>
                <c:pt idx="1392">
                  <c:v>62.491999999999997</c:v>
                </c:pt>
                <c:pt idx="1393">
                  <c:v>74.295000000000002</c:v>
                </c:pt>
                <c:pt idx="1394">
                  <c:v>71.268000000000001</c:v>
                </c:pt>
                <c:pt idx="1395">
                  <c:v>61.091000000000001</c:v>
                </c:pt>
                <c:pt idx="1396">
                  <c:v>85.025000000000006</c:v>
                </c:pt>
                <c:pt idx="1397">
                  <c:v>82.066999999999993</c:v>
                </c:pt>
                <c:pt idx="1398">
                  <c:v>69.599000000000004</c:v>
                </c:pt>
                <c:pt idx="1399">
                  <c:v>82.706999999999994</c:v>
                </c:pt>
                <c:pt idx="1400">
                  <c:v>60.927</c:v>
                </c:pt>
                <c:pt idx="1401">
                  <c:v>72.361999999999995</c:v>
                </c:pt>
                <c:pt idx="1402">
                  <c:v>80.734999999999999</c:v>
                </c:pt>
                <c:pt idx="1403">
                  <c:v>71.706999999999994</c:v>
                </c:pt>
                <c:pt idx="1404">
                  <c:v>57.412999999999997</c:v>
                </c:pt>
                <c:pt idx="1405">
                  <c:v>73.363</c:v>
                </c:pt>
                <c:pt idx="1406">
                  <c:v>82.100999999999999</c:v>
                </c:pt>
                <c:pt idx="1407">
                  <c:v>71.057000000000002</c:v>
                </c:pt>
                <c:pt idx="1408">
                  <c:v>58.442</c:v>
                </c:pt>
                <c:pt idx="1409">
                  <c:v>76.004999999999995</c:v>
                </c:pt>
                <c:pt idx="1410">
                  <c:v>71.290999999999997</c:v>
                </c:pt>
                <c:pt idx="1411">
                  <c:v>82.114999999999995</c:v>
                </c:pt>
                <c:pt idx="1412">
                  <c:v>74.165999999999997</c:v>
                </c:pt>
                <c:pt idx="1413">
                  <c:v>78.019000000000005</c:v>
                </c:pt>
                <c:pt idx="1414">
                  <c:v>66.188999999999993</c:v>
                </c:pt>
                <c:pt idx="1415">
                  <c:v>101.33</c:v>
                </c:pt>
                <c:pt idx="1416">
                  <c:v>63.338000000000001</c:v>
                </c:pt>
                <c:pt idx="1417">
                  <c:v>67.658000000000001</c:v>
                </c:pt>
                <c:pt idx="1418">
                  <c:v>69.36</c:v>
                </c:pt>
                <c:pt idx="1419">
                  <c:v>71.986999999999995</c:v>
                </c:pt>
                <c:pt idx="1420">
                  <c:v>71.906999999999996</c:v>
                </c:pt>
                <c:pt idx="1421">
                  <c:v>62.377000000000002</c:v>
                </c:pt>
                <c:pt idx="1422">
                  <c:v>61.963999999999999</c:v>
                </c:pt>
                <c:pt idx="1423">
                  <c:v>72.222999999999999</c:v>
                </c:pt>
                <c:pt idx="1424">
                  <c:v>67.027000000000001</c:v>
                </c:pt>
                <c:pt idx="1425">
                  <c:v>69.870999999999995</c:v>
                </c:pt>
                <c:pt idx="1426">
                  <c:v>61.231999999999999</c:v>
                </c:pt>
                <c:pt idx="1427">
                  <c:v>69.364000000000004</c:v>
                </c:pt>
                <c:pt idx="1428">
                  <c:v>54.438000000000002</c:v>
                </c:pt>
                <c:pt idx="1429">
                  <c:v>76.724000000000004</c:v>
                </c:pt>
                <c:pt idx="1430">
                  <c:v>63.277999999999999</c:v>
                </c:pt>
                <c:pt idx="1431">
                  <c:v>54.189</c:v>
                </c:pt>
                <c:pt idx="1432">
                  <c:v>64.975999999999999</c:v>
                </c:pt>
                <c:pt idx="1433">
                  <c:v>74.715000000000003</c:v>
                </c:pt>
                <c:pt idx="1434">
                  <c:v>70.850999999999999</c:v>
                </c:pt>
                <c:pt idx="1435">
                  <c:v>65.498000000000005</c:v>
                </c:pt>
                <c:pt idx="1436">
                  <c:v>63.975000000000001</c:v>
                </c:pt>
                <c:pt idx="1437">
                  <c:v>60.482999999999997</c:v>
                </c:pt>
                <c:pt idx="1438">
                  <c:v>67.311000000000007</c:v>
                </c:pt>
                <c:pt idx="1439">
                  <c:v>71.537999999999997</c:v>
                </c:pt>
                <c:pt idx="1440">
                  <c:v>69.269000000000005</c:v>
                </c:pt>
                <c:pt idx="1441">
                  <c:v>78.769000000000005</c:v>
                </c:pt>
                <c:pt idx="1442">
                  <c:v>62.566000000000003</c:v>
                </c:pt>
                <c:pt idx="1443">
                  <c:v>59.15</c:v>
                </c:pt>
                <c:pt idx="1444">
                  <c:v>79.697999999999993</c:v>
                </c:pt>
                <c:pt idx="1445">
                  <c:v>59.683999999999997</c:v>
                </c:pt>
                <c:pt idx="1446">
                  <c:v>77.137</c:v>
                </c:pt>
                <c:pt idx="1447">
                  <c:v>73.603999999999999</c:v>
                </c:pt>
                <c:pt idx="1448">
                  <c:v>75.522000000000006</c:v>
                </c:pt>
                <c:pt idx="1449">
                  <c:v>60.19</c:v>
                </c:pt>
                <c:pt idx="1450">
                  <c:v>61.540999999999997</c:v>
                </c:pt>
                <c:pt idx="1451">
                  <c:v>71.010000000000005</c:v>
                </c:pt>
                <c:pt idx="1452">
                  <c:v>55.343000000000004</c:v>
                </c:pt>
                <c:pt idx="1453">
                  <c:v>66.466999999999999</c:v>
                </c:pt>
                <c:pt idx="1454">
                  <c:v>56.808999999999997</c:v>
                </c:pt>
                <c:pt idx="1455">
                  <c:v>59.018999999999998</c:v>
                </c:pt>
                <c:pt idx="1456">
                  <c:v>64.67</c:v>
                </c:pt>
                <c:pt idx="1457">
                  <c:v>63.813000000000002</c:v>
                </c:pt>
                <c:pt idx="1458">
                  <c:v>61.731999999999999</c:v>
                </c:pt>
                <c:pt idx="1459">
                  <c:v>54.164000000000001</c:v>
                </c:pt>
                <c:pt idx="1460">
                  <c:v>55.917999999999999</c:v>
                </c:pt>
                <c:pt idx="1461">
                  <c:v>59.454000000000001</c:v>
                </c:pt>
                <c:pt idx="1462">
                  <c:v>71.051000000000002</c:v>
                </c:pt>
                <c:pt idx="1463">
                  <c:v>78.659000000000006</c:v>
                </c:pt>
                <c:pt idx="1464">
                  <c:v>69.242999999999995</c:v>
                </c:pt>
                <c:pt idx="1465">
                  <c:v>52.53</c:v>
                </c:pt>
                <c:pt idx="1466">
                  <c:v>62.320999999999998</c:v>
                </c:pt>
                <c:pt idx="1467">
                  <c:v>74.349000000000004</c:v>
                </c:pt>
                <c:pt idx="1468">
                  <c:v>64.760000000000005</c:v>
                </c:pt>
                <c:pt idx="1469">
                  <c:v>54.26</c:v>
                </c:pt>
                <c:pt idx="1470">
                  <c:v>90.32</c:v>
                </c:pt>
                <c:pt idx="1471">
                  <c:v>74.436999999999998</c:v>
                </c:pt>
                <c:pt idx="1472">
                  <c:v>68.674999999999997</c:v>
                </c:pt>
                <c:pt idx="1473">
                  <c:v>51.322000000000003</c:v>
                </c:pt>
                <c:pt idx="1474">
                  <c:v>77.465999999999994</c:v>
                </c:pt>
                <c:pt idx="1475">
                  <c:v>74.602000000000004</c:v>
                </c:pt>
                <c:pt idx="1476">
                  <c:v>67.379000000000005</c:v>
                </c:pt>
                <c:pt idx="1477">
                  <c:v>59.646999999999998</c:v>
                </c:pt>
                <c:pt idx="1478">
                  <c:v>62.087000000000003</c:v>
                </c:pt>
                <c:pt idx="1479">
                  <c:v>60.926000000000002</c:v>
                </c:pt>
                <c:pt idx="1480">
                  <c:v>73.856999999999999</c:v>
                </c:pt>
                <c:pt idx="1481">
                  <c:v>78.049000000000007</c:v>
                </c:pt>
                <c:pt idx="1482">
                  <c:v>69.394999999999996</c:v>
                </c:pt>
                <c:pt idx="1483">
                  <c:v>78.614999999999995</c:v>
                </c:pt>
                <c:pt idx="1484">
                  <c:v>82.106999999999999</c:v>
                </c:pt>
                <c:pt idx="1485">
                  <c:v>74.037999999999997</c:v>
                </c:pt>
                <c:pt idx="1486">
                  <c:v>83.4</c:v>
                </c:pt>
                <c:pt idx="1487">
                  <c:v>63.271000000000001</c:v>
                </c:pt>
                <c:pt idx="1488">
                  <c:v>60.607999999999997</c:v>
                </c:pt>
                <c:pt idx="1489">
                  <c:v>58.716000000000001</c:v>
                </c:pt>
                <c:pt idx="1490">
                  <c:v>48.305999999999997</c:v>
                </c:pt>
                <c:pt idx="1491">
                  <c:v>77.676000000000002</c:v>
                </c:pt>
                <c:pt idx="1492">
                  <c:v>74.088999999999999</c:v>
                </c:pt>
                <c:pt idx="1493">
                  <c:v>53.246000000000002</c:v>
                </c:pt>
                <c:pt idx="1494">
                  <c:v>83</c:v>
                </c:pt>
                <c:pt idx="1495">
                  <c:v>56.942</c:v>
                </c:pt>
                <c:pt idx="1496">
                  <c:v>71.372</c:v>
                </c:pt>
                <c:pt idx="1497">
                  <c:v>70.06</c:v>
                </c:pt>
                <c:pt idx="1498">
                  <c:v>68.756</c:v>
                </c:pt>
                <c:pt idx="1499">
                  <c:v>67.078000000000003</c:v>
                </c:pt>
                <c:pt idx="1500">
                  <c:v>68.599999999999994</c:v>
                </c:pt>
                <c:pt idx="1501">
                  <c:v>73.468000000000004</c:v>
                </c:pt>
                <c:pt idx="1502">
                  <c:v>58.841999999999999</c:v>
                </c:pt>
                <c:pt idx="1503">
                  <c:v>64.733999999999995</c:v>
                </c:pt>
                <c:pt idx="1504">
                  <c:v>78.114000000000004</c:v>
                </c:pt>
                <c:pt idx="1505">
                  <c:v>67.037999999999997</c:v>
                </c:pt>
                <c:pt idx="1506">
                  <c:v>77.445999999999998</c:v>
                </c:pt>
                <c:pt idx="1507">
                  <c:v>53.796999999999997</c:v>
                </c:pt>
                <c:pt idx="1508">
                  <c:v>67.718999999999994</c:v>
                </c:pt>
                <c:pt idx="1509">
                  <c:v>64.05</c:v>
                </c:pt>
                <c:pt idx="1510">
                  <c:v>65.188999999999993</c:v>
                </c:pt>
                <c:pt idx="1511">
                  <c:v>81.521000000000001</c:v>
                </c:pt>
                <c:pt idx="1512">
                  <c:v>64.096000000000004</c:v>
                </c:pt>
                <c:pt idx="1513">
                  <c:v>68.213999999999999</c:v>
                </c:pt>
                <c:pt idx="1514">
                  <c:v>64.213999999999999</c:v>
                </c:pt>
                <c:pt idx="1515">
                  <c:v>57.944000000000003</c:v>
                </c:pt>
                <c:pt idx="1516">
                  <c:v>75.64</c:v>
                </c:pt>
                <c:pt idx="1517">
                  <c:v>52.863999999999997</c:v>
                </c:pt>
                <c:pt idx="1518">
                  <c:v>62.997</c:v>
                </c:pt>
                <c:pt idx="1519">
                  <c:v>68.984999999999999</c:v>
                </c:pt>
                <c:pt idx="1520">
                  <c:v>74.951999999999998</c:v>
                </c:pt>
                <c:pt idx="1521">
                  <c:v>69.725999999999999</c:v>
                </c:pt>
                <c:pt idx="1522">
                  <c:v>71.558000000000007</c:v>
                </c:pt>
                <c:pt idx="1523">
                  <c:v>52.055999999999997</c:v>
                </c:pt>
                <c:pt idx="1524">
                  <c:v>67.296000000000006</c:v>
                </c:pt>
                <c:pt idx="1525">
                  <c:v>81.206999999999994</c:v>
                </c:pt>
                <c:pt idx="1526">
                  <c:v>66.501000000000005</c:v>
                </c:pt>
                <c:pt idx="1527">
                  <c:v>76.043999999999997</c:v>
                </c:pt>
                <c:pt idx="1528">
                  <c:v>66.906999999999996</c:v>
                </c:pt>
                <c:pt idx="1529">
                  <c:v>69.495999999999995</c:v>
                </c:pt>
                <c:pt idx="1530">
                  <c:v>56.845999999999997</c:v>
                </c:pt>
                <c:pt idx="1531">
                  <c:v>58.722000000000001</c:v>
                </c:pt>
                <c:pt idx="1532">
                  <c:v>68.686999999999998</c:v>
                </c:pt>
                <c:pt idx="1533">
                  <c:v>61.405000000000001</c:v>
                </c:pt>
                <c:pt idx="1534">
                  <c:v>67.643000000000001</c:v>
                </c:pt>
                <c:pt idx="1535">
                  <c:v>69.534000000000006</c:v>
                </c:pt>
                <c:pt idx="1536">
                  <c:v>59.945999999999998</c:v>
                </c:pt>
                <c:pt idx="1537">
                  <c:v>56.58</c:v>
                </c:pt>
                <c:pt idx="1538">
                  <c:v>57.920999999999999</c:v>
                </c:pt>
                <c:pt idx="1539">
                  <c:v>90.887</c:v>
                </c:pt>
                <c:pt idx="1540">
                  <c:v>75.924000000000007</c:v>
                </c:pt>
                <c:pt idx="1541">
                  <c:v>45.692</c:v>
                </c:pt>
                <c:pt idx="1542">
                  <c:v>51.206000000000003</c:v>
                </c:pt>
                <c:pt idx="1543">
                  <c:v>62.512</c:v>
                </c:pt>
                <c:pt idx="1544">
                  <c:v>56.33</c:v>
                </c:pt>
                <c:pt idx="1545">
                  <c:v>56.112000000000002</c:v>
                </c:pt>
                <c:pt idx="1546">
                  <c:v>53.52</c:v>
                </c:pt>
                <c:pt idx="1547">
                  <c:v>58.901000000000003</c:v>
                </c:pt>
                <c:pt idx="1548">
                  <c:v>72.043000000000006</c:v>
                </c:pt>
                <c:pt idx="1549">
                  <c:v>77.929000000000002</c:v>
                </c:pt>
                <c:pt idx="1550">
                  <c:v>73.319000000000003</c:v>
                </c:pt>
                <c:pt idx="1551">
                  <c:v>87.091999999999999</c:v>
                </c:pt>
                <c:pt idx="1552">
                  <c:v>45.167000000000002</c:v>
                </c:pt>
                <c:pt idx="1553">
                  <c:v>81.23</c:v>
                </c:pt>
                <c:pt idx="1554">
                  <c:v>69.412999999999997</c:v>
                </c:pt>
                <c:pt idx="1555">
                  <c:v>55.673000000000002</c:v>
                </c:pt>
                <c:pt idx="1556">
                  <c:v>70.566999999999993</c:v>
                </c:pt>
                <c:pt idx="1557">
                  <c:v>55.631</c:v>
                </c:pt>
                <c:pt idx="1558">
                  <c:v>52.23</c:v>
                </c:pt>
                <c:pt idx="1559">
                  <c:v>58.951000000000001</c:v>
                </c:pt>
                <c:pt idx="1560">
                  <c:v>64.659000000000006</c:v>
                </c:pt>
                <c:pt idx="1561">
                  <c:v>72.805000000000007</c:v>
                </c:pt>
                <c:pt idx="1562">
                  <c:v>62.097999999999999</c:v>
                </c:pt>
                <c:pt idx="1563">
                  <c:v>56.466000000000001</c:v>
                </c:pt>
                <c:pt idx="1564">
                  <c:v>63.094999999999999</c:v>
                </c:pt>
                <c:pt idx="1565">
                  <c:v>64.131</c:v>
                </c:pt>
                <c:pt idx="1566">
                  <c:v>78.400999999999996</c:v>
                </c:pt>
                <c:pt idx="1567">
                  <c:v>62.152000000000001</c:v>
                </c:pt>
                <c:pt idx="1568">
                  <c:v>68.087000000000003</c:v>
                </c:pt>
                <c:pt idx="1569">
                  <c:v>76.804000000000002</c:v>
                </c:pt>
                <c:pt idx="1570">
                  <c:v>69.540000000000006</c:v>
                </c:pt>
                <c:pt idx="1571">
                  <c:v>84.192999999999998</c:v>
                </c:pt>
                <c:pt idx="1572">
                  <c:v>72.852999999999994</c:v>
                </c:pt>
                <c:pt idx="1573">
                  <c:v>60.331000000000003</c:v>
                </c:pt>
                <c:pt idx="1574">
                  <c:v>65.518000000000001</c:v>
                </c:pt>
                <c:pt idx="1575">
                  <c:v>72.516999999999996</c:v>
                </c:pt>
                <c:pt idx="1576">
                  <c:v>59.484000000000002</c:v>
                </c:pt>
                <c:pt idx="1577">
                  <c:v>62.829000000000001</c:v>
                </c:pt>
                <c:pt idx="1578">
                  <c:v>71.631</c:v>
                </c:pt>
                <c:pt idx="1579">
                  <c:v>68.475999999999999</c:v>
                </c:pt>
                <c:pt idx="1580">
                  <c:v>71.058000000000007</c:v>
                </c:pt>
                <c:pt idx="1581">
                  <c:v>70.751999999999995</c:v>
                </c:pt>
                <c:pt idx="1582">
                  <c:v>55.828000000000003</c:v>
                </c:pt>
                <c:pt idx="1583">
                  <c:v>69.927000000000007</c:v>
                </c:pt>
                <c:pt idx="1584">
                  <c:v>57.241999999999997</c:v>
                </c:pt>
                <c:pt idx="1585">
                  <c:v>54.191000000000003</c:v>
                </c:pt>
                <c:pt idx="1586">
                  <c:v>63.048999999999999</c:v>
                </c:pt>
                <c:pt idx="1587">
                  <c:v>80.251000000000005</c:v>
                </c:pt>
                <c:pt idx="1588">
                  <c:v>68.641000000000005</c:v>
                </c:pt>
                <c:pt idx="1589">
                  <c:v>81.521000000000001</c:v>
                </c:pt>
                <c:pt idx="1590">
                  <c:v>65.674999999999997</c:v>
                </c:pt>
                <c:pt idx="1591">
                  <c:v>62.329000000000001</c:v>
                </c:pt>
                <c:pt idx="1592">
                  <c:v>67.213999999999999</c:v>
                </c:pt>
                <c:pt idx="1593">
                  <c:v>60.182000000000002</c:v>
                </c:pt>
                <c:pt idx="1594">
                  <c:v>67.691999999999993</c:v>
                </c:pt>
                <c:pt idx="1595">
                  <c:v>54.021999999999998</c:v>
                </c:pt>
                <c:pt idx="1596">
                  <c:v>76.120999999999995</c:v>
                </c:pt>
                <c:pt idx="1597">
                  <c:v>61.531999999999996</c:v>
                </c:pt>
                <c:pt idx="1598">
                  <c:v>77.272000000000006</c:v>
                </c:pt>
                <c:pt idx="1599">
                  <c:v>71.914000000000001</c:v>
                </c:pt>
                <c:pt idx="1600">
                  <c:v>45.963999999999999</c:v>
                </c:pt>
                <c:pt idx="1601">
                  <c:v>59.279000000000003</c:v>
                </c:pt>
                <c:pt idx="1602">
                  <c:v>82.070999999999998</c:v>
                </c:pt>
                <c:pt idx="1603">
                  <c:v>57.463000000000001</c:v>
                </c:pt>
                <c:pt idx="1604">
                  <c:v>56.046999999999997</c:v>
                </c:pt>
                <c:pt idx="1605">
                  <c:v>67.742999999999995</c:v>
                </c:pt>
                <c:pt idx="1606">
                  <c:v>70.879000000000005</c:v>
                </c:pt>
                <c:pt idx="1607">
                  <c:v>58.743000000000002</c:v>
                </c:pt>
                <c:pt idx="1608">
                  <c:v>73.671000000000006</c:v>
                </c:pt>
                <c:pt idx="1609">
                  <c:v>65.566000000000003</c:v>
                </c:pt>
                <c:pt idx="1610">
                  <c:v>52.831000000000003</c:v>
                </c:pt>
                <c:pt idx="1611">
                  <c:v>77.426000000000002</c:v>
                </c:pt>
                <c:pt idx="1612">
                  <c:v>75.158000000000001</c:v>
                </c:pt>
                <c:pt idx="1613">
                  <c:v>62.402999999999999</c:v>
                </c:pt>
                <c:pt idx="1614">
                  <c:v>71.59</c:v>
                </c:pt>
                <c:pt idx="1615">
                  <c:v>50.009</c:v>
                </c:pt>
                <c:pt idx="1616">
                  <c:v>68.971000000000004</c:v>
                </c:pt>
                <c:pt idx="1617">
                  <c:v>65.197999999999993</c:v>
                </c:pt>
                <c:pt idx="1618">
                  <c:v>70.186999999999998</c:v>
                </c:pt>
                <c:pt idx="1619">
                  <c:v>78.016999999999996</c:v>
                </c:pt>
                <c:pt idx="1620">
                  <c:v>67.314999999999998</c:v>
                </c:pt>
                <c:pt idx="1621">
                  <c:v>62.14</c:v>
                </c:pt>
                <c:pt idx="1622">
                  <c:v>69.667000000000002</c:v>
                </c:pt>
                <c:pt idx="1623">
                  <c:v>66.2</c:v>
                </c:pt>
                <c:pt idx="1624">
                  <c:v>68.879000000000005</c:v>
                </c:pt>
                <c:pt idx="1625">
                  <c:v>57.101999999999997</c:v>
                </c:pt>
                <c:pt idx="1626">
                  <c:v>72.346000000000004</c:v>
                </c:pt>
                <c:pt idx="1627">
                  <c:v>56.036000000000001</c:v>
                </c:pt>
                <c:pt idx="1628">
                  <c:v>74.936999999999998</c:v>
                </c:pt>
                <c:pt idx="1629">
                  <c:v>71.055999999999997</c:v>
                </c:pt>
                <c:pt idx="1630">
                  <c:v>68.134</c:v>
                </c:pt>
                <c:pt idx="1631">
                  <c:v>60.136000000000003</c:v>
                </c:pt>
                <c:pt idx="1632">
                  <c:v>71.84</c:v>
                </c:pt>
                <c:pt idx="1633">
                  <c:v>67.671999999999997</c:v>
                </c:pt>
                <c:pt idx="1634">
                  <c:v>81.513000000000005</c:v>
                </c:pt>
                <c:pt idx="1635">
                  <c:v>69.811999999999998</c:v>
                </c:pt>
                <c:pt idx="1636">
                  <c:v>69.165000000000006</c:v>
                </c:pt>
                <c:pt idx="1637">
                  <c:v>67.77</c:v>
                </c:pt>
                <c:pt idx="1638">
                  <c:v>68.941999999999993</c:v>
                </c:pt>
                <c:pt idx="1639">
                  <c:v>60.319000000000003</c:v>
                </c:pt>
                <c:pt idx="1640">
                  <c:v>62.15</c:v>
                </c:pt>
                <c:pt idx="1641">
                  <c:v>68.766000000000005</c:v>
                </c:pt>
                <c:pt idx="1642">
                  <c:v>65.408000000000001</c:v>
                </c:pt>
                <c:pt idx="1643">
                  <c:v>59.709000000000003</c:v>
                </c:pt>
                <c:pt idx="1644">
                  <c:v>48.884</c:v>
                </c:pt>
                <c:pt idx="1645">
                  <c:v>65.082999999999998</c:v>
                </c:pt>
                <c:pt idx="1646">
                  <c:v>56.441000000000003</c:v>
                </c:pt>
                <c:pt idx="1647">
                  <c:v>71.659000000000006</c:v>
                </c:pt>
                <c:pt idx="1648">
                  <c:v>62.69</c:v>
                </c:pt>
                <c:pt idx="1649">
                  <c:v>60.518000000000001</c:v>
                </c:pt>
                <c:pt idx="1650">
                  <c:v>62.081000000000003</c:v>
                </c:pt>
                <c:pt idx="1651">
                  <c:v>69.421999999999997</c:v>
                </c:pt>
                <c:pt idx="1652">
                  <c:v>58.279000000000003</c:v>
                </c:pt>
                <c:pt idx="1653">
                  <c:v>57.226999999999997</c:v>
                </c:pt>
                <c:pt idx="1654">
                  <c:v>69.465000000000003</c:v>
                </c:pt>
                <c:pt idx="1655">
                  <c:v>58.837000000000003</c:v>
                </c:pt>
                <c:pt idx="1656">
                  <c:v>56.357999999999997</c:v>
                </c:pt>
                <c:pt idx="1657">
                  <c:v>62.915999999999997</c:v>
                </c:pt>
                <c:pt idx="1658">
                  <c:v>52.595999999999997</c:v>
                </c:pt>
                <c:pt idx="1659">
                  <c:v>67.905000000000001</c:v>
                </c:pt>
                <c:pt idx="1660">
                  <c:v>67.013000000000005</c:v>
                </c:pt>
                <c:pt idx="1661">
                  <c:v>59.850999999999999</c:v>
                </c:pt>
                <c:pt idx="1662">
                  <c:v>67.021000000000001</c:v>
                </c:pt>
                <c:pt idx="1663">
                  <c:v>51.389000000000003</c:v>
                </c:pt>
                <c:pt idx="1664">
                  <c:v>66.418999999999997</c:v>
                </c:pt>
                <c:pt idx="1665">
                  <c:v>76.947999999999993</c:v>
                </c:pt>
                <c:pt idx="1666">
                  <c:v>67.924999999999997</c:v>
                </c:pt>
                <c:pt idx="1667">
                  <c:v>63.265999999999998</c:v>
                </c:pt>
                <c:pt idx="1668">
                  <c:v>78.947000000000003</c:v>
                </c:pt>
                <c:pt idx="1669">
                  <c:v>81.510000000000005</c:v>
                </c:pt>
                <c:pt idx="1670">
                  <c:v>76.805000000000007</c:v>
                </c:pt>
                <c:pt idx="1671">
                  <c:v>71.096999999999994</c:v>
                </c:pt>
                <c:pt idx="1672">
                  <c:v>74.769000000000005</c:v>
                </c:pt>
                <c:pt idx="1673">
                  <c:v>48.588999999999999</c:v>
                </c:pt>
                <c:pt idx="1674">
                  <c:v>78.792000000000002</c:v>
                </c:pt>
                <c:pt idx="1675">
                  <c:v>41.348999999999997</c:v>
                </c:pt>
                <c:pt idx="1676">
                  <c:v>37.819000000000003</c:v>
                </c:pt>
                <c:pt idx="1677">
                  <c:v>58.417000000000002</c:v>
                </c:pt>
                <c:pt idx="1678">
                  <c:v>60.927999999999997</c:v>
                </c:pt>
                <c:pt idx="1679">
                  <c:v>58.558999999999997</c:v>
                </c:pt>
                <c:pt idx="1680">
                  <c:v>57.902000000000001</c:v>
                </c:pt>
                <c:pt idx="1681">
                  <c:v>64.314999999999998</c:v>
                </c:pt>
                <c:pt idx="1682">
                  <c:v>75.513000000000005</c:v>
                </c:pt>
                <c:pt idx="1683">
                  <c:v>69.695999999999998</c:v>
                </c:pt>
                <c:pt idx="1684">
                  <c:v>69.078999999999994</c:v>
                </c:pt>
                <c:pt idx="1685">
                  <c:v>53.835999999999999</c:v>
                </c:pt>
                <c:pt idx="1686">
                  <c:v>60.462000000000003</c:v>
                </c:pt>
                <c:pt idx="1687">
                  <c:v>63.162999999999997</c:v>
                </c:pt>
                <c:pt idx="1688">
                  <c:v>77.206000000000003</c:v>
                </c:pt>
                <c:pt idx="1689">
                  <c:v>51.350999999999999</c:v>
                </c:pt>
                <c:pt idx="1690">
                  <c:v>71.025999999999996</c:v>
                </c:pt>
                <c:pt idx="1691">
                  <c:v>68.265000000000001</c:v>
                </c:pt>
                <c:pt idx="1692">
                  <c:v>54.558</c:v>
                </c:pt>
                <c:pt idx="1693">
                  <c:v>60.030999999999999</c:v>
                </c:pt>
                <c:pt idx="1694">
                  <c:v>55.411000000000001</c:v>
                </c:pt>
                <c:pt idx="1695">
                  <c:v>73.266000000000005</c:v>
                </c:pt>
                <c:pt idx="1696">
                  <c:v>55.274999999999999</c:v>
                </c:pt>
                <c:pt idx="1697">
                  <c:v>48.326999999999998</c:v>
                </c:pt>
                <c:pt idx="1698">
                  <c:v>73.713999999999999</c:v>
                </c:pt>
                <c:pt idx="1699">
                  <c:v>58.341999999999999</c:v>
                </c:pt>
                <c:pt idx="1700">
                  <c:v>58.210999999999999</c:v>
                </c:pt>
                <c:pt idx="1701">
                  <c:v>63.195999999999998</c:v>
                </c:pt>
                <c:pt idx="1702">
                  <c:v>55.673000000000002</c:v>
                </c:pt>
                <c:pt idx="1703">
                  <c:v>66.602000000000004</c:v>
                </c:pt>
                <c:pt idx="1704">
                  <c:v>64.167000000000002</c:v>
                </c:pt>
                <c:pt idx="1705">
                  <c:v>55.564999999999998</c:v>
                </c:pt>
                <c:pt idx="1706">
                  <c:v>67.605999999999995</c:v>
                </c:pt>
                <c:pt idx="1707">
                  <c:v>61.101999999999997</c:v>
                </c:pt>
                <c:pt idx="1708">
                  <c:v>60.198</c:v>
                </c:pt>
                <c:pt idx="1709">
                  <c:v>69.167000000000002</c:v>
                </c:pt>
                <c:pt idx="1710">
                  <c:v>58.506</c:v>
                </c:pt>
                <c:pt idx="1711">
                  <c:v>58.968000000000004</c:v>
                </c:pt>
                <c:pt idx="1712">
                  <c:v>55.468000000000004</c:v>
                </c:pt>
                <c:pt idx="1713">
                  <c:v>49.856000000000002</c:v>
                </c:pt>
                <c:pt idx="1714">
                  <c:v>82.135000000000005</c:v>
                </c:pt>
                <c:pt idx="1715">
                  <c:v>61.116</c:v>
                </c:pt>
                <c:pt idx="1716">
                  <c:v>53.953000000000003</c:v>
                </c:pt>
                <c:pt idx="1717">
                  <c:v>57.981999999999999</c:v>
                </c:pt>
                <c:pt idx="1718">
                  <c:v>50.335000000000001</c:v>
                </c:pt>
                <c:pt idx="1719">
                  <c:v>49.728000000000002</c:v>
                </c:pt>
                <c:pt idx="1720">
                  <c:v>54.328000000000003</c:v>
                </c:pt>
                <c:pt idx="1721">
                  <c:v>60.654000000000003</c:v>
                </c:pt>
                <c:pt idx="1722">
                  <c:v>58.067</c:v>
                </c:pt>
                <c:pt idx="1723">
                  <c:v>71.188999999999993</c:v>
                </c:pt>
                <c:pt idx="1724">
                  <c:v>72.426000000000002</c:v>
                </c:pt>
                <c:pt idx="1725">
                  <c:v>42.670999999999999</c:v>
                </c:pt>
                <c:pt idx="1726">
                  <c:v>55.688000000000002</c:v>
                </c:pt>
                <c:pt idx="1727">
                  <c:v>62.12</c:v>
                </c:pt>
                <c:pt idx="1728">
                  <c:v>48.462000000000003</c:v>
                </c:pt>
                <c:pt idx="1729">
                  <c:v>65.343999999999994</c:v>
                </c:pt>
                <c:pt idx="1730">
                  <c:v>66.415000000000006</c:v>
                </c:pt>
                <c:pt idx="1731">
                  <c:v>60.488</c:v>
                </c:pt>
                <c:pt idx="1732">
                  <c:v>68.289000000000001</c:v>
                </c:pt>
                <c:pt idx="1733">
                  <c:v>45.454000000000001</c:v>
                </c:pt>
                <c:pt idx="1734">
                  <c:v>60.110999999999997</c:v>
                </c:pt>
                <c:pt idx="1735">
                  <c:v>77.587000000000003</c:v>
                </c:pt>
                <c:pt idx="1736">
                  <c:v>66.001999999999995</c:v>
                </c:pt>
                <c:pt idx="1737">
                  <c:v>66.207999999999998</c:v>
                </c:pt>
                <c:pt idx="1738">
                  <c:v>66.712000000000003</c:v>
                </c:pt>
                <c:pt idx="1739">
                  <c:v>51.841999999999999</c:v>
                </c:pt>
                <c:pt idx="1740">
                  <c:v>53.183999999999997</c:v>
                </c:pt>
                <c:pt idx="1741">
                  <c:v>75.281000000000006</c:v>
                </c:pt>
                <c:pt idx="1742">
                  <c:v>68.245999999999995</c:v>
                </c:pt>
                <c:pt idx="1743">
                  <c:v>63.668999999999997</c:v>
                </c:pt>
                <c:pt idx="1744">
                  <c:v>71.83</c:v>
                </c:pt>
                <c:pt idx="1745">
                  <c:v>72.896000000000001</c:v>
                </c:pt>
                <c:pt idx="1746">
                  <c:v>62.292999999999999</c:v>
                </c:pt>
                <c:pt idx="1747">
                  <c:v>77.637</c:v>
                </c:pt>
                <c:pt idx="1748">
                  <c:v>61.167000000000002</c:v>
                </c:pt>
                <c:pt idx="1749">
                  <c:v>62.174999999999997</c:v>
                </c:pt>
                <c:pt idx="1750">
                  <c:v>54.706000000000003</c:v>
                </c:pt>
                <c:pt idx="1751">
                  <c:v>60.537999999999997</c:v>
                </c:pt>
                <c:pt idx="1752">
                  <c:v>54.796999999999997</c:v>
                </c:pt>
                <c:pt idx="1753">
                  <c:v>61.557000000000002</c:v>
                </c:pt>
                <c:pt idx="1754">
                  <c:v>75.39</c:v>
                </c:pt>
                <c:pt idx="1755">
                  <c:v>61.036000000000001</c:v>
                </c:pt>
                <c:pt idx="1756">
                  <c:v>55.335000000000001</c:v>
                </c:pt>
                <c:pt idx="1757">
                  <c:v>72.012</c:v>
                </c:pt>
                <c:pt idx="1758">
                  <c:v>50.417000000000002</c:v>
                </c:pt>
                <c:pt idx="1759">
                  <c:v>75.007000000000005</c:v>
                </c:pt>
                <c:pt idx="1760">
                  <c:v>53.32</c:v>
                </c:pt>
                <c:pt idx="1761">
                  <c:v>58.895000000000003</c:v>
                </c:pt>
                <c:pt idx="1762">
                  <c:v>78.52</c:v>
                </c:pt>
                <c:pt idx="1763">
                  <c:v>46.42</c:v>
                </c:pt>
                <c:pt idx="1764">
                  <c:v>75.762</c:v>
                </c:pt>
                <c:pt idx="1765">
                  <c:v>78.492000000000004</c:v>
                </c:pt>
                <c:pt idx="1766">
                  <c:v>57.944000000000003</c:v>
                </c:pt>
                <c:pt idx="1767">
                  <c:v>83.885999999999996</c:v>
                </c:pt>
                <c:pt idx="1768">
                  <c:v>85.64</c:v>
                </c:pt>
                <c:pt idx="1769">
                  <c:v>60.798000000000002</c:v>
                </c:pt>
                <c:pt idx="1770">
                  <c:v>61.19</c:v>
                </c:pt>
                <c:pt idx="1771">
                  <c:v>68.122</c:v>
                </c:pt>
                <c:pt idx="1772">
                  <c:v>65.432000000000002</c:v>
                </c:pt>
                <c:pt idx="1773">
                  <c:v>63.356000000000002</c:v>
                </c:pt>
                <c:pt idx="1774">
                  <c:v>52.024999999999999</c:v>
                </c:pt>
                <c:pt idx="1775">
                  <c:v>56.677999999999997</c:v>
                </c:pt>
                <c:pt idx="1776">
                  <c:v>73.171999999999997</c:v>
                </c:pt>
                <c:pt idx="1777">
                  <c:v>74.494</c:v>
                </c:pt>
                <c:pt idx="1778">
                  <c:v>57.465000000000003</c:v>
                </c:pt>
                <c:pt idx="1779">
                  <c:v>59.103000000000002</c:v>
                </c:pt>
                <c:pt idx="1780">
                  <c:v>58.387</c:v>
                </c:pt>
                <c:pt idx="1781">
                  <c:v>71.472999999999999</c:v>
                </c:pt>
                <c:pt idx="1782">
                  <c:v>68.195999999999998</c:v>
                </c:pt>
                <c:pt idx="1783">
                  <c:v>58.633000000000003</c:v>
                </c:pt>
                <c:pt idx="1784">
                  <c:v>51.152000000000001</c:v>
                </c:pt>
                <c:pt idx="1785">
                  <c:v>53.264000000000003</c:v>
                </c:pt>
                <c:pt idx="1786">
                  <c:v>59.817999999999998</c:v>
                </c:pt>
                <c:pt idx="1787">
                  <c:v>59.063000000000002</c:v>
                </c:pt>
                <c:pt idx="1788">
                  <c:v>70.206999999999994</c:v>
                </c:pt>
                <c:pt idx="1789">
                  <c:v>75.055000000000007</c:v>
                </c:pt>
                <c:pt idx="1790">
                  <c:v>63.267000000000003</c:v>
                </c:pt>
                <c:pt idx="1791">
                  <c:v>68.474000000000004</c:v>
                </c:pt>
                <c:pt idx="1792">
                  <c:v>66.715999999999994</c:v>
                </c:pt>
                <c:pt idx="1793">
                  <c:v>70.480999999999995</c:v>
                </c:pt>
                <c:pt idx="1794">
                  <c:v>71.010000000000005</c:v>
                </c:pt>
                <c:pt idx="1795">
                  <c:v>64.275000000000006</c:v>
                </c:pt>
                <c:pt idx="1796">
                  <c:v>66.822000000000003</c:v>
                </c:pt>
                <c:pt idx="1797">
                  <c:v>67.510000000000005</c:v>
                </c:pt>
                <c:pt idx="1798">
                  <c:v>63.997</c:v>
                </c:pt>
                <c:pt idx="1799">
                  <c:v>66.656000000000006</c:v>
                </c:pt>
                <c:pt idx="1800">
                  <c:v>57.143999999999998</c:v>
                </c:pt>
                <c:pt idx="1801">
                  <c:v>52.932000000000002</c:v>
                </c:pt>
                <c:pt idx="1802">
                  <c:v>55.204000000000001</c:v>
                </c:pt>
                <c:pt idx="1803">
                  <c:v>64.492999999999995</c:v>
                </c:pt>
                <c:pt idx="1804">
                  <c:v>53.222000000000001</c:v>
                </c:pt>
                <c:pt idx="1805">
                  <c:v>62.515999999999998</c:v>
                </c:pt>
                <c:pt idx="1806">
                  <c:v>71.391000000000005</c:v>
                </c:pt>
                <c:pt idx="1807">
                  <c:v>69.171999999999997</c:v>
                </c:pt>
                <c:pt idx="1808">
                  <c:v>63.21</c:v>
                </c:pt>
                <c:pt idx="1809">
                  <c:v>51.223999999999997</c:v>
                </c:pt>
                <c:pt idx="1810">
                  <c:v>56.470999999999997</c:v>
                </c:pt>
                <c:pt idx="1811">
                  <c:v>57.055999999999997</c:v>
                </c:pt>
                <c:pt idx="1812">
                  <c:v>74.644999999999996</c:v>
                </c:pt>
                <c:pt idx="1813">
                  <c:v>64.037000000000006</c:v>
                </c:pt>
                <c:pt idx="1814">
                  <c:v>61.262999999999998</c:v>
                </c:pt>
                <c:pt idx="1815">
                  <c:v>75.965999999999994</c:v>
                </c:pt>
                <c:pt idx="1816">
                  <c:v>74.733000000000004</c:v>
                </c:pt>
                <c:pt idx="1817">
                  <c:v>64.159000000000006</c:v>
                </c:pt>
                <c:pt idx="1818">
                  <c:v>61.106999999999999</c:v>
                </c:pt>
                <c:pt idx="1819">
                  <c:v>65.891000000000005</c:v>
                </c:pt>
                <c:pt idx="1820">
                  <c:v>63.613999999999997</c:v>
                </c:pt>
                <c:pt idx="1821">
                  <c:v>51.454000000000001</c:v>
                </c:pt>
                <c:pt idx="1822">
                  <c:v>50.72</c:v>
                </c:pt>
                <c:pt idx="1823">
                  <c:v>61.787999999999997</c:v>
                </c:pt>
                <c:pt idx="1824">
                  <c:v>56.314999999999998</c:v>
                </c:pt>
                <c:pt idx="1825">
                  <c:v>56.405999999999999</c:v>
                </c:pt>
                <c:pt idx="1826">
                  <c:v>56.101999999999997</c:v>
                </c:pt>
                <c:pt idx="1827">
                  <c:v>69.331000000000003</c:v>
                </c:pt>
                <c:pt idx="1828">
                  <c:v>46.585999999999999</c:v>
                </c:pt>
                <c:pt idx="1829">
                  <c:v>69.915999999999997</c:v>
                </c:pt>
                <c:pt idx="1830">
                  <c:v>64.820999999999998</c:v>
                </c:pt>
                <c:pt idx="1831">
                  <c:v>79.262</c:v>
                </c:pt>
                <c:pt idx="1832">
                  <c:v>53.482999999999997</c:v>
                </c:pt>
                <c:pt idx="1833">
                  <c:v>69.813999999999993</c:v>
                </c:pt>
                <c:pt idx="1834">
                  <c:v>51.74</c:v>
                </c:pt>
                <c:pt idx="1835">
                  <c:v>56.033000000000001</c:v>
                </c:pt>
                <c:pt idx="1836">
                  <c:v>66.95</c:v>
                </c:pt>
                <c:pt idx="1837">
                  <c:v>61.662999999999997</c:v>
                </c:pt>
                <c:pt idx="1838">
                  <c:v>62.396000000000001</c:v>
                </c:pt>
                <c:pt idx="1839">
                  <c:v>58.521000000000001</c:v>
                </c:pt>
                <c:pt idx="1840">
                  <c:v>55.776000000000003</c:v>
                </c:pt>
                <c:pt idx="1841">
                  <c:v>76.599999999999994</c:v>
                </c:pt>
                <c:pt idx="1842">
                  <c:v>82.025999999999996</c:v>
                </c:pt>
                <c:pt idx="1843">
                  <c:v>45.625</c:v>
                </c:pt>
                <c:pt idx="1844">
                  <c:v>56.344999999999999</c:v>
                </c:pt>
                <c:pt idx="1845">
                  <c:v>65.629000000000005</c:v>
                </c:pt>
                <c:pt idx="1846">
                  <c:v>64.605999999999995</c:v>
                </c:pt>
                <c:pt idx="1847">
                  <c:v>74.903000000000006</c:v>
                </c:pt>
                <c:pt idx="1848">
                  <c:v>72.218000000000004</c:v>
                </c:pt>
                <c:pt idx="1849">
                  <c:v>60.527000000000001</c:v>
                </c:pt>
                <c:pt idx="1850">
                  <c:v>63.31</c:v>
                </c:pt>
                <c:pt idx="1851">
                  <c:v>82.212999999999994</c:v>
                </c:pt>
                <c:pt idx="1852">
                  <c:v>51.491</c:v>
                </c:pt>
                <c:pt idx="1853">
                  <c:v>64.721000000000004</c:v>
                </c:pt>
                <c:pt idx="1854">
                  <c:v>47.991</c:v>
                </c:pt>
                <c:pt idx="1855">
                  <c:v>65.179000000000002</c:v>
                </c:pt>
                <c:pt idx="1856">
                  <c:v>82.037999999999997</c:v>
                </c:pt>
                <c:pt idx="1857">
                  <c:v>50.466000000000001</c:v>
                </c:pt>
                <c:pt idx="1858">
                  <c:v>69.784999999999997</c:v>
                </c:pt>
                <c:pt idx="1859">
                  <c:v>57.18</c:v>
                </c:pt>
                <c:pt idx="1860">
                  <c:v>62.094000000000001</c:v>
                </c:pt>
                <c:pt idx="1861">
                  <c:v>67.394999999999996</c:v>
                </c:pt>
                <c:pt idx="1862">
                  <c:v>86.853999999999999</c:v>
                </c:pt>
                <c:pt idx="1863">
                  <c:v>71.518000000000001</c:v>
                </c:pt>
                <c:pt idx="1864">
                  <c:v>48.750999999999998</c:v>
                </c:pt>
                <c:pt idx="1865">
                  <c:v>69.567999999999998</c:v>
                </c:pt>
                <c:pt idx="1866">
                  <c:v>62.76</c:v>
                </c:pt>
                <c:pt idx="1867">
                  <c:v>78.040000000000006</c:v>
                </c:pt>
                <c:pt idx="1868">
                  <c:v>63.415999999999997</c:v>
                </c:pt>
                <c:pt idx="1869">
                  <c:v>52.011000000000003</c:v>
                </c:pt>
                <c:pt idx="1870">
                  <c:v>62.4</c:v>
                </c:pt>
                <c:pt idx="1871">
                  <c:v>65.87</c:v>
                </c:pt>
                <c:pt idx="1872">
                  <c:v>57.616999999999997</c:v>
                </c:pt>
                <c:pt idx="1873">
                  <c:v>52.448</c:v>
                </c:pt>
                <c:pt idx="1874">
                  <c:v>48.93</c:v>
                </c:pt>
                <c:pt idx="1875">
                  <c:v>47.747</c:v>
                </c:pt>
                <c:pt idx="1876">
                  <c:v>77.293999999999997</c:v>
                </c:pt>
                <c:pt idx="1877">
                  <c:v>42.154000000000003</c:v>
                </c:pt>
                <c:pt idx="1878">
                  <c:v>51.088000000000001</c:v>
                </c:pt>
                <c:pt idx="1879">
                  <c:v>54.74</c:v>
                </c:pt>
                <c:pt idx="1880">
                  <c:v>50.066000000000003</c:v>
                </c:pt>
                <c:pt idx="1881">
                  <c:v>58.686</c:v>
                </c:pt>
                <c:pt idx="1882">
                  <c:v>48.216999999999999</c:v>
                </c:pt>
                <c:pt idx="1883">
                  <c:v>58.768000000000001</c:v>
                </c:pt>
                <c:pt idx="1884">
                  <c:v>60.640999999999998</c:v>
                </c:pt>
                <c:pt idx="1885">
                  <c:v>55.241</c:v>
                </c:pt>
                <c:pt idx="1886">
                  <c:v>76.870999999999995</c:v>
                </c:pt>
                <c:pt idx="1887">
                  <c:v>65.522999999999996</c:v>
                </c:pt>
                <c:pt idx="1888">
                  <c:v>64.242000000000004</c:v>
                </c:pt>
                <c:pt idx="1889">
                  <c:v>56.692999999999998</c:v>
                </c:pt>
                <c:pt idx="1890">
                  <c:v>64.153999999999996</c:v>
                </c:pt>
                <c:pt idx="1891">
                  <c:v>48.828000000000003</c:v>
                </c:pt>
                <c:pt idx="1892">
                  <c:v>62.231999999999999</c:v>
                </c:pt>
                <c:pt idx="1893">
                  <c:v>51.225999999999999</c:v>
                </c:pt>
                <c:pt idx="1894">
                  <c:v>52.113</c:v>
                </c:pt>
                <c:pt idx="1895">
                  <c:v>62.411000000000001</c:v>
                </c:pt>
                <c:pt idx="1896">
                  <c:v>71.757999999999996</c:v>
                </c:pt>
                <c:pt idx="1897">
                  <c:v>67.623000000000005</c:v>
                </c:pt>
                <c:pt idx="1898">
                  <c:v>60.277000000000001</c:v>
                </c:pt>
                <c:pt idx="1899">
                  <c:v>55.033999999999999</c:v>
                </c:pt>
                <c:pt idx="1900">
                  <c:v>53.406999999999996</c:v>
                </c:pt>
                <c:pt idx="1901">
                  <c:v>59.732999999999997</c:v>
                </c:pt>
                <c:pt idx="1902">
                  <c:v>56.051000000000002</c:v>
                </c:pt>
                <c:pt idx="1903">
                  <c:v>61.017000000000003</c:v>
                </c:pt>
                <c:pt idx="1904">
                  <c:v>54.93</c:v>
                </c:pt>
                <c:pt idx="1905">
                  <c:v>53.584000000000003</c:v>
                </c:pt>
                <c:pt idx="1906">
                  <c:v>59.322000000000003</c:v>
                </c:pt>
                <c:pt idx="1907">
                  <c:v>62.731000000000002</c:v>
                </c:pt>
                <c:pt idx="1908">
                  <c:v>55.131999999999998</c:v>
                </c:pt>
                <c:pt idx="1909">
                  <c:v>51.779000000000003</c:v>
                </c:pt>
                <c:pt idx="1910">
                  <c:v>54.55</c:v>
                </c:pt>
                <c:pt idx="1911">
                  <c:v>58.185000000000002</c:v>
                </c:pt>
                <c:pt idx="1912">
                  <c:v>44.802</c:v>
                </c:pt>
                <c:pt idx="1913">
                  <c:v>52.271999999999998</c:v>
                </c:pt>
                <c:pt idx="1914">
                  <c:v>63.167999999999999</c:v>
                </c:pt>
                <c:pt idx="1915">
                  <c:v>58.139000000000003</c:v>
                </c:pt>
                <c:pt idx="1916">
                  <c:v>62.651000000000003</c:v>
                </c:pt>
                <c:pt idx="1917">
                  <c:v>62.174999999999997</c:v>
                </c:pt>
                <c:pt idx="1918">
                  <c:v>45.904000000000003</c:v>
                </c:pt>
                <c:pt idx="1919">
                  <c:v>60.76</c:v>
                </c:pt>
                <c:pt idx="1920">
                  <c:v>61.030999999999999</c:v>
                </c:pt>
                <c:pt idx="1921">
                  <c:v>58.566000000000003</c:v>
                </c:pt>
                <c:pt idx="1922">
                  <c:v>49.378999999999998</c:v>
                </c:pt>
                <c:pt idx="1923">
                  <c:v>51.878999999999998</c:v>
                </c:pt>
                <c:pt idx="1924">
                  <c:v>45.972999999999999</c:v>
                </c:pt>
                <c:pt idx="1925">
                  <c:v>67.31</c:v>
                </c:pt>
                <c:pt idx="1926">
                  <c:v>56.48</c:v>
                </c:pt>
                <c:pt idx="1927">
                  <c:v>58.82</c:v>
                </c:pt>
                <c:pt idx="1928">
                  <c:v>42.944000000000003</c:v>
                </c:pt>
                <c:pt idx="1929">
                  <c:v>56.316000000000003</c:v>
                </c:pt>
                <c:pt idx="1930">
                  <c:v>60.323999999999998</c:v>
                </c:pt>
                <c:pt idx="1931">
                  <c:v>58.935000000000002</c:v>
                </c:pt>
                <c:pt idx="1932">
                  <c:v>62.817</c:v>
                </c:pt>
                <c:pt idx="1933">
                  <c:v>62.81</c:v>
                </c:pt>
                <c:pt idx="1934">
                  <c:v>77</c:v>
                </c:pt>
                <c:pt idx="1935">
                  <c:v>52.683</c:v>
                </c:pt>
                <c:pt idx="1936">
                  <c:v>64.566999999999993</c:v>
                </c:pt>
                <c:pt idx="1937">
                  <c:v>51.085999999999999</c:v>
                </c:pt>
                <c:pt idx="1938">
                  <c:v>47.826999999999998</c:v>
                </c:pt>
                <c:pt idx="1939">
                  <c:v>54.353000000000002</c:v>
                </c:pt>
                <c:pt idx="1940">
                  <c:v>54.283000000000001</c:v>
                </c:pt>
                <c:pt idx="1941">
                  <c:v>80.736999999999995</c:v>
                </c:pt>
                <c:pt idx="1942">
                  <c:v>61.38</c:v>
                </c:pt>
                <c:pt idx="1943">
                  <c:v>61.276000000000003</c:v>
                </c:pt>
                <c:pt idx="1944">
                  <c:v>76.730999999999995</c:v>
                </c:pt>
                <c:pt idx="1945">
                  <c:v>49.384</c:v>
                </c:pt>
                <c:pt idx="1946">
                  <c:v>76.198999999999998</c:v>
                </c:pt>
                <c:pt idx="1947">
                  <c:v>51.29</c:v>
                </c:pt>
                <c:pt idx="1948">
                  <c:v>63.326000000000001</c:v>
                </c:pt>
                <c:pt idx="1949">
                  <c:v>65.356999999999999</c:v>
                </c:pt>
                <c:pt idx="1950">
                  <c:v>61.530999999999999</c:v>
                </c:pt>
                <c:pt idx="1951">
                  <c:v>63.430999999999997</c:v>
                </c:pt>
                <c:pt idx="1952">
                  <c:v>55.731000000000002</c:v>
                </c:pt>
                <c:pt idx="1953">
                  <c:v>47.576999999999998</c:v>
                </c:pt>
                <c:pt idx="1954">
                  <c:v>71.531000000000006</c:v>
                </c:pt>
                <c:pt idx="1955">
                  <c:v>61.5</c:v>
                </c:pt>
                <c:pt idx="1956">
                  <c:v>72.37</c:v>
                </c:pt>
                <c:pt idx="1957">
                  <c:v>38.902000000000001</c:v>
                </c:pt>
                <c:pt idx="1958">
                  <c:v>51.749000000000002</c:v>
                </c:pt>
                <c:pt idx="1959">
                  <c:v>61.963999999999999</c:v>
                </c:pt>
                <c:pt idx="1960">
                  <c:v>61.173000000000002</c:v>
                </c:pt>
                <c:pt idx="1961">
                  <c:v>64.59</c:v>
                </c:pt>
                <c:pt idx="1962">
                  <c:v>59.104999999999997</c:v>
                </c:pt>
                <c:pt idx="1963">
                  <c:v>66.67</c:v>
                </c:pt>
                <c:pt idx="1964">
                  <c:v>42.7</c:v>
                </c:pt>
                <c:pt idx="1965">
                  <c:v>54.264000000000003</c:v>
                </c:pt>
                <c:pt idx="1966">
                  <c:v>68.784000000000006</c:v>
                </c:pt>
                <c:pt idx="1967">
                  <c:v>62.247</c:v>
                </c:pt>
                <c:pt idx="1968">
                  <c:v>57.537999999999997</c:v>
                </c:pt>
                <c:pt idx="1969">
                  <c:v>77.328999999999994</c:v>
                </c:pt>
                <c:pt idx="1970">
                  <c:v>56.485999999999997</c:v>
                </c:pt>
                <c:pt idx="1971">
                  <c:v>64.116</c:v>
                </c:pt>
                <c:pt idx="1972">
                  <c:v>48.435000000000002</c:v>
                </c:pt>
                <c:pt idx="1973">
                  <c:v>53.582999999999998</c:v>
                </c:pt>
                <c:pt idx="1974">
                  <c:v>64.424999999999997</c:v>
                </c:pt>
                <c:pt idx="1975">
                  <c:v>51.262</c:v>
                </c:pt>
                <c:pt idx="1976">
                  <c:v>66.195999999999998</c:v>
                </c:pt>
                <c:pt idx="1977">
                  <c:v>50.314999999999998</c:v>
                </c:pt>
                <c:pt idx="1978">
                  <c:v>52.231999999999999</c:v>
                </c:pt>
                <c:pt idx="1979">
                  <c:v>43.892000000000003</c:v>
                </c:pt>
                <c:pt idx="1980">
                  <c:v>50.262999999999998</c:v>
                </c:pt>
                <c:pt idx="1981">
                  <c:v>64.584999999999994</c:v>
                </c:pt>
                <c:pt idx="1982">
                  <c:v>56.328000000000003</c:v>
                </c:pt>
                <c:pt idx="1983">
                  <c:v>47.201999999999998</c:v>
                </c:pt>
                <c:pt idx="1984">
                  <c:v>49.896999999999998</c:v>
                </c:pt>
                <c:pt idx="1985">
                  <c:v>54.33</c:v>
                </c:pt>
                <c:pt idx="1986">
                  <c:v>74.551000000000002</c:v>
                </c:pt>
                <c:pt idx="1987">
                  <c:v>54.908999999999999</c:v>
                </c:pt>
                <c:pt idx="1988">
                  <c:v>60.7</c:v>
                </c:pt>
                <c:pt idx="1989">
                  <c:v>62.29</c:v>
                </c:pt>
                <c:pt idx="1990">
                  <c:v>43.902000000000001</c:v>
                </c:pt>
                <c:pt idx="1991">
                  <c:v>53.454000000000001</c:v>
                </c:pt>
                <c:pt idx="1992">
                  <c:v>57.433999999999997</c:v>
                </c:pt>
                <c:pt idx="1993">
                  <c:v>62.154000000000003</c:v>
                </c:pt>
                <c:pt idx="1994">
                  <c:v>50.244999999999997</c:v>
                </c:pt>
                <c:pt idx="1995">
                  <c:v>48.795000000000002</c:v>
                </c:pt>
                <c:pt idx="1996">
                  <c:v>59.222999999999999</c:v>
                </c:pt>
                <c:pt idx="1997">
                  <c:v>54.393999999999998</c:v>
                </c:pt>
                <c:pt idx="1998">
                  <c:v>47.023000000000003</c:v>
                </c:pt>
                <c:pt idx="1999">
                  <c:v>67.215000000000003</c:v>
                </c:pt>
                <c:pt idx="2000">
                  <c:v>55.109000000000002</c:v>
                </c:pt>
                <c:pt idx="2001">
                  <c:v>60.000999999999998</c:v>
                </c:pt>
                <c:pt idx="2002">
                  <c:v>68.781999999999996</c:v>
                </c:pt>
                <c:pt idx="2003">
                  <c:v>59.688000000000002</c:v>
                </c:pt>
                <c:pt idx="2004">
                  <c:v>46.055</c:v>
                </c:pt>
                <c:pt idx="2005">
                  <c:v>59.904000000000003</c:v>
                </c:pt>
                <c:pt idx="2006">
                  <c:v>62.128</c:v>
                </c:pt>
                <c:pt idx="2007">
                  <c:v>56.128</c:v>
                </c:pt>
                <c:pt idx="2008">
                  <c:v>49.24</c:v>
                </c:pt>
                <c:pt idx="2009">
                  <c:v>62.512999999999998</c:v>
                </c:pt>
                <c:pt idx="2010">
                  <c:v>47.93</c:v>
                </c:pt>
                <c:pt idx="2011">
                  <c:v>53.756</c:v>
                </c:pt>
                <c:pt idx="2012">
                  <c:v>44.011000000000003</c:v>
                </c:pt>
                <c:pt idx="2013">
                  <c:v>72.195999999999998</c:v>
                </c:pt>
                <c:pt idx="2014">
                  <c:v>60.2</c:v>
                </c:pt>
                <c:pt idx="2015">
                  <c:v>45.241999999999997</c:v>
                </c:pt>
                <c:pt idx="2016">
                  <c:v>51.088999999999999</c:v>
                </c:pt>
                <c:pt idx="2017">
                  <c:v>66.414000000000001</c:v>
                </c:pt>
                <c:pt idx="2018">
                  <c:v>46.478000000000002</c:v>
                </c:pt>
                <c:pt idx="2019">
                  <c:v>43.890999999999998</c:v>
                </c:pt>
                <c:pt idx="2020">
                  <c:v>58.787999999999997</c:v>
                </c:pt>
                <c:pt idx="2021">
                  <c:v>54.058999999999997</c:v>
                </c:pt>
                <c:pt idx="2022">
                  <c:v>60.563000000000002</c:v>
                </c:pt>
                <c:pt idx="2023">
                  <c:v>50.84</c:v>
                </c:pt>
                <c:pt idx="2024">
                  <c:v>43.710999999999999</c:v>
                </c:pt>
                <c:pt idx="2025">
                  <c:v>45.587000000000003</c:v>
                </c:pt>
                <c:pt idx="2026">
                  <c:v>56.548999999999999</c:v>
                </c:pt>
                <c:pt idx="2027">
                  <c:v>56.851999999999997</c:v>
                </c:pt>
                <c:pt idx="2028">
                  <c:v>48.078000000000003</c:v>
                </c:pt>
                <c:pt idx="2029">
                  <c:v>65.83</c:v>
                </c:pt>
                <c:pt idx="2030">
                  <c:v>79.379000000000005</c:v>
                </c:pt>
                <c:pt idx="2031">
                  <c:v>63.073</c:v>
                </c:pt>
                <c:pt idx="2032">
                  <c:v>61.366999999999997</c:v>
                </c:pt>
                <c:pt idx="2033">
                  <c:v>55.094000000000001</c:v>
                </c:pt>
                <c:pt idx="2034">
                  <c:v>59.241</c:v>
                </c:pt>
                <c:pt idx="2035">
                  <c:v>58.094000000000001</c:v>
                </c:pt>
                <c:pt idx="2036">
                  <c:v>65.090999999999994</c:v>
                </c:pt>
                <c:pt idx="2037">
                  <c:v>56.136000000000003</c:v>
                </c:pt>
                <c:pt idx="2038">
                  <c:v>47.244999999999997</c:v>
                </c:pt>
                <c:pt idx="2039">
                  <c:v>64.944999999999993</c:v>
                </c:pt>
                <c:pt idx="2040">
                  <c:v>53.17</c:v>
                </c:pt>
                <c:pt idx="2041">
                  <c:v>56.097000000000001</c:v>
                </c:pt>
                <c:pt idx="2042">
                  <c:v>58.99</c:v>
                </c:pt>
                <c:pt idx="2043">
                  <c:v>54.045999999999999</c:v>
                </c:pt>
                <c:pt idx="2044">
                  <c:v>52.972000000000001</c:v>
                </c:pt>
                <c:pt idx="2045">
                  <c:v>58.228999999999999</c:v>
                </c:pt>
                <c:pt idx="2046">
                  <c:v>57.344999999999999</c:v>
                </c:pt>
                <c:pt idx="2047">
                  <c:v>49.478999999999999</c:v>
                </c:pt>
                <c:pt idx="2048">
                  <c:v>55.539000000000001</c:v>
                </c:pt>
                <c:pt idx="2049">
                  <c:v>45.000999999999998</c:v>
                </c:pt>
                <c:pt idx="2050">
                  <c:v>66.462000000000003</c:v>
                </c:pt>
                <c:pt idx="2051">
                  <c:v>56.372999999999998</c:v>
                </c:pt>
                <c:pt idx="2052">
                  <c:v>46.575000000000003</c:v>
                </c:pt>
                <c:pt idx="2053">
                  <c:v>57.197000000000003</c:v>
                </c:pt>
                <c:pt idx="2054">
                  <c:v>55.69</c:v>
                </c:pt>
                <c:pt idx="2055">
                  <c:v>55.664000000000001</c:v>
                </c:pt>
                <c:pt idx="2056">
                  <c:v>45.466999999999999</c:v>
                </c:pt>
                <c:pt idx="2057">
                  <c:v>57.113</c:v>
                </c:pt>
                <c:pt idx="2058">
                  <c:v>49.317999999999998</c:v>
                </c:pt>
                <c:pt idx="2059">
                  <c:v>44.405999999999999</c:v>
                </c:pt>
                <c:pt idx="2060">
                  <c:v>59.622999999999998</c:v>
                </c:pt>
                <c:pt idx="2061">
                  <c:v>52.151000000000003</c:v>
                </c:pt>
                <c:pt idx="2062">
                  <c:v>50.762</c:v>
                </c:pt>
                <c:pt idx="2063">
                  <c:v>69.313000000000002</c:v>
                </c:pt>
                <c:pt idx="2064">
                  <c:v>64.531000000000006</c:v>
                </c:pt>
                <c:pt idx="2065">
                  <c:v>50.511000000000003</c:v>
                </c:pt>
                <c:pt idx="2066">
                  <c:v>50.802</c:v>
                </c:pt>
                <c:pt idx="2067">
                  <c:v>70.769000000000005</c:v>
                </c:pt>
                <c:pt idx="2068">
                  <c:v>55.204000000000001</c:v>
                </c:pt>
                <c:pt idx="2069">
                  <c:v>68.244</c:v>
                </c:pt>
                <c:pt idx="2070">
                  <c:v>61.155000000000001</c:v>
                </c:pt>
                <c:pt idx="2071">
                  <c:v>53.414000000000001</c:v>
                </c:pt>
                <c:pt idx="2072">
                  <c:v>52.533999999999999</c:v>
                </c:pt>
                <c:pt idx="2073">
                  <c:v>50.603000000000002</c:v>
                </c:pt>
                <c:pt idx="2074">
                  <c:v>62.338999999999999</c:v>
                </c:pt>
                <c:pt idx="2075">
                  <c:v>57.978000000000002</c:v>
                </c:pt>
                <c:pt idx="2076">
                  <c:v>60.311</c:v>
                </c:pt>
                <c:pt idx="2077">
                  <c:v>57.482999999999997</c:v>
                </c:pt>
                <c:pt idx="2078">
                  <c:v>60.164999999999999</c:v>
                </c:pt>
                <c:pt idx="2079">
                  <c:v>53.436</c:v>
                </c:pt>
                <c:pt idx="2080">
                  <c:v>46.713999999999999</c:v>
                </c:pt>
                <c:pt idx="2081">
                  <c:v>47.543999999999997</c:v>
                </c:pt>
                <c:pt idx="2082">
                  <c:v>58.378999999999998</c:v>
                </c:pt>
                <c:pt idx="2083">
                  <c:v>57.198999999999998</c:v>
                </c:pt>
                <c:pt idx="2084">
                  <c:v>50.369</c:v>
                </c:pt>
                <c:pt idx="2085">
                  <c:v>59.822000000000003</c:v>
                </c:pt>
                <c:pt idx="2086">
                  <c:v>56.814</c:v>
                </c:pt>
                <c:pt idx="2087">
                  <c:v>60.74</c:v>
                </c:pt>
                <c:pt idx="2088">
                  <c:v>66.045000000000002</c:v>
                </c:pt>
                <c:pt idx="2089">
                  <c:v>49.530999999999999</c:v>
                </c:pt>
                <c:pt idx="2090">
                  <c:v>50.939</c:v>
                </c:pt>
                <c:pt idx="2091">
                  <c:v>65.242000000000004</c:v>
                </c:pt>
                <c:pt idx="2092">
                  <c:v>59.737000000000002</c:v>
                </c:pt>
                <c:pt idx="2093">
                  <c:v>61.441000000000003</c:v>
                </c:pt>
                <c:pt idx="2094">
                  <c:v>59.506999999999998</c:v>
                </c:pt>
                <c:pt idx="2095">
                  <c:v>63.645000000000003</c:v>
                </c:pt>
                <c:pt idx="2096">
                  <c:v>49.164999999999999</c:v>
                </c:pt>
                <c:pt idx="2097">
                  <c:v>47.847999999999999</c:v>
                </c:pt>
                <c:pt idx="2098">
                  <c:v>57.16</c:v>
                </c:pt>
                <c:pt idx="2099">
                  <c:v>57.710999999999999</c:v>
                </c:pt>
                <c:pt idx="2100">
                  <c:v>61.179000000000002</c:v>
                </c:pt>
                <c:pt idx="2101">
                  <c:v>63.805</c:v>
                </c:pt>
                <c:pt idx="2102">
                  <c:v>52.319000000000003</c:v>
                </c:pt>
                <c:pt idx="2103">
                  <c:v>47.863999999999997</c:v>
                </c:pt>
                <c:pt idx="2104">
                  <c:v>52.426000000000002</c:v>
                </c:pt>
                <c:pt idx="2105">
                  <c:v>55.173000000000002</c:v>
                </c:pt>
                <c:pt idx="2106">
                  <c:v>50.83</c:v>
                </c:pt>
                <c:pt idx="2107">
                  <c:v>61.406999999999996</c:v>
                </c:pt>
                <c:pt idx="2108">
                  <c:v>57.97</c:v>
                </c:pt>
                <c:pt idx="2109">
                  <c:v>66.283000000000001</c:v>
                </c:pt>
                <c:pt idx="2110">
                  <c:v>50.676000000000002</c:v>
                </c:pt>
                <c:pt idx="2111">
                  <c:v>70.641999999999996</c:v>
                </c:pt>
                <c:pt idx="2112">
                  <c:v>57.798999999999999</c:v>
                </c:pt>
                <c:pt idx="2113">
                  <c:v>55.731999999999999</c:v>
                </c:pt>
                <c:pt idx="2114">
                  <c:v>47.825000000000003</c:v>
                </c:pt>
                <c:pt idx="2115">
                  <c:v>53.218000000000004</c:v>
                </c:pt>
                <c:pt idx="2116">
                  <c:v>52.017000000000003</c:v>
                </c:pt>
                <c:pt idx="2117">
                  <c:v>49.517000000000003</c:v>
                </c:pt>
                <c:pt idx="2118">
                  <c:v>63.3</c:v>
                </c:pt>
                <c:pt idx="2119">
                  <c:v>60.335999999999999</c:v>
                </c:pt>
                <c:pt idx="2120">
                  <c:v>55.015000000000001</c:v>
                </c:pt>
                <c:pt idx="2121">
                  <c:v>50.191000000000003</c:v>
                </c:pt>
                <c:pt idx="2122">
                  <c:v>63.325000000000003</c:v>
                </c:pt>
                <c:pt idx="2123">
                  <c:v>62.75</c:v>
                </c:pt>
                <c:pt idx="2124">
                  <c:v>63.502000000000002</c:v>
                </c:pt>
                <c:pt idx="2125">
                  <c:v>54.412999999999997</c:v>
                </c:pt>
                <c:pt idx="2126">
                  <c:v>59.838999999999999</c:v>
                </c:pt>
                <c:pt idx="2127">
                  <c:v>58.295999999999999</c:v>
                </c:pt>
                <c:pt idx="2128">
                  <c:v>51.725999999999999</c:v>
                </c:pt>
                <c:pt idx="2129">
                  <c:v>46.816000000000003</c:v>
                </c:pt>
                <c:pt idx="2130">
                  <c:v>48.201000000000001</c:v>
                </c:pt>
                <c:pt idx="2131">
                  <c:v>58.173000000000002</c:v>
                </c:pt>
                <c:pt idx="2132">
                  <c:v>58.683999999999997</c:v>
                </c:pt>
                <c:pt idx="2133">
                  <c:v>42.814</c:v>
                </c:pt>
                <c:pt idx="2134">
                  <c:v>52.104999999999997</c:v>
                </c:pt>
                <c:pt idx="2135">
                  <c:v>49.097000000000001</c:v>
                </c:pt>
                <c:pt idx="2136">
                  <c:v>54.655000000000001</c:v>
                </c:pt>
                <c:pt idx="2137">
                  <c:v>55.176000000000002</c:v>
                </c:pt>
                <c:pt idx="2138">
                  <c:v>52.351999999999997</c:v>
                </c:pt>
                <c:pt idx="2139">
                  <c:v>40.204999999999998</c:v>
                </c:pt>
                <c:pt idx="2140">
                  <c:v>59.89</c:v>
                </c:pt>
                <c:pt idx="2141">
                  <c:v>54.247</c:v>
                </c:pt>
                <c:pt idx="2142">
                  <c:v>60.051000000000002</c:v>
                </c:pt>
                <c:pt idx="2143">
                  <c:v>53.869</c:v>
                </c:pt>
                <c:pt idx="2144">
                  <c:v>45.45</c:v>
                </c:pt>
                <c:pt idx="2145">
                  <c:v>57.079000000000001</c:v>
                </c:pt>
                <c:pt idx="2146">
                  <c:v>52.972000000000001</c:v>
                </c:pt>
                <c:pt idx="2147">
                  <c:v>58.688000000000002</c:v>
                </c:pt>
                <c:pt idx="2148">
                  <c:v>53.055</c:v>
                </c:pt>
                <c:pt idx="2149">
                  <c:v>60.292000000000002</c:v>
                </c:pt>
                <c:pt idx="2150">
                  <c:v>55.012</c:v>
                </c:pt>
                <c:pt idx="2151">
                  <c:v>46.587000000000003</c:v>
                </c:pt>
                <c:pt idx="2152">
                  <c:v>45.481000000000002</c:v>
                </c:pt>
                <c:pt idx="2153">
                  <c:v>62.305</c:v>
                </c:pt>
                <c:pt idx="2154">
                  <c:v>43.084000000000003</c:v>
                </c:pt>
                <c:pt idx="2155">
                  <c:v>61.005000000000003</c:v>
                </c:pt>
                <c:pt idx="2156">
                  <c:v>60.375</c:v>
                </c:pt>
                <c:pt idx="2157">
                  <c:v>68.926000000000002</c:v>
                </c:pt>
                <c:pt idx="2158">
                  <c:v>42.207999999999998</c:v>
                </c:pt>
                <c:pt idx="2159">
                  <c:v>65.378</c:v>
                </c:pt>
                <c:pt idx="2160">
                  <c:v>61.15</c:v>
                </c:pt>
                <c:pt idx="2161">
                  <c:v>66.191999999999993</c:v>
                </c:pt>
                <c:pt idx="2162">
                  <c:v>47.463000000000001</c:v>
                </c:pt>
                <c:pt idx="2163">
                  <c:v>50.468000000000004</c:v>
                </c:pt>
                <c:pt idx="2164">
                  <c:v>51.78</c:v>
                </c:pt>
                <c:pt idx="2165">
                  <c:v>49.42</c:v>
                </c:pt>
                <c:pt idx="2166">
                  <c:v>54.048000000000002</c:v>
                </c:pt>
                <c:pt idx="2167">
                  <c:v>57.128999999999998</c:v>
                </c:pt>
                <c:pt idx="2168">
                  <c:v>56.426000000000002</c:v>
                </c:pt>
                <c:pt idx="2169">
                  <c:v>59.414000000000001</c:v>
                </c:pt>
                <c:pt idx="2170">
                  <c:v>52.886000000000003</c:v>
                </c:pt>
                <c:pt idx="2171">
                  <c:v>62.334000000000003</c:v>
                </c:pt>
                <c:pt idx="2172">
                  <c:v>48.112000000000002</c:v>
                </c:pt>
                <c:pt idx="2173">
                  <c:v>69.204999999999998</c:v>
                </c:pt>
                <c:pt idx="2174">
                  <c:v>45.22</c:v>
                </c:pt>
                <c:pt idx="2175">
                  <c:v>52.46</c:v>
                </c:pt>
                <c:pt idx="2176">
                  <c:v>46.384999999999998</c:v>
                </c:pt>
                <c:pt idx="2177">
                  <c:v>64.483000000000004</c:v>
                </c:pt>
                <c:pt idx="2178">
                  <c:v>46.075000000000003</c:v>
                </c:pt>
                <c:pt idx="2179">
                  <c:v>55.600999999999999</c:v>
                </c:pt>
                <c:pt idx="2180">
                  <c:v>44.484999999999999</c:v>
                </c:pt>
                <c:pt idx="2181">
                  <c:v>65.278999999999996</c:v>
                </c:pt>
                <c:pt idx="2182">
                  <c:v>47.781999999999996</c:v>
                </c:pt>
                <c:pt idx="2183">
                  <c:v>50.656999999999996</c:v>
                </c:pt>
                <c:pt idx="2184">
                  <c:v>62.801000000000002</c:v>
                </c:pt>
                <c:pt idx="2185">
                  <c:v>44.59</c:v>
                </c:pt>
                <c:pt idx="2186">
                  <c:v>53.243000000000002</c:v>
                </c:pt>
                <c:pt idx="2187">
                  <c:v>52.598999999999997</c:v>
                </c:pt>
                <c:pt idx="2188">
                  <c:v>63.421999999999997</c:v>
                </c:pt>
                <c:pt idx="2189">
                  <c:v>59.942</c:v>
                </c:pt>
                <c:pt idx="2190">
                  <c:v>52.271000000000001</c:v>
                </c:pt>
                <c:pt idx="2191">
                  <c:v>53.393999999999998</c:v>
                </c:pt>
                <c:pt idx="2192">
                  <c:v>48.35</c:v>
                </c:pt>
                <c:pt idx="2193">
                  <c:v>61.125</c:v>
                </c:pt>
                <c:pt idx="2194">
                  <c:v>52.171999999999997</c:v>
                </c:pt>
                <c:pt idx="2195">
                  <c:v>47.94</c:v>
                </c:pt>
                <c:pt idx="2196">
                  <c:v>49.197000000000003</c:v>
                </c:pt>
                <c:pt idx="2197">
                  <c:v>60.01</c:v>
                </c:pt>
                <c:pt idx="2198">
                  <c:v>47.709000000000003</c:v>
                </c:pt>
                <c:pt idx="2199">
                  <c:v>56.21</c:v>
                </c:pt>
                <c:pt idx="2200">
                  <c:v>62.905000000000001</c:v>
                </c:pt>
                <c:pt idx="2201">
                  <c:v>52.500999999999998</c:v>
                </c:pt>
                <c:pt idx="2202">
                  <c:v>39.868000000000002</c:v>
                </c:pt>
                <c:pt idx="2203">
                  <c:v>39.802999999999997</c:v>
                </c:pt>
                <c:pt idx="2204">
                  <c:v>63.692999999999998</c:v>
                </c:pt>
                <c:pt idx="2205">
                  <c:v>52.499000000000002</c:v>
                </c:pt>
                <c:pt idx="2206">
                  <c:v>40.07</c:v>
                </c:pt>
                <c:pt idx="2207">
                  <c:v>69.52</c:v>
                </c:pt>
                <c:pt idx="2208">
                  <c:v>53.26</c:v>
                </c:pt>
                <c:pt idx="2209">
                  <c:v>44.578000000000003</c:v>
                </c:pt>
                <c:pt idx="2210">
                  <c:v>59.847999999999999</c:v>
                </c:pt>
                <c:pt idx="2211">
                  <c:v>55.936999999999998</c:v>
                </c:pt>
                <c:pt idx="2212">
                  <c:v>58.713999999999999</c:v>
                </c:pt>
                <c:pt idx="2213">
                  <c:v>41.848999999999997</c:v>
                </c:pt>
                <c:pt idx="2214">
                  <c:v>44.738</c:v>
                </c:pt>
                <c:pt idx="2215">
                  <c:v>45.847000000000001</c:v>
                </c:pt>
                <c:pt idx="2216">
                  <c:v>48.249000000000002</c:v>
                </c:pt>
                <c:pt idx="2217">
                  <c:v>48.45</c:v>
                </c:pt>
                <c:pt idx="2218">
                  <c:v>53.543999999999997</c:v>
                </c:pt>
                <c:pt idx="2219">
                  <c:v>51.265999999999998</c:v>
                </c:pt>
                <c:pt idx="2220">
                  <c:v>54.045999999999999</c:v>
                </c:pt>
                <c:pt idx="2221">
                  <c:v>61.784999999999997</c:v>
                </c:pt>
                <c:pt idx="2222">
                  <c:v>56.915999999999997</c:v>
                </c:pt>
                <c:pt idx="2223">
                  <c:v>52.212000000000003</c:v>
                </c:pt>
                <c:pt idx="2224">
                  <c:v>70.018000000000001</c:v>
                </c:pt>
                <c:pt idx="2225">
                  <c:v>59.572000000000003</c:v>
                </c:pt>
                <c:pt idx="2226">
                  <c:v>70.260999999999996</c:v>
                </c:pt>
                <c:pt idx="2227">
                  <c:v>52.661000000000001</c:v>
                </c:pt>
                <c:pt idx="2228">
                  <c:v>57.476999999999997</c:v>
                </c:pt>
                <c:pt idx="2229">
                  <c:v>31.888000000000002</c:v>
                </c:pt>
                <c:pt idx="2230">
                  <c:v>53.508000000000003</c:v>
                </c:pt>
                <c:pt idx="2231">
                  <c:v>50.222000000000001</c:v>
                </c:pt>
                <c:pt idx="2232">
                  <c:v>48.631999999999998</c:v>
                </c:pt>
                <c:pt idx="2233">
                  <c:v>48.256999999999998</c:v>
                </c:pt>
                <c:pt idx="2234">
                  <c:v>54.508000000000003</c:v>
                </c:pt>
                <c:pt idx="2235">
                  <c:v>44.281999999999996</c:v>
                </c:pt>
                <c:pt idx="2236">
                  <c:v>56.844000000000001</c:v>
                </c:pt>
                <c:pt idx="2237">
                  <c:v>46.057000000000002</c:v>
                </c:pt>
                <c:pt idx="2238">
                  <c:v>55.93</c:v>
                </c:pt>
                <c:pt idx="2239">
                  <c:v>55.11</c:v>
                </c:pt>
                <c:pt idx="2240">
                  <c:v>51.969000000000001</c:v>
                </c:pt>
                <c:pt idx="2241">
                  <c:v>52.551000000000002</c:v>
                </c:pt>
                <c:pt idx="2242">
                  <c:v>45.304000000000002</c:v>
                </c:pt>
                <c:pt idx="2243">
                  <c:v>48.018999999999998</c:v>
                </c:pt>
                <c:pt idx="2244">
                  <c:v>53.448999999999998</c:v>
                </c:pt>
                <c:pt idx="2245">
                  <c:v>47.531999999999996</c:v>
                </c:pt>
                <c:pt idx="2246">
                  <c:v>57.902000000000001</c:v>
                </c:pt>
                <c:pt idx="2247">
                  <c:v>59.55</c:v>
                </c:pt>
                <c:pt idx="2248">
                  <c:v>71.412999999999997</c:v>
                </c:pt>
                <c:pt idx="2249">
                  <c:v>72.090999999999994</c:v>
                </c:pt>
                <c:pt idx="2250">
                  <c:v>47.664000000000001</c:v>
                </c:pt>
                <c:pt idx="2251">
                  <c:v>48.542000000000002</c:v>
                </c:pt>
                <c:pt idx="2252">
                  <c:v>50.476999999999997</c:v>
                </c:pt>
                <c:pt idx="2253">
                  <c:v>63.314</c:v>
                </c:pt>
                <c:pt idx="2254">
                  <c:v>54.521999999999998</c:v>
                </c:pt>
                <c:pt idx="2255">
                  <c:v>52.372</c:v>
                </c:pt>
                <c:pt idx="2256">
                  <c:v>48.58</c:v>
                </c:pt>
                <c:pt idx="2257">
                  <c:v>56.826999999999998</c:v>
                </c:pt>
                <c:pt idx="2258">
                  <c:v>48.496000000000002</c:v>
                </c:pt>
                <c:pt idx="2259">
                  <c:v>53.947000000000003</c:v>
                </c:pt>
                <c:pt idx="2260">
                  <c:v>59.539000000000001</c:v>
                </c:pt>
                <c:pt idx="2261">
                  <c:v>54.889000000000003</c:v>
                </c:pt>
                <c:pt idx="2262">
                  <c:v>52.424999999999997</c:v>
                </c:pt>
                <c:pt idx="2263">
                  <c:v>49.064999999999998</c:v>
                </c:pt>
                <c:pt idx="2264">
                  <c:v>44.029000000000003</c:v>
                </c:pt>
                <c:pt idx="2265">
                  <c:v>49.793999999999997</c:v>
                </c:pt>
                <c:pt idx="2266">
                  <c:v>57.155999999999999</c:v>
                </c:pt>
                <c:pt idx="2267">
                  <c:v>69.072000000000003</c:v>
                </c:pt>
                <c:pt idx="2268">
                  <c:v>44.539000000000001</c:v>
                </c:pt>
                <c:pt idx="2269">
                  <c:v>53.606999999999999</c:v>
                </c:pt>
                <c:pt idx="2270">
                  <c:v>64.117999999999995</c:v>
                </c:pt>
                <c:pt idx="2271">
                  <c:v>57.387999999999998</c:v>
                </c:pt>
                <c:pt idx="2272">
                  <c:v>37.957999999999998</c:v>
                </c:pt>
                <c:pt idx="2273">
                  <c:v>65.010000000000005</c:v>
                </c:pt>
                <c:pt idx="2274">
                  <c:v>46.814999999999998</c:v>
                </c:pt>
                <c:pt idx="2275">
                  <c:v>48.86</c:v>
                </c:pt>
                <c:pt idx="2276">
                  <c:v>55.756</c:v>
                </c:pt>
                <c:pt idx="2277">
                  <c:v>47.087000000000003</c:v>
                </c:pt>
                <c:pt idx="2278">
                  <c:v>44.936999999999998</c:v>
                </c:pt>
                <c:pt idx="2279">
                  <c:v>56.472999999999999</c:v>
                </c:pt>
                <c:pt idx="2280">
                  <c:v>42.125999999999998</c:v>
                </c:pt>
                <c:pt idx="2281">
                  <c:v>48.212000000000003</c:v>
                </c:pt>
                <c:pt idx="2282">
                  <c:v>54.627000000000002</c:v>
                </c:pt>
                <c:pt idx="2283">
                  <c:v>79.284999999999997</c:v>
                </c:pt>
                <c:pt idx="2284">
                  <c:v>56.460999999999999</c:v>
                </c:pt>
                <c:pt idx="2285">
                  <c:v>53.368000000000002</c:v>
                </c:pt>
                <c:pt idx="2286">
                  <c:v>55.683</c:v>
                </c:pt>
                <c:pt idx="2287">
                  <c:v>63.515000000000001</c:v>
                </c:pt>
                <c:pt idx="2288">
                  <c:v>55.920999999999999</c:v>
                </c:pt>
                <c:pt idx="2289">
                  <c:v>54.308</c:v>
                </c:pt>
                <c:pt idx="2290">
                  <c:v>59.106999999999999</c:v>
                </c:pt>
                <c:pt idx="2291">
                  <c:v>53.795999999999999</c:v>
                </c:pt>
                <c:pt idx="2292">
                  <c:v>57.898000000000003</c:v>
                </c:pt>
                <c:pt idx="2293">
                  <c:v>54.371000000000002</c:v>
                </c:pt>
                <c:pt idx="2294">
                  <c:v>64.828000000000003</c:v>
                </c:pt>
                <c:pt idx="2295">
                  <c:v>59.683</c:v>
                </c:pt>
                <c:pt idx="2296">
                  <c:v>45.424999999999997</c:v>
                </c:pt>
                <c:pt idx="2297">
                  <c:v>51.780999999999999</c:v>
                </c:pt>
                <c:pt idx="2298">
                  <c:v>51.703000000000003</c:v>
                </c:pt>
                <c:pt idx="2299">
                  <c:v>56.661999999999999</c:v>
                </c:pt>
                <c:pt idx="2300">
                  <c:v>46.814999999999998</c:v>
                </c:pt>
                <c:pt idx="2301">
                  <c:v>58.759</c:v>
                </c:pt>
                <c:pt idx="2302">
                  <c:v>52.811999999999998</c:v>
                </c:pt>
                <c:pt idx="2303">
                  <c:v>60.64</c:v>
                </c:pt>
                <c:pt idx="2304">
                  <c:v>70.608000000000004</c:v>
                </c:pt>
                <c:pt idx="2305">
                  <c:v>71.748000000000005</c:v>
                </c:pt>
                <c:pt idx="2306">
                  <c:v>62.941000000000003</c:v>
                </c:pt>
                <c:pt idx="2307">
                  <c:v>69.046999999999997</c:v>
                </c:pt>
                <c:pt idx="2308">
                  <c:v>53.843000000000004</c:v>
                </c:pt>
                <c:pt idx="2309">
                  <c:v>58.793999999999997</c:v>
                </c:pt>
                <c:pt idx="2310">
                  <c:v>52.265999999999998</c:v>
                </c:pt>
                <c:pt idx="2311">
                  <c:v>55.78</c:v>
                </c:pt>
                <c:pt idx="2312">
                  <c:v>61.329000000000001</c:v>
                </c:pt>
                <c:pt idx="2313">
                  <c:v>46.475999999999999</c:v>
                </c:pt>
                <c:pt idx="2314">
                  <c:v>48.195</c:v>
                </c:pt>
                <c:pt idx="2315">
                  <c:v>57.040999999999997</c:v>
                </c:pt>
                <c:pt idx="2316">
                  <c:v>41.463999999999999</c:v>
                </c:pt>
                <c:pt idx="2317">
                  <c:v>61.582000000000001</c:v>
                </c:pt>
                <c:pt idx="2318">
                  <c:v>54.442999999999998</c:v>
                </c:pt>
                <c:pt idx="2319">
                  <c:v>55.387</c:v>
                </c:pt>
                <c:pt idx="2320">
                  <c:v>55.399000000000001</c:v>
                </c:pt>
                <c:pt idx="2321">
                  <c:v>58.7</c:v>
                </c:pt>
                <c:pt idx="2322">
                  <c:v>55.53</c:v>
                </c:pt>
                <c:pt idx="2323">
                  <c:v>42.470999999999997</c:v>
                </c:pt>
                <c:pt idx="2324">
                  <c:v>57.58</c:v>
                </c:pt>
                <c:pt idx="2325">
                  <c:v>46.253</c:v>
                </c:pt>
                <c:pt idx="2326">
                  <c:v>67.802999999999997</c:v>
                </c:pt>
                <c:pt idx="2327">
                  <c:v>54.5</c:v>
                </c:pt>
                <c:pt idx="2328">
                  <c:v>53.368000000000002</c:v>
                </c:pt>
                <c:pt idx="2329">
                  <c:v>55.552</c:v>
                </c:pt>
                <c:pt idx="2330">
                  <c:v>62.887</c:v>
                </c:pt>
                <c:pt idx="2331">
                  <c:v>54.496000000000002</c:v>
                </c:pt>
                <c:pt idx="2332">
                  <c:v>58.561</c:v>
                </c:pt>
                <c:pt idx="2333">
                  <c:v>51.432000000000002</c:v>
                </c:pt>
                <c:pt idx="2334">
                  <c:v>55.555999999999997</c:v>
                </c:pt>
                <c:pt idx="2335">
                  <c:v>60.524999999999999</c:v>
                </c:pt>
                <c:pt idx="2336">
                  <c:v>48.094999999999999</c:v>
                </c:pt>
                <c:pt idx="2337">
                  <c:v>47.418999999999997</c:v>
                </c:pt>
                <c:pt idx="2338">
                  <c:v>67.927999999999997</c:v>
                </c:pt>
                <c:pt idx="2339">
                  <c:v>54.69</c:v>
                </c:pt>
                <c:pt idx="2340">
                  <c:v>58.874000000000002</c:v>
                </c:pt>
                <c:pt idx="2341">
                  <c:v>53.262</c:v>
                </c:pt>
                <c:pt idx="2342">
                  <c:v>57.009</c:v>
                </c:pt>
                <c:pt idx="2343">
                  <c:v>48.341999999999999</c:v>
                </c:pt>
                <c:pt idx="2344">
                  <c:v>58.398000000000003</c:v>
                </c:pt>
                <c:pt idx="2345">
                  <c:v>47.414999999999999</c:v>
                </c:pt>
                <c:pt idx="2346">
                  <c:v>45.76</c:v>
                </c:pt>
                <c:pt idx="2347">
                  <c:v>54.811999999999998</c:v>
                </c:pt>
                <c:pt idx="2348">
                  <c:v>48.664999999999999</c:v>
                </c:pt>
                <c:pt idx="2349">
                  <c:v>59.604999999999997</c:v>
                </c:pt>
                <c:pt idx="2350">
                  <c:v>67.472999999999999</c:v>
                </c:pt>
                <c:pt idx="2351">
                  <c:v>60.198</c:v>
                </c:pt>
                <c:pt idx="2352">
                  <c:v>54.956000000000003</c:v>
                </c:pt>
                <c:pt idx="2353">
                  <c:v>44.026000000000003</c:v>
                </c:pt>
                <c:pt idx="2354">
                  <c:v>53.331000000000003</c:v>
                </c:pt>
                <c:pt idx="2355">
                  <c:v>45.654000000000003</c:v>
                </c:pt>
                <c:pt idx="2356">
                  <c:v>54.262999999999998</c:v>
                </c:pt>
                <c:pt idx="2357">
                  <c:v>54.591000000000001</c:v>
                </c:pt>
                <c:pt idx="2358">
                  <c:v>45.561999999999998</c:v>
                </c:pt>
                <c:pt idx="2359">
                  <c:v>54.061</c:v>
                </c:pt>
                <c:pt idx="2360">
                  <c:v>61.540999999999997</c:v>
                </c:pt>
                <c:pt idx="2361">
                  <c:v>49.459000000000003</c:v>
                </c:pt>
                <c:pt idx="2362">
                  <c:v>62.832000000000001</c:v>
                </c:pt>
                <c:pt idx="2363">
                  <c:v>52.862000000000002</c:v>
                </c:pt>
                <c:pt idx="2364">
                  <c:v>56.4</c:v>
                </c:pt>
                <c:pt idx="2365">
                  <c:v>40.914999999999999</c:v>
                </c:pt>
                <c:pt idx="2366">
                  <c:v>53.128</c:v>
                </c:pt>
                <c:pt idx="2367">
                  <c:v>65.27</c:v>
                </c:pt>
                <c:pt idx="2368">
                  <c:v>46.881</c:v>
                </c:pt>
                <c:pt idx="2369">
                  <c:v>67.075000000000003</c:v>
                </c:pt>
                <c:pt idx="2370">
                  <c:v>95.191999999999993</c:v>
                </c:pt>
                <c:pt idx="2371">
                  <c:v>62.588999999999999</c:v>
                </c:pt>
                <c:pt idx="2372">
                  <c:v>49.875</c:v>
                </c:pt>
                <c:pt idx="2373">
                  <c:v>55.972999999999999</c:v>
                </c:pt>
                <c:pt idx="2374">
                  <c:v>62.116</c:v>
                </c:pt>
                <c:pt idx="2375">
                  <c:v>56.01</c:v>
                </c:pt>
                <c:pt idx="2376">
                  <c:v>50.698999999999998</c:v>
                </c:pt>
                <c:pt idx="2377">
                  <c:v>58.726999999999997</c:v>
                </c:pt>
                <c:pt idx="2378">
                  <c:v>46.906999999999996</c:v>
                </c:pt>
                <c:pt idx="2379">
                  <c:v>46.981999999999999</c:v>
                </c:pt>
                <c:pt idx="2380">
                  <c:v>45.39</c:v>
                </c:pt>
                <c:pt idx="2381">
                  <c:v>55.8</c:v>
                </c:pt>
                <c:pt idx="2382">
                  <c:v>61.311999999999998</c:v>
                </c:pt>
                <c:pt idx="2383">
                  <c:v>61.771999999999998</c:v>
                </c:pt>
                <c:pt idx="2384">
                  <c:v>60.622999999999998</c:v>
                </c:pt>
                <c:pt idx="2385">
                  <c:v>53.235999999999997</c:v>
                </c:pt>
                <c:pt idx="2386">
                  <c:v>68.171999999999997</c:v>
                </c:pt>
                <c:pt idx="2387">
                  <c:v>57.009</c:v>
                </c:pt>
                <c:pt idx="2388">
                  <c:v>60.78</c:v>
                </c:pt>
                <c:pt idx="2389">
                  <c:v>54.023000000000003</c:v>
                </c:pt>
                <c:pt idx="2390">
                  <c:v>58.4</c:v>
                </c:pt>
                <c:pt idx="2391">
                  <c:v>46.976999999999997</c:v>
                </c:pt>
                <c:pt idx="2392">
                  <c:v>69.638000000000005</c:v>
                </c:pt>
                <c:pt idx="2393">
                  <c:v>40.218000000000004</c:v>
                </c:pt>
                <c:pt idx="2394">
                  <c:v>52.878</c:v>
                </c:pt>
                <c:pt idx="2395">
                  <c:v>49.084000000000003</c:v>
                </c:pt>
                <c:pt idx="2396">
                  <c:v>45.890999999999998</c:v>
                </c:pt>
                <c:pt idx="2397">
                  <c:v>44.822000000000003</c:v>
                </c:pt>
                <c:pt idx="2398">
                  <c:v>56.076000000000001</c:v>
                </c:pt>
                <c:pt idx="2399">
                  <c:v>44.402999999999999</c:v>
                </c:pt>
                <c:pt idx="2400">
                  <c:v>56.072000000000003</c:v>
                </c:pt>
                <c:pt idx="2401">
                  <c:v>57.128</c:v>
                </c:pt>
                <c:pt idx="2402">
                  <c:v>53.546999999999997</c:v>
                </c:pt>
                <c:pt idx="2403">
                  <c:v>55.923000000000002</c:v>
                </c:pt>
                <c:pt idx="2404">
                  <c:v>51.165999999999997</c:v>
                </c:pt>
                <c:pt idx="2405">
                  <c:v>39.685000000000002</c:v>
                </c:pt>
                <c:pt idx="2406">
                  <c:v>64.304000000000002</c:v>
                </c:pt>
                <c:pt idx="2407">
                  <c:v>52.445</c:v>
                </c:pt>
                <c:pt idx="2408">
                  <c:v>47.396999999999998</c:v>
                </c:pt>
                <c:pt idx="2409">
                  <c:v>53.744999999999997</c:v>
                </c:pt>
                <c:pt idx="2410">
                  <c:v>52.223999999999997</c:v>
                </c:pt>
                <c:pt idx="2411">
                  <c:v>53.895000000000003</c:v>
                </c:pt>
                <c:pt idx="2412">
                  <c:v>64.841999999999999</c:v>
                </c:pt>
                <c:pt idx="2413">
                  <c:v>54.104999999999997</c:v>
                </c:pt>
                <c:pt idx="2414">
                  <c:v>52.408999999999999</c:v>
                </c:pt>
                <c:pt idx="2415">
                  <c:v>64.099000000000004</c:v>
                </c:pt>
                <c:pt idx="2416">
                  <c:v>62.493000000000002</c:v>
                </c:pt>
                <c:pt idx="2417">
                  <c:v>53.441000000000003</c:v>
                </c:pt>
                <c:pt idx="2418">
                  <c:v>51.64</c:v>
                </c:pt>
                <c:pt idx="2419">
                  <c:v>60.411000000000001</c:v>
                </c:pt>
                <c:pt idx="2420">
                  <c:v>47.795999999999999</c:v>
                </c:pt>
                <c:pt idx="2421">
                  <c:v>36.564</c:v>
                </c:pt>
                <c:pt idx="2422">
                  <c:v>61.034999999999997</c:v>
                </c:pt>
                <c:pt idx="2423">
                  <c:v>53.216000000000001</c:v>
                </c:pt>
                <c:pt idx="2424">
                  <c:v>53.694000000000003</c:v>
                </c:pt>
                <c:pt idx="2425">
                  <c:v>61.823999999999998</c:v>
                </c:pt>
                <c:pt idx="2426">
                  <c:v>42.912999999999997</c:v>
                </c:pt>
                <c:pt idx="2427">
                  <c:v>47.424999999999997</c:v>
                </c:pt>
                <c:pt idx="2428">
                  <c:v>38.814</c:v>
                </c:pt>
                <c:pt idx="2429">
                  <c:v>56.259</c:v>
                </c:pt>
                <c:pt idx="2430">
                  <c:v>52.271999999999998</c:v>
                </c:pt>
                <c:pt idx="2431">
                  <c:v>39.646999999999998</c:v>
                </c:pt>
                <c:pt idx="2432">
                  <c:v>52.365000000000002</c:v>
                </c:pt>
                <c:pt idx="2433">
                  <c:v>55.639000000000003</c:v>
                </c:pt>
                <c:pt idx="2434">
                  <c:v>38.512</c:v>
                </c:pt>
                <c:pt idx="2435">
                  <c:v>38.679000000000002</c:v>
                </c:pt>
                <c:pt idx="2436">
                  <c:v>68.241</c:v>
                </c:pt>
                <c:pt idx="2437">
                  <c:v>55.253</c:v>
                </c:pt>
                <c:pt idx="2438">
                  <c:v>59.695</c:v>
                </c:pt>
                <c:pt idx="2439">
                  <c:v>55.338000000000001</c:v>
                </c:pt>
                <c:pt idx="2440">
                  <c:v>57.648000000000003</c:v>
                </c:pt>
                <c:pt idx="2441">
                  <c:v>47.219000000000001</c:v>
                </c:pt>
                <c:pt idx="2442">
                  <c:v>57.786999999999999</c:v>
                </c:pt>
                <c:pt idx="2443">
                  <c:v>48.064</c:v>
                </c:pt>
                <c:pt idx="2444">
                  <c:v>43.35</c:v>
                </c:pt>
                <c:pt idx="2445">
                  <c:v>56.238</c:v>
                </c:pt>
                <c:pt idx="2446">
                  <c:v>48.985999999999997</c:v>
                </c:pt>
                <c:pt idx="2447">
                  <c:v>46.603000000000002</c:v>
                </c:pt>
                <c:pt idx="2448">
                  <c:v>54.533000000000001</c:v>
                </c:pt>
                <c:pt idx="2449">
                  <c:v>42.561999999999998</c:v>
                </c:pt>
                <c:pt idx="2450">
                  <c:v>59.35</c:v>
                </c:pt>
                <c:pt idx="2451">
                  <c:v>48.198</c:v>
                </c:pt>
                <c:pt idx="2452">
                  <c:v>53.802</c:v>
                </c:pt>
                <c:pt idx="2453">
                  <c:v>54.387999999999998</c:v>
                </c:pt>
                <c:pt idx="2454">
                  <c:v>58.353000000000002</c:v>
                </c:pt>
                <c:pt idx="2455">
                  <c:v>49.695</c:v>
                </c:pt>
                <c:pt idx="2456">
                  <c:v>56.335999999999999</c:v>
                </c:pt>
                <c:pt idx="2457">
                  <c:v>53.588999999999999</c:v>
                </c:pt>
                <c:pt idx="2458">
                  <c:v>56.322000000000003</c:v>
                </c:pt>
                <c:pt idx="2459">
                  <c:v>47.164999999999999</c:v>
                </c:pt>
                <c:pt idx="2460">
                  <c:v>67.88</c:v>
                </c:pt>
                <c:pt idx="2461">
                  <c:v>46.601999999999997</c:v>
                </c:pt>
                <c:pt idx="2462">
                  <c:v>63.594999999999999</c:v>
                </c:pt>
                <c:pt idx="2463">
                  <c:v>52.718000000000004</c:v>
                </c:pt>
                <c:pt idx="2464">
                  <c:v>41.027999999999999</c:v>
                </c:pt>
                <c:pt idx="2465">
                  <c:v>46.719000000000001</c:v>
                </c:pt>
                <c:pt idx="2466">
                  <c:v>51.862000000000002</c:v>
                </c:pt>
                <c:pt idx="2467">
                  <c:v>56.207000000000001</c:v>
                </c:pt>
                <c:pt idx="2468">
                  <c:v>48.997999999999998</c:v>
                </c:pt>
                <c:pt idx="2469">
                  <c:v>42.552</c:v>
                </c:pt>
                <c:pt idx="2470">
                  <c:v>42.533999999999999</c:v>
                </c:pt>
                <c:pt idx="2471">
                  <c:v>60.238999999999997</c:v>
                </c:pt>
                <c:pt idx="2472">
                  <c:v>43.521999999999998</c:v>
                </c:pt>
                <c:pt idx="2473">
                  <c:v>52.155000000000001</c:v>
                </c:pt>
                <c:pt idx="2474">
                  <c:v>47.081000000000003</c:v>
                </c:pt>
                <c:pt idx="2475">
                  <c:v>50.16</c:v>
                </c:pt>
                <c:pt idx="2476">
                  <c:v>40.088999999999999</c:v>
                </c:pt>
                <c:pt idx="2477">
                  <c:v>50.189</c:v>
                </c:pt>
                <c:pt idx="2478">
                  <c:v>42.759</c:v>
                </c:pt>
                <c:pt idx="2479">
                  <c:v>50.517000000000003</c:v>
                </c:pt>
                <c:pt idx="2480">
                  <c:v>50.304000000000002</c:v>
                </c:pt>
                <c:pt idx="2481">
                  <c:v>49.465000000000003</c:v>
                </c:pt>
                <c:pt idx="2482">
                  <c:v>53.575000000000003</c:v>
                </c:pt>
                <c:pt idx="2483">
                  <c:v>46.563000000000002</c:v>
                </c:pt>
                <c:pt idx="2484">
                  <c:v>39.015000000000001</c:v>
                </c:pt>
                <c:pt idx="2485">
                  <c:v>48.222999999999999</c:v>
                </c:pt>
                <c:pt idx="2486">
                  <c:v>43.33</c:v>
                </c:pt>
                <c:pt idx="2487">
                  <c:v>50.335000000000001</c:v>
                </c:pt>
                <c:pt idx="2488">
                  <c:v>52.084000000000003</c:v>
                </c:pt>
                <c:pt idx="2489">
                  <c:v>50.323</c:v>
                </c:pt>
                <c:pt idx="2490">
                  <c:v>49.139000000000003</c:v>
                </c:pt>
                <c:pt idx="2491">
                  <c:v>50.414999999999999</c:v>
                </c:pt>
                <c:pt idx="2492">
                  <c:v>46.774999999999999</c:v>
                </c:pt>
                <c:pt idx="2493">
                  <c:v>52.701000000000001</c:v>
                </c:pt>
                <c:pt idx="2494">
                  <c:v>55.753</c:v>
                </c:pt>
                <c:pt idx="2495">
                  <c:v>52.112000000000002</c:v>
                </c:pt>
                <c:pt idx="2496">
                  <c:v>35.225999999999999</c:v>
                </c:pt>
                <c:pt idx="2497">
                  <c:v>53.177999999999997</c:v>
                </c:pt>
                <c:pt idx="2498">
                  <c:v>53.6</c:v>
                </c:pt>
                <c:pt idx="2499">
                  <c:v>49.423000000000002</c:v>
                </c:pt>
                <c:pt idx="2500">
                  <c:v>39.079000000000001</c:v>
                </c:pt>
                <c:pt idx="2501">
                  <c:v>60.537999999999997</c:v>
                </c:pt>
                <c:pt idx="2502">
                  <c:v>53.862000000000002</c:v>
                </c:pt>
                <c:pt idx="2503">
                  <c:v>54.905000000000001</c:v>
                </c:pt>
                <c:pt idx="2504">
                  <c:v>37.005000000000003</c:v>
                </c:pt>
                <c:pt idx="2505">
                  <c:v>41.637999999999998</c:v>
                </c:pt>
                <c:pt idx="2506">
                  <c:v>46.607999999999997</c:v>
                </c:pt>
                <c:pt idx="2507">
                  <c:v>72.224000000000004</c:v>
                </c:pt>
                <c:pt idx="2508">
                  <c:v>60.052999999999997</c:v>
                </c:pt>
                <c:pt idx="2509">
                  <c:v>44.747999999999998</c:v>
                </c:pt>
                <c:pt idx="2510">
                  <c:v>54.658999999999999</c:v>
                </c:pt>
                <c:pt idx="2511">
                  <c:v>48.139000000000003</c:v>
                </c:pt>
                <c:pt idx="2512">
                  <c:v>43.884999999999998</c:v>
                </c:pt>
                <c:pt idx="2513">
                  <c:v>54.718000000000004</c:v>
                </c:pt>
                <c:pt idx="2514">
                  <c:v>45.622999999999998</c:v>
                </c:pt>
                <c:pt idx="2515">
                  <c:v>65.122</c:v>
                </c:pt>
                <c:pt idx="2516">
                  <c:v>57.353999999999999</c:v>
                </c:pt>
                <c:pt idx="2517">
                  <c:v>52.591000000000001</c:v>
                </c:pt>
                <c:pt idx="2518">
                  <c:v>53.511000000000003</c:v>
                </c:pt>
                <c:pt idx="2519">
                  <c:v>37.095999999999997</c:v>
                </c:pt>
                <c:pt idx="2520">
                  <c:v>42.124000000000002</c:v>
                </c:pt>
                <c:pt idx="2521">
                  <c:v>55.445999999999998</c:v>
                </c:pt>
                <c:pt idx="2522">
                  <c:v>46.584000000000003</c:v>
                </c:pt>
                <c:pt idx="2523">
                  <c:v>58.145000000000003</c:v>
                </c:pt>
                <c:pt idx="2524">
                  <c:v>63.377000000000002</c:v>
                </c:pt>
                <c:pt idx="2525">
                  <c:v>50.982999999999997</c:v>
                </c:pt>
                <c:pt idx="2526">
                  <c:v>37.868000000000002</c:v>
                </c:pt>
                <c:pt idx="2527">
                  <c:v>51.719000000000001</c:v>
                </c:pt>
                <c:pt idx="2528">
                  <c:v>56.344000000000001</c:v>
                </c:pt>
                <c:pt idx="2529">
                  <c:v>49.302</c:v>
                </c:pt>
                <c:pt idx="2530">
                  <c:v>44.713999999999999</c:v>
                </c:pt>
                <c:pt idx="2531">
                  <c:v>53.975999999999999</c:v>
                </c:pt>
                <c:pt idx="2532">
                  <c:v>50.122</c:v>
                </c:pt>
                <c:pt idx="2533">
                  <c:v>65.036000000000001</c:v>
                </c:pt>
                <c:pt idx="2534">
                  <c:v>54.585000000000001</c:v>
                </c:pt>
                <c:pt idx="2535">
                  <c:v>59.54</c:v>
                </c:pt>
                <c:pt idx="2536">
                  <c:v>41.502000000000002</c:v>
                </c:pt>
                <c:pt idx="2537">
                  <c:v>61.991</c:v>
                </c:pt>
                <c:pt idx="2538">
                  <c:v>61.265000000000001</c:v>
                </c:pt>
                <c:pt idx="2539">
                  <c:v>55.256999999999998</c:v>
                </c:pt>
                <c:pt idx="2540">
                  <c:v>46.322000000000003</c:v>
                </c:pt>
                <c:pt idx="2541">
                  <c:v>68.549000000000007</c:v>
                </c:pt>
                <c:pt idx="2542">
                  <c:v>45.789000000000001</c:v>
                </c:pt>
                <c:pt idx="2543">
                  <c:v>43.777000000000001</c:v>
                </c:pt>
                <c:pt idx="2544">
                  <c:v>65.730999999999995</c:v>
                </c:pt>
                <c:pt idx="2545">
                  <c:v>58.406999999999996</c:v>
                </c:pt>
                <c:pt idx="2546">
                  <c:v>46.939</c:v>
                </c:pt>
                <c:pt idx="2547">
                  <c:v>57.210999999999999</c:v>
                </c:pt>
                <c:pt idx="2548">
                  <c:v>48.889000000000003</c:v>
                </c:pt>
                <c:pt idx="2549">
                  <c:v>40.542000000000002</c:v>
                </c:pt>
                <c:pt idx="2550">
                  <c:v>43.844000000000001</c:v>
                </c:pt>
                <c:pt idx="2551">
                  <c:v>39.347999999999999</c:v>
                </c:pt>
                <c:pt idx="2552">
                  <c:v>52.424999999999997</c:v>
                </c:pt>
                <c:pt idx="2553">
                  <c:v>49.752000000000002</c:v>
                </c:pt>
                <c:pt idx="2554">
                  <c:v>44.731000000000002</c:v>
                </c:pt>
                <c:pt idx="2555">
                  <c:v>46.994</c:v>
                </c:pt>
                <c:pt idx="2556">
                  <c:v>47.401000000000003</c:v>
                </c:pt>
                <c:pt idx="2557">
                  <c:v>54.093000000000004</c:v>
                </c:pt>
                <c:pt idx="2558">
                  <c:v>59.604999999999997</c:v>
                </c:pt>
                <c:pt idx="2559">
                  <c:v>44.927999999999997</c:v>
                </c:pt>
                <c:pt idx="2560">
                  <c:v>45.015999999999998</c:v>
                </c:pt>
                <c:pt idx="2561">
                  <c:v>50.499000000000002</c:v>
                </c:pt>
                <c:pt idx="2562">
                  <c:v>47.61</c:v>
                </c:pt>
                <c:pt idx="2563">
                  <c:v>45.58</c:v>
                </c:pt>
                <c:pt idx="2564">
                  <c:v>57.973999999999997</c:v>
                </c:pt>
                <c:pt idx="2565">
                  <c:v>52.951000000000001</c:v>
                </c:pt>
                <c:pt idx="2566">
                  <c:v>45.728000000000002</c:v>
                </c:pt>
                <c:pt idx="2567">
                  <c:v>51.963000000000001</c:v>
                </c:pt>
                <c:pt idx="2568">
                  <c:v>53.933</c:v>
                </c:pt>
                <c:pt idx="2569">
                  <c:v>44.512</c:v>
                </c:pt>
                <c:pt idx="2570">
                  <c:v>47.884</c:v>
                </c:pt>
                <c:pt idx="2571">
                  <c:v>56.786999999999999</c:v>
                </c:pt>
                <c:pt idx="2572">
                  <c:v>46.787999999999997</c:v>
                </c:pt>
                <c:pt idx="2573">
                  <c:v>65.406000000000006</c:v>
                </c:pt>
                <c:pt idx="2574">
                  <c:v>45.415999999999997</c:v>
                </c:pt>
                <c:pt idx="2575">
                  <c:v>45.750999999999998</c:v>
                </c:pt>
                <c:pt idx="2576">
                  <c:v>48.158999999999999</c:v>
                </c:pt>
                <c:pt idx="2577">
                  <c:v>55.633000000000003</c:v>
                </c:pt>
                <c:pt idx="2578">
                  <c:v>50.228999999999999</c:v>
                </c:pt>
                <c:pt idx="2579">
                  <c:v>44.960999999999999</c:v>
                </c:pt>
                <c:pt idx="2580">
                  <c:v>50.29</c:v>
                </c:pt>
                <c:pt idx="2581">
                  <c:v>34.537999999999997</c:v>
                </c:pt>
                <c:pt idx="2582">
                  <c:v>67.86</c:v>
                </c:pt>
                <c:pt idx="2583">
                  <c:v>41.642000000000003</c:v>
                </c:pt>
                <c:pt idx="2584">
                  <c:v>52.854999999999997</c:v>
                </c:pt>
                <c:pt idx="2585">
                  <c:v>43.624000000000002</c:v>
                </c:pt>
                <c:pt idx="2586">
                  <c:v>39.503</c:v>
                </c:pt>
                <c:pt idx="2587">
                  <c:v>53.5</c:v>
                </c:pt>
                <c:pt idx="2588">
                  <c:v>48.918999999999997</c:v>
                </c:pt>
                <c:pt idx="2589">
                  <c:v>44.883000000000003</c:v>
                </c:pt>
                <c:pt idx="2590">
                  <c:v>57.210999999999999</c:v>
                </c:pt>
                <c:pt idx="2591">
                  <c:v>52.786000000000001</c:v>
                </c:pt>
                <c:pt idx="2592">
                  <c:v>53.521999999999998</c:v>
                </c:pt>
                <c:pt idx="2593">
                  <c:v>39.267000000000003</c:v>
                </c:pt>
                <c:pt idx="2594">
                  <c:v>44.921999999999997</c:v>
                </c:pt>
                <c:pt idx="2595">
                  <c:v>46.817</c:v>
                </c:pt>
                <c:pt idx="2596">
                  <c:v>55.061999999999998</c:v>
                </c:pt>
                <c:pt idx="2597">
                  <c:v>41.298000000000002</c:v>
                </c:pt>
                <c:pt idx="2598">
                  <c:v>55.384</c:v>
                </c:pt>
                <c:pt idx="2599">
                  <c:v>50.756</c:v>
                </c:pt>
                <c:pt idx="2600">
                  <c:v>49.801000000000002</c:v>
                </c:pt>
                <c:pt idx="2601">
                  <c:v>53.466999999999999</c:v>
                </c:pt>
                <c:pt idx="2602">
                  <c:v>49.171999999999997</c:v>
                </c:pt>
                <c:pt idx="2603">
                  <c:v>51.917999999999999</c:v>
                </c:pt>
                <c:pt idx="2604">
                  <c:v>60.146000000000001</c:v>
                </c:pt>
                <c:pt idx="2605">
                  <c:v>58.289000000000001</c:v>
                </c:pt>
                <c:pt idx="2606">
                  <c:v>53.430999999999997</c:v>
                </c:pt>
                <c:pt idx="2607">
                  <c:v>47.554000000000002</c:v>
                </c:pt>
                <c:pt idx="2608">
                  <c:v>53.622</c:v>
                </c:pt>
                <c:pt idx="2609">
                  <c:v>58.673999999999999</c:v>
                </c:pt>
                <c:pt idx="2610">
                  <c:v>44.848999999999997</c:v>
                </c:pt>
                <c:pt idx="2611">
                  <c:v>37.314999999999998</c:v>
                </c:pt>
                <c:pt idx="2612">
                  <c:v>59.826000000000001</c:v>
                </c:pt>
                <c:pt idx="2613">
                  <c:v>48.813000000000002</c:v>
                </c:pt>
                <c:pt idx="2614">
                  <c:v>48.755000000000003</c:v>
                </c:pt>
                <c:pt idx="2615">
                  <c:v>48.250999999999998</c:v>
                </c:pt>
                <c:pt idx="2616">
                  <c:v>67.92</c:v>
                </c:pt>
                <c:pt idx="2617">
                  <c:v>57.198999999999998</c:v>
                </c:pt>
                <c:pt idx="2618">
                  <c:v>56.488999999999997</c:v>
                </c:pt>
                <c:pt idx="2619">
                  <c:v>49.597000000000001</c:v>
                </c:pt>
                <c:pt idx="2620">
                  <c:v>59.427</c:v>
                </c:pt>
                <c:pt idx="2621">
                  <c:v>41.908000000000001</c:v>
                </c:pt>
                <c:pt idx="2622">
                  <c:v>47.997999999999998</c:v>
                </c:pt>
                <c:pt idx="2623">
                  <c:v>38.085000000000001</c:v>
                </c:pt>
                <c:pt idx="2624">
                  <c:v>51.738999999999997</c:v>
                </c:pt>
                <c:pt idx="2625">
                  <c:v>52.399000000000001</c:v>
                </c:pt>
                <c:pt idx="2626">
                  <c:v>43.482999999999997</c:v>
                </c:pt>
                <c:pt idx="2627">
                  <c:v>49.436</c:v>
                </c:pt>
                <c:pt idx="2628">
                  <c:v>52.447000000000003</c:v>
                </c:pt>
                <c:pt idx="2629">
                  <c:v>60.75</c:v>
                </c:pt>
                <c:pt idx="2630">
                  <c:v>41.194000000000003</c:v>
                </c:pt>
                <c:pt idx="2631">
                  <c:v>59.584000000000003</c:v>
                </c:pt>
                <c:pt idx="2632">
                  <c:v>47.695999999999998</c:v>
                </c:pt>
                <c:pt idx="2633">
                  <c:v>54.54</c:v>
                </c:pt>
                <c:pt idx="2634">
                  <c:v>50.993000000000002</c:v>
                </c:pt>
                <c:pt idx="2635">
                  <c:v>45.896999999999998</c:v>
                </c:pt>
                <c:pt idx="2636">
                  <c:v>46.460999999999999</c:v>
                </c:pt>
                <c:pt idx="2637">
                  <c:v>35.82</c:v>
                </c:pt>
                <c:pt idx="2638">
                  <c:v>48.219000000000001</c:v>
                </c:pt>
                <c:pt idx="2639">
                  <c:v>44.398000000000003</c:v>
                </c:pt>
                <c:pt idx="2640">
                  <c:v>42.381</c:v>
                </c:pt>
                <c:pt idx="2641">
                  <c:v>50.686</c:v>
                </c:pt>
                <c:pt idx="2642">
                  <c:v>49.91</c:v>
                </c:pt>
                <c:pt idx="2643">
                  <c:v>47.915999999999997</c:v>
                </c:pt>
                <c:pt idx="2644">
                  <c:v>45.439</c:v>
                </c:pt>
                <c:pt idx="2645">
                  <c:v>39.808999999999997</c:v>
                </c:pt>
                <c:pt idx="2646">
                  <c:v>37.396000000000001</c:v>
                </c:pt>
                <c:pt idx="2647">
                  <c:v>43.534999999999997</c:v>
                </c:pt>
                <c:pt idx="2648">
                  <c:v>44.573999999999998</c:v>
                </c:pt>
                <c:pt idx="2649">
                  <c:v>52.097000000000001</c:v>
                </c:pt>
                <c:pt idx="2650">
                  <c:v>50.404000000000003</c:v>
                </c:pt>
                <c:pt idx="2651">
                  <c:v>47.396000000000001</c:v>
                </c:pt>
                <c:pt idx="2652">
                  <c:v>56.167000000000002</c:v>
                </c:pt>
                <c:pt idx="2653">
                  <c:v>56.554000000000002</c:v>
                </c:pt>
                <c:pt idx="2654">
                  <c:v>48.036000000000001</c:v>
                </c:pt>
                <c:pt idx="2655">
                  <c:v>44.826000000000001</c:v>
                </c:pt>
                <c:pt idx="2656">
                  <c:v>57.795000000000002</c:v>
                </c:pt>
                <c:pt idx="2657">
                  <c:v>44.09</c:v>
                </c:pt>
                <c:pt idx="2658">
                  <c:v>38.526000000000003</c:v>
                </c:pt>
                <c:pt idx="2659">
                  <c:v>43.427999999999997</c:v>
                </c:pt>
                <c:pt idx="2660">
                  <c:v>44.26</c:v>
                </c:pt>
                <c:pt idx="2661">
                  <c:v>41.527000000000001</c:v>
                </c:pt>
                <c:pt idx="2662">
                  <c:v>46.569000000000003</c:v>
                </c:pt>
                <c:pt idx="2663">
                  <c:v>44.679000000000002</c:v>
                </c:pt>
                <c:pt idx="2664">
                  <c:v>49.965000000000003</c:v>
                </c:pt>
                <c:pt idx="2665">
                  <c:v>39.277000000000001</c:v>
                </c:pt>
                <c:pt idx="2666">
                  <c:v>59.115000000000002</c:v>
                </c:pt>
                <c:pt idx="2667">
                  <c:v>43.354999999999997</c:v>
                </c:pt>
                <c:pt idx="2668">
                  <c:v>44.53</c:v>
                </c:pt>
                <c:pt idx="2669">
                  <c:v>49.680999999999997</c:v>
                </c:pt>
                <c:pt idx="2670">
                  <c:v>49.078000000000003</c:v>
                </c:pt>
                <c:pt idx="2671">
                  <c:v>46.856999999999999</c:v>
                </c:pt>
                <c:pt idx="2672">
                  <c:v>38.298000000000002</c:v>
                </c:pt>
                <c:pt idx="2673">
                  <c:v>54.219000000000001</c:v>
                </c:pt>
                <c:pt idx="2674">
                  <c:v>46.137</c:v>
                </c:pt>
                <c:pt idx="2675">
                  <c:v>39.542000000000002</c:v>
                </c:pt>
                <c:pt idx="2676">
                  <c:v>53.581000000000003</c:v>
                </c:pt>
                <c:pt idx="2677">
                  <c:v>66.150999999999996</c:v>
                </c:pt>
                <c:pt idx="2678">
                  <c:v>53.543999999999997</c:v>
                </c:pt>
                <c:pt idx="2679">
                  <c:v>38.761000000000003</c:v>
                </c:pt>
                <c:pt idx="2680">
                  <c:v>54.697000000000003</c:v>
                </c:pt>
                <c:pt idx="2681">
                  <c:v>40.177</c:v>
                </c:pt>
                <c:pt idx="2682">
                  <c:v>42.167999999999999</c:v>
                </c:pt>
                <c:pt idx="2683">
                  <c:v>52.100999999999999</c:v>
                </c:pt>
                <c:pt idx="2684">
                  <c:v>56.875999999999998</c:v>
                </c:pt>
                <c:pt idx="2685">
                  <c:v>48.975000000000001</c:v>
                </c:pt>
                <c:pt idx="2686">
                  <c:v>52.334000000000003</c:v>
                </c:pt>
                <c:pt idx="2687">
                  <c:v>40.646000000000001</c:v>
                </c:pt>
                <c:pt idx="2688">
                  <c:v>58.518000000000001</c:v>
                </c:pt>
                <c:pt idx="2689">
                  <c:v>48.625</c:v>
                </c:pt>
                <c:pt idx="2690">
                  <c:v>40.597999999999999</c:v>
                </c:pt>
                <c:pt idx="2691">
                  <c:v>56.064999999999998</c:v>
                </c:pt>
                <c:pt idx="2692">
                  <c:v>44.267000000000003</c:v>
                </c:pt>
                <c:pt idx="2693">
                  <c:v>40.866999999999997</c:v>
                </c:pt>
                <c:pt idx="2694">
                  <c:v>51.043999999999997</c:v>
                </c:pt>
                <c:pt idx="2695">
                  <c:v>55.101999999999997</c:v>
                </c:pt>
                <c:pt idx="2696">
                  <c:v>51.627000000000002</c:v>
                </c:pt>
                <c:pt idx="2697">
                  <c:v>59.302</c:v>
                </c:pt>
                <c:pt idx="2698">
                  <c:v>64.855999999999995</c:v>
                </c:pt>
                <c:pt idx="2699">
                  <c:v>53.185000000000002</c:v>
                </c:pt>
                <c:pt idx="2700">
                  <c:v>41.828000000000003</c:v>
                </c:pt>
                <c:pt idx="2701">
                  <c:v>42.847000000000001</c:v>
                </c:pt>
                <c:pt idx="2702">
                  <c:v>40.082999999999998</c:v>
                </c:pt>
                <c:pt idx="2703">
                  <c:v>45.826000000000001</c:v>
                </c:pt>
                <c:pt idx="2704">
                  <c:v>46.082000000000001</c:v>
                </c:pt>
                <c:pt idx="2705">
                  <c:v>41.305</c:v>
                </c:pt>
                <c:pt idx="2706">
                  <c:v>62.783999999999999</c:v>
                </c:pt>
                <c:pt idx="2707">
                  <c:v>42.502000000000002</c:v>
                </c:pt>
                <c:pt idx="2708">
                  <c:v>56.725000000000001</c:v>
                </c:pt>
                <c:pt idx="2709">
                  <c:v>53.585000000000001</c:v>
                </c:pt>
                <c:pt idx="2710">
                  <c:v>56.881999999999998</c:v>
                </c:pt>
                <c:pt idx="2711">
                  <c:v>50.052</c:v>
                </c:pt>
                <c:pt idx="2712">
                  <c:v>45.963999999999999</c:v>
                </c:pt>
                <c:pt idx="2713">
                  <c:v>56.118000000000002</c:v>
                </c:pt>
                <c:pt idx="2714">
                  <c:v>52.561</c:v>
                </c:pt>
                <c:pt idx="2715">
                  <c:v>53.191000000000003</c:v>
                </c:pt>
                <c:pt idx="2716">
                  <c:v>43.612000000000002</c:v>
                </c:pt>
                <c:pt idx="2717">
                  <c:v>53.195</c:v>
                </c:pt>
                <c:pt idx="2718">
                  <c:v>40.441000000000003</c:v>
                </c:pt>
                <c:pt idx="2719">
                  <c:v>52.267000000000003</c:v>
                </c:pt>
                <c:pt idx="2720">
                  <c:v>40.450000000000003</c:v>
                </c:pt>
                <c:pt idx="2721">
                  <c:v>42.220999999999997</c:v>
                </c:pt>
                <c:pt idx="2722">
                  <c:v>55.942</c:v>
                </c:pt>
                <c:pt idx="2723">
                  <c:v>43.531999999999996</c:v>
                </c:pt>
                <c:pt idx="2724">
                  <c:v>40.020000000000003</c:v>
                </c:pt>
                <c:pt idx="2725">
                  <c:v>48.652999999999999</c:v>
                </c:pt>
                <c:pt idx="2726">
                  <c:v>38.938000000000002</c:v>
                </c:pt>
                <c:pt idx="2727">
                  <c:v>45.844000000000001</c:v>
                </c:pt>
                <c:pt idx="2728">
                  <c:v>42.811999999999998</c:v>
                </c:pt>
                <c:pt idx="2729">
                  <c:v>50.87</c:v>
                </c:pt>
                <c:pt idx="2730">
                  <c:v>56.421999999999997</c:v>
                </c:pt>
                <c:pt idx="2731">
                  <c:v>44.81</c:v>
                </c:pt>
                <c:pt idx="2732">
                  <c:v>36.026000000000003</c:v>
                </c:pt>
                <c:pt idx="2733">
                  <c:v>62.481999999999999</c:v>
                </c:pt>
                <c:pt idx="2734">
                  <c:v>59.784999999999997</c:v>
                </c:pt>
                <c:pt idx="2735">
                  <c:v>51.164999999999999</c:v>
                </c:pt>
                <c:pt idx="2736">
                  <c:v>67.603999999999999</c:v>
                </c:pt>
                <c:pt idx="2737">
                  <c:v>43.045000000000002</c:v>
                </c:pt>
                <c:pt idx="2738">
                  <c:v>46.530999999999999</c:v>
                </c:pt>
                <c:pt idx="2739">
                  <c:v>67.248000000000005</c:v>
                </c:pt>
                <c:pt idx="2740">
                  <c:v>46.765000000000001</c:v>
                </c:pt>
                <c:pt idx="2741">
                  <c:v>52.19</c:v>
                </c:pt>
                <c:pt idx="2742">
                  <c:v>44.1</c:v>
                </c:pt>
                <c:pt idx="2743">
                  <c:v>56.386000000000003</c:v>
                </c:pt>
                <c:pt idx="2744">
                  <c:v>44.783000000000001</c:v>
                </c:pt>
                <c:pt idx="2745">
                  <c:v>53.561</c:v>
                </c:pt>
                <c:pt idx="2746">
                  <c:v>48.616999999999997</c:v>
                </c:pt>
                <c:pt idx="2747">
                  <c:v>43.073</c:v>
                </c:pt>
                <c:pt idx="2748">
                  <c:v>59.832999999999998</c:v>
                </c:pt>
                <c:pt idx="2749">
                  <c:v>58.463999999999999</c:v>
                </c:pt>
                <c:pt idx="2750">
                  <c:v>59.662999999999997</c:v>
                </c:pt>
                <c:pt idx="2751">
                  <c:v>41.845999999999997</c:v>
                </c:pt>
                <c:pt idx="2752">
                  <c:v>40.450000000000003</c:v>
                </c:pt>
                <c:pt idx="2753">
                  <c:v>58.415999999999997</c:v>
                </c:pt>
                <c:pt idx="2754">
                  <c:v>62.83</c:v>
                </c:pt>
                <c:pt idx="2755">
                  <c:v>53.542000000000002</c:v>
                </c:pt>
                <c:pt idx="2756">
                  <c:v>60.462000000000003</c:v>
                </c:pt>
                <c:pt idx="2757">
                  <c:v>52.423000000000002</c:v>
                </c:pt>
                <c:pt idx="2758">
                  <c:v>52.68</c:v>
                </c:pt>
                <c:pt idx="2759">
                  <c:v>55.445</c:v>
                </c:pt>
                <c:pt idx="2760">
                  <c:v>38.356000000000002</c:v>
                </c:pt>
                <c:pt idx="2761">
                  <c:v>56.161000000000001</c:v>
                </c:pt>
                <c:pt idx="2762">
                  <c:v>46.237000000000002</c:v>
                </c:pt>
                <c:pt idx="2763">
                  <c:v>66.117999999999995</c:v>
                </c:pt>
                <c:pt idx="2764">
                  <c:v>51.518999999999998</c:v>
                </c:pt>
                <c:pt idx="2765">
                  <c:v>64.135999999999996</c:v>
                </c:pt>
                <c:pt idx="2766">
                  <c:v>65.355999999999995</c:v>
                </c:pt>
                <c:pt idx="2767">
                  <c:v>58.881999999999998</c:v>
                </c:pt>
                <c:pt idx="2768">
                  <c:v>49.802999999999997</c:v>
                </c:pt>
                <c:pt idx="2769">
                  <c:v>45.69</c:v>
                </c:pt>
                <c:pt idx="2770">
                  <c:v>46.548000000000002</c:v>
                </c:pt>
                <c:pt idx="2771">
                  <c:v>46.42</c:v>
                </c:pt>
                <c:pt idx="2772">
                  <c:v>52.177</c:v>
                </c:pt>
                <c:pt idx="2773">
                  <c:v>46.432000000000002</c:v>
                </c:pt>
                <c:pt idx="2774">
                  <c:v>53.758000000000003</c:v>
                </c:pt>
                <c:pt idx="2775">
                  <c:v>41.542999999999999</c:v>
                </c:pt>
                <c:pt idx="2776">
                  <c:v>42.561999999999998</c:v>
                </c:pt>
                <c:pt idx="2777">
                  <c:v>47.552</c:v>
                </c:pt>
                <c:pt idx="2778">
                  <c:v>42.313000000000002</c:v>
                </c:pt>
                <c:pt idx="2779">
                  <c:v>51.859000000000002</c:v>
                </c:pt>
                <c:pt idx="2780">
                  <c:v>50.524999999999999</c:v>
                </c:pt>
                <c:pt idx="2781">
                  <c:v>61.241999999999997</c:v>
                </c:pt>
                <c:pt idx="2782">
                  <c:v>44.697000000000003</c:v>
                </c:pt>
                <c:pt idx="2783">
                  <c:v>41.441000000000003</c:v>
                </c:pt>
                <c:pt idx="2784">
                  <c:v>49.526000000000003</c:v>
                </c:pt>
                <c:pt idx="2785">
                  <c:v>46.417000000000002</c:v>
                </c:pt>
                <c:pt idx="2786">
                  <c:v>44.048999999999999</c:v>
                </c:pt>
                <c:pt idx="2787">
                  <c:v>51.347000000000001</c:v>
                </c:pt>
                <c:pt idx="2788">
                  <c:v>41.582999999999998</c:v>
                </c:pt>
                <c:pt idx="2789">
                  <c:v>66.736000000000004</c:v>
                </c:pt>
                <c:pt idx="2790">
                  <c:v>51</c:v>
                </c:pt>
                <c:pt idx="2791">
                  <c:v>52.637999999999998</c:v>
                </c:pt>
                <c:pt idx="2792">
                  <c:v>53.695999999999998</c:v>
                </c:pt>
                <c:pt idx="2793">
                  <c:v>61.695999999999998</c:v>
                </c:pt>
                <c:pt idx="2794">
                  <c:v>51.895000000000003</c:v>
                </c:pt>
                <c:pt idx="2795">
                  <c:v>41.085999999999999</c:v>
                </c:pt>
                <c:pt idx="2796">
                  <c:v>44.325000000000003</c:v>
                </c:pt>
                <c:pt idx="2797">
                  <c:v>41.755000000000003</c:v>
                </c:pt>
                <c:pt idx="2798">
                  <c:v>60.555999999999997</c:v>
                </c:pt>
                <c:pt idx="2799">
                  <c:v>42.244</c:v>
                </c:pt>
                <c:pt idx="2800">
                  <c:v>47.762999999999998</c:v>
                </c:pt>
                <c:pt idx="2801">
                  <c:v>60.930999999999997</c:v>
                </c:pt>
                <c:pt idx="2802">
                  <c:v>49.104999999999997</c:v>
                </c:pt>
                <c:pt idx="2803">
                  <c:v>50.570999999999998</c:v>
                </c:pt>
                <c:pt idx="2804">
                  <c:v>47.975000000000001</c:v>
                </c:pt>
                <c:pt idx="2805">
                  <c:v>60.593000000000004</c:v>
                </c:pt>
                <c:pt idx="2806">
                  <c:v>36.276000000000003</c:v>
                </c:pt>
                <c:pt idx="2807">
                  <c:v>49.691000000000003</c:v>
                </c:pt>
                <c:pt idx="2808">
                  <c:v>47.945999999999998</c:v>
                </c:pt>
                <c:pt idx="2809">
                  <c:v>36.643000000000001</c:v>
                </c:pt>
                <c:pt idx="2810">
                  <c:v>38.576000000000001</c:v>
                </c:pt>
                <c:pt idx="2811">
                  <c:v>49.584000000000003</c:v>
                </c:pt>
                <c:pt idx="2812">
                  <c:v>43.414000000000001</c:v>
                </c:pt>
                <c:pt idx="2813">
                  <c:v>43.436999999999998</c:v>
                </c:pt>
                <c:pt idx="2814">
                  <c:v>56.381</c:v>
                </c:pt>
                <c:pt idx="2815">
                  <c:v>43.058</c:v>
                </c:pt>
                <c:pt idx="2816">
                  <c:v>54.463000000000001</c:v>
                </c:pt>
                <c:pt idx="2817">
                  <c:v>42.609000000000002</c:v>
                </c:pt>
                <c:pt idx="2818">
                  <c:v>40.17</c:v>
                </c:pt>
                <c:pt idx="2819">
                  <c:v>57.508000000000003</c:v>
                </c:pt>
                <c:pt idx="2820">
                  <c:v>38.773000000000003</c:v>
                </c:pt>
                <c:pt idx="2821">
                  <c:v>40.485999999999997</c:v>
                </c:pt>
                <c:pt idx="2822">
                  <c:v>41.392000000000003</c:v>
                </c:pt>
                <c:pt idx="2823">
                  <c:v>48.154000000000003</c:v>
                </c:pt>
                <c:pt idx="2824">
                  <c:v>42.856000000000002</c:v>
                </c:pt>
                <c:pt idx="2825">
                  <c:v>40.75</c:v>
                </c:pt>
                <c:pt idx="2826">
                  <c:v>49.761000000000003</c:v>
                </c:pt>
                <c:pt idx="2827">
                  <c:v>58.317</c:v>
                </c:pt>
                <c:pt idx="2828">
                  <c:v>45.860999999999997</c:v>
                </c:pt>
                <c:pt idx="2829">
                  <c:v>51.067</c:v>
                </c:pt>
                <c:pt idx="2830">
                  <c:v>51.015000000000001</c:v>
                </c:pt>
                <c:pt idx="2831">
                  <c:v>41.523000000000003</c:v>
                </c:pt>
                <c:pt idx="2832">
                  <c:v>55.790999999999997</c:v>
                </c:pt>
                <c:pt idx="2833">
                  <c:v>48.969000000000001</c:v>
                </c:pt>
                <c:pt idx="2834">
                  <c:v>47.088000000000001</c:v>
                </c:pt>
                <c:pt idx="2835">
                  <c:v>45.503</c:v>
                </c:pt>
                <c:pt idx="2836">
                  <c:v>48.441000000000003</c:v>
                </c:pt>
                <c:pt idx="2837">
                  <c:v>55.965000000000003</c:v>
                </c:pt>
                <c:pt idx="2838">
                  <c:v>53.424999999999997</c:v>
                </c:pt>
                <c:pt idx="2839">
                  <c:v>48.689</c:v>
                </c:pt>
                <c:pt idx="2840">
                  <c:v>51.420999999999999</c:v>
                </c:pt>
                <c:pt idx="2841">
                  <c:v>53.652999999999999</c:v>
                </c:pt>
                <c:pt idx="2842">
                  <c:v>41.073999999999998</c:v>
                </c:pt>
                <c:pt idx="2843">
                  <c:v>44.152999999999999</c:v>
                </c:pt>
                <c:pt idx="2844">
                  <c:v>38.347999999999999</c:v>
                </c:pt>
                <c:pt idx="2845">
                  <c:v>33.887</c:v>
                </c:pt>
                <c:pt idx="2846">
                  <c:v>44.485999999999997</c:v>
                </c:pt>
                <c:pt idx="2847">
                  <c:v>54.707999999999998</c:v>
                </c:pt>
                <c:pt idx="2848">
                  <c:v>54.137999999999998</c:v>
                </c:pt>
                <c:pt idx="2849">
                  <c:v>37.726999999999997</c:v>
                </c:pt>
                <c:pt idx="2850">
                  <c:v>50.048999999999999</c:v>
                </c:pt>
                <c:pt idx="2851">
                  <c:v>51.947000000000003</c:v>
                </c:pt>
                <c:pt idx="2852">
                  <c:v>58.716999999999999</c:v>
                </c:pt>
                <c:pt idx="2853">
                  <c:v>52.655999999999999</c:v>
                </c:pt>
                <c:pt idx="2854">
                  <c:v>53.612000000000002</c:v>
                </c:pt>
                <c:pt idx="2855">
                  <c:v>54.942</c:v>
                </c:pt>
                <c:pt idx="2856">
                  <c:v>59.798000000000002</c:v>
                </c:pt>
                <c:pt idx="2857">
                  <c:v>51.914999999999999</c:v>
                </c:pt>
                <c:pt idx="2858">
                  <c:v>50.826999999999998</c:v>
                </c:pt>
                <c:pt idx="2859">
                  <c:v>48.067</c:v>
                </c:pt>
                <c:pt idx="2860">
                  <c:v>38.701999999999998</c:v>
                </c:pt>
                <c:pt idx="2861">
                  <c:v>53.13</c:v>
                </c:pt>
                <c:pt idx="2862">
                  <c:v>42.719000000000001</c:v>
                </c:pt>
                <c:pt idx="2863">
                  <c:v>49.933</c:v>
                </c:pt>
                <c:pt idx="2864">
                  <c:v>51.597000000000001</c:v>
                </c:pt>
                <c:pt idx="2865">
                  <c:v>65.328999999999994</c:v>
                </c:pt>
                <c:pt idx="2866">
                  <c:v>43.706000000000003</c:v>
                </c:pt>
                <c:pt idx="2867">
                  <c:v>40.161000000000001</c:v>
                </c:pt>
                <c:pt idx="2868">
                  <c:v>52.073999999999998</c:v>
                </c:pt>
                <c:pt idx="2869">
                  <c:v>45.956000000000003</c:v>
                </c:pt>
                <c:pt idx="2870">
                  <c:v>39.404000000000003</c:v>
                </c:pt>
                <c:pt idx="2871">
                  <c:v>46.956000000000003</c:v>
                </c:pt>
                <c:pt idx="2872">
                  <c:v>49.847999999999999</c:v>
                </c:pt>
                <c:pt idx="2873">
                  <c:v>45.747999999999998</c:v>
                </c:pt>
                <c:pt idx="2874">
                  <c:v>41.429000000000002</c:v>
                </c:pt>
                <c:pt idx="2875">
                  <c:v>41.56</c:v>
                </c:pt>
                <c:pt idx="2876">
                  <c:v>43.173999999999999</c:v>
                </c:pt>
                <c:pt idx="2877">
                  <c:v>42.847999999999999</c:v>
                </c:pt>
                <c:pt idx="2878">
                  <c:v>48.726999999999997</c:v>
                </c:pt>
                <c:pt idx="2879">
                  <c:v>45.875999999999998</c:v>
                </c:pt>
                <c:pt idx="2880">
                  <c:v>43.987000000000002</c:v>
                </c:pt>
                <c:pt idx="2881">
                  <c:v>42.124000000000002</c:v>
                </c:pt>
                <c:pt idx="2882">
                  <c:v>58.459000000000003</c:v>
                </c:pt>
                <c:pt idx="2883">
                  <c:v>46.939</c:v>
                </c:pt>
                <c:pt idx="2884">
                  <c:v>54.325000000000003</c:v>
                </c:pt>
                <c:pt idx="2885">
                  <c:v>53.384999999999998</c:v>
                </c:pt>
                <c:pt idx="2886">
                  <c:v>48.271000000000001</c:v>
                </c:pt>
                <c:pt idx="2887">
                  <c:v>50.811</c:v>
                </c:pt>
                <c:pt idx="2888">
                  <c:v>48.155000000000001</c:v>
                </c:pt>
                <c:pt idx="2889">
                  <c:v>55.415999999999997</c:v>
                </c:pt>
                <c:pt idx="2890">
                  <c:v>45.581000000000003</c:v>
                </c:pt>
                <c:pt idx="2891">
                  <c:v>47.395000000000003</c:v>
                </c:pt>
                <c:pt idx="2892">
                  <c:v>65.802000000000007</c:v>
                </c:pt>
                <c:pt idx="2893">
                  <c:v>54.412999999999997</c:v>
                </c:pt>
                <c:pt idx="2894">
                  <c:v>42.765999999999998</c:v>
                </c:pt>
                <c:pt idx="2895">
                  <c:v>47.061</c:v>
                </c:pt>
                <c:pt idx="2896">
                  <c:v>47.64</c:v>
                </c:pt>
                <c:pt idx="2897">
                  <c:v>52.017000000000003</c:v>
                </c:pt>
                <c:pt idx="2898">
                  <c:v>59.396000000000001</c:v>
                </c:pt>
                <c:pt idx="2899">
                  <c:v>47.064</c:v>
                </c:pt>
                <c:pt idx="2900">
                  <c:v>57.006999999999998</c:v>
                </c:pt>
                <c:pt idx="2901">
                  <c:v>52.624000000000002</c:v>
                </c:pt>
                <c:pt idx="2902">
                  <c:v>47.259</c:v>
                </c:pt>
                <c:pt idx="2903">
                  <c:v>34.475999999999999</c:v>
                </c:pt>
                <c:pt idx="2904">
                  <c:v>41.606000000000002</c:v>
                </c:pt>
                <c:pt idx="2905">
                  <c:v>48.3</c:v>
                </c:pt>
                <c:pt idx="2906">
                  <c:v>46.345999999999997</c:v>
                </c:pt>
                <c:pt idx="2907">
                  <c:v>41.015000000000001</c:v>
                </c:pt>
                <c:pt idx="2908">
                  <c:v>47.692</c:v>
                </c:pt>
                <c:pt idx="2909">
                  <c:v>45.896999999999998</c:v>
                </c:pt>
                <c:pt idx="2910">
                  <c:v>50.851999999999997</c:v>
                </c:pt>
                <c:pt idx="2911">
                  <c:v>42.875999999999998</c:v>
                </c:pt>
                <c:pt idx="2912">
                  <c:v>52.218000000000004</c:v>
                </c:pt>
                <c:pt idx="2913">
                  <c:v>61.865000000000002</c:v>
                </c:pt>
                <c:pt idx="2914">
                  <c:v>53.744</c:v>
                </c:pt>
                <c:pt idx="2915">
                  <c:v>65.622</c:v>
                </c:pt>
                <c:pt idx="2916">
                  <c:v>57.75</c:v>
                </c:pt>
                <c:pt idx="2917">
                  <c:v>41.945</c:v>
                </c:pt>
                <c:pt idx="2918">
                  <c:v>51.435000000000002</c:v>
                </c:pt>
                <c:pt idx="2919">
                  <c:v>48.292000000000002</c:v>
                </c:pt>
                <c:pt idx="2920">
                  <c:v>46.811</c:v>
                </c:pt>
                <c:pt idx="2921">
                  <c:v>54.11</c:v>
                </c:pt>
                <c:pt idx="2922">
                  <c:v>60.853000000000002</c:v>
                </c:pt>
                <c:pt idx="2923">
                  <c:v>45.363</c:v>
                </c:pt>
                <c:pt idx="2924">
                  <c:v>43.534999999999997</c:v>
                </c:pt>
                <c:pt idx="2925">
                  <c:v>57.728999999999999</c:v>
                </c:pt>
                <c:pt idx="2926">
                  <c:v>59.783999999999999</c:v>
                </c:pt>
                <c:pt idx="2927">
                  <c:v>44.508000000000003</c:v>
                </c:pt>
                <c:pt idx="2928">
                  <c:v>49.929000000000002</c:v>
                </c:pt>
                <c:pt idx="2929">
                  <c:v>45.722000000000001</c:v>
                </c:pt>
                <c:pt idx="2930">
                  <c:v>41.21</c:v>
                </c:pt>
                <c:pt idx="2931">
                  <c:v>47.57</c:v>
                </c:pt>
                <c:pt idx="2932">
                  <c:v>49.369</c:v>
                </c:pt>
                <c:pt idx="2933">
                  <c:v>45.051000000000002</c:v>
                </c:pt>
                <c:pt idx="2934">
                  <c:v>54.798000000000002</c:v>
                </c:pt>
                <c:pt idx="2935">
                  <c:v>57.558</c:v>
                </c:pt>
                <c:pt idx="2936">
                  <c:v>58.758000000000003</c:v>
                </c:pt>
                <c:pt idx="2937">
                  <c:v>60.238999999999997</c:v>
                </c:pt>
                <c:pt idx="2938">
                  <c:v>50.848999999999997</c:v>
                </c:pt>
                <c:pt idx="2939">
                  <c:v>57.637999999999998</c:v>
                </c:pt>
                <c:pt idx="2940">
                  <c:v>43.670999999999999</c:v>
                </c:pt>
                <c:pt idx="2941">
                  <c:v>46.030999999999999</c:v>
                </c:pt>
                <c:pt idx="2942">
                  <c:v>53.503</c:v>
                </c:pt>
                <c:pt idx="2943">
                  <c:v>45.576999999999998</c:v>
                </c:pt>
                <c:pt idx="2944">
                  <c:v>50.8</c:v>
                </c:pt>
                <c:pt idx="2945">
                  <c:v>40.822000000000003</c:v>
                </c:pt>
                <c:pt idx="2946">
                  <c:v>45.305999999999997</c:v>
                </c:pt>
                <c:pt idx="2947">
                  <c:v>54.616</c:v>
                </c:pt>
                <c:pt idx="2948">
                  <c:v>57.423000000000002</c:v>
                </c:pt>
                <c:pt idx="2949">
                  <c:v>51.006999999999998</c:v>
                </c:pt>
                <c:pt idx="2950">
                  <c:v>48.841999999999999</c:v>
                </c:pt>
                <c:pt idx="2951">
                  <c:v>44.093000000000004</c:v>
                </c:pt>
                <c:pt idx="2952">
                  <c:v>49.975000000000001</c:v>
                </c:pt>
                <c:pt idx="2953">
                  <c:v>43.578000000000003</c:v>
                </c:pt>
                <c:pt idx="2954">
                  <c:v>49.988</c:v>
                </c:pt>
                <c:pt idx="2955">
                  <c:v>47.649000000000001</c:v>
                </c:pt>
                <c:pt idx="2956">
                  <c:v>42.944000000000003</c:v>
                </c:pt>
                <c:pt idx="2957">
                  <c:v>45.665999999999997</c:v>
                </c:pt>
                <c:pt idx="2958">
                  <c:v>36.253</c:v>
                </c:pt>
                <c:pt idx="2959">
                  <c:v>41.546999999999997</c:v>
                </c:pt>
                <c:pt idx="2960">
                  <c:v>62.789000000000001</c:v>
                </c:pt>
                <c:pt idx="2961">
                  <c:v>40.659999999999997</c:v>
                </c:pt>
                <c:pt idx="2962">
                  <c:v>38.161000000000001</c:v>
                </c:pt>
                <c:pt idx="2963">
                  <c:v>49.712000000000003</c:v>
                </c:pt>
                <c:pt idx="2964">
                  <c:v>43.972999999999999</c:v>
                </c:pt>
                <c:pt idx="2965">
                  <c:v>42.603999999999999</c:v>
                </c:pt>
                <c:pt idx="2966">
                  <c:v>40.576000000000001</c:v>
                </c:pt>
                <c:pt idx="2967">
                  <c:v>43.021000000000001</c:v>
                </c:pt>
                <c:pt idx="2968">
                  <c:v>40.718000000000004</c:v>
                </c:pt>
                <c:pt idx="2969">
                  <c:v>55.311</c:v>
                </c:pt>
                <c:pt idx="2970">
                  <c:v>49.048000000000002</c:v>
                </c:pt>
                <c:pt idx="2971">
                  <c:v>41.408000000000001</c:v>
                </c:pt>
                <c:pt idx="2972">
                  <c:v>51.387</c:v>
                </c:pt>
                <c:pt idx="2973">
                  <c:v>48.118000000000002</c:v>
                </c:pt>
                <c:pt idx="2974">
                  <c:v>54.887</c:v>
                </c:pt>
                <c:pt idx="2975">
                  <c:v>44.426000000000002</c:v>
                </c:pt>
                <c:pt idx="2976">
                  <c:v>39.167000000000002</c:v>
                </c:pt>
                <c:pt idx="2977">
                  <c:v>50.594999999999999</c:v>
                </c:pt>
                <c:pt idx="2978">
                  <c:v>43.045000000000002</c:v>
                </c:pt>
                <c:pt idx="2979">
                  <c:v>44.795999999999999</c:v>
                </c:pt>
                <c:pt idx="2980">
                  <c:v>43.968000000000004</c:v>
                </c:pt>
                <c:pt idx="2981">
                  <c:v>57.960999999999999</c:v>
                </c:pt>
                <c:pt idx="2982">
                  <c:v>37.432000000000002</c:v>
                </c:pt>
                <c:pt idx="2983">
                  <c:v>49.566000000000003</c:v>
                </c:pt>
                <c:pt idx="2984">
                  <c:v>45.267000000000003</c:v>
                </c:pt>
                <c:pt idx="2985">
                  <c:v>42.406999999999996</c:v>
                </c:pt>
                <c:pt idx="2986">
                  <c:v>44.04</c:v>
                </c:pt>
                <c:pt idx="2987">
                  <c:v>48.564999999999998</c:v>
                </c:pt>
                <c:pt idx="2988">
                  <c:v>38.026000000000003</c:v>
                </c:pt>
                <c:pt idx="2989">
                  <c:v>50.362000000000002</c:v>
                </c:pt>
                <c:pt idx="2990">
                  <c:v>42.009</c:v>
                </c:pt>
                <c:pt idx="2991">
                  <c:v>42.61</c:v>
                </c:pt>
                <c:pt idx="2992">
                  <c:v>47.171999999999997</c:v>
                </c:pt>
                <c:pt idx="2993">
                  <c:v>27.882999999999999</c:v>
                </c:pt>
                <c:pt idx="2994">
                  <c:v>43.661000000000001</c:v>
                </c:pt>
                <c:pt idx="2995">
                  <c:v>44.026000000000003</c:v>
                </c:pt>
                <c:pt idx="2996">
                  <c:v>52.15</c:v>
                </c:pt>
                <c:pt idx="2997">
                  <c:v>39.328000000000003</c:v>
                </c:pt>
                <c:pt idx="2998">
                  <c:v>51.476999999999997</c:v>
                </c:pt>
                <c:pt idx="2999">
                  <c:v>54.021000000000001</c:v>
                </c:pt>
                <c:pt idx="3000">
                  <c:v>44.06</c:v>
                </c:pt>
                <c:pt idx="3001">
                  <c:v>38.304000000000002</c:v>
                </c:pt>
                <c:pt idx="3002">
                  <c:v>47.798999999999999</c:v>
                </c:pt>
                <c:pt idx="3003">
                  <c:v>36.351999999999997</c:v>
                </c:pt>
                <c:pt idx="3004">
                  <c:v>48.468000000000004</c:v>
                </c:pt>
                <c:pt idx="3005">
                  <c:v>47.554000000000002</c:v>
                </c:pt>
                <c:pt idx="3006">
                  <c:v>45.908999999999999</c:v>
                </c:pt>
                <c:pt idx="3007">
                  <c:v>60.036000000000001</c:v>
                </c:pt>
                <c:pt idx="3008">
                  <c:v>54.926000000000002</c:v>
                </c:pt>
                <c:pt idx="3009">
                  <c:v>54.942</c:v>
                </c:pt>
                <c:pt idx="3010">
                  <c:v>52.51</c:v>
                </c:pt>
                <c:pt idx="3011">
                  <c:v>49.302999999999997</c:v>
                </c:pt>
                <c:pt idx="3012">
                  <c:v>48.061</c:v>
                </c:pt>
                <c:pt idx="3013">
                  <c:v>54.78</c:v>
                </c:pt>
                <c:pt idx="3014">
                  <c:v>47.877000000000002</c:v>
                </c:pt>
                <c:pt idx="3015">
                  <c:v>44.19</c:v>
                </c:pt>
                <c:pt idx="3016">
                  <c:v>39.409999999999997</c:v>
                </c:pt>
                <c:pt idx="3017">
                  <c:v>45.502000000000002</c:v>
                </c:pt>
                <c:pt idx="3018">
                  <c:v>49.753999999999998</c:v>
                </c:pt>
                <c:pt idx="3019">
                  <c:v>46.651000000000003</c:v>
                </c:pt>
                <c:pt idx="3020">
                  <c:v>43.914999999999999</c:v>
                </c:pt>
                <c:pt idx="3021">
                  <c:v>42.323999999999998</c:v>
                </c:pt>
                <c:pt idx="3022">
                  <c:v>55.427999999999997</c:v>
                </c:pt>
                <c:pt idx="3023">
                  <c:v>54.406999999999996</c:v>
                </c:pt>
                <c:pt idx="3024">
                  <c:v>55.011000000000003</c:v>
                </c:pt>
                <c:pt idx="3025">
                  <c:v>60.808</c:v>
                </c:pt>
                <c:pt idx="3026">
                  <c:v>52.795000000000002</c:v>
                </c:pt>
                <c:pt idx="3027">
                  <c:v>37.323</c:v>
                </c:pt>
                <c:pt idx="3028">
                  <c:v>37.847999999999999</c:v>
                </c:pt>
                <c:pt idx="3029">
                  <c:v>44.878999999999998</c:v>
                </c:pt>
                <c:pt idx="3030">
                  <c:v>51.15</c:v>
                </c:pt>
                <c:pt idx="3031">
                  <c:v>50.353999999999999</c:v>
                </c:pt>
                <c:pt idx="3032">
                  <c:v>44.18</c:v>
                </c:pt>
                <c:pt idx="3033">
                  <c:v>61.811999999999998</c:v>
                </c:pt>
                <c:pt idx="3034">
                  <c:v>42.381999999999998</c:v>
                </c:pt>
                <c:pt idx="3035">
                  <c:v>53.16</c:v>
                </c:pt>
                <c:pt idx="3036">
                  <c:v>40.048999999999999</c:v>
                </c:pt>
                <c:pt idx="3037">
                  <c:v>37.387999999999998</c:v>
                </c:pt>
                <c:pt idx="3038">
                  <c:v>39.764000000000003</c:v>
                </c:pt>
                <c:pt idx="3039">
                  <c:v>39.072000000000003</c:v>
                </c:pt>
                <c:pt idx="3040">
                  <c:v>40.537999999999997</c:v>
                </c:pt>
                <c:pt idx="3041">
                  <c:v>40.247</c:v>
                </c:pt>
                <c:pt idx="3042">
                  <c:v>40.890999999999998</c:v>
                </c:pt>
                <c:pt idx="3043">
                  <c:v>56.634999999999998</c:v>
                </c:pt>
                <c:pt idx="3044">
                  <c:v>43.512999999999998</c:v>
                </c:pt>
                <c:pt idx="3045">
                  <c:v>31.353999999999999</c:v>
                </c:pt>
                <c:pt idx="3046">
                  <c:v>29.93</c:v>
                </c:pt>
                <c:pt idx="3047">
                  <c:v>40.612000000000002</c:v>
                </c:pt>
                <c:pt idx="3048">
                  <c:v>48.905999999999999</c:v>
                </c:pt>
                <c:pt idx="3049">
                  <c:v>47.610999999999997</c:v>
                </c:pt>
                <c:pt idx="3050">
                  <c:v>48.531999999999996</c:v>
                </c:pt>
                <c:pt idx="3051">
                  <c:v>38.933999999999997</c:v>
                </c:pt>
                <c:pt idx="3052">
                  <c:v>62.712000000000003</c:v>
                </c:pt>
                <c:pt idx="3053">
                  <c:v>43.892000000000003</c:v>
                </c:pt>
                <c:pt idx="3054">
                  <c:v>43.97</c:v>
                </c:pt>
                <c:pt idx="3055">
                  <c:v>50.234999999999999</c:v>
                </c:pt>
                <c:pt idx="3056">
                  <c:v>39.853999999999999</c:v>
                </c:pt>
                <c:pt idx="3057">
                  <c:v>54.225000000000001</c:v>
                </c:pt>
                <c:pt idx="3058">
                  <c:v>39.664000000000001</c:v>
                </c:pt>
                <c:pt idx="3059">
                  <c:v>53.954000000000001</c:v>
                </c:pt>
                <c:pt idx="3060">
                  <c:v>45.631</c:v>
                </c:pt>
                <c:pt idx="3061">
                  <c:v>44.2</c:v>
                </c:pt>
                <c:pt idx="3062">
                  <c:v>45.722000000000001</c:v>
                </c:pt>
                <c:pt idx="3063">
                  <c:v>53.052</c:v>
                </c:pt>
                <c:pt idx="3064">
                  <c:v>40.262999999999998</c:v>
                </c:pt>
                <c:pt idx="3065">
                  <c:v>52.005000000000003</c:v>
                </c:pt>
                <c:pt idx="3066">
                  <c:v>47.009</c:v>
                </c:pt>
                <c:pt idx="3067">
                  <c:v>49.31</c:v>
                </c:pt>
                <c:pt idx="3068">
                  <c:v>54.091999999999999</c:v>
                </c:pt>
                <c:pt idx="3069">
                  <c:v>58.161000000000001</c:v>
                </c:pt>
                <c:pt idx="3070">
                  <c:v>37.881</c:v>
                </c:pt>
                <c:pt idx="3071">
                  <c:v>49.567</c:v>
                </c:pt>
                <c:pt idx="3072">
                  <c:v>48.652999999999999</c:v>
                </c:pt>
                <c:pt idx="3073">
                  <c:v>48.237000000000002</c:v>
                </c:pt>
                <c:pt idx="3074">
                  <c:v>44.695999999999998</c:v>
                </c:pt>
                <c:pt idx="3075">
                  <c:v>37.302999999999997</c:v>
                </c:pt>
                <c:pt idx="3076">
                  <c:v>32.228000000000002</c:v>
                </c:pt>
                <c:pt idx="3077">
                  <c:v>53.414000000000001</c:v>
                </c:pt>
                <c:pt idx="3078">
                  <c:v>42.265999999999998</c:v>
                </c:pt>
                <c:pt idx="3079">
                  <c:v>50.43</c:v>
                </c:pt>
                <c:pt idx="3080">
                  <c:v>47.619</c:v>
                </c:pt>
                <c:pt idx="3081">
                  <c:v>41.189</c:v>
                </c:pt>
                <c:pt idx="3082">
                  <c:v>38.334000000000003</c:v>
                </c:pt>
                <c:pt idx="3083">
                  <c:v>50.018000000000001</c:v>
                </c:pt>
                <c:pt idx="3084">
                  <c:v>47.25</c:v>
                </c:pt>
                <c:pt idx="3085">
                  <c:v>39.765000000000001</c:v>
                </c:pt>
                <c:pt idx="3086">
                  <c:v>57.156999999999996</c:v>
                </c:pt>
                <c:pt idx="3087">
                  <c:v>51.372</c:v>
                </c:pt>
                <c:pt idx="3088">
                  <c:v>37.61</c:v>
                </c:pt>
                <c:pt idx="3089">
                  <c:v>66.319999999999993</c:v>
                </c:pt>
                <c:pt idx="3090">
                  <c:v>50.459000000000003</c:v>
                </c:pt>
                <c:pt idx="3091">
                  <c:v>49.039000000000001</c:v>
                </c:pt>
                <c:pt idx="3092">
                  <c:v>49.875</c:v>
                </c:pt>
                <c:pt idx="3093">
                  <c:v>38.295999999999999</c:v>
                </c:pt>
                <c:pt idx="3094">
                  <c:v>31.260999999999999</c:v>
                </c:pt>
                <c:pt idx="3095">
                  <c:v>50.612000000000002</c:v>
                </c:pt>
                <c:pt idx="3096">
                  <c:v>54.179000000000002</c:v>
                </c:pt>
                <c:pt idx="3097">
                  <c:v>39.154000000000003</c:v>
                </c:pt>
                <c:pt idx="3098">
                  <c:v>49.743000000000002</c:v>
                </c:pt>
                <c:pt idx="3099">
                  <c:v>42.121000000000002</c:v>
                </c:pt>
                <c:pt idx="3100">
                  <c:v>41.744</c:v>
                </c:pt>
                <c:pt idx="3101">
                  <c:v>53.070999999999998</c:v>
                </c:pt>
                <c:pt idx="3102">
                  <c:v>46.110999999999997</c:v>
                </c:pt>
                <c:pt idx="3103">
                  <c:v>44.646999999999998</c:v>
                </c:pt>
                <c:pt idx="3104">
                  <c:v>48.807000000000002</c:v>
                </c:pt>
                <c:pt idx="3105">
                  <c:v>53.323999999999998</c:v>
                </c:pt>
                <c:pt idx="3106">
                  <c:v>51.030999999999999</c:v>
                </c:pt>
                <c:pt idx="3107">
                  <c:v>52.895000000000003</c:v>
                </c:pt>
                <c:pt idx="3108">
                  <c:v>49.247</c:v>
                </c:pt>
                <c:pt idx="3109">
                  <c:v>46.04</c:v>
                </c:pt>
                <c:pt idx="3110">
                  <c:v>51.378999999999998</c:v>
                </c:pt>
                <c:pt idx="3111">
                  <c:v>51.331000000000003</c:v>
                </c:pt>
                <c:pt idx="3112">
                  <c:v>47.131999999999998</c:v>
                </c:pt>
                <c:pt idx="3113">
                  <c:v>37.844000000000001</c:v>
                </c:pt>
                <c:pt idx="3114">
                  <c:v>43.723999999999997</c:v>
                </c:pt>
                <c:pt idx="3115">
                  <c:v>41.186</c:v>
                </c:pt>
                <c:pt idx="3116">
                  <c:v>44.908999999999999</c:v>
                </c:pt>
                <c:pt idx="3117">
                  <c:v>34.573999999999998</c:v>
                </c:pt>
                <c:pt idx="3118">
                  <c:v>45.468000000000004</c:v>
                </c:pt>
                <c:pt idx="3119">
                  <c:v>42.042000000000002</c:v>
                </c:pt>
                <c:pt idx="3120">
                  <c:v>50.07</c:v>
                </c:pt>
                <c:pt idx="3121">
                  <c:v>47.591000000000001</c:v>
                </c:pt>
                <c:pt idx="3122">
                  <c:v>47.814999999999998</c:v>
                </c:pt>
                <c:pt idx="3123">
                  <c:v>44.517000000000003</c:v>
                </c:pt>
                <c:pt idx="3124">
                  <c:v>61.860999999999997</c:v>
                </c:pt>
                <c:pt idx="3125">
                  <c:v>55.152000000000001</c:v>
                </c:pt>
                <c:pt idx="3126">
                  <c:v>36.408999999999999</c:v>
                </c:pt>
                <c:pt idx="3127">
                  <c:v>48.006999999999998</c:v>
                </c:pt>
                <c:pt idx="3128">
                  <c:v>42.095999999999997</c:v>
                </c:pt>
                <c:pt idx="3129">
                  <c:v>59.094999999999999</c:v>
                </c:pt>
                <c:pt idx="3130">
                  <c:v>48.063000000000002</c:v>
                </c:pt>
                <c:pt idx="3131">
                  <c:v>41.697000000000003</c:v>
                </c:pt>
                <c:pt idx="3132">
                  <c:v>49.734000000000002</c:v>
                </c:pt>
                <c:pt idx="3133">
                  <c:v>38.341000000000001</c:v>
                </c:pt>
                <c:pt idx="3134">
                  <c:v>48.664999999999999</c:v>
                </c:pt>
                <c:pt idx="3135">
                  <c:v>40.426000000000002</c:v>
                </c:pt>
                <c:pt idx="3136">
                  <c:v>45.427999999999997</c:v>
                </c:pt>
                <c:pt idx="3137">
                  <c:v>62.031999999999996</c:v>
                </c:pt>
                <c:pt idx="3138">
                  <c:v>50.664000000000001</c:v>
                </c:pt>
                <c:pt idx="3139">
                  <c:v>43.18</c:v>
                </c:pt>
                <c:pt idx="3140">
                  <c:v>59.945999999999998</c:v>
                </c:pt>
                <c:pt idx="3141">
                  <c:v>49.902000000000001</c:v>
                </c:pt>
                <c:pt idx="3142">
                  <c:v>40.142000000000003</c:v>
                </c:pt>
                <c:pt idx="3143">
                  <c:v>50.506999999999998</c:v>
                </c:pt>
                <c:pt idx="3144">
                  <c:v>52.765000000000001</c:v>
                </c:pt>
                <c:pt idx="3145">
                  <c:v>45.55</c:v>
                </c:pt>
                <c:pt idx="3146">
                  <c:v>47.734999999999999</c:v>
                </c:pt>
                <c:pt idx="3147">
                  <c:v>51.08</c:v>
                </c:pt>
                <c:pt idx="3148">
                  <c:v>36.194000000000003</c:v>
                </c:pt>
                <c:pt idx="3149">
                  <c:v>50.564999999999998</c:v>
                </c:pt>
                <c:pt idx="3150">
                  <c:v>52.066000000000003</c:v>
                </c:pt>
                <c:pt idx="3151">
                  <c:v>48.081000000000003</c:v>
                </c:pt>
                <c:pt idx="3152">
                  <c:v>58.878</c:v>
                </c:pt>
                <c:pt idx="3153">
                  <c:v>48.848999999999997</c:v>
                </c:pt>
                <c:pt idx="3154">
                  <c:v>42.185000000000002</c:v>
                </c:pt>
                <c:pt idx="3155">
                  <c:v>47.674999999999997</c:v>
                </c:pt>
                <c:pt idx="3156">
                  <c:v>40.014000000000003</c:v>
                </c:pt>
                <c:pt idx="3157">
                  <c:v>66.917000000000002</c:v>
                </c:pt>
                <c:pt idx="3158">
                  <c:v>56.137</c:v>
                </c:pt>
                <c:pt idx="3159">
                  <c:v>48.536999999999999</c:v>
                </c:pt>
                <c:pt idx="3160">
                  <c:v>36.369999999999997</c:v>
                </c:pt>
                <c:pt idx="3161">
                  <c:v>47.398000000000003</c:v>
                </c:pt>
                <c:pt idx="3162">
                  <c:v>43.993000000000002</c:v>
                </c:pt>
                <c:pt idx="3163">
                  <c:v>52.527999999999999</c:v>
                </c:pt>
                <c:pt idx="3164">
                  <c:v>37.32</c:v>
                </c:pt>
                <c:pt idx="3165">
                  <c:v>45.252000000000002</c:v>
                </c:pt>
                <c:pt idx="3166">
                  <c:v>44.48</c:v>
                </c:pt>
                <c:pt idx="3167">
                  <c:v>35.073999999999998</c:v>
                </c:pt>
                <c:pt idx="3168">
                  <c:v>57.19</c:v>
                </c:pt>
                <c:pt idx="3169">
                  <c:v>40.331000000000003</c:v>
                </c:pt>
                <c:pt idx="3170">
                  <c:v>59.415999999999997</c:v>
                </c:pt>
                <c:pt idx="3171">
                  <c:v>50.997</c:v>
                </c:pt>
                <c:pt idx="3172">
                  <c:v>44.722000000000001</c:v>
                </c:pt>
                <c:pt idx="3173">
                  <c:v>48.761000000000003</c:v>
                </c:pt>
                <c:pt idx="3174">
                  <c:v>44.247999999999998</c:v>
                </c:pt>
                <c:pt idx="3175">
                  <c:v>51.148000000000003</c:v>
                </c:pt>
                <c:pt idx="3176">
                  <c:v>44.109000000000002</c:v>
                </c:pt>
                <c:pt idx="3177">
                  <c:v>47.524999999999999</c:v>
                </c:pt>
                <c:pt idx="3178">
                  <c:v>50.203000000000003</c:v>
                </c:pt>
                <c:pt idx="3179">
                  <c:v>40.4</c:v>
                </c:pt>
                <c:pt idx="3180">
                  <c:v>46.512999999999998</c:v>
                </c:pt>
                <c:pt idx="3181">
                  <c:v>47.067999999999998</c:v>
                </c:pt>
                <c:pt idx="3182">
                  <c:v>57.054000000000002</c:v>
                </c:pt>
                <c:pt idx="3183">
                  <c:v>47.262999999999998</c:v>
                </c:pt>
                <c:pt idx="3184">
                  <c:v>45.709000000000003</c:v>
                </c:pt>
                <c:pt idx="3185">
                  <c:v>44.31</c:v>
                </c:pt>
                <c:pt idx="3186">
                  <c:v>53.694000000000003</c:v>
                </c:pt>
                <c:pt idx="3187">
                  <c:v>39.048999999999999</c:v>
                </c:pt>
                <c:pt idx="3188">
                  <c:v>49.829000000000001</c:v>
                </c:pt>
                <c:pt idx="3189">
                  <c:v>50.103000000000002</c:v>
                </c:pt>
                <c:pt idx="3190">
                  <c:v>44.817999999999998</c:v>
                </c:pt>
                <c:pt idx="3191">
                  <c:v>37.146999999999998</c:v>
                </c:pt>
                <c:pt idx="3192">
                  <c:v>46.598999999999997</c:v>
                </c:pt>
                <c:pt idx="3193">
                  <c:v>47.545999999999999</c:v>
                </c:pt>
                <c:pt idx="3194">
                  <c:v>37.534999999999997</c:v>
                </c:pt>
                <c:pt idx="3195">
                  <c:v>52.93</c:v>
                </c:pt>
                <c:pt idx="3196">
                  <c:v>37.78</c:v>
                </c:pt>
                <c:pt idx="3197">
                  <c:v>52.826999999999998</c:v>
                </c:pt>
                <c:pt idx="3198">
                  <c:v>50.86</c:v>
                </c:pt>
                <c:pt idx="3199">
                  <c:v>45.076999999999998</c:v>
                </c:pt>
                <c:pt idx="3200">
                  <c:v>44.042999999999999</c:v>
                </c:pt>
                <c:pt idx="3201">
                  <c:v>43.26</c:v>
                </c:pt>
                <c:pt idx="3202">
                  <c:v>41.887</c:v>
                </c:pt>
                <c:pt idx="3203">
                  <c:v>42.587000000000003</c:v>
                </c:pt>
                <c:pt idx="3204">
                  <c:v>49.709000000000003</c:v>
                </c:pt>
                <c:pt idx="3205">
                  <c:v>51.137</c:v>
                </c:pt>
                <c:pt idx="3206">
                  <c:v>42.704999999999998</c:v>
                </c:pt>
                <c:pt idx="3207">
                  <c:v>50.445999999999998</c:v>
                </c:pt>
                <c:pt idx="3208">
                  <c:v>25.445</c:v>
                </c:pt>
                <c:pt idx="3209">
                  <c:v>53.41</c:v>
                </c:pt>
                <c:pt idx="3210">
                  <c:v>39.389000000000003</c:v>
                </c:pt>
                <c:pt idx="3211">
                  <c:v>41.356999999999999</c:v>
                </c:pt>
                <c:pt idx="3212">
                  <c:v>47.796999999999997</c:v>
                </c:pt>
                <c:pt idx="3213">
                  <c:v>45.621000000000002</c:v>
                </c:pt>
                <c:pt idx="3214">
                  <c:v>55.920999999999999</c:v>
                </c:pt>
                <c:pt idx="3215">
                  <c:v>38.241999999999997</c:v>
                </c:pt>
                <c:pt idx="3216">
                  <c:v>45.750999999999998</c:v>
                </c:pt>
                <c:pt idx="3217">
                  <c:v>43.302999999999997</c:v>
                </c:pt>
                <c:pt idx="3218">
                  <c:v>51.457000000000001</c:v>
                </c:pt>
                <c:pt idx="3219">
                  <c:v>33.177999999999997</c:v>
                </c:pt>
                <c:pt idx="3220">
                  <c:v>44.128999999999998</c:v>
                </c:pt>
                <c:pt idx="3221">
                  <c:v>43.311</c:v>
                </c:pt>
                <c:pt idx="3222">
                  <c:v>46.054000000000002</c:v>
                </c:pt>
                <c:pt idx="3223">
                  <c:v>50.613999999999997</c:v>
                </c:pt>
                <c:pt idx="3224">
                  <c:v>49.402000000000001</c:v>
                </c:pt>
                <c:pt idx="3225">
                  <c:v>65.778999999999996</c:v>
                </c:pt>
                <c:pt idx="3226">
                  <c:v>53.643000000000001</c:v>
                </c:pt>
                <c:pt idx="3227">
                  <c:v>59.438000000000002</c:v>
                </c:pt>
                <c:pt idx="3228">
                  <c:v>42.335999999999999</c:v>
                </c:pt>
                <c:pt idx="3229">
                  <c:v>40.612000000000002</c:v>
                </c:pt>
                <c:pt idx="3230">
                  <c:v>53.917999999999999</c:v>
                </c:pt>
                <c:pt idx="3231">
                  <c:v>53.527000000000001</c:v>
                </c:pt>
                <c:pt idx="3232">
                  <c:v>43.014000000000003</c:v>
                </c:pt>
                <c:pt idx="3233">
                  <c:v>47.308</c:v>
                </c:pt>
                <c:pt idx="3234">
                  <c:v>48.741999999999997</c:v>
                </c:pt>
                <c:pt idx="3235">
                  <c:v>43.648000000000003</c:v>
                </c:pt>
                <c:pt idx="3236">
                  <c:v>54.359000000000002</c:v>
                </c:pt>
                <c:pt idx="3237">
                  <c:v>53.567</c:v>
                </c:pt>
                <c:pt idx="3238">
                  <c:v>50.323999999999998</c:v>
                </c:pt>
                <c:pt idx="3239">
                  <c:v>52.085000000000001</c:v>
                </c:pt>
                <c:pt idx="3240">
                  <c:v>32.991999999999997</c:v>
                </c:pt>
                <c:pt idx="3241">
                  <c:v>54.543999999999997</c:v>
                </c:pt>
                <c:pt idx="3242">
                  <c:v>51.192999999999998</c:v>
                </c:pt>
                <c:pt idx="3243">
                  <c:v>47.515000000000001</c:v>
                </c:pt>
                <c:pt idx="3244">
                  <c:v>54.042000000000002</c:v>
                </c:pt>
                <c:pt idx="3245">
                  <c:v>54</c:v>
                </c:pt>
                <c:pt idx="3246">
                  <c:v>45.21</c:v>
                </c:pt>
                <c:pt idx="3247">
                  <c:v>44.051000000000002</c:v>
                </c:pt>
                <c:pt idx="3248">
                  <c:v>54.713999999999999</c:v>
                </c:pt>
                <c:pt idx="3249">
                  <c:v>38.475000000000001</c:v>
                </c:pt>
                <c:pt idx="3250">
                  <c:v>62.542999999999999</c:v>
                </c:pt>
                <c:pt idx="3251">
                  <c:v>46.463999999999999</c:v>
                </c:pt>
                <c:pt idx="3252">
                  <c:v>53.515999999999998</c:v>
                </c:pt>
                <c:pt idx="3253">
                  <c:v>42.462000000000003</c:v>
                </c:pt>
                <c:pt idx="3254">
                  <c:v>36.552</c:v>
                </c:pt>
                <c:pt idx="3255">
                  <c:v>52.851999999999997</c:v>
                </c:pt>
                <c:pt idx="3256">
                  <c:v>48.167000000000002</c:v>
                </c:pt>
                <c:pt idx="3257">
                  <c:v>54.613999999999997</c:v>
                </c:pt>
                <c:pt idx="3258">
                  <c:v>49.579000000000001</c:v>
                </c:pt>
                <c:pt idx="3259">
                  <c:v>48.05</c:v>
                </c:pt>
                <c:pt idx="3260">
                  <c:v>52.884999999999998</c:v>
                </c:pt>
                <c:pt idx="3261">
                  <c:v>43.322000000000003</c:v>
                </c:pt>
                <c:pt idx="3262">
                  <c:v>37.783000000000001</c:v>
                </c:pt>
                <c:pt idx="3263">
                  <c:v>42.923000000000002</c:v>
                </c:pt>
                <c:pt idx="3264">
                  <c:v>45.944000000000003</c:v>
                </c:pt>
                <c:pt idx="3265">
                  <c:v>42.941000000000003</c:v>
                </c:pt>
                <c:pt idx="3266">
                  <c:v>33.993000000000002</c:v>
                </c:pt>
                <c:pt idx="3267">
                  <c:v>44.720999999999997</c:v>
                </c:pt>
                <c:pt idx="3268">
                  <c:v>50.597999999999999</c:v>
                </c:pt>
                <c:pt idx="3269">
                  <c:v>38.517000000000003</c:v>
                </c:pt>
                <c:pt idx="3270">
                  <c:v>43.826999999999998</c:v>
                </c:pt>
                <c:pt idx="3271">
                  <c:v>46.006</c:v>
                </c:pt>
                <c:pt idx="3272">
                  <c:v>50.825000000000003</c:v>
                </c:pt>
                <c:pt idx="3273">
                  <c:v>38.832999999999998</c:v>
                </c:pt>
                <c:pt idx="3274">
                  <c:v>36.779000000000003</c:v>
                </c:pt>
                <c:pt idx="3275">
                  <c:v>50.064</c:v>
                </c:pt>
                <c:pt idx="3276">
                  <c:v>39.4</c:v>
                </c:pt>
                <c:pt idx="3277">
                  <c:v>44.912999999999997</c:v>
                </c:pt>
                <c:pt idx="3278">
                  <c:v>38.701999999999998</c:v>
                </c:pt>
                <c:pt idx="3279">
                  <c:v>39.716000000000001</c:v>
                </c:pt>
                <c:pt idx="3280">
                  <c:v>47.177</c:v>
                </c:pt>
                <c:pt idx="3281">
                  <c:v>47.28</c:v>
                </c:pt>
                <c:pt idx="3282">
                  <c:v>40.530999999999999</c:v>
                </c:pt>
                <c:pt idx="3283">
                  <c:v>44.637999999999998</c:v>
                </c:pt>
                <c:pt idx="3284">
                  <c:v>49.927</c:v>
                </c:pt>
                <c:pt idx="3285">
                  <c:v>58.029000000000003</c:v>
                </c:pt>
                <c:pt idx="3286">
                  <c:v>43.524000000000001</c:v>
                </c:pt>
                <c:pt idx="3287">
                  <c:v>50.905000000000001</c:v>
                </c:pt>
                <c:pt idx="3288">
                  <c:v>40.975999999999999</c:v>
                </c:pt>
                <c:pt idx="3289">
                  <c:v>54.244</c:v>
                </c:pt>
                <c:pt idx="3290">
                  <c:v>53.542999999999999</c:v>
                </c:pt>
                <c:pt idx="3291">
                  <c:v>39.552999999999997</c:v>
                </c:pt>
                <c:pt idx="3292">
                  <c:v>41.780999999999999</c:v>
                </c:pt>
                <c:pt idx="3293">
                  <c:v>65.462000000000003</c:v>
                </c:pt>
                <c:pt idx="3294">
                  <c:v>49.789000000000001</c:v>
                </c:pt>
                <c:pt idx="3295">
                  <c:v>52.948</c:v>
                </c:pt>
                <c:pt idx="3296">
                  <c:v>44.453000000000003</c:v>
                </c:pt>
                <c:pt idx="3297">
                  <c:v>37.595999999999997</c:v>
                </c:pt>
                <c:pt idx="3298">
                  <c:v>38.082999999999998</c:v>
                </c:pt>
                <c:pt idx="3299">
                  <c:v>51.960999999999999</c:v>
                </c:pt>
                <c:pt idx="3300">
                  <c:v>49.704000000000001</c:v>
                </c:pt>
                <c:pt idx="3301">
                  <c:v>42.85</c:v>
                </c:pt>
                <c:pt idx="3302">
                  <c:v>34.46</c:v>
                </c:pt>
                <c:pt idx="3303">
                  <c:v>50.661000000000001</c:v>
                </c:pt>
                <c:pt idx="3304">
                  <c:v>53.546999999999997</c:v>
                </c:pt>
                <c:pt idx="3305">
                  <c:v>38.747</c:v>
                </c:pt>
                <c:pt idx="3306">
                  <c:v>48.127000000000002</c:v>
                </c:pt>
                <c:pt idx="3307">
                  <c:v>50.261000000000003</c:v>
                </c:pt>
                <c:pt idx="3308">
                  <c:v>49.892000000000003</c:v>
                </c:pt>
                <c:pt idx="3309">
                  <c:v>47.624000000000002</c:v>
                </c:pt>
                <c:pt idx="3310">
                  <c:v>44.8</c:v>
                </c:pt>
                <c:pt idx="3311">
                  <c:v>44.487000000000002</c:v>
                </c:pt>
                <c:pt idx="3312">
                  <c:v>49.427999999999997</c:v>
                </c:pt>
                <c:pt idx="3313">
                  <c:v>46.472000000000001</c:v>
                </c:pt>
                <c:pt idx="3314">
                  <c:v>53.396000000000001</c:v>
                </c:pt>
                <c:pt idx="3315">
                  <c:v>44.347000000000001</c:v>
                </c:pt>
                <c:pt idx="3316">
                  <c:v>42.811999999999998</c:v>
                </c:pt>
                <c:pt idx="3317">
                  <c:v>46.777000000000001</c:v>
                </c:pt>
                <c:pt idx="3318">
                  <c:v>50.682000000000002</c:v>
                </c:pt>
                <c:pt idx="3319">
                  <c:v>33.317</c:v>
                </c:pt>
                <c:pt idx="3320">
                  <c:v>43.898000000000003</c:v>
                </c:pt>
                <c:pt idx="3321">
                  <c:v>47.776000000000003</c:v>
                </c:pt>
                <c:pt idx="3322">
                  <c:v>63.695</c:v>
                </c:pt>
                <c:pt idx="3323">
                  <c:v>42.927999999999997</c:v>
                </c:pt>
                <c:pt idx="3324">
                  <c:v>48.353000000000002</c:v>
                </c:pt>
                <c:pt idx="3325">
                  <c:v>43.991</c:v>
                </c:pt>
                <c:pt idx="3326">
                  <c:v>51.011000000000003</c:v>
                </c:pt>
                <c:pt idx="3327">
                  <c:v>55.2</c:v>
                </c:pt>
                <c:pt idx="3328">
                  <c:v>52.695999999999998</c:v>
                </c:pt>
                <c:pt idx="3329">
                  <c:v>40.456000000000003</c:v>
                </c:pt>
                <c:pt idx="3330">
                  <c:v>47.119</c:v>
                </c:pt>
                <c:pt idx="3331">
                  <c:v>37.514000000000003</c:v>
                </c:pt>
                <c:pt idx="3332">
                  <c:v>42.493000000000002</c:v>
                </c:pt>
                <c:pt idx="3333">
                  <c:v>49.845999999999997</c:v>
                </c:pt>
                <c:pt idx="3334">
                  <c:v>58.098999999999997</c:v>
                </c:pt>
                <c:pt idx="3335">
                  <c:v>45.293999999999997</c:v>
                </c:pt>
                <c:pt idx="3336">
                  <c:v>49.353000000000002</c:v>
                </c:pt>
                <c:pt idx="3337">
                  <c:v>46.756999999999998</c:v>
                </c:pt>
                <c:pt idx="3338">
                  <c:v>47.932000000000002</c:v>
                </c:pt>
                <c:pt idx="3339">
                  <c:v>57.723999999999997</c:v>
                </c:pt>
                <c:pt idx="3340">
                  <c:v>50.524999999999999</c:v>
                </c:pt>
                <c:pt idx="3341">
                  <c:v>42.082000000000001</c:v>
                </c:pt>
                <c:pt idx="3342">
                  <c:v>34.268999999999998</c:v>
                </c:pt>
                <c:pt idx="3343">
                  <c:v>45.683999999999997</c:v>
                </c:pt>
                <c:pt idx="3344">
                  <c:v>54.968000000000004</c:v>
                </c:pt>
                <c:pt idx="3345">
                  <c:v>46.604999999999997</c:v>
                </c:pt>
                <c:pt idx="3346">
                  <c:v>38.302999999999997</c:v>
                </c:pt>
                <c:pt idx="3347">
                  <c:v>56.845999999999997</c:v>
                </c:pt>
                <c:pt idx="3348">
                  <c:v>33.085999999999999</c:v>
                </c:pt>
                <c:pt idx="3349">
                  <c:v>47.587000000000003</c:v>
                </c:pt>
                <c:pt idx="3350">
                  <c:v>54.935000000000002</c:v>
                </c:pt>
                <c:pt idx="3351">
                  <c:v>45.981000000000002</c:v>
                </c:pt>
                <c:pt idx="3352">
                  <c:v>41.753999999999998</c:v>
                </c:pt>
                <c:pt idx="3353">
                  <c:v>57.953000000000003</c:v>
                </c:pt>
                <c:pt idx="3354">
                  <c:v>54.017000000000003</c:v>
                </c:pt>
                <c:pt idx="3355">
                  <c:v>41.655000000000001</c:v>
                </c:pt>
                <c:pt idx="3356">
                  <c:v>45.067</c:v>
                </c:pt>
                <c:pt idx="3357">
                  <c:v>53.161000000000001</c:v>
                </c:pt>
                <c:pt idx="3358">
                  <c:v>48.531999999999996</c:v>
                </c:pt>
                <c:pt idx="3359">
                  <c:v>40.662999999999997</c:v>
                </c:pt>
                <c:pt idx="3360">
                  <c:v>46.06</c:v>
                </c:pt>
                <c:pt idx="3361">
                  <c:v>47.323</c:v>
                </c:pt>
                <c:pt idx="3362">
                  <c:v>63.415999999999997</c:v>
                </c:pt>
                <c:pt idx="3363">
                  <c:v>50.838000000000001</c:v>
                </c:pt>
                <c:pt idx="3364">
                  <c:v>49.036999999999999</c:v>
                </c:pt>
                <c:pt idx="3365">
                  <c:v>43.276000000000003</c:v>
                </c:pt>
                <c:pt idx="3366">
                  <c:v>43.850999999999999</c:v>
                </c:pt>
                <c:pt idx="3367">
                  <c:v>49.033000000000001</c:v>
                </c:pt>
                <c:pt idx="3368">
                  <c:v>38.518000000000001</c:v>
                </c:pt>
                <c:pt idx="3369">
                  <c:v>51.158000000000001</c:v>
                </c:pt>
                <c:pt idx="3370">
                  <c:v>51.646000000000001</c:v>
                </c:pt>
                <c:pt idx="3371">
                  <c:v>46.103999999999999</c:v>
                </c:pt>
                <c:pt idx="3372">
                  <c:v>41.664000000000001</c:v>
                </c:pt>
                <c:pt idx="3373">
                  <c:v>48.235999999999997</c:v>
                </c:pt>
                <c:pt idx="3374">
                  <c:v>56.927999999999997</c:v>
                </c:pt>
                <c:pt idx="3375">
                  <c:v>44.207999999999998</c:v>
                </c:pt>
                <c:pt idx="3376">
                  <c:v>54.018999999999998</c:v>
                </c:pt>
                <c:pt idx="3377">
                  <c:v>50.277999999999999</c:v>
                </c:pt>
                <c:pt idx="3378">
                  <c:v>45.170999999999999</c:v>
                </c:pt>
                <c:pt idx="3379">
                  <c:v>53.328000000000003</c:v>
                </c:pt>
                <c:pt idx="3380">
                  <c:v>53.051000000000002</c:v>
                </c:pt>
                <c:pt idx="3381">
                  <c:v>43.268999999999998</c:v>
                </c:pt>
                <c:pt idx="3382">
                  <c:v>50.445</c:v>
                </c:pt>
                <c:pt idx="3383">
                  <c:v>56.648000000000003</c:v>
                </c:pt>
                <c:pt idx="3384">
                  <c:v>37.439</c:v>
                </c:pt>
                <c:pt idx="3385">
                  <c:v>34.209000000000003</c:v>
                </c:pt>
                <c:pt idx="3386">
                  <c:v>51.273000000000003</c:v>
                </c:pt>
                <c:pt idx="3387">
                  <c:v>45.418999999999997</c:v>
                </c:pt>
                <c:pt idx="3388">
                  <c:v>49.338999999999999</c:v>
                </c:pt>
                <c:pt idx="3389">
                  <c:v>39.689</c:v>
                </c:pt>
                <c:pt idx="3390">
                  <c:v>48.026000000000003</c:v>
                </c:pt>
                <c:pt idx="3391">
                  <c:v>40.270000000000003</c:v>
                </c:pt>
                <c:pt idx="3392">
                  <c:v>40.600999999999999</c:v>
                </c:pt>
                <c:pt idx="3393">
                  <c:v>55.664000000000001</c:v>
                </c:pt>
                <c:pt idx="3394">
                  <c:v>47.384</c:v>
                </c:pt>
                <c:pt idx="3395">
                  <c:v>44.247999999999998</c:v>
                </c:pt>
                <c:pt idx="3396">
                  <c:v>54.19</c:v>
                </c:pt>
                <c:pt idx="3397">
                  <c:v>54.831000000000003</c:v>
                </c:pt>
                <c:pt idx="3398">
                  <c:v>38.082999999999998</c:v>
                </c:pt>
                <c:pt idx="3399">
                  <c:v>46.953000000000003</c:v>
                </c:pt>
                <c:pt idx="3400">
                  <c:v>59.204999999999998</c:v>
                </c:pt>
                <c:pt idx="3401">
                  <c:v>41.356000000000002</c:v>
                </c:pt>
                <c:pt idx="3402">
                  <c:v>45.92</c:v>
                </c:pt>
                <c:pt idx="3403">
                  <c:v>53.927999999999997</c:v>
                </c:pt>
                <c:pt idx="3404">
                  <c:v>44.945</c:v>
                </c:pt>
                <c:pt idx="3405">
                  <c:v>45.523000000000003</c:v>
                </c:pt>
                <c:pt idx="3406">
                  <c:v>47.878</c:v>
                </c:pt>
                <c:pt idx="3407">
                  <c:v>45.619</c:v>
                </c:pt>
                <c:pt idx="3408">
                  <c:v>51.482999999999997</c:v>
                </c:pt>
                <c:pt idx="3409">
                  <c:v>41.197000000000003</c:v>
                </c:pt>
                <c:pt idx="3410">
                  <c:v>54.750999999999998</c:v>
                </c:pt>
                <c:pt idx="3411">
                  <c:v>43.393000000000001</c:v>
                </c:pt>
                <c:pt idx="3412">
                  <c:v>51.244</c:v>
                </c:pt>
                <c:pt idx="3413">
                  <c:v>52.192999999999998</c:v>
                </c:pt>
                <c:pt idx="3414">
                  <c:v>39.091999999999999</c:v>
                </c:pt>
                <c:pt idx="3415">
                  <c:v>52.914999999999999</c:v>
                </c:pt>
                <c:pt idx="3416">
                  <c:v>48.463999999999999</c:v>
                </c:pt>
                <c:pt idx="3417">
                  <c:v>41.868000000000002</c:v>
                </c:pt>
                <c:pt idx="3418">
                  <c:v>29.584</c:v>
                </c:pt>
                <c:pt idx="3419">
                  <c:v>41.969000000000001</c:v>
                </c:pt>
                <c:pt idx="3420">
                  <c:v>43.359000000000002</c:v>
                </c:pt>
                <c:pt idx="3421">
                  <c:v>45.966999999999999</c:v>
                </c:pt>
                <c:pt idx="3422">
                  <c:v>45.003999999999998</c:v>
                </c:pt>
                <c:pt idx="3423">
                  <c:v>50.018000000000001</c:v>
                </c:pt>
                <c:pt idx="3424">
                  <c:v>44.584000000000003</c:v>
                </c:pt>
                <c:pt idx="3425">
                  <c:v>46.951999999999998</c:v>
                </c:pt>
                <c:pt idx="3426">
                  <c:v>39.213000000000001</c:v>
                </c:pt>
                <c:pt idx="3427">
                  <c:v>43.079000000000001</c:v>
                </c:pt>
                <c:pt idx="3428">
                  <c:v>51.784999999999997</c:v>
                </c:pt>
                <c:pt idx="3429">
                  <c:v>44.938000000000002</c:v>
                </c:pt>
                <c:pt idx="3430">
                  <c:v>50.655999999999999</c:v>
                </c:pt>
                <c:pt idx="3431">
                  <c:v>43.594000000000001</c:v>
                </c:pt>
                <c:pt idx="3432">
                  <c:v>52.408000000000001</c:v>
                </c:pt>
                <c:pt idx="3433">
                  <c:v>53.234000000000002</c:v>
                </c:pt>
                <c:pt idx="3434">
                  <c:v>50.017000000000003</c:v>
                </c:pt>
                <c:pt idx="3435">
                  <c:v>42.744999999999997</c:v>
                </c:pt>
                <c:pt idx="3436">
                  <c:v>42.960999999999999</c:v>
                </c:pt>
                <c:pt idx="3437">
                  <c:v>46.281999999999996</c:v>
                </c:pt>
                <c:pt idx="3438">
                  <c:v>46.442</c:v>
                </c:pt>
                <c:pt idx="3439">
                  <c:v>43.722000000000001</c:v>
                </c:pt>
                <c:pt idx="3440">
                  <c:v>40.625</c:v>
                </c:pt>
                <c:pt idx="3441">
                  <c:v>47.683</c:v>
                </c:pt>
                <c:pt idx="3442">
                  <c:v>43.164000000000001</c:v>
                </c:pt>
                <c:pt idx="3443">
                  <c:v>39.156999999999996</c:v>
                </c:pt>
                <c:pt idx="3444">
                  <c:v>39.158999999999999</c:v>
                </c:pt>
                <c:pt idx="3445">
                  <c:v>40.64</c:v>
                </c:pt>
                <c:pt idx="3446">
                  <c:v>48.320999999999998</c:v>
                </c:pt>
                <c:pt idx="3447">
                  <c:v>34.058</c:v>
                </c:pt>
                <c:pt idx="3448">
                  <c:v>52.46</c:v>
                </c:pt>
                <c:pt idx="3449">
                  <c:v>49.319000000000003</c:v>
                </c:pt>
                <c:pt idx="3450">
                  <c:v>38.555999999999997</c:v>
                </c:pt>
                <c:pt idx="3451">
                  <c:v>28.323</c:v>
                </c:pt>
                <c:pt idx="3452">
                  <c:v>46.063000000000002</c:v>
                </c:pt>
                <c:pt idx="3453">
                  <c:v>48.418999999999997</c:v>
                </c:pt>
                <c:pt idx="3454">
                  <c:v>36.244</c:v>
                </c:pt>
                <c:pt idx="3455">
                  <c:v>32.161999999999999</c:v>
                </c:pt>
                <c:pt idx="3456">
                  <c:v>39.088999999999999</c:v>
                </c:pt>
                <c:pt idx="3457">
                  <c:v>46.156999999999996</c:v>
                </c:pt>
                <c:pt idx="3458">
                  <c:v>39.545000000000002</c:v>
                </c:pt>
                <c:pt idx="3459">
                  <c:v>47.411999999999999</c:v>
                </c:pt>
                <c:pt idx="3460">
                  <c:v>40.948999999999998</c:v>
                </c:pt>
                <c:pt idx="3461">
                  <c:v>50.076999999999998</c:v>
                </c:pt>
                <c:pt idx="3462">
                  <c:v>43.139000000000003</c:v>
                </c:pt>
                <c:pt idx="3463">
                  <c:v>46.692999999999998</c:v>
                </c:pt>
                <c:pt idx="3464">
                  <c:v>40.32</c:v>
                </c:pt>
                <c:pt idx="3465">
                  <c:v>50.375999999999998</c:v>
                </c:pt>
                <c:pt idx="3466">
                  <c:v>55.438000000000002</c:v>
                </c:pt>
                <c:pt idx="3467">
                  <c:v>53.305</c:v>
                </c:pt>
                <c:pt idx="3468">
                  <c:v>42.837000000000003</c:v>
                </c:pt>
                <c:pt idx="3469">
                  <c:v>47.237000000000002</c:v>
                </c:pt>
                <c:pt idx="3470">
                  <c:v>45.905999999999999</c:v>
                </c:pt>
                <c:pt idx="3471">
                  <c:v>40.942</c:v>
                </c:pt>
                <c:pt idx="3472">
                  <c:v>42.334000000000003</c:v>
                </c:pt>
                <c:pt idx="3473">
                  <c:v>40.061</c:v>
                </c:pt>
                <c:pt idx="3474">
                  <c:v>54.572000000000003</c:v>
                </c:pt>
                <c:pt idx="3475">
                  <c:v>45.945999999999998</c:v>
                </c:pt>
                <c:pt idx="3476">
                  <c:v>37.750999999999998</c:v>
                </c:pt>
                <c:pt idx="3477">
                  <c:v>53.281999999999996</c:v>
                </c:pt>
                <c:pt idx="3478">
                  <c:v>44.42</c:v>
                </c:pt>
                <c:pt idx="3479">
                  <c:v>49.756</c:v>
                </c:pt>
                <c:pt idx="3480">
                  <c:v>38.231999999999999</c:v>
                </c:pt>
                <c:pt idx="3481">
                  <c:v>41.485999999999997</c:v>
                </c:pt>
                <c:pt idx="3482">
                  <c:v>38.892000000000003</c:v>
                </c:pt>
                <c:pt idx="3483">
                  <c:v>44.628</c:v>
                </c:pt>
                <c:pt idx="3484">
                  <c:v>41.743000000000002</c:v>
                </c:pt>
                <c:pt idx="3485">
                  <c:v>44.098999999999997</c:v>
                </c:pt>
                <c:pt idx="3486">
                  <c:v>43.212000000000003</c:v>
                </c:pt>
                <c:pt idx="3487">
                  <c:v>49.726999999999997</c:v>
                </c:pt>
                <c:pt idx="3488">
                  <c:v>39.738999999999997</c:v>
                </c:pt>
                <c:pt idx="3489">
                  <c:v>47.281999999999996</c:v>
                </c:pt>
                <c:pt idx="3490">
                  <c:v>39.264000000000003</c:v>
                </c:pt>
                <c:pt idx="3491">
                  <c:v>46.76</c:v>
                </c:pt>
                <c:pt idx="3492">
                  <c:v>53.366</c:v>
                </c:pt>
                <c:pt idx="3493">
                  <c:v>33.783999999999999</c:v>
                </c:pt>
                <c:pt idx="3494">
                  <c:v>34.293999999999997</c:v>
                </c:pt>
                <c:pt idx="3495">
                  <c:v>44.817</c:v>
                </c:pt>
                <c:pt idx="3496">
                  <c:v>48.99</c:v>
                </c:pt>
                <c:pt idx="3497">
                  <c:v>35.840000000000003</c:v>
                </c:pt>
                <c:pt idx="3498">
                  <c:v>56.94</c:v>
                </c:pt>
                <c:pt idx="3499">
                  <c:v>58.576000000000001</c:v>
                </c:pt>
                <c:pt idx="3500">
                  <c:v>32.585000000000001</c:v>
                </c:pt>
                <c:pt idx="3501">
                  <c:v>48.201000000000001</c:v>
                </c:pt>
                <c:pt idx="3502">
                  <c:v>45.734000000000002</c:v>
                </c:pt>
                <c:pt idx="3503">
                  <c:v>34.152999999999999</c:v>
                </c:pt>
                <c:pt idx="3504">
                  <c:v>53.497999999999998</c:v>
                </c:pt>
                <c:pt idx="3505">
                  <c:v>36.145000000000003</c:v>
                </c:pt>
                <c:pt idx="3506">
                  <c:v>46.808999999999997</c:v>
                </c:pt>
                <c:pt idx="3507">
                  <c:v>43.429000000000002</c:v>
                </c:pt>
                <c:pt idx="3508">
                  <c:v>41.892000000000003</c:v>
                </c:pt>
                <c:pt idx="3509">
                  <c:v>50.597000000000001</c:v>
                </c:pt>
                <c:pt idx="3510">
                  <c:v>42.500999999999998</c:v>
                </c:pt>
                <c:pt idx="3511">
                  <c:v>45.451000000000001</c:v>
                </c:pt>
                <c:pt idx="3512">
                  <c:v>44.628999999999998</c:v>
                </c:pt>
                <c:pt idx="3513">
                  <c:v>48.828000000000003</c:v>
                </c:pt>
                <c:pt idx="3514">
                  <c:v>41.786999999999999</c:v>
                </c:pt>
                <c:pt idx="3515">
                  <c:v>43.552</c:v>
                </c:pt>
                <c:pt idx="3516">
                  <c:v>47.363999999999997</c:v>
                </c:pt>
                <c:pt idx="3517">
                  <c:v>37.921999999999997</c:v>
                </c:pt>
                <c:pt idx="3518">
                  <c:v>38.283000000000001</c:v>
                </c:pt>
                <c:pt idx="3519">
                  <c:v>49.975999999999999</c:v>
                </c:pt>
                <c:pt idx="3520">
                  <c:v>44.026000000000003</c:v>
                </c:pt>
                <c:pt idx="3521">
                  <c:v>41.517000000000003</c:v>
                </c:pt>
                <c:pt idx="3522">
                  <c:v>52.719000000000001</c:v>
                </c:pt>
                <c:pt idx="3523">
                  <c:v>50.552999999999997</c:v>
                </c:pt>
                <c:pt idx="3524">
                  <c:v>52.79</c:v>
                </c:pt>
                <c:pt idx="3525">
                  <c:v>37.76</c:v>
                </c:pt>
                <c:pt idx="3526">
                  <c:v>47.218000000000004</c:v>
                </c:pt>
                <c:pt idx="3527">
                  <c:v>56.935000000000002</c:v>
                </c:pt>
                <c:pt idx="3528">
                  <c:v>41.372999999999998</c:v>
                </c:pt>
                <c:pt idx="3529">
                  <c:v>46.884</c:v>
                </c:pt>
                <c:pt idx="3530">
                  <c:v>47.807000000000002</c:v>
                </c:pt>
                <c:pt idx="3531">
                  <c:v>50.265000000000001</c:v>
                </c:pt>
                <c:pt idx="3532">
                  <c:v>35.661999999999999</c:v>
                </c:pt>
                <c:pt idx="3533">
                  <c:v>52.234999999999999</c:v>
                </c:pt>
                <c:pt idx="3534">
                  <c:v>47.673000000000002</c:v>
                </c:pt>
                <c:pt idx="3535">
                  <c:v>59.77</c:v>
                </c:pt>
                <c:pt idx="3536">
                  <c:v>43.225999999999999</c:v>
                </c:pt>
                <c:pt idx="3537">
                  <c:v>34.615000000000002</c:v>
                </c:pt>
                <c:pt idx="3538">
                  <c:v>44.988</c:v>
                </c:pt>
                <c:pt idx="3539">
                  <c:v>55.441000000000003</c:v>
                </c:pt>
                <c:pt idx="3540">
                  <c:v>49.048999999999999</c:v>
                </c:pt>
                <c:pt idx="3541">
                  <c:v>43.15</c:v>
                </c:pt>
                <c:pt idx="3542">
                  <c:v>33.603000000000002</c:v>
                </c:pt>
                <c:pt idx="3543">
                  <c:v>52.594999999999999</c:v>
                </c:pt>
                <c:pt idx="3544">
                  <c:v>56.764000000000003</c:v>
                </c:pt>
                <c:pt idx="3545">
                  <c:v>50.274999999999999</c:v>
                </c:pt>
                <c:pt idx="3546">
                  <c:v>45.061999999999998</c:v>
                </c:pt>
                <c:pt idx="3547">
                  <c:v>49.216999999999999</c:v>
                </c:pt>
                <c:pt idx="3548">
                  <c:v>58.753</c:v>
                </c:pt>
                <c:pt idx="3549">
                  <c:v>50.07</c:v>
                </c:pt>
                <c:pt idx="3550">
                  <c:v>41.392000000000003</c:v>
                </c:pt>
                <c:pt idx="3551">
                  <c:v>39.609000000000002</c:v>
                </c:pt>
                <c:pt idx="3552">
                  <c:v>47.624000000000002</c:v>
                </c:pt>
                <c:pt idx="3553">
                  <c:v>60.521999999999998</c:v>
                </c:pt>
                <c:pt idx="3554">
                  <c:v>47.805</c:v>
                </c:pt>
                <c:pt idx="3555">
                  <c:v>50.606999999999999</c:v>
                </c:pt>
                <c:pt idx="3556">
                  <c:v>41.633000000000003</c:v>
                </c:pt>
                <c:pt idx="3557">
                  <c:v>53.262</c:v>
                </c:pt>
                <c:pt idx="3558">
                  <c:v>41.402999999999999</c:v>
                </c:pt>
                <c:pt idx="3559">
                  <c:v>45.384999999999998</c:v>
                </c:pt>
                <c:pt idx="3560">
                  <c:v>35.838999999999999</c:v>
                </c:pt>
                <c:pt idx="3561">
                  <c:v>47.384999999999998</c:v>
                </c:pt>
                <c:pt idx="3562">
                  <c:v>57.896999999999998</c:v>
                </c:pt>
                <c:pt idx="3563">
                  <c:v>42.284999999999997</c:v>
                </c:pt>
                <c:pt idx="3564">
                  <c:v>43.424999999999997</c:v>
                </c:pt>
                <c:pt idx="3565">
                  <c:v>47.451000000000001</c:v>
                </c:pt>
                <c:pt idx="3566">
                  <c:v>44.89</c:v>
                </c:pt>
                <c:pt idx="3567">
                  <c:v>43.715000000000003</c:v>
                </c:pt>
                <c:pt idx="3568">
                  <c:v>49.392000000000003</c:v>
                </c:pt>
                <c:pt idx="3569">
                  <c:v>41.024999999999999</c:v>
                </c:pt>
                <c:pt idx="3570">
                  <c:v>48.575000000000003</c:v>
                </c:pt>
                <c:pt idx="3571">
                  <c:v>37.72</c:v>
                </c:pt>
                <c:pt idx="3572">
                  <c:v>37.880000000000003</c:v>
                </c:pt>
                <c:pt idx="3573">
                  <c:v>36.658999999999999</c:v>
                </c:pt>
                <c:pt idx="3574">
                  <c:v>48.975999999999999</c:v>
                </c:pt>
                <c:pt idx="3575">
                  <c:v>47.219000000000001</c:v>
                </c:pt>
                <c:pt idx="3576">
                  <c:v>38.704000000000001</c:v>
                </c:pt>
                <c:pt idx="3577">
                  <c:v>43.942</c:v>
                </c:pt>
                <c:pt idx="3578">
                  <c:v>48.531999999999996</c:v>
                </c:pt>
                <c:pt idx="3579">
                  <c:v>56.933</c:v>
                </c:pt>
                <c:pt idx="3580">
                  <c:v>47.524999999999999</c:v>
                </c:pt>
                <c:pt idx="3581">
                  <c:v>47.564</c:v>
                </c:pt>
                <c:pt idx="3582">
                  <c:v>48.759</c:v>
                </c:pt>
                <c:pt idx="3583">
                  <c:v>38.942999999999998</c:v>
                </c:pt>
                <c:pt idx="3584">
                  <c:v>50.886000000000003</c:v>
                </c:pt>
                <c:pt idx="3585">
                  <c:v>42.35</c:v>
                </c:pt>
                <c:pt idx="3586">
                  <c:v>41.241999999999997</c:v>
                </c:pt>
                <c:pt idx="3587">
                  <c:v>46.970999999999997</c:v>
                </c:pt>
                <c:pt idx="3588">
                  <c:v>45.829000000000001</c:v>
                </c:pt>
                <c:pt idx="3589">
                  <c:v>47.887</c:v>
                </c:pt>
                <c:pt idx="3590">
                  <c:v>46.17</c:v>
                </c:pt>
                <c:pt idx="3591">
                  <c:v>38.975999999999999</c:v>
                </c:pt>
                <c:pt idx="3592">
                  <c:v>45.965000000000003</c:v>
                </c:pt>
                <c:pt idx="3593">
                  <c:v>40.670999999999999</c:v>
                </c:pt>
                <c:pt idx="3594">
                  <c:v>40.883000000000003</c:v>
                </c:pt>
                <c:pt idx="3595">
                  <c:v>46.331000000000003</c:v>
                </c:pt>
                <c:pt idx="3596">
                  <c:v>37.716999999999999</c:v>
                </c:pt>
                <c:pt idx="3597">
                  <c:v>56.308999999999997</c:v>
                </c:pt>
                <c:pt idx="3598">
                  <c:v>49.235999999999997</c:v>
                </c:pt>
                <c:pt idx="3599">
                  <c:v>61.332999999999998</c:v>
                </c:pt>
                <c:pt idx="3600">
                  <c:v>42.555999999999997</c:v>
                </c:pt>
                <c:pt idx="3601">
                  <c:v>43.371000000000002</c:v>
                </c:pt>
                <c:pt idx="3602">
                  <c:v>46.707999999999998</c:v>
                </c:pt>
                <c:pt idx="3603">
                  <c:v>53.433999999999997</c:v>
                </c:pt>
                <c:pt idx="3604">
                  <c:v>39.378</c:v>
                </c:pt>
                <c:pt idx="3605">
                  <c:v>48.317999999999998</c:v>
                </c:pt>
                <c:pt idx="3606">
                  <c:v>38.274000000000001</c:v>
                </c:pt>
                <c:pt idx="3607">
                  <c:v>53.381999999999998</c:v>
                </c:pt>
                <c:pt idx="3608">
                  <c:v>39.546999999999997</c:v>
                </c:pt>
                <c:pt idx="3609">
                  <c:v>40.737000000000002</c:v>
                </c:pt>
                <c:pt idx="3610">
                  <c:v>35.237000000000002</c:v>
                </c:pt>
                <c:pt idx="3611">
                  <c:v>57.731000000000002</c:v>
                </c:pt>
                <c:pt idx="3612">
                  <c:v>38.898000000000003</c:v>
                </c:pt>
                <c:pt idx="3613">
                  <c:v>49.645000000000003</c:v>
                </c:pt>
                <c:pt idx="3614">
                  <c:v>47.033000000000001</c:v>
                </c:pt>
                <c:pt idx="3615">
                  <c:v>52.604999999999997</c:v>
                </c:pt>
                <c:pt idx="3616">
                  <c:v>47.658000000000001</c:v>
                </c:pt>
                <c:pt idx="3617">
                  <c:v>57.317999999999998</c:v>
                </c:pt>
                <c:pt idx="3618">
                  <c:v>42.09</c:v>
                </c:pt>
                <c:pt idx="3619">
                  <c:v>45.783999999999999</c:v>
                </c:pt>
                <c:pt idx="3620">
                  <c:v>40.944000000000003</c:v>
                </c:pt>
                <c:pt idx="3621">
                  <c:v>50.459000000000003</c:v>
                </c:pt>
                <c:pt idx="3622">
                  <c:v>44.838999999999999</c:v>
                </c:pt>
                <c:pt idx="3623">
                  <c:v>47.262</c:v>
                </c:pt>
                <c:pt idx="3624">
                  <c:v>38.871000000000002</c:v>
                </c:pt>
                <c:pt idx="3625">
                  <c:v>34.112000000000002</c:v>
                </c:pt>
                <c:pt idx="3626">
                  <c:v>48.326000000000001</c:v>
                </c:pt>
                <c:pt idx="3627">
                  <c:v>41.923000000000002</c:v>
                </c:pt>
                <c:pt idx="3628">
                  <c:v>37.237000000000002</c:v>
                </c:pt>
                <c:pt idx="3629">
                  <c:v>51.079000000000001</c:v>
                </c:pt>
                <c:pt idx="3630">
                  <c:v>44.411000000000001</c:v>
                </c:pt>
                <c:pt idx="3631">
                  <c:v>49.118000000000002</c:v>
                </c:pt>
                <c:pt idx="3632">
                  <c:v>40.874000000000002</c:v>
                </c:pt>
                <c:pt idx="3633">
                  <c:v>63.539000000000001</c:v>
                </c:pt>
                <c:pt idx="3634">
                  <c:v>53.155999999999999</c:v>
                </c:pt>
                <c:pt idx="3635">
                  <c:v>41.121000000000002</c:v>
                </c:pt>
                <c:pt idx="3636">
                  <c:v>38.402999999999999</c:v>
                </c:pt>
                <c:pt idx="3637">
                  <c:v>42.390999999999998</c:v>
                </c:pt>
                <c:pt idx="3638">
                  <c:v>37.543999999999997</c:v>
                </c:pt>
                <c:pt idx="3639">
                  <c:v>51.973999999999997</c:v>
                </c:pt>
                <c:pt idx="3640">
                  <c:v>37.987000000000002</c:v>
                </c:pt>
                <c:pt idx="3641">
                  <c:v>46.822000000000003</c:v>
                </c:pt>
                <c:pt idx="3642">
                  <c:v>54.924999999999997</c:v>
                </c:pt>
                <c:pt idx="3643">
                  <c:v>39.534999999999997</c:v>
                </c:pt>
                <c:pt idx="3644">
                  <c:v>46.713000000000001</c:v>
                </c:pt>
                <c:pt idx="3645">
                  <c:v>49.292000000000002</c:v>
                </c:pt>
                <c:pt idx="3646">
                  <c:v>39.070999999999998</c:v>
                </c:pt>
                <c:pt idx="3647">
                  <c:v>35.454000000000001</c:v>
                </c:pt>
                <c:pt idx="3648">
                  <c:v>42.091000000000001</c:v>
                </c:pt>
                <c:pt idx="3649">
                  <c:v>50.420999999999999</c:v>
                </c:pt>
                <c:pt idx="3650">
                  <c:v>52.514000000000003</c:v>
                </c:pt>
                <c:pt idx="3651">
                  <c:v>39.642000000000003</c:v>
                </c:pt>
                <c:pt idx="3652">
                  <c:v>45.127000000000002</c:v>
                </c:pt>
                <c:pt idx="3653">
                  <c:v>38.017000000000003</c:v>
                </c:pt>
                <c:pt idx="3654">
                  <c:v>42.36</c:v>
                </c:pt>
                <c:pt idx="3655">
                  <c:v>50.475999999999999</c:v>
                </c:pt>
                <c:pt idx="3656">
                  <c:v>43.7</c:v>
                </c:pt>
                <c:pt idx="3657">
                  <c:v>37.122999999999998</c:v>
                </c:pt>
                <c:pt idx="3658">
                  <c:v>36.295000000000002</c:v>
                </c:pt>
                <c:pt idx="3659">
                  <c:v>36.698999999999998</c:v>
                </c:pt>
                <c:pt idx="3660">
                  <c:v>55.445</c:v>
                </c:pt>
                <c:pt idx="3661">
                  <c:v>41.755000000000003</c:v>
                </c:pt>
                <c:pt idx="3662">
                  <c:v>42.536999999999999</c:v>
                </c:pt>
                <c:pt idx="3663">
                  <c:v>47.709000000000003</c:v>
                </c:pt>
                <c:pt idx="3664">
                  <c:v>51.627000000000002</c:v>
                </c:pt>
                <c:pt idx="3665">
                  <c:v>42.033999999999999</c:v>
                </c:pt>
                <c:pt idx="3666">
                  <c:v>42.973999999999997</c:v>
                </c:pt>
                <c:pt idx="3667">
                  <c:v>44.883000000000003</c:v>
                </c:pt>
                <c:pt idx="3668">
                  <c:v>45.332000000000001</c:v>
                </c:pt>
                <c:pt idx="3669">
                  <c:v>42.395000000000003</c:v>
                </c:pt>
                <c:pt idx="3670">
                  <c:v>44.332000000000001</c:v>
                </c:pt>
                <c:pt idx="3671">
                  <c:v>50.118000000000002</c:v>
                </c:pt>
                <c:pt idx="3672">
                  <c:v>40.332000000000001</c:v>
                </c:pt>
                <c:pt idx="3673">
                  <c:v>38.51</c:v>
                </c:pt>
                <c:pt idx="3674">
                  <c:v>45.716999999999999</c:v>
                </c:pt>
                <c:pt idx="3675">
                  <c:v>50.381999999999998</c:v>
                </c:pt>
                <c:pt idx="3676">
                  <c:v>42.331000000000003</c:v>
                </c:pt>
                <c:pt idx="3677">
                  <c:v>48.267000000000003</c:v>
                </c:pt>
                <c:pt idx="3678">
                  <c:v>38.704999999999998</c:v>
                </c:pt>
                <c:pt idx="3679">
                  <c:v>45.534999999999997</c:v>
                </c:pt>
                <c:pt idx="3680">
                  <c:v>39.473999999999997</c:v>
                </c:pt>
                <c:pt idx="3681">
                  <c:v>39.156999999999996</c:v>
                </c:pt>
                <c:pt idx="3682">
                  <c:v>32.656999999999996</c:v>
                </c:pt>
                <c:pt idx="3683">
                  <c:v>46.704999999999998</c:v>
                </c:pt>
                <c:pt idx="3684">
                  <c:v>54.447000000000003</c:v>
                </c:pt>
                <c:pt idx="3685">
                  <c:v>39.159999999999997</c:v>
                </c:pt>
                <c:pt idx="3686">
                  <c:v>44.146000000000001</c:v>
                </c:pt>
                <c:pt idx="3687">
                  <c:v>43.578000000000003</c:v>
                </c:pt>
                <c:pt idx="3688">
                  <c:v>54.140999999999998</c:v>
                </c:pt>
                <c:pt idx="3689">
                  <c:v>40.963000000000001</c:v>
                </c:pt>
                <c:pt idx="3690">
                  <c:v>46.308999999999997</c:v>
                </c:pt>
                <c:pt idx="3691">
                  <c:v>35.484000000000002</c:v>
                </c:pt>
                <c:pt idx="3692">
                  <c:v>49.619</c:v>
                </c:pt>
                <c:pt idx="3693">
                  <c:v>52.759</c:v>
                </c:pt>
                <c:pt idx="3694">
                  <c:v>43.734000000000002</c:v>
                </c:pt>
                <c:pt idx="3695">
                  <c:v>44.646000000000001</c:v>
                </c:pt>
                <c:pt idx="3696">
                  <c:v>44.329000000000001</c:v>
                </c:pt>
                <c:pt idx="3697">
                  <c:v>36.951999999999998</c:v>
                </c:pt>
                <c:pt idx="3698">
                  <c:v>41.280999999999999</c:v>
                </c:pt>
                <c:pt idx="3699">
                  <c:v>40.286999999999999</c:v>
                </c:pt>
                <c:pt idx="3700">
                  <c:v>45.329000000000001</c:v>
                </c:pt>
                <c:pt idx="3701">
                  <c:v>40.734000000000002</c:v>
                </c:pt>
                <c:pt idx="3702">
                  <c:v>40.639000000000003</c:v>
                </c:pt>
                <c:pt idx="3703">
                  <c:v>43.481000000000002</c:v>
                </c:pt>
                <c:pt idx="3704">
                  <c:v>51.673999999999999</c:v>
                </c:pt>
                <c:pt idx="3705">
                  <c:v>47.213999999999999</c:v>
                </c:pt>
                <c:pt idx="3706">
                  <c:v>42.198</c:v>
                </c:pt>
                <c:pt idx="3707">
                  <c:v>40.695</c:v>
                </c:pt>
                <c:pt idx="3708">
                  <c:v>45.725999999999999</c:v>
                </c:pt>
                <c:pt idx="3709">
                  <c:v>40.552999999999997</c:v>
                </c:pt>
                <c:pt idx="3710">
                  <c:v>34.731000000000002</c:v>
                </c:pt>
                <c:pt idx="3711">
                  <c:v>35.950000000000003</c:v>
                </c:pt>
                <c:pt idx="3712">
                  <c:v>46.664999999999999</c:v>
                </c:pt>
                <c:pt idx="3713">
                  <c:v>40.799999999999997</c:v>
                </c:pt>
                <c:pt idx="3714">
                  <c:v>37.652999999999999</c:v>
                </c:pt>
                <c:pt idx="3715">
                  <c:v>54.073</c:v>
                </c:pt>
                <c:pt idx="3716">
                  <c:v>51.645000000000003</c:v>
                </c:pt>
                <c:pt idx="3717">
                  <c:v>41.868000000000002</c:v>
                </c:pt>
                <c:pt idx="3718">
                  <c:v>44.912999999999997</c:v>
                </c:pt>
                <c:pt idx="3719">
                  <c:v>39.487000000000002</c:v>
                </c:pt>
                <c:pt idx="3720">
                  <c:v>41.249000000000002</c:v>
                </c:pt>
                <c:pt idx="3721">
                  <c:v>48.798000000000002</c:v>
                </c:pt>
                <c:pt idx="3722">
                  <c:v>50.165999999999997</c:v>
                </c:pt>
                <c:pt idx="3723">
                  <c:v>60.869</c:v>
                </c:pt>
                <c:pt idx="3724">
                  <c:v>44.93</c:v>
                </c:pt>
                <c:pt idx="3725">
                  <c:v>56.325000000000003</c:v>
                </c:pt>
                <c:pt idx="3726">
                  <c:v>36.06</c:v>
                </c:pt>
                <c:pt idx="3727">
                  <c:v>36.848999999999997</c:v>
                </c:pt>
                <c:pt idx="3728">
                  <c:v>33.408999999999999</c:v>
                </c:pt>
                <c:pt idx="3729">
                  <c:v>49.183</c:v>
                </c:pt>
                <c:pt idx="3730">
                  <c:v>38.933</c:v>
                </c:pt>
                <c:pt idx="3731">
                  <c:v>29.166</c:v>
                </c:pt>
                <c:pt idx="3732">
                  <c:v>37.561</c:v>
                </c:pt>
                <c:pt idx="3733">
                  <c:v>49.661000000000001</c:v>
                </c:pt>
                <c:pt idx="3734">
                  <c:v>47.134</c:v>
                </c:pt>
                <c:pt idx="3735">
                  <c:v>37.695</c:v>
                </c:pt>
                <c:pt idx="3736">
                  <c:v>37.643999999999998</c:v>
                </c:pt>
                <c:pt idx="3737">
                  <c:v>37.020000000000003</c:v>
                </c:pt>
                <c:pt idx="3738">
                  <c:v>33.609000000000002</c:v>
                </c:pt>
                <c:pt idx="3739">
                  <c:v>51.765000000000001</c:v>
                </c:pt>
                <c:pt idx="3740">
                  <c:v>48.954999999999998</c:v>
                </c:pt>
                <c:pt idx="3741">
                  <c:v>49.92</c:v>
                </c:pt>
                <c:pt idx="3742">
                  <c:v>39.348999999999997</c:v>
                </c:pt>
                <c:pt idx="3743">
                  <c:v>47.865000000000002</c:v>
                </c:pt>
                <c:pt idx="3744">
                  <c:v>45.064</c:v>
                </c:pt>
                <c:pt idx="3745">
                  <c:v>48.527000000000001</c:v>
                </c:pt>
                <c:pt idx="3746">
                  <c:v>42.843000000000004</c:v>
                </c:pt>
                <c:pt idx="3747">
                  <c:v>52.917000000000002</c:v>
                </c:pt>
                <c:pt idx="3748">
                  <c:v>40.731999999999999</c:v>
                </c:pt>
                <c:pt idx="3749">
                  <c:v>38.790999999999997</c:v>
                </c:pt>
                <c:pt idx="3750">
                  <c:v>48.933</c:v>
                </c:pt>
                <c:pt idx="3751">
                  <c:v>55.212000000000003</c:v>
                </c:pt>
                <c:pt idx="3752">
                  <c:v>32.954000000000001</c:v>
                </c:pt>
                <c:pt idx="3753">
                  <c:v>35.844000000000001</c:v>
                </c:pt>
                <c:pt idx="3754">
                  <c:v>57.521999999999998</c:v>
                </c:pt>
                <c:pt idx="3755">
                  <c:v>34.896999999999998</c:v>
                </c:pt>
                <c:pt idx="3756">
                  <c:v>51.362000000000002</c:v>
                </c:pt>
                <c:pt idx="3757">
                  <c:v>39.18</c:v>
                </c:pt>
                <c:pt idx="3758">
                  <c:v>40.353000000000002</c:v>
                </c:pt>
                <c:pt idx="3759">
                  <c:v>43.113</c:v>
                </c:pt>
                <c:pt idx="3760">
                  <c:v>36.344000000000001</c:v>
                </c:pt>
                <c:pt idx="3761">
                  <c:v>43.966000000000001</c:v>
                </c:pt>
                <c:pt idx="3762">
                  <c:v>39.015000000000001</c:v>
                </c:pt>
                <c:pt idx="3763">
                  <c:v>27.361999999999998</c:v>
                </c:pt>
                <c:pt idx="3764">
                  <c:v>41.35</c:v>
                </c:pt>
                <c:pt idx="3765">
                  <c:v>50.601999999999997</c:v>
                </c:pt>
                <c:pt idx="3766">
                  <c:v>57.939</c:v>
                </c:pt>
                <c:pt idx="3767">
                  <c:v>39.331000000000003</c:v>
                </c:pt>
                <c:pt idx="3768">
                  <c:v>34.465000000000003</c:v>
                </c:pt>
                <c:pt idx="3769">
                  <c:v>52.813000000000002</c:v>
                </c:pt>
                <c:pt idx="3770">
                  <c:v>43.026000000000003</c:v>
                </c:pt>
                <c:pt idx="3771">
                  <c:v>51.082999999999998</c:v>
                </c:pt>
                <c:pt idx="3772">
                  <c:v>33.706000000000003</c:v>
                </c:pt>
                <c:pt idx="3773">
                  <c:v>28.006</c:v>
                </c:pt>
                <c:pt idx="3774">
                  <c:v>41.482999999999997</c:v>
                </c:pt>
                <c:pt idx="3775">
                  <c:v>46.091000000000001</c:v>
                </c:pt>
                <c:pt idx="3776">
                  <c:v>38.347000000000001</c:v>
                </c:pt>
                <c:pt idx="3777">
                  <c:v>33.606999999999999</c:v>
                </c:pt>
                <c:pt idx="3778">
                  <c:v>45.100999999999999</c:v>
                </c:pt>
                <c:pt idx="3779">
                  <c:v>31.864999999999998</c:v>
                </c:pt>
                <c:pt idx="3780">
                  <c:v>49.877000000000002</c:v>
                </c:pt>
                <c:pt idx="3781">
                  <c:v>39.436999999999998</c:v>
                </c:pt>
                <c:pt idx="3782">
                  <c:v>53.820999999999998</c:v>
                </c:pt>
                <c:pt idx="3783">
                  <c:v>49.697000000000003</c:v>
                </c:pt>
                <c:pt idx="3784">
                  <c:v>40.024000000000001</c:v>
                </c:pt>
                <c:pt idx="3785">
                  <c:v>42.426000000000002</c:v>
                </c:pt>
                <c:pt idx="3786">
                  <c:v>36.886000000000003</c:v>
                </c:pt>
                <c:pt idx="3787">
                  <c:v>38.241</c:v>
                </c:pt>
                <c:pt idx="3788">
                  <c:v>41.045999999999999</c:v>
                </c:pt>
                <c:pt idx="3789">
                  <c:v>45.487000000000002</c:v>
                </c:pt>
                <c:pt idx="3790">
                  <c:v>40.052</c:v>
                </c:pt>
                <c:pt idx="3791">
                  <c:v>46.874000000000002</c:v>
                </c:pt>
                <c:pt idx="3792">
                  <c:v>35.683</c:v>
                </c:pt>
                <c:pt idx="3793">
                  <c:v>36.671999999999997</c:v>
                </c:pt>
                <c:pt idx="3794">
                  <c:v>44.061999999999998</c:v>
                </c:pt>
                <c:pt idx="3795">
                  <c:v>44.393999999999998</c:v>
                </c:pt>
                <c:pt idx="3796">
                  <c:v>33.061999999999998</c:v>
                </c:pt>
                <c:pt idx="3797">
                  <c:v>46.451999999999998</c:v>
                </c:pt>
                <c:pt idx="3798">
                  <c:v>40.372999999999998</c:v>
                </c:pt>
                <c:pt idx="3799">
                  <c:v>41.415999999999997</c:v>
                </c:pt>
                <c:pt idx="3800">
                  <c:v>33.381</c:v>
                </c:pt>
                <c:pt idx="3801">
                  <c:v>34.466999999999999</c:v>
                </c:pt>
                <c:pt idx="3802">
                  <c:v>43.148000000000003</c:v>
                </c:pt>
                <c:pt idx="3803">
                  <c:v>37.633000000000003</c:v>
                </c:pt>
                <c:pt idx="3804">
                  <c:v>41.845999999999997</c:v>
                </c:pt>
                <c:pt idx="3805">
                  <c:v>45.465000000000003</c:v>
                </c:pt>
                <c:pt idx="3806">
                  <c:v>48.673999999999999</c:v>
                </c:pt>
                <c:pt idx="3807">
                  <c:v>39.942999999999998</c:v>
                </c:pt>
                <c:pt idx="3808">
                  <c:v>46.435000000000002</c:v>
                </c:pt>
                <c:pt idx="3809">
                  <c:v>37.801000000000002</c:v>
                </c:pt>
                <c:pt idx="3810">
                  <c:v>45.65</c:v>
                </c:pt>
                <c:pt idx="3811">
                  <c:v>49.098999999999997</c:v>
                </c:pt>
                <c:pt idx="3812">
                  <c:v>45.305</c:v>
                </c:pt>
                <c:pt idx="3813">
                  <c:v>47.539000000000001</c:v>
                </c:pt>
                <c:pt idx="3814">
                  <c:v>40.56</c:v>
                </c:pt>
                <c:pt idx="3815">
                  <c:v>46.255000000000003</c:v>
                </c:pt>
                <c:pt idx="3816">
                  <c:v>38.098999999999997</c:v>
                </c:pt>
                <c:pt idx="3817">
                  <c:v>37.981999999999999</c:v>
                </c:pt>
                <c:pt idx="3818">
                  <c:v>40.664999999999999</c:v>
                </c:pt>
                <c:pt idx="3819">
                  <c:v>37.773000000000003</c:v>
                </c:pt>
                <c:pt idx="3820">
                  <c:v>44.134</c:v>
                </c:pt>
                <c:pt idx="3821">
                  <c:v>40.173000000000002</c:v>
                </c:pt>
                <c:pt idx="3822">
                  <c:v>41.11</c:v>
                </c:pt>
                <c:pt idx="3823">
                  <c:v>54.615000000000002</c:v>
                </c:pt>
                <c:pt idx="3824">
                  <c:v>37.83</c:v>
                </c:pt>
                <c:pt idx="3825">
                  <c:v>36.453000000000003</c:v>
                </c:pt>
                <c:pt idx="3826">
                  <c:v>42.780999999999999</c:v>
                </c:pt>
                <c:pt idx="3827">
                  <c:v>44.097999999999999</c:v>
                </c:pt>
                <c:pt idx="3828">
                  <c:v>41.695</c:v>
                </c:pt>
                <c:pt idx="3829">
                  <c:v>38.962000000000003</c:v>
                </c:pt>
                <c:pt idx="3830">
                  <c:v>35.347000000000001</c:v>
                </c:pt>
                <c:pt idx="3831">
                  <c:v>35.695</c:v>
                </c:pt>
                <c:pt idx="3832">
                  <c:v>42.100999999999999</c:v>
                </c:pt>
                <c:pt idx="3833">
                  <c:v>44.917999999999999</c:v>
                </c:pt>
                <c:pt idx="3834">
                  <c:v>39.362000000000002</c:v>
                </c:pt>
                <c:pt idx="3835">
                  <c:v>34.542999999999999</c:v>
                </c:pt>
                <c:pt idx="3836">
                  <c:v>39.843000000000004</c:v>
                </c:pt>
                <c:pt idx="3837">
                  <c:v>36.079000000000001</c:v>
                </c:pt>
                <c:pt idx="3838">
                  <c:v>45.798000000000002</c:v>
                </c:pt>
                <c:pt idx="3839">
                  <c:v>37.975999999999999</c:v>
                </c:pt>
                <c:pt idx="3840">
                  <c:v>39.113999999999997</c:v>
                </c:pt>
                <c:pt idx="3841">
                  <c:v>30.949000000000002</c:v>
                </c:pt>
                <c:pt idx="3842">
                  <c:v>39.581000000000003</c:v>
                </c:pt>
                <c:pt idx="3843">
                  <c:v>35.380000000000003</c:v>
                </c:pt>
                <c:pt idx="3844">
                  <c:v>34.305999999999997</c:v>
                </c:pt>
                <c:pt idx="3845">
                  <c:v>46.262</c:v>
                </c:pt>
                <c:pt idx="3846">
                  <c:v>37.680999999999997</c:v>
                </c:pt>
                <c:pt idx="3847">
                  <c:v>36.470999999999997</c:v>
                </c:pt>
                <c:pt idx="3848">
                  <c:v>56.966000000000001</c:v>
                </c:pt>
                <c:pt idx="3849">
                  <c:v>39.213000000000001</c:v>
                </c:pt>
                <c:pt idx="3850">
                  <c:v>45.052999999999997</c:v>
                </c:pt>
                <c:pt idx="3851">
                  <c:v>37.924999999999997</c:v>
                </c:pt>
                <c:pt idx="3852">
                  <c:v>33.747999999999998</c:v>
                </c:pt>
                <c:pt idx="3853">
                  <c:v>52.866999999999997</c:v>
                </c:pt>
                <c:pt idx="3854">
                  <c:v>41.612000000000002</c:v>
                </c:pt>
                <c:pt idx="3855">
                  <c:v>35.67</c:v>
                </c:pt>
                <c:pt idx="3856">
                  <c:v>38.569000000000003</c:v>
                </c:pt>
                <c:pt idx="3857">
                  <c:v>38.19</c:v>
                </c:pt>
                <c:pt idx="3858">
                  <c:v>39.901000000000003</c:v>
                </c:pt>
                <c:pt idx="3859">
                  <c:v>61.558</c:v>
                </c:pt>
                <c:pt idx="3860">
                  <c:v>40.378999999999998</c:v>
                </c:pt>
                <c:pt idx="3861">
                  <c:v>41.006999999999998</c:v>
                </c:pt>
                <c:pt idx="3862">
                  <c:v>45.637</c:v>
                </c:pt>
                <c:pt idx="3863">
                  <c:v>41.148000000000003</c:v>
                </c:pt>
                <c:pt idx="3864">
                  <c:v>56.366999999999997</c:v>
                </c:pt>
                <c:pt idx="3865">
                  <c:v>37.582000000000001</c:v>
                </c:pt>
                <c:pt idx="3866">
                  <c:v>34.456000000000003</c:v>
                </c:pt>
                <c:pt idx="3867">
                  <c:v>40.326000000000001</c:v>
                </c:pt>
                <c:pt idx="3868">
                  <c:v>41.862000000000002</c:v>
                </c:pt>
                <c:pt idx="3869">
                  <c:v>41.725000000000001</c:v>
                </c:pt>
                <c:pt idx="3870">
                  <c:v>49.722999999999999</c:v>
                </c:pt>
                <c:pt idx="3871">
                  <c:v>53.454999999999998</c:v>
                </c:pt>
                <c:pt idx="3872">
                  <c:v>40.396999999999998</c:v>
                </c:pt>
                <c:pt idx="3873">
                  <c:v>50.953000000000003</c:v>
                </c:pt>
                <c:pt idx="3874">
                  <c:v>43.197000000000003</c:v>
                </c:pt>
                <c:pt idx="3875">
                  <c:v>53.454000000000001</c:v>
                </c:pt>
                <c:pt idx="3876">
                  <c:v>27.901</c:v>
                </c:pt>
                <c:pt idx="3877">
                  <c:v>40.478999999999999</c:v>
                </c:pt>
                <c:pt idx="3878">
                  <c:v>47.904000000000003</c:v>
                </c:pt>
                <c:pt idx="3879">
                  <c:v>43.783999999999999</c:v>
                </c:pt>
                <c:pt idx="3880">
                  <c:v>41.612000000000002</c:v>
                </c:pt>
                <c:pt idx="3881">
                  <c:v>53.441000000000003</c:v>
                </c:pt>
                <c:pt idx="3882">
                  <c:v>53.497</c:v>
                </c:pt>
                <c:pt idx="3883">
                  <c:v>35.853999999999999</c:v>
                </c:pt>
                <c:pt idx="3884">
                  <c:v>39.917000000000002</c:v>
                </c:pt>
                <c:pt idx="3885">
                  <c:v>30.077000000000002</c:v>
                </c:pt>
                <c:pt idx="3886">
                  <c:v>33.387999999999998</c:v>
                </c:pt>
                <c:pt idx="3887">
                  <c:v>52.259</c:v>
                </c:pt>
                <c:pt idx="3888">
                  <c:v>43.878</c:v>
                </c:pt>
                <c:pt idx="3889">
                  <c:v>37.552999999999997</c:v>
                </c:pt>
                <c:pt idx="3890">
                  <c:v>51.914000000000001</c:v>
                </c:pt>
                <c:pt idx="3891">
                  <c:v>38.884999999999998</c:v>
                </c:pt>
                <c:pt idx="3892">
                  <c:v>37.549999999999997</c:v>
                </c:pt>
                <c:pt idx="3893">
                  <c:v>41.863999999999997</c:v>
                </c:pt>
                <c:pt idx="3894">
                  <c:v>41.46</c:v>
                </c:pt>
                <c:pt idx="3895">
                  <c:v>42.98</c:v>
                </c:pt>
                <c:pt idx="3896">
                  <c:v>34.561</c:v>
                </c:pt>
                <c:pt idx="3897">
                  <c:v>43.985999999999997</c:v>
                </c:pt>
                <c:pt idx="3898">
                  <c:v>44.103999999999999</c:v>
                </c:pt>
                <c:pt idx="3899">
                  <c:v>42.487000000000002</c:v>
                </c:pt>
                <c:pt idx="3900">
                  <c:v>56.262</c:v>
                </c:pt>
                <c:pt idx="3901">
                  <c:v>43.956000000000003</c:v>
                </c:pt>
                <c:pt idx="3902">
                  <c:v>44.648000000000003</c:v>
                </c:pt>
                <c:pt idx="3903">
                  <c:v>36.073999999999998</c:v>
                </c:pt>
                <c:pt idx="3904">
                  <c:v>39.090000000000003</c:v>
                </c:pt>
                <c:pt idx="3905">
                  <c:v>42.997</c:v>
                </c:pt>
                <c:pt idx="3906">
                  <c:v>36.984999999999999</c:v>
                </c:pt>
                <c:pt idx="3907">
                  <c:v>58.095999999999997</c:v>
                </c:pt>
                <c:pt idx="3908">
                  <c:v>35.572000000000003</c:v>
                </c:pt>
                <c:pt idx="3909">
                  <c:v>35.829000000000001</c:v>
                </c:pt>
                <c:pt idx="3910">
                  <c:v>52.334000000000003</c:v>
                </c:pt>
                <c:pt idx="3911">
                  <c:v>41.267000000000003</c:v>
                </c:pt>
                <c:pt idx="3912">
                  <c:v>43.97</c:v>
                </c:pt>
                <c:pt idx="3913">
                  <c:v>47.573</c:v>
                </c:pt>
                <c:pt idx="3914">
                  <c:v>45.008000000000003</c:v>
                </c:pt>
                <c:pt idx="3915">
                  <c:v>45.164000000000001</c:v>
                </c:pt>
                <c:pt idx="3916">
                  <c:v>43.262999999999998</c:v>
                </c:pt>
                <c:pt idx="3917">
                  <c:v>33.215000000000003</c:v>
                </c:pt>
                <c:pt idx="3918">
                  <c:v>40.499000000000002</c:v>
                </c:pt>
                <c:pt idx="3919">
                  <c:v>35.47</c:v>
                </c:pt>
                <c:pt idx="3920">
                  <c:v>57.779000000000003</c:v>
                </c:pt>
                <c:pt idx="3921">
                  <c:v>51.545000000000002</c:v>
                </c:pt>
                <c:pt idx="3922">
                  <c:v>47.548999999999999</c:v>
                </c:pt>
                <c:pt idx="3923">
                  <c:v>35.719000000000001</c:v>
                </c:pt>
                <c:pt idx="3924">
                  <c:v>44.646000000000001</c:v>
                </c:pt>
                <c:pt idx="3925">
                  <c:v>48.893000000000001</c:v>
                </c:pt>
                <c:pt idx="3926">
                  <c:v>42.136000000000003</c:v>
                </c:pt>
                <c:pt idx="3927">
                  <c:v>52.432000000000002</c:v>
                </c:pt>
                <c:pt idx="3928">
                  <c:v>37.194000000000003</c:v>
                </c:pt>
                <c:pt idx="3929">
                  <c:v>29.332999999999998</c:v>
                </c:pt>
                <c:pt idx="3930">
                  <c:v>35.488</c:v>
                </c:pt>
                <c:pt idx="3931">
                  <c:v>48.134999999999998</c:v>
                </c:pt>
                <c:pt idx="3932">
                  <c:v>44.523000000000003</c:v>
                </c:pt>
                <c:pt idx="3933">
                  <c:v>35.923999999999999</c:v>
                </c:pt>
                <c:pt idx="3934">
                  <c:v>39.514000000000003</c:v>
                </c:pt>
                <c:pt idx="3935">
                  <c:v>49.276000000000003</c:v>
                </c:pt>
                <c:pt idx="3936">
                  <c:v>47.383000000000003</c:v>
                </c:pt>
                <c:pt idx="3937">
                  <c:v>40.688000000000002</c:v>
                </c:pt>
                <c:pt idx="3938">
                  <c:v>48.52</c:v>
                </c:pt>
                <c:pt idx="3939">
                  <c:v>45.994999999999997</c:v>
                </c:pt>
                <c:pt idx="3940">
                  <c:v>49.673999999999999</c:v>
                </c:pt>
                <c:pt idx="3941">
                  <c:v>50.42</c:v>
                </c:pt>
                <c:pt idx="3942">
                  <c:v>51.113999999999997</c:v>
                </c:pt>
                <c:pt idx="3943">
                  <c:v>37.418999999999997</c:v>
                </c:pt>
                <c:pt idx="3944">
                  <c:v>50.598999999999997</c:v>
                </c:pt>
                <c:pt idx="3945">
                  <c:v>47.66</c:v>
                </c:pt>
                <c:pt idx="3946">
                  <c:v>39.859000000000002</c:v>
                </c:pt>
                <c:pt idx="3947">
                  <c:v>45.982999999999997</c:v>
                </c:pt>
                <c:pt idx="3948">
                  <c:v>48.642000000000003</c:v>
                </c:pt>
                <c:pt idx="3949">
                  <c:v>37.886000000000003</c:v>
                </c:pt>
                <c:pt idx="3950">
                  <c:v>39.975000000000001</c:v>
                </c:pt>
                <c:pt idx="3951">
                  <c:v>46.552999999999997</c:v>
                </c:pt>
                <c:pt idx="3952">
                  <c:v>40.386000000000003</c:v>
                </c:pt>
                <c:pt idx="3953">
                  <c:v>39.090000000000003</c:v>
                </c:pt>
                <c:pt idx="3954">
                  <c:v>37.475000000000001</c:v>
                </c:pt>
                <c:pt idx="3955">
                  <c:v>42.377000000000002</c:v>
                </c:pt>
                <c:pt idx="3956">
                  <c:v>52.786000000000001</c:v>
                </c:pt>
                <c:pt idx="3957">
                  <c:v>49.079000000000001</c:v>
                </c:pt>
                <c:pt idx="3958">
                  <c:v>41.084000000000003</c:v>
                </c:pt>
                <c:pt idx="3959">
                  <c:v>44.622</c:v>
                </c:pt>
                <c:pt idx="3960">
                  <c:v>36.43</c:v>
                </c:pt>
                <c:pt idx="3961">
                  <c:v>38.572000000000003</c:v>
                </c:pt>
                <c:pt idx="3962">
                  <c:v>46.863999999999997</c:v>
                </c:pt>
                <c:pt idx="3963">
                  <c:v>35.509</c:v>
                </c:pt>
                <c:pt idx="3964">
                  <c:v>38.793999999999997</c:v>
                </c:pt>
                <c:pt idx="3965">
                  <c:v>35.987000000000002</c:v>
                </c:pt>
                <c:pt idx="3966">
                  <c:v>53.951000000000001</c:v>
                </c:pt>
                <c:pt idx="3967">
                  <c:v>48.600999999999999</c:v>
                </c:pt>
                <c:pt idx="3968">
                  <c:v>40.901000000000003</c:v>
                </c:pt>
                <c:pt idx="3969">
                  <c:v>38.031999999999996</c:v>
                </c:pt>
                <c:pt idx="3970">
                  <c:v>31.939</c:v>
                </c:pt>
                <c:pt idx="3971">
                  <c:v>39.384</c:v>
                </c:pt>
                <c:pt idx="3972">
                  <c:v>31.715</c:v>
                </c:pt>
                <c:pt idx="3973">
                  <c:v>40.024000000000001</c:v>
                </c:pt>
                <c:pt idx="3974">
                  <c:v>50.331000000000003</c:v>
                </c:pt>
                <c:pt idx="3975">
                  <c:v>53.71</c:v>
                </c:pt>
                <c:pt idx="3976">
                  <c:v>46.273000000000003</c:v>
                </c:pt>
                <c:pt idx="3977">
                  <c:v>45.436999999999998</c:v>
                </c:pt>
                <c:pt idx="3978">
                  <c:v>48.918999999999997</c:v>
                </c:pt>
                <c:pt idx="3979">
                  <c:v>40.886000000000003</c:v>
                </c:pt>
                <c:pt idx="3980">
                  <c:v>38.774999999999999</c:v>
                </c:pt>
                <c:pt idx="3981">
                  <c:v>39.853000000000002</c:v>
                </c:pt>
                <c:pt idx="3982">
                  <c:v>48.079000000000001</c:v>
                </c:pt>
                <c:pt idx="3983">
                  <c:v>43.162999999999997</c:v>
                </c:pt>
                <c:pt idx="3984">
                  <c:v>45.942999999999998</c:v>
                </c:pt>
                <c:pt idx="3985">
                  <c:v>51.23</c:v>
                </c:pt>
                <c:pt idx="3986">
                  <c:v>36.865000000000002</c:v>
                </c:pt>
                <c:pt idx="3987">
                  <c:v>50.103999999999999</c:v>
                </c:pt>
                <c:pt idx="3988">
                  <c:v>45.414999999999999</c:v>
                </c:pt>
                <c:pt idx="3989">
                  <c:v>48.051000000000002</c:v>
                </c:pt>
                <c:pt idx="3990">
                  <c:v>52.924999999999997</c:v>
                </c:pt>
                <c:pt idx="3991">
                  <c:v>45.951000000000001</c:v>
                </c:pt>
                <c:pt idx="3992">
                  <c:v>57.957000000000001</c:v>
                </c:pt>
                <c:pt idx="3993">
                  <c:v>39.104999999999997</c:v>
                </c:pt>
                <c:pt idx="3994">
                  <c:v>35.58</c:v>
                </c:pt>
                <c:pt idx="3995">
                  <c:v>50.451999999999998</c:v>
                </c:pt>
                <c:pt idx="3996">
                  <c:v>30.888999999999999</c:v>
                </c:pt>
                <c:pt idx="3997">
                  <c:v>47.826999999999998</c:v>
                </c:pt>
                <c:pt idx="3998">
                  <c:v>36.250999999999998</c:v>
                </c:pt>
                <c:pt idx="3999">
                  <c:v>39.545000000000002</c:v>
                </c:pt>
                <c:pt idx="4000">
                  <c:v>46.886000000000003</c:v>
                </c:pt>
                <c:pt idx="4001">
                  <c:v>44.753999999999998</c:v>
                </c:pt>
                <c:pt idx="4002">
                  <c:v>48.704000000000001</c:v>
                </c:pt>
                <c:pt idx="4003">
                  <c:v>45.033000000000001</c:v>
                </c:pt>
                <c:pt idx="4004">
                  <c:v>32.823999999999998</c:v>
                </c:pt>
                <c:pt idx="4005">
                  <c:v>36.643000000000001</c:v>
                </c:pt>
                <c:pt idx="4006">
                  <c:v>45.927999999999997</c:v>
                </c:pt>
                <c:pt idx="4007">
                  <c:v>41.773000000000003</c:v>
                </c:pt>
                <c:pt idx="4008">
                  <c:v>52.685000000000002</c:v>
                </c:pt>
                <c:pt idx="4009">
                  <c:v>41.158999999999999</c:v>
                </c:pt>
                <c:pt idx="4010">
                  <c:v>47.389000000000003</c:v>
                </c:pt>
                <c:pt idx="4011">
                  <c:v>53.393000000000001</c:v>
                </c:pt>
                <c:pt idx="4012">
                  <c:v>35.107999999999997</c:v>
                </c:pt>
                <c:pt idx="4013">
                  <c:v>40.024000000000001</c:v>
                </c:pt>
                <c:pt idx="4014">
                  <c:v>37.618000000000002</c:v>
                </c:pt>
                <c:pt idx="4015">
                  <c:v>36.475000000000001</c:v>
                </c:pt>
                <c:pt idx="4016">
                  <c:v>39.898000000000003</c:v>
                </c:pt>
                <c:pt idx="4017">
                  <c:v>37.753</c:v>
                </c:pt>
                <c:pt idx="4018">
                  <c:v>49.17</c:v>
                </c:pt>
                <c:pt idx="4019">
                  <c:v>37.688000000000002</c:v>
                </c:pt>
                <c:pt idx="4020">
                  <c:v>45.103000000000002</c:v>
                </c:pt>
                <c:pt idx="4021">
                  <c:v>36.286999999999999</c:v>
                </c:pt>
                <c:pt idx="4022">
                  <c:v>32.735999999999997</c:v>
                </c:pt>
                <c:pt idx="4023">
                  <c:v>24.856999999999999</c:v>
                </c:pt>
                <c:pt idx="4024">
                  <c:v>43.055999999999997</c:v>
                </c:pt>
                <c:pt idx="4025">
                  <c:v>45.061999999999998</c:v>
                </c:pt>
                <c:pt idx="4026">
                  <c:v>37.770000000000003</c:v>
                </c:pt>
                <c:pt idx="4027">
                  <c:v>48.250999999999998</c:v>
                </c:pt>
                <c:pt idx="4028">
                  <c:v>41.444000000000003</c:v>
                </c:pt>
                <c:pt idx="4029">
                  <c:v>38.255000000000003</c:v>
                </c:pt>
                <c:pt idx="4030">
                  <c:v>43.749000000000002</c:v>
                </c:pt>
                <c:pt idx="4031">
                  <c:v>48.408999999999999</c:v>
                </c:pt>
                <c:pt idx="4032">
                  <c:v>41.286999999999999</c:v>
                </c:pt>
                <c:pt idx="4033">
                  <c:v>39.933</c:v>
                </c:pt>
                <c:pt idx="4034">
                  <c:v>44.347999999999999</c:v>
                </c:pt>
                <c:pt idx="4035">
                  <c:v>37.079000000000001</c:v>
                </c:pt>
                <c:pt idx="4036">
                  <c:v>43.142000000000003</c:v>
                </c:pt>
                <c:pt idx="4037">
                  <c:v>51.982999999999997</c:v>
                </c:pt>
                <c:pt idx="4038">
                  <c:v>35.143000000000001</c:v>
                </c:pt>
                <c:pt idx="4039">
                  <c:v>49.497</c:v>
                </c:pt>
                <c:pt idx="4040">
                  <c:v>51.841000000000001</c:v>
                </c:pt>
                <c:pt idx="4041">
                  <c:v>37.994999999999997</c:v>
                </c:pt>
                <c:pt idx="4042">
                  <c:v>51.109000000000002</c:v>
                </c:pt>
                <c:pt idx="4043">
                  <c:v>38.965000000000003</c:v>
                </c:pt>
                <c:pt idx="4044">
                  <c:v>40.085000000000001</c:v>
                </c:pt>
                <c:pt idx="4045">
                  <c:v>47.912999999999997</c:v>
                </c:pt>
                <c:pt idx="4046">
                  <c:v>45.62</c:v>
                </c:pt>
                <c:pt idx="4047">
                  <c:v>40.009</c:v>
                </c:pt>
                <c:pt idx="4048">
                  <c:v>43.89</c:v>
                </c:pt>
                <c:pt idx="4049">
                  <c:v>40.725000000000001</c:v>
                </c:pt>
                <c:pt idx="4050">
                  <c:v>33.826999999999998</c:v>
                </c:pt>
                <c:pt idx="4051">
                  <c:v>41.402000000000001</c:v>
                </c:pt>
                <c:pt idx="4052">
                  <c:v>44.231000000000002</c:v>
                </c:pt>
                <c:pt idx="4053">
                  <c:v>44.997999999999998</c:v>
                </c:pt>
                <c:pt idx="4054">
                  <c:v>40.482999999999997</c:v>
                </c:pt>
                <c:pt idx="4055">
                  <c:v>41.423000000000002</c:v>
                </c:pt>
                <c:pt idx="4056">
                  <c:v>40.700000000000003</c:v>
                </c:pt>
                <c:pt idx="4057">
                  <c:v>41.561999999999998</c:v>
                </c:pt>
                <c:pt idx="4058">
                  <c:v>48.496000000000002</c:v>
                </c:pt>
                <c:pt idx="4059">
                  <c:v>46.988999999999997</c:v>
                </c:pt>
                <c:pt idx="4060">
                  <c:v>43.061999999999998</c:v>
                </c:pt>
                <c:pt idx="4061">
                  <c:v>48.417000000000002</c:v>
                </c:pt>
                <c:pt idx="4062">
                  <c:v>46.231000000000002</c:v>
                </c:pt>
                <c:pt idx="4063">
                  <c:v>40.795000000000002</c:v>
                </c:pt>
                <c:pt idx="4064">
                  <c:v>38.54</c:v>
                </c:pt>
                <c:pt idx="4065">
                  <c:v>48.802</c:v>
                </c:pt>
                <c:pt idx="4066">
                  <c:v>39.697000000000003</c:v>
                </c:pt>
                <c:pt idx="4067">
                  <c:v>41.746000000000002</c:v>
                </c:pt>
                <c:pt idx="4068">
                  <c:v>52.482999999999997</c:v>
                </c:pt>
                <c:pt idx="4069">
                  <c:v>38.497</c:v>
                </c:pt>
                <c:pt idx="4070">
                  <c:v>43.186999999999998</c:v>
                </c:pt>
                <c:pt idx="4071">
                  <c:v>35.432000000000002</c:v>
                </c:pt>
                <c:pt idx="4072">
                  <c:v>44.453000000000003</c:v>
                </c:pt>
                <c:pt idx="4073">
                  <c:v>47.462000000000003</c:v>
                </c:pt>
                <c:pt idx="4074">
                  <c:v>54.453000000000003</c:v>
                </c:pt>
                <c:pt idx="4075">
                  <c:v>48.396999999999998</c:v>
                </c:pt>
                <c:pt idx="4076">
                  <c:v>42.232999999999997</c:v>
                </c:pt>
                <c:pt idx="4077">
                  <c:v>37.024000000000001</c:v>
                </c:pt>
                <c:pt idx="4078">
                  <c:v>43.417999999999999</c:v>
                </c:pt>
                <c:pt idx="4079">
                  <c:v>48.784999999999997</c:v>
                </c:pt>
                <c:pt idx="4080">
                  <c:v>37.93</c:v>
                </c:pt>
                <c:pt idx="4081">
                  <c:v>41.180999999999997</c:v>
                </c:pt>
                <c:pt idx="4082">
                  <c:v>48.061999999999998</c:v>
                </c:pt>
                <c:pt idx="4083">
                  <c:v>40.942999999999998</c:v>
                </c:pt>
                <c:pt idx="4084">
                  <c:v>43.591000000000001</c:v>
                </c:pt>
                <c:pt idx="4085">
                  <c:v>33.185000000000002</c:v>
                </c:pt>
                <c:pt idx="4086">
                  <c:v>41.767000000000003</c:v>
                </c:pt>
                <c:pt idx="4087">
                  <c:v>47.125999999999998</c:v>
                </c:pt>
                <c:pt idx="4088">
                  <c:v>40.308</c:v>
                </c:pt>
                <c:pt idx="4089">
                  <c:v>44.125999999999998</c:v>
                </c:pt>
                <c:pt idx="4090">
                  <c:v>36.517000000000003</c:v>
                </c:pt>
                <c:pt idx="4091">
                  <c:v>46.536000000000001</c:v>
                </c:pt>
                <c:pt idx="4092">
                  <c:v>44.911000000000001</c:v>
                </c:pt>
                <c:pt idx="4093">
                  <c:v>48.308999999999997</c:v>
                </c:pt>
                <c:pt idx="4094">
                  <c:v>47.796999999999997</c:v>
                </c:pt>
                <c:pt idx="4095">
                  <c:v>39.829000000000001</c:v>
                </c:pt>
                <c:pt idx="4096">
                  <c:v>37.512</c:v>
                </c:pt>
                <c:pt idx="4097">
                  <c:v>42.601999999999997</c:v>
                </c:pt>
                <c:pt idx="4098">
                  <c:v>42.774000000000001</c:v>
                </c:pt>
                <c:pt idx="4099">
                  <c:v>35.691000000000003</c:v>
                </c:pt>
                <c:pt idx="4100">
                  <c:v>39.322000000000003</c:v>
                </c:pt>
                <c:pt idx="4101">
                  <c:v>28.207000000000001</c:v>
                </c:pt>
                <c:pt idx="4102">
                  <c:v>45.465000000000003</c:v>
                </c:pt>
                <c:pt idx="4103">
                  <c:v>48.167999999999999</c:v>
                </c:pt>
                <c:pt idx="4104">
                  <c:v>32.877000000000002</c:v>
                </c:pt>
                <c:pt idx="4105">
                  <c:v>44.802</c:v>
                </c:pt>
                <c:pt idx="4106">
                  <c:v>55.923999999999999</c:v>
                </c:pt>
                <c:pt idx="4107">
                  <c:v>44.720999999999997</c:v>
                </c:pt>
                <c:pt idx="4108">
                  <c:v>33.07</c:v>
                </c:pt>
                <c:pt idx="4109">
                  <c:v>42.343000000000004</c:v>
                </c:pt>
                <c:pt idx="4110">
                  <c:v>49.253999999999998</c:v>
                </c:pt>
                <c:pt idx="4111">
                  <c:v>40.39</c:v>
                </c:pt>
                <c:pt idx="4112">
                  <c:v>46.139000000000003</c:v>
                </c:pt>
                <c:pt idx="4113">
                  <c:v>43.158000000000001</c:v>
                </c:pt>
                <c:pt idx="4114">
                  <c:v>45.24</c:v>
                </c:pt>
                <c:pt idx="4115">
                  <c:v>37.432000000000002</c:v>
                </c:pt>
                <c:pt idx="4116">
                  <c:v>40.402000000000001</c:v>
                </c:pt>
                <c:pt idx="4117">
                  <c:v>50.320999999999998</c:v>
                </c:pt>
                <c:pt idx="4118">
                  <c:v>47.31</c:v>
                </c:pt>
                <c:pt idx="4119">
                  <c:v>36.378999999999998</c:v>
                </c:pt>
                <c:pt idx="4120">
                  <c:v>38.329000000000001</c:v>
                </c:pt>
                <c:pt idx="4121">
                  <c:v>47.005000000000003</c:v>
                </c:pt>
                <c:pt idx="4122">
                  <c:v>36.634</c:v>
                </c:pt>
                <c:pt idx="4123">
                  <c:v>39.421999999999997</c:v>
                </c:pt>
                <c:pt idx="4124">
                  <c:v>47.658999999999999</c:v>
                </c:pt>
                <c:pt idx="4125">
                  <c:v>38.262</c:v>
                </c:pt>
                <c:pt idx="4126">
                  <c:v>46.088999999999999</c:v>
                </c:pt>
                <c:pt idx="4127">
                  <c:v>42.006999999999998</c:v>
                </c:pt>
                <c:pt idx="4128">
                  <c:v>29.827999999999999</c:v>
                </c:pt>
                <c:pt idx="4129">
                  <c:v>39.713000000000001</c:v>
                </c:pt>
                <c:pt idx="4130">
                  <c:v>41.487000000000002</c:v>
                </c:pt>
                <c:pt idx="4131">
                  <c:v>42.262</c:v>
                </c:pt>
                <c:pt idx="4132">
                  <c:v>33.950000000000003</c:v>
                </c:pt>
                <c:pt idx="4133">
                  <c:v>53.003999999999998</c:v>
                </c:pt>
                <c:pt idx="4134">
                  <c:v>35.755000000000003</c:v>
                </c:pt>
                <c:pt idx="4135">
                  <c:v>35.093000000000004</c:v>
                </c:pt>
                <c:pt idx="4136">
                  <c:v>38.259</c:v>
                </c:pt>
                <c:pt idx="4137">
                  <c:v>46.750999999999998</c:v>
                </c:pt>
                <c:pt idx="4138">
                  <c:v>35.17</c:v>
                </c:pt>
                <c:pt idx="4139">
                  <c:v>39.262999999999998</c:v>
                </c:pt>
                <c:pt idx="4140">
                  <c:v>40.387999999999998</c:v>
                </c:pt>
                <c:pt idx="4141">
                  <c:v>45.689</c:v>
                </c:pt>
                <c:pt idx="4142">
                  <c:v>45.01</c:v>
                </c:pt>
                <c:pt idx="4143">
                  <c:v>52.686</c:v>
                </c:pt>
                <c:pt idx="4144">
                  <c:v>35.069000000000003</c:v>
                </c:pt>
                <c:pt idx="4145">
                  <c:v>40.673999999999999</c:v>
                </c:pt>
                <c:pt idx="4146">
                  <c:v>42.444000000000003</c:v>
                </c:pt>
                <c:pt idx="4147">
                  <c:v>52.177999999999997</c:v>
                </c:pt>
                <c:pt idx="4148">
                  <c:v>37.746000000000002</c:v>
                </c:pt>
                <c:pt idx="4149">
                  <c:v>43.179000000000002</c:v>
                </c:pt>
                <c:pt idx="4150">
                  <c:v>38.783000000000001</c:v>
                </c:pt>
                <c:pt idx="4151">
                  <c:v>40.451000000000001</c:v>
                </c:pt>
                <c:pt idx="4152">
                  <c:v>45.585000000000001</c:v>
                </c:pt>
                <c:pt idx="4153">
                  <c:v>44.353000000000002</c:v>
                </c:pt>
                <c:pt idx="4154">
                  <c:v>41.75</c:v>
                </c:pt>
                <c:pt idx="4155">
                  <c:v>49.960999999999999</c:v>
                </c:pt>
                <c:pt idx="4156">
                  <c:v>44.648000000000003</c:v>
                </c:pt>
                <c:pt idx="4157">
                  <c:v>45.061999999999998</c:v>
                </c:pt>
                <c:pt idx="4158">
                  <c:v>44.018999999999998</c:v>
                </c:pt>
                <c:pt idx="4159">
                  <c:v>45.356000000000002</c:v>
                </c:pt>
                <c:pt idx="4160">
                  <c:v>44.86</c:v>
                </c:pt>
                <c:pt idx="4161">
                  <c:v>39.569000000000003</c:v>
                </c:pt>
                <c:pt idx="4162">
                  <c:v>34.087000000000003</c:v>
                </c:pt>
                <c:pt idx="4163">
                  <c:v>45.970999999999997</c:v>
                </c:pt>
                <c:pt idx="4164">
                  <c:v>40.411999999999999</c:v>
                </c:pt>
                <c:pt idx="4165">
                  <c:v>38.759</c:v>
                </c:pt>
                <c:pt idx="4166">
                  <c:v>41.793999999999997</c:v>
                </c:pt>
                <c:pt idx="4167">
                  <c:v>46.167000000000002</c:v>
                </c:pt>
                <c:pt idx="4168">
                  <c:v>39.665999999999997</c:v>
                </c:pt>
                <c:pt idx="4169">
                  <c:v>42.307000000000002</c:v>
                </c:pt>
                <c:pt idx="4170">
                  <c:v>38.411000000000001</c:v>
                </c:pt>
                <c:pt idx="4171">
                  <c:v>44.552</c:v>
                </c:pt>
                <c:pt idx="4172">
                  <c:v>37.767000000000003</c:v>
                </c:pt>
                <c:pt idx="4173">
                  <c:v>36.207000000000001</c:v>
                </c:pt>
                <c:pt idx="4174">
                  <c:v>41.164000000000001</c:v>
                </c:pt>
                <c:pt idx="4175">
                  <c:v>43.067999999999998</c:v>
                </c:pt>
                <c:pt idx="4176">
                  <c:v>41.786000000000001</c:v>
                </c:pt>
                <c:pt idx="4177">
                  <c:v>36.860999999999997</c:v>
                </c:pt>
                <c:pt idx="4178">
                  <c:v>48.508000000000003</c:v>
                </c:pt>
                <c:pt idx="4179">
                  <c:v>38.323999999999998</c:v>
                </c:pt>
                <c:pt idx="4180">
                  <c:v>42.936</c:v>
                </c:pt>
                <c:pt idx="4181">
                  <c:v>42.530999999999999</c:v>
                </c:pt>
                <c:pt idx="4182">
                  <c:v>39.768000000000001</c:v>
                </c:pt>
                <c:pt idx="4183">
                  <c:v>40.988</c:v>
                </c:pt>
                <c:pt idx="4184">
                  <c:v>49.46</c:v>
                </c:pt>
                <c:pt idx="4185">
                  <c:v>48.134999999999998</c:v>
                </c:pt>
                <c:pt idx="4186">
                  <c:v>35.356999999999999</c:v>
                </c:pt>
                <c:pt idx="4187">
                  <c:v>48.204999999999998</c:v>
                </c:pt>
                <c:pt idx="4188">
                  <c:v>33.911999999999999</c:v>
                </c:pt>
                <c:pt idx="4189">
                  <c:v>44.59</c:v>
                </c:pt>
                <c:pt idx="4190">
                  <c:v>39.564999999999998</c:v>
                </c:pt>
                <c:pt idx="4191">
                  <c:v>37.142000000000003</c:v>
                </c:pt>
                <c:pt idx="4192">
                  <c:v>35.334000000000003</c:v>
                </c:pt>
                <c:pt idx="4193">
                  <c:v>40.015000000000001</c:v>
                </c:pt>
                <c:pt idx="4194">
                  <c:v>37.497999999999998</c:v>
                </c:pt>
                <c:pt idx="4195">
                  <c:v>36.594999999999999</c:v>
                </c:pt>
                <c:pt idx="4196">
                  <c:v>34.826999999999998</c:v>
                </c:pt>
                <c:pt idx="4197">
                  <c:v>45.927</c:v>
                </c:pt>
                <c:pt idx="4198">
                  <c:v>34.762</c:v>
                </c:pt>
                <c:pt idx="4199">
                  <c:v>48.88</c:v>
                </c:pt>
                <c:pt idx="4200">
                  <c:v>35.235999999999997</c:v>
                </c:pt>
                <c:pt idx="4201">
                  <c:v>37.408000000000001</c:v>
                </c:pt>
                <c:pt idx="4202">
                  <c:v>42.832999999999998</c:v>
                </c:pt>
                <c:pt idx="4203">
                  <c:v>32.674999999999997</c:v>
                </c:pt>
                <c:pt idx="4204">
                  <c:v>41.917999999999999</c:v>
                </c:pt>
                <c:pt idx="4205">
                  <c:v>35.865000000000002</c:v>
                </c:pt>
                <c:pt idx="4206">
                  <c:v>35.722999999999999</c:v>
                </c:pt>
                <c:pt idx="4207">
                  <c:v>39.46</c:v>
                </c:pt>
                <c:pt idx="4208">
                  <c:v>49.322000000000003</c:v>
                </c:pt>
                <c:pt idx="4209">
                  <c:v>39.320999999999998</c:v>
                </c:pt>
                <c:pt idx="4210">
                  <c:v>51.16</c:v>
                </c:pt>
                <c:pt idx="4211">
                  <c:v>48.058999999999997</c:v>
                </c:pt>
                <c:pt idx="4212">
                  <c:v>47.435000000000002</c:v>
                </c:pt>
                <c:pt idx="4213">
                  <c:v>42.552999999999997</c:v>
                </c:pt>
                <c:pt idx="4214">
                  <c:v>40.963000000000001</c:v>
                </c:pt>
                <c:pt idx="4215">
                  <c:v>36.079000000000001</c:v>
                </c:pt>
                <c:pt idx="4216">
                  <c:v>47.220999999999997</c:v>
                </c:pt>
                <c:pt idx="4217">
                  <c:v>44.021000000000001</c:v>
                </c:pt>
                <c:pt idx="4218">
                  <c:v>45.249000000000002</c:v>
                </c:pt>
                <c:pt idx="4219">
                  <c:v>43.058</c:v>
                </c:pt>
                <c:pt idx="4220">
                  <c:v>37.414999999999999</c:v>
                </c:pt>
                <c:pt idx="4221">
                  <c:v>38.548999999999999</c:v>
                </c:pt>
                <c:pt idx="4222">
                  <c:v>39.585000000000001</c:v>
                </c:pt>
                <c:pt idx="4223">
                  <c:v>43.274999999999999</c:v>
                </c:pt>
                <c:pt idx="4224">
                  <c:v>37.677999999999997</c:v>
                </c:pt>
                <c:pt idx="4225">
                  <c:v>42.671999999999997</c:v>
                </c:pt>
                <c:pt idx="4226">
                  <c:v>33.487000000000002</c:v>
                </c:pt>
                <c:pt idx="4227">
                  <c:v>39.872</c:v>
                </c:pt>
                <c:pt idx="4228">
                  <c:v>40.884</c:v>
                </c:pt>
                <c:pt idx="4229">
                  <c:v>38.186999999999998</c:v>
                </c:pt>
                <c:pt idx="4230">
                  <c:v>44.137999999999998</c:v>
                </c:pt>
                <c:pt idx="4231">
                  <c:v>46.472000000000001</c:v>
                </c:pt>
                <c:pt idx="4232">
                  <c:v>48.378999999999998</c:v>
                </c:pt>
                <c:pt idx="4233">
                  <c:v>33.584000000000003</c:v>
                </c:pt>
                <c:pt idx="4234">
                  <c:v>38.35</c:v>
                </c:pt>
                <c:pt idx="4235">
                  <c:v>48.119</c:v>
                </c:pt>
                <c:pt idx="4236">
                  <c:v>33.628999999999998</c:v>
                </c:pt>
                <c:pt idx="4237">
                  <c:v>44.027000000000001</c:v>
                </c:pt>
                <c:pt idx="4238">
                  <c:v>45.954999999999998</c:v>
                </c:pt>
                <c:pt idx="4239">
                  <c:v>37.606000000000002</c:v>
                </c:pt>
                <c:pt idx="4240">
                  <c:v>31.797000000000001</c:v>
                </c:pt>
                <c:pt idx="4241">
                  <c:v>36.530999999999999</c:v>
                </c:pt>
                <c:pt idx="4242">
                  <c:v>44.7</c:v>
                </c:pt>
                <c:pt idx="4243">
                  <c:v>50.609000000000002</c:v>
                </c:pt>
                <c:pt idx="4244">
                  <c:v>42.896999999999998</c:v>
                </c:pt>
                <c:pt idx="4245">
                  <c:v>40.563000000000002</c:v>
                </c:pt>
                <c:pt idx="4246">
                  <c:v>39.112000000000002</c:v>
                </c:pt>
                <c:pt idx="4247">
                  <c:v>39.103999999999999</c:v>
                </c:pt>
                <c:pt idx="4248">
                  <c:v>39.781999999999996</c:v>
                </c:pt>
                <c:pt idx="4249">
                  <c:v>38.792999999999999</c:v>
                </c:pt>
                <c:pt idx="4250">
                  <c:v>43.923999999999999</c:v>
                </c:pt>
                <c:pt idx="4251">
                  <c:v>43.255000000000003</c:v>
                </c:pt>
                <c:pt idx="4252">
                  <c:v>40.707000000000001</c:v>
                </c:pt>
                <c:pt idx="4253">
                  <c:v>44.972000000000001</c:v>
                </c:pt>
                <c:pt idx="4254">
                  <c:v>31.632000000000001</c:v>
                </c:pt>
                <c:pt idx="4255">
                  <c:v>37.99</c:v>
                </c:pt>
                <c:pt idx="4256">
                  <c:v>38.654000000000003</c:v>
                </c:pt>
                <c:pt idx="4257">
                  <c:v>30.823</c:v>
                </c:pt>
                <c:pt idx="4258">
                  <c:v>42.959000000000003</c:v>
                </c:pt>
                <c:pt idx="4259">
                  <c:v>35.735999999999997</c:v>
                </c:pt>
                <c:pt idx="4260">
                  <c:v>51.171999999999997</c:v>
                </c:pt>
                <c:pt idx="4261">
                  <c:v>45.716999999999999</c:v>
                </c:pt>
                <c:pt idx="4262">
                  <c:v>41.262</c:v>
                </c:pt>
                <c:pt idx="4263">
                  <c:v>33.993000000000002</c:v>
                </c:pt>
                <c:pt idx="4264">
                  <c:v>32.076999999999998</c:v>
                </c:pt>
                <c:pt idx="4265">
                  <c:v>42.475999999999999</c:v>
                </c:pt>
                <c:pt idx="4266">
                  <c:v>58.170999999999999</c:v>
                </c:pt>
                <c:pt idx="4267">
                  <c:v>44.972999999999999</c:v>
                </c:pt>
                <c:pt idx="4268">
                  <c:v>48.96</c:v>
                </c:pt>
                <c:pt idx="4269">
                  <c:v>40.366</c:v>
                </c:pt>
                <c:pt idx="4270">
                  <c:v>41.985999999999997</c:v>
                </c:pt>
                <c:pt idx="4271">
                  <c:v>50.725000000000001</c:v>
                </c:pt>
                <c:pt idx="4272">
                  <c:v>36.781999999999996</c:v>
                </c:pt>
                <c:pt idx="4273">
                  <c:v>50.34</c:v>
                </c:pt>
                <c:pt idx="4274">
                  <c:v>41.485999999999997</c:v>
                </c:pt>
                <c:pt idx="4275">
                  <c:v>47.408999999999999</c:v>
                </c:pt>
                <c:pt idx="4276">
                  <c:v>38.692</c:v>
                </c:pt>
                <c:pt idx="4277">
                  <c:v>38.603999999999999</c:v>
                </c:pt>
                <c:pt idx="4278">
                  <c:v>44.201999999999998</c:v>
                </c:pt>
                <c:pt idx="4279">
                  <c:v>44.447000000000003</c:v>
                </c:pt>
                <c:pt idx="4280">
                  <c:v>36.89</c:v>
                </c:pt>
                <c:pt idx="4281">
                  <c:v>48.908999999999999</c:v>
                </c:pt>
                <c:pt idx="4282">
                  <c:v>40.993000000000002</c:v>
                </c:pt>
                <c:pt idx="4283">
                  <c:v>41.323999999999998</c:v>
                </c:pt>
                <c:pt idx="4284">
                  <c:v>41.390999999999998</c:v>
                </c:pt>
                <c:pt idx="4285">
                  <c:v>50.912999999999997</c:v>
                </c:pt>
                <c:pt idx="4286">
                  <c:v>43.433</c:v>
                </c:pt>
                <c:pt idx="4287">
                  <c:v>44.585000000000001</c:v>
                </c:pt>
                <c:pt idx="4288">
                  <c:v>46.793999999999997</c:v>
                </c:pt>
                <c:pt idx="4289">
                  <c:v>42.814</c:v>
                </c:pt>
                <c:pt idx="4290">
                  <c:v>35.595999999999997</c:v>
                </c:pt>
                <c:pt idx="4291">
                  <c:v>43.436999999999998</c:v>
                </c:pt>
                <c:pt idx="4292">
                  <c:v>44.183</c:v>
                </c:pt>
                <c:pt idx="4293">
                  <c:v>28.675000000000001</c:v>
                </c:pt>
                <c:pt idx="4294">
                  <c:v>36.79</c:v>
                </c:pt>
                <c:pt idx="4295">
                  <c:v>32.11</c:v>
                </c:pt>
                <c:pt idx="4296">
                  <c:v>45.143000000000001</c:v>
                </c:pt>
                <c:pt idx="4297">
                  <c:v>36.304000000000002</c:v>
                </c:pt>
                <c:pt idx="4298">
                  <c:v>41.101999999999997</c:v>
                </c:pt>
                <c:pt idx="4299">
                  <c:v>57.793999999999997</c:v>
                </c:pt>
                <c:pt idx="4300">
                  <c:v>43.27</c:v>
                </c:pt>
                <c:pt idx="4301">
                  <c:v>40.465000000000003</c:v>
                </c:pt>
                <c:pt idx="4302">
                  <c:v>35.493000000000002</c:v>
                </c:pt>
                <c:pt idx="4303">
                  <c:v>39.606000000000002</c:v>
                </c:pt>
                <c:pt idx="4304">
                  <c:v>50.884</c:v>
                </c:pt>
                <c:pt idx="4305">
                  <c:v>35.100999999999999</c:v>
                </c:pt>
                <c:pt idx="4306">
                  <c:v>52.201999999999998</c:v>
                </c:pt>
                <c:pt idx="4307">
                  <c:v>33.537999999999997</c:v>
                </c:pt>
                <c:pt idx="4308">
                  <c:v>42.814999999999998</c:v>
                </c:pt>
                <c:pt idx="4309">
                  <c:v>44.716999999999999</c:v>
                </c:pt>
                <c:pt idx="4310">
                  <c:v>45.523000000000003</c:v>
                </c:pt>
                <c:pt idx="4311">
                  <c:v>46.929000000000002</c:v>
                </c:pt>
                <c:pt idx="4312">
                  <c:v>42.881999999999998</c:v>
                </c:pt>
                <c:pt idx="4313">
                  <c:v>43.908000000000001</c:v>
                </c:pt>
                <c:pt idx="4314">
                  <c:v>40.369</c:v>
                </c:pt>
                <c:pt idx="4315">
                  <c:v>54.302</c:v>
                </c:pt>
                <c:pt idx="4316">
                  <c:v>48.021000000000001</c:v>
                </c:pt>
                <c:pt idx="4317">
                  <c:v>48.264000000000003</c:v>
                </c:pt>
                <c:pt idx="4318">
                  <c:v>37.412999999999997</c:v>
                </c:pt>
                <c:pt idx="4319">
                  <c:v>35.054000000000002</c:v>
                </c:pt>
                <c:pt idx="4320">
                  <c:v>47.997</c:v>
                </c:pt>
                <c:pt idx="4321">
                  <c:v>48.774999999999999</c:v>
                </c:pt>
                <c:pt idx="4322">
                  <c:v>44.3</c:v>
                </c:pt>
                <c:pt idx="4323">
                  <c:v>38.090000000000003</c:v>
                </c:pt>
                <c:pt idx="4324">
                  <c:v>44.128999999999998</c:v>
                </c:pt>
                <c:pt idx="4325">
                  <c:v>42.317999999999998</c:v>
                </c:pt>
                <c:pt idx="4326">
                  <c:v>41.292000000000002</c:v>
                </c:pt>
                <c:pt idx="4327">
                  <c:v>34.752000000000002</c:v>
                </c:pt>
                <c:pt idx="4328">
                  <c:v>37.887999999999998</c:v>
                </c:pt>
                <c:pt idx="4329">
                  <c:v>42.155999999999999</c:v>
                </c:pt>
                <c:pt idx="4330">
                  <c:v>38.031999999999996</c:v>
                </c:pt>
                <c:pt idx="4331">
                  <c:v>46.723999999999997</c:v>
                </c:pt>
                <c:pt idx="4332">
                  <c:v>45.932000000000002</c:v>
                </c:pt>
                <c:pt idx="4333">
                  <c:v>37.96</c:v>
                </c:pt>
                <c:pt idx="4334">
                  <c:v>44.325000000000003</c:v>
                </c:pt>
                <c:pt idx="4335">
                  <c:v>40.51</c:v>
                </c:pt>
                <c:pt idx="4336">
                  <c:v>39.374000000000002</c:v>
                </c:pt>
                <c:pt idx="4337">
                  <c:v>45.866999999999997</c:v>
                </c:pt>
                <c:pt idx="4338">
                  <c:v>41.933</c:v>
                </c:pt>
                <c:pt idx="4339">
                  <c:v>37.755000000000003</c:v>
                </c:pt>
                <c:pt idx="4340">
                  <c:v>37.783999999999999</c:v>
                </c:pt>
                <c:pt idx="4341">
                  <c:v>39.146000000000001</c:v>
                </c:pt>
                <c:pt idx="4342">
                  <c:v>37.101999999999997</c:v>
                </c:pt>
                <c:pt idx="4343">
                  <c:v>51.335000000000001</c:v>
                </c:pt>
                <c:pt idx="4344">
                  <c:v>34.051000000000002</c:v>
                </c:pt>
                <c:pt idx="4345">
                  <c:v>38.932000000000002</c:v>
                </c:pt>
                <c:pt idx="4346">
                  <c:v>44.863</c:v>
                </c:pt>
                <c:pt idx="4347">
                  <c:v>37.344000000000001</c:v>
                </c:pt>
                <c:pt idx="4348">
                  <c:v>44.573999999999998</c:v>
                </c:pt>
                <c:pt idx="4349">
                  <c:v>43.844000000000001</c:v>
                </c:pt>
                <c:pt idx="4350">
                  <c:v>36.622999999999998</c:v>
                </c:pt>
                <c:pt idx="4351">
                  <c:v>56.35</c:v>
                </c:pt>
                <c:pt idx="4352">
                  <c:v>31.957999999999998</c:v>
                </c:pt>
                <c:pt idx="4353">
                  <c:v>36.561999999999998</c:v>
                </c:pt>
                <c:pt idx="4354">
                  <c:v>41.834000000000003</c:v>
                </c:pt>
                <c:pt idx="4355">
                  <c:v>40.837000000000003</c:v>
                </c:pt>
                <c:pt idx="4356">
                  <c:v>48.14</c:v>
                </c:pt>
                <c:pt idx="4357">
                  <c:v>58.968000000000004</c:v>
                </c:pt>
                <c:pt idx="4358">
                  <c:v>37.887</c:v>
                </c:pt>
                <c:pt idx="4359">
                  <c:v>38.463000000000001</c:v>
                </c:pt>
                <c:pt idx="4360">
                  <c:v>43.661999999999999</c:v>
                </c:pt>
                <c:pt idx="4361">
                  <c:v>39.048999999999999</c:v>
                </c:pt>
                <c:pt idx="4362">
                  <c:v>40.764000000000003</c:v>
                </c:pt>
                <c:pt idx="4363">
                  <c:v>35.619</c:v>
                </c:pt>
                <c:pt idx="4364">
                  <c:v>43.057000000000002</c:v>
                </c:pt>
                <c:pt idx="4365">
                  <c:v>43.878999999999998</c:v>
                </c:pt>
                <c:pt idx="4366">
                  <c:v>37.79</c:v>
                </c:pt>
                <c:pt idx="4367">
                  <c:v>37.177999999999997</c:v>
                </c:pt>
                <c:pt idx="4368">
                  <c:v>41.555999999999997</c:v>
                </c:pt>
                <c:pt idx="4369">
                  <c:v>33.828000000000003</c:v>
                </c:pt>
                <c:pt idx="4370">
                  <c:v>32.914000000000001</c:v>
                </c:pt>
                <c:pt idx="4371">
                  <c:v>39.158999999999999</c:v>
                </c:pt>
                <c:pt idx="4372">
                  <c:v>37.814999999999998</c:v>
                </c:pt>
                <c:pt idx="4373">
                  <c:v>39.74</c:v>
                </c:pt>
                <c:pt idx="4374">
                  <c:v>43.567999999999998</c:v>
                </c:pt>
                <c:pt idx="4375">
                  <c:v>40.097999999999999</c:v>
                </c:pt>
                <c:pt idx="4376">
                  <c:v>39.630000000000003</c:v>
                </c:pt>
                <c:pt idx="4377">
                  <c:v>32.037999999999997</c:v>
                </c:pt>
                <c:pt idx="4378">
                  <c:v>41.45</c:v>
                </c:pt>
                <c:pt idx="4379">
                  <c:v>37.956000000000003</c:v>
                </c:pt>
                <c:pt idx="4380">
                  <c:v>32.930999999999997</c:v>
                </c:pt>
                <c:pt idx="4381">
                  <c:v>43.018999999999998</c:v>
                </c:pt>
                <c:pt idx="4382">
                  <c:v>39.154000000000003</c:v>
                </c:pt>
                <c:pt idx="4383">
                  <c:v>43.808999999999997</c:v>
                </c:pt>
                <c:pt idx="4384">
                  <c:v>46.503</c:v>
                </c:pt>
                <c:pt idx="4385">
                  <c:v>39.804000000000002</c:v>
                </c:pt>
                <c:pt idx="4386">
                  <c:v>33.917999999999999</c:v>
                </c:pt>
                <c:pt idx="4387">
                  <c:v>37.28</c:v>
                </c:pt>
                <c:pt idx="4388">
                  <c:v>31.036000000000001</c:v>
                </c:pt>
                <c:pt idx="4389">
                  <c:v>38.69</c:v>
                </c:pt>
                <c:pt idx="4390">
                  <c:v>44.941000000000003</c:v>
                </c:pt>
                <c:pt idx="4391">
                  <c:v>42.256</c:v>
                </c:pt>
                <c:pt idx="4392">
                  <c:v>33.436</c:v>
                </c:pt>
                <c:pt idx="4393">
                  <c:v>34.418999999999997</c:v>
                </c:pt>
                <c:pt idx="4394">
                  <c:v>58.228999999999999</c:v>
                </c:pt>
                <c:pt idx="4395">
                  <c:v>41.534999999999997</c:v>
                </c:pt>
                <c:pt idx="4396">
                  <c:v>46.601999999999997</c:v>
                </c:pt>
                <c:pt idx="4397">
                  <c:v>52.713999999999999</c:v>
                </c:pt>
                <c:pt idx="4398">
                  <c:v>32.006</c:v>
                </c:pt>
                <c:pt idx="4399">
                  <c:v>38.045000000000002</c:v>
                </c:pt>
                <c:pt idx="4400">
                  <c:v>35.484999999999999</c:v>
                </c:pt>
                <c:pt idx="4401">
                  <c:v>36.225000000000001</c:v>
                </c:pt>
                <c:pt idx="4402">
                  <c:v>45.466999999999999</c:v>
                </c:pt>
                <c:pt idx="4403">
                  <c:v>42.512999999999998</c:v>
                </c:pt>
                <c:pt idx="4404">
                  <c:v>37.811</c:v>
                </c:pt>
                <c:pt idx="4405">
                  <c:v>35.118000000000002</c:v>
                </c:pt>
                <c:pt idx="4406">
                  <c:v>45.41</c:v>
                </c:pt>
                <c:pt idx="4407">
                  <c:v>36.387</c:v>
                </c:pt>
                <c:pt idx="4408">
                  <c:v>34.75</c:v>
                </c:pt>
                <c:pt idx="4409">
                  <c:v>33.912999999999997</c:v>
                </c:pt>
                <c:pt idx="4410">
                  <c:v>38.851999999999997</c:v>
                </c:pt>
                <c:pt idx="4411">
                  <c:v>35.087000000000003</c:v>
                </c:pt>
                <c:pt idx="4412">
                  <c:v>47.451999999999998</c:v>
                </c:pt>
                <c:pt idx="4413">
                  <c:v>38.816000000000003</c:v>
                </c:pt>
                <c:pt idx="4414">
                  <c:v>27.78</c:v>
                </c:pt>
                <c:pt idx="4415">
                  <c:v>31.506</c:v>
                </c:pt>
                <c:pt idx="4416">
                  <c:v>42.895000000000003</c:v>
                </c:pt>
                <c:pt idx="4417">
                  <c:v>53.835999999999999</c:v>
                </c:pt>
                <c:pt idx="4418">
                  <c:v>45.645000000000003</c:v>
                </c:pt>
                <c:pt idx="4419">
                  <c:v>41.311999999999998</c:v>
                </c:pt>
                <c:pt idx="4420">
                  <c:v>38.582999999999998</c:v>
                </c:pt>
                <c:pt idx="4421">
                  <c:v>40.847000000000001</c:v>
                </c:pt>
                <c:pt idx="4422">
                  <c:v>36.228000000000002</c:v>
                </c:pt>
                <c:pt idx="4423">
                  <c:v>40.633000000000003</c:v>
                </c:pt>
                <c:pt idx="4424">
                  <c:v>38.988</c:v>
                </c:pt>
                <c:pt idx="4425">
                  <c:v>39.42</c:v>
                </c:pt>
                <c:pt idx="4426">
                  <c:v>30.18</c:v>
                </c:pt>
                <c:pt idx="4427">
                  <c:v>34.020000000000003</c:v>
                </c:pt>
                <c:pt idx="4428">
                  <c:v>35.511000000000003</c:v>
                </c:pt>
                <c:pt idx="4429">
                  <c:v>30.484000000000002</c:v>
                </c:pt>
                <c:pt idx="4430">
                  <c:v>37.704000000000001</c:v>
                </c:pt>
                <c:pt idx="4431">
                  <c:v>37.031999999999996</c:v>
                </c:pt>
                <c:pt idx="4432">
                  <c:v>30.481000000000002</c:v>
                </c:pt>
                <c:pt idx="4433">
                  <c:v>30.585000000000001</c:v>
                </c:pt>
                <c:pt idx="4434">
                  <c:v>37.671999999999997</c:v>
                </c:pt>
                <c:pt idx="4435">
                  <c:v>34.258000000000003</c:v>
                </c:pt>
                <c:pt idx="4436">
                  <c:v>50.64</c:v>
                </c:pt>
                <c:pt idx="4437">
                  <c:v>32.926000000000002</c:v>
                </c:pt>
                <c:pt idx="4438">
                  <c:v>46.755000000000003</c:v>
                </c:pt>
                <c:pt idx="4439">
                  <c:v>42.084000000000003</c:v>
                </c:pt>
                <c:pt idx="4440">
                  <c:v>47.603000000000002</c:v>
                </c:pt>
                <c:pt idx="4441">
                  <c:v>42.959000000000003</c:v>
                </c:pt>
                <c:pt idx="4442">
                  <c:v>34.720999999999997</c:v>
                </c:pt>
                <c:pt idx="4443">
                  <c:v>44.987000000000002</c:v>
                </c:pt>
                <c:pt idx="4444">
                  <c:v>39.527999999999999</c:v>
                </c:pt>
                <c:pt idx="4445">
                  <c:v>35.145000000000003</c:v>
                </c:pt>
                <c:pt idx="4446">
                  <c:v>51.417000000000002</c:v>
                </c:pt>
                <c:pt idx="4447">
                  <c:v>42.54</c:v>
                </c:pt>
                <c:pt idx="4448">
                  <c:v>48.072000000000003</c:v>
                </c:pt>
                <c:pt idx="4449">
                  <c:v>45.244999999999997</c:v>
                </c:pt>
                <c:pt idx="4450">
                  <c:v>40.185000000000002</c:v>
                </c:pt>
                <c:pt idx="4451">
                  <c:v>36.923000000000002</c:v>
                </c:pt>
                <c:pt idx="4452">
                  <c:v>35.470999999999997</c:v>
                </c:pt>
                <c:pt idx="4453">
                  <c:v>35.155000000000001</c:v>
                </c:pt>
                <c:pt idx="4454">
                  <c:v>30.591999999999999</c:v>
                </c:pt>
                <c:pt idx="4455">
                  <c:v>32.195</c:v>
                </c:pt>
                <c:pt idx="4456">
                  <c:v>33.359000000000002</c:v>
                </c:pt>
                <c:pt idx="4457">
                  <c:v>41.076000000000001</c:v>
                </c:pt>
                <c:pt idx="4458">
                  <c:v>36.859000000000002</c:v>
                </c:pt>
                <c:pt idx="4459">
                  <c:v>40.962000000000003</c:v>
                </c:pt>
                <c:pt idx="4460">
                  <c:v>40.381999999999998</c:v>
                </c:pt>
                <c:pt idx="4461">
                  <c:v>47.137999999999998</c:v>
                </c:pt>
                <c:pt idx="4462">
                  <c:v>43.743000000000002</c:v>
                </c:pt>
                <c:pt idx="4463">
                  <c:v>46.814</c:v>
                </c:pt>
                <c:pt idx="4464">
                  <c:v>32.692999999999998</c:v>
                </c:pt>
                <c:pt idx="4465">
                  <c:v>33.213999999999999</c:v>
                </c:pt>
                <c:pt idx="4466">
                  <c:v>44.664000000000001</c:v>
                </c:pt>
                <c:pt idx="4467">
                  <c:v>38.456000000000003</c:v>
                </c:pt>
                <c:pt idx="4468">
                  <c:v>38.584000000000003</c:v>
                </c:pt>
                <c:pt idx="4469">
                  <c:v>37.011000000000003</c:v>
                </c:pt>
                <c:pt idx="4470">
                  <c:v>37.860999999999997</c:v>
                </c:pt>
                <c:pt idx="4471">
                  <c:v>42.457999999999998</c:v>
                </c:pt>
                <c:pt idx="4472">
                  <c:v>40.814999999999998</c:v>
                </c:pt>
                <c:pt idx="4473">
                  <c:v>25.57</c:v>
                </c:pt>
                <c:pt idx="4474">
                  <c:v>35.93</c:v>
                </c:pt>
                <c:pt idx="4475">
                  <c:v>30.513000000000002</c:v>
                </c:pt>
                <c:pt idx="4476">
                  <c:v>35.889000000000003</c:v>
                </c:pt>
                <c:pt idx="4477">
                  <c:v>23.925000000000001</c:v>
                </c:pt>
                <c:pt idx="4478">
                  <c:v>50.875</c:v>
                </c:pt>
                <c:pt idx="4479">
                  <c:v>48.515000000000001</c:v>
                </c:pt>
                <c:pt idx="4480">
                  <c:v>36.518000000000001</c:v>
                </c:pt>
                <c:pt idx="4481">
                  <c:v>35.280999999999999</c:v>
                </c:pt>
                <c:pt idx="4482">
                  <c:v>52.396999999999998</c:v>
                </c:pt>
                <c:pt idx="4483">
                  <c:v>39.911999999999999</c:v>
                </c:pt>
                <c:pt idx="4484">
                  <c:v>41.042999999999999</c:v>
                </c:pt>
                <c:pt idx="4485">
                  <c:v>43.622</c:v>
                </c:pt>
                <c:pt idx="4486">
                  <c:v>34.234000000000002</c:v>
                </c:pt>
                <c:pt idx="4487">
                  <c:v>47.71</c:v>
                </c:pt>
                <c:pt idx="4488">
                  <c:v>40.033000000000001</c:v>
                </c:pt>
                <c:pt idx="4489">
                  <c:v>37.847000000000001</c:v>
                </c:pt>
                <c:pt idx="4490">
                  <c:v>46.683999999999997</c:v>
                </c:pt>
                <c:pt idx="4491">
                  <c:v>38.981999999999999</c:v>
                </c:pt>
                <c:pt idx="4492">
                  <c:v>45.067</c:v>
                </c:pt>
                <c:pt idx="4493">
                  <c:v>28.283999999999999</c:v>
                </c:pt>
                <c:pt idx="4494">
                  <c:v>41.170999999999999</c:v>
                </c:pt>
                <c:pt idx="4495">
                  <c:v>40.770000000000003</c:v>
                </c:pt>
                <c:pt idx="4496">
                  <c:v>29.324999999999999</c:v>
                </c:pt>
                <c:pt idx="4497">
                  <c:v>34.804000000000002</c:v>
                </c:pt>
                <c:pt idx="4498">
                  <c:v>41.347000000000001</c:v>
                </c:pt>
                <c:pt idx="4499">
                  <c:v>34.914999999999999</c:v>
                </c:pt>
                <c:pt idx="4500">
                  <c:v>36.805</c:v>
                </c:pt>
                <c:pt idx="4501">
                  <c:v>32.878</c:v>
                </c:pt>
                <c:pt idx="4502">
                  <c:v>38.26</c:v>
                </c:pt>
                <c:pt idx="4503">
                  <c:v>30.856000000000002</c:v>
                </c:pt>
                <c:pt idx="4504">
                  <c:v>35.430999999999997</c:v>
                </c:pt>
                <c:pt idx="4505">
                  <c:v>27.65</c:v>
                </c:pt>
                <c:pt idx="4506">
                  <c:v>42.744</c:v>
                </c:pt>
                <c:pt idx="4507">
                  <c:v>31.116</c:v>
                </c:pt>
                <c:pt idx="4508">
                  <c:v>41.698999999999998</c:v>
                </c:pt>
                <c:pt idx="4509">
                  <c:v>34.819000000000003</c:v>
                </c:pt>
                <c:pt idx="4510">
                  <c:v>37.359000000000002</c:v>
                </c:pt>
                <c:pt idx="4511">
                  <c:v>39.856999999999999</c:v>
                </c:pt>
                <c:pt idx="4512">
                  <c:v>43.981000000000002</c:v>
                </c:pt>
                <c:pt idx="4513">
                  <c:v>42.600999999999999</c:v>
                </c:pt>
                <c:pt idx="4514">
                  <c:v>45.069000000000003</c:v>
                </c:pt>
                <c:pt idx="4515">
                  <c:v>44.104999999999997</c:v>
                </c:pt>
                <c:pt idx="4516">
                  <c:v>29.832999999999998</c:v>
                </c:pt>
                <c:pt idx="4517">
                  <c:v>36.722999999999999</c:v>
                </c:pt>
                <c:pt idx="4518">
                  <c:v>42.478999999999999</c:v>
                </c:pt>
                <c:pt idx="4519">
                  <c:v>25.277000000000001</c:v>
                </c:pt>
                <c:pt idx="4520">
                  <c:v>51.039000000000001</c:v>
                </c:pt>
                <c:pt idx="4521">
                  <c:v>39.088999999999999</c:v>
                </c:pt>
                <c:pt idx="4522">
                  <c:v>35.295000000000002</c:v>
                </c:pt>
                <c:pt idx="4523">
                  <c:v>32.470999999999997</c:v>
                </c:pt>
                <c:pt idx="4524">
                  <c:v>38.719000000000001</c:v>
                </c:pt>
                <c:pt idx="4525">
                  <c:v>45.930999999999997</c:v>
                </c:pt>
                <c:pt idx="4526">
                  <c:v>49.374000000000002</c:v>
                </c:pt>
                <c:pt idx="4527">
                  <c:v>53.101999999999997</c:v>
                </c:pt>
                <c:pt idx="4528">
                  <c:v>58.161999999999999</c:v>
                </c:pt>
                <c:pt idx="4529">
                  <c:v>40.667999999999999</c:v>
                </c:pt>
                <c:pt idx="4530">
                  <c:v>47.545999999999999</c:v>
                </c:pt>
                <c:pt idx="4531">
                  <c:v>33.332000000000001</c:v>
                </c:pt>
                <c:pt idx="4532">
                  <c:v>41.320999999999998</c:v>
                </c:pt>
                <c:pt idx="4533">
                  <c:v>46.774999999999999</c:v>
                </c:pt>
                <c:pt idx="4534">
                  <c:v>38.585000000000001</c:v>
                </c:pt>
                <c:pt idx="4535">
                  <c:v>32.42</c:v>
                </c:pt>
                <c:pt idx="4536">
                  <c:v>47.720999999999997</c:v>
                </c:pt>
                <c:pt idx="4537">
                  <c:v>35.454999999999998</c:v>
                </c:pt>
                <c:pt idx="4538">
                  <c:v>38.479999999999997</c:v>
                </c:pt>
                <c:pt idx="4539">
                  <c:v>39.938000000000002</c:v>
                </c:pt>
                <c:pt idx="4540">
                  <c:v>37.302</c:v>
                </c:pt>
                <c:pt idx="4541">
                  <c:v>33.603000000000002</c:v>
                </c:pt>
                <c:pt idx="4542">
                  <c:v>44.531999999999996</c:v>
                </c:pt>
                <c:pt idx="4543">
                  <c:v>28.532</c:v>
                </c:pt>
                <c:pt idx="4544">
                  <c:v>38.868000000000002</c:v>
                </c:pt>
                <c:pt idx="4545">
                  <c:v>32.720999999999997</c:v>
                </c:pt>
                <c:pt idx="4546">
                  <c:v>41.26</c:v>
                </c:pt>
                <c:pt idx="4547">
                  <c:v>42.386000000000003</c:v>
                </c:pt>
                <c:pt idx="4548">
                  <c:v>43.103000000000002</c:v>
                </c:pt>
                <c:pt idx="4549">
                  <c:v>43.41</c:v>
                </c:pt>
                <c:pt idx="4550">
                  <c:v>40.177</c:v>
                </c:pt>
                <c:pt idx="4551">
                  <c:v>34.491</c:v>
                </c:pt>
                <c:pt idx="4552">
                  <c:v>43.034999999999997</c:v>
                </c:pt>
                <c:pt idx="4553">
                  <c:v>43.637999999999998</c:v>
                </c:pt>
                <c:pt idx="4554">
                  <c:v>36.545000000000002</c:v>
                </c:pt>
                <c:pt idx="4555">
                  <c:v>30.5</c:v>
                </c:pt>
                <c:pt idx="4556">
                  <c:v>34.088999999999999</c:v>
                </c:pt>
                <c:pt idx="4557">
                  <c:v>41.438000000000002</c:v>
                </c:pt>
                <c:pt idx="4558">
                  <c:v>30.734999999999999</c:v>
                </c:pt>
                <c:pt idx="4559">
                  <c:v>40.47</c:v>
                </c:pt>
                <c:pt idx="4560">
                  <c:v>37.313000000000002</c:v>
                </c:pt>
                <c:pt idx="4561">
                  <c:v>41.082999999999998</c:v>
                </c:pt>
                <c:pt idx="4562">
                  <c:v>42.536999999999999</c:v>
                </c:pt>
                <c:pt idx="4563">
                  <c:v>38.630000000000003</c:v>
                </c:pt>
                <c:pt idx="4564">
                  <c:v>37.152999999999999</c:v>
                </c:pt>
                <c:pt idx="4565">
                  <c:v>38.481999999999999</c:v>
                </c:pt>
                <c:pt idx="4566">
                  <c:v>46.542999999999999</c:v>
                </c:pt>
                <c:pt idx="4567">
                  <c:v>35.244999999999997</c:v>
                </c:pt>
                <c:pt idx="4568">
                  <c:v>42.304000000000002</c:v>
                </c:pt>
                <c:pt idx="4569">
                  <c:v>37.606999999999999</c:v>
                </c:pt>
                <c:pt idx="4570">
                  <c:v>45.45</c:v>
                </c:pt>
                <c:pt idx="4571">
                  <c:v>35.994999999999997</c:v>
                </c:pt>
                <c:pt idx="4572">
                  <c:v>51.661000000000001</c:v>
                </c:pt>
                <c:pt idx="4573">
                  <c:v>31.582999999999998</c:v>
                </c:pt>
                <c:pt idx="4574">
                  <c:v>41.042999999999999</c:v>
                </c:pt>
                <c:pt idx="4575">
                  <c:v>42.994999999999997</c:v>
                </c:pt>
                <c:pt idx="4576">
                  <c:v>38.549999999999997</c:v>
                </c:pt>
                <c:pt idx="4577">
                  <c:v>37.881</c:v>
                </c:pt>
                <c:pt idx="4578">
                  <c:v>38.887</c:v>
                </c:pt>
                <c:pt idx="4579">
                  <c:v>49.113</c:v>
                </c:pt>
                <c:pt idx="4580">
                  <c:v>40.593000000000004</c:v>
                </c:pt>
                <c:pt idx="4581">
                  <c:v>37.020000000000003</c:v>
                </c:pt>
                <c:pt idx="4582">
                  <c:v>39.585000000000001</c:v>
                </c:pt>
                <c:pt idx="4583">
                  <c:v>40.116999999999997</c:v>
                </c:pt>
                <c:pt idx="4584">
                  <c:v>35.875999999999998</c:v>
                </c:pt>
                <c:pt idx="4585">
                  <c:v>45.813000000000002</c:v>
                </c:pt>
                <c:pt idx="4586">
                  <c:v>36.798000000000002</c:v>
                </c:pt>
                <c:pt idx="4587">
                  <c:v>40.085000000000001</c:v>
                </c:pt>
                <c:pt idx="4588">
                  <c:v>42.734000000000002</c:v>
                </c:pt>
                <c:pt idx="4589">
                  <c:v>44.789000000000001</c:v>
                </c:pt>
                <c:pt idx="4590">
                  <c:v>48.688000000000002</c:v>
                </c:pt>
                <c:pt idx="4591">
                  <c:v>29.536999999999999</c:v>
                </c:pt>
                <c:pt idx="4592">
                  <c:v>37.424999999999997</c:v>
                </c:pt>
                <c:pt idx="4593">
                  <c:v>31.34</c:v>
                </c:pt>
                <c:pt idx="4594">
                  <c:v>37.402000000000001</c:v>
                </c:pt>
                <c:pt idx="4595">
                  <c:v>29.728000000000002</c:v>
                </c:pt>
                <c:pt idx="4596">
                  <c:v>47.021999999999998</c:v>
                </c:pt>
                <c:pt idx="4597">
                  <c:v>31.186</c:v>
                </c:pt>
                <c:pt idx="4598">
                  <c:v>41.192999999999998</c:v>
                </c:pt>
                <c:pt idx="4599">
                  <c:v>42.802</c:v>
                </c:pt>
                <c:pt idx="4600">
                  <c:v>42.709000000000003</c:v>
                </c:pt>
                <c:pt idx="4601">
                  <c:v>30.399000000000001</c:v>
                </c:pt>
                <c:pt idx="4602">
                  <c:v>42.582999999999998</c:v>
                </c:pt>
                <c:pt idx="4603">
                  <c:v>28.535</c:v>
                </c:pt>
                <c:pt idx="4604">
                  <c:v>41.014000000000003</c:v>
                </c:pt>
                <c:pt idx="4605">
                  <c:v>44.16</c:v>
                </c:pt>
                <c:pt idx="4606">
                  <c:v>43.993000000000002</c:v>
                </c:pt>
                <c:pt idx="4607">
                  <c:v>33.034999999999997</c:v>
                </c:pt>
                <c:pt idx="4608">
                  <c:v>36.125999999999998</c:v>
                </c:pt>
                <c:pt idx="4609">
                  <c:v>34.895000000000003</c:v>
                </c:pt>
                <c:pt idx="4610">
                  <c:v>33.654000000000003</c:v>
                </c:pt>
                <c:pt idx="4611">
                  <c:v>36.648000000000003</c:v>
                </c:pt>
                <c:pt idx="4612">
                  <c:v>28.952000000000002</c:v>
                </c:pt>
                <c:pt idx="4613">
                  <c:v>42.426000000000002</c:v>
                </c:pt>
                <c:pt idx="4614">
                  <c:v>27.391999999999999</c:v>
                </c:pt>
                <c:pt idx="4615">
                  <c:v>34.999000000000002</c:v>
                </c:pt>
                <c:pt idx="4616">
                  <c:v>30.503</c:v>
                </c:pt>
                <c:pt idx="4617">
                  <c:v>36.613999999999997</c:v>
                </c:pt>
                <c:pt idx="4618">
                  <c:v>37.268999999999998</c:v>
                </c:pt>
                <c:pt idx="4619">
                  <c:v>42.75</c:v>
                </c:pt>
                <c:pt idx="4620">
                  <c:v>39.817999999999998</c:v>
                </c:pt>
                <c:pt idx="4621">
                  <c:v>39.292000000000002</c:v>
                </c:pt>
                <c:pt idx="4622">
                  <c:v>39.914999999999999</c:v>
                </c:pt>
                <c:pt idx="4623">
                  <c:v>30.055</c:v>
                </c:pt>
                <c:pt idx="4624">
                  <c:v>33.500999999999998</c:v>
                </c:pt>
                <c:pt idx="4625">
                  <c:v>38.542999999999999</c:v>
                </c:pt>
                <c:pt idx="4626">
                  <c:v>47.844000000000001</c:v>
                </c:pt>
                <c:pt idx="4627">
                  <c:v>35.866999999999997</c:v>
                </c:pt>
                <c:pt idx="4628">
                  <c:v>39.411999999999999</c:v>
                </c:pt>
                <c:pt idx="4629">
                  <c:v>34.183</c:v>
                </c:pt>
                <c:pt idx="4630">
                  <c:v>33.97</c:v>
                </c:pt>
                <c:pt idx="4631">
                  <c:v>37.191000000000003</c:v>
                </c:pt>
                <c:pt idx="4632">
                  <c:v>36.899000000000001</c:v>
                </c:pt>
                <c:pt idx="4633">
                  <c:v>36.909999999999997</c:v>
                </c:pt>
                <c:pt idx="4634">
                  <c:v>36.567</c:v>
                </c:pt>
                <c:pt idx="4635">
                  <c:v>40.345999999999997</c:v>
                </c:pt>
                <c:pt idx="4636">
                  <c:v>41.866999999999997</c:v>
                </c:pt>
                <c:pt idx="4637">
                  <c:v>42.13</c:v>
                </c:pt>
                <c:pt idx="4638">
                  <c:v>35.392000000000003</c:v>
                </c:pt>
                <c:pt idx="4639">
                  <c:v>40.274000000000001</c:v>
                </c:pt>
                <c:pt idx="4640">
                  <c:v>31.303999999999998</c:v>
                </c:pt>
                <c:pt idx="4641">
                  <c:v>38.183</c:v>
                </c:pt>
                <c:pt idx="4642">
                  <c:v>29.177</c:v>
                </c:pt>
                <c:pt idx="4643">
                  <c:v>40.256999999999998</c:v>
                </c:pt>
                <c:pt idx="4644">
                  <c:v>34.082000000000001</c:v>
                </c:pt>
                <c:pt idx="4645">
                  <c:v>41.399000000000001</c:v>
                </c:pt>
                <c:pt idx="4646">
                  <c:v>33.713000000000001</c:v>
                </c:pt>
                <c:pt idx="4647">
                  <c:v>37.052999999999997</c:v>
                </c:pt>
                <c:pt idx="4648">
                  <c:v>36.953000000000003</c:v>
                </c:pt>
                <c:pt idx="4649">
                  <c:v>35.616999999999997</c:v>
                </c:pt>
                <c:pt idx="4650">
                  <c:v>36.042999999999999</c:v>
                </c:pt>
                <c:pt idx="4651">
                  <c:v>32.761000000000003</c:v>
                </c:pt>
                <c:pt idx="4652">
                  <c:v>32.94</c:v>
                </c:pt>
                <c:pt idx="4653">
                  <c:v>33.033000000000001</c:v>
                </c:pt>
                <c:pt idx="4654">
                  <c:v>45.008000000000003</c:v>
                </c:pt>
                <c:pt idx="4655">
                  <c:v>43.253999999999998</c:v>
                </c:pt>
                <c:pt idx="4656">
                  <c:v>28.614999999999998</c:v>
                </c:pt>
                <c:pt idx="4657">
                  <c:v>34.137</c:v>
                </c:pt>
                <c:pt idx="4658">
                  <c:v>30.937000000000001</c:v>
                </c:pt>
                <c:pt idx="4659">
                  <c:v>36.798999999999999</c:v>
                </c:pt>
                <c:pt idx="4660">
                  <c:v>41.250999999999998</c:v>
                </c:pt>
                <c:pt idx="4661">
                  <c:v>34.625999999999998</c:v>
                </c:pt>
                <c:pt idx="4662">
                  <c:v>37.423000000000002</c:v>
                </c:pt>
                <c:pt idx="4663">
                  <c:v>35.368000000000002</c:v>
                </c:pt>
                <c:pt idx="4664">
                  <c:v>46.975000000000001</c:v>
                </c:pt>
                <c:pt idx="4665">
                  <c:v>40.308</c:v>
                </c:pt>
                <c:pt idx="4666">
                  <c:v>43.517000000000003</c:v>
                </c:pt>
                <c:pt idx="4667">
                  <c:v>41.043999999999997</c:v>
                </c:pt>
                <c:pt idx="4668">
                  <c:v>37.429000000000002</c:v>
                </c:pt>
                <c:pt idx="4669">
                  <c:v>34.08</c:v>
                </c:pt>
                <c:pt idx="4670">
                  <c:v>39.677999999999997</c:v>
                </c:pt>
                <c:pt idx="4671">
                  <c:v>36.698</c:v>
                </c:pt>
                <c:pt idx="4672">
                  <c:v>33.523000000000003</c:v>
                </c:pt>
                <c:pt idx="4673">
                  <c:v>33.265000000000001</c:v>
                </c:pt>
                <c:pt idx="4674">
                  <c:v>42.902000000000001</c:v>
                </c:pt>
                <c:pt idx="4675">
                  <c:v>37.569000000000003</c:v>
                </c:pt>
                <c:pt idx="4676">
                  <c:v>33.683999999999997</c:v>
                </c:pt>
                <c:pt idx="4677">
                  <c:v>34.963999999999999</c:v>
                </c:pt>
                <c:pt idx="4678">
                  <c:v>45.482999999999997</c:v>
                </c:pt>
                <c:pt idx="4679">
                  <c:v>43.289000000000001</c:v>
                </c:pt>
                <c:pt idx="4680">
                  <c:v>41.420999999999999</c:v>
                </c:pt>
                <c:pt idx="4681">
                  <c:v>35.576999999999998</c:v>
                </c:pt>
                <c:pt idx="4682">
                  <c:v>35.582999999999998</c:v>
                </c:pt>
                <c:pt idx="4683">
                  <c:v>36.418999999999997</c:v>
                </c:pt>
                <c:pt idx="4684">
                  <c:v>42.545000000000002</c:v>
                </c:pt>
                <c:pt idx="4685">
                  <c:v>46.43</c:v>
                </c:pt>
                <c:pt idx="4686">
                  <c:v>37.311999999999998</c:v>
                </c:pt>
                <c:pt idx="4687">
                  <c:v>33.918999999999997</c:v>
                </c:pt>
                <c:pt idx="4688">
                  <c:v>43.557000000000002</c:v>
                </c:pt>
                <c:pt idx="4689">
                  <c:v>44.32</c:v>
                </c:pt>
                <c:pt idx="4690">
                  <c:v>34.081000000000003</c:v>
                </c:pt>
                <c:pt idx="4691">
                  <c:v>38.045000000000002</c:v>
                </c:pt>
                <c:pt idx="4692">
                  <c:v>42.033999999999999</c:v>
                </c:pt>
                <c:pt idx="4693">
                  <c:v>38.505000000000003</c:v>
                </c:pt>
                <c:pt idx="4694">
                  <c:v>37.637</c:v>
                </c:pt>
                <c:pt idx="4695">
                  <c:v>33.963999999999999</c:v>
                </c:pt>
                <c:pt idx="4696">
                  <c:v>36.118000000000002</c:v>
                </c:pt>
                <c:pt idx="4697">
                  <c:v>46.716000000000001</c:v>
                </c:pt>
                <c:pt idx="4698">
                  <c:v>38.715000000000003</c:v>
                </c:pt>
                <c:pt idx="4699">
                  <c:v>33.354999999999997</c:v>
                </c:pt>
                <c:pt idx="4700">
                  <c:v>33.054000000000002</c:v>
                </c:pt>
                <c:pt idx="4701">
                  <c:v>34.615000000000002</c:v>
                </c:pt>
                <c:pt idx="4702">
                  <c:v>39.088999999999999</c:v>
                </c:pt>
                <c:pt idx="4703">
                  <c:v>39.015000000000001</c:v>
                </c:pt>
                <c:pt idx="4704">
                  <c:v>38.499000000000002</c:v>
                </c:pt>
                <c:pt idx="4705">
                  <c:v>43.679000000000002</c:v>
                </c:pt>
                <c:pt idx="4706">
                  <c:v>33.253999999999998</c:v>
                </c:pt>
                <c:pt idx="4707">
                  <c:v>34.985999999999997</c:v>
                </c:pt>
                <c:pt idx="4708">
                  <c:v>38.787999999999997</c:v>
                </c:pt>
                <c:pt idx="4709">
                  <c:v>34.837000000000003</c:v>
                </c:pt>
                <c:pt idx="4710">
                  <c:v>31.056000000000001</c:v>
                </c:pt>
                <c:pt idx="4711">
                  <c:v>34.668999999999997</c:v>
                </c:pt>
                <c:pt idx="4712">
                  <c:v>34.893999999999998</c:v>
                </c:pt>
                <c:pt idx="4713">
                  <c:v>33.018000000000001</c:v>
                </c:pt>
                <c:pt idx="4714">
                  <c:v>38.807000000000002</c:v>
                </c:pt>
                <c:pt idx="4715">
                  <c:v>34.156999999999996</c:v>
                </c:pt>
                <c:pt idx="4716">
                  <c:v>31.234000000000002</c:v>
                </c:pt>
                <c:pt idx="4717">
                  <c:v>26.933</c:v>
                </c:pt>
                <c:pt idx="4718">
                  <c:v>40.542999999999999</c:v>
                </c:pt>
                <c:pt idx="4719">
                  <c:v>39.863</c:v>
                </c:pt>
                <c:pt idx="4720">
                  <c:v>38.729999999999997</c:v>
                </c:pt>
                <c:pt idx="4721">
                  <c:v>33.436</c:v>
                </c:pt>
                <c:pt idx="4722">
                  <c:v>42.536000000000001</c:v>
                </c:pt>
                <c:pt idx="4723">
                  <c:v>38.104999999999997</c:v>
                </c:pt>
                <c:pt idx="4724">
                  <c:v>36.527000000000001</c:v>
                </c:pt>
                <c:pt idx="4725">
                  <c:v>36.06</c:v>
                </c:pt>
                <c:pt idx="4726">
                  <c:v>48.529000000000003</c:v>
                </c:pt>
                <c:pt idx="4727">
                  <c:v>34.472000000000001</c:v>
                </c:pt>
                <c:pt idx="4728">
                  <c:v>36.917999999999999</c:v>
                </c:pt>
                <c:pt idx="4729">
                  <c:v>37.719000000000001</c:v>
                </c:pt>
                <c:pt idx="4730">
                  <c:v>39.676000000000002</c:v>
                </c:pt>
                <c:pt idx="4731">
                  <c:v>30.538</c:v>
                </c:pt>
                <c:pt idx="4732">
                  <c:v>38.118000000000002</c:v>
                </c:pt>
                <c:pt idx="4733">
                  <c:v>31.683</c:v>
                </c:pt>
                <c:pt idx="4734">
                  <c:v>31.931999999999999</c:v>
                </c:pt>
                <c:pt idx="4735">
                  <c:v>37.875</c:v>
                </c:pt>
                <c:pt idx="4736">
                  <c:v>32.843000000000004</c:v>
                </c:pt>
                <c:pt idx="4737">
                  <c:v>51.731999999999999</c:v>
                </c:pt>
                <c:pt idx="4738">
                  <c:v>29.861999999999998</c:v>
                </c:pt>
                <c:pt idx="4739">
                  <c:v>41.290999999999997</c:v>
                </c:pt>
                <c:pt idx="4740">
                  <c:v>37.232999999999997</c:v>
                </c:pt>
                <c:pt idx="4741">
                  <c:v>33.39</c:v>
                </c:pt>
                <c:pt idx="4742">
                  <c:v>47.975999999999999</c:v>
                </c:pt>
                <c:pt idx="4743">
                  <c:v>47.533000000000001</c:v>
                </c:pt>
                <c:pt idx="4744">
                  <c:v>32.183</c:v>
                </c:pt>
                <c:pt idx="4745">
                  <c:v>54.441000000000003</c:v>
                </c:pt>
                <c:pt idx="4746">
                  <c:v>32.534999999999997</c:v>
                </c:pt>
                <c:pt idx="4747">
                  <c:v>41.911999999999999</c:v>
                </c:pt>
                <c:pt idx="4748">
                  <c:v>34.71</c:v>
                </c:pt>
                <c:pt idx="4749">
                  <c:v>34.348999999999997</c:v>
                </c:pt>
                <c:pt idx="4750">
                  <c:v>48.125999999999998</c:v>
                </c:pt>
                <c:pt idx="4751">
                  <c:v>30.777999999999999</c:v>
                </c:pt>
                <c:pt idx="4752">
                  <c:v>43.165999999999997</c:v>
                </c:pt>
                <c:pt idx="4753">
                  <c:v>40.536000000000001</c:v>
                </c:pt>
                <c:pt idx="4754">
                  <c:v>43.009</c:v>
                </c:pt>
                <c:pt idx="4755">
                  <c:v>30.103999999999999</c:v>
                </c:pt>
                <c:pt idx="4756">
                  <c:v>41.131</c:v>
                </c:pt>
                <c:pt idx="4757">
                  <c:v>28.611999999999998</c:v>
                </c:pt>
                <c:pt idx="4758">
                  <c:v>37.104999999999997</c:v>
                </c:pt>
                <c:pt idx="4759">
                  <c:v>37.177</c:v>
                </c:pt>
                <c:pt idx="4760">
                  <c:v>40.213999999999999</c:v>
                </c:pt>
                <c:pt idx="4761">
                  <c:v>40.479999999999997</c:v>
                </c:pt>
                <c:pt idx="4762">
                  <c:v>32.058999999999997</c:v>
                </c:pt>
                <c:pt idx="4763">
                  <c:v>28.715</c:v>
                </c:pt>
                <c:pt idx="4764">
                  <c:v>37.390999999999998</c:v>
                </c:pt>
                <c:pt idx="4765">
                  <c:v>40.01</c:v>
                </c:pt>
                <c:pt idx="4766">
                  <c:v>41.158999999999999</c:v>
                </c:pt>
                <c:pt idx="4767">
                  <c:v>37.168999999999997</c:v>
                </c:pt>
                <c:pt idx="4768">
                  <c:v>35.143999999999998</c:v>
                </c:pt>
                <c:pt idx="4769">
                  <c:v>41.640999999999998</c:v>
                </c:pt>
                <c:pt idx="4770">
                  <c:v>38.088000000000001</c:v>
                </c:pt>
                <c:pt idx="4771">
                  <c:v>35.426000000000002</c:v>
                </c:pt>
                <c:pt idx="4772">
                  <c:v>36.671999999999997</c:v>
                </c:pt>
                <c:pt idx="4773">
                  <c:v>38.020000000000003</c:v>
                </c:pt>
                <c:pt idx="4774">
                  <c:v>38.761000000000003</c:v>
                </c:pt>
                <c:pt idx="4775">
                  <c:v>34.076000000000001</c:v>
                </c:pt>
                <c:pt idx="4776">
                  <c:v>34.493000000000002</c:v>
                </c:pt>
                <c:pt idx="4777">
                  <c:v>39.228000000000002</c:v>
                </c:pt>
                <c:pt idx="4778">
                  <c:v>44.875</c:v>
                </c:pt>
                <c:pt idx="4779">
                  <c:v>35.149000000000001</c:v>
                </c:pt>
                <c:pt idx="4780">
                  <c:v>40.201999999999998</c:v>
                </c:pt>
                <c:pt idx="4781">
                  <c:v>39.573</c:v>
                </c:pt>
                <c:pt idx="4782">
                  <c:v>39.792999999999999</c:v>
                </c:pt>
                <c:pt idx="4783">
                  <c:v>35.838000000000001</c:v>
                </c:pt>
                <c:pt idx="4784">
                  <c:v>46.131</c:v>
                </c:pt>
                <c:pt idx="4785">
                  <c:v>41.500999999999998</c:v>
                </c:pt>
                <c:pt idx="4786">
                  <c:v>29.486000000000001</c:v>
                </c:pt>
                <c:pt idx="4787">
                  <c:v>44.36</c:v>
                </c:pt>
                <c:pt idx="4788">
                  <c:v>37.417000000000002</c:v>
                </c:pt>
                <c:pt idx="4789">
                  <c:v>47.795999999999999</c:v>
                </c:pt>
                <c:pt idx="4790">
                  <c:v>39.244999999999997</c:v>
                </c:pt>
                <c:pt idx="4791">
                  <c:v>29.890999999999998</c:v>
                </c:pt>
                <c:pt idx="4792">
                  <c:v>35.612000000000002</c:v>
                </c:pt>
                <c:pt idx="4793">
                  <c:v>33.149000000000001</c:v>
                </c:pt>
                <c:pt idx="4794">
                  <c:v>36.890999999999998</c:v>
                </c:pt>
                <c:pt idx="4795">
                  <c:v>39.856000000000002</c:v>
                </c:pt>
                <c:pt idx="4796">
                  <c:v>35.020000000000003</c:v>
                </c:pt>
                <c:pt idx="4797">
                  <c:v>32.488</c:v>
                </c:pt>
                <c:pt idx="4798">
                  <c:v>30.571000000000002</c:v>
                </c:pt>
                <c:pt idx="4799">
                  <c:v>33.26</c:v>
                </c:pt>
                <c:pt idx="4800">
                  <c:v>40.116</c:v>
                </c:pt>
                <c:pt idx="4801">
                  <c:v>31.204000000000001</c:v>
                </c:pt>
                <c:pt idx="4802">
                  <c:v>37.462000000000003</c:v>
                </c:pt>
                <c:pt idx="4803">
                  <c:v>42.816000000000003</c:v>
                </c:pt>
                <c:pt idx="4804">
                  <c:v>33.81</c:v>
                </c:pt>
                <c:pt idx="4805">
                  <c:v>32.418999999999997</c:v>
                </c:pt>
                <c:pt idx="4806">
                  <c:v>28.916</c:v>
                </c:pt>
                <c:pt idx="4807">
                  <c:v>28.693999999999999</c:v>
                </c:pt>
                <c:pt idx="4808">
                  <c:v>36.731000000000002</c:v>
                </c:pt>
                <c:pt idx="4809">
                  <c:v>40.771999999999998</c:v>
                </c:pt>
                <c:pt idx="4810">
                  <c:v>38.667000000000002</c:v>
                </c:pt>
                <c:pt idx="4811">
                  <c:v>46.061999999999998</c:v>
                </c:pt>
                <c:pt idx="4812">
                  <c:v>34.53</c:v>
                </c:pt>
                <c:pt idx="4813">
                  <c:v>47.05</c:v>
                </c:pt>
                <c:pt idx="4814">
                  <c:v>44.820999999999998</c:v>
                </c:pt>
                <c:pt idx="4815">
                  <c:v>42.277999999999999</c:v>
                </c:pt>
                <c:pt idx="4816">
                  <c:v>44.006</c:v>
                </c:pt>
                <c:pt idx="4817">
                  <c:v>37.384999999999998</c:v>
                </c:pt>
                <c:pt idx="4818">
                  <c:v>32.180999999999997</c:v>
                </c:pt>
                <c:pt idx="4819">
                  <c:v>38.472999999999999</c:v>
                </c:pt>
                <c:pt idx="4820">
                  <c:v>30.492999999999999</c:v>
                </c:pt>
                <c:pt idx="4821">
                  <c:v>44.41</c:v>
                </c:pt>
                <c:pt idx="4822">
                  <c:v>35.664999999999999</c:v>
                </c:pt>
                <c:pt idx="4823">
                  <c:v>32.957000000000001</c:v>
                </c:pt>
                <c:pt idx="4824">
                  <c:v>32.848999999999997</c:v>
                </c:pt>
                <c:pt idx="4825">
                  <c:v>39.055</c:v>
                </c:pt>
                <c:pt idx="4826">
                  <c:v>35.417999999999999</c:v>
                </c:pt>
                <c:pt idx="4827">
                  <c:v>36.402000000000001</c:v>
                </c:pt>
                <c:pt idx="4828">
                  <c:v>36.069000000000003</c:v>
                </c:pt>
                <c:pt idx="4829">
                  <c:v>41.625</c:v>
                </c:pt>
                <c:pt idx="4830">
                  <c:v>38.506999999999998</c:v>
                </c:pt>
                <c:pt idx="4831">
                  <c:v>42.843000000000004</c:v>
                </c:pt>
                <c:pt idx="4832">
                  <c:v>32.898000000000003</c:v>
                </c:pt>
                <c:pt idx="4833">
                  <c:v>33</c:v>
                </c:pt>
                <c:pt idx="4834">
                  <c:v>40.271999999999998</c:v>
                </c:pt>
                <c:pt idx="4835">
                  <c:v>42.31</c:v>
                </c:pt>
                <c:pt idx="4836">
                  <c:v>35.652000000000001</c:v>
                </c:pt>
                <c:pt idx="4837">
                  <c:v>33.726999999999997</c:v>
                </c:pt>
                <c:pt idx="4838">
                  <c:v>32.325000000000003</c:v>
                </c:pt>
                <c:pt idx="4839">
                  <c:v>41.319000000000003</c:v>
                </c:pt>
                <c:pt idx="4840">
                  <c:v>36.475000000000001</c:v>
                </c:pt>
                <c:pt idx="4841">
                  <c:v>31.456</c:v>
                </c:pt>
                <c:pt idx="4842">
                  <c:v>29.416</c:v>
                </c:pt>
                <c:pt idx="4843">
                  <c:v>31.535</c:v>
                </c:pt>
                <c:pt idx="4844">
                  <c:v>37.158999999999999</c:v>
                </c:pt>
                <c:pt idx="4845">
                  <c:v>30.263999999999999</c:v>
                </c:pt>
                <c:pt idx="4846">
                  <c:v>34.268999999999998</c:v>
                </c:pt>
                <c:pt idx="4847">
                  <c:v>42.442999999999998</c:v>
                </c:pt>
                <c:pt idx="4848">
                  <c:v>44.985999999999997</c:v>
                </c:pt>
                <c:pt idx="4849">
                  <c:v>39.805999999999997</c:v>
                </c:pt>
                <c:pt idx="4850">
                  <c:v>38.658000000000001</c:v>
                </c:pt>
                <c:pt idx="4851">
                  <c:v>42.356000000000002</c:v>
                </c:pt>
                <c:pt idx="4852">
                  <c:v>29.878</c:v>
                </c:pt>
                <c:pt idx="4853">
                  <c:v>54.258000000000003</c:v>
                </c:pt>
                <c:pt idx="4854">
                  <c:v>42.087000000000003</c:v>
                </c:pt>
                <c:pt idx="4855">
                  <c:v>40.691000000000003</c:v>
                </c:pt>
                <c:pt idx="4856">
                  <c:v>37.82</c:v>
                </c:pt>
                <c:pt idx="4857">
                  <c:v>32.615000000000002</c:v>
                </c:pt>
                <c:pt idx="4858">
                  <c:v>37.932000000000002</c:v>
                </c:pt>
                <c:pt idx="4859">
                  <c:v>30.597999999999999</c:v>
                </c:pt>
                <c:pt idx="4860">
                  <c:v>38.668999999999997</c:v>
                </c:pt>
                <c:pt idx="4861">
                  <c:v>32.789000000000001</c:v>
                </c:pt>
                <c:pt idx="4862">
                  <c:v>34.863</c:v>
                </c:pt>
                <c:pt idx="4863">
                  <c:v>37.734000000000002</c:v>
                </c:pt>
                <c:pt idx="4864">
                  <c:v>46.371000000000002</c:v>
                </c:pt>
                <c:pt idx="4865">
                  <c:v>38.622</c:v>
                </c:pt>
                <c:pt idx="4866">
                  <c:v>31.768999999999998</c:v>
                </c:pt>
                <c:pt idx="4867">
                  <c:v>35.820999999999998</c:v>
                </c:pt>
                <c:pt idx="4868">
                  <c:v>37.835000000000001</c:v>
                </c:pt>
                <c:pt idx="4869">
                  <c:v>27.805</c:v>
                </c:pt>
                <c:pt idx="4870">
                  <c:v>38.999000000000002</c:v>
                </c:pt>
                <c:pt idx="4871">
                  <c:v>34.49</c:v>
                </c:pt>
                <c:pt idx="4872">
                  <c:v>34.777000000000001</c:v>
                </c:pt>
                <c:pt idx="4873">
                  <c:v>39.256</c:v>
                </c:pt>
                <c:pt idx="4874">
                  <c:v>26.013000000000002</c:v>
                </c:pt>
                <c:pt idx="4875">
                  <c:v>34.142000000000003</c:v>
                </c:pt>
                <c:pt idx="4876">
                  <c:v>41.421999999999997</c:v>
                </c:pt>
                <c:pt idx="4877">
                  <c:v>36.963999999999999</c:v>
                </c:pt>
                <c:pt idx="4878">
                  <c:v>30.138000000000002</c:v>
                </c:pt>
                <c:pt idx="4879">
                  <c:v>36.313000000000002</c:v>
                </c:pt>
                <c:pt idx="4880">
                  <c:v>28.108000000000001</c:v>
                </c:pt>
                <c:pt idx="4881">
                  <c:v>36.482999999999997</c:v>
                </c:pt>
                <c:pt idx="4882">
                  <c:v>37.759</c:v>
                </c:pt>
                <c:pt idx="4883">
                  <c:v>41.427999999999997</c:v>
                </c:pt>
                <c:pt idx="4884">
                  <c:v>33.996000000000002</c:v>
                </c:pt>
                <c:pt idx="4885">
                  <c:v>42.109000000000002</c:v>
                </c:pt>
                <c:pt idx="4886">
                  <c:v>30.38</c:v>
                </c:pt>
                <c:pt idx="4887">
                  <c:v>34.26</c:v>
                </c:pt>
                <c:pt idx="4888">
                  <c:v>32.265999999999998</c:v>
                </c:pt>
                <c:pt idx="4889">
                  <c:v>33.235999999999997</c:v>
                </c:pt>
                <c:pt idx="4890">
                  <c:v>37.000999999999998</c:v>
                </c:pt>
                <c:pt idx="4891">
                  <c:v>41.087000000000003</c:v>
                </c:pt>
                <c:pt idx="4892">
                  <c:v>39.695</c:v>
                </c:pt>
                <c:pt idx="4893">
                  <c:v>34.844999999999999</c:v>
                </c:pt>
                <c:pt idx="4894">
                  <c:v>34.962000000000003</c:v>
                </c:pt>
                <c:pt idx="4895">
                  <c:v>34.661000000000001</c:v>
                </c:pt>
                <c:pt idx="4896">
                  <c:v>32.347999999999999</c:v>
                </c:pt>
                <c:pt idx="4897">
                  <c:v>40.280999999999999</c:v>
                </c:pt>
                <c:pt idx="4898">
                  <c:v>38.085000000000001</c:v>
                </c:pt>
                <c:pt idx="4899">
                  <c:v>36.552999999999997</c:v>
                </c:pt>
                <c:pt idx="4900">
                  <c:v>30.817</c:v>
                </c:pt>
                <c:pt idx="4901">
                  <c:v>42.997</c:v>
                </c:pt>
                <c:pt idx="4902">
                  <c:v>32.113999999999997</c:v>
                </c:pt>
                <c:pt idx="4903">
                  <c:v>27.2</c:v>
                </c:pt>
                <c:pt idx="4904">
                  <c:v>37.761000000000003</c:v>
                </c:pt>
                <c:pt idx="4905">
                  <c:v>41.497</c:v>
                </c:pt>
                <c:pt idx="4906">
                  <c:v>31.408000000000001</c:v>
                </c:pt>
                <c:pt idx="4907">
                  <c:v>31.312000000000001</c:v>
                </c:pt>
                <c:pt idx="4908">
                  <c:v>34.787999999999997</c:v>
                </c:pt>
                <c:pt idx="4909">
                  <c:v>46.396999999999998</c:v>
                </c:pt>
                <c:pt idx="4910">
                  <c:v>37.237000000000002</c:v>
                </c:pt>
                <c:pt idx="4911">
                  <c:v>32.036000000000001</c:v>
                </c:pt>
                <c:pt idx="4912">
                  <c:v>34.920999999999999</c:v>
                </c:pt>
                <c:pt idx="4913">
                  <c:v>22.940999999999999</c:v>
                </c:pt>
                <c:pt idx="4914">
                  <c:v>44.941000000000003</c:v>
                </c:pt>
                <c:pt idx="4915">
                  <c:v>39.020000000000003</c:v>
                </c:pt>
                <c:pt idx="4916">
                  <c:v>40.325000000000003</c:v>
                </c:pt>
                <c:pt idx="4917">
                  <c:v>38.274999999999999</c:v>
                </c:pt>
                <c:pt idx="4918">
                  <c:v>41.741999999999997</c:v>
                </c:pt>
                <c:pt idx="4919">
                  <c:v>38.933999999999997</c:v>
                </c:pt>
                <c:pt idx="4920">
                  <c:v>45.375999999999998</c:v>
                </c:pt>
                <c:pt idx="4921">
                  <c:v>30.768999999999998</c:v>
                </c:pt>
                <c:pt idx="4922">
                  <c:v>39.118000000000002</c:v>
                </c:pt>
                <c:pt idx="4923">
                  <c:v>36.57</c:v>
                </c:pt>
                <c:pt idx="4924">
                  <c:v>30.751000000000001</c:v>
                </c:pt>
                <c:pt idx="4925">
                  <c:v>29.274000000000001</c:v>
                </c:pt>
                <c:pt idx="4926">
                  <c:v>36.685000000000002</c:v>
                </c:pt>
                <c:pt idx="4927">
                  <c:v>37.819000000000003</c:v>
                </c:pt>
                <c:pt idx="4928">
                  <c:v>40.146999999999998</c:v>
                </c:pt>
                <c:pt idx="4929">
                  <c:v>38.39</c:v>
                </c:pt>
                <c:pt idx="4930">
                  <c:v>33.488999999999997</c:v>
                </c:pt>
                <c:pt idx="4931">
                  <c:v>37.692999999999998</c:v>
                </c:pt>
                <c:pt idx="4932">
                  <c:v>37.392000000000003</c:v>
                </c:pt>
                <c:pt idx="4933">
                  <c:v>33.875</c:v>
                </c:pt>
                <c:pt idx="4934">
                  <c:v>52.238999999999997</c:v>
                </c:pt>
                <c:pt idx="4935">
                  <c:v>28.942</c:v>
                </c:pt>
                <c:pt idx="4936">
                  <c:v>40.951999999999998</c:v>
                </c:pt>
                <c:pt idx="4937">
                  <c:v>39.542000000000002</c:v>
                </c:pt>
                <c:pt idx="4938">
                  <c:v>35.905000000000001</c:v>
                </c:pt>
                <c:pt idx="4939">
                  <c:v>31.951000000000001</c:v>
                </c:pt>
                <c:pt idx="4940">
                  <c:v>32.232999999999997</c:v>
                </c:pt>
                <c:pt idx="4941">
                  <c:v>29.693000000000001</c:v>
                </c:pt>
                <c:pt idx="4942">
                  <c:v>42.576000000000001</c:v>
                </c:pt>
                <c:pt idx="4943">
                  <c:v>45.054000000000002</c:v>
                </c:pt>
                <c:pt idx="4944">
                  <c:v>37.415999999999997</c:v>
                </c:pt>
                <c:pt idx="4945">
                  <c:v>31.632999999999999</c:v>
                </c:pt>
                <c:pt idx="4946">
                  <c:v>41.210999999999999</c:v>
                </c:pt>
                <c:pt idx="4947">
                  <c:v>39.343000000000004</c:v>
                </c:pt>
                <c:pt idx="4948">
                  <c:v>40.472000000000001</c:v>
                </c:pt>
                <c:pt idx="4949">
                  <c:v>47.389000000000003</c:v>
                </c:pt>
                <c:pt idx="4950">
                  <c:v>39.345999999999997</c:v>
                </c:pt>
                <c:pt idx="4951">
                  <c:v>26.414999999999999</c:v>
                </c:pt>
                <c:pt idx="4952">
                  <c:v>40.286999999999999</c:v>
                </c:pt>
                <c:pt idx="4953">
                  <c:v>26.588999999999999</c:v>
                </c:pt>
                <c:pt idx="4954">
                  <c:v>33.091999999999999</c:v>
                </c:pt>
                <c:pt idx="4955">
                  <c:v>41.947000000000003</c:v>
                </c:pt>
                <c:pt idx="4956">
                  <c:v>44.52</c:v>
                </c:pt>
                <c:pt idx="4957">
                  <c:v>29.71</c:v>
                </c:pt>
                <c:pt idx="4958">
                  <c:v>39.704999999999998</c:v>
                </c:pt>
                <c:pt idx="4959">
                  <c:v>31.966000000000001</c:v>
                </c:pt>
                <c:pt idx="4960">
                  <c:v>34.497</c:v>
                </c:pt>
                <c:pt idx="4961">
                  <c:v>32.875</c:v>
                </c:pt>
                <c:pt idx="4962">
                  <c:v>36.180999999999997</c:v>
                </c:pt>
                <c:pt idx="4963">
                  <c:v>46.436</c:v>
                </c:pt>
                <c:pt idx="4964">
                  <c:v>35.456000000000003</c:v>
                </c:pt>
                <c:pt idx="4965">
                  <c:v>32.125999999999998</c:v>
                </c:pt>
                <c:pt idx="4966">
                  <c:v>37.209000000000003</c:v>
                </c:pt>
                <c:pt idx="4967">
                  <c:v>43.45</c:v>
                </c:pt>
                <c:pt idx="4968">
                  <c:v>40.649000000000001</c:v>
                </c:pt>
                <c:pt idx="4969">
                  <c:v>31.498000000000001</c:v>
                </c:pt>
                <c:pt idx="4970">
                  <c:v>40.988999999999997</c:v>
                </c:pt>
                <c:pt idx="4971">
                  <c:v>35.829000000000001</c:v>
                </c:pt>
                <c:pt idx="4972">
                  <c:v>42.268000000000001</c:v>
                </c:pt>
                <c:pt idx="4973">
                  <c:v>37.279000000000003</c:v>
                </c:pt>
                <c:pt idx="4974">
                  <c:v>34.045000000000002</c:v>
                </c:pt>
                <c:pt idx="4975">
                  <c:v>43.076000000000001</c:v>
                </c:pt>
                <c:pt idx="4976">
                  <c:v>33.780999999999999</c:v>
                </c:pt>
                <c:pt idx="4977">
                  <c:v>38.945</c:v>
                </c:pt>
                <c:pt idx="4978">
                  <c:v>36.6</c:v>
                </c:pt>
                <c:pt idx="4979">
                  <c:v>32.491</c:v>
                </c:pt>
                <c:pt idx="4980">
                  <c:v>31.501000000000001</c:v>
                </c:pt>
                <c:pt idx="4981">
                  <c:v>44.381</c:v>
                </c:pt>
                <c:pt idx="4982">
                  <c:v>44.991</c:v>
                </c:pt>
                <c:pt idx="4983">
                  <c:v>39.469000000000001</c:v>
                </c:pt>
                <c:pt idx="4984">
                  <c:v>34.887</c:v>
                </c:pt>
                <c:pt idx="4985">
                  <c:v>40.71</c:v>
                </c:pt>
                <c:pt idx="4986">
                  <c:v>46.317</c:v>
                </c:pt>
                <c:pt idx="4987">
                  <c:v>35.356999999999999</c:v>
                </c:pt>
                <c:pt idx="4988">
                  <c:v>36.701000000000001</c:v>
                </c:pt>
                <c:pt idx="4989">
                  <c:v>49.512999999999998</c:v>
                </c:pt>
                <c:pt idx="4990">
                  <c:v>38.289000000000001</c:v>
                </c:pt>
                <c:pt idx="4991">
                  <c:v>33.020000000000003</c:v>
                </c:pt>
                <c:pt idx="4992">
                  <c:v>33.691000000000003</c:v>
                </c:pt>
                <c:pt idx="4993">
                  <c:v>44.517000000000003</c:v>
                </c:pt>
                <c:pt idx="4994">
                  <c:v>34.023000000000003</c:v>
                </c:pt>
                <c:pt idx="4995">
                  <c:v>42.255000000000003</c:v>
                </c:pt>
                <c:pt idx="4996">
                  <c:v>53.033999999999999</c:v>
                </c:pt>
                <c:pt idx="4997">
                  <c:v>31.338000000000001</c:v>
                </c:pt>
                <c:pt idx="4998">
                  <c:v>47.470999999999997</c:v>
                </c:pt>
                <c:pt idx="4999">
                  <c:v>30.437000000000001</c:v>
                </c:pt>
                <c:pt idx="5000">
                  <c:v>32.497999999999998</c:v>
                </c:pt>
                <c:pt idx="5001">
                  <c:v>41.518999999999998</c:v>
                </c:pt>
                <c:pt idx="5002">
                  <c:v>32.067</c:v>
                </c:pt>
                <c:pt idx="5003">
                  <c:v>45.668999999999997</c:v>
                </c:pt>
                <c:pt idx="5004">
                  <c:v>40.933</c:v>
                </c:pt>
                <c:pt idx="5005">
                  <c:v>32.212000000000003</c:v>
                </c:pt>
                <c:pt idx="5006">
                  <c:v>40.847999999999999</c:v>
                </c:pt>
                <c:pt idx="5007">
                  <c:v>41.033000000000001</c:v>
                </c:pt>
                <c:pt idx="5008">
                  <c:v>43.24</c:v>
                </c:pt>
                <c:pt idx="5009">
                  <c:v>38.76</c:v>
                </c:pt>
                <c:pt idx="5010">
                  <c:v>46.366</c:v>
                </c:pt>
                <c:pt idx="5011">
                  <c:v>33.555</c:v>
                </c:pt>
                <c:pt idx="5012">
                  <c:v>37.421999999999997</c:v>
                </c:pt>
                <c:pt idx="5013">
                  <c:v>38.710999999999999</c:v>
                </c:pt>
                <c:pt idx="5014">
                  <c:v>34.112000000000002</c:v>
                </c:pt>
                <c:pt idx="5015">
                  <c:v>48.868000000000002</c:v>
                </c:pt>
                <c:pt idx="5016">
                  <c:v>38.350999999999999</c:v>
                </c:pt>
                <c:pt idx="5017">
                  <c:v>40.459000000000003</c:v>
                </c:pt>
                <c:pt idx="5018">
                  <c:v>46.052</c:v>
                </c:pt>
                <c:pt idx="5019">
                  <c:v>44.593000000000004</c:v>
                </c:pt>
                <c:pt idx="5020">
                  <c:v>57.222000000000001</c:v>
                </c:pt>
                <c:pt idx="5021">
                  <c:v>34.558</c:v>
                </c:pt>
                <c:pt idx="5022">
                  <c:v>39.609000000000002</c:v>
                </c:pt>
                <c:pt idx="5023">
                  <c:v>32.479999999999997</c:v>
                </c:pt>
                <c:pt idx="5024">
                  <c:v>35.113999999999997</c:v>
                </c:pt>
                <c:pt idx="5025">
                  <c:v>34.76</c:v>
                </c:pt>
                <c:pt idx="5026">
                  <c:v>45.563000000000002</c:v>
                </c:pt>
                <c:pt idx="5027">
                  <c:v>30.279</c:v>
                </c:pt>
                <c:pt idx="5028">
                  <c:v>35.79</c:v>
                </c:pt>
                <c:pt idx="5029">
                  <c:v>31.803999999999998</c:v>
                </c:pt>
                <c:pt idx="5030">
                  <c:v>30.664000000000001</c:v>
                </c:pt>
                <c:pt idx="5031">
                  <c:v>35.698</c:v>
                </c:pt>
                <c:pt idx="5032">
                  <c:v>44.648000000000003</c:v>
                </c:pt>
                <c:pt idx="5033">
                  <c:v>38.634999999999998</c:v>
                </c:pt>
                <c:pt idx="5034">
                  <c:v>43.807000000000002</c:v>
                </c:pt>
                <c:pt idx="5035">
                  <c:v>38.930999999999997</c:v>
                </c:pt>
                <c:pt idx="5036">
                  <c:v>36.683999999999997</c:v>
                </c:pt>
                <c:pt idx="5037">
                  <c:v>41.597000000000001</c:v>
                </c:pt>
                <c:pt idx="5038">
                  <c:v>39.409999999999997</c:v>
                </c:pt>
                <c:pt idx="5039">
                  <c:v>37.000999999999998</c:v>
                </c:pt>
                <c:pt idx="5040">
                  <c:v>40.781999999999996</c:v>
                </c:pt>
                <c:pt idx="5041">
                  <c:v>38.700000000000003</c:v>
                </c:pt>
                <c:pt idx="5042">
                  <c:v>45.387</c:v>
                </c:pt>
                <c:pt idx="5043">
                  <c:v>45.363</c:v>
                </c:pt>
                <c:pt idx="5044">
                  <c:v>43.73</c:v>
                </c:pt>
                <c:pt idx="5045">
                  <c:v>31.838999999999999</c:v>
                </c:pt>
                <c:pt idx="5046">
                  <c:v>32.341000000000001</c:v>
                </c:pt>
                <c:pt idx="5047">
                  <c:v>36.799999999999997</c:v>
                </c:pt>
                <c:pt idx="5048">
                  <c:v>35.506999999999998</c:v>
                </c:pt>
                <c:pt idx="5049">
                  <c:v>37.136000000000003</c:v>
                </c:pt>
                <c:pt idx="5050">
                  <c:v>34.954000000000001</c:v>
                </c:pt>
                <c:pt idx="5051">
                  <c:v>48.073</c:v>
                </c:pt>
                <c:pt idx="5052">
                  <c:v>43.548999999999999</c:v>
                </c:pt>
                <c:pt idx="5053">
                  <c:v>35.091999999999999</c:v>
                </c:pt>
                <c:pt idx="5054">
                  <c:v>46.625999999999998</c:v>
                </c:pt>
                <c:pt idx="5055">
                  <c:v>36.991</c:v>
                </c:pt>
                <c:pt idx="5056">
                  <c:v>34.289000000000001</c:v>
                </c:pt>
                <c:pt idx="5057">
                  <c:v>36.859000000000002</c:v>
                </c:pt>
                <c:pt idx="5058">
                  <c:v>40.398000000000003</c:v>
                </c:pt>
                <c:pt idx="5059">
                  <c:v>38.185000000000002</c:v>
                </c:pt>
                <c:pt idx="5060">
                  <c:v>35.683999999999997</c:v>
                </c:pt>
                <c:pt idx="5061">
                  <c:v>32.113</c:v>
                </c:pt>
                <c:pt idx="5062">
                  <c:v>41.165999999999997</c:v>
                </c:pt>
                <c:pt idx="5063">
                  <c:v>37.860999999999997</c:v>
                </c:pt>
                <c:pt idx="5064">
                  <c:v>32.082000000000001</c:v>
                </c:pt>
                <c:pt idx="5065">
                  <c:v>46.734000000000002</c:v>
                </c:pt>
                <c:pt idx="5066">
                  <c:v>43.991999999999997</c:v>
                </c:pt>
                <c:pt idx="5067">
                  <c:v>42.003999999999998</c:v>
                </c:pt>
                <c:pt idx="5068">
                  <c:v>42.825000000000003</c:v>
                </c:pt>
                <c:pt idx="5069">
                  <c:v>41.250999999999998</c:v>
                </c:pt>
                <c:pt idx="5070">
                  <c:v>32.189</c:v>
                </c:pt>
                <c:pt idx="5071">
                  <c:v>31.594999999999999</c:v>
                </c:pt>
                <c:pt idx="5072">
                  <c:v>48.32</c:v>
                </c:pt>
                <c:pt idx="5073">
                  <c:v>43.220999999999997</c:v>
                </c:pt>
                <c:pt idx="5074">
                  <c:v>37.584000000000003</c:v>
                </c:pt>
                <c:pt idx="5075">
                  <c:v>39.350999999999999</c:v>
                </c:pt>
                <c:pt idx="5076">
                  <c:v>45.029000000000003</c:v>
                </c:pt>
                <c:pt idx="5077">
                  <c:v>42.396000000000001</c:v>
                </c:pt>
                <c:pt idx="5078">
                  <c:v>40.734999999999999</c:v>
                </c:pt>
                <c:pt idx="5079">
                  <c:v>29.922999999999998</c:v>
                </c:pt>
                <c:pt idx="5080">
                  <c:v>31.215</c:v>
                </c:pt>
                <c:pt idx="5081">
                  <c:v>44.646999999999998</c:v>
                </c:pt>
                <c:pt idx="5082">
                  <c:v>51.451999999999998</c:v>
                </c:pt>
                <c:pt idx="5083">
                  <c:v>37.579000000000001</c:v>
                </c:pt>
                <c:pt idx="5084">
                  <c:v>39.052999999999997</c:v>
                </c:pt>
                <c:pt idx="5085">
                  <c:v>33.661999999999999</c:v>
                </c:pt>
                <c:pt idx="5086">
                  <c:v>35.584000000000003</c:v>
                </c:pt>
                <c:pt idx="5087">
                  <c:v>50.042000000000002</c:v>
                </c:pt>
                <c:pt idx="5088">
                  <c:v>30.370999999999999</c:v>
                </c:pt>
                <c:pt idx="5089">
                  <c:v>33.222999999999999</c:v>
                </c:pt>
                <c:pt idx="5090">
                  <c:v>48.719000000000001</c:v>
                </c:pt>
                <c:pt idx="5091">
                  <c:v>46.148000000000003</c:v>
                </c:pt>
                <c:pt idx="5092">
                  <c:v>27.693000000000001</c:v>
                </c:pt>
                <c:pt idx="5093">
                  <c:v>34.171999999999997</c:v>
                </c:pt>
                <c:pt idx="5094">
                  <c:v>47.378</c:v>
                </c:pt>
                <c:pt idx="5095">
                  <c:v>39.930999999999997</c:v>
                </c:pt>
                <c:pt idx="5096">
                  <c:v>41.625</c:v>
                </c:pt>
                <c:pt idx="5097">
                  <c:v>40.725999999999999</c:v>
                </c:pt>
                <c:pt idx="5098">
                  <c:v>30.635000000000002</c:v>
                </c:pt>
                <c:pt idx="5099">
                  <c:v>37.573</c:v>
                </c:pt>
                <c:pt idx="5100">
                  <c:v>40.698</c:v>
                </c:pt>
                <c:pt idx="5101">
                  <c:v>50.518000000000001</c:v>
                </c:pt>
                <c:pt idx="5102">
                  <c:v>36.753</c:v>
                </c:pt>
                <c:pt idx="5103">
                  <c:v>34.491999999999997</c:v>
                </c:pt>
                <c:pt idx="5104">
                  <c:v>38.951999999999998</c:v>
                </c:pt>
                <c:pt idx="5105">
                  <c:v>37.241</c:v>
                </c:pt>
                <c:pt idx="5106">
                  <c:v>28.233000000000001</c:v>
                </c:pt>
                <c:pt idx="5107">
                  <c:v>37.119</c:v>
                </c:pt>
                <c:pt idx="5108">
                  <c:v>36.28</c:v>
                </c:pt>
                <c:pt idx="5109">
                  <c:v>45.302999999999997</c:v>
                </c:pt>
                <c:pt idx="5110">
                  <c:v>40.002000000000002</c:v>
                </c:pt>
                <c:pt idx="5111">
                  <c:v>34.49</c:v>
                </c:pt>
                <c:pt idx="5112">
                  <c:v>47.956000000000003</c:v>
                </c:pt>
                <c:pt idx="5113">
                  <c:v>42.753</c:v>
                </c:pt>
                <c:pt idx="5114">
                  <c:v>35.840000000000003</c:v>
                </c:pt>
                <c:pt idx="5115">
                  <c:v>41.293999999999997</c:v>
                </c:pt>
                <c:pt idx="5116">
                  <c:v>36.049999999999997</c:v>
                </c:pt>
                <c:pt idx="5117">
                  <c:v>35.860999999999997</c:v>
                </c:pt>
                <c:pt idx="5118">
                  <c:v>44.878</c:v>
                </c:pt>
                <c:pt idx="5119">
                  <c:v>35.030999999999999</c:v>
                </c:pt>
                <c:pt idx="5120">
                  <c:v>39.341999999999999</c:v>
                </c:pt>
                <c:pt idx="5121">
                  <c:v>36.738999999999997</c:v>
                </c:pt>
                <c:pt idx="5122">
                  <c:v>35.924999999999997</c:v>
                </c:pt>
                <c:pt idx="5123">
                  <c:v>37.783000000000001</c:v>
                </c:pt>
                <c:pt idx="5124">
                  <c:v>34.793999999999997</c:v>
                </c:pt>
                <c:pt idx="5125">
                  <c:v>40.972999999999999</c:v>
                </c:pt>
                <c:pt idx="5126">
                  <c:v>35.801000000000002</c:v>
                </c:pt>
                <c:pt idx="5127">
                  <c:v>37.466999999999999</c:v>
                </c:pt>
                <c:pt idx="5128">
                  <c:v>44.051000000000002</c:v>
                </c:pt>
                <c:pt idx="5129">
                  <c:v>37.753999999999998</c:v>
                </c:pt>
                <c:pt idx="5130">
                  <c:v>34.698</c:v>
                </c:pt>
                <c:pt idx="5131">
                  <c:v>37.158999999999999</c:v>
                </c:pt>
                <c:pt idx="5132">
                  <c:v>36.817999999999998</c:v>
                </c:pt>
                <c:pt idx="5133">
                  <c:v>46.225999999999999</c:v>
                </c:pt>
                <c:pt idx="5134">
                  <c:v>42.72</c:v>
                </c:pt>
                <c:pt idx="5135">
                  <c:v>37.725000000000001</c:v>
                </c:pt>
                <c:pt idx="5136">
                  <c:v>49.155000000000001</c:v>
                </c:pt>
                <c:pt idx="5137">
                  <c:v>35.061</c:v>
                </c:pt>
                <c:pt idx="5138">
                  <c:v>37.921999999999997</c:v>
                </c:pt>
                <c:pt idx="5139">
                  <c:v>35.145000000000003</c:v>
                </c:pt>
                <c:pt idx="5140">
                  <c:v>33.828000000000003</c:v>
                </c:pt>
                <c:pt idx="5141">
                  <c:v>42.853999999999999</c:v>
                </c:pt>
                <c:pt idx="5142">
                  <c:v>41.951000000000001</c:v>
                </c:pt>
                <c:pt idx="5143">
                  <c:v>37.24</c:v>
                </c:pt>
                <c:pt idx="5144">
                  <c:v>42.265000000000001</c:v>
                </c:pt>
                <c:pt idx="5145">
                  <c:v>34.436999999999998</c:v>
                </c:pt>
                <c:pt idx="5146">
                  <c:v>38.353000000000002</c:v>
                </c:pt>
                <c:pt idx="5147">
                  <c:v>29.431999999999999</c:v>
                </c:pt>
                <c:pt idx="5148">
                  <c:v>40.134</c:v>
                </c:pt>
                <c:pt idx="5149">
                  <c:v>48.109000000000002</c:v>
                </c:pt>
                <c:pt idx="5150">
                  <c:v>38.334000000000003</c:v>
                </c:pt>
                <c:pt idx="5151">
                  <c:v>30.946000000000002</c:v>
                </c:pt>
                <c:pt idx="5152">
                  <c:v>33.386000000000003</c:v>
                </c:pt>
                <c:pt idx="5153">
                  <c:v>32.176000000000002</c:v>
                </c:pt>
                <c:pt idx="5154">
                  <c:v>39.905999999999999</c:v>
                </c:pt>
                <c:pt idx="5155">
                  <c:v>40.859000000000002</c:v>
                </c:pt>
                <c:pt idx="5156">
                  <c:v>31.817</c:v>
                </c:pt>
                <c:pt idx="5157">
                  <c:v>40.706000000000003</c:v>
                </c:pt>
                <c:pt idx="5158">
                  <c:v>36.874000000000002</c:v>
                </c:pt>
                <c:pt idx="5159">
                  <c:v>36.207999999999998</c:v>
                </c:pt>
                <c:pt idx="5160">
                  <c:v>32.357999999999997</c:v>
                </c:pt>
                <c:pt idx="5161">
                  <c:v>41.052</c:v>
                </c:pt>
                <c:pt idx="5162">
                  <c:v>40.295999999999999</c:v>
                </c:pt>
                <c:pt idx="5163">
                  <c:v>38.090000000000003</c:v>
                </c:pt>
                <c:pt idx="5164">
                  <c:v>38.74</c:v>
                </c:pt>
                <c:pt idx="5165">
                  <c:v>42.493000000000002</c:v>
                </c:pt>
                <c:pt idx="5166">
                  <c:v>36.320999999999998</c:v>
                </c:pt>
                <c:pt idx="5167">
                  <c:v>35.585000000000001</c:v>
                </c:pt>
                <c:pt idx="5168">
                  <c:v>35.182000000000002</c:v>
                </c:pt>
                <c:pt idx="5169">
                  <c:v>50.654000000000003</c:v>
                </c:pt>
                <c:pt idx="5170">
                  <c:v>43.866</c:v>
                </c:pt>
                <c:pt idx="5171">
                  <c:v>41.968000000000004</c:v>
                </c:pt>
                <c:pt idx="5172">
                  <c:v>33.973999999999997</c:v>
                </c:pt>
                <c:pt idx="5173">
                  <c:v>43.466000000000001</c:v>
                </c:pt>
                <c:pt idx="5174">
                  <c:v>38.143999999999998</c:v>
                </c:pt>
                <c:pt idx="5175">
                  <c:v>34.151000000000003</c:v>
                </c:pt>
                <c:pt idx="5176">
                  <c:v>39.982999999999997</c:v>
                </c:pt>
                <c:pt idx="5177">
                  <c:v>37.484000000000002</c:v>
                </c:pt>
                <c:pt idx="5178">
                  <c:v>32.517000000000003</c:v>
                </c:pt>
                <c:pt idx="5179">
                  <c:v>37.134999999999998</c:v>
                </c:pt>
                <c:pt idx="5180">
                  <c:v>36.808</c:v>
                </c:pt>
                <c:pt idx="5181">
                  <c:v>45.280999999999999</c:v>
                </c:pt>
                <c:pt idx="5182">
                  <c:v>38.128</c:v>
                </c:pt>
                <c:pt idx="5183">
                  <c:v>37.805</c:v>
                </c:pt>
                <c:pt idx="5184">
                  <c:v>50.023000000000003</c:v>
                </c:pt>
                <c:pt idx="5185">
                  <c:v>42.154000000000003</c:v>
                </c:pt>
                <c:pt idx="5186">
                  <c:v>37.823999999999998</c:v>
                </c:pt>
                <c:pt idx="5187">
                  <c:v>32.009</c:v>
                </c:pt>
                <c:pt idx="5188">
                  <c:v>35.463999999999999</c:v>
                </c:pt>
                <c:pt idx="5189">
                  <c:v>39.052999999999997</c:v>
                </c:pt>
                <c:pt idx="5190">
                  <c:v>32.435000000000002</c:v>
                </c:pt>
                <c:pt idx="5191">
                  <c:v>31.445</c:v>
                </c:pt>
                <c:pt idx="5192">
                  <c:v>38.811999999999998</c:v>
                </c:pt>
                <c:pt idx="5193">
                  <c:v>35.261000000000003</c:v>
                </c:pt>
                <c:pt idx="5194">
                  <c:v>40.219000000000001</c:v>
                </c:pt>
                <c:pt idx="5195">
                  <c:v>37.636000000000003</c:v>
                </c:pt>
                <c:pt idx="5196">
                  <c:v>43.896999999999998</c:v>
                </c:pt>
                <c:pt idx="5197">
                  <c:v>37.567</c:v>
                </c:pt>
                <c:pt idx="5198">
                  <c:v>40.143000000000001</c:v>
                </c:pt>
                <c:pt idx="5199">
                  <c:v>37.896999999999998</c:v>
                </c:pt>
                <c:pt idx="5200">
                  <c:v>41.957999999999998</c:v>
                </c:pt>
                <c:pt idx="5201">
                  <c:v>34.5</c:v>
                </c:pt>
                <c:pt idx="5202">
                  <c:v>39.875</c:v>
                </c:pt>
                <c:pt idx="5203">
                  <c:v>41.408999999999999</c:v>
                </c:pt>
                <c:pt idx="5204">
                  <c:v>41.81</c:v>
                </c:pt>
                <c:pt idx="5205">
                  <c:v>33.131999999999998</c:v>
                </c:pt>
                <c:pt idx="5206">
                  <c:v>41.536999999999999</c:v>
                </c:pt>
                <c:pt idx="5207">
                  <c:v>41.823999999999998</c:v>
                </c:pt>
                <c:pt idx="5208">
                  <c:v>35.445999999999998</c:v>
                </c:pt>
                <c:pt idx="5209">
                  <c:v>42.247999999999998</c:v>
                </c:pt>
                <c:pt idx="5210">
                  <c:v>30.19</c:v>
                </c:pt>
                <c:pt idx="5211">
                  <c:v>45.966000000000001</c:v>
                </c:pt>
                <c:pt idx="5212">
                  <c:v>36.296999999999997</c:v>
                </c:pt>
                <c:pt idx="5213">
                  <c:v>41.110999999999997</c:v>
                </c:pt>
                <c:pt idx="5214">
                  <c:v>40.021000000000001</c:v>
                </c:pt>
                <c:pt idx="5215">
                  <c:v>47.088000000000001</c:v>
                </c:pt>
                <c:pt idx="5216">
                  <c:v>33.088999999999999</c:v>
                </c:pt>
                <c:pt idx="5217">
                  <c:v>41.040999999999997</c:v>
                </c:pt>
                <c:pt idx="5218">
                  <c:v>41.753999999999998</c:v>
                </c:pt>
                <c:pt idx="5219">
                  <c:v>34.537999999999997</c:v>
                </c:pt>
                <c:pt idx="5220">
                  <c:v>39.274999999999999</c:v>
                </c:pt>
                <c:pt idx="5221">
                  <c:v>38.642000000000003</c:v>
                </c:pt>
                <c:pt idx="5222">
                  <c:v>32.78</c:v>
                </c:pt>
                <c:pt idx="5223">
                  <c:v>43.749000000000002</c:v>
                </c:pt>
                <c:pt idx="5224">
                  <c:v>37.485999999999997</c:v>
                </c:pt>
                <c:pt idx="5225">
                  <c:v>45.991999999999997</c:v>
                </c:pt>
                <c:pt idx="5226">
                  <c:v>49.04</c:v>
                </c:pt>
                <c:pt idx="5227">
                  <c:v>36.531999999999996</c:v>
                </c:pt>
                <c:pt idx="5228">
                  <c:v>39.485999999999997</c:v>
                </c:pt>
                <c:pt idx="5229">
                  <c:v>42.212000000000003</c:v>
                </c:pt>
                <c:pt idx="5230">
                  <c:v>42.887999999999998</c:v>
                </c:pt>
                <c:pt idx="5231">
                  <c:v>31.628</c:v>
                </c:pt>
                <c:pt idx="5232">
                  <c:v>29.672999999999998</c:v>
                </c:pt>
                <c:pt idx="5233">
                  <c:v>36.546999999999997</c:v>
                </c:pt>
                <c:pt idx="5234">
                  <c:v>39.802999999999997</c:v>
                </c:pt>
                <c:pt idx="5235">
                  <c:v>35.220999999999997</c:v>
                </c:pt>
                <c:pt idx="5236">
                  <c:v>32.93</c:v>
                </c:pt>
                <c:pt idx="5237">
                  <c:v>30.298999999999999</c:v>
                </c:pt>
                <c:pt idx="5238">
                  <c:v>38.383000000000003</c:v>
                </c:pt>
                <c:pt idx="5239">
                  <c:v>43.222999999999999</c:v>
                </c:pt>
                <c:pt idx="5240">
                  <c:v>42.054000000000002</c:v>
                </c:pt>
                <c:pt idx="5241">
                  <c:v>40.103000000000002</c:v>
                </c:pt>
                <c:pt idx="5242">
                  <c:v>32.814</c:v>
                </c:pt>
                <c:pt idx="5243">
                  <c:v>34.643999999999998</c:v>
                </c:pt>
                <c:pt idx="5244">
                  <c:v>31.463999999999999</c:v>
                </c:pt>
                <c:pt idx="5245">
                  <c:v>40.69</c:v>
                </c:pt>
                <c:pt idx="5246">
                  <c:v>38.271999999999998</c:v>
                </c:pt>
                <c:pt idx="5247">
                  <c:v>35.96</c:v>
                </c:pt>
                <c:pt idx="5248">
                  <c:v>37.250999999999998</c:v>
                </c:pt>
                <c:pt idx="5249">
                  <c:v>37.414000000000001</c:v>
                </c:pt>
                <c:pt idx="5250">
                  <c:v>37.280999999999999</c:v>
                </c:pt>
                <c:pt idx="5251">
                  <c:v>32.512</c:v>
                </c:pt>
                <c:pt idx="5252">
                  <c:v>30.917000000000002</c:v>
                </c:pt>
                <c:pt idx="5253">
                  <c:v>37.465000000000003</c:v>
                </c:pt>
                <c:pt idx="5254">
                  <c:v>43.591999999999999</c:v>
                </c:pt>
                <c:pt idx="5255">
                  <c:v>40.32</c:v>
                </c:pt>
                <c:pt idx="5256">
                  <c:v>42.295999999999999</c:v>
                </c:pt>
                <c:pt idx="5257">
                  <c:v>32.947000000000003</c:v>
                </c:pt>
                <c:pt idx="5258">
                  <c:v>36.021000000000001</c:v>
                </c:pt>
                <c:pt idx="5259">
                  <c:v>36.649000000000001</c:v>
                </c:pt>
                <c:pt idx="5260">
                  <c:v>32.825000000000003</c:v>
                </c:pt>
                <c:pt idx="5261">
                  <c:v>35.432000000000002</c:v>
                </c:pt>
                <c:pt idx="5262">
                  <c:v>39.42</c:v>
                </c:pt>
                <c:pt idx="5263">
                  <c:v>36.689</c:v>
                </c:pt>
                <c:pt idx="5264">
                  <c:v>27.812000000000001</c:v>
                </c:pt>
                <c:pt idx="5265">
                  <c:v>36.343000000000004</c:v>
                </c:pt>
                <c:pt idx="5266">
                  <c:v>33.31</c:v>
                </c:pt>
                <c:pt idx="5267">
                  <c:v>46.631999999999998</c:v>
                </c:pt>
                <c:pt idx="5268">
                  <c:v>33.481999999999999</c:v>
                </c:pt>
                <c:pt idx="5269">
                  <c:v>43.503</c:v>
                </c:pt>
                <c:pt idx="5270">
                  <c:v>32.276000000000003</c:v>
                </c:pt>
                <c:pt idx="5271">
                  <c:v>36.798000000000002</c:v>
                </c:pt>
                <c:pt idx="5272">
                  <c:v>38.295999999999999</c:v>
                </c:pt>
                <c:pt idx="5273">
                  <c:v>45.86</c:v>
                </c:pt>
                <c:pt idx="5274">
                  <c:v>44.174999999999997</c:v>
                </c:pt>
                <c:pt idx="5275">
                  <c:v>42.337000000000003</c:v>
                </c:pt>
                <c:pt idx="5276">
                  <c:v>44.902999999999999</c:v>
                </c:pt>
                <c:pt idx="5277">
                  <c:v>40.454000000000001</c:v>
                </c:pt>
                <c:pt idx="5278">
                  <c:v>32.572000000000003</c:v>
                </c:pt>
                <c:pt idx="5279">
                  <c:v>35.993000000000002</c:v>
                </c:pt>
                <c:pt idx="5280">
                  <c:v>32.915999999999997</c:v>
                </c:pt>
                <c:pt idx="5281">
                  <c:v>40.231999999999999</c:v>
                </c:pt>
                <c:pt idx="5282">
                  <c:v>38.354999999999997</c:v>
                </c:pt>
                <c:pt idx="5283">
                  <c:v>44.487000000000002</c:v>
                </c:pt>
                <c:pt idx="5284">
                  <c:v>48.567</c:v>
                </c:pt>
                <c:pt idx="5285">
                  <c:v>27.033999999999999</c:v>
                </c:pt>
                <c:pt idx="5286">
                  <c:v>32.043999999999997</c:v>
                </c:pt>
                <c:pt idx="5287">
                  <c:v>42.325000000000003</c:v>
                </c:pt>
                <c:pt idx="5288">
                  <c:v>41.579000000000001</c:v>
                </c:pt>
                <c:pt idx="5289">
                  <c:v>34.738999999999997</c:v>
                </c:pt>
                <c:pt idx="5290">
                  <c:v>39.706000000000003</c:v>
                </c:pt>
                <c:pt idx="5291">
                  <c:v>36.664000000000001</c:v>
                </c:pt>
                <c:pt idx="5292">
                  <c:v>33.764000000000003</c:v>
                </c:pt>
                <c:pt idx="5293">
                  <c:v>38.292999999999999</c:v>
                </c:pt>
                <c:pt idx="5294">
                  <c:v>38.097000000000001</c:v>
                </c:pt>
                <c:pt idx="5295">
                  <c:v>39.698</c:v>
                </c:pt>
                <c:pt idx="5296">
                  <c:v>37.512</c:v>
                </c:pt>
                <c:pt idx="5297">
                  <c:v>33.823</c:v>
                </c:pt>
                <c:pt idx="5298">
                  <c:v>33.552</c:v>
                </c:pt>
                <c:pt idx="5299">
                  <c:v>49.033000000000001</c:v>
                </c:pt>
                <c:pt idx="5300">
                  <c:v>33.453000000000003</c:v>
                </c:pt>
                <c:pt idx="5301">
                  <c:v>45.183</c:v>
                </c:pt>
                <c:pt idx="5302">
                  <c:v>52.551000000000002</c:v>
                </c:pt>
                <c:pt idx="5303">
                  <c:v>43.454999999999998</c:v>
                </c:pt>
                <c:pt idx="5304">
                  <c:v>35.521000000000001</c:v>
                </c:pt>
                <c:pt idx="5305">
                  <c:v>37.762</c:v>
                </c:pt>
                <c:pt idx="5306">
                  <c:v>30.837</c:v>
                </c:pt>
                <c:pt idx="5307">
                  <c:v>37.244999999999997</c:v>
                </c:pt>
                <c:pt idx="5308">
                  <c:v>40.445999999999998</c:v>
                </c:pt>
                <c:pt idx="5309">
                  <c:v>44.313000000000002</c:v>
                </c:pt>
                <c:pt idx="5310">
                  <c:v>42.317999999999998</c:v>
                </c:pt>
                <c:pt idx="5311">
                  <c:v>40.914000000000001</c:v>
                </c:pt>
                <c:pt idx="5312">
                  <c:v>46.276000000000003</c:v>
                </c:pt>
                <c:pt idx="5313">
                  <c:v>40.162999999999997</c:v>
                </c:pt>
                <c:pt idx="5314">
                  <c:v>39.505000000000003</c:v>
                </c:pt>
                <c:pt idx="5315">
                  <c:v>40.840000000000003</c:v>
                </c:pt>
                <c:pt idx="5316">
                  <c:v>41.963999999999999</c:v>
                </c:pt>
                <c:pt idx="5317">
                  <c:v>37.363</c:v>
                </c:pt>
                <c:pt idx="5318">
                  <c:v>36.414999999999999</c:v>
                </c:pt>
                <c:pt idx="5319">
                  <c:v>41.887999999999998</c:v>
                </c:pt>
                <c:pt idx="5320">
                  <c:v>32.918999999999997</c:v>
                </c:pt>
                <c:pt idx="5321">
                  <c:v>32.512999999999998</c:v>
                </c:pt>
                <c:pt idx="5322">
                  <c:v>49.884</c:v>
                </c:pt>
                <c:pt idx="5323">
                  <c:v>50.488</c:v>
                </c:pt>
                <c:pt idx="5324">
                  <c:v>36.31</c:v>
                </c:pt>
                <c:pt idx="5325">
                  <c:v>32.853000000000002</c:v>
                </c:pt>
                <c:pt idx="5326">
                  <c:v>36.299999999999997</c:v>
                </c:pt>
                <c:pt idx="5327">
                  <c:v>33.573999999999998</c:v>
                </c:pt>
                <c:pt idx="5328">
                  <c:v>41.584000000000003</c:v>
                </c:pt>
                <c:pt idx="5329">
                  <c:v>41.822000000000003</c:v>
                </c:pt>
                <c:pt idx="5330">
                  <c:v>39.402999999999999</c:v>
                </c:pt>
                <c:pt idx="5331">
                  <c:v>38.648000000000003</c:v>
                </c:pt>
                <c:pt idx="5332">
                  <c:v>40.338000000000001</c:v>
                </c:pt>
                <c:pt idx="5333">
                  <c:v>40.776000000000003</c:v>
                </c:pt>
                <c:pt idx="5334">
                  <c:v>37.686999999999998</c:v>
                </c:pt>
                <c:pt idx="5335">
                  <c:v>33.085000000000001</c:v>
                </c:pt>
                <c:pt idx="5336">
                  <c:v>45.49</c:v>
                </c:pt>
                <c:pt idx="5337">
                  <c:v>35.915999999999997</c:v>
                </c:pt>
                <c:pt idx="5338">
                  <c:v>30.071999999999999</c:v>
                </c:pt>
                <c:pt idx="5339">
                  <c:v>29.701000000000001</c:v>
                </c:pt>
                <c:pt idx="5340">
                  <c:v>28.687000000000001</c:v>
                </c:pt>
                <c:pt idx="5341">
                  <c:v>38.045999999999999</c:v>
                </c:pt>
                <c:pt idx="5342">
                  <c:v>45.845999999999997</c:v>
                </c:pt>
                <c:pt idx="5343">
                  <c:v>37.929000000000002</c:v>
                </c:pt>
                <c:pt idx="5344">
                  <c:v>41.383000000000003</c:v>
                </c:pt>
                <c:pt idx="5345">
                  <c:v>30.609000000000002</c:v>
                </c:pt>
                <c:pt idx="5346">
                  <c:v>35.472000000000001</c:v>
                </c:pt>
                <c:pt idx="5347">
                  <c:v>40.076999999999998</c:v>
                </c:pt>
                <c:pt idx="5348">
                  <c:v>45.734000000000002</c:v>
                </c:pt>
                <c:pt idx="5349">
                  <c:v>35.764000000000003</c:v>
                </c:pt>
                <c:pt idx="5350">
                  <c:v>42.707000000000001</c:v>
                </c:pt>
                <c:pt idx="5351">
                  <c:v>33.74</c:v>
                </c:pt>
                <c:pt idx="5352">
                  <c:v>32.645000000000003</c:v>
                </c:pt>
                <c:pt idx="5353">
                  <c:v>33.191000000000003</c:v>
                </c:pt>
                <c:pt idx="5354">
                  <c:v>31.992000000000001</c:v>
                </c:pt>
                <c:pt idx="5355">
                  <c:v>31.745999999999999</c:v>
                </c:pt>
                <c:pt idx="5356">
                  <c:v>28.335000000000001</c:v>
                </c:pt>
                <c:pt idx="5357">
                  <c:v>46.978000000000002</c:v>
                </c:pt>
                <c:pt idx="5358">
                  <c:v>31.760999999999999</c:v>
                </c:pt>
                <c:pt idx="5359">
                  <c:v>42.734000000000002</c:v>
                </c:pt>
                <c:pt idx="5360">
                  <c:v>34.100999999999999</c:v>
                </c:pt>
                <c:pt idx="5361">
                  <c:v>33.351999999999997</c:v>
                </c:pt>
                <c:pt idx="5362">
                  <c:v>40.064999999999998</c:v>
                </c:pt>
                <c:pt idx="5363">
                  <c:v>28.145</c:v>
                </c:pt>
                <c:pt idx="5364">
                  <c:v>42.524999999999999</c:v>
                </c:pt>
                <c:pt idx="5365">
                  <c:v>37.588000000000001</c:v>
                </c:pt>
                <c:pt idx="5366">
                  <c:v>39.811</c:v>
                </c:pt>
                <c:pt idx="5367">
                  <c:v>35.838000000000001</c:v>
                </c:pt>
                <c:pt idx="5368">
                  <c:v>32.533000000000001</c:v>
                </c:pt>
                <c:pt idx="5369">
                  <c:v>36.878999999999998</c:v>
                </c:pt>
                <c:pt idx="5370">
                  <c:v>41.643000000000001</c:v>
                </c:pt>
                <c:pt idx="5371">
                  <c:v>38.582999999999998</c:v>
                </c:pt>
                <c:pt idx="5372">
                  <c:v>40.161000000000001</c:v>
                </c:pt>
                <c:pt idx="5373">
                  <c:v>30.093</c:v>
                </c:pt>
                <c:pt idx="5374">
                  <c:v>40.515000000000001</c:v>
                </c:pt>
                <c:pt idx="5375">
                  <c:v>37.784999999999997</c:v>
                </c:pt>
                <c:pt idx="5376">
                  <c:v>42.939</c:v>
                </c:pt>
                <c:pt idx="5377">
                  <c:v>42.456000000000003</c:v>
                </c:pt>
                <c:pt idx="5378">
                  <c:v>33.253999999999998</c:v>
                </c:pt>
                <c:pt idx="5379">
                  <c:v>41.89</c:v>
                </c:pt>
                <c:pt idx="5380">
                  <c:v>41.768000000000001</c:v>
                </c:pt>
                <c:pt idx="5381">
                  <c:v>48.011000000000003</c:v>
                </c:pt>
                <c:pt idx="5382">
                  <c:v>35.546999999999997</c:v>
                </c:pt>
                <c:pt idx="5383">
                  <c:v>32.363999999999997</c:v>
                </c:pt>
                <c:pt idx="5384">
                  <c:v>41.628</c:v>
                </c:pt>
                <c:pt idx="5385">
                  <c:v>33.603000000000002</c:v>
                </c:pt>
                <c:pt idx="5386">
                  <c:v>43.369</c:v>
                </c:pt>
                <c:pt idx="5387">
                  <c:v>36.014000000000003</c:v>
                </c:pt>
                <c:pt idx="5388">
                  <c:v>32.021999999999998</c:v>
                </c:pt>
                <c:pt idx="5389">
                  <c:v>42.021999999999998</c:v>
                </c:pt>
                <c:pt idx="5390">
                  <c:v>33.682000000000002</c:v>
                </c:pt>
                <c:pt idx="5391">
                  <c:v>33.673000000000002</c:v>
                </c:pt>
                <c:pt idx="5392">
                  <c:v>33.878</c:v>
                </c:pt>
                <c:pt idx="5393">
                  <c:v>28.634</c:v>
                </c:pt>
                <c:pt idx="5394">
                  <c:v>31.567</c:v>
                </c:pt>
                <c:pt idx="5395">
                  <c:v>26.619</c:v>
                </c:pt>
                <c:pt idx="5396">
                  <c:v>25.027999999999999</c:v>
                </c:pt>
                <c:pt idx="5397">
                  <c:v>41.536000000000001</c:v>
                </c:pt>
                <c:pt idx="5398">
                  <c:v>36.213999999999999</c:v>
                </c:pt>
                <c:pt idx="5399">
                  <c:v>42.113</c:v>
                </c:pt>
                <c:pt idx="5400">
                  <c:v>35.9</c:v>
                </c:pt>
                <c:pt idx="5401">
                  <c:v>44.316000000000003</c:v>
                </c:pt>
                <c:pt idx="5402">
                  <c:v>25.652999999999999</c:v>
                </c:pt>
                <c:pt idx="5403">
                  <c:v>31.937999999999999</c:v>
                </c:pt>
                <c:pt idx="5404">
                  <c:v>44.033000000000001</c:v>
                </c:pt>
                <c:pt idx="5405">
                  <c:v>35.417000000000002</c:v>
                </c:pt>
                <c:pt idx="5406">
                  <c:v>28.175000000000001</c:v>
                </c:pt>
                <c:pt idx="5407">
                  <c:v>48.613999999999997</c:v>
                </c:pt>
                <c:pt idx="5408">
                  <c:v>43.613999999999997</c:v>
                </c:pt>
                <c:pt idx="5409">
                  <c:v>37.527999999999999</c:v>
                </c:pt>
                <c:pt idx="5410">
                  <c:v>51.487000000000002</c:v>
                </c:pt>
                <c:pt idx="5411">
                  <c:v>34.320999999999998</c:v>
                </c:pt>
                <c:pt idx="5412">
                  <c:v>39.357999999999997</c:v>
                </c:pt>
                <c:pt idx="5413">
                  <c:v>43.564999999999998</c:v>
                </c:pt>
                <c:pt idx="5414">
                  <c:v>29.155999999999999</c:v>
                </c:pt>
                <c:pt idx="5415">
                  <c:v>50.728000000000002</c:v>
                </c:pt>
                <c:pt idx="5416">
                  <c:v>29.542000000000002</c:v>
                </c:pt>
                <c:pt idx="5417">
                  <c:v>26.311</c:v>
                </c:pt>
                <c:pt idx="5418">
                  <c:v>43.906999999999996</c:v>
                </c:pt>
                <c:pt idx="5419">
                  <c:v>36.289000000000001</c:v>
                </c:pt>
                <c:pt idx="5420">
                  <c:v>45.555999999999997</c:v>
                </c:pt>
                <c:pt idx="5421">
                  <c:v>30.786000000000001</c:v>
                </c:pt>
                <c:pt idx="5422">
                  <c:v>37.825000000000003</c:v>
                </c:pt>
                <c:pt idx="5423">
                  <c:v>38.520000000000003</c:v>
                </c:pt>
                <c:pt idx="5424">
                  <c:v>34.052</c:v>
                </c:pt>
                <c:pt idx="5425">
                  <c:v>33.564</c:v>
                </c:pt>
                <c:pt idx="5426">
                  <c:v>37.777999999999999</c:v>
                </c:pt>
                <c:pt idx="5427">
                  <c:v>34.11</c:v>
                </c:pt>
                <c:pt idx="5428">
                  <c:v>39.649000000000001</c:v>
                </c:pt>
                <c:pt idx="5429">
                  <c:v>40.871000000000002</c:v>
                </c:pt>
                <c:pt idx="5430">
                  <c:v>41.905999999999999</c:v>
                </c:pt>
                <c:pt idx="5431">
                  <c:v>38.372999999999998</c:v>
                </c:pt>
                <c:pt idx="5432">
                  <c:v>40.201999999999998</c:v>
                </c:pt>
                <c:pt idx="5433">
                  <c:v>35.328000000000003</c:v>
                </c:pt>
                <c:pt idx="5434">
                  <c:v>46.26</c:v>
                </c:pt>
                <c:pt idx="5435">
                  <c:v>37.610999999999997</c:v>
                </c:pt>
                <c:pt idx="5436">
                  <c:v>42.445</c:v>
                </c:pt>
                <c:pt idx="5437">
                  <c:v>36.997999999999998</c:v>
                </c:pt>
                <c:pt idx="5438">
                  <c:v>40.161000000000001</c:v>
                </c:pt>
                <c:pt idx="5439">
                  <c:v>36.179000000000002</c:v>
                </c:pt>
                <c:pt idx="5440">
                  <c:v>38.710999999999999</c:v>
                </c:pt>
                <c:pt idx="5441">
                  <c:v>37.866</c:v>
                </c:pt>
                <c:pt idx="5442">
                  <c:v>47.561999999999998</c:v>
                </c:pt>
                <c:pt idx="5443">
                  <c:v>38.454000000000001</c:v>
                </c:pt>
                <c:pt idx="5444">
                  <c:v>27.391999999999999</c:v>
                </c:pt>
                <c:pt idx="5445">
                  <c:v>40.844999999999999</c:v>
                </c:pt>
                <c:pt idx="5446">
                  <c:v>29.108000000000001</c:v>
                </c:pt>
                <c:pt idx="5447">
                  <c:v>39.052</c:v>
                </c:pt>
                <c:pt idx="5448">
                  <c:v>31.864999999999998</c:v>
                </c:pt>
                <c:pt idx="5449">
                  <c:v>36.411999999999999</c:v>
                </c:pt>
                <c:pt idx="5450">
                  <c:v>35.057000000000002</c:v>
                </c:pt>
                <c:pt idx="5451">
                  <c:v>34.863</c:v>
                </c:pt>
                <c:pt idx="5452">
                  <c:v>32.436</c:v>
                </c:pt>
                <c:pt idx="5453">
                  <c:v>39.209000000000003</c:v>
                </c:pt>
                <c:pt idx="5454">
                  <c:v>32.936999999999998</c:v>
                </c:pt>
                <c:pt idx="5455">
                  <c:v>34.753</c:v>
                </c:pt>
                <c:pt idx="5456">
                  <c:v>29.462</c:v>
                </c:pt>
                <c:pt idx="5457">
                  <c:v>35.616999999999997</c:v>
                </c:pt>
                <c:pt idx="5458">
                  <c:v>31.236000000000001</c:v>
                </c:pt>
                <c:pt idx="5459">
                  <c:v>36.837000000000003</c:v>
                </c:pt>
                <c:pt idx="5460">
                  <c:v>30.827000000000002</c:v>
                </c:pt>
                <c:pt idx="5461">
                  <c:v>35.164000000000001</c:v>
                </c:pt>
                <c:pt idx="5462">
                  <c:v>36.776000000000003</c:v>
                </c:pt>
                <c:pt idx="5463">
                  <c:v>36.734999999999999</c:v>
                </c:pt>
                <c:pt idx="5464">
                  <c:v>33.734000000000002</c:v>
                </c:pt>
                <c:pt idx="5465">
                  <c:v>33.978000000000002</c:v>
                </c:pt>
                <c:pt idx="5466">
                  <c:v>31.611000000000001</c:v>
                </c:pt>
                <c:pt idx="5467">
                  <c:v>35.284999999999997</c:v>
                </c:pt>
                <c:pt idx="5468">
                  <c:v>38.695999999999998</c:v>
                </c:pt>
                <c:pt idx="5469">
                  <c:v>31.300999999999998</c:v>
                </c:pt>
                <c:pt idx="5470">
                  <c:v>37.188000000000002</c:v>
                </c:pt>
                <c:pt idx="5471">
                  <c:v>34.735999999999997</c:v>
                </c:pt>
                <c:pt idx="5472">
                  <c:v>39.506999999999998</c:v>
                </c:pt>
                <c:pt idx="5473">
                  <c:v>31.687000000000001</c:v>
                </c:pt>
                <c:pt idx="5474">
                  <c:v>32.533000000000001</c:v>
                </c:pt>
                <c:pt idx="5475">
                  <c:v>37.893000000000001</c:v>
                </c:pt>
                <c:pt idx="5476">
                  <c:v>35.744</c:v>
                </c:pt>
                <c:pt idx="5477">
                  <c:v>32.177999999999997</c:v>
                </c:pt>
                <c:pt idx="5478">
                  <c:v>31.617000000000001</c:v>
                </c:pt>
                <c:pt idx="5479">
                  <c:v>33.536999999999999</c:v>
                </c:pt>
                <c:pt idx="5480">
                  <c:v>35.207999999999998</c:v>
                </c:pt>
                <c:pt idx="5481">
                  <c:v>28.542000000000002</c:v>
                </c:pt>
                <c:pt idx="5482">
                  <c:v>31.123000000000001</c:v>
                </c:pt>
                <c:pt idx="5483">
                  <c:v>32.734000000000002</c:v>
                </c:pt>
                <c:pt idx="5484">
                  <c:v>41.762</c:v>
                </c:pt>
                <c:pt idx="5485">
                  <c:v>38.837000000000003</c:v>
                </c:pt>
                <c:pt idx="5486">
                  <c:v>37.453000000000003</c:v>
                </c:pt>
                <c:pt idx="5487">
                  <c:v>35.188000000000002</c:v>
                </c:pt>
                <c:pt idx="5488">
                  <c:v>27.294</c:v>
                </c:pt>
                <c:pt idx="5489">
                  <c:v>31.736000000000001</c:v>
                </c:pt>
                <c:pt idx="5490">
                  <c:v>50.008000000000003</c:v>
                </c:pt>
                <c:pt idx="5491">
                  <c:v>29.864000000000001</c:v>
                </c:pt>
                <c:pt idx="5492">
                  <c:v>34.201000000000001</c:v>
                </c:pt>
                <c:pt idx="5493">
                  <c:v>31.582000000000001</c:v>
                </c:pt>
                <c:pt idx="5494">
                  <c:v>36.658000000000001</c:v>
                </c:pt>
                <c:pt idx="5495">
                  <c:v>33.042999999999999</c:v>
                </c:pt>
                <c:pt idx="5496">
                  <c:v>41.582999999999998</c:v>
                </c:pt>
                <c:pt idx="5497">
                  <c:v>29.471</c:v>
                </c:pt>
                <c:pt idx="5498">
                  <c:v>29.667000000000002</c:v>
                </c:pt>
                <c:pt idx="5499">
                  <c:v>26.768000000000001</c:v>
                </c:pt>
                <c:pt idx="5500">
                  <c:v>32.514000000000003</c:v>
                </c:pt>
                <c:pt idx="5501">
                  <c:v>38.981000000000002</c:v>
                </c:pt>
                <c:pt idx="5502">
                  <c:v>40.723999999999997</c:v>
                </c:pt>
                <c:pt idx="5503">
                  <c:v>31.846</c:v>
                </c:pt>
                <c:pt idx="5504">
                  <c:v>29.07</c:v>
                </c:pt>
                <c:pt idx="5505">
                  <c:v>28.28</c:v>
                </c:pt>
                <c:pt idx="5506">
                  <c:v>28.151</c:v>
                </c:pt>
                <c:pt idx="5507">
                  <c:v>33.308999999999997</c:v>
                </c:pt>
                <c:pt idx="5508">
                  <c:v>29.713999999999999</c:v>
                </c:pt>
                <c:pt idx="5509">
                  <c:v>38.94</c:v>
                </c:pt>
                <c:pt idx="5510">
                  <c:v>47.323</c:v>
                </c:pt>
                <c:pt idx="5511">
                  <c:v>42.31</c:v>
                </c:pt>
                <c:pt idx="5512">
                  <c:v>32.051000000000002</c:v>
                </c:pt>
                <c:pt idx="5513">
                  <c:v>32.979999999999997</c:v>
                </c:pt>
                <c:pt idx="5514">
                  <c:v>31.457000000000001</c:v>
                </c:pt>
                <c:pt idx="5515">
                  <c:v>31.463000000000001</c:v>
                </c:pt>
                <c:pt idx="5516">
                  <c:v>30.143999999999998</c:v>
                </c:pt>
                <c:pt idx="5517">
                  <c:v>40.445999999999998</c:v>
                </c:pt>
                <c:pt idx="5518">
                  <c:v>41.320999999999998</c:v>
                </c:pt>
                <c:pt idx="5519">
                  <c:v>28.286000000000001</c:v>
                </c:pt>
                <c:pt idx="5520">
                  <c:v>44.17</c:v>
                </c:pt>
                <c:pt idx="5521">
                  <c:v>22.411999999999999</c:v>
                </c:pt>
                <c:pt idx="5522">
                  <c:v>35.01</c:v>
                </c:pt>
                <c:pt idx="5523">
                  <c:v>39.694000000000003</c:v>
                </c:pt>
                <c:pt idx="5524">
                  <c:v>41.741999999999997</c:v>
                </c:pt>
                <c:pt idx="5525">
                  <c:v>32.515000000000001</c:v>
                </c:pt>
                <c:pt idx="5526">
                  <c:v>43.606999999999999</c:v>
                </c:pt>
                <c:pt idx="5527">
                  <c:v>31.928000000000001</c:v>
                </c:pt>
                <c:pt idx="5528">
                  <c:v>43.192999999999998</c:v>
                </c:pt>
                <c:pt idx="5529">
                  <c:v>38.640999999999998</c:v>
                </c:pt>
                <c:pt idx="5530">
                  <c:v>38.463000000000001</c:v>
                </c:pt>
                <c:pt idx="5531">
                  <c:v>30.728000000000002</c:v>
                </c:pt>
                <c:pt idx="5532">
                  <c:v>40.838999999999999</c:v>
                </c:pt>
                <c:pt idx="5533">
                  <c:v>32.665999999999997</c:v>
                </c:pt>
                <c:pt idx="5534">
                  <c:v>44.72</c:v>
                </c:pt>
                <c:pt idx="5535">
                  <c:v>37.479999999999997</c:v>
                </c:pt>
                <c:pt idx="5536">
                  <c:v>41.738</c:v>
                </c:pt>
                <c:pt idx="5537">
                  <c:v>34.112000000000002</c:v>
                </c:pt>
                <c:pt idx="5538">
                  <c:v>40.072000000000003</c:v>
                </c:pt>
                <c:pt idx="5539">
                  <c:v>38.456000000000003</c:v>
                </c:pt>
                <c:pt idx="5540">
                  <c:v>36.887999999999998</c:v>
                </c:pt>
                <c:pt idx="5541">
                  <c:v>43.853000000000002</c:v>
                </c:pt>
                <c:pt idx="5542">
                  <c:v>39.143000000000001</c:v>
                </c:pt>
                <c:pt idx="5543">
                  <c:v>40.107999999999997</c:v>
                </c:pt>
                <c:pt idx="5544">
                  <c:v>35.384</c:v>
                </c:pt>
                <c:pt idx="5545">
                  <c:v>42.997999999999998</c:v>
                </c:pt>
                <c:pt idx="5546">
                  <c:v>37.372999999999998</c:v>
                </c:pt>
                <c:pt idx="5547">
                  <c:v>27.257999999999999</c:v>
                </c:pt>
                <c:pt idx="5548">
                  <c:v>27.702999999999999</c:v>
                </c:pt>
                <c:pt idx="5549">
                  <c:v>33.765000000000001</c:v>
                </c:pt>
                <c:pt idx="5550">
                  <c:v>42.661000000000001</c:v>
                </c:pt>
                <c:pt idx="5551">
                  <c:v>32.301000000000002</c:v>
                </c:pt>
                <c:pt idx="5552">
                  <c:v>40.515000000000001</c:v>
                </c:pt>
                <c:pt idx="5553">
                  <c:v>43.18</c:v>
                </c:pt>
                <c:pt idx="5554">
                  <c:v>32.097000000000001</c:v>
                </c:pt>
                <c:pt idx="5555">
                  <c:v>37.198</c:v>
                </c:pt>
                <c:pt idx="5556">
                  <c:v>29.657</c:v>
                </c:pt>
                <c:pt idx="5557">
                  <c:v>35.179000000000002</c:v>
                </c:pt>
                <c:pt idx="5558">
                  <c:v>34.072000000000003</c:v>
                </c:pt>
                <c:pt idx="5559">
                  <c:v>33.408999999999999</c:v>
                </c:pt>
                <c:pt idx="5560">
                  <c:v>40.514000000000003</c:v>
                </c:pt>
                <c:pt idx="5561">
                  <c:v>34.279000000000003</c:v>
                </c:pt>
                <c:pt idx="5562">
                  <c:v>39.527999999999999</c:v>
                </c:pt>
                <c:pt idx="5563">
                  <c:v>34.991999999999997</c:v>
                </c:pt>
                <c:pt idx="5564">
                  <c:v>40.618000000000002</c:v>
                </c:pt>
                <c:pt idx="5565">
                  <c:v>29.366</c:v>
                </c:pt>
                <c:pt idx="5566">
                  <c:v>31.053999999999998</c:v>
                </c:pt>
                <c:pt idx="5567">
                  <c:v>36.610999999999997</c:v>
                </c:pt>
                <c:pt idx="5568">
                  <c:v>33.603000000000002</c:v>
                </c:pt>
                <c:pt idx="5569">
                  <c:v>30.631</c:v>
                </c:pt>
                <c:pt idx="5570">
                  <c:v>29.061</c:v>
                </c:pt>
                <c:pt idx="5571">
                  <c:v>29.719000000000001</c:v>
                </c:pt>
                <c:pt idx="5572">
                  <c:v>26.995999999999999</c:v>
                </c:pt>
                <c:pt idx="5573">
                  <c:v>36.909999999999997</c:v>
                </c:pt>
                <c:pt idx="5574">
                  <c:v>26.012</c:v>
                </c:pt>
                <c:pt idx="5575">
                  <c:v>35.957000000000001</c:v>
                </c:pt>
                <c:pt idx="5576">
                  <c:v>36.274000000000001</c:v>
                </c:pt>
                <c:pt idx="5577">
                  <c:v>40.365000000000002</c:v>
                </c:pt>
                <c:pt idx="5578">
                  <c:v>28.146000000000001</c:v>
                </c:pt>
                <c:pt idx="5579">
                  <c:v>35.420999999999999</c:v>
                </c:pt>
                <c:pt idx="5580">
                  <c:v>31.879000000000001</c:v>
                </c:pt>
                <c:pt idx="5581">
                  <c:v>36.500999999999998</c:v>
                </c:pt>
                <c:pt idx="5582">
                  <c:v>36.954000000000001</c:v>
                </c:pt>
                <c:pt idx="5583">
                  <c:v>28.17</c:v>
                </c:pt>
                <c:pt idx="5584">
                  <c:v>38.14</c:v>
                </c:pt>
                <c:pt idx="5585">
                  <c:v>37.662999999999997</c:v>
                </c:pt>
                <c:pt idx="5586">
                  <c:v>34.4</c:v>
                </c:pt>
                <c:pt idx="5587">
                  <c:v>38.741</c:v>
                </c:pt>
                <c:pt idx="5588">
                  <c:v>33.420999999999999</c:v>
                </c:pt>
                <c:pt idx="5589">
                  <c:v>42.654000000000003</c:v>
                </c:pt>
                <c:pt idx="5590">
                  <c:v>33.524000000000001</c:v>
                </c:pt>
                <c:pt idx="5591">
                  <c:v>35.695</c:v>
                </c:pt>
                <c:pt idx="5592">
                  <c:v>36.549999999999997</c:v>
                </c:pt>
                <c:pt idx="5593">
                  <c:v>37.783999999999999</c:v>
                </c:pt>
                <c:pt idx="5594">
                  <c:v>35.438000000000002</c:v>
                </c:pt>
                <c:pt idx="5595">
                  <c:v>31.384</c:v>
                </c:pt>
                <c:pt idx="5596">
                  <c:v>34.112000000000002</c:v>
                </c:pt>
                <c:pt idx="5597">
                  <c:v>28.353999999999999</c:v>
                </c:pt>
                <c:pt idx="5598">
                  <c:v>38.472000000000001</c:v>
                </c:pt>
                <c:pt idx="5599">
                  <c:v>39.606999999999999</c:v>
                </c:pt>
                <c:pt idx="5600">
                  <c:v>40.813000000000002</c:v>
                </c:pt>
                <c:pt idx="5601">
                  <c:v>31.99</c:v>
                </c:pt>
                <c:pt idx="5602">
                  <c:v>30.722999999999999</c:v>
                </c:pt>
                <c:pt idx="5603">
                  <c:v>31.492000000000001</c:v>
                </c:pt>
                <c:pt idx="5604">
                  <c:v>31.446999999999999</c:v>
                </c:pt>
                <c:pt idx="5605">
                  <c:v>42.091000000000001</c:v>
                </c:pt>
                <c:pt idx="5606">
                  <c:v>43.871000000000002</c:v>
                </c:pt>
                <c:pt idx="5607">
                  <c:v>41.878</c:v>
                </c:pt>
                <c:pt idx="5608">
                  <c:v>31.670999999999999</c:v>
                </c:pt>
                <c:pt idx="5609">
                  <c:v>29.902999999999999</c:v>
                </c:pt>
                <c:pt idx="5610">
                  <c:v>44.649000000000001</c:v>
                </c:pt>
                <c:pt idx="5611">
                  <c:v>40.408999999999999</c:v>
                </c:pt>
                <c:pt idx="5612">
                  <c:v>37.750999999999998</c:v>
                </c:pt>
                <c:pt idx="5613">
                  <c:v>31.32</c:v>
                </c:pt>
                <c:pt idx="5614">
                  <c:v>39.345999999999997</c:v>
                </c:pt>
                <c:pt idx="5615">
                  <c:v>36.344999999999999</c:v>
                </c:pt>
                <c:pt idx="5616">
                  <c:v>37.401000000000003</c:v>
                </c:pt>
                <c:pt idx="5617">
                  <c:v>37.087000000000003</c:v>
                </c:pt>
                <c:pt idx="5618">
                  <c:v>31.539000000000001</c:v>
                </c:pt>
                <c:pt idx="5619">
                  <c:v>30.170999999999999</c:v>
                </c:pt>
                <c:pt idx="5620">
                  <c:v>34.734999999999999</c:v>
                </c:pt>
                <c:pt idx="5621">
                  <c:v>35.301000000000002</c:v>
                </c:pt>
                <c:pt idx="5622">
                  <c:v>39.247</c:v>
                </c:pt>
                <c:pt idx="5623">
                  <c:v>36.139000000000003</c:v>
                </c:pt>
                <c:pt idx="5624">
                  <c:v>34.128</c:v>
                </c:pt>
                <c:pt idx="5625">
                  <c:v>34.688000000000002</c:v>
                </c:pt>
                <c:pt idx="5626">
                  <c:v>33.316000000000003</c:v>
                </c:pt>
                <c:pt idx="5627">
                  <c:v>35.976999999999997</c:v>
                </c:pt>
                <c:pt idx="5628">
                  <c:v>40.192999999999998</c:v>
                </c:pt>
                <c:pt idx="5629">
                  <c:v>36.97</c:v>
                </c:pt>
                <c:pt idx="5630">
                  <c:v>27.655000000000001</c:v>
                </c:pt>
                <c:pt idx="5631">
                  <c:v>29.276</c:v>
                </c:pt>
                <c:pt idx="5632">
                  <c:v>37.575000000000003</c:v>
                </c:pt>
                <c:pt idx="5633">
                  <c:v>30.262</c:v>
                </c:pt>
                <c:pt idx="5634">
                  <c:v>39.619999999999997</c:v>
                </c:pt>
                <c:pt idx="5635">
                  <c:v>36.573</c:v>
                </c:pt>
                <c:pt idx="5636">
                  <c:v>35.588000000000001</c:v>
                </c:pt>
                <c:pt idx="5637">
                  <c:v>43.665999999999997</c:v>
                </c:pt>
                <c:pt idx="5638">
                  <c:v>31.594000000000001</c:v>
                </c:pt>
                <c:pt idx="5639">
                  <c:v>40.445999999999998</c:v>
                </c:pt>
                <c:pt idx="5640">
                  <c:v>38.473999999999997</c:v>
                </c:pt>
                <c:pt idx="5641">
                  <c:v>43.610999999999997</c:v>
                </c:pt>
                <c:pt idx="5642">
                  <c:v>41.552</c:v>
                </c:pt>
                <c:pt idx="5643">
                  <c:v>34.201000000000001</c:v>
                </c:pt>
                <c:pt idx="5644">
                  <c:v>43.692</c:v>
                </c:pt>
                <c:pt idx="5645">
                  <c:v>36.430999999999997</c:v>
                </c:pt>
                <c:pt idx="5646">
                  <c:v>42.232999999999997</c:v>
                </c:pt>
                <c:pt idx="5647">
                  <c:v>31.521999999999998</c:v>
                </c:pt>
                <c:pt idx="5648">
                  <c:v>33.344000000000001</c:v>
                </c:pt>
                <c:pt idx="5649">
                  <c:v>33.066000000000003</c:v>
                </c:pt>
                <c:pt idx="5650">
                  <c:v>37.25</c:v>
                </c:pt>
                <c:pt idx="5651">
                  <c:v>35.475000000000001</c:v>
                </c:pt>
                <c:pt idx="5652">
                  <c:v>28.896000000000001</c:v>
                </c:pt>
                <c:pt idx="5653">
                  <c:v>33.287999999999997</c:v>
                </c:pt>
                <c:pt idx="5654">
                  <c:v>41.155999999999999</c:v>
                </c:pt>
                <c:pt idx="5655">
                  <c:v>34.406999999999996</c:v>
                </c:pt>
                <c:pt idx="5656">
                  <c:v>39.695999999999998</c:v>
                </c:pt>
                <c:pt idx="5657">
                  <c:v>26.744</c:v>
                </c:pt>
                <c:pt idx="5658">
                  <c:v>32.716999999999999</c:v>
                </c:pt>
                <c:pt idx="5659">
                  <c:v>33.258000000000003</c:v>
                </c:pt>
                <c:pt idx="5660">
                  <c:v>42.296999999999997</c:v>
                </c:pt>
                <c:pt idx="5661">
                  <c:v>34.015999999999998</c:v>
                </c:pt>
                <c:pt idx="5662">
                  <c:v>41.268999999999998</c:v>
                </c:pt>
                <c:pt idx="5663">
                  <c:v>33.865000000000002</c:v>
                </c:pt>
                <c:pt idx="5664">
                  <c:v>28.943000000000001</c:v>
                </c:pt>
                <c:pt idx="5665">
                  <c:v>37.970999999999997</c:v>
                </c:pt>
                <c:pt idx="5666">
                  <c:v>29.315999999999999</c:v>
                </c:pt>
                <c:pt idx="5667">
                  <c:v>36.686</c:v>
                </c:pt>
                <c:pt idx="5668">
                  <c:v>39.656999999999996</c:v>
                </c:pt>
                <c:pt idx="5669">
                  <c:v>36.820999999999998</c:v>
                </c:pt>
                <c:pt idx="5670">
                  <c:v>30.841999999999999</c:v>
                </c:pt>
                <c:pt idx="5671">
                  <c:v>40.832000000000001</c:v>
                </c:pt>
                <c:pt idx="5672">
                  <c:v>35.668999999999997</c:v>
                </c:pt>
                <c:pt idx="5673">
                  <c:v>35.549999999999997</c:v>
                </c:pt>
                <c:pt idx="5674">
                  <c:v>29.533999999999999</c:v>
                </c:pt>
                <c:pt idx="5675">
                  <c:v>32.731999999999999</c:v>
                </c:pt>
                <c:pt idx="5676">
                  <c:v>36.561999999999998</c:v>
                </c:pt>
                <c:pt idx="5677">
                  <c:v>35.914000000000001</c:v>
                </c:pt>
                <c:pt idx="5678">
                  <c:v>41.640999999999998</c:v>
                </c:pt>
                <c:pt idx="5679">
                  <c:v>45.75</c:v>
                </c:pt>
                <c:pt idx="5680">
                  <c:v>29.911999999999999</c:v>
                </c:pt>
                <c:pt idx="5681">
                  <c:v>33.56</c:v>
                </c:pt>
                <c:pt idx="5682">
                  <c:v>37.698999999999998</c:v>
                </c:pt>
                <c:pt idx="5683">
                  <c:v>43.034999999999997</c:v>
                </c:pt>
                <c:pt idx="5684">
                  <c:v>42.616</c:v>
                </c:pt>
                <c:pt idx="5685">
                  <c:v>25.571000000000002</c:v>
                </c:pt>
                <c:pt idx="5686">
                  <c:v>42.595999999999997</c:v>
                </c:pt>
                <c:pt idx="5687">
                  <c:v>35.777999999999999</c:v>
                </c:pt>
                <c:pt idx="5688">
                  <c:v>29.11</c:v>
                </c:pt>
                <c:pt idx="5689">
                  <c:v>37.634</c:v>
                </c:pt>
                <c:pt idx="5690">
                  <c:v>30.033000000000001</c:v>
                </c:pt>
                <c:pt idx="5691">
                  <c:v>33.991999999999997</c:v>
                </c:pt>
                <c:pt idx="5692">
                  <c:v>36.287999999999997</c:v>
                </c:pt>
                <c:pt idx="5693">
                  <c:v>37.494999999999997</c:v>
                </c:pt>
                <c:pt idx="5694">
                  <c:v>39.804000000000002</c:v>
                </c:pt>
                <c:pt idx="5695">
                  <c:v>33.219000000000001</c:v>
                </c:pt>
                <c:pt idx="5696">
                  <c:v>44.453000000000003</c:v>
                </c:pt>
                <c:pt idx="5697">
                  <c:v>35.040999999999997</c:v>
                </c:pt>
                <c:pt idx="5698">
                  <c:v>30.146999999999998</c:v>
                </c:pt>
                <c:pt idx="5699">
                  <c:v>39.817999999999998</c:v>
                </c:pt>
                <c:pt idx="5700">
                  <c:v>38.014000000000003</c:v>
                </c:pt>
                <c:pt idx="5701">
                  <c:v>35.295000000000002</c:v>
                </c:pt>
                <c:pt idx="5702">
                  <c:v>45.405999999999999</c:v>
                </c:pt>
                <c:pt idx="5703">
                  <c:v>32.5</c:v>
                </c:pt>
                <c:pt idx="5704">
                  <c:v>31.91</c:v>
                </c:pt>
                <c:pt idx="5705">
                  <c:v>37.655000000000001</c:v>
                </c:pt>
                <c:pt idx="5706">
                  <c:v>33.912999999999997</c:v>
                </c:pt>
                <c:pt idx="5707">
                  <c:v>33.593000000000004</c:v>
                </c:pt>
                <c:pt idx="5708">
                  <c:v>36.152999999999999</c:v>
                </c:pt>
                <c:pt idx="5709">
                  <c:v>39.85</c:v>
                </c:pt>
                <c:pt idx="5710">
                  <c:v>35.869</c:v>
                </c:pt>
                <c:pt idx="5711">
                  <c:v>37.378999999999998</c:v>
                </c:pt>
                <c:pt idx="5712">
                  <c:v>36.078000000000003</c:v>
                </c:pt>
                <c:pt idx="5713">
                  <c:v>42.491</c:v>
                </c:pt>
                <c:pt idx="5714">
                  <c:v>30.966000000000001</c:v>
                </c:pt>
                <c:pt idx="5715">
                  <c:v>29.24</c:v>
                </c:pt>
                <c:pt idx="5716">
                  <c:v>39.512</c:v>
                </c:pt>
                <c:pt idx="5717">
                  <c:v>32.915999999999997</c:v>
                </c:pt>
                <c:pt idx="5718">
                  <c:v>37.100999999999999</c:v>
                </c:pt>
                <c:pt idx="5719">
                  <c:v>37.223999999999997</c:v>
                </c:pt>
                <c:pt idx="5720">
                  <c:v>39.777999999999999</c:v>
                </c:pt>
                <c:pt idx="5721">
                  <c:v>32.75</c:v>
                </c:pt>
                <c:pt idx="5722">
                  <c:v>37.42</c:v>
                </c:pt>
                <c:pt idx="5723">
                  <c:v>35.988</c:v>
                </c:pt>
                <c:pt idx="5724">
                  <c:v>45.837000000000003</c:v>
                </c:pt>
                <c:pt idx="5725">
                  <c:v>29.347000000000001</c:v>
                </c:pt>
                <c:pt idx="5726">
                  <c:v>38.606999999999999</c:v>
                </c:pt>
                <c:pt idx="5727">
                  <c:v>36.832999999999998</c:v>
                </c:pt>
                <c:pt idx="5728">
                  <c:v>31.126000000000001</c:v>
                </c:pt>
                <c:pt idx="5729">
                  <c:v>33.683</c:v>
                </c:pt>
                <c:pt idx="5730">
                  <c:v>38.612000000000002</c:v>
                </c:pt>
                <c:pt idx="5731">
                  <c:v>33.045999999999999</c:v>
                </c:pt>
                <c:pt idx="5732">
                  <c:v>30.213000000000001</c:v>
                </c:pt>
                <c:pt idx="5733">
                  <c:v>30.064</c:v>
                </c:pt>
                <c:pt idx="5734">
                  <c:v>29.808</c:v>
                </c:pt>
                <c:pt idx="5735">
                  <c:v>32.216000000000001</c:v>
                </c:pt>
                <c:pt idx="5736">
                  <c:v>31.536000000000001</c:v>
                </c:pt>
                <c:pt idx="5737">
                  <c:v>30.741</c:v>
                </c:pt>
                <c:pt idx="5738">
                  <c:v>37.930999999999997</c:v>
                </c:pt>
                <c:pt idx="5739">
                  <c:v>35.33</c:v>
                </c:pt>
                <c:pt idx="5740">
                  <c:v>36.642000000000003</c:v>
                </c:pt>
                <c:pt idx="5741">
                  <c:v>35.994999999999997</c:v>
                </c:pt>
                <c:pt idx="5742">
                  <c:v>35.26</c:v>
                </c:pt>
                <c:pt idx="5743">
                  <c:v>35.545999999999999</c:v>
                </c:pt>
                <c:pt idx="5744">
                  <c:v>31.140999999999998</c:v>
                </c:pt>
                <c:pt idx="5745">
                  <c:v>31.109000000000002</c:v>
                </c:pt>
                <c:pt idx="5746">
                  <c:v>34.984000000000002</c:v>
                </c:pt>
                <c:pt idx="5747">
                  <c:v>27.026</c:v>
                </c:pt>
                <c:pt idx="5748">
                  <c:v>30.571999999999999</c:v>
                </c:pt>
                <c:pt idx="5749">
                  <c:v>30.035</c:v>
                </c:pt>
                <c:pt idx="5750">
                  <c:v>35.637999999999998</c:v>
                </c:pt>
                <c:pt idx="5751">
                  <c:v>43.412999999999997</c:v>
                </c:pt>
                <c:pt idx="5752">
                  <c:v>41.313000000000002</c:v>
                </c:pt>
                <c:pt idx="5753">
                  <c:v>27.962</c:v>
                </c:pt>
                <c:pt idx="5754">
                  <c:v>39.219000000000001</c:v>
                </c:pt>
                <c:pt idx="5755">
                  <c:v>42.771999999999998</c:v>
                </c:pt>
                <c:pt idx="5756">
                  <c:v>36.979999999999997</c:v>
                </c:pt>
                <c:pt idx="5757">
                  <c:v>29.981000000000002</c:v>
                </c:pt>
                <c:pt idx="5758">
                  <c:v>33.262999999999998</c:v>
                </c:pt>
                <c:pt idx="5759">
                  <c:v>28.073</c:v>
                </c:pt>
                <c:pt idx="5760">
                  <c:v>32.44</c:v>
                </c:pt>
                <c:pt idx="5761">
                  <c:v>36.064</c:v>
                </c:pt>
                <c:pt idx="5762">
                  <c:v>34.776000000000003</c:v>
                </c:pt>
                <c:pt idx="5763">
                  <c:v>46.17</c:v>
                </c:pt>
                <c:pt idx="5764">
                  <c:v>31.957999999999998</c:v>
                </c:pt>
                <c:pt idx="5765">
                  <c:v>30.375</c:v>
                </c:pt>
                <c:pt idx="5766">
                  <c:v>35.42</c:v>
                </c:pt>
                <c:pt idx="5767">
                  <c:v>35.624000000000002</c:v>
                </c:pt>
                <c:pt idx="5768">
                  <c:v>35.697000000000003</c:v>
                </c:pt>
                <c:pt idx="5769">
                  <c:v>31.134</c:v>
                </c:pt>
                <c:pt idx="5770">
                  <c:v>29.338000000000001</c:v>
                </c:pt>
                <c:pt idx="5771">
                  <c:v>33.445999999999998</c:v>
                </c:pt>
                <c:pt idx="5772">
                  <c:v>29.975999999999999</c:v>
                </c:pt>
                <c:pt idx="5773">
                  <c:v>42.249000000000002</c:v>
                </c:pt>
                <c:pt idx="5774">
                  <c:v>31.870999999999999</c:v>
                </c:pt>
                <c:pt idx="5775">
                  <c:v>32.444000000000003</c:v>
                </c:pt>
                <c:pt idx="5776">
                  <c:v>36.351999999999997</c:v>
                </c:pt>
                <c:pt idx="5777">
                  <c:v>35.067999999999998</c:v>
                </c:pt>
                <c:pt idx="5778">
                  <c:v>35.171999999999997</c:v>
                </c:pt>
                <c:pt idx="5779">
                  <c:v>38.244</c:v>
                </c:pt>
                <c:pt idx="5780">
                  <c:v>31.312999999999999</c:v>
                </c:pt>
                <c:pt idx="5781">
                  <c:v>31.824000000000002</c:v>
                </c:pt>
                <c:pt idx="5782">
                  <c:v>41.808999999999997</c:v>
                </c:pt>
                <c:pt idx="5783">
                  <c:v>32.668999999999997</c:v>
                </c:pt>
                <c:pt idx="5784">
                  <c:v>36.737000000000002</c:v>
                </c:pt>
                <c:pt idx="5785">
                  <c:v>28.670999999999999</c:v>
                </c:pt>
                <c:pt idx="5786">
                  <c:v>37.156999999999996</c:v>
                </c:pt>
                <c:pt idx="5787">
                  <c:v>48.433999999999997</c:v>
                </c:pt>
                <c:pt idx="5788">
                  <c:v>35.921999999999997</c:v>
                </c:pt>
                <c:pt idx="5789">
                  <c:v>31.84</c:v>
                </c:pt>
                <c:pt idx="5790">
                  <c:v>26.547000000000001</c:v>
                </c:pt>
                <c:pt idx="5791">
                  <c:v>29.29</c:v>
                </c:pt>
                <c:pt idx="5792">
                  <c:v>33.610999999999997</c:v>
                </c:pt>
                <c:pt idx="5793">
                  <c:v>31.788</c:v>
                </c:pt>
                <c:pt idx="5794">
                  <c:v>35.898000000000003</c:v>
                </c:pt>
                <c:pt idx="5795">
                  <c:v>33.975999999999999</c:v>
                </c:pt>
                <c:pt idx="5796">
                  <c:v>31.774999999999999</c:v>
                </c:pt>
                <c:pt idx="5797">
                  <c:v>32.113999999999997</c:v>
                </c:pt>
                <c:pt idx="5798">
                  <c:v>26.518999999999998</c:v>
                </c:pt>
                <c:pt idx="5799">
                  <c:v>37.171999999999997</c:v>
                </c:pt>
                <c:pt idx="5800">
                  <c:v>41.124000000000002</c:v>
                </c:pt>
                <c:pt idx="5801">
                  <c:v>32.814999999999998</c:v>
                </c:pt>
                <c:pt idx="5802">
                  <c:v>41.542999999999999</c:v>
                </c:pt>
                <c:pt idx="5803">
                  <c:v>30.344000000000001</c:v>
                </c:pt>
                <c:pt idx="5804">
                  <c:v>38.875</c:v>
                </c:pt>
                <c:pt idx="5805">
                  <c:v>33.360999999999997</c:v>
                </c:pt>
                <c:pt idx="5806">
                  <c:v>30.638999999999999</c:v>
                </c:pt>
                <c:pt idx="5807">
                  <c:v>36.292000000000002</c:v>
                </c:pt>
                <c:pt idx="5808">
                  <c:v>36.697000000000003</c:v>
                </c:pt>
                <c:pt idx="5809">
                  <c:v>34.837000000000003</c:v>
                </c:pt>
                <c:pt idx="5810">
                  <c:v>34.767000000000003</c:v>
                </c:pt>
                <c:pt idx="5811">
                  <c:v>33.947000000000003</c:v>
                </c:pt>
                <c:pt idx="5812">
                  <c:v>36.179000000000002</c:v>
                </c:pt>
                <c:pt idx="5813">
                  <c:v>35.905999999999999</c:v>
                </c:pt>
                <c:pt idx="5814">
                  <c:v>35.597999999999999</c:v>
                </c:pt>
                <c:pt idx="5815">
                  <c:v>34.231999999999999</c:v>
                </c:pt>
                <c:pt idx="5816">
                  <c:v>34.942</c:v>
                </c:pt>
                <c:pt idx="5817">
                  <c:v>45.043999999999997</c:v>
                </c:pt>
                <c:pt idx="5818">
                  <c:v>36.061</c:v>
                </c:pt>
                <c:pt idx="5819">
                  <c:v>37.375999999999998</c:v>
                </c:pt>
                <c:pt idx="5820">
                  <c:v>28.795000000000002</c:v>
                </c:pt>
                <c:pt idx="5821">
                  <c:v>41.027000000000001</c:v>
                </c:pt>
                <c:pt idx="5822">
                  <c:v>32.090000000000003</c:v>
                </c:pt>
                <c:pt idx="5823">
                  <c:v>32.185000000000002</c:v>
                </c:pt>
                <c:pt idx="5824">
                  <c:v>26.863</c:v>
                </c:pt>
                <c:pt idx="5825">
                  <c:v>27.288</c:v>
                </c:pt>
                <c:pt idx="5826">
                  <c:v>28.468</c:v>
                </c:pt>
                <c:pt idx="5827">
                  <c:v>32.78</c:v>
                </c:pt>
                <c:pt idx="5828">
                  <c:v>32.378</c:v>
                </c:pt>
                <c:pt idx="5829">
                  <c:v>35.5</c:v>
                </c:pt>
                <c:pt idx="5830">
                  <c:v>27.692</c:v>
                </c:pt>
                <c:pt idx="5831">
                  <c:v>29.99</c:v>
                </c:pt>
                <c:pt idx="5832">
                  <c:v>41.656999999999996</c:v>
                </c:pt>
                <c:pt idx="5833">
                  <c:v>38.576999999999998</c:v>
                </c:pt>
                <c:pt idx="5834">
                  <c:v>33.411999999999999</c:v>
                </c:pt>
                <c:pt idx="5835">
                  <c:v>32.549999999999997</c:v>
                </c:pt>
                <c:pt idx="5836">
                  <c:v>35.045000000000002</c:v>
                </c:pt>
                <c:pt idx="5837">
                  <c:v>38</c:v>
                </c:pt>
                <c:pt idx="5838">
                  <c:v>30.920999999999999</c:v>
                </c:pt>
                <c:pt idx="5839">
                  <c:v>37.801000000000002</c:v>
                </c:pt>
                <c:pt idx="5840">
                  <c:v>37.628</c:v>
                </c:pt>
                <c:pt idx="5841">
                  <c:v>28.76</c:v>
                </c:pt>
                <c:pt idx="5842">
                  <c:v>33.411000000000001</c:v>
                </c:pt>
                <c:pt idx="5843">
                  <c:v>34.777999999999999</c:v>
                </c:pt>
                <c:pt idx="5844">
                  <c:v>38.874000000000002</c:v>
                </c:pt>
                <c:pt idx="5845">
                  <c:v>39.695</c:v>
                </c:pt>
                <c:pt idx="5846">
                  <c:v>30.431999999999999</c:v>
                </c:pt>
                <c:pt idx="5847">
                  <c:v>21.236999999999998</c:v>
                </c:pt>
                <c:pt idx="5848">
                  <c:v>29.367999999999999</c:v>
                </c:pt>
                <c:pt idx="5849">
                  <c:v>25.135000000000002</c:v>
                </c:pt>
                <c:pt idx="5850">
                  <c:v>32.351999999999997</c:v>
                </c:pt>
                <c:pt idx="5851">
                  <c:v>28.626999999999999</c:v>
                </c:pt>
                <c:pt idx="5852">
                  <c:v>27.369</c:v>
                </c:pt>
                <c:pt idx="5853">
                  <c:v>28.222999999999999</c:v>
                </c:pt>
                <c:pt idx="5854">
                  <c:v>38.331000000000003</c:v>
                </c:pt>
                <c:pt idx="5855">
                  <c:v>28.917999999999999</c:v>
                </c:pt>
                <c:pt idx="5856">
                  <c:v>36.996000000000002</c:v>
                </c:pt>
                <c:pt idx="5857">
                  <c:v>30.991</c:v>
                </c:pt>
                <c:pt idx="5858">
                  <c:v>30.791</c:v>
                </c:pt>
                <c:pt idx="5859">
                  <c:v>39.854999999999997</c:v>
                </c:pt>
                <c:pt idx="5860">
                  <c:v>32.006999999999998</c:v>
                </c:pt>
                <c:pt idx="5861">
                  <c:v>31.234999999999999</c:v>
                </c:pt>
                <c:pt idx="5862">
                  <c:v>38.231000000000002</c:v>
                </c:pt>
                <c:pt idx="5863">
                  <c:v>30.321000000000002</c:v>
                </c:pt>
                <c:pt idx="5864">
                  <c:v>28.175000000000001</c:v>
                </c:pt>
                <c:pt idx="5865">
                  <c:v>32.311</c:v>
                </c:pt>
                <c:pt idx="5866">
                  <c:v>25.331</c:v>
                </c:pt>
                <c:pt idx="5867">
                  <c:v>35.393000000000001</c:v>
                </c:pt>
                <c:pt idx="5868">
                  <c:v>29.369</c:v>
                </c:pt>
                <c:pt idx="5869">
                  <c:v>37.814999999999998</c:v>
                </c:pt>
                <c:pt idx="5870">
                  <c:v>38.265999999999998</c:v>
                </c:pt>
                <c:pt idx="5871">
                  <c:v>43.258000000000003</c:v>
                </c:pt>
                <c:pt idx="5872">
                  <c:v>27.591000000000001</c:v>
                </c:pt>
                <c:pt idx="5873">
                  <c:v>35.012999999999998</c:v>
                </c:pt>
                <c:pt idx="5874">
                  <c:v>32.210999999999999</c:v>
                </c:pt>
                <c:pt idx="5875">
                  <c:v>34.094999999999999</c:v>
                </c:pt>
                <c:pt idx="5876">
                  <c:v>34.308999999999997</c:v>
                </c:pt>
                <c:pt idx="5877">
                  <c:v>32.673999999999999</c:v>
                </c:pt>
                <c:pt idx="5878">
                  <c:v>36.482999999999997</c:v>
                </c:pt>
                <c:pt idx="5879">
                  <c:v>38.334000000000003</c:v>
                </c:pt>
                <c:pt idx="5880">
                  <c:v>33.926000000000002</c:v>
                </c:pt>
                <c:pt idx="5881">
                  <c:v>36.335000000000001</c:v>
                </c:pt>
                <c:pt idx="5882">
                  <c:v>34.433</c:v>
                </c:pt>
                <c:pt idx="5883">
                  <c:v>37.232999999999997</c:v>
                </c:pt>
                <c:pt idx="5884">
                  <c:v>29.518000000000001</c:v>
                </c:pt>
                <c:pt idx="5885">
                  <c:v>33.918999999999997</c:v>
                </c:pt>
                <c:pt idx="5886">
                  <c:v>34.918999999999997</c:v>
                </c:pt>
                <c:pt idx="5887">
                  <c:v>36.021999999999998</c:v>
                </c:pt>
                <c:pt idx="5888">
                  <c:v>39.762999999999998</c:v>
                </c:pt>
                <c:pt idx="5889">
                  <c:v>34.377000000000002</c:v>
                </c:pt>
                <c:pt idx="5890">
                  <c:v>33.545999999999999</c:v>
                </c:pt>
                <c:pt idx="5891">
                  <c:v>32.506999999999998</c:v>
                </c:pt>
                <c:pt idx="5892">
                  <c:v>38.581000000000003</c:v>
                </c:pt>
                <c:pt idx="5893">
                  <c:v>36.296999999999997</c:v>
                </c:pt>
                <c:pt idx="5894">
                  <c:v>34.423999999999999</c:v>
                </c:pt>
                <c:pt idx="5895">
                  <c:v>36.799999999999997</c:v>
                </c:pt>
                <c:pt idx="5896">
                  <c:v>37.624000000000002</c:v>
                </c:pt>
                <c:pt idx="5897">
                  <c:v>32.953000000000003</c:v>
                </c:pt>
                <c:pt idx="5898">
                  <c:v>40.658000000000001</c:v>
                </c:pt>
                <c:pt idx="5899">
                  <c:v>32.424999999999997</c:v>
                </c:pt>
                <c:pt idx="5900">
                  <c:v>32.738</c:v>
                </c:pt>
                <c:pt idx="5901">
                  <c:v>37.561999999999998</c:v>
                </c:pt>
                <c:pt idx="5902">
                  <c:v>30.251000000000001</c:v>
                </c:pt>
                <c:pt idx="5903">
                  <c:v>40.463000000000001</c:v>
                </c:pt>
                <c:pt idx="5904">
                  <c:v>32.270000000000003</c:v>
                </c:pt>
                <c:pt idx="5905">
                  <c:v>42.006</c:v>
                </c:pt>
                <c:pt idx="5906">
                  <c:v>39.014000000000003</c:v>
                </c:pt>
                <c:pt idx="5907">
                  <c:v>35.125</c:v>
                </c:pt>
                <c:pt idx="5908">
                  <c:v>37.667999999999999</c:v>
                </c:pt>
                <c:pt idx="5909">
                  <c:v>35.295999999999999</c:v>
                </c:pt>
                <c:pt idx="5910">
                  <c:v>34.988</c:v>
                </c:pt>
                <c:pt idx="5911">
                  <c:v>37.466999999999999</c:v>
                </c:pt>
                <c:pt idx="5912">
                  <c:v>35.520000000000003</c:v>
                </c:pt>
                <c:pt idx="5913">
                  <c:v>41.283000000000001</c:v>
                </c:pt>
                <c:pt idx="5914">
                  <c:v>32.247</c:v>
                </c:pt>
                <c:pt idx="5915">
                  <c:v>43.767000000000003</c:v>
                </c:pt>
                <c:pt idx="5916">
                  <c:v>43.570999999999998</c:v>
                </c:pt>
                <c:pt idx="5917">
                  <c:v>38.652999999999999</c:v>
                </c:pt>
                <c:pt idx="5918">
                  <c:v>40.945999999999998</c:v>
                </c:pt>
                <c:pt idx="5919">
                  <c:v>32.713999999999999</c:v>
                </c:pt>
                <c:pt idx="5920">
                  <c:v>40.21</c:v>
                </c:pt>
                <c:pt idx="5921">
                  <c:v>32.753999999999998</c:v>
                </c:pt>
                <c:pt idx="5922">
                  <c:v>35.540999999999997</c:v>
                </c:pt>
                <c:pt idx="5923">
                  <c:v>41.424999999999997</c:v>
                </c:pt>
                <c:pt idx="5924">
                  <c:v>37.82</c:v>
                </c:pt>
                <c:pt idx="5925">
                  <c:v>41.758000000000003</c:v>
                </c:pt>
                <c:pt idx="5926">
                  <c:v>34.115000000000002</c:v>
                </c:pt>
                <c:pt idx="5927">
                  <c:v>36.692999999999998</c:v>
                </c:pt>
                <c:pt idx="5928">
                  <c:v>32.158000000000001</c:v>
                </c:pt>
                <c:pt idx="5929">
                  <c:v>36.68</c:v>
                </c:pt>
                <c:pt idx="5930">
                  <c:v>33.390999999999998</c:v>
                </c:pt>
                <c:pt idx="5931">
                  <c:v>38.914999999999999</c:v>
                </c:pt>
                <c:pt idx="5932">
                  <c:v>34.481000000000002</c:v>
                </c:pt>
                <c:pt idx="5933">
                  <c:v>41.725000000000001</c:v>
                </c:pt>
                <c:pt idx="5934">
                  <c:v>35.125</c:v>
                </c:pt>
                <c:pt idx="5935">
                  <c:v>35.389000000000003</c:v>
                </c:pt>
                <c:pt idx="5936">
                  <c:v>33.997</c:v>
                </c:pt>
                <c:pt idx="5937">
                  <c:v>38.113999999999997</c:v>
                </c:pt>
                <c:pt idx="5938">
                  <c:v>33.262999999999998</c:v>
                </c:pt>
                <c:pt idx="5939">
                  <c:v>30.876000000000001</c:v>
                </c:pt>
                <c:pt idx="5940">
                  <c:v>37.546999999999997</c:v>
                </c:pt>
                <c:pt idx="5941">
                  <c:v>37.771999999999998</c:v>
                </c:pt>
                <c:pt idx="5942">
                  <c:v>39.219000000000001</c:v>
                </c:pt>
                <c:pt idx="5943">
                  <c:v>37.988999999999997</c:v>
                </c:pt>
                <c:pt idx="5944">
                  <c:v>34.735999999999997</c:v>
                </c:pt>
                <c:pt idx="5945">
                  <c:v>27.103999999999999</c:v>
                </c:pt>
                <c:pt idx="5946">
                  <c:v>40.042999999999999</c:v>
                </c:pt>
                <c:pt idx="5947">
                  <c:v>30.553999999999998</c:v>
                </c:pt>
                <c:pt idx="5948">
                  <c:v>32.43</c:v>
                </c:pt>
                <c:pt idx="5949">
                  <c:v>39.274999999999999</c:v>
                </c:pt>
                <c:pt idx="5950">
                  <c:v>40.281999999999996</c:v>
                </c:pt>
                <c:pt idx="5951">
                  <c:v>39.527999999999999</c:v>
                </c:pt>
                <c:pt idx="5952">
                  <c:v>34.820999999999998</c:v>
                </c:pt>
                <c:pt idx="5953">
                  <c:v>25.802</c:v>
                </c:pt>
                <c:pt idx="5954">
                  <c:v>35.811</c:v>
                </c:pt>
                <c:pt idx="5955">
                  <c:v>29.937000000000001</c:v>
                </c:pt>
                <c:pt idx="5956">
                  <c:v>36.082999999999998</c:v>
                </c:pt>
                <c:pt idx="5957">
                  <c:v>33.938000000000002</c:v>
                </c:pt>
                <c:pt idx="5958">
                  <c:v>27.672000000000001</c:v>
                </c:pt>
                <c:pt idx="5959">
                  <c:v>20.74</c:v>
                </c:pt>
                <c:pt idx="5960">
                  <c:v>32.587000000000003</c:v>
                </c:pt>
                <c:pt idx="5961">
                  <c:v>32.024000000000001</c:v>
                </c:pt>
                <c:pt idx="5962">
                  <c:v>32.832000000000001</c:v>
                </c:pt>
                <c:pt idx="5963">
                  <c:v>34.392000000000003</c:v>
                </c:pt>
                <c:pt idx="5964">
                  <c:v>34.988</c:v>
                </c:pt>
                <c:pt idx="5965">
                  <c:v>38.203000000000003</c:v>
                </c:pt>
                <c:pt idx="5966">
                  <c:v>37.945999999999998</c:v>
                </c:pt>
                <c:pt idx="5967">
                  <c:v>33.472999999999999</c:v>
                </c:pt>
                <c:pt idx="5968">
                  <c:v>43.268000000000001</c:v>
                </c:pt>
                <c:pt idx="5969">
                  <c:v>23.957999999999998</c:v>
                </c:pt>
                <c:pt idx="5970">
                  <c:v>41.704999999999998</c:v>
                </c:pt>
                <c:pt idx="5971">
                  <c:v>36.524999999999999</c:v>
                </c:pt>
                <c:pt idx="5972">
                  <c:v>42.914999999999999</c:v>
                </c:pt>
                <c:pt idx="5973">
                  <c:v>28.7</c:v>
                </c:pt>
                <c:pt idx="5974">
                  <c:v>34.558</c:v>
                </c:pt>
                <c:pt idx="5975">
                  <c:v>35.082999999999998</c:v>
                </c:pt>
                <c:pt idx="5976">
                  <c:v>30.617999999999999</c:v>
                </c:pt>
                <c:pt idx="5977">
                  <c:v>39.728999999999999</c:v>
                </c:pt>
                <c:pt idx="5978">
                  <c:v>31.606999999999999</c:v>
                </c:pt>
                <c:pt idx="5979">
                  <c:v>30.215</c:v>
                </c:pt>
                <c:pt idx="5980">
                  <c:v>26.515000000000001</c:v>
                </c:pt>
                <c:pt idx="5981">
                  <c:v>30.315999999999999</c:v>
                </c:pt>
                <c:pt idx="5982">
                  <c:v>37.792000000000002</c:v>
                </c:pt>
                <c:pt idx="5983">
                  <c:v>33.487000000000002</c:v>
                </c:pt>
                <c:pt idx="5984">
                  <c:v>29.472000000000001</c:v>
                </c:pt>
                <c:pt idx="5985">
                  <c:v>26.619</c:v>
                </c:pt>
                <c:pt idx="5986">
                  <c:v>33.417000000000002</c:v>
                </c:pt>
                <c:pt idx="5987">
                  <c:v>34.094000000000001</c:v>
                </c:pt>
                <c:pt idx="5988">
                  <c:v>32.941000000000003</c:v>
                </c:pt>
                <c:pt idx="5989">
                  <c:v>36.036000000000001</c:v>
                </c:pt>
                <c:pt idx="5990">
                  <c:v>40.585999999999999</c:v>
                </c:pt>
                <c:pt idx="5991">
                  <c:v>36.128999999999998</c:v>
                </c:pt>
                <c:pt idx="5992">
                  <c:v>40.325000000000003</c:v>
                </c:pt>
                <c:pt idx="5993">
                  <c:v>40.78</c:v>
                </c:pt>
                <c:pt idx="5994">
                  <c:v>39.776000000000003</c:v>
                </c:pt>
                <c:pt idx="5995">
                  <c:v>31.231000000000002</c:v>
                </c:pt>
                <c:pt idx="5996">
                  <c:v>33.331000000000003</c:v>
                </c:pt>
                <c:pt idx="5997">
                  <c:v>33.435000000000002</c:v>
                </c:pt>
                <c:pt idx="5998">
                  <c:v>37.728000000000002</c:v>
                </c:pt>
                <c:pt idx="5999">
                  <c:v>37.244999999999997</c:v>
                </c:pt>
                <c:pt idx="6000">
                  <c:v>34.198</c:v>
                </c:pt>
                <c:pt idx="6001">
                  <c:v>32.634</c:v>
                </c:pt>
                <c:pt idx="6002">
                  <c:v>27.356000000000002</c:v>
                </c:pt>
                <c:pt idx="6003">
                  <c:v>30.835000000000001</c:v>
                </c:pt>
                <c:pt idx="6004">
                  <c:v>32.347000000000001</c:v>
                </c:pt>
                <c:pt idx="6005">
                  <c:v>34.829000000000001</c:v>
                </c:pt>
                <c:pt idx="6006">
                  <c:v>35.496000000000002</c:v>
                </c:pt>
                <c:pt idx="6007">
                  <c:v>27.707000000000001</c:v>
                </c:pt>
                <c:pt idx="6008">
                  <c:v>28.077000000000002</c:v>
                </c:pt>
                <c:pt idx="6009">
                  <c:v>32.609000000000002</c:v>
                </c:pt>
                <c:pt idx="6010">
                  <c:v>30.913</c:v>
                </c:pt>
                <c:pt idx="6011">
                  <c:v>41.023000000000003</c:v>
                </c:pt>
                <c:pt idx="6012">
                  <c:v>30.177</c:v>
                </c:pt>
                <c:pt idx="6013">
                  <c:v>32.209000000000003</c:v>
                </c:pt>
                <c:pt idx="6014">
                  <c:v>31.908000000000001</c:v>
                </c:pt>
                <c:pt idx="6015">
                  <c:v>46.738</c:v>
                </c:pt>
                <c:pt idx="6016">
                  <c:v>35.698</c:v>
                </c:pt>
                <c:pt idx="6017">
                  <c:v>39.783999999999999</c:v>
                </c:pt>
                <c:pt idx="6018">
                  <c:v>27.678000000000001</c:v>
                </c:pt>
                <c:pt idx="6019">
                  <c:v>26.727</c:v>
                </c:pt>
                <c:pt idx="6020">
                  <c:v>32.220999999999997</c:v>
                </c:pt>
                <c:pt idx="6021">
                  <c:v>44.834000000000003</c:v>
                </c:pt>
                <c:pt idx="6022">
                  <c:v>34.018999999999998</c:v>
                </c:pt>
                <c:pt idx="6023">
                  <c:v>36.069000000000003</c:v>
                </c:pt>
                <c:pt idx="6024">
                  <c:v>36.01</c:v>
                </c:pt>
                <c:pt idx="6025">
                  <c:v>35.234999999999999</c:v>
                </c:pt>
                <c:pt idx="6026">
                  <c:v>29.963999999999999</c:v>
                </c:pt>
                <c:pt idx="6027">
                  <c:v>29.684999999999999</c:v>
                </c:pt>
                <c:pt idx="6028">
                  <c:v>36.006999999999998</c:v>
                </c:pt>
                <c:pt idx="6029">
                  <c:v>35.182000000000002</c:v>
                </c:pt>
                <c:pt idx="6030">
                  <c:v>29.675999999999998</c:v>
                </c:pt>
                <c:pt idx="6031">
                  <c:v>27.161999999999999</c:v>
                </c:pt>
                <c:pt idx="6032">
                  <c:v>28.52</c:v>
                </c:pt>
                <c:pt idx="6033">
                  <c:v>35.661999999999999</c:v>
                </c:pt>
                <c:pt idx="6034">
                  <c:v>31.513000000000002</c:v>
                </c:pt>
                <c:pt idx="6035">
                  <c:v>34.308</c:v>
                </c:pt>
                <c:pt idx="6036">
                  <c:v>35.594000000000001</c:v>
                </c:pt>
                <c:pt idx="6037">
                  <c:v>40.1</c:v>
                </c:pt>
                <c:pt idx="6038">
                  <c:v>30.891999999999999</c:v>
                </c:pt>
                <c:pt idx="6039">
                  <c:v>27.623999999999999</c:v>
                </c:pt>
                <c:pt idx="6040">
                  <c:v>27.971</c:v>
                </c:pt>
                <c:pt idx="6041">
                  <c:v>33.917999999999999</c:v>
                </c:pt>
                <c:pt idx="6042">
                  <c:v>28.106999999999999</c:v>
                </c:pt>
                <c:pt idx="6043">
                  <c:v>31.257999999999999</c:v>
                </c:pt>
                <c:pt idx="6044">
                  <c:v>39.155000000000001</c:v>
                </c:pt>
                <c:pt idx="6045">
                  <c:v>27.513000000000002</c:v>
                </c:pt>
                <c:pt idx="6046">
                  <c:v>26.771999999999998</c:v>
                </c:pt>
                <c:pt idx="6047">
                  <c:v>30.434999999999999</c:v>
                </c:pt>
                <c:pt idx="6048">
                  <c:v>32.069000000000003</c:v>
                </c:pt>
                <c:pt idx="6049">
                  <c:v>36.874000000000002</c:v>
                </c:pt>
                <c:pt idx="6050">
                  <c:v>31.396000000000001</c:v>
                </c:pt>
                <c:pt idx="6051">
                  <c:v>34.676000000000002</c:v>
                </c:pt>
                <c:pt idx="6052">
                  <c:v>44.302999999999997</c:v>
                </c:pt>
                <c:pt idx="6053">
                  <c:v>34.069000000000003</c:v>
                </c:pt>
                <c:pt idx="6054">
                  <c:v>28.974</c:v>
                </c:pt>
                <c:pt idx="6055">
                  <c:v>29.602</c:v>
                </c:pt>
                <c:pt idx="6056">
                  <c:v>36.484999999999999</c:v>
                </c:pt>
                <c:pt idx="6057">
                  <c:v>32.555</c:v>
                </c:pt>
                <c:pt idx="6058">
                  <c:v>33.113999999999997</c:v>
                </c:pt>
                <c:pt idx="6059">
                  <c:v>32.463999999999999</c:v>
                </c:pt>
                <c:pt idx="6060">
                  <c:v>32.241999999999997</c:v>
                </c:pt>
                <c:pt idx="6061">
                  <c:v>25.896000000000001</c:v>
                </c:pt>
                <c:pt idx="6062">
                  <c:v>36.576000000000001</c:v>
                </c:pt>
                <c:pt idx="6063">
                  <c:v>38.170999999999999</c:v>
                </c:pt>
                <c:pt idx="6064">
                  <c:v>33.973999999999997</c:v>
                </c:pt>
                <c:pt idx="6065">
                  <c:v>37.264000000000003</c:v>
                </c:pt>
                <c:pt idx="6066">
                  <c:v>29.135999999999999</c:v>
                </c:pt>
                <c:pt idx="6067">
                  <c:v>38.039000000000001</c:v>
                </c:pt>
                <c:pt idx="6068">
                  <c:v>41.121000000000002</c:v>
                </c:pt>
                <c:pt idx="6069">
                  <c:v>28.24</c:v>
                </c:pt>
                <c:pt idx="6070">
                  <c:v>40.518000000000001</c:v>
                </c:pt>
                <c:pt idx="6071">
                  <c:v>27.911000000000001</c:v>
                </c:pt>
                <c:pt idx="6072">
                  <c:v>30.568000000000001</c:v>
                </c:pt>
                <c:pt idx="6073">
                  <c:v>33.180999999999997</c:v>
                </c:pt>
                <c:pt idx="6074">
                  <c:v>33.49</c:v>
                </c:pt>
                <c:pt idx="6075">
                  <c:v>30.71</c:v>
                </c:pt>
                <c:pt idx="6076">
                  <c:v>29.100999999999999</c:v>
                </c:pt>
                <c:pt idx="6077">
                  <c:v>26.808</c:v>
                </c:pt>
                <c:pt idx="6078">
                  <c:v>42.691000000000003</c:v>
                </c:pt>
                <c:pt idx="6079">
                  <c:v>30.495999999999999</c:v>
                </c:pt>
                <c:pt idx="6080">
                  <c:v>31.457000000000001</c:v>
                </c:pt>
                <c:pt idx="6081">
                  <c:v>31.44</c:v>
                </c:pt>
                <c:pt idx="6082">
                  <c:v>38.234000000000002</c:v>
                </c:pt>
                <c:pt idx="6083">
                  <c:v>37.796999999999997</c:v>
                </c:pt>
                <c:pt idx="6084">
                  <c:v>31.611999999999998</c:v>
                </c:pt>
                <c:pt idx="6085">
                  <c:v>40.862000000000002</c:v>
                </c:pt>
                <c:pt idx="6086">
                  <c:v>33.31</c:v>
                </c:pt>
                <c:pt idx="6087">
                  <c:v>32.959000000000003</c:v>
                </c:pt>
                <c:pt idx="6088">
                  <c:v>31.623999999999999</c:v>
                </c:pt>
                <c:pt idx="6089">
                  <c:v>37.661000000000001</c:v>
                </c:pt>
                <c:pt idx="6090">
                  <c:v>32.299999999999997</c:v>
                </c:pt>
                <c:pt idx="6091">
                  <c:v>23.698</c:v>
                </c:pt>
                <c:pt idx="6092">
                  <c:v>30.373999999999999</c:v>
                </c:pt>
                <c:pt idx="6093">
                  <c:v>36.69</c:v>
                </c:pt>
                <c:pt idx="6094">
                  <c:v>30.108000000000001</c:v>
                </c:pt>
                <c:pt idx="6095">
                  <c:v>35.932000000000002</c:v>
                </c:pt>
                <c:pt idx="6096">
                  <c:v>27.055</c:v>
                </c:pt>
                <c:pt idx="6097">
                  <c:v>37.774999999999999</c:v>
                </c:pt>
                <c:pt idx="6098">
                  <c:v>29.774999999999999</c:v>
                </c:pt>
                <c:pt idx="6099">
                  <c:v>25.248999999999999</c:v>
                </c:pt>
                <c:pt idx="6100">
                  <c:v>31.132999999999999</c:v>
                </c:pt>
                <c:pt idx="6101">
                  <c:v>30.747</c:v>
                </c:pt>
                <c:pt idx="6102">
                  <c:v>26.727</c:v>
                </c:pt>
                <c:pt idx="6103">
                  <c:v>22.529</c:v>
                </c:pt>
                <c:pt idx="6104">
                  <c:v>23.847999999999999</c:v>
                </c:pt>
                <c:pt idx="6105">
                  <c:v>27.56</c:v>
                </c:pt>
                <c:pt idx="6106">
                  <c:v>27.248999999999999</c:v>
                </c:pt>
                <c:pt idx="6107">
                  <c:v>46.12</c:v>
                </c:pt>
                <c:pt idx="6108">
                  <c:v>40.033000000000001</c:v>
                </c:pt>
                <c:pt idx="6109">
                  <c:v>37.896999999999998</c:v>
                </c:pt>
                <c:pt idx="6110">
                  <c:v>32.56</c:v>
                </c:pt>
                <c:pt idx="6111">
                  <c:v>35.887999999999998</c:v>
                </c:pt>
                <c:pt idx="6112">
                  <c:v>30.538</c:v>
                </c:pt>
                <c:pt idx="6113">
                  <c:v>43.006999999999998</c:v>
                </c:pt>
                <c:pt idx="6114">
                  <c:v>33.03</c:v>
                </c:pt>
                <c:pt idx="6115">
                  <c:v>32.061999999999998</c:v>
                </c:pt>
                <c:pt idx="6116">
                  <c:v>37.094999999999999</c:v>
                </c:pt>
                <c:pt idx="6117">
                  <c:v>32.162999999999997</c:v>
                </c:pt>
                <c:pt idx="6118">
                  <c:v>37.520000000000003</c:v>
                </c:pt>
                <c:pt idx="6119">
                  <c:v>30.19</c:v>
                </c:pt>
                <c:pt idx="6120">
                  <c:v>34.466000000000001</c:v>
                </c:pt>
                <c:pt idx="6121">
                  <c:v>33.697000000000003</c:v>
                </c:pt>
                <c:pt idx="6122">
                  <c:v>34.756</c:v>
                </c:pt>
                <c:pt idx="6123">
                  <c:v>34.512999999999998</c:v>
                </c:pt>
                <c:pt idx="6124">
                  <c:v>36.823</c:v>
                </c:pt>
                <c:pt idx="6125">
                  <c:v>28.704000000000001</c:v>
                </c:pt>
                <c:pt idx="6126">
                  <c:v>35.856999999999999</c:v>
                </c:pt>
                <c:pt idx="6127">
                  <c:v>40.098999999999997</c:v>
                </c:pt>
                <c:pt idx="6128">
                  <c:v>34.557000000000002</c:v>
                </c:pt>
                <c:pt idx="6129">
                  <c:v>27.847000000000001</c:v>
                </c:pt>
                <c:pt idx="6130">
                  <c:v>29.474</c:v>
                </c:pt>
                <c:pt idx="6131">
                  <c:v>42.62</c:v>
                </c:pt>
                <c:pt idx="6132">
                  <c:v>32.646999999999998</c:v>
                </c:pt>
                <c:pt idx="6133">
                  <c:v>33.113</c:v>
                </c:pt>
                <c:pt idx="6134">
                  <c:v>36.959000000000003</c:v>
                </c:pt>
                <c:pt idx="6135">
                  <c:v>28.704999999999998</c:v>
                </c:pt>
                <c:pt idx="6136">
                  <c:v>35.630000000000003</c:v>
                </c:pt>
                <c:pt idx="6137">
                  <c:v>33.198</c:v>
                </c:pt>
                <c:pt idx="6138">
                  <c:v>34.101999999999997</c:v>
                </c:pt>
                <c:pt idx="6139">
                  <c:v>30.856000000000002</c:v>
                </c:pt>
                <c:pt idx="6140">
                  <c:v>33.058</c:v>
                </c:pt>
                <c:pt idx="6141">
                  <c:v>28.792999999999999</c:v>
                </c:pt>
                <c:pt idx="6142">
                  <c:v>33.615000000000002</c:v>
                </c:pt>
                <c:pt idx="6143">
                  <c:v>31.216000000000001</c:v>
                </c:pt>
                <c:pt idx="6144">
                  <c:v>31.216999999999999</c:v>
                </c:pt>
                <c:pt idx="6145">
                  <c:v>46.259</c:v>
                </c:pt>
                <c:pt idx="6146">
                  <c:v>37.473999999999997</c:v>
                </c:pt>
                <c:pt idx="6147">
                  <c:v>29.411999999999999</c:v>
                </c:pt>
                <c:pt idx="6148">
                  <c:v>33.273000000000003</c:v>
                </c:pt>
                <c:pt idx="6149">
                  <c:v>35.57</c:v>
                </c:pt>
                <c:pt idx="6150">
                  <c:v>30.62</c:v>
                </c:pt>
                <c:pt idx="6151">
                  <c:v>38.984000000000002</c:v>
                </c:pt>
                <c:pt idx="6152">
                  <c:v>36.225999999999999</c:v>
                </c:pt>
                <c:pt idx="6153">
                  <c:v>29.71</c:v>
                </c:pt>
                <c:pt idx="6154">
                  <c:v>38.024999999999999</c:v>
                </c:pt>
                <c:pt idx="6155">
                  <c:v>31.486000000000001</c:v>
                </c:pt>
                <c:pt idx="6156">
                  <c:v>32.847000000000001</c:v>
                </c:pt>
                <c:pt idx="6157">
                  <c:v>36.045999999999999</c:v>
                </c:pt>
                <c:pt idx="6158">
                  <c:v>38.171999999999997</c:v>
                </c:pt>
                <c:pt idx="6159">
                  <c:v>36.988</c:v>
                </c:pt>
                <c:pt idx="6160">
                  <c:v>28.920999999999999</c:v>
                </c:pt>
                <c:pt idx="6161">
                  <c:v>34.314</c:v>
                </c:pt>
                <c:pt idx="6162">
                  <c:v>42.097000000000001</c:v>
                </c:pt>
                <c:pt idx="6163">
                  <c:v>34.851999999999997</c:v>
                </c:pt>
                <c:pt idx="6164">
                  <c:v>33.512999999999998</c:v>
                </c:pt>
                <c:pt idx="6165">
                  <c:v>32.935000000000002</c:v>
                </c:pt>
                <c:pt idx="6166">
                  <c:v>38.078000000000003</c:v>
                </c:pt>
                <c:pt idx="6167">
                  <c:v>26.213999999999999</c:v>
                </c:pt>
                <c:pt idx="6168">
                  <c:v>30.244</c:v>
                </c:pt>
                <c:pt idx="6169">
                  <c:v>28.327999999999999</c:v>
                </c:pt>
                <c:pt idx="6170">
                  <c:v>37.182000000000002</c:v>
                </c:pt>
                <c:pt idx="6171">
                  <c:v>34.826000000000001</c:v>
                </c:pt>
                <c:pt idx="6172">
                  <c:v>32.536999999999999</c:v>
                </c:pt>
                <c:pt idx="6173">
                  <c:v>42.442</c:v>
                </c:pt>
                <c:pt idx="6174">
                  <c:v>33.999000000000002</c:v>
                </c:pt>
                <c:pt idx="6175">
                  <c:v>33.168999999999997</c:v>
                </c:pt>
                <c:pt idx="6176">
                  <c:v>26.146999999999998</c:v>
                </c:pt>
                <c:pt idx="6177">
                  <c:v>35.436</c:v>
                </c:pt>
                <c:pt idx="6178">
                  <c:v>25.396000000000001</c:v>
                </c:pt>
                <c:pt idx="6179">
                  <c:v>27.132999999999999</c:v>
                </c:pt>
                <c:pt idx="6180">
                  <c:v>27.957000000000001</c:v>
                </c:pt>
                <c:pt idx="6181">
                  <c:v>32.738</c:v>
                </c:pt>
                <c:pt idx="6182">
                  <c:v>31.79</c:v>
                </c:pt>
                <c:pt idx="6183">
                  <c:v>34.226999999999997</c:v>
                </c:pt>
                <c:pt idx="6184">
                  <c:v>34.703000000000003</c:v>
                </c:pt>
                <c:pt idx="6185">
                  <c:v>36.78</c:v>
                </c:pt>
                <c:pt idx="6186">
                  <c:v>26.5</c:v>
                </c:pt>
                <c:pt idx="6187">
                  <c:v>27.353999999999999</c:v>
                </c:pt>
                <c:pt idx="6188">
                  <c:v>23.986000000000001</c:v>
                </c:pt>
                <c:pt idx="6189">
                  <c:v>33.901000000000003</c:v>
                </c:pt>
                <c:pt idx="6190">
                  <c:v>31.212</c:v>
                </c:pt>
                <c:pt idx="6191">
                  <c:v>37.655999999999999</c:v>
                </c:pt>
                <c:pt idx="6192">
                  <c:v>51.082000000000001</c:v>
                </c:pt>
                <c:pt idx="6193">
                  <c:v>23.204999999999998</c:v>
                </c:pt>
                <c:pt idx="6194">
                  <c:v>39.356999999999999</c:v>
                </c:pt>
                <c:pt idx="6195">
                  <c:v>34.948999999999998</c:v>
                </c:pt>
                <c:pt idx="6196">
                  <c:v>37.4</c:v>
                </c:pt>
                <c:pt idx="6197">
                  <c:v>36.131</c:v>
                </c:pt>
                <c:pt idx="6198">
                  <c:v>38.317999999999998</c:v>
                </c:pt>
                <c:pt idx="6199">
                  <c:v>39.149000000000001</c:v>
                </c:pt>
                <c:pt idx="6200">
                  <c:v>28.023</c:v>
                </c:pt>
                <c:pt idx="6201">
                  <c:v>31.099</c:v>
                </c:pt>
                <c:pt idx="6202">
                  <c:v>35.034999999999997</c:v>
                </c:pt>
                <c:pt idx="6203">
                  <c:v>29.431999999999999</c:v>
                </c:pt>
                <c:pt idx="6204">
                  <c:v>27.135000000000002</c:v>
                </c:pt>
                <c:pt idx="6205">
                  <c:v>44.405999999999999</c:v>
                </c:pt>
                <c:pt idx="6206">
                  <c:v>34.500999999999998</c:v>
                </c:pt>
                <c:pt idx="6207">
                  <c:v>28.786999999999999</c:v>
                </c:pt>
                <c:pt idx="6208">
                  <c:v>32.976999999999997</c:v>
                </c:pt>
                <c:pt idx="6209">
                  <c:v>34.853999999999999</c:v>
                </c:pt>
                <c:pt idx="6210">
                  <c:v>41.738999999999997</c:v>
                </c:pt>
                <c:pt idx="6211">
                  <c:v>38.918999999999997</c:v>
                </c:pt>
                <c:pt idx="6212">
                  <c:v>30.236999999999998</c:v>
                </c:pt>
                <c:pt idx="6213">
                  <c:v>37.776000000000003</c:v>
                </c:pt>
                <c:pt idx="6214">
                  <c:v>29.545999999999999</c:v>
                </c:pt>
                <c:pt idx="6215">
                  <c:v>38.828000000000003</c:v>
                </c:pt>
                <c:pt idx="6216">
                  <c:v>34.985999999999997</c:v>
                </c:pt>
                <c:pt idx="6217">
                  <c:v>35.588000000000001</c:v>
                </c:pt>
                <c:pt idx="6218">
                  <c:v>20.969000000000001</c:v>
                </c:pt>
                <c:pt idx="6219">
                  <c:v>37.661000000000001</c:v>
                </c:pt>
                <c:pt idx="6220">
                  <c:v>34.634</c:v>
                </c:pt>
                <c:pt idx="6221">
                  <c:v>38.386000000000003</c:v>
                </c:pt>
                <c:pt idx="6222">
                  <c:v>33.854999999999997</c:v>
                </c:pt>
                <c:pt idx="6223">
                  <c:v>31.439</c:v>
                </c:pt>
                <c:pt idx="6224">
                  <c:v>31.274000000000001</c:v>
                </c:pt>
                <c:pt idx="6225">
                  <c:v>33.814</c:v>
                </c:pt>
                <c:pt idx="6226">
                  <c:v>29.018000000000001</c:v>
                </c:pt>
                <c:pt idx="6227">
                  <c:v>24.120999999999999</c:v>
                </c:pt>
                <c:pt idx="6228">
                  <c:v>38.185000000000002</c:v>
                </c:pt>
                <c:pt idx="6229">
                  <c:v>32.497999999999998</c:v>
                </c:pt>
                <c:pt idx="6230">
                  <c:v>33.308</c:v>
                </c:pt>
                <c:pt idx="6231">
                  <c:v>28.893000000000001</c:v>
                </c:pt>
                <c:pt idx="6232">
                  <c:v>35.697000000000003</c:v>
                </c:pt>
                <c:pt idx="6233">
                  <c:v>34.180999999999997</c:v>
                </c:pt>
                <c:pt idx="6234">
                  <c:v>37.783000000000001</c:v>
                </c:pt>
                <c:pt idx="6235">
                  <c:v>25.530999999999999</c:v>
                </c:pt>
                <c:pt idx="6236">
                  <c:v>32.122999999999998</c:v>
                </c:pt>
                <c:pt idx="6237">
                  <c:v>35.649000000000001</c:v>
                </c:pt>
                <c:pt idx="6238">
                  <c:v>37.116</c:v>
                </c:pt>
                <c:pt idx="6239">
                  <c:v>33.411000000000001</c:v>
                </c:pt>
                <c:pt idx="6240">
                  <c:v>35.023000000000003</c:v>
                </c:pt>
                <c:pt idx="6241">
                  <c:v>34.121000000000002</c:v>
                </c:pt>
                <c:pt idx="6242">
                  <c:v>35.195</c:v>
                </c:pt>
                <c:pt idx="6243">
                  <c:v>44.186</c:v>
                </c:pt>
                <c:pt idx="6244">
                  <c:v>34.667999999999999</c:v>
                </c:pt>
                <c:pt idx="6245">
                  <c:v>33.688000000000002</c:v>
                </c:pt>
                <c:pt idx="6246">
                  <c:v>27.37</c:v>
                </c:pt>
                <c:pt idx="6247">
                  <c:v>34.960999999999999</c:v>
                </c:pt>
                <c:pt idx="6248">
                  <c:v>38.628</c:v>
                </c:pt>
                <c:pt idx="6249">
                  <c:v>33.787999999999997</c:v>
                </c:pt>
                <c:pt idx="6250">
                  <c:v>40.991999999999997</c:v>
                </c:pt>
                <c:pt idx="6251">
                  <c:v>40.255000000000003</c:v>
                </c:pt>
                <c:pt idx="6252">
                  <c:v>33.228000000000002</c:v>
                </c:pt>
                <c:pt idx="6253">
                  <c:v>33.837000000000003</c:v>
                </c:pt>
                <c:pt idx="6254">
                  <c:v>35.503</c:v>
                </c:pt>
                <c:pt idx="6255">
                  <c:v>27.18</c:v>
                </c:pt>
                <c:pt idx="6256">
                  <c:v>32.637</c:v>
                </c:pt>
                <c:pt idx="6257">
                  <c:v>25.94</c:v>
                </c:pt>
                <c:pt idx="6258">
                  <c:v>29.992999999999999</c:v>
                </c:pt>
                <c:pt idx="6259">
                  <c:v>33.176000000000002</c:v>
                </c:pt>
                <c:pt idx="6260">
                  <c:v>31.606999999999999</c:v>
                </c:pt>
                <c:pt idx="6261">
                  <c:v>36.237000000000002</c:v>
                </c:pt>
                <c:pt idx="6262">
                  <c:v>27.861000000000001</c:v>
                </c:pt>
                <c:pt idx="6263">
                  <c:v>31.327000000000002</c:v>
                </c:pt>
                <c:pt idx="6264">
                  <c:v>30.451000000000001</c:v>
                </c:pt>
                <c:pt idx="6265">
                  <c:v>28.721</c:v>
                </c:pt>
                <c:pt idx="6266">
                  <c:v>43.869</c:v>
                </c:pt>
                <c:pt idx="6267">
                  <c:v>30.927</c:v>
                </c:pt>
                <c:pt idx="6268">
                  <c:v>27.96</c:v>
                </c:pt>
                <c:pt idx="6269">
                  <c:v>34.043999999999997</c:v>
                </c:pt>
                <c:pt idx="6270">
                  <c:v>39.779000000000003</c:v>
                </c:pt>
                <c:pt idx="6271">
                  <c:v>27.81</c:v>
                </c:pt>
                <c:pt idx="6272">
                  <c:v>47.531999999999996</c:v>
                </c:pt>
                <c:pt idx="6273">
                  <c:v>37.982999999999997</c:v>
                </c:pt>
                <c:pt idx="6274">
                  <c:v>25.556000000000001</c:v>
                </c:pt>
                <c:pt idx="6275">
                  <c:v>35.881</c:v>
                </c:pt>
                <c:pt idx="6276">
                  <c:v>35.710999999999999</c:v>
                </c:pt>
                <c:pt idx="6277">
                  <c:v>32.886000000000003</c:v>
                </c:pt>
                <c:pt idx="6278">
                  <c:v>23.501000000000001</c:v>
                </c:pt>
                <c:pt idx="6279">
                  <c:v>27.274000000000001</c:v>
                </c:pt>
                <c:pt idx="6280">
                  <c:v>37.593000000000004</c:v>
                </c:pt>
                <c:pt idx="6281">
                  <c:v>23.879000000000001</c:v>
                </c:pt>
                <c:pt idx="6282">
                  <c:v>31.456</c:v>
                </c:pt>
                <c:pt idx="6283">
                  <c:v>32.536999999999999</c:v>
                </c:pt>
                <c:pt idx="6284">
                  <c:v>39.831000000000003</c:v>
                </c:pt>
                <c:pt idx="6285">
                  <c:v>28.111000000000001</c:v>
                </c:pt>
                <c:pt idx="6286">
                  <c:v>27.193000000000001</c:v>
                </c:pt>
                <c:pt idx="6287">
                  <c:v>34.857999999999997</c:v>
                </c:pt>
                <c:pt idx="6288">
                  <c:v>39.229999999999997</c:v>
                </c:pt>
                <c:pt idx="6289">
                  <c:v>38.929000000000002</c:v>
                </c:pt>
                <c:pt idx="6290">
                  <c:v>33.222999999999999</c:v>
                </c:pt>
                <c:pt idx="6291">
                  <c:v>35.207999999999998</c:v>
                </c:pt>
                <c:pt idx="6292">
                  <c:v>36.247</c:v>
                </c:pt>
                <c:pt idx="6293">
                  <c:v>30.666</c:v>
                </c:pt>
                <c:pt idx="6294">
                  <c:v>29.518000000000001</c:v>
                </c:pt>
                <c:pt idx="6295">
                  <c:v>32.35</c:v>
                </c:pt>
                <c:pt idx="6296">
                  <c:v>37.158999999999999</c:v>
                </c:pt>
                <c:pt idx="6297">
                  <c:v>38.667000000000002</c:v>
                </c:pt>
                <c:pt idx="6298">
                  <c:v>29.587</c:v>
                </c:pt>
                <c:pt idx="6299">
                  <c:v>39.340000000000003</c:v>
                </c:pt>
                <c:pt idx="6300">
                  <c:v>34.26</c:v>
                </c:pt>
                <c:pt idx="6301">
                  <c:v>35.701000000000001</c:v>
                </c:pt>
                <c:pt idx="6302">
                  <c:v>37.777000000000001</c:v>
                </c:pt>
                <c:pt idx="6303">
                  <c:v>31.536000000000001</c:v>
                </c:pt>
                <c:pt idx="6304">
                  <c:v>44.734999999999999</c:v>
                </c:pt>
                <c:pt idx="6305">
                  <c:v>28.241</c:v>
                </c:pt>
                <c:pt idx="6306">
                  <c:v>39.279000000000003</c:v>
                </c:pt>
                <c:pt idx="6307">
                  <c:v>36.512999999999998</c:v>
                </c:pt>
                <c:pt idx="6308">
                  <c:v>34.619999999999997</c:v>
                </c:pt>
                <c:pt idx="6309">
                  <c:v>39.93</c:v>
                </c:pt>
                <c:pt idx="6310">
                  <c:v>28.233000000000001</c:v>
                </c:pt>
                <c:pt idx="6311">
                  <c:v>34.777000000000001</c:v>
                </c:pt>
                <c:pt idx="6312">
                  <c:v>35.457000000000001</c:v>
                </c:pt>
                <c:pt idx="6313">
                  <c:v>34.289000000000001</c:v>
                </c:pt>
                <c:pt idx="6314">
                  <c:v>23.945</c:v>
                </c:pt>
                <c:pt idx="6315">
                  <c:v>33.853000000000002</c:v>
                </c:pt>
                <c:pt idx="6316">
                  <c:v>33.304000000000002</c:v>
                </c:pt>
                <c:pt idx="6317">
                  <c:v>29.338999999999999</c:v>
                </c:pt>
                <c:pt idx="6318">
                  <c:v>34.731999999999999</c:v>
                </c:pt>
                <c:pt idx="6319">
                  <c:v>26.684999999999999</c:v>
                </c:pt>
                <c:pt idx="6320">
                  <c:v>30.431000000000001</c:v>
                </c:pt>
                <c:pt idx="6321">
                  <c:v>23.472000000000001</c:v>
                </c:pt>
                <c:pt idx="6322">
                  <c:v>31.645</c:v>
                </c:pt>
                <c:pt idx="6323">
                  <c:v>34.435000000000002</c:v>
                </c:pt>
                <c:pt idx="6324">
                  <c:v>32.390999999999998</c:v>
                </c:pt>
                <c:pt idx="6325">
                  <c:v>40.747999999999998</c:v>
                </c:pt>
                <c:pt idx="6326">
                  <c:v>35.548999999999999</c:v>
                </c:pt>
                <c:pt idx="6327">
                  <c:v>37.932000000000002</c:v>
                </c:pt>
                <c:pt idx="6328">
                  <c:v>36.088000000000001</c:v>
                </c:pt>
                <c:pt idx="6329">
                  <c:v>33.715000000000003</c:v>
                </c:pt>
                <c:pt idx="6330">
                  <c:v>35.082999999999998</c:v>
                </c:pt>
                <c:pt idx="6331">
                  <c:v>42.238</c:v>
                </c:pt>
                <c:pt idx="6332">
                  <c:v>23.552</c:v>
                </c:pt>
                <c:pt idx="6333">
                  <c:v>33.619</c:v>
                </c:pt>
                <c:pt idx="6334">
                  <c:v>34.436</c:v>
                </c:pt>
                <c:pt idx="6335">
                  <c:v>27.66</c:v>
                </c:pt>
                <c:pt idx="6336">
                  <c:v>41.905999999999999</c:v>
                </c:pt>
                <c:pt idx="6337">
                  <c:v>26.506</c:v>
                </c:pt>
                <c:pt idx="6338">
                  <c:v>33.415999999999997</c:v>
                </c:pt>
                <c:pt idx="6339">
                  <c:v>35.959000000000003</c:v>
                </c:pt>
                <c:pt idx="6340">
                  <c:v>34.613999999999997</c:v>
                </c:pt>
                <c:pt idx="6341">
                  <c:v>27.920999999999999</c:v>
                </c:pt>
                <c:pt idx="6342">
                  <c:v>29.213999999999999</c:v>
                </c:pt>
                <c:pt idx="6343">
                  <c:v>28.707999999999998</c:v>
                </c:pt>
                <c:pt idx="6344">
                  <c:v>28.068999999999999</c:v>
                </c:pt>
                <c:pt idx="6345">
                  <c:v>27.579000000000001</c:v>
                </c:pt>
                <c:pt idx="6346">
                  <c:v>33.155999999999999</c:v>
                </c:pt>
                <c:pt idx="6347">
                  <c:v>31.956</c:v>
                </c:pt>
                <c:pt idx="6348">
                  <c:v>31.314</c:v>
                </c:pt>
                <c:pt idx="6349">
                  <c:v>27.056000000000001</c:v>
                </c:pt>
                <c:pt idx="6350">
                  <c:v>27.603000000000002</c:v>
                </c:pt>
                <c:pt idx="6351">
                  <c:v>33.962000000000003</c:v>
                </c:pt>
                <c:pt idx="6352">
                  <c:v>33.768999999999998</c:v>
                </c:pt>
                <c:pt idx="6353">
                  <c:v>31.556999999999999</c:v>
                </c:pt>
                <c:pt idx="6354">
                  <c:v>38.219000000000001</c:v>
                </c:pt>
                <c:pt idx="6355">
                  <c:v>31.315999999999999</c:v>
                </c:pt>
                <c:pt idx="6356">
                  <c:v>35.825000000000003</c:v>
                </c:pt>
                <c:pt idx="6357">
                  <c:v>28.61</c:v>
                </c:pt>
                <c:pt idx="6358">
                  <c:v>39.067</c:v>
                </c:pt>
                <c:pt idx="6359">
                  <c:v>37.893000000000001</c:v>
                </c:pt>
                <c:pt idx="6360">
                  <c:v>40.039000000000001</c:v>
                </c:pt>
                <c:pt idx="6361">
                  <c:v>31.138000000000002</c:v>
                </c:pt>
                <c:pt idx="6362">
                  <c:v>40.475999999999999</c:v>
                </c:pt>
                <c:pt idx="6363">
                  <c:v>33.825000000000003</c:v>
                </c:pt>
                <c:pt idx="6364">
                  <c:v>29.710999999999999</c:v>
                </c:pt>
                <c:pt idx="6365">
                  <c:v>38.948</c:v>
                </c:pt>
                <c:pt idx="6366">
                  <c:v>26.734999999999999</c:v>
                </c:pt>
                <c:pt idx="6367">
                  <c:v>25.934999999999999</c:v>
                </c:pt>
                <c:pt idx="6368">
                  <c:v>34.835000000000001</c:v>
                </c:pt>
                <c:pt idx="6369">
                  <c:v>35.540999999999997</c:v>
                </c:pt>
                <c:pt idx="6370">
                  <c:v>38.432000000000002</c:v>
                </c:pt>
                <c:pt idx="6371">
                  <c:v>39.706000000000003</c:v>
                </c:pt>
                <c:pt idx="6372">
                  <c:v>41.454999999999998</c:v>
                </c:pt>
                <c:pt idx="6373">
                  <c:v>34.585999999999999</c:v>
                </c:pt>
                <c:pt idx="6374">
                  <c:v>34.161000000000001</c:v>
                </c:pt>
                <c:pt idx="6375">
                  <c:v>36.445</c:v>
                </c:pt>
                <c:pt idx="6376">
                  <c:v>34.466000000000001</c:v>
                </c:pt>
                <c:pt idx="6377">
                  <c:v>39.017000000000003</c:v>
                </c:pt>
                <c:pt idx="6378">
                  <c:v>36.466000000000001</c:v>
                </c:pt>
                <c:pt idx="6379">
                  <c:v>26.062999999999999</c:v>
                </c:pt>
                <c:pt idx="6380">
                  <c:v>33.457000000000001</c:v>
                </c:pt>
                <c:pt idx="6381">
                  <c:v>28.893000000000001</c:v>
                </c:pt>
                <c:pt idx="6382">
                  <c:v>32.582999999999998</c:v>
                </c:pt>
                <c:pt idx="6383">
                  <c:v>37.270000000000003</c:v>
                </c:pt>
                <c:pt idx="6384">
                  <c:v>37.287999999999997</c:v>
                </c:pt>
                <c:pt idx="6385">
                  <c:v>28.431999999999999</c:v>
                </c:pt>
                <c:pt idx="6386">
                  <c:v>28.824999999999999</c:v>
                </c:pt>
                <c:pt idx="6387">
                  <c:v>35.450000000000003</c:v>
                </c:pt>
                <c:pt idx="6388">
                  <c:v>27.527999999999999</c:v>
                </c:pt>
                <c:pt idx="6389">
                  <c:v>25.425999999999998</c:v>
                </c:pt>
                <c:pt idx="6390">
                  <c:v>29.808</c:v>
                </c:pt>
                <c:pt idx="6391">
                  <c:v>29.744</c:v>
                </c:pt>
                <c:pt idx="6392">
                  <c:v>33.829000000000001</c:v>
                </c:pt>
                <c:pt idx="6393">
                  <c:v>43.015999999999998</c:v>
                </c:pt>
                <c:pt idx="6394">
                  <c:v>38.067999999999998</c:v>
                </c:pt>
                <c:pt idx="6395">
                  <c:v>34.259</c:v>
                </c:pt>
                <c:pt idx="6396">
                  <c:v>33.81</c:v>
                </c:pt>
                <c:pt idx="6397">
                  <c:v>35.707999999999998</c:v>
                </c:pt>
                <c:pt idx="6398">
                  <c:v>32.893999999999998</c:v>
                </c:pt>
                <c:pt idx="6399">
                  <c:v>37.912999999999997</c:v>
                </c:pt>
                <c:pt idx="6400">
                  <c:v>38.287999999999997</c:v>
                </c:pt>
                <c:pt idx="6401">
                  <c:v>37.375999999999998</c:v>
                </c:pt>
                <c:pt idx="6402">
                  <c:v>30.696999999999999</c:v>
                </c:pt>
                <c:pt idx="6403">
                  <c:v>36.412999999999997</c:v>
                </c:pt>
                <c:pt idx="6404">
                  <c:v>29.16</c:v>
                </c:pt>
                <c:pt idx="6405">
                  <c:v>29.427</c:v>
                </c:pt>
                <c:pt idx="6406">
                  <c:v>28.140999999999998</c:v>
                </c:pt>
                <c:pt idx="6407">
                  <c:v>30.672999999999998</c:v>
                </c:pt>
                <c:pt idx="6408">
                  <c:v>31.097000000000001</c:v>
                </c:pt>
                <c:pt idx="6409">
                  <c:v>38.033000000000001</c:v>
                </c:pt>
                <c:pt idx="6410">
                  <c:v>32.460999999999999</c:v>
                </c:pt>
                <c:pt idx="6411">
                  <c:v>38.545000000000002</c:v>
                </c:pt>
                <c:pt idx="6412">
                  <c:v>29.51</c:v>
                </c:pt>
                <c:pt idx="6413">
                  <c:v>39.064</c:v>
                </c:pt>
                <c:pt idx="6414">
                  <c:v>36.777000000000001</c:v>
                </c:pt>
                <c:pt idx="6415">
                  <c:v>40.473999999999997</c:v>
                </c:pt>
                <c:pt idx="6416">
                  <c:v>28.981999999999999</c:v>
                </c:pt>
                <c:pt idx="6417">
                  <c:v>41.029000000000003</c:v>
                </c:pt>
                <c:pt idx="6418">
                  <c:v>29.457000000000001</c:v>
                </c:pt>
                <c:pt idx="6419">
                  <c:v>33.807000000000002</c:v>
                </c:pt>
                <c:pt idx="6420">
                  <c:v>35.338000000000001</c:v>
                </c:pt>
                <c:pt idx="6421">
                  <c:v>34.698999999999998</c:v>
                </c:pt>
                <c:pt idx="6422">
                  <c:v>32.414000000000001</c:v>
                </c:pt>
                <c:pt idx="6423">
                  <c:v>34.5</c:v>
                </c:pt>
                <c:pt idx="6424">
                  <c:v>29.318999999999999</c:v>
                </c:pt>
                <c:pt idx="6425">
                  <c:v>32.743000000000002</c:v>
                </c:pt>
                <c:pt idx="6426">
                  <c:v>36.319000000000003</c:v>
                </c:pt>
                <c:pt idx="6427">
                  <c:v>39.115000000000002</c:v>
                </c:pt>
                <c:pt idx="6428">
                  <c:v>36.412999999999997</c:v>
                </c:pt>
                <c:pt idx="6429">
                  <c:v>33.298999999999999</c:v>
                </c:pt>
                <c:pt idx="6430">
                  <c:v>36.542000000000002</c:v>
                </c:pt>
                <c:pt idx="6431">
                  <c:v>35.604999999999997</c:v>
                </c:pt>
                <c:pt idx="6432">
                  <c:v>37.213000000000001</c:v>
                </c:pt>
                <c:pt idx="6433">
                  <c:v>35.301000000000002</c:v>
                </c:pt>
                <c:pt idx="6434">
                  <c:v>33.146999999999998</c:v>
                </c:pt>
                <c:pt idx="6435">
                  <c:v>35.234000000000002</c:v>
                </c:pt>
                <c:pt idx="6436">
                  <c:v>32.942</c:v>
                </c:pt>
                <c:pt idx="6437">
                  <c:v>30.904</c:v>
                </c:pt>
                <c:pt idx="6438">
                  <c:v>33.337000000000003</c:v>
                </c:pt>
                <c:pt idx="6439">
                  <c:v>36.604999999999997</c:v>
                </c:pt>
                <c:pt idx="6440">
                  <c:v>31.925000000000001</c:v>
                </c:pt>
                <c:pt idx="6441">
                  <c:v>34.423000000000002</c:v>
                </c:pt>
                <c:pt idx="6442">
                  <c:v>29.66</c:v>
                </c:pt>
                <c:pt idx="6443">
                  <c:v>36.171999999999997</c:v>
                </c:pt>
                <c:pt idx="6444">
                  <c:v>33.591000000000001</c:v>
                </c:pt>
                <c:pt idx="6445">
                  <c:v>31.774999999999999</c:v>
                </c:pt>
                <c:pt idx="6446">
                  <c:v>28.542999999999999</c:v>
                </c:pt>
                <c:pt idx="6447">
                  <c:v>29.902999999999999</c:v>
                </c:pt>
                <c:pt idx="6448">
                  <c:v>33.338999999999999</c:v>
                </c:pt>
                <c:pt idx="6449">
                  <c:v>41.887</c:v>
                </c:pt>
                <c:pt idx="6450">
                  <c:v>37.414999999999999</c:v>
                </c:pt>
                <c:pt idx="6451">
                  <c:v>43.866</c:v>
                </c:pt>
                <c:pt idx="6452">
                  <c:v>32.633000000000003</c:v>
                </c:pt>
                <c:pt idx="6453">
                  <c:v>33.462000000000003</c:v>
                </c:pt>
                <c:pt idx="6454">
                  <c:v>27.87</c:v>
                </c:pt>
                <c:pt idx="6455">
                  <c:v>36.418999999999997</c:v>
                </c:pt>
                <c:pt idx="6456">
                  <c:v>23.809000000000001</c:v>
                </c:pt>
                <c:pt idx="6457">
                  <c:v>36.564</c:v>
                </c:pt>
                <c:pt idx="6458">
                  <c:v>35.700000000000003</c:v>
                </c:pt>
                <c:pt idx="6459">
                  <c:v>26.677</c:v>
                </c:pt>
                <c:pt idx="6460">
                  <c:v>32.353999999999999</c:v>
                </c:pt>
                <c:pt idx="6461">
                  <c:v>42.232999999999997</c:v>
                </c:pt>
                <c:pt idx="6462">
                  <c:v>32.645000000000003</c:v>
                </c:pt>
                <c:pt idx="6463">
                  <c:v>35.33</c:v>
                </c:pt>
                <c:pt idx="6464">
                  <c:v>24.359000000000002</c:v>
                </c:pt>
                <c:pt idx="6465">
                  <c:v>31.719000000000001</c:v>
                </c:pt>
                <c:pt idx="6466">
                  <c:v>38.316000000000003</c:v>
                </c:pt>
                <c:pt idx="6467">
                  <c:v>35.25</c:v>
                </c:pt>
                <c:pt idx="6468">
                  <c:v>35.735999999999997</c:v>
                </c:pt>
                <c:pt idx="6469">
                  <c:v>29.084</c:v>
                </c:pt>
                <c:pt idx="6470">
                  <c:v>31.068000000000001</c:v>
                </c:pt>
                <c:pt idx="6471">
                  <c:v>32.616</c:v>
                </c:pt>
                <c:pt idx="6472">
                  <c:v>37.606000000000002</c:v>
                </c:pt>
                <c:pt idx="6473">
                  <c:v>30.757000000000001</c:v>
                </c:pt>
                <c:pt idx="6474">
                  <c:v>35.700000000000003</c:v>
                </c:pt>
                <c:pt idx="6475">
                  <c:v>33.628999999999998</c:v>
                </c:pt>
                <c:pt idx="6476">
                  <c:v>27.084</c:v>
                </c:pt>
                <c:pt idx="6477">
                  <c:v>26.373000000000001</c:v>
                </c:pt>
                <c:pt idx="6478">
                  <c:v>31.222000000000001</c:v>
                </c:pt>
                <c:pt idx="6479">
                  <c:v>35.334000000000003</c:v>
                </c:pt>
                <c:pt idx="6480">
                  <c:v>39.081000000000003</c:v>
                </c:pt>
                <c:pt idx="6481">
                  <c:v>29.5</c:v>
                </c:pt>
                <c:pt idx="6482">
                  <c:v>37.637999999999998</c:v>
                </c:pt>
                <c:pt idx="6483">
                  <c:v>35.206000000000003</c:v>
                </c:pt>
                <c:pt idx="6484">
                  <c:v>42.707999999999998</c:v>
                </c:pt>
                <c:pt idx="6485">
                  <c:v>37.119999999999997</c:v>
                </c:pt>
                <c:pt idx="6486">
                  <c:v>28.643999999999998</c:v>
                </c:pt>
                <c:pt idx="6487">
                  <c:v>31.562000000000001</c:v>
                </c:pt>
                <c:pt idx="6488">
                  <c:v>34.881999999999998</c:v>
                </c:pt>
                <c:pt idx="6489">
                  <c:v>33.006</c:v>
                </c:pt>
                <c:pt idx="6490">
                  <c:v>31.803000000000001</c:v>
                </c:pt>
                <c:pt idx="6491">
                  <c:v>42.601999999999997</c:v>
                </c:pt>
                <c:pt idx="6492">
                  <c:v>25.757000000000001</c:v>
                </c:pt>
                <c:pt idx="6493">
                  <c:v>37.481999999999999</c:v>
                </c:pt>
                <c:pt idx="6494">
                  <c:v>33.494999999999997</c:v>
                </c:pt>
                <c:pt idx="6495">
                  <c:v>34.054000000000002</c:v>
                </c:pt>
                <c:pt idx="6496">
                  <c:v>28.648</c:v>
                </c:pt>
                <c:pt idx="6497">
                  <c:v>33.450000000000003</c:v>
                </c:pt>
                <c:pt idx="6498">
                  <c:v>35.933</c:v>
                </c:pt>
                <c:pt idx="6499">
                  <c:v>33.526000000000003</c:v>
                </c:pt>
                <c:pt idx="6500">
                  <c:v>31.922000000000001</c:v>
                </c:pt>
                <c:pt idx="6501">
                  <c:v>31.866</c:v>
                </c:pt>
                <c:pt idx="6502">
                  <c:v>34.298000000000002</c:v>
                </c:pt>
                <c:pt idx="6503">
                  <c:v>34.473999999999997</c:v>
                </c:pt>
                <c:pt idx="6504">
                  <c:v>28.37</c:v>
                </c:pt>
                <c:pt idx="6505">
                  <c:v>31.571000000000002</c:v>
                </c:pt>
                <c:pt idx="6506">
                  <c:v>39.332999999999998</c:v>
                </c:pt>
                <c:pt idx="6507">
                  <c:v>31.623999999999999</c:v>
                </c:pt>
                <c:pt idx="6508">
                  <c:v>30.443999999999999</c:v>
                </c:pt>
                <c:pt idx="6509">
                  <c:v>30.550999999999998</c:v>
                </c:pt>
                <c:pt idx="6510">
                  <c:v>41.819000000000003</c:v>
                </c:pt>
                <c:pt idx="6511">
                  <c:v>33.962000000000003</c:v>
                </c:pt>
                <c:pt idx="6512">
                  <c:v>23.475000000000001</c:v>
                </c:pt>
                <c:pt idx="6513">
                  <c:v>31.236999999999998</c:v>
                </c:pt>
                <c:pt idx="6514">
                  <c:v>30.986999999999998</c:v>
                </c:pt>
                <c:pt idx="6515">
                  <c:v>39.189</c:v>
                </c:pt>
                <c:pt idx="6516">
                  <c:v>35.097000000000001</c:v>
                </c:pt>
                <c:pt idx="6517">
                  <c:v>33.942999999999998</c:v>
                </c:pt>
                <c:pt idx="6518">
                  <c:v>37.152999999999999</c:v>
                </c:pt>
                <c:pt idx="6519">
                  <c:v>36.436</c:v>
                </c:pt>
                <c:pt idx="6520">
                  <c:v>30.623000000000001</c:v>
                </c:pt>
                <c:pt idx="6521">
                  <c:v>26.934000000000001</c:v>
                </c:pt>
                <c:pt idx="6522">
                  <c:v>31.234000000000002</c:v>
                </c:pt>
                <c:pt idx="6523">
                  <c:v>32.320999999999998</c:v>
                </c:pt>
                <c:pt idx="6524">
                  <c:v>38.423999999999999</c:v>
                </c:pt>
                <c:pt idx="6525">
                  <c:v>38.76</c:v>
                </c:pt>
                <c:pt idx="6526">
                  <c:v>31.661000000000001</c:v>
                </c:pt>
                <c:pt idx="6527">
                  <c:v>29.931999999999999</c:v>
                </c:pt>
                <c:pt idx="6528">
                  <c:v>27.282</c:v>
                </c:pt>
                <c:pt idx="6529">
                  <c:v>30.053000000000001</c:v>
                </c:pt>
                <c:pt idx="6530">
                  <c:v>36.433</c:v>
                </c:pt>
                <c:pt idx="6531">
                  <c:v>32.040999999999997</c:v>
                </c:pt>
                <c:pt idx="6532">
                  <c:v>34.756</c:v>
                </c:pt>
                <c:pt idx="6533">
                  <c:v>32.841999999999999</c:v>
                </c:pt>
                <c:pt idx="6534">
                  <c:v>29.669</c:v>
                </c:pt>
                <c:pt idx="6535">
                  <c:v>31.652000000000001</c:v>
                </c:pt>
                <c:pt idx="6536">
                  <c:v>34.725999999999999</c:v>
                </c:pt>
                <c:pt idx="6537">
                  <c:v>29.221</c:v>
                </c:pt>
                <c:pt idx="6538">
                  <c:v>31.507999999999999</c:v>
                </c:pt>
                <c:pt idx="6539">
                  <c:v>33.476999999999997</c:v>
                </c:pt>
                <c:pt idx="6540">
                  <c:v>29.312000000000001</c:v>
                </c:pt>
                <c:pt idx="6541">
                  <c:v>33.247999999999998</c:v>
                </c:pt>
                <c:pt idx="6542">
                  <c:v>32.487000000000002</c:v>
                </c:pt>
                <c:pt idx="6543">
                  <c:v>28.844000000000001</c:v>
                </c:pt>
                <c:pt idx="6544">
                  <c:v>30.861000000000001</c:v>
                </c:pt>
                <c:pt idx="6545">
                  <c:v>30.818000000000001</c:v>
                </c:pt>
                <c:pt idx="6546">
                  <c:v>30.664999999999999</c:v>
                </c:pt>
                <c:pt idx="6547">
                  <c:v>33.223999999999997</c:v>
                </c:pt>
                <c:pt idx="6548">
                  <c:v>30.527999999999999</c:v>
                </c:pt>
                <c:pt idx="6549">
                  <c:v>36.911999999999999</c:v>
                </c:pt>
                <c:pt idx="6550">
                  <c:v>31.169</c:v>
                </c:pt>
                <c:pt idx="6551">
                  <c:v>31.004000000000001</c:v>
                </c:pt>
                <c:pt idx="6552">
                  <c:v>35.927</c:v>
                </c:pt>
                <c:pt idx="6553">
                  <c:v>34.353999999999999</c:v>
                </c:pt>
                <c:pt idx="6554">
                  <c:v>38.808999999999997</c:v>
                </c:pt>
                <c:pt idx="6555">
                  <c:v>35.872999999999998</c:v>
                </c:pt>
                <c:pt idx="6556">
                  <c:v>27.747</c:v>
                </c:pt>
                <c:pt idx="6557">
                  <c:v>25.991</c:v>
                </c:pt>
                <c:pt idx="6558">
                  <c:v>35.671999999999997</c:v>
                </c:pt>
                <c:pt idx="6559">
                  <c:v>41.040999999999997</c:v>
                </c:pt>
                <c:pt idx="6560">
                  <c:v>33.917999999999999</c:v>
                </c:pt>
                <c:pt idx="6561">
                  <c:v>31.791</c:v>
                </c:pt>
                <c:pt idx="6562">
                  <c:v>34.93</c:v>
                </c:pt>
                <c:pt idx="6563">
                  <c:v>39.616999999999997</c:v>
                </c:pt>
                <c:pt idx="6564">
                  <c:v>27.617000000000001</c:v>
                </c:pt>
                <c:pt idx="6565">
                  <c:v>31.370999999999999</c:v>
                </c:pt>
                <c:pt idx="6566">
                  <c:v>35.468000000000004</c:v>
                </c:pt>
                <c:pt idx="6567">
                  <c:v>37.884999999999998</c:v>
                </c:pt>
                <c:pt idx="6568">
                  <c:v>36.802999999999997</c:v>
                </c:pt>
                <c:pt idx="6569">
                  <c:v>35.889000000000003</c:v>
                </c:pt>
                <c:pt idx="6570">
                  <c:v>32.798999999999999</c:v>
                </c:pt>
                <c:pt idx="6571">
                  <c:v>34.756999999999998</c:v>
                </c:pt>
                <c:pt idx="6572">
                  <c:v>28.495999999999999</c:v>
                </c:pt>
                <c:pt idx="6573">
                  <c:v>24.803999999999998</c:v>
                </c:pt>
                <c:pt idx="6574">
                  <c:v>31.986999999999998</c:v>
                </c:pt>
                <c:pt idx="6575">
                  <c:v>28.507999999999999</c:v>
                </c:pt>
                <c:pt idx="6576">
                  <c:v>27.702000000000002</c:v>
                </c:pt>
                <c:pt idx="6577">
                  <c:v>32.645000000000003</c:v>
                </c:pt>
                <c:pt idx="6578">
                  <c:v>38.997</c:v>
                </c:pt>
                <c:pt idx="6579">
                  <c:v>34.091999999999999</c:v>
                </c:pt>
                <c:pt idx="6580">
                  <c:v>31.478000000000002</c:v>
                </c:pt>
                <c:pt idx="6581">
                  <c:v>23.99</c:v>
                </c:pt>
                <c:pt idx="6582">
                  <c:v>32.558</c:v>
                </c:pt>
                <c:pt idx="6583">
                  <c:v>32.884</c:v>
                </c:pt>
                <c:pt idx="6584">
                  <c:v>37.951000000000001</c:v>
                </c:pt>
                <c:pt idx="6585">
                  <c:v>23.76</c:v>
                </c:pt>
                <c:pt idx="6586">
                  <c:v>33.067999999999998</c:v>
                </c:pt>
                <c:pt idx="6587">
                  <c:v>31.841999999999999</c:v>
                </c:pt>
                <c:pt idx="6588">
                  <c:v>32.463000000000001</c:v>
                </c:pt>
                <c:pt idx="6589">
                  <c:v>32.78</c:v>
                </c:pt>
                <c:pt idx="6590">
                  <c:v>25.486999999999998</c:v>
                </c:pt>
                <c:pt idx="6591">
                  <c:v>30.7</c:v>
                </c:pt>
                <c:pt idx="6592">
                  <c:v>31.343</c:v>
                </c:pt>
                <c:pt idx="6593">
                  <c:v>25.896999999999998</c:v>
                </c:pt>
                <c:pt idx="6594">
                  <c:v>27.7</c:v>
                </c:pt>
                <c:pt idx="6595">
                  <c:v>25.204999999999998</c:v>
                </c:pt>
                <c:pt idx="6596">
                  <c:v>33.055</c:v>
                </c:pt>
                <c:pt idx="6597">
                  <c:v>29.731000000000002</c:v>
                </c:pt>
                <c:pt idx="6598">
                  <c:v>24.582000000000001</c:v>
                </c:pt>
                <c:pt idx="6599">
                  <c:v>33.439</c:v>
                </c:pt>
                <c:pt idx="6600">
                  <c:v>25.79</c:v>
                </c:pt>
                <c:pt idx="6601">
                  <c:v>24.677</c:v>
                </c:pt>
                <c:pt idx="6602">
                  <c:v>29.093</c:v>
                </c:pt>
                <c:pt idx="6603">
                  <c:v>26.381</c:v>
                </c:pt>
                <c:pt idx="6604">
                  <c:v>33.880000000000003</c:v>
                </c:pt>
                <c:pt idx="6605">
                  <c:v>22.161999999999999</c:v>
                </c:pt>
                <c:pt idx="6606">
                  <c:v>34.241</c:v>
                </c:pt>
                <c:pt idx="6607">
                  <c:v>26</c:v>
                </c:pt>
                <c:pt idx="6608">
                  <c:v>30.800999999999998</c:v>
                </c:pt>
                <c:pt idx="6609">
                  <c:v>26.864000000000001</c:v>
                </c:pt>
                <c:pt idx="6610">
                  <c:v>34.933999999999997</c:v>
                </c:pt>
                <c:pt idx="6611">
                  <c:v>32.029000000000003</c:v>
                </c:pt>
                <c:pt idx="6612">
                  <c:v>35.46</c:v>
                </c:pt>
                <c:pt idx="6613">
                  <c:v>37.987000000000002</c:v>
                </c:pt>
                <c:pt idx="6614">
                  <c:v>34.252000000000002</c:v>
                </c:pt>
                <c:pt idx="6615">
                  <c:v>35.366999999999997</c:v>
                </c:pt>
                <c:pt idx="6616">
                  <c:v>33.722000000000001</c:v>
                </c:pt>
                <c:pt idx="6617">
                  <c:v>32.332999999999998</c:v>
                </c:pt>
                <c:pt idx="6618">
                  <c:v>32.767000000000003</c:v>
                </c:pt>
                <c:pt idx="6619">
                  <c:v>35.813000000000002</c:v>
                </c:pt>
                <c:pt idx="6620">
                  <c:v>33.542000000000002</c:v>
                </c:pt>
                <c:pt idx="6621">
                  <c:v>30.212</c:v>
                </c:pt>
                <c:pt idx="6622">
                  <c:v>29.007000000000001</c:v>
                </c:pt>
                <c:pt idx="6623">
                  <c:v>24.372</c:v>
                </c:pt>
                <c:pt idx="6624">
                  <c:v>36.070999999999998</c:v>
                </c:pt>
                <c:pt idx="6625">
                  <c:v>24.927</c:v>
                </c:pt>
                <c:pt idx="6626">
                  <c:v>38.118000000000002</c:v>
                </c:pt>
                <c:pt idx="6627">
                  <c:v>26.669</c:v>
                </c:pt>
                <c:pt idx="6628">
                  <c:v>31.968</c:v>
                </c:pt>
                <c:pt idx="6629">
                  <c:v>36.668999999999997</c:v>
                </c:pt>
                <c:pt idx="6630">
                  <c:v>28.172000000000001</c:v>
                </c:pt>
                <c:pt idx="6631">
                  <c:v>35.439</c:v>
                </c:pt>
                <c:pt idx="6632">
                  <c:v>29.56</c:v>
                </c:pt>
                <c:pt idx="6633">
                  <c:v>33.148000000000003</c:v>
                </c:pt>
                <c:pt idx="6634">
                  <c:v>23.786000000000001</c:v>
                </c:pt>
                <c:pt idx="6635">
                  <c:v>31.346</c:v>
                </c:pt>
                <c:pt idx="6636">
                  <c:v>33.415999999999997</c:v>
                </c:pt>
                <c:pt idx="6637">
                  <c:v>32.29</c:v>
                </c:pt>
                <c:pt idx="6638">
                  <c:v>22.413</c:v>
                </c:pt>
                <c:pt idx="6639">
                  <c:v>35.42</c:v>
                </c:pt>
                <c:pt idx="6640">
                  <c:v>28.541</c:v>
                </c:pt>
                <c:pt idx="6641">
                  <c:v>40.817</c:v>
                </c:pt>
                <c:pt idx="6642">
                  <c:v>26.817</c:v>
                </c:pt>
                <c:pt idx="6643">
                  <c:v>30.858000000000001</c:v>
                </c:pt>
                <c:pt idx="6644">
                  <c:v>35.597000000000001</c:v>
                </c:pt>
                <c:pt idx="6645">
                  <c:v>31.888999999999999</c:v>
                </c:pt>
                <c:pt idx="6646">
                  <c:v>43.405000000000001</c:v>
                </c:pt>
                <c:pt idx="6647">
                  <c:v>31.824000000000002</c:v>
                </c:pt>
                <c:pt idx="6648">
                  <c:v>33.832999999999998</c:v>
                </c:pt>
                <c:pt idx="6649">
                  <c:v>38.637</c:v>
                </c:pt>
                <c:pt idx="6650">
                  <c:v>34.689</c:v>
                </c:pt>
                <c:pt idx="6651">
                  <c:v>35.026000000000003</c:v>
                </c:pt>
                <c:pt idx="6652">
                  <c:v>38.072000000000003</c:v>
                </c:pt>
                <c:pt idx="6653">
                  <c:v>27.074999999999999</c:v>
                </c:pt>
                <c:pt idx="6654">
                  <c:v>33.249000000000002</c:v>
                </c:pt>
                <c:pt idx="6655">
                  <c:v>32.442</c:v>
                </c:pt>
                <c:pt idx="6656">
                  <c:v>24.013000000000002</c:v>
                </c:pt>
                <c:pt idx="6657">
                  <c:v>31.085000000000001</c:v>
                </c:pt>
                <c:pt idx="6658">
                  <c:v>24.806999999999999</c:v>
                </c:pt>
                <c:pt idx="6659">
                  <c:v>25.488</c:v>
                </c:pt>
                <c:pt idx="6660">
                  <c:v>30.963000000000001</c:v>
                </c:pt>
                <c:pt idx="6661">
                  <c:v>37.459000000000003</c:v>
                </c:pt>
                <c:pt idx="6662">
                  <c:v>31.042999999999999</c:v>
                </c:pt>
                <c:pt idx="6663">
                  <c:v>30.556000000000001</c:v>
                </c:pt>
                <c:pt idx="6664">
                  <c:v>49.177</c:v>
                </c:pt>
                <c:pt idx="6665">
                  <c:v>32.460999999999999</c:v>
                </c:pt>
                <c:pt idx="6666">
                  <c:v>29.722000000000001</c:v>
                </c:pt>
                <c:pt idx="6667">
                  <c:v>30.905999999999999</c:v>
                </c:pt>
                <c:pt idx="6668">
                  <c:v>34.152999999999999</c:v>
                </c:pt>
                <c:pt idx="6669">
                  <c:v>32.750999999999998</c:v>
                </c:pt>
                <c:pt idx="6670">
                  <c:v>33.384</c:v>
                </c:pt>
                <c:pt idx="6671">
                  <c:v>30.923999999999999</c:v>
                </c:pt>
                <c:pt idx="6672">
                  <c:v>27.314</c:v>
                </c:pt>
                <c:pt idx="6673">
                  <c:v>31.638000000000002</c:v>
                </c:pt>
                <c:pt idx="6674">
                  <c:v>32.872</c:v>
                </c:pt>
                <c:pt idx="6675">
                  <c:v>30.757999999999999</c:v>
                </c:pt>
                <c:pt idx="6676">
                  <c:v>38.316000000000003</c:v>
                </c:pt>
                <c:pt idx="6677">
                  <c:v>21.779</c:v>
                </c:pt>
                <c:pt idx="6678">
                  <c:v>28.925000000000001</c:v>
                </c:pt>
                <c:pt idx="6679">
                  <c:v>29.89</c:v>
                </c:pt>
                <c:pt idx="6680">
                  <c:v>31.05</c:v>
                </c:pt>
                <c:pt idx="6681">
                  <c:v>27.99</c:v>
                </c:pt>
                <c:pt idx="6682">
                  <c:v>33.761000000000003</c:v>
                </c:pt>
                <c:pt idx="6683">
                  <c:v>23.437000000000001</c:v>
                </c:pt>
                <c:pt idx="6684">
                  <c:v>36.072000000000003</c:v>
                </c:pt>
                <c:pt idx="6685">
                  <c:v>27.143999999999998</c:v>
                </c:pt>
                <c:pt idx="6686">
                  <c:v>35.631</c:v>
                </c:pt>
                <c:pt idx="6687">
                  <c:v>28.056999999999999</c:v>
                </c:pt>
                <c:pt idx="6688">
                  <c:v>34.030999999999999</c:v>
                </c:pt>
                <c:pt idx="6689">
                  <c:v>26.381</c:v>
                </c:pt>
                <c:pt idx="6690">
                  <c:v>30.481999999999999</c:v>
                </c:pt>
                <c:pt idx="6691">
                  <c:v>36.86</c:v>
                </c:pt>
                <c:pt idx="6692">
                  <c:v>28.776</c:v>
                </c:pt>
                <c:pt idx="6693">
                  <c:v>35.683999999999997</c:v>
                </c:pt>
                <c:pt idx="6694">
                  <c:v>22.920999999999999</c:v>
                </c:pt>
                <c:pt idx="6695">
                  <c:v>28.975999999999999</c:v>
                </c:pt>
                <c:pt idx="6696">
                  <c:v>28.911999999999999</c:v>
                </c:pt>
                <c:pt idx="6697">
                  <c:v>28.257000000000001</c:v>
                </c:pt>
                <c:pt idx="6698">
                  <c:v>28.384</c:v>
                </c:pt>
                <c:pt idx="6699">
                  <c:v>32.747999999999998</c:v>
                </c:pt>
                <c:pt idx="6700">
                  <c:v>30.626000000000001</c:v>
                </c:pt>
                <c:pt idx="6701">
                  <c:v>28.367999999999999</c:v>
                </c:pt>
                <c:pt idx="6702">
                  <c:v>26.361000000000001</c:v>
                </c:pt>
                <c:pt idx="6703">
                  <c:v>30.363</c:v>
                </c:pt>
                <c:pt idx="6704">
                  <c:v>37.369999999999997</c:v>
                </c:pt>
                <c:pt idx="6705">
                  <c:v>36.25</c:v>
                </c:pt>
                <c:pt idx="6706">
                  <c:v>35.771999999999998</c:v>
                </c:pt>
                <c:pt idx="6707">
                  <c:v>32.398000000000003</c:v>
                </c:pt>
                <c:pt idx="6708">
                  <c:v>34.972999999999999</c:v>
                </c:pt>
                <c:pt idx="6709">
                  <c:v>35.463999999999999</c:v>
                </c:pt>
                <c:pt idx="6710">
                  <c:v>32.311999999999998</c:v>
                </c:pt>
                <c:pt idx="6711">
                  <c:v>36.737000000000002</c:v>
                </c:pt>
                <c:pt idx="6712">
                  <c:v>35</c:v>
                </c:pt>
                <c:pt idx="6713">
                  <c:v>27.013999999999999</c:v>
                </c:pt>
                <c:pt idx="6714">
                  <c:v>25.753</c:v>
                </c:pt>
                <c:pt idx="6715">
                  <c:v>37.200000000000003</c:v>
                </c:pt>
                <c:pt idx="6716">
                  <c:v>28.724</c:v>
                </c:pt>
                <c:pt idx="6717">
                  <c:v>30.474</c:v>
                </c:pt>
                <c:pt idx="6718">
                  <c:v>29.734000000000002</c:v>
                </c:pt>
                <c:pt idx="6719">
                  <c:v>28.071999999999999</c:v>
                </c:pt>
                <c:pt idx="6720">
                  <c:v>48.587000000000003</c:v>
                </c:pt>
                <c:pt idx="6721">
                  <c:v>32.154000000000003</c:v>
                </c:pt>
                <c:pt idx="6722">
                  <c:v>29.75</c:v>
                </c:pt>
                <c:pt idx="6723">
                  <c:v>29.338000000000001</c:v>
                </c:pt>
                <c:pt idx="6724">
                  <c:v>34.692999999999998</c:v>
                </c:pt>
                <c:pt idx="6725">
                  <c:v>30.943000000000001</c:v>
                </c:pt>
                <c:pt idx="6726">
                  <c:v>24.936</c:v>
                </c:pt>
                <c:pt idx="6727">
                  <c:v>37.877000000000002</c:v>
                </c:pt>
                <c:pt idx="6728">
                  <c:v>30.460999999999999</c:v>
                </c:pt>
                <c:pt idx="6729">
                  <c:v>34.292999999999999</c:v>
                </c:pt>
                <c:pt idx="6730">
                  <c:v>22.135999999999999</c:v>
                </c:pt>
                <c:pt idx="6731">
                  <c:v>21.545999999999999</c:v>
                </c:pt>
                <c:pt idx="6732">
                  <c:v>24.753</c:v>
                </c:pt>
                <c:pt idx="6733">
                  <c:v>34.558999999999997</c:v>
                </c:pt>
                <c:pt idx="6734">
                  <c:v>28.29</c:v>
                </c:pt>
                <c:pt idx="6735">
                  <c:v>36.469000000000001</c:v>
                </c:pt>
                <c:pt idx="6736">
                  <c:v>31.073</c:v>
                </c:pt>
                <c:pt idx="6737">
                  <c:v>30.257000000000001</c:v>
                </c:pt>
                <c:pt idx="6738">
                  <c:v>35.887999999999998</c:v>
                </c:pt>
                <c:pt idx="6739">
                  <c:v>31.109000000000002</c:v>
                </c:pt>
                <c:pt idx="6740">
                  <c:v>38.524000000000001</c:v>
                </c:pt>
                <c:pt idx="6741">
                  <c:v>27.992999999999999</c:v>
                </c:pt>
                <c:pt idx="6742">
                  <c:v>30.507000000000001</c:v>
                </c:pt>
                <c:pt idx="6743">
                  <c:v>26.132999999999999</c:v>
                </c:pt>
                <c:pt idx="6744">
                  <c:v>29.068000000000001</c:v>
                </c:pt>
                <c:pt idx="6745">
                  <c:v>39.659999999999997</c:v>
                </c:pt>
                <c:pt idx="6746">
                  <c:v>38.075000000000003</c:v>
                </c:pt>
                <c:pt idx="6747">
                  <c:v>33.06</c:v>
                </c:pt>
                <c:pt idx="6748">
                  <c:v>26.318000000000001</c:v>
                </c:pt>
                <c:pt idx="6749">
                  <c:v>29.713000000000001</c:v>
                </c:pt>
                <c:pt idx="6750">
                  <c:v>36.463000000000001</c:v>
                </c:pt>
                <c:pt idx="6751">
                  <c:v>30.577999999999999</c:v>
                </c:pt>
                <c:pt idx="6752">
                  <c:v>30.754000000000001</c:v>
                </c:pt>
                <c:pt idx="6753">
                  <c:v>25.832999999999998</c:v>
                </c:pt>
                <c:pt idx="6754">
                  <c:v>37.808</c:v>
                </c:pt>
                <c:pt idx="6755">
                  <c:v>32.722000000000001</c:v>
                </c:pt>
                <c:pt idx="6756">
                  <c:v>32.590000000000003</c:v>
                </c:pt>
                <c:pt idx="6757">
                  <c:v>28.914000000000001</c:v>
                </c:pt>
                <c:pt idx="6758">
                  <c:v>31.067</c:v>
                </c:pt>
                <c:pt idx="6759">
                  <c:v>35.966000000000001</c:v>
                </c:pt>
                <c:pt idx="6760">
                  <c:v>30.113</c:v>
                </c:pt>
                <c:pt idx="6761">
                  <c:v>39.719000000000001</c:v>
                </c:pt>
                <c:pt idx="6762">
                  <c:v>33.100999999999999</c:v>
                </c:pt>
                <c:pt idx="6763">
                  <c:v>33.975999999999999</c:v>
                </c:pt>
                <c:pt idx="6764">
                  <c:v>26.552</c:v>
                </c:pt>
                <c:pt idx="6765">
                  <c:v>32.139000000000003</c:v>
                </c:pt>
                <c:pt idx="6766">
                  <c:v>26.567</c:v>
                </c:pt>
                <c:pt idx="6767">
                  <c:v>29.155999999999999</c:v>
                </c:pt>
                <c:pt idx="6768">
                  <c:v>37.228000000000002</c:v>
                </c:pt>
                <c:pt idx="6769">
                  <c:v>22.712</c:v>
                </c:pt>
                <c:pt idx="6770">
                  <c:v>24.902000000000001</c:v>
                </c:pt>
                <c:pt idx="6771">
                  <c:v>25.462</c:v>
                </c:pt>
                <c:pt idx="6772">
                  <c:v>28.643000000000001</c:v>
                </c:pt>
                <c:pt idx="6773">
                  <c:v>35.848999999999997</c:v>
                </c:pt>
                <c:pt idx="6774">
                  <c:v>33.564</c:v>
                </c:pt>
                <c:pt idx="6775">
                  <c:v>31.388000000000002</c:v>
                </c:pt>
                <c:pt idx="6776">
                  <c:v>40.81</c:v>
                </c:pt>
                <c:pt idx="6777">
                  <c:v>27.266999999999999</c:v>
                </c:pt>
                <c:pt idx="6778">
                  <c:v>36.043999999999997</c:v>
                </c:pt>
                <c:pt idx="6779">
                  <c:v>30.187000000000001</c:v>
                </c:pt>
                <c:pt idx="6780">
                  <c:v>33.143999999999998</c:v>
                </c:pt>
                <c:pt idx="6781">
                  <c:v>33.058</c:v>
                </c:pt>
                <c:pt idx="6782">
                  <c:v>33.317999999999998</c:v>
                </c:pt>
                <c:pt idx="6783">
                  <c:v>29.913</c:v>
                </c:pt>
                <c:pt idx="6784">
                  <c:v>40.036999999999999</c:v>
                </c:pt>
                <c:pt idx="6785">
                  <c:v>30.28</c:v>
                </c:pt>
                <c:pt idx="6786">
                  <c:v>34.106000000000002</c:v>
                </c:pt>
                <c:pt idx="6787">
                  <c:v>32.082999999999998</c:v>
                </c:pt>
                <c:pt idx="6788">
                  <c:v>31.614000000000001</c:v>
                </c:pt>
                <c:pt idx="6789">
                  <c:v>39.786999999999999</c:v>
                </c:pt>
                <c:pt idx="6790">
                  <c:v>34.406999999999996</c:v>
                </c:pt>
                <c:pt idx="6791">
                  <c:v>37.100999999999999</c:v>
                </c:pt>
                <c:pt idx="6792">
                  <c:v>33.177999999999997</c:v>
                </c:pt>
                <c:pt idx="6793">
                  <c:v>35.003</c:v>
                </c:pt>
                <c:pt idx="6794">
                  <c:v>31.885000000000002</c:v>
                </c:pt>
                <c:pt idx="6795">
                  <c:v>27.308</c:v>
                </c:pt>
                <c:pt idx="6796">
                  <c:v>30.347000000000001</c:v>
                </c:pt>
                <c:pt idx="6797">
                  <c:v>29.463000000000001</c:v>
                </c:pt>
                <c:pt idx="6798">
                  <c:v>26.288</c:v>
                </c:pt>
                <c:pt idx="6799">
                  <c:v>31.22</c:v>
                </c:pt>
                <c:pt idx="6800">
                  <c:v>37.478999999999999</c:v>
                </c:pt>
                <c:pt idx="6801">
                  <c:v>31.622</c:v>
                </c:pt>
                <c:pt idx="6802">
                  <c:v>23.736000000000001</c:v>
                </c:pt>
                <c:pt idx="6803">
                  <c:v>31.007000000000001</c:v>
                </c:pt>
                <c:pt idx="6804">
                  <c:v>33.915999999999997</c:v>
                </c:pt>
                <c:pt idx="6805">
                  <c:v>41.546999999999997</c:v>
                </c:pt>
                <c:pt idx="6806">
                  <c:v>42.701999999999998</c:v>
                </c:pt>
                <c:pt idx="6807">
                  <c:v>36.097000000000001</c:v>
                </c:pt>
                <c:pt idx="6808">
                  <c:v>35.061</c:v>
                </c:pt>
                <c:pt idx="6809">
                  <c:v>36.262999999999998</c:v>
                </c:pt>
                <c:pt idx="6810">
                  <c:v>32.131999999999998</c:v>
                </c:pt>
                <c:pt idx="6811">
                  <c:v>34.555</c:v>
                </c:pt>
                <c:pt idx="6812">
                  <c:v>24.649000000000001</c:v>
                </c:pt>
                <c:pt idx="6813">
                  <c:v>29.986999999999998</c:v>
                </c:pt>
                <c:pt idx="6814">
                  <c:v>35.279000000000003</c:v>
                </c:pt>
                <c:pt idx="6815">
                  <c:v>32.887</c:v>
                </c:pt>
                <c:pt idx="6816">
                  <c:v>37.597000000000001</c:v>
                </c:pt>
                <c:pt idx="6817">
                  <c:v>32.051000000000002</c:v>
                </c:pt>
                <c:pt idx="6818">
                  <c:v>30.925999999999998</c:v>
                </c:pt>
                <c:pt idx="6819">
                  <c:v>30.251000000000001</c:v>
                </c:pt>
                <c:pt idx="6820">
                  <c:v>31.024999999999999</c:v>
                </c:pt>
                <c:pt idx="6821">
                  <c:v>34.18</c:v>
                </c:pt>
                <c:pt idx="6822">
                  <c:v>25.231999999999999</c:v>
                </c:pt>
                <c:pt idx="6823">
                  <c:v>39.252000000000002</c:v>
                </c:pt>
                <c:pt idx="6824">
                  <c:v>24.95</c:v>
                </c:pt>
                <c:pt idx="6825">
                  <c:v>32.941000000000003</c:v>
                </c:pt>
                <c:pt idx="6826">
                  <c:v>30.012</c:v>
                </c:pt>
                <c:pt idx="6827">
                  <c:v>34.997</c:v>
                </c:pt>
                <c:pt idx="6828">
                  <c:v>33.235999999999997</c:v>
                </c:pt>
                <c:pt idx="6829">
                  <c:v>36.070999999999998</c:v>
                </c:pt>
                <c:pt idx="6830">
                  <c:v>32.776000000000003</c:v>
                </c:pt>
                <c:pt idx="6831">
                  <c:v>26.193999999999999</c:v>
                </c:pt>
                <c:pt idx="6832">
                  <c:v>36.466999999999999</c:v>
                </c:pt>
                <c:pt idx="6833">
                  <c:v>42.835999999999999</c:v>
                </c:pt>
                <c:pt idx="6834">
                  <c:v>32.201000000000001</c:v>
                </c:pt>
                <c:pt idx="6835">
                  <c:v>30.047000000000001</c:v>
                </c:pt>
                <c:pt idx="6836">
                  <c:v>25.4</c:v>
                </c:pt>
                <c:pt idx="6837">
                  <c:v>25.597999999999999</c:v>
                </c:pt>
                <c:pt idx="6838">
                  <c:v>41.703000000000003</c:v>
                </c:pt>
                <c:pt idx="6839">
                  <c:v>37.856999999999999</c:v>
                </c:pt>
                <c:pt idx="6840">
                  <c:v>36.54</c:v>
                </c:pt>
                <c:pt idx="6841">
                  <c:v>34.57</c:v>
                </c:pt>
                <c:pt idx="6842">
                  <c:v>24.545000000000002</c:v>
                </c:pt>
                <c:pt idx="6843">
                  <c:v>37.341000000000001</c:v>
                </c:pt>
                <c:pt idx="6844">
                  <c:v>25.06</c:v>
                </c:pt>
                <c:pt idx="6845">
                  <c:v>29.126999999999999</c:v>
                </c:pt>
                <c:pt idx="6846">
                  <c:v>30.844000000000001</c:v>
                </c:pt>
                <c:pt idx="6847">
                  <c:v>24.940999999999999</c:v>
                </c:pt>
                <c:pt idx="6848">
                  <c:v>27.581</c:v>
                </c:pt>
                <c:pt idx="6849">
                  <c:v>30.998000000000001</c:v>
                </c:pt>
                <c:pt idx="6850">
                  <c:v>36.162999999999997</c:v>
                </c:pt>
                <c:pt idx="6851">
                  <c:v>36.970999999999997</c:v>
                </c:pt>
                <c:pt idx="6852">
                  <c:v>25.018000000000001</c:v>
                </c:pt>
                <c:pt idx="6853">
                  <c:v>28.63</c:v>
                </c:pt>
                <c:pt idx="6854">
                  <c:v>28.111000000000001</c:v>
                </c:pt>
                <c:pt idx="6855">
                  <c:v>37.668999999999997</c:v>
                </c:pt>
                <c:pt idx="6856">
                  <c:v>37.465000000000003</c:v>
                </c:pt>
                <c:pt idx="6857">
                  <c:v>28.370999999999999</c:v>
                </c:pt>
                <c:pt idx="6858">
                  <c:v>26.734000000000002</c:v>
                </c:pt>
                <c:pt idx="6859">
                  <c:v>34.432000000000002</c:v>
                </c:pt>
                <c:pt idx="6860">
                  <c:v>37.783000000000001</c:v>
                </c:pt>
                <c:pt idx="6861">
                  <c:v>30.11</c:v>
                </c:pt>
                <c:pt idx="6862">
                  <c:v>30.163</c:v>
                </c:pt>
                <c:pt idx="6863">
                  <c:v>33.220999999999997</c:v>
                </c:pt>
                <c:pt idx="6864">
                  <c:v>31.498000000000001</c:v>
                </c:pt>
                <c:pt idx="6865">
                  <c:v>34.078000000000003</c:v>
                </c:pt>
                <c:pt idx="6866">
                  <c:v>31.934000000000001</c:v>
                </c:pt>
                <c:pt idx="6867">
                  <c:v>36.695</c:v>
                </c:pt>
                <c:pt idx="6868">
                  <c:v>30.044</c:v>
                </c:pt>
                <c:pt idx="6869">
                  <c:v>31.648</c:v>
                </c:pt>
                <c:pt idx="6870">
                  <c:v>29.937999999999999</c:v>
                </c:pt>
                <c:pt idx="6871">
                  <c:v>41.497999999999998</c:v>
                </c:pt>
                <c:pt idx="6872">
                  <c:v>36.814999999999998</c:v>
                </c:pt>
                <c:pt idx="6873">
                  <c:v>30.92</c:v>
                </c:pt>
                <c:pt idx="6874">
                  <c:v>25.327000000000002</c:v>
                </c:pt>
                <c:pt idx="6875">
                  <c:v>34.793999999999997</c:v>
                </c:pt>
                <c:pt idx="6876">
                  <c:v>29.844999999999999</c:v>
                </c:pt>
                <c:pt idx="6877">
                  <c:v>29.765999999999998</c:v>
                </c:pt>
                <c:pt idx="6878">
                  <c:v>33.682000000000002</c:v>
                </c:pt>
                <c:pt idx="6879">
                  <c:v>29.25</c:v>
                </c:pt>
                <c:pt idx="6880">
                  <c:v>31.559000000000001</c:v>
                </c:pt>
                <c:pt idx="6881">
                  <c:v>31.123000000000001</c:v>
                </c:pt>
                <c:pt idx="6882">
                  <c:v>29.064</c:v>
                </c:pt>
                <c:pt idx="6883">
                  <c:v>38.195999999999998</c:v>
                </c:pt>
                <c:pt idx="6884">
                  <c:v>26.308</c:v>
                </c:pt>
                <c:pt idx="6885">
                  <c:v>29.398</c:v>
                </c:pt>
                <c:pt idx="6886">
                  <c:v>29.550999999999998</c:v>
                </c:pt>
                <c:pt idx="6887">
                  <c:v>35.39</c:v>
                </c:pt>
                <c:pt idx="6888">
                  <c:v>37.203000000000003</c:v>
                </c:pt>
                <c:pt idx="6889">
                  <c:v>24.367999999999999</c:v>
                </c:pt>
                <c:pt idx="6890">
                  <c:v>35.356999999999999</c:v>
                </c:pt>
                <c:pt idx="6891">
                  <c:v>39.97</c:v>
                </c:pt>
                <c:pt idx="6892">
                  <c:v>41.533999999999999</c:v>
                </c:pt>
                <c:pt idx="6893">
                  <c:v>37.634</c:v>
                </c:pt>
                <c:pt idx="6894">
                  <c:v>30.245999999999999</c:v>
                </c:pt>
                <c:pt idx="6895">
                  <c:v>28.759</c:v>
                </c:pt>
                <c:pt idx="6896">
                  <c:v>34.887999999999998</c:v>
                </c:pt>
                <c:pt idx="6897">
                  <c:v>38.902000000000001</c:v>
                </c:pt>
                <c:pt idx="6898">
                  <c:v>33.746000000000002</c:v>
                </c:pt>
                <c:pt idx="6899">
                  <c:v>30.507000000000001</c:v>
                </c:pt>
                <c:pt idx="6900">
                  <c:v>26.876000000000001</c:v>
                </c:pt>
                <c:pt idx="6901">
                  <c:v>34.598999999999997</c:v>
                </c:pt>
                <c:pt idx="6902">
                  <c:v>37.03</c:v>
                </c:pt>
                <c:pt idx="6903">
                  <c:v>29.216999999999999</c:v>
                </c:pt>
                <c:pt idx="6904">
                  <c:v>35.412999999999997</c:v>
                </c:pt>
                <c:pt idx="6905">
                  <c:v>37.700000000000003</c:v>
                </c:pt>
                <c:pt idx="6906">
                  <c:v>27.396999999999998</c:v>
                </c:pt>
                <c:pt idx="6907">
                  <c:v>35.201999999999998</c:v>
                </c:pt>
                <c:pt idx="6908">
                  <c:v>28.777000000000001</c:v>
                </c:pt>
                <c:pt idx="6909">
                  <c:v>32.47</c:v>
                </c:pt>
                <c:pt idx="6910">
                  <c:v>32.81</c:v>
                </c:pt>
                <c:pt idx="6911">
                  <c:v>27.248999999999999</c:v>
                </c:pt>
                <c:pt idx="6912">
                  <c:v>38.298999999999999</c:v>
                </c:pt>
                <c:pt idx="6913">
                  <c:v>38.222999999999999</c:v>
                </c:pt>
                <c:pt idx="6914">
                  <c:v>29.181999999999999</c:v>
                </c:pt>
                <c:pt idx="6915">
                  <c:v>25.834</c:v>
                </c:pt>
                <c:pt idx="6916">
                  <c:v>36.295999999999999</c:v>
                </c:pt>
                <c:pt idx="6917">
                  <c:v>31.001999999999999</c:v>
                </c:pt>
                <c:pt idx="6918">
                  <c:v>24.300999999999998</c:v>
                </c:pt>
                <c:pt idx="6919">
                  <c:v>28.681000000000001</c:v>
                </c:pt>
                <c:pt idx="6920">
                  <c:v>34.289000000000001</c:v>
                </c:pt>
                <c:pt idx="6921">
                  <c:v>28.48</c:v>
                </c:pt>
                <c:pt idx="6922">
                  <c:v>29.468</c:v>
                </c:pt>
                <c:pt idx="6923">
                  <c:v>26.838000000000001</c:v>
                </c:pt>
                <c:pt idx="6924">
                  <c:v>31.734000000000002</c:v>
                </c:pt>
                <c:pt idx="6925">
                  <c:v>28.286999999999999</c:v>
                </c:pt>
                <c:pt idx="6926">
                  <c:v>32.087000000000003</c:v>
                </c:pt>
                <c:pt idx="6927">
                  <c:v>29.991</c:v>
                </c:pt>
                <c:pt idx="6928">
                  <c:v>29.783999999999999</c:v>
                </c:pt>
                <c:pt idx="6929">
                  <c:v>32.101999999999997</c:v>
                </c:pt>
                <c:pt idx="6930">
                  <c:v>26.158000000000001</c:v>
                </c:pt>
                <c:pt idx="6931">
                  <c:v>25.808</c:v>
                </c:pt>
                <c:pt idx="6932">
                  <c:v>26.08</c:v>
                </c:pt>
                <c:pt idx="6933">
                  <c:v>35.058999999999997</c:v>
                </c:pt>
                <c:pt idx="6934">
                  <c:v>30.3</c:v>
                </c:pt>
                <c:pt idx="6935">
                  <c:v>29.366</c:v>
                </c:pt>
                <c:pt idx="6936">
                  <c:v>34.938000000000002</c:v>
                </c:pt>
                <c:pt idx="6937">
                  <c:v>27.481000000000002</c:v>
                </c:pt>
                <c:pt idx="6938">
                  <c:v>27.152000000000001</c:v>
                </c:pt>
                <c:pt idx="6939">
                  <c:v>29.003</c:v>
                </c:pt>
                <c:pt idx="6940">
                  <c:v>32.033999999999999</c:v>
                </c:pt>
                <c:pt idx="6941">
                  <c:v>30.352</c:v>
                </c:pt>
                <c:pt idx="6942">
                  <c:v>35.293999999999997</c:v>
                </c:pt>
                <c:pt idx="6943">
                  <c:v>33.320999999999998</c:v>
                </c:pt>
                <c:pt idx="6944">
                  <c:v>29.224</c:v>
                </c:pt>
                <c:pt idx="6945">
                  <c:v>26.504000000000001</c:v>
                </c:pt>
                <c:pt idx="6946">
                  <c:v>37.802999999999997</c:v>
                </c:pt>
                <c:pt idx="6947">
                  <c:v>20.434999999999999</c:v>
                </c:pt>
                <c:pt idx="6948">
                  <c:v>29.446000000000002</c:v>
                </c:pt>
                <c:pt idx="6949">
                  <c:v>26.178999999999998</c:v>
                </c:pt>
                <c:pt idx="6950">
                  <c:v>34.082999999999998</c:v>
                </c:pt>
                <c:pt idx="6951">
                  <c:v>30.827000000000002</c:v>
                </c:pt>
                <c:pt idx="6952">
                  <c:v>29.111999999999998</c:v>
                </c:pt>
                <c:pt idx="6953">
                  <c:v>30.949000000000002</c:v>
                </c:pt>
                <c:pt idx="6954">
                  <c:v>29.34</c:v>
                </c:pt>
                <c:pt idx="6955">
                  <c:v>42.133000000000003</c:v>
                </c:pt>
                <c:pt idx="6956">
                  <c:v>29.887</c:v>
                </c:pt>
                <c:pt idx="6957">
                  <c:v>33.006</c:v>
                </c:pt>
                <c:pt idx="6958">
                  <c:v>31.803999999999998</c:v>
                </c:pt>
                <c:pt idx="6959">
                  <c:v>30.469000000000001</c:v>
                </c:pt>
                <c:pt idx="6960">
                  <c:v>31.109000000000002</c:v>
                </c:pt>
                <c:pt idx="6961">
                  <c:v>35.587000000000003</c:v>
                </c:pt>
                <c:pt idx="6962">
                  <c:v>33.762999999999998</c:v>
                </c:pt>
                <c:pt idx="6963">
                  <c:v>30.399000000000001</c:v>
                </c:pt>
                <c:pt idx="6964">
                  <c:v>28.783000000000001</c:v>
                </c:pt>
                <c:pt idx="6965">
                  <c:v>28.887</c:v>
                </c:pt>
                <c:pt idx="6966">
                  <c:v>28.023</c:v>
                </c:pt>
                <c:pt idx="6967">
                  <c:v>24.701000000000001</c:v>
                </c:pt>
                <c:pt idx="6968">
                  <c:v>33.469000000000001</c:v>
                </c:pt>
                <c:pt idx="6969">
                  <c:v>26.295000000000002</c:v>
                </c:pt>
                <c:pt idx="6970">
                  <c:v>32.744</c:v>
                </c:pt>
                <c:pt idx="6971">
                  <c:v>34.472999999999999</c:v>
                </c:pt>
                <c:pt idx="6972">
                  <c:v>31.890999999999998</c:v>
                </c:pt>
                <c:pt idx="6973">
                  <c:v>31.422000000000001</c:v>
                </c:pt>
                <c:pt idx="6974">
                  <c:v>26.687999999999999</c:v>
                </c:pt>
                <c:pt idx="6975">
                  <c:v>29.363</c:v>
                </c:pt>
                <c:pt idx="6976">
                  <c:v>32.137999999999998</c:v>
                </c:pt>
                <c:pt idx="6977">
                  <c:v>28.975000000000001</c:v>
                </c:pt>
                <c:pt idx="6978">
                  <c:v>26.873000000000001</c:v>
                </c:pt>
                <c:pt idx="6979">
                  <c:v>32.122</c:v>
                </c:pt>
                <c:pt idx="6980">
                  <c:v>29.382999999999999</c:v>
                </c:pt>
                <c:pt idx="6981">
                  <c:v>28.175000000000001</c:v>
                </c:pt>
                <c:pt idx="6982">
                  <c:v>26.084</c:v>
                </c:pt>
                <c:pt idx="6983">
                  <c:v>35.738999999999997</c:v>
                </c:pt>
                <c:pt idx="6984">
                  <c:v>30.318999999999999</c:v>
                </c:pt>
                <c:pt idx="6985">
                  <c:v>31.184000000000001</c:v>
                </c:pt>
                <c:pt idx="6986">
                  <c:v>31.189</c:v>
                </c:pt>
                <c:pt idx="6987">
                  <c:v>30.622</c:v>
                </c:pt>
                <c:pt idx="6988">
                  <c:v>30.298999999999999</c:v>
                </c:pt>
                <c:pt idx="6989">
                  <c:v>31.890999999999998</c:v>
                </c:pt>
                <c:pt idx="6990">
                  <c:v>33.084000000000003</c:v>
                </c:pt>
                <c:pt idx="6991">
                  <c:v>35.372999999999998</c:v>
                </c:pt>
                <c:pt idx="6992">
                  <c:v>31.321999999999999</c:v>
                </c:pt>
                <c:pt idx="6993">
                  <c:v>36.359000000000002</c:v>
                </c:pt>
                <c:pt idx="6994">
                  <c:v>32.097999999999999</c:v>
                </c:pt>
                <c:pt idx="6995">
                  <c:v>31.733000000000001</c:v>
                </c:pt>
                <c:pt idx="6996">
                  <c:v>31.234999999999999</c:v>
                </c:pt>
                <c:pt idx="6997">
                  <c:v>29.094999999999999</c:v>
                </c:pt>
                <c:pt idx="6998">
                  <c:v>29.192</c:v>
                </c:pt>
                <c:pt idx="6999">
                  <c:v>31.984000000000002</c:v>
                </c:pt>
                <c:pt idx="7000">
                  <c:v>32.064</c:v>
                </c:pt>
                <c:pt idx="7001">
                  <c:v>36.5</c:v>
                </c:pt>
                <c:pt idx="7002">
                  <c:v>34.895000000000003</c:v>
                </c:pt>
                <c:pt idx="7003">
                  <c:v>28.138000000000002</c:v>
                </c:pt>
                <c:pt idx="7004">
                  <c:v>29.733000000000001</c:v>
                </c:pt>
                <c:pt idx="7005">
                  <c:v>32.201999999999998</c:v>
                </c:pt>
                <c:pt idx="7006">
                  <c:v>28.216999999999999</c:v>
                </c:pt>
                <c:pt idx="7007">
                  <c:v>28.512</c:v>
                </c:pt>
                <c:pt idx="7008">
                  <c:v>45.889000000000003</c:v>
                </c:pt>
                <c:pt idx="7009">
                  <c:v>33.713000000000001</c:v>
                </c:pt>
                <c:pt idx="7010">
                  <c:v>31.896999999999998</c:v>
                </c:pt>
                <c:pt idx="7011">
                  <c:v>32.072000000000003</c:v>
                </c:pt>
                <c:pt idx="7012">
                  <c:v>27.91</c:v>
                </c:pt>
                <c:pt idx="7013">
                  <c:v>31.923999999999999</c:v>
                </c:pt>
                <c:pt idx="7014">
                  <c:v>31.024000000000001</c:v>
                </c:pt>
                <c:pt idx="7015">
                  <c:v>31.283999999999999</c:v>
                </c:pt>
                <c:pt idx="7016">
                  <c:v>28.574000000000002</c:v>
                </c:pt>
                <c:pt idx="7017">
                  <c:v>34.597000000000001</c:v>
                </c:pt>
                <c:pt idx="7018">
                  <c:v>27.928000000000001</c:v>
                </c:pt>
                <c:pt idx="7019">
                  <c:v>35.625999999999998</c:v>
                </c:pt>
                <c:pt idx="7020">
                  <c:v>31.943000000000001</c:v>
                </c:pt>
                <c:pt idx="7021">
                  <c:v>29.893999999999998</c:v>
                </c:pt>
                <c:pt idx="7022">
                  <c:v>33.524000000000001</c:v>
                </c:pt>
                <c:pt idx="7023">
                  <c:v>39.24</c:v>
                </c:pt>
                <c:pt idx="7024">
                  <c:v>24.899000000000001</c:v>
                </c:pt>
                <c:pt idx="7025">
                  <c:v>33.234000000000002</c:v>
                </c:pt>
                <c:pt idx="7026">
                  <c:v>34.607999999999997</c:v>
                </c:pt>
                <c:pt idx="7027">
                  <c:v>28.43</c:v>
                </c:pt>
                <c:pt idx="7028">
                  <c:v>25.384</c:v>
                </c:pt>
                <c:pt idx="7029">
                  <c:v>31.396000000000001</c:v>
                </c:pt>
                <c:pt idx="7030">
                  <c:v>33.710999999999999</c:v>
                </c:pt>
                <c:pt idx="7031">
                  <c:v>35.506999999999998</c:v>
                </c:pt>
                <c:pt idx="7032">
                  <c:v>28.774999999999999</c:v>
                </c:pt>
                <c:pt idx="7033">
                  <c:v>39.006999999999998</c:v>
                </c:pt>
                <c:pt idx="7034">
                  <c:v>30.091999999999999</c:v>
                </c:pt>
                <c:pt idx="7035">
                  <c:v>31.658000000000001</c:v>
                </c:pt>
                <c:pt idx="7036">
                  <c:v>35.996000000000002</c:v>
                </c:pt>
                <c:pt idx="7037">
                  <c:v>31.466000000000001</c:v>
                </c:pt>
                <c:pt idx="7038">
                  <c:v>22.402000000000001</c:v>
                </c:pt>
                <c:pt idx="7039">
                  <c:v>28.850999999999999</c:v>
                </c:pt>
                <c:pt idx="7040">
                  <c:v>32.933999999999997</c:v>
                </c:pt>
                <c:pt idx="7041">
                  <c:v>31.782</c:v>
                </c:pt>
                <c:pt idx="7042">
                  <c:v>32.250999999999998</c:v>
                </c:pt>
                <c:pt idx="7043">
                  <c:v>36.703000000000003</c:v>
                </c:pt>
                <c:pt idx="7044">
                  <c:v>29.251999999999999</c:v>
                </c:pt>
                <c:pt idx="7045">
                  <c:v>24.521000000000001</c:v>
                </c:pt>
                <c:pt idx="7046">
                  <c:v>27.088999999999999</c:v>
                </c:pt>
                <c:pt idx="7047">
                  <c:v>28.782</c:v>
                </c:pt>
                <c:pt idx="7048">
                  <c:v>23.716999999999999</c:v>
                </c:pt>
                <c:pt idx="7049">
                  <c:v>28.257999999999999</c:v>
                </c:pt>
                <c:pt idx="7050">
                  <c:v>33.371000000000002</c:v>
                </c:pt>
                <c:pt idx="7051">
                  <c:v>27.244</c:v>
                </c:pt>
                <c:pt idx="7052">
                  <c:v>25.41</c:v>
                </c:pt>
                <c:pt idx="7053">
                  <c:v>27.274999999999999</c:v>
                </c:pt>
                <c:pt idx="7054">
                  <c:v>34.167999999999999</c:v>
                </c:pt>
                <c:pt idx="7055">
                  <c:v>31.106000000000002</c:v>
                </c:pt>
                <c:pt idx="7056">
                  <c:v>33.340000000000003</c:v>
                </c:pt>
                <c:pt idx="7057">
                  <c:v>26.712</c:v>
                </c:pt>
                <c:pt idx="7058">
                  <c:v>29.774000000000001</c:v>
                </c:pt>
                <c:pt idx="7059">
                  <c:v>25.885000000000002</c:v>
                </c:pt>
                <c:pt idx="7060">
                  <c:v>30.64</c:v>
                </c:pt>
                <c:pt idx="7061">
                  <c:v>33.173000000000002</c:v>
                </c:pt>
                <c:pt idx="7062">
                  <c:v>35.311</c:v>
                </c:pt>
                <c:pt idx="7063">
                  <c:v>30.181999999999999</c:v>
                </c:pt>
                <c:pt idx="7064">
                  <c:v>30.867000000000001</c:v>
                </c:pt>
                <c:pt idx="7065">
                  <c:v>26.137</c:v>
                </c:pt>
                <c:pt idx="7066">
                  <c:v>33.917000000000002</c:v>
                </c:pt>
                <c:pt idx="7067">
                  <c:v>28.376000000000001</c:v>
                </c:pt>
                <c:pt idx="7068">
                  <c:v>31.356000000000002</c:v>
                </c:pt>
                <c:pt idx="7069">
                  <c:v>29.881</c:v>
                </c:pt>
                <c:pt idx="7070">
                  <c:v>27.678000000000001</c:v>
                </c:pt>
                <c:pt idx="7071">
                  <c:v>34.479999999999997</c:v>
                </c:pt>
                <c:pt idx="7072">
                  <c:v>42.353000000000002</c:v>
                </c:pt>
                <c:pt idx="7073">
                  <c:v>28.454999999999998</c:v>
                </c:pt>
                <c:pt idx="7074">
                  <c:v>31.405000000000001</c:v>
                </c:pt>
                <c:pt idx="7075">
                  <c:v>34.067999999999998</c:v>
                </c:pt>
                <c:pt idx="7076">
                  <c:v>41.113999999999997</c:v>
                </c:pt>
                <c:pt idx="7077">
                  <c:v>31.327999999999999</c:v>
                </c:pt>
                <c:pt idx="7078">
                  <c:v>36.082000000000001</c:v>
                </c:pt>
                <c:pt idx="7079">
                  <c:v>30.81</c:v>
                </c:pt>
                <c:pt idx="7080">
                  <c:v>26.605</c:v>
                </c:pt>
                <c:pt idx="7081">
                  <c:v>26.571999999999999</c:v>
                </c:pt>
                <c:pt idx="7082">
                  <c:v>28.158000000000001</c:v>
                </c:pt>
                <c:pt idx="7083">
                  <c:v>33.962000000000003</c:v>
                </c:pt>
                <c:pt idx="7084">
                  <c:v>27.058</c:v>
                </c:pt>
                <c:pt idx="7085">
                  <c:v>23.431999999999999</c:v>
                </c:pt>
                <c:pt idx="7086">
                  <c:v>37.503</c:v>
                </c:pt>
                <c:pt idx="7087">
                  <c:v>37.371000000000002</c:v>
                </c:pt>
                <c:pt idx="7088">
                  <c:v>36.054000000000002</c:v>
                </c:pt>
                <c:pt idx="7089">
                  <c:v>33.527999999999999</c:v>
                </c:pt>
                <c:pt idx="7090">
                  <c:v>35.784999999999997</c:v>
                </c:pt>
                <c:pt idx="7091">
                  <c:v>37.139000000000003</c:v>
                </c:pt>
                <c:pt idx="7092">
                  <c:v>28.917000000000002</c:v>
                </c:pt>
                <c:pt idx="7093">
                  <c:v>30.088000000000001</c:v>
                </c:pt>
                <c:pt idx="7094">
                  <c:v>37.284999999999997</c:v>
                </c:pt>
                <c:pt idx="7095">
                  <c:v>30.933</c:v>
                </c:pt>
                <c:pt idx="7096">
                  <c:v>30.082000000000001</c:v>
                </c:pt>
                <c:pt idx="7097">
                  <c:v>27.596</c:v>
                </c:pt>
                <c:pt idx="7098">
                  <c:v>32.133000000000003</c:v>
                </c:pt>
                <c:pt idx="7099">
                  <c:v>33.585999999999999</c:v>
                </c:pt>
                <c:pt idx="7100">
                  <c:v>26.591999999999999</c:v>
                </c:pt>
                <c:pt idx="7101">
                  <c:v>24.038</c:v>
                </c:pt>
                <c:pt idx="7102">
                  <c:v>25.914000000000001</c:v>
                </c:pt>
                <c:pt idx="7103">
                  <c:v>37.109000000000002</c:v>
                </c:pt>
                <c:pt idx="7104">
                  <c:v>36.26</c:v>
                </c:pt>
                <c:pt idx="7105">
                  <c:v>36.847999999999999</c:v>
                </c:pt>
                <c:pt idx="7106">
                  <c:v>33.228000000000002</c:v>
                </c:pt>
                <c:pt idx="7107">
                  <c:v>26.827000000000002</c:v>
                </c:pt>
                <c:pt idx="7108">
                  <c:v>29.164000000000001</c:v>
                </c:pt>
                <c:pt idx="7109">
                  <c:v>31.41</c:v>
                </c:pt>
                <c:pt idx="7110">
                  <c:v>25.366</c:v>
                </c:pt>
                <c:pt idx="7111">
                  <c:v>29.012</c:v>
                </c:pt>
                <c:pt idx="7112">
                  <c:v>41.652999999999999</c:v>
                </c:pt>
                <c:pt idx="7113">
                  <c:v>29.664999999999999</c:v>
                </c:pt>
                <c:pt idx="7114">
                  <c:v>27.375</c:v>
                </c:pt>
                <c:pt idx="7115">
                  <c:v>25.331</c:v>
                </c:pt>
                <c:pt idx="7116">
                  <c:v>31.082000000000001</c:v>
                </c:pt>
                <c:pt idx="7117">
                  <c:v>29.812000000000001</c:v>
                </c:pt>
                <c:pt idx="7118">
                  <c:v>26.495999999999999</c:v>
                </c:pt>
                <c:pt idx="7119">
                  <c:v>24.213999999999999</c:v>
                </c:pt>
                <c:pt idx="7120">
                  <c:v>36.441000000000003</c:v>
                </c:pt>
                <c:pt idx="7121">
                  <c:v>29.731000000000002</c:v>
                </c:pt>
                <c:pt idx="7122">
                  <c:v>29.295000000000002</c:v>
                </c:pt>
                <c:pt idx="7123">
                  <c:v>31.68</c:v>
                </c:pt>
                <c:pt idx="7124">
                  <c:v>36.67</c:v>
                </c:pt>
                <c:pt idx="7125">
                  <c:v>22.141999999999999</c:v>
                </c:pt>
                <c:pt idx="7126">
                  <c:v>29.85</c:v>
                </c:pt>
                <c:pt idx="7127">
                  <c:v>20.952999999999999</c:v>
                </c:pt>
                <c:pt idx="7128">
                  <c:v>33.167000000000002</c:v>
                </c:pt>
                <c:pt idx="7129">
                  <c:v>29.472000000000001</c:v>
                </c:pt>
                <c:pt idx="7130">
                  <c:v>35.564999999999998</c:v>
                </c:pt>
                <c:pt idx="7131">
                  <c:v>23.995999999999999</c:v>
                </c:pt>
                <c:pt idx="7132">
                  <c:v>25.510999999999999</c:v>
                </c:pt>
                <c:pt idx="7133">
                  <c:v>27.489000000000001</c:v>
                </c:pt>
                <c:pt idx="7134">
                  <c:v>35.536999999999999</c:v>
                </c:pt>
                <c:pt idx="7135">
                  <c:v>21.733000000000001</c:v>
                </c:pt>
                <c:pt idx="7136">
                  <c:v>27.094999999999999</c:v>
                </c:pt>
                <c:pt idx="7137">
                  <c:v>31.289000000000001</c:v>
                </c:pt>
                <c:pt idx="7138">
                  <c:v>43.826000000000001</c:v>
                </c:pt>
                <c:pt idx="7139">
                  <c:v>27.611999999999998</c:v>
                </c:pt>
                <c:pt idx="7140">
                  <c:v>29.957999999999998</c:v>
                </c:pt>
                <c:pt idx="7141">
                  <c:v>20.878</c:v>
                </c:pt>
                <c:pt idx="7142">
                  <c:v>40.100999999999999</c:v>
                </c:pt>
                <c:pt idx="7143">
                  <c:v>34.737000000000002</c:v>
                </c:pt>
                <c:pt idx="7144">
                  <c:v>26.986000000000001</c:v>
                </c:pt>
                <c:pt idx="7145">
                  <c:v>31.033000000000001</c:v>
                </c:pt>
                <c:pt idx="7146">
                  <c:v>28.123999999999999</c:v>
                </c:pt>
                <c:pt idx="7147">
                  <c:v>34.667999999999999</c:v>
                </c:pt>
                <c:pt idx="7148">
                  <c:v>22.626999999999999</c:v>
                </c:pt>
                <c:pt idx="7149">
                  <c:v>31.849</c:v>
                </c:pt>
                <c:pt idx="7150">
                  <c:v>37.334000000000003</c:v>
                </c:pt>
                <c:pt idx="7151">
                  <c:v>28.617999999999999</c:v>
                </c:pt>
                <c:pt idx="7152">
                  <c:v>27.594000000000001</c:v>
                </c:pt>
                <c:pt idx="7153">
                  <c:v>21.998999999999999</c:v>
                </c:pt>
                <c:pt idx="7154">
                  <c:v>30.943000000000001</c:v>
                </c:pt>
                <c:pt idx="7155">
                  <c:v>35.826999999999998</c:v>
                </c:pt>
                <c:pt idx="7156">
                  <c:v>30.841000000000001</c:v>
                </c:pt>
                <c:pt idx="7157">
                  <c:v>30.463999999999999</c:v>
                </c:pt>
                <c:pt idx="7158">
                  <c:v>32.350999999999999</c:v>
                </c:pt>
                <c:pt idx="7159">
                  <c:v>34.046999999999997</c:v>
                </c:pt>
                <c:pt idx="7160">
                  <c:v>33.58</c:v>
                </c:pt>
                <c:pt idx="7161">
                  <c:v>26.036000000000001</c:v>
                </c:pt>
                <c:pt idx="7162">
                  <c:v>25.16</c:v>
                </c:pt>
                <c:pt idx="7163">
                  <c:v>31.530999999999999</c:v>
                </c:pt>
                <c:pt idx="7164">
                  <c:v>29.527000000000001</c:v>
                </c:pt>
                <c:pt idx="7165">
                  <c:v>27.463999999999999</c:v>
                </c:pt>
                <c:pt idx="7166">
                  <c:v>28.154</c:v>
                </c:pt>
                <c:pt idx="7167">
                  <c:v>36.082999999999998</c:v>
                </c:pt>
                <c:pt idx="7168">
                  <c:v>29.358000000000001</c:v>
                </c:pt>
                <c:pt idx="7169">
                  <c:v>35.433999999999997</c:v>
                </c:pt>
                <c:pt idx="7170">
                  <c:v>28.123000000000001</c:v>
                </c:pt>
                <c:pt idx="7171">
                  <c:v>34.655999999999999</c:v>
                </c:pt>
                <c:pt idx="7172">
                  <c:v>22.88</c:v>
                </c:pt>
                <c:pt idx="7173">
                  <c:v>33.119999999999997</c:v>
                </c:pt>
                <c:pt idx="7174">
                  <c:v>22.132999999999999</c:v>
                </c:pt>
                <c:pt idx="7175">
                  <c:v>28.257999999999999</c:v>
                </c:pt>
                <c:pt idx="7176">
                  <c:v>32.073999999999998</c:v>
                </c:pt>
                <c:pt idx="7177">
                  <c:v>27.198</c:v>
                </c:pt>
                <c:pt idx="7178">
                  <c:v>27.628</c:v>
                </c:pt>
                <c:pt idx="7179">
                  <c:v>35.991</c:v>
                </c:pt>
                <c:pt idx="7180">
                  <c:v>42.463999999999999</c:v>
                </c:pt>
                <c:pt idx="7181">
                  <c:v>29.088999999999999</c:v>
                </c:pt>
                <c:pt idx="7182">
                  <c:v>32.597999999999999</c:v>
                </c:pt>
                <c:pt idx="7183">
                  <c:v>32.698</c:v>
                </c:pt>
                <c:pt idx="7184">
                  <c:v>33.387</c:v>
                </c:pt>
                <c:pt idx="7185">
                  <c:v>38.435000000000002</c:v>
                </c:pt>
                <c:pt idx="7186">
                  <c:v>30.696999999999999</c:v>
                </c:pt>
                <c:pt idx="7187">
                  <c:v>38.466000000000001</c:v>
                </c:pt>
                <c:pt idx="7188">
                  <c:v>23.782</c:v>
                </c:pt>
                <c:pt idx="7189">
                  <c:v>25.768000000000001</c:v>
                </c:pt>
                <c:pt idx="7190">
                  <c:v>30.471</c:v>
                </c:pt>
                <c:pt idx="7191">
                  <c:v>26.302</c:v>
                </c:pt>
                <c:pt idx="7192">
                  <c:v>30.536999999999999</c:v>
                </c:pt>
                <c:pt idx="7193">
                  <c:v>28.701000000000001</c:v>
                </c:pt>
                <c:pt idx="7194">
                  <c:v>27.826000000000001</c:v>
                </c:pt>
                <c:pt idx="7195">
                  <c:v>31.832000000000001</c:v>
                </c:pt>
                <c:pt idx="7196">
                  <c:v>22.327000000000002</c:v>
                </c:pt>
                <c:pt idx="7197">
                  <c:v>27.81</c:v>
                </c:pt>
                <c:pt idx="7198">
                  <c:v>32.058</c:v>
                </c:pt>
                <c:pt idx="7199">
                  <c:v>32.082000000000001</c:v>
                </c:pt>
                <c:pt idx="7200">
                  <c:v>35.463999999999999</c:v>
                </c:pt>
                <c:pt idx="7201">
                  <c:v>34.656999999999996</c:v>
                </c:pt>
                <c:pt idx="7202">
                  <c:v>34.548999999999999</c:v>
                </c:pt>
                <c:pt idx="7203">
                  <c:v>26.686</c:v>
                </c:pt>
                <c:pt idx="7204">
                  <c:v>23.905999999999999</c:v>
                </c:pt>
                <c:pt idx="7205">
                  <c:v>31.094000000000001</c:v>
                </c:pt>
                <c:pt idx="7206">
                  <c:v>31.364000000000001</c:v>
                </c:pt>
                <c:pt idx="7207">
                  <c:v>34.273000000000003</c:v>
                </c:pt>
                <c:pt idx="7208">
                  <c:v>39.951999999999998</c:v>
                </c:pt>
                <c:pt idx="7209">
                  <c:v>28.225999999999999</c:v>
                </c:pt>
                <c:pt idx="7210">
                  <c:v>33.156999999999996</c:v>
                </c:pt>
                <c:pt idx="7211">
                  <c:v>21.766999999999999</c:v>
                </c:pt>
                <c:pt idx="7212">
                  <c:v>30.562000000000001</c:v>
                </c:pt>
                <c:pt idx="7213">
                  <c:v>31.030999999999999</c:v>
                </c:pt>
                <c:pt idx="7214">
                  <c:v>28.686</c:v>
                </c:pt>
                <c:pt idx="7215">
                  <c:v>27.617000000000001</c:v>
                </c:pt>
                <c:pt idx="7216">
                  <c:v>28.87</c:v>
                </c:pt>
                <c:pt idx="7217">
                  <c:v>37.433</c:v>
                </c:pt>
                <c:pt idx="7218">
                  <c:v>25.5</c:v>
                </c:pt>
                <c:pt idx="7219">
                  <c:v>35.433999999999997</c:v>
                </c:pt>
                <c:pt idx="7220">
                  <c:v>38.314</c:v>
                </c:pt>
                <c:pt idx="7221">
                  <c:v>28.818999999999999</c:v>
                </c:pt>
                <c:pt idx="7222">
                  <c:v>32.363</c:v>
                </c:pt>
                <c:pt idx="7223">
                  <c:v>37.234000000000002</c:v>
                </c:pt>
                <c:pt idx="7224">
                  <c:v>31.841000000000001</c:v>
                </c:pt>
                <c:pt idx="7225">
                  <c:v>33.183</c:v>
                </c:pt>
                <c:pt idx="7226">
                  <c:v>29.22</c:v>
                </c:pt>
                <c:pt idx="7227">
                  <c:v>25.709</c:v>
                </c:pt>
                <c:pt idx="7228">
                  <c:v>30.207999999999998</c:v>
                </c:pt>
                <c:pt idx="7229">
                  <c:v>41.298999999999999</c:v>
                </c:pt>
                <c:pt idx="7230">
                  <c:v>35.287999999999997</c:v>
                </c:pt>
                <c:pt idx="7231">
                  <c:v>29.404</c:v>
                </c:pt>
                <c:pt idx="7232">
                  <c:v>27.596</c:v>
                </c:pt>
                <c:pt idx="7233">
                  <c:v>34.448</c:v>
                </c:pt>
                <c:pt idx="7234">
                  <c:v>32.343000000000004</c:v>
                </c:pt>
                <c:pt idx="7235">
                  <c:v>23.481999999999999</c:v>
                </c:pt>
                <c:pt idx="7236">
                  <c:v>36.473999999999997</c:v>
                </c:pt>
                <c:pt idx="7237">
                  <c:v>36.625999999999998</c:v>
                </c:pt>
                <c:pt idx="7238">
                  <c:v>30.280999999999999</c:v>
                </c:pt>
                <c:pt idx="7239">
                  <c:v>32.488999999999997</c:v>
                </c:pt>
                <c:pt idx="7240">
                  <c:v>27.556000000000001</c:v>
                </c:pt>
                <c:pt idx="7241">
                  <c:v>34.438000000000002</c:v>
                </c:pt>
                <c:pt idx="7242">
                  <c:v>37.485999999999997</c:v>
                </c:pt>
                <c:pt idx="7243">
                  <c:v>27.867999999999999</c:v>
                </c:pt>
                <c:pt idx="7244">
                  <c:v>27.51</c:v>
                </c:pt>
                <c:pt idx="7245">
                  <c:v>33.287999999999997</c:v>
                </c:pt>
                <c:pt idx="7246">
                  <c:v>33.968000000000004</c:v>
                </c:pt>
                <c:pt idx="7247">
                  <c:v>30.443999999999999</c:v>
                </c:pt>
                <c:pt idx="7248">
                  <c:v>30.533000000000001</c:v>
                </c:pt>
                <c:pt idx="7249">
                  <c:v>34.021999999999998</c:v>
                </c:pt>
                <c:pt idx="7250">
                  <c:v>31.655999999999999</c:v>
                </c:pt>
                <c:pt idx="7251">
                  <c:v>29.106000000000002</c:v>
                </c:pt>
                <c:pt idx="7252">
                  <c:v>40.816000000000003</c:v>
                </c:pt>
                <c:pt idx="7253">
                  <c:v>27.039000000000001</c:v>
                </c:pt>
                <c:pt idx="7254">
                  <c:v>33.345999999999997</c:v>
                </c:pt>
                <c:pt idx="7255">
                  <c:v>26.332000000000001</c:v>
                </c:pt>
                <c:pt idx="7256">
                  <c:v>33.572000000000003</c:v>
                </c:pt>
                <c:pt idx="7257">
                  <c:v>36.813000000000002</c:v>
                </c:pt>
                <c:pt idx="7258">
                  <c:v>24.745000000000001</c:v>
                </c:pt>
                <c:pt idx="7259">
                  <c:v>30.478999999999999</c:v>
                </c:pt>
                <c:pt idx="7260">
                  <c:v>36.582000000000001</c:v>
                </c:pt>
                <c:pt idx="7261">
                  <c:v>31.966000000000001</c:v>
                </c:pt>
                <c:pt idx="7262">
                  <c:v>30.122</c:v>
                </c:pt>
                <c:pt idx="7263">
                  <c:v>28.096</c:v>
                </c:pt>
                <c:pt idx="7264">
                  <c:v>37.613999999999997</c:v>
                </c:pt>
                <c:pt idx="7265">
                  <c:v>30.504000000000001</c:v>
                </c:pt>
                <c:pt idx="7266">
                  <c:v>30.672999999999998</c:v>
                </c:pt>
                <c:pt idx="7267">
                  <c:v>33.590000000000003</c:v>
                </c:pt>
                <c:pt idx="7268">
                  <c:v>28.225000000000001</c:v>
                </c:pt>
                <c:pt idx="7269">
                  <c:v>35.497999999999998</c:v>
                </c:pt>
                <c:pt idx="7270">
                  <c:v>24.667999999999999</c:v>
                </c:pt>
                <c:pt idx="7271">
                  <c:v>23.018999999999998</c:v>
                </c:pt>
                <c:pt idx="7272">
                  <c:v>36.094999999999999</c:v>
                </c:pt>
                <c:pt idx="7273">
                  <c:v>29.093</c:v>
                </c:pt>
                <c:pt idx="7274">
                  <c:v>31.414999999999999</c:v>
                </c:pt>
                <c:pt idx="7275">
                  <c:v>27.596</c:v>
                </c:pt>
                <c:pt idx="7276">
                  <c:v>34.783999999999999</c:v>
                </c:pt>
                <c:pt idx="7277">
                  <c:v>30.17</c:v>
                </c:pt>
                <c:pt idx="7278">
                  <c:v>25.446999999999999</c:v>
                </c:pt>
                <c:pt idx="7279">
                  <c:v>33.856999999999999</c:v>
                </c:pt>
                <c:pt idx="7280">
                  <c:v>28.745999999999999</c:v>
                </c:pt>
                <c:pt idx="7281">
                  <c:v>28.106999999999999</c:v>
                </c:pt>
                <c:pt idx="7282">
                  <c:v>20.052</c:v>
                </c:pt>
                <c:pt idx="7283">
                  <c:v>27.454000000000001</c:v>
                </c:pt>
                <c:pt idx="7284">
                  <c:v>28.940999999999999</c:v>
                </c:pt>
                <c:pt idx="7285">
                  <c:v>26.77</c:v>
                </c:pt>
                <c:pt idx="7286">
                  <c:v>38.904000000000003</c:v>
                </c:pt>
                <c:pt idx="7287">
                  <c:v>30.146999999999998</c:v>
                </c:pt>
                <c:pt idx="7288">
                  <c:v>30.452000000000002</c:v>
                </c:pt>
                <c:pt idx="7289">
                  <c:v>25.582000000000001</c:v>
                </c:pt>
                <c:pt idx="7290">
                  <c:v>37.073</c:v>
                </c:pt>
                <c:pt idx="7291">
                  <c:v>30.196999999999999</c:v>
                </c:pt>
                <c:pt idx="7292">
                  <c:v>29.905000000000001</c:v>
                </c:pt>
                <c:pt idx="7293">
                  <c:v>36.069000000000003</c:v>
                </c:pt>
                <c:pt idx="7294">
                  <c:v>26.109000000000002</c:v>
                </c:pt>
                <c:pt idx="7295">
                  <c:v>29.282</c:v>
                </c:pt>
                <c:pt idx="7296">
                  <c:v>36.351999999999997</c:v>
                </c:pt>
                <c:pt idx="7297">
                  <c:v>34.512</c:v>
                </c:pt>
                <c:pt idx="7298">
                  <c:v>37.439</c:v>
                </c:pt>
                <c:pt idx="7299">
                  <c:v>26.050999999999998</c:v>
                </c:pt>
                <c:pt idx="7300">
                  <c:v>29.03</c:v>
                </c:pt>
                <c:pt idx="7301">
                  <c:v>30.725999999999999</c:v>
                </c:pt>
                <c:pt idx="7302">
                  <c:v>21.58</c:v>
                </c:pt>
                <c:pt idx="7303">
                  <c:v>33.517000000000003</c:v>
                </c:pt>
                <c:pt idx="7304">
                  <c:v>32.491</c:v>
                </c:pt>
                <c:pt idx="7305">
                  <c:v>27.513000000000002</c:v>
                </c:pt>
                <c:pt idx="7306">
                  <c:v>36.606999999999999</c:v>
                </c:pt>
                <c:pt idx="7307">
                  <c:v>34.284999999999997</c:v>
                </c:pt>
                <c:pt idx="7308">
                  <c:v>29.754999999999999</c:v>
                </c:pt>
                <c:pt idx="7309">
                  <c:v>22.292999999999999</c:v>
                </c:pt>
                <c:pt idx="7310">
                  <c:v>25.187999999999999</c:v>
                </c:pt>
                <c:pt idx="7311">
                  <c:v>31.916</c:v>
                </c:pt>
                <c:pt idx="7312">
                  <c:v>29.045999999999999</c:v>
                </c:pt>
                <c:pt idx="7313">
                  <c:v>31.745000000000001</c:v>
                </c:pt>
                <c:pt idx="7314">
                  <c:v>31.288</c:v>
                </c:pt>
                <c:pt idx="7315">
                  <c:v>33.69</c:v>
                </c:pt>
                <c:pt idx="7316">
                  <c:v>27.166</c:v>
                </c:pt>
                <c:pt idx="7317">
                  <c:v>30.844999999999999</c:v>
                </c:pt>
                <c:pt idx="7318">
                  <c:v>33.042999999999999</c:v>
                </c:pt>
                <c:pt idx="7319">
                  <c:v>31.808</c:v>
                </c:pt>
                <c:pt idx="7320">
                  <c:v>28.486999999999998</c:v>
                </c:pt>
                <c:pt idx="7321">
                  <c:v>32.567999999999998</c:v>
                </c:pt>
                <c:pt idx="7322">
                  <c:v>25.053000000000001</c:v>
                </c:pt>
                <c:pt idx="7323">
                  <c:v>29.838999999999999</c:v>
                </c:pt>
                <c:pt idx="7324">
                  <c:v>31.904</c:v>
                </c:pt>
                <c:pt idx="7325">
                  <c:v>25.378</c:v>
                </c:pt>
                <c:pt idx="7326">
                  <c:v>25.972000000000001</c:v>
                </c:pt>
                <c:pt idx="7327">
                  <c:v>28.928000000000001</c:v>
                </c:pt>
                <c:pt idx="7328">
                  <c:v>30.14</c:v>
                </c:pt>
                <c:pt idx="7329">
                  <c:v>23.649000000000001</c:v>
                </c:pt>
                <c:pt idx="7330">
                  <c:v>31.158000000000001</c:v>
                </c:pt>
                <c:pt idx="7331">
                  <c:v>28.998000000000001</c:v>
                </c:pt>
                <c:pt idx="7332">
                  <c:v>32.674999999999997</c:v>
                </c:pt>
                <c:pt idx="7333">
                  <c:v>31.498999999999999</c:v>
                </c:pt>
                <c:pt idx="7334">
                  <c:v>33.206000000000003</c:v>
                </c:pt>
                <c:pt idx="7335">
                  <c:v>24.242999999999999</c:v>
                </c:pt>
                <c:pt idx="7336">
                  <c:v>18.317</c:v>
                </c:pt>
                <c:pt idx="7337">
                  <c:v>23.51</c:v>
                </c:pt>
                <c:pt idx="7338">
                  <c:v>27.241</c:v>
                </c:pt>
                <c:pt idx="7339">
                  <c:v>30.806999999999999</c:v>
                </c:pt>
                <c:pt idx="7340">
                  <c:v>44.491999999999997</c:v>
                </c:pt>
                <c:pt idx="7341">
                  <c:v>34.457000000000001</c:v>
                </c:pt>
                <c:pt idx="7342">
                  <c:v>32.024999999999999</c:v>
                </c:pt>
                <c:pt idx="7343">
                  <c:v>26.722999999999999</c:v>
                </c:pt>
                <c:pt idx="7344">
                  <c:v>31.233000000000001</c:v>
                </c:pt>
                <c:pt idx="7345">
                  <c:v>29.425999999999998</c:v>
                </c:pt>
                <c:pt idx="7346">
                  <c:v>31.852</c:v>
                </c:pt>
                <c:pt idx="7347">
                  <c:v>28.332000000000001</c:v>
                </c:pt>
                <c:pt idx="7348">
                  <c:v>32.128999999999998</c:v>
                </c:pt>
                <c:pt idx="7349">
                  <c:v>28.765000000000001</c:v>
                </c:pt>
                <c:pt idx="7350">
                  <c:v>27.89</c:v>
                </c:pt>
                <c:pt idx="7351">
                  <c:v>26.937999999999999</c:v>
                </c:pt>
                <c:pt idx="7352">
                  <c:v>29.79</c:v>
                </c:pt>
                <c:pt idx="7353">
                  <c:v>30.738</c:v>
                </c:pt>
                <c:pt idx="7354">
                  <c:v>37.655999999999999</c:v>
                </c:pt>
                <c:pt idx="7355">
                  <c:v>33.963999999999999</c:v>
                </c:pt>
                <c:pt idx="7356">
                  <c:v>28.623999999999999</c:v>
                </c:pt>
                <c:pt idx="7357">
                  <c:v>33.637</c:v>
                </c:pt>
                <c:pt idx="7358">
                  <c:v>24.443999999999999</c:v>
                </c:pt>
                <c:pt idx="7359">
                  <c:v>25.352</c:v>
                </c:pt>
                <c:pt idx="7360">
                  <c:v>28.638000000000002</c:v>
                </c:pt>
                <c:pt idx="7361">
                  <c:v>26.404</c:v>
                </c:pt>
                <c:pt idx="7362">
                  <c:v>28.632000000000001</c:v>
                </c:pt>
                <c:pt idx="7363">
                  <c:v>31.856000000000002</c:v>
                </c:pt>
                <c:pt idx="7364">
                  <c:v>23.734999999999999</c:v>
                </c:pt>
                <c:pt idx="7365">
                  <c:v>29.384</c:v>
                </c:pt>
                <c:pt idx="7366">
                  <c:v>23.945</c:v>
                </c:pt>
                <c:pt idx="7367">
                  <c:v>35.448</c:v>
                </c:pt>
                <c:pt idx="7368">
                  <c:v>32.566000000000003</c:v>
                </c:pt>
                <c:pt idx="7369">
                  <c:v>33.387999999999998</c:v>
                </c:pt>
                <c:pt idx="7370">
                  <c:v>29.001999999999999</c:v>
                </c:pt>
                <c:pt idx="7371">
                  <c:v>30.481999999999999</c:v>
                </c:pt>
                <c:pt idx="7372">
                  <c:v>30.225999999999999</c:v>
                </c:pt>
                <c:pt idx="7373">
                  <c:v>34.96</c:v>
                </c:pt>
                <c:pt idx="7374">
                  <c:v>31.555</c:v>
                </c:pt>
                <c:pt idx="7375">
                  <c:v>33.753</c:v>
                </c:pt>
                <c:pt idx="7376">
                  <c:v>26.141999999999999</c:v>
                </c:pt>
                <c:pt idx="7377">
                  <c:v>29.533999999999999</c:v>
                </c:pt>
                <c:pt idx="7378">
                  <c:v>27.417000000000002</c:v>
                </c:pt>
                <c:pt idx="7379">
                  <c:v>27.356000000000002</c:v>
                </c:pt>
                <c:pt idx="7380">
                  <c:v>26.859000000000002</c:v>
                </c:pt>
                <c:pt idx="7381">
                  <c:v>24.728000000000002</c:v>
                </c:pt>
                <c:pt idx="7382">
                  <c:v>26.300999999999998</c:v>
                </c:pt>
                <c:pt idx="7383">
                  <c:v>33.893000000000001</c:v>
                </c:pt>
                <c:pt idx="7384">
                  <c:v>34.003</c:v>
                </c:pt>
                <c:pt idx="7385">
                  <c:v>26.585999999999999</c:v>
                </c:pt>
                <c:pt idx="7386">
                  <c:v>26.512</c:v>
                </c:pt>
                <c:pt idx="7387">
                  <c:v>32.305</c:v>
                </c:pt>
                <c:pt idx="7388">
                  <c:v>28.61</c:v>
                </c:pt>
                <c:pt idx="7389">
                  <c:v>35.165999999999997</c:v>
                </c:pt>
                <c:pt idx="7390">
                  <c:v>28.149000000000001</c:v>
                </c:pt>
                <c:pt idx="7391">
                  <c:v>28.893000000000001</c:v>
                </c:pt>
                <c:pt idx="7392">
                  <c:v>29.716000000000001</c:v>
                </c:pt>
                <c:pt idx="7393">
                  <c:v>38.030999999999999</c:v>
                </c:pt>
                <c:pt idx="7394">
                  <c:v>37.557000000000002</c:v>
                </c:pt>
                <c:pt idx="7395">
                  <c:v>28.873999999999999</c:v>
                </c:pt>
                <c:pt idx="7396">
                  <c:v>35.514000000000003</c:v>
                </c:pt>
                <c:pt idx="7397">
                  <c:v>29.411999999999999</c:v>
                </c:pt>
                <c:pt idx="7398">
                  <c:v>27.585000000000001</c:v>
                </c:pt>
                <c:pt idx="7399">
                  <c:v>27.76</c:v>
                </c:pt>
                <c:pt idx="7400">
                  <c:v>29.507000000000001</c:v>
                </c:pt>
                <c:pt idx="7401">
                  <c:v>30.79</c:v>
                </c:pt>
                <c:pt idx="7402">
                  <c:v>26.913</c:v>
                </c:pt>
                <c:pt idx="7403">
                  <c:v>28.363</c:v>
                </c:pt>
                <c:pt idx="7404">
                  <c:v>36.518999999999998</c:v>
                </c:pt>
                <c:pt idx="7405">
                  <c:v>37.917000000000002</c:v>
                </c:pt>
                <c:pt idx="7406">
                  <c:v>26.87</c:v>
                </c:pt>
                <c:pt idx="7407">
                  <c:v>33.347999999999999</c:v>
                </c:pt>
                <c:pt idx="7408">
                  <c:v>24.449000000000002</c:v>
                </c:pt>
                <c:pt idx="7409">
                  <c:v>30.175999999999998</c:v>
                </c:pt>
                <c:pt idx="7410">
                  <c:v>31.513000000000002</c:v>
                </c:pt>
                <c:pt idx="7411">
                  <c:v>32.454999999999998</c:v>
                </c:pt>
                <c:pt idx="7412">
                  <c:v>36.357999999999997</c:v>
                </c:pt>
                <c:pt idx="7413">
                  <c:v>24.472999999999999</c:v>
                </c:pt>
                <c:pt idx="7414">
                  <c:v>31.556000000000001</c:v>
                </c:pt>
                <c:pt idx="7415">
                  <c:v>25.611000000000001</c:v>
                </c:pt>
                <c:pt idx="7416">
                  <c:v>30.960999999999999</c:v>
                </c:pt>
                <c:pt idx="7417">
                  <c:v>33.381</c:v>
                </c:pt>
                <c:pt idx="7418">
                  <c:v>27.968</c:v>
                </c:pt>
                <c:pt idx="7419">
                  <c:v>33.229999999999997</c:v>
                </c:pt>
                <c:pt idx="7420">
                  <c:v>31.609000000000002</c:v>
                </c:pt>
                <c:pt idx="7421">
                  <c:v>29.4</c:v>
                </c:pt>
                <c:pt idx="7422">
                  <c:v>22.864999999999998</c:v>
                </c:pt>
                <c:pt idx="7423">
                  <c:v>28.03</c:v>
                </c:pt>
                <c:pt idx="7424">
                  <c:v>30.785</c:v>
                </c:pt>
                <c:pt idx="7425">
                  <c:v>21.611999999999998</c:v>
                </c:pt>
                <c:pt idx="7426">
                  <c:v>34.387</c:v>
                </c:pt>
                <c:pt idx="7427">
                  <c:v>32.209000000000003</c:v>
                </c:pt>
                <c:pt idx="7428">
                  <c:v>45.268999999999998</c:v>
                </c:pt>
                <c:pt idx="7429">
                  <c:v>29.388000000000002</c:v>
                </c:pt>
                <c:pt idx="7430">
                  <c:v>31.744</c:v>
                </c:pt>
                <c:pt idx="7431">
                  <c:v>33.905000000000001</c:v>
                </c:pt>
                <c:pt idx="7432">
                  <c:v>25.407</c:v>
                </c:pt>
                <c:pt idx="7433">
                  <c:v>31.277999999999999</c:v>
                </c:pt>
                <c:pt idx="7434">
                  <c:v>29.765999999999998</c:v>
                </c:pt>
                <c:pt idx="7435">
                  <c:v>28.074999999999999</c:v>
                </c:pt>
                <c:pt idx="7436">
                  <c:v>26.507000000000001</c:v>
                </c:pt>
                <c:pt idx="7437">
                  <c:v>32.427</c:v>
                </c:pt>
                <c:pt idx="7438">
                  <c:v>25.553000000000001</c:v>
                </c:pt>
                <c:pt idx="7439">
                  <c:v>31.195</c:v>
                </c:pt>
                <c:pt idx="7440">
                  <c:v>37.238999999999997</c:v>
                </c:pt>
                <c:pt idx="7441">
                  <c:v>26.623999999999999</c:v>
                </c:pt>
                <c:pt idx="7442">
                  <c:v>28.265999999999998</c:v>
                </c:pt>
                <c:pt idx="7443">
                  <c:v>24.321999999999999</c:v>
                </c:pt>
                <c:pt idx="7444">
                  <c:v>34.682000000000002</c:v>
                </c:pt>
                <c:pt idx="7445">
                  <c:v>25.198</c:v>
                </c:pt>
                <c:pt idx="7446">
                  <c:v>27.715</c:v>
                </c:pt>
                <c:pt idx="7447">
                  <c:v>24.454999999999998</c:v>
                </c:pt>
                <c:pt idx="7448">
                  <c:v>32.579000000000001</c:v>
                </c:pt>
                <c:pt idx="7449">
                  <c:v>34.213999999999999</c:v>
                </c:pt>
                <c:pt idx="7450">
                  <c:v>37.353000000000002</c:v>
                </c:pt>
                <c:pt idx="7451">
                  <c:v>26.001999999999999</c:v>
                </c:pt>
                <c:pt idx="7452">
                  <c:v>42.021999999999998</c:v>
                </c:pt>
                <c:pt idx="7453">
                  <c:v>30.065000000000001</c:v>
                </c:pt>
                <c:pt idx="7454">
                  <c:v>27.167000000000002</c:v>
                </c:pt>
                <c:pt idx="7455">
                  <c:v>28.5</c:v>
                </c:pt>
                <c:pt idx="7456">
                  <c:v>30.532</c:v>
                </c:pt>
                <c:pt idx="7457">
                  <c:v>27.91</c:v>
                </c:pt>
                <c:pt idx="7458">
                  <c:v>30.292000000000002</c:v>
                </c:pt>
                <c:pt idx="7459">
                  <c:v>36.661000000000001</c:v>
                </c:pt>
                <c:pt idx="7460">
                  <c:v>28.396999999999998</c:v>
                </c:pt>
                <c:pt idx="7461">
                  <c:v>32.479999999999997</c:v>
                </c:pt>
                <c:pt idx="7462">
                  <c:v>38.531999999999996</c:v>
                </c:pt>
                <c:pt idx="7463">
                  <c:v>26.51</c:v>
                </c:pt>
                <c:pt idx="7464">
                  <c:v>26.594000000000001</c:v>
                </c:pt>
                <c:pt idx="7465">
                  <c:v>24.693999999999999</c:v>
                </c:pt>
                <c:pt idx="7466">
                  <c:v>38.814999999999998</c:v>
                </c:pt>
                <c:pt idx="7467">
                  <c:v>25.382999999999999</c:v>
                </c:pt>
                <c:pt idx="7468">
                  <c:v>31.035</c:v>
                </c:pt>
                <c:pt idx="7469">
                  <c:v>35.591000000000001</c:v>
                </c:pt>
                <c:pt idx="7470">
                  <c:v>24.417999999999999</c:v>
                </c:pt>
                <c:pt idx="7471">
                  <c:v>29.117999999999999</c:v>
                </c:pt>
                <c:pt idx="7472">
                  <c:v>37.466000000000001</c:v>
                </c:pt>
                <c:pt idx="7473">
                  <c:v>32.445999999999998</c:v>
                </c:pt>
                <c:pt idx="7474">
                  <c:v>30.41</c:v>
                </c:pt>
                <c:pt idx="7475">
                  <c:v>37.162999999999997</c:v>
                </c:pt>
                <c:pt idx="7476">
                  <c:v>35.54</c:v>
                </c:pt>
                <c:pt idx="7477">
                  <c:v>33.723999999999997</c:v>
                </c:pt>
                <c:pt idx="7478">
                  <c:v>32.363999999999997</c:v>
                </c:pt>
                <c:pt idx="7479">
                  <c:v>28.039000000000001</c:v>
                </c:pt>
                <c:pt idx="7480">
                  <c:v>29.149000000000001</c:v>
                </c:pt>
                <c:pt idx="7481">
                  <c:v>33.207000000000001</c:v>
                </c:pt>
                <c:pt idx="7482">
                  <c:v>30.712</c:v>
                </c:pt>
                <c:pt idx="7483">
                  <c:v>34.831000000000003</c:v>
                </c:pt>
                <c:pt idx="7484">
                  <c:v>29.164000000000001</c:v>
                </c:pt>
                <c:pt idx="7485">
                  <c:v>30.423999999999999</c:v>
                </c:pt>
                <c:pt idx="7486">
                  <c:v>28.893999999999998</c:v>
                </c:pt>
                <c:pt idx="7487">
                  <c:v>30.96</c:v>
                </c:pt>
                <c:pt idx="7488">
                  <c:v>29.463000000000001</c:v>
                </c:pt>
                <c:pt idx="7489">
                  <c:v>30.818000000000001</c:v>
                </c:pt>
                <c:pt idx="7490">
                  <c:v>40.134</c:v>
                </c:pt>
                <c:pt idx="7491">
                  <c:v>35.436999999999998</c:v>
                </c:pt>
                <c:pt idx="7492">
                  <c:v>28.535</c:v>
                </c:pt>
                <c:pt idx="7493">
                  <c:v>32.72</c:v>
                </c:pt>
                <c:pt idx="7494">
                  <c:v>35.826000000000001</c:v>
                </c:pt>
                <c:pt idx="7495">
                  <c:v>30.423999999999999</c:v>
                </c:pt>
                <c:pt idx="7496">
                  <c:v>29.084</c:v>
                </c:pt>
                <c:pt idx="7497">
                  <c:v>25.452000000000002</c:v>
                </c:pt>
                <c:pt idx="7498">
                  <c:v>28.957999999999998</c:v>
                </c:pt>
                <c:pt idx="7499">
                  <c:v>32.286999999999999</c:v>
                </c:pt>
                <c:pt idx="7500">
                  <c:v>28.257999999999999</c:v>
                </c:pt>
                <c:pt idx="7501">
                  <c:v>29.576000000000001</c:v>
                </c:pt>
                <c:pt idx="7502">
                  <c:v>32.960999999999999</c:v>
                </c:pt>
                <c:pt idx="7503">
                  <c:v>35.22</c:v>
                </c:pt>
                <c:pt idx="7504">
                  <c:v>35.835000000000001</c:v>
                </c:pt>
                <c:pt idx="7505">
                  <c:v>36.085999999999999</c:v>
                </c:pt>
                <c:pt idx="7506">
                  <c:v>26.34</c:v>
                </c:pt>
                <c:pt idx="7507">
                  <c:v>31.344999999999999</c:v>
                </c:pt>
                <c:pt idx="7508">
                  <c:v>32.753</c:v>
                </c:pt>
                <c:pt idx="7509">
                  <c:v>28.414999999999999</c:v>
                </c:pt>
                <c:pt idx="7510">
                  <c:v>33.597000000000001</c:v>
                </c:pt>
                <c:pt idx="7511">
                  <c:v>31.004999999999999</c:v>
                </c:pt>
                <c:pt idx="7512">
                  <c:v>28.45</c:v>
                </c:pt>
                <c:pt idx="7513">
                  <c:v>35.018999999999998</c:v>
                </c:pt>
                <c:pt idx="7514">
                  <c:v>29.459</c:v>
                </c:pt>
                <c:pt idx="7515">
                  <c:v>25.167000000000002</c:v>
                </c:pt>
                <c:pt idx="7516">
                  <c:v>22.603999999999999</c:v>
                </c:pt>
                <c:pt idx="7517">
                  <c:v>30.463000000000001</c:v>
                </c:pt>
                <c:pt idx="7518">
                  <c:v>34.042999999999999</c:v>
                </c:pt>
                <c:pt idx="7519">
                  <c:v>33.121000000000002</c:v>
                </c:pt>
                <c:pt idx="7520">
                  <c:v>29.44</c:v>
                </c:pt>
                <c:pt idx="7521">
                  <c:v>29.792000000000002</c:v>
                </c:pt>
                <c:pt idx="7522">
                  <c:v>28.14</c:v>
                </c:pt>
                <c:pt idx="7523">
                  <c:v>29.91</c:v>
                </c:pt>
                <c:pt idx="7524">
                  <c:v>29.88</c:v>
                </c:pt>
                <c:pt idx="7525">
                  <c:v>30.693999999999999</c:v>
                </c:pt>
                <c:pt idx="7526">
                  <c:v>25.384</c:v>
                </c:pt>
                <c:pt idx="7527">
                  <c:v>30.6</c:v>
                </c:pt>
                <c:pt idx="7528">
                  <c:v>26.076000000000001</c:v>
                </c:pt>
                <c:pt idx="7529">
                  <c:v>31.396000000000001</c:v>
                </c:pt>
                <c:pt idx="7530">
                  <c:v>40.064999999999998</c:v>
                </c:pt>
                <c:pt idx="7531">
                  <c:v>31.021000000000001</c:v>
                </c:pt>
                <c:pt idx="7532">
                  <c:v>34.174999999999997</c:v>
                </c:pt>
                <c:pt idx="7533">
                  <c:v>25.050999999999998</c:v>
                </c:pt>
                <c:pt idx="7534">
                  <c:v>41.421999999999997</c:v>
                </c:pt>
                <c:pt idx="7535">
                  <c:v>31.646999999999998</c:v>
                </c:pt>
                <c:pt idx="7536">
                  <c:v>30.440999999999999</c:v>
                </c:pt>
                <c:pt idx="7537">
                  <c:v>29.904</c:v>
                </c:pt>
                <c:pt idx="7538">
                  <c:v>33.442</c:v>
                </c:pt>
                <c:pt idx="7539">
                  <c:v>30.2</c:v>
                </c:pt>
                <c:pt idx="7540">
                  <c:v>29.741</c:v>
                </c:pt>
                <c:pt idx="7541">
                  <c:v>26.006</c:v>
                </c:pt>
                <c:pt idx="7542">
                  <c:v>24.984000000000002</c:v>
                </c:pt>
                <c:pt idx="7543">
                  <c:v>39.353999999999999</c:v>
                </c:pt>
                <c:pt idx="7544">
                  <c:v>27.593</c:v>
                </c:pt>
                <c:pt idx="7545">
                  <c:v>29.513000000000002</c:v>
                </c:pt>
                <c:pt idx="7546">
                  <c:v>30.564</c:v>
                </c:pt>
                <c:pt idx="7547">
                  <c:v>32.51</c:v>
                </c:pt>
                <c:pt idx="7548">
                  <c:v>32.454999999999998</c:v>
                </c:pt>
                <c:pt idx="7549">
                  <c:v>29.041</c:v>
                </c:pt>
                <c:pt idx="7550">
                  <c:v>34.298999999999999</c:v>
                </c:pt>
                <c:pt idx="7551">
                  <c:v>22.436</c:v>
                </c:pt>
                <c:pt idx="7552">
                  <c:v>26.673999999999999</c:v>
                </c:pt>
                <c:pt idx="7553">
                  <c:v>33.880000000000003</c:v>
                </c:pt>
                <c:pt idx="7554">
                  <c:v>29.323</c:v>
                </c:pt>
                <c:pt idx="7555">
                  <c:v>38.237000000000002</c:v>
                </c:pt>
                <c:pt idx="7556">
                  <c:v>36.529000000000003</c:v>
                </c:pt>
                <c:pt idx="7557">
                  <c:v>30.145</c:v>
                </c:pt>
                <c:pt idx="7558">
                  <c:v>25.507000000000001</c:v>
                </c:pt>
                <c:pt idx="7559">
                  <c:v>37.643999999999998</c:v>
                </c:pt>
                <c:pt idx="7560">
                  <c:v>34.854999999999997</c:v>
                </c:pt>
                <c:pt idx="7561">
                  <c:v>35.746000000000002</c:v>
                </c:pt>
                <c:pt idx="7562">
                  <c:v>25.43</c:v>
                </c:pt>
                <c:pt idx="7563">
                  <c:v>27.693000000000001</c:v>
                </c:pt>
                <c:pt idx="7564">
                  <c:v>34.350999999999999</c:v>
                </c:pt>
                <c:pt idx="7565">
                  <c:v>35.798999999999999</c:v>
                </c:pt>
                <c:pt idx="7566">
                  <c:v>31.89</c:v>
                </c:pt>
                <c:pt idx="7567">
                  <c:v>36.597999999999999</c:v>
                </c:pt>
                <c:pt idx="7568">
                  <c:v>29.178000000000001</c:v>
                </c:pt>
                <c:pt idx="7569">
                  <c:v>28.942</c:v>
                </c:pt>
                <c:pt idx="7570">
                  <c:v>26.831</c:v>
                </c:pt>
                <c:pt idx="7571">
                  <c:v>34.279000000000003</c:v>
                </c:pt>
                <c:pt idx="7572">
                  <c:v>29.259</c:v>
                </c:pt>
                <c:pt idx="7573">
                  <c:v>28.946000000000002</c:v>
                </c:pt>
                <c:pt idx="7574">
                  <c:v>27.978000000000002</c:v>
                </c:pt>
                <c:pt idx="7575">
                  <c:v>27.811</c:v>
                </c:pt>
                <c:pt idx="7576">
                  <c:v>38.131999999999998</c:v>
                </c:pt>
                <c:pt idx="7577">
                  <c:v>26.079000000000001</c:v>
                </c:pt>
                <c:pt idx="7578">
                  <c:v>26.792000000000002</c:v>
                </c:pt>
                <c:pt idx="7579">
                  <c:v>31.117000000000001</c:v>
                </c:pt>
                <c:pt idx="7580">
                  <c:v>33.841000000000001</c:v>
                </c:pt>
                <c:pt idx="7581">
                  <c:v>30.53</c:v>
                </c:pt>
                <c:pt idx="7582">
                  <c:v>31.341999999999999</c:v>
                </c:pt>
                <c:pt idx="7583">
                  <c:v>30.692</c:v>
                </c:pt>
                <c:pt idx="7584">
                  <c:v>30.959</c:v>
                </c:pt>
                <c:pt idx="7585">
                  <c:v>34.267000000000003</c:v>
                </c:pt>
                <c:pt idx="7586">
                  <c:v>22.4</c:v>
                </c:pt>
                <c:pt idx="7587">
                  <c:v>31.238</c:v>
                </c:pt>
                <c:pt idx="7588">
                  <c:v>24.286999999999999</c:v>
                </c:pt>
                <c:pt idx="7589">
                  <c:v>30.46</c:v>
                </c:pt>
                <c:pt idx="7590">
                  <c:v>34.345999999999997</c:v>
                </c:pt>
                <c:pt idx="7591">
                  <c:v>32.673999999999999</c:v>
                </c:pt>
                <c:pt idx="7592">
                  <c:v>28.8</c:v>
                </c:pt>
                <c:pt idx="7593">
                  <c:v>25.091000000000001</c:v>
                </c:pt>
                <c:pt idx="7594">
                  <c:v>31.847000000000001</c:v>
                </c:pt>
                <c:pt idx="7595">
                  <c:v>36.887</c:v>
                </c:pt>
                <c:pt idx="7596">
                  <c:v>23.350999999999999</c:v>
                </c:pt>
                <c:pt idx="7597">
                  <c:v>25.292000000000002</c:v>
                </c:pt>
                <c:pt idx="7598">
                  <c:v>24.495999999999999</c:v>
                </c:pt>
                <c:pt idx="7599">
                  <c:v>28.030999999999999</c:v>
                </c:pt>
                <c:pt idx="7600">
                  <c:v>32.761000000000003</c:v>
                </c:pt>
                <c:pt idx="7601">
                  <c:v>32.32</c:v>
                </c:pt>
                <c:pt idx="7602">
                  <c:v>32.113999999999997</c:v>
                </c:pt>
                <c:pt idx="7603">
                  <c:v>30.303999999999998</c:v>
                </c:pt>
                <c:pt idx="7604">
                  <c:v>29.984999999999999</c:v>
                </c:pt>
                <c:pt idx="7605">
                  <c:v>31.466000000000001</c:v>
                </c:pt>
                <c:pt idx="7606">
                  <c:v>24.802</c:v>
                </c:pt>
                <c:pt idx="7607">
                  <c:v>32.716999999999999</c:v>
                </c:pt>
                <c:pt idx="7608">
                  <c:v>28.14</c:v>
                </c:pt>
                <c:pt idx="7609">
                  <c:v>29.481000000000002</c:v>
                </c:pt>
                <c:pt idx="7610">
                  <c:v>33.119</c:v>
                </c:pt>
                <c:pt idx="7611">
                  <c:v>27.628</c:v>
                </c:pt>
                <c:pt idx="7612">
                  <c:v>37.475999999999999</c:v>
                </c:pt>
                <c:pt idx="7613">
                  <c:v>35.036000000000001</c:v>
                </c:pt>
                <c:pt idx="7614">
                  <c:v>25.934999999999999</c:v>
                </c:pt>
                <c:pt idx="7615">
                  <c:v>37.999000000000002</c:v>
                </c:pt>
                <c:pt idx="7616">
                  <c:v>29.516999999999999</c:v>
                </c:pt>
                <c:pt idx="7617">
                  <c:v>29.166</c:v>
                </c:pt>
                <c:pt idx="7618">
                  <c:v>33.247999999999998</c:v>
                </c:pt>
                <c:pt idx="7619">
                  <c:v>35.520000000000003</c:v>
                </c:pt>
                <c:pt idx="7620">
                  <c:v>25.672000000000001</c:v>
                </c:pt>
                <c:pt idx="7621">
                  <c:v>26.69</c:v>
                </c:pt>
                <c:pt idx="7622">
                  <c:v>28.108000000000001</c:v>
                </c:pt>
                <c:pt idx="7623">
                  <c:v>26.620999999999999</c:v>
                </c:pt>
                <c:pt idx="7624">
                  <c:v>21.093</c:v>
                </c:pt>
                <c:pt idx="7625">
                  <c:v>28.904</c:v>
                </c:pt>
                <c:pt idx="7626">
                  <c:v>27.98</c:v>
                </c:pt>
                <c:pt idx="7627">
                  <c:v>27.167999999999999</c:v>
                </c:pt>
                <c:pt idx="7628">
                  <c:v>31.181000000000001</c:v>
                </c:pt>
                <c:pt idx="7629">
                  <c:v>27.965</c:v>
                </c:pt>
                <c:pt idx="7630">
                  <c:v>32.19</c:v>
                </c:pt>
                <c:pt idx="7631">
                  <c:v>34.219000000000001</c:v>
                </c:pt>
                <c:pt idx="7632">
                  <c:v>28.757999999999999</c:v>
                </c:pt>
                <c:pt idx="7633">
                  <c:v>28.402999999999999</c:v>
                </c:pt>
                <c:pt idx="7634">
                  <c:v>26.387</c:v>
                </c:pt>
                <c:pt idx="7635">
                  <c:v>28.036000000000001</c:v>
                </c:pt>
                <c:pt idx="7636">
                  <c:v>29.38</c:v>
                </c:pt>
                <c:pt idx="7637">
                  <c:v>29.373999999999999</c:v>
                </c:pt>
                <c:pt idx="7638">
                  <c:v>30.754999999999999</c:v>
                </c:pt>
                <c:pt idx="7639">
                  <c:v>34.142000000000003</c:v>
                </c:pt>
                <c:pt idx="7640">
                  <c:v>28.048999999999999</c:v>
                </c:pt>
                <c:pt idx="7641">
                  <c:v>26.007999999999999</c:v>
                </c:pt>
                <c:pt idx="7642">
                  <c:v>29.344000000000001</c:v>
                </c:pt>
                <c:pt idx="7643">
                  <c:v>32.799999999999997</c:v>
                </c:pt>
                <c:pt idx="7644">
                  <c:v>35.743000000000002</c:v>
                </c:pt>
                <c:pt idx="7645">
                  <c:v>27.997</c:v>
                </c:pt>
                <c:pt idx="7646">
                  <c:v>30.512</c:v>
                </c:pt>
                <c:pt idx="7647">
                  <c:v>32.863</c:v>
                </c:pt>
                <c:pt idx="7648">
                  <c:v>36.131999999999998</c:v>
                </c:pt>
                <c:pt idx="7649">
                  <c:v>35.152999999999999</c:v>
                </c:pt>
                <c:pt idx="7650">
                  <c:v>32.874000000000002</c:v>
                </c:pt>
                <c:pt idx="7651">
                  <c:v>27.273</c:v>
                </c:pt>
                <c:pt idx="7652">
                  <c:v>31.741</c:v>
                </c:pt>
                <c:pt idx="7653">
                  <c:v>33.747999999999998</c:v>
                </c:pt>
                <c:pt idx="7654">
                  <c:v>37.734999999999999</c:v>
                </c:pt>
                <c:pt idx="7655">
                  <c:v>22.905000000000001</c:v>
                </c:pt>
                <c:pt idx="7656">
                  <c:v>31.550999999999998</c:v>
                </c:pt>
                <c:pt idx="7657">
                  <c:v>27.666</c:v>
                </c:pt>
                <c:pt idx="7658">
                  <c:v>33.735999999999997</c:v>
                </c:pt>
                <c:pt idx="7659">
                  <c:v>31.913</c:v>
                </c:pt>
                <c:pt idx="7660">
                  <c:v>28.388000000000002</c:v>
                </c:pt>
                <c:pt idx="7661">
                  <c:v>28.038</c:v>
                </c:pt>
                <c:pt idx="7662">
                  <c:v>29.134</c:v>
                </c:pt>
                <c:pt idx="7663">
                  <c:v>33.975999999999999</c:v>
                </c:pt>
                <c:pt idx="7664">
                  <c:v>32.082999999999998</c:v>
                </c:pt>
                <c:pt idx="7665">
                  <c:v>31.649000000000001</c:v>
                </c:pt>
                <c:pt idx="7666">
                  <c:v>44.033999999999999</c:v>
                </c:pt>
                <c:pt idx="7667">
                  <c:v>30.337</c:v>
                </c:pt>
                <c:pt idx="7668">
                  <c:v>26.119</c:v>
                </c:pt>
                <c:pt idx="7669">
                  <c:v>31.774000000000001</c:v>
                </c:pt>
                <c:pt idx="7670">
                  <c:v>31.242000000000001</c:v>
                </c:pt>
                <c:pt idx="7671">
                  <c:v>26.257000000000001</c:v>
                </c:pt>
                <c:pt idx="7672">
                  <c:v>25.733000000000001</c:v>
                </c:pt>
                <c:pt idx="7673">
                  <c:v>33.512999999999998</c:v>
                </c:pt>
                <c:pt idx="7674">
                  <c:v>25.776</c:v>
                </c:pt>
                <c:pt idx="7675">
                  <c:v>30.837</c:v>
                </c:pt>
                <c:pt idx="7676">
                  <c:v>31.765999999999998</c:v>
                </c:pt>
                <c:pt idx="7677">
                  <c:v>32.859000000000002</c:v>
                </c:pt>
                <c:pt idx="7678">
                  <c:v>31.943000000000001</c:v>
                </c:pt>
                <c:pt idx="7679">
                  <c:v>34.679000000000002</c:v>
                </c:pt>
                <c:pt idx="7680">
                  <c:v>28.050999999999998</c:v>
                </c:pt>
                <c:pt idx="7681">
                  <c:v>21.791</c:v>
                </c:pt>
                <c:pt idx="7682">
                  <c:v>34.569000000000003</c:v>
                </c:pt>
                <c:pt idx="7683">
                  <c:v>29.969000000000001</c:v>
                </c:pt>
                <c:pt idx="7684">
                  <c:v>28.280999999999999</c:v>
                </c:pt>
                <c:pt idx="7685">
                  <c:v>27.094000000000001</c:v>
                </c:pt>
                <c:pt idx="7686">
                  <c:v>29.321000000000002</c:v>
                </c:pt>
                <c:pt idx="7687">
                  <c:v>25.21</c:v>
                </c:pt>
                <c:pt idx="7688">
                  <c:v>25.55</c:v>
                </c:pt>
                <c:pt idx="7689">
                  <c:v>32.204999999999998</c:v>
                </c:pt>
                <c:pt idx="7690">
                  <c:v>25.847999999999999</c:v>
                </c:pt>
                <c:pt idx="7691">
                  <c:v>38.112000000000002</c:v>
                </c:pt>
                <c:pt idx="7692">
                  <c:v>31.414000000000001</c:v>
                </c:pt>
                <c:pt idx="7693">
                  <c:v>27.646999999999998</c:v>
                </c:pt>
                <c:pt idx="7694">
                  <c:v>33.878</c:v>
                </c:pt>
                <c:pt idx="7695">
                  <c:v>26.907</c:v>
                </c:pt>
                <c:pt idx="7696">
                  <c:v>39.225000000000001</c:v>
                </c:pt>
                <c:pt idx="7697">
                  <c:v>24.021000000000001</c:v>
                </c:pt>
                <c:pt idx="7698">
                  <c:v>23.628</c:v>
                </c:pt>
                <c:pt idx="7699">
                  <c:v>35.24</c:v>
                </c:pt>
                <c:pt idx="7700">
                  <c:v>42.472999999999999</c:v>
                </c:pt>
                <c:pt idx="7701">
                  <c:v>21.202000000000002</c:v>
                </c:pt>
                <c:pt idx="7702">
                  <c:v>27.919</c:v>
                </c:pt>
                <c:pt idx="7703">
                  <c:v>36.204000000000001</c:v>
                </c:pt>
                <c:pt idx="7704">
                  <c:v>26.652000000000001</c:v>
                </c:pt>
                <c:pt idx="7705">
                  <c:v>30.411000000000001</c:v>
                </c:pt>
                <c:pt idx="7706">
                  <c:v>27.911999999999999</c:v>
                </c:pt>
                <c:pt idx="7707">
                  <c:v>30.690999999999999</c:v>
                </c:pt>
                <c:pt idx="7708">
                  <c:v>30.227</c:v>
                </c:pt>
                <c:pt idx="7709">
                  <c:v>29.210999999999999</c:v>
                </c:pt>
                <c:pt idx="7710">
                  <c:v>28.712</c:v>
                </c:pt>
                <c:pt idx="7711">
                  <c:v>25.885000000000002</c:v>
                </c:pt>
                <c:pt idx="7712">
                  <c:v>31.917000000000002</c:v>
                </c:pt>
                <c:pt idx="7713">
                  <c:v>39.015999999999998</c:v>
                </c:pt>
                <c:pt idx="7714">
                  <c:v>28.875</c:v>
                </c:pt>
                <c:pt idx="7715">
                  <c:v>36.777999999999999</c:v>
                </c:pt>
                <c:pt idx="7716">
                  <c:v>22.602</c:v>
                </c:pt>
                <c:pt idx="7717">
                  <c:v>23.324000000000002</c:v>
                </c:pt>
                <c:pt idx="7718">
                  <c:v>32.978999999999999</c:v>
                </c:pt>
                <c:pt idx="7719">
                  <c:v>27.146999999999998</c:v>
                </c:pt>
                <c:pt idx="7720">
                  <c:v>26.257000000000001</c:v>
                </c:pt>
                <c:pt idx="7721">
                  <c:v>35.848999999999997</c:v>
                </c:pt>
                <c:pt idx="7722">
                  <c:v>31.122</c:v>
                </c:pt>
                <c:pt idx="7723">
                  <c:v>35.387999999999998</c:v>
                </c:pt>
                <c:pt idx="7724">
                  <c:v>34.293999999999997</c:v>
                </c:pt>
                <c:pt idx="7725">
                  <c:v>34.314999999999998</c:v>
                </c:pt>
                <c:pt idx="7726">
                  <c:v>42.101999999999997</c:v>
                </c:pt>
                <c:pt idx="7727">
                  <c:v>36.680999999999997</c:v>
                </c:pt>
                <c:pt idx="7728">
                  <c:v>29.992000000000001</c:v>
                </c:pt>
                <c:pt idx="7729">
                  <c:v>25.146999999999998</c:v>
                </c:pt>
                <c:pt idx="7730">
                  <c:v>27.504000000000001</c:v>
                </c:pt>
                <c:pt idx="7731">
                  <c:v>32.625</c:v>
                </c:pt>
                <c:pt idx="7732">
                  <c:v>28.317</c:v>
                </c:pt>
                <c:pt idx="7733">
                  <c:v>35.106999999999999</c:v>
                </c:pt>
                <c:pt idx="7734">
                  <c:v>32.6</c:v>
                </c:pt>
                <c:pt idx="7735">
                  <c:v>24.247</c:v>
                </c:pt>
                <c:pt idx="7736">
                  <c:v>29.097999999999999</c:v>
                </c:pt>
                <c:pt idx="7737">
                  <c:v>34.752000000000002</c:v>
                </c:pt>
                <c:pt idx="7738">
                  <c:v>28.571000000000002</c:v>
                </c:pt>
                <c:pt idx="7739">
                  <c:v>30.606999999999999</c:v>
                </c:pt>
                <c:pt idx="7740">
                  <c:v>28.449000000000002</c:v>
                </c:pt>
                <c:pt idx="7741">
                  <c:v>35.305999999999997</c:v>
                </c:pt>
                <c:pt idx="7742">
                  <c:v>29.937999999999999</c:v>
                </c:pt>
                <c:pt idx="7743">
                  <c:v>28.923999999999999</c:v>
                </c:pt>
                <c:pt idx="7744">
                  <c:v>38.534999999999997</c:v>
                </c:pt>
                <c:pt idx="7745">
                  <c:v>27.105</c:v>
                </c:pt>
                <c:pt idx="7746">
                  <c:v>30.55</c:v>
                </c:pt>
                <c:pt idx="7747">
                  <c:v>31.530999999999999</c:v>
                </c:pt>
                <c:pt idx="7748">
                  <c:v>29.295999999999999</c:v>
                </c:pt>
                <c:pt idx="7749">
                  <c:v>22.731999999999999</c:v>
                </c:pt>
                <c:pt idx="7750">
                  <c:v>37.128999999999998</c:v>
                </c:pt>
                <c:pt idx="7751">
                  <c:v>31.847000000000001</c:v>
                </c:pt>
                <c:pt idx="7752">
                  <c:v>20.260999999999999</c:v>
                </c:pt>
                <c:pt idx="7753">
                  <c:v>30.021000000000001</c:v>
                </c:pt>
                <c:pt idx="7754">
                  <c:v>35.301000000000002</c:v>
                </c:pt>
                <c:pt idx="7755">
                  <c:v>29.635000000000002</c:v>
                </c:pt>
                <c:pt idx="7756">
                  <c:v>32.405999999999999</c:v>
                </c:pt>
                <c:pt idx="7757">
                  <c:v>34.570999999999998</c:v>
                </c:pt>
                <c:pt idx="7758">
                  <c:v>38.476999999999997</c:v>
                </c:pt>
                <c:pt idx="7759">
                  <c:v>30.012</c:v>
                </c:pt>
                <c:pt idx="7760">
                  <c:v>26.14</c:v>
                </c:pt>
                <c:pt idx="7761">
                  <c:v>33.744999999999997</c:v>
                </c:pt>
                <c:pt idx="7762">
                  <c:v>22.832000000000001</c:v>
                </c:pt>
                <c:pt idx="7763">
                  <c:v>32.636000000000003</c:v>
                </c:pt>
                <c:pt idx="7764">
                  <c:v>34.630000000000003</c:v>
                </c:pt>
                <c:pt idx="7765">
                  <c:v>24.556999999999999</c:v>
                </c:pt>
                <c:pt idx="7766">
                  <c:v>28.539000000000001</c:v>
                </c:pt>
                <c:pt idx="7767">
                  <c:v>30.635999999999999</c:v>
                </c:pt>
                <c:pt idx="7768">
                  <c:v>36.091999999999999</c:v>
                </c:pt>
                <c:pt idx="7769">
                  <c:v>35.790999999999997</c:v>
                </c:pt>
                <c:pt idx="7770">
                  <c:v>23.841999999999999</c:v>
                </c:pt>
                <c:pt idx="7771">
                  <c:v>24.571000000000002</c:v>
                </c:pt>
                <c:pt idx="7772">
                  <c:v>37.83</c:v>
                </c:pt>
                <c:pt idx="7773">
                  <c:v>29.454000000000001</c:v>
                </c:pt>
                <c:pt idx="7774">
                  <c:v>34.978000000000002</c:v>
                </c:pt>
                <c:pt idx="7775">
                  <c:v>30.811</c:v>
                </c:pt>
                <c:pt idx="7776">
                  <c:v>24.399000000000001</c:v>
                </c:pt>
                <c:pt idx="7777">
                  <c:v>26.359000000000002</c:v>
                </c:pt>
                <c:pt idx="7778">
                  <c:v>29.343</c:v>
                </c:pt>
                <c:pt idx="7779">
                  <c:v>24.928999999999998</c:v>
                </c:pt>
                <c:pt idx="7780">
                  <c:v>32.575000000000003</c:v>
                </c:pt>
                <c:pt idx="7781">
                  <c:v>34.5</c:v>
                </c:pt>
                <c:pt idx="7782">
                  <c:v>22.838999999999999</c:v>
                </c:pt>
                <c:pt idx="7783">
                  <c:v>31.132000000000001</c:v>
                </c:pt>
                <c:pt idx="7784">
                  <c:v>32.566000000000003</c:v>
                </c:pt>
                <c:pt idx="7785">
                  <c:v>26.164000000000001</c:v>
                </c:pt>
                <c:pt idx="7786">
                  <c:v>28.187999999999999</c:v>
                </c:pt>
                <c:pt idx="7787">
                  <c:v>31.731999999999999</c:v>
                </c:pt>
                <c:pt idx="7788">
                  <c:v>35.430999999999997</c:v>
                </c:pt>
                <c:pt idx="7789">
                  <c:v>29.24</c:v>
                </c:pt>
                <c:pt idx="7790">
                  <c:v>21.353999999999999</c:v>
                </c:pt>
                <c:pt idx="7791">
                  <c:v>26.242999999999999</c:v>
                </c:pt>
                <c:pt idx="7792">
                  <c:v>30.741</c:v>
                </c:pt>
                <c:pt idx="7793">
                  <c:v>27.928999999999998</c:v>
                </c:pt>
                <c:pt idx="7794">
                  <c:v>27.864999999999998</c:v>
                </c:pt>
                <c:pt idx="7795">
                  <c:v>24.768999999999998</c:v>
                </c:pt>
                <c:pt idx="7796">
                  <c:v>24.805</c:v>
                </c:pt>
                <c:pt idx="7797">
                  <c:v>28.183</c:v>
                </c:pt>
                <c:pt idx="7798">
                  <c:v>24.507999999999999</c:v>
                </c:pt>
                <c:pt idx="7799">
                  <c:v>24.952999999999999</c:v>
                </c:pt>
                <c:pt idx="7800">
                  <c:v>30.190999999999999</c:v>
                </c:pt>
                <c:pt idx="7801">
                  <c:v>28.824999999999999</c:v>
                </c:pt>
                <c:pt idx="7802">
                  <c:v>38.545000000000002</c:v>
                </c:pt>
                <c:pt idx="7803">
                  <c:v>35.648000000000003</c:v>
                </c:pt>
                <c:pt idx="7804">
                  <c:v>27.913</c:v>
                </c:pt>
                <c:pt idx="7805">
                  <c:v>30.161000000000001</c:v>
                </c:pt>
                <c:pt idx="7806">
                  <c:v>39.055999999999997</c:v>
                </c:pt>
                <c:pt idx="7807">
                  <c:v>29.727</c:v>
                </c:pt>
                <c:pt idx="7808">
                  <c:v>34.515000000000001</c:v>
                </c:pt>
                <c:pt idx="7809">
                  <c:v>27.800999999999998</c:v>
                </c:pt>
                <c:pt idx="7810">
                  <c:v>30.988</c:v>
                </c:pt>
                <c:pt idx="7811">
                  <c:v>27.434000000000001</c:v>
                </c:pt>
                <c:pt idx="7812">
                  <c:v>32.606999999999999</c:v>
                </c:pt>
                <c:pt idx="7813">
                  <c:v>31.721</c:v>
                </c:pt>
                <c:pt idx="7814">
                  <c:v>31.692</c:v>
                </c:pt>
                <c:pt idx="7815">
                  <c:v>30.262</c:v>
                </c:pt>
                <c:pt idx="7816">
                  <c:v>24.741</c:v>
                </c:pt>
                <c:pt idx="7817">
                  <c:v>26.73</c:v>
                </c:pt>
                <c:pt idx="7818">
                  <c:v>28.016999999999999</c:v>
                </c:pt>
                <c:pt idx="7819">
                  <c:v>32</c:v>
                </c:pt>
                <c:pt idx="7820">
                  <c:v>36.130000000000003</c:v>
                </c:pt>
                <c:pt idx="7821">
                  <c:v>35.17</c:v>
                </c:pt>
                <c:pt idx="7822">
                  <c:v>33.726999999999997</c:v>
                </c:pt>
                <c:pt idx="7823">
                  <c:v>29.824999999999999</c:v>
                </c:pt>
                <c:pt idx="7824">
                  <c:v>31.178999999999998</c:v>
                </c:pt>
                <c:pt idx="7825">
                  <c:v>30.707999999999998</c:v>
                </c:pt>
                <c:pt idx="7826">
                  <c:v>28.405000000000001</c:v>
                </c:pt>
                <c:pt idx="7827">
                  <c:v>22.262</c:v>
                </c:pt>
                <c:pt idx="7828">
                  <c:v>28.861999999999998</c:v>
                </c:pt>
                <c:pt idx="7829">
                  <c:v>33.021000000000001</c:v>
                </c:pt>
                <c:pt idx="7830">
                  <c:v>29.044</c:v>
                </c:pt>
                <c:pt idx="7831">
                  <c:v>24.834</c:v>
                </c:pt>
                <c:pt idx="7832">
                  <c:v>37.052999999999997</c:v>
                </c:pt>
                <c:pt idx="7833">
                  <c:v>29.707999999999998</c:v>
                </c:pt>
                <c:pt idx="7834">
                  <c:v>29.92</c:v>
                </c:pt>
                <c:pt idx="7835">
                  <c:v>25.100999999999999</c:v>
                </c:pt>
                <c:pt idx="7836">
                  <c:v>27.332999999999998</c:v>
                </c:pt>
                <c:pt idx="7837">
                  <c:v>30.198</c:v>
                </c:pt>
                <c:pt idx="7838">
                  <c:v>35.712000000000003</c:v>
                </c:pt>
                <c:pt idx="7839">
                  <c:v>32.319000000000003</c:v>
                </c:pt>
                <c:pt idx="7840">
                  <c:v>25.946999999999999</c:v>
                </c:pt>
                <c:pt idx="7841">
                  <c:v>29.571999999999999</c:v>
                </c:pt>
                <c:pt idx="7842">
                  <c:v>30.117000000000001</c:v>
                </c:pt>
                <c:pt idx="7843">
                  <c:v>36.975000000000001</c:v>
                </c:pt>
                <c:pt idx="7844">
                  <c:v>23.033000000000001</c:v>
                </c:pt>
                <c:pt idx="7845">
                  <c:v>27.472999999999999</c:v>
                </c:pt>
                <c:pt idx="7846">
                  <c:v>29.138999999999999</c:v>
                </c:pt>
                <c:pt idx="7847">
                  <c:v>29.245999999999999</c:v>
                </c:pt>
                <c:pt idx="7848">
                  <c:v>29.652000000000001</c:v>
                </c:pt>
                <c:pt idx="7849">
                  <c:v>24.914000000000001</c:v>
                </c:pt>
                <c:pt idx="7850">
                  <c:v>27.341999999999999</c:v>
                </c:pt>
                <c:pt idx="7851">
                  <c:v>26.888000000000002</c:v>
                </c:pt>
                <c:pt idx="7852">
                  <c:v>28.495000000000001</c:v>
                </c:pt>
                <c:pt idx="7853">
                  <c:v>25.577999999999999</c:v>
                </c:pt>
                <c:pt idx="7854">
                  <c:v>28.645</c:v>
                </c:pt>
                <c:pt idx="7855">
                  <c:v>25.2</c:v>
                </c:pt>
                <c:pt idx="7856">
                  <c:v>29.225000000000001</c:v>
                </c:pt>
                <c:pt idx="7857">
                  <c:v>29.713000000000001</c:v>
                </c:pt>
                <c:pt idx="7858">
                  <c:v>25.038</c:v>
                </c:pt>
                <c:pt idx="7859">
                  <c:v>28.663</c:v>
                </c:pt>
                <c:pt idx="7860">
                  <c:v>30.497</c:v>
                </c:pt>
                <c:pt idx="7861">
                  <c:v>26.94</c:v>
                </c:pt>
                <c:pt idx="7862">
                  <c:v>28.456</c:v>
                </c:pt>
                <c:pt idx="7863">
                  <c:v>23.111999999999998</c:v>
                </c:pt>
                <c:pt idx="7864">
                  <c:v>24.658999999999999</c:v>
                </c:pt>
                <c:pt idx="7865">
                  <c:v>30.969000000000001</c:v>
                </c:pt>
                <c:pt idx="7866">
                  <c:v>22.943999999999999</c:v>
                </c:pt>
                <c:pt idx="7867">
                  <c:v>31.494</c:v>
                </c:pt>
                <c:pt idx="7868">
                  <c:v>26.876999999999999</c:v>
                </c:pt>
                <c:pt idx="7869">
                  <c:v>32.764000000000003</c:v>
                </c:pt>
                <c:pt idx="7870">
                  <c:v>27.198</c:v>
                </c:pt>
                <c:pt idx="7871">
                  <c:v>31.303000000000001</c:v>
                </c:pt>
                <c:pt idx="7872">
                  <c:v>30.72</c:v>
                </c:pt>
                <c:pt idx="7873">
                  <c:v>33.103000000000002</c:v>
                </c:pt>
                <c:pt idx="7874">
                  <c:v>26.780999999999999</c:v>
                </c:pt>
                <c:pt idx="7875">
                  <c:v>29.847999999999999</c:v>
                </c:pt>
                <c:pt idx="7876">
                  <c:v>29.141999999999999</c:v>
                </c:pt>
                <c:pt idx="7877">
                  <c:v>33.578000000000003</c:v>
                </c:pt>
                <c:pt idx="7878">
                  <c:v>29.597000000000001</c:v>
                </c:pt>
                <c:pt idx="7879">
                  <c:v>31.292000000000002</c:v>
                </c:pt>
                <c:pt idx="7880">
                  <c:v>31.097000000000001</c:v>
                </c:pt>
                <c:pt idx="7881">
                  <c:v>23.838000000000001</c:v>
                </c:pt>
                <c:pt idx="7882">
                  <c:v>32.039000000000001</c:v>
                </c:pt>
                <c:pt idx="7883">
                  <c:v>28.355</c:v>
                </c:pt>
                <c:pt idx="7884">
                  <c:v>37.975000000000001</c:v>
                </c:pt>
                <c:pt idx="7885">
                  <c:v>27.39</c:v>
                </c:pt>
                <c:pt idx="7886">
                  <c:v>32.323</c:v>
                </c:pt>
                <c:pt idx="7887">
                  <c:v>22.62</c:v>
                </c:pt>
                <c:pt idx="7888">
                  <c:v>32.100999999999999</c:v>
                </c:pt>
                <c:pt idx="7889">
                  <c:v>21.417999999999999</c:v>
                </c:pt>
                <c:pt idx="7890">
                  <c:v>27.210999999999999</c:v>
                </c:pt>
                <c:pt idx="7891">
                  <c:v>27.992999999999999</c:v>
                </c:pt>
                <c:pt idx="7892">
                  <c:v>32.671999999999997</c:v>
                </c:pt>
                <c:pt idx="7893">
                  <c:v>24.016999999999999</c:v>
                </c:pt>
                <c:pt idx="7894">
                  <c:v>29.545999999999999</c:v>
                </c:pt>
                <c:pt idx="7895">
                  <c:v>24.221</c:v>
                </c:pt>
                <c:pt idx="7896">
                  <c:v>28.84</c:v>
                </c:pt>
                <c:pt idx="7897">
                  <c:v>28.824999999999999</c:v>
                </c:pt>
                <c:pt idx="7898">
                  <c:v>27.311</c:v>
                </c:pt>
                <c:pt idx="7899">
                  <c:v>27.077000000000002</c:v>
                </c:pt>
                <c:pt idx="7900">
                  <c:v>26.408000000000001</c:v>
                </c:pt>
                <c:pt idx="7901">
                  <c:v>26.952000000000002</c:v>
                </c:pt>
                <c:pt idx="7902">
                  <c:v>35.231999999999999</c:v>
                </c:pt>
                <c:pt idx="7903">
                  <c:v>29.143000000000001</c:v>
                </c:pt>
                <c:pt idx="7904">
                  <c:v>28.067</c:v>
                </c:pt>
                <c:pt idx="7905">
                  <c:v>32.226999999999997</c:v>
                </c:pt>
                <c:pt idx="7906">
                  <c:v>36.097000000000001</c:v>
                </c:pt>
                <c:pt idx="7907">
                  <c:v>34.872999999999998</c:v>
                </c:pt>
                <c:pt idx="7908">
                  <c:v>34.328000000000003</c:v>
                </c:pt>
                <c:pt idx="7909">
                  <c:v>30.321000000000002</c:v>
                </c:pt>
                <c:pt idx="7910">
                  <c:v>26.954000000000001</c:v>
                </c:pt>
                <c:pt idx="7911">
                  <c:v>29.338000000000001</c:v>
                </c:pt>
                <c:pt idx="7912">
                  <c:v>34.018000000000001</c:v>
                </c:pt>
                <c:pt idx="7913">
                  <c:v>31.152999999999999</c:v>
                </c:pt>
                <c:pt idx="7914">
                  <c:v>29.513000000000002</c:v>
                </c:pt>
                <c:pt idx="7915">
                  <c:v>27.768000000000001</c:v>
                </c:pt>
                <c:pt idx="7916">
                  <c:v>29.988</c:v>
                </c:pt>
                <c:pt idx="7917">
                  <c:v>21.510999999999999</c:v>
                </c:pt>
                <c:pt idx="7918">
                  <c:v>28.928000000000001</c:v>
                </c:pt>
                <c:pt idx="7919">
                  <c:v>31.100999999999999</c:v>
                </c:pt>
                <c:pt idx="7920">
                  <c:v>31.126000000000001</c:v>
                </c:pt>
                <c:pt idx="7921">
                  <c:v>37.119999999999997</c:v>
                </c:pt>
                <c:pt idx="7922">
                  <c:v>30.815000000000001</c:v>
                </c:pt>
                <c:pt idx="7923">
                  <c:v>35.319000000000003</c:v>
                </c:pt>
                <c:pt idx="7924">
                  <c:v>28.088999999999999</c:v>
                </c:pt>
                <c:pt idx="7925">
                  <c:v>24.334</c:v>
                </c:pt>
                <c:pt idx="7926">
                  <c:v>37.694000000000003</c:v>
                </c:pt>
                <c:pt idx="7927">
                  <c:v>28.981000000000002</c:v>
                </c:pt>
                <c:pt idx="7928">
                  <c:v>33.122999999999998</c:v>
                </c:pt>
                <c:pt idx="7929">
                  <c:v>27.603999999999999</c:v>
                </c:pt>
                <c:pt idx="7930">
                  <c:v>31.838000000000001</c:v>
                </c:pt>
                <c:pt idx="7931">
                  <c:v>27.504999999999999</c:v>
                </c:pt>
                <c:pt idx="7932">
                  <c:v>30.562000000000001</c:v>
                </c:pt>
                <c:pt idx="7933">
                  <c:v>32.067999999999998</c:v>
                </c:pt>
                <c:pt idx="7934">
                  <c:v>33.643999999999998</c:v>
                </c:pt>
                <c:pt idx="7935">
                  <c:v>31.893999999999998</c:v>
                </c:pt>
                <c:pt idx="7936">
                  <c:v>36.363</c:v>
                </c:pt>
                <c:pt idx="7937">
                  <c:v>37.375999999999998</c:v>
                </c:pt>
                <c:pt idx="7938">
                  <c:v>34.481000000000002</c:v>
                </c:pt>
                <c:pt idx="7939">
                  <c:v>31.081</c:v>
                </c:pt>
                <c:pt idx="7940">
                  <c:v>27.66</c:v>
                </c:pt>
                <c:pt idx="7941">
                  <c:v>29.088999999999999</c:v>
                </c:pt>
                <c:pt idx="7942">
                  <c:v>34.841000000000001</c:v>
                </c:pt>
                <c:pt idx="7943">
                  <c:v>33.499000000000002</c:v>
                </c:pt>
                <c:pt idx="7944">
                  <c:v>27.609000000000002</c:v>
                </c:pt>
                <c:pt idx="7945">
                  <c:v>26.678000000000001</c:v>
                </c:pt>
                <c:pt idx="7946">
                  <c:v>30.213000000000001</c:v>
                </c:pt>
                <c:pt idx="7947">
                  <c:v>26.741</c:v>
                </c:pt>
                <c:pt idx="7948">
                  <c:v>34.386000000000003</c:v>
                </c:pt>
                <c:pt idx="7949">
                  <c:v>30.442</c:v>
                </c:pt>
                <c:pt idx="7950">
                  <c:v>29.608000000000001</c:v>
                </c:pt>
                <c:pt idx="7951">
                  <c:v>26.497</c:v>
                </c:pt>
                <c:pt idx="7952">
                  <c:v>25.818999999999999</c:v>
                </c:pt>
                <c:pt idx="7953">
                  <c:v>33.353000000000002</c:v>
                </c:pt>
                <c:pt idx="7954">
                  <c:v>31.805</c:v>
                </c:pt>
                <c:pt idx="7955">
                  <c:v>28.780999999999999</c:v>
                </c:pt>
                <c:pt idx="7956">
                  <c:v>34.389000000000003</c:v>
                </c:pt>
                <c:pt idx="7957">
                  <c:v>28.039000000000001</c:v>
                </c:pt>
                <c:pt idx="7958">
                  <c:v>30.526</c:v>
                </c:pt>
                <c:pt idx="7959">
                  <c:v>33.116999999999997</c:v>
                </c:pt>
                <c:pt idx="7960">
                  <c:v>33.884999999999998</c:v>
                </c:pt>
                <c:pt idx="7961">
                  <c:v>24.068000000000001</c:v>
                </c:pt>
                <c:pt idx="7962">
                  <c:v>34.149000000000001</c:v>
                </c:pt>
                <c:pt idx="7963">
                  <c:v>38.540999999999997</c:v>
                </c:pt>
                <c:pt idx="7964">
                  <c:v>25.492000000000001</c:v>
                </c:pt>
                <c:pt idx="7965">
                  <c:v>31.004999999999999</c:v>
                </c:pt>
                <c:pt idx="7966">
                  <c:v>30.878</c:v>
                </c:pt>
                <c:pt idx="7967">
                  <c:v>31.187999999999999</c:v>
                </c:pt>
                <c:pt idx="7968">
                  <c:v>27.414999999999999</c:v>
                </c:pt>
                <c:pt idx="7969">
                  <c:v>34.752000000000002</c:v>
                </c:pt>
                <c:pt idx="7970">
                  <c:v>34.656999999999996</c:v>
                </c:pt>
                <c:pt idx="7971">
                  <c:v>30.231000000000002</c:v>
                </c:pt>
                <c:pt idx="7972">
                  <c:v>38.325000000000003</c:v>
                </c:pt>
                <c:pt idx="7973">
                  <c:v>35.948</c:v>
                </c:pt>
                <c:pt idx="7974">
                  <c:v>25.44</c:v>
                </c:pt>
                <c:pt idx="7975">
                  <c:v>28.623999999999999</c:v>
                </c:pt>
                <c:pt idx="7976">
                  <c:v>23.443000000000001</c:v>
                </c:pt>
                <c:pt idx="7977">
                  <c:v>31.204000000000001</c:v>
                </c:pt>
                <c:pt idx="7978">
                  <c:v>31.484000000000002</c:v>
                </c:pt>
                <c:pt idx="7979">
                  <c:v>31.983000000000001</c:v>
                </c:pt>
                <c:pt idx="7980">
                  <c:v>33.552</c:v>
                </c:pt>
                <c:pt idx="7981">
                  <c:v>28.486000000000001</c:v>
                </c:pt>
                <c:pt idx="7982">
                  <c:v>29.861999999999998</c:v>
                </c:pt>
                <c:pt idx="7983">
                  <c:v>22.033999999999999</c:v>
                </c:pt>
                <c:pt idx="7984">
                  <c:v>27.295000000000002</c:v>
                </c:pt>
                <c:pt idx="7985">
                  <c:v>33.209000000000003</c:v>
                </c:pt>
                <c:pt idx="7986">
                  <c:v>28.692</c:v>
                </c:pt>
                <c:pt idx="7987">
                  <c:v>33.189</c:v>
                </c:pt>
                <c:pt idx="7988">
                  <c:v>28.356000000000002</c:v>
                </c:pt>
                <c:pt idx="7989">
                  <c:v>27.774000000000001</c:v>
                </c:pt>
                <c:pt idx="7990">
                  <c:v>31.93</c:v>
                </c:pt>
                <c:pt idx="7991">
                  <c:v>39.700000000000003</c:v>
                </c:pt>
                <c:pt idx="7992">
                  <c:v>26.177</c:v>
                </c:pt>
                <c:pt idx="7993">
                  <c:v>37.561999999999998</c:v>
                </c:pt>
                <c:pt idx="7994">
                  <c:v>30.311</c:v>
                </c:pt>
                <c:pt idx="7995">
                  <c:v>28.506</c:v>
                </c:pt>
                <c:pt idx="7996">
                  <c:v>25.975000000000001</c:v>
                </c:pt>
                <c:pt idx="7997">
                  <c:v>36.081000000000003</c:v>
                </c:pt>
                <c:pt idx="7998">
                  <c:v>30.652999999999999</c:v>
                </c:pt>
                <c:pt idx="7999">
                  <c:v>33.463999999999999</c:v>
                </c:pt>
                <c:pt idx="8000">
                  <c:v>29.684000000000001</c:v>
                </c:pt>
                <c:pt idx="8001">
                  <c:v>32.124000000000002</c:v>
                </c:pt>
                <c:pt idx="8002">
                  <c:v>31.324000000000002</c:v>
                </c:pt>
                <c:pt idx="8003">
                  <c:v>33.229999999999997</c:v>
                </c:pt>
                <c:pt idx="8004">
                  <c:v>27.997</c:v>
                </c:pt>
                <c:pt idx="8005">
                  <c:v>30.366</c:v>
                </c:pt>
                <c:pt idx="8006">
                  <c:v>32.356000000000002</c:v>
                </c:pt>
                <c:pt idx="8007">
                  <c:v>28.463000000000001</c:v>
                </c:pt>
                <c:pt idx="8008">
                  <c:v>36.776000000000003</c:v>
                </c:pt>
                <c:pt idx="8009">
                  <c:v>24.347000000000001</c:v>
                </c:pt>
                <c:pt idx="8010">
                  <c:v>36.177</c:v>
                </c:pt>
                <c:pt idx="8011">
                  <c:v>23.984000000000002</c:v>
                </c:pt>
                <c:pt idx="8012">
                  <c:v>30.114999999999998</c:v>
                </c:pt>
                <c:pt idx="8013">
                  <c:v>26.448</c:v>
                </c:pt>
                <c:pt idx="8014">
                  <c:v>35.685000000000002</c:v>
                </c:pt>
                <c:pt idx="8015">
                  <c:v>27.507999999999999</c:v>
                </c:pt>
                <c:pt idx="8016">
                  <c:v>27.911999999999999</c:v>
                </c:pt>
                <c:pt idx="8017">
                  <c:v>31.074999999999999</c:v>
                </c:pt>
                <c:pt idx="8018">
                  <c:v>32.165999999999997</c:v>
                </c:pt>
                <c:pt idx="8019">
                  <c:v>29.373999999999999</c:v>
                </c:pt>
                <c:pt idx="8020">
                  <c:v>28.792999999999999</c:v>
                </c:pt>
                <c:pt idx="8021">
                  <c:v>35.396000000000001</c:v>
                </c:pt>
                <c:pt idx="8022">
                  <c:v>34.984999999999999</c:v>
                </c:pt>
                <c:pt idx="8023">
                  <c:v>29.684999999999999</c:v>
                </c:pt>
                <c:pt idx="8024">
                  <c:v>35.103000000000002</c:v>
                </c:pt>
                <c:pt idx="8025">
                  <c:v>25.677</c:v>
                </c:pt>
                <c:pt idx="8026">
                  <c:v>33.603999999999999</c:v>
                </c:pt>
                <c:pt idx="8027">
                  <c:v>28.707000000000001</c:v>
                </c:pt>
                <c:pt idx="8028">
                  <c:v>29.204000000000001</c:v>
                </c:pt>
                <c:pt idx="8029">
                  <c:v>36.627000000000002</c:v>
                </c:pt>
                <c:pt idx="8030">
                  <c:v>29.346</c:v>
                </c:pt>
                <c:pt idx="8031">
                  <c:v>36.323</c:v>
                </c:pt>
                <c:pt idx="8032">
                  <c:v>34.774000000000001</c:v>
                </c:pt>
                <c:pt idx="8033">
                  <c:v>28.114999999999998</c:v>
                </c:pt>
                <c:pt idx="8034">
                  <c:v>27.93</c:v>
                </c:pt>
                <c:pt idx="8035">
                  <c:v>34.162999999999997</c:v>
                </c:pt>
                <c:pt idx="8036">
                  <c:v>31.553999999999998</c:v>
                </c:pt>
                <c:pt idx="8037">
                  <c:v>34.734000000000002</c:v>
                </c:pt>
                <c:pt idx="8038">
                  <c:v>30.858000000000001</c:v>
                </c:pt>
                <c:pt idx="8039">
                  <c:v>32.484999999999999</c:v>
                </c:pt>
                <c:pt idx="8040">
                  <c:v>34.530999999999999</c:v>
                </c:pt>
                <c:pt idx="8041">
                  <c:v>37.942999999999998</c:v>
                </c:pt>
                <c:pt idx="8042">
                  <c:v>24.550999999999998</c:v>
                </c:pt>
                <c:pt idx="8043">
                  <c:v>31.777999999999999</c:v>
                </c:pt>
                <c:pt idx="8044">
                  <c:v>27.998999999999999</c:v>
                </c:pt>
                <c:pt idx="8045">
                  <c:v>31.23</c:v>
                </c:pt>
                <c:pt idx="8046">
                  <c:v>25.885999999999999</c:v>
                </c:pt>
                <c:pt idx="8047">
                  <c:v>31.274000000000001</c:v>
                </c:pt>
                <c:pt idx="8048">
                  <c:v>23.616</c:v>
                </c:pt>
                <c:pt idx="8049">
                  <c:v>25.806000000000001</c:v>
                </c:pt>
                <c:pt idx="8050">
                  <c:v>34.470999999999997</c:v>
                </c:pt>
                <c:pt idx="8051">
                  <c:v>31.425999999999998</c:v>
                </c:pt>
                <c:pt idx="8052">
                  <c:v>27.568999999999999</c:v>
                </c:pt>
                <c:pt idx="8053">
                  <c:v>24.995999999999999</c:v>
                </c:pt>
                <c:pt idx="8054">
                  <c:v>28.734999999999999</c:v>
                </c:pt>
                <c:pt idx="8055">
                  <c:v>31.777999999999999</c:v>
                </c:pt>
                <c:pt idx="8056">
                  <c:v>27.097000000000001</c:v>
                </c:pt>
                <c:pt idx="8057">
                  <c:v>24.512</c:v>
                </c:pt>
                <c:pt idx="8058">
                  <c:v>37.070999999999998</c:v>
                </c:pt>
                <c:pt idx="8059">
                  <c:v>32.613999999999997</c:v>
                </c:pt>
                <c:pt idx="8060">
                  <c:v>30.126999999999999</c:v>
                </c:pt>
                <c:pt idx="8061">
                  <c:v>24.509</c:v>
                </c:pt>
                <c:pt idx="8062">
                  <c:v>24.225000000000001</c:v>
                </c:pt>
                <c:pt idx="8063">
                  <c:v>23.802</c:v>
                </c:pt>
                <c:pt idx="8064">
                  <c:v>31.527999999999999</c:v>
                </c:pt>
                <c:pt idx="8065">
                  <c:v>31.658999999999999</c:v>
                </c:pt>
                <c:pt idx="8066">
                  <c:v>36.084000000000003</c:v>
                </c:pt>
                <c:pt idx="8067">
                  <c:v>26.091000000000001</c:v>
                </c:pt>
                <c:pt idx="8068">
                  <c:v>30.946000000000002</c:v>
                </c:pt>
                <c:pt idx="8069">
                  <c:v>33.996000000000002</c:v>
                </c:pt>
                <c:pt idx="8070">
                  <c:v>23.661000000000001</c:v>
                </c:pt>
                <c:pt idx="8071">
                  <c:v>32.173999999999999</c:v>
                </c:pt>
                <c:pt idx="8072">
                  <c:v>30.212</c:v>
                </c:pt>
                <c:pt idx="8073">
                  <c:v>27.015999999999998</c:v>
                </c:pt>
                <c:pt idx="8074">
                  <c:v>32.207000000000001</c:v>
                </c:pt>
                <c:pt idx="8075">
                  <c:v>41.180999999999997</c:v>
                </c:pt>
                <c:pt idx="8076">
                  <c:v>31.661999999999999</c:v>
                </c:pt>
                <c:pt idx="8077">
                  <c:v>32.859000000000002</c:v>
                </c:pt>
                <c:pt idx="8078">
                  <c:v>31.01</c:v>
                </c:pt>
                <c:pt idx="8079">
                  <c:v>29.161000000000001</c:v>
                </c:pt>
                <c:pt idx="8080">
                  <c:v>31.98</c:v>
                </c:pt>
                <c:pt idx="8081">
                  <c:v>30.73</c:v>
                </c:pt>
                <c:pt idx="8082">
                  <c:v>28.387</c:v>
                </c:pt>
                <c:pt idx="8083">
                  <c:v>32.036000000000001</c:v>
                </c:pt>
                <c:pt idx="8084">
                  <c:v>26.564</c:v>
                </c:pt>
                <c:pt idx="8085">
                  <c:v>32.107999999999997</c:v>
                </c:pt>
                <c:pt idx="8086">
                  <c:v>30.34</c:v>
                </c:pt>
                <c:pt idx="8087">
                  <c:v>29.335000000000001</c:v>
                </c:pt>
                <c:pt idx="8088">
                  <c:v>35.009</c:v>
                </c:pt>
                <c:pt idx="8089">
                  <c:v>28.459</c:v>
                </c:pt>
                <c:pt idx="8090">
                  <c:v>37.68</c:v>
                </c:pt>
                <c:pt idx="8091">
                  <c:v>33.042000000000002</c:v>
                </c:pt>
                <c:pt idx="8092">
                  <c:v>31.800999999999998</c:v>
                </c:pt>
                <c:pt idx="8093">
                  <c:v>26.234000000000002</c:v>
                </c:pt>
                <c:pt idx="8094">
                  <c:v>28.786000000000001</c:v>
                </c:pt>
                <c:pt idx="8095">
                  <c:v>30.190999999999999</c:v>
                </c:pt>
                <c:pt idx="8096">
                  <c:v>29.385000000000002</c:v>
                </c:pt>
                <c:pt idx="8097">
                  <c:v>26.768000000000001</c:v>
                </c:pt>
                <c:pt idx="8098">
                  <c:v>26.084</c:v>
                </c:pt>
                <c:pt idx="8099">
                  <c:v>32.582000000000001</c:v>
                </c:pt>
                <c:pt idx="8100">
                  <c:v>35.313000000000002</c:v>
                </c:pt>
                <c:pt idx="8101">
                  <c:v>28.696000000000002</c:v>
                </c:pt>
                <c:pt idx="8102">
                  <c:v>32.665999999999997</c:v>
                </c:pt>
                <c:pt idx="8103">
                  <c:v>27.053999999999998</c:v>
                </c:pt>
                <c:pt idx="8104">
                  <c:v>32.380000000000003</c:v>
                </c:pt>
                <c:pt idx="8105">
                  <c:v>37.070999999999998</c:v>
                </c:pt>
                <c:pt idx="8106">
                  <c:v>32.031999999999996</c:v>
                </c:pt>
                <c:pt idx="8107">
                  <c:v>34.484000000000002</c:v>
                </c:pt>
                <c:pt idx="8108">
                  <c:v>31.713999999999999</c:v>
                </c:pt>
                <c:pt idx="8109">
                  <c:v>32.673000000000002</c:v>
                </c:pt>
                <c:pt idx="8110">
                  <c:v>30.818999999999999</c:v>
                </c:pt>
                <c:pt idx="8111">
                  <c:v>30.768999999999998</c:v>
                </c:pt>
                <c:pt idx="8112">
                  <c:v>28.986999999999998</c:v>
                </c:pt>
                <c:pt idx="8113">
                  <c:v>32.432000000000002</c:v>
                </c:pt>
                <c:pt idx="8114">
                  <c:v>32.712000000000003</c:v>
                </c:pt>
                <c:pt idx="8115">
                  <c:v>32.698</c:v>
                </c:pt>
                <c:pt idx="8116">
                  <c:v>31.02</c:v>
                </c:pt>
                <c:pt idx="8117">
                  <c:v>28.016999999999999</c:v>
                </c:pt>
                <c:pt idx="8118">
                  <c:v>35.192999999999998</c:v>
                </c:pt>
                <c:pt idx="8119">
                  <c:v>31.957999999999998</c:v>
                </c:pt>
                <c:pt idx="8120">
                  <c:v>27.597000000000001</c:v>
                </c:pt>
                <c:pt idx="8121">
                  <c:v>27.276</c:v>
                </c:pt>
                <c:pt idx="8122">
                  <c:v>23.809000000000001</c:v>
                </c:pt>
                <c:pt idx="8123">
                  <c:v>29.193000000000001</c:v>
                </c:pt>
                <c:pt idx="8124">
                  <c:v>29.300999999999998</c:v>
                </c:pt>
                <c:pt idx="8125">
                  <c:v>36.481999999999999</c:v>
                </c:pt>
                <c:pt idx="8126">
                  <c:v>36.667000000000002</c:v>
                </c:pt>
                <c:pt idx="8127">
                  <c:v>30.77</c:v>
                </c:pt>
                <c:pt idx="8128">
                  <c:v>26.802</c:v>
                </c:pt>
                <c:pt idx="8129">
                  <c:v>28.603999999999999</c:v>
                </c:pt>
                <c:pt idx="8130">
                  <c:v>28.603999999999999</c:v>
                </c:pt>
                <c:pt idx="8131">
                  <c:v>30.187000000000001</c:v>
                </c:pt>
                <c:pt idx="8132">
                  <c:v>24.986000000000001</c:v>
                </c:pt>
                <c:pt idx="8133">
                  <c:v>31.928000000000001</c:v>
                </c:pt>
                <c:pt idx="8134">
                  <c:v>37.555</c:v>
                </c:pt>
                <c:pt idx="8135">
                  <c:v>34.744</c:v>
                </c:pt>
                <c:pt idx="8136">
                  <c:v>28.123999999999999</c:v>
                </c:pt>
                <c:pt idx="8137">
                  <c:v>32.069000000000003</c:v>
                </c:pt>
                <c:pt idx="8138">
                  <c:v>30.577999999999999</c:v>
                </c:pt>
                <c:pt idx="8139">
                  <c:v>26.988</c:v>
                </c:pt>
                <c:pt idx="8140">
                  <c:v>31.850999999999999</c:v>
                </c:pt>
                <c:pt idx="8141">
                  <c:v>33.069000000000003</c:v>
                </c:pt>
                <c:pt idx="8142">
                  <c:v>37.506</c:v>
                </c:pt>
                <c:pt idx="8143">
                  <c:v>19.776</c:v>
                </c:pt>
                <c:pt idx="8144">
                  <c:v>28.712</c:v>
                </c:pt>
                <c:pt idx="8145">
                  <c:v>30.26</c:v>
                </c:pt>
                <c:pt idx="8146">
                  <c:v>30.443999999999999</c:v>
                </c:pt>
                <c:pt idx="8147">
                  <c:v>27.966000000000001</c:v>
                </c:pt>
                <c:pt idx="8148">
                  <c:v>38.137999999999998</c:v>
                </c:pt>
                <c:pt idx="8149">
                  <c:v>30.04</c:v>
                </c:pt>
                <c:pt idx="8150">
                  <c:v>32.234000000000002</c:v>
                </c:pt>
                <c:pt idx="8151">
                  <c:v>34.167999999999999</c:v>
                </c:pt>
                <c:pt idx="8152">
                  <c:v>34.389000000000003</c:v>
                </c:pt>
                <c:pt idx="8153">
                  <c:v>31.425000000000001</c:v>
                </c:pt>
                <c:pt idx="8154">
                  <c:v>32.545999999999999</c:v>
                </c:pt>
                <c:pt idx="8155">
                  <c:v>28.619</c:v>
                </c:pt>
                <c:pt idx="8156">
                  <c:v>22.321000000000002</c:v>
                </c:pt>
                <c:pt idx="8157">
                  <c:v>30.442</c:v>
                </c:pt>
                <c:pt idx="8158">
                  <c:v>28.835999999999999</c:v>
                </c:pt>
                <c:pt idx="8159">
                  <c:v>29.613</c:v>
                </c:pt>
                <c:pt idx="8160">
                  <c:v>32.613999999999997</c:v>
                </c:pt>
                <c:pt idx="8161">
                  <c:v>30.081</c:v>
                </c:pt>
                <c:pt idx="8162">
                  <c:v>32.854999999999997</c:v>
                </c:pt>
                <c:pt idx="8163">
                  <c:v>30.366</c:v>
                </c:pt>
                <c:pt idx="8164">
                  <c:v>27.486000000000001</c:v>
                </c:pt>
                <c:pt idx="8165">
                  <c:v>25.582000000000001</c:v>
                </c:pt>
                <c:pt idx="8166">
                  <c:v>23.516999999999999</c:v>
                </c:pt>
                <c:pt idx="8167">
                  <c:v>28.521999999999998</c:v>
                </c:pt>
                <c:pt idx="8168">
                  <c:v>25.52</c:v>
                </c:pt>
                <c:pt idx="8169">
                  <c:v>33.700000000000003</c:v>
                </c:pt>
                <c:pt idx="8170">
                  <c:v>24.254000000000001</c:v>
                </c:pt>
                <c:pt idx="8171">
                  <c:v>29.260999999999999</c:v>
                </c:pt>
                <c:pt idx="8172">
                  <c:v>29.318000000000001</c:v>
                </c:pt>
                <c:pt idx="8173">
                  <c:v>37.494999999999997</c:v>
                </c:pt>
                <c:pt idx="8174">
                  <c:v>29.481999999999999</c:v>
                </c:pt>
                <c:pt idx="8175">
                  <c:v>27.562000000000001</c:v>
                </c:pt>
                <c:pt idx="8176">
                  <c:v>33.491999999999997</c:v>
                </c:pt>
                <c:pt idx="8177">
                  <c:v>27.172000000000001</c:v>
                </c:pt>
                <c:pt idx="8178">
                  <c:v>32.973999999999997</c:v>
                </c:pt>
                <c:pt idx="8179">
                  <c:v>28.065000000000001</c:v>
                </c:pt>
                <c:pt idx="8180">
                  <c:v>25.998000000000001</c:v>
                </c:pt>
                <c:pt idx="8181">
                  <c:v>29.751000000000001</c:v>
                </c:pt>
                <c:pt idx="8182">
                  <c:v>27.677</c:v>
                </c:pt>
                <c:pt idx="8183">
                  <c:v>38.972000000000001</c:v>
                </c:pt>
                <c:pt idx="8184">
                  <c:v>27.556999999999999</c:v>
                </c:pt>
                <c:pt idx="8185">
                  <c:v>27.436</c:v>
                </c:pt>
                <c:pt idx="8186">
                  <c:v>38.6</c:v>
                </c:pt>
                <c:pt idx="8187">
                  <c:v>30.193000000000001</c:v>
                </c:pt>
                <c:pt idx="8188">
                  <c:v>35.305999999999997</c:v>
                </c:pt>
                <c:pt idx="8189">
                  <c:v>30.786999999999999</c:v>
                </c:pt>
                <c:pt idx="8190">
                  <c:v>34.633000000000003</c:v>
                </c:pt>
                <c:pt idx="8191">
                  <c:v>28.030999999999999</c:v>
                </c:pt>
                <c:pt idx="8192">
                  <c:v>30.16</c:v>
                </c:pt>
                <c:pt idx="8193">
                  <c:v>24.276</c:v>
                </c:pt>
                <c:pt idx="8194">
                  <c:v>29.565999999999999</c:v>
                </c:pt>
                <c:pt idx="8195">
                  <c:v>23.550999999999998</c:v>
                </c:pt>
                <c:pt idx="8196">
                  <c:v>30.216999999999999</c:v>
                </c:pt>
                <c:pt idx="8197">
                  <c:v>31.614000000000001</c:v>
                </c:pt>
                <c:pt idx="8198">
                  <c:v>24.05</c:v>
                </c:pt>
                <c:pt idx="8199">
                  <c:v>28.49</c:v>
                </c:pt>
                <c:pt idx="8200">
                  <c:v>27.353999999999999</c:v>
                </c:pt>
                <c:pt idx="8201">
                  <c:v>30.061</c:v>
                </c:pt>
                <c:pt idx="8202">
                  <c:v>31.45</c:v>
                </c:pt>
                <c:pt idx="8203">
                  <c:v>32.226999999999997</c:v>
                </c:pt>
                <c:pt idx="8204">
                  <c:v>26.952999999999999</c:v>
                </c:pt>
                <c:pt idx="8205">
                  <c:v>27.571999999999999</c:v>
                </c:pt>
                <c:pt idx="8206">
                  <c:v>21.805</c:v>
                </c:pt>
                <c:pt idx="8207">
                  <c:v>26.088999999999999</c:v>
                </c:pt>
                <c:pt idx="8208">
                  <c:v>23.221</c:v>
                </c:pt>
                <c:pt idx="8209">
                  <c:v>28.911000000000001</c:v>
                </c:pt>
                <c:pt idx="8210">
                  <c:v>27.62</c:v>
                </c:pt>
                <c:pt idx="8211">
                  <c:v>31.879000000000001</c:v>
                </c:pt>
                <c:pt idx="8212">
                  <c:v>26.658999999999999</c:v>
                </c:pt>
                <c:pt idx="8213">
                  <c:v>30.902999999999999</c:v>
                </c:pt>
                <c:pt idx="8214">
                  <c:v>32.593000000000004</c:v>
                </c:pt>
                <c:pt idx="8215">
                  <c:v>36.54</c:v>
                </c:pt>
                <c:pt idx="8216">
                  <c:v>30.015000000000001</c:v>
                </c:pt>
                <c:pt idx="8217">
                  <c:v>27.213999999999999</c:v>
                </c:pt>
                <c:pt idx="8218">
                  <c:v>23.206</c:v>
                </c:pt>
                <c:pt idx="8219">
                  <c:v>32.36</c:v>
                </c:pt>
                <c:pt idx="8220">
                  <c:v>35.633000000000003</c:v>
                </c:pt>
                <c:pt idx="8221">
                  <c:v>29.27</c:v>
                </c:pt>
                <c:pt idx="8222">
                  <c:v>39.335999999999999</c:v>
                </c:pt>
                <c:pt idx="8223">
                  <c:v>28.376999999999999</c:v>
                </c:pt>
                <c:pt idx="8224">
                  <c:v>31.251999999999999</c:v>
                </c:pt>
                <c:pt idx="8225">
                  <c:v>31.399000000000001</c:v>
                </c:pt>
                <c:pt idx="8226">
                  <c:v>26.57</c:v>
                </c:pt>
                <c:pt idx="8227">
                  <c:v>25.683</c:v>
                </c:pt>
                <c:pt idx="8228">
                  <c:v>35.825000000000003</c:v>
                </c:pt>
                <c:pt idx="8229">
                  <c:v>36.850999999999999</c:v>
                </c:pt>
                <c:pt idx="8230">
                  <c:v>31.658999999999999</c:v>
                </c:pt>
                <c:pt idx="8231">
                  <c:v>31.044</c:v>
                </c:pt>
                <c:pt idx="8232">
                  <c:v>27.353999999999999</c:v>
                </c:pt>
                <c:pt idx="8233">
                  <c:v>22.042000000000002</c:v>
                </c:pt>
                <c:pt idx="8234">
                  <c:v>31.626000000000001</c:v>
                </c:pt>
                <c:pt idx="8235">
                  <c:v>28.797999999999998</c:v>
                </c:pt>
                <c:pt idx="8236">
                  <c:v>27.25</c:v>
                </c:pt>
                <c:pt idx="8237">
                  <c:v>26.939</c:v>
                </c:pt>
                <c:pt idx="8238">
                  <c:v>30.361000000000001</c:v>
                </c:pt>
                <c:pt idx="8239">
                  <c:v>29.46</c:v>
                </c:pt>
                <c:pt idx="8240">
                  <c:v>32.031999999999996</c:v>
                </c:pt>
                <c:pt idx="8241">
                  <c:v>30.242999999999999</c:v>
                </c:pt>
                <c:pt idx="8242">
                  <c:v>32.466000000000001</c:v>
                </c:pt>
                <c:pt idx="8243">
                  <c:v>34.151000000000003</c:v>
                </c:pt>
                <c:pt idx="8244">
                  <c:v>19.036000000000001</c:v>
                </c:pt>
                <c:pt idx="8245">
                  <c:v>34.970999999999997</c:v>
                </c:pt>
                <c:pt idx="8246">
                  <c:v>26.036999999999999</c:v>
                </c:pt>
                <c:pt idx="8247">
                  <c:v>27.456</c:v>
                </c:pt>
                <c:pt idx="8248">
                  <c:v>29.516999999999999</c:v>
                </c:pt>
                <c:pt idx="8249">
                  <c:v>27.47</c:v>
                </c:pt>
                <c:pt idx="8250">
                  <c:v>30.231999999999999</c:v>
                </c:pt>
                <c:pt idx="8251">
                  <c:v>33.448999999999998</c:v>
                </c:pt>
                <c:pt idx="8252">
                  <c:v>21.815000000000001</c:v>
                </c:pt>
                <c:pt idx="8253">
                  <c:v>31.138999999999999</c:v>
                </c:pt>
                <c:pt idx="8254">
                  <c:v>29.61</c:v>
                </c:pt>
                <c:pt idx="8255">
                  <c:v>29.477</c:v>
                </c:pt>
                <c:pt idx="8256">
                  <c:v>29.491</c:v>
                </c:pt>
                <c:pt idx="8257">
                  <c:v>28.469000000000001</c:v>
                </c:pt>
                <c:pt idx="8258">
                  <c:v>22.994</c:v>
                </c:pt>
                <c:pt idx="8259">
                  <c:v>25.378</c:v>
                </c:pt>
                <c:pt idx="8260">
                  <c:v>32.139000000000003</c:v>
                </c:pt>
                <c:pt idx="8261">
                  <c:v>32.692999999999998</c:v>
                </c:pt>
                <c:pt idx="8262">
                  <c:v>27.969000000000001</c:v>
                </c:pt>
                <c:pt idx="8263">
                  <c:v>26.966000000000001</c:v>
                </c:pt>
                <c:pt idx="8264">
                  <c:v>28.489000000000001</c:v>
                </c:pt>
                <c:pt idx="8265">
                  <c:v>28.901</c:v>
                </c:pt>
                <c:pt idx="8266">
                  <c:v>38.01</c:v>
                </c:pt>
                <c:pt idx="8267">
                  <c:v>27.844999999999999</c:v>
                </c:pt>
                <c:pt idx="8268">
                  <c:v>33.024000000000001</c:v>
                </c:pt>
                <c:pt idx="8269">
                  <c:v>24.047000000000001</c:v>
                </c:pt>
                <c:pt idx="8270">
                  <c:v>30.420999999999999</c:v>
                </c:pt>
                <c:pt idx="8271">
                  <c:v>28.35</c:v>
                </c:pt>
                <c:pt idx="8272">
                  <c:v>35.067999999999998</c:v>
                </c:pt>
                <c:pt idx="8273">
                  <c:v>29.341000000000001</c:v>
                </c:pt>
                <c:pt idx="8274">
                  <c:v>34.892000000000003</c:v>
                </c:pt>
                <c:pt idx="8275">
                  <c:v>35.601999999999997</c:v>
                </c:pt>
                <c:pt idx="8276">
                  <c:v>28.341999999999999</c:v>
                </c:pt>
                <c:pt idx="8277">
                  <c:v>28.626999999999999</c:v>
                </c:pt>
                <c:pt idx="8278">
                  <c:v>34.616999999999997</c:v>
                </c:pt>
                <c:pt idx="8279">
                  <c:v>30.010999999999999</c:v>
                </c:pt>
                <c:pt idx="8280">
                  <c:v>23.887</c:v>
                </c:pt>
                <c:pt idx="8281">
                  <c:v>24.337</c:v>
                </c:pt>
                <c:pt idx="8282">
                  <c:v>33.359000000000002</c:v>
                </c:pt>
                <c:pt idx="8283">
                  <c:v>24.42</c:v>
                </c:pt>
                <c:pt idx="8284">
                  <c:v>30.398</c:v>
                </c:pt>
                <c:pt idx="8285">
                  <c:v>29.722000000000001</c:v>
                </c:pt>
                <c:pt idx="8286">
                  <c:v>30.388000000000002</c:v>
                </c:pt>
                <c:pt idx="8287">
                  <c:v>25.050999999999998</c:v>
                </c:pt>
                <c:pt idx="8288">
                  <c:v>30.423999999999999</c:v>
                </c:pt>
                <c:pt idx="8289">
                  <c:v>22.969000000000001</c:v>
                </c:pt>
                <c:pt idx="8290">
                  <c:v>26.048999999999999</c:v>
                </c:pt>
                <c:pt idx="8291">
                  <c:v>25.131</c:v>
                </c:pt>
                <c:pt idx="8292">
                  <c:v>30.231999999999999</c:v>
                </c:pt>
                <c:pt idx="8293">
                  <c:v>29.379000000000001</c:v>
                </c:pt>
                <c:pt idx="8294">
                  <c:v>21.457000000000001</c:v>
                </c:pt>
                <c:pt idx="8295">
                  <c:v>24.37</c:v>
                </c:pt>
                <c:pt idx="8296">
                  <c:v>28.390999999999998</c:v>
                </c:pt>
                <c:pt idx="8297">
                  <c:v>31.765999999999998</c:v>
                </c:pt>
                <c:pt idx="8298">
                  <c:v>24.564</c:v>
                </c:pt>
                <c:pt idx="8299">
                  <c:v>28.762</c:v>
                </c:pt>
                <c:pt idx="8300">
                  <c:v>37.277000000000001</c:v>
                </c:pt>
                <c:pt idx="8301">
                  <c:v>23.175999999999998</c:v>
                </c:pt>
                <c:pt idx="8302">
                  <c:v>30.385000000000002</c:v>
                </c:pt>
                <c:pt idx="8303">
                  <c:v>26.527000000000001</c:v>
                </c:pt>
                <c:pt idx="8304">
                  <c:v>28.363</c:v>
                </c:pt>
                <c:pt idx="8305">
                  <c:v>28.556999999999999</c:v>
                </c:pt>
                <c:pt idx="8306">
                  <c:v>27.370999999999999</c:v>
                </c:pt>
                <c:pt idx="8307">
                  <c:v>26.056999999999999</c:v>
                </c:pt>
                <c:pt idx="8308">
                  <c:v>28.626000000000001</c:v>
                </c:pt>
                <c:pt idx="8309">
                  <c:v>28.498999999999999</c:v>
                </c:pt>
                <c:pt idx="8310">
                  <c:v>27.216999999999999</c:v>
                </c:pt>
                <c:pt idx="8311">
                  <c:v>25.440999999999999</c:v>
                </c:pt>
                <c:pt idx="8312">
                  <c:v>24.425999999999998</c:v>
                </c:pt>
                <c:pt idx="8313">
                  <c:v>28.545999999999999</c:v>
                </c:pt>
                <c:pt idx="8314">
                  <c:v>31.58</c:v>
                </c:pt>
                <c:pt idx="8315">
                  <c:v>22.46</c:v>
                </c:pt>
                <c:pt idx="8316">
                  <c:v>29.268000000000001</c:v>
                </c:pt>
                <c:pt idx="8317">
                  <c:v>25.57</c:v>
                </c:pt>
                <c:pt idx="8318">
                  <c:v>33.198</c:v>
                </c:pt>
                <c:pt idx="8319">
                  <c:v>23.265999999999998</c:v>
                </c:pt>
                <c:pt idx="8320">
                  <c:v>34.645000000000003</c:v>
                </c:pt>
                <c:pt idx="8321">
                  <c:v>25.757999999999999</c:v>
                </c:pt>
                <c:pt idx="8322">
                  <c:v>34.470999999999997</c:v>
                </c:pt>
                <c:pt idx="8323">
                  <c:v>35.451000000000001</c:v>
                </c:pt>
                <c:pt idx="8324">
                  <c:v>28.581</c:v>
                </c:pt>
                <c:pt idx="8325">
                  <c:v>34.042999999999999</c:v>
                </c:pt>
                <c:pt idx="8326">
                  <c:v>27.106999999999999</c:v>
                </c:pt>
                <c:pt idx="8327">
                  <c:v>27.591999999999999</c:v>
                </c:pt>
                <c:pt idx="8328">
                  <c:v>23.658999999999999</c:v>
                </c:pt>
                <c:pt idx="8329">
                  <c:v>23.582999999999998</c:v>
                </c:pt>
                <c:pt idx="8330">
                  <c:v>31.757999999999999</c:v>
                </c:pt>
                <c:pt idx="8331">
                  <c:v>25.343</c:v>
                </c:pt>
                <c:pt idx="8332">
                  <c:v>32.889000000000003</c:v>
                </c:pt>
                <c:pt idx="8333">
                  <c:v>31.888999999999999</c:v>
                </c:pt>
                <c:pt idx="8334">
                  <c:v>29.727</c:v>
                </c:pt>
                <c:pt idx="8335">
                  <c:v>29.193000000000001</c:v>
                </c:pt>
                <c:pt idx="8336">
                  <c:v>35.149000000000001</c:v>
                </c:pt>
                <c:pt idx="8337">
                  <c:v>24.878</c:v>
                </c:pt>
                <c:pt idx="8338">
                  <c:v>30.135000000000002</c:v>
                </c:pt>
                <c:pt idx="8339">
                  <c:v>34.222999999999999</c:v>
                </c:pt>
                <c:pt idx="8340">
                  <c:v>29.701000000000001</c:v>
                </c:pt>
                <c:pt idx="8341">
                  <c:v>32.222000000000001</c:v>
                </c:pt>
                <c:pt idx="8342">
                  <c:v>30.004000000000001</c:v>
                </c:pt>
                <c:pt idx="8343">
                  <c:v>28.568000000000001</c:v>
                </c:pt>
                <c:pt idx="8344">
                  <c:v>31.614000000000001</c:v>
                </c:pt>
                <c:pt idx="8345">
                  <c:v>30.779</c:v>
                </c:pt>
                <c:pt idx="8346">
                  <c:v>33.738999999999997</c:v>
                </c:pt>
                <c:pt idx="8347">
                  <c:v>24.722000000000001</c:v>
                </c:pt>
                <c:pt idx="8348">
                  <c:v>29.373000000000001</c:v>
                </c:pt>
                <c:pt idx="8349">
                  <c:v>33.453000000000003</c:v>
                </c:pt>
                <c:pt idx="8350">
                  <c:v>27.591999999999999</c:v>
                </c:pt>
                <c:pt idx="8351">
                  <c:v>32.771999999999998</c:v>
                </c:pt>
                <c:pt idx="8352">
                  <c:v>29.209</c:v>
                </c:pt>
                <c:pt idx="8353">
                  <c:v>27.704000000000001</c:v>
                </c:pt>
                <c:pt idx="8354">
                  <c:v>23.88</c:v>
                </c:pt>
                <c:pt idx="8355">
                  <c:v>29.472999999999999</c:v>
                </c:pt>
                <c:pt idx="8356">
                  <c:v>26.041</c:v>
                </c:pt>
                <c:pt idx="8357">
                  <c:v>27.335000000000001</c:v>
                </c:pt>
                <c:pt idx="8358">
                  <c:v>31.541</c:v>
                </c:pt>
                <c:pt idx="8359">
                  <c:v>27.652999999999999</c:v>
                </c:pt>
                <c:pt idx="8360">
                  <c:v>22.657</c:v>
                </c:pt>
                <c:pt idx="8361">
                  <c:v>34.423999999999999</c:v>
                </c:pt>
                <c:pt idx="8362">
                  <c:v>24.390999999999998</c:v>
                </c:pt>
                <c:pt idx="8363">
                  <c:v>31.792000000000002</c:v>
                </c:pt>
                <c:pt idx="8364">
                  <c:v>26.558</c:v>
                </c:pt>
                <c:pt idx="8365">
                  <c:v>24.263999999999999</c:v>
                </c:pt>
                <c:pt idx="8366">
                  <c:v>27.943999999999999</c:v>
                </c:pt>
                <c:pt idx="8367">
                  <c:v>34.776000000000003</c:v>
                </c:pt>
                <c:pt idx="8368">
                  <c:v>23.847999999999999</c:v>
                </c:pt>
                <c:pt idx="8369">
                  <c:v>27.195</c:v>
                </c:pt>
                <c:pt idx="8370">
                  <c:v>21.646000000000001</c:v>
                </c:pt>
                <c:pt idx="8371">
                  <c:v>27.427</c:v>
                </c:pt>
                <c:pt idx="8372">
                  <c:v>30.835999999999999</c:v>
                </c:pt>
                <c:pt idx="8373">
                  <c:v>30.331</c:v>
                </c:pt>
                <c:pt idx="8374">
                  <c:v>23.004999999999999</c:v>
                </c:pt>
                <c:pt idx="8375">
                  <c:v>31.44</c:v>
                </c:pt>
                <c:pt idx="8376">
                  <c:v>27.388000000000002</c:v>
                </c:pt>
                <c:pt idx="8377">
                  <c:v>28.056999999999999</c:v>
                </c:pt>
                <c:pt idx="8378">
                  <c:v>26.192</c:v>
                </c:pt>
                <c:pt idx="8379">
                  <c:v>28.372</c:v>
                </c:pt>
                <c:pt idx="8380">
                  <c:v>31.78</c:v>
                </c:pt>
                <c:pt idx="8381">
                  <c:v>32.256</c:v>
                </c:pt>
                <c:pt idx="8382">
                  <c:v>34.856000000000002</c:v>
                </c:pt>
                <c:pt idx="8383">
                  <c:v>32.29</c:v>
                </c:pt>
                <c:pt idx="8384">
                  <c:v>41.423000000000002</c:v>
                </c:pt>
                <c:pt idx="8385">
                  <c:v>22.728000000000002</c:v>
                </c:pt>
                <c:pt idx="8386">
                  <c:v>25.61</c:v>
                </c:pt>
                <c:pt idx="8387">
                  <c:v>23.428000000000001</c:v>
                </c:pt>
                <c:pt idx="8388">
                  <c:v>31.358000000000001</c:v>
                </c:pt>
                <c:pt idx="8389">
                  <c:v>21.73</c:v>
                </c:pt>
                <c:pt idx="8390">
                  <c:v>26.373000000000001</c:v>
                </c:pt>
                <c:pt idx="8391">
                  <c:v>22.984000000000002</c:v>
                </c:pt>
                <c:pt idx="8392">
                  <c:v>37.113999999999997</c:v>
                </c:pt>
                <c:pt idx="8393">
                  <c:v>33.848999999999997</c:v>
                </c:pt>
                <c:pt idx="8394">
                  <c:v>26.45</c:v>
                </c:pt>
                <c:pt idx="8395">
                  <c:v>27.936</c:v>
                </c:pt>
                <c:pt idx="8396">
                  <c:v>28.103000000000002</c:v>
                </c:pt>
                <c:pt idx="8397">
                  <c:v>17.940000000000001</c:v>
                </c:pt>
                <c:pt idx="8398">
                  <c:v>36.101999999999997</c:v>
                </c:pt>
                <c:pt idx="8399">
                  <c:v>25.632999999999999</c:v>
                </c:pt>
                <c:pt idx="8400">
                  <c:v>35.417000000000002</c:v>
                </c:pt>
                <c:pt idx="8401">
                  <c:v>27.132999999999999</c:v>
                </c:pt>
                <c:pt idx="8402">
                  <c:v>23.581</c:v>
                </c:pt>
                <c:pt idx="8403">
                  <c:v>33.491</c:v>
                </c:pt>
                <c:pt idx="8404">
                  <c:v>25.507999999999999</c:v>
                </c:pt>
                <c:pt idx="8405">
                  <c:v>30.181000000000001</c:v>
                </c:pt>
                <c:pt idx="8406">
                  <c:v>24.837</c:v>
                </c:pt>
                <c:pt idx="8407">
                  <c:v>27.529</c:v>
                </c:pt>
                <c:pt idx="8408">
                  <c:v>23.983000000000001</c:v>
                </c:pt>
                <c:pt idx="8409">
                  <c:v>28.652000000000001</c:v>
                </c:pt>
                <c:pt idx="8410">
                  <c:v>29.167000000000002</c:v>
                </c:pt>
                <c:pt idx="8411">
                  <c:v>31.512</c:v>
                </c:pt>
                <c:pt idx="8412">
                  <c:v>35.99</c:v>
                </c:pt>
                <c:pt idx="8413">
                  <c:v>22.86</c:v>
                </c:pt>
                <c:pt idx="8414">
                  <c:v>21.864000000000001</c:v>
                </c:pt>
                <c:pt idx="8415">
                  <c:v>22.332000000000001</c:v>
                </c:pt>
                <c:pt idx="8416">
                  <c:v>27.23</c:v>
                </c:pt>
                <c:pt idx="8417">
                  <c:v>25.372</c:v>
                </c:pt>
                <c:pt idx="8418">
                  <c:v>30.501000000000001</c:v>
                </c:pt>
                <c:pt idx="8419">
                  <c:v>37.076000000000001</c:v>
                </c:pt>
                <c:pt idx="8420">
                  <c:v>29.18</c:v>
                </c:pt>
                <c:pt idx="8421">
                  <c:v>31.367000000000001</c:v>
                </c:pt>
                <c:pt idx="8422">
                  <c:v>35.134999999999998</c:v>
                </c:pt>
                <c:pt idx="8423">
                  <c:v>32.505000000000003</c:v>
                </c:pt>
                <c:pt idx="8424">
                  <c:v>29.071999999999999</c:v>
                </c:pt>
                <c:pt idx="8425">
                  <c:v>28.096</c:v>
                </c:pt>
                <c:pt idx="8426">
                  <c:v>32.981999999999999</c:v>
                </c:pt>
                <c:pt idx="8427">
                  <c:v>25.13</c:v>
                </c:pt>
                <c:pt idx="8428">
                  <c:v>34.982999999999997</c:v>
                </c:pt>
                <c:pt idx="8429">
                  <c:v>28.859000000000002</c:v>
                </c:pt>
                <c:pt idx="8430">
                  <c:v>32.304000000000002</c:v>
                </c:pt>
                <c:pt idx="8431">
                  <c:v>24.523</c:v>
                </c:pt>
                <c:pt idx="8432">
                  <c:v>29.904</c:v>
                </c:pt>
                <c:pt idx="8433">
                  <c:v>25.818000000000001</c:v>
                </c:pt>
                <c:pt idx="8434">
                  <c:v>33.832999999999998</c:v>
                </c:pt>
                <c:pt idx="8435">
                  <c:v>37.655999999999999</c:v>
                </c:pt>
                <c:pt idx="8436">
                  <c:v>26.943999999999999</c:v>
                </c:pt>
                <c:pt idx="8437">
                  <c:v>29.468</c:v>
                </c:pt>
                <c:pt idx="8438">
                  <c:v>33.155000000000001</c:v>
                </c:pt>
                <c:pt idx="8439">
                  <c:v>32.341000000000001</c:v>
                </c:pt>
                <c:pt idx="8440">
                  <c:v>28.832999999999998</c:v>
                </c:pt>
                <c:pt idx="8441">
                  <c:v>29.359000000000002</c:v>
                </c:pt>
                <c:pt idx="8442">
                  <c:v>26.756</c:v>
                </c:pt>
                <c:pt idx="8443">
                  <c:v>24.114000000000001</c:v>
                </c:pt>
                <c:pt idx="8444">
                  <c:v>25.349</c:v>
                </c:pt>
                <c:pt idx="8445">
                  <c:v>30.637</c:v>
                </c:pt>
                <c:pt idx="8446">
                  <c:v>30.297000000000001</c:v>
                </c:pt>
                <c:pt idx="8447">
                  <c:v>29.155000000000001</c:v>
                </c:pt>
                <c:pt idx="8448">
                  <c:v>25.681999999999999</c:v>
                </c:pt>
                <c:pt idx="8449">
                  <c:v>20.707999999999998</c:v>
                </c:pt>
                <c:pt idx="8450">
                  <c:v>37.840000000000003</c:v>
                </c:pt>
                <c:pt idx="8451">
                  <c:v>27.402999999999999</c:v>
                </c:pt>
                <c:pt idx="8452">
                  <c:v>28.588999999999999</c:v>
                </c:pt>
                <c:pt idx="8453">
                  <c:v>35.831000000000003</c:v>
                </c:pt>
                <c:pt idx="8454">
                  <c:v>32.506999999999998</c:v>
                </c:pt>
                <c:pt idx="8455">
                  <c:v>26.984000000000002</c:v>
                </c:pt>
                <c:pt idx="8456">
                  <c:v>21.137</c:v>
                </c:pt>
                <c:pt idx="8457">
                  <c:v>30.422999999999998</c:v>
                </c:pt>
                <c:pt idx="8458">
                  <c:v>41.277000000000001</c:v>
                </c:pt>
                <c:pt idx="8459">
                  <c:v>31.547999999999998</c:v>
                </c:pt>
                <c:pt idx="8460">
                  <c:v>27.818000000000001</c:v>
                </c:pt>
                <c:pt idx="8461">
                  <c:v>24.934999999999999</c:v>
                </c:pt>
                <c:pt idx="8462">
                  <c:v>33.049999999999997</c:v>
                </c:pt>
                <c:pt idx="8463">
                  <c:v>38.473999999999997</c:v>
                </c:pt>
                <c:pt idx="8464">
                  <c:v>20.234999999999999</c:v>
                </c:pt>
                <c:pt idx="8465">
                  <c:v>34.161999999999999</c:v>
                </c:pt>
                <c:pt idx="8466">
                  <c:v>29.274999999999999</c:v>
                </c:pt>
                <c:pt idx="8467">
                  <c:v>33.356999999999999</c:v>
                </c:pt>
                <c:pt idx="8468">
                  <c:v>32.103999999999999</c:v>
                </c:pt>
                <c:pt idx="8469">
                  <c:v>31.53</c:v>
                </c:pt>
                <c:pt idx="8470">
                  <c:v>34.97</c:v>
                </c:pt>
                <c:pt idx="8471">
                  <c:v>32.219000000000001</c:v>
                </c:pt>
                <c:pt idx="8472">
                  <c:v>24.773</c:v>
                </c:pt>
                <c:pt idx="8473">
                  <c:v>37.628999999999998</c:v>
                </c:pt>
                <c:pt idx="8474">
                  <c:v>31.309000000000001</c:v>
                </c:pt>
                <c:pt idx="8475">
                  <c:v>29.824000000000002</c:v>
                </c:pt>
                <c:pt idx="8476">
                  <c:v>29.927</c:v>
                </c:pt>
                <c:pt idx="8477">
                  <c:v>28.811</c:v>
                </c:pt>
                <c:pt idx="8478">
                  <c:v>27.568000000000001</c:v>
                </c:pt>
                <c:pt idx="8479">
                  <c:v>31.709</c:v>
                </c:pt>
                <c:pt idx="8480">
                  <c:v>31.29</c:v>
                </c:pt>
                <c:pt idx="8481">
                  <c:v>37.131999999999998</c:v>
                </c:pt>
                <c:pt idx="8482">
                  <c:v>28.279</c:v>
                </c:pt>
                <c:pt idx="8483">
                  <c:v>27.259</c:v>
                </c:pt>
                <c:pt idx="8484">
                  <c:v>25.763000000000002</c:v>
                </c:pt>
                <c:pt idx="8485">
                  <c:v>28.686</c:v>
                </c:pt>
                <c:pt idx="8486">
                  <c:v>28.75</c:v>
                </c:pt>
                <c:pt idx="8487">
                  <c:v>32.701999999999998</c:v>
                </c:pt>
                <c:pt idx="8488">
                  <c:v>30.228999999999999</c:v>
                </c:pt>
                <c:pt idx="8489">
                  <c:v>25.209</c:v>
                </c:pt>
                <c:pt idx="8490">
                  <c:v>32.802</c:v>
                </c:pt>
                <c:pt idx="8491">
                  <c:v>29.071000000000002</c:v>
                </c:pt>
                <c:pt idx="8492">
                  <c:v>34.390999999999998</c:v>
                </c:pt>
                <c:pt idx="8493">
                  <c:v>25.952999999999999</c:v>
                </c:pt>
                <c:pt idx="8494">
                  <c:v>28.518000000000001</c:v>
                </c:pt>
                <c:pt idx="8495">
                  <c:v>29.004000000000001</c:v>
                </c:pt>
                <c:pt idx="8496">
                  <c:v>28.928000000000001</c:v>
                </c:pt>
                <c:pt idx="8497">
                  <c:v>28.64</c:v>
                </c:pt>
                <c:pt idx="8498">
                  <c:v>30.417000000000002</c:v>
                </c:pt>
                <c:pt idx="8499">
                  <c:v>32.728000000000002</c:v>
                </c:pt>
                <c:pt idx="8500">
                  <c:v>29.222999999999999</c:v>
                </c:pt>
                <c:pt idx="8501">
                  <c:v>28.199000000000002</c:v>
                </c:pt>
                <c:pt idx="8502">
                  <c:v>30.512</c:v>
                </c:pt>
                <c:pt idx="8503">
                  <c:v>20.777000000000001</c:v>
                </c:pt>
                <c:pt idx="8504">
                  <c:v>26.795000000000002</c:v>
                </c:pt>
                <c:pt idx="8505">
                  <c:v>22.457000000000001</c:v>
                </c:pt>
                <c:pt idx="8506">
                  <c:v>27.9</c:v>
                </c:pt>
                <c:pt idx="8507">
                  <c:v>29.29</c:v>
                </c:pt>
                <c:pt idx="8508">
                  <c:v>33.247</c:v>
                </c:pt>
                <c:pt idx="8509">
                  <c:v>25.382999999999999</c:v>
                </c:pt>
                <c:pt idx="8510">
                  <c:v>34.856000000000002</c:v>
                </c:pt>
                <c:pt idx="8511">
                  <c:v>29.648</c:v>
                </c:pt>
                <c:pt idx="8512">
                  <c:v>27.48</c:v>
                </c:pt>
                <c:pt idx="8513">
                  <c:v>29.202000000000002</c:v>
                </c:pt>
                <c:pt idx="8514">
                  <c:v>36.881999999999998</c:v>
                </c:pt>
                <c:pt idx="8515">
                  <c:v>33.033999999999999</c:v>
                </c:pt>
                <c:pt idx="8516">
                  <c:v>25.783999999999999</c:v>
                </c:pt>
                <c:pt idx="8517">
                  <c:v>31.738</c:v>
                </c:pt>
                <c:pt idx="8518">
                  <c:v>26.314</c:v>
                </c:pt>
                <c:pt idx="8519">
                  <c:v>26.809000000000001</c:v>
                </c:pt>
                <c:pt idx="8520">
                  <c:v>31.899000000000001</c:v>
                </c:pt>
                <c:pt idx="8521">
                  <c:v>28.876000000000001</c:v>
                </c:pt>
                <c:pt idx="8522">
                  <c:v>32.353000000000002</c:v>
                </c:pt>
                <c:pt idx="8523">
                  <c:v>30.401</c:v>
                </c:pt>
                <c:pt idx="8524">
                  <c:v>30.335000000000001</c:v>
                </c:pt>
                <c:pt idx="8525">
                  <c:v>33.093000000000004</c:v>
                </c:pt>
                <c:pt idx="8526">
                  <c:v>29.343</c:v>
                </c:pt>
                <c:pt idx="8527">
                  <c:v>28.925000000000001</c:v>
                </c:pt>
                <c:pt idx="8528">
                  <c:v>20.791</c:v>
                </c:pt>
                <c:pt idx="8529">
                  <c:v>30.274000000000001</c:v>
                </c:pt>
                <c:pt idx="8530">
                  <c:v>25.971</c:v>
                </c:pt>
                <c:pt idx="8531">
                  <c:v>24.744</c:v>
                </c:pt>
                <c:pt idx="8532">
                  <c:v>25.012</c:v>
                </c:pt>
                <c:pt idx="8533">
                  <c:v>27.318000000000001</c:v>
                </c:pt>
                <c:pt idx="8534">
                  <c:v>31.882000000000001</c:v>
                </c:pt>
                <c:pt idx="8535">
                  <c:v>26.728000000000002</c:v>
                </c:pt>
                <c:pt idx="8536">
                  <c:v>31.577999999999999</c:v>
                </c:pt>
                <c:pt idx="8537">
                  <c:v>22.681999999999999</c:v>
                </c:pt>
                <c:pt idx="8538">
                  <c:v>26.640999999999998</c:v>
                </c:pt>
                <c:pt idx="8539">
                  <c:v>30.146999999999998</c:v>
                </c:pt>
                <c:pt idx="8540">
                  <c:v>31.309000000000001</c:v>
                </c:pt>
                <c:pt idx="8541">
                  <c:v>24.277000000000001</c:v>
                </c:pt>
                <c:pt idx="8542">
                  <c:v>29.428999999999998</c:v>
                </c:pt>
                <c:pt idx="8543">
                  <c:v>26.687000000000001</c:v>
                </c:pt>
                <c:pt idx="8544">
                  <c:v>26.163</c:v>
                </c:pt>
                <c:pt idx="8545">
                  <c:v>24.939</c:v>
                </c:pt>
                <c:pt idx="8546">
                  <c:v>31.710999999999999</c:v>
                </c:pt>
                <c:pt idx="8547">
                  <c:v>26.815000000000001</c:v>
                </c:pt>
                <c:pt idx="8548">
                  <c:v>33.384</c:v>
                </c:pt>
                <c:pt idx="8549">
                  <c:v>31.715</c:v>
                </c:pt>
                <c:pt idx="8550">
                  <c:v>18.863</c:v>
                </c:pt>
                <c:pt idx="8551">
                  <c:v>32.878</c:v>
                </c:pt>
                <c:pt idx="8552">
                  <c:v>26.756</c:v>
                </c:pt>
                <c:pt idx="8553">
                  <c:v>30.466999999999999</c:v>
                </c:pt>
                <c:pt idx="8554">
                  <c:v>22.966000000000001</c:v>
                </c:pt>
                <c:pt idx="8555">
                  <c:v>30.838000000000001</c:v>
                </c:pt>
                <c:pt idx="8556">
                  <c:v>20.204000000000001</c:v>
                </c:pt>
                <c:pt idx="8557">
                  <c:v>29.805</c:v>
                </c:pt>
                <c:pt idx="8558">
                  <c:v>26.067</c:v>
                </c:pt>
                <c:pt idx="8559">
                  <c:v>34.363999999999997</c:v>
                </c:pt>
                <c:pt idx="8560">
                  <c:v>29.059000000000001</c:v>
                </c:pt>
                <c:pt idx="8561">
                  <c:v>36.734999999999999</c:v>
                </c:pt>
                <c:pt idx="8562">
                  <c:v>22.129000000000001</c:v>
                </c:pt>
                <c:pt idx="8563">
                  <c:v>28.036000000000001</c:v>
                </c:pt>
                <c:pt idx="8564">
                  <c:v>28.678000000000001</c:v>
                </c:pt>
                <c:pt idx="8565">
                  <c:v>29.294</c:v>
                </c:pt>
                <c:pt idx="8566">
                  <c:v>24.312999999999999</c:v>
                </c:pt>
                <c:pt idx="8567">
                  <c:v>29.984000000000002</c:v>
                </c:pt>
                <c:pt idx="8568">
                  <c:v>22.745000000000001</c:v>
                </c:pt>
                <c:pt idx="8569">
                  <c:v>29.991</c:v>
                </c:pt>
                <c:pt idx="8570">
                  <c:v>28.748999999999999</c:v>
                </c:pt>
                <c:pt idx="8571">
                  <c:v>24.541</c:v>
                </c:pt>
                <c:pt idx="8572">
                  <c:v>34.066000000000003</c:v>
                </c:pt>
                <c:pt idx="8573">
                  <c:v>29.913</c:v>
                </c:pt>
                <c:pt idx="8574">
                  <c:v>30.99</c:v>
                </c:pt>
                <c:pt idx="8575">
                  <c:v>30.582999999999998</c:v>
                </c:pt>
                <c:pt idx="8576">
                  <c:v>26.401</c:v>
                </c:pt>
                <c:pt idx="8577">
                  <c:v>27.128</c:v>
                </c:pt>
                <c:pt idx="8578">
                  <c:v>26.228000000000002</c:v>
                </c:pt>
                <c:pt idx="8579">
                  <c:v>31.966999999999999</c:v>
                </c:pt>
                <c:pt idx="8580">
                  <c:v>18.872</c:v>
                </c:pt>
                <c:pt idx="8581">
                  <c:v>23.638000000000002</c:v>
                </c:pt>
                <c:pt idx="8582">
                  <c:v>28.491</c:v>
                </c:pt>
                <c:pt idx="8583">
                  <c:v>29.218</c:v>
                </c:pt>
                <c:pt idx="8584">
                  <c:v>30.989000000000001</c:v>
                </c:pt>
                <c:pt idx="8585">
                  <c:v>27.673999999999999</c:v>
                </c:pt>
                <c:pt idx="8586">
                  <c:v>33.415999999999997</c:v>
                </c:pt>
                <c:pt idx="8587">
                  <c:v>24.667000000000002</c:v>
                </c:pt>
                <c:pt idx="8588">
                  <c:v>22.812000000000001</c:v>
                </c:pt>
                <c:pt idx="8589">
                  <c:v>29.215</c:v>
                </c:pt>
                <c:pt idx="8590">
                  <c:v>31.442</c:v>
                </c:pt>
                <c:pt idx="8591">
                  <c:v>27.321000000000002</c:v>
                </c:pt>
                <c:pt idx="8592">
                  <c:v>23.488</c:v>
                </c:pt>
                <c:pt idx="8593">
                  <c:v>21.881</c:v>
                </c:pt>
                <c:pt idx="8594">
                  <c:v>27.164000000000001</c:v>
                </c:pt>
                <c:pt idx="8595">
                  <c:v>26.646000000000001</c:v>
                </c:pt>
                <c:pt idx="8596">
                  <c:v>32.576000000000001</c:v>
                </c:pt>
                <c:pt idx="8597">
                  <c:v>25.196000000000002</c:v>
                </c:pt>
                <c:pt idx="8598">
                  <c:v>32.642000000000003</c:v>
                </c:pt>
                <c:pt idx="8599">
                  <c:v>35.045999999999999</c:v>
                </c:pt>
                <c:pt idx="8600">
                  <c:v>28.556000000000001</c:v>
                </c:pt>
                <c:pt idx="8601">
                  <c:v>33.637</c:v>
                </c:pt>
                <c:pt idx="8602">
                  <c:v>25.207999999999998</c:v>
                </c:pt>
                <c:pt idx="8603">
                  <c:v>21.43</c:v>
                </c:pt>
                <c:pt idx="8604">
                  <c:v>32.085999999999999</c:v>
                </c:pt>
                <c:pt idx="8605">
                  <c:v>27.18</c:v>
                </c:pt>
                <c:pt idx="8606">
                  <c:v>28.902000000000001</c:v>
                </c:pt>
                <c:pt idx="8607">
                  <c:v>23.619</c:v>
                </c:pt>
                <c:pt idx="8608">
                  <c:v>31.212</c:v>
                </c:pt>
                <c:pt idx="8609">
                  <c:v>25.401</c:v>
                </c:pt>
                <c:pt idx="8610">
                  <c:v>25.382999999999999</c:v>
                </c:pt>
                <c:pt idx="8611">
                  <c:v>30.558</c:v>
                </c:pt>
                <c:pt idx="8612">
                  <c:v>24.285</c:v>
                </c:pt>
                <c:pt idx="8613">
                  <c:v>31.396999999999998</c:v>
                </c:pt>
                <c:pt idx="8614">
                  <c:v>25.414999999999999</c:v>
                </c:pt>
                <c:pt idx="8615">
                  <c:v>24.312000000000001</c:v>
                </c:pt>
                <c:pt idx="8616">
                  <c:v>31.201000000000001</c:v>
                </c:pt>
                <c:pt idx="8617">
                  <c:v>33.290999999999997</c:v>
                </c:pt>
                <c:pt idx="8618">
                  <c:v>25.187999999999999</c:v>
                </c:pt>
                <c:pt idx="8619">
                  <c:v>27.757999999999999</c:v>
                </c:pt>
                <c:pt idx="8620">
                  <c:v>24.78</c:v>
                </c:pt>
                <c:pt idx="8621">
                  <c:v>26.588999999999999</c:v>
                </c:pt>
                <c:pt idx="8622">
                  <c:v>31.78</c:v>
                </c:pt>
                <c:pt idx="8623">
                  <c:v>18.748000000000001</c:v>
                </c:pt>
                <c:pt idx="8624">
                  <c:v>29.324999999999999</c:v>
                </c:pt>
                <c:pt idx="8625">
                  <c:v>30.99</c:v>
                </c:pt>
                <c:pt idx="8626">
                  <c:v>29.504000000000001</c:v>
                </c:pt>
                <c:pt idx="8627">
                  <c:v>27.92</c:v>
                </c:pt>
                <c:pt idx="8628">
                  <c:v>38.411000000000001</c:v>
                </c:pt>
                <c:pt idx="8629">
                  <c:v>30.695</c:v>
                </c:pt>
                <c:pt idx="8630">
                  <c:v>29.667000000000002</c:v>
                </c:pt>
                <c:pt idx="8631">
                  <c:v>32.630000000000003</c:v>
                </c:pt>
                <c:pt idx="8632">
                  <c:v>32.851999999999997</c:v>
                </c:pt>
                <c:pt idx="8633">
                  <c:v>27.422999999999998</c:v>
                </c:pt>
                <c:pt idx="8634">
                  <c:v>38.204000000000001</c:v>
                </c:pt>
                <c:pt idx="8635">
                  <c:v>29.492000000000001</c:v>
                </c:pt>
                <c:pt idx="8636">
                  <c:v>34.406999999999996</c:v>
                </c:pt>
                <c:pt idx="8637">
                  <c:v>31.625</c:v>
                </c:pt>
                <c:pt idx="8638">
                  <c:v>29.492999999999999</c:v>
                </c:pt>
                <c:pt idx="8639">
                  <c:v>26.965</c:v>
                </c:pt>
                <c:pt idx="8640">
                  <c:v>33.027000000000001</c:v>
                </c:pt>
                <c:pt idx="8641">
                  <c:v>33.896000000000001</c:v>
                </c:pt>
                <c:pt idx="8642">
                  <c:v>33.411000000000001</c:v>
                </c:pt>
                <c:pt idx="8643">
                  <c:v>24.09</c:v>
                </c:pt>
                <c:pt idx="8644">
                  <c:v>23.321000000000002</c:v>
                </c:pt>
                <c:pt idx="8645">
                  <c:v>32.457000000000001</c:v>
                </c:pt>
                <c:pt idx="8646">
                  <c:v>32.698</c:v>
                </c:pt>
                <c:pt idx="8647">
                  <c:v>30.01</c:v>
                </c:pt>
                <c:pt idx="8648">
                  <c:v>23.933</c:v>
                </c:pt>
                <c:pt idx="8649">
                  <c:v>30.542999999999999</c:v>
                </c:pt>
                <c:pt idx="8650">
                  <c:v>32.533999999999999</c:v>
                </c:pt>
                <c:pt idx="8651">
                  <c:v>35.844999999999999</c:v>
                </c:pt>
                <c:pt idx="8652">
                  <c:v>27.236999999999998</c:v>
                </c:pt>
                <c:pt idx="8653">
                  <c:v>26.433</c:v>
                </c:pt>
                <c:pt idx="8654">
                  <c:v>26.661999999999999</c:v>
                </c:pt>
                <c:pt idx="8655">
                  <c:v>29.885999999999999</c:v>
                </c:pt>
                <c:pt idx="8656">
                  <c:v>25.823</c:v>
                </c:pt>
                <c:pt idx="8657">
                  <c:v>36.061</c:v>
                </c:pt>
                <c:pt idx="8658">
                  <c:v>27.597000000000001</c:v>
                </c:pt>
                <c:pt idx="8659">
                  <c:v>31.428000000000001</c:v>
                </c:pt>
                <c:pt idx="8660">
                  <c:v>34.975999999999999</c:v>
                </c:pt>
                <c:pt idx="8661">
                  <c:v>33.692999999999998</c:v>
                </c:pt>
                <c:pt idx="8662">
                  <c:v>34.816000000000003</c:v>
                </c:pt>
                <c:pt idx="8663">
                  <c:v>29.747</c:v>
                </c:pt>
                <c:pt idx="8664">
                  <c:v>29.582000000000001</c:v>
                </c:pt>
                <c:pt idx="8665">
                  <c:v>29.047000000000001</c:v>
                </c:pt>
                <c:pt idx="8666">
                  <c:v>27.684999999999999</c:v>
                </c:pt>
                <c:pt idx="8667">
                  <c:v>29.556000000000001</c:v>
                </c:pt>
                <c:pt idx="8668">
                  <c:v>31.068999999999999</c:v>
                </c:pt>
                <c:pt idx="8669">
                  <c:v>32.680999999999997</c:v>
                </c:pt>
                <c:pt idx="8670">
                  <c:v>28.748999999999999</c:v>
                </c:pt>
                <c:pt idx="8671">
                  <c:v>25.742000000000001</c:v>
                </c:pt>
                <c:pt idx="8672">
                  <c:v>24.58</c:v>
                </c:pt>
                <c:pt idx="8673">
                  <c:v>30.571999999999999</c:v>
                </c:pt>
                <c:pt idx="8674">
                  <c:v>23.91</c:v>
                </c:pt>
                <c:pt idx="8675">
                  <c:v>27.856000000000002</c:v>
                </c:pt>
                <c:pt idx="8676">
                  <c:v>23.992000000000001</c:v>
                </c:pt>
                <c:pt idx="8677">
                  <c:v>25.457000000000001</c:v>
                </c:pt>
                <c:pt idx="8678">
                  <c:v>22.504000000000001</c:v>
                </c:pt>
                <c:pt idx="8679">
                  <c:v>22.423999999999999</c:v>
                </c:pt>
                <c:pt idx="8680">
                  <c:v>30.413</c:v>
                </c:pt>
                <c:pt idx="8681">
                  <c:v>24.744</c:v>
                </c:pt>
                <c:pt idx="8682">
                  <c:v>26.614999999999998</c:v>
                </c:pt>
                <c:pt idx="8683">
                  <c:v>35.783000000000001</c:v>
                </c:pt>
                <c:pt idx="8684">
                  <c:v>34.747</c:v>
                </c:pt>
                <c:pt idx="8685">
                  <c:v>42.408999999999999</c:v>
                </c:pt>
                <c:pt idx="8686">
                  <c:v>33.682000000000002</c:v>
                </c:pt>
                <c:pt idx="8687">
                  <c:v>28.745999999999999</c:v>
                </c:pt>
                <c:pt idx="8688">
                  <c:v>29.879000000000001</c:v>
                </c:pt>
                <c:pt idx="8689">
                  <c:v>29.827999999999999</c:v>
                </c:pt>
                <c:pt idx="8690">
                  <c:v>34.008000000000003</c:v>
                </c:pt>
                <c:pt idx="8691">
                  <c:v>30.04</c:v>
                </c:pt>
                <c:pt idx="8692">
                  <c:v>26.305</c:v>
                </c:pt>
                <c:pt idx="8693">
                  <c:v>31.754999999999999</c:v>
                </c:pt>
                <c:pt idx="8694">
                  <c:v>29.943000000000001</c:v>
                </c:pt>
                <c:pt idx="8695">
                  <c:v>26.84</c:v>
                </c:pt>
                <c:pt idx="8696">
                  <c:v>30.946000000000002</c:v>
                </c:pt>
                <c:pt idx="8697">
                  <c:v>24.931000000000001</c:v>
                </c:pt>
                <c:pt idx="8698">
                  <c:v>29.495000000000001</c:v>
                </c:pt>
                <c:pt idx="8699">
                  <c:v>27.815000000000001</c:v>
                </c:pt>
                <c:pt idx="8700">
                  <c:v>30.789000000000001</c:v>
                </c:pt>
                <c:pt idx="8701">
                  <c:v>34.113</c:v>
                </c:pt>
                <c:pt idx="8702">
                  <c:v>30.562999999999999</c:v>
                </c:pt>
                <c:pt idx="8703">
                  <c:v>31.859000000000002</c:v>
                </c:pt>
                <c:pt idx="8704">
                  <c:v>25.61</c:v>
                </c:pt>
                <c:pt idx="8705">
                  <c:v>32.156999999999996</c:v>
                </c:pt>
                <c:pt idx="8706">
                  <c:v>26.536000000000001</c:v>
                </c:pt>
                <c:pt idx="8707">
                  <c:v>22.192</c:v>
                </c:pt>
                <c:pt idx="8708">
                  <c:v>21.14</c:v>
                </c:pt>
                <c:pt idx="8709">
                  <c:v>28.305</c:v>
                </c:pt>
                <c:pt idx="8710">
                  <c:v>33.479999999999997</c:v>
                </c:pt>
                <c:pt idx="8711">
                  <c:v>32.308999999999997</c:v>
                </c:pt>
                <c:pt idx="8712">
                  <c:v>30.727</c:v>
                </c:pt>
                <c:pt idx="8713">
                  <c:v>32.320999999999998</c:v>
                </c:pt>
                <c:pt idx="8714">
                  <c:v>28.623999999999999</c:v>
                </c:pt>
                <c:pt idx="8715">
                  <c:v>22.867999999999999</c:v>
                </c:pt>
                <c:pt idx="8716">
                  <c:v>33.485999999999997</c:v>
                </c:pt>
                <c:pt idx="8717">
                  <c:v>28.734999999999999</c:v>
                </c:pt>
                <c:pt idx="8718">
                  <c:v>32.006</c:v>
                </c:pt>
                <c:pt idx="8719">
                  <c:v>20.292999999999999</c:v>
                </c:pt>
                <c:pt idx="8720">
                  <c:v>29.109000000000002</c:v>
                </c:pt>
                <c:pt idx="8721">
                  <c:v>28.917000000000002</c:v>
                </c:pt>
                <c:pt idx="8722">
                  <c:v>25.247</c:v>
                </c:pt>
                <c:pt idx="8723">
                  <c:v>30.792999999999999</c:v>
                </c:pt>
                <c:pt idx="8724">
                  <c:v>31.911000000000001</c:v>
                </c:pt>
                <c:pt idx="8725">
                  <c:v>33.494</c:v>
                </c:pt>
                <c:pt idx="8726">
                  <c:v>30.760999999999999</c:v>
                </c:pt>
                <c:pt idx="8727">
                  <c:v>25.484000000000002</c:v>
                </c:pt>
                <c:pt idx="8728">
                  <c:v>24.792000000000002</c:v>
                </c:pt>
                <c:pt idx="8729">
                  <c:v>29.637</c:v>
                </c:pt>
                <c:pt idx="8730">
                  <c:v>24.254999999999999</c:v>
                </c:pt>
                <c:pt idx="8731">
                  <c:v>28.863</c:v>
                </c:pt>
                <c:pt idx="8732">
                  <c:v>27.937000000000001</c:v>
                </c:pt>
                <c:pt idx="8733">
                  <c:v>29.428000000000001</c:v>
                </c:pt>
                <c:pt idx="8734">
                  <c:v>29.672999999999998</c:v>
                </c:pt>
                <c:pt idx="8735">
                  <c:v>29.713999999999999</c:v>
                </c:pt>
                <c:pt idx="8736">
                  <c:v>31.949000000000002</c:v>
                </c:pt>
                <c:pt idx="8737">
                  <c:v>28.151</c:v>
                </c:pt>
                <c:pt idx="8738">
                  <c:v>25.641999999999999</c:v>
                </c:pt>
                <c:pt idx="8739">
                  <c:v>25.95</c:v>
                </c:pt>
                <c:pt idx="8740">
                  <c:v>24.59</c:v>
                </c:pt>
                <c:pt idx="8741">
                  <c:v>27.385000000000002</c:v>
                </c:pt>
                <c:pt idx="8742">
                  <c:v>24.518999999999998</c:v>
                </c:pt>
                <c:pt idx="8743">
                  <c:v>29.885000000000002</c:v>
                </c:pt>
                <c:pt idx="8744">
                  <c:v>28.37</c:v>
                </c:pt>
                <c:pt idx="8745">
                  <c:v>36.264000000000003</c:v>
                </c:pt>
                <c:pt idx="8746">
                  <c:v>34.488</c:v>
                </c:pt>
                <c:pt idx="8747">
                  <c:v>27.268000000000001</c:v>
                </c:pt>
                <c:pt idx="8748">
                  <c:v>26.805</c:v>
                </c:pt>
                <c:pt idx="8749">
                  <c:v>30.024999999999999</c:v>
                </c:pt>
                <c:pt idx="8750">
                  <c:v>28.826000000000001</c:v>
                </c:pt>
                <c:pt idx="8751">
                  <c:v>31.431000000000001</c:v>
                </c:pt>
                <c:pt idx="8752">
                  <c:v>32.064</c:v>
                </c:pt>
                <c:pt idx="8753">
                  <c:v>28.504000000000001</c:v>
                </c:pt>
                <c:pt idx="8754">
                  <c:v>30.376999999999999</c:v>
                </c:pt>
                <c:pt idx="8755">
                  <c:v>26.838999999999999</c:v>
                </c:pt>
                <c:pt idx="8756">
                  <c:v>29.361999999999998</c:v>
                </c:pt>
                <c:pt idx="8757">
                  <c:v>34.600999999999999</c:v>
                </c:pt>
                <c:pt idx="8758">
                  <c:v>32.933</c:v>
                </c:pt>
                <c:pt idx="8759">
                  <c:v>29.224</c:v>
                </c:pt>
                <c:pt idx="8760">
                  <c:v>25.673999999999999</c:v>
                </c:pt>
                <c:pt idx="8761">
                  <c:v>30.899000000000001</c:v>
                </c:pt>
                <c:pt idx="8762">
                  <c:v>26.207999999999998</c:v>
                </c:pt>
                <c:pt idx="8763">
                  <c:v>25.457999999999998</c:v>
                </c:pt>
                <c:pt idx="8764">
                  <c:v>23.141999999999999</c:v>
                </c:pt>
                <c:pt idx="8765">
                  <c:v>29.21</c:v>
                </c:pt>
                <c:pt idx="8766">
                  <c:v>30.335000000000001</c:v>
                </c:pt>
                <c:pt idx="8767">
                  <c:v>32.024999999999999</c:v>
                </c:pt>
                <c:pt idx="8768">
                  <c:v>28.326000000000001</c:v>
                </c:pt>
                <c:pt idx="8769">
                  <c:v>25.134</c:v>
                </c:pt>
                <c:pt idx="8770">
                  <c:v>29.466000000000001</c:v>
                </c:pt>
                <c:pt idx="8771">
                  <c:v>25.855</c:v>
                </c:pt>
                <c:pt idx="8772">
                  <c:v>25.72</c:v>
                </c:pt>
                <c:pt idx="8773">
                  <c:v>26.338999999999999</c:v>
                </c:pt>
                <c:pt idx="8774">
                  <c:v>27.969000000000001</c:v>
                </c:pt>
                <c:pt idx="8775">
                  <c:v>28.273</c:v>
                </c:pt>
                <c:pt idx="8776">
                  <c:v>24.398</c:v>
                </c:pt>
                <c:pt idx="8777">
                  <c:v>29.023</c:v>
                </c:pt>
                <c:pt idx="8778">
                  <c:v>25.216000000000001</c:v>
                </c:pt>
                <c:pt idx="8779">
                  <c:v>30.172000000000001</c:v>
                </c:pt>
                <c:pt idx="8780">
                  <c:v>28.542000000000002</c:v>
                </c:pt>
                <c:pt idx="8781">
                  <c:v>32.875999999999998</c:v>
                </c:pt>
                <c:pt idx="8782">
                  <c:v>32.372999999999998</c:v>
                </c:pt>
                <c:pt idx="8783">
                  <c:v>29.734000000000002</c:v>
                </c:pt>
                <c:pt idx="8784">
                  <c:v>25.643999999999998</c:v>
                </c:pt>
                <c:pt idx="8785">
                  <c:v>31.73</c:v>
                </c:pt>
                <c:pt idx="8786">
                  <c:v>27.233000000000001</c:v>
                </c:pt>
                <c:pt idx="8787">
                  <c:v>33.159999999999997</c:v>
                </c:pt>
                <c:pt idx="8788">
                  <c:v>25.21</c:v>
                </c:pt>
                <c:pt idx="8789">
                  <c:v>27.056000000000001</c:v>
                </c:pt>
                <c:pt idx="8790">
                  <c:v>29.727</c:v>
                </c:pt>
                <c:pt idx="8791">
                  <c:v>30.530999999999999</c:v>
                </c:pt>
                <c:pt idx="8792">
                  <c:v>29.978000000000002</c:v>
                </c:pt>
                <c:pt idx="8793">
                  <c:v>30.373999999999999</c:v>
                </c:pt>
                <c:pt idx="8794">
                  <c:v>38.084000000000003</c:v>
                </c:pt>
                <c:pt idx="8795">
                  <c:v>24.725000000000001</c:v>
                </c:pt>
                <c:pt idx="8796">
                  <c:v>27.111000000000001</c:v>
                </c:pt>
                <c:pt idx="8797">
                  <c:v>27.829000000000001</c:v>
                </c:pt>
                <c:pt idx="8798">
                  <c:v>24.937000000000001</c:v>
                </c:pt>
                <c:pt idx="8799">
                  <c:v>26.731999999999999</c:v>
                </c:pt>
                <c:pt idx="8800">
                  <c:v>31.212</c:v>
                </c:pt>
                <c:pt idx="8801">
                  <c:v>31.074999999999999</c:v>
                </c:pt>
                <c:pt idx="8802">
                  <c:v>34.344999999999999</c:v>
                </c:pt>
                <c:pt idx="8803">
                  <c:v>24.959</c:v>
                </c:pt>
                <c:pt idx="8804">
                  <c:v>25.681000000000001</c:v>
                </c:pt>
                <c:pt idx="8805">
                  <c:v>24.876999999999999</c:v>
                </c:pt>
                <c:pt idx="8806">
                  <c:v>29.709</c:v>
                </c:pt>
                <c:pt idx="8807">
                  <c:v>25.72</c:v>
                </c:pt>
                <c:pt idx="8808">
                  <c:v>30.465</c:v>
                </c:pt>
                <c:pt idx="8809">
                  <c:v>22.463000000000001</c:v>
                </c:pt>
                <c:pt idx="8810">
                  <c:v>24.437999999999999</c:v>
                </c:pt>
                <c:pt idx="8811">
                  <c:v>31.722999999999999</c:v>
                </c:pt>
                <c:pt idx="8812">
                  <c:v>33.744</c:v>
                </c:pt>
                <c:pt idx="8813">
                  <c:v>23.193999999999999</c:v>
                </c:pt>
                <c:pt idx="8814">
                  <c:v>26.654</c:v>
                </c:pt>
                <c:pt idx="8815">
                  <c:v>25.571999999999999</c:v>
                </c:pt>
                <c:pt idx="8816">
                  <c:v>30.452000000000002</c:v>
                </c:pt>
                <c:pt idx="8817">
                  <c:v>30.07</c:v>
                </c:pt>
                <c:pt idx="8818">
                  <c:v>32.433</c:v>
                </c:pt>
                <c:pt idx="8819">
                  <c:v>30.030999999999999</c:v>
                </c:pt>
                <c:pt idx="8820">
                  <c:v>26.794</c:v>
                </c:pt>
                <c:pt idx="8821">
                  <c:v>24.100999999999999</c:v>
                </c:pt>
                <c:pt idx="8822">
                  <c:v>36.65</c:v>
                </c:pt>
                <c:pt idx="8823">
                  <c:v>33.863999999999997</c:v>
                </c:pt>
                <c:pt idx="8824">
                  <c:v>33.503</c:v>
                </c:pt>
                <c:pt idx="8825">
                  <c:v>29.637</c:v>
                </c:pt>
                <c:pt idx="8826">
                  <c:v>27.254999999999999</c:v>
                </c:pt>
                <c:pt idx="8827">
                  <c:v>28.771999999999998</c:v>
                </c:pt>
                <c:pt idx="8828">
                  <c:v>26.007000000000001</c:v>
                </c:pt>
                <c:pt idx="8829">
                  <c:v>27.068000000000001</c:v>
                </c:pt>
                <c:pt idx="8830">
                  <c:v>32.235999999999997</c:v>
                </c:pt>
                <c:pt idx="8831">
                  <c:v>33.384</c:v>
                </c:pt>
                <c:pt idx="8832">
                  <c:v>29.248999999999999</c:v>
                </c:pt>
                <c:pt idx="8833">
                  <c:v>30.629000000000001</c:v>
                </c:pt>
                <c:pt idx="8834">
                  <c:v>29.091999999999999</c:v>
                </c:pt>
                <c:pt idx="8835">
                  <c:v>26.702000000000002</c:v>
                </c:pt>
                <c:pt idx="8836">
                  <c:v>38.518999999999998</c:v>
                </c:pt>
                <c:pt idx="8837">
                  <c:v>30.244</c:v>
                </c:pt>
                <c:pt idx="8838">
                  <c:v>30.364000000000001</c:v>
                </c:pt>
                <c:pt idx="8839">
                  <c:v>26.244</c:v>
                </c:pt>
                <c:pt idx="8840">
                  <c:v>26.809000000000001</c:v>
                </c:pt>
                <c:pt idx="8841">
                  <c:v>30.745000000000001</c:v>
                </c:pt>
                <c:pt idx="8842">
                  <c:v>28.215</c:v>
                </c:pt>
                <c:pt idx="8843">
                  <c:v>32.036999999999999</c:v>
                </c:pt>
                <c:pt idx="8844">
                  <c:v>31.047999999999998</c:v>
                </c:pt>
                <c:pt idx="8845">
                  <c:v>33.100999999999999</c:v>
                </c:pt>
                <c:pt idx="8846">
                  <c:v>28.689</c:v>
                </c:pt>
                <c:pt idx="8847">
                  <c:v>22.663</c:v>
                </c:pt>
                <c:pt idx="8848">
                  <c:v>24.134</c:v>
                </c:pt>
                <c:pt idx="8849">
                  <c:v>32.67</c:v>
                </c:pt>
                <c:pt idx="8850">
                  <c:v>29.192</c:v>
                </c:pt>
                <c:pt idx="8851">
                  <c:v>32.354999999999997</c:v>
                </c:pt>
                <c:pt idx="8852">
                  <c:v>26.853000000000002</c:v>
                </c:pt>
                <c:pt idx="8853">
                  <c:v>26.61</c:v>
                </c:pt>
                <c:pt idx="8854">
                  <c:v>30.212</c:v>
                </c:pt>
                <c:pt idx="8855">
                  <c:v>32.509</c:v>
                </c:pt>
                <c:pt idx="8856">
                  <c:v>22.503</c:v>
                </c:pt>
                <c:pt idx="8857">
                  <c:v>30.050999999999998</c:v>
                </c:pt>
                <c:pt idx="8858">
                  <c:v>34.561999999999998</c:v>
                </c:pt>
                <c:pt idx="8859">
                  <c:v>28.294</c:v>
                </c:pt>
                <c:pt idx="8860">
                  <c:v>26.106999999999999</c:v>
                </c:pt>
                <c:pt idx="8861">
                  <c:v>31.257999999999999</c:v>
                </c:pt>
                <c:pt idx="8862">
                  <c:v>37.322000000000003</c:v>
                </c:pt>
                <c:pt idx="8863">
                  <c:v>27.361000000000001</c:v>
                </c:pt>
                <c:pt idx="8864">
                  <c:v>30.417000000000002</c:v>
                </c:pt>
                <c:pt idx="8865">
                  <c:v>26.725000000000001</c:v>
                </c:pt>
                <c:pt idx="8866">
                  <c:v>26.513999999999999</c:v>
                </c:pt>
                <c:pt idx="8867">
                  <c:v>32.298999999999999</c:v>
                </c:pt>
                <c:pt idx="8868">
                  <c:v>25.821000000000002</c:v>
                </c:pt>
                <c:pt idx="8869">
                  <c:v>21.713000000000001</c:v>
                </c:pt>
                <c:pt idx="8870">
                  <c:v>26.856999999999999</c:v>
                </c:pt>
                <c:pt idx="8871">
                  <c:v>28.405000000000001</c:v>
                </c:pt>
                <c:pt idx="8872">
                  <c:v>31.643999999999998</c:v>
                </c:pt>
                <c:pt idx="8873">
                  <c:v>35.030999999999999</c:v>
                </c:pt>
                <c:pt idx="8874">
                  <c:v>28.158999999999999</c:v>
                </c:pt>
                <c:pt idx="8875">
                  <c:v>29.266999999999999</c:v>
                </c:pt>
                <c:pt idx="8876">
                  <c:v>28.972000000000001</c:v>
                </c:pt>
                <c:pt idx="8877">
                  <c:v>27.114999999999998</c:v>
                </c:pt>
                <c:pt idx="8878">
                  <c:v>25.59</c:v>
                </c:pt>
                <c:pt idx="8879">
                  <c:v>26.879000000000001</c:v>
                </c:pt>
                <c:pt idx="8880">
                  <c:v>31.792000000000002</c:v>
                </c:pt>
                <c:pt idx="8881">
                  <c:v>32.229999999999997</c:v>
                </c:pt>
                <c:pt idx="8882">
                  <c:v>27.039000000000001</c:v>
                </c:pt>
                <c:pt idx="8883">
                  <c:v>28.582999999999998</c:v>
                </c:pt>
                <c:pt idx="8884">
                  <c:v>24.911999999999999</c:v>
                </c:pt>
                <c:pt idx="8885">
                  <c:v>28.091000000000001</c:v>
                </c:pt>
                <c:pt idx="8886">
                  <c:v>22.645</c:v>
                </c:pt>
                <c:pt idx="8887">
                  <c:v>24.782</c:v>
                </c:pt>
                <c:pt idx="8888">
                  <c:v>22.117000000000001</c:v>
                </c:pt>
                <c:pt idx="8889">
                  <c:v>34.26</c:v>
                </c:pt>
                <c:pt idx="8890">
                  <c:v>32.118000000000002</c:v>
                </c:pt>
                <c:pt idx="8891">
                  <c:v>32.134999999999998</c:v>
                </c:pt>
                <c:pt idx="8892">
                  <c:v>29.062000000000001</c:v>
                </c:pt>
                <c:pt idx="8893">
                  <c:v>33.283999999999999</c:v>
                </c:pt>
                <c:pt idx="8894">
                  <c:v>33.926000000000002</c:v>
                </c:pt>
                <c:pt idx="8895">
                  <c:v>24.678000000000001</c:v>
                </c:pt>
                <c:pt idx="8896">
                  <c:v>28.542000000000002</c:v>
                </c:pt>
                <c:pt idx="8897">
                  <c:v>26.475000000000001</c:v>
                </c:pt>
                <c:pt idx="8898">
                  <c:v>24.626000000000001</c:v>
                </c:pt>
                <c:pt idx="8899">
                  <c:v>32.357999999999997</c:v>
                </c:pt>
                <c:pt idx="8900">
                  <c:v>24.739000000000001</c:v>
                </c:pt>
                <c:pt idx="8901">
                  <c:v>38.704000000000001</c:v>
                </c:pt>
                <c:pt idx="8902">
                  <c:v>29.140999999999998</c:v>
                </c:pt>
                <c:pt idx="8903">
                  <c:v>28.177</c:v>
                </c:pt>
                <c:pt idx="8904">
                  <c:v>25.858000000000001</c:v>
                </c:pt>
                <c:pt idx="8905">
                  <c:v>25.771000000000001</c:v>
                </c:pt>
                <c:pt idx="8906">
                  <c:v>25.646000000000001</c:v>
                </c:pt>
                <c:pt idx="8907">
                  <c:v>29.945</c:v>
                </c:pt>
                <c:pt idx="8908">
                  <c:v>25.567</c:v>
                </c:pt>
                <c:pt idx="8909">
                  <c:v>30.902000000000001</c:v>
                </c:pt>
                <c:pt idx="8910">
                  <c:v>33.396000000000001</c:v>
                </c:pt>
                <c:pt idx="8911">
                  <c:v>28.024000000000001</c:v>
                </c:pt>
                <c:pt idx="8912">
                  <c:v>27.286000000000001</c:v>
                </c:pt>
                <c:pt idx="8913">
                  <c:v>32.707000000000001</c:v>
                </c:pt>
                <c:pt idx="8914">
                  <c:v>25.062999999999999</c:v>
                </c:pt>
                <c:pt idx="8915">
                  <c:v>22.114000000000001</c:v>
                </c:pt>
                <c:pt idx="8916">
                  <c:v>23.504000000000001</c:v>
                </c:pt>
                <c:pt idx="8917">
                  <c:v>28.061</c:v>
                </c:pt>
                <c:pt idx="8918">
                  <c:v>28.983000000000001</c:v>
                </c:pt>
                <c:pt idx="8919">
                  <c:v>28.847000000000001</c:v>
                </c:pt>
                <c:pt idx="8920">
                  <c:v>31.036000000000001</c:v>
                </c:pt>
                <c:pt idx="8921">
                  <c:v>22.018000000000001</c:v>
                </c:pt>
                <c:pt idx="8922">
                  <c:v>30.998000000000001</c:v>
                </c:pt>
                <c:pt idx="8923">
                  <c:v>32.865000000000002</c:v>
                </c:pt>
                <c:pt idx="8924">
                  <c:v>30.036000000000001</c:v>
                </c:pt>
                <c:pt idx="8925">
                  <c:v>24.844000000000001</c:v>
                </c:pt>
                <c:pt idx="8926">
                  <c:v>26.701000000000001</c:v>
                </c:pt>
                <c:pt idx="8927">
                  <c:v>27.190999999999999</c:v>
                </c:pt>
                <c:pt idx="8928">
                  <c:v>29.713999999999999</c:v>
                </c:pt>
                <c:pt idx="8929">
                  <c:v>31.827999999999999</c:v>
                </c:pt>
                <c:pt idx="8930">
                  <c:v>33.478000000000002</c:v>
                </c:pt>
                <c:pt idx="8931">
                  <c:v>32.350999999999999</c:v>
                </c:pt>
                <c:pt idx="8932">
                  <c:v>27.233000000000001</c:v>
                </c:pt>
                <c:pt idx="8933">
                  <c:v>23.477</c:v>
                </c:pt>
                <c:pt idx="8934">
                  <c:v>23.843</c:v>
                </c:pt>
                <c:pt idx="8935">
                  <c:v>26.667000000000002</c:v>
                </c:pt>
                <c:pt idx="8936">
                  <c:v>29.962</c:v>
                </c:pt>
                <c:pt idx="8937">
                  <c:v>33.527999999999999</c:v>
                </c:pt>
                <c:pt idx="8938">
                  <c:v>24.641999999999999</c:v>
                </c:pt>
                <c:pt idx="8939">
                  <c:v>21.689</c:v>
                </c:pt>
                <c:pt idx="8940">
                  <c:v>27.594000000000001</c:v>
                </c:pt>
                <c:pt idx="8941">
                  <c:v>31.234000000000002</c:v>
                </c:pt>
                <c:pt idx="8942">
                  <c:v>27.785</c:v>
                </c:pt>
                <c:pt idx="8943">
                  <c:v>21.872</c:v>
                </c:pt>
                <c:pt idx="8944">
                  <c:v>42.463000000000001</c:v>
                </c:pt>
                <c:pt idx="8945">
                  <c:v>30.411000000000001</c:v>
                </c:pt>
                <c:pt idx="8946">
                  <c:v>30.283999999999999</c:v>
                </c:pt>
                <c:pt idx="8947">
                  <c:v>20.829000000000001</c:v>
                </c:pt>
                <c:pt idx="8948">
                  <c:v>25.324000000000002</c:v>
                </c:pt>
                <c:pt idx="8949">
                  <c:v>34.252000000000002</c:v>
                </c:pt>
                <c:pt idx="8950">
                  <c:v>29.914999999999999</c:v>
                </c:pt>
                <c:pt idx="8951">
                  <c:v>29.402000000000001</c:v>
                </c:pt>
                <c:pt idx="8952">
                  <c:v>27.988</c:v>
                </c:pt>
                <c:pt idx="8953">
                  <c:v>31.702999999999999</c:v>
                </c:pt>
                <c:pt idx="8954">
                  <c:v>24.731000000000002</c:v>
                </c:pt>
                <c:pt idx="8955">
                  <c:v>23.643000000000001</c:v>
                </c:pt>
                <c:pt idx="8956">
                  <c:v>27.22</c:v>
                </c:pt>
                <c:pt idx="8957">
                  <c:v>25.286999999999999</c:v>
                </c:pt>
                <c:pt idx="8958">
                  <c:v>23.385999999999999</c:v>
                </c:pt>
                <c:pt idx="8959">
                  <c:v>32.771000000000001</c:v>
                </c:pt>
                <c:pt idx="8960">
                  <c:v>32.186</c:v>
                </c:pt>
                <c:pt idx="8961">
                  <c:v>36.634</c:v>
                </c:pt>
                <c:pt idx="8962">
                  <c:v>30.885000000000002</c:v>
                </c:pt>
                <c:pt idx="8963">
                  <c:v>26.19</c:v>
                </c:pt>
                <c:pt idx="8964">
                  <c:v>29.164000000000001</c:v>
                </c:pt>
                <c:pt idx="8965">
                  <c:v>35.597999999999999</c:v>
                </c:pt>
                <c:pt idx="8966">
                  <c:v>30.84</c:v>
                </c:pt>
                <c:pt idx="8967">
                  <c:v>27.468</c:v>
                </c:pt>
                <c:pt idx="8968">
                  <c:v>26.41</c:v>
                </c:pt>
                <c:pt idx="8969">
                  <c:v>32.389000000000003</c:v>
                </c:pt>
                <c:pt idx="8970">
                  <c:v>27.251999999999999</c:v>
                </c:pt>
                <c:pt idx="8971">
                  <c:v>28.492000000000001</c:v>
                </c:pt>
                <c:pt idx="8972">
                  <c:v>30.172999999999998</c:v>
                </c:pt>
                <c:pt idx="8973">
                  <c:v>27.565000000000001</c:v>
                </c:pt>
                <c:pt idx="8974">
                  <c:v>28.413</c:v>
                </c:pt>
                <c:pt idx="8975">
                  <c:v>21.420999999999999</c:v>
                </c:pt>
                <c:pt idx="8976">
                  <c:v>26.254000000000001</c:v>
                </c:pt>
                <c:pt idx="8977">
                  <c:v>27.006</c:v>
                </c:pt>
                <c:pt idx="8978">
                  <c:v>28.521000000000001</c:v>
                </c:pt>
                <c:pt idx="8979">
                  <c:v>25.472000000000001</c:v>
                </c:pt>
                <c:pt idx="8980">
                  <c:v>25.827999999999999</c:v>
                </c:pt>
                <c:pt idx="8981">
                  <c:v>28.423999999999999</c:v>
                </c:pt>
                <c:pt idx="8982">
                  <c:v>31.995000000000001</c:v>
                </c:pt>
                <c:pt idx="8983">
                  <c:v>28.887</c:v>
                </c:pt>
                <c:pt idx="8984">
                  <c:v>25.818000000000001</c:v>
                </c:pt>
                <c:pt idx="8985">
                  <c:v>30.507000000000001</c:v>
                </c:pt>
                <c:pt idx="8986">
                  <c:v>25.914999999999999</c:v>
                </c:pt>
                <c:pt idx="8987">
                  <c:v>29.423999999999999</c:v>
                </c:pt>
                <c:pt idx="8988">
                  <c:v>27.367000000000001</c:v>
                </c:pt>
                <c:pt idx="8989">
                  <c:v>21.739000000000001</c:v>
                </c:pt>
                <c:pt idx="8990">
                  <c:v>27.838999999999999</c:v>
                </c:pt>
                <c:pt idx="8991">
                  <c:v>35.024000000000001</c:v>
                </c:pt>
                <c:pt idx="8992">
                  <c:v>30.989000000000001</c:v>
                </c:pt>
                <c:pt idx="8993">
                  <c:v>25.834</c:v>
                </c:pt>
                <c:pt idx="8994">
                  <c:v>35.639000000000003</c:v>
                </c:pt>
                <c:pt idx="8995">
                  <c:v>36.573</c:v>
                </c:pt>
                <c:pt idx="8996">
                  <c:v>36.734000000000002</c:v>
                </c:pt>
                <c:pt idx="8997">
                  <c:v>25.47</c:v>
                </c:pt>
                <c:pt idx="8998">
                  <c:v>23.803000000000001</c:v>
                </c:pt>
                <c:pt idx="8999">
                  <c:v>31.902000000000001</c:v>
                </c:pt>
                <c:pt idx="9000">
                  <c:v>28.027000000000001</c:v>
                </c:pt>
                <c:pt idx="9001">
                  <c:v>33.08</c:v>
                </c:pt>
                <c:pt idx="9002">
                  <c:v>27.901</c:v>
                </c:pt>
                <c:pt idx="9003">
                  <c:v>28.184000000000001</c:v>
                </c:pt>
                <c:pt idx="9004">
                  <c:v>33.686</c:v>
                </c:pt>
                <c:pt idx="9005">
                  <c:v>28.672000000000001</c:v>
                </c:pt>
                <c:pt idx="9006">
                  <c:v>28.975000000000001</c:v>
                </c:pt>
                <c:pt idx="9007">
                  <c:v>21.704999999999998</c:v>
                </c:pt>
                <c:pt idx="9008">
                  <c:v>28.849</c:v>
                </c:pt>
                <c:pt idx="9009">
                  <c:v>23.116</c:v>
                </c:pt>
                <c:pt idx="9010">
                  <c:v>35.463999999999999</c:v>
                </c:pt>
                <c:pt idx="9011">
                  <c:v>22.869</c:v>
                </c:pt>
                <c:pt idx="9012">
                  <c:v>30.7</c:v>
                </c:pt>
                <c:pt idx="9013">
                  <c:v>25.364000000000001</c:v>
                </c:pt>
                <c:pt idx="9014">
                  <c:v>24.088000000000001</c:v>
                </c:pt>
                <c:pt idx="9015">
                  <c:v>20.783000000000001</c:v>
                </c:pt>
                <c:pt idx="9016">
                  <c:v>28.105</c:v>
                </c:pt>
                <c:pt idx="9017">
                  <c:v>25.251999999999999</c:v>
                </c:pt>
                <c:pt idx="9018">
                  <c:v>32.143000000000001</c:v>
                </c:pt>
                <c:pt idx="9019">
                  <c:v>29.239000000000001</c:v>
                </c:pt>
                <c:pt idx="9020">
                  <c:v>29.698</c:v>
                </c:pt>
                <c:pt idx="9021">
                  <c:v>27.86</c:v>
                </c:pt>
                <c:pt idx="9022">
                  <c:v>21.645</c:v>
                </c:pt>
                <c:pt idx="9023">
                  <c:v>23.645</c:v>
                </c:pt>
                <c:pt idx="9024">
                  <c:v>33.65</c:v>
                </c:pt>
                <c:pt idx="9025">
                  <c:v>29.460999999999999</c:v>
                </c:pt>
                <c:pt idx="9026">
                  <c:v>29.530999999999999</c:v>
                </c:pt>
                <c:pt idx="9027">
                  <c:v>30.670999999999999</c:v>
                </c:pt>
                <c:pt idx="9028">
                  <c:v>32.136000000000003</c:v>
                </c:pt>
                <c:pt idx="9029">
                  <c:v>31.198</c:v>
                </c:pt>
                <c:pt idx="9030">
                  <c:v>24.51</c:v>
                </c:pt>
                <c:pt idx="9031">
                  <c:v>29.265999999999998</c:v>
                </c:pt>
                <c:pt idx="9032">
                  <c:v>25.841000000000001</c:v>
                </c:pt>
                <c:pt idx="9033">
                  <c:v>33.984999999999999</c:v>
                </c:pt>
                <c:pt idx="9034">
                  <c:v>26.742000000000001</c:v>
                </c:pt>
                <c:pt idx="9035">
                  <c:v>32.988999999999997</c:v>
                </c:pt>
                <c:pt idx="9036">
                  <c:v>32.082000000000001</c:v>
                </c:pt>
                <c:pt idx="9037">
                  <c:v>27.457999999999998</c:v>
                </c:pt>
                <c:pt idx="9038">
                  <c:v>24.768999999999998</c:v>
                </c:pt>
                <c:pt idx="9039">
                  <c:v>31.018000000000001</c:v>
                </c:pt>
                <c:pt idx="9040">
                  <c:v>27.513999999999999</c:v>
                </c:pt>
                <c:pt idx="9041">
                  <c:v>22.602</c:v>
                </c:pt>
                <c:pt idx="9042">
                  <c:v>28.943000000000001</c:v>
                </c:pt>
                <c:pt idx="9043">
                  <c:v>26.942</c:v>
                </c:pt>
                <c:pt idx="9044">
                  <c:v>30.283000000000001</c:v>
                </c:pt>
                <c:pt idx="9045">
                  <c:v>24.986000000000001</c:v>
                </c:pt>
                <c:pt idx="9046">
                  <c:v>27.209</c:v>
                </c:pt>
                <c:pt idx="9047">
                  <c:v>33.26</c:v>
                </c:pt>
                <c:pt idx="9048">
                  <c:v>28.22</c:v>
                </c:pt>
                <c:pt idx="9049">
                  <c:v>26.527999999999999</c:v>
                </c:pt>
                <c:pt idx="9050">
                  <c:v>32.93</c:v>
                </c:pt>
                <c:pt idx="9051">
                  <c:v>23.167999999999999</c:v>
                </c:pt>
                <c:pt idx="9052">
                  <c:v>25.088000000000001</c:v>
                </c:pt>
                <c:pt idx="9053">
                  <c:v>26.259</c:v>
                </c:pt>
                <c:pt idx="9054">
                  <c:v>21.173999999999999</c:v>
                </c:pt>
                <c:pt idx="9055">
                  <c:v>28.710999999999999</c:v>
                </c:pt>
                <c:pt idx="9056">
                  <c:v>27.956</c:v>
                </c:pt>
                <c:pt idx="9057">
                  <c:v>27.18</c:v>
                </c:pt>
                <c:pt idx="9058">
                  <c:v>28.652000000000001</c:v>
                </c:pt>
                <c:pt idx="9059">
                  <c:v>32.604999999999997</c:v>
                </c:pt>
                <c:pt idx="9060">
                  <c:v>27.777999999999999</c:v>
                </c:pt>
                <c:pt idx="9061">
                  <c:v>25.895</c:v>
                </c:pt>
                <c:pt idx="9062">
                  <c:v>29.867000000000001</c:v>
                </c:pt>
                <c:pt idx="9063">
                  <c:v>26.119</c:v>
                </c:pt>
                <c:pt idx="9064">
                  <c:v>27.302</c:v>
                </c:pt>
                <c:pt idx="9065">
                  <c:v>24.82</c:v>
                </c:pt>
                <c:pt idx="9066">
                  <c:v>26.303000000000001</c:v>
                </c:pt>
                <c:pt idx="9067">
                  <c:v>25.594999999999999</c:v>
                </c:pt>
                <c:pt idx="9068">
                  <c:v>24.489000000000001</c:v>
                </c:pt>
                <c:pt idx="9069">
                  <c:v>38.945999999999998</c:v>
                </c:pt>
                <c:pt idx="9070">
                  <c:v>24.181000000000001</c:v>
                </c:pt>
                <c:pt idx="9071">
                  <c:v>26.991</c:v>
                </c:pt>
                <c:pt idx="9072">
                  <c:v>25.367000000000001</c:v>
                </c:pt>
                <c:pt idx="9073">
                  <c:v>33.905999999999999</c:v>
                </c:pt>
                <c:pt idx="9074">
                  <c:v>30.82</c:v>
                </c:pt>
                <c:pt idx="9075">
                  <c:v>23.145</c:v>
                </c:pt>
                <c:pt idx="9076">
                  <c:v>26.706</c:v>
                </c:pt>
                <c:pt idx="9077">
                  <c:v>27.558</c:v>
                </c:pt>
                <c:pt idx="9078">
                  <c:v>23.405999999999999</c:v>
                </c:pt>
                <c:pt idx="9079">
                  <c:v>26.465</c:v>
                </c:pt>
                <c:pt idx="9080">
                  <c:v>23.584</c:v>
                </c:pt>
                <c:pt idx="9081">
                  <c:v>26.396000000000001</c:v>
                </c:pt>
                <c:pt idx="9082">
                  <c:v>30.117999999999999</c:v>
                </c:pt>
                <c:pt idx="9083">
                  <c:v>26.841000000000001</c:v>
                </c:pt>
                <c:pt idx="9084">
                  <c:v>24.507999999999999</c:v>
                </c:pt>
                <c:pt idx="9085">
                  <c:v>30.210999999999999</c:v>
                </c:pt>
                <c:pt idx="9086">
                  <c:v>29.978000000000002</c:v>
                </c:pt>
                <c:pt idx="9087">
                  <c:v>25.033000000000001</c:v>
                </c:pt>
                <c:pt idx="9088">
                  <c:v>31.044</c:v>
                </c:pt>
                <c:pt idx="9089">
                  <c:v>30.071000000000002</c:v>
                </c:pt>
                <c:pt idx="9090">
                  <c:v>32.512</c:v>
                </c:pt>
                <c:pt idx="9091">
                  <c:v>26.298999999999999</c:v>
                </c:pt>
                <c:pt idx="9092">
                  <c:v>29.291</c:v>
                </c:pt>
                <c:pt idx="9093">
                  <c:v>25.402000000000001</c:v>
                </c:pt>
                <c:pt idx="9094">
                  <c:v>24.335000000000001</c:v>
                </c:pt>
                <c:pt idx="9095">
                  <c:v>29.719000000000001</c:v>
                </c:pt>
                <c:pt idx="9096">
                  <c:v>25.271000000000001</c:v>
                </c:pt>
                <c:pt idx="9097">
                  <c:v>28.34</c:v>
                </c:pt>
                <c:pt idx="9098">
                  <c:v>31.684999999999999</c:v>
                </c:pt>
                <c:pt idx="9099">
                  <c:v>29.399000000000001</c:v>
                </c:pt>
                <c:pt idx="9100">
                  <c:v>24.565999999999999</c:v>
                </c:pt>
                <c:pt idx="9101">
                  <c:v>24.285</c:v>
                </c:pt>
                <c:pt idx="9102">
                  <c:v>26.856999999999999</c:v>
                </c:pt>
                <c:pt idx="9103">
                  <c:v>32.831000000000003</c:v>
                </c:pt>
                <c:pt idx="9104">
                  <c:v>26.274999999999999</c:v>
                </c:pt>
                <c:pt idx="9105">
                  <c:v>24.138999999999999</c:v>
                </c:pt>
                <c:pt idx="9106">
                  <c:v>29.114000000000001</c:v>
                </c:pt>
                <c:pt idx="9107">
                  <c:v>32.770000000000003</c:v>
                </c:pt>
                <c:pt idx="9108">
                  <c:v>29.125</c:v>
                </c:pt>
                <c:pt idx="9109">
                  <c:v>28.062999999999999</c:v>
                </c:pt>
                <c:pt idx="9110">
                  <c:v>25.052</c:v>
                </c:pt>
                <c:pt idx="9111">
                  <c:v>27.738</c:v>
                </c:pt>
                <c:pt idx="9112">
                  <c:v>28.109000000000002</c:v>
                </c:pt>
                <c:pt idx="9113">
                  <c:v>26.242000000000001</c:v>
                </c:pt>
                <c:pt idx="9114">
                  <c:v>21.9</c:v>
                </c:pt>
                <c:pt idx="9115">
                  <c:v>25.684000000000001</c:v>
                </c:pt>
                <c:pt idx="9116">
                  <c:v>28.251000000000001</c:v>
                </c:pt>
                <c:pt idx="9117">
                  <c:v>28.276</c:v>
                </c:pt>
                <c:pt idx="9118">
                  <c:v>26.183</c:v>
                </c:pt>
                <c:pt idx="9119">
                  <c:v>29.675999999999998</c:v>
                </c:pt>
                <c:pt idx="9120">
                  <c:v>26.949000000000002</c:v>
                </c:pt>
                <c:pt idx="9121">
                  <c:v>35.911999999999999</c:v>
                </c:pt>
                <c:pt idx="9122">
                  <c:v>28.916</c:v>
                </c:pt>
                <c:pt idx="9123">
                  <c:v>25.393000000000001</c:v>
                </c:pt>
                <c:pt idx="9124">
                  <c:v>27.001000000000001</c:v>
                </c:pt>
                <c:pt idx="9125">
                  <c:v>31.448</c:v>
                </c:pt>
                <c:pt idx="9126">
                  <c:v>25.225000000000001</c:v>
                </c:pt>
                <c:pt idx="9127">
                  <c:v>32.555999999999997</c:v>
                </c:pt>
                <c:pt idx="9128">
                  <c:v>23.315000000000001</c:v>
                </c:pt>
                <c:pt idx="9129">
                  <c:v>30.591999999999999</c:v>
                </c:pt>
                <c:pt idx="9130">
                  <c:v>29.109000000000002</c:v>
                </c:pt>
                <c:pt idx="9131">
                  <c:v>25.882999999999999</c:v>
                </c:pt>
                <c:pt idx="9132">
                  <c:v>22.315000000000001</c:v>
                </c:pt>
                <c:pt idx="9133">
                  <c:v>29.916</c:v>
                </c:pt>
                <c:pt idx="9134">
                  <c:v>28.968</c:v>
                </c:pt>
                <c:pt idx="9135">
                  <c:v>23.934999999999999</c:v>
                </c:pt>
                <c:pt idx="9136">
                  <c:v>24.515000000000001</c:v>
                </c:pt>
                <c:pt idx="9137">
                  <c:v>24.266999999999999</c:v>
                </c:pt>
                <c:pt idx="9138">
                  <c:v>33.091000000000001</c:v>
                </c:pt>
                <c:pt idx="9139">
                  <c:v>28.562999999999999</c:v>
                </c:pt>
                <c:pt idx="9140">
                  <c:v>28.556999999999999</c:v>
                </c:pt>
                <c:pt idx="9141">
                  <c:v>29.364999999999998</c:v>
                </c:pt>
                <c:pt idx="9142">
                  <c:v>31.771999999999998</c:v>
                </c:pt>
                <c:pt idx="9143">
                  <c:v>26.527999999999999</c:v>
                </c:pt>
                <c:pt idx="9144">
                  <c:v>22.594000000000001</c:v>
                </c:pt>
                <c:pt idx="9145">
                  <c:v>25.97</c:v>
                </c:pt>
                <c:pt idx="9146">
                  <c:v>29.794</c:v>
                </c:pt>
                <c:pt idx="9147">
                  <c:v>33.546999999999997</c:v>
                </c:pt>
                <c:pt idx="9148">
                  <c:v>24.719000000000001</c:v>
                </c:pt>
                <c:pt idx="9149">
                  <c:v>35.222999999999999</c:v>
                </c:pt>
                <c:pt idx="9150">
                  <c:v>34.741</c:v>
                </c:pt>
                <c:pt idx="9151">
                  <c:v>23.292000000000002</c:v>
                </c:pt>
                <c:pt idx="9152">
                  <c:v>25.591000000000001</c:v>
                </c:pt>
                <c:pt idx="9153">
                  <c:v>26.992999999999999</c:v>
                </c:pt>
                <c:pt idx="9154">
                  <c:v>30.327000000000002</c:v>
                </c:pt>
                <c:pt idx="9155">
                  <c:v>24.37</c:v>
                </c:pt>
                <c:pt idx="9156">
                  <c:v>25.393000000000001</c:v>
                </c:pt>
                <c:pt idx="9157">
                  <c:v>28.661999999999999</c:v>
                </c:pt>
                <c:pt idx="9158">
                  <c:v>31.841999999999999</c:v>
                </c:pt>
                <c:pt idx="9159">
                  <c:v>18.382999999999999</c:v>
                </c:pt>
                <c:pt idx="9160">
                  <c:v>29.489000000000001</c:v>
                </c:pt>
                <c:pt idx="9161">
                  <c:v>31.215</c:v>
                </c:pt>
                <c:pt idx="9162">
                  <c:v>27.09</c:v>
                </c:pt>
                <c:pt idx="9163">
                  <c:v>21.911000000000001</c:v>
                </c:pt>
                <c:pt idx="9164">
                  <c:v>31.532</c:v>
                </c:pt>
                <c:pt idx="9165">
                  <c:v>29.126000000000001</c:v>
                </c:pt>
                <c:pt idx="9166">
                  <c:v>27.631</c:v>
                </c:pt>
                <c:pt idx="9167">
                  <c:v>30.108000000000001</c:v>
                </c:pt>
                <c:pt idx="9168">
                  <c:v>25.303999999999998</c:v>
                </c:pt>
                <c:pt idx="9169">
                  <c:v>28.777000000000001</c:v>
                </c:pt>
                <c:pt idx="9170">
                  <c:v>27.513000000000002</c:v>
                </c:pt>
                <c:pt idx="9171">
                  <c:v>21.709</c:v>
                </c:pt>
                <c:pt idx="9172">
                  <c:v>25.004999999999999</c:v>
                </c:pt>
                <c:pt idx="9173">
                  <c:v>32.878999999999998</c:v>
                </c:pt>
                <c:pt idx="9174">
                  <c:v>23.332000000000001</c:v>
                </c:pt>
                <c:pt idx="9175">
                  <c:v>22.738</c:v>
                </c:pt>
                <c:pt idx="9176">
                  <c:v>29.946000000000002</c:v>
                </c:pt>
                <c:pt idx="9177">
                  <c:v>22.657</c:v>
                </c:pt>
                <c:pt idx="9178">
                  <c:v>26.481999999999999</c:v>
                </c:pt>
                <c:pt idx="9179">
                  <c:v>28.222999999999999</c:v>
                </c:pt>
                <c:pt idx="9180">
                  <c:v>24.271000000000001</c:v>
                </c:pt>
                <c:pt idx="9181">
                  <c:v>26.178000000000001</c:v>
                </c:pt>
                <c:pt idx="9182">
                  <c:v>28.163</c:v>
                </c:pt>
                <c:pt idx="9183">
                  <c:v>27.175000000000001</c:v>
                </c:pt>
                <c:pt idx="9184">
                  <c:v>28.94</c:v>
                </c:pt>
                <c:pt idx="9185">
                  <c:v>22.163</c:v>
                </c:pt>
                <c:pt idx="9186">
                  <c:v>23.395</c:v>
                </c:pt>
                <c:pt idx="9187">
                  <c:v>32.451000000000001</c:v>
                </c:pt>
                <c:pt idx="9188">
                  <c:v>25.356000000000002</c:v>
                </c:pt>
                <c:pt idx="9189">
                  <c:v>25.748999999999999</c:v>
                </c:pt>
                <c:pt idx="9190">
                  <c:v>25.405000000000001</c:v>
                </c:pt>
                <c:pt idx="9191">
                  <c:v>22.158000000000001</c:v>
                </c:pt>
                <c:pt idx="9192">
                  <c:v>29.388000000000002</c:v>
                </c:pt>
                <c:pt idx="9193">
                  <c:v>35.621000000000002</c:v>
                </c:pt>
                <c:pt idx="9194">
                  <c:v>30.117999999999999</c:v>
                </c:pt>
                <c:pt idx="9195">
                  <c:v>27.605</c:v>
                </c:pt>
                <c:pt idx="9196">
                  <c:v>27.420999999999999</c:v>
                </c:pt>
                <c:pt idx="9197">
                  <c:v>31.405999999999999</c:v>
                </c:pt>
                <c:pt idx="9198">
                  <c:v>29.012</c:v>
                </c:pt>
                <c:pt idx="9199">
                  <c:v>33.735999999999997</c:v>
                </c:pt>
                <c:pt idx="9200">
                  <c:v>22.497</c:v>
                </c:pt>
                <c:pt idx="9201">
                  <c:v>32.856999999999999</c:v>
                </c:pt>
                <c:pt idx="9202">
                  <c:v>25.943999999999999</c:v>
                </c:pt>
                <c:pt idx="9203">
                  <c:v>29.867000000000001</c:v>
                </c:pt>
                <c:pt idx="9204">
                  <c:v>28.431999999999999</c:v>
                </c:pt>
                <c:pt idx="9205">
                  <c:v>34.039000000000001</c:v>
                </c:pt>
                <c:pt idx="9206">
                  <c:v>30.93</c:v>
                </c:pt>
                <c:pt idx="9207">
                  <c:v>25.13</c:v>
                </c:pt>
                <c:pt idx="9208">
                  <c:v>27.088000000000001</c:v>
                </c:pt>
                <c:pt idx="9209">
                  <c:v>30.728000000000002</c:v>
                </c:pt>
                <c:pt idx="9210">
                  <c:v>23.241</c:v>
                </c:pt>
                <c:pt idx="9211">
                  <c:v>20.260999999999999</c:v>
                </c:pt>
                <c:pt idx="9212">
                  <c:v>28.760999999999999</c:v>
                </c:pt>
                <c:pt idx="9213">
                  <c:v>24.773</c:v>
                </c:pt>
                <c:pt idx="9214">
                  <c:v>36.749000000000002</c:v>
                </c:pt>
                <c:pt idx="9215">
                  <c:v>32.651000000000003</c:v>
                </c:pt>
                <c:pt idx="9216">
                  <c:v>31.431000000000001</c:v>
                </c:pt>
                <c:pt idx="9217">
                  <c:v>26.917000000000002</c:v>
                </c:pt>
                <c:pt idx="9218">
                  <c:v>25.396999999999998</c:v>
                </c:pt>
                <c:pt idx="9219">
                  <c:v>29.346</c:v>
                </c:pt>
                <c:pt idx="9220">
                  <c:v>27.376999999999999</c:v>
                </c:pt>
                <c:pt idx="9221">
                  <c:v>25.643999999999998</c:v>
                </c:pt>
                <c:pt idx="9222">
                  <c:v>28.574000000000002</c:v>
                </c:pt>
                <c:pt idx="9223">
                  <c:v>28.850999999999999</c:v>
                </c:pt>
                <c:pt idx="9224">
                  <c:v>31.298999999999999</c:v>
                </c:pt>
                <c:pt idx="9225">
                  <c:v>27.125</c:v>
                </c:pt>
                <c:pt idx="9226">
                  <c:v>25.381</c:v>
                </c:pt>
                <c:pt idx="9227">
                  <c:v>32.811999999999998</c:v>
                </c:pt>
                <c:pt idx="9228">
                  <c:v>29.695</c:v>
                </c:pt>
                <c:pt idx="9229">
                  <c:v>35.091999999999999</c:v>
                </c:pt>
                <c:pt idx="9230">
                  <c:v>28.672000000000001</c:v>
                </c:pt>
                <c:pt idx="9231">
                  <c:v>33.311</c:v>
                </c:pt>
                <c:pt idx="9232">
                  <c:v>36.689</c:v>
                </c:pt>
                <c:pt idx="9233">
                  <c:v>34.655000000000001</c:v>
                </c:pt>
                <c:pt idx="9234">
                  <c:v>27.55</c:v>
                </c:pt>
                <c:pt idx="9235">
                  <c:v>28.207999999999998</c:v>
                </c:pt>
                <c:pt idx="9236">
                  <c:v>24.332999999999998</c:v>
                </c:pt>
                <c:pt idx="9237">
                  <c:v>24.84</c:v>
                </c:pt>
                <c:pt idx="9238">
                  <c:v>31.010999999999999</c:v>
                </c:pt>
                <c:pt idx="9239">
                  <c:v>27.018999999999998</c:v>
                </c:pt>
                <c:pt idx="9240">
                  <c:v>27.524999999999999</c:v>
                </c:pt>
                <c:pt idx="9241">
                  <c:v>28.93</c:v>
                </c:pt>
                <c:pt idx="9242">
                  <c:v>24.533999999999999</c:v>
                </c:pt>
                <c:pt idx="9243">
                  <c:v>21.294</c:v>
                </c:pt>
                <c:pt idx="9244">
                  <c:v>23.2</c:v>
                </c:pt>
                <c:pt idx="9245">
                  <c:v>31.914000000000001</c:v>
                </c:pt>
                <c:pt idx="9246">
                  <c:v>26.238</c:v>
                </c:pt>
                <c:pt idx="9247">
                  <c:v>31.463999999999999</c:v>
                </c:pt>
                <c:pt idx="9248">
                  <c:v>32.801000000000002</c:v>
                </c:pt>
                <c:pt idx="9249">
                  <c:v>25.439</c:v>
                </c:pt>
                <c:pt idx="9250">
                  <c:v>28.053000000000001</c:v>
                </c:pt>
                <c:pt idx="9251">
                  <c:v>27.074999999999999</c:v>
                </c:pt>
                <c:pt idx="9252">
                  <c:v>25.02</c:v>
                </c:pt>
                <c:pt idx="9253">
                  <c:v>24.957000000000001</c:v>
                </c:pt>
                <c:pt idx="9254">
                  <c:v>27.263999999999999</c:v>
                </c:pt>
                <c:pt idx="9255">
                  <c:v>30.736000000000001</c:v>
                </c:pt>
                <c:pt idx="9256">
                  <c:v>34.576000000000001</c:v>
                </c:pt>
                <c:pt idx="9257">
                  <c:v>24.774000000000001</c:v>
                </c:pt>
                <c:pt idx="9258">
                  <c:v>25.863</c:v>
                </c:pt>
                <c:pt idx="9259">
                  <c:v>34.173000000000002</c:v>
                </c:pt>
                <c:pt idx="9260">
                  <c:v>38.063000000000002</c:v>
                </c:pt>
                <c:pt idx="9261">
                  <c:v>24.741</c:v>
                </c:pt>
                <c:pt idx="9262">
                  <c:v>24.24</c:v>
                </c:pt>
                <c:pt idx="9263">
                  <c:v>20.181000000000001</c:v>
                </c:pt>
                <c:pt idx="9264">
                  <c:v>25.795999999999999</c:v>
                </c:pt>
                <c:pt idx="9265">
                  <c:v>28.783999999999999</c:v>
                </c:pt>
                <c:pt idx="9266">
                  <c:v>27.832000000000001</c:v>
                </c:pt>
                <c:pt idx="9267">
                  <c:v>21.701000000000001</c:v>
                </c:pt>
                <c:pt idx="9268">
                  <c:v>32.384</c:v>
                </c:pt>
                <c:pt idx="9269">
                  <c:v>32.533999999999999</c:v>
                </c:pt>
                <c:pt idx="9270">
                  <c:v>23.969000000000001</c:v>
                </c:pt>
                <c:pt idx="9271">
                  <c:v>23.574999999999999</c:v>
                </c:pt>
                <c:pt idx="9272">
                  <c:v>23.509</c:v>
                </c:pt>
                <c:pt idx="9273">
                  <c:v>27.768999999999998</c:v>
                </c:pt>
                <c:pt idx="9274">
                  <c:v>28.268000000000001</c:v>
                </c:pt>
                <c:pt idx="9275">
                  <c:v>25.806000000000001</c:v>
                </c:pt>
                <c:pt idx="9276">
                  <c:v>27.648</c:v>
                </c:pt>
                <c:pt idx="9277">
                  <c:v>27.138999999999999</c:v>
                </c:pt>
                <c:pt idx="9278">
                  <c:v>28.911000000000001</c:v>
                </c:pt>
                <c:pt idx="9279">
                  <c:v>23.805</c:v>
                </c:pt>
                <c:pt idx="9280">
                  <c:v>22.748999999999999</c:v>
                </c:pt>
                <c:pt idx="9281">
                  <c:v>29.187999999999999</c:v>
                </c:pt>
                <c:pt idx="9282">
                  <c:v>27.303000000000001</c:v>
                </c:pt>
                <c:pt idx="9283">
                  <c:v>23.346</c:v>
                </c:pt>
                <c:pt idx="9284">
                  <c:v>28.827000000000002</c:v>
                </c:pt>
                <c:pt idx="9285">
                  <c:v>27.991</c:v>
                </c:pt>
                <c:pt idx="9286">
                  <c:v>32.844000000000001</c:v>
                </c:pt>
                <c:pt idx="9287">
                  <c:v>30.686</c:v>
                </c:pt>
                <c:pt idx="9288">
                  <c:v>30.968</c:v>
                </c:pt>
                <c:pt idx="9289">
                  <c:v>28.146000000000001</c:v>
                </c:pt>
                <c:pt idx="9290">
                  <c:v>26.774999999999999</c:v>
                </c:pt>
                <c:pt idx="9291">
                  <c:v>25.058</c:v>
                </c:pt>
                <c:pt idx="9292">
                  <c:v>32.692</c:v>
                </c:pt>
                <c:pt idx="9293">
                  <c:v>24.751000000000001</c:v>
                </c:pt>
                <c:pt idx="9294">
                  <c:v>25.707999999999998</c:v>
                </c:pt>
                <c:pt idx="9295">
                  <c:v>34.664999999999999</c:v>
                </c:pt>
                <c:pt idx="9296">
                  <c:v>24.46</c:v>
                </c:pt>
                <c:pt idx="9297">
                  <c:v>31.177</c:v>
                </c:pt>
                <c:pt idx="9298">
                  <c:v>26.568999999999999</c:v>
                </c:pt>
                <c:pt idx="9299">
                  <c:v>24.544</c:v>
                </c:pt>
                <c:pt idx="9300">
                  <c:v>26.088000000000001</c:v>
                </c:pt>
                <c:pt idx="9301">
                  <c:v>28.361000000000001</c:v>
                </c:pt>
                <c:pt idx="9302">
                  <c:v>29.655999999999999</c:v>
                </c:pt>
                <c:pt idx="9303">
                  <c:v>28.105</c:v>
                </c:pt>
                <c:pt idx="9304">
                  <c:v>25.617000000000001</c:v>
                </c:pt>
                <c:pt idx="9305">
                  <c:v>21.713000000000001</c:v>
                </c:pt>
                <c:pt idx="9306">
                  <c:v>31.545000000000002</c:v>
                </c:pt>
                <c:pt idx="9307">
                  <c:v>20.719000000000001</c:v>
                </c:pt>
                <c:pt idx="9308">
                  <c:v>18.413</c:v>
                </c:pt>
                <c:pt idx="9309">
                  <c:v>23.067</c:v>
                </c:pt>
                <c:pt idx="9310">
                  <c:v>26.657</c:v>
                </c:pt>
                <c:pt idx="9311">
                  <c:v>27.681000000000001</c:v>
                </c:pt>
                <c:pt idx="9312">
                  <c:v>28.417000000000002</c:v>
                </c:pt>
                <c:pt idx="9313">
                  <c:v>30.920999999999999</c:v>
                </c:pt>
                <c:pt idx="9314">
                  <c:v>37.841999999999999</c:v>
                </c:pt>
                <c:pt idx="9315">
                  <c:v>21.773</c:v>
                </c:pt>
                <c:pt idx="9316">
                  <c:v>29.056000000000001</c:v>
                </c:pt>
                <c:pt idx="9317">
                  <c:v>33.322000000000003</c:v>
                </c:pt>
                <c:pt idx="9318">
                  <c:v>27.161999999999999</c:v>
                </c:pt>
                <c:pt idx="9319">
                  <c:v>30.739000000000001</c:v>
                </c:pt>
                <c:pt idx="9320">
                  <c:v>26.541</c:v>
                </c:pt>
                <c:pt idx="9321">
                  <c:v>29.004000000000001</c:v>
                </c:pt>
                <c:pt idx="9322">
                  <c:v>19.651</c:v>
                </c:pt>
                <c:pt idx="9323">
                  <c:v>28.190999999999999</c:v>
                </c:pt>
                <c:pt idx="9324">
                  <c:v>27.129000000000001</c:v>
                </c:pt>
                <c:pt idx="9325">
                  <c:v>23.405000000000001</c:v>
                </c:pt>
                <c:pt idx="9326">
                  <c:v>21.657</c:v>
                </c:pt>
                <c:pt idx="9327">
                  <c:v>24.114000000000001</c:v>
                </c:pt>
                <c:pt idx="9328">
                  <c:v>33.048000000000002</c:v>
                </c:pt>
                <c:pt idx="9329">
                  <c:v>26.803999999999998</c:v>
                </c:pt>
                <c:pt idx="9330">
                  <c:v>22.384</c:v>
                </c:pt>
                <c:pt idx="9331">
                  <c:v>27.439</c:v>
                </c:pt>
                <c:pt idx="9332">
                  <c:v>30.16</c:v>
                </c:pt>
                <c:pt idx="9333">
                  <c:v>23.468</c:v>
                </c:pt>
                <c:pt idx="9334">
                  <c:v>25.082000000000001</c:v>
                </c:pt>
                <c:pt idx="9335">
                  <c:v>24.263000000000002</c:v>
                </c:pt>
                <c:pt idx="9336">
                  <c:v>27.241</c:v>
                </c:pt>
                <c:pt idx="9337">
                  <c:v>24.512</c:v>
                </c:pt>
                <c:pt idx="9338">
                  <c:v>24.178000000000001</c:v>
                </c:pt>
                <c:pt idx="9339">
                  <c:v>26.094999999999999</c:v>
                </c:pt>
                <c:pt idx="9340">
                  <c:v>29.760999999999999</c:v>
                </c:pt>
                <c:pt idx="9341">
                  <c:v>22.661000000000001</c:v>
                </c:pt>
                <c:pt idx="9342">
                  <c:v>32.508000000000003</c:v>
                </c:pt>
                <c:pt idx="9343">
                  <c:v>30.888000000000002</c:v>
                </c:pt>
                <c:pt idx="9344">
                  <c:v>25.576000000000001</c:v>
                </c:pt>
                <c:pt idx="9345">
                  <c:v>30.094000000000001</c:v>
                </c:pt>
                <c:pt idx="9346">
                  <c:v>23.562000000000001</c:v>
                </c:pt>
                <c:pt idx="9347">
                  <c:v>23.393999999999998</c:v>
                </c:pt>
                <c:pt idx="9348">
                  <c:v>28.741</c:v>
                </c:pt>
                <c:pt idx="9349">
                  <c:v>31.497</c:v>
                </c:pt>
                <c:pt idx="9350">
                  <c:v>25.286000000000001</c:v>
                </c:pt>
                <c:pt idx="9351">
                  <c:v>27</c:v>
                </c:pt>
                <c:pt idx="9352">
                  <c:v>28.565999999999999</c:v>
                </c:pt>
                <c:pt idx="9353">
                  <c:v>27.391999999999999</c:v>
                </c:pt>
                <c:pt idx="9354">
                  <c:v>24.762</c:v>
                </c:pt>
                <c:pt idx="9355">
                  <c:v>25.678000000000001</c:v>
                </c:pt>
                <c:pt idx="9356">
                  <c:v>33.033999999999999</c:v>
                </c:pt>
                <c:pt idx="9357">
                  <c:v>28.507000000000001</c:v>
                </c:pt>
                <c:pt idx="9358">
                  <c:v>26.797000000000001</c:v>
                </c:pt>
                <c:pt idx="9359">
                  <c:v>22.338999999999999</c:v>
                </c:pt>
                <c:pt idx="9360">
                  <c:v>30.013999999999999</c:v>
                </c:pt>
                <c:pt idx="9361">
                  <c:v>34.22</c:v>
                </c:pt>
                <c:pt idx="9362">
                  <c:v>24.45</c:v>
                </c:pt>
                <c:pt idx="9363">
                  <c:v>24.626000000000001</c:v>
                </c:pt>
                <c:pt idx="9364">
                  <c:v>33.671999999999997</c:v>
                </c:pt>
                <c:pt idx="9365">
                  <c:v>24.190999999999999</c:v>
                </c:pt>
                <c:pt idx="9366">
                  <c:v>22.917999999999999</c:v>
                </c:pt>
                <c:pt idx="9367">
                  <c:v>30.936</c:v>
                </c:pt>
                <c:pt idx="9368">
                  <c:v>25.550999999999998</c:v>
                </c:pt>
                <c:pt idx="9369">
                  <c:v>31.231999999999999</c:v>
                </c:pt>
                <c:pt idx="9370">
                  <c:v>24.933</c:v>
                </c:pt>
                <c:pt idx="9371">
                  <c:v>25.638000000000002</c:v>
                </c:pt>
                <c:pt idx="9372">
                  <c:v>28.952999999999999</c:v>
                </c:pt>
                <c:pt idx="9373">
                  <c:v>27.888000000000002</c:v>
                </c:pt>
                <c:pt idx="9374">
                  <c:v>29.757999999999999</c:v>
                </c:pt>
                <c:pt idx="9375">
                  <c:v>29.443000000000001</c:v>
                </c:pt>
                <c:pt idx="9376">
                  <c:v>28.015000000000001</c:v>
                </c:pt>
                <c:pt idx="9377">
                  <c:v>30.164000000000001</c:v>
                </c:pt>
                <c:pt idx="9378">
                  <c:v>28.634</c:v>
                </c:pt>
                <c:pt idx="9379">
                  <c:v>20.856999999999999</c:v>
                </c:pt>
                <c:pt idx="9380">
                  <c:v>26.928000000000001</c:v>
                </c:pt>
                <c:pt idx="9381">
                  <c:v>21.792999999999999</c:v>
                </c:pt>
                <c:pt idx="9382">
                  <c:v>21.887</c:v>
                </c:pt>
                <c:pt idx="9383">
                  <c:v>22.425999999999998</c:v>
                </c:pt>
                <c:pt idx="9384">
                  <c:v>30.164000000000001</c:v>
                </c:pt>
                <c:pt idx="9385">
                  <c:v>21.623999999999999</c:v>
                </c:pt>
                <c:pt idx="9386">
                  <c:v>33.481000000000002</c:v>
                </c:pt>
                <c:pt idx="9387">
                  <c:v>31.451000000000001</c:v>
                </c:pt>
                <c:pt idx="9388">
                  <c:v>28.3</c:v>
                </c:pt>
                <c:pt idx="9389">
                  <c:v>22.146999999999998</c:v>
                </c:pt>
                <c:pt idx="9390">
                  <c:v>24.184000000000001</c:v>
                </c:pt>
                <c:pt idx="9391">
                  <c:v>21.513000000000002</c:v>
                </c:pt>
                <c:pt idx="9392">
                  <c:v>28.63</c:v>
                </c:pt>
                <c:pt idx="9393">
                  <c:v>28.763000000000002</c:v>
                </c:pt>
                <c:pt idx="9394">
                  <c:v>28.678000000000001</c:v>
                </c:pt>
                <c:pt idx="9395">
                  <c:v>32.484000000000002</c:v>
                </c:pt>
                <c:pt idx="9396">
                  <c:v>31.800999999999998</c:v>
                </c:pt>
                <c:pt idx="9397">
                  <c:v>23.7</c:v>
                </c:pt>
                <c:pt idx="9398">
                  <c:v>22.827000000000002</c:v>
                </c:pt>
                <c:pt idx="9399">
                  <c:v>22.010999999999999</c:v>
                </c:pt>
                <c:pt idx="9400">
                  <c:v>23.187000000000001</c:v>
                </c:pt>
                <c:pt idx="9401">
                  <c:v>26.245000000000001</c:v>
                </c:pt>
                <c:pt idx="9402">
                  <c:v>26.100999999999999</c:v>
                </c:pt>
                <c:pt idx="9403">
                  <c:v>30.695</c:v>
                </c:pt>
                <c:pt idx="9404">
                  <c:v>26.777999999999999</c:v>
                </c:pt>
                <c:pt idx="9405">
                  <c:v>27.864000000000001</c:v>
                </c:pt>
                <c:pt idx="9406">
                  <c:v>30.277000000000001</c:v>
                </c:pt>
                <c:pt idx="9407">
                  <c:v>28.027999999999999</c:v>
                </c:pt>
                <c:pt idx="9408">
                  <c:v>26.658999999999999</c:v>
                </c:pt>
                <c:pt idx="9409">
                  <c:v>27.308</c:v>
                </c:pt>
                <c:pt idx="9410">
                  <c:v>24.533999999999999</c:v>
                </c:pt>
                <c:pt idx="9411">
                  <c:v>31.053999999999998</c:v>
                </c:pt>
                <c:pt idx="9412">
                  <c:v>29.884</c:v>
                </c:pt>
                <c:pt idx="9413">
                  <c:v>23.628</c:v>
                </c:pt>
                <c:pt idx="9414">
                  <c:v>25.687000000000001</c:v>
                </c:pt>
                <c:pt idx="9415">
                  <c:v>25.542999999999999</c:v>
                </c:pt>
                <c:pt idx="9416">
                  <c:v>30.853999999999999</c:v>
                </c:pt>
                <c:pt idx="9417">
                  <c:v>21.74</c:v>
                </c:pt>
                <c:pt idx="9418">
                  <c:v>31.706</c:v>
                </c:pt>
                <c:pt idx="9419">
                  <c:v>26.576000000000001</c:v>
                </c:pt>
                <c:pt idx="9420">
                  <c:v>27.291</c:v>
                </c:pt>
                <c:pt idx="9421">
                  <c:v>35.216000000000001</c:v>
                </c:pt>
                <c:pt idx="9422">
                  <c:v>19.55</c:v>
                </c:pt>
                <c:pt idx="9423">
                  <c:v>27.716000000000001</c:v>
                </c:pt>
                <c:pt idx="9424">
                  <c:v>31.254000000000001</c:v>
                </c:pt>
                <c:pt idx="9425">
                  <c:v>32.682000000000002</c:v>
                </c:pt>
                <c:pt idx="9426">
                  <c:v>24.971</c:v>
                </c:pt>
                <c:pt idx="9427">
                  <c:v>26.956</c:v>
                </c:pt>
                <c:pt idx="9428">
                  <c:v>24.523</c:v>
                </c:pt>
                <c:pt idx="9429">
                  <c:v>25.744</c:v>
                </c:pt>
                <c:pt idx="9430">
                  <c:v>26.731999999999999</c:v>
                </c:pt>
                <c:pt idx="9431">
                  <c:v>27.356999999999999</c:v>
                </c:pt>
                <c:pt idx="9432">
                  <c:v>30.158999999999999</c:v>
                </c:pt>
                <c:pt idx="9433">
                  <c:v>22.975999999999999</c:v>
                </c:pt>
                <c:pt idx="9434">
                  <c:v>35.726999999999997</c:v>
                </c:pt>
                <c:pt idx="9435">
                  <c:v>28.637</c:v>
                </c:pt>
                <c:pt idx="9436">
                  <c:v>25.725999999999999</c:v>
                </c:pt>
                <c:pt idx="9437">
                  <c:v>32.268000000000001</c:v>
                </c:pt>
                <c:pt idx="9438">
                  <c:v>28.934999999999999</c:v>
                </c:pt>
                <c:pt idx="9439">
                  <c:v>19.247</c:v>
                </c:pt>
                <c:pt idx="9440">
                  <c:v>22.469000000000001</c:v>
                </c:pt>
                <c:pt idx="9441">
                  <c:v>24.280999999999999</c:v>
                </c:pt>
                <c:pt idx="9442">
                  <c:v>27.620999999999999</c:v>
                </c:pt>
                <c:pt idx="9443">
                  <c:v>23.245999999999999</c:v>
                </c:pt>
                <c:pt idx="9444">
                  <c:v>21.677</c:v>
                </c:pt>
                <c:pt idx="9445">
                  <c:v>29.242000000000001</c:v>
                </c:pt>
                <c:pt idx="9446">
                  <c:v>24.611000000000001</c:v>
                </c:pt>
                <c:pt idx="9447">
                  <c:v>22.346</c:v>
                </c:pt>
                <c:pt idx="9448">
                  <c:v>28.065000000000001</c:v>
                </c:pt>
                <c:pt idx="9449">
                  <c:v>27.568000000000001</c:v>
                </c:pt>
                <c:pt idx="9450">
                  <c:v>23.451000000000001</c:v>
                </c:pt>
                <c:pt idx="9451">
                  <c:v>27.632000000000001</c:v>
                </c:pt>
                <c:pt idx="9452">
                  <c:v>22.827999999999999</c:v>
                </c:pt>
                <c:pt idx="9453">
                  <c:v>16.321999999999999</c:v>
                </c:pt>
                <c:pt idx="9454">
                  <c:v>26.545999999999999</c:v>
                </c:pt>
                <c:pt idx="9455">
                  <c:v>33.435000000000002</c:v>
                </c:pt>
                <c:pt idx="9456">
                  <c:v>30.349</c:v>
                </c:pt>
                <c:pt idx="9457">
                  <c:v>29.515000000000001</c:v>
                </c:pt>
                <c:pt idx="9458">
                  <c:v>19.904</c:v>
                </c:pt>
                <c:pt idx="9459">
                  <c:v>24.27</c:v>
                </c:pt>
                <c:pt idx="9460">
                  <c:v>27.141999999999999</c:v>
                </c:pt>
                <c:pt idx="9461">
                  <c:v>25.759</c:v>
                </c:pt>
                <c:pt idx="9462">
                  <c:v>30.594999999999999</c:v>
                </c:pt>
                <c:pt idx="9463">
                  <c:v>24.568000000000001</c:v>
                </c:pt>
                <c:pt idx="9464">
                  <c:v>25.619</c:v>
                </c:pt>
                <c:pt idx="9465">
                  <c:v>26.981999999999999</c:v>
                </c:pt>
                <c:pt idx="9466">
                  <c:v>31.794</c:v>
                </c:pt>
                <c:pt idx="9467">
                  <c:v>27.247</c:v>
                </c:pt>
                <c:pt idx="9468">
                  <c:v>37.048999999999999</c:v>
                </c:pt>
                <c:pt idx="9469">
                  <c:v>27.32</c:v>
                </c:pt>
                <c:pt idx="9470">
                  <c:v>28.661999999999999</c:v>
                </c:pt>
                <c:pt idx="9471">
                  <c:v>31.367999999999999</c:v>
                </c:pt>
                <c:pt idx="9472">
                  <c:v>31.527999999999999</c:v>
                </c:pt>
                <c:pt idx="9473">
                  <c:v>28.814</c:v>
                </c:pt>
                <c:pt idx="9474">
                  <c:v>27.97</c:v>
                </c:pt>
                <c:pt idx="9475">
                  <c:v>30.417000000000002</c:v>
                </c:pt>
                <c:pt idx="9476">
                  <c:v>25.905999999999999</c:v>
                </c:pt>
                <c:pt idx="9477">
                  <c:v>29.481999999999999</c:v>
                </c:pt>
                <c:pt idx="9478">
                  <c:v>30.36</c:v>
                </c:pt>
                <c:pt idx="9479">
                  <c:v>24.713999999999999</c:v>
                </c:pt>
                <c:pt idx="9480">
                  <c:v>26.712</c:v>
                </c:pt>
                <c:pt idx="9481">
                  <c:v>24.733000000000001</c:v>
                </c:pt>
                <c:pt idx="9482">
                  <c:v>31.271999999999998</c:v>
                </c:pt>
                <c:pt idx="9483">
                  <c:v>33.722999999999999</c:v>
                </c:pt>
                <c:pt idx="9484">
                  <c:v>26.678000000000001</c:v>
                </c:pt>
                <c:pt idx="9485">
                  <c:v>23.827999999999999</c:v>
                </c:pt>
                <c:pt idx="9486">
                  <c:v>30.129000000000001</c:v>
                </c:pt>
                <c:pt idx="9487">
                  <c:v>29.600999999999999</c:v>
                </c:pt>
                <c:pt idx="9488">
                  <c:v>19.140999999999998</c:v>
                </c:pt>
                <c:pt idx="9489">
                  <c:v>28.704999999999998</c:v>
                </c:pt>
                <c:pt idx="9490">
                  <c:v>31.213000000000001</c:v>
                </c:pt>
                <c:pt idx="9491">
                  <c:v>27.620999999999999</c:v>
                </c:pt>
                <c:pt idx="9492">
                  <c:v>29.937000000000001</c:v>
                </c:pt>
                <c:pt idx="9493">
                  <c:v>22.451000000000001</c:v>
                </c:pt>
                <c:pt idx="9494">
                  <c:v>28.187999999999999</c:v>
                </c:pt>
                <c:pt idx="9495">
                  <c:v>18.713000000000001</c:v>
                </c:pt>
                <c:pt idx="9496">
                  <c:v>25.864000000000001</c:v>
                </c:pt>
                <c:pt idx="9497">
                  <c:v>30.35</c:v>
                </c:pt>
                <c:pt idx="9498">
                  <c:v>35.594999999999999</c:v>
                </c:pt>
                <c:pt idx="9499">
                  <c:v>21.373000000000001</c:v>
                </c:pt>
                <c:pt idx="9500">
                  <c:v>24.327000000000002</c:v>
                </c:pt>
                <c:pt idx="9501">
                  <c:v>22.515000000000001</c:v>
                </c:pt>
                <c:pt idx="9502">
                  <c:v>30.065999999999999</c:v>
                </c:pt>
                <c:pt idx="9503">
                  <c:v>20.302</c:v>
                </c:pt>
                <c:pt idx="9504">
                  <c:v>19.138000000000002</c:v>
                </c:pt>
                <c:pt idx="9505">
                  <c:v>27.937999999999999</c:v>
                </c:pt>
                <c:pt idx="9506">
                  <c:v>22.571999999999999</c:v>
                </c:pt>
                <c:pt idx="9507">
                  <c:v>27.571999999999999</c:v>
                </c:pt>
                <c:pt idx="9508">
                  <c:v>25.36</c:v>
                </c:pt>
                <c:pt idx="9509">
                  <c:v>34.140999999999998</c:v>
                </c:pt>
                <c:pt idx="9510">
                  <c:v>28.125</c:v>
                </c:pt>
                <c:pt idx="9511">
                  <c:v>22.998999999999999</c:v>
                </c:pt>
                <c:pt idx="9512">
                  <c:v>27.251999999999999</c:v>
                </c:pt>
                <c:pt idx="9513">
                  <c:v>36.384999999999998</c:v>
                </c:pt>
                <c:pt idx="9514">
                  <c:v>24.7</c:v>
                </c:pt>
                <c:pt idx="9515">
                  <c:v>30.818999999999999</c:v>
                </c:pt>
                <c:pt idx="9516">
                  <c:v>21.943000000000001</c:v>
                </c:pt>
                <c:pt idx="9517">
                  <c:v>31.280999999999999</c:v>
                </c:pt>
                <c:pt idx="9518">
                  <c:v>28.449000000000002</c:v>
                </c:pt>
                <c:pt idx="9519">
                  <c:v>27.475000000000001</c:v>
                </c:pt>
                <c:pt idx="9520">
                  <c:v>23.46</c:v>
                </c:pt>
                <c:pt idx="9521">
                  <c:v>22.123999999999999</c:v>
                </c:pt>
                <c:pt idx="9522">
                  <c:v>31.893999999999998</c:v>
                </c:pt>
                <c:pt idx="9523">
                  <c:v>28.100999999999999</c:v>
                </c:pt>
                <c:pt idx="9524">
                  <c:v>27.798999999999999</c:v>
                </c:pt>
                <c:pt idx="9525">
                  <c:v>23.526</c:v>
                </c:pt>
                <c:pt idx="9526">
                  <c:v>28.196000000000002</c:v>
                </c:pt>
                <c:pt idx="9527">
                  <c:v>29.893000000000001</c:v>
                </c:pt>
                <c:pt idx="9528">
                  <c:v>26.148</c:v>
                </c:pt>
                <c:pt idx="9529">
                  <c:v>32.170999999999999</c:v>
                </c:pt>
                <c:pt idx="9530">
                  <c:v>21.38</c:v>
                </c:pt>
                <c:pt idx="9531">
                  <c:v>29.206</c:v>
                </c:pt>
                <c:pt idx="9532">
                  <c:v>29.242999999999999</c:v>
                </c:pt>
                <c:pt idx="9533">
                  <c:v>23.071999999999999</c:v>
                </c:pt>
                <c:pt idx="9534">
                  <c:v>32.521999999999998</c:v>
                </c:pt>
                <c:pt idx="9535">
                  <c:v>32.825000000000003</c:v>
                </c:pt>
                <c:pt idx="9536">
                  <c:v>21.123000000000001</c:v>
                </c:pt>
                <c:pt idx="9537">
                  <c:v>27.3</c:v>
                </c:pt>
                <c:pt idx="9538">
                  <c:v>27.562000000000001</c:v>
                </c:pt>
                <c:pt idx="9539">
                  <c:v>29.693000000000001</c:v>
                </c:pt>
                <c:pt idx="9540">
                  <c:v>26.952999999999999</c:v>
                </c:pt>
                <c:pt idx="9541">
                  <c:v>22.521000000000001</c:v>
                </c:pt>
                <c:pt idx="9542">
                  <c:v>24.039000000000001</c:v>
                </c:pt>
                <c:pt idx="9543">
                  <c:v>21.741</c:v>
                </c:pt>
                <c:pt idx="9544">
                  <c:v>22.446000000000002</c:v>
                </c:pt>
                <c:pt idx="9545">
                  <c:v>21.867999999999999</c:v>
                </c:pt>
                <c:pt idx="9546">
                  <c:v>33.715000000000003</c:v>
                </c:pt>
                <c:pt idx="9547">
                  <c:v>31.891999999999999</c:v>
                </c:pt>
                <c:pt idx="9548">
                  <c:v>25.492000000000001</c:v>
                </c:pt>
                <c:pt idx="9549">
                  <c:v>26.661999999999999</c:v>
                </c:pt>
                <c:pt idx="9550">
                  <c:v>29.151</c:v>
                </c:pt>
                <c:pt idx="9551">
                  <c:v>27.36</c:v>
                </c:pt>
                <c:pt idx="9552">
                  <c:v>32.731999999999999</c:v>
                </c:pt>
                <c:pt idx="9553">
                  <c:v>24.260999999999999</c:v>
                </c:pt>
                <c:pt idx="9554">
                  <c:v>27.350999999999999</c:v>
                </c:pt>
                <c:pt idx="9555">
                  <c:v>26.068000000000001</c:v>
                </c:pt>
                <c:pt idx="9556">
                  <c:v>27.141999999999999</c:v>
                </c:pt>
                <c:pt idx="9557">
                  <c:v>32.747</c:v>
                </c:pt>
                <c:pt idx="9558">
                  <c:v>25.256</c:v>
                </c:pt>
                <c:pt idx="9559">
                  <c:v>25.417000000000002</c:v>
                </c:pt>
                <c:pt idx="9560">
                  <c:v>30.641999999999999</c:v>
                </c:pt>
                <c:pt idx="9561">
                  <c:v>28.501000000000001</c:v>
                </c:pt>
                <c:pt idx="9562">
                  <c:v>20.902000000000001</c:v>
                </c:pt>
                <c:pt idx="9563">
                  <c:v>26.353999999999999</c:v>
                </c:pt>
                <c:pt idx="9564">
                  <c:v>29.891999999999999</c:v>
                </c:pt>
                <c:pt idx="9565">
                  <c:v>20.16</c:v>
                </c:pt>
                <c:pt idx="9566">
                  <c:v>20.433</c:v>
                </c:pt>
                <c:pt idx="9567">
                  <c:v>22.989000000000001</c:v>
                </c:pt>
                <c:pt idx="9568">
                  <c:v>26.904</c:v>
                </c:pt>
                <c:pt idx="9569">
                  <c:v>23.123999999999999</c:v>
                </c:pt>
                <c:pt idx="9570">
                  <c:v>29.867000000000001</c:v>
                </c:pt>
                <c:pt idx="9571">
                  <c:v>26.254999999999999</c:v>
                </c:pt>
                <c:pt idx="9572">
                  <c:v>29.835000000000001</c:v>
                </c:pt>
                <c:pt idx="9573">
                  <c:v>30.751000000000001</c:v>
                </c:pt>
                <c:pt idx="9574">
                  <c:v>28.138999999999999</c:v>
                </c:pt>
                <c:pt idx="9575">
                  <c:v>22.65</c:v>
                </c:pt>
                <c:pt idx="9576">
                  <c:v>26.033000000000001</c:v>
                </c:pt>
                <c:pt idx="9577">
                  <c:v>23.039000000000001</c:v>
                </c:pt>
                <c:pt idx="9578">
                  <c:v>28.145</c:v>
                </c:pt>
                <c:pt idx="9579">
                  <c:v>25.786000000000001</c:v>
                </c:pt>
                <c:pt idx="9580">
                  <c:v>25.411999999999999</c:v>
                </c:pt>
                <c:pt idx="9581">
                  <c:v>26.359000000000002</c:v>
                </c:pt>
                <c:pt idx="9582">
                  <c:v>27.5</c:v>
                </c:pt>
                <c:pt idx="9583">
                  <c:v>32.121000000000002</c:v>
                </c:pt>
                <c:pt idx="9584">
                  <c:v>28.154</c:v>
                </c:pt>
                <c:pt idx="9585">
                  <c:v>25.385000000000002</c:v>
                </c:pt>
                <c:pt idx="9586">
                  <c:v>24.428999999999998</c:v>
                </c:pt>
                <c:pt idx="9587">
                  <c:v>22.484000000000002</c:v>
                </c:pt>
                <c:pt idx="9588">
                  <c:v>25.454999999999998</c:v>
                </c:pt>
                <c:pt idx="9589">
                  <c:v>27.814</c:v>
                </c:pt>
                <c:pt idx="9590">
                  <c:v>27.937000000000001</c:v>
                </c:pt>
                <c:pt idx="9591">
                  <c:v>27.693999999999999</c:v>
                </c:pt>
                <c:pt idx="9592">
                  <c:v>27.709</c:v>
                </c:pt>
                <c:pt idx="9593">
                  <c:v>32.795999999999999</c:v>
                </c:pt>
                <c:pt idx="9594">
                  <c:v>32.228999999999999</c:v>
                </c:pt>
                <c:pt idx="9595">
                  <c:v>22.350999999999999</c:v>
                </c:pt>
                <c:pt idx="9596">
                  <c:v>29.155000000000001</c:v>
                </c:pt>
                <c:pt idx="9597">
                  <c:v>21.241</c:v>
                </c:pt>
                <c:pt idx="9598">
                  <c:v>28.405000000000001</c:v>
                </c:pt>
                <c:pt idx="9599">
                  <c:v>26.202999999999999</c:v>
                </c:pt>
                <c:pt idx="9600">
                  <c:v>23.442</c:v>
                </c:pt>
                <c:pt idx="9601">
                  <c:v>30.495999999999999</c:v>
                </c:pt>
                <c:pt idx="9602">
                  <c:v>21.443000000000001</c:v>
                </c:pt>
                <c:pt idx="9603">
                  <c:v>25.82</c:v>
                </c:pt>
                <c:pt idx="9604">
                  <c:v>32.058999999999997</c:v>
                </c:pt>
                <c:pt idx="9605">
                  <c:v>31.082999999999998</c:v>
                </c:pt>
                <c:pt idx="9606">
                  <c:v>22.282</c:v>
                </c:pt>
                <c:pt idx="9607">
                  <c:v>27.902000000000001</c:v>
                </c:pt>
                <c:pt idx="9608">
                  <c:v>28.087</c:v>
                </c:pt>
                <c:pt idx="9609">
                  <c:v>21.045000000000002</c:v>
                </c:pt>
                <c:pt idx="9610">
                  <c:v>26.798999999999999</c:v>
                </c:pt>
                <c:pt idx="9611">
                  <c:v>27.445</c:v>
                </c:pt>
                <c:pt idx="9612">
                  <c:v>32.832000000000001</c:v>
                </c:pt>
                <c:pt idx="9613">
                  <c:v>28.957999999999998</c:v>
                </c:pt>
                <c:pt idx="9614">
                  <c:v>27.565999999999999</c:v>
                </c:pt>
                <c:pt idx="9615">
                  <c:v>22.63</c:v>
                </c:pt>
                <c:pt idx="9616">
                  <c:v>26.559000000000001</c:v>
                </c:pt>
                <c:pt idx="9617">
                  <c:v>26.39</c:v>
                </c:pt>
                <c:pt idx="9618">
                  <c:v>29.978000000000002</c:v>
                </c:pt>
                <c:pt idx="9619">
                  <c:v>29.95</c:v>
                </c:pt>
                <c:pt idx="9620">
                  <c:v>33.712000000000003</c:v>
                </c:pt>
                <c:pt idx="9621">
                  <c:v>26.957000000000001</c:v>
                </c:pt>
                <c:pt idx="9622">
                  <c:v>27.327999999999999</c:v>
                </c:pt>
                <c:pt idx="9623">
                  <c:v>21.972000000000001</c:v>
                </c:pt>
                <c:pt idx="9624">
                  <c:v>36.902000000000001</c:v>
                </c:pt>
                <c:pt idx="9625">
                  <c:v>25.452999999999999</c:v>
                </c:pt>
                <c:pt idx="9626">
                  <c:v>27.472000000000001</c:v>
                </c:pt>
                <c:pt idx="9627">
                  <c:v>29.058</c:v>
                </c:pt>
                <c:pt idx="9628">
                  <c:v>32.393999999999998</c:v>
                </c:pt>
                <c:pt idx="9629">
                  <c:v>24.463999999999999</c:v>
                </c:pt>
                <c:pt idx="9630">
                  <c:v>24.550999999999998</c:v>
                </c:pt>
                <c:pt idx="9631">
                  <c:v>29.965</c:v>
                </c:pt>
                <c:pt idx="9632">
                  <c:v>26.645</c:v>
                </c:pt>
                <c:pt idx="9633">
                  <c:v>30.416</c:v>
                </c:pt>
                <c:pt idx="9634">
                  <c:v>32.627000000000002</c:v>
                </c:pt>
                <c:pt idx="9635">
                  <c:v>24.366</c:v>
                </c:pt>
                <c:pt idx="9636">
                  <c:v>27.248000000000001</c:v>
                </c:pt>
                <c:pt idx="9637">
                  <c:v>26.797999999999998</c:v>
                </c:pt>
                <c:pt idx="9638">
                  <c:v>27.591999999999999</c:v>
                </c:pt>
                <c:pt idx="9639">
                  <c:v>28.879000000000001</c:v>
                </c:pt>
                <c:pt idx="9640">
                  <c:v>25.568999999999999</c:v>
                </c:pt>
                <c:pt idx="9641">
                  <c:v>25.152999999999999</c:v>
                </c:pt>
                <c:pt idx="9642">
                  <c:v>18.163</c:v>
                </c:pt>
                <c:pt idx="9643">
                  <c:v>24.109000000000002</c:v>
                </c:pt>
                <c:pt idx="9644">
                  <c:v>29.89</c:v>
                </c:pt>
                <c:pt idx="9645">
                  <c:v>26.734999999999999</c:v>
                </c:pt>
                <c:pt idx="9646">
                  <c:v>31.605</c:v>
                </c:pt>
                <c:pt idx="9647">
                  <c:v>27.286000000000001</c:v>
                </c:pt>
                <c:pt idx="9648">
                  <c:v>17.867000000000001</c:v>
                </c:pt>
                <c:pt idx="9649">
                  <c:v>27.716000000000001</c:v>
                </c:pt>
                <c:pt idx="9650">
                  <c:v>25.791</c:v>
                </c:pt>
                <c:pt idx="9651">
                  <c:v>24.858000000000001</c:v>
                </c:pt>
                <c:pt idx="9652">
                  <c:v>26.693000000000001</c:v>
                </c:pt>
                <c:pt idx="9653">
                  <c:v>24.181999999999999</c:v>
                </c:pt>
                <c:pt idx="9654">
                  <c:v>28.841000000000001</c:v>
                </c:pt>
                <c:pt idx="9655">
                  <c:v>20.56</c:v>
                </c:pt>
                <c:pt idx="9656">
                  <c:v>27.016999999999999</c:v>
                </c:pt>
                <c:pt idx="9657">
                  <c:v>23.617999999999999</c:v>
                </c:pt>
                <c:pt idx="9658">
                  <c:v>26.204000000000001</c:v>
                </c:pt>
                <c:pt idx="9659">
                  <c:v>27.684999999999999</c:v>
                </c:pt>
                <c:pt idx="9660">
                  <c:v>20.059999999999999</c:v>
                </c:pt>
                <c:pt idx="9661">
                  <c:v>29.524000000000001</c:v>
                </c:pt>
                <c:pt idx="9662">
                  <c:v>33.322000000000003</c:v>
                </c:pt>
                <c:pt idx="9663">
                  <c:v>29.015999999999998</c:v>
                </c:pt>
                <c:pt idx="9664">
                  <c:v>22.901</c:v>
                </c:pt>
                <c:pt idx="9665">
                  <c:v>26.071999999999999</c:v>
                </c:pt>
                <c:pt idx="9666">
                  <c:v>27.428000000000001</c:v>
                </c:pt>
                <c:pt idx="9667">
                  <c:v>29.709</c:v>
                </c:pt>
                <c:pt idx="9668">
                  <c:v>27.411000000000001</c:v>
                </c:pt>
                <c:pt idx="9669">
                  <c:v>27.498000000000001</c:v>
                </c:pt>
                <c:pt idx="9670">
                  <c:v>27.856999999999999</c:v>
                </c:pt>
                <c:pt idx="9671">
                  <c:v>23.219000000000001</c:v>
                </c:pt>
                <c:pt idx="9672">
                  <c:v>23.875</c:v>
                </c:pt>
                <c:pt idx="9673">
                  <c:v>34.613999999999997</c:v>
                </c:pt>
                <c:pt idx="9674">
                  <c:v>25.745000000000001</c:v>
                </c:pt>
                <c:pt idx="9675">
                  <c:v>22.241</c:v>
                </c:pt>
                <c:pt idx="9676">
                  <c:v>21.254999999999999</c:v>
                </c:pt>
                <c:pt idx="9677">
                  <c:v>27.347000000000001</c:v>
                </c:pt>
                <c:pt idx="9678">
                  <c:v>26.050999999999998</c:v>
                </c:pt>
                <c:pt idx="9679">
                  <c:v>22.934000000000001</c:v>
                </c:pt>
                <c:pt idx="9680">
                  <c:v>27.771000000000001</c:v>
                </c:pt>
                <c:pt idx="9681">
                  <c:v>28.18</c:v>
                </c:pt>
                <c:pt idx="9682">
                  <c:v>28.768999999999998</c:v>
                </c:pt>
                <c:pt idx="9683">
                  <c:v>29.361000000000001</c:v>
                </c:pt>
                <c:pt idx="9684">
                  <c:v>27.795000000000002</c:v>
                </c:pt>
                <c:pt idx="9685">
                  <c:v>32.298999999999999</c:v>
                </c:pt>
                <c:pt idx="9686">
                  <c:v>21.347999999999999</c:v>
                </c:pt>
                <c:pt idx="9687">
                  <c:v>19.684000000000001</c:v>
                </c:pt>
                <c:pt idx="9688">
                  <c:v>29.452999999999999</c:v>
                </c:pt>
                <c:pt idx="9689">
                  <c:v>20.876999999999999</c:v>
                </c:pt>
                <c:pt idx="9690">
                  <c:v>28.683</c:v>
                </c:pt>
                <c:pt idx="9691">
                  <c:v>25.036999999999999</c:v>
                </c:pt>
                <c:pt idx="9692">
                  <c:v>26.762</c:v>
                </c:pt>
                <c:pt idx="9693">
                  <c:v>29.946000000000002</c:v>
                </c:pt>
                <c:pt idx="9694">
                  <c:v>23.077999999999999</c:v>
                </c:pt>
                <c:pt idx="9695">
                  <c:v>26.148</c:v>
                </c:pt>
                <c:pt idx="9696">
                  <c:v>34.170999999999999</c:v>
                </c:pt>
                <c:pt idx="9697">
                  <c:v>21.02</c:v>
                </c:pt>
                <c:pt idx="9698">
                  <c:v>24.853000000000002</c:v>
                </c:pt>
                <c:pt idx="9699">
                  <c:v>23.559000000000001</c:v>
                </c:pt>
                <c:pt idx="9700">
                  <c:v>24.614999999999998</c:v>
                </c:pt>
                <c:pt idx="9701">
                  <c:v>23.516999999999999</c:v>
                </c:pt>
                <c:pt idx="9702">
                  <c:v>32.750999999999998</c:v>
                </c:pt>
                <c:pt idx="9703">
                  <c:v>25.239000000000001</c:v>
                </c:pt>
                <c:pt idx="9704">
                  <c:v>24.748000000000001</c:v>
                </c:pt>
                <c:pt idx="9705">
                  <c:v>22.312999999999999</c:v>
                </c:pt>
                <c:pt idx="9706">
                  <c:v>28.803999999999998</c:v>
                </c:pt>
                <c:pt idx="9707">
                  <c:v>27.571000000000002</c:v>
                </c:pt>
                <c:pt idx="9708">
                  <c:v>21.670999999999999</c:v>
                </c:pt>
                <c:pt idx="9709">
                  <c:v>26.111999999999998</c:v>
                </c:pt>
                <c:pt idx="9710">
                  <c:v>24.9</c:v>
                </c:pt>
                <c:pt idx="9711">
                  <c:v>22.454000000000001</c:v>
                </c:pt>
                <c:pt idx="9712">
                  <c:v>28.837</c:v>
                </c:pt>
                <c:pt idx="9713">
                  <c:v>21.359000000000002</c:v>
                </c:pt>
                <c:pt idx="9714">
                  <c:v>27.326000000000001</c:v>
                </c:pt>
                <c:pt idx="9715">
                  <c:v>24.027000000000001</c:v>
                </c:pt>
                <c:pt idx="9716">
                  <c:v>21.178999999999998</c:v>
                </c:pt>
                <c:pt idx="9717">
                  <c:v>22.542999999999999</c:v>
                </c:pt>
                <c:pt idx="9718">
                  <c:v>29.471</c:v>
                </c:pt>
                <c:pt idx="9719">
                  <c:v>30.359000000000002</c:v>
                </c:pt>
                <c:pt idx="9720">
                  <c:v>24.152000000000001</c:v>
                </c:pt>
                <c:pt idx="9721">
                  <c:v>20.905000000000001</c:v>
                </c:pt>
                <c:pt idx="9722">
                  <c:v>29.751999999999999</c:v>
                </c:pt>
                <c:pt idx="9723">
                  <c:v>26.803000000000001</c:v>
                </c:pt>
                <c:pt idx="9724">
                  <c:v>26.986999999999998</c:v>
                </c:pt>
                <c:pt idx="9725">
                  <c:v>27.372</c:v>
                </c:pt>
                <c:pt idx="9726">
                  <c:v>25.553000000000001</c:v>
                </c:pt>
                <c:pt idx="9727">
                  <c:v>23.831</c:v>
                </c:pt>
                <c:pt idx="9728">
                  <c:v>23.219000000000001</c:v>
                </c:pt>
                <c:pt idx="9729">
                  <c:v>25.559000000000001</c:v>
                </c:pt>
                <c:pt idx="9730">
                  <c:v>26.164999999999999</c:v>
                </c:pt>
                <c:pt idx="9731">
                  <c:v>18.977</c:v>
                </c:pt>
                <c:pt idx="9732">
                  <c:v>26.667999999999999</c:v>
                </c:pt>
                <c:pt idx="9733">
                  <c:v>25.201000000000001</c:v>
                </c:pt>
                <c:pt idx="9734">
                  <c:v>23.568999999999999</c:v>
                </c:pt>
                <c:pt idx="9735">
                  <c:v>28.038</c:v>
                </c:pt>
                <c:pt idx="9736">
                  <c:v>24.36</c:v>
                </c:pt>
                <c:pt idx="9737">
                  <c:v>23.687000000000001</c:v>
                </c:pt>
                <c:pt idx="9738">
                  <c:v>26.004999999999999</c:v>
                </c:pt>
                <c:pt idx="9739">
                  <c:v>26.190999999999999</c:v>
                </c:pt>
                <c:pt idx="9740">
                  <c:v>27.007999999999999</c:v>
                </c:pt>
                <c:pt idx="9741">
                  <c:v>23.893000000000001</c:v>
                </c:pt>
                <c:pt idx="9742">
                  <c:v>22.677</c:v>
                </c:pt>
                <c:pt idx="9743">
                  <c:v>29.292000000000002</c:v>
                </c:pt>
                <c:pt idx="9744">
                  <c:v>24.579000000000001</c:v>
                </c:pt>
                <c:pt idx="9745">
                  <c:v>23.196000000000002</c:v>
                </c:pt>
                <c:pt idx="9746">
                  <c:v>27.216999999999999</c:v>
                </c:pt>
                <c:pt idx="9747">
                  <c:v>26.132000000000001</c:v>
                </c:pt>
                <c:pt idx="9748">
                  <c:v>29.018000000000001</c:v>
                </c:pt>
                <c:pt idx="9749">
                  <c:v>20.963000000000001</c:v>
                </c:pt>
                <c:pt idx="9750">
                  <c:v>22.832999999999998</c:v>
                </c:pt>
                <c:pt idx="9751">
                  <c:v>25.111999999999998</c:v>
                </c:pt>
                <c:pt idx="9752">
                  <c:v>31.352</c:v>
                </c:pt>
                <c:pt idx="9753">
                  <c:v>22.414999999999999</c:v>
                </c:pt>
                <c:pt idx="9754">
                  <c:v>24.587</c:v>
                </c:pt>
                <c:pt idx="9755">
                  <c:v>26.337</c:v>
                </c:pt>
                <c:pt idx="9756">
                  <c:v>21.879000000000001</c:v>
                </c:pt>
                <c:pt idx="9757">
                  <c:v>30.097999999999999</c:v>
                </c:pt>
                <c:pt idx="9758">
                  <c:v>22.634</c:v>
                </c:pt>
                <c:pt idx="9759">
                  <c:v>24.792000000000002</c:v>
                </c:pt>
                <c:pt idx="9760">
                  <c:v>27.193000000000001</c:v>
                </c:pt>
                <c:pt idx="9761">
                  <c:v>27.452000000000002</c:v>
                </c:pt>
                <c:pt idx="9762">
                  <c:v>25.14</c:v>
                </c:pt>
                <c:pt idx="9763">
                  <c:v>28.286000000000001</c:v>
                </c:pt>
                <c:pt idx="9764">
                  <c:v>24.972000000000001</c:v>
                </c:pt>
                <c:pt idx="9765">
                  <c:v>30.341999999999999</c:v>
                </c:pt>
                <c:pt idx="9766">
                  <c:v>25.768000000000001</c:v>
                </c:pt>
                <c:pt idx="9767">
                  <c:v>23.135000000000002</c:v>
                </c:pt>
                <c:pt idx="9768">
                  <c:v>24.779</c:v>
                </c:pt>
                <c:pt idx="9769">
                  <c:v>32.639000000000003</c:v>
                </c:pt>
                <c:pt idx="9770">
                  <c:v>32.442999999999998</c:v>
                </c:pt>
                <c:pt idx="9771">
                  <c:v>28.108000000000001</c:v>
                </c:pt>
                <c:pt idx="9772">
                  <c:v>28.257000000000001</c:v>
                </c:pt>
                <c:pt idx="9773">
                  <c:v>27.196999999999999</c:v>
                </c:pt>
                <c:pt idx="9774">
                  <c:v>27.478000000000002</c:v>
                </c:pt>
                <c:pt idx="9775">
                  <c:v>22.087</c:v>
                </c:pt>
                <c:pt idx="9776">
                  <c:v>30.547999999999998</c:v>
                </c:pt>
                <c:pt idx="9777">
                  <c:v>34.021000000000001</c:v>
                </c:pt>
                <c:pt idx="9778">
                  <c:v>27.494</c:v>
                </c:pt>
                <c:pt idx="9779">
                  <c:v>29.082999999999998</c:v>
                </c:pt>
                <c:pt idx="9780">
                  <c:v>30.949000000000002</c:v>
                </c:pt>
                <c:pt idx="9781">
                  <c:v>30.719000000000001</c:v>
                </c:pt>
                <c:pt idx="9782">
                  <c:v>26.04</c:v>
                </c:pt>
                <c:pt idx="9783">
                  <c:v>21.888000000000002</c:v>
                </c:pt>
                <c:pt idx="9784">
                  <c:v>23.617000000000001</c:v>
                </c:pt>
                <c:pt idx="9785">
                  <c:v>27.655000000000001</c:v>
                </c:pt>
                <c:pt idx="9786">
                  <c:v>28.081</c:v>
                </c:pt>
                <c:pt idx="9787">
                  <c:v>25.097000000000001</c:v>
                </c:pt>
                <c:pt idx="9788">
                  <c:v>28.567</c:v>
                </c:pt>
                <c:pt idx="9789">
                  <c:v>25.83</c:v>
                </c:pt>
                <c:pt idx="9790">
                  <c:v>26.059000000000001</c:v>
                </c:pt>
                <c:pt idx="9791">
                  <c:v>28.434999999999999</c:v>
                </c:pt>
                <c:pt idx="9792">
                  <c:v>22.734999999999999</c:v>
                </c:pt>
                <c:pt idx="9793">
                  <c:v>25.443000000000001</c:v>
                </c:pt>
                <c:pt idx="9794">
                  <c:v>28.417999999999999</c:v>
                </c:pt>
                <c:pt idx="9795">
                  <c:v>27.869</c:v>
                </c:pt>
                <c:pt idx="9796">
                  <c:v>29.933</c:v>
                </c:pt>
                <c:pt idx="9797">
                  <c:v>30.129000000000001</c:v>
                </c:pt>
                <c:pt idx="9798">
                  <c:v>27.058</c:v>
                </c:pt>
                <c:pt idx="9799">
                  <c:v>29.26</c:v>
                </c:pt>
                <c:pt idx="9800">
                  <c:v>29.722999999999999</c:v>
                </c:pt>
                <c:pt idx="9801">
                  <c:v>23.385999999999999</c:v>
                </c:pt>
                <c:pt idx="9802">
                  <c:v>27.088000000000001</c:v>
                </c:pt>
                <c:pt idx="9803">
                  <c:v>24.347000000000001</c:v>
                </c:pt>
                <c:pt idx="9804">
                  <c:v>30.332999999999998</c:v>
                </c:pt>
                <c:pt idx="9805">
                  <c:v>27.462</c:v>
                </c:pt>
                <c:pt idx="9806">
                  <c:v>32.594000000000001</c:v>
                </c:pt>
                <c:pt idx="9807">
                  <c:v>25.003</c:v>
                </c:pt>
                <c:pt idx="9808">
                  <c:v>26.372</c:v>
                </c:pt>
                <c:pt idx="9809">
                  <c:v>26.167000000000002</c:v>
                </c:pt>
                <c:pt idx="9810">
                  <c:v>23.863</c:v>
                </c:pt>
                <c:pt idx="9811">
                  <c:v>24.18</c:v>
                </c:pt>
                <c:pt idx="9812">
                  <c:v>22.495999999999999</c:v>
                </c:pt>
                <c:pt idx="9813">
                  <c:v>19.86</c:v>
                </c:pt>
                <c:pt idx="9814">
                  <c:v>24.216000000000001</c:v>
                </c:pt>
                <c:pt idx="9815">
                  <c:v>25.02</c:v>
                </c:pt>
                <c:pt idx="9816">
                  <c:v>22.001000000000001</c:v>
                </c:pt>
                <c:pt idx="9817">
                  <c:v>25.811</c:v>
                </c:pt>
                <c:pt idx="9818">
                  <c:v>32.073999999999998</c:v>
                </c:pt>
                <c:pt idx="9819">
                  <c:v>26.448</c:v>
                </c:pt>
                <c:pt idx="9820">
                  <c:v>24.058</c:v>
                </c:pt>
                <c:pt idx="9821">
                  <c:v>24.54</c:v>
                </c:pt>
                <c:pt idx="9822">
                  <c:v>22.888000000000002</c:v>
                </c:pt>
                <c:pt idx="9823">
                  <c:v>25.079000000000001</c:v>
                </c:pt>
                <c:pt idx="9824">
                  <c:v>29.052</c:v>
                </c:pt>
                <c:pt idx="9825">
                  <c:v>19.617000000000001</c:v>
                </c:pt>
                <c:pt idx="9826">
                  <c:v>32.213000000000001</c:v>
                </c:pt>
                <c:pt idx="9827">
                  <c:v>25.465</c:v>
                </c:pt>
                <c:pt idx="9828">
                  <c:v>27.536999999999999</c:v>
                </c:pt>
                <c:pt idx="9829">
                  <c:v>27.748999999999999</c:v>
                </c:pt>
                <c:pt idx="9830">
                  <c:v>25.443999999999999</c:v>
                </c:pt>
                <c:pt idx="9831">
                  <c:v>23.454000000000001</c:v>
                </c:pt>
                <c:pt idx="9832">
                  <c:v>23.86</c:v>
                </c:pt>
                <c:pt idx="9833">
                  <c:v>23.562000000000001</c:v>
                </c:pt>
                <c:pt idx="9834">
                  <c:v>25.536999999999999</c:v>
                </c:pt>
                <c:pt idx="9835">
                  <c:v>30.196999999999999</c:v>
                </c:pt>
                <c:pt idx="9836">
                  <c:v>28.972000000000001</c:v>
                </c:pt>
                <c:pt idx="9837">
                  <c:v>28.798999999999999</c:v>
                </c:pt>
                <c:pt idx="9838">
                  <c:v>25.042000000000002</c:v>
                </c:pt>
                <c:pt idx="9839">
                  <c:v>27.085000000000001</c:v>
                </c:pt>
                <c:pt idx="9840">
                  <c:v>24.510999999999999</c:v>
                </c:pt>
                <c:pt idx="9841">
                  <c:v>32.070999999999998</c:v>
                </c:pt>
                <c:pt idx="9842">
                  <c:v>27.899000000000001</c:v>
                </c:pt>
                <c:pt idx="9843">
                  <c:v>22.718</c:v>
                </c:pt>
                <c:pt idx="9844">
                  <c:v>28.228999999999999</c:v>
                </c:pt>
                <c:pt idx="9845">
                  <c:v>29.640999999999998</c:v>
                </c:pt>
                <c:pt idx="9846">
                  <c:v>20.626999999999999</c:v>
                </c:pt>
                <c:pt idx="9847">
                  <c:v>29.408000000000001</c:v>
                </c:pt>
                <c:pt idx="9848">
                  <c:v>31.649000000000001</c:v>
                </c:pt>
                <c:pt idx="9849">
                  <c:v>27.835999999999999</c:v>
                </c:pt>
                <c:pt idx="9850">
                  <c:v>30.271999999999998</c:v>
                </c:pt>
                <c:pt idx="9851">
                  <c:v>23.4</c:v>
                </c:pt>
                <c:pt idx="9852">
                  <c:v>33.259</c:v>
                </c:pt>
                <c:pt idx="9853">
                  <c:v>28.814</c:v>
                </c:pt>
                <c:pt idx="9854">
                  <c:v>30.969000000000001</c:v>
                </c:pt>
                <c:pt idx="9855">
                  <c:v>28.363</c:v>
                </c:pt>
                <c:pt idx="9856">
                  <c:v>34.420999999999999</c:v>
                </c:pt>
                <c:pt idx="9857">
                  <c:v>27.783999999999999</c:v>
                </c:pt>
                <c:pt idx="9858">
                  <c:v>20.661000000000001</c:v>
                </c:pt>
                <c:pt idx="9859">
                  <c:v>28.742000000000001</c:v>
                </c:pt>
                <c:pt idx="9860">
                  <c:v>25.402000000000001</c:v>
                </c:pt>
                <c:pt idx="9861">
                  <c:v>27.788</c:v>
                </c:pt>
                <c:pt idx="9862">
                  <c:v>24.600999999999999</c:v>
                </c:pt>
                <c:pt idx="9863">
                  <c:v>29.806999999999999</c:v>
                </c:pt>
                <c:pt idx="9864">
                  <c:v>22.920999999999999</c:v>
                </c:pt>
                <c:pt idx="9865">
                  <c:v>26.166</c:v>
                </c:pt>
                <c:pt idx="9866">
                  <c:v>26.789000000000001</c:v>
                </c:pt>
                <c:pt idx="9867">
                  <c:v>23.346</c:v>
                </c:pt>
                <c:pt idx="9868">
                  <c:v>22.974</c:v>
                </c:pt>
                <c:pt idx="9869">
                  <c:v>34.35</c:v>
                </c:pt>
                <c:pt idx="9870">
                  <c:v>27.163</c:v>
                </c:pt>
                <c:pt idx="9871">
                  <c:v>36.484999999999999</c:v>
                </c:pt>
                <c:pt idx="9872">
                  <c:v>30.138999999999999</c:v>
                </c:pt>
                <c:pt idx="9873">
                  <c:v>23.414999999999999</c:v>
                </c:pt>
                <c:pt idx="9874">
                  <c:v>21.381</c:v>
                </c:pt>
                <c:pt idx="9875">
                  <c:v>22.648</c:v>
                </c:pt>
                <c:pt idx="9876">
                  <c:v>29.236999999999998</c:v>
                </c:pt>
                <c:pt idx="9877">
                  <c:v>30.094999999999999</c:v>
                </c:pt>
                <c:pt idx="9878">
                  <c:v>23.827000000000002</c:v>
                </c:pt>
                <c:pt idx="9879">
                  <c:v>35.136000000000003</c:v>
                </c:pt>
                <c:pt idx="9880">
                  <c:v>24.774000000000001</c:v>
                </c:pt>
                <c:pt idx="9881">
                  <c:v>29.265000000000001</c:v>
                </c:pt>
                <c:pt idx="9882">
                  <c:v>24.826000000000001</c:v>
                </c:pt>
                <c:pt idx="9883">
                  <c:v>27.878</c:v>
                </c:pt>
                <c:pt idx="9884">
                  <c:v>21.349</c:v>
                </c:pt>
                <c:pt idx="9885">
                  <c:v>22.45</c:v>
                </c:pt>
                <c:pt idx="9886">
                  <c:v>29.715</c:v>
                </c:pt>
                <c:pt idx="9887">
                  <c:v>24.216000000000001</c:v>
                </c:pt>
                <c:pt idx="9888">
                  <c:v>25.472999999999999</c:v>
                </c:pt>
                <c:pt idx="9889">
                  <c:v>27.463000000000001</c:v>
                </c:pt>
                <c:pt idx="9890">
                  <c:v>29.414000000000001</c:v>
                </c:pt>
                <c:pt idx="9891">
                  <c:v>29.888000000000002</c:v>
                </c:pt>
                <c:pt idx="9892">
                  <c:v>28.116</c:v>
                </c:pt>
                <c:pt idx="9893">
                  <c:v>29.074999999999999</c:v>
                </c:pt>
                <c:pt idx="9894">
                  <c:v>26.349</c:v>
                </c:pt>
                <c:pt idx="9895">
                  <c:v>26.948</c:v>
                </c:pt>
                <c:pt idx="9896">
                  <c:v>28.782</c:v>
                </c:pt>
                <c:pt idx="9897">
                  <c:v>24.856999999999999</c:v>
                </c:pt>
                <c:pt idx="9898">
                  <c:v>24.143000000000001</c:v>
                </c:pt>
                <c:pt idx="9899">
                  <c:v>26.074000000000002</c:v>
                </c:pt>
                <c:pt idx="9900">
                  <c:v>28.74</c:v>
                </c:pt>
                <c:pt idx="9901">
                  <c:v>21.411999999999999</c:v>
                </c:pt>
                <c:pt idx="9902">
                  <c:v>30.931000000000001</c:v>
                </c:pt>
                <c:pt idx="9903">
                  <c:v>27.945</c:v>
                </c:pt>
                <c:pt idx="9904">
                  <c:v>27.04</c:v>
                </c:pt>
                <c:pt idx="9905">
                  <c:v>25.295999999999999</c:v>
                </c:pt>
                <c:pt idx="9906">
                  <c:v>26.053000000000001</c:v>
                </c:pt>
                <c:pt idx="9907">
                  <c:v>22.684999999999999</c:v>
                </c:pt>
                <c:pt idx="9908">
                  <c:v>27.638999999999999</c:v>
                </c:pt>
                <c:pt idx="9909">
                  <c:v>24.164000000000001</c:v>
                </c:pt>
                <c:pt idx="9910">
                  <c:v>24.446999999999999</c:v>
                </c:pt>
                <c:pt idx="9911">
                  <c:v>23.466999999999999</c:v>
                </c:pt>
                <c:pt idx="9912">
                  <c:v>23.754000000000001</c:v>
                </c:pt>
                <c:pt idx="9913">
                  <c:v>31.25</c:v>
                </c:pt>
                <c:pt idx="9914">
                  <c:v>25.864000000000001</c:v>
                </c:pt>
                <c:pt idx="9915">
                  <c:v>26.962</c:v>
                </c:pt>
                <c:pt idx="9916">
                  <c:v>35.005000000000003</c:v>
                </c:pt>
                <c:pt idx="9917">
                  <c:v>22.957000000000001</c:v>
                </c:pt>
                <c:pt idx="9918">
                  <c:v>33.938000000000002</c:v>
                </c:pt>
                <c:pt idx="9919">
                  <c:v>27</c:v>
                </c:pt>
                <c:pt idx="9920">
                  <c:v>25.091000000000001</c:v>
                </c:pt>
                <c:pt idx="9921">
                  <c:v>23.414999999999999</c:v>
                </c:pt>
                <c:pt idx="9922">
                  <c:v>21.321999999999999</c:v>
                </c:pt>
                <c:pt idx="9923">
                  <c:v>26.352</c:v>
                </c:pt>
                <c:pt idx="9924">
                  <c:v>31.864000000000001</c:v>
                </c:pt>
                <c:pt idx="9925">
                  <c:v>22.783999999999999</c:v>
                </c:pt>
                <c:pt idx="9926">
                  <c:v>25.024000000000001</c:v>
                </c:pt>
                <c:pt idx="9927">
                  <c:v>28.390999999999998</c:v>
                </c:pt>
                <c:pt idx="9928">
                  <c:v>25.702999999999999</c:v>
                </c:pt>
                <c:pt idx="9929">
                  <c:v>25.231999999999999</c:v>
                </c:pt>
                <c:pt idx="9930">
                  <c:v>21.155999999999999</c:v>
                </c:pt>
                <c:pt idx="9931">
                  <c:v>31.192</c:v>
                </c:pt>
                <c:pt idx="9932">
                  <c:v>28.4</c:v>
                </c:pt>
                <c:pt idx="9933">
                  <c:v>30.913</c:v>
                </c:pt>
                <c:pt idx="9934">
                  <c:v>21.547000000000001</c:v>
                </c:pt>
                <c:pt idx="9935">
                  <c:v>32.451999999999998</c:v>
                </c:pt>
                <c:pt idx="9936">
                  <c:v>27.420999999999999</c:v>
                </c:pt>
                <c:pt idx="9937">
                  <c:v>28.695</c:v>
                </c:pt>
                <c:pt idx="9938">
                  <c:v>26.164999999999999</c:v>
                </c:pt>
                <c:pt idx="9939">
                  <c:v>28.666</c:v>
                </c:pt>
                <c:pt idx="9940">
                  <c:v>26.754999999999999</c:v>
                </c:pt>
                <c:pt idx="9941">
                  <c:v>22.664000000000001</c:v>
                </c:pt>
                <c:pt idx="9942">
                  <c:v>27.771999999999998</c:v>
                </c:pt>
                <c:pt idx="9943">
                  <c:v>30.614999999999998</c:v>
                </c:pt>
                <c:pt idx="9944">
                  <c:v>19.393999999999998</c:v>
                </c:pt>
                <c:pt idx="9945">
                  <c:v>33.42</c:v>
                </c:pt>
                <c:pt idx="9946">
                  <c:v>31.384</c:v>
                </c:pt>
                <c:pt idx="9947">
                  <c:v>24.387</c:v>
                </c:pt>
                <c:pt idx="9948">
                  <c:v>27.396000000000001</c:v>
                </c:pt>
                <c:pt idx="9949">
                  <c:v>26.989000000000001</c:v>
                </c:pt>
                <c:pt idx="9950">
                  <c:v>25.829000000000001</c:v>
                </c:pt>
                <c:pt idx="9951">
                  <c:v>26.837</c:v>
                </c:pt>
                <c:pt idx="9952">
                  <c:v>23.901</c:v>
                </c:pt>
                <c:pt idx="9953">
                  <c:v>30.741</c:v>
                </c:pt>
                <c:pt idx="9954">
                  <c:v>30.661999999999999</c:v>
                </c:pt>
                <c:pt idx="9955">
                  <c:v>22.619</c:v>
                </c:pt>
                <c:pt idx="9956">
                  <c:v>31.446000000000002</c:v>
                </c:pt>
                <c:pt idx="9957">
                  <c:v>29.256</c:v>
                </c:pt>
                <c:pt idx="9958">
                  <c:v>29.812000000000001</c:v>
                </c:pt>
                <c:pt idx="9959">
                  <c:v>27.652999999999999</c:v>
                </c:pt>
                <c:pt idx="9960">
                  <c:v>26.457000000000001</c:v>
                </c:pt>
                <c:pt idx="9961">
                  <c:v>30.245999999999999</c:v>
                </c:pt>
                <c:pt idx="9962">
                  <c:v>31.364000000000001</c:v>
                </c:pt>
                <c:pt idx="9963">
                  <c:v>28.937999999999999</c:v>
                </c:pt>
                <c:pt idx="9964">
                  <c:v>29.376999999999999</c:v>
                </c:pt>
                <c:pt idx="9965">
                  <c:v>31.620999999999999</c:v>
                </c:pt>
                <c:pt idx="9966">
                  <c:v>23.713000000000001</c:v>
                </c:pt>
                <c:pt idx="9967">
                  <c:v>29.048999999999999</c:v>
                </c:pt>
                <c:pt idx="9968">
                  <c:v>25.393999999999998</c:v>
                </c:pt>
                <c:pt idx="9969">
                  <c:v>30.835999999999999</c:v>
                </c:pt>
                <c:pt idx="9970">
                  <c:v>21.827000000000002</c:v>
                </c:pt>
                <c:pt idx="9971">
                  <c:v>31.042000000000002</c:v>
                </c:pt>
                <c:pt idx="9972">
                  <c:v>23.952999999999999</c:v>
                </c:pt>
                <c:pt idx="9973">
                  <c:v>23.318000000000001</c:v>
                </c:pt>
                <c:pt idx="9974">
                  <c:v>29.873999999999999</c:v>
                </c:pt>
                <c:pt idx="9975">
                  <c:v>25.760999999999999</c:v>
                </c:pt>
                <c:pt idx="9976">
                  <c:v>32.944000000000003</c:v>
                </c:pt>
                <c:pt idx="9977">
                  <c:v>24.73</c:v>
                </c:pt>
                <c:pt idx="9978">
                  <c:v>25.35</c:v>
                </c:pt>
                <c:pt idx="9979">
                  <c:v>30.437000000000001</c:v>
                </c:pt>
                <c:pt idx="9980">
                  <c:v>24.864999999999998</c:v>
                </c:pt>
                <c:pt idx="9981">
                  <c:v>24.306000000000001</c:v>
                </c:pt>
                <c:pt idx="9982">
                  <c:v>21.318000000000001</c:v>
                </c:pt>
                <c:pt idx="9983">
                  <c:v>21.928999999999998</c:v>
                </c:pt>
                <c:pt idx="9984">
                  <c:v>28.498999999999999</c:v>
                </c:pt>
                <c:pt idx="9985">
                  <c:v>21.879000000000001</c:v>
                </c:pt>
                <c:pt idx="9986">
                  <c:v>28.934000000000001</c:v>
                </c:pt>
                <c:pt idx="9987">
                  <c:v>27.818999999999999</c:v>
                </c:pt>
                <c:pt idx="9988">
                  <c:v>34.826999999999998</c:v>
                </c:pt>
                <c:pt idx="9989">
                  <c:v>25.879000000000001</c:v>
                </c:pt>
                <c:pt idx="9990">
                  <c:v>34.069000000000003</c:v>
                </c:pt>
                <c:pt idx="9991">
                  <c:v>29.481999999999999</c:v>
                </c:pt>
                <c:pt idx="9992">
                  <c:v>24.614999999999998</c:v>
                </c:pt>
                <c:pt idx="9993">
                  <c:v>21.358000000000001</c:v>
                </c:pt>
                <c:pt idx="9994">
                  <c:v>17.995999999999999</c:v>
                </c:pt>
                <c:pt idx="9995">
                  <c:v>24.901</c:v>
                </c:pt>
                <c:pt idx="9996">
                  <c:v>22.911999999999999</c:v>
                </c:pt>
                <c:pt idx="9997">
                  <c:v>32.341999999999999</c:v>
                </c:pt>
                <c:pt idx="9998">
                  <c:v>30.074999999999999</c:v>
                </c:pt>
                <c:pt idx="9999">
                  <c:v>26.748000000000001</c:v>
                </c:pt>
                <c:pt idx="10000">
                  <c:v>32.926000000000002</c:v>
                </c:pt>
                <c:pt idx="10001">
                  <c:v>30.507000000000001</c:v>
                </c:pt>
                <c:pt idx="10002">
                  <c:v>27.507999999999999</c:v>
                </c:pt>
                <c:pt idx="10003">
                  <c:v>35.679000000000002</c:v>
                </c:pt>
                <c:pt idx="10004">
                  <c:v>27.420999999999999</c:v>
                </c:pt>
                <c:pt idx="10005">
                  <c:v>31.876999999999999</c:v>
                </c:pt>
                <c:pt idx="10006">
                  <c:v>28.745999999999999</c:v>
                </c:pt>
                <c:pt idx="10007">
                  <c:v>30.013000000000002</c:v>
                </c:pt>
                <c:pt idx="10008">
                  <c:v>22.233000000000001</c:v>
                </c:pt>
                <c:pt idx="10009">
                  <c:v>31.370999999999999</c:v>
                </c:pt>
                <c:pt idx="10010">
                  <c:v>23.273</c:v>
                </c:pt>
                <c:pt idx="10011">
                  <c:v>28.811</c:v>
                </c:pt>
                <c:pt idx="10012">
                  <c:v>20.015999999999998</c:v>
                </c:pt>
                <c:pt idx="10013">
                  <c:v>27.143000000000001</c:v>
                </c:pt>
                <c:pt idx="10014">
                  <c:v>33.161999999999999</c:v>
                </c:pt>
                <c:pt idx="10015">
                  <c:v>21.815000000000001</c:v>
                </c:pt>
                <c:pt idx="10016">
                  <c:v>26.523</c:v>
                </c:pt>
                <c:pt idx="10017">
                  <c:v>16.984999999999999</c:v>
                </c:pt>
                <c:pt idx="10018">
                  <c:v>23.905999999999999</c:v>
                </c:pt>
                <c:pt idx="10019">
                  <c:v>26.434999999999999</c:v>
                </c:pt>
                <c:pt idx="10020">
                  <c:v>33.497999999999998</c:v>
                </c:pt>
                <c:pt idx="10021">
                  <c:v>28.914999999999999</c:v>
                </c:pt>
                <c:pt idx="10022">
                  <c:v>30.251999999999999</c:v>
                </c:pt>
                <c:pt idx="10023">
                  <c:v>28.149000000000001</c:v>
                </c:pt>
                <c:pt idx="10024">
                  <c:v>29.042000000000002</c:v>
                </c:pt>
                <c:pt idx="10025">
                  <c:v>31.648</c:v>
                </c:pt>
                <c:pt idx="10026">
                  <c:v>25.885999999999999</c:v>
                </c:pt>
                <c:pt idx="10027">
                  <c:v>27.581</c:v>
                </c:pt>
                <c:pt idx="10028">
                  <c:v>26.893999999999998</c:v>
                </c:pt>
                <c:pt idx="10029">
                  <c:v>25.696000000000002</c:v>
                </c:pt>
                <c:pt idx="10030">
                  <c:v>24.597999999999999</c:v>
                </c:pt>
                <c:pt idx="10031">
                  <c:v>27.946999999999999</c:v>
                </c:pt>
                <c:pt idx="10032">
                  <c:v>30.872</c:v>
                </c:pt>
                <c:pt idx="10033">
                  <c:v>25.003</c:v>
                </c:pt>
                <c:pt idx="10034">
                  <c:v>29.193999999999999</c:v>
                </c:pt>
                <c:pt idx="10035">
                  <c:v>24.797000000000001</c:v>
                </c:pt>
                <c:pt idx="10036">
                  <c:v>28.58</c:v>
                </c:pt>
                <c:pt idx="10037">
                  <c:v>24.359000000000002</c:v>
                </c:pt>
                <c:pt idx="10038">
                  <c:v>28.363</c:v>
                </c:pt>
                <c:pt idx="10039">
                  <c:v>23.163</c:v>
                </c:pt>
                <c:pt idx="10040">
                  <c:v>28.27</c:v>
                </c:pt>
                <c:pt idx="10041">
                  <c:v>29.227</c:v>
                </c:pt>
                <c:pt idx="10042">
                  <c:v>25.154</c:v>
                </c:pt>
                <c:pt idx="10043">
                  <c:v>24.204999999999998</c:v>
                </c:pt>
                <c:pt idx="10044">
                  <c:v>30.068999999999999</c:v>
                </c:pt>
                <c:pt idx="10045">
                  <c:v>26.605</c:v>
                </c:pt>
                <c:pt idx="10046">
                  <c:v>29.088000000000001</c:v>
                </c:pt>
                <c:pt idx="10047">
                  <c:v>23.643999999999998</c:v>
                </c:pt>
                <c:pt idx="10048">
                  <c:v>24.94</c:v>
                </c:pt>
                <c:pt idx="10049">
                  <c:v>25.652000000000001</c:v>
                </c:pt>
                <c:pt idx="10050">
                  <c:v>23.021999999999998</c:v>
                </c:pt>
                <c:pt idx="10051">
                  <c:v>23.311</c:v>
                </c:pt>
                <c:pt idx="10052">
                  <c:v>22.335000000000001</c:v>
                </c:pt>
                <c:pt idx="10053">
                  <c:v>26.25</c:v>
                </c:pt>
                <c:pt idx="10054">
                  <c:v>23.748000000000001</c:v>
                </c:pt>
                <c:pt idx="10055">
                  <c:v>24.777000000000001</c:v>
                </c:pt>
                <c:pt idx="10056">
                  <c:v>30.628</c:v>
                </c:pt>
                <c:pt idx="10057">
                  <c:v>29.552</c:v>
                </c:pt>
                <c:pt idx="10058">
                  <c:v>23.131</c:v>
                </c:pt>
                <c:pt idx="10059">
                  <c:v>28.154</c:v>
                </c:pt>
                <c:pt idx="10060">
                  <c:v>28.587</c:v>
                </c:pt>
                <c:pt idx="10061">
                  <c:v>26.015000000000001</c:v>
                </c:pt>
                <c:pt idx="10062">
                  <c:v>32.533999999999999</c:v>
                </c:pt>
                <c:pt idx="10063">
                  <c:v>29.553999999999998</c:v>
                </c:pt>
                <c:pt idx="10064">
                  <c:v>24.094000000000001</c:v>
                </c:pt>
                <c:pt idx="10065">
                  <c:v>19.521999999999998</c:v>
                </c:pt>
                <c:pt idx="10066">
                  <c:v>27.157</c:v>
                </c:pt>
                <c:pt idx="10067">
                  <c:v>24.036999999999999</c:v>
                </c:pt>
                <c:pt idx="10068">
                  <c:v>31.867000000000001</c:v>
                </c:pt>
                <c:pt idx="10069">
                  <c:v>25.385999999999999</c:v>
                </c:pt>
                <c:pt idx="10070">
                  <c:v>24.14</c:v>
                </c:pt>
                <c:pt idx="10071">
                  <c:v>22.419</c:v>
                </c:pt>
                <c:pt idx="10072">
                  <c:v>26.617999999999999</c:v>
                </c:pt>
                <c:pt idx="10073">
                  <c:v>31.963999999999999</c:v>
                </c:pt>
                <c:pt idx="10074">
                  <c:v>25.106999999999999</c:v>
                </c:pt>
                <c:pt idx="10075">
                  <c:v>22.452000000000002</c:v>
                </c:pt>
                <c:pt idx="10076">
                  <c:v>17.466000000000001</c:v>
                </c:pt>
                <c:pt idx="10077">
                  <c:v>23.69</c:v>
                </c:pt>
                <c:pt idx="10078">
                  <c:v>26.797999999999998</c:v>
                </c:pt>
                <c:pt idx="10079">
                  <c:v>33.055999999999997</c:v>
                </c:pt>
                <c:pt idx="10080">
                  <c:v>26.684999999999999</c:v>
                </c:pt>
                <c:pt idx="10081">
                  <c:v>25.109000000000002</c:v>
                </c:pt>
                <c:pt idx="10082">
                  <c:v>26.475000000000001</c:v>
                </c:pt>
                <c:pt idx="10083">
                  <c:v>28.437999999999999</c:v>
                </c:pt>
                <c:pt idx="10084">
                  <c:v>20.984999999999999</c:v>
                </c:pt>
                <c:pt idx="10085">
                  <c:v>24.114000000000001</c:v>
                </c:pt>
                <c:pt idx="10086">
                  <c:v>23.074000000000002</c:v>
                </c:pt>
                <c:pt idx="10087">
                  <c:v>32.35</c:v>
                </c:pt>
                <c:pt idx="10088">
                  <c:v>23.654</c:v>
                </c:pt>
                <c:pt idx="10089">
                  <c:v>34.292000000000002</c:v>
                </c:pt>
                <c:pt idx="10090">
                  <c:v>27.576000000000001</c:v>
                </c:pt>
                <c:pt idx="10091">
                  <c:v>21.442</c:v>
                </c:pt>
                <c:pt idx="10092">
                  <c:v>26.945</c:v>
                </c:pt>
                <c:pt idx="10093">
                  <c:v>23.207999999999998</c:v>
                </c:pt>
                <c:pt idx="10094">
                  <c:v>21.033999999999999</c:v>
                </c:pt>
                <c:pt idx="10095">
                  <c:v>21.948</c:v>
                </c:pt>
                <c:pt idx="10096">
                  <c:v>22.004000000000001</c:v>
                </c:pt>
                <c:pt idx="10097">
                  <c:v>30.905999999999999</c:v>
                </c:pt>
                <c:pt idx="10098">
                  <c:v>31.649000000000001</c:v>
                </c:pt>
                <c:pt idx="10099">
                  <c:v>28.838999999999999</c:v>
                </c:pt>
                <c:pt idx="10100">
                  <c:v>24.539000000000001</c:v>
                </c:pt>
                <c:pt idx="10101">
                  <c:v>26.27</c:v>
                </c:pt>
                <c:pt idx="10102">
                  <c:v>25.588000000000001</c:v>
                </c:pt>
                <c:pt idx="10103">
                  <c:v>25.48</c:v>
                </c:pt>
                <c:pt idx="10104">
                  <c:v>29.773</c:v>
                </c:pt>
                <c:pt idx="10105">
                  <c:v>23.047999999999998</c:v>
                </c:pt>
                <c:pt idx="10106">
                  <c:v>27.382000000000001</c:v>
                </c:pt>
                <c:pt idx="10107">
                  <c:v>28.248000000000001</c:v>
                </c:pt>
                <c:pt idx="10108">
                  <c:v>18.946000000000002</c:v>
                </c:pt>
                <c:pt idx="10109">
                  <c:v>27.491</c:v>
                </c:pt>
                <c:pt idx="10110">
                  <c:v>32.262999999999998</c:v>
                </c:pt>
                <c:pt idx="10111">
                  <c:v>28.89</c:v>
                </c:pt>
                <c:pt idx="10112">
                  <c:v>24.1</c:v>
                </c:pt>
                <c:pt idx="10113">
                  <c:v>26.343</c:v>
                </c:pt>
                <c:pt idx="10114">
                  <c:v>26.312000000000001</c:v>
                </c:pt>
                <c:pt idx="10115">
                  <c:v>28.632999999999999</c:v>
                </c:pt>
                <c:pt idx="10116">
                  <c:v>25.56</c:v>
                </c:pt>
                <c:pt idx="10117">
                  <c:v>25.042000000000002</c:v>
                </c:pt>
                <c:pt idx="10118">
                  <c:v>22.15</c:v>
                </c:pt>
                <c:pt idx="10119">
                  <c:v>25.356999999999999</c:v>
                </c:pt>
                <c:pt idx="10120">
                  <c:v>32.823</c:v>
                </c:pt>
                <c:pt idx="10121">
                  <c:v>26.733000000000001</c:v>
                </c:pt>
                <c:pt idx="10122">
                  <c:v>23.234000000000002</c:v>
                </c:pt>
                <c:pt idx="10123">
                  <c:v>29.216000000000001</c:v>
                </c:pt>
                <c:pt idx="10124">
                  <c:v>22.471</c:v>
                </c:pt>
                <c:pt idx="10125">
                  <c:v>29.407</c:v>
                </c:pt>
                <c:pt idx="10126">
                  <c:v>21.797000000000001</c:v>
                </c:pt>
                <c:pt idx="10127">
                  <c:v>24.803000000000001</c:v>
                </c:pt>
                <c:pt idx="10128">
                  <c:v>29.141999999999999</c:v>
                </c:pt>
                <c:pt idx="10129">
                  <c:v>29.544</c:v>
                </c:pt>
                <c:pt idx="10130">
                  <c:v>30.228000000000002</c:v>
                </c:pt>
                <c:pt idx="10131">
                  <c:v>25.452999999999999</c:v>
                </c:pt>
                <c:pt idx="10132">
                  <c:v>28.58</c:v>
                </c:pt>
                <c:pt idx="10133">
                  <c:v>19.78</c:v>
                </c:pt>
                <c:pt idx="10134">
                  <c:v>29.184000000000001</c:v>
                </c:pt>
                <c:pt idx="10135">
                  <c:v>20.867000000000001</c:v>
                </c:pt>
                <c:pt idx="10136">
                  <c:v>22.404</c:v>
                </c:pt>
                <c:pt idx="10137">
                  <c:v>30.172000000000001</c:v>
                </c:pt>
                <c:pt idx="10138">
                  <c:v>27.498000000000001</c:v>
                </c:pt>
                <c:pt idx="10139">
                  <c:v>30.881</c:v>
                </c:pt>
                <c:pt idx="10140">
                  <c:v>25.433</c:v>
                </c:pt>
                <c:pt idx="10141">
                  <c:v>31.204999999999998</c:v>
                </c:pt>
                <c:pt idx="10142">
                  <c:v>23.481999999999999</c:v>
                </c:pt>
                <c:pt idx="10143">
                  <c:v>29.21</c:v>
                </c:pt>
                <c:pt idx="10144">
                  <c:v>24.763999999999999</c:v>
                </c:pt>
                <c:pt idx="10145">
                  <c:v>27.268999999999998</c:v>
                </c:pt>
                <c:pt idx="10146">
                  <c:v>26.518999999999998</c:v>
                </c:pt>
                <c:pt idx="10147">
                  <c:v>26.463000000000001</c:v>
                </c:pt>
                <c:pt idx="10148">
                  <c:v>29.934000000000001</c:v>
                </c:pt>
                <c:pt idx="10149">
                  <c:v>28.760999999999999</c:v>
                </c:pt>
                <c:pt idx="10150">
                  <c:v>22.702000000000002</c:v>
                </c:pt>
                <c:pt idx="10151">
                  <c:v>27.018000000000001</c:v>
                </c:pt>
                <c:pt idx="10152">
                  <c:v>23.265999999999998</c:v>
                </c:pt>
                <c:pt idx="10153">
                  <c:v>19.992000000000001</c:v>
                </c:pt>
                <c:pt idx="10154">
                  <c:v>29.09</c:v>
                </c:pt>
                <c:pt idx="10155">
                  <c:v>27.497</c:v>
                </c:pt>
                <c:pt idx="10156">
                  <c:v>36.46</c:v>
                </c:pt>
                <c:pt idx="10157">
                  <c:v>25.6</c:v>
                </c:pt>
                <c:pt idx="10158">
                  <c:v>26.777000000000001</c:v>
                </c:pt>
                <c:pt idx="10159">
                  <c:v>23.704000000000001</c:v>
                </c:pt>
                <c:pt idx="10160">
                  <c:v>29.428000000000001</c:v>
                </c:pt>
                <c:pt idx="10161">
                  <c:v>25.521000000000001</c:v>
                </c:pt>
                <c:pt idx="10162">
                  <c:v>27.66</c:v>
                </c:pt>
                <c:pt idx="10163">
                  <c:v>29.282</c:v>
                </c:pt>
                <c:pt idx="10164">
                  <c:v>26.46</c:v>
                </c:pt>
                <c:pt idx="10165">
                  <c:v>29.931999999999999</c:v>
                </c:pt>
                <c:pt idx="10166">
                  <c:v>27.114000000000001</c:v>
                </c:pt>
                <c:pt idx="10167">
                  <c:v>25.404</c:v>
                </c:pt>
                <c:pt idx="10168">
                  <c:v>29.297000000000001</c:v>
                </c:pt>
                <c:pt idx="10169">
                  <c:v>23.097000000000001</c:v>
                </c:pt>
                <c:pt idx="10170">
                  <c:v>26.905999999999999</c:v>
                </c:pt>
                <c:pt idx="10171">
                  <c:v>26.608000000000001</c:v>
                </c:pt>
                <c:pt idx="10172">
                  <c:v>26.747</c:v>
                </c:pt>
                <c:pt idx="10173">
                  <c:v>31.190999999999999</c:v>
                </c:pt>
                <c:pt idx="10174">
                  <c:v>28.343</c:v>
                </c:pt>
                <c:pt idx="10175">
                  <c:v>32.021999999999998</c:v>
                </c:pt>
                <c:pt idx="10176">
                  <c:v>22.3</c:v>
                </c:pt>
                <c:pt idx="10177">
                  <c:v>27.109000000000002</c:v>
                </c:pt>
                <c:pt idx="10178">
                  <c:v>21.747</c:v>
                </c:pt>
                <c:pt idx="10179">
                  <c:v>25.332000000000001</c:v>
                </c:pt>
                <c:pt idx="10180">
                  <c:v>19.536000000000001</c:v>
                </c:pt>
                <c:pt idx="10181">
                  <c:v>29.736000000000001</c:v>
                </c:pt>
                <c:pt idx="10182">
                  <c:v>24.161000000000001</c:v>
                </c:pt>
                <c:pt idx="10183">
                  <c:v>23.335999999999999</c:v>
                </c:pt>
                <c:pt idx="10184">
                  <c:v>27.675999999999998</c:v>
                </c:pt>
                <c:pt idx="10185">
                  <c:v>22.847999999999999</c:v>
                </c:pt>
                <c:pt idx="10186">
                  <c:v>23.271999999999998</c:v>
                </c:pt>
                <c:pt idx="10187">
                  <c:v>24.282</c:v>
                </c:pt>
                <c:pt idx="10188">
                  <c:v>23.088000000000001</c:v>
                </c:pt>
                <c:pt idx="10189">
                  <c:v>23.648</c:v>
                </c:pt>
                <c:pt idx="10190">
                  <c:v>24.367999999999999</c:v>
                </c:pt>
                <c:pt idx="10191">
                  <c:v>27.181999999999999</c:v>
                </c:pt>
                <c:pt idx="10192">
                  <c:v>22.876000000000001</c:v>
                </c:pt>
                <c:pt idx="10193">
                  <c:v>24.414000000000001</c:v>
                </c:pt>
                <c:pt idx="10194">
                  <c:v>21.922999999999998</c:v>
                </c:pt>
                <c:pt idx="10195">
                  <c:v>24.335000000000001</c:v>
                </c:pt>
                <c:pt idx="10196">
                  <c:v>27.323</c:v>
                </c:pt>
                <c:pt idx="10197">
                  <c:v>41.750999999999998</c:v>
                </c:pt>
                <c:pt idx="10198">
                  <c:v>27.030999999999999</c:v>
                </c:pt>
                <c:pt idx="10199">
                  <c:v>32.084000000000003</c:v>
                </c:pt>
                <c:pt idx="10200">
                  <c:v>22.873999999999999</c:v>
                </c:pt>
                <c:pt idx="10201">
                  <c:v>29.577999999999999</c:v>
                </c:pt>
                <c:pt idx="10202">
                  <c:v>31.509</c:v>
                </c:pt>
                <c:pt idx="10203">
                  <c:v>22.236999999999998</c:v>
                </c:pt>
                <c:pt idx="10204">
                  <c:v>27.055</c:v>
                </c:pt>
                <c:pt idx="10205">
                  <c:v>20.106999999999999</c:v>
                </c:pt>
                <c:pt idx="10206">
                  <c:v>26.734999999999999</c:v>
                </c:pt>
                <c:pt idx="10207">
                  <c:v>25.366</c:v>
                </c:pt>
                <c:pt idx="10208">
                  <c:v>26.431000000000001</c:v>
                </c:pt>
                <c:pt idx="10209">
                  <c:v>22.949000000000002</c:v>
                </c:pt>
                <c:pt idx="10210">
                  <c:v>27.355</c:v>
                </c:pt>
                <c:pt idx="10211">
                  <c:v>28.39</c:v>
                </c:pt>
                <c:pt idx="10212">
                  <c:v>27.597999999999999</c:v>
                </c:pt>
                <c:pt idx="10213">
                  <c:v>28.326000000000001</c:v>
                </c:pt>
                <c:pt idx="10214">
                  <c:v>27.613</c:v>
                </c:pt>
                <c:pt idx="10215">
                  <c:v>25.457000000000001</c:v>
                </c:pt>
                <c:pt idx="10216">
                  <c:v>32.076999999999998</c:v>
                </c:pt>
                <c:pt idx="10217">
                  <c:v>26.690999999999999</c:v>
                </c:pt>
                <c:pt idx="10218">
                  <c:v>21.481000000000002</c:v>
                </c:pt>
                <c:pt idx="10219">
                  <c:v>30.826000000000001</c:v>
                </c:pt>
                <c:pt idx="10220">
                  <c:v>31.073</c:v>
                </c:pt>
                <c:pt idx="10221">
                  <c:v>24.600999999999999</c:v>
                </c:pt>
                <c:pt idx="10222">
                  <c:v>25.9</c:v>
                </c:pt>
                <c:pt idx="10223">
                  <c:v>27.524999999999999</c:v>
                </c:pt>
                <c:pt idx="10224">
                  <c:v>23.893999999999998</c:v>
                </c:pt>
                <c:pt idx="10225">
                  <c:v>26.631</c:v>
                </c:pt>
                <c:pt idx="10226">
                  <c:v>19.417000000000002</c:v>
                </c:pt>
                <c:pt idx="10227">
                  <c:v>23.341999999999999</c:v>
                </c:pt>
                <c:pt idx="10228">
                  <c:v>26.888000000000002</c:v>
                </c:pt>
                <c:pt idx="10229">
                  <c:v>26.442</c:v>
                </c:pt>
                <c:pt idx="10230">
                  <c:v>24.788</c:v>
                </c:pt>
                <c:pt idx="10231">
                  <c:v>25.855</c:v>
                </c:pt>
                <c:pt idx="10232">
                  <c:v>22.151</c:v>
                </c:pt>
                <c:pt idx="10233">
                  <c:v>23.492000000000001</c:v>
                </c:pt>
                <c:pt idx="10234">
                  <c:v>24.78</c:v>
                </c:pt>
                <c:pt idx="10235">
                  <c:v>30.231000000000002</c:v>
                </c:pt>
                <c:pt idx="10236">
                  <c:v>27.622</c:v>
                </c:pt>
                <c:pt idx="10237">
                  <c:v>26.635000000000002</c:v>
                </c:pt>
                <c:pt idx="10238">
                  <c:v>32.712000000000003</c:v>
                </c:pt>
                <c:pt idx="10239">
                  <c:v>28.199000000000002</c:v>
                </c:pt>
                <c:pt idx="10240">
                  <c:v>22.172000000000001</c:v>
                </c:pt>
                <c:pt idx="10241">
                  <c:v>28.306999999999999</c:v>
                </c:pt>
                <c:pt idx="10242">
                  <c:v>26.763999999999999</c:v>
                </c:pt>
                <c:pt idx="10243">
                  <c:v>23.129000000000001</c:v>
                </c:pt>
                <c:pt idx="10244">
                  <c:v>24.219000000000001</c:v>
                </c:pt>
                <c:pt idx="10245">
                  <c:v>27.337</c:v>
                </c:pt>
                <c:pt idx="10246">
                  <c:v>20.855</c:v>
                </c:pt>
                <c:pt idx="10247">
                  <c:v>23.763000000000002</c:v>
                </c:pt>
                <c:pt idx="10248">
                  <c:v>32.103000000000002</c:v>
                </c:pt>
                <c:pt idx="10249">
                  <c:v>23.164999999999999</c:v>
                </c:pt>
                <c:pt idx="10250">
                  <c:v>23.026</c:v>
                </c:pt>
                <c:pt idx="10251">
                  <c:v>31.498000000000001</c:v>
                </c:pt>
                <c:pt idx="10252">
                  <c:v>28.506</c:v>
                </c:pt>
                <c:pt idx="10253">
                  <c:v>29.082000000000001</c:v>
                </c:pt>
                <c:pt idx="10254">
                  <c:v>27.382999999999999</c:v>
                </c:pt>
                <c:pt idx="10255">
                  <c:v>25.097000000000001</c:v>
                </c:pt>
                <c:pt idx="10256">
                  <c:v>25.742000000000001</c:v>
                </c:pt>
                <c:pt idx="10257">
                  <c:v>37.054000000000002</c:v>
                </c:pt>
                <c:pt idx="10258">
                  <c:v>22.268999999999998</c:v>
                </c:pt>
                <c:pt idx="10259">
                  <c:v>25.132000000000001</c:v>
                </c:pt>
                <c:pt idx="10260">
                  <c:v>25.876000000000001</c:v>
                </c:pt>
                <c:pt idx="10261">
                  <c:v>27.341000000000001</c:v>
                </c:pt>
                <c:pt idx="10262">
                  <c:v>23.042000000000002</c:v>
                </c:pt>
                <c:pt idx="10263">
                  <c:v>26.327000000000002</c:v>
                </c:pt>
                <c:pt idx="10264">
                  <c:v>27.291</c:v>
                </c:pt>
                <c:pt idx="10265">
                  <c:v>25.998000000000001</c:v>
                </c:pt>
                <c:pt idx="10266">
                  <c:v>25.335000000000001</c:v>
                </c:pt>
                <c:pt idx="10267">
                  <c:v>26.963999999999999</c:v>
                </c:pt>
                <c:pt idx="10268">
                  <c:v>25.445</c:v>
                </c:pt>
                <c:pt idx="10269">
                  <c:v>24.113</c:v>
                </c:pt>
                <c:pt idx="10270">
                  <c:v>28.033000000000001</c:v>
                </c:pt>
                <c:pt idx="10271">
                  <c:v>22.449000000000002</c:v>
                </c:pt>
                <c:pt idx="10272">
                  <c:v>26.552</c:v>
                </c:pt>
                <c:pt idx="10273">
                  <c:v>29.945</c:v>
                </c:pt>
                <c:pt idx="10274">
                  <c:v>28.844999999999999</c:v>
                </c:pt>
                <c:pt idx="10275">
                  <c:v>27.88</c:v>
                </c:pt>
                <c:pt idx="10276">
                  <c:v>25.045000000000002</c:v>
                </c:pt>
                <c:pt idx="10277">
                  <c:v>28.085000000000001</c:v>
                </c:pt>
                <c:pt idx="10278">
                  <c:v>23.109000000000002</c:v>
                </c:pt>
                <c:pt idx="10279">
                  <c:v>29.91</c:v>
                </c:pt>
                <c:pt idx="10280">
                  <c:v>23.44</c:v>
                </c:pt>
                <c:pt idx="10281">
                  <c:v>26.234999999999999</c:v>
                </c:pt>
                <c:pt idx="10282">
                  <c:v>25.538</c:v>
                </c:pt>
                <c:pt idx="10283">
                  <c:v>24.2</c:v>
                </c:pt>
                <c:pt idx="10284">
                  <c:v>25.428999999999998</c:v>
                </c:pt>
                <c:pt idx="10285">
                  <c:v>28.984000000000002</c:v>
                </c:pt>
                <c:pt idx="10286">
                  <c:v>25.454000000000001</c:v>
                </c:pt>
                <c:pt idx="10287">
                  <c:v>24.914999999999999</c:v>
                </c:pt>
                <c:pt idx="10288">
                  <c:v>19.904</c:v>
                </c:pt>
                <c:pt idx="10289">
                  <c:v>27.928999999999998</c:v>
                </c:pt>
                <c:pt idx="10290">
                  <c:v>30.917000000000002</c:v>
                </c:pt>
                <c:pt idx="10291">
                  <c:v>22.254000000000001</c:v>
                </c:pt>
                <c:pt idx="10292">
                  <c:v>23.423999999999999</c:v>
                </c:pt>
                <c:pt idx="10293">
                  <c:v>20.449000000000002</c:v>
                </c:pt>
                <c:pt idx="10294">
                  <c:v>22.693999999999999</c:v>
                </c:pt>
                <c:pt idx="10295">
                  <c:v>28.766999999999999</c:v>
                </c:pt>
                <c:pt idx="10296">
                  <c:v>24.164000000000001</c:v>
                </c:pt>
                <c:pt idx="10297">
                  <c:v>27.673999999999999</c:v>
                </c:pt>
                <c:pt idx="10298">
                  <c:v>22.271999999999998</c:v>
                </c:pt>
                <c:pt idx="10299">
                  <c:v>20.940999999999999</c:v>
                </c:pt>
                <c:pt idx="10300">
                  <c:v>21.007000000000001</c:v>
                </c:pt>
                <c:pt idx="10301">
                  <c:v>21.135999999999999</c:v>
                </c:pt>
                <c:pt idx="10302">
                  <c:v>19.109000000000002</c:v>
                </c:pt>
                <c:pt idx="10303">
                  <c:v>25.635999999999999</c:v>
                </c:pt>
                <c:pt idx="10304">
                  <c:v>25.382000000000001</c:v>
                </c:pt>
                <c:pt idx="10305">
                  <c:v>19.859000000000002</c:v>
                </c:pt>
                <c:pt idx="10306">
                  <c:v>20.99</c:v>
                </c:pt>
                <c:pt idx="10307">
                  <c:v>21.113</c:v>
                </c:pt>
                <c:pt idx="10308">
                  <c:v>25.888000000000002</c:v>
                </c:pt>
                <c:pt idx="10309">
                  <c:v>22.225999999999999</c:v>
                </c:pt>
                <c:pt idx="10310">
                  <c:v>26.89</c:v>
                </c:pt>
                <c:pt idx="10311">
                  <c:v>26.651</c:v>
                </c:pt>
                <c:pt idx="10312">
                  <c:v>25.593</c:v>
                </c:pt>
                <c:pt idx="10313">
                  <c:v>25.274000000000001</c:v>
                </c:pt>
                <c:pt idx="10314">
                  <c:v>20.315000000000001</c:v>
                </c:pt>
                <c:pt idx="10315">
                  <c:v>28.506</c:v>
                </c:pt>
                <c:pt idx="10316">
                  <c:v>26.018000000000001</c:v>
                </c:pt>
                <c:pt idx="10317">
                  <c:v>20.91</c:v>
                </c:pt>
                <c:pt idx="10318">
                  <c:v>34.17</c:v>
                </c:pt>
                <c:pt idx="10319">
                  <c:v>25.888999999999999</c:v>
                </c:pt>
                <c:pt idx="10320">
                  <c:v>25.391999999999999</c:v>
                </c:pt>
                <c:pt idx="10321">
                  <c:v>25.222000000000001</c:v>
                </c:pt>
                <c:pt idx="10322">
                  <c:v>23.178999999999998</c:v>
                </c:pt>
                <c:pt idx="10323">
                  <c:v>27.95</c:v>
                </c:pt>
                <c:pt idx="10324">
                  <c:v>27.039000000000001</c:v>
                </c:pt>
                <c:pt idx="10325">
                  <c:v>24.34</c:v>
                </c:pt>
                <c:pt idx="10326">
                  <c:v>28.838999999999999</c:v>
                </c:pt>
                <c:pt idx="10327">
                  <c:v>24.803000000000001</c:v>
                </c:pt>
                <c:pt idx="10328">
                  <c:v>20.655000000000001</c:v>
                </c:pt>
                <c:pt idx="10329">
                  <c:v>26.739000000000001</c:v>
                </c:pt>
                <c:pt idx="10330">
                  <c:v>26.082000000000001</c:v>
                </c:pt>
                <c:pt idx="10331">
                  <c:v>24.844999999999999</c:v>
                </c:pt>
                <c:pt idx="10332">
                  <c:v>23.789000000000001</c:v>
                </c:pt>
                <c:pt idx="10333">
                  <c:v>27.558</c:v>
                </c:pt>
                <c:pt idx="10334">
                  <c:v>27.687999999999999</c:v>
                </c:pt>
                <c:pt idx="10335">
                  <c:v>21.478999999999999</c:v>
                </c:pt>
                <c:pt idx="10336">
                  <c:v>27.526</c:v>
                </c:pt>
                <c:pt idx="10337">
                  <c:v>22.422000000000001</c:v>
                </c:pt>
                <c:pt idx="10338">
                  <c:v>29.734999999999999</c:v>
                </c:pt>
                <c:pt idx="10339">
                  <c:v>25.234000000000002</c:v>
                </c:pt>
                <c:pt idx="10340">
                  <c:v>28.329000000000001</c:v>
                </c:pt>
                <c:pt idx="10341">
                  <c:v>24.497</c:v>
                </c:pt>
                <c:pt idx="10342">
                  <c:v>29.815999999999999</c:v>
                </c:pt>
                <c:pt idx="10343">
                  <c:v>24.792000000000002</c:v>
                </c:pt>
                <c:pt idx="10344">
                  <c:v>26.06</c:v>
                </c:pt>
                <c:pt idx="10345">
                  <c:v>18.088999999999999</c:v>
                </c:pt>
                <c:pt idx="10346">
                  <c:v>24</c:v>
                </c:pt>
                <c:pt idx="10347">
                  <c:v>18.428000000000001</c:v>
                </c:pt>
                <c:pt idx="10348">
                  <c:v>30.152000000000001</c:v>
                </c:pt>
                <c:pt idx="10349">
                  <c:v>32.039000000000001</c:v>
                </c:pt>
                <c:pt idx="10350">
                  <c:v>22.972999999999999</c:v>
                </c:pt>
                <c:pt idx="10351">
                  <c:v>28.795999999999999</c:v>
                </c:pt>
                <c:pt idx="10352">
                  <c:v>21.302</c:v>
                </c:pt>
                <c:pt idx="10353">
                  <c:v>24.3</c:v>
                </c:pt>
                <c:pt idx="10354">
                  <c:v>25.024000000000001</c:v>
                </c:pt>
                <c:pt idx="10355">
                  <c:v>24.84</c:v>
                </c:pt>
                <c:pt idx="10356">
                  <c:v>25.800999999999998</c:v>
                </c:pt>
                <c:pt idx="10357">
                  <c:v>24.797000000000001</c:v>
                </c:pt>
                <c:pt idx="10358">
                  <c:v>25.321999999999999</c:v>
                </c:pt>
                <c:pt idx="10359">
                  <c:v>35.637</c:v>
                </c:pt>
                <c:pt idx="10360">
                  <c:v>22.510999999999999</c:v>
                </c:pt>
                <c:pt idx="10361">
                  <c:v>26.547000000000001</c:v>
                </c:pt>
                <c:pt idx="10362">
                  <c:v>28.265999999999998</c:v>
                </c:pt>
                <c:pt idx="10363">
                  <c:v>25.19</c:v>
                </c:pt>
                <c:pt idx="10364">
                  <c:v>27.763000000000002</c:v>
                </c:pt>
                <c:pt idx="10365">
                  <c:v>26.114000000000001</c:v>
                </c:pt>
                <c:pt idx="10366">
                  <c:v>29.518000000000001</c:v>
                </c:pt>
                <c:pt idx="10367">
                  <c:v>22.253</c:v>
                </c:pt>
                <c:pt idx="10368">
                  <c:v>24.105</c:v>
                </c:pt>
                <c:pt idx="10369">
                  <c:v>26.488</c:v>
                </c:pt>
                <c:pt idx="10370">
                  <c:v>27.085000000000001</c:v>
                </c:pt>
                <c:pt idx="10371">
                  <c:v>28.042000000000002</c:v>
                </c:pt>
                <c:pt idx="10372">
                  <c:v>29.372</c:v>
                </c:pt>
                <c:pt idx="10373">
                  <c:v>25.015999999999998</c:v>
                </c:pt>
                <c:pt idx="10374">
                  <c:v>26.709</c:v>
                </c:pt>
                <c:pt idx="10375">
                  <c:v>19.295000000000002</c:v>
                </c:pt>
                <c:pt idx="10376">
                  <c:v>27.966999999999999</c:v>
                </c:pt>
                <c:pt idx="10377">
                  <c:v>19.64</c:v>
                </c:pt>
                <c:pt idx="10378">
                  <c:v>20.234999999999999</c:v>
                </c:pt>
                <c:pt idx="10379">
                  <c:v>27.268999999999998</c:v>
                </c:pt>
                <c:pt idx="10380">
                  <c:v>24.873000000000001</c:v>
                </c:pt>
                <c:pt idx="10381">
                  <c:v>28.675999999999998</c:v>
                </c:pt>
                <c:pt idx="10382">
                  <c:v>29.779</c:v>
                </c:pt>
                <c:pt idx="10383">
                  <c:v>23.349</c:v>
                </c:pt>
                <c:pt idx="10384">
                  <c:v>24.690999999999999</c:v>
                </c:pt>
                <c:pt idx="10385">
                  <c:v>24.405999999999999</c:v>
                </c:pt>
                <c:pt idx="10386">
                  <c:v>30.218</c:v>
                </c:pt>
                <c:pt idx="10387">
                  <c:v>26.181000000000001</c:v>
                </c:pt>
                <c:pt idx="10388">
                  <c:v>22.428999999999998</c:v>
                </c:pt>
                <c:pt idx="10389">
                  <c:v>24.588999999999999</c:v>
                </c:pt>
                <c:pt idx="10390">
                  <c:v>26.815999999999999</c:v>
                </c:pt>
                <c:pt idx="10391">
                  <c:v>25.928999999999998</c:v>
                </c:pt>
                <c:pt idx="10392">
                  <c:v>28.678999999999998</c:v>
                </c:pt>
                <c:pt idx="10393">
                  <c:v>21.57</c:v>
                </c:pt>
                <c:pt idx="10394">
                  <c:v>24.417999999999999</c:v>
                </c:pt>
                <c:pt idx="10395">
                  <c:v>26.917000000000002</c:v>
                </c:pt>
                <c:pt idx="10396">
                  <c:v>21.684000000000001</c:v>
                </c:pt>
                <c:pt idx="10397">
                  <c:v>26.97</c:v>
                </c:pt>
                <c:pt idx="10398">
                  <c:v>29.68</c:v>
                </c:pt>
                <c:pt idx="10399">
                  <c:v>23.57</c:v>
                </c:pt>
                <c:pt idx="10400">
                  <c:v>24.724</c:v>
                </c:pt>
                <c:pt idx="10401">
                  <c:v>25.542999999999999</c:v>
                </c:pt>
                <c:pt idx="10402">
                  <c:v>22.8</c:v>
                </c:pt>
                <c:pt idx="10403">
                  <c:v>24.556999999999999</c:v>
                </c:pt>
                <c:pt idx="10404">
                  <c:v>33.917000000000002</c:v>
                </c:pt>
                <c:pt idx="10405">
                  <c:v>27.234000000000002</c:v>
                </c:pt>
                <c:pt idx="10406">
                  <c:v>24.52</c:v>
                </c:pt>
                <c:pt idx="10407">
                  <c:v>33.652000000000001</c:v>
                </c:pt>
                <c:pt idx="10408">
                  <c:v>26.116</c:v>
                </c:pt>
                <c:pt idx="10409">
                  <c:v>20.582999999999998</c:v>
                </c:pt>
                <c:pt idx="10410">
                  <c:v>27.359000000000002</c:v>
                </c:pt>
                <c:pt idx="10411">
                  <c:v>28.81</c:v>
                </c:pt>
                <c:pt idx="10412">
                  <c:v>28.669</c:v>
                </c:pt>
                <c:pt idx="10413">
                  <c:v>26.241</c:v>
                </c:pt>
                <c:pt idx="10414">
                  <c:v>30.888999999999999</c:v>
                </c:pt>
                <c:pt idx="10415">
                  <c:v>26.620999999999999</c:v>
                </c:pt>
                <c:pt idx="10416">
                  <c:v>20.099</c:v>
                </c:pt>
                <c:pt idx="10417">
                  <c:v>27.931999999999999</c:v>
                </c:pt>
                <c:pt idx="10418">
                  <c:v>23.074999999999999</c:v>
                </c:pt>
                <c:pt idx="10419">
                  <c:v>28.03</c:v>
                </c:pt>
                <c:pt idx="10420">
                  <c:v>28.847999999999999</c:v>
                </c:pt>
                <c:pt idx="10421">
                  <c:v>20.588000000000001</c:v>
                </c:pt>
                <c:pt idx="10422">
                  <c:v>27.869</c:v>
                </c:pt>
                <c:pt idx="10423">
                  <c:v>27.713999999999999</c:v>
                </c:pt>
                <c:pt idx="10424">
                  <c:v>27.09</c:v>
                </c:pt>
                <c:pt idx="10425">
                  <c:v>31.106000000000002</c:v>
                </c:pt>
                <c:pt idx="10426">
                  <c:v>25.704999999999998</c:v>
                </c:pt>
                <c:pt idx="10427">
                  <c:v>31.433</c:v>
                </c:pt>
                <c:pt idx="10428">
                  <c:v>25.797999999999998</c:v>
                </c:pt>
                <c:pt idx="10429">
                  <c:v>33.304000000000002</c:v>
                </c:pt>
                <c:pt idx="10430">
                  <c:v>29.466000000000001</c:v>
                </c:pt>
                <c:pt idx="10431">
                  <c:v>23.385999999999999</c:v>
                </c:pt>
                <c:pt idx="10432">
                  <c:v>27.422999999999998</c:v>
                </c:pt>
                <c:pt idx="10433">
                  <c:v>21.655000000000001</c:v>
                </c:pt>
                <c:pt idx="10434">
                  <c:v>32.648000000000003</c:v>
                </c:pt>
                <c:pt idx="10435">
                  <c:v>20.462</c:v>
                </c:pt>
                <c:pt idx="10436">
                  <c:v>32.951999999999998</c:v>
                </c:pt>
                <c:pt idx="10437">
                  <c:v>24.542999999999999</c:v>
                </c:pt>
                <c:pt idx="10438">
                  <c:v>25.65</c:v>
                </c:pt>
                <c:pt idx="10439">
                  <c:v>25.831</c:v>
                </c:pt>
                <c:pt idx="10440">
                  <c:v>20.140999999999998</c:v>
                </c:pt>
                <c:pt idx="10441">
                  <c:v>28.108000000000001</c:v>
                </c:pt>
                <c:pt idx="10442">
                  <c:v>21.71</c:v>
                </c:pt>
                <c:pt idx="10443">
                  <c:v>30.649000000000001</c:v>
                </c:pt>
                <c:pt idx="10444">
                  <c:v>21.49</c:v>
                </c:pt>
                <c:pt idx="10445">
                  <c:v>33.167000000000002</c:v>
                </c:pt>
                <c:pt idx="10446">
                  <c:v>16.974</c:v>
                </c:pt>
                <c:pt idx="10447">
                  <c:v>22.670999999999999</c:v>
                </c:pt>
                <c:pt idx="10448">
                  <c:v>25.940999999999999</c:v>
                </c:pt>
                <c:pt idx="10449">
                  <c:v>25.687999999999999</c:v>
                </c:pt>
                <c:pt idx="10450">
                  <c:v>28.946999999999999</c:v>
                </c:pt>
                <c:pt idx="10451">
                  <c:v>31.027999999999999</c:v>
                </c:pt>
                <c:pt idx="10452">
                  <c:v>23.173999999999999</c:v>
                </c:pt>
                <c:pt idx="10453">
                  <c:v>31.04</c:v>
                </c:pt>
                <c:pt idx="10454">
                  <c:v>20.077999999999999</c:v>
                </c:pt>
                <c:pt idx="10455">
                  <c:v>21.702000000000002</c:v>
                </c:pt>
                <c:pt idx="10456">
                  <c:v>25.167000000000002</c:v>
                </c:pt>
                <c:pt idx="10457">
                  <c:v>26.024999999999999</c:v>
                </c:pt>
                <c:pt idx="10458">
                  <c:v>25.292999999999999</c:v>
                </c:pt>
                <c:pt idx="10459">
                  <c:v>28.158999999999999</c:v>
                </c:pt>
                <c:pt idx="10460">
                  <c:v>24.789000000000001</c:v>
                </c:pt>
                <c:pt idx="10461">
                  <c:v>22.212</c:v>
                </c:pt>
                <c:pt idx="10462">
                  <c:v>33.968000000000004</c:v>
                </c:pt>
                <c:pt idx="10463">
                  <c:v>33.340000000000003</c:v>
                </c:pt>
                <c:pt idx="10464">
                  <c:v>19.268999999999998</c:v>
                </c:pt>
                <c:pt idx="10465">
                  <c:v>32.326000000000001</c:v>
                </c:pt>
                <c:pt idx="10466">
                  <c:v>22.777000000000001</c:v>
                </c:pt>
                <c:pt idx="10467">
                  <c:v>19.245000000000001</c:v>
                </c:pt>
                <c:pt idx="10468">
                  <c:v>26.984000000000002</c:v>
                </c:pt>
                <c:pt idx="10469">
                  <c:v>36.737000000000002</c:v>
                </c:pt>
                <c:pt idx="10470">
                  <c:v>23.914000000000001</c:v>
                </c:pt>
                <c:pt idx="10471">
                  <c:v>31.140999999999998</c:v>
                </c:pt>
                <c:pt idx="10472">
                  <c:v>32.244999999999997</c:v>
                </c:pt>
                <c:pt idx="10473">
                  <c:v>26.827999999999999</c:v>
                </c:pt>
                <c:pt idx="10474">
                  <c:v>28.486000000000001</c:v>
                </c:pt>
                <c:pt idx="10475">
                  <c:v>25.231000000000002</c:v>
                </c:pt>
                <c:pt idx="10476">
                  <c:v>24.277999999999999</c:v>
                </c:pt>
                <c:pt idx="10477">
                  <c:v>25.597999999999999</c:v>
                </c:pt>
                <c:pt idx="10478">
                  <c:v>26.841000000000001</c:v>
                </c:pt>
                <c:pt idx="10479">
                  <c:v>26.655999999999999</c:v>
                </c:pt>
                <c:pt idx="10480">
                  <c:v>25.03</c:v>
                </c:pt>
                <c:pt idx="10481">
                  <c:v>26.041</c:v>
                </c:pt>
                <c:pt idx="10482">
                  <c:v>23.213999999999999</c:v>
                </c:pt>
                <c:pt idx="10483">
                  <c:v>28.518000000000001</c:v>
                </c:pt>
                <c:pt idx="10484">
                  <c:v>31.63</c:v>
                </c:pt>
                <c:pt idx="10485">
                  <c:v>28.626999999999999</c:v>
                </c:pt>
                <c:pt idx="10486">
                  <c:v>27.178000000000001</c:v>
                </c:pt>
                <c:pt idx="10487">
                  <c:v>27.125</c:v>
                </c:pt>
                <c:pt idx="10488">
                  <c:v>28.911999999999999</c:v>
                </c:pt>
                <c:pt idx="10489">
                  <c:v>21.215</c:v>
                </c:pt>
                <c:pt idx="10490">
                  <c:v>31.811</c:v>
                </c:pt>
                <c:pt idx="10491">
                  <c:v>27.088999999999999</c:v>
                </c:pt>
                <c:pt idx="10492">
                  <c:v>26.48</c:v>
                </c:pt>
                <c:pt idx="10493">
                  <c:v>34.378999999999998</c:v>
                </c:pt>
                <c:pt idx="10494">
                  <c:v>25.616</c:v>
                </c:pt>
                <c:pt idx="10495">
                  <c:v>28.451000000000001</c:v>
                </c:pt>
                <c:pt idx="10496">
                  <c:v>30.047000000000001</c:v>
                </c:pt>
                <c:pt idx="10497">
                  <c:v>29.131</c:v>
                </c:pt>
                <c:pt idx="10498">
                  <c:v>34.497999999999998</c:v>
                </c:pt>
                <c:pt idx="10499">
                  <c:v>22.413</c:v>
                </c:pt>
                <c:pt idx="10500">
                  <c:v>21.856999999999999</c:v>
                </c:pt>
                <c:pt idx="10501">
                  <c:v>30.11</c:v>
                </c:pt>
                <c:pt idx="10502">
                  <c:v>28.21</c:v>
                </c:pt>
                <c:pt idx="10503">
                  <c:v>23.408999999999999</c:v>
                </c:pt>
                <c:pt idx="10504">
                  <c:v>37.094000000000001</c:v>
                </c:pt>
                <c:pt idx="10505">
                  <c:v>24.091000000000001</c:v>
                </c:pt>
                <c:pt idx="10506">
                  <c:v>28.689</c:v>
                </c:pt>
                <c:pt idx="10507">
                  <c:v>23.190999999999999</c:v>
                </c:pt>
                <c:pt idx="10508">
                  <c:v>30.184000000000001</c:v>
                </c:pt>
                <c:pt idx="10509">
                  <c:v>22.395</c:v>
                </c:pt>
                <c:pt idx="10510">
                  <c:v>20.597000000000001</c:v>
                </c:pt>
                <c:pt idx="10511">
                  <c:v>38.994</c:v>
                </c:pt>
                <c:pt idx="10512">
                  <c:v>24.896000000000001</c:v>
                </c:pt>
                <c:pt idx="10513">
                  <c:v>22.901</c:v>
                </c:pt>
                <c:pt idx="10514">
                  <c:v>23.757000000000001</c:v>
                </c:pt>
                <c:pt idx="10515">
                  <c:v>25.63</c:v>
                </c:pt>
                <c:pt idx="10516">
                  <c:v>27.276</c:v>
                </c:pt>
                <c:pt idx="10517">
                  <c:v>25.035</c:v>
                </c:pt>
                <c:pt idx="10518">
                  <c:v>24.149000000000001</c:v>
                </c:pt>
                <c:pt idx="10519">
                  <c:v>30.491</c:v>
                </c:pt>
                <c:pt idx="10520">
                  <c:v>24.948</c:v>
                </c:pt>
                <c:pt idx="10521">
                  <c:v>28.908999999999999</c:v>
                </c:pt>
                <c:pt idx="10522">
                  <c:v>30.844999999999999</c:v>
                </c:pt>
                <c:pt idx="10523">
                  <c:v>26.134</c:v>
                </c:pt>
                <c:pt idx="10524">
                  <c:v>28.952000000000002</c:v>
                </c:pt>
                <c:pt idx="10525">
                  <c:v>24.254000000000001</c:v>
                </c:pt>
                <c:pt idx="10526">
                  <c:v>28.946999999999999</c:v>
                </c:pt>
                <c:pt idx="10527">
                  <c:v>25.693000000000001</c:v>
                </c:pt>
                <c:pt idx="10528">
                  <c:v>31.564</c:v>
                </c:pt>
                <c:pt idx="10529">
                  <c:v>28.222999999999999</c:v>
                </c:pt>
                <c:pt idx="10530">
                  <c:v>23.114000000000001</c:v>
                </c:pt>
                <c:pt idx="10531">
                  <c:v>28.596</c:v>
                </c:pt>
                <c:pt idx="10532">
                  <c:v>26.527999999999999</c:v>
                </c:pt>
                <c:pt idx="10533">
                  <c:v>28.317</c:v>
                </c:pt>
                <c:pt idx="10534">
                  <c:v>25.564</c:v>
                </c:pt>
                <c:pt idx="10535">
                  <c:v>21.95</c:v>
                </c:pt>
                <c:pt idx="10536">
                  <c:v>27.132999999999999</c:v>
                </c:pt>
                <c:pt idx="10537">
                  <c:v>27.568999999999999</c:v>
                </c:pt>
                <c:pt idx="10538">
                  <c:v>31.754000000000001</c:v>
                </c:pt>
                <c:pt idx="10539">
                  <c:v>38.765000000000001</c:v>
                </c:pt>
                <c:pt idx="10540">
                  <c:v>27.965</c:v>
                </c:pt>
                <c:pt idx="10541">
                  <c:v>29.972999999999999</c:v>
                </c:pt>
                <c:pt idx="10542">
                  <c:v>26.562000000000001</c:v>
                </c:pt>
                <c:pt idx="10543">
                  <c:v>29.449000000000002</c:v>
                </c:pt>
                <c:pt idx="10544">
                  <c:v>22.228000000000002</c:v>
                </c:pt>
                <c:pt idx="10545">
                  <c:v>28.707000000000001</c:v>
                </c:pt>
                <c:pt idx="10546">
                  <c:v>21.875</c:v>
                </c:pt>
                <c:pt idx="10547">
                  <c:v>21.689</c:v>
                </c:pt>
                <c:pt idx="10548">
                  <c:v>27.306000000000001</c:v>
                </c:pt>
                <c:pt idx="10549">
                  <c:v>29.344999999999999</c:v>
                </c:pt>
                <c:pt idx="10550">
                  <c:v>28.928000000000001</c:v>
                </c:pt>
                <c:pt idx="10551">
                  <c:v>30.074999999999999</c:v>
                </c:pt>
                <c:pt idx="10552">
                  <c:v>24.704999999999998</c:v>
                </c:pt>
                <c:pt idx="10553">
                  <c:v>34.677</c:v>
                </c:pt>
                <c:pt idx="10554">
                  <c:v>29.46</c:v>
                </c:pt>
                <c:pt idx="10555">
                  <c:v>26.925999999999998</c:v>
                </c:pt>
                <c:pt idx="10556">
                  <c:v>23.835999999999999</c:v>
                </c:pt>
                <c:pt idx="10557">
                  <c:v>30.437000000000001</c:v>
                </c:pt>
                <c:pt idx="10558">
                  <c:v>26.742000000000001</c:v>
                </c:pt>
                <c:pt idx="10559">
                  <c:v>28.381</c:v>
                </c:pt>
                <c:pt idx="10560">
                  <c:v>23.4</c:v>
                </c:pt>
                <c:pt idx="10561">
                  <c:v>26.437000000000001</c:v>
                </c:pt>
                <c:pt idx="10562">
                  <c:v>25.268000000000001</c:v>
                </c:pt>
                <c:pt idx="10563">
                  <c:v>28.064</c:v>
                </c:pt>
                <c:pt idx="10564">
                  <c:v>29.963000000000001</c:v>
                </c:pt>
                <c:pt idx="10565">
                  <c:v>29.5</c:v>
                </c:pt>
                <c:pt idx="10566">
                  <c:v>29.134</c:v>
                </c:pt>
                <c:pt idx="10567">
                  <c:v>19.356999999999999</c:v>
                </c:pt>
                <c:pt idx="10568">
                  <c:v>23.54</c:v>
                </c:pt>
                <c:pt idx="10569">
                  <c:v>32.290999999999997</c:v>
                </c:pt>
                <c:pt idx="10570">
                  <c:v>20.396999999999998</c:v>
                </c:pt>
                <c:pt idx="10571">
                  <c:v>24.748999999999999</c:v>
                </c:pt>
                <c:pt idx="10572">
                  <c:v>21.890999999999998</c:v>
                </c:pt>
                <c:pt idx="10573">
                  <c:v>22.74</c:v>
                </c:pt>
                <c:pt idx="10574">
                  <c:v>26.094000000000001</c:v>
                </c:pt>
                <c:pt idx="10575">
                  <c:v>28.42</c:v>
                </c:pt>
                <c:pt idx="10576">
                  <c:v>24.236999999999998</c:v>
                </c:pt>
                <c:pt idx="10577">
                  <c:v>29.584</c:v>
                </c:pt>
                <c:pt idx="10578">
                  <c:v>22.824000000000002</c:v>
                </c:pt>
                <c:pt idx="10579">
                  <c:v>27.175999999999998</c:v>
                </c:pt>
                <c:pt idx="10580">
                  <c:v>32.106999999999999</c:v>
                </c:pt>
                <c:pt idx="10581">
                  <c:v>27.161999999999999</c:v>
                </c:pt>
                <c:pt idx="10582">
                  <c:v>30.209</c:v>
                </c:pt>
                <c:pt idx="10583">
                  <c:v>25.25</c:v>
                </c:pt>
                <c:pt idx="10584">
                  <c:v>23.695</c:v>
                </c:pt>
                <c:pt idx="10585">
                  <c:v>26.555</c:v>
                </c:pt>
                <c:pt idx="10586">
                  <c:v>30.088000000000001</c:v>
                </c:pt>
                <c:pt idx="10587">
                  <c:v>30.486000000000001</c:v>
                </c:pt>
                <c:pt idx="10588">
                  <c:v>22.690999999999999</c:v>
                </c:pt>
                <c:pt idx="10589">
                  <c:v>20.501000000000001</c:v>
                </c:pt>
                <c:pt idx="10590">
                  <c:v>24.573</c:v>
                </c:pt>
                <c:pt idx="10591">
                  <c:v>26.488</c:v>
                </c:pt>
                <c:pt idx="10592">
                  <c:v>26.503</c:v>
                </c:pt>
                <c:pt idx="10593">
                  <c:v>30.475999999999999</c:v>
                </c:pt>
                <c:pt idx="10594">
                  <c:v>33.652999999999999</c:v>
                </c:pt>
                <c:pt idx="10595">
                  <c:v>29.765999999999998</c:v>
                </c:pt>
                <c:pt idx="10596">
                  <c:v>28.658999999999999</c:v>
                </c:pt>
                <c:pt idx="10597">
                  <c:v>26.984999999999999</c:v>
                </c:pt>
                <c:pt idx="10598">
                  <c:v>23.812000000000001</c:v>
                </c:pt>
                <c:pt idx="10599">
                  <c:v>23.483000000000001</c:v>
                </c:pt>
                <c:pt idx="10600">
                  <c:v>24.585000000000001</c:v>
                </c:pt>
                <c:pt idx="10601">
                  <c:v>25.919</c:v>
                </c:pt>
                <c:pt idx="10602">
                  <c:v>26.04</c:v>
                </c:pt>
                <c:pt idx="10603">
                  <c:v>26.588999999999999</c:v>
                </c:pt>
                <c:pt idx="10604">
                  <c:v>28.905999999999999</c:v>
                </c:pt>
                <c:pt idx="10605">
                  <c:v>26.117000000000001</c:v>
                </c:pt>
                <c:pt idx="10606">
                  <c:v>21.744</c:v>
                </c:pt>
                <c:pt idx="10607">
                  <c:v>30.91</c:v>
                </c:pt>
                <c:pt idx="10608">
                  <c:v>29.068999999999999</c:v>
                </c:pt>
                <c:pt idx="10609">
                  <c:v>28.702000000000002</c:v>
                </c:pt>
                <c:pt idx="10610">
                  <c:v>29.164999999999999</c:v>
                </c:pt>
                <c:pt idx="10611">
                  <c:v>28.914999999999999</c:v>
                </c:pt>
                <c:pt idx="10612">
                  <c:v>30.431999999999999</c:v>
                </c:pt>
                <c:pt idx="10613">
                  <c:v>20.116</c:v>
                </c:pt>
                <c:pt idx="10614">
                  <c:v>21.966000000000001</c:v>
                </c:pt>
                <c:pt idx="10615">
                  <c:v>27.163</c:v>
                </c:pt>
                <c:pt idx="10616">
                  <c:v>22.907</c:v>
                </c:pt>
                <c:pt idx="10617">
                  <c:v>29.42</c:v>
                </c:pt>
                <c:pt idx="10618">
                  <c:v>28.116</c:v>
                </c:pt>
                <c:pt idx="10619">
                  <c:v>23.411999999999999</c:v>
                </c:pt>
                <c:pt idx="10620">
                  <c:v>30.103999999999999</c:v>
                </c:pt>
                <c:pt idx="10621">
                  <c:v>21.74</c:v>
                </c:pt>
                <c:pt idx="10622">
                  <c:v>29.417999999999999</c:v>
                </c:pt>
                <c:pt idx="10623">
                  <c:v>24.728999999999999</c:v>
                </c:pt>
                <c:pt idx="10624">
                  <c:v>23.611999999999998</c:v>
                </c:pt>
                <c:pt idx="10625">
                  <c:v>22.818000000000001</c:v>
                </c:pt>
                <c:pt idx="10626">
                  <c:v>25.984000000000002</c:v>
                </c:pt>
                <c:pt idx="10627">
                  <c:v>23.739000000000001</c:v>
                </c:pt>
                <c:pt idx="10628">
                  <c:v>24.37</c:v>
                </c:pt>
                <c:pt idx="10629">
                  <c:v>28.266999999999999</c:v>
                </c:pt>
                <c:pt idx="10630">
                  <c:v>26.558</c:v>
                </c:pt>
                <c:pt idx="10631">
                  <c:v>25.576000000000001</c:v>
                </c:pt>
                <c:pt idx="10632">
                  <c:v>20.266999999999999</c:v>
                </c:pt>
                <c:pt idx="10633">
                  <c:v>26.425000000000001</c:v>
                </c:pt>
                <c:pt idx="10634">
                  <c:v>27.393999999999998</c:v>
                </c:pt>
                <c:pt idx="10635">
                  <c:v>20.739000000000001</c:v>
                </c:pt>
                <c:pt idx="10636">
                  <c:v>19.899000000000001</c:v>
                </c:pt>
                <c:pt idx="10637">
                  <c:v>19.036000000000001</c:v>
                </c:pt>
                <c:pt idx="10638">
                  <c:v>28.706</c:v>
                </c:pt>
                <c:pt idx="10639">
                  <c:v>23.541</c:v>
                </c:pt>
                <c:pt idx="10640">
                  <c:v>20.231999999999999</c:v>
                </c:pt>
                <c:pt idx="10641">
                  <c:v>29.135999999999999</c:v>
                </c:pt>
                <c:pt idx="10642">
                  <c:v>27.988</c:v>
                </c:pt>
                <c:pt idx="10643">
                  <c:v>26.141999999999999</c:v>
                </c:pt>
                <c:pt idx="10644">
                  <c:v>23.754000000000001</c:v>
                </c:pt>
                <c:pt idx="10645">
                  <c:v>28.094000000000001</c:v>
                </c:pt>
                <c:pt idx="10646">
                  <c:v>29.164999999999999</c:v>
                </c:pt>
                <c:pt idx="10647">
                  <c:v>29.102</c:v>
                </c:pt>
                <c:pt idx="10648">
                  <c:v>31.972000000000001</c:v>
                </c:pt>
                <c:pt idx="10649">
                  <c:v>21.486999999999998</c:v>
                </c:pt>
                <c:pt idx="10650">
                  <c:v>27.48</c:v>
                </c:pt>
                <c:pt idx="10651">
                  <c:v>23.789000000000001</c:v>
                </c:pt>
                <c:pt idx="10652">
                  <c:v>30.983000000000001</c:v>
                </c:pt>
                <c:pt idx="10653">
                  <c:v>29.131</c:v>
                </c:pt>
                <c:pt idx="10654">
                  <c:v>25.611999999999998</c:v>
                </c:pt>
                <c:pt idx="10655">
                  <c:v>24.759</c:v>
                </c:pt>
                <c:pt idx="10656">
                  <c:v>25.826000000000001</c:v>
                </c:pt>
                <c:pt idx="10657">
                  <c:v>23.677</c:v>
                </c:pt>
                <c:pt idx="10658">
                  <c:v>32.340000000000003</c:v>
                </c:pt>
                <c:pt idx="10659">
                  <c:v>27.946000000000002</c:v>
                </c:pt>
                <c:pt idx="10660">
                  <c:v>20.815999999999999</c:v>
                </c:pt>
                <c:pt idx="10661">
                  <c:v>27.716999999999999</c:v>
                </c:pt>
                <c:pt idx="10662">
                  <c:v>24.803000000000001</c:v>
                </c:pt>
                <c:pt idx="10663">
                  <c:v>23.957999999999998</c:v>
                </c:pt>
                <c:pt idx="10664">
                  <c:v>25.141999999999999</c:v>
                </c:pt>
                <c:pt idx="10665">
                  <c:v>19.693999999999999</c:v>
                </c:pt>
                <c:pt idx="10666">
                  <c:v>23.097999999999999</c:v>
                </c:pt>
                <c:pt idx="10667">
                  <c:v>35.203000000000003</c:v>
                </c:pt>
                <c:pt idx="10668">
                  <c:v>23.861999999999998</c:v>
                </c:pt>
                <c:pt idx="10669">
                  <c:v>24.149000000000001</c:v>
                </c:pt>
                <c:pt idx="10670">
                  <c:v>22.263999999999999</c:v>
                </c:pt>
                <c:pt idx="10671">
                  <c:v>28.792999999999999</c:v>
                </c:pt>
                <c:pt idx="10672">
                  <c:v>23.321000000000002</c:v>
                </c:pt>
                <c:pt idx="10673">
                  <c:v>26.695</c:v>
                </c:pt>
                <c:pt idx="10674">
                  <c:v>28.398</c:v>
                </c:pt>
                <c:pt idx="10675">
                  <c:v>27.565000000000001</c:v>
                </c:pt>
                <c:pt idx="10676">
                  <c:v>25.164000000000001</c:v>
                </c:pt>
                <c:pt idx="10677">
                  <c:v>28.408000000000001</c:v>
                </c:pt>
                <c:pt idx="10678">
                  <c:v>28.402000000000001</c:v>
                </c:pt>
                <c:pt idx="10679">
                  <c:v>20.183</c:v>
                </c:pt>
                <c:pt idx="10680">
                  <c:v>26.042999999999999</c:v>
                </c:pt>
                <c:pt idx="10681">
                  <c:v>27.940999999999999</c:v>
                </c:pt>
                <c:pt idx="10682">
                  <c:v>22.800999999999998</c:v>
                </c:pt>
                <c:pt idx="10683">
                  <c:v>22.936</c:v>
                </c:pt>
                <c:pt idx="10684">
                  <c:v>21.702999999999999</c:v>
                </c:pt>
                <c:pt idx="10685">
                  <c:v>21.835999999999999</c:v>
                </c:pt>
                <c:pt idx="10686">
                  <c:v>33.116</c:v>
                </c:pt>
                <c:pt idx="10687">
                  <c:v>26.759</c:v>
                </c:pt>
                <c:pt idx="10688">
                  <c:v>20.966999999999999</c:v>
                </c:pt>
                <c:pt idx="10689">
                  <c:v>22.312000000000001</c:v>
                </c:pt>
                <c:pt idx="10690">
                  <c:v>30.44</c:v>
                </c:pt>
                <c:pt idx="10691">
                  <c:v>30.178000000000001</c:v>
                </c:pt>
                <c:pt idx="10692">
                  <c:v>26.137</c:v>
                </c:pt>
                <c:pt idx="10693">
                  <c:v>28.111999999999998</c:v>
                </c:pt>
                <c:pt idx="10694">
                  <c:v>28.013000000000002</c:v>
                </c:pt>
                <c:pt idx="10695">
                  <c:v>28.81</c:v>
                </c:pt>
                <c:pt idx="10696">
                  <c:v>22.808</c:v>
                </c:pt>
                <c:pt idx="10697">
                  <c:v>31.498000000000001</c:v>
                </c:pt>
                <c:pt idx="10698">
                  <c:v>23.902999999999999</c:v>
                </c:pt>
                <c:pt idx="10699">
                  <c:v>24.802</c:v>
                </c:pt>
                <c:pt idx="10700">
                  <c:v>32.97</c:v>
                </c:pt>
                <c:pt idx="10701">
                  <c:v>26.100999999999999</c:v>
                </c:pt>
                <c:pt idx="10702">
                  <c:v>32.031999999999996</c:v>
                </c:pt>
                <c:pt idx="10703">
                  <c:v>24.663</c:v>
                </c:pt>
                <c:pt idx="10704">
                  <c:v>26.276</c:v>
                </c:pt>
                <c:pt idx="10705">
                  <c:v>25.265000000000001</c:v>
                </c:pt>
                <c:pt idx="10706">
                  <c:v>24.119</c:v>
                </c:pt>
                <c:pt idx="10707">
                  <c:v>19.829999999999998</c:v>
                </c:pt>
                <c:pt idx="10708">
                  <c:v>22.952999999999999</c:v>
                </c:pt>
                <c:pt idx="10709">
                  <c:v>24.547999999999998</c:v>
                </c:pt>
                <c:pt idx="10710">
                  <c:v>18.381</c:v>
                </c:pt>
                <c:pt idx="10711">
                  <c:v>20.670999999999999</c:v>
                </c:pt>
                <c:pt idx="10712">
                  <c:v>26.77</c:v>
                </c:pt>
                <c:pt idx="10713">
                  <c:v>28.498000000000001</c:v>
                </c:pt>
                <c:pt idx="10714">
                  <c:v>23.748999999999999</c:v>
                </c:pt>
                <c:pt idx="10715">
                  <c:v>29.643999999999998</c:v>
                </c:pt>
                <c:pt idx="10716">
                  <c:v>21.047000000000001</c:v>
                </c:pt>
                <c:pt idx="10717">
                  <c:v>24.158000000000001</c:v>
                </c:pt>
                <c:pt idx="10718">
                  <c:v>26.329000000000001</c:v>
                </c:pt>
                <c:pt idx="10719">
                  <c:v>25.925000000000001</c:v>
                </c:pt>
                <c:pt idx="10720">
                  <c:v>26.369</c:v>
                </c:pt>
                <c:pt idx="10721">
                  <c:v>30.25</c:v>
                </c:pt>
                <c:pt idx="10722">
                  <c:v>23.821999999999999</c:v>
                </c:pt>
                <c:pt idx="10723">
                  <c:v>24.658999999999999</c:v>
                </c:pt>
                <c:pt idx="10724">
                  <c:v>26.271999999999998</c:v>
                </c:pt>
                <c:pt idx="10725">
                  <c:v>30.954000000000001</c:v>
                </c:pt>
                <c:pt idx="10726">
                  <c:v>21.449000000000002</c:v>
                </c:pt>
                <c:pt idx="10727">
                  <c:v>23.934000000000001</c:v>
                </c:pt>
                <c:pt idx="10728">
                  <c:v>25.379000000000001</c:v>
                </c:pt>
                <c:pt idx="10729">
                  <c:v>22.01</c:v>
                </c:pt>
                <c:pt idx="10730">
                  <c:v>26.347000000000001</c:v>
                </c:pt>
                <c:pt idx="10731">
                  <c:v>25.684999999999999</c:v>
                </c:pt>
                <c:pt idx="10732">
                  <c:v>21.32</c:v>
                </c:pt>
                <c:pt idx="10733">
                  <c:v>21.202999999999999</c:v>
                </c:pt>
                <c:pt idx="10734">
                  <c:v>26.393999999999998</c:v>
                </c:pt>
                <c:pt idx="10735">
                  <c:v>24.76</c:v>
                </c:pt>
                <c:pt idx="10736">
                  <c:v>25.396999999999998</c:v>
                </c:pt>
                <c:pt idx="10737">
                  <c:v>25.818999999999999</c:v>
                </c:pt>
                <c:pt idx="10738">
                  <c:v>26.356000000000002</c:v>
                </c:pt>
                <c:pt idx="10739">
                  <c:v>24.378</c:v>
                </c:pt>
                <c:pt idx="10740">
                  <c:v>27.61</c:v>
                </c:pt>
                <c:pt idx="10741">
                  <c:v>23.2</c:v>
                </c:pt>
                <c:pt idx="10742">
                  <c:v>36.01</c:v>
                </c:pt>
                <c:pt idx="10743">
                  <c:v>24.113</c:v>
                </c:pt>
                <c:pt idx="10744">
                  <c:v>27.547000000000001</c:v>
                </c:pt>
                <c:pt idx="10745">
                  <c:v>21.606999999999999</c:v>
                </c:pt>
                <c:pt idx="10746">
                  <c:v>28.831</c:v>
                </c:pt>
                <c:pt idx="10747">
                  <c:v>26.388999999999999</c:v>
                </c:pt>
                <c:pt idx="10748">
                  <c:v>26.503</c:v>
                </c:pt>
                <c:pt idx="10749">
                  <c:v>26.041</c:v>
                </c:pt>
                <c:pt idx="10750">
                  <c:v>23.4</c:v>
                </c:pt>
                <c:pt idx="10751">
                  <c:v>21.73</c:v>
                </c:pt>
                <c:pt idx="10752">
                  <c:v>28.609000000000002</c:v>
                </c:pt>
                <c:pt idx="10753">
                  <c:v>21.199000000000002</c:v>
                </c:pt>
                <c:pt idx="10754">
                  <c:v>22.937000000000001</c:v>
                </c:pt>
                <c:pt idx="10755">
                  <c:v>25.123000000000001</c:v>
                </c:pt>
                <c:pt idx="10756">
                  <c:v>25.582000000000001</c:v>
                </c:pt>
                <c:pt idx="10757">
                  <c:v>23.765000000000001</c:v>
                </c:pt>
                <c:pt idx="10758">
                  <c:v>18.559000000000001</c:v>
                </c:pt>
                <c:pt idx="10759">
                  <c:v>28.062999999999999</c:v>
                </c:pt>
                <c:pt idx="10760">
                  <c:v>29.21</c:v>
                </c:pt>
                <c:pt idx="10761">
                  <c:v>25.206</c:v>
                </c:pt>
                <c:pt idx="10762">
                  <c:v>27.29</c:v>
                </c:pt>
                <c:pt idx="10763">
                  <c:v>28.827999999999999</c:v>
                </c:pt>
                <c:pt idx="10764">
                  <c:v>24.053999999999998</c:v>
                </c:pt>
                <c:pt idx="10765">
                  <c:v>21.355</c:v>
                </c:pt>
                <c:pt idx="10766">
                  <c:v>20.2</c:v>
                </c:pt>
                <c:pt idx="10767">
                  <c:v>21.838999999999999</c:v>
                </c:pt>
                <c:pt idx="10768">
                  <c:v>20.007999999999999</c:v>
                </c:pt>
                <c:pt idx="10769">
                  <c:v>18.292999999999999</c:v>
                </c:pt>
                <c:pt idx="10770">
                  <c:v>25.446999999999999</c:v>
                </c:pt>
                <c:pt idx="10771">
                  <c:v>27.747</c:v>
                </c:pt>
                <c:pt idx="10772">
                  <c:v>26.282</c:v>
                </c:pt>
                <c:pt idx="10773">
                  <c:v>33.399000000000001</c:v>
                </c:pt>
                <c:pt idx="10774">
                  <c:v>31.908000000000001</c:v>
                </c:pt>
                <c:pt idx="10775">
                  <c:v>26.978000000000002</c:v>
                </c:pt>
                <c:pt idx="10776">
                  <c:v>23.11</c:v>
                </c:pt>
                <c:pt idx="10777">
                  <c:v>19.361999999999998</c:v>
                </c:pt>
                <c:pt idx="10778">
                  <c:v>20.587</c:v>
                </c:pt>
                <c:pt idx="10779">
                  <c:v>29.353000000000002</c:v>
                </c:pt>
                <c:pt idx="10780">
                  <c:v>23.350999999999999</c:v>
                </c:pt>
                <c:pt idx="10781">
                  <c:v>23.155000000000001</c:v>
                </c:pt>
                <c:pt idx="10782">
                  <c:v>23.65</c:v>
                </c:pt>
                <c:pt idx="10783">
                  <c:v>25.393999999999998</c:v>
                </c:pt>
                <c:pt idx="10784">
                  <c:v>33.261000000000003</c:v>
                </c:pt>
                <c:pt idx="10785">
                  <c:v>29.041</c:v>
                </c:pt>
                <c:pt idx="10786">
                  <c:v>24.14</c:v>
                </c:pt>
                <c:pt idx="10787">
                  <c:v>25.172000000000001</c:v>
                </c:pt>
                <c:pt idx="10788">
                  <c:v>26.193999999999999</c:v>
                </c:pt>
                <c:pt idx="10789">
                  <c:v>25.244</c:v>
                </c:pt>
                <c:pt idx="10790">
                  <c:v>19.776</c:v>
                </c:pt>
                <c:pt idx="10791">
                  <c:v>24.17</c:v>
                </c:pt>
                <c:pt idx="10792">
                  <c:v>27.785</c:v>
                </c:pt>
                <c:pt idx="10793">
                  <c:v>28.896999999999998</c:v>
                </c:pt>
                <c:pt idx="10794">
                  <c:v>23.425000000000001</c:v>
                </c:pt>
                <c:pt idx="10795">
                  <c:v>29.792999999999999</c:v>
                </c:pt>
                <c:pt idx="10796">
                  <c:v>26.056000000000001</c:v>
                </c:pt>
                <c:pt idx="10797">
                  <c:v>29.038</c:v>
                </c:pt>
                <c:pt idx="10798">
                  <c:v>22.645</c:v>
                </c:pt>
                <c:pt idx="10799">
                  <c:v>24.664000000000001</c:v>
                </c:pt>
                <c:pt idx="10800">
                  <c:v>25.344999999999999</c:v>
                </c:pt>
                <c:pt idx="10801">
                  <c:v>22.693999999999999</c:v>
                </c:pt>
                <c:pt idx="10802">
                  <c:v>27.664999999999999</c:v>
                </c:pt>
                <c:pt idx="10803">
                  <c:v>22.635000000000002</c:v>
                </c:pt>
                <c:pt idx="10804">
                  <c:v>21.276</c:v>
                </c:pt>
                <c:pt idx="10805">
                  <c:v>23.103999999999999</c:v>
                </c:pt>
                <c:pt idx="10806">
                  <c:v>28.957999999999998</c:v>
                </c:pt>
                <c:pt idx="10807">
                  <c:v>26.641999999999999</c:v>
                </c:pt>
                <c:pt idx="10808">
                  <c:v>26.111999999999998</c:v>
                </c:pt>
                <c:pt idx="10809">
                  <c:v>23.151</c:v>
                </c:pt>
                <c:pt idx="10810">
                  <c:v>25.459</c:v>
                </c:pt>
                <c:pt idx="10811">
                  <c:v>23.716000000000001</c:v>
                </c:pt>
                <c:pt idx="10812">
                  <c:v>27.302</c:v>
                </c:pt>
                <c:pt idx="10813">
                  <c:v>25.581</c:v>
                </c:pt>
                <c:pt idx="10814">
                  <c:v>23.757999999999999</c:v>
                </c:pt>
                <c:pt idx="10815">
                  <c:v>26.481000000000002</c:v>
                </c:pt>
                <c:pt idx="10816">
                  <c:v>28.491</c:v>
                </c:pt>
                <c:pt idx="10817">
                  <c:v>16.911999999999999</c:v>
                </c:pt>
                <c:pt idx="10818">
                  <c:v>21.481999999999999</c:v>
                </c:pt>
                <c:pt idx="10819">
                  <c:v>26.33</c:v>
                </c:pt>
                <c:pt idx="10820">
                  <c:v>31.812000000000001</c:v>
                </c:pt>
                <c:pt idx="10821">
                  <c:v>29.733000000000001</c:v>
                </c:pt>
                <c:pt idx="10822">
                  <c:v>19.027999999999999</c:v>
                </c:pt>
                <c:pt idx="10823">
                  <c:v>24.423999999999999</c:v>
                </c:pt>
                <c:pt idx="10824">
                  <c:v>25.986000000000001</c:v>
                </c:pt>
                <c:pt idx="10825">
                  <c:v>25.244</c:v>
                </c:pt>
                <c:pt idx="10826">
                  <c:v>28.161000000000001</c:v>
                </c:pt>
                <c:pt idx="10827">
                  <c:v>25.53</c:v>
                </c:pt>
                <c:pt idx="10828">
                  <c:v>21.324999999999999</c:v>
                </c:pt>
                <c:pt idx="10829">
                  <c:v>25.172000000000001</c:v>
                </c:pt>
                <c:pt idx="10830">
                  <c:v>23.672999999999998</c:v>
                </c:pt>
                <c:pt idx="10831">
                  <c:v>26.532</c:v>
                </c:pt>
                <c:pt idx="10832">
                  <c:v>27.497</c:v>
                </c:pt>
                <c:pt idx="10833">
                  <c:v>27.154</c:v>
                </c:pt>
                <c:pt idx="10834">
                  <c:v>27.617999999999999</c:v>
                </c:pt>
                <c:pt idx="10835">
                  <c:v>29.706</c:v>
                </c:pt>
                <c:pt idx="10836">
                  <c:v>29.052</c:v>
                </c:pt>
                <c:pt idx="10837">
                  <c:v>22.963999999999999</c:v>
                </c:pt>
                <c:pt idx="10838">
                  <c:v>23.724</c:v>
                </c:pt>
                <c:pt idx="10839">
                  <c:v>29.009</c:v>
                </c:pt>
                <c:pt idx="10840">
                  <c:v>35.411000000000001</c:v>
                </c:pt>
                <c:pt idx="10841">
                  <c:v>23.074999999999999</c:v>
                </c:pt>
                <c:pt idx="10842">
                  <c:v>22.175999999999998</c:v>
                </c:pt>
                <c:pt idx="10843">
                  <c:v>26.878</c:v>
                </c:pt>
                <c:pt idx="10844">
                  <c:v>28.143000000000001</c:v>
                </c:pt>
                <c:pt idx="10845">
                  <c:v>25.440999999999999</c:v>
                </c:pt>
                <c:pt idx="10846">
                  <c:v>26.888999999999999</c:v>
                </c:pt>
                <c:pt idx="10847">
                  <c:v>24.013999999999999</c:v>
                </c:pt>
                <c:pt idx="10848">
                  <c:v>19.693999999999999</c:v>
                </c:pt>
                <c:pt idx="10849">
                  <c:v>23.829000000000001</c:v>
                </c:pt>
                <c:pt idx="10850">
                  <c:v>20.224</c:v>
                </c:pt>
                <c:pt idx="10851">
                  <c:v>19.094000000000001</c:v>
                </c:pt>
                <c:pt idx="10852">
                  <c:v>26.065999999999999</c:v>
                </c:pt>
                <c:pt idx="10853">
                  <c:v>30.52</c:v>
                </c:pt>
                <c:pt idx="10854">
                  <c:v>19.434999999999999</c:v>
                </c:pt>
                <c:pt idx="10855">
                  <c:v>25.524000000000001</c:v>
                </c:pt>
                <c:pt idx="10856">
                  <c:v>16.856999999999999</c:v>
                </c:pt>
                <c:pt idx="10857">
                  <c:v>27.358000000000001</c:v>
                </c:pt>
                <c:pt idx="10858">
                  <c:v>25.954999999999998</c:v>
                </c:pt>
                <c:pt idx="10859">
                  <c:v>27.96</c:v>
                </c:pt>
                <c:pt idx="10860">
                  <c:v>24.279</c:v>
                </c:pt>
                <c:pt idx="10861">
                  <c:v>27.335000000000001</c:v>
                </c:pt>
                <c:pt idx="10862">
                  <c:v>33.683</c:v>
                </c:pt>
                <c:pt idx="10863">
                  <c:v>28.39</c:v>
                </c:pt>
                <c:pt idx="10864">
                  <c:v>27.463000000000001</c:v>
                </c:pt>
                <c:pt idx="10865">
                  <c:v>30.609000000000002</c:v>
                </c:pt>
                <c:pt idx="10866">
                  <c:v>18.399000000000001</c:v>
                </c:pt>
                <c:pt idx="10867">
                  <c:v>20.036999999999999</c:v>
                </c:pt>
                <c:pt idx="10868">
                  <c:v>28.861000000000001</c:v>
                </c:pt>
                <c:pt idx="10869">
                  <c:v>22.364000000000001</c:v>
                </c:pt>
                <c:pt idx="10870">
                  <c:v>29.565000000000001</c:v>
                </c:pt>
                <c:pt idx="10871">
                  <c:v>24.966999999999999</c:v>
                </c:pt>
                <c:pt idx="10872">
                  <c:v>21.045000000000002</c:v>
                </c:pt>
                <c:pt idx="10873">
                  <c:v>19.93</c:v>
                </c:pt>
                <c:pt idx="10874">
                  <c:v>32.180999999999997</c:v>
                </c:pt>
                <c:pt idx="10875">
                  <c:v>27.317</c:v>
                </c:pt>
                <c:pt idx="10876">
                  <c:v>24.677</c:v>
                </c:pt>
                <c:pt idx="10877">
                  <c:v>25.254000000000001</c:v>
                </c:pt>
                <c:pt idx="10878">
                  <c:v>23.893999999999998</c:v>
                </c:pt>
                <c:pt idx="10879">
                  <c:v>20.202000000000002</c:v>
                </c:pt>
                <c:pt idx="10880">
                  <c:v>23.751999999999999</c:v>
                </c:pt>
                <c:pt idx="10881">
                  <c:v>19.998999999999999</c:v>
                </c:pt>
                <c:pt idx="10882">
                  <c:v>22.635000000000002</c:v>
                </c:pt>
                <c:pt idx="10883">
                  <c:v>26.771999999999998</c:v>
                </c:pt>
                <c:pt idx="10884">
                  <c:v>23.097999999999999</c:v>
                </c:pt>
                <c:pt idx="10885">
                  <c:v>34.710999999999999</c:v>
                </c:pt>
                <c:pt idx="10886">
                  <c:v>24.32</c:v>
                </c:pt>
                <c:pt idx="10887">
                  <c:v>29.489000000000001</c:v>
                </c:pt>
                <c:pt idx="10888">
                  <c:v>29.045000000000002</c:v>
                </c:pt>
                <c:pt idx="10889">
                  <c:v>28.425000000000001</c:v>
                </c:pt>
                <c:pt idx="10890">
                  <c:v>29.542000000000002</c:v>
                </c:pt>
                <c:pt idx="10891">
                  <c:v>31.094000000000001</c:v>
                </c:pt>
                <c:pt idx="10892">
                  <c:v>27.148</c:v>
                </c:pt>
                <c:pt idx="10893">
                  <c:v>25.114999999999998</c:v>
                </c:pt>
                <c:pt idx="10894">
                  <c:v>19.581</c:v>
                </c:pt>
                <c:pt idx="10895">
                  <c:v>18.949000000000002</c:v>
                </c:pt>
                <c:pt idx="10896">
                  <c:v>24.05</c:v>
                </c:pt>
                <c:pt idx="10897">
                  <c:v>29.663</c:v>
                </c:pt>
                <c:pt idx="10898">
                  <c:v>20.048999999999999</c:v>
                </c:pt>
                <c:pt idx="10899">
                  <c:v>27.292000000000002</c:v>
                </c:pt>
                <c:pt idx="10900">
                  <c:v>20.852</c:v>
                </c:pt>
                <c:pt idx="10901">
                  <c:v>29.832999999999998</c:v>
                </c:pt>
                <c:pt idx="10902">
                  <c:v>22.134</c:v>
                </c:pt>
                <c:pt idx="10903">
                  <c:v>24.428999999999998</c:v>
                </c:pt>
                <c:pt idx="10904">
                  <c:v>20.934999999999999</c:v>
                </c:pt>
                <c:pt idx="10905">
                  <c:v>19.146000000000001</c:v>
                </c:pt>
                <c:pt idx="10906">
                  <c:v>24.478999999999999</c:v>
                </c:pt>
                <c:pt idx="10907">
                  <c:v>24.73</c:v>
                </c:pt>
                <c:pt idx="10908">
                  <c:v>32.991999999999997</c:v>
                </c:pt>
                <c:pt idx="10909">
                  <c:v>24.933</c:v>
                </c:pt>
                <c:pt idx="10910">
                  <c:v>22.574999999999999</c:v>
                </c:pt>
                <c:pt idx="10911">
                  <c:v>20.497</c:v>
                </c:pt>
                <c:pt idx="10912">
                  <c:v>30.288</c:v>
                </c:pt>
                <c:pt idx="10913">
                  <c:v>27.327000000000002</c:v>
                </c:pt>
                <c:pt idx="10914">
                  <c:v>21.995000000000001</c:v>
                </c:pt>
                <c:pt idx="10915">
                  <c:v>20.643999999999998</c:v>
                </c:pt>
                <c:pt idx="10916">
                  <c:v>23.384</c:v>
                </c:pt>
                <c:pt idx="10917">
                  <c:v>25.361999999999998</c:v>
                </c:pt>
                <c:pt idx="10918">
                  <c:v>28.611999999999998</c:v>
                </c:pt>
                <c:pt idx="10919">
                  <c:v>21.129000000000001</c:v>
                </c:pt>
                <c:pt idx="10920">
                  <c:v>20.177</c:v>
                </c:pt>
                <c:pt idx="10921">
                  <c:v>21.152999999999999</c:v>
                </c:pt>
                <c:pt idx="10922">
                  <c:v>28.445</c:v>
                </c:pt>
                <c:pt idx="10923">
                  <c:v>22.582999999999998</c:v>
                </c:pt>
                <c:pt idx="10924">
                  <c:v>26.183</c:v>
                </c:pt>
                <c:pt idx="10925">
                  <c:v>23.786000000000001</c:v>
                </c:pt>
                <c:pt idx="10926">
                  <c:v>23.960999999999999</c:v>
                </c:pt>
                <c:pt idx="10927">
                  <c:v>27.234999999999999</c:v>
                </c:pt>
                <c:pt idx="10928">
                  <c:v>25.654</c:v>
                </c:pt>
                <c:pt idx="10929">
                  <c:v>30.257999999999999</c:v>
                </c:pt>
                <c:pt idx="10930">
                  <c:v>21.925999999999998</c:v>
                </c:pt>
                <c:pt idx="10931">
                  <c:v>32.832999999999998</c:v>
                </c:pt>
                <c:pt idx="10932">
                  <c:v>29.24</c:v>
                </c:pt>
                <c:pt idx="10933">
                  <c:v>24.271999999999998</c:v>
                </c:pt>
                <c:pt idx="10934">
                  <c:v>20.053000000000001</c:v>
                </c:pt>
                <c:pt idx="10935">
                  <c:v>27.466000000000001</c:v>
                </c:pt>
                <c:pt idx="10936">
                  <c:v>22.021999999999998</c:v>
                </c:pt>
                <c:pt idx="10937">
                  <c:v>34.396999999999998</c:v>
                </c:pt>
                <c:pt idx="10938">
                  <c:v>26.831</c:v>
                </c:pt>
                <c:pt idx="10939">
                  <c:v>29.245999999999999</c:v>
                </c:pt>
                <c:pt idx="10940">
                  <c:v>26.606999999999999</c:v>
                </c:pt>
                <c:pt idx="10941">
                  <c:v>25.683</c:v>
                </c:pt>
                <c:pt idx="10942">
                  <c:v>21.768999999999998</c:v>
                </c:pt>
                <c:pt idx="10943">
                  <c:v>25.803000000000001</c:v>
                </c:pt>
                <c:pt idx="10944">
                  <c:v>30.777000000000001</c:v>
                </c:pt>
                <c:pt idx="10945">
                  <c:v>20.096</c:v>
                </c:pt>
                <c:pt idx="10946">
                  <c:v>25.785</c:v>
                </c:pt>
                <c:pt idx="10947">
                  <c:v>25.609000000000002</c:v>
                </c:pt>
                <c:pt idx="10948">
                  <c:v>28.774000000000001</c:v>
                </c:pt>
                <c:pt idx="10949">
                  <c:v>32.414000000000001</c:v>
                </c:pt>
                <c:pt idx="10950">
                  <c:v>20.006</c:v>
                </c:pt>
                <c:pt idx="10951">
                  <c:v>25.253</c:v>
                </c:pt>
                <c:pt idx="10952">
                  <c:v>32.003999999999998</c:v>
                </c:pt>
                <c:pt idx="10953">
                  <c:v>26.701000000000001</c:v>
                </c:pt>
                <c:pt idx="10954">
                  <c:v>30.797000000000001</c:v>
                </c:pt>
                <c:pt idx="10955">
                  <c:v>30.463999999999999</c:v>
                </c:pt>
                <c:pt idx="10956">
                  <c:v>27.536999999999999</c:v>
                </c:pt>
                <c:pt idx="10957">
                  <c:v>24.195</c:v>
                </c:pt>
                <c:pt idx="10958">
                  <c:v>24.003</c:v>
                </c:pt>
                <c:pt idx="10959">
                  <c:v>26.773</c:v>
                </c:pt>
                <c:pt idx="10960">
                  <c:v>23.806000000000001</c:v>
                </c:pt>
                <c:pt idx="10961">
                  <c:v>28.657</c:v>
                </c:pt>
                <c:pt idx="10962">
                  <c:v>28.347000000000001</c:v>
                </c:pt>
                <c:pt idx="10963">
                  <c:v>27.623999999999999</c:v>
                </c:pt>
                <c:pt idx="10964">
                  <c:v>29.177</c:v>
                </c:pt>
                <c:pt idx="10965">
                  <c:v>26.759</c:v>
                </c:pt>
                <c:pt idx="10966">
                  <c:v>26.5</c:v>
                </c:pt>
                <c:pt idx="10967">
                  <c:v>23.971</c:v>
                </c:pt>
                <c:pt idx="10968">
                  <c:v>22.524000000000001</c:v>
                </c:pt>
                <c:pt idx="10969">
                  <c:v>28.812000000000001</c:v>
                </c:pt>
                <c:pt idx="10970">
                  <c:v>21.995999999999999</c:v>
                </c:pt>
                <c:pt idx="10971">
                  <c:v>27.898</c:v>
                </c:pt>
                <c:pt idx="10972">
                  <c:v>26.393999999999998</c:v>
                </c:pt>
                <c:pt idx="10973">
                  <c:v>22.381</c:v>
                </c:pt>
                <c:pt idx="10974">
                  <c:v>25.356999999999999</c:v>
                </c:pt>
                <c:pt idx="10975">
                  <c:v>23.988</c:v>
                </c:pt>
                <c:pt idx="10976">
                  <c:v>19.884</c:v>
                </c:pt>
                <c:pt idx="10977">
                  <c:v>22.454999999999998</c:v>
                </c:pt>
                <c:pt idx="10978">
                  <c:v>23.446999999999999</c:v>
                </c:pt>
                <c:pt idx="10979">
                  <c:v>28.100999999999999</c:v>
                </c:pt>
                <c:pt idx="10980">
                  <c:v>35.500999999999998</c:v>
                </c:pt>
                <c:pt idx="10981">
                  <c:v>28.553999999999998</c:v>
                </c:pt>
                <c:pt idx="10982">
                  <c:v>19.094000000000001</c:v>
                </c:pt>
                <c:pt idx="10983">
                  <c:v>28.518999999999998</c:v>
                </c:pt>
                <c:pt idx="10984">
                  <c:v>24.837</c:v>
                </c:pt>
                <c:pt idx="10985">
                  <c:v>23.527000000000001</c:v>
                </c:pt>
                <c:pt idx="10986">
                  <c:v>25.7</c:v>
                </c:pt>
                <c:pt idx="10987">
                  <c:v>31.97</c:v>
                </c:pt>
                <c:pt idx="10988">
                  <c:v>26.898</c:v>
                </c:pt>
                <c:pt idx="10989">
                  <c:v>28.358000000000001</c:v>
                </c:pt>
                <c:pt idx="10990">
                  <c:v>22.222999999999999</c:v>
                </c:pt>
                <c:pt idx="10991">
                  <c:v>28.042000000000002</c:v>
                </c:pt>
                <c:pt idx="10992">
                  <c:v>28.815000000000001</c:v>
                </c:pt>
                <c:pt idx="10993">
                  <c:v>28.861000000000001</c:v>
                </c:pt>
                <c:pt idx="10994">
                  <c:v>25.547999999999998</c:v>
                </c:pt>
                <c:pt idx="10995">
                  <c:v>25.248000000000001</c:v>
                </c:pt>
                <c:pt idx="10996">
                  <c:v>28.091999999999999</c:v>
                </c:pt>
                <c:pt idx="10997">
                  <c:v>24.433</c:v>
                </c:pt>
                <c:pt idx="10998">
                  <c:v>29.957999999999998</c:v>
                </c:pt>
                <c:pt idx="10999">
                  <c:v>26.353000000000002</c:v>
                </c:pt>
                <c:pt idx="11000">
                  <c:v>30.643000000000001</c:v>
                </c:pt>
                <c:pt idx="11001">
                  <c:v>22.446999999999999</c:v>
                </c:pt>
                <c:pt idx="11002">
                  <c:v>22.541</c:v>
                </c:pt>
                <c:pt idx="11003">
                  <c:v>28.727</c:v>
                </c:pt>
                <c:pt idx="11004">
                  <c:v>24.734999999999999</c:v>
                </c:pt>
                <c:pt idx="11005">
                  <c:v>26.314</c:v>
                </c:pt>
                <c:pt idx="11006">
                  <c:v>32.954999999999998</c:v>
                </c:pt>
                <c:pt idx="11007">
                  <c:v>25.91</c:v>
                </c:pt>
                <c:pt idx="11008">
                  <c:v>26.6</c:v>
                </c:pt>
                <c:pt idx="11009">
                  <c:v>20.696999999999999</c:v>
                </c:pt>
                <c:pt idx="11010">
                  <c:v>26.731999999999999</c:v>
                </c:pt>
                <c:pt idx="11011">
                  <c:v>27.364000000000001</c:v>
                </c:pt>
                <c:pt idx="11012">
                  <c:v>21.294</c:v>
                </c:pt>
                <c:pt idx="11013">
                  <c:v>26.574999999999999</c:v>
                </c:pt>
                <c:pt idx="11014">
                  <c:v>24.632999999999999</c:v>
                </c:pt>
                <c:pt idx="11015">
                  <c:v>24.369</c:v>
                </c:pt>
                <c:pt idx="11016">
                  <c:v>21.178999999999998</c:v>
                </c:pt>
                <c:pt idx="11017">
                  <c:v>30.154</c:v>
                </c:pt>
                <c:pt idx="11018">
                  <c:v>31.856000000000002</c:v>
                </c:pt>
                <c:pt idx="11019">
                  <c:v>28.562999999999999</c:v>
                </c:pt>
                <c:pt idx="11020">
                  <c:v>24.431999999999999</c:v>
                </c:pt>
                <c:pt idx="11021">
                  <c:v>22.286999999999999</c:v>
                </c:pt>
                <c:pt idx="11022">
                  <c:v>33.194000000000003</c:v>
                </c:pt>
                <c:pt idx="11023">
                  <c:v>27.556999999999999</c:v>
                </c:pt>
                <c:pt idx="11024">
                  <c:v>34.106999999999999</c:v>
                </c:pt>
                <c:pt idx="11025">
                  <c:v>24.823</c:v>
                </c:pt>
                <c:pt idx="11026">
                  <c:v>22.792000000000002</c:v>
                </c:pt>
                <c:pt idx="11027">
                  <c:v>23.488</c:v>
                </c:pt>
                <c:pt idx="11028">
                  <c:v>27.795999999999999</c:v>
                </c:pt>
                <c:pt idx="11029">
                  <c:v>30.277000000000001</c:v>
                </c:pt>
                <c:pt idx="11030">
                  <c:v>27.844000000000001</c:v>
                </c:pt>
                <c:pt idx="11031">
                  <c:v>30.684000000000001</c:v>
                </c:pt>
                <c:pt idx="11032">
                  <c:v>24.989000000000001</c:v>
                </c:pt>
                <c:pt idx="11033">
                  <c:v>23.344999999999999</c:v>
                </c:pt>
                <c:pt idx="11034">
                  <c:v>23.312000000000001</c:v>
                </c:pt>
                <c:pt idx="11035">
                  <c:v>20.797999999999998</c:v>
                </c:pt>
                <c:pt idx="11036">
                  <c:v>21.338999999999999</c:v>
                </c:pt>
                <c:pt idx="11037">
                  <c:v>25.547999999999998</c:v>
                </c:pt>
                <c:pt idx="11038">
                  <c:v>26.199000000000002</c:v>
                </c:pt>
                <c:pt idx="11039">
                  <c:v>22.71</c:v>
                </c:pt>
                <c:pt idx="11040">
                  <c:v>25.794</c:v>
                </c:pt>
                <c:pt idx="11041">
                  <c:v>26.224</c:v>
                </c:pt>
                <c:pt idx="11042">
                  <c:v>24.221</c:v>
                </c:pt>
                <c:pt idx="11043">
                  <c:v>32.661999999999999</c:v>
                </c:pt>
                <c:pt idx="11044">
                  <c:v>28.718</c:v>
                </c:pt>
                <c:pt idx="11045">
                  <c:v>29.030999999999999</c:v>
                </c:pt>
                <c:pt idx="11046">
                  <c:v>22.280999999999999</c:v>
                </c:pt>
                <c:pt idx="11047">
                  <c:v>19.231000000000002</c:v>
                </c:pt>
                <c:pt idx="11048">
                  <c:v>36.375999999999998</c:v>
                </c:pt>
                <c:pt idx="11049">
                  <c:v>28.667999999999999</c:v>
                </c:pt>
                <c:pt idx="11050">
                  <c:v>24.901</c:v>
                </c:pt>
                <c:pt idx="11051">
                  <c:v>27.876999999999999</c:v>
                </c:pt>
                <c:pt idx="11052">
                  <c:v>20.611000000000001</c:v>
                </c:pt>
                <c:pt idx="11053">
                  <c:v>22.974</c:v>
                </c:pt>
                <c:pt idx="11054">
                  <c:v>28.221</c:v>
                </c:pt>
                <c:pt idx="11055">
                  <c:v>23.363</c:v>
                </c:pt>
                <c:pt idx="11056">
                  <c:v>18.981000000000002</c:v>
                </c:pt>
                <c:pt idx="11057">
                  <c:v>22.789000000000001</c:v>
                </c:pt>
                <c:pt idx="11058">
                  <c:v>28.827999999999999</c:v>
                </c:pt>
                <c:pt idx="11059">
                  <c:v>22.637</c:v>
                </c:pt>
                <c:pt idx="11060">
                  <c:v>29.045999999999999</c:v>
                </c:pt>
                <c:pt idx="11061">
                  <c:v>29.099</c:v>
                </c:pt>
                <c:pt idx="11062">
                  <c:v>25.56</c:v>
                </c:pt>
                <c:pt idx="11063">
                  <c:v>22.39</c:v>
                </c:pt>
                <c:pt idx="11064">
                  <c:v>22.510999999999999</c:v>
                </c:pt>
                <c:pt idx="11065">
                  <c:v>24.184000000000001</c:v>
                </c:pt>
                <c:pt idx="11066">
                  <c:v>26.902999999999999</c:v>
                </c:pt>
                <c:pt idx="11067">
                  <c:v>18.417000000000002</c:v>
                </c:pt>
                <c:pt idx="11068">
                  <c:v>20.367000000000001</c:v>
                </c:pt>
                <c:pt idx="11069">
                  <c:v>27.364999999999998</c:v>
                </c:pt>
                <c:pt idx="11070">
                  <c:v>22.693999999999999</c:v>
                </c:pt>
                <c:pt idx="11071">
                  <c:v>25.376999999999999</c:v>
                </c:pt>
                <c:pt idx="11072">
                  <c:v>27.501000000000001</c:v>
                </c:pt>
                <c:pt idx="11073">
                  <c:v>26.925000000000001</c:v>
                </c:pt>
                <c:pt idx="11074">
                  <c:v>28.052</c:v>
                </c:pt>
                <c:pt idx="11075">
                  <c:v>24.436</c:v>
                </c:pt>
                <c:pt idx="11076">
                  <c:v>22.259</c:v>
                </c:pt>
                <c:pt idx="11077">
                  <c:v>22.925000000000001</c:v>
                </c:pt>
                <c:pt idx="11078">
                  <c:v>32.523000000000003</c:v>
                </c:pt>
                <c:pt idx="11079">
                  <c:v>17.603999999999999</c:v>
                </c:pt>
                <c:pt idx="11080">
                  <c:v>29.786999999999999</c:v>
                </c:pt>
                <c:pt idx="11081">
                  <c:v>27.920999999999999</c:v>
                </c:pt>
                <c:pt idx="11082">
                  <c:v>30.600999999999999</c:v>
                </c:pt>
                <c:pt idx="11083">
                  <c:v>22.544</c:v>
                </c:pt>
                <c:pt idx="11084">
                  <c:v>25.524000000000001</c:v>
                </c:pt>
                <c:pt idx="11085">
                  <c:v>24.164999999999999</c:v>
                </c:pt>
                <c:pt idx="11086">
                  <c:v>24.577000000000002</c:v>
                </c:pt>
                <c:pt idx="11087">
                  <c:v>29.658999999999999</c:v>
                </c:pt>
                <c:pt idx="11088">
                  <c:v>20.030999999999999</c:v>
                </c:pt>
                <c:pt idx="11089">
                  <c:v>25.088000000000001</c:v>
                </c:pt>
                <c:pt idx="11090">
                  <c:v>30.472000000000001</c:v>
                </c:pt>
                <c:pt idx="11091">
                  <c:v>19.754999999999999</c:v>
                </c:pt>
                <c:pt idx="11092">
                  <c:v>31.911999999999999</c:v>
                </c:pt>
                <c:pt idx="11093">
                  <c:v>18.672999999999998</c:v>
                </c:pt>
                <c:pt idx="11094">
                  <c:v>24.821999999999999</c:v>
                </c:pt>
                <c:pt idx="11095">
                  <c:v>26.984000000000002</c:v>
                </c:pt>
                <c:pt idx="11096">
                  <c:v>18.864999999999998</c:v>
                </c:pt>
                <c:pt idx="11097">
                  <c:v>25.077999999999999</c:v>
                </c:pt>
                <c:pt idx="11098">
                  <c:v>21.975000000000001</c:v>
                </c:pt>
                <c:pt idx="11099">
                  <c:v>22.97</c:v>
                </c:pt>
                <c:pt idx="11100">
                  <c:v>22.437999999999999</c:v>
                </c:pt>
                <c:pt idx="11101">
                  <c:v>20.734999999999999</c:v>
                </c:pt>
                <c:pt idx="11102">
                  <c:v>23.056999999999999</c:v>
                </c:pt>
                <c:pt idx="11103">
                  <c:v>25.143999999999998</c:v>
                </c:pt>
                <c:pt idx="11104">
                  <c:v>26.413</c:v>
                </c:pt>
                <c:pt idx="11105">
                  <c:v>25.399000000000001</c:v>
                </c:pt>
                <c:pt idx="11106">
                  <c:v>26.11</c:v>
                </c:pt>
                <c:pt idx="11107">
                  <c:v>22.273</c:v>
                </c:pt>
                <c:pt idx="11108">
                  <c:v>31.978999999999999</c:v>
                </c:pt>
                <c:pt idx="11109">
                  <c:v>21.661999999999999</c:v>
                </c:pt>
                <c:pt idx="11110">
                  <c:v>22.933</c:v>
                </c:pt>
                <c:pt idx="11111">
                  <c:v>25.786000000000001</c:v>
                </c:pt>
                <c:pt idx="11112">
                  <c:v>24.693000000000001</c:v>
                </c:pt>
                <c:pt idx="11113">
                  <c:v>26.613</c:v>
                </c:pt>
                <c:pt idx="11114">
                  <c:v>24.962</c:v>
                </c:pt>
                <c:pt idx="11115">
                  <c:v>23.606000000000002</c:v>
                </c:pt>
                <c:pt idx="11116">
                  <c:v>26.905999999999999</c:v>
                </c:pt>
                <c:pt idx="11117">
                  <c:v>26.77</c:v>
                </c:pt>
                <c:pt idx="11118">
                  <c:v>27.321999999999999</c:v>
                </c:pt>
                <c:pt idx="11119">
                  <c:v>32.527000000000001</c:v>
                </c:pt>
                <c:pt idx="11120">
                  <c:v>27.734000000000002</c:v>
                </c:pt>
                <c:pt idx="11121">
                  <c:v>23.045999999999999</c:v>
                </c:pt>
                <c:pt idx="11122">
                  <c:v>24.684999999999999</c:v>
                </c:pt>
                <c:pt idx="11123">
                  <c:v>23.866</c:v>
                </c:pt>
                <c:pt idx="11124">
                  <c:v>27.69</c:v>
                </c:pt>
                <c:pt idx="11125">
                  <c:v>26.364999999999998</c:v>
                </c:pt>
                <c:pt idx="11126">
                  <c:v>26.212</c:v>
                </c:pt>
                <c:pt idx="11127">
                  <c:v>22.623999999999999</c:v>
                </c:pt>
                <c:pt idx="11128">
                  <c:v>24.992000000000001</c:v>
                </c:pt>
                <c:pt idx="11129">
                  <c:v>25.763999999999999</c:v>
                </c:pt>
                <c:pt idx="11130">
                  <c:v>21.271000000000001</c:v>
                </c:pt>
                <c:pt idx="11131">
                  <c:v>20.963000000000001</c:v>
                </c:pt>
                <c:pt idx="11132">
                  <c:v>23.422999999999998</c:v>
                </c:pt>
                <c:pt idx="11133">
                  <c:v>20.948</c:v>
                </c:pt>
                <c:pt idx="11134">
                  <c:v>21.210999999999999</c:v>
                </c:pt>
                <c:pt idx="11135">
                  <c:v>24.489000000000001</c:v>
                </c:pt>
                <c:pt idx="11136">
                  <c:v>23.044</c:v>
                </c:pt>
                <c:pt idx="11137">
                  <c:v>24.094000000000001</c:v>
                </c:pt>
                <c:pt idx="11138">
                  <c:v>30.004999999999999</c:v>
                </c:pt>
                <c:pt idx="11139">
                  <c:v>20.591999999999999</c:v>
                </c:pt>
                <c:pt idx="11140">
                  <c:v>19.260999999999999</c:v>
                </c:pt>
                <c:pt idx="11141">
                  <c:v>27.283999999999999</c:v>
                </c:pt>
                <c:pt idx="11142">
                  <c:v>24.202000000000002</c:v>
                </c:pt>
                <c:pt idx="11143">
                  <c:v>24.317</c:v>
                </c:pt>
                <c:pt idx="11144">
                  <c:v>19.074999999999999</c:v>
                </c:pt>
                <c:pt idx="11145">
                  <c:v>18.532</c:v>
                </c:pt>
                <c:pt idx="11146">
                  <c:v>30.423999999999999</c:v>
                </c:pt>
                <c:pt idx="11147">
                  <c:v>24.42</c:v>
                </c:pt>
                <c:pt idx="11148">
                  <c:v>27.065999999999999</c:v>
                </c:pt>
                <c:pt idx="11149">
                  <c:v>31.614999999999998</c:v>
                </c:pt>
                <c:pt idx="11150">
                  <c:v>16.062999999999999</c:v>
                </c:pt>
                <c:pt idx="11151">
                  <c:v>26.247</c:v>
                </c:pt>
                <c:pt idx="11152">
                  <c:v>18.036999999999999</c:v>
                </c:pt>
                <c:pt idx="11153">
                  <c:v>24.08</c:v>
                </c:pt>
                <c:pt idx="11154">
                  <c:v>30.061</c:v>
                </c:pt>
                <c:pt idx="11155">
                  <c:v>18.850000000000001</c:v>
                </c:pt>
                <c:pt idx="11156">
                  <c:v>32.939</c:v>
                </c:pt>
                <c:pt idx="11157">
                  <c:v>25.291</c:v>
                </c:pt>
                <c:pt idx="11158">
                  <c:v>22.289000000000001</c:v>
                </c:pt>
                <c:pt idx="11159">
                  <c:v>24.024999999999999</c:v>
                </c:pt>
                <c:pt idx="11160">
                  <c:v>23.021000000000001</c:v>
                </c:pt>
                <c:pt idx="11161">
                  <c:v>24.553999999999998</c:v>
                </c:pt>
                <c:pt idx="11162">
                  <c:v>29.004000000000001</c:v>
                </c:pt>
                <c:pt idx="11163">
                  <c:v>24.210999999999999</c:v>
                </c:pt>
                <c:pt idx="11164">
                  <c:v>30.044</c:v>
                </c:pt>
                <c:pt idx="11165">
                  <c:v>25.494</c:v>
                </c:pt>
                <c:pt idx="11166">
                  <c:v>20.718</c:v>
                </c:pt>
                <c:pt idx="11167">
                  <c:v>30.558</c:v>
                </c:pt>
                <c:pt idx="11168">
                  <c:v>22.652000000000001</c:v>
                </c:pt>
                <c:pt idx="11169">
                  <c:v>20.177</c:v>
                </c:pt>
                <c:pt idx="11170">
                  <c:v>21.625</c:v>
                </c:pt>
                <c:pt idx="11171">
                  <c:v>32.261000000000003</c:v>
                </c:pt>
                <c:pt idx="11172">
                  <c:v>23.7</c:v>
                </c:pt>
                <c:pt idx="11173">
                  <c:v>22.292000000000002</c:v>
                </c:pt>
                <c:pt idx="11174">
                  <c:v>27.998000000000001</c:v>
                </c:pt>
                <c:pt idx="11175">
                  <c:v>26.722999999999999</c:v>
                </c:pt>
                <c:pt idx="11176">
                  <c:v>22.103000000000002</c:v>
                </c:pt>
                <c:pt idx="11177">
                  <c:v>24.140999999999998</c:v>
                </c:pt>
                <c:pt idx="11178">
                  <c:v>28.898</c:v>
                </c:pt>
                <c:pt idx="11179">
                  <c:v>24.922000000000001</c:v>
                </c:pt>
                <c:pt idx="11180">
                  <c:v>24.565999999999999</c:v>
                </c:pt>
                <c:pt idx="11181">
                  <c:v>26.959</c:v>
                </c:pt>
                <c:pt idx="11182">
                  <c:v>30.236999999999998</c:v>
                </c:pt>
                <c:pt idx="11183">
                  <c:v>18.949000000000002</c:v>
                </c:pt>
                <c:pt idx="11184">
                  <c:v>24.545999999999999</c:v>
                </c:pt>
                <c:pt idx="11185">
                  <c:v>20.629000000000001</c:v>
                </c:pt>
                <c:pt idx="11186">
                  <c:v>25.231999999999999</c:v>
                </c:pt>
                <c:pt idx="11187">
                  <c:v>23.731000000000002</c:v>
                </c:pt>
                <c:pt idx="11188">
                  <c:v>20.321000000000002</c:v>
                </c:pt>
                <c:pt idx="11189">
                  <c:v>24.59</c:v>
                </c:pt>
                <c:pt idx="11190">
                  <c:v>25.619</c:v>
                </c:pt>
                <c:pt idx="11191">
                  <c:v>27.05</c:v>
                </c:pt>
                <c:pt idx="11192">
                  <c:v>23.376999999999999</c:v>
                </c:pt>
                <c:pt idx="11193">
                  <c:v>25.841999999999999</c:v>
                </c:pt>
                <c:pt idx="11194">
                  <c:v>21.742000000000001</c:v>
                </c:pt>
                <c:pt idx="11195">
                  <c:v>18.064</c:v>
                </c:pt>
                <c:pt idx="11196">
                  <c:v>25.047000000000001</c:v>
                </c:pt>
                <c:pt idx="11197">
                  <c:v>19.984000000000002</c:v>
                </c:pt>
                <c:pt idx="11198">
                  <c:v>26.908000000000001</c:v>
                </c:pt>
                <c:pt idx="11199">
                  <c:v>32.320999999999998</c:v>
                </c:pt>
                <c:pt idx="11200">
                  <c:v>25.678000000000001</c:v>
                </c:pt>
                <c:pt idx="11201">
                  <c:v>27.175999999999998</c:v>
                </c:pt>
                <c:pt idx="11202">
                  <c:v>23.125</c:v>
                </c:pt>
                <c:pt idx="11203">
                  <c:v>21.42</c:v>
                </c:pt>
                <c:pt idx="11204">
                  <c:v>18.771999999999998</c:v>
                </c:pt>
                <c:pt idx="11205">
                  <c:v>25.225999999999999</c:v>
                </c:pt>
                <c:pt idx="11206">
                  <c:v>25.378</c:v>
                </c:pt>
                <c:pt idx="11207">
                  <c:v>27.343</c:v>
                </c:pt>
                <c:pt idx="11208">
                  <c:v>26.620999999999999</c:v>
                </c:pt>
                <c:pt idx="11209">
                  <c:v>19.977</c:v>
                </c:pt>
                <c:pt idx="11210">
                  <c:v>24.872</c:v>
                </c:pt>
                <c:pt idx="11211">
                  <c:v>32.273000000000003</c:v>
                </c:pt>
                <c:pt idx="11212">
                  <c:v>30.803999999999998</c:v>
                </c:pt>
                <c:pt idx="11213">
                  <c:v>26.917999999999999</c:v>
                </c:pt>
                <c:pt idx="11214">
                  <c:v>21.38</c:v>
                </c:pt>
                <c:pt idx="11215">
                  <c:v>25.878</c:v>
                </c:pt>
                <c:pt idx="11216">
                  <c:v>25.99</c:v>
                </c:pt>
                <c:pt idx="11217">
                  <c:v>26.382999999999999</c:v>
                </c:pt>
                <c:pt idx="11218">
                  <c:v>22.218</c:v>
                </c:pt>
                <c:pt idx="11219">
                  <c:v>20.943000000000001</c:v>
                </c:pt>
                <c:pt idx="11220">
                  <c:v>34.256</c:v>
                </c:pt>
                <c:pt idx="11221">
                  <c:v>25.832000000000001</c:v>
                </c:pt>
                <c:pt idx="11222">
                  <c:v>24</c:v>
                </c:pt>
                <c:pt idx="11223">
                  <c:v>27.103000000000002</c:v>
                </c:pt>
                <c:pt idx="11224">
                  <c:v>21.399000000000001</c:v>
                </c:pt>
                <c:pt idx="11225">
                  <c:v>20.652000000000001</c:v>
                </c:pt>
                <c:pt idx="11226">
                  <c:v>19.818999999999999</c:v>
                </c:pt>
                <c:pt idx="11227">
                  <c:v>19.571999999999999</c:v>
                </c:pt>
                <c:pt idx="11228">
                  <c:v>22.702000000000002</c:v>
                </c:pt>
                <c:pt idx="11229">
                  <c:v>22.702999999999999</c:v>
                </c:pt>
                <c:pt idx="11230">
                  <c:v>23.888000000000002</c:v>
                </c:pt>
                <c:pt idx="11231">
                  <c:v>25.334</c:v>
                </c:pt>
                <c:pt idx="11232">
                  <c:v>24.324999999999999</c:v>
                </c:pt>
                <c:pt idx="11233">
                  <c:v>24.111000000000001</c:v>
                </c:pt>
                <c:pt idx="11234">
                  <c:v>23.597999999999999</c:v>
                </c:pt>
                <c:pt idx="11235">
                  <c:v>29.120999999999999</c:v>
                </c:pt>
                <c:pt idx="11236">
                  <c:v>26.742000000000001</c:v>
                </c:pt>
                <c:pt idx="11237">
                  <c:v>26.984999999999999</c:v>
                </c:pt>
                <c:pt idx="11238">
                  <c:v>24.605</c:v>
                </c:pt>
                <c:pt idx="11239">
                  <c:v>28.052</c:v>
                </c:pt>
                <c:pt idx="11240">
                  <c:v>21.683</c:v>
                </c:pt>
                <c:pt idx="11241">
                  <c:v>21.535</c:v>
                </c:pt>
                <c:pt idx="11242">
                  <c:v>25.587</c:v>
                </c:pt>
                <c:pt idx="11243">
                  <c:v>17.898</c:v>
                </c:pt>
                <c:pt idx="11244">
                  <c:v>31.533000000000001</c:v>
                </c:pt>
                <c:pt idx="11245">
                  <c:v>24.218</c:v>
                </c:pt>
                <c:pt idx="11246">
                  <c:v>25.766999999999999</c:v>
                </c:pt>
                <c:pt idx="11247">
                  <c:v>24.768999999999998</c:v>
                </c:pt>
                <c:pt idx="11248">
                  <c:v>20.338999999999999</c:v>
                </c:pt>
                <c:pt idx="11249">
                  <c:v>24.352</c:v>
                </c:pt>
                <c:pt idx="11250">
                  <c:v>29.661999999999999</c:v>
                </c:pt>
                <c:pt idx="11251">
                  <c:v>26.64</c:v>
                </c:pt>
                <c:pt idx="11252">
                  <c:v>19.859000000000002</c:v>
                </c:pt>
                <c:pt idx="11253">
                  <c:v>25.896999999999998</c:v>
                </c:pt>
                <c:pt idx="11254">
                  <c:v>20.753</c:v>
                </c:pt>
                <c:pt idx="11255">
                  <c:v>22.439</c:v>
                </c:pt>
                <c:pt idx="11256">
                  <c:v>25.687999999999999</c:v>
                </c:pt>
                <c:pt idx="11257">
                  <c:v>22.898</c:v>
                </c:pt>
                <c:pt idx="11258">
                  <c:v>22.491</c:v>
                </c:pt>
                <c:pt idx="11259">
                  <c:v>18.739999999999998</c:v>
                </c:pt>
                <c:pt idx="11260">
                  <c:v>27.292999999999999</c:v>
                </c:pt>
                <c:pt idx="11261">
                  <c:v>24.728000000000002</c:v>
                </c:pt>
                <c:pt idx="11262">
                  <c:v>27.434000000000001</c:v>
                </c:pt>
                <c:pt idx="11263">
                  <c:v>20.440999999999999</c:v>
                </c:pt>
                <c:pt idx="11264">
                  <c:v>26.324999999999999</c:v>
                </c:pt>
                <c:pt idx="11265">
                  <c:v>20.436</c:v>
                </c:pt>
                <c:pt idx="11266">
                  <c:v>21.222000000000001</c:v>
                </c:pt>
                <c:pt idx="11267">
                  <c:v>24.303000000000001</c:v>
                </c:pt>
                <c:pt idx="11268">
                  <c:v>19.725000000000001</c:v>
                </c:pt>
                <c:pt idx="11269">
                  <c:v>21.989000000000001</c:v>
                </c:pt>
                <c:pt idx="11270">
                  <c:v>28.423999999999999</c:v>
                </c:pt>
                <c:pt idx="11271">
                  <c:v>20.989000000000001</c:v>
                </c:pt>
                <c:pt idx="11272">
                  <c:v>26.681000000000001</c:v>
                </c:pt>
                <c:pt idx="11273">
                  <c:v>20.792999999999999</c:v>
                </c:pt>
                <c:pt idx="11274">
                  <c:v>32.479999999999997</c:v>
                </c:pt>
                <c:pt idx="11275">
                  <c:v>23.797000000000001</c:v>
                </c:pt>
                <c:pt idx="11276">
                  <c:v>28.651</c:v>
                </c:pt>
                <c:pt idx="11277">
                  <c:v>21.166</c:v>
                </c:pt>
                <c:pt idx="11278">
                  <c:v>21.004999999999999</c:v>
                </c:pt>
                <c:pt idx="11279">
                  <c:v>25.484999999999999</c:v>
                </c:pt>
                <c:pt idx="11280">
                  <c:v>28.283999999999999</c:v>
                </c:pt>
                <c:pt idx="11281">
                  <c:v>25.824999999999999</c:v>
                </c:pt>
                <c:pt idx="11282">
                  <c:v>21.425999999999998</c:v>
                </c:pt>
                <c:pt idx="11283">
                  <c:v>29.709</c:v>
                </c:pt>
                <c:pt idx="11284">
                  <c:v>29.651</c:v>
                </c:pt>
                <c:pt idx="11285">
                  <c:v>32.186999999999998</c:v>
                </c:pt>
                <c:pt idx="11286">
                  <c:v>31.164999999999999</c:v>
                </c:pt>
                <c:pt idx="11287">
                  <c:v>22.669</c:v>
                </c:pt>
                <c:pt idx="11288">
                  <c:v>24.626000000000001</c:v>
                </c:pt>
                <c:pt idx="11289">
                  <c:v>22.323</c:v>
                </c:pt>
                <c:pt idx="11290">
                  <c:v>24.161000000000001</c:v>
                </c:pt>
                <c:pt idx="11291">
                  <c:v>28.727</c:v>
                </c:pt>
                <c:pt idx="11292">
                  <c:v>22.396999999999998</c:v>
                </c:pt>
                <c:pt idx="11293">
                  <c:v>26.108000000000001</c:v>
                </c:pt>
                <c:pt idx="11294">
                  <c:v>23.332999999999998</c:v>
                </c:pt>
                <c:pt idx="11295">
                  <c:v>22.837</c:v>
                </c:pt>
                <c:pt idx="11296">
                  <c:v>31.692</c:v>
                </c:pt>
                <c:pt idx="11297">
                  <c:v>23.13</c:v>
                </c:pt>
                <c:pt idx="11298">
                  <c:v>20.277999999999999</c:v>
                </c:pt>
                <c:pt idx="11299">
                  <c:v>26.879000000000001</c:v>
                </c:pt>
                <c:pt idx="11300">
                  <c:v>22.81</c:v>
                </c:pt>
                <c:pt idx="11301">
                  <c:v>29.646999999999998</c:v>
                </c:pt>
                <c:pt idx="11302">
                  <c:v>27.466000000000001</c:v>
                </c:pt>
                <c:pt idx="11303">
                  <c:v>22.736000000000001</c:v>
                </c:pt>
                <c:pt idx="11304">
                  <c:v>22.943000000000001</c:v>
                </c:pt>
                <c:pt idx="11305">
                  <c:v>28.283000000000001</c:v>
                </c:pt>
                <c:pt idx="11306">
                  <c:v>29.268999999999998</c:v>
                </c:pt>
                <c:pt idx="11307">
                  <c:v>23.510999999999999</c:v>
                </c:pt>
                <c:pt idx="11308">
                  <c:v>26.077000000000002</c:v>
                </c:pt>
                <c:pt idx="11309">
                  <c:v>21.5</c:v>
                </c:pt>
                <c:pt idx="11310">
                  <c:v>18.795000000000002</c:v>
                </c:pt>
                <c:pt idx="11311">
                  <c:v>19.681000000000001</c:v>
                </c:pt>
                <c:pt idx="11312">
                  <c:v>24.742999999999999</c:v>
                </c:pt>
                <c:pt idx="11313">
                  <c:v>25.588000000000001</c:v>
                </c:pt>
                <c:pt idx="11314">
                  <c:v>26.015000000000001</c:v>
                </c:pt>
                <c:pt idx="11315">
                  <c:v>30.795999999999999</c:v>
                </c:pt>
                <c:pt idx="11316">
                  <c:v>29.673999999999999</c:v>
                </c:pt>
                <c:pt idx="11317">
                  <c:v>29.195</c:v>
                </c:pt>
                <c:pt idx="11318">
                  <c:v>28.658999999999999</c:v>
                </c:pt>
                <c:pt idx="11319">
                  <c:v>23.724</c:v>
                </c:pt>
                <c:pt idx="11320">
                  <c:v>22.856000000000002</c:v>
                </c:pt>
                <c:pt idx="11321">
                  <c:v>27.24</c:v>
                </c:pt>
                <c:pt idx="11322">
                  <c:v>21.015000000000001</c:v>
                </c:pt>
                <c:pt idx="11323">
                  <c:v>17.765999999999998</c:v>
                </c:pt>
                <c:pt idx="11324">
                  <c:v>27.599</c:v>
                </c:pt>
                <c:pt idx="11325">
                  <c:v>29.443999999999999</c:v>
                </c:pt>
                <c:pt idx="11326">
                  <c:v>22.425000000000001</c:v>
                </c:pt>
                <c:pt idx="11327">
                  <c:v>27.966999999999999</c:v>
                </c:pt>
                <c:pt idx="11328">
                  <c:v>23.318000000000001</c:v>
                </c:pt>
                <c:pt idx="11329">
                  <c:v>25.193000000000001</c:v>
                </c:pt>
                <c:pt idx="11330">
                  <c:v>27.472999999999999</c:v>
                </c:pt>
                <c:pt idx="11331">
                  <c:v>27.878</c:v>
                </c:pt>
                <c:pt idx="11332">
                  <c:v>29.870999999999999</c:v>
                </c:pt>
                <c:pt idx="11333">
                  <c:v>20.079000000000001</c:v>
                </c:pt>
                <c:pt idx="11334">
                  <c:v>26.681999999999999</c:v>
                </c:pt>
                <c:pt idx="11335">
                  <c:v>21.058</c:v>
                </c:pt>
                <c:pt idx="11336">
                  <c:v>22.998000000000001</c:v>
                </c:pt>
                <c:pt idx="11337">
                  <c:v>25.454999999999998</c:v>
                </c:pt>
                <c:pt idx="11338">
                  <c:v>30.498999999999999</c:v>
                </c:pt>
                <c:pt idx="11339">
                  <c:v>28.143000000000001</c:v>
                </c:pt>
                <c:pt idx="11340">
                  <c:v>26.306999999999999</c:v>
                </c:pt>
                <c:pt idx="11341">
                  <c:v>22.652000000000001</c:v>
                </c:pt>
                <c:pt idx="11342">
                  <c:v>22.831</c:v>
                </c:pt>
                <c:pt idx="11343">
                  <c:v>26.452999999999999</c:v>
                </c:pt>
                <c:pt idx="11344">
                  <c:v>30.777000000000001</c:v>
                </c:pt>
                <c:pt idx="11345">
                  <c:v>23.661000000000001</c:v>
                </c:pt>
                <c:pt idx="11346">
                  <c:v>25.337</c:v>
                </c:pt>
                <c:pt idx="11347">
                  <c:v>26.742000000000001</c:v>
                </c:pt>
                <c:pt idx="11348">
                  <c:v>26.995000000000001</c:v>
                </c:pt>
                <c:pt idx="11349">
                  <c:v>26.113</c:v>
                </c:pt>
                <c:pt idx="11350">
                  <c:v>27.425000000000001</c:v>
                </c:pt>
                <c:pt idx="11351">
                  <c:v>26.896999999999998</c:v>
                </c:pt>
                <c:pt idx="11352">
                  <c:v>20.241</c:v>
                </c:pt>
                <c:pt idx="11353">
                  <c:v>26.234999999999999</c:v>
                </c:pt>
                <c:pt idx="11354">
                  <c:v>24.617000000000001</c:v>
                </c:pt>
                <c:pt idx="11355">
                  <c:v>29.21</c:v>
                </c:pt>
                <c:pt idx="11356">
                  <c:v>24.06</c:v>
                </c:pt>
                <c:pt idx="11357">
                  <c:v>28.411000000000001</c:v>
                </c:pt>
                <c:pt idx="11358">
                  <c:v>27.771000000000001</c:v>
                </c:pt>
                <c:pt idx="11359">
                  <c:v>28.477</c:v>
                </c:pt>
                <c:pt idx="11360">
                  <c:v>17.646000000000001</c:v>
                </c:pt>
                <c:pt idx="11361">
                  <c:v>25.844000000000001</c:v>
                </c:pt>
                <c:pt idx="11362">
                  <c:v>20.712</c:v>
                </c:pt>
                <c:pt idx="11363">
                  <c:v>21.969000000000001</c:v>
                </c:pt>
                <c:pt idx="11364">
                  <c:v>23.908999999999999</c:v>
                </c:pt>
                <c:pt idx="11365">
                  <c:v>24.651</c:v>
                </c:pt>
                <c:pt idx="11366">
                  <c:v>18.864999999999998</c:v>
                </c:pt>
                <c:pt idx="11367">
                  <c:v>30.99</c:v>
                </c:pt>
                <c:pt idx="11368">
                  <c:v>23.922999999999998</c:v>
                </c:pt>
                <c:pt idx="11369">
                  <c:v>21.495000000000001</c:v>
                </c:pt>
                <c:pt idx="11370">
                  <c:v>20.486000000000001</c:v>
                </c:pt>
                <c:pt idx="11371">
                  <c:v>22.827999999999999</c:v>
                </c:pt>
                <c:pt idx="11372">
                  <c:v>26.16</c:v>
                </c:pt>
                <c:pt idx="11373">
                  <c:v>24.503</c:v>
                </c:pt>
                <c:pt idx="11374">
                  <c:v>26.331</c:v>
                </c:pt>
                <c:pt idx="11375">
                  <c:v>29.696000000000002</c:v>
                </c:pt>
                <c:pt idx="11376">
                  <c:v>23.06</c:v>
                </c:pt>
                <c:pt idx="11377">
                  <c:v>25.469000000000001</c:v>
                </c:pt>
                <c:pt idx="11378">
                  <c:v>25.620999999999999</c:v>
                </c:pt>
                <c:pt idx="11379">
                  <c:v>25.231000000000002</c:v>
                </c:pt>
                <c:pt idx="11380">
                  <c:v>29.207999999999998</c:v>
                </c:pt>
                <c:pt idx="11381">
                  <c:v>24.152000000000001</c:v>
                </c:pt>
                <c:pt idx="11382">
                  <c:v>24.294</c:v>
                </c:pt>
                <c:pt idx="11383">
                  <c:v>23.565999999999999</c:v>
                </c:pt>
                <c:pt idx="11384">
                  <c:v>24.042999999999999</c:v>
                </c:pt>
                <c:pt idx="11385">
                  <c:v>20.696000000000002</c:v>
                </c:pt>
                <c:pt idx="11386">
                  <c:v>26.190999999999999</c:v>
                </c:pt>
                <c:pt idx="11387">
                  <c:v>24.599</c:v>
                </c:pt>
                <c:pt idx="11388">
                  <c:v>23.824000000000002</c:v>
                </c:pt>
                <c:pt idx="11389">
                  <c:v>18.738</c:v>
                </c:pt>
                <c:pt idx="11390">
                  <c:v>22.396999999999998</c:v>
                </c:pt>
                <c:pt idx="11391">
                  <c:v>21.788</c:v>
                </c:pt>
                <c:pt idx="11392">
                  <c:v>23.587</c:v>
                </c:pt>
                <c:pt idx="11393">
                  <c:v>24.128</c:v>
                </c:pt>
                <c:pt idx="11394">
                  <c:v>18.667999999999999</c:v>
                </c:pt>
                <c:pt idx="11395">
                  <c:v>23.608000000000001</c:v>
                </c:pt>
                <c:pt idx="11396">
                  <c:v>27.707000000000001</c:v>
                </c:pt>
                <c:pt idx="11397">
                  <c:v>19.337</c:v>
                </c:pt>
                <c:pt idx="11398">
                  <c:v>19.172999999999998</c:v>
                </c:pt>
                <c:pt idx="11399">
                  <c:v>22.553999999999998</c:v>
                </c:pt>
                <c:pt idx="11400">
                  <c:v>24.829000000000001</c:v>
                </c:pt>
                <c:pt idx="11401">
                  <c:v>26.594999999999999</c:v>
                </c:pt>
                <c:pt idx="11402">
                  <c:v>24.966000000000001</c:v>
                </c:pt>
                <c:pt idx="11403">
                  <c:v>32.457000000000001</c:v>
                </c:pt>
                <c:pt idx="11404">
                  <c:v>26.215</c:v>
                </c:pt>
                <c:pt idx="11405">
                  <c:v>20.532</c:v>
                </c:pt>
                <c:pt idx="11406">
                  <c:v>26.853000000000002</c:v>
                </c:pt>
                <c:pt idx="11407">
                  <c:v>23.244</c:v>
                </c:pt>
                <c:pt idx="11408">
                  <c:v>20.742999999999999</c:v>
                </c:pt>
                <c:pt idx="11409">
                  <c:v>24.166</c:v>
                </c:pt>
                <c:pt idx="11410">
                  <c:v>26.36</c:v>
                </c:pt>
                <c:pt idx="11411">
                  <c:v>26.704000000000001</c:v>
                </c:pt>
                <c:pt idx="11412">
                  <c:v>26.024999999999999</c:v>
                </c:pt>
                <c:pt idx="11413">
                  <c:v>25.151</c:v>
                </c:pt>
                <c:pt idx="11414">
                  <c:v>23.898</c:v>
                </c:pt>
                <c:pt idx="11415">
                  <c:v>25.145</c:v>
                </c:pt>
                <c:pt idx="11416">
                  <c:v>19.099</c:v>
                </c:pt>
                <c:pt idx="11417">
                  <c:v>21.725999999999999</c:v>
                </c:pt>
                <c:pt idx="11418">
                  <c:v>29.408999999999999</c:v>
                </c:pt>
                <c:pt idx="11419">
                  <c:v>19.032</c:v>
                </c:pt>
                <c:pt idx="11420">
                  <c:v>25.876999999999999</c:v>
                </c:pt>
                <c:pt idx="11421">
                  <c:v>29.766999999999999</c:v>
                </c:pt>
                <c:pt idx="11422">
                  <c:v>20.869</c:v>
                </c:pt>
                <c:pt idx="11423">
                  <c:v>24.42</c:v>
                </c:pt>
                <c:pt idx="11424">
                  <c:v>27.486000000000001</c:v>
                </c:pt>
                <c:pt idx="11425">
                  <c:v>25.302</c:v>
                </c:pt>
                <c:pt idx="11426">
                  <c:v>27.507999999999999</c:v>
                </c:pt>
                <c:pt idx="11427">
                  <c:v>22.891999999999999</c:v>
                </c:pt>
                <c:pt idx="11428">
                  <c:v>21.837</c:v>
                </c:pt>
                <c:pt idx="11429">
                  <c:v>23.463999999999999</c:v>
                </c:pt>
                <c:pt idx="11430">
                  <c:v>20.215</c:v>
                </c:pt>
                <c:pt idx="11431">
                  <c:v>20.530999999999999</c:v>
                </c:pt>
                <c:pt idx="11432">
                  <c:v>26.242999999999999</c:v>
                </c:pt>
                <c:pt idx="11433">
                  <c:v>27.151</c:v>
                </c:pt>
                <c:pt idx="11434">
                  <c:v>24.446999999999999</c:v>
                </c:pt>
                <c:pt idx="11435">
                  <c:v>26.13</c:v>
                </c:pt>
                <c:pt idx="11436">
                  <c:v>20.856999999999999</c:v>
                </c:pt>
                <c:pt idx="11437">
                  <c:v>20.794</c:v>
                </c:pt>
                <c:pt idx="11438">
                  <c:v>22.623999999999999</c:v>
                </c:pt>
                <c:pt idx="11439">
                  <c:v>24.966999999999999</c:v>
                </c:pt>
                <c:pt idx="11440">
                  <c:v>20.477</c:v>
                </c:pt>
                <c:pt idx="11441">
                  <c:v>16.364999999999998</c:v>
                </c:pt>
                <c:pt idx="11442">
                  <c:v>27.742999999999999</c:v>
                </c:pt>
                <c:pt idx="11443">
                  <c:v>27.736999999999998</c:v>
                </c:pt>
                <c:pt idx="11444">
                  <c:v>16.984000000000002</c:v>
                </c:pt>
                <c:pt idx="11445">
                  <c:v>21.614000000000001</c:v>
                </c:pt>
                <c:pt idx="11446">
                  <c:v>19.052</c:v>
                </c:pt>
                <c:pt idx="11447">
                  <c:v>23.251999999999999</c:v>
                </c:pt>
                <c:pt idx="11448">
                  <c:v>21.456</c:v>
                </c:pt>
                <c:pt idx="11449">
                  <c:v>27.146999999999998</c:v>
                </c:pt>
                <c:pt idx="11450">
                  <c:v>24.498999999999999</c:v>
                </c:pt>
                <c:pt idx="11451">
                  <c:v>27.266999999999999</c:v>
                </c:pt>
                <c:pt idx="11452">
                  <c:v>24.454999999999998</c:v>
                </c:pt>
                <c:pt idx="11453">
                  <c:v>20.515999999999998</c:v>
                </c:pt>
                <c:pt idx="11454">
                  <c:v>22.597999999999999</c:v>
                </c:pt>
                <c:pt idx="11455">
                  <c:v>31.260999999999999</c:v>
                </c:pt>
                <c:pt idx="11456">
                  <c:v>23.943000000000001</c:v>
                </c:pt>
                <c:pt idx="11457">
                  <c:v>26.303999999999998</c:v>
                </c:pt>
                <c:pt idx="11458">
                  <c:v>26.367999999999999</c:v>
                </c:pt>
                <c:pt idx="11459">
                  <c:v>16.992000000000001</c:v>
                </c:pt>
                <c:pt idx="11460">
                  <c:v>23.786999999999999</c:v>
                </c:pt>
                <c:pt idx="11461">
                  <c:v>26.111000000000001</c:v>
                </c:pt>
                <c:pt idx="11462">
                  <c:v>22.664000000000001</c:v>
                </c:pt>
                <c:pt idx="11463">
                  <c:v>23.702999999999999</c:v>
                </c:pt>
                <c:pt idx="11464">
                  <c:v>27.221</c:v>
                </c:pt>
                <c:pt idx="11465">
                  <c:v>20.635000000000002</c:v>
                </c:pt>
                <c:pt idx="11466">
                  <c:v>25.905999999999999</c:v>
                </c:pt>
                <c:pt idx="11467">
                  <c:v>24.431999999999999</c:v>
                </c:pt>
                <c:pt idx="11468">
                  <c:v>22.695</c:v>
                </c:pt>
                <c:pt idx="11469">
                  <c:v>25.279</c:v>
                </c:pt>
                <c:pt idx="11470">
                  <c:v>23.055</c:v>
                </c:pt>
                <c:pt idx="11471">
                  <c:v>24.547000000000001</c:v>
                </c:pt>
                <c:pt idx="11472">
                  <c:v>27.422999999999998</c:v>
                </c:pt>
                <c:pt idx="11473">
                  <c:v>25.161000000000001</c:v>
                </c:pt>
                <c:pt idx="11474">
                  <c:v>24.183</c:v>
                </c:pt>
                <c:pt idx="11475">
                  <c:v>27.565000000000001</c:v>
                </c:pt>
                <c:pt idx="11476">
                  <c:v>24.356000000000002</c:v>
                </c:pt>
                <c:pt idx="11477">
                  <c:v>23.645</c:v>
                </c:pt>
                <c:pt idx="11478">
                  <c:v>18.771999999999998</c:v>
                </c:pt>
                <c:pt idx="11479">
                  <c:v>27.582999999999998</c:v>
                </c:pt>
                <c:pt idx="11480">
                  <c:v>25.02</c:v>
                </c:pt>
                <c:pt idx="11481">
                  <c:v>23.718</c:v>
                </c:pt>
                <c:pt idx="11482">
                  <c:v>29.146999999999998</c:v>
                </c:pt>
                <c:pt idx="11483">
                  <c:v>26.829000000000001</c:v>
                </c:pt>
                <c:pt idx="11484">
                  <c:v>27.68</c:v>
                </c:pt>
                <c:pt idx="11485">
                  <c:v>24.771000000000001</c:v>
                </c:pt>
                <c:pt idx="11486">
                  <c:v>28.39</c:v>
                </c:pt>
                <c:pt idx="11487">
                  <c:v>24.478999999999999</c:v>
                </c:pt>
                <c:pt idx="11488">
                  <c:v>22.716999999999999</c:v>
                </c:pt>
                <c:pt idx="11489">
                  <c:v>22.600999999999999</c:v>
                </c:pt>
                <c:pt idx="11490">
                  <c:v>31.198</c:v>
                </c:pt>
                <c:pt idx="11491">
                  <c:v>18.021999999999998</c:v>
                </c:pt>
                <c:pt idx="11492">
                  <c:v>20.706</c:v>
                </c:pt>
                <c:pt idx="11493">
                  <c:v>26.437999999999999</c:v>
                </c:pt>
                <c:pt idx="11494">
                  <c:v>23.73</c:v>
                </c:pt>
                <c:pt idx="11495">
                  <c:v>21.067</c:v>
                </c:pt>
                <c:pt idx="11496">
                  <c:v>23.13</c:v>
                </c:pt>
                <c:pt idx="11497">
                  <c:v>26.963000000000001</c:v>
                </c:pt>
                <c:pt idx="11498">
                  <c:v>27.198</c:v>
                </c:pt>
                <c:pt idx="11499">
                  <c:v>19.524000000000001</c:v>
                </c:pt>
                <c:pt idx="11500">
                  <c:v>22.847999999999999</c:v>
                </c:pt>
                <c:pt idx="11501">
                  <c:v>27.710999999999999</c:v>
                </c:pt>
                <c:pt idx="11502">
                  <c:v>21.95</c:v>
                </c:pt>
                <c:pt idx="11503">
                  <c:v>24.997</c:v>
                </c:pt>
                <c:pt idx="11504">
                  <c:v>24.605</c:v>
                </c:pt>
                <c:pt idx="11505">
                  <c:v>25.882999999999999</c:v>
                </c:pt>
                <c:pt idx="11506">
                  <c:v>28.74</c:v>
                </c:pt>
                <c:pt idx="11507">
                  <c:v>25.548999999999999</c:v>
                </c:pt>
                <c:pt idx="11508">
                  <c:v>20.029</c:v>
                </c:pt>
                <c:pt idx="11509">
                  <c:v>22.186</c:v>
                </c:pt>
                <c:pt idx="11510">
                  <c:v>20.577999999999999</c:v>
                </c:pt>
                <c:pt idx="11511">
                  <c:v>21.835000000000001</c:v>
                </c:pt>
                <c:pt idx="11512">
                  <c:v>28.248000000000001</c:v>
                </c:pt>
                <c:pt idx="11513">
                  <c:v>21.905999999999999</c:v>
                </c:pt>
                <c:pt idx="11514">
                  <c:v>23.646000000000001</c:v>
                </c:pt>
                <c:pt idx="11515">
                  <c:v>27.565000000000001</c:v>
                </c:pt>
                <c:pt idx="11516">
                  <c:v>30.58</c:v>
                </c:pt>
                <c:pt idx="11517">
                  <c:v>23.72</c:v>
                </c:pt>
                <c:pt idx="11518">
                  <c:v>21.251000000000001</c:v>
                </c:pt>
                <c:pt idx="11519">
                  <c:v>22.562999999999999</c:v>
                </c:pt>
                <c:pt idx="11520">
                  <c:v>21.501000000000001</c:v>
                </c:pt>
                <c:pt idx="11521">
                  <c:v>16.135000000000002</c:v>
                </c:pt>
                <c:pt idx="11522">
                  <c:v>27.181999999999999</c:v>
                </c:pt>
                <c:pt idx="11523">
                  <c:v>25.571999999999999</c:v>
                </c:pt>
                <c:pt idx="11524">
                  <c:v>22.827999999999999</c:v>
                </c:pt>
                <c:pt idx="11525">
                  <c:v>28.396999999999998</c:v>
                </c:pt>
                <c:pt idx="11526">
                  <c:v>28.013000000000002</c:v>
                </c:pt>
                <c:pt idx="11527">
                  <c:v>17.672000000000001</c:v>
                </c:pt>
                <c:pt idx="11528">
                  <c:v>21.898</c:v>
                </c:pt>
                <c:pt idx="11529">
                  <c:v>24.013999999999999</c:v>
                </c:pt>
                <c:pt idx="11530">
                  <c:v>21.87</c:v>
                </c:pt>
                <c:pt idx="11531">
                  <c:v>27.15</c:v>
                </c:pt>
                <c:pt idx="11532">
                  <c:v>25.75</c:v>
                </c:pt>
                <c:pt idx="11533">
                  <c:v>22.949000000000002</c:v>
                </c:pt>
                <c:pt idx="11534">
                  <c:v>23.16</c:v>
                </c:pt>
                <c:pt idx="11535">
                  <c:v>29.486999999999998</c:v>
                </c:pt>
                <c:pt idx="11536">
                  <c:v>21.349</c:v>
                </c:pt>
                <c:pt idx="11537">
                  <c:v>25.988</c:v>
                </c:pt>
                <c:pt idx="11538">
                  <c:v>28.911000000000001</c:v>
                </c:pt>
                <c:pt idx="11539">
                  <c:v>23.420999999999999</c:v>
                </c:pt>
                <c:pt idx="11540">
                  <c:v>21.963000000000001</c:v>
                </c:pt>
                <c:pt idx="11541">
                  <c:v>20.911000000000001</c:v>
                </c:pt>
                <c:pt idx="11542">
                  <c:v>29.486999999999998</c:v>
                </c:pt>
                <c:pt idx="11543">
                  <c:v>24.388000000000002</c:v>
                </c:pt>
                <c:pt idx="11544">
                  <c:v>28.192</c:v>
                </c:pt>
                <c:pt idx="11545">
                  <c:v>23.489000000000001</c:v>
                </c:pt>
                <c:pt idx="11546">
                  <c:v>16.585999999999999</c:v>
                </c:pt>
                <c:pt idx="11547">
                  <c:v>23.472000000000001</c:v>
                </c:pt>
                <c:pt idx="11548">
                  <c:v>21.832999999999998</c:v>
                </c:pt>
                <c:pt idx="11549">
                  <c:v>21.866</c:v>
                </c:pt>
                <c:pt idx="11550">
                  <c:v>23.856000000000002</c:v>
                </c:pt>
                <c:pt idx="11551">
                  <c:v>21.831</c:v>
                </c:pt>
                <c:pt idx="11552">
                  <c:v>23.123999999999999</c:v>
                </c:pt>
                <c:pt idx="11553">
                  <c:v>21.143000000000001</c:v>
                </c:pt>
                <c:pt idx="11554">
                  <c:v>19.651</c:v>
                </c:pt>
                <c:pt idx="11555">
                  <c:v>26.622</c:v>
                </c:pt>
                <c:pt idx="11556">
                  <c:v>25.271000000000001</c:v>
                </c:pt>
                <c:pt idx="11557">
                  <c:v>21.928000000000001</c:v>
                </c:pt>
                <c:pt idx="11558">
                  <c:v>24.239000000000001</c:v>
                </c:pt>
                <c:pt idx="11559">
                  <c:v>19.811</c:v>
                </c:pt>
                <c:pt idx="11560">
                  <c:v>29.504000000000001</c:v>
                </c:pt>
                <c:pt idx="11561">
                  <c:v>31.713999999999999</c:v>
                </c:pt>
                <c:pt idx="11562">
                  <c:v>25.204000000000001</c:v>
                </c:pt>
                <c:pt idx="11563">
                  <c:v>21.047999999999998</c:v>
                </c:pt>
                <c:pt idx="11564">
                  <c:v>25.440999999999999</c:v>
                </c:pt>
                <c:pt idx="11565">
                  <c:v>20.998999999999999</c:v>
                </c:pt>
                <c:pt idx="11566">
                  <c:v>25.503</c:v>
                </c:pt>
                <c:pt idx="11567">
                  <c:v>22.274999999999999</c:v>
                </c:pt>
                <c:pt idx="11568">
                  <c:v>22.35</c:v>
                </c:pt>
                <c:pt idx="11569">
                  <c:v>24.062000000000001</c:v>
                </c:pt>
                <c:pt idx="11570">
                  <c:v>24.901</c:v>
                </c:pt>
                <c:pt idx="11571">
                  <c:v>22.547000000000001</c:v>
                </c:pt>
                <c:pt idx="11572">
                  <c:v>19.588999999999999</c:v>
                </c:pt>
                <c:pt idx="11573">
                  <c:v>26.620999999999999</c:v>
                </c:pt>
                <c:pt idx="11574">
                  <c:v>22.155000000000001</c:v>
                </c:pt>
                <c:pt idx="11575">
                  <c:v>20.940999999999999</c:v>
                </c:pt>
                <c:pt idx="11576">
                  <c:v>22.372</c:v>
                </c:pt>
                <c:pt idx="11577">
                  <c:v>25.832999999999998</c:v>
                </c:pt>
                <c:pt idx="11578">
                  <c:v>24.018000000000001</c:v>
                </c:pt>
                <c:pt idx="11579">
                  <c:v>25.587</c:v>
                </c:pt>
                <c:pt idx="11580">
                  <c:v>30.408999999999999</c:v>
                </c:pt>
                <c:pt idx="11581">
                  <c:v>24.902000000000001</c:v>
                </c:pt>
                <c:pt idx="11582">
                  <c:v>21.013000000000002</c:v>
                </c:pt>
                <c:pt idx="11583">
                  <c:v>22.390999999999998</c:v>
                </c:pt>
                <c:pt idx="11584">
                  <c:v>24.111000000000001</c:v>
                </c:pt>
                <c:pt idx="11585">
                  <c:v>22.888999999999999</c:v>
                </c:pt>
                <c:pt idx="11586">
                  <c:v>28.152999999999999</c:v>
                </c:pt>
                <c:pt idx="11587">
                  <c:v>22.338999999999999</c:v>
                </c:pt>
                <c:pt idx="11588">
                  <c:v>33.353999999999999</c:v>
                </c:pt>
                <c:pt idx="11589">
                  <c:v>22.873999999999999</c:v>
                </c:pt>
                <c:pt idx="11590">
                  <c:v>27.376999999999999</c:v>
                </c:pt>
                <c:pt idx="11591">
                  <c:v>17.855</c:v>
                </c:pt>
                <c:pt idx="11592">
                  <c:v>24.286999999999999</c:v>
                </c:pt>
                <c:pt idx="11593">
                  <c:v>26.271000000000001</c:v>
                </c:pt>
                <c:pt idx="11594">
                  <c:v>28.408000000000001</c:v>
                </c:pt>
                <c:pt idx="11595">
                  <c:v>18.332999999999998</c:v>
                </c:pt>
                <c:pt idx="11596">
                  <c:v>23.751000000000001</c:v>
                </c:pt>
                <c:pt idx="11597">
                  <c:v>26.634</c:v>
                </c:pt>
                <c:pt idx="11598">
                  <c:v>21.738</c:v>
                </c:pt>
                <c:pt idx="11599">
                  <c:v>28.786000000000001</c:v>
                </c:pt>
                <c:pt idx="11600">
                  <c:v>29.145</c:v>
                </c:pt>
                <c:pt idx="11601">
                  <c:v>24.472000000000001</c:v>
                </c:pt>
                <c:pt idx="11602">
                  <c:v>20.565000000000001</c:v>
                </c:pt>
                <c:pt idx="11603">
                  <c:v>21.064</c:v>
                </c:pt>
                <c:pt idx="11604">
                  <c:v>18.925000000000001</c:v>
                </c:pt>
                <c:pt idx="11605">
                  <c:v>25.702999999999999</c:v>
                </c:pt>
                <c:pt idx="11606">
                  <c:v>20.800999999999998</c:v>
                </c:pt>
                <c:pt idx="11607">
                  <c:v>29.071000000000002</c:v>
                </c:pt>
                <c:pt idx="11608">
                  <c:v>21.222000000000001</c:v>
                </c:pt>
                <c:pt idx="11609">
                  <c:v>27.058</c:v>
                </c:pt>
                <c:pt idx="11610">
                  <c:v>27.97</c:v>
                </c:pt>
                <c:pt idx="11611">
                  <c:v>24.283000000000001</c:v>
                </c:pt>
                <c:pt idx="11612">
                  <c:v>29.678000000000001</c:v>
                </c:pt>
                <c:pt idx="11613">
                  <c:v>31.285</c:v>
                </c:pt>
                <c:pt idx="11614">
                  <c:v>23.286000000000001</c:v>
                </c:pt>
                <c:pt idx="11615">
                  <c:v>19.053000000000001</c:v>
                </c:pt>
                <c:pt idx="11616">
                  <c:v>28.731000000000002</c:v>
                </c:pt>
                <c:pt idx="11617">
                  <c:v>23.721</c:v>
                </c:pt>
                <c:pt idx="11618">
                  <c:v>19.550999999999998</c:v>
                </c:pt>
                <c:pt idx="11619">
                  <c:v>25.387</c:v>
                </c:pt>
                <c:pt idx="11620">
                  <c:v>23.207999999999998</c:v>
                </c:pt>
                <c:pt idx="11621">
                  <c:v>18.879000000000001</c:v>
                </c:pt>
                <c:pt idx="11622">
                  <c:v>19.648</c:v>
                </c:pt>
                <c:pt idx="11623">
                  <c:v>25.478000000000002</c:v>
                </c:pt>
                <c:pt idx="11624">
                  <c:v>22.805</c:v>
                </c:pt>
                <c:pt idx="11625">
                  <c:v>20.405000000000001</c:v>
                </c:pt>
                <c:pt idx="11626">
                  <c:v>30.591000000000001</c:v>
                </c:pt>
                <c:pt idx="11627">
                  <c:v>27.013999999999999</c:v>
                </c:pt>
                <c:pt idx="11628">
                  <c:v>21.739000000000001</c:v>
                </c:pt>
                <c:pt idx="11629">
                  <c:v>19.814</c:v>
                </c:pt>
                <c:pt idx="11630">
                  <c:v>22.928000000000001</c:v>
                </c:pt>
                <c:pt idx="11631">
                  <c:v>22.885999999999999</c:v>
                </c:pt>
                <c:pt idx="11632">
                  <c:v>25.96</c:v>
                </c:pt>
                <c:pt idx="11633">
                  <c:v>17.43</c:v>
                </c:pt>
                <c:pt idx="11634">
                  <c:v>25.565000000000001</c:v>
                </c:pt>
                <c:pt idx="11635">
                  <c:v>24.428000000000001</c:v>
                </c:pt>
                <c:pt idx="11636">
                  <c:v>28.452999999999999</c:v>
                </c:pt>
                <c:pt idx="11637">
                  <c:v>25.158999999999999</c:v>
                </c:pt>
                <c:pt idx="11638">
                  <c:v>23.957000000000001</c:v>
                </c:pt>
                <c:pt idx="11639">
                  <c:v>22.577999999999999</c:v>
                </c:pt>
                <c:pt idx="11640">
                  <c:v>22.99</c:v>
                </c:pt>
                <c:pt idx="11641">
                  <c:v>23.86</c:v>
                </c:pt>
                <c:pt idx="11642">
                  <c:v>13.083</c:v>
                </c:pt>
                <c:pt idx="11643">
                  <c:v>26.358000000000001</c:v>
                </c:pt>
                <c:pt idx="11644">
                  <c:v>23.666</c:v>
                </c:pt>
                <c:pt idx="11645">
                  <c:v>25.466999999999999</c:v>
                </c:pt>
                <c:pt idx="11646">
                  <c:v>23.568000000000001</c:v>
                </c:pt>
                <c:pt idx="11647">
                  <c:v>26.706</c:v>
                </c:pt>
                <c:pt idx="11648">
                  <c:v>24.91</c:v>
                </c:pt>
                <c:pt idx="11649">
                  <c:v>28.748000000000001</c:v>
                </c:pt>
                <c:pt idx="11650">
                  <c:v>23.582000000000001</c:v>
                </c:pt>
                <c:pt idx="11651">
                  <c:v>23.640999999999998</c:v>
                </c:pt>
                <c:pt idx="11652">
                  <c:v>31.388999999999999</c:v>
                </c:pt>
                <c:pt idx="11653">
                  <c:v>23.334</c:v>
                </c:pt>
                <c:pt idx="11654">
                  <c:v>22.097999999999999</c:v>
                </c:pt>
                <c:pt idx="11655">
                  <c:v>22.358000000000001</c:v>
                </c:pt>
                <c:pt idx="11656">
                  <c:v>24.888000000000002</c:v>
                </c:pt>
                <c:pt idx="11657">
                  <c:v>25.55</c:v>
                </c:pt>
                <c:pt idx="11658">
                  <c:v>17.911000000000001</c:v>
                </c:pt>
                <c:pt idx="11659">
                  <c:v>23.859000000000002</c:v>
                </c:pt>
                <c:pt idx="11660">
                  <c:v>24.895</c:v>
                </c:pt>
                <c:pt idx="11661">
                  <c:v>23.593</c:v>
                </c:pt>
                <c:pt idx="11662">
                  <c:v>20.981000000000002</c:v>
                </c:pt>
                <c:pt idx="11663">
                  <c:v>24.52</c:v>
                </c:pt>
                <c:pt idx="11664">
                  <c:v>25.984999999999999</c:v>
                </c:pt>
                <c:pt idx="11665">
                  <c:v>19.271999999999998</c:v>
                </c:pt>
                <c:pt idx="11666">
                  <c:v>22.96</c:v>
                </c:pt>
                <c:pt idx="11667">
                  <c:v>21.254000000000001</c:v>
                </c:pt>
                <c:pt idx="11668">
                  <c:v>25.369</c:v>
                </c:pt>
                <c:pt idx="11669">
                  <c:v>21.321000000000002</c:v>
                </c:pt>
                <c:pt idx="11670">
                  <c:v>18.68</c:v>
                </c:pt>
                <c:pt idx="11671">
                  <c:v>24.431000000000001</c:v>
                </c:pt>
                <c:pt idx="11672">
                  <c:v>19.62</c:v>
                </c:pt>
                <c:pt idx="11673">
                  <c:v>23.81</c:v>
                </c:pt>
                <c:pt idx="11674">
                  <c:v>22.574999999999999</c:v>
                </c:pt>
                <c:pt idx="11675">
                  <c:v>21.981000000000002</c:v>
                </c:pt>
                <c:pt idx="11676">
                  <c:v>29.247</c:v>
                </c:pt>
                <c:pt idx="11677">
                  <c:v>26.626000000000001</c:v>
                </c:pt>
                <c:pt idx="11678">
                  <c:v>27.053999999999998</c:v>
                </c:pt>
                <c:pt idx="11679">
                  <c:v>22.995000000000001</c:v>
                </c:pt>
                <c:pt idx="11680">
                  <c:v>32.32</c:v>
                </c:pt>
                <c:pt idx="11681">
                  <c:v>25.853000000000002</c:v>
                </c:pt>
                <c:pt idx="11682">
                  <c:v>23.759</c:v>
                </c:pt>
                <c:pt idx="11683">
                  <c:v>27.879000000000001</c:v>
                </c:pt>
                <c:pt idx="11684">
                  <c:v>20.704000000000001</c:v>
                </c:pt>
                <c:pt idx="11685">
                  <c:v>23.414999999999999</c:v>
                </c:pt>
                <c:pt idx="11686">
                  <c:v>25.782</c:v>
                </c:pt>
                <c:pt idx="11687">
                  <c:v>23.545000000000002</c:v>
                </c:pt>
                <c:pt idx="11688">
                  <c:v>19.939</c:v>
                </c:pt>
                <c:pt idx="11689">
                  <c:v>21.484000000000002</c:v>
                </c:pt>
                <c:pt idx="11690">
                  <c:v>18.274999999999999</c:v>
                </c:pt>
                <c:pt idx="11691">
                  <c:v>35.061999999999998</c:v>
                </c:pt>
                <c:pt idx="11692">
                  <c:v>24.145</c:v>
                </c:pt>
                <c:pt idx="11693">
                  <c:v>23.629000000000001</c:v>
                </c:pt>
                <c:pt idx="11694">
                  <c:v>24.661000000000001</c:v>
                </c:pt>
                <c:pt idx="11695">
                  <c:v>23.11</c:v>
                </c:pt>
                <c:pt idx="11696">
                  <c:v>23.312000000000001</c:v>
                </c:pt>
                <c:pt idx="11697">
                  <c:v>27.576000000000001</c:v>
                </c:pt>
                <c:pt idx="11698">
                  <c:v>26.702000000000002</c:v>
                </c:pt>
                <c:pt idx="11699">
                  <c:v>25.692</c:v>
                </c:pt>
                <c:pt idx="11700">
                  <c:v>23.029</c:v>
                </c:pt>
                <c:pt idx="11701">
                  <c:v>30.79</c:v>
                </c:pt>
                <c:pt idx="11702">
                  <c:v>31.33</c:v>
                </c:pt>
                <c:pt idx="11703">
                  <c:v>25.952999999999999</c:v>
                </c:pt>
                <c:pt idx="11704">
                  <c:v>25.69</c:v>
                </c:pt>
                <c:pt idx="11705">
                  <c:v>24.847999999999999</c:v>
                </c:pt>
                <c:pt idx="11706">
                  <c:v>27.204000000000001</c:v>
                </c:pt>
                <c:pt idx="11707">
                  <c:v>19.745000000000001</c:v>
                </c:pt>
                <c:pt idx="11708">
                  <c:v>21.376999999999999</c:v>
                </c:pt>
                <c:pt idx="11709">
                  <c:v>23.131</c:v>
                </c:pt>
                <c:pt idx="11710">
                  <c:v>22.206</c:v>
                </c:pt>
                <c:pt idx="11711">
                  <c:v>27.959</c:v>
                </c:pt>
                <c:pt idx="11712">
                  <c:v>22.34</c:v>
                </c:pt>
                <c:pt idx="11713">
                  <c:v>20.073</c:v>
                </c:pt>
                <c:pt idx="11714">
                  <c:v>24.378</c:v>
                </c:pt>
                <c:pt idx="11715">
                  <c:v>26.817</c:v>
                </c:pt>
                <c:pt idx="11716">
                  <c:v>24.312000000000001</c:v>
                </c:pt>
                <c:pt idx="11717">
                  <c:v>21.456</c:v>
                </c:pt>
                <c:pt idx="11718">
                  <c:v>19.033000000000001</c:v>
                </c:pt>
                <c:pt idx="11719">
                  <c:v>24.164000000000001</c:v>
                </c:pt>
                <c:pt idx="11720">
                  <c:v>22.341000000000001</c:v>
                </c:pt>
                <c:pt idx="11721">
                  <c:v>27.76</c:v>
                </c:pt>
                <c:pt idx="11722">
                  <c:v>19.803000000000001</c:v>
                </c:pt>
                <c:pt idx="11723">
                  <c:v>20.861999999999998</c:v>
                </c:pt>
                <c:pt idx="11724">
                  <c:v>29.753</c:v>
                </c:pt>
                <c:pt idx="11725">
                  <c:v>22.815000000000001</c:v>
                </c:pt>
                <c:pt idx="11726">
                  <c:v>26.757000000000001</c:v>
                </c:pt>
                <c:pt idx="11727">
                  <c:v>23.626000000000001</c:v>
                </c:pt>
                <c:pt idx="11728">
                  <c:v>30.561</c:v>
                </c:pt>
                <c:pt idx="11729">
                  <c:v>17.568000000000001</c:v>
                </c:pt>
                <c:pt idx="11730">
                  <c:v>22.49</c:v>
                </c:pt>
                <c:pt idx="11731">
                  <c:v>24.007999999999999</c:v>
                </c:pt>
                <c:pt idx="11732">
                  <c:v>21.166</c:v>
                </c:pt>
                <c:pt idx="11733">
                  <c:v>29.006</c:v>
                </c:pt>
                <c:pt idx="11734">
                  <c:v>21.222000000000001</c:v>
                </c:pt>
                <c:pt idx="11735">
                  <c:v>20.885999999999999</c:v>
                </c:pt>
                <c:pt idx="11736">
                  <c:v>21.302</c:v>
                </c:pt>
                <c:pt idx="11737">
                  <c:v>21.978000000000002</c:v>
                </c:pt>
                <c:pt idx="11738">
                  <c:v>28.327000000000002</c:v>
                </c:pt>
                <c:pt idx="11739">
                  <c:v>25.315999999999999</c:v>
                </c:pt>
                <c:pt idx="11740">
                  <c:v>24.129000000000001</c:v>
                </c:pt>
                <c:pt idx="11741">
                  <c:v>26.731999999999999</c:v>
                </c:pt>
                <c:pt idx="11742">
                  <c:v>18.547999999999998</c:v>
                </c:pt>
                <c:pt idx="11743">
                  <c:v>22.744</c:v>
                </c:pt>
                <c:pt idx="11744">
                  <c:v>23.738</c:v>
                </c:pt>
                <c:pt idx="11745">
                  <c:v>21.652999999999999</c:v>
                </c:pt>
                <c:pt idx="11746">
                  <c:v>24.158000000000001</c:v>
                </c:pt>
                <c:pt idx="11747">
                  <c:v>25.481999999999999</c:v>
                </c:pt>
                <c:pt idx="11748">
                  <c:v>27.713999999999999</c:v>
                </c:pt>
                <c:pt idx="11749">
                  <c:v>27.096</c:v>
                </c:pt>
                <c:pt idx="11750">
                  <c:v>30.189</c:v>
                </c:pt>
                <c:pt idx="11751">
                  <c:v>25.123999999999999</c:v>
                </c:pt>
                <c:pt idx="11752">
                  <c:v>22.218</c:v>
                </c:pt>
                <c:pt idx="11753">
                  <c:v>23.245999999999999</c:v>
                </c:pt>
                <c:pt idx="11754">
                  <c:v>23.437000000000001</c:v>
                </c:pt>
                <c:pt idx="11755">
                  <c:v>24.196999999999999</c:v>
                </c:pt>
                <c:pt idx="11756">
                  <c:v>23.065999999999999</c:v>
                </c:pt>
                <c:pt idx="11757">
                  <c:v>25.995000000000001</c:v>
                </c:pt>
                <c:pt idx="11758">
                  <c:v>23.263000000000002</c:v>
                </c:pt>
                <c:pt idx="11759">
                  <c:v>31.367999999999999</c:v>
                </c:pt>
                <c:pt idx="11760">
                  <c:v>20.117999999999999</c:v>
                </c:pt>
                <c:pt idx="11761">
                  <c:v>21.797000000000001</c:v>
                </c:pt>
                <c:pt idx="11762">
                  <c:v>26.614999999999998</c:v>
                </c:pt>
                <c:pt idx="11763">
                  <c:v>23.972000000000001</c:v>
                </c:pt>
                <c:pt idx="11764">
                  <c:v>37.167000000000002</c:v>
                </c:pt>
                <c:pt idx="11765">
                  <c:v>21.754000000000001</c:v>
                </c:pt>
                <c:pt idx="11766">
                  <c:v>27.213000000000001</c:v>
                </c:pt>
                <c:pt idx="11767">
                  <c:v>23.56</c:v>
                </c:pt>
                <c:pt idx="11768">
                  <c:v>20.271999999999998</c:v>
                </c:pt>
                <c:pt idx="11769">
                  <c:v>23.847000000000001</c:v>
                </c:pt>
                <c:pt idx="11770">
                  <c:v>29.702000000000002</c:v>
                </c:pt>
                <c:pt idx="11771">
                  <c:v>30.201000000000001</c:v>
                </c:pt>
                <c:pt idx="11772">
                  <c:v>20.738</c:v>
                </c:pt>
                <c:pt idx="11773">
                  <c:v>20.602</c:v>
                </c:pt>
                <c:pt idx="11774">
                  <c:v>25.388999999999999</c:v>
                </c:pt>
                <c:pt idx="11775">
                  <c:v>17.427</c:v>
                </c:pt>
                <c:pt idx="11776">
                  <c:v>27.521999999999998</c:v>
                </c:pt>
                <c:pt idx="11777">
                  <c:v>22.173999999999999</c:v>
                </c:pt>
                <c:pt idx="11778">
                  <c:v>27.279</c:v>
                </c:pt>
                <c:pt idx="11779">
                  <c:v>23.92</c:v>
                </c:pt>
                <c:pt idx="11780">
                  <c:v>17.937000000000001</c:v>
                </c:pt>
                <c:pt idx="11781">
                  <c:v>26.04</c:v>
                </c:pt>
                <c:pt idx="11782">
                  <c:v>23.815000000000001</c:v>
                </c:pt>
                <c:pt idx="11783">
                  <c:v>30.957000000000001</c:v>
                </c:pt>
                <c:pt idx="11784">
                  <c:v>22.518000000000001</c:v>
                </c:pt>
                <c:pt idx="11785">
                  <c:v>24.33</c:v>
                </c:pt>
                <c:pt idx="11786">
                  <c:v>20.561</c:v>
                </c:pt>
                <c:pt idx="11787">
                  <c:v>22.530999999999999</c:v>
                </c:pt>
                <c:pt idx="11788">
                  <c:v>23.626000000000001</c:v>
                </c:pt>
                <c:pt idx="11789">
                  <c:v>17.292000000000002</c:v>
                </c:pt>
                <c:pt idx="11790">
                  <c:v>17.925000000000001</c:v>
                </c:pt>
                <c:pt idx="11791">
                  <c:v>21.817</c:v>
                </c:pt>
                <c:pt idx="11792">
                  <c:v>26.922000000000001</c:v>
                </c:pt>
                <c:pt idx="11793">
                  <c:v>28.274999999999999</c:v>
                </c:pt>
                <c:pt idx="11794">
                  <c:v>22.1</c:v>
                </c:pt>
                <c:pt idx="11795">
                  <c:v>22.137</c:v>
                </c:pt>
                <c:pt idx="11796">
                  <c:v>24.768999999999998</c:v>
                </c:pt>
                <c:pt idx="11797">
                  <c:v>21.344999999999999</c:v>
                </c:pt>
                <c:pt idx="11798">
                  <c:v>23.021000000000001</c:v>
                </c:pt>
                <c:pt idx="11799">
                  <c:v>19.373000000000001</c:v>
                </c:pt>
                <c:pt idx="11800">
                  <c:v>26.324999999999999</c:v>
                </c:pt>
                <c:pt idx="11801">
                  <c:v>22.588999999999999</c:v>
                </c:pt>
                <c:pt idx="11802">
                  <c:v>24.454999999999998</c:v>
                </c:pt>
                <c:pt idx="11803">
                  <c:v>18.808</c:v>
                </c:pt>
                <c:pt idx="11804">
                  <c:v>25.89</c:v>
                </c:pt>
                <c:pt idx="11805">
                  <c:v>17.116</c:v>
                </c:pt>
                <c:pt idx="11806">
                  <c:v>20.701000000000001</c:v>
                </c:pt>
                <c:pt idx="11807">
                  <c:v>22.512</c:v>
                </c:pt>
                <c:pt idx="11808">
                  <c:v>24.263000000000002</c:v>
                </c:pt>
                <c:pt idx="11809">
                  <c:v>25.789000000000001</c:v>
                </c:pt>
                <c:pt idx="11810">
                  <c:v>24.298999999999999</c:v>
                </c:pt>
                <c:pt idx="11811">
                  <c:v>23.585999999999999</c:v>
                </c:pt>
                <c:pt idx="11812">
                  <c:v>18.573</c:v>
                </c:pt>
                <c:pt idx="11813">
                  <c:v>20.68</c:v>
                </c:pt>
                <c:pt idx="11814">
                  <c:v>21.44</c:v>
                </c:pt>
                <c:pt idx="11815">
                  <c:v>22.983000000000001</c:v>
                </c:pt>
                <c:pt idx="11816">
                  <c:v>30.968</c:v>
                </c:pt>
                <c:pt idx="11817">
                  <c:v>29.873000000000001</c:v>
                </c:pt>
                <c:pt idx="11818">
                  <c:v>29.247</c:v>
                </c:pt>
                <c:pt idx="11819">
                  <c:v>24.129000000000001</c:v>
                </c:pt>
                <c:pt idx="11820">
                  <c:v>24.760999999999999</c:v>
                </c:pt>
                <c:pt idx="11821">
                  <c:v>26.294</c:v>
                </c:pt>
                <c:pt idx="11822">
                  <c:v>22.088000000000001</c:v>
                </c:pt>
                <c:pt idx="11823">
                  <c:v>36.325000000000003</c:v>
                </c:pt>
                <c:pt idx="11824">
                  <c:v>22.632000000000001</c:v>
                </c:pt>
                <c:pt idx="11825">
                  <c:v>22.736000000000001</c:v>
                </c:pt>
                <c:pt idx="11826">
                  <c:v>23.652999999999999</c:v>
                </c:pt>
                <c:pt idx="11827">
                  <c:v>28.132000000000001</c:v>
                </c:pt>
                <c:pt idx="11828">
                  <c:v>19.353000000000002</c:v>
                </c:pt>
                <c:pt idx="11829">
                  <c:v>22.065999999999999</c:v>
                </c:pt>
                <c:pt idx="11830">
                  <c:v>25.949000000000002</c:v>
                </c:pt>
                <c:pt idx="11831">
                  <c:v>29.5</c:v>
                </c:pt>
                <c:pt idx="11832">
                  <c:v>22.57</c:v>
                </c:pt>
                <c:pt idx="11833">
                  <c:v>21.405000000000001</c:v>
                </c:pt>
                <c:pt idx="11834">
                  <c:v>25.367000000000001</c:v>
                </c:pt>
                <c:pt idx="11835">
                  <c:v>18.712</c:v>
                </c:pt>
                <c:pt idx="11836">
                  <c:v>25.907</c:v>
                </c:pt>
                <c:pt idx="11837">
                  <c:v>22.140999999999998</c:v>
                </c:pt>
                <c:pt idx="11838">
                  <c:v>25.757999999999999</c:v>
                </c:pt>
                <c:pt idx="11839">
                  <c:v>25.475000000000001</c:v>
                </c:pt>
                <c:pt idx="11840">
                  <c:v>24.099</c:v>
                </c:pt>
                <c:pt idx="11841">
                  <c:v>27.728999999999999</c:v>
                </c:pt>
                <c:pt idx="11842">
                  <c:v>28.254999999999999</c:v>
                </c:pt>
                <c:pt idx="11843">
                  <c:v>24.658000000000001</c:v>
                </c:pt>
                <c:pt idx="11844">
                  <c:v>21.824000000000002</c:v>
                </c:pt>
                <c:pt idx="11845">
                  <c:v>25.155000000000001</c:v>
                </c:pt>
                <c:pt idx="11846">
                  <c:v>24.295000000000002</c:v>
                </c:pt>
                <c:pt idx="11847">
                  <c:v>26.202999999999999</c:v>
                </c:pt>
                <c:pt idx="11848">
                  <c:v>18.989000000000001</c:v>
                </c:pt>
                <c:pt idx="11849">
                  <c:v>28.192</c:v>
                </c:pt>
                <c:pt idx="11850">
                  <c:v>24.305</c:v>
                </c:pt>
                <c:pt idx="11851">
                  <c:v>24.774999999999999</c:v>
                </c:pt>
                <c:pt idx="11852">
                  <c:v>25.937999999999999</c:v>
                </c:pt>
                <c:pt idx="11853">
                  <c:v>28.053999999999998</c:v>
                </c:pt>
                <c:pt idx="11854">
                  <c:v>22.39</c:v>
                </c:pt>
                <c:pt idx="11855">
                  <c:v>32.311</c:v>
                </c:pt>
                <c:pt idx="11856">
                  <c:v>23.858000000000001</c:v>
                </c:pt>
                <c:pt idx="11857">
                  <c:v>29.283000000000001</c:v>
                </c:pt>
                <c:pt idx="11858">
                  <c:v>24.420999999999999</c:v>
                </c:pt>
                <c:pt idx="11859">
                  <c:v>28.736999999999998</c:v>
                </c:pt>
                <c:pt idx="11860">
                  <c:v>21.484000000000002</c:v>
                </c:pt>
                <c:pt idx="11861">
                  <c:v>21.013999999999999</c:v>
                </c:pt>
                <c:pt idx="11862">
                  <c:v>23.393999999999998</c:v>
                </c:pt>
                <c:pt idx="11863">
                  <c:v>23.766999999999999</c:v>
                </c:pt>
                <c:pt idx="11864">
                  <c:v>21.155000000000001</c:v>
                </c:pt>
                <c:pt idx="11865">
                  <c:v>25.777999999999999</c:v>
                </c:pt>
                <c:pt idx="11866">
                  <c:v>23.699000000000002</c:v>
                </c:pt>
                <c:pt idx="11867">
                  <c:v>19.036999999999999</c:v>
                </c:pt>
                <c:pt idx="11868">
                  <c:v>23.574999999999999</c:v>
                </c:pt>
                <c:pt idx="11869">
                  <c:v>21.422999999999998</c:v>
                </c:pt>
                <c:pt idx="11870">
                  <c:v>21.981999999999999</c:v>
                </c:pt>
                <c:pt idx="11871">
                  <c:v>21.661000000000001</c:v>
                </c:pt>
                <c:pt idx="11872">
                  <c:v>23.718</c:v>
                </c:pt>
                <c:pt idx="11873">
                  <c:v>36.054000000000002</c:v>
                </c:pt>
                <c:pt idx="11874">
                  <c:v>24.832999999999998</c:v>
                </c:pt>
                <c:pt idx="11875">
                  <c:v>25.001000000000001</c:v>
                </c:pt>
                <c:pt idx="11876">
                  <c:v>19.876999999999999</c:v>
                </c:pt>
                <c:pt idx="11877">
                  <c:v>27.288</c:v>
                </c:pt>
                <c:pt idx="11878">
                  <c:v>30.821000000000002</c:v>
                </c:pt>
                <c:pt idx="11879">
                  <c:v>21.573</c:v>
                </c:pt>
                <c:pt idx="11880">
                  <c:v>29.292999999999999</c:v>
                </c:pt>
                <c:pt idx="11881">
                  <c:v>27.158000000000001</c:v>
                </c:pt>
                <c:pt idx="11882">
                  <c:v>27.77</c:v>
                </c:pt>
                <c:pt idx="11883">
                  <c:v>27.960999999999999</c:v>
                </c:pt>
                <c:pt idx="11884">
                  <c:v>22.184999999999999</c:v>
                </c:pt>
                <c:pt idx="11885">
                  <c:v>20.803000000000001</c:v>
                </c:pt>
                <c:pt idx="11886">
                  <c:v>21.465</c:v>
                </c:pt>
                <c:pt idx="11887">
                  <c:v>20.141999999999999</c:v>
                </c:pt>
                <c:pt idx="11888">
                  <c:v>24.856999999999999</c:v>
                </c:pt>
                <c:pt idx="11889">
                  <c:v>22.263000000000002</c:v>
                </c:pt>
                <c:pt idx="11890">
                  <c:v>19.82</c:v>
                </c:pt>
                <c:pt idx="11891">
                  <c:v>27.015999999999998</c:v>
                </c:pt>
                <c:pt idx="11892">
                  <c:v>21.495000000000001</c:v>
                </c:pt>
                <c:pt idx="11893">
                  <c:v>15.896000000000001</c:v>
                </c:pt>
                <c:pt idx="11894">
                  <c:v>17.539000000000001</c:v>
                </c:pt>
                <c:pt idx="11895">
                  <c:v>25.780999999999999</c:v>
                </c:pt>
                <c:pt idx="11896">
                  <c:v>24.388000000000002</c:v>
                </c:pt>
                <c:pt idx="11897">
                  <c:v>22.661999999999999</c:v>
                </c:pt>
                <c:pt idx="11898">
                  <c:v>24.178999999999998</c:v>
                </c:pt>
                <c:pt idx="11899">
                  <c:v>23.777999999999999</c:v>
                </c:pt>
                <c:pt idx="11900">
                  <c:v>24.745000000000001</c:v>
                </c:pt>
                <c:pt idx="11901">
                  <c:v>24.579000000000001</c:v>
                </c:pt>
                <c:pt idx="11902">
                  <c:v>24.347999999999999</c:v>
                </c:pt>
                <c:pt idx="11903">
                  <c:v>24.905999999999999</c:v>
                </c:pt>
                <c:pt idx="11904">
                  <c:v>20.771999999999998</c:v>
                </c:pt>
                <c:pt idx="11905">
                  <c:v>20.256</c:v>
                </c:pt>
                <c:pt idx="11906">
                  <c:v>27.376999999999999</c:v>
                </c:pt>
                <c:pt idx="11907">
                  <c:v>21.870999999999999</c:v>
                </c:pt>
                <c:pt idx="11908">
                  <c:v>21.38</c:v>
                </c:pt>
                <c:pt idx="11909">
                  <c:v>28.103999999999999</c:v>
                </c:pt>
                <c:pt idx="11910">
                  <c:v>19.841999999999999</c:v>
                </c:pt>
                <c:pt idx="11911">
                  <c:v>20.274000000000001</c:v>
                </c:pt>
                <c:pt idx="11912">
                  <c:v>31.332000000000001</c:v>
                </c:pt>
                <c:pt idx="11913">
                  <c:v>27.042000000000002</c:v>
                </c:pt>
                <c:pt idx="11914">
                  <c:v>19.399999999999999</c:v>
                </c:pt>
                <c:pt idx="11915">
                  <c:v>22.344999999999999</c:v>
                </c:pt>
                <c:pt idx="11916">
                  <c:v>21.437000000000001</c:v>
                </c:pt>
                <c:pt idx="11917">
                  <c:v>26.317</c:v>
                </c:pt>
                <c:pt idx="11918">
                  <c:v>25.824000000000002</c:v>
                </c:pt>
                <c:pt idx="11919">
                  <c:v>19.154</c:v>
                </c:pt>
                <c:pt idx="11920">
                  <c:v>27.43</c:v>
                </c:pt>
                <c:pt idx="11921">
                  <c:v>24.771000000000001</c:v>
                </c:pt>
                <c:pt idx="11922">
                  <c:v>26.297000000000001</c:v>
                </c:pt>
                <c:pt idx="11923">
                  <c:v>20.026</c:v>
                </c:pt>
                <c:pt idx="11924">
                  <c:v>19.856999999999999</c:v>
                </c:pt>
                <c:pt idx="11925">
                  <c:v>28.187000000000001</c:v>
                </c:pt>
                <c:pt idx="11926">
                  <c:v>25.835999999999999</c:v>
                </c:pt>
                <c:pt idx="11927">
                  <c:v>25.579000000000001</c:v>
                </c:pt>
                <c:pt idx="11928">
                  <c:v>21.04</c:v>
                </c:pt>
                <c:pt idx="11929">
                  <c:v>26.611000000000001</c:v>
                </c:pt>
                <c:pt idx="11930">
                  <c:v>24.234999999999999</c:v>
                </c:pt>
                <c:pt idx="11931">
                  <c:v>21.76</c:v>
                </c:pt>
                <c:pt idx="11932">
                  <c:v>22.39</c:v>
                </c:pt>
                <c:pt idx="11933">
                  <c:v>22.056000000000001</c:v>
                </c:pt>
                <c:pt idx="11934">
                  <c:v>24.009</c:v>
                </c:pt>
                <c:pt idx="11935">
                  <c:v>23.556000000000001</c:v>
                </c:pt>
                <c:pt idx="11936">
                  <c:v>27.413</c:v>
                </c:pt>
                <c:pt idx="11937">
                  <c:v>23.704000000000001</c:v>
                </c:pt>
                <c:pt idx="11938">
                  <c:v>25.172999999999998</c:v>
                </c:pt>
                <c:pt idx="11939">
                  <c:v>23.242999999999999</c:v>
                </c:pt>
                <c:pt idx="11940">
                  <c:v>19.739000000000001</c:v>
                </c:pt>
                <c:pt idx="11941">
                  <c:v>25.352</c:v>
                </c:pt>
                <c:pt idx="11942">
                  <c:v>30.93</c:v>
                </c:pt>
                <c:pt idx="11943">
                  <c:v>24.693999999999999</c:v>
                </c:pt>
                <c:pt idx="11944">
                  <c:v>31.489000000000001</c:v>
                </c:pt>
                <c:pt idx="11945">
                  <c:v>23.867000000000001</c:v>
                </c:pt>
                <c:pt idx="11946">
                  <c:v>24.225999999999999</c:v>
                </c:pt>
                <c:pt idx="11947">
                  <c:v>21.991</c:v>
                </c:pt>
                <c:pt idx="11948">
                  <c:v>19.544</c:v>
                </c:pt>
                <c:pt idx="11949">
                  <c:v>28.416</c:v>
                </c:pt>
                <c:pt idx="11950">
                  <c:v>20.867000000000001</c:v>
                </c:pt>
                <c:pt idx="11951">
                  <c:v>21.481999999999999</c:v>
                </c:pt>
                <c:pt idx="11952">
                  <c:v>20.901</c:v>
                </c:pt>
                <c:pt idx="11953">
                  <c:v>27.302</c:v>
                </c:pt>
                <c:pt idx="11954">
                  <c:v>25.940999999999999</c:v>
                </c:pt>
                <c:pt idx="11955">
                  <c:v>21.158999999999999</c:v>
                </c:pt>
                <c:pt idx="11956">
                  <c:v>22.57</c:v>
                </c:pt>
                <c:pt idx="11957">
                  <c:v>25.492999999999999</c:v>
                </c:pt>
                <c:pt idx="11958">
                  <c:v>21.314</c:v>
                </c:pt>
                <c:pt idx="11959">
                  <c:v>23.077000000000002</c:v>
                </c:pt>
                <c:pt idx="11960">
                  <c:v>21.838000000000001</c:v>
                </c:pt>
                <c:pt idx="11961">
                  <c:v>27.027999999999999</c:v>
                </c:pt>
                <c:pt idx="11962">
                  <c:v>19.405000000000001</c:v>
                </c:pt>
                <c:pt idx="11963">
                  <c:v>19.632000000000001</c:v>
                </c:pt>
                <c:pt idx="11964">
                  <c:v>26.74</c:v>
                </c:pt>
                <c:pt idx="11965">
                  <c:v>22.405999999999999</c:v>
                </c:pt>
                <c:pt idx="11966">
                  <c:v>28.248999999999999</c:v>
                </c:pt>
                <c:pt idx="11967">
                  <c:v>28.041</c:v>
                </c:pt>
                <c:pt idx="11968">
                  <c:v>26.812000000000001</c:v>
                </c:pt>
                <c:pt idx="11969">
                  <c:v>28.175999999999998</c:v>
                </c:pt>
                <c:pt idx="11970">
                  <c:v>21.402000000000001</c:v>
                </c:pt>
                <c:pt idx="11971">
                  <c:v>26.545999999999999</c:v>
                </c:pt>
                <c:pt idx="11972">
                  <c:v>22.404</c:v>
                </c:pt>
                <c:pt idx="11973">
                  <c:v>29.402999999999999</c:v>
                </c:pt>
                <c:pt idx="11974">
                  <c:v>22.835000000000001</c:v>
                </c:pt>
                <c:pt idx="11975">
                  <c:v>34.323</c:v>
                </c:pt>
                <c:pt idx="11976">
                  <c:v>26.46</c:v>
                </c:pt>
                <c:pt idx="11977">
                  <c:v>22.504000000000001</c:v>
                </c:pt>
                <c:pt idx="11978">
                  <c:v>23.885999999999999</c:v>
                </c:pt>
                <c:pt idx="11979">
                  <c:v>24.588000000000001</c:v>
                </c:pt>
                <c:pt idx="11980">
                  <c:v>27.437000000000001</c:v>
                </c:pt>
                <c:pt idx="11981">
                  <c:v>25.638000000000002</c:v>
                </c:pt>
                <c:pt idx="11982">
                  <c:v>24.585000000000001</c:v>
                </c:pt>
                <c:pt idx="11983">
                  <c:v>23.724</c:v>
                </c:pt>
                <c:pt idx="11984">
                  <c:v>22.154</c:v>
                </c:pt>
                <c:pt idx="11985">
                  <c:v>17.951000000000001</c:v>
                </c:pt>
                <c:pt idx="11986">
                  <c:v>21.655999999999999</c:v>
                </c:pt>
                <c:pt idx="11987">
                  <c:v>21.911000000000001</c:v>
                </c:pt>
                <c:pt idx="11988">
                  <c:v>21.995999999999999</c:v>
                </c:pt>
                <c:pt idx="11989">
                  <c:v>25.402000000000001</c:v>
                </c:pt>
                <c:pt idx="11990">
                  <c:v>27.736999999999998</c:v>
                </c:pt>
                <c:pt idx="11991">
                  <c:v>24.84</c:v>
                </c:pt>
                <c:pt idx="11992">
                  <c:v>21.178000000000001</c:v>
                </c:pt>
                <c:pt idx="11993">
                  <c:v>20.605</c:v>
                </c:pt>
                <c:pt idx="11994">
                  <c:v>17.981000000000002</c:v>
                </c:pt>
                <c:pt idx="11995">
                  <c:v>21.64</c:v>
                </c:pt>
                <c:pt idx="11996">
                  <c:v>23.129000000000001</c:v>
                </c:pt>
                <c:pt idx="11997">
                  <c:v>18.420000000000002</c:v>
                </c:pt>
                <c:pt idx="11998">
                  <c:v>19.975999999999999</c:v>
                </c:pt>
                <c:pt idx="11999">
                  <c:v>23.762</c:v>
                </c:pt>
                <c:pt idx="12000">
                  <c:v>20.843</c:v>
                </c:pt>
                <c:pt idx="12001">
                  <c:v>25.722999999999999</c:v>
                </c:pt>
                <c:pt idx="12002">
                  <c:v>25.623999999999999</c:v>
                </c:pt>
                <c:pt idx="12003">
                  <c:v>18.286000000000001</c:v>
                </c:pt>
                <c:pt idx="12004">
                  <c:v>24.919</c:v>
                </c:pt>
                <c:pt idx="12005">
                  <c:v>17.802</c:v>
                </c:pt>
                <c:pt idx="12006">
                  <c:v>24.495999999999999</c:v>
                </c:pt>
                <c:pt idx="12007">
                  <c:v>28.2</c:v>
                </c:pt>
                <c:pt idx="12008">
                  <c:v>18.984999999999999</c:v>
                </c:pt>
                <c:pt idx="12009">
                  <c:v>25.152999999999999</c:v>
                </c:pt>
                <c:pt idx="12010">
                  <c:v>24.172999999999998</c:v>
                </c:pt>
                <c:pt idx="12011">
                  <c:v>28.021000000000001</c:v>
                </c:pt>
                <c:pt idx="12012">
                  <c:v>21.562999999999999</c:v>
                </c:pt>
                <c:pt idx="12013">
                  <c:v>18.745000000000001</c:v>
                </c:pt>
                <c:pt idx="12014">
                  <c:v>22.946000000000002</c:v>
                </c:pt>
                <c:pt idx="12015">
                  <c:v>25.01</c:v>
                </c:pt>
                <c:pt idx="12016">
                  <c:v>18.454000000000001</c:v>
                </c:pt>
                <c:pt idx="12017">
                  <c:v>21.881</c:v>
                </c:pt>
                <c:pt idx="12018">
                  <c:v>23.949000000000002</c:v>
                </c:pt>
                <c:pt idx="12019">
                  <c:v>19.5</c:v>
                </c:pt>
                <c:pt idx="12020">
                  <c:v>23.56</c:v>
                </c:pt>
                <c:pt idx="12021">
                  <c:v>23.565999999999999</c:v>
                </c:pt>
                <c:pt idx="12022">
                  <c:v>19.495000000000001</c:v>
                </c:pt>
                <c:pt idx="12023">
                  <c:v>27.088999999999999</c:v>
                </c:pt>
                <c:pt idx="12024">
                  <c:v>23.675999999999998</c:v>
                </c:pt>
                <c:pt idx="12025">
                  <c:v>23.721</c:v>
                </c:pt>
                <c:pt idx="12026">
                  <c:v>18.276</c:v>
                </c:pt>
                <c:pt idx="12027">
                  <c:v>24.555</c:v>
                </c:pt>
                <c:pt idx="12028">
                  <c:v>21.222999999999999</c:v>
                </c:pt>
                <c:pt idx="12029">
                  <c:v>26.178999999999998</c:v>
                </c:pt>
                <c:pt idx="12030">
                  <c:v>30.866</c:v>
                </c:pt>
                <c:pt idx="12031">
                  <c:v>25.324000000000002</c:v>
                </c:pt>
                <c:pt idx="12032">
                  <c:v>27.573</c:v>
                </c:pt>
                <c:pt idx="12033">
                  <c:v>23.079000000000001</c:v>
                </c:pt>
                <c:pt idx="12034">
                  <c:v>24.869</c:v>
                </c:pt>
                <c:pt idx="12035">
                  <c:v>18.478000000000002</c:v>
                </c:pt>
                <c:pt idx="12036">
                  <c:v>27.46</c:v>
                </c:pt>
                <c:pt idx="12037">
                  <c:v>25.507999999999999</c:v>
                </c:pt>
                <c:pt idx="12038">
                  <c:v>21.77</c:v>
                </c:pt>
                <c:pt idx="12039">
                  <c:v>23.459</c:v>
                </c:pt>
                <c:pt idx="12040">
                  <c:v>26.614999999999998</c:v>
                </c:pt>
                <c:pt idx="12041">
                  <c:v>25.571999999999999</c:v>
                </c:pt>
                <c:pt idx="12042">
                  <c:v>23.120999999999999</c:v>
                </c:pt>
                <c:pt idx="12043">
                  <c:v>28.747</c:v>
                </c:pt>
                <c:pt idx="12044">
                  <c:v>28.684000000000001</c:v>
                </c:pt>
                <c:pt idx="12045">
                  <c:v>25.398</c:v>
                </c:pt>
                <c:pt idx="12046">
                  <c:v>24.49</c:v>
                </c:pt>
                <c:pt idx="12047">
                  <c:v>23.872</c:v>
                </c:pt>
                <c:pt idx="12048">
                  <c:v>30.196999999999999</c:v>
                </c:pt>
                <c:pt idx="12049">
                  <c:v>27.824000000000002</c:v>
                </c:pt>
                <c:pt idx="12050">
                  <c:v>19.28</c:v>
                </c:pt>
                <c:pt idx="12051">
                  <c:v>20.93</c:v>
                </c:pt>
                <c:pt idx="12052">
                  <c:v>24.792000000000002</c:v>
                </c:pt>
                <c:pt idx="12053">
                  <c:v>24.024999999999999</c:v>
                </c:pt>
                <c:pt idx="12054">
                  <c:v>23.866</c:v>
                </c:pt>
                <c:pt idx="12055">
                  <c:v>23.913</c:v>
                </c:pt>
                <c:pt idx="12056">
                  <c:v>21.116</c:v>
                </c:pt>
                <c:pt idx="12057">
                  <c:v>26.584</c:v>
                </c:pt>
                <c:pt idx="12058">
                  <c:v>27.303000000000001</c:v>
                </c:pt>
                <c:pt idx="12059">
                  <c:v>20.658000000000001</c:v>
                </c:pt>
                <c:pt idx="12060">
                  <c:v>24.555</c:v>
                </c:pt>
                <c:pt idx="12061">
                  <c:v>19.053000000000001</c:v>
                </c:pt>
                <c:pt idx="12062">
                  <c:v>25.16</c:v>
                </c:pt>
                <c:pt idx="12063">
                  <c:v>23.248999999999999</c:v>
                </c:pt>
                <c:pt idx="12064">
                  <c:v>19.757999999999999</c:v>
                </c:pt>
                <c:pt idx="12065">
                  <c:v>20.050999999999998</c:v>
                </c:pt>
                <c:pt idx="12066">
                  <c:v>21.640999999999998</c:v>
                </c:pt>
                <c:pt idx="12067">
                  <c:v>20.683</c:v>
                </c:pt>
                <c:pt idx="12068">
                  <c:v>26.376999999999999</c:v>
                </c:pt>
                <c:pt idx="12069">
                  <c:v>26.61</c:v>
                </c:pt>
                <c:pt idx="12070">
                  <c:v>29.245999999999999</c:v>
                </c:pt>
                <c:pt idx="12071">
                  <c:v>30.391999999999999</c:v>
                </c:pt>
                <c:pt idx="12072">
                  <c:v>23.898</c:v>
                </c:pt>
                <c:pt idx="12073">
                  <c:v>26.731000000000002</c:v>
                </c:pt>
                <c:pt idx="12074">
                  <c:v>26.303000000000001</c:v>
                </c:pt>
                <c:pt idx="12075">
                  <c:v>21.332000000000001</c:v>
                </c:pt>
                <c:pt idx="12076">
                  <c:v>26.782</c:v>
                </c:pt>
                <c:pt idx="12077">
                  <c:v>22.881</c:v>
                </c:pt>
                <c:pt idx="12078">
                  <c:v>23.69</c:v>
                </c:pt>
                <c:pt idx="12079">
                  <c:v>25.414000000000001</c:v>
                </c:pt>
                <c:pt idx="12080">
                  <c:v>27.738</c:v>
                </c:pt>
                <c:pt idx="12081">
                  <c:v>24.602</c:v>
                </c:pt>
                <c:pt idx="12082">
                  <c:v>21.245000000000001</c:v>
                </c:pt>
                <c:pt idx="12083">
                  <c:v>22.727</c:v>
                </c:pt>
                <c:pt idx="12084">
                  <c:v>26.596</c:v>
                </c:pt>
                <c:pt idx="12085">
                  <c:v>21.280999999999999</c:v>
                </c:pt>
                <c:pt idx="12086">
                  <c:v>25.67</c:v>
                </c:pt>
                <c:pt idx="12087">
                  <c:v>20.530999999999999</c:v>
                </c:pt>
                <c:pt idx="12088">
                  <c:v>21.501999999999999</c:v>
                </c:pt>
                <c:pt idx="12089">
                  <c:v>28.088000000000001</c:v>
                </c:pt>
                <c:pt idx="12090">
                  <c:v>26.398</c:v>
                </c:pt>
                <c:pt idx="12091">
                  <c:v>20.184999999999999</c:v>
                </c:pt>
                <c:pt idx="12092">
                  <c:v>21.268000000000001</c:v>
                </c:pt>
                <c:pt idx="12093">
                  <c:v>24.922999999999998</c:v>
                </c:pt>
                <c:pt idx="12094">
                  <c:v>22.062999999999999</c:v>
                </c:pt>
                <c:pt idx="12095">
                  <c:v>20.681999999999999</c:v>
                </c:pt>
                <c:pt idx="12096">
                  <c:v>24.213999999999999</c:v>
                </c:pt>
                <c:pt idx="12097">
                  <c:v>22.527000000000001</c:v>
                </c:pt>
                <c:pt idx="12098">
                  <c:v>23.138000000000002</c:v>
                </c:pt>
                <c:pt idx="12099">
                  <c:v>29.997</c:v>
                </c:pt>
                <c:pt idx="12100">
                  <c:v>23.844999999999999</c:v>
                </c:pt>
                <c:pt idx="12101">
                  <c:v>19.161999999999999</c:v>
                </c:pt>
                <c:pt idx="12102">
                  <c:v>25.684999999999999</c:v>
                </c:pt>
                <c:pt idx="12103">
                  <c:v>21.597000000000001</c:v>
                </c:pt>
                <c:pt idx="12104">
                  <c:v>22.350999999999999</c:v>
                </c:pt>
                <c:pt idx="12105">
                  <c:v>30.39</c:v>
                </c:pt>
                <c:pt idx="12106">
                  <c:v>28.056999999999999</c:v>
                </c:pt>
                <c:pt idx="12107">
                  <c:v>22.957000000000001</c:v>
                </c:pt>
                <c:pt idx="12108">
                  <c:v>21.306999999999999</c:v>
                </c:pt>
                <c:pt idx="12109">
                  <c:v>29.847000000000001</c:v>
                </c:pt>
                <c:pt idx="12110">
                  <c:v>23.135000000000002</c:v>
                </c:pt>
                <c:pt idx="12111">
                  <c:v>24.122</c:v>
                </c:pt>
                <c:pt idx="12112">
                  <c:v>18.053999999999998</c:v>
                </c:pt>
                <c:pt idx="12113">
                  <c:v>22.408000000000001</c:v>
                </c:pt>
                <c:pt idx="12114">
                  <c:v>22.611000000000001</c:v>
                </c:pt>
                <c:pt idx="12115">
                  <c:v>19.931000000000001</c:v>
                </c:pt>
                <c:pt idx="12116">
                  <c:v>17.597000000000001</c:v>
                </c:pt>
                <c:pt idx="12117">
                  <c:v>27.481000000000002</c:v>
                </c:pt>
                <c:pt idx="12118">
                  <c:v>19.725000000000001</c:v>
                </c:pt>
                <c:pt idx="12119">
                  <c:v>29.966999999999999</c:v>
                </c:pt>
                <c:pt idx="12120">
                  <c:v>32.549999999999997</c:v>
                </c:pt>
                <c:pt idx="12121">
                  <c:v>24.041</c:v>
                </c:pt>
                <c:pt idx="12122">
                  <c:v>21.516999999999999</c:v>
                </c:pt>
                <c:pt idx="12123">
                  <c:v>23.042000000000002</c:v>
                </c:pt>
                <c:pt idx="12124">
                  <c:v>21.096</c:v>
                </c:pt>
                <c:pt idx="12125">
                  <c:v>19.827999999999999</c:v>
                </c:pt>
                <c:pt idx="12126">
                  <c:v>25.803000000000001</c:v>
                </c:pt>
                <c:pt idx="12127">
                  <c:v>28.050999999999998</c:v>
                </c:pt>
                <c:pt idx="12128">
                  <c:v>21.713000000000001</c:v>
                </c:pt>
                <c:pt idx="12129">
                  <c:v>24.706</c:v>
                </c:pt>
                <c:pt idx="12130">
                  <c:v>21.303000000000001</c:v>
                </c:pt>
                <c:pt idx="12131">
                  <c:v>25.561</c:v>
                </c:pt>
                <c:pt idx="12132">
                  <c:v>20.169</c:v>
                </c:pt>
                <c:pt idx="12133">
                  <c:v>20.725999999999999</c:v>
                </c:pt>
                <c:pt idx="12134">
                  <c:v>27.667999999999999</c:v>
                </c:pt>
                <c:pt idx="12135">
                  <c:v>27.89</c:v>
                </c:pt>
                <c:pt idx="12136">
                  <c:v>23.29</c:v>
                </c:pt>
                <c:pt idx="12137">
                  <c:v>25.138000000000002</c:v>
                </c:pt>
                <c:pt idx="12138">
                  <c:v>28.875</c:v>
                </c:pt>
                <c:pt idx="12139">
                  <c:v>26.498000000000001</c:v>
                </c:pt>
                <c:pt idx="12140">
                  <c:v>15.957000000000001</c:v>
                </c:pt>
                <c:pt idx="12141">
                  <c:v>15.958</c:v>
                </c:pt>
                <c:pt idx="12142">
                  <c:v>26.242999999999999</c:v>
                </c:pt>
                <c:pt idx="12143">
                  <c:v>25.651</c:v>
                </c:pt>
                <c:pt idx="12144">
                  <c:v>27.295999999999999</c:v>
                </c:pt>
                <c:pt idx="12145">
                  <c:v>16.707999999999998</c:v>
                </c:pt>
                <c:pt idx="12146">
                  <c:v>23.652000000000001</c:v>
                </c:pt>
                <c:pt idx="12147">
                  <c:v>36.731000000000002</c:v>
                </c:pt>
                <c:pt idx="12148">
                  <c:v>23.289000000000001</c:v>
                </c:pt>
                <c:pt idx="12149">
                  <c:v>22.896999999999998</c:v>
                </c:pt>
                <c:pt idx="12150">
                  <c:v>29.783999999999999</c:v>
                </c:pt>
                <c:pt idx="12151">
                  <c:v>25.811</c:v>
                </c:pt>
                <c:pt idx="12152">
                  <c:v>29.038</c:v>
                </c:pt>
                <c:pt idx="12153">
                  <c:v>25.039000000000001</c:v>
                </c:pt>
                <c:pt idx="12154">
                  <c:v>23.773</c:v>
                </c:pt>
                <c:pt idx="12155">
                  <c:v>28.591999999999999</c:v>
                </c:pt>
                <c:pt idx="12156">
                  <c:v>22.99</c:v>
                </c:pt>
                <c:pt idx="12157">
                  <c:v>24.218</c:v>
                </c:pt>
                <c:pt idx="12158">
                  <c:v>25.783999999999999</c:v>
                </c:pt>
                <c:pt idx="12159">
                  <c:v>27.638000000000002</c:v>
                </c:pt>
                <c:pt idx="12160">
                  <c:v>24.254000000000001</c:v>
                </c:pt>
                <c:pt idx="12161">
                  <c:v>28.675000000000001</c:v>
                </c:pt>
                <c:pt idx="12162">
                  <c:v>25.393999999999998</c:v>
                </c:pt>
                <c:pt idx="12163">
                  <c:v>23.625</c:v>
                </c:pt>
                <c:pt idx="12164">
                  <c:v>19.233000000000001</c:v>
                </c:pt>
                <c:pt idx="12165">
                  <c:v>23.068999999999999</c:v>
                </c:pt>
                <c:pt idx="12166">
                  <c:v>25.948</c:v>
                </c:pt>
                <c:pt idx="12167">
                  <c:v>16.956</c:v>
                </c:pt>
                <c:pt idx="12168">
                  <c:v>28.061</c:v>
                </c:pt>
                <c:pt idx="12169">
                  <c:v>24.751999999999999</c:v>
                </c:pt>
                <c:pt idx="12170">
                  <c:v>24.41</c:v>
                </c:pt>
                <c:pt idx="12171">
                  <c:v>20.739000000000001</c:v>
                </c:pt>
                <c:pt idx="12172">
                  <c:v>25.366</c:v>
                </c:pt>
                <c:pt idx="12173">
                  <c:v>28.14</c:v>
                </c:pt>
                <c:pt idx="12174">
                  <c:v>22.111999999999998</c:v>
                </c:pt>
                <c:pt idx="12175">
                  <c:v>22.081</c:v>
                </c:pt>
                <c:pt idx="12176">
                  <c:v>25.027999999999999</c:v>
                </c:pt>
                <c:pt idx="12177">
                  <c:v>23.22</c:v>
                </c:pt>
                <c:pt idx="12178">
                  <c:v>25.475999999999999</c:v>
                </c:pt>
                <c:pt idx="12179">
                  <c:v>24.466000000000001</c:v>
                </c:pt>
                <c:pt idx="12180">
                  <c:v>19.484999999999999</c:v>
                </c:pt>
                <c:pt idx="12181">
                  <c:v>18.972000000000001</c:v>
                </c:pt>
                <c:pt idx="12182">
                  <c:v>26.038</c:v>
                </c:pt>
                <c:pt idx="12183">
                  <c:v>27.945</c:v>
                </c:pt>
                <c:pt idx="12184">
                  <c:v>22.047999999999998</c:v>
                </c:pt>
                <c:pt idx="12185">
                  <c:v>27.911000000000001</c:v>
                </c:pt>
                <c:pt idx="12186">
                  <c:v>24.808</c:v>
                </c:pt>
                <c:pt idx="12187">
                  <c:v>23.052</c:v>
                </c:pt>
                <c:pt idx="12188">
                  <c:v>23.893999999999998</c:v>
                </c:pt>
                <c:pt idx="12189">
                  <c:v>26.326000000000001</c:v>
                </c:pt>
                <c:pt idx="12190">
                  <c:v>20.004999999999999</c:v>
                </c:pt>
                <c:pt idx="12191">
                  <c:v>14.57</c:v>
                </c:pt>
                <c:pt idx="12192">
                  <c:v>23.556000000000001</c:v>
                </c:pt>
                <c:pt idx="12193">
                  <c:v>22.106000000000002</c:v>
                </c:pt>
                <c:pt idx="12194">
                  <c:v>26.664999999999999</c:v>
                </c:pt>
                <c:pt idx="12195">
                  <c:v>22.754000000000001</c:v>
                </c:pt>
                <c:pt idx="12196">
                  <c:v>23.667999999999999</c:v>
                </c:pt>
                <c:pt idx="12197">
                  <c:v>23.431999999999999</c:v>
                </c:pt>
                <c:pt idx="12198">
                  <c:v>23.702000000000002</c:v>
                </c:pt>
                <c:pt idx="12199">
                  <c:v>22.388000000000002</c:v>
                </c:pt>
                <c:pt idx="12200">
                  <c:v>26.460999999999999</c:v>
                </c:pt>
                <c:pt idx="12201">
                  <c:v>27.611000000000001</c:v>
                </c:pt>
                <c:pt idx="12202">
                  <c:v>18.766999999999999</c:v>
                </c:pt>
                <c:pt idx="12203">
                  <c:v>19.507000000000001</c:v>
                </c:pt>
                <c:pt idx="12204">
                  <c:v>22.378</c:v>
                </c:pt>
                <c:pt idx="12205">
                  <c:v>22.42</c:v>
                </c:pt>
                <c:pt idx="12206">
                  <c:v>24.364999999999998</c:v>
                </c:pt>
                <c:pt idx="12207">
                  <c:v>25.646000000000001</c:v>
                </c:pt>
                <c:pt idx="12208">
                  <c:v>25.748000000000001</c:v>
                </c:pt>
                <c:pt idx="12209">
                  <c:v>19.452000000000002</c:v>
                </c:pt>
                <c:pt idx="12210">
                  <c:v>24.167000000000002</c:v>
                </c:pt>
                <c:pt idx="12211">
                  <c:v>20.972999999999999</c:v>
                </c:pt>
                <c:pt idx="12212">
                  <c:v>27.494</c:v>
                </c:pt>
                <c:pt idx="12213">
                  <c:v>28.167000000000002</c:v>
                </c:pt>
                <c:pt idx="12214">
                  <c:v>24.719000000000001</c:v>
                </c:pt>
                <c:pt idx="12215">
                  <c:v>20.184000000000001</c:v>
                </c:pt>
                <c:pt idx="12216">
                  <c:v>20.469000000000001</c:v>
                </c:pt>
                <c:pt idx="12217">
                  <c:v>24.765999999999998</c:v>
                </c:pt>
                <c:pt idx="12218">
                  <c:v>21.303000000000001</c:v>
                </c:pt>
                <c:pt idx="12219">
                  <c:v>27.443999999999999</c:v>
                </c:pt>
                <c:pt idx="12220">
                  <c:v>23.763000000000002</c:v>
                </c:pt>
                <c:pt idx="12221">
                  <c:v>29.724</c:v>
                </c:pt>
                <c:pt idx="12222">
                  <c:v>21.762</c:v>
                </c:pt>
                <c:pt idx="12223">
                  <c:v>23.114000000000001</c:v>
                </c:pt>
                <c:pt idx="12224">
                  <c:v>24.434999999999999</c:v>
                </c:pt>
                <c:pt idx="12225">
                  <c:v>23.916</c:v>
                </c:pt>
                <c:pt idx="12226">
                  <c:v>21.193000000000001</c:v>
                </c:pt>
                <c:pt idx="12227">
                  <c:v>26.138000000000002</c:v>
                </c:pt>
                <c:pt idx="12228">
                  <c:v>23.788</c:v>
                </c:pt>
                <c:pt idx="12229">
                  <c:v>22.588000000000001</c:v>
                </c:pt>
                <c:pt idx="12230">
                  <c:v>23.116</c:v>
                </c:pt>
                <c:pt idx="12231">
                  <c:v>20.925000000000001</c:v>
                </c:pt>
                <c:pt idx="12232">
                  <c:v>24.277000000000001</c:v>
                </c:pt>
                <c:pt idx="12233">
                  <c:v>26.8</c:v>
                </c:pt>
                <c:pt idx="12234">
                  <c:v>22.228999999999999</c:v>
                </c:pt>
                <c:pt idx="12235">
                  <c:v>23.591999999999999</c:v>
                </c:pt>
                <c:pt idx="12236">
                  <c:v>24.321000000000002</c:v>
                </c:pt>
                <c:pt idx="12237">
                  <c:v>21.175000000000001</c:v>
                </c:pt>
                <c:pt idx="12238">
                  <c:v>17.841000000000001</c:v>
                </c:pt>
                <c:pt idx="12239">
                  <c:v>24.125</c:v>
                </c:pt>
                <c:pt idx="12240">
                  <c:v>25.471</c:v>
                </c:pt>
                <c:pt idx="12241">
                  <c:v>28.722999999999999</c:v>
                </c:pt>
                <c:pt idx="12242">
                  <c:v>24.981999999999999</c:v>
                </c:pt>
                <c:pt idx="12243">
                  <c:v>29.305</c:v>
                </c:pt>
                <c:pt idx="12244">
                  <c:v>26.462</c:v>
                </c:pt>
                <c:pt idx="12245">
                  <c:v>22.811</c:v>
                </c:pt>
                <c:pt idx="12246">
                  <c:v>28.29</c:v>
                </c:pt>
                <c:pt idx="12247">
                  <c:v>23.315999999999999</c:v>
                </c:pt>
                <c:pt idx="12248">
                  <c:v>26.715</c:v>
                </c:pt>
                <c:pt idx="12249">
                  <c:v>24.864999999999998</c:v>
                </c:pt>
                <c:pt idx="12250">
                  <c:v>25.992999999999999</c:v>
                </c:pt>
                <c:pt idx="12251">
                  <c:v>18.934999999999999</c:v>
                </c:pt>
                <c:pt idx="12252">
                  <c:v>21.036999999999999</c:v>
                </c:pt>
                <c:pt idx="12253">
                  <c:v>28.54</c:v>
                </c:pt>
                <c:pt idx="12254">
                  <c:v>21.103999999999999</c:v>
                </c:pt>
                <c:pt idx="12255">
                  <c:v>15.122999999999999</c:v>
                </c:pt>
                <c:pt idx="12256">
                  <c:v>28.446000000000002</c:v>
                </c:pt>
                <c:pt idx="12257">
                  <c:v>27.038</c:v>
                </c:pt>
                <c:pt idx="12258">
                  <c:v>27.872</c:v>
                </c:pt>
                <c:pt idx="12259">
                  <c:v>22.303999999999998</c:v>
                </c:pt>
                <c:pt idx="12260">
                  <c:v>22.097999999999999</c:v>
                </c:pt>
                <c:pt idx="12261">
                  <c:v>21.684000000000001</c:v>
                </c:pt>
                <c:pt idx="12262">
                  <c:v>22.468</c:v>
                </c:pt>
                <c:pt idx="12263">
                  <c:v>21.184000000000001</c:v>
                </c:pt>
                <c:pt idx="12264">
                  <c:v>21.169</c:v>
                </c:pt>
                <c:pt idx="12265">
                  <c:v>26.457000000000001</c:v>
                </c:pt>
                <c:pt idx="12266">
                  <c:v>20.815000000000001</c:v>
                </c:pt>
                <c:pt idx="12267">
                  <c:v>23.414000000000001</c:v>
                </c:pt>
                <c:pt idx="12268">
                  <c:v>19.626999999999999</c:v>
                </c:pt>
                <c:pt idx="12269">
                  <c:v>19.443999999999999</c:v>
                </c:pt>
                <c:pt idx="12270">
                  <c:v>23.866</c:v>
                </c:pt>
                <c:pt idx="12271">
                  <c:v>21.728999999999999</c:v>
                </c:pt>
                <c:pt idx="12272">
                  <c:v>24.225000000000001</c:v>
                </c:pt>
                <c:pt idx="12273">
                  <c:v>23.81</c:v>
                </c:pt>
                <c:pt idx="12274">
                  <c:v>21.190999999999999</c:v>
                </c:pt>
                <c:pt idx="12275">
                  <c:v>23.463000000000001</c:v>
                </c:pt>
                <c:pt idx="12276">
                  <c:v>23.001999999999999</c:v>
                </c:pt>
                <c:pt idx="12277">
                  <c:v>18.440999999999999</c:v>
                </c:pt>
                <c:pt idx="12278">
                  <c:v>28.062999999999999</c:v>
                </c:pt>
                <c:pt idx="12279">
                  <c:v>22.279</c:v>
                </c:pt>
                <c:pt idx="12280">
                  <c:v>30.692</c:v>
                </c:pt>
                <c:pt idx="12281">
                  <c:v>23.782</c:v>
                </c:pt>
                <c:pt idx="12282">
                  <c:v>21.166</c:v>
                </c:pt>
                <c:pt idx="12283">
                  <c:v>27.873999999999999</c:v>
                </c:pt>
                <c:pt idx="12284">
                  <c:v>25.210999999999999</c:v>
                </c:pt>
                <c:pt idx="12285">
                  <c:v>23.503</c:v>
                </c:pt>
                <c:pt idx="12286">
                  <c:v>24.922999999999998</c:v>
                </c:pt>
                <c:pt idx="12287">
                  <c:v>29.178000000000001</c:v>
                </c:pt>
                <c:pt idx="12288">
                  <c:v>29.37</c:v>
                </c:pt>
                <c:pt idx="12289">
                  <c:v>27.369</c:v>
                </c:pt>
                <c:pt idx="12290">
                  <c:v>17.305</c:v>
                </c:pt>
                <c:pt idx="12291">
                  <c:v>24.344000000000001</c:v>
                </c:pt>
                <c:pt idx="12292">
                  <c:v>24.137</c:v>
                </c:pt>
                <c:pt idx="12293">
                  <c:v>18.574999999999999</c:v>
                </c:pt>
                <c:pt idx="12294">
                  <c:v>21.948</c:v>
                </c:pt>
                <c:pt idx="12295">
                  <c:v>25.681999999999999</c:v>
                </c:pt>
                <c:pt idx="12296">
                  <c:v>21.577000000000002</c:v>
                </c:pt>
                <c:pt idx="12297">
                  <c:v>21.039000000000001</c:v>
                </c:pt>
                <c:pt idx="12298">
                  <c:v>24.343</c:v>
                </c:pt>
                <c:pt idx="12299">
                  <c:v>20.451000000000001</c:v>
                </c:pt>
                <c:pt idx="12300">
                  <c:v>32.404000000000003</c:v>
                </c:pt>
                <c:pt idx="12301">
                  <c:v>25.512</c:v>
                </c:pt>
                <c:pt idx="12302">
                  <c:v>23.515000000000001</c:v>
                </c:pt>
                <c:pt idx="12303">
                  <c:v>18.210999999999999</c:v>
                </c:pt>
                <c:pt idx="12304">
                  <c:v>20.274999999999999</c:v>
                </c:pt>
                <c:pt idx="12305">
                  <c:v>20.376000000000001</c:v>
                </c:pt>
                <c:pt idx="12306">
                  <c:v>23.56</c:v>
                </c:pt>
                <c:pt idx="12307">
                  <c:v>20.128</c:v>
                </c:pt>
                <c:pt idx="12308">
                  <c:v>20.908000000000001</c:v>
                </c:pt>
                <c:pt idx="12309">
                  <c:v>25.178000000000001</c:v>
                </c:pt>
                <c:pt idx="12310">
                  <c:v>25.771999999999998</c:v>
                </c:pt>
                <c:pt idx="12311">
                  <c:v>22.337</c:v>
                </c:pt>
                <c:pt idx="12312">
                  <c:v>21.635000000000002</c:v>
                </c:pt>
                <c:pt idx="12313">
                  <c:v>27.370999999999999</c:v>
                </c:pt>
                <c:pt idx="12314">
                  <c:v>19.535</c:v>
                </c:pt>
                <c:pt idx="12315">
                  <c:v>31.102</c:v>
                </c:pt>
                <c:pt idx="12316">
                  <c:v>30.405999999999999</c:v>
                </c:pt>
                <c:pt idx="12317">
                  <c:v>23.324000000000002</c:v>
                </c:pt>
                <c:pt idx="12318">
                  <c:v>22.626000000000001</c:v>
                </c:pt>
                <c:pt idx="12319">
                  <c:v>20.125</c:v>
                </c:pt>
                <c:pt idx="12320">
                  <c:v>23.651</c:v>
                </c:pt>
                <c:pt idx="12321">
                  <c:v>24.484000000000002</c:v>
                </c:pt>
                <c:pt idx="12322">
                  <c:v>21.898</c:v>
                </c:pt>
                <c:pt idx="12323">
                  <c:v>21.192</c:v>
                </c:pt>
                <c:pt idx="12324">
                  <c:v>20.143000000000001</c:v>
                </c:pt>
                <c:pt idx="12325">
                  <c:v>25.896999999999998</c:v>
                </c:pt>
                <c:pt idx="12326">
                  <c:v>20.911000000000001</c:v>
                </c:pt>
                <c:pt idx="12327">
                  <c:v>20.523</c:v>
                </c:pt>
                <c:pt idx="12328">
                  <c:v>26.111000000000001</c:v>
                </c:pt>
                <c:pt idx="12329">
                  <c:v>22.562000000000001</c:v>
                </c:pt>
                <c:pt idx="12330">
                  <c:v>25.978999999999999</c:v>
                </c:pt>
                <c:pt idx="12331">
                  <c:v>24.181999999999999</c:v>
                </c:pt>
                <c:pt idx="12332">
                  <c:v>22.353000000000002</c:v>
                </c:pt>
                <c:pt idx="12333">
                  <c:v>20.212</c:v>
                </c:pt>
                <c:pt idx="12334">
                  <c:v>19.385000000000002</c:v>
                </c:pt>
                <c:pt idx="12335">
                  <c:v>23.341999999999999</c:v>
                </c:pt>
                <c:pt idx="12336">
                  <c:v>25.456</c:v>
                </c:pt>
                <c:pt idx="12337">
                  <c:v>20.73</c:v>
                </c:pt>
                <c:pt idx="12338">
                  <c:v>28.692</c:v>
                </c:pt>
                <c:pt idx="12339">
                  <c:v>27.279</c:v>
                </c:pt>
                <c:pt idx="12340">
                  <c:v>22.8</c:v>
                </c:pt>
                <c:pt idx="12341">
                  <c:v>19.524000000000001</c:v>
                </c:pt>
                <c:pt idx="12342">
                  <c:v>16.094999999999999</c:v>
                </c:pt>
                <c:pt idx="12343">
                  <c:v>24.597999999999999</c:v>
                </c:pt>
                <c:pt idx="12344">
                  <c:v>24.731999999999999</c:v>
                </c:pt>
                <c:pt idx="12345">
                  <c:v>26.027999999999999</c:v>
                </c:pt>
                <c:pt idx="12346">
                  <c:v>18.251000000000001</c:v>
                </c:pt>
                <c:pt idx="12347">
                  <c:v>28.71</c:v>
                </c:pt>
                <c:pt idx="12348">
                  <c:v>21.491</c:v>
                </c:pt>
                <c:pt idx="12349">
                  <c:v>20.762</c:v>
                </c:pt>
                <c:pt idx="12350">
                  <c:v>23.975000000000001</c:v>
                </c:pt>
                <c:pt idx="12351">
                  <c:v>25.047000000000001</c:v>
                </c:pt>
                <c:pt idx="12352">
                  <c:v>23.85</c:v>
                </c:pt>
                <c:pt idx="12353">
                  <c:v>21.684999999999999</c:v>
                </c:pt>
                <c:pt idx="12354">
                  <c:v>27.597999999999999</c:v>
                </c:pt>
                <c:pt idx="12355">
                  <c:v>21.663</c:v>
                </c:pt>
                <c:pt idx="12356">
                  <c:v>28.643000000000001</c:v>
                </c:pt>
                <c:pt idx="12357">
                  <c:v>19.867000000000001</c:v>
                </c:pt>
                <c:pt idx="12358">
                  <c:v>24.855</c:v>
                </c:pt>
                <c:pt idx="12359">
                  <c:v>27.905000000000001</c:v>
                </c:pt>
                <c:pt idx="12360">
                  <c:v>26.72</c:v>
                </c:pt>
                <c:pt idx="12361">
                  <c:v>26.562000000000001</c:v>
                </c:pt>
                <c:pt idx="12362">
                  <c:v>30.52</c:v>
                </c:pt>
                <c:pt idx="12363">
                  <c:v>23.917000000000002</c:v>
                </c:pt>
                <c:pt idx="12364">
                  <c:v>22.062000000000001</c:v>
                </c:pt>
                <c:pt idx="12365">
                  <c:v>27.067</c:v>
                </c:pt>
                <c:pt idx="12366">
                  <c:v>23.715</c:v>
                </c:pt>
                <c:pt idx="12367">
                  <c:v>27.058</c:v>
                </c:pt>
                <c:pt idx="12368">
                  <c:v>18.135999999999999</c:v>
                </c:pt>
                <c:pt idx="12369">
                  <c:v>26.591000000000001</c:v>
                </c:pt>
                <c:pt idx="12370">
                  <c:v>31.175000000000001</c:v>
                </c:pt>
                <c:pt idx="12371">
                  <c:v>22.294</c:v>
                </c:pt>
                <c:pt idx="12372">
                  <c:v>25.706</c:v>
                </c:pt>
                <c:pt idx="12373">
                  <c:v>19.861000000000001</c:v>
                </c:pt>
                <c:pt idx="12374">
                  <c:v>23.457999999999998</c:v>
                </c:pt>
                <c:pt idx="12375">
                  <c:v>23.376999999999999</c:v>
                </c:pt>
                <c:pt idx="12376">
                  <c:v>23.045999999999999</c:v>
                </c:pt>
                <c:pt idx="12377">
                  <c:v>31.07</c:v>
                </c:pt>
                <c:pt idx="12378">
                  <c:v>24.015999999999998</c:v>
                </c:pt>
                <c:pt idx="12379">
                  <c:v>23.190999999999999</c:v>
                </c:pt>
                <c:pt idx="12380">
                  <c:v>23.13</c:v>
                </c:pt>
                <c:pt idx="12381">
                  <c:v>26.538</c:v>
                </c:pt>
                <c:pt idx="12382">
                  <c:v>25.573</c:v>
                </c:pt>
                <c:pt idx="12383">
                  <c:v>33.499000000000002</c:v>
                </c:pt>
                <c:pt idx="12384">
                  <c:v>19.114999999999998</c:v>
                </c:pt>
                <c:pt idx="12385">
                  <c:v>27.49</c:v>
                </c:pt>
                <c:pt idx="12386">
                  <c:v>28.452000000000002</c:v>
                </c:pt>
                <c:pt idx="12387">
                  <c:v>27.611999999999998</c:v>
                </c:pt>
                <c:pt idx="12388">
                  <c:v>22.137</c:v>
                </c:pt>
                <c:pt idx="12389">
                  <c:v>24.347000000000001</c:v>
                </c:pt>
                <c:pt idx="12390">
                  <c:v>18.748999999999999</c:v>
                </c:pt>
                <c:pt idx="12391">
                  <c:v>19.861999999999998</c:v>
                </c:pt>
                <c:pt idx="12392">
                  <c:v>24.773</c:v>
                </c:pt>
                <c:pt idx="12393">
                  <c:v>23.966999999999999</c:v>
                </c:pt>
                <c:pt idx="12394">
                  <c:v>26.855</c:v>
                </c:pt>
                <c:pt idx="12395">
                  <c:v>22.87</c:v>
                </c:pt>
                <c:pt idx="12396">
                  <c:v>26.971</c:v>
                </c:pt>
                <c:pt idx="12397">
                  <c:v>20.734999999999999</c:v>
                </c:pt>
                <c:pt idx="12398">
                  <c:v>25.259</c:v>
                </c:pt>
                <c:pt idx="12399">
                  <c:v>26.66</c:v>
                </c:pt>
                <c:pt idx="12400">
                  <c:v>25.824000000000002</c:v>
                </c:pt>
                <c:pt idx="12401">
                  <c:v>25.702000000000002</c:v>
                </c:pt>
                <c:pt idx="12402">
                  <c:v>30.341000000000001</c:v>
                </c:pt>
                <c:pt idx="12403">
                  <c:v>23.183</c:v>
                </c:pt>
                <c:pt idx="12404">
                  <c:v>20.815999999999999</c:v>
                </c:pt>
                <c:pt idx="12405">
                  <c:v>24.754999999999999</c:v>
                </c:pt>
                <c:pt idx="12406">
                  <c:v>19.87</c:v>
                </c:pt>
                <c:pt idx="12407">
                  <c:v>24.984999999999999</c:v>
                </c:pt>
                <c:pt idx="12408">
                  <c:v>26.317</c:v>
                </c:pt>
                <c:pt idx="12409">
                  <c:v>22.847999999999999</c:v>
                </c:pt>
                <c:pt idx="12410">
                  <c:v>30.155000000000001</c:v>
                </c:pt>
                <c:pt idx="12411">
                  <c:v>28.097999999999999</c:v>
                </c:pt>
                <c:pt idx="12412">
                  <c:v>19.984999999999999</c:v>
                </c:pt>
                <c:pt idx="12413">
                  <c:v>22.27</c:v>
                </c:pt>
                <c:pt idx="12414">
                  <c:v>27.355</c:v>
                </c:pt>
                <c:pt idx="12415">
                  <c:v>27.617000000000001</c:v>
                </c:pt>
                <c:pt idx="12416">
                  <c:v>28.983000000000001</c:v>
                </c:pt>
                <c:pt idx="12417">
                  <c:v>28.664999999999999</c:v>
                </c:pt>
                <c:pt idx="12418">
                  <c:v>27.071999999999999</c:v>
                </c:pt>
                <c:pt idx="12419">
                  <c:v>26.154</c:v>
                </c:pt>
                <c:pt idx="12420">
                  <c:v>27.228000000000002</c:v>
                </c:pt>
                <c:pt idx="12421">
                  <c:v>24.652999999999999</c:v>
                </c:pt>
                <c:pt idx="12422">
                  <c:v>23.187999999999999</c:v>
                </c:pt>
                <c:pt idx="12423">
                  <c:v>24.754000000000001</c:v>
                </c:pt>
                <c:pt idx="12424">
                  <c:v>25.689</c:v>
                </c:pt>
                <c:pt idx="12425">
                  <c:v>22.055</c:v>
                </c:pt>
                <c:pt idx="12426">
                  <c:v>26.757999999999999</c:v>
                </c:pt>
                <c:pt idx="12427">
                  <c:v>25.773</c:v>
                </c:pt>
                <c:pt idx="12428">
                  <c:v>24.984999999999999</c:v>
                </c:pt>
                <c:pt idx="12429">
                  <c:v>25.817</c:v>
                </c:pt>
                <c:pt idx="12430">
                  <c:v>27.009</c:v>
                </c:pt>
                <c:pt idx="12431">
                  <c:v>19.966999999999999</c:v>
                </c:pt>
                <c:pt idx="12432">
                  <c:v>21.504999999999999</c:v>
                </c:pt>
                <c:pt idx="12433">
                  <c:v>22.257000000000001</c:v>
                </c:pt>
                <c:pt idx="12434">
                  <c:v>26.626999999999999</c:v>
                </c:pt>
                <c:pt idx="12435">
                  <c:v>19.071999999999999</c:v>
                </c:pt>
                <c:pt idx="12436">
                  <c:v>26.497</c:v>
                </c:pt>
                <c:pt idx="12437">
                  <c:v>24.553000000000001</c:v>
                </c:pt>
                <c:pt idx="12438">
                  <c:v>22.050999999999998</c:v>
                </c:pt>
                <c:pt idx="12439">
                  <c:v>25.920999999999999</c:v>
                </c:pt>
                <c:pt idx="12440">
                  <c:v>23.184000000000001</c:v>
                </c:pt>
                <c:pt idx="12441">
                  <c:v>21.25</c:v>
                </c:pt>
                <c:pt idx="12442">
                  <c:v>22.161999999999999</c:v>
                </c:pt>
                <c:pt idx="12443">
                  <c:v>25.538</c:v>
                </c:pt>
                <c:pt idx="12444">
                  <c:v>25.369</c:v>
                </c:pt>
                <c:pt idx="12445">
                  <c:v>19.425000000000001</c:v>
                </c:pt>
                <c:pt idx="12446">
                  <c:v>24.51</c:v>
                </c:pt>
                <c:pt idx="12447">
                  <c:v>26.198</c:v>
                </c:pt>
                <c:pt idx="12448">
                  <c:v>20.734000000000002</c:v>
                </c:pt>
                <c:pt idx="12449">
                  <c:v>24.548999999999999</c:v>
                </c:pt>
                <c:pt idx="12450">
                  <c:v>23.568999999999999</c:v>
                </c:pt>
                <c:pt idx="12451">
                  <c:v>28.027000000000001</c:v>
                </c:pt>
                <c:pt idx="12452">
                  <c:v>21.876000000000001</c:v>
                </c:pt>
                <c:pt idx="12453">
                  <c:v>22.411000000000001</c:v>
                </c:pt>
                <c:pt idx="12454">
                  <c:v>22.58</c:v>
                </c:pt>
                <c:pt idx="12455">
                  <c:v>18.806000000000001</c:v>
                </c:pt>
                <c:pt idx="12456">
                  <c:v>24.056000000000001</c:v>
                </c:pt>
                <c:pt idx="12457">
                  <c:v>24.821999999999999</c:v>
                </c:pt>
                <c:pt idx="12458">
                  <c:v>25.009</c:v>
                </c:pt>
                <c:pt idx="12459">
                  <c:v>26.536000000000001</c:v>
                </c:pt>
                <c:pt idx="12460">
                  <c:v>24.516999999999999</c:v>
                </c:pt>
                <c:pt idx="12461">
                  <c:v>25.454999999999998</c:v>
                </c:pt>
                <c:pt idx="12462">
                  <c:v>25.792999999999999</c:v>
                </c:pt>
                <c:pt idx="12463">
                  <c:v>21.28</c:v>
                </c:pt>
                <c:pt idx="12464">
                  <c:v>21.611000000000001</c:v>
                </c:pt>
                <c:pt idx="12465">
                  <c:v>30.798999999999999</c:v>
                </c:pt>
                <c:pt idx="12466">
                  <c:v>21.684000000000001</c:v>
                </c:pt>
                <c:pt idx="12467">
                  <c:v>23.827999999999999</c:v>
                </c:pt>
                <c:pt idx="12468">
                  <c:v>19.952000000000002</c:v>
                </c:pt>
                <c:pt idx="12469">
                  <c:v>26.193999999999999</c:v>
                </c:pt>
                <c:pt idx="12470">
                  <c:v>24.006</c:v>
                </c:pt>
                <c:pt idx="12471">
                  <c:v>27.027999999999999</c:v>
                </c:pt>
                <c:pt idx="12472">
                  <c:v>26.05</c:v>
                </c:pt>
                <c:pt idx="12473">
                  <c:v>20.856000000000002</c:v>
                </c:pt>
                <c:pt idx="12474">
                  <c:v>26.544</c:v>
                </c:pt>
                <c:pt idx="12475">
                  <c:v>19.899999999999999</c:v>
                </c:pt>
                <c:pt idx="12476">
                  <c:v>28.106999999999999</c:v>
                </c:pt>
                <c:pt idx="12477">
                  <c:v>20.116</c:v>
                </c:pt>
                <c:pt idx="12478">
                  <c:v>22.794</c:v>
                </c:pt>
                <c:pt idx="12479">
                  <c:v>27.190999999999999</c:v>
                </c:pt>
                <c:pt idx="12480">
                  <c:v>27.754999999999999</c:v>
                </c:pt>
                <c:pt idx="12481">
                  <c:v>26.271999999999998</c:v>
                </c:pt>
                <c:pt idx="12482">
                  <c:v>21.257999999999999</c:v>
                </c:pt>
                <c:pt idx="12483">
                  <c:v>23.658999999999999</c:v>
                </c:pt>
                <c:pt idx="12484">
                  <c:v>20.687000000000001</c:v>
                </c:pt>
                <c:pt idx="12485">
                  <c:v>24.58</c:v>
                </c:pt>
                <c:pt idx="12486">
                  <c:v>19.701000000000001</c:v>
                </c:pt>
                <c:pt idx="12487">
                  <c:v>26.254999999999999</c:v>
                </c:pt>
                <c:pt idx="12488">
                  <c:v>26.251000000000001</c:v>
                </c:pt>
                <c:pt idx="12489">
                  <c:v>24.713999999999999</c:v>
                </c:pt>
                <c:pt idx="12490">
                  <c:v>26.245999999999999</c:v>
                </c:pt>
                <c:pt idx="12491">
                  <c:v>22.695</c:v>
                </c:pt>
                <c:pt idx="12492">
                  <c:v>22.465</c:v>
                </c:pt>
                <c:pt idx="12493">
                  <c:v>22.206</c:v>
                </c:pt>
                <c:pt idx="12494">
                  <c:v>21.716999999999999</c:v>
                </c:pt>
                <c:pt idx="12495">
                  <c:v>21.77</c:v>
                </c:pt>
                <c:pt idx="12496">
                  <c:v>22.692</c:v>
                </c:pt>
                <c:pt idx="12497">
                  <c:v>20.762</c:v>
                </c:pt>
                <c:pt idx="12498">
                  <c:v>25.861000000000001</c:v>
                </c:pt>
                <c:pt idx="12499">
                  <c:v>23.571999999999999</c:v>
                </c:pt>
                <c:pt idx="12500">
                  <c:v>18.867999999999999</c:v>
                </c:pt>
                <c:pt idx="12501">
                  <c:v>19.439</c:v>
                </c:pt>
                <c:pt idx="12502">
                  <c:v>24.358000000000001</c:v>
                </c:pt>
                <c:pt idx="12503">
                  <c:v>26.013000000000002</c:v>
                </c:pt>
                <c:pt idx="12504">
                  <c:v>21.785</c:v>
                </c:pt>
                <c:pt idx="12505">
                  <c:v>30.536999999999999</c:v>
                </c:pt>
                <c:pt idx="12506">
                  <c:v>20.452999999999999</c:v>
                </c:pt>
                <c:pt idx="12507">
                  <c:v>22.977</c:v>
                </c:pt>
                <c:pt idx="12508">
                  <c:v>29.742000000000001</c:v>
                </c:pt>
                <c:pt idx="12509">
                  <c:v>20.039000000000001</c:v>
                </c:pt>
                <c:pt idx="12510">
                  <c:v>24.832999999999998</c:v>
                </c:pt>
                <c:pt idx="12511">
                  <c:v>22.722999999999999</c:v>
                </c:pt>
                <c:pt idx="12512">
                  <c:v>24.445</c:v>
                </c:pt>
                <c:pt idx="12513">
                  <c:v>22.574000000000002</c:v>
                </c:pt>
                <c:pt idx="12514">
                  <c:v>22.437000000000001</c:v>
                </c:pt>
                <c:pt idx="12515">
                  <c:v>20.045999999999999</c:v>
                </c:pt>
                <c:pt idx="12516">
                  <c:v>22.222000000000001</c:v>
                </c:pt>
                <c:pt idx="12517">
                  <c:v>26.759</c:v>
                </c:pt>
                <c:pt idx="12518">
                  <c:v>24.216999999999999</c:v>
                </c:pt>
                <c:pt idx="12519">
                  <c:v>23.471</c:v>
                </c:pt>
                <c:pt idx="12520">
                  <c:v>21.527999999999999</c:v>
                </c:pt>
                <c:pt idx="12521">
                  <c:v>21.667000000000002</c:v>
                </c:pt>
                <c:pt idx="12522">
                  <c:v>23.260999999999999</c:v>
                </c:pt>
                <c:pt idx="12523">
                  <c:v>23.646999999999998</c:v>
                </c:pt>
                <c:pt idx="12524">
                  <c:v>26.896000000000001</c:v>
                </c:pt>
                <c:pt idx="12525">
                  <c:v>25.594000000000001</c:v>
                </c:pt>
                <c:pt idx="12526">
                  <c:v>19.803000000000001</c:v>
                </c:pt>
                <c:pt idx="12527">
                  <c:v>27.053000000000001</c:v>
                </c:pt>
                <c:pt idx="12528">
                  <c:v>28.254999999999999</c:v>
                </c:pt>
                <c:pt idx="12529">
                  <c:v>25.181999999999999</c:v>
                </c:pt>
                <c:pt idx="12530">
                  <c:v>27.327000000000002</c:v>
                </c:pt>
                <c:pt idx="12531">
                  <c:v>25.509</c:v>
                </c:pt>
                <c:pt idx="12532">
                  <c:v>25.251999999999999</c:v>
                </c:pt>
                <c:pt idx="12533">
                  <c:v>22.437999999999999</c:v>
                </c:pt>
                <c:pt idx="12534">
                  <c:v>33.692999999999998</c:v>
                </c:pt>
                <c:pt idx="12535">
                  <c:v>31.318999999999999</c:v>
                </c:pt>
                <c:pt idx="12536">
                  <c:v>24.471</c:v>
                </c:pt>
                <c:pt idx="12537">
                  <c:v>19.260999999999999</c:v>
                </c:pt>
                <c:pt idx="12538">
                  <c:v>27.15</c:v>
                </c:pt>
                <c:pt idx="12539">
                  <c:v>23.28</c:v>
                </c:pt>
                <c:pt idx="12540">
                  <c:v>27.798999999999999</c:v>
                </c:pt>
                <c:pt idx="12541">
                  <c:v>22.327000000000002</c:v>
                </c:pt>
                <c:pt idx="12542">
                  <c:v>22.533999999999999</c:v>
                </c:pt>
                <c:pt idx="12543">
                  <c:v>24.515999999999998</c:v>
                </c:pt>
                <c:pt idx="12544">
                  <c:v>30.082000000000001</c:v>
                </c:pt>
                <c:pt idx="12545">
                  <c:v>20.305</c:v>
                </c:pt>
                <c:pt idx="12546">
                  <c:v>25.466000000000001</c:v>
                </c:pt>
                <c:pt idx="12547">
                  <c:v>19.683</c:v>
                </c:pt>
                <c:pt idx="12548">
                  <c:v>22.940999999999999</c:v>
                </c:pt>
                <c:pt idx="12549">
                  <c:v>17.989000000000001</c:v>
                </c:pt>
                <c:pt idx="12550">
                  <c:v>24.774999999999999</c:v>
                </c:pt>
                <c:pt idx="12551">
                  <c:v>24.771000000000001</c:v>
                </c:pt>
                <c:pt idx="12552">
                  <c:v>29.829000000000001</c:v>
                </c:pt>
                <c:pt idx="12553">
                  <c:v>23.777000000000001</c:v>
                </c:pt>
                <c:pt idx="12554">
                  <c:v>23.593</c:v>
                </c:pt>
                <c:pt idx="12555">
                  <c:v>25.288</c:v>
                </c:pt>
                <c:pt idx="12556">
                  <c:v>22.236000000000001</c:v>
                </c:pt>
                <c:pt idx="12557">
                  <c:v>29.683</c:v>
                </c:pt>
                <c:pt idx="12558">
                  <c:v>23.844000000000001</c:v>
                </c:pt>
                <c:pt idx="12559">
                  <c:v>22.831</c:v>
                </c:pt>
                <c:pt idx="12560">
                  <c:v>26.803999999999998</c:v>
                </c:pt>
                <c:pt idx="12561">
                  <c:v>23.228000000000002</c:v>
                </c:pt>
                <c:pt idx="12562">
                  <c:v>32.33</c:v>
                </c:pt>
                <c:pt idx="12563">
                  <c:v>26.699000000000002</c:v>
                </c:pt>
                <c:pt idx="12564">
                  <c:v>26.654</c:v>
                </c:pt>
                <c:pt idx="12565">
                  <c:v>23.169</c:v>
                </c:pt>
                <c:pt idx="12566">
                  <c:v>24.577999999999999</c:v>
                </c:pt>
                <c:pt idx="12567">
                  <c:v>21.204000000000001</c:v>
                </c:pt>
                <c:pt idx="12568">
                  <c:v>23.120999999999999</c:v>
                </c:pt>
                <c:pt idx="12569">
                  <c:v>23.597999999999999</c:v>
                </c:pt>
                <c:pt idx="12570">
                  <c:v>23.75</c:v>
                </c:pt>
                <c:pt idx="12571">
                  <c:v>20.372</c:v>
                </c:pt>
                <c:pt idx="12572">
                  <c:v>23.902999999999999</c:v>
                </c:pt>
                <c:pt idx="12573">
                  <c:v>22.257000000000001</c:v>
                </c:pt>
                <c:pt idx="12574">
                  <c:v>21.783999999999999</c:v>
                </c:pt>
                <c:pt idx="12575">
                  <c:v>19.437999999999999</c:v>
                </c:pt>
                <c:pt idx="12576">
                  <c:v>19.917999999999999</c:v>
                </c:pt>
                <c:pt idx="12577">
                  <c:v>24.233000000000001</c:v>
                </c:pt>
                <c:pt idx="12578">
                  <c:v>22.408999999999999</c:v>
                </c:pt>
                <c:pt idx="12579">
                  <c:v>21.814</c:v>
                </c:pt>
                <c:pt idx="12580">
                  <c:v>19.77</c:v>
                </c:pt>
                <c:pt idx="12581">
                  <c:v>27.231999999999999</c:v>
                </c:pt>
                <c:pt idx="12582">
                  <c:v>19.978000000000002</c:v>
                </c:pt>
                <c:pt idx="12583">
                  <c:v>20.082999999999998</c:v>
                </c:pt>
                <c:pt idx="12584">
                  <c:v>22.748000000000001</c:v>
                </c:pt>
                <c:pt idx="12585">
                  <c:v>20.664999999999999</c:v>
                </c:pt>
                <c:pt idx="12586">
                  <c:v>27.457999999999998</c:v>
                </c:pt>
                <c:pt idx="12587">
                  <c:v>26.89</c:v>
                </c:pt>
                <c:pt idx="12588">
                  <c:v>21.198</c:v>
                </c:pt>
                <c:pt idx="12589">
                  <c:v>22.536999999999999</c:v>
                </c:pt>
                <c:pt idx="12590">
                  <c:v>21.891999999999999</c:v>
                </c:pt>
                <c:pt idx="12591">
                  <c:v>32.359000000000002</c:v>
                </c:pt>
                <c:pt idx="12592">
                  <c:v>26.097999999999999</c:v>
                </c:pt>
                <c:pt idx="12593">
                  <c:v>28.981000000000002</c:v>
                </c:pt>
                <c:pt idx="12594">
                  <c:v>27.856000000000002</c:v>
                </c:pt>
                <c:pt idx="12595">
                  <c:v>27.670999999999999</c:v>
                </c:pt>
                <c:pt idx="12596">
                  <c:v>25.771000000000001</c:v>
                </c:pt>
                <c:pt idx="12597">
                  <c:v>24.297000000000001</c:v>
                </c:pt>
                <c:pt idx="12598">
                  <c:v>23.747</c:v>
                </c:pt>
                <c:pt idx="12599">
                  <c:v>17.251999999999999</c:v>
                </c:pt>
                <c:pt idx="12600">
                  <c:v>27.946000000000002</c:v>
                </c:pt>
                <c:pt idx="12601">
                  <c:v>24.039000000000001</c:v>
                </c:pt>
                <c:pt idx="12602">
                  <c:v>23.681000000000001</c:v>
                </c:pt>
                <c:pt idx="12603">
                  <c:v>22.355</c:v>
                </c:pt>
                <c:pt idx="12604">
                  <c:v>35.756999999999998</c:v>
                </c:pt>
                <c:pt idx="12605">
                  <c:v>28.751999999999999</c:v>
                </c:pt>
                <c:pt idx="12606">
                  <c:v>27.959</c:v>
                </c:pt>
                <c:pt idx="12607">
                  <c:v>25.93</c:v>
                </c:pt>
                <c:pt idx="12608">
                  <c:v>22.239000000000001</c:v>
                </c:pt>
                <c:pt idx="12609">
                  <c:v>26.989000000000001</c:v>
                </c:pt>
                <c:pt idx="12610">
                  <c:v>22.672000000000001</c:v>
                </c:pt>
                <c:pt idx="12611">
                  <c:v>19.870999999999999</c:v>
                </c:pt>
                <c:pt idx="12612">
                  <c:v>27.134</c:v>
                </c:pt>
                <c:pt idx="12613">
                  <c:v>24.606000000000002</c:v>
                </c:pt>
                <c:pt idx="12614">
                  <c:v>21.161000000000001</c:v>
                </c:pt>
                <c:pt idx="12615">
                  <c:v>25.890999999999998</c:v>
                </c:pt>
                <c:pt idx="12616">
                  <c:v>21.468</c:v>
                </c:pt>
                <c:pt idx="12617">
                  <c:v>23.792000000000002</c:v>
                </c:pt>
                <c:pt idx="12618">
                  <c:v>24.094000000000001</c:v>
                </c:pt>
                <c:pt idx="12619">
                  <c:v>25.742999999999999</c:v>
                </c:pt>
                <c:pt idx="12620">
                  <c:v>26.27</c:v>
                </c:pt>
                <c:pt idx="12621">
                  <c:v>21.379000000000001</c:v>
                </c:pt>
                <c:pt idx="12622">
                  <c:v>21.215</c:v>
                </c:pt>
                <c:pt idx="12623">
                  <c:v>22.707999999999998</c:v>
                </c:pt>
                <c:pt idx="12624">
                  <c:v>23.024999999999999</c:v>
                </c:pt>
                <c:pt idx="12625">
                  <c:v>26.57</c:v>
                </c:pt>
                <c:pt idx="12626">
                  <c:v>27.077999999999999</c:v>
                </c:pt>
                <c:pt idx="12627">
                  <c:v>30.838000000000001</c:v>
                </c:pt>
                <c:pt idx="12628">
                  <c:v>23.106999999999999</c:v>
                </c:pt>
                <c:pt idx="12629">
                  <c:v>20.433</c:v>
                </c:pt>
                <c:pt idx="12630">
                  <c:v>22.65</c:v>
                </c:pt>
                <c:pt idx="12631">
                  <c:v>19.096</c:v>
                </c:pt>
                <c:pt idx="12632">
                  <c:v>31.556000000000001</c:v>
                </c:pt>
                <c:pt idx="12633">
                  <c:v>25.373999999999999</c:v>
                </c:pt>
                <c:pt idx="12634">
                  <c:v>16.808</c:v>
                </c:pt>
                <c:pt idx="12635">
                  <c:v>23.314</c:v>
                </c:pt>
                <c:pt idx="12636">
                  <c:v>20.928000000000001</c:v>
                </c:pt>
                <c:pt idx="12637">
                  <c:v>21.675000000000001</c:v>
                </c:pt>
                <c:pt idx="12638">
                  <c:v>19.773</c:v>
                </c:pt>
                <c:pt idx="12639">
                  <c:v>20.873999999999999</c:v>
                </c:pt>
                <c:pt idx="12640">
                  <c:v>28.858000000000001</c:v>
                </c:pt>
                <c:pt idx="12641">
                  <c:v>20.117000000000001</c:v>
                </c:pt>
                <c:pt idx="12642">
                  <c:v>26.757999999999999</c:v>
                </c:pt>
                <c:pt idx="12643">
                  <c:v>25.581</c:v>
                </c:pt>
                <c:pt idx="12644">
                  <c:v>15.407</c:v>
                </c:pt>
                <c:pt idx="12645">
                  <c:v>29.071000000000002</c:v>
                </c:pt>
                <c:pt idx="12646">
                  <c:v>26.341000000000001</c:v>
                </c:pt>
                <c:pt idx="12647">
                  <c:v>23.936</c:v>
                </c:pt>
                <c:pt idx="12648">
                  <c:v>28.212</c:v>
                </c:pt>
                <c:pt idx="12649">
                  <c:v>19.585999999999999</c:v>
                </c:pt>
                <c:pt idx="12650">
                  <c:v>21.305</c:v>
                </c:pt>
                <c:pt idx="12651">
                  <c:v>21.279</c:v>
                </c:pt>
                <c:pt idx="12652">
                  <c:v>21.449000000000002</c:v>
                </c:pt>
                <c:pt idx="12653">
                  <c:v>20.972000000000001</c:v>
                </c:pt>
                <c:pt idx="12654">
                  <c:v>22.077000000000002</c:v>
                </c:pt>
                <c:pt idx="12655">
                  <c:v>24.212</c:v>
                </c:pt>
                <c:pt idx="12656">
                  <c:v>23.533000000000001</c:v>
                </c:pt>
                <c:pt idx="12657">
                  <c:v>23.971</c:v>
                </c:pt>
                <c:pt idx="12658">
                  <c:v>19.797000000000001</c:v>
                </c:pt>
                <c:pt idx="12659">
                  <c:v>20.16</c:v>
                </c:pt>
                <c:pt idx="12660">
                  <c:v>20.609000000000002</c:v>
                </c:pt>
                <c:pt idx="12661">
                  <c:v>24.756</c:v>
                </c:pt>
                <c:pt idx="12662">
                  <c:v>28.291</c:v>
                </c:pt>
                <c:pt idx="12663">
                  <c:v>20.376999999999999</c:v>
                </c:pt>
                <c:pt idx="12664">
                  <c:v>21.486000000000001</c:v>
                </c:pt>
                <c:pt idx="12665">
                  <c:v>24.097999999999999</c:v>
                </c:pt>
                <c:pt idx="12666">
                  <c:v>25.004000000000001</c:v>
                </c:pt>
                <c:pt idx="12667">
                  <c:v>24.077000000000002</c:v>
                </c:pt>
                <c:pt idx="12668">
                  <c:v>23.26</c:v>
                </c:pt>
                <c:pt idx="12669">
                  <c:v>24.510999999999999</c:v>
                </c:pt>
                <c:pt idx="12670">
                  <c:v>22.791</c:v>
                </c:pt>
                <c:pt idx="12671">
                  <c:v>33.340000000000003</c:v>
                </c:pt>
                <c:pt idx="12672">
                  <c:v>24.625</c:v>
                </c:pt>
                <c:pt idx="12673">
                  <c:v>27.614999999999998</c:v>
                </c:pt>
                <c:pt idx="12674">
                  <c:v>25.091999999999999</c:v>
                </c:pt>
                <c:pt idx="12675">
                  <c:v>19.986000000000001</c:v>
                </c:pt>
                <c:pt idx="12676">
                  <c:v>23.064</c:v>
                </c:pt>
                <c:pt idx="12677">
                  <c:v>21.399000000000001</c:v>
                </c:pt>
                <c:pt idx="12678">
                  <c:v>22.753</c:v>
                </c:pt>
                <c:pt idx="12679">
                  <c:v>22.946000000000002</c:v>
                </c:pt>
                <c:pt idx="12680">
                  <c:v>23.007999999999999</c:v>
                </c:pt>
                <c:pt idx="12681">
                  <c:v>21.280999999999999</c:v>
                </c:pt>
                <c:pt idx="12682">
                  <c:v>24.771000000000001</c:v>
                </c:pt>
                <c:pt idx="12683">
                  <c:v>20.969000000000001</c:v>
                </c:pt>
                <c:pt idx="12684">
                  <c:v>22.071999999999999</c:v>
                </c:pt>
                <c:pt idx="12685">
                  <c:v>23.463999999999999</c:v>
                </c:pt>
                <c:pt idx="12686">
                  <c:v>24.689</c:v>
                </c:pt>
                <c:pt idx="12687">
                  <c:v>30.196999999999999</c:v>
                </c:pt>
                <c:pt idx="12688">
                  <c:v>24.795000000000002</c:v>
                </c:pt>
                <c:pt idx="12689">
                  <c:v>22.763999999999999</c:v>
                </c:pt>
                <c:pt idx="12690">
                  <c:v>25.082999999999998</c:v>
                </c:pt>
                <c:pt idx="12691">
                  <c:v>22.768000000000001</c:v>
                </c:pt>
                <c:pt idx="12692">
                  <c:v>26.39</c:v>
                </c:pt>
                <c:pt idx="12693">
                  <c:v>20.361999999999998</c:v>
                </c:pt>
                <c:pt idx="12694">
                  <c:v>20.547000000000001</c:v>
                </c:pt>
                <c:pt idx="12695">
                  <c:v>27.602</c:v>
                </c:pt>
                <c:pt idx="12696">
                  <c:v>18.966999999999999</c:v>
                </c:pt>
                <c:pt idx="12697">
                  <c:v>20.161999999999999</c:v>
                </c:pt>
                <c:pt idx="12698">
                  <c:v>22.132000000000001</c:v>
                </c:pt>
                <c:pt idx="12699">
                  <c:v>21.861000000000001</c:v>
                </c:pt>
                <c:pt idx="12700">
                  <c:v>24.431999999999999</c:v>
                </c:pt>
                <c:pt idx="12701">
                  <c:v>21.274000000000001</c:v>
                </c:pt>
                <c:pt idx="12702">
                  <c:v>23.492999999999999</c:v>
                </c:pt>
                <c:pt idx="12703">
                  <c:v>16.834</c:v>
                </c:pt>
                <c:pt idx="12704">
                  <c:v>23.395</c:v>
                </c:pt>
                <c:pt idx="12705">
                  <c:v>23.594000000000001</c:v>
                </c:pt>
                <c:pt idx="12706">
                  <c:v>22.902000000000001</c:v>
                </c:pt>
                <c:pt idx="12707">
                  <c:v>22.611999999999998</c:v>
                </c:pt>
                <c:pt idx="12708">
                  <c:v>25.32</c:v>
                </c:pt>
                <c:pt idx="12709">
                  <c:v>24.562000000000001</c:v>
                </c:pt>
                <c:pt idx="12710">
                  <c:v>26.613</c:v>
                </c:pt>
                <c:pt idx="12711">
                  <c:v>23.259</c:v>
                </c:pt>
                <c:pt idx="12712">
                  <c:v>19.509</c:v>
                </c:pt>
                <c:pt idx="12713">
                  <c:v>25.666</c:v>
                </c:pt>
                <c:pt idx="12714">
                  <c:v>23.446000000000002</c:v>
                </c:pt>
                <c:pt idx="12715">
                  <c:v>26.425999999999998</c:v>
                </c:pt>
                <c:pt idx="12716">
                  <c:v>27.344000000000001</c:v>
                </c:pt>
                <c:pt idx="12717">
                  <c:v>19.395</c:v>
                </c:pt>
                <c:pt idx="12718">
                  <c:v>18.327999999999999</c:v>
                </c:pt>
                <c:pt idx="12719">
                  <c:v>22.24</c:v>
                </c:pt>
                <c:pt idx="12720">
                  <c:v>18.747</c:v>
                </c:pt>
                <c:pt idx="12721">
                  <c:v>19.402000000000001</c:v>
                </c:pt>
                <c:pt idx="12722">
                  <c:v>21.774000000000001</c:v>
                </c:pt>
                <c:pt idx="12723">
                  <c:v>18.568999999999999</c:v>
                </c:pt>
                <c:pt idx="12724">
                  <c:v>28.687000000000001</c:v>
                </c:pt>
                <c:pt idx="12725">
                  <c:v>22.317</c:v>
                </c:pt>
                <c:pt idx="12726">
                  <c:v>19.797000000000001</c:v>
                </c:pt>
                <c:pt idx="12727">
                  <c:v>22.157</c:v>
                </c:pt>
                <c:pt idx="12728">
                  <c:v>21.131</c:v>
                </c:pt>
                <c:pt idx="12729">
                  <c:v>22.893000000000001</c:v>
                </c:pt>
                <c:pt idx="12730">
                  <c:v>22.273</c:v>
                </c:pt>
                <c:pt idx="12731">
                  <c:v>21.247</c:v>
                </c:pt>
                <c:pt idx="12732">
                  <c:v>22.021000000000001</c:v>
                </c:pt>
                <c:pt idx="12733">
                  <c:v>25.018999999999998</c:v>
                </c:pt>
                <c:pt idx="12734">
                  <c:v>22.763999999999999</c:v>
                </c:pt>
                <c:pt idx="12735">
                  <c:v>28.338000000000001</c:v>
                </c:pt>
                <c:pt idx="12736">
                  <c:v>21.718</c:v>
                </c:pt>
                <c:pt idx="12737">
                  <c:v>21.108000000000001</c:v>
                </c:pt>
                <c:pt idx="12738">
                  <c:v>19.971</c:v>
                </c:pt>
                <c:pt idx="12739">
                  <c:v>22.155999999999999</c:v>
                </c:pt>
                <c:pt idx="12740">
                  <c:v>22.78</c:v>
                </c:pt>
                <c:pt idx="12741">
                  <c:v>27.951000000000001</c:v>
                </c:pt>
                <c:pt idx="12742">
                  <c:v>21.251000000000001</c:v>
                </c:pt>
                <c:pt idx="12743">
                  <c:v>27.108000000000001</c:v>
                </c:pt>
                <c:pt idx="12744">
                  <c:v>22.06</c:v>
                </c:pt>
                <c:pt idx="12745">
                  <c:v>20.456</c:v>
                </c:pt>
                <c:pt idx="12746">
                  <c:v>20.510999999999999</c:v>
                </c:pt>
                <c:pt idx="12747">
                  <c:v>20.228000000000002</c:v>
                </c:pt>
                <c:pt idx="12748">
                  <c:v>22.681000000000001</c:v>
                </c:pt>
                <c:pt idx="12749">
                  <c:v>18.327000000000002</c:v>
                </c:pt>
                <c:pt idx="12750">
                  <c:v>19.003</c:v>
                </c:pt>
                <c:pt idx="12751">
                  <c:v>27.311</c:v>
                </c:pt>
                <c:pt idx="12752">
                  <c:v>22.834</c:v>
                </c:pt>
                <c:pt idx="12753">
                  <c:v>18.689</c:v>
                </c:pt>
                <c:pt idx="12754">
                  <c:v>20.035</c:v>
                </c:pt>
                <c:pt idx="12755">
                  <c:v>20.05</c:v>
                </c:pt>
                <c:pt idx="12756">
                  <c:v>20.798999999999999</c:v>
                </c:pt>
                <c:pt idx="12757">
                  <c:v>15.97</c:v>
                </c:pt>
                <c:pt idx="12758">
                  <c:v>23.631</c:v>
                </c:pt>
                <c:pt idx="12759">
                  <c:v>18.143000000000001</c:v>
                </c:pt>
                <c:pt idx="12760">
                  <c:v>22.568999999999999</c:v>
                </c:pt>
                <c:pt idx="12761">
                  <c:v>22.744</c:v>
                </c:pt>
                <c:pt idx="12762">
                  <c:v>22.815000000000001</c:v>
                </c:pt>
                <c:pt idx="12763">
                  <c:v>21.91</c:v>
                </c:pt>
                <c:pt idx="12764">
                  <c:v>21.091000000000001</c:v>
                </c:pt>
                <c:pt idx="12765">
                  <c:v>24.690999999999999</c:v>
                </c:pt>
                <c:pt idx="12766">
                  <c:v>21.007999999999999</c:v>
                </c:pt>
                <c:pt idx="12767">
                  <c:v>22.419</c:v>
                </c:pt>
                <c:pt idx="12768">
                  <c:v>22.998999999999999</c:v>
                </c:pt>
                <c:pt idx="12769">
                  <c:v>23.44</c:v>
                </c:pt>
                <c:pt idx="12770">
                  <c:v>21.483000000000001</c:v>
                </c:pt>
                <c:pt idx="12771">
                  <c:v>17.652000000000001</c:v>
                </c:pt>
                <c:pt idx="12772">
                  <c:v>19.635999999999999</c:v>
                </c:pt>
                <c:pt idx="12773">
                  <c:v>20.834</c:v>
                </c:pt>
                <c:pt idx="12774">
                  <c:v>20.712</c:v>
                </c:pt>
                <c:pt idx="12775">
                  <c:v>20.161000000000001</c:v>
                </c:pt>
                <c:pt idx="12776">
                  <c:v>18.079999999999998</c:v>
                </c:pt>
                <c:pt idx="12777">
                  <c:v>24.274999999999999</c:v>
                </c:pt>
                <c:pt idx="12778">
                  <c:v>18.54</c:v>
                </c:pt>
                <c:pt idx="12779">
                  <c:v>22.376000000000001</c:v>
                </c:pt>
                <c:pt idx="12780">
                  <c:v>27.268000000000001</c:v>
                </c:pt>
                <c:pt idx="12781">
                  <c:v>22.552</c:v>
                </c:pt>
                <c:pt idx="12782">
                  <c:v>28.978000000000002</c:v>
                </c:pt>
                <c:pt idx="12783">
                  <c:v>19.361000000000001</c:v>
                </c:pt>
                <c:pt idx="12784">
                  <c:v>25.004999999999999</c:v>
                </c:pt>
                <c:pt idx="12785">
                  <c:v>20.952999999999999</c:v>
                </c:pt>
                <c:pt idx="12786">
                  <c:v>22.952999999999999</c:v>
                </c:pt>
                <c:pt idx="12787">
                  <c:v>24.044</c:v>
                </c:pt>
                <c:pt idx="12788">
                  <c:v>20.132999999999999</c:v>
                </c:pt>
                <c:pt idx="12789">
                  <c:v>24.613</c:v>
                </c:pt>
                <c:pt idx="12790">
                  <c:v>21.969000000000001</c:v>
                </c:pt>
                <c:pt idx="12791">
                  <c:v>27.725999999999999</c:v>
                </c:pt>
                <c:pt idx="12792">
                  <c:v>29.044</c:v>
                </c:pt>
                <c:pt idx="12793">
                  <c:v>23.094000000000001</c:v>
                </c:pt>
                <c:pt idx="12794">
                  <c:v>21.135999999999999</c:v>
                </c:pt>
                <c:pt idx="12795">
                  <c:v>23.896000000000001</c:v>
                </c:pt>
                <c:pt idx="12796">
                  <c:v>24.891999999999999</c:v>
                </c:pt>
                <c:pt idx="12797">
                  <c:v>23.731000000000002</c:v>
                </c:pt>
                <c:pt idx="12798">
                  <c:v>22.501999999999999</c:v>
                </c:pt>
                <c:pt idx="12799">
                  <c:v>19.059000000000001</c:v>
                </c:pt>
                <c:pt idx="12800">
                  <c:v>26.189</c:v>
                </c:pt>
                <c:pt idx="12801">
                  <c:v>26.132000000000001</c:v>
                </c:pt>
                <c:pt idx="12802">
                  <c:v>22.64</c:v>
                </c:pt>
                <c:pt idx="12803">
                  <c:v>16.076000000000001</c:v>
                </c:pt>
                <c:pt idx="12804">
                  <c:v>23.702999999999999</c:v>
                </c:pt>
                <c:pt idx="12805">
                  <c:v>21.06</c:v>
                </c:pt>
                <c:pt idx="12806">
                  <c:v>19.064</c:v>
                </c:pt>
                <c:pt idx="12807">
                  <c:v>23.838000000000001</c:v>
                </c:pt>
                <c:pt idx="12808">
                  <c:v>24.977</c:v>
                </c:pt>
                <c:pt idx="12809">
                  <c:v>25.934000000000001</c:v>
                </c:pt>
                <c:pt idx="12810">
                  <c:v>22.222999999999999</c:v>
                </c:pt>
                <c:pt idx="12811">
                  <c:v>20.748000000000001</c:v>
                </c:pt>
                <c:pt idx="12812">
                  <c:v>30.018999999999998</c:v>
                </c:pt>
                <c:pt idx="12813">
                  <c:v>29.97</c:v>
                </c:pt>
                <c:pt idx="12814">
                  <c:v>22.53</c:v>
                </c:pt>
                <c:pt idx="12815">
                  <c:v>24.751999999999999</c:v>
                </c:pt>
                <c:pt idx="12816">
                  <c:v>21.303000000000001</c:v>
                </c:pt>
                <c:pt idx="12817">
                  <c:v>20.036000000000001</c:v>
                </c:pt>
                <c:pt idx="12818">
                  <c:v>27.213999999999999</c:v>
                </c:pt>
                <c:pt idx="12819">
                  <c:v>23.141999999999999</c:v>
                </c:pt>
                <c:pt idx="12820">
                  <c:v>25.146999999999998</c:v>
                </c:pt>
                <c:pt idx="12821">
                  <c:v>23.146000000000001</c:v>
                </c:pt>
                <c:pt idx="12822">
                  <c:v>20.925000000000001</c:v>
                </c:pt>
                <c:pt idx="12823">
                  <c:v>22.338999999999999</c:v>
                </c:pt>
                <c:pt idx="12824">
                  <c:v>20.343</c:v>
                </c:pt>
                <c:pt idx="12825">
                  <c:v>21.8</c:v>
                </c:pt>
                <c:pt idx="12826">
                  <c:v>23.902000000000001</c:v>
                </c:pt>
                <c:pt idx="12827">
                  <c:v>20.806000000000001</c:v>
                </c:pt>
                <c:pt idx="12828">
                  <c:v>21.010999999999999</c:v>
                </c:pt>
                <c:pt idx="12829">
                  <c:v>20.164999999999999</c:v>
                </c:pt>
                <c:pt idx="12830">
                  <c:v>19.548999999999999</c:v>
                </c:pt>
                <c:pt idx="12831">
                  <c:v>20.664000000000001</c:v>
                </c:pt>
                <c:pt idx="12832">
                  <c:v>24.1</c:v>
                </c:pt>
                <c:pt idx="12833">
                  <c:v>21.178999999999998</c:v>
                </c:pt>
                <c:pt idx="12834">
                  <c:v>24.61</c:v>
                </c:pt>
                <c:pt idx="12835">
                  <c:v>20.077000000000002</c:v>
                </c:pt>
                <c:pt idx="12836">
                  <c:v>22.599</c:v>
                </c:pt>
                <c:pt idx="12837">
                  <c:v>20.428999999999998</c:v>
                </c:pt>
                <c:pt idx="12838">
                  <c:v>25.178999999999998</c:v>
                </c:pt>
                <c:pt idx="12839">
                  <c:v>22.632999999999999</c:v>
                </c:pt>
                <c:pt idx="12840">
                  <c:v>20.02</c:v>
                </c:pt>
                <c:pt idx="12841">
                  <c:v>22.51</c:v>
                </c:pt>
                <c:pt idx="12842">
                  <c:v>22.995999999999999</c:v>
                </c:pt>
                <c:pt idx="12843">
                  <c:v>24.798999999999999</c:v>
                </c:pt>
                <c:pt idx="12844">
                  <c:v>24.035</c:v>
                </c:pt>
                <c:pt idx="12845">
                  <c:v>26.298999999999999</c:v>
                </c:pt>
                <c:pt idx="12846">
                  <c:v>19.870999999999999</c:v>
                </c:pt>
                <c:pt idx="12847">
                  <c:v>26.855</c:v>
                </c:pt>
                <c:pt idx="12848">
                  <c:v>21.081</c:v>
                </c:pt>
                <c:pt idx="12849">
                  <c:v>21.599</c:v>
                </c:pt>
                <c:pt idx="12850">
                  <c:v>21.795999999999999</c:v>
                </c:pt>
                <c:pt idx="12851">
                  <c:v>19.350999999999999</c:v>
                </c:pt>
                <c:pt idx="12852">
                  <c:v>20.274000000000001</c:v>
                </c:pt>
                <c:pt idx="12853">
                  <c:v>20.526</c:v>
                </c:pt>
                <c:pt idx="12854">
                  <c:v>20.545000000000002</c:v>
                </c:pt>
                <c:pt idx="12855">
                  <c:v>20.321999999999999</c:v>
                </c:pt>
                <c:pt idx="12856">
                  <c:v>17.827999999999999</c:v>
                </c:pt>
                <c:pt idx="12857">
                  <c:v>22.423999999999999</c:v>
                </c:pt>
                <c:pt idx="12858">
                  <c:v>19.741</c:v>
                </c:pt>
                <c:pt idx="12859">
                  <c:v>21.902999999999999</c:v>
                </c:pt>
                <c:pt idx="12860">
                  <c:v>22.103999999999999</c:v>
                </c:pt>
                <c:pt idx="12861">
                  <c:v>31.195</c:v>
                </c:pt>
                <c:pt idx="12862">
                  <c:v>20.084</c:v>
                </c:pt>
                <c:pt idx="12863">
                  <c:v>20.795999999999999</c:v>
                </c:pt>
                <c:pt idx="12864">
                  <c:v>19.391999999999999</c:v>
                </c:pt>
                <c:pt idx="12865">
                  <c:v>18.62</c:v>
                </c:pt>
                <c:pt idx="12866">
                  <c:v>26.283000000000001</c:v>
                </c:pt>
                <c:pt idx="12867">
                  <c:v>22.875</c:v>
                </c:pt>
                <c:pt idx="12868">
                  <c:v>25.687999999999999</c:v>
                </c:pt>
                <c:pt idx="12869">
                  <c:v>20.023</c:v>
                </c:pt>
                <c:pt idx="12870">
                  <c:v>22.872</c:v>
                </c:pt>
                <c:pt idx="12871">
                  <c:v>26.55</c:v>
                </c:pt>
                <c:pt idx="12872">
                  <c:v>20.77</c:v>
                </c:pt>
                <c:pt idx="12873">
                  <c:v>20.155999999999999</c:v>
                </c:pt>
                <c:pt idx="12874">
                  <c:v>23.123999999999999</c:v>
                </c:pt>
                <c:pt idx="12875">
                  <c:v>24.25</c:v>
                </c:pt>
                <c:pt idx="12876">
                  <c:v>17.788</c:v>
                </c:pt>
                <c:pt idx="12877">
                  <c:v>21.692</c:v>
                </c:pt>
                <c:pt idx="12878">
                  <c:v>23.919</c:v>
                </c:pt>
                <c:pt idx="12879">
                  <c:v>18.558</c:v>
                </c:pt>
                <c:pt idx="12880">
                  <c:v>27.699000000000002</c:v>
                </c:pt>
                <c:pt idx="12881">
                  <c:v>21.559000000000001</c:v>
                </c:pt>
                <c:pt idx="12882">
                  <c:v>22.172999999999998</c:v>
                </c:pt>
                <c:pt idx="12883">
                  <c:v>28.254999999999999</c:v>
                </c:pt>
                <c:pt idx="12884">
                  <c:v>23.044</c:v>
                </c:pt>
                <c:pt idx="12885">
                  <c:v>25.61</c:v>
                </c:pt>
                <c:pt idx="12886">
                  <c:v>24.693000000000001</c:v>
                </c:pt>
                <c:pt idx="12887">
                  <c:v>23.492000000000001</c:v>
                </c:pt>
                <c:pt idx="12888">
                  <c:v>22.39</c:v>
                </c:pt>
                <c:pt idx="12889">
                  <c:v>23.183</c:v>
                </c:pt>
                <c:pt idx="12890">
                  <c:v>18.225000000000001</c:v>
                </c:pt>
                <c:pt idx="12891">
                  <c:v>19.614999999999998</c:v>
                </c:pt>
                <c:pt idx="12892">
                  <c:v>19.613</c:v>
                </c:pt>
                <c:pt idx="12893">
                  <c:v>19.042000000000002</c:v>
                </c:pt>
                <c:pt idx="12894">
                  <c:v>24.324000000000002</c:v>
                </c:pt>
                <c:pt idx="12895">
                  <c:v>20.693999999999999</c:v>
                </c:pt>
                <c:pt idx="12896">
                  <c:v>21.056000000000001</c:v>
                </c:pt>
                <c:pt idx="12897">
                  <c:v>22.414999999999999</c:v>
                </c:pt>
                <c:pt idx="12898">
                  <c:v>26.263999999999999</c:v>
                </c:pt>
                <c:pt idx="12899">
                  <c:v>23.256</c:v>
                </c:pt>
                <c:pt idx="12900">
                  <c:v>23.347999999999999</c:v>
                </c:pt>
                <c:pt idx="12901">
                  <c:v>22.045999999999999</c:v>
                </c:pt>
                <c:pt idx="12902">
                  <c:v>23.038</c:v>
                </c:pt>
                <c:pt idx="12903">
                  <c:v>30.146000000000001</c:v>
                </c:pt>
                <c:pt idx="12904">
                  <c:v>15.603</c:v>
                </c:pt>
                <c:pt idx="12905">
                  <c:v>21.155000000000001</c:v>
                </c:pt>
                <c:pt idx="12906">
                  <c:v>24.524999999999999</c:v>
                </c:pt>
                <c:pt idx="12907">
                  <c:v>22.164999999999999</c:v>
                </c:pt>
                <c:pt idx="12908">
                  <c:v>27.465</c:v>
                </c:pt>
                <c:pt idx="12909">
                  <c:v>22.716000000000001</c:v>
                </c:pt>
                <c:pt idx="12910">
                  <c:v>21.652000000000001</c:v>
                </c:pt>
                <c:pt idx="12911">
                  <c:v>21.806000000000001</c:v>
                </c:pt>
                <c:pt idx="12912">
                  <c:v>20.27</c:v>
                </c:pt>
                <c:pt idx="12913">
                  <c:v>26.181000000000001</c:v>
                </c:pt>
                <c:pt idx="12914">
                  <c:v>24.305</c:v>
                </c:pt>
                <c:pt idx="12915">
                  <c:v>26.1</c:v>
                </c:pt>
                <c:pt idx="12916">
                  <c:v>18.605</c:v>
                </c:pt>
                <c:pt idx="12917">
                  <c:v>22.073</c:v>
                </c:pt>
                <c:pt idx="12918">
                  <c:v>23.308</c:v>
                </c:pt>
                <c:pt idx="12919">
                  <c:v>20.076000000000001</c:v>
                </c:pt>
                <c:pt idx="12920">
                  <c:v>17.183</c:v>
                </c:pt>
                <c:pt idx="12921">
                  <c:v>19.983000000000001</c:v>
                </c:pt>
                <c:pt idx="12922">
                  <c:v>24.012</c:v>
                </c:pt>
                <c:pt idx="12923">
                  <c:v>27.032</c:v>
                </c:pt>
                <c:pt idx="12924">
                  <c:v>21.971</c:v>
                </c:pt>
                <c:pt idx="12925">
                  <c:v>21.282</c:v>
                </c:pt>
                <c:pt idx="12926">
                  <c:v>22.669</c:v>
                </c:pt>
                <c:pt idx="12927">
                  <c:v>25.207999999999998</c:v>
                </c:pt>
                <c:pt idx="12928">
                  <c:v>20.914000000000001</c:v>
                </c:pt>
                <c:pt idx="12929">
                  <c:v>23.34</c:v>
                </c:pt>
                <c:pt idx="12930">
                  <c:v>17.670000000000002</c:v>
                </c:pt>
                <c:pt idx="12931">
                  <c:v>22.648</c:v>
                </c:pt>
                <c:pt idx="12932">
                  <c:v>22.611000000000001</c:v>
                </c:pt>
                <c:pt idx="12933">
                  <c:v>26.18</c:v>
                </c:pt>
                <c:pt idx="12934">
                  <c:v>21.138000000000002</c:v>
                </c:pt>
                <c:pt idx="12935">
                  <c:v>22.763000000000002</c:v>
                </c:pt>
                <c:pt idx="12936">
                  <c:v>24.064</c:v>
                </c:pt>
                <c:pt idx="12937">
                  <c:v>23.791</c:v>
                </c:pt>
                <c:pt idx="12938">
                  <c:v>22.021000000000001</c:v>
                </c:pt>
                <c:pt idx="12939">
                  <c:v>23.382000000000001</c:v>
                </c:pt>
                <c:pt idx="12940">
                  <c:v>19.701000000000001</c:v>
                </c:pt>
                <c:pt idx="12941">
                  <c:v>27.241</c:v>
                </c:pt>
                <c:pt idx="12942">
                  <c:v>26.013999999999999</c:v>
                </c:pt>
                <c:pt idx="12943">
                  <c:v>26.106999999999999</c:v>
                </c:pt>
                <c:pt idx="12944">
                  <c:v>22.018000000000001</c:v>
                </c:pt>
                <c:pt idx="12945">
                  <c:v>20.661999999999999</c:v>
                </c:pt>
                <c:pt idx="12946">
                  <c:v>22.396999999999998</c:v>
                </c:pt>
                <c:pt idx="12947">
                  <c:v>23.059000000000001</c:v>
                </c:pt>
                <c:pt idx="12948">
                  <c:v>14.222</c:v>
                </c:pt>
                <c:pt idx="12949">
                  <c:v>23.484000000000002</c:v>
                </c:pt>
                <c:pt idx="12950">
                  <c:v>19.024000000000001</c:v>
                </c:pt>
                <c:pt idx="12951">
                  <c:v>18.741</c:v>
                </c:pt>
                <c:pt idx="12952">
                  <c:v>25.393999999999998</c:v>
                </c:pt>
                <c:pt idx="12953">
                  <c:v>27.335999999999999</c:v>
                </c:pt>
                <c:pt idx="12954">
                  <c:v>20.681000000000001</c:v>
                </c:pt>
                <c:pt idx="12955">
                  <c:v>26.512</c:v>
                </c:pt>
                <c:pt idx="12956">
                  <c:v>24.448</c:v>
                </c:pt>
                <c:pt idx="12957">
                  <c:v>19.805</c:v>
                </c:pt>
                <c:pt idx="12958">
                  <c:v>20.54</c:v>
                </c:pt>
                <c:pt idx="12959">
                  <c:v>26.349</c:v>
                </c:pt>
                <c:pt idx="12960">
                  <c:v>17.568000000000001</c:v>
                </c:pt>
                <c:pt idx="12961">
                  <c:v>26.006</c:v>
                </c:pt>
                <c:pt idx="12962">
                  <c:v>18.524000000000001</c:v>
                </c:pt>
                <c:pt idx="12963">
                  <c:v>17.2</c:v>
                </c:pt>
                <c:pt idx="12964">
                  <c:v>19.812000000000001</c:v>
                </c:pt>
                <c:pt idx="12965">
                  <c:v>24.158999999999999</c:v>
                </c:pt>
                <c:pt idx="12966">
                  <c:v>23.838999999999999</c:v>
                </c:pt>
                <c:pt idx="12967">
                  <c:v>26.12</c:v>
                </c:pt>
                <c:pt idx="12968">
                  <c:v>18.541</c:v>
                </c:pt>
                <c:pt idx="12969">
                  <c:v>21.898</c:v>
                </c:pt>
                <c:pt idx="12970">
                  <c:v>22.105</c:v>
                </c:pt>
                <c:pt idx="12971">
                  <c:v>27.515999999999998</c:v>
                </c:pt>
                <c:pt idx="12972">
                  <c:v>23.106999999999999</c:v>
                </c:pt>
                <c:pt idx="12973">
                  <c:v>22.081</c:v>
                </c:pt>
                <c:pt idx="12974">
                  <c:v>23.584</c:v>
                </c:pt>
                <c:pt idx="12975">
                  <c:v>28.99</c:v>
                </c:pt>
                <c:pt idx="12976">
                  <c:v>30.602</c:v>
                </c:pt>
                <c:pt idx="12977">
                  <c:v>23.436</c:v>
                </c:pt>
                <c:pt idx="12978">
                  <c:v>28.201000000000001</c:v>
                </c:pt>
                <c:pt idx="12979">
                  <c:v>26.812999999999999</c:v>
                </c:pt>
                <c:pt idx="12980">
                  <c:v>15.04</c:v>
                </c:pt>
                <c:pt idx="12981">
                  <c:v>22.353000000000002</c:v>
                </c:pt>
                <c:pt idx="12982">
                  <c:v>27.606000000000002</c:v>
                </c:pt>
                <c:pt idx="12983">
                  <c:v>24.036999999999999</c:v>
                </c:pt>
                <c:pt idx="12984">
                  <c:v>26.068000000000001</c:v>
                </c:pt>
                <c:pt idx="12985">
                  <c:v>27.170999999999999</c:v>
                </c:pt>
                <c:pt idx="12986">
                  <c:v>21.571999999999999</c:v>
                </c:pt>
                <c:pt idx="12987">
                  <c:v>23.657</c:v>
                </c:pt>
                <c:pt idx="12988">
                  <c:v>22.027000000000001</c:v>
                </c:pt>
                <c:pt idx="12989">
                  <c:v>22.395</c:v>
                </c:pt>
                <c:pt idx="12990">
                  <c:v>22.908999999999999</c:v>
                </c:pt>
                <c:pt idx="12991">
                  <c:v>20.98</c:v>
                </c:pt>
                <c:pt idx="12992">
                  <c:v>24.303000000000001</c:v>
                </c:pt>
                <c:pt idx="12993">
                  <c:v>16.96</c:v>
                </c:pt>
                <c:pt idx="12994">
                  <c:v>24.129000000000001</c:v>
                </c:pt>
                <c:pt idx="12995">
                  <c:v>27.495000000000001</c:v>
                </c:pt>
                <c:pt idx="12996">
                  <c:v>21.620999999999999</c:v>
                </c:pt>
                <c:pt idx="12997">
                  <c:v>18.643999999999998</c:v>
                </c:pt>
                <c:pt idx="12998">
                  <c:v>24.146000000000001</c:v>
                </c:pt>
                <c:pt idx="12999">
                  <c:v>15.958</c:v>
                </c:pt>
                <c:pt idx="13000">
                  <c:v>23.268000000000001</c:v>
                </c:pt>
                <c:pt idx="13001">
                  <c:v>17.591999999999999</c:v>
                </c:pt>
                <c:pt idx="13002">
                  <c:v>25.076000000000001</c:v>
                </c:pt>
                <c:pt idx="13003">
                  <c:v>18.651</c:v>
                </c:pt>
                <c:pt idx="13004">
                  <c:v>26.277000000000001</c:v>
                </c:pt>
                <c:pt idx="13005">
                  <c:v>21.385999999999999</c:v>
                </c:pt>
                <c:pt idx="13006">
                  <c:v>21.991</c:v>
                </c:pt>
                <c:pt idx="13007">
                  <c:v>26.466000000000001</c:v>
                </c:pt>
                <c:pt idx="13008">
                  <c:v>29.152999999999999</c:v>
                </c:pt>
                <c:pt idx="13009">
                  <c:v>22.966000000000001</c:v>
                </c:pt>
                <c:pt idx="13010">
                  <c:v>28.05</c:v>
                </c:pt>
                <c:pt idx="13011">
                  <c:v>23.542999999999999</c:v>
                </c:pt>
                <c:pt idx="13012">
                  <c:v>18.009</c:v>
                </c:pt>
                <c:pt idx="13013">
                  <c:v>23.7</c:v>
                </c:pt>
                <c:pt idx="13014">
                  <c:v>20.68</c:v>
                </c:pt>
                <c:pt idx="13015">
                  <c:v>19.137</c:v>
                </c:pt>
                <c:pt idx="13016">
                  <c:v>20.628</c:v>
                </c:pt>
                <c:pt idx="13017">
                  <c:v>29.655000000000001</c:v>
                </c:pt>
                <c:pt idx="13018">
                  <c:v>21.456</c:v>
                </c:pt>
                <c:pt idx="13019">
                  <c:v>22.571999999999999</c:v>
                </c:pt>
                <c:pt idx="13020">
                  <c:v>24.401</c:v>
                </c:pt>
                <c:pt idx="13021">
                  <c:v>20.576000000000001</c:v>
                </c:pt>
                <c:pt idx="13022">
                  <c:v>22.893999999999998</c:v>
                </c:pt>
                <c:pt idx="13023">
                  <c:v>18.797000000000001</c:v>
                </c:pt>
                <c:pt idx="13024">
                  <c:v>22.552</c:v>
                </c:pt>
                <c:pt idx="13025">
                  <c:v>24.215</c:v>
                </c:pt>
                <c:pt idx="13026">
                  <c:v>21.440999999999999</c:v>
                </c:pt>
                <c:pt idx="13027">
                  <c:v>18.625</c:v>
                </c:pt>
                <c:pt idx="13028">
                  <c:v>20.201000000000001</c:v>
                </c:pt>
                <c:pt idx="13029">
                  <c:v>18.423999999999999</c:v>
                </c:pt>
                <c:pt idx="13030">
                  <c:v>24.733000000000001</c:v>
                </c:pt>
                <c:pt idx="13031">
                  <c:v>22.89</c:v>
                </c:pt>
                <c:pt idx="13032">
                  <c:v>20.521000000000001</c:v>
                </c:pt>
                <c:pt idx="13033">
                  <c:v>20.407</c:v>
                </c:pt>
                <c:pt idx="13034">
                  <c:v>24.280999999999999</c:v>
                </c:pt>
                <c:pt idx="13035">
                  <c:v>15.965</c:v>
                </c:pt>
                <c:pt idx="13036">
                  <c:v>25.495000000000001</c:v>
                </c:pt>
                <c:pt idx="13037">
                  <c:v>23.771999999999998</c:v>
                </c:pt>
                <c:pt idx="13038">
                  <c:v>24.312999999999999</c:v>
                </c:pt>
                <c:pt idx="13039">
                  <c:v>21.707999999999998</c:v>
                </c:pt>
                <c:pt idx="13040">
                  <c:v>24.966999999999999</c:v>
                </c:pt>
                <c:pt idx="13041">
                  <c:v>19.553999999999998</c:v>
                </c:pt>
                <c:pt idx="13042">
                  <c:v>27.189</c:v>
                </c:pt>
                <c:pt idx="13043">
                  <c:v>21.718</c:v>
                </c:pt>
                <c:pt idx="13044">
                  <c:v>20.154</c:v>
                </c:pt>
                <c:pt idx="13045">
                  <c:v>18.373000000000001</c:v>
                </c:pt>
                <c:pt idx="13046">
                  <c:v>24.815999999999999</c:v>
                </c:pt>
                <c:pt idx="13047">
                  <c:v>18.954000000000001</c:v>
                </c:pt>
                <c:pt idx="13048">
                  <c:v>20.079999999999998</c:v>
                </c:pt>
                <c:pt idx="13049">
                  <c:v>19.832000000000001</c:v>
                </c:pt>
                <c:pt idx="13050">
                  <c:v>29.491</c:v>
                </c:pt>
                <c:pt idx="13051">
                  <c:v>24.164000000000001</c:v>
                </c:pt>
                <c:pt idx="13052">
                  <c:v>24.137</c:v>
                </c:pt>
                <c:pt idx="13053">
                  <c:v>26.373000000000001</c:v>
                </c:pt>
                <c:pt idx="13054">
                  <c:v>26.327999999999999</c:v>
                </c:pt>
                <c:pt idx="13055">
                  <c:v>28.78</c:v>
                </c:pt>
                <c:pt idx="13056">
                  <c:v>20.398</c:v>
                </c:pt>
                <c:pt idx="13057">
                  <c:v>27.327000000000002</c:v>
                </c:pt>
                <c:pt idx="13058">
                  <c:v>25.359000000000002</c:v>
                </c:pt>
                <c:pt idx="13059">
                  <c:v>20.858000000000001</c:v>
                </c:pt>
                <c:pt idx="13060">
                  <c:v>21.856000000000002</c:v>
                </c:pt>
                <c:pt idx="13061">
                  <c:v>22.367999999999999</c:v>
                </c:pt>
                <c:pt idx="13062">
                  <c:v>20.033000000000001</c:v>
                </c:pt>
                <c:pt idx="13063">
                  <c:v>24.122</c:v>
                </c:pt>
                <c:pt idx="13064">
                  <c:v>21.321000000000002</c:v>
                </c:pt>
                <c:pt idx="13065">
                  <c:v>19.065000000000001</c:v>
                </c:pt>
                <c:pt idx="13066">
                  <c:v>29.501000000000001</c:v>
                </c:pt>
                <c:pt idx="13067">
                  <c:v>27.864000000000001</c:v>
                </c:pt>
                <c:pt idx="13068">
                  <c:v>22.777999999999999</c:v>
                </c:pt>
                <c:pt idx="13069">
                  <c:v>25.640999999999998</c:v>
                </c:pt>
                <c:pt idx="13070">
                  <c:v>23.864999999999998</c:v>
                </c:pt>
                <c:pt idx="13071">
                  <c:v>22.498000000000001</c:v>
                </c:pt>
                <c:pt idx="13072">
                  <c:v>24.651</c:v>
                </c:pt>
                <c:pt idx="13073">
                  <c:v>20.344999999999999</c:v>
                </c:pt>
                <c:pt idx="13074">
                  <c:v>23.36</c:v>
                </c:pt>
                <c:pt idx="13075">
                  <c:v>23.713000000000001</c:v>
                </c:pt>
                <c:pt idx="13076">
                  <c:v>19.756</c:v>
                </c:pt>
                <c:pt idx="13077">
                  <c:v>16.943000000000001</c:v>
                </c:pt>
                <c:pt idx="13078">
                  <c:v>25.645</c:v>
                </c:pt>
                <c:pt idx="13079">
                  <c:v>24.597000000000001</c:v>
                </c:pt>
                <c:pt idx="13080">
                  <c:v>26.428999999999998</c:v>
                </c:pt>
                <c:pt idx="13081">
                  <c:v>27.117000000000001</c:v>
                </c:pt>
                <c:pt idx="13082">
                  <c:v>23.771000000000001</c:v>
                </c:pt>
                <c:pt idx="13083">
                  <c:v>25.184999999999999</c:v>
                </c:pt>
                <c:pt idx="13084">
                  <c:v>23.968</c:v>
                </c:pt>
                <c:pt idx="13085">
                  <c:v>20.916</c:v>
                </c:pt>
                <c:pt idx="13086">
                  <c:v>18.373000000000001</c:v>
                </c:pt>
                <c:pt idx="13087">
                  <c:v>22.948</c:v>
                </c:pt>
                <c:pt idx="13088">
                  <c:v>18.324999999999999</c:v>
                </c:pt>
                <c:pt idx="13089">
                  <c:v>21.905000000000001</c:v>
                </c:pt>
                <c:pt idx="13090">
                  <c:v>20.69</c:v>
                </c:pt>
                <c:pt idx="13091">
                  <c:v>17.681999999999999</c:v>
                </c:pt>
                <c:pt idx="13092">
                  <c:v>27.588000000000001</c:v>
                </c:pt>
                <c:pt idx="13093">
                  <c:v>22.690999999999999</c:v>
                </c:pt>
                <c:pt idx="13094">
                  <c:v>15.686</c:v>
                </c:pt>
                <c:pt idx="13095">
                  <c:v>23.782</c:v>
                </c:pt>
                <c:pt idx="13096">
                  <c:v>27.359000000000002</c:v>
                </c:pt>
                <c:pt idx="13097">
                  <c:v>17.161000000000001</c:v>
                </c:pt>
                <c:pt idx="13098">
                  <c:v>18.099</c:v>
                </c:pt>
                <c:pt idx="13099">
                  <c:v>22.786999999999999</c:v>
                </c:pt>
                <c:pt idx="13100">
                  <c:v>18.832000000000001</c:v>
                </c:pt>
                <c:pt idx="13101">
                  <c:v>27.088000000000001</c:v>
                </c:pt>
                <c:pt idx="13102">
                  <c:v>25.928000000000001</c:v>
                </c:pt>
                <c:pt idx="13103">
                  <c:v>24.001999999999999</c:v>
                </c:pt>
                <c:pt idx="13104">
                  <c:v>17.443999999999999</c:v>
                </c:pt>
                <c:pt idx="13105">
                  <c:v>23.37</c:v>
                </c:pt>
                <c:pt idx="13106">
                  <c:v>21.501999999999999</c:v>
                </c:pt>
                <c:pt idx="13107">
                  <c:v>23.356000000000002</c:v>
                </c:pt>
                <c:pt idx="13108">
                  <c:v>27.542000000000002</c:v>
                </c:pt>
                <c:pt idx="13109">
                  <c:v>21.876000000000001</c:v>
                </c:pt>
                <c:pt idx="13110">
                  <c:v>22.356999999999999</c:v>
                </c:pt>
                <c:pt idx="13111">
                  <c:v>15.523999999999999</c:v>
                </c:pt>
                <c:pt idx="13112">
                  <c:v>17.786999999999999</c:v>
                </c:pt>
                <c:pt idx="13113">
                  <c:v>18.536999999999999</c:v>
                </c:pt>
                <c:pt idx="13114">
                  <c:v>21.469000000000001</c:v>
                </c:pt>
                <c:pt idx="13115">
                  <c:v>17.437999999999999</c:v>
                </c:pt>
                <c:pt idx="13116">
                  <c:v>24.033000000000001</c:v>
                </c:pt>
                <c:pt idx="13117">
                  <c:v>20.655999999999999</c:v>
                </c:pt>
                <c:pt idx="13118">
                  <c:v>21.937000000000001</c:v>
                </c:pt>
                <c:pt idx="13119">
                  <c:v>28.350999999999999</c:v>
                </c:pt>
                <c:pt idx="13120">
                  <c:v>30.527999999999999</c:v>
                </c:pt>
                <c:pt idx="13121">
                  <c:v>19.526</c:v>
                </c:pt>
                <c:pt idx="13122">
                  <c:v>26.649000000000001</c:v>
                </c:pt>
                <c:pt idx="13123">
                  <c:v>24.35</c:v>
                </c:pt>
                <c:pt idx="13124">
                  <c:v>18.989999999999998</c:v>
                </c:pt>
                <c:pt idx="13125">
                  <c:v>25.506</c:v>
                </c:pt>
                <c:pt idx="13126">
                  <c:v>20.547999999999998</c:v>
                </c:pt>
                <c:pt idx="13127">
                  <c:v>21.234999999999999</c:v>
                </c:pt>
                <c:pt idx="13128">
                  <c:v>21.524999999999999</c:v>
                </c:pt>
                <c:pt idx="13129">
                  <c:v>22.545000000000002</c:v>
                </c:pt>
                <c:pt idx="13130">
                  <c:v>20.527000000000001</c:v>
                </c:pt>
                <c:pt idx="13131">
                  <c:v>21.363</c:v>
                </c:pt>
                <c:pt idx="13132">
                  <c:v>22.222999999999999</c:v>
                </c:pt>
                <c:pt idx="13133">
                  <c:v>27.187999999999999</c:v>
                </c:pt>
                <c:pt idx="13134">
                  <c:v>20.488</c:v>
                </c:pt>
                <c:pt idx="13135">
                  <c:v>21.891999999999999</c:v>
                </c:pt>
                <c:pt idx="13136">
                  <c:v>24.021000000000001</c:v>
                </c:pt>
                <c:pt idx="13137">
                  <c:v>23.283000000000001</c:v>
                </c:pt>
                <c:pt idx="13138">
                  <c:v>23.413</c:v>
                </c:pt>
                <c:pt idx="13139">
                  <c:v>21.867000000000001</c:v>
                </c:pt>
                <c:pt idx="13140">
                  <c:v>23.236000000000001</c:v>
                </c:pt>
                <c:pt idx="13141">
                  <c:v>21.56</c:v>
                </c:pt>
                <c:pt idx="13142">
                  <c:v>20.349</c:v>
                </c:pt>
                <c:pt idx="13143">
                  <c:v>24.67</c:v>
                </c:pt>
                <c:pt idx="13144">
                  <c:v>20.55</c:v>
                </c:pt>
                <c:pt idx="13145">
                  <c:v>24.687999999999999</c:v>
                </c:pt>
                <c:pt idx="13146">
                  <c:v>21.734999999999999</c:v>
                </c:pt>
                <c:pt idx="13147">
                  <c:v>23.135999999999999</c:v>
                </c:pt>
                <c:pt idx="13148">
                  <c:v>20.707999999999998</c:v>
                </c:pt>
                <c:pt idx="13149">
                  <c:v>23.132000000000001</c:v>
                </c:pt>
                <c:pt idx="13150">
                  <c:v>25.893000000000001</c:v>
                </c:pt>
                <c:pt idx="13151">
                  <c:v>20.417999999999999</c:v>
                </c:pt>
                <c:pt idx="13152">
                  <c:v>19.956</c:v>
                </c:pt>
                <c:pt idx="13153">
                  <c:v>29.173999999999999</c:v>
                </c:pt>
                <c:pt idx="13154">
                  <c:v>26.556000000000001</c:v>
                </c:pt>
                <c:pt idx="13155">
                  <c:v>21.875</c:v>
                </c:pt>
                <c:pt idx="13156">
                  <c:v>23.2</c:v>
                </c:pt>
                <c:pt idx="13157">
                  <c:v>28.04</c:v>
                </c:pt>
                <c:pt idx="13158">
                  <c:v>30.757000000000001</c:v>
                </c:pt>
                <c:pt idx="13159">
                  <c:v>23.425000000000001</c:v>
                </c:pt>
                <c:pt idx="13160">
                  <c:v>24.558</c:v>
                </c:pt>
                <c:pt idx="13161">
                  <c:v>22.623999999999999</c:v>
                </c:pt>
                <c:pt idx="13162">
                  <c:v>24.266999999999999</c:v>
                </c:pt>
                <c:pt idx="13163">
                  <c:v>22.331</c:v>
                </c:pt>
                <c:pt idx="13164">
                  <c:v>22.981000000000002</c:v>
                </c:pt>
                <c:pt idx="13165">
                  <c:v>28.43</c:v>
                </c:pt>
                <c:pt idx="13166">
                  <c:v>23.431000000000001</c:v>
                </c:pt>
                <c:pt idx="13167">
                  <c:v>24.317</c:v>
                </c:pt>
                <c:pt idx="13168">
                  <c:v>18.988</c:v>
                </c:pt>
                <c:pt idx="13169">
                  <c:v>24.869</c:v>
                </c:pt>
                <c:pt idx="13170">
                  <c:v>22.277999999999999</c:v>
                </c:pt>
                <c:pt idx="13171">
                  <c:v>29.66</c:v>
                </c:pt>
                <c:pt idx="13172">
                  <c:v>24.866</c:v>
                </c:pt>
                <c:pt idx="13173">
                  <c:v>19.637</c:v>
                </c:pt>
                <c:pt idx="13174">
                  <c:v>23.48</c:v>
                </c:pt>
                <c:pt idx="13175">
                  <c:v>19.620999999999999</c:v>
                </c:pt>
                <c:pt idx="13176">
                  <c:v>20.434000000000001</c:v>
                </c:pt>
                <c:pt idx="13177">
                  <c:v>24.337</c:v>
                </c:pt>
                <c:pt idx="13178">
                  <c:v>19.852</c:v>
                </c:pt>
                <c:pt idx="13179">
                  <c:v>19.707999999999998</c:v>
                </c:pt>
                <c:pt idx="13180">
                  <c:v>21.492999999999999</c:v>
                </c:pt>
                <c:pt idx="13181">
                  <c:v>29.689</c:v>
                </c:pt>
                <c:pt idx="13182">
                  <c:v>19.661999999999999</c:v>
                </c:pt>
                <c:pt idx="13183">
                  <c:v>21.347999999999999</c:v>
                </c:pt>
                <c:pt idx="13184">
                  <c:v>22.105</c:v>
                </c:pt>
                <c:pt idx="13185">
                  <c:v>26.484000000000002</c:v>
                </c:pt>
                <c:pt idx="13186">
                  <c:v>26.335000000000001</c:v>
                </c:pt>
                <c:pt idx="13187">
                  <c:v>24.047000000000001</c:v>
                </c:pt>
                <c:pt idx="13188">
                  <c:v>20.460999999999999</c:v>
                </c:pt>
                <c:pt idx="13189">
                  <c:v>19.693999999999999</c:v>
                </c:pt>
                <c:pt idx="13190">
                  <c:v>22.619</c:v>
                </c:pt>
                <c:pt idx="13191">
                  <c:v>19.966999999999999</c:v>
                </c:pt>
                <c:pt idx="13192">
                  <c:v>17.335999999999999</c:v>
                </c:pt>
                <c:pt idx="13193">
                  <c:v>22.082999999999998</c:v>
                </c:pt>
                <c:pt idx="13194">
                  <c:v>30.853999999999999</c:v>
                </c:pt>
                <c:pt idx="13195">
                  <c:v>23.143000000000001</c:v>
                </c:pt>
                <c:pt idx="13196">
                  <c:v>22.309000000000001</c:v>
                </c:pt>
                <c:pt idx="13197">
                  <c:v>21.916</c:v>
                </c:pt>
                <c:pt idx="13198">
                  <c:v>18.785</c:v>
                </c:pt>
                <c:pt idx="13199">
                  <c:v>20.888999999999999</c:v>
                </c:pt>
                <c:pt idx="13200">
                  <c:v>26.178999999999998</c:v>
                </c:pt>
                <c:pt idx="13201">
                  <c:v>26.361000000000001</c:v>
                </c:pt>
                <c:pt idx="13202">
                  <c:v>23.891999999999999</c:v>
                </c:pt>
                <c:pt idx="13203">
                  <c:v>18.277000000000001</c:v>
                </c:pt>
                <c:pt idx="13204">
                  <c:v>21.196000000000002</c:v>
                </c:pt>
                <c:pt idx="13205">
                  <c:v>25.67</c:v>
                </c:pt>
                <c:pt idx="13206">
                  <c:v>25.521000000000001</c:v>
                </c:pt>
                <c:pt idx="13207">
                  <c:v>21.331</c:v>
                </c:pt>
                <c:pt idx="13208">
                  <c:v>19.706</c:v>
                </c:pt>
                <c:pt idx="13209">
                  <c:v>23.181000000000001</c:v>
                </c:pt>
                <c:pt idx="13210">
                  <c:v>24.391999999999999</c:v>
                </c:pt>
                <c:pt idx="13211">
                  <c:v>21.574999999999999</c:v>
                </c:pt>
                <c:pt idx="13212">
                  <c:v>27.187999999999999</c:v>
                </c:pt>
                <c:pt idx="13213">
                  <c:v>23.117000000000001</c:v>
                </c:pt>
                <c:pt idx="13214">
                  <c:v>22.103999999999999</c:v>
                </c:pt>
                <c:pt idx="13215">
                  <c:v>18.151</c:v>
                </c:pt>
                <c:pt idx="13216">
                  <c:v>18.343</c:v>
                </c:pt>
                <c:pt idx="13217">
                  <c:v>26.186</c:v>
                </c:pt>
                <c:pt idx="13218">
                  <c:v>18.135999999999999</c:v>
                </c:pt>
                <c:pt idx="13219">
                  <c:v>21.001000000000001</c:v>
                </c:pt>
                <c:pt idx="13220">
                  <c:v>28.114000000000001</c:v>
                </c:pt>
                <c:pt idx="13221">
                  <c:v>24.02</c:v>
                </c:pt>
                <c:pt idx="13222">
                  <c:v>23.256</c:v>
                </c:pt>
                <c:pt idx="13223">
                  <c:v>25.620999999999999</c:v>
                </c:pt>
                <c:pt idx="13224">
                  <c:v>29.417000000000002</c:v>
                </c:pt>
                <c:pt idx="13225">
                  <c:v>28.718</c:v>
                </c:pt>
                <c:pt idx="13226">
                  <c:v>21.094999999999999</c:v>
                </c:pt>
                <c:pt idx="13227">
                  <c:v>24.940999999999999</c:v>
                </c:pt>
                <c:pt idx="13228">
                  <c:v>24.202000000000002</c:v>
                </c:pt>
                <c:pt idx="13229">
                  <c:v>21.504999999999999</c:v>
                </c:pt>
                <c:pt idx="13230">
                  <c:v>25.364000000000001</c:v>
                </c:pt>
                <c:pt idx="13231">
                  <c:v>23.800999999999998</c:v>
                </c:pt>
                <c:pt idx="13232">
                  <c:v>20.616</c:v>
                </c:pt>
                <c:pt idx="13233">
                  <c:v>26.632999999999999</c:v>
                </c:pt>
                <c:pt idx="13234">
                  <c:v>18.140999999999998</c:v>
                </c:pt>
                <c:pt idx="13235">
                  <c:v>20.898</c:v>
                </c:pt>
                <c:pt idx="13236">
                  <c:v>17.190999999999999</c:v>
                </c:pt>
                <c:pt idx="13237">
                  <c:v>27.346</c:v>
                </c:pt>
                <c:pt idx="13238">
                  <c:v>21.571999999999999</c:v>
                </c:pt>
                <c:pt idx="13239">
                  <c:v>15.374000000000001</c:v>
                </c:pt>
                <c:pt idx="13240">
                  <c:v>18.065000000000001</c:v>
                </c:pt>
                <c:pt idx="13241">
                  <c:v>27.125</c:v>
                </c:pt>
                <c:pt idx="13242">
                  <c:v>17.396000000000001</c:v>
                </c:pt>
                <c:pt idx="13243">
                  <c:v>25.809000000000001</c:v>
                </c:pt>
                <c:pt idx="13244">
                  <c:v>15.743</c:v>
                </c:pt>
                <c:pt idx="13245">
                  <c:v>16.975000000000001</c:v>
                </c:pt>
                <c:pt idx="13246">
                  <c:v>23.199000000000002</c:v>
                </c:pt>
                <c:pt idx="13247">
                  <c:v>21.65</c:v>
                </c:pt>
                <c:pt idx="13248">
                  <c:v>19.712</c:v>
                </c:pt>
                <c:pt idx="13249">
                  <c:v>23.33</c:v>
                </c:pt>
                <c:pt idx="13250">
                  <c:v>23.582000000000001</c:v>
                </c:pt>
                <c:pt idx="13251">
                  <c:v>23.728999999999999</c:v>
                </c:pt>
                <c:pt idx="13252">
                  <c:v>21.306000000000001</c:v>
                </c:pt>
                <c:pt idx="13253">
                  <c:v>19.933</c:v>
                </c:pt>
                <c:pt idx="13254">
                  <c:v>18.335000000000001</c:v>
                </c:pt>
                <c:pt idx="13255">
                  <c:v>23.145</c:v>
                </c:pt>
                <c:pt idx="13256">
                  <c:v>14.065</c:v>
                </c:pt>
                <c:pt idx="13257">
                  <c:v>30.852</c:v>
                </c:pt>
                <c:pt idx="13258">
                  <c:v>22.704000000000001</c:v>
                </c:pt>
                <c:pt idx="13259">
                  <c:v>24.399000000000001</c:v>
                </c:pt>
                <c:pt idx="13260">
                  <c:v>19.782</c:v>
                </c:pt>
                <c:pt idx="13261">
                  <c:v>22.806000000000001</c:v>
                </c:pt>
                <c:pt idx="13262">
                  <c:v>18.873999999999999</c:v>
                </c:pt>
                <c:pt idx="13263">
                  <c:v>26.335000000000001</c:v>
                </c:pt>
                <c:pt idx="13264">
                  <c:v>23.594999999999999</c:v>
                </c:pt>
                <c:pt idx="13265">
                  <c:v>21.456</c:v>
                </c:pt>
                <c:pt idx="13266">
                  <c:v>20.045000000000002</c:v>
                </c:pt>
                <c:pt idx="13267">
                  <c:v>24.379000000000001</c:v>
                </c:pt>
                <c:pt idx="13268">
                  <c:v>26.867999999999999</c:v>
                </c:pt>
                <c:pt idx="13269">
                  <c:v>23.055</c:v>
                </c:pt>
                <c:pt idx="13270">
                  <c:v>20.831</c:v>
                </c:pt>
                <c:pt idx="13271">
                  <c:v>17.613</c:v>
                </c:pt>
                <c:pt idx="13272">
                  <c:v>19.891999999999999</c:v>
                </c:pt>
                <c:pt idx="13273">
                  <c:v>23.701000000000001</c:v>
                </c:pt>
                <c:pt idx="13274">
                  <c:v>19.076000000000001</c:v>
                </c:pt>
                <c:pt idx="13275">
                  <c:v>20.097999999999999</c:v>
                </c:pt>
                <c:pt idx="13276">
                  <c:v>22.498999999999999</c:v>
                </c:pt>
                <c:pt idx="13277">
                  <c:v>23.603000000000002</c:v>
                </c:pt>
                <c:pt idx="13278">
                  <c:v>19.991</c:v>
                </c:pt>
                <c:pt idx="13279">
                  <c:v>26.843</c:v>
                </c:pt>
                <c:pt idx="13280">
                  <c:v>24.225999999999999</c:v>
                </c:pt>
                <c:pt idx="13281">
                  <c:v>17.689</c:v>
                </c:pt>
                <c:pt idx="13282">
                  <c:v>29.177</c:v>
                </c:pt>
                <c:pt idx="13283">
                  <c:v>14.727</c:v>
                </c:pt>
                <c:pt idx="13284">
                  <c:v>24.344000000000001</c:v>
                </c:pt>
                <c:pt idx="13285">
                  <c:v>28.242999999999999</c:v>
                </c:pt>
                <c:pt idx="13286">
                  <c:v>28.465</c:v>
                </c:pt>
                <c:pt idx="13287">
                  <c:v>19.379000000000001</c:v>
                </c:pt>
                <c:pt idx="13288">
                  <c:v>23.471</c:v>
                </c:pt>
                <c:pt idx="13289">
                  <c:v>26.956</c:v>
                </c:pt>
                <c:pt idx="13290">
                  <c:v>25.587</c:v>
                </c:pt>
                <c:pt idx="13291">
                  <c:v>18.337</c:v>
                </c:pt>
                <c:pt idx="13292">
                  <c:v>21.396999999999998</c:v>
                </c:pt>
                <c:pt idx="13293">
                  <c:v>23.19</c:v>
                </c:pt>
                <c:pt idx="13294">
                  <c:v>24.132000000000001</c:v>
                </c:pt>
                <c:pt idx="13295">
                  <c:v>20.149999999999999</c:v>
                </c:pt>
                <c:pt idx="13296">
                  <c:v>22.08</c:v>
                </c:pt>
                <c:pt idx="13297">
                  <c:v>18.533000000000001</c:v>
                </c:pt>
                <c:pt idx="13298">
                  <c:v>20.87</c:v>
                </c:pt>
                <c:pt idx="13299">
                  <c:v>23.565000000000001</c:v>
                </c:pt>
                <c:pt idx="13300">
                  <c:v>26.518999999999998</c:v>
                </c:pt>
                <c:pt idx="13301">
                  <c:v>19.297999999999998</c:v>
                </c:pt>
                <c:pt idx="13302">
                  <c:v>25.14</c:v>
                </c:pt>
                <c:pt idx="13303">
                  <c:v>23.710999999999999</c:v>
                </c:pt>
                <c:pt idx="13304">
                  <c:v>23.518000000000001</c:v>
                </c:pt>
                <c:pt idx="13305">
                  <c:v>18.687000000000001</c:v>
                </c:pt>
                <c:pt idx="13306">
                  <c:v>21.34</c:v>
                </c:pt>
                <c:pt idx="13307">
                  <c:v>20.452999999999999</c:v>
                </c:pt>
                <c:pt idx="13308">
                  <c:v>25.178999999999998</c:v>
                </c:pt>
                <c:pt idx="13309">
                  <c:v>24.584</c:v>
                </c:pt>
                <c:pt idx="13310">
                  <c:v>21.975000000000001</c:v>
                </c:pt>
                <c:pt idx="13311">
                  <c:v>28.652000000000001</c:v>
                </c:pt>
                <c:pt idx="13312">
                  <c:v>24.231000000000002</c:v>
                </c:pt>
                <c:pt idx="13313">
                  <c:v>24.657</c:v>
                </c:pt>
                <c:pt idx="13314">
                  <c:v>25.765999999999998</c:v>
                </c:pt>
                <c:pt idx="13315">
                  <c:v>20.513000000000002</c:v>
                </c:pt>
                <c:pt idx="13316">
                  <c:v>22.34</c:v>
                </c:pt>
                <c:pt idx="13317">
                  <c:v>20.481000000000002</c:v>
                </c:pt>
                <c:pt idx="13318">
                  <c:v>20.401</c:v>
                </c:pt>
                <c:pt idx="13319">
                  <c:v>26.295999999999999</c:v>
                </c:pt>
                <c:pt idx="13320">
                  <c:v>24.535</c:v>
                </c:pt>
                <c:pt idx="13321">
                  <c:v>28.053000000000001</c:v>
                </c:pt>
                <c:pt idx="13322">
                  <c:v>25.695</c:v>
                </c:pt>
                <c:pt idx="13323">
                  <c:v>21.489000000000001</c:v>
                </c:pt>
                <c:pt idx="13324">
                  <c:v>19.806000000000001</c:v>
                </c:pt>
                <c:pt idx="13325">
                  <c:v>24.138999999999999</c:v>
                </c:pt>
                <c:pt idx="13326">
                  <c:v>18.526</c:v>
                </c:pt>
                <c:pt idx="13327">
                  <c:v>24.29</c:v>
                </c:pt>
                <c:pt idx="13328">
                  <c:v>21.367000000000001</c:v>
                </c:pt>
                <c:pt idx="13329">
                  <c:v>22.686</c:v>
                </c:pt>
                <c:pt idx="13330">
                  <c:v>24.605</c:v>
                </c:pt>
                <c:pt idx="13331">
                  <c:v>22.553000000000001</c:v>
                </c:pt>
                <c:pt idx="13332">
                  <c:v>21.895</c:v>
                </c:pt>
                <c:pt idx="13333">
                  <c:v>20.289000000000001</c:v>
                </c:pt>
                <c:pt idx="13334">
                  <c:v>20.922000000000001</c:v>
                </c:pt>
                <c:pt idx="13335">
                  <c:v>20.728999999999999</c:v>
                </c:pt>
                <c:pt idx="13336">
                  <c:v>22.207000000000001</c:v>
                </c:pt>
                <c:pt idx="13337">
                  <c:v>16.401</c:v>
                </c:pt>
                <c:pt idx="13338">
                  <c:v>25.399000000000001</c:v>
                </c:pt>
                <c:pt idx="13339">
                  <c:v>20.135000000000002</c:v>
                </c:pt>
                <c:pt idx="13340">
                  <c:v>19.966000000000001</c:v>
                </c:pt>
                <c:pt idx="13341">
                  <c:v>23.684000000000001</c:v>
                </c:pt>
                <c:pt idx="13342">
                  <c:v>21.681000000000001</c:v>
                </c:pt>
                <c:pt idx="13343">
                  <c:v>25.640999999999998</c:v>
                </c:pt>
                <c:pt idx="13344">
                  <c:v>20.614000000000001</c:v>
                </c:pt>
                <c:pt idx="13345">
                  <c:v>21.574999999999999</c:v>
                </c:pt>
                <c:pt idx="13346">
                  <c:v>21.896999999999998</c:v>
                </c:pt>
                <c:pt idx="13347">
                  <c:v>21.167999999999999</c:v>
                </c:pt>
                <c:pt idx="13348">
                  <c:v>23.015000000000001</c:v>
                </c:pt>
                <c:pt idx="13349">
                  <c:v>21.350999999999999</c:v>
                </c:pt>
                <c:pt idx="13350">
                  <c:v>23.010999999999999</c:v>
                </c:pt>
                <c:pt idx="13351">
                  <c:v>23.2</c:v>
                </c:pt>
                <c:pt idx="13352">
                  <c:v>27.033999999999999</c:v>
                </c:pt>
                <c:pt idx="13353">
                  <c:v>22.72</c:v>
                </c:pt>
                <c:pt idx="13354">
                  <c:v>26.52</c:v>
                </c:pt>
                <c:pt idx="13355">
                  <c:v>25.02</c:v>
                </c:pt>
                <c:pt idx="13356">
                  <c:v>30.568000000000001</c:v>
                </c:pt>
                <c:pt idx="13357">
                  <c:v>23.254999999999999</c:v>
                </c:pt>
                <c:pt idx="13358">
                  <c:v>23.738</c:v>
                </c:pt>
                <c:pt idx="13359">
                  <c:v>25.806999999999999</c:v>
                </c:pt>
                <c:pt idx="13360">
                  <c:v>22.405999999999999</c:v>
                </c:pt>
                <c:pt idx="13361">
                  <c:v>19.853000000000002</c:v>
                </c:pt>
                <c:pt idx="13362">
                  <c:v>24.675999999999998</c:v>
                </c:pt>
                <c:pt idx="13363">
                  <c:v>20.777999999999999</c:v>
                </c:pt>
                <c:pt idx="13364">
                  <c:v>20.428000000000001</c:v>
                </c:pt>
                <c:pt idx="13365">
                  <c:v>19.914000000000001</c:v>
                </c:pt>
                <c:pt idx="13366">
                  <c:v>18.323</c:v>
                </c:pt>
                <c:pt idx="13367">
                  <c:v>21.916</c:v>
                </c:pt>
                <c:pt idx="13368">
                  <c:v>23.347000000000001</c:v>
                </c:pt>
                <c:pt idx="13369">
                  <c:v>22.914999999999999</c:v>
                </c:pt>
                <c:pt idx="13370">
                  <c:v>23.864999999999998</c:v>
                </c:pt>
                <c:pt idx="13371">
                  <c:v>21.562000000000001</c:v>
                </c:pt>
                <c:pt idx="13372">
                  <c:v>20.544</c:v>
                </c:pt>
                <c:pt idx="13373">
                  <c:v>21.088000000000001</c:v>
                </c:pt>
                <c:pt idx="13374">
                  <c:v>22.042999999999999</c:v>
                </c:pt>
                <c:pt idx="13375">
                  <c:v>18.785</c:v>
                </c:pt>
                <c:pt idx="13376">
                  <c:v>24.597999999999999</c:v>
                </c:pt>
                <c:pt idx="13377">
                  <c:v>23.198</c:v>
                </c:pt>
                <c:pt idx="13378">
                  <c:v>20.193000000000001</c:v>
                </c:pt>
                <c:pt idx="13379">
                  <c:v>25.966000000000001</c:v>
                </c:pt>
                <c:pt idx="13380">
                  <c:v>26.814</c:v>
                </c:pt>
                <c:pt idx="13381">
                  <c:v>21.882000000000001</c:v>
                </c:pt>
                <c:pt idx="13382">
                  <c:v>16.977</c:v>
                </c:pt>
                <c:pt idx="13383">
                  <c:v>26.681999999999999</c:v>
                </c:pt>
                <c:pt idx="13384">
                  <c:v>18.667999999999999</c:v>
                </c:pt>
                <c:pt idx="13385">
                  <c:v>24.015000000000001</c:v>
                </c:pt>
                <c:pt idx="13386">
                  <c:v>18.658999999999999</c:v>
                </c:pt>
                <c:pt idx="13387">
                  <c:v>27.227</c:v>
                </c:pt>
                <c:pt idx="13388">
                  <c:v>24.690999999999999</c:v>
                </c:pt>
                <c:pt idx="13389">
                  <c:v>28.745999999999999</c:v>
                </c:pt>
                <c:pt idx="13390">
                  <c:v>16.055</c:v>
                </c:pt>
                <c:pt idx="13391">
                  <c:v>25.832999999999998</c:v>
                </c:pt>
                <c:pt idx="13392">
                  <c:v>27.846</c:v>
                </c:pt>
                <c:pt idx="13393">
                  <c:v>19.363</c:v>
                </c:pt>
                <c:pt idx="13394">
                  <c:v>22.504999999999999</c:v>
                </c:pt>
                <c:pt idx="13395">
                  <c:v>18.562999999999999</c:v>
                </c:pt>
                <c:pt idx="13396">
                  <c:v>16.782</c:v>
                </c:pt>
                <c:pt idx="13397">
                  <c:v>21.887</c:v>
                </c:pt>
                <c:pt idx="13398">
                  <c:v>20.041</c:v>
                </c:pt>
                <c:pt idx="13399">
                  <c:v>19.678999999999998</c:v>
                </c:pt>
                <c:pt idx="13400">
                  <c:v>24.021000000000001</c:v>
                </c:pt>
                <c:pt idx="13401">
                  <c:v>16.172999999999998</c:v>
                </c:pt>
                <c:pt idx="13402">
                  <c:v>20.154</c:v>
                </c:pt>
                <c:pt idx="13403">
                  <c:v>23.337</c:v>
                </c:pt>
                <c:pt idx="13404">
                  <c:v>19.648</c:v>
                </c:pt>
                <c:pt idx="13405">
                  <c:v>18.116</c:v>
                </c:pt>
                <c:pt idx="13406">
                  <c:v>20.751999999999999</c:v>
                </c:pt>
                <c:pt idx="13407">
                  <c:v>27.704999999999998</c:v>
                </c:pt>
                <c:pt idx="13408">
                  <c:v>23.093</c:v>
                </c:pt>
                <c:pt idx="13409">
                  <c:v>21.242999999999999</c:v>
                </c:pt>
                <c:pt idx="13410">
                  <c:v>22.805</c:v>
                </c:pt>
                <c:pt idx="13411">
                  <c:v>21.501000000000001</c:v>
                </c:pt>
                <c:pt idx="13412">
                  <c:v>22.859000000000002</c:v>
                </c:pt>
                <c:pt idx="13413">
                  <c:v>18.844999999999999</c:v>
                </c:pt>
                <c:pt idx="13414">
                  <c:v>24.094999999999999</c:v>
                </c:pt>
                <c:pt idx="13415">
                  <c:v>25.361999999999998</c:v>
                </c:pt>
                <c:pt idx="13416">
                  <c:v>27.385999999999999</c:v>
                </c:pt>
                <c:pt idx="13417">
                  <c:v>20.626000000000001</c:v>
                </c:pt>
                <c:pt idx="13418">
                  <c:v>21.571999999999999</c:v>
                </c:pt>
                <c:pt idx="13419">
                  <c:v>25.943999999999999</c:v>
                </c:pt>
                <c:pt idx="13420">
                  <c:v>16.768000000000001</c:v>
                </c:pt>
                <c:pt idx="13421">
                  <c:v>20.925000000000001</c:v>
                </c:pt>
                <c:pt idx="13422">
                  <c:v>23.045999999999999</c:v>
                </c:pt>
                <c:pt idx="13423">
                  <c:v>18.782</c:v>
                </c:pt>
                <c:pt idx="13424">
                  <c:v>19.190000000000001</c:v>
                </c:pt>
                <c:pt idx="13425">
                  <c:v>21.405999999999999</c:v>
                </c:pt>
                <c:pt idx="13426">
                  <c:v>23.329000000000001</c:v>
                </c:pt>
                <c:pt idx="13427">
                  <c:v>20.18</c:v>
                </c:pt>
                <c:pt idx="13428">
                  <c:v>18.478000000000002</c:v>
                </c:pt>
                <c:pt idx="13429">
                  <c:v>19.263999999999999</c:v>
                </c:pt>
                <c:pt idx="13430">
                  <c:v>25.173999999999999</c:v>
                </c:pt>
                <c:pt idx="13431">
                  <c:v>22.922000000000001</c:v>
                </c:pt>
                <c:pt idx="13432">
                  <c:v>19.706</c:v>
                </c:pt>
                <c:pt idx="13433">
                  <c:v>24.350999999999999</c:v>
                </c:pt>
                <c:pt idx="13434">
                  <c:v>23.085000000000001</c:v>
                </c:pt>
                <c:pt idx="13435">
                  <c:v>20.645</c:v>
                </c:pt>
                <c:pt idx="13436">
                  <c:v>21.361000000000001</c:v>
                </c:pt>
                <c:pt idx="13437">
                  <c:v>19.442</c:v>
                </c:pt>
                <c:pt idx="13438">
                  <c:v>17.817</c:v>
                </c:pt>
                <c:pt idx="13439">
                  <c:v>24.606999999999999</c:v>
                </c:pt>
                <c:pt idx="13440">
                  <c:v>17.844999999999999</c:v>
                </c:pt>
                <c:pt idx="13441">
                  <c:v>28.978999999999999</c:v>
                </c:pt>
                <c:pt idx="13442">
                  <c:v>23.907</c:v>
                </c:pt>
                <c:pt idx="13443">
                  <c:v>31.704000000000001</c:v>
                </c:pt>
                <c:pt idx="13444">
                  <c:v>17.088000000000001</c:v>
                </c:pt>
                <c:pt idx="13445">
                  <c:v>26.457000000000001</c:v>
                </c:pt>
                <c:pt idx="13446">
                  <c:v>21.225000000000001</c:v>
                </c:pt>
                <c:pt idx="13447">
                  <c:v>22.748000000000001</c:v>
                </c:pt>
                <c:pt idx="13448">
                  <c:v>26.806000000000001</c:v>
                </c:pt>
                <c:pt idx="13449">
                  <c:v>22.334</c:v>
                </c:pt>
                <c:pt idx="13450">
                  <c:v>26.385999999999999</c:v>
                </c:pt>
                <c:pt idx="13451">
                  <c:v>23.69</c:v>
                </c:pt>
                <c:pt idx="13452">
                  <c:v>26.398</c:v>
                </c:pt>
                <c:pt idx="13453">
                  <c:v>24.206</c:v>
                </c:pt>
                <c:pt idx="13454">
                  <c:v>20.914999999999999</c:v>
                </c:pt>
                <c:pt idx="13455">
                  <c:v>18.193999999999999</c:v>
                </c:pt>
                <c:pt idx="13456">
                  <c:v>19.635000000000002</c:v>
                </c:pt>
                <c:pt idx="13457">
                  <c:v>20.443999999999999</c:v>
                </c:pt>
                <c:pt idx="13458">
                  <c:v>22.376999999999999</c:v>
                </c:pt>
                <c:pt idx="13459">
                  <c:v>16.231000000000002</c:v>
                </c:pt>
                <c:pt idx="13460">
                  <c:v>19.260000000000002</c:v>
                </c:pt>
                <c:pt idx="13461">
                  <c:v>27.315000000000001</c:v>
                </c:pt>
                <c:pt idx="13462">
                  <c:v>21.035</c:v>
                </c:pt>
                <c:pt idx="13463">
                  <c:v>25.254000000000001</c:v>
                </c:pt>
                <c:pt idx="13464">
                  <c:v>24.673999999999999</c:v>
                </c:pt>
                <c:pt idx="13465">
                  <c:v>20.213999999999999</c:v>
                </c:pt>
                <c:pt idx="13466">
                  <c:v>24.093</c:v>
                </c:pt>
                <c:pt idx="13467">
                  <c:v>27.873999999999999</c:v>
                </c:pt>
                <c:pt idx="13468">
                  <c:v>23.809000000000001</c:v>
                </c:pt>
                <c:pt idx="13469">
                  <c:v>15.766999999999999</c:v>
                </c:pt>
                <c:pt idx="13470">
                  <c:v>22.613</c:v>
                </c:pt>
                <c:pt idx="13471">
                  <c:v>20.893999999999998</c:v>
                </c:pt>
                <c:pt idx="13472">
                  <c:v>21.696000000000002</c:v>
                </c:pt>
                <c:pt idx="13473">
                  <c:v>26.898</c:v>
                </c:pt>
                <c:pt idx="13474">
                  <c:v>19.009</c:v>
                </c:pt>
                <c:pt idx="13475">
                  <c:v>23.257000000000001</c:v>
                </c:pt>
                <c:pt idx="13476">
                  <c:v>21.239000000000001</c:v>
                </c:pt>
                <c:pt idx="13477">
                  <c:v>23.808</c:v>
                </c:pt>
                <c:pt idx="13478">
                  <c:v>19.422000000000001</c:v>
                </c:pt>
                <c:pt idx="13479">
                  <c:v>18.186</c:v>
                </c:pt>
                <c:pt idx="13480">
                  <c:v>27.565000000000001</c:v>
                </c:pt>
                <c:pt idx="13481">
                  <c:v>25.178000000000001</c:v>
                </c:pt>
                <c:pt idx="13482">
                  <c:v>24.606999999999999</c:v>
                </c:pt>
                <c:pt idx="13483">
                  <c:v>22.183</c:v>
                </c:pt>
                <c:pt idx="13484">
                  <c:v>25.280999999999999</c:v>
                </c:pt>
                <c:pt idx="13485">
                  <c:v>22.379000000000001</c:v>
                </c:pt>
                <c:pt idx="13486">
                  <c:v>21.236000000000001</c:v>
                </c:pt>
                <c:pt idx="13487">
                  <c:v>18.588999999999999</c:v>
                </c:pt>
                <c:pt idx="13488">
                  <c:v>23.1</c:v>
                </c:pt>
                <c:pt idx="13489">
                  <c:v>21.675999999999998</c:v>
                </c:pt>
                <c:pt idx="13490">
                  <c:v>18.114000000000001</c:v>
                </c:pt>
                <c:pt idx="13491">
                  <c:v>23.948</c:v>
                </c:pt>
                <c:pt idx="13492">
                  <c:v>21.934999999999999</c:v>
                </c:pt>
                <c:pt idx="13493">
                  <c:v>18.141999999999999</c:v>
                </c:pt>
                <c:pt idx="13494">
                  <c:v>27.128</c:v>
                </c:pt>
                <c:pt idx="13495">
                  <c:v>22.696000000000002</c:v>
                </c:pt>
                <c:pt idx="13496">
                  <c:v>23.103999999999999</c:v>
                </c:pt>
                <c:pt idx="13497">
                  <c:v>22.696999999999999</c:v>
                </c:pt>
                <c:pt idx="13498">
                  <c:v>23.704999999999998</c:v>
                </c:pt>
                <c:pt idx="13499">
                  <c:v>25.085000000000001</c:v>
                </c:pt>
                <c:pt idx="13500">
                  <c:v>19.550999999999998</c:v>
                </c:pt>
                <c:pt idx="13501">
                  <c:v>20.751999999999999</c:v>
                </c:pt>
                <c:pt idx="13502">
                  <c:v>21.498000000000001</c:v>
                </c:pt>
                <c:pt idx="13503">
                  <c:v>23.920999999999999</c:v>
                </c:pt>
                <c:pt idx="13504">
                  <c:v>17.891999999999999</c:v>
                </c:pt>
                <c:pt idx="13505">
                  <c:v>18.14</c:v>
                </c:pt>
                <c:pt idx="13506">
                  <c:v>25.861000000000001</c:v>
                </c:pt>
                <c:pt idx="13507">
                  <c:v>25.035</c:v>
                </c:pt>
                <c:pt idx="13508">
                  <c:v>24.794</c:v>
                </c:pt>
                <c:pt idx="13509">
                  <c:v>19.890999999999998</c:v>
                </c:pt>
                <c:pt idx="13510">
                  <c:v>21.834</c:v>
                </c:pt>
                <c:pt idx="13511">
                  <c:v>19.635000000000002</c:v>
                </c:pt>
                <c:pt idx="13512">
                  <c:v>26.177</c:v>
                </c:pt>
                <c:pt idx="13513">
                  <c:v>28.376000000000001</c:v>
                </c:pt>
                <c:pt idx="13514">
                  <c:v>25.695</c:v>
                </c:pt>
                <c:pt idx="13515">
                  <c:v>22.041</c:v>
                </c:pt>
                <c:pt idx="13516">
                  <c:v>24.568999999999999</c:v>
                </c:pt>
                <c:pt idx="13517">
                  <c:v>29.524000000000001</c:v>
                </c:pt>
                <c:pt idx="13518">
                  <c:v>21.196999999999999</c:v>
                </c:pt>
                <c:pt idx="13519">
                  <c:v>19.353999999999999</c:v>
                </c:pt>
                <c:pt idx="13520">
                  <c:v>19.890999999999998</c:v>
                </c:pt>
                <c:pt idx="13521">
                  <c:v>23.48</c:v>
                </c:pt>
                <c:pt idx="13522">
                  <c:v>23.010999999999999</c:v>
                </c:pt>
                <c:pt idx="13523">
                  <c:v>16.148</c:v>
                </c:pt>
                <c:pt idx="13524">
                  <c:v>18.466000000000001</c:v>
                </c:pt>
                <c:pt idx="13525">
                  <c:v>23.047000000000001</c:v>
                </c:pt>
                <c:pt idx="13526">
                  <c:v>22.045000000000002</c:v>
                </c:pt>
                <c:pt idx="13527">
                  <c:v>23.091999999999999</c:v>
                </c:pt>
                <c:pt idx="13528">
                  <c:v>25.472999999999999</c:v>
                </c:pt>
                <c:pt idx="13529">
                  <c:v>21.806999999999999</c:v>
                </c:pt>
                <c:pt idx="13530">
                  <c:v>24.192</c:v>
                </c:pt>
                <c:pt idx="13531">
                  <c:v>17.919</c:v>
                </c:pt>
                <c:pt idx="13532">
                  <c:v>22.766999999999999</c:v>
                </c:pt>
                <c:pt idx="13533">
                  <c:v>28.420999999999999</c:v>
                </c:pt>
                <c:pt idx="13534">
                  <c:v>25.625</c:v>
                </c:pt>
                <c:pt idx="13535">
                  <c:v>21.939</c:v>
                </c:pt>
                <c:pt idx="13536">
                  <c:v>24.658000000000001</c:v>
                </c:pt>
                <c:pt idx="13537">
                  <c:v>17.106000000000002</c:v>
                </c:pt>
                <c:pt idx="13538">
                  <c:v>22.637</c:v>
                </c:pt>
                <c:pt idx="13539">
                  <c:v>22.163</c:v>
                </c:pt>
                <c:pt idx="13540">
                  <c:v>29.632000000000001</c:v>
                </c:pt>
                <c:pt idx="13541">
                  <c:v>21.314</c:v>
                </c:pt>
                <c:pt idx="13542">
                  <c:v>16.343</c:v>
                </c:pt>
                <c:pt idx="13543">
                  <c:v>23.908000000000001</c:v>
                </c:pt>
                <c:pt idx="13544">
                  <c:v>23.350999999999999</c:v>
                </c:pt>
                <c:pt idx="13545">
                  <c:v>29.465</c:v>
                </c:pt>
                <c:pt idx="13546">
                  <c:v>23.63</c:v>
                </c:pt>
                <c:pt idx="13547">
                  <c:v>22.620999999999999</c:v>
                </c:pt>
                <c:pt idx="13548">
                  <c:v>21.728000000000002</c:v>
                </c:pt>
                <c:pt idx="13549">
                  <c:v>23.535</c:v>
                </c:pt>
                <c:pt idx="13550">
                  <c:v>28.268999999999998</c:v>
                </c:pt>
                <c:pt idx="13551">
                  <c:v>25.975999999999999</c:v>
                </c:pt>
                <c:pt idx="13552">
                  <c:v>20.806999999999999</c:v>
                </c:pt>
                <c:pt idx="13553">
                  <c:v>25.829000000000001</c:v>
                </c:pt>
                <c:pt idx="13554">
                  <c:v>24.012</c:v>
                </c:pt>
                <c:pt idx="13555">
                  <c:v>18.893999999999998</c:v>
                </c:pt>
                <c:pt idx="13556">
                  <c:v>22.884</c:v>
                </c:pt>
                <c:pt idx="13557">
                  <c:v>26.908999999999999</c:v>
                </c:pt>
                <c:pt idx="13558">
                  <c:v>19.484999999999999</c:v>
                </c:pt>
                <c:pt idx="13559">
                  <c:v>18.608000000000001</c:v>
                </c:pt>
                <c:pt idx="13560">
                  <c:v>20.222999999999999</c:v>
                </c:pt>
                <c:pt idx="13561">
                  <c:v>22.273</c:v>
                </c:pt>
                <c:pt idx="13562">
                  <c:v>20.597000000000001</c:v>
                </c:pt>
                <c:pt idx="13563">
                  <c:v>22.588999999999999</c:v>
                </c:pt>
                <c:pt idx="13564">
                  <c:v>24.239000000000001</c:v>
                </c:pt>
                <c:pt idx="13565">
                  <c:v>26.283999999999999</c:v>
                </c:pt>
                <c:pt idx="13566">
                  <c:v>21.484000000000002</c:v>
                </c:pt>
                <c:pt idx="13567">
                  <c:v>16.288</c:v>
                </c:pt>
                <c:pt idx="13568">
                  <c:v>24.619</c:v>
                </c:pt>
                <c:pt idx="13569">
                  <c:v>25.917999999999999</c:v>
                </c:pt>
                <c:pt idx="13570">
                  <c:v>20.198</c:v>
                </c:pt>
                <c:pt idx="13571">
                  <c:v>18.954000000000001</c:v>
                </c:pt>
                <c:pt idx="13572">
                  <c:v>21.652999999999999</c:v>
                </c:pt>
                <c:pt idx="13573">
                  <c:v>21.532</c:v>
                </c:pt>
                <c:pt idx="13574">
                  <c:v>18.494</c:v>
                </c:pt>
                <c:pt idx="13575">
                  <c:v>17.844000000000001</c:v>
                </c:pt>
                <c:pt idx="13576">
                  <c:v>18.266999999999999</c:v>
                </c:pt>
                <c:pt idx="13577">
                  <c:v>24.344999999999999</c:v>
                </c:pt>
                <c:pt idx="13578">
                  <c:v>21.529</c:v>
                </c:pt>
                <c:pt idx="13579">
                  <c:v>19.303000000000001</c:v>
                </c:pt>
                <c:pt idx="13580">
                  <c:v>21.922000000000001</c:v>
                </c:pt>
                <c:pt idx="13581">
                  <c:v>19.745999999999999</c:v>
                </c:pt>
                <c:pt idx="13582">
                  <c:v>18.314</c:v>
                </c:pt>
                <c:pt idx="13583">
                  <c:v>19.952000000000002</c:v>
                </c:pt>
                <c:pt idx="13584">
                  <c:v>25.64</c:v>
                </c:pt>
                <c:pt idx="13585">
                  <c:v>26.154</c:v>
                </c:pt>
                <c:pt idx="13586">
                  <c:v>27.622</c:v>
                </c:pt>
                <c:pt idx="13587">
                  <c:v>22.965</c:v>
                </c:pt>
                <c:pt idx="13588">
                  <c:v>20.29</c:v>
                </c:pt>
                <c:pt idx="13589">
                  <c:v>21.289000000000001</c:v>
                </c:pt>
                <c:pt idx="13590">
                  <c:v>16.803999999999998</c:v>
                </c:pt>
                <c:pt idx="13591">
                  <c:v>24.414000000000001</c:v>
                </c:pt>
                <c:pt idx="13592">
                  <c:v>23.831</c:v>
                </c:pt>
                <c:pt idx="13593">
                  <c:v>22.161000000000001</c:v>
                </c:pt>
                <c:pt idx="13594">
                  <c:v>21.698</c:v>
                </c:pt>
                <c:pt idx="13595">
                  <c:v>16.244</c:v>
                </c:pt>
                <c:pt idx="13596">
                  <c:v>28.413</c:v>
                </c:pt>
                <c:pt idx="13597">
                  <c:v>28.645</c:v>
                </c:pt>
                <c:pt idx="13598">
                  <c:v>21.632999999999999</c:v>
                </c:pt>
                <c:pt idx="13599">
                  <c:v>24.731000000000002</c:v>
                </c:pt>
                <c:pt idx="13600">
                  <c:v>23.027999999999999</c:v>
                </c:pt>
                <c:pt idx="13601">
                  <c:v>19.515000000000001</c:v>
                </c:pt>
                <c:pt idx="13602">
                  <c:v>27.091000000000001</c:v>
                </c:pt>
                <c:pt idx="13603">
                  <c:v>22.477</c:v>
                </c:pt>
                <c:pt idx="13604">
                  <c:v>23.151</c:v>
                </c:pt>
                <c:pt idx="13605">
                  <c:v>24.202000000000002</c:v>
                </c:pt>
                <c:pt idx="13606">
                  <c:v>20.571999999999999</c:v>
                </c:pt>
                <c:pt idx="13607">
                  <c:v>22.529</c:v>
                </c:pt>
                <c:pt idx="13608">
                  <c:v>19.95</c:v>
                </c:pt>
                <c:pt idx="13609">
                  <c:v>18.591000000000001</c:v>
                </c:pt>
                <c:pt idx="13610">
                  <c:v>18.847000000000001</c:v>
                </c:pt>
                <c:pt idx="13611">
                  <c:v>22.97</c:v>
                </c:pt>
                <c:pt idx="13612">
                  <c:v>20.187000000000001</c:v>
                </c:pt>
                <c:pt idx="13613">
                  <c:v>20.315000000000001</c:v>
                </c:pt>
                <c:pt idx="13614">
                  <c:v>21.867000000000001</c:v>
                </c:pt>
                <c:pt idx="13615">
                  <c:v>24.041</c:v>
                </c:pt>
                <c:pt idx="13616">
                  <c:v>25.952999999999999</c:v>
                </c:pt>
                <c:pt idx="13617">
                  <c:v>23.120999999999999</c:v>
                </c:pt>
                <c:pt idx="13618">
                  <c:v>18.972000000000001</c:v>
                </c:pt>
                <c:pt idx="13619">
                  <c:v>30.422000000000001</c:v>
                </c:pt>
                <c:pt idx="13620">
                  <c:v>25.614000000000001</c:v>
                </c:pt>
                <c:pt idx="13621">
                  <c:v>22.968</c:v>
                </c:pt>
                <c:pt idx="13622">
                  <c:v>27.722000000000001</c:v>
                </c:pt>
                <c:pt idx="13623">
                  <c:v>20.059999999999999</c:v>
                </c:pt>
                <c:pt idx="13624">
                  <c:v>19.582999999999998</c:v>
                </c:pt>
                <c:pt idx="13625">
                  <c:v>18.856000000000002</c:v>
                </c:pt>
                <c:pt idx="13626">
                  <c:v>23.207999999999998</c:v>
                </c:pt>
                <c:pt idx="13627">
                  <c:v>17.766999999999999</c:v>
                </c:pt>
                <c:pt idx="13628">
                  <c:v>21.036000000000001</c:v>
                </c:pt>
                <c:pt idx="13629">
                  <c:v>24.036000000000001</c:v>
                </c:pt>
                <c:pt idx="13630">
                  <c:v>25.02</c:v>
                </c:pt>
                <c:pt idx="13631">
                  <c:v>21.629000000000001</c:v>
                </c:pt>
                <c:pt idx="13632">
                  <c:v>27.059000000000001</c:v>
                </c:pt>
                <c:pt idx="13633">
                  <c:v>24.876999999999999</c:v>
                </c:pt>
                <c:pt idx="13634">
                  <c:v>18.032</c:v>
                </c:pt>
                <c:pt idx="13635">
                  <c:v>28.234999999999999</c:v>
                </c:pt>
                <c:pt idx="13636">
                  <c:v>25.745999999999999</c:v>
                </c:pt>
                <c:pt idx="13637">
                  <c:v>28.972000000000001</c:v>
                </c:pt>
                <c:pt idx="13638">
                  <c:v>23.864999999999998</c:v>
                </c:pt>
                <c:pt idx="13639">
                  <c:v>21.748999999999999</c:v>
                </c:pt>
                <c:pt idx="13640">
                  <c:v>26.143000000000001</c:v>
                </c:pt>
                <c:pt idx="13641">
                  <c:v>18.736000000000001</c:v>
                </c:pt>
                <c:pt idx="13642">
                  <c:v>26.655999999999999</c:v>
                </c:pt>
                <c:pt idx="13643">
                  <c:v>20.334</c:v>
                </c:pt>
                <c:pt idx="13644">
                  <c:v>23.77</c:v>
                </c:pt>
                <c:pt idx="13645">
                  <c:v>21.324999999999999</c:v>
                </c:pt>
                <c:pt idx="13646">
                  <c:v>18.521999999999998</c:v>
                </c:pt>
                <c:pt idx="13647">
                  <c:v>20.518999999999998</c:v>
                </c:pt>
                <c:pt idx="13648">
                  <c:v>17.725999999999999</c:v>
                </c:pt>
                <c:pt idx="13649">
                  <c:v>20.498000000000001</c:v>
                </c:pt>
                <c:pt idx="13650">
                  <c:v>21.6</c:v>
                </c:pt>
                <c:pt idx="13651">
                  <c:v>24.152000000000001</c:v>
                </c:pt>
                <c:pt idx="13652">
                  <c:v>22.904</c:v>
                </c:pt>
                <c:pt idx="13653">
                  <c:v>26.678000000000001</c:v>
                </c:pt>
                <c:pt idx="13654">
                  <c:v>19.434999999999999</c:v>
                </c:pt>
                <c:pt idx="13655">
                  <c:v>21.719000000000001</c:v>
                </c:pt>
                <c:pt idx="13656">
                  <c:v>24.684000000000001</c:v>
                </c:pt>
                <c:pt idx="13657">
                  <c:v>20.855</c:v>
                </c:pt>
                <c:pt idx="13658">
                  <c:v>20.146999999999998</c:v>
                </c:pt>
                <c:pt idx="13659">
                  <c:v>25.911999999999999</c:v>
                </c:pt>
                <c:pt idx="13660">
                  <c:v>16.344000000000001</c:v>
                </c:pt>
                <c:pt idx="13661">
                  <c:v>26.544</c:v>
                </c:pt>
                <c:pt idx="13662">
                  <c:v>24.888000000000002</c:v>
                </c:pt>
                <c:pt idx="13663">
                  <c:v>20.873000000000001</c:v>
                </c:pt>
                <c:pt idx="13664">
                  <c:v>22.48</c:v>
                </c:pt>
                <c:pt idx="13665">
                  <c:v>20.937000000000001</c:v>
                </c:pt>
                <c:pt idx="13666">
                  <c:v>26.206</c:v>
                </c:pt>
                <c:pt idx="13667">
                  <c:v>24.875</c:v>
                </c:pt>
                <c:pt idx="13668">
                  <c:v>27.606000000000002</c:v>
                </c:pt>
                <c:pt idx="13669">
                  <c:v>24.096</c:v>
                </c:pt>
                <c:pt idx="13670">
                  <c:v>22.428999999999998</c:v>
                </c:pt>
                <c:pt idx="13671">
                  <c:v>23.07</c:v>
                </c:pt>
                <c:pt idx="13672">
                  <c:v>20.427</c:v>
                </c:pt>
                <c:pt idx="13673">
                  <c:v>20.658000000000001</c:v>
                </c:pt>
                <c:pt idx="13674">
                  <c:v>18.437999999999999</c:v>
                </c:pt>
                <c:pt idx="13675">
                  <c:v>21.204000000000001</c:v>
                </c:pt>
                <c:pt idx="13676">
                  <c:v>21.475999999999999</c:v>
                </c:pt>
                <c:pt idx="13677">
                  <c:v>19.614000000000001</c:v>
                </c:pt>
                <c:pt idx="13678">
                  <c:v>19.361000000000001</c:v>
                </c:pt>
                <c:pt idx="13679">
                  <c:v>27.37</c:v>
                </c:pt>
                <c:pt idx="13680">
                  <c:v>23.161999999999999</c:v>
                </c:pt>
                <c:pt idx="13681">
                  <c:v>27.538</c:v>
                </c:pt>
                <c:pt idx="13682">
                  <c:v>21.285</c:v>
                </c:pt>
                <c:pt idx="13683">
                  <c:v>21.655999999999999</c:v>
                </c:pt>
                <c:pt idx="13684">
                  <c:v>21.43</c:v>
                </c:pt>
                <c:pt idx="13685">
                  <c:v>21.692</c:v>
                </c:pt>
                <c:pt idx="13686">
                  <c:v>20.302</c:v>
                </c:pt>
                <c:pt idx="13687">
                  <c:v>22.603000000000002</c:v>
                </c:pt>
                <c:pt idx="13688">
                  <c:v>28.474</c:v>
                </c:pt>
                <c:pt idx="13689">
                  <c:v>22.088000000000001</c:v>
                </c:pt>
                <c:pt idx="13690">
                  <c:v>23.152999999999999</c:v>
                </c:pt>
                <c:pt idx="13691">
                  <c:v>28.623000000000001</c:v>
                </c:pt>
                <c:pt idx="13692">
                  <c:v>23.792000000000002</c:v>
                </c:pt>
                <c:pt idx="13693">
                  <c:v>23.824000000000002</c:v>
                </c:pt>
                <c:pt idx="13694">
                  <c:v>18.920999999999999</c:v>
                </c:pt>
                <c:pt idx="13695">
                  <c:v>22.483000000000001</c:v>
                </c:pt>
                <c:pt idx="13696">
                  <c:v>21.465</c:v>
                </c:pt>
                <c:pt idx="13697">
                  <c:v>21.550999999999998</c:v>
                </c:pt>
                <c:pt idx="13698">
                  <c:v>33.027999999999999</c:v>
                </c:pt>
                <c:pt idx="13699">
                  <c:v>25.387</c:v>
                </c:pt>
                <c:pt idx="13700">
                  <c:v>17.878</c:v>
                </c:pt>
                <c:pt idx="13701">
                  <c:v>21.207999999999998</c:v>
                </c:pt>
                <c:pt idx="13702">
                  <c:v>18.623000000000001</c:v>
                </c:pt>
                <c:pt idx="13703">
                  <c:v>26.986999999999998</c:v>
                </c:pt>
                <c:pt idx="13704">
                  <c:v>21.841000000000001</c:v>
                </c:pt>
                <c:pt idx="13705">
                  <c:v>22.815999999999999</c:v>
                </c:pt>
                <c:pt idx="13706">
                  <c:v>20.358000000000001</c:v>
                </c:pt>
                <c:pt idx="13707">
                  <c:v>23.149000000000001</c:v>
                </c:pt>
                <c:pt idx="13708">
                  <c:v>25.484000000000002</c:v>
                </c:pt>
                <c:pt idx="13709">
                  <c:v>19.172999999999998</c:v>
                </c:pt>
                <c:pt idx="13710">
                  <c:v>21.428999999999998</c:v>
                </c:pt>
                <c:pt idx="13711">
                  <c:v>25.74</c:v>
                </c:pt>
                <c:pt idx="13712">
                  <c:v>16.963000000000001</c:v>
                </c:pt>
                <c:pt idx="13713">
                  <c:v>26.1</c:v>
                </c:pt>
                <c:pt idx="13714">
                  <c:v>23.449000000000002</c:v>
                </c:pt>
                <c:pt idx="13715">
                  <c:v>21.975000000000001</c:v>
                </c:pt>
                <c:pt idx="13716">
                  <c:v>21.501000000000001</c:v>
                </c:pt>
                <c:pt idx="13717">
                  <c:v>26.190999999999999</c:v>
                </c:pt>
                <c:pt idx="13718">
                  <c:v>23.041</c:v>
                </c:pt>
                <c:pt idx="13719">
                  <c:v>24.623000000000001</c:v>
                </c:pt>
                <c:pt idx="13720">
                  <c:v>18.905000000000001</c:v>
                </c:pt>
                <c:pt idx="13721">
                  <c:v>20.314</c:v>
                </c:pt>
                <c:pt idx="13722">
                  <c:v>25.919</c:v>
                </c:pt>
                <c:pt idx="13723">
                  <c:v>24.890999999999998</c:v>
                </c:pt>
                <c:pt idx="13724">
                  <c:v>25.213999999999999</c:v>
                </c:pt>
                <c:pt idx="13725">
                  <c:v>20.273</c:v>
                </c:pt>
                <c:pt idx="13726">
                  <c:v>20.634</c:v>
                </c:pt>
                <c:pt idx="13727">
                  <c:v>18.523</c:v>
                </c:pt>
                <c:pt idx="13728">
                  <c:v>20.678999999999998</c:v>
                </c:pt>
                <c:pt idx="13729">
                  <c:v>20.981999999999999</c:v>
                </c:pt>
                <c:pt idx="13730">
                  <c:v>22.783000000000001</c:v>
                </c:pt>
                <c:pt idx="13731">
                  <c:v>22.858000000000001</c:v>
                </c:pt>
                <c:pt idx="13732">
                  <c:v>23.343</c:v>
                </c:pt>
                <c:pt idx="13733">
                  <c:v>20.963999999999999</c:v>
                </c:pt>
                <c:pt idx="13734">
                  <c:v>20.056999999999999</c:v>
                </c:pt>
                <c:pt idx="13735">
                  <c:v>22.885000000000002</c:v>
                </c:pt>
                <c:pt idx="13736">
                  <c:v>16.103000000000002</c:v>
                </c:pt>
                <c:pt idx="13737">
                  <c:v>23.814</c:v>
                </c:pt>
                <c:pt idx="13738">
                  <c:v>24.425000000000001</c:v>
                </c:pt>
                <c:pt idx="13739">
                  <c:v>25.721</c:v>
                </c:pt>
                <c:pt idx="13740">
                  <c:v>17.071999999999999</c:v>
                </c:pt>
                <c:pt idx="13741">
                  <c:v>22.55</c:v>
                </c:pt>
                <c:pt idx="13742">
                  <c:v>21.152000000000001</c:v>
                </c:pt>
                <c:pt idx="13743">
                  <c:v>22.911999999999999</c:v>
                </c:pt>
                <c:pt idx="13744">
                  <c:v>24.422000000000001</c:v>
                </c:pt>
                <c:pt idx="13745">
                  <c:v>23.094999999999999</c:v>
                </c:pt>
                <c:pt idx="13746">
                  <c:v>26.576000000000001</c:v>
                </c:pt>
                <c:pt idx="13747">
                  <c:v>25.233000000000001</c:v>
                </c:pt>
                <c:pt idx="13748">
                  <c:v>24.984000000000002</c:v>
                </c:pt>
                <c:pt idx="13749">
                  <c:v>24.2</c:v>
                </c:pt>
                <c:pt idx="13750">
                  <c:v>22.585000000000001</c:v>
                </c:pt>
                <c:pt idx="13751">
                  <c:v>19.654</c:v>
                </c:pt>
                <c:pt idx="13752">
                  <c:v>21.843</c:v>
                </c:pt>
                <c:pt idx="13753">
                  <c:v>20.626999999999999</c:v>
                </c:pt>
                <c:pt idx="13754">
                  <c:v>18.646000000000001</c:v>
                </c:pt>
                <c:pt idx="13755">
                  <c:v>21.861999999999998</c:v>
                </c:pt>
                <c:pt idx="13756">
                  <c:v>24.352</c:v>
                </c:pt>
                <c:pt idx="13757">
                  <c:v>14.417999999999999</c:v>
                </c:pt>
                <c:pt idx="13758">
                  <c:v>23.094999999999999</c:v>
                </c:pt>
                <c:pt idx="13759">
                  <c:v>26.06</c:v>
                </c:pt>
                <c:pt idx="13760">
                  <c:v>18.298999999999999</c:v>
                </c:pt>
                <c:pt idx="13761">
                  <c:v>22.888000000000002</c:v>
                </c:pt>
                <c:pt idx="13762">
                  <c:v>16.87</c:v>
                </c:pt>
                <c:pt idx="13763">
                  <c:v>20.352</c:v>
                </c:pt>
                <c:pt idx="13764">
                  <c:v>18.664000000000001</c:v>
                </c:pt>
                <c:pt idx="13765">
                  <c:v>24.155999999999999</c:v>
                </c:pt>
                <c:pt idx="13766">
                  <c:v>17.594999999999999</c:v>
                </c:pt>
                <c:pt idx="13767">
                  <c:v>18.015999999999998</c:v>
                </c:pt>
                <c:pt idx="13768">
                  <c:v>21.712</c:v>
                </c:pt>
                <c:pt idx="13769">
                  <c:v>32.482999999999997</c:v>
                </c:pt>
                <c:pt idx="13770">
                  <c:v>22.306000000000001</c:v>
                </c:pt>
                <c:pt idx="13771">
                  <c:v>19.477</c:v>
                </c:pt>
                <c:pt idx="13772">
                  <c:v>19.529</c:v>
                </c:pt>
                <c:pt idx="13773">
                  <c:v>27.247</c:v>
                </c:pt>
                <c:pt idx="13774">
                  <c:v>26.338000000000001</c:v>
                </c:pt>
                <c:pt idx="13775">
                  <c:v>22.251999999999999</c:v>
                </c:pt>
                <c:pt idx="13776">
                  <c:v>18.105</c:v>
                </c:pt>
                <c:pt idx="13777">
                  <c:v>16.678999999999998</c:v>
                </c:pt>
                <c:pt idx="13778">
                  <c:v>19.651</c:v>
                </c:pt>
                <c:pt idx="13779">
                  <c:v>23.068000000000001</c:v>
                </c:pt>
                <c:pt idx="13780">
                  <c:v>27.417999999999999</c:v>
                </c:pt>
                <c:pt idx="13781">
                  <c:v>20.38</c:v>
                </c:pt>
                <c:pt idx="13782">
                  <c:v>19.699000000000002</c:v>
                </c:pt>
                <c:pt idx="13783">
                  <c:v>18.529</c:v>
                </c:pt>
                <c:pt idx="13784">
                  <c:v>17.515000000000001</c:v>
                </c:pt>
                <c:pt idx="13785">
                  <c:v>21.623000000000001</c:v>
                </c:pt>
                <c:pt idx="13786">
                  <c:v>22.361000000000001</c:v>
                </c:pt>
                <c:pt idx="13787">
                  <c:v>17.404</c:v>
                </c:pt>
                <c:pt idx="13788">
                  <c:v>19.512</c:v>
                </c:pt>
                <c:pt idx="13789">
                  <c:v>21.805</c:v>
                </c:pt>
                <c:pt idx="13790">
                  <c:v>16.899999999999999</c:v>
                </c:pt>
                <c:pt idx="13791">
                  <c:v>19.983000000000001</c:v>
                </c:pt>
                <c:pt idx="13792">
                  <c:v>21.905999999999999</c:v>
                </c:pt>
                <c:pt idx="13793">
                  <c:v>21.425000000000001</c:v>
                </c:pt>
                <c:pt idx="13794">
                  <c:v>29.667999999999999</c:v>
                </c:pt>
                <c:pt idx="13795">
                  <c:v>23.725000000000001</c:v>
                </c:pt>
                <c:pt idx="13796">
                  <c:v>21.295000000000002</c:v>
                </c:pt>
                <c:pt idx="13797">
                  <c:v>23.632000000000001</c:v>
                </c:pt>
                <c:pt idx="13798">
                  <c:v>25.521000000000001</c:v>
                </c:pt>
                <c:pt idx="13799">
                  <c:v>20.026</c:v>
                </c:pt>
                <c:pt idx="13800">
                  <c:v>26.966000000000001</c:v>
                </c:pt>
                <c:pt idx="13801">
                  <c:v>18.510999999999999</c:v>
                </c:pt>
                <c:pt idx="13802">
                  <c:v>24.725999999999999</c:v>
                </c:pt>
                <c:pt idx="13803">
                  <c:v>22.084</c:v>
                </c:pt>
                <c:pt idx="13804">
                  <c:v>21.347000000000001</c:v>
                </c:pt>
                <c:pt idx="13805">
                  <c:v>20.204000000000001</c:v>
                </c:pt>
                <c:pt idx="13806">
                  <c:v>16.356000000000002</c:v>
                </c:pt>
                <c:pt idx="13807">
                  <c:v>17.571999999999999</c:v>
                </c:pt>
                <c:pt idx="13808">
                  <c:v>18.771000000000001</c:v>
                </c:pt>
                <c:pt idx="13809">
                  <c:v>20.556000000000001</c:v>
                </c:pt>
                <c:pt idx="13810">
                  <c:v>23.55</c:v>
                </c:pt>
                <c:pt idx="13811">
                  <c:v>29.146000000000001</c:v>
                </c:pt>
                <c:pt idx="13812">
                  <c:v>16.981000000000002</c:v>
                </c:pt>
                <c:pt idx="13813">
                  <c:v>21.59</c:v>
                </c:pt>
                <c:pt idx="13814">
                  <c:v>14.907</c:v>
                </c:pt>
                <c:pt idx="13815">
                  <c:v>20.158999999999999</c:v>
                </c:pt>
                <c:pt idx="13816">
                  <c:v>19.989000000000001</c:v>
                </c:pt>
                <c:pt idx="13817">
                  <c:v>32.524999999999999</c:v>
                </c:pt>
                <c:pt idx="13818">
                  <c:v>23.193000000000001</c:v>
                </c:pt>
                <c:pt idx="13819">
                  <c:v>19.702000000000002</c:v>
                </c:pt>
                <c:pt idx="13820">
                  <c:v>16.846</c:v>
                </c:pt>
                <c:pt idx="13821">
                  <c:v>16.821000000000002</c:v>
                </c:pt>
                <c:pt idx="13822">
                  <c:v>16.71</c:v>
                </c:pt>
                <c:pt idx="13823">
                  <c:v>25.437999999999999</c:v>
                </c:pt>
                <c:pt idx="13824">
                  <c:v>21.016999999999999</c:v>
                </c:pt>
                <c:pt idx="13825">
                  <c:v>18.224</c:v>
                </c:pt>
                <c:pt idx="13826">
                  <c:v>25.317</c:v>
                </c:pt>
                <c:pt idx="13827">
                  <c:v>24.408999999999999</c:v>
                </c:pt>
                <c:pt idx="13828">
                  <c:v>24.538</c:v>
                </c:pt>
                <c:pt idx="13829">
                  <c:v>21.815999999999999</c:v>
                </c:pt>
                <c:pt idx="13830">
                  <c:v>22.672000000000001</c:v>
                </c:pt>
                <c:pt idx="13831">
                  <c:v>18.614999999999998</c:v>
                </c:pt>
                <c:pt idx="13832">
                  <c:v>21.806999999999999</c:v>
                </c:pt>
                <c:pt idx="13833">
                  <c:v>25.378</c:v>
                </c:pt>
                <c:pt idx="13834">
                  <c:v>20.259</c:v>
                </c:pt>
                <c:pt idx="13835">
                  <c:v>15.869</c:v>
                </c:pt>
                <c:pt idx="13836">
                  <c:v>22.47</c:v>
                </c:pt>
                <c:pt idx="13837">
                  <c:v>26.515999999999998</c:v>
                </c:pt>
                <c:pt idx="13838">
                  <c:v>25.039000000000001</c:v>
                </c:pt>
                <c:pt idx="13839">
                  <c:v>22.617000000000001</c:v>
                </c:pt>
                <c:pt idx="13840">
                  <c:v>27.739000000000001</c:v>
                </c:pt>
                <c:pt idx="13841">
                  <c:v>16.977</c:v>
                </c:pt>
                <c:pt idx="13842">
                  <c:v>20.463999999999999</c:v>
                </c:pt>
                <c:pt idx="13843">
                  <c:v>19.216000000000001</c:v>
                </c:pt>
                <c:pt idx="13844">
                  <c:v>30.81</c:v>
                </c:pt>
                <c:pt idx="13845">
                  <c:v>22.247</c:v>
                </c:pt>
                <c:pt idx="13846">
                  <c:v>25.172999999999998</c:v>
                </c:pt>
                <c:pt idx="13847">
                  <c:v>26.652000000000001</c:v>
                </c:pt>
                <c:pt idx="13848">
                  <c:v>26.922000000000001</c:v>
                </c:pt>
                <c:pt idx="13849">
                  <c:v>20.23</c:v>
                </c:pt>
                <c:pt idx="13850">
                  <c:v>17.510000000000002</c:v>
                </c:pt>
                <c:pt idx="13851">
                  <c:v>17.151</c:v>
                </c:pt>
                <c:pt idx="13852">
                  <c:v>18.161000000000001</c:v>
                </c:pt>
                <c:pt idx="13853">
                  <c:v>22.536000000000001</c:v>
                </c:pt>
                <c:pt idx="13854">
                  <c:v>23.581</c:v>
                </c:pt>
                <c:pt idx="13855">
                  <c:v>22.408000000000001</c:v>
                </c:pt>
                <c:pt idx="13856">
                  <c:v>23.736000000000001</c:v>
                </c:pt>
                <c:pt idx="13857">
                  <c:v>20.382999999999999</c:v>
                </c:pt>
                <c:pt idx="13858">
                  <c:v>21.087</c:v>
                </c:pt>
                <c:pt idx="13859">
                  <c:v>21.94</c:v>
                </c:pt>
                <c:pt idx="13860">
                  <c:v>20.491</c:v>
                </c:pt>
                <c:pt idx="13861">
                  <c:v>17.472999999999999</c:v>
                </c:pt>
                <c:pt idx="13862">
                  <c:v>22.965</c:v>
                </c:pt>
                <c:pt idx="13863">
                  <c:v>20.013999999999999</c:v>
                </c:pt>
                <c:pt idx="13864">
                  <c:v>20.399000000000001</c:v>
                </c:pt>
                <c:pt idx="13865">
                  <c:v>22.033999999999999</c:v>
                </c:pt>
                <c:pt idx="13866">
                  <c:v>20.936</c:v>
                </c:pt>
                <c:pt idx="13867">
                  <c:v>23.303000000000001</c:v>
                </c:pt>
                <c:pt idx="13868">
                  <c:v>23.869</c:v>
                </c:pt>
                <c:pt idx="13869">
                  <c:v>18.056999999999999</c:v>
                </c:pt>
                <c:pt idx="13870">
                  <c:v>20.111000000000001</c:v>
                </c:pt>
                <c:pt idx="13871">
                  <c:v>28.939</c:v>
                </c:pt>
                <c:pt idx="13872">
                  <c:v>22.343</c:v>
                </c:pt>
                <c:pt idx="13873">
                  <c:v>28.370999999999999</c:v>
                </c:pt>
                <c:pt idx="13874">
                  <c:v>17.677</c:v>
                </c:pt>
                <c:pt idx="13875">
                  <c:v>25.646999999999998</c:v>
                </c:pt>
                <c:pt idx="13876">
                  <c:v>22.454000000000001</c:v>
                </c:pt>
                <c:pt idx="13877">
                  <c:v>23.204000000000001</c:v>
                </c:pt>
                <c:pt idx="13878">
                  <c:v>25.207000000000001</c:v>
                </c:pt>
                <c:pt idx="13879">
                  <c:v>21.747</c:v>
                </c:pt>
                <c:pt idx="13880">
                  <c:v>21.344999999999999</c:v>
                </c:pt>
                <c:pt idx="13881">
                  <c:v>22.204000000000001</c:v>
                </c:pt>
                <c:pt idx="13882">
                  <c:v>19.204999999999998</c:v>
                </c:pt>
                <c:pt idx="13883">
                  <c:v>25.847999999999999</c:v>
                </c:pt>
                <c:pt idx="13884">
                  <c:v>24.085999999999999</c:v>
                </c:pt>
                <c:pt idx="13885">
                  <c:v>17.096</c:v>
                </c:pt>
                <c:pt idx="13886">
                  <c:v>22.552</c:v>
                </c:pt>
                <c:pt idx="13887">
                  <c:v>19.062999999999999</c:v>
                </c:pt>
                <c:pt idx="13888">
                  <c:v>22.501999999999999</c:v>
                </c:pt>
                <c:pt idx="13889">
                  <c:v>25.035</c:v>
                </c:pt>
                <c:pt idx="13890">
                  <c:v>18.887</c:v>
                </c:pt>
                <c:pt idx="13891">
                  <c:v>23.484999999999999</c:v>
                </c:pt>
                <c:pt idx="13892">
                  <c:v>22.831</c:v>
                </c:pt>
                <c:pt idx="13893">
                  <c:v>21.15</c:v>
                </c:pt>
                <c:pt idx="13894">
                  <c:v>16.582999999999998</c:v>
                </c:pt>
                <c:pt idx="13895">
                  <c:v>31.134</c:v>
                </c:pt>
                <c:pt idx="13896">
                  <c:v>30.404</c:v>
                </c:pt>
                <c:pt idx="13897">
                  <c:v>22.332999999999998</c:v>
                </c:pt>
                <c:pt idx="13898">
                  <c:v>24.805</c:v>
                </c:pt>
                <c:pt idx="13899">
                  <c:v>25.959</c:v>
                </c:pt>
                <c:pt idx="13900">
                  <c:v>19.23</c:v>
                </c:pt>
                <c:pt idx="13901">
                  <c:v>23.303000000000001</c:v>
                </c:pt>
                <c:pt idx="13902">
                  <c:v>23.704999999999998</c:v>
                </c:pt>
                <c:pt idx="13903">
                  <c:v>33.01</c:v>
                </c:pt>
                <c:pt idx="13904">
                  <c:v>20.866</c:v>
                </c:pt>
                <c:pt idx="13905">
                  <c:v>24.23</c:v>
                </c:pt>
                <c:pt idx="13906">
                  <c:v>23.890999999999998</c:v>
                </c:pt>
                <c:pt idx="13907">
                  <c:v>24.143999999999998</c:v>
                </c:pt>
                <c:pt idx="13908">
                  <c:v>26.975999999999999</c:v>
                </c:pt>
                <c:pt idx="13909">
                  <c:v>18.588999999999999</c:v>
                </c:pt>
                <c:pt idx="13910">
                  <c:v>27.565000000000001</c:v>
                </c:pt>
                <c:pt idx="13911">
                  <c:v>21.081</c:v>
                </c:pt>
                <c:pt idx="13912">
                  <c:v>24.3</c:v>
                </c:pt>
                <c:pt idx="13913">
                  <c:v>24.902000000000001</c:v>
                </c:pt>
                <c:pt idx="13914">
                  <c:v>29.152000000000001</c:v>
                </c:pt>
                <c:pt idx="13915">
                  <c:v>27.265999999999998</c:v>
                </c:pt>
                <c:pt idx="13916">
                  <c:v>20.407</c:v>
                </c:pt>
                <c:pt idx="13917">
                  <c:v>24.646000000000001</c:v>
                </c:pt>
                <c:pt idx="13918">
                  <c:v>31.283000000000001</c:v>
                </c:pt>
                <c:pt idx="13919">
                  <c:v>28.056999999999999</c:v>
                </c:pt>
                <c:pt idx="13920">
                  <c:v>25.885999999999999</c:v>
                </c:pt>
                <c:pt idx="13921">
                  <c:v>22.643999999999998</c:v>
                </c:pt>
                <c:pt idx="13922">
                  <c:v>19.021000000000001</c:v>
                </c:pt>
                <c:pt idx="13923">
                  <c:v>22.943000000000001</c:v>
                </c:pt>
                <c:pt idx="13924">
                  <c:v>26.600999999999999</c:v>
                </c:pt>
                <c:pt idx="13925">
                  <c:v>22.491</c:v>
                </c:pt>
                <c:pt idx="13926">
                  <c:v>19.687000000000001</c:v>
                </c:pt>
                <c:pt idx="13927">
                  <c:v>22.169</c:v>
                </c:pt>
                <c:pt idx="13928">
                  <c:v>24.791</c:v>
                </c:pt>
                <c:pt idx="13929">
                  <c:v>17.952000000000002</c:v>
                </c:pt>
                <c:pt idx="13930">
                  <c:v>27.692</c:v>
                </c:pt>
                <c:pt idx="13931">
                  <c:v>20.408999999999999</c:v>
                </c:pt>
                <c:pt idx="13932">
                  <c:v>21.239000000000001</c:v>
                </c:pt>
                <c:pt idx="13933">
                  <c:v>23.158000000000001</c:v>
                </c:pt>
                <c:pt idx="13934">
                  <c:v>24.995999999999999</c:v>
                </c:pt>
                <c:pt idx="13935">
                  <c:v>23.695</c:v>
                </c:pt>
                <c:pt idx="13936">
                  <c:v>22.997</c:v>
                </c:pt>
                <c:pt idx="13937">
                  <c:v>25.295000000000002</c:v>
                </c:pt>
                <c:pt idx="13938">
                  <c:v>25.146000000000001</c:v>
                </c:pt>
                <c:pt idx="13939">
                  <c:v>22.279</c:v>
                </c:pt>
                <c:pt idx="13940">
                  <c:v>21.260999999999999</c:v>
                </c:pt>
                <c:pt idx="13941">
                  <c:v>21.975999999999999</c:v>
                </c:pt>
                <c:pt idx="13942">
                  <c:v>26.629000000000001</c:v>
                </c:pt>
                <c:pt idx="13943">
                  <c:v>25.956</c:v>
                </c:pt>
                <c:pt idx="13944">
                  <c:v>24.65</c:v>
                </c:pt>
                <c:pt idx="13945">
                  <c:v>25.388000000000002</c:v>
                </c:pt>
                <c:pt idx="13946">
                  <c:v>22.905999999999999</c:v>
                </c:pt>
                <c:pt idx="13947">
                  <c:v>19.303999999999998</c:v>
                </c:pt>
                <c:pt idx="13948">
                  <c:v>20.635000000000002</c:v>
                </c:pt>
                <c:pt idx="13949">
                  <c:v>31.363</c:v>
                </c:pt>
                <c:pt idx="13950">
                  <c:v>24.446000000000002</c:v>
                </c:pt>
                <c:pt idx="13951">
                  <c:v>23.861999999999998</c:v>
                </c:pt>
                <c:pt idx="13952">
                  <c:v>23.986999999999998</c:v>
                </c:pt>
                <c:pt idx="13953">
                  <c:v>22.481000000000002</c:v>
                </c:pt>
                <c:pt idx="13954">
                  <c:v>26.808</c:v>
                </c:pt>
                <c:pt idx="13955">
                  <c:v>21.943999999999999</c:v>
                </c:pt>
                <c:pt idx="13956">
                  <c:v>18.361000000000001</c:v>
                </c:pt>
                <c:pt idx="13957">
                  <c:v>26.265000000000001</c:v>
                </c:pt>
                <c:pt idx="13958">
                  <c:v>20.728999999999999</c:v>
                </c:pt>
                <c:pt idx="13959">
                  <c:v>21.079000000000001</c:v>
                </c:pt>
                <c:pt idx="13960">
                  <c:v>20.940999999999999</c:v>
                </c:pt>
                <c:pt idx="13961">
                  <c:v>24.497</c:v>
                </c:pt>
                <c:pt idx="13962">
                  <c:v>23.074999999999999</c:v>
                </c:pt>
                <c:pt idx="13963">
                  <c:v>24.021999999999998</c:v>
                </c:pt>
                <c:pt idx="13964">
                  <c:v>21.605</c:v>
                </c:pt>
                <c:pt idx="13965">
                  <c:v>27.997</c:v>
                </c:pt>
                <c:pt idx="13966">
                  <c:v>26.96</c:v>
                </c:pt>
                <c:pt idx="13967">
                  <c:v>19.347999999999999</c:v>
                </c:pt>
                <c:pt idx="13968">
                  <c:v>24.013999999999999</c:v>
                </c:pt>
                <c:pt idx="13969">
                  <c:v>22.9</c:v>
                </c:pt>
                <c:pt idx="13970">
                  <c:v>21.651</c:v>
                </c:pt>
                <c:pt idx="13971">
                  <c:v>24.433</c:v>
                </c:pt>
                <c:pt idx="13972">
                  <c:v>25.37</c:v>
                </c:pt>
                <c:pt idx="13973">
                  <c:v>21.323</c:v>
                </c:pt>
                <c:pt idx="13974">
                  <c:v>19.309999999999999</c:v>
                </c:pt>
                <c:pt idx="13975">
                  <c:v>20.495999999999999</c:v>
                </c:pt>
                <c:pt idx="13976">
                  <c:v>23.177</c:v>
                </c:pt>
                <c:pt idx="13977">
                  <c:v>22.315000000000001</c:v>
                </c:pt>
                <c:pt idx="13978">
                  <c:v>23.106999999999999</c:v>
                </c:pt>
                <c:pt idx="13979">
                  <c:v>25.248999999999999</c:v>
                </c:pt>
                <c:pt idx="13980">
                  <c:v>17.446999999999999</c:v>
                </c:pt>
                <c:pt idx="13981">
                  <c:v>24.812000000000001</c:v>
                </c:pt>
                <c:pt idx="13982">
                  <c:v>19.079000000000001</c:v>
                </c:pt>
                <c:pt idx="13983">
                  <c:v>19.260999999999999</c:v>
                </c:pt>
                <c:pt idx="13984">
                  <c:v>25.242999999999999</c:v>
                </c:pt>
                <c:pt idx="13985">
                  <c:v>27.314</c:v>
                </c:pt>
                <c:pt idx="13986">
                  <c:v>16.545999999999999</c:v>
                </c:pt>
                <c:pt idx="13987">
                  <c:v>20.856999999999999</c:v>
                </c:pt>
                <c:pt idx="13988">
                  <c:v>29.652999999999999</c:v>
                </c:pt>
                <c:pt idx="13989">
                  <c:v>27.081</c:v>
                </c:pt>
                <c:pt idx="13990">
                  <c:v>18.616</c:v>
                </c:pt>
                <c:pt idx="13991">
                  <c:v>22.526</c:v>
                </c:pt>
                <c:pt idx="13992">
                  <c:v>24.207000000000001</c:v>
                </c:pt>
                <c:pt idx="13993">
                  <c:v>29.289000000000001</c:v>
                </c:pt>
                <c:pt idx="13994">
                  <c:v>24.33</c:v>
                </c:pt>
                <c:pt idx="13995">
                  <c:v>23.725999999999999</c:v>
                </c:pt>
                <c:pt idx="13996">
                  <c:v>25.082999999999998</c:v>
                </c:pt>
                <c:pt idx="13997">
                  <c:v>22.824999999999999</c:v>
                </c:pt>
                <c:pt idx="13998">
                  <c:v>25.934000000000001</c:v>
                </c:pt>
                <c:pt idx="13999">
                  <c:v>22.077000000000002</c:v>
                </c:pt>
                <c:pt idx="14000">
                  <c:v>25.053999999999998</c:v>
                </c:pt>
                <c:pt idx="14001">
                  <c:v>25.434000000000001</c:v>
                </c:pt>
                <c:pt idx="14002">
                  <c:v>25.661000000000001</c:v>
                </c:pt>
                <c:pt idx="14003">
                  <c:v>17.594000000000001</c:v>
                </c:pt>
                <c:pt idx="14004">
                  <c:v>16.844999999999999</c:v>
                </c:pt>
                <c:pt idx="14005">
                  <c:v>25.2</c:v>
                </c:pt>
                <c:pt idx="14006">
                  <c:v>21.475999999999999</c:v>
                </c:pt>
                <c:pt idx="14007">
                  <c:v>26.664999999999999</c:v>
                </c:pt>
                <c:pt idx="14008">
                  <c:v>22.413</c:v>
                </c:pt>
                <c:pt idx="14009">
                  <c:v>20.39</c:v>
                </c:pt>
                <c:pt idx="14010">
                  <c:v>18.291</c:v>
                </c:pt>
                <c:pt idx="14011">
                  <c:v>22.789000000000001</c:v>
                </c:pt>
                <c:pt idx="14012">
                  <c:v>21.643999999999998</c:v>
                </c:pt>
                <c:pt idx="14013">
                  <c:v>27.593</c:v>
                </c:pt>
                <c:pt idx="14014">
                  <c:v>19.641999999999999</c:v>
                </c:pt>
                <c:pt idx="14015">
                  <c:v>19.646999999999998</c:v>
                </c:pt>
                <c:pt idx="14016">
                  <c:v>18.917999999999999</c:v>
                </c:pt>
                <c:pt idx="14017">
                  <c:v>23.198</c:v>
                </c:pt>
                <c:pt idx="14018">
                  <c:v>23.684000000000001</c:v>
                </c:pt>
                <c:pt idx="14019">
                  <c:v>22.13</c:v>
                </c:pt>
                <c:pt idx="14020">
                  <c:v>20.747</c:v>
                </c:pt>
                <c:pt idx="14021">
                  <c:v>22.353999999999999</c:v>
                </c:pt>
                <c:pt idx="14022">
                  <c:v>20.966999999999999</c:v>
                </c:pt>
                <c:pt idx="14023">
                  <c:v>23.382999999999999</c:v>
                </c:pt>
                <c:pt idx="14024">
                  <c:v>23.114999999999998</c:v>
                </c:pt>
                <c:pt idx="14025">
                  <c:v>27.204999999999998</c:v>
                </c:pt>
                <c:pt idx="14026">
                  <c:v>18.655999999999999</c:v>
                </c:pt>
                <c:pt idx="14027">
                  <c:v>25.007999999999999</c:v>
                </c:pt>
                <c:pt idx="14028">
                  <c:v>18.884</c:v>
                </c:pt>
                <c:pt idx="14029">
                  <c:v>20.042000000000002</c:v>
                </c:pt>
                <c:pt idx="14030">
                  <c:v>22.582000000000001</c:v>
                </c:pt>
                <c:pt idx="14031">
                  <c:v>22.58</c:v>
                </c:pt>
                <c:pt idx="14032">
                  <c:v>22.648</c:v>
                </c:pt>
                <c:pt idx="14033">
                  <c:v>23.157</c:v>
                </c:pt>
                <c:pt idx="14034">
                  <c:v>20.611000000000001</c:v>
                </c:pt>
                <c:pt idx="14035">
                  <c:v>25.376000000000001</c:v>
                </c:pt>
                <c:pt idx="14036">
                  <c:v>19.538</c:v>
                </c:pt>
                <c:pt idx="14037">
                  <c:v>21.594999999999999</c:v>
                </c:pt>
                <c:pt idx="14038">
                  <c:v>27.887</c:v>
                </c:pt>
                <c:pt idx="14039">
                  <c:v>22.713000000000001</c:v>
                </c:pt>
                <c:pt idx="14040">
                  <c:v>22.518000000000001</c:v>
                </c:pt>
                <c:pt idx="14041">
                  <c:v>24.808</c:v>
                </c:pt>
                <c:pt idx="14042">
                  <c:v>24.669</c:v>
                </c:pt>
                <c:pt idx="14043">
                  <c:v>27.507000000000001</c:v>
                </c:pt>
                <c:pt idx="14044">
                  <c:v>29.757999999999999</c:v>
                </c:pt>
                <c:pt idx="14045">
                  <c:v>18.8</c:v>
                </c:pt>
                <c:pt idx="14046">
                  <c:v>19.350000000000001</c:v>
                </c:pt>
                <c:pt idx="14047">
                  <c:v>20.814</c:v>
                </c:pt>
                <c:pt idx="14048">
                  <c:v>26.87</c:v>
                </c:pt>
                <c:pt idx="14049">
                  <c:v>22.765000000000001</c:v>
                </c:pt>
                <c:pt idx="14050">
                  <c:v>27.832000000000001</c:v>
                </c:pt>
                <c:pt idx="14051">
                  <c:v>22.411999999999999</c:v>
                </c:pt>
                <c:pt idx="14052">
                  <c:v>19.794</c:v>
                </c:pt>
                <c:pt idx="14053">
                  <c:v>22.466000000000001</c:v>
                </c:pt>
                <c:pt idx="14054">
                  <c:v>19.462</c:v>
                </c:pt>
                <c:pt idx="14055">
                  <c:v>25.227</c:v>
                </c:pt>
                <c:pt idx="14056">
                  <c:v>21.972000000000001</c:v>
                </c:pt>
                <c:pt idx="14057">
                  <c:v>23.39</c:v>
                </c:pt>
                <c:pt idx="14058">
                  <c:v>26.631</c:v>
                </c:pt>
                <c:pt idx="14059">
                  <c:v>19.065999999999999</c:v>
                </c:pt>
                <c:pt idx="14060">
                  <c:v>16.597000000000001</c:v>
                </c:pt>
                <c:pt idx="14061">
                  <c:v>20.849</c:v>
                </c:pt>
                <c:pt idx="14062">
                  <c:v>26.04</c:v>
                </c:pt>
                <c:pt idx="14063">
                  <c:v>27.613</c:v>
                </c:pt>
                <c:pt idx="14064">
                  <c:v>21.443000000000001</c:v>
                </c:pt>
                <c:pt idx="14065">
                  <c:v>19.096</c:v>
                </c:pt>
                <c:pt idx="14066">
                  <c:v>22.722999999999999</c:v>
                </c:pt>
                <c:pt idx="14067">
                  <c:v>22.567</c:v>
                </c:pt>
                <c:pt idx="14068">
                  <c:v>19.888999999999999</c:v>
                </c:pt>
                <c:pt idx="14069">
                  <c:v>20.853999999999999</c:v>
                </c:pt>
                <c:pt idx="14070">
                  <c:v>22.620999999999999</c:v>
                </c:pt>
                <c:pt idx="14071">
                  <c:v>20.553000000000001</c:v>
                </c:pt>
                <c:pt idx="14072">
                  <c:v>22.207999999999998</c:v>
                </c:pt>
                <c:pt idx="14073">
                  <c:v>21.704000000000001</c:v>
                </c:pt>
                <c:pt idx="14074">
                  <c:v>16.847000000000001</c:v>
                </c:pt>
                <c:pt idx="14075">
                  <c:v>20.905000000000001</c:v>
                </c:pt>
                <c:pt idx="14076">
                  <c:v>26.03</c:v>
                </c:pt>
                <c:pt idx="14077">
                  <c:v>22.748999999999999</c:v>
                </c:pt>
                <c:pt idx="14078">
                  <c:v>23.768000000000001</c:v>
                </c:pt>
                <c:pt idx="14079">
                  <c:v>25.419</c:v>
                </c:pt>
                <c:pt idx="14080">
                  <c:v>23.922000000000001</c:v>
                </c:pt>
                <c:pt idx="14081">
                  <c:v>22.687000000000001</c:v>
                </c:pt>
                <c:pt idx="14082">
                  <c:v>24.914999999999999</c:v>
                </c:pt>
                <c:pt idx="14083">
                  <c:v>26.992999999999999</c:v>
                </c:pt>
                <c:pt idx="14084">
                  <c:v>21.443999999999999</c:v>
                </c:pt>
                <c:pt idx="14085">
                  <c:v>23.184999999999999</c:v>
                </c:pt>
                <c:pt idx="14086">
                  <c:v>21.244</c:v>
                </c:pt>
                <c:pt idx="14087">
                  <c:v>29.358000000000001</c:v>
                </c:pt>
                <c:pt idx="14088">
                  <c:v>23.940999999999999</c:v>
                </c:pt>
                <c:pt idx="14089">
                  <c:v>18.606999999999999</c:v>
                </c:pt>
                <c:pt idx="14090">
                  <c:v>25.202000000000002</c:v>
                </c:pt>
                <c:pt idx="14091">
                  <c:v>25.344999999999999</c:v>
                </c:pt>
                <c:pt idx="14092">
                  <c:v>21.451000000000001</c:v>
                </c:pt>
                <c:pt idx="14093">
                  <c:v>23.864000000000001</c:v>
                </c:pt>
                <c:pt idx="14094">
                  <c:v>21.747</c:v>
                </c:pt>
                <c:pt idx="14095">
                  <c:v>21.433</c:v>
                </c:pt>
                <c:pt idx="14096">
                  <c:v>25.475999999999999</c:v>
                </c:pt>
                <c:pt idx="14097">
                  <c:v>19.186</c:v>
                </c:pt>
                <c:pt idx="14098">
                  <c:v>21.358000000000001</c:v>
                </c:pt>
                <c:pt idx="14099">
                  <c:v>23.628</c:v>
                </c:pt>
                <c:pt idx="14100">
                  <c:v>21.655999999999999</c:v>
                </c:pt>
                <c:pt idx="14101">
                  <c:v>19.123999999999999</c:v>
                </c:pt>
                <c:pt idx="14102">
                  <c:v>23.172000000000001</c:v>
                </c:pt>
                <c:pt idx="14103">
                  <c:v>18.698</c:v>
                </c:pt>
                <c:pt idx="14104">
                  <c:v>16.454999999999998</c:v>
                </c:pt>
                <c:pt idx="14105">
                  <c:v>20.626999999999999</c:v>
                </c:pt>
                <c:pt idx="14106">
                  <c:v>26.079000000000001</c:v>
                </c:pt>
                <c:pt idx="14107">
                  <c:v>19.702000000000002</c:v>
                </c:pt>
                <c:pt idx="14108">
                  <c:v>20.561</c:v>
                </c:pt>
                <c:pt idx="14109">
                  <c:v>20.172000000000001</c:v>
                </c:pt>
                <c:pt idx="14110">
                  <c:v>28.102</c:v>
                </c:pt>
                <c:pt idx="14111">
                  <c:v>24.59</c:v>
                </c:pt>
                <c:pt idx="14112">
                  <c:v>22.164000000000001</c:v>
                </c:pt>
                <c:pt idx="14113">
                  <c:v>16.09</c:v>
                </c:pt>
                <c:pt idx="14114">
                  <c:v>26.218</c:v>
                </c:pt>
                <c:pt idx="14115">
                  <c:v>19.076000000000001</c:v>
                </c:pt>
                <c:pt idx="14116">
                  <c:v>25.337</c:v>
                </c:pt>
                <c:pt idx="14117">
                  <c:v>22.744</c:v>
                </c:pt>
                <c:pt idx="14118">
                  <c:v>22.440999999999999</c:v>
                </c:pt>
                <c:pt idx="14119">
                  <c:v>30.637</c:v>
                </c:pt>
                <c:pt idx="14120">
                  <c:v>28.154</c:v>
                </c:pt>
                <c:pt idx="14121">
                  <c:v>22.974</c:v>
                </c:pt>
                <c:pt idx="14122">
                  <c:v>21.48</c:v>
                </c:pt>
                <c:pt idx="14123">
                  <c:v>20.838000000000001</c:v>
                </c:pt>
                <c:pt idx="14124">
                  <c:v>21.581</c:v>
                </c:pt>
                <c:pt idx="14125">
                  <c:v>26.41</c:v>
                </c:pt>
                <c:pt idx="14126">
                  <c:v>18.689</c:v>
                </c:pt>
                <c:pt idx="14127">
                  <c:v>24.405000000000001</c:v>
                </c:pt>
                <c:pt idx="14128">
                  <c:v>21.009</c:v>
                </c:pt>
                <c:pt idx="14129">
                  <c:v>20.466999999999999</c:v>
                </c:pt>
                <c:pt idx="14130">
                  <c:v>20.36</c:v>
                </c:pt>
                <c:pt idx="14131">
                  <c:v>21.422000000000001</c:v>
                </c:pt>
                <c:pt idx="14132">
                  <c:v>23.338999999999999</c:v>
                </c:pt>
                <c:pt idx="14133">
                  <c:v>27.297999999999998</c:v>
                </c:pt>
                <c:pt idx="14134">
                  <c:v>19.716999999999999</c:v>
                </c:pt>
                <c:pt idx="14135">
                  <c:v>25.279</c:v>
                </c:pt>
                <c:pt idx="14136">
                  <c:v>14.347</c:v>
                </c:pt>
                <c:pt idx="14137">
                  <c:v>21.131</c:v>
                </c:pt>
                <c:pt idx="14138">
                  <c:v>21.648</c:v>
                </c:pt>
                <c:pt idx="14139">
                  <c:v>19.016999999999999</c:v>
                </c:pt>
                <c:pt idx="14140">
                  <c:v>22.507999999999999</c:v>
                </c:pt>
                <c:pt idx="14141">
                  <c:v>25.786999999999999</c:v>
                </c:pt>
                <c:pt idx="14142">
                  <c:v>29.742999999999999</c:v>
                </c:pt>
                <c:pt idx="14143">
                  <c:v>18.344000000000001</c:v>
                </c:pt>
                <c:pt idx="14144">
                  <c:v>25.274999999999999</c:v>
                </c:pt>
                <c:pt idx="14145">
                  <c:v>29.643000000000001</c:v>
                </c:pt>
                <c:pt idx="14146">
                  <c:v>24.315999999999999</c:v>
                </c:pt>
                <c:pt idx="14147">
                  <c:v>23.236999999999998</c:v>
                </c:pt>
                <c:pt idx="14148">
                  <c:v>24.948</c:v>
                </c:pt>
                <c:pt idx="14149">
                  <c:v>22.119</c:v>
                </c:pt>
                <c:pt idx="14150">
                  <c:v>20.041</c:v>
                </c:pt>
                <c:pt idx="14151">
                  <c:v>25.622</c:v>
                </c:pt>
                <c:pt idx="14152">
                  <c:v>23.145</c:v>
                </c:pt>
                <c:pt idx="14153">
                  <c:v>20.317</c:v>
                </c:pt>
                <c:pt idx="14154">
                  <c:v>19.998000000000001</c:v>
                </c:pt>
                <c:pt idx="14155">
                  <c:v>20.579000000000001</c:v>
                </c:pt>
                <c:pt idx="14156">
                  <c:v>19.684000000000001</c:v>
                </c:pt>
                <c:pt idx="14157">
                  <c:v>27.135000000000002</c:v>
                </c:pt>
                <c:pt idx="14158">
                  <c:v>24.312999999999999</c:v>
                </c:pt>
                <c:pt idx="14159">
                  <c:v>21.425000000000001</c:v>
                </c:pt>
                <c:pt idx="14160">
                  <c:v>27.077999999999999</c:v>
                </c:pt>
                <c:pt idx="14161">
                  <c:v>24.254000000000001</c:v>
                </c:pt>
                <c:pt idx="14162">
                  <c:v>31.158999999999999</c:v>
                </c:pt>
                <c:pt idx="14163">
                  <c:v>16.353999999999999</c:v>
                </c:pt>
                <c:pt idx="14164">
                  <c:v>19.884</c:v>
                </c:pt>
                <c:pt idx="14165">
                  <c:v>19.306000000000001</c:v>
                </c:pt>
                <c:pt idx="14166">
                  <c:v>23.26</c:v>
                </c:pt>
                <c:pt idx="14167">
                  <c:v>22.8</c:v>
                </c:pt>
                <c:pt idx="14168">
                  <c:v>22.103999999999999</c:v>
                </c:pt>
                <c:pt idx="14169">
                  <c:v>22.606999999999999</c:v>
                </c:pt>
                <c:pt idx="14170">
                  <c:v>19.193000000000001</c:v>
                </c:pt>
                <c:pt idx="14171">
                  <c:v>20.484999999999999</c:v>
                </c:pt>
                <c:pt idx="14172">
                  <c:v>18.451000000000001</c:v>
                </c:pt>
                <c:pt idx="14173">
                  <c:v>21.745999999999999</c:v>
                </c:pt>
                <c:pt idx="14174">
                  <c:v>21.09</c:v>
                </c:pt>
                <c:pt idx="14175">
                  <c:v>24.22</c:v>
                </c:pt>
                <c:pt idx="14176">
                  <c:v>24.878</c:v>
                </c:pt>
                <c:pt idx="14177">
                  <c:v>19.655000000000001</c:v>
                </c:pt>
                <c:pt idx="14178">
                  <c:v>22.323</c:v>
                </c:pt>
                <c:pt idx="14179">
                  <c:v>17.503</c:v>
                </c:pt>
                <c:pt idx="14180">
                  <c:v>18.613</c:v>
                </c:pt>
                <c:pt idx="14181">
                  <c:v>23.071999999999999</c:v>
                </c:pt>
                <c:pt idx="14182">
                  <c:v>20.059999999999999</c:v>
                </c:pt>
                <c:pt idx="14183">
                  <c:v>25.018999999999998</c:v>
                </c:pt>
                <c:pt idx="14184">
                  <c:v>25.844999999999999</c:v>
                </c:pt>
                <c:pt idx="14185">
                  <c:v>21.402000000000001</c:v>
                </c:pt>
                <c:pt idx="14186">
                  <c:v>24.37</c:v>
                </c:pt>
                <c:pt idx="14187">
                  <c:v>22.181000000000001</c:v>
                </c:pt>
                <c:pt idx="14188">
                  <c:v>26.52</c:v>
                </c:pt>
                <c:pt idx="14189">
                  <c:v>22.916</c:v>
                </c:pt>
                <c:pt idx="14190">
                  <c:v>20.265000000000001</c:v>
                </c:pt>
                <c:pt idx="14191">
                  <c:v>21.923999999999999</c:v>
                </c:pt>
                <c:pt idx="14192">
                  <c:v>20.209</c:v>
                </c:pt>
                <c:pt idx="14193">
                  <c:v>19.286000000000001</c:v>
                </c:pt>
                <c:pt idx="14194">
                  <c:v>21.702999999999999</c:v>
                </c:pt>
                <c:pt idx="14195">
                  <c:v>16.962</c:v>
                </c:pt>
                <c:pt idx="14196">
                  <c:v>24.064</c:v>
                </c:pt>
                <c:pt idx="14197">
                  <c:v>18.652999999999999</c:v>
                </c:pt>
                <c:pt idx="14198">
                  <c:v>22.712</c:v>
                </c:pt>
                <c:pt idx="14199">
                  <c:v>26.067</c:v>
                </c:pt>
                <c:pt idx="14200">
                  <c:v>18.382000000000001</c:v>
                </c:pt>
                <c:pt idx="14201">
                  <c:v>18.332000000000001</c:v>
                </c:pt>
                <c:pt idx="14202">
                  <c:v>16.007000000000001</c:v>
                </c:pt>
                <c:pt idx="14203">
                  <c:v>20.571999999999999</c:v>
                </c:pt>
                <c:pt idx="14204">
                  <c:v>19.744</c:v>
                </c:pt>
                <c:pt idx="14205">
                  <c:v>19.481999999999999</c:v>
                </c:pt>
                <c:pt idx="14206">
                  <c:v>19.234999999999999</c:v>
                </c:pt>
                <c:pt idx="14207">
                  <c:v>24.114000000000001</c:v>
                </c:pt>
                <c:pt idx="14208">
                  <c:v>25.553000000000001</c:v>
                </c:pt>
                <c:pt idx="14209">
                  <c:v>18.873999999999999</c:v>
                </c:pt>
                <c:pt idx="14210">
                  <c:v>24.411999999999999</c:v>
                </c:pt>
                <c:pt idx="14211">
                  <c:v>20.282</c:v>
                </c:pt>
                <c:pt idx="14212">
                  <c:v>18.984999999999999</c:v>
                </c:pt>
                <c:pt idx="14213">
                  <c:v>27.576000000000001</c:v>
                </c:pt>
                <c:pt idx="14214">
                  <c:v>21.132999999999999</c:v>
                </c:pt>
                <c:pt idx="14215">
                  <c:v>20.248000000000001</c:v>
                </c:pt>
                <c:pt idx="14216">
                  <c:v>13.286</c:v>
                </c:pt>
                <c:pt idx="14217">
                  <c:v>20.314</c:v>
                </c:pt>
                <c:pt idx="14218">
                  <c:v>20.204999999999998</c:v>
                </c:pt>
                <c:pt idx="14219">
                  <c:v>25.792999999999999</c:v>
                </c:pt>
                <c:pt idx="14220">
                  <c:v>27.693000000000001</c:v>
                </c:pt>
                <c:pt idx="14221">
                  <c:v>25.132000000000001</c:v>
                </c:pt>
                <c:pt idx="14222">
                  <c:v>24.882000000000001</c:v>
                </c:pt>
                <c:pt idx="14223">
                  <c:v>24.754999999999999</c:v>
                </c:pt>
                <c:pt idx="14224">
                  <c:v>24.945</c:v>
                </c:pt>
                <c:pt idx="14225">
                  <c:v>21.631</c:v>
                </c:pt>
                <c:pt idx="14226">
                  <c:v>25.140999999999998</c:v>
                </c:pt>
                <c:pt idx="14227">
                  <c:v>17.995999999999999</c:v>
                </c:pt>
                <c:pt idx="14228">
                  <c:v>23.015999999999998</c:v>
                </c:pt>
                <c:pt idx="14229">
                  <c:v>21.221</c:v>
                </c:pt>
                <c:pt idx="14230">
                  <c:v>24.55</c:v>
                </c:pt>
                <c:pt idx="14231">
                  <c:v>25.268000000000001</c:v>
                </c:pt>
                <c:pt idx="14232">
                  <c:v>23.559000000000001</c:v>
                </c:pt>
                <c:pt idx="14233">
                  <c:v>22.535</c:v>
                </c:pt>
                <c:pt idx="14234">
                  <c:v>18.995000000000001</c:v>
                </c:pt>
                <c:pt idx="14235">
                  <c:v>24.774000000000001</c:v>
                </c:pt>
                <c:pt idx="14236">
                  <c:v>23.574999999999999</c:v>
                </c:pt>
                <c:pt idx="14237">
                  <c:v>25.437000000000001</c:v>
                </c:pt>
                <c:pt idx="14238">
                  <c:v>25.64</c:v>
                </c:pt>
                <c:pt idx="14239">
                  <c:v>19.004999999999999</c:v>
                </c:pt>
                <c:pt idx="14240">
                  <c:v>28.236000000000001</c:v>
                </c:pt>
                <c:pt idx="14241">
                  <c:v>18.056000000000001</c:v>
                </c:pt>
                <c:pt idx="14242">
                  <c:v>26.387</c:v>
                </c:pt>
                <c:pt idx="14243">
                  <c:v>25.384</c:v>
                </c:pt>
                <c:pt idx="14244">
                  <c:v>19.571999999999999</c:v>
                </c:pt>
                <c:pt idx="14245">
                  <c:v>29.552</c:v>
                </c:pt>
                <c:pt idx="14246">
                  <c:v>23.427</c:v>
                </c:pt>
                <c:pt idx="14247">
                  <c:v>23.375</c:v>
                </c:pt>
                <c:pt idx="14248">
                  <c:v>18.969000000000001</c:v>
                </c:pt>
                <c:pt idx="14249">
                  <c:v>24.66</c:v>
                </c:pt>
                <c:pt idx="14250">
                  <c:v>23.222999999999999</c:v>
                </c:pt>
                <c:pt idx="14251">
                  <c:v>22.213000000000001</c:v>
                </c:pt>
                <c:pt idx="14252">
                  <c:v>20.792000000000002</c:v>
                </c:pt>
                <c:pt idx="14253">
                  <c:v>21.190999999999999</c:v>
                </c:pt>
                <c:pt idx="14254">
                  <c:v>19.277999999999999</c:v>
                </c:pt>
                <c:pt idx="14255">
                  <c:v>17.161000000000001</c:v>
                </c:pt>
                <c:pt idx="14256">
                  <c:v>20.834</c:v>
                </c:pt>
                <c:pt idx="14257">
                  <c:v>23.045999999999999</c:v>
                </c:pt>
                <c:pt idx="14258">
                  <c:v>19.978000000000002</c:v>
                </c:pt>
                <c:pt idx="14259">
                  <c:v>22.363</c:v>
                </c:pt>
                <c:pt idx="14260">
                  <c:v>26.568999999999999</c:v>
                </c:pt>
                <c:pt idx="14261">
                  <c:v>22.023</c:v>
                </c:pt>
                <c:pt idx="14262">
                  <c:v>24.614999999999998</c:v>
                </c:pt>
                <c:pt idx="14263">
                  <c:v>21.466999999999999</c:v>
                </c:pt>
                <c:pt idx="14264">
                  <c:v>25.122</c:v>
                </c:pt>
                <c:pt idx="14265">
                  <c:v>23.469000000000001</c:v>
                </c:pt>
                <c:pt idx="14266">
                  <c:v>16.867000000000001</c:v>
                </c:pt>
                <c:pt idx="14267">
                  <c:v>17.821000000000002</c:v>
                </c:pt>
                <c:pt idx="14268">
                  <c:v>21.956</c:v>
                </c:pt>
                <c:pt idx="14269">
                  <c:v>27.466999999999999</c:v>
                </c:pt>
                <c:pt idx="14270">
                  <c:v>25.213000000000001</c:v>
                </c:pt>
                <c:pt idx="14271">
                  <c:v>18.832999999999998</c:v>
                </c:pt>
                <c:pt idx="14272">
                  <c:v>20.641999999999999</c:v>
                </c:pt>
                <c:pt idx="14273">
                  <c:v>21.673999999999999</c:v>
                </c:pt>
                <c:pt idx="14274">
                  <c:v>24.613</c:v>
                </c:pt>
                <c:pt idx="14275">
                  <c:v>17.693000000000001</c:v>
                </c:pt>
                <c:pt idx="14276">
                  <c:v>21.302</c:v>
                </c:pt>
                <c:pt idx="14277">
                  <c:v>22.009</c:v>
                </c:pt>
                <c:pt idx="14278">
                  <c:v>29.306999999999999</c:v>
                </c:pt>
                <c:pt idx="14279">
                  <c:v>17.771999999999998</c:v>
                </c:pt>
                <c:pt idx="14280">
                  <c:v>20.616</c:v>
                </c:pt>
                <c:pt idx="14281">
                  <c:v>19.286000000000001</c:v>
                </c:pt>
                <c:pt idx="14282">
                  <c:v>18.710999999999999</c:v>
                </c:pt>
                <c:pt idx="14283">
                  <c:v>25.277999999999999</c:v>
                </c:pt>
                <c:pt idx="14284">
                  <c:v>21.087</c:v>
                </c:pt>
                <c:pt idx="14285">
                  <c:v>22.681999999999999</c:v>
                </c:pt>
                <c:pt idx="14286">
                  <c:v>19.751999999999999</c:v>
                </c:pt>
                <c:pt idx="14287">
                  <c:v>29.053999999999998</c:v>
                </c:pt>
                <c:pt idx="14288">
                  <c:v>19.076000000000001</c:v>
                </c:pt>
                <c:pt idx="14289">
                  <c:v>22.710999999999999</c:v>
                </c:pt>
                <c:pt idx="14290">
                  <c:v>21.824999999999999</c:v>
                </c:pt>
                <c:pt idx="14291">
                  <c:v>15.929</c:v>
                </c:pt>
                <c:pt idx="14292">
                  <c:v>24.602</c:v>
                </c:pt>
                <c:pt idx="14293">
                  <c:v>22.582999999999998</c:v>
                </c:pt>
                <c:pt idx="14294">
                  <c:v>25.292999999999999</c:v>
                </c:pt>
                <c:pt idx="14295">
                  <c:v>23.184000000000001</c:v>
                </c:pt>
                <c:pt idx="14296">
                  <c:v>21.053999999999998</c:v>
                </c:pt>
                <c:pt idx="14297">
                  <c:v>30.355</c:v>
                </c:pt>
                <c:pt idx="14298">
                  <c:v>20.940999999999999</c:v>
                </c:pt>
                <c:pt idx="14299">
                  <c:v>22.792000000000002</c:v>
                </c:pt>
                <c:pt idx="14300">
                  <c:v>28.844000000000001</c:v>
                </c:pt>
                <c:pt idx="14301">
                  <c:v>20.041</c:v>
                </c:pt>
                <c:pt idx="14302">
                  <c:v>21.302</c:v>
                </c:pt>
                <c:pt idx="14303">
                  <c:v>23.138999999999999</c:v>
                </c:pt>
                <c:pt idx="14304">
                  <c:v>23.367000000000001</c:v>
                </c:pt>
                <c:pt idx="14305">
                  <c:v>19.565999999999999</c:v>
                </c:pt>
                <c:pt idx="14306">
                  <c:v>21.295999999999999</c:v>
                </c:pt>
                <c:pt idx="14307">
                  <c:v>16.771000000000001</c:v>
                </c:pt>
                <c:pt idx="14308">
                  <c:v>19.972000000000001</c:v>
                </c:pt>
                <c:pt idx="14309">
                  <c:v>23.454999999999998</c:v>
                </c:pt>
                <c:pt idx="14310">
                  <c:v>23.161999999999999</c:v>
                </c:pt>
                <c:pt idx="14311">
                  <c:v>26.744</c:v>
                </c:pt>
                <c:pt idx="14312">
                  <c:v>22.934000000000001</c:v>
                </c:pt>
                <c:pt idx="14313">
                  <c:v>18.405000000000001</c:v>
                </c:pt>
                <c:pt idx="14314">
                  <c:v>19.916</c:v>
                </c:pt>
                <c:pt idx="14315">
                  <c:v>25.434000000000001</c:v>
                </c:pt>
                <c:pt idx="14316">
                  <c:v>19.669</c:v>
                </c:pt>
                <c:pt idx="14317">
                  <c:v>23.774000000000001</c:v>
                </c:pt>
                <c:pt idx="14318">
                  <c:v>18.556999999999999</c:v>
                </c:pt>
                <c:pt idx="14319">
                  <c:v>22.039000000000001</c:v>
                </c:pt>
                <c:pt idx="14320">
                  <c:v>20.690999999999999</c:v>
                </c:pt>
                <c:pt idx="14321">
                  <c:v>15.084</c:v>
                </c:pt>
                <c:pt idx="14322">
                  <c:v>23.571999999999999</c:v>
                </c:pt>
                <c:pt idx="14323">
                  <c:v>26.032</c:v>
                </c:pt>
                <c:pt idx="14324">
                  <c:v>23.623000000000001</c:v>
                </c:pt>
                <c:pt idx="14325">
                  <c:v>19.545000000000002</c:v>
                </c:pt>
                <c:pt idx="14326">
                  <c:v>23.167999999999999</c:v>
                </c:pt>
                <c:pt idx="14327">
                  <c:v>18.364999999999998</c:v>
                </c:pt>
                <c:pt idx="14328">
                  <c:v>24.855</c:v>
                </c:pt>
                <c:pt idx="14329">
                  <c:v>21.391999999999999</c:v>
                </c:pt>
                <c:pt idx="14330">
                  <c:v>25.631</c:v>
                </c:pt>
                <c:pt idx="14331">
                  <c:v>17.539000000000001</c:v>
                </c:pt>
                <c:pt idx="14332">
                  <c:v>23.763999999999999</c:v>
                </c:pt>
                <c:pt idx="14333">
                  <c:v>20.509</c:v>
                </c:pt>
                <c:pt idx="14334">
                  <c:v>18.038</c:v>
                </c:pt>
                <c:pt idx="14335">
                  <c:v>19.948</c:v>
                </c:pt>
                <c:pt idx="14336">
                  <c:v>21.463999999999999</c:v>
                </c:pt>
                <c:pt idx="14337">
                  <c:v>19.369</c:v>
                </c:pt>
                <c:pt idx="14338">
                  <c:v>22.376000000000001</c:v>
                </c:pt>
                <c:pt idx="14339">
                  <c:v>18.745999999999999</c:v>
                </c:pt>
                <c:pt idx="14340">
                  <c:v>20.690999999999999</c:v>
                </c:pt>
                <c:pt idx="14341">
                  <c:v>25.254000000000001</c:v>
                </c:pt>
                <c:pt idx="14342">
                  <c:v>21.084</c:v>
                </c:pt>
                <c:pt idx="14343">
                  <c:v>25.178000000000001</c:v>
                </c:pt>
                <c:pt idx="14344">
                  <c:v>22.395</c:v>
                </c:pt>
                <c:pt idx="14345">
                  <c:v>25.103000000000002</c:v>
                </c:pt>
                <c:pt idx="14346">
                  <c:v>23.568999999999999</c:v>
                </c:pt>
                <c:pt idx="14347">
                  <c:v>24.106000000000002</c:v>
                </c:pt>
                <c:pt idx="14348">
                  <c:v>23.937000000000001</c:v>
                </c:pt>
                <c:pt idx="14349">
                  <c:v>19.398</c:v>
                </c:pt>
                <c:pt idx="14350">
                  <c:v>23.856999999999999</c:v>
                </c:pt>
                <c:pt idx="14351">
                  <c:v>22.414000000000001</c:v>
                </c:pt>
                <c:pt idx="14352">
                  <c:v>27.137</c:v>
                </c:pt>
                <c:pt idx="14353">
                  <c:v>20.975000000000001</c:v>
                </c:pt>
                <c:pt idx="14354">
                  <c:v>16.797999999999998</c:v>
                </c:pt>
                <c:pt idx="14355">
                  <c:v>17.359000000000002</c:v>
                </c:pt>
                <c:pt idx="14356">
                  <c:v>27.858000000000001</c:v>
                </c:pt>
                <c:pt idx="14357">
                  <c:v>23.655999999999999</c:v>
                </c:pt>
                <c:pt idx="14358">
                  <c:v>24.154</c:v>
                </c:pt>
                <c:pt idx="14359">
                  <c:v>19.716999999999999</c:v>
                </c:pt>
                <c:pt idx="14360">
                  <c:v>20.733000000000001</c:v>
                </c:pt>
                <c:pt idx="14361">
                  <c:v>28.856999999999999</c:v>
                </c:pt>
                <c:pt idx="14362">
                  <c:v>19.271000000000001</c:v>
                </c:pt>
                <c:pt idx="14363">
                  <c:v>26.06</c:v>
                </c:pt>
                <c:pt idx="14364">
                  <c:v>22.085999999999999</c:v>
                </c:pt>
                <c:pt idx="14365">
                  <c:v>26.295000000000002</c:v>
                </c:pt>
                <c:pt idx="14366">
                  <c:v>27.059000000000001</c:v>
                </c:pt>
                <c:pt idx="14367">
                  <c:v>20.34</c:v>
                </c:pt>
                <c:pt idx="14368">
                  <c:v>20.042999999999999</c:v>
                </c:pt>
                <c:pt idx="14369">
                  <c:v>18.626000000000001</c:v>
                </c:pt>
                <c:pt idx="14370">
                  <c:v>19.809000000000001</c:v>
                </c:pt>
                <c:pt idx="14371">
                  <c:v>22.419</c:v>
                </c:pt>
                <c:pt idx="14372">
                  <c:v>23.481000000000002</c:v>
                </c:pt>
                <c:pt idx="14373">
                  <c:v>20.526</c:v>
                </c:pt>
                <c:pt idx="14374">
                  <c:v>18.527000000000001</c:v>
                </c:pt>
                <c:pt idx="14375">
                  <c:v>24.847999999999999</c:v>
                </c:pt>
                <c:pt idx="14376">
                  <c:v>21.207999999999998</c:v>
                </c:pt>
                <c:pt idx="14377">
                  <c:v>25.844000000000001</c:v>
                </c:pt>
                <c:pt idx="14378">
                  <c:v>22.786999999999999</c:v>
                </c:pt>
                <c:pt idx="14379">
                  <c:v>17.986999999999998</c:v>
                </c:pt>
                <c:pt idx="14380">
                  <c:v>22.917999999999999</c:v>
                </c:pt>
                <c:pt idx="14381">
                  <c:v>22.245000000000001</c:v>
                </c:pt>
                <c:pt idx="14382">
                  <c:v>26.221</c:v>
                </c:pt>
                <c:pt idx="14383">
                  <c:v>24.675999999999998</c:v>
                </c:pt>
                <c:pt idx="14384">
                  <c:v>20.271999999999998</c:v>
                </c:pt>
                <c:pt idx="14385">
                  <c:v>26.491</c:v>
                </c:pt>
                <c:pt idx="14386">
                  <c:v>20.753</c:v>
                </c:pt>
                <c:pt idx="14387">
                  <c:v>21.914000000000001</c:v>
                </c:pt>
                <c:pt idx="14388">
                  <c:v>18.442</c:v>
                </c:pt>
                <c:pt idx="14389">
                  <c:v>21.994</c:v>
                </c:pt>
                <c:pt idx="14390">
                  <c:v>22.201000000000001</c:v>
                </c:pt>
                <c:pt idx="14391">
                  <c:v>20.161000000000001</c:v>
                </c:pt>
                <c:pt idx="14392">
                  <c:v>20.765000000000001</c:v>
                </c:pt>
                <c:pt idx="14393">
                  <c:v>19.402999999999999</c:v>
                </c:pt>
                <c:pt idx="14394">
                  <c:v>18.803000000000001</c:v>
                </c:pt>
                <c:pt idx="14395">
                  <c:v>23.068999999999999</c:v>
                </c:pt>
                <c:pt idx="14396">
                  <c:v>22.991</c:v>
                </c:pt>
                <c:pt idx="14397">
                  <c:v>21.988</c:v>
                </c:pt>
                <c:pt idx="14398">
                  <c:v>19.361999999999998</c:v>
                </c:pt>
                <c:pt idx="14399">
                  <c:v>23.228999999999999</c:v>
                </c:pt>
                <c:pt idx="14400">
                  <c:v>26.503</c:v>
                </c:pt>
                <c:pt idx="14401">
                  <c:v>23.335000000000001</c:v>
                </c:pt>
                <c:pt idx="14402">
                  <c:v>21.236999999999998</c:v>
                </c:pt>
                <c:pt idx="14403">
                  <c:v>24.268999999999998</c:v>
                </c:pt>
                <c:pt idx="14404">
                  <c:v>21.815000000000001</c:v>
                </c:pt>
                <c:pt idx="14405">
                  <c:v>21.152000000000001</c:v>
                </c:pt>
                <c:pt idx="14406">
                  <c:v>21.431999999999999</c:v>
                </c:pt>
                <c:pt idx="14407">
                  <c:v>26.71</c:v>
                </c:pt>
                <c:pt idx="14408">
                  <c:v>26.771000000000001</c:v>
                </c:pt>
                <c:pt idx="14409">
                  <c:v>27.15</c:v>
                </c:pt>
                <c:pt idx="14410">
                  <c:v>22.35</c:v>
                </c:pt>
                <c:pt idx="14411">
                  <c:v>21.509</c:v>
                </c:pt>
                <c:pt idx="14412">
                  <c:v>23.338999999999999</c:v>
                </c:pt>
                <c:pt idx="14413">
                  <c:v>19.526</c:v>
                </c:pt>
                <c:pt idx="14414">
                  <c:v>22.036999999999999</c:v>
                </c:pt>
                <c:pt idx="14415">
                  <c:v>24.234999999999999</c:v>
                </c:pt>
                <c:pt idx="14416">
                  <c:v>17.96</c:v>
                </c:pt>
                <c:pt idx="14417">
                  <c:v>21.754000000000001</c:v>
                </c:pt>
                <c:pt idx="14418">
                  <c:v>15.933</c:v>
                </c:pt>
                <c:pt idx="14419">
                  <c:v>25.125</c:v>
                </c:pt>
                <c:pt idx="14420">
                  <c:v>20.553999999999998</c:v>
                </c:pt>
                <c:pt idx="14421">
                  <c:v>18.640999999999998</c:v>
                </c:pt>
                <c:pt idx="14422">
                  <c:v>25.640999999999998</c:v>
                </c:pt>
                <c:pt idx="14423">
                  <c:v>20.878</c:v>
                </c:pt>
                <c:pt idx="14424">
                  <c:v>21.263999999999999</c:v>
                </c:pt>
                <c:pt idx="14425">
                  <c:v>24.462</c:v>
                </c:pt>
                <c:pt idx="14426">
                  <c:v>19.741</c:v>
                </c:pt>
                <c:pt idx="14427">
                  <c:v>35.061</c:v>
                </c:pt>
                <c:pt idx="14428">
                  <c:v>26.055</c:v>
                </c:pt>
                <c:pt idx="14429">
                  <c:v>22.972999999999999</c:v>
                </c:pt>
                <c:pt idx="14430">
                  <c:v>18.695</c:v>
                </c:pt>
                <c:pt idx="14431">
                  <c:v>21.616</c:v>
                </c:pt>
                <c:pt idx="14432">
                  <c:v>23.946000000000002</c:v>
                </c:pt>
                <c:pt idx="14433">
                  <c:v>21.027000000000001</c:v>
                </c:pt>
                <c:pt idx="14434">
                  <c:v>26.013999999999999</c:v>
                </c:pt>
                <c:pt idx="14435">
                  <c:v>19.933</c:v>
                </c:pt>
                <c:pt idx="14436">
                  <c:v>25.783999999999999</c:v>
                </c:pt>
                <c:pt idx="14437">
                  <c:v>25.405999999999999</c:v>
                </c:pt>
                <c:pt idx="14438">
                  <c:v>25.236999999999998</c:v>
                </c:pt>
                <c:pt idx="14439">
                  <c:v>26.561</c:v>
                </c:pt>
                <c:pt idx="14440">
                  <c:v>18.834</c:v>
                </c:pt>
                <c:pt idx="14441">
                  <c:v>21.247</c:v>
                </c:pt>
                <c:pt idx="14442">
                  <c:v>20.335000000000001</c:v>
                </c:pt>
                <c:pt idx="14443">
                  <c:v>21.385000000000002</c:v>
                </c:pt>
                <c:pt idx="14444">
                  <c:v>20.582000000000001</c:v>
                </c:pt>
                <c:pt idx="14445">
                  <c:v>21.904</c:v>
                </c:pt>
                <c:pt idx="14446">
                  <c:v>26.216000000000001</c:v>
                </c:pt>
                <c:pt idx="14447">
                  <c:v>14.302</c:v>
                </c:pt>
                <c:pt idx="14448">
                  <c:v>21.841000000000001</c:v>
                </c:pt>
                <c:pt idx="14449">
                  <c:v>18.271999999999998</c:v>
                </c:pt>
                <c:pt idx="14450">
                  <c:v>19.954999999999998</c:v>
                </c:pt>
                <c:pt idx="14451">
                  <c:v>17.408000000000001</c:v>
                </c:pt>
                <c:pt idx="14452">
                  <c:v>24.245999999999999</c:v>
                </c:pt>
                <c:pt idx="14453">
                  <c:v>21.565000000000001</c:v>
                </c:pt>
                <c:pt idx="14454">
                  <c:v>21.959</c:v>
                </c:pt>
                <c:pt idx="14455">
                  <c:v>21.047999999999998</c:v>
                </c:pt>
                <c:pt idx="14456">
                  <c:v>20.55</c:v>
                </c:pt>
                <c:pt idx="14457">
                  <c:v>26.547999999999998</c:v>
                </c:pt>
                <c:pt idx="14458">
                  <c:v>20.344000000000001</c:v>
                </c:pt>
                <c:pt idx="14459">
                  <c:v>23.920999999999999</c:v>
                </c:pt>
                <c:pt idx="14460">
                  <c:v>24.39</c:v>
                </c:pt>
                <c:pt idx="14461">
                  <c:v>21.081</c:v>
                </c:pt>
                <c:pt idx="14462">
                  <c:v>25.248000000000001</c:v>
                </c:pt>
                <c:pt idx="14463">
                  <c:v>22.442</c:v>
                </c:pt>
                <c:pt idx="14464">
                  <c:v>23.059000000000001</c:v>
                </c:pt>
                <c:pt idx="14465">
                  <c:v>18.184000000000001</c:v>
                </c:pt>
                <c:pt idx="14466">
                  <c:v>21.835000000000001</c:v>
                </c:pt>
                <c:pt idx="14467">
                  <c:v>20.058</c:v>
                </c:pt>
                <c:pt idx="14468">
                  <c:v>23.888999999999999</c:v>
                </c:pt>
                <c:pt idx="14469">
                  <c:v>20.52</c:v>
                </c:pt>
                <c:pt idx="14470">
                  <c:v>22.341999999999999</c:v>
                </c:pt>
                <c:pt idx="14471">
                  <c:v>18.039000000000001</c:v>
                </c:pt>
                <c:pt idx="14472">
                  <c:v>17.751999999999999</c:v>
                </c:pt>
                <c:pt idx="14473">
                  <c:v>21.021000000000001</c:v>
                </c:pt>
                <c:pt idx="14474">
                  <c:v>19.167999999999999</c:v>
                </c:pt>
                <c:pt idx="14475">
                  <c:v>25.331</c:v>
                </c:pt>
                <c:pt idx="14476">
                  <c:v>24.716000000000001</c:v>
                </c:pt>
                <c:pt idx="14477">
                  <c:v>20.728000000000002</c:v>
                </c:pt>
                <c:pt idx="14478">
                  <c:v>20.071999999999999</c:v>
                </c:pt>
                <c:pt idx="14479">
                  <c:v>23.516999999999999</c:v>
                </c:pt>
                <c:pt idx="14480">
                  <c:v>25.018999999999998</c:v>
                </c:pt>
                <c:pt idx="14481">
                  <c:v>22.02</c:v>
                </c:pt>
                <c:pt idx="14482">
                  <c:v>22.428999999999998</c:v>
                </c:pt>
                <c:pt idx="14483">
                  <c:v>19.911999999999999</c:v>
                </c:pt>
                <c:pt idx="14484">
                  <c:v>27.571000000000002</c:v>
                </c:pt>
                <c:pt idx="14485">
                  <c:v>22.199000000000002</c:v>
                </c:pt>
                <c:pt idx="14486">
                  <c:v>27.681999999999999</c:v>
                </c:pt>
                <c:pt idx="14487">
                  <c:v>19.875</c:v>
                </c:pt>
                <c:pt idx="14488">
                  <c:v>20.545000000000002</c:v>
                </c:pt>
                <c:pt idx="14489">
                  <c:v>27.57</c:v>
                </c:pt>
                <c:pt idx="14490">
                  <c:v>20.722999999999999</c:v>
                </c:pt>
                <c:pt idx="14491">
                  <c:v>20.065000000000001</c:v>
                </c:pt>
                <c:pt idx="14492">
                  <c:v>20.698</c:v>
                </c:pt>
                <c:pt idx="14493">
                  <c:v>20.9</c:v>
                </c:pt>
                <c:pt idx="14494">
                  <c:v>21.829000000000001</c:v>
                </c:pt>
                <c:pt idx="14495">
                  <c:v>20.847999999999999</c:v>
                </c:pt>
                <c:pt idx="14496">
                  <c:v>22.818000000000001</c:v>
                </c:pt>
                <c:pt idx="14497">
                  <c:v>18.097999999999999</c:v>
                </c:pt>
                <c:pt idx="14498">
                  <c:v>25.303999999999998</c:v>
                </c:pt>
                <c:pt idx="14499">
                  <c:v>23.628</c:v>
                </c:pt>
                <c:pt idx="14500">
                  <c:v>19.96</c:v>
                </c:pt>
                <c:pt idx="14501">
                  <c:v>22.884</c:v>
                </c:pt>
                <c:pt idx="14502">
                  <c:v>18.452000000000002</c:v>
                </c:pt>
                <c:pt idx="14503">
                  <c:v>24.402000000000001</c:v>
                </c:pt>
                <c:pt idx="14504">
                  <c:v>23.913</c:v>
                </c:pt>
                <c:pt idx="14505">
                  <c:v>28.065000000000001</c:v>
                </c:pt>
                <c:pt idx="14506">
                  <c:v>19.399999999999999</c:v>
                </c:pt>
                <c:pt idx="14507">
                  <c:v>22.542999999999999</c:v>
                </c:pt>
                <c:pt idx="14508">
                  <c:v>23.477</c:v>
                </c:pt>
                <c:pt idx="14509">
                  <c:v>20.234000000000002</c:v>
                </c:pt>
                <c:pt idx="14510">
                  <c:v>22.794</c:v>
                </c:pt>
                <c:pt idx="14511">
                  <c:v>22.37</c:v>
                </c:pt>
                <c:pt idx="14512">
                  <c:v>17.231999999999999</c:v>
                </c:pt>
                <c:pt idx="14513">
                  <c:v>21.199000000000002</c:v>
                </c:pt>
                <c:pt idx="14514">
                  <c:v>23.681000000000001</c:v>
                </c:pt>
                <c:pt idx="14515">
                  <c:v>20.088000000000001</c:v>
                </c:pt>
                <c:pt idx="14516">
                  <c:v>23.388000000000002</c:v>
                </c:pt>
                <c:pt idx="14517">
                  <c:v>20.664000000000001</c:v>
                </c:pt>
                <c:pt idx="14518">
                  <c:v>26.146000000000001</c:v>
                </c:pt>
                <c:pt idx="14519">
                  <c:v>19.625</c:v>
                </c:pt>
                <c:pt idx="14520">
                  <c:v>19.785</c:v>
                </c:pt>
                <c:pt idx="14521">
                  <c:v>21.109000000000002</c:v>
                </c:pt>
                <c:pt idx="14522">
                  <c:v>19.46</c:v>
                </c:pt>
                <c:pt idx="14523">
                  <c:v>20.209</c:v>
                </c:pt>
                <c:pt idx="14524">
                  <c:v>30.879000000000001</c:v>
                </c:pt>
                <c:pt idx="14525">
                  <c:v>22.712</c:v>
                </c:pt>
                <c:pt idx="14526">
                  <c:v>22.9</c:v>
                </c:pt>
                <c:pt idx="14527">
                  <c:v>24.579000000000001</c:v>
                </c:pt>
                <c:pt idx="14528">
                  <c:v>25.157</c:v>
                </c:pt>
                <c:pt idx="14529">
                  <c:v>23.36</c:v>
                </c:pt>
                <c:pt idx="14530">
                  <c:v>21.934000000000001</c:v>
                </c:pt>
                <c:pt idx="14531">
                  <c:v>23.873000000000001</c:v>
                </c:pt>
                <c:pt idx="14532">
                  <c:v>26.76</c:v>
                </c:pt>
                <c:pt idx="14533">
                  <c:v>23.192</c:v>
                </c:pt>
                <c:pt idx="14534">
                  <c:v>27.536999999999999</c:v>
                </c:pt>
                <c:pt idx="14535">
                  <c:v>24.805</c:v>
                </c:pt>
                <c:pt idx="14536">
                  <c:v>20.977</c:v>
                </c:pt>
                <c:pt idx="14537">
                  <c:v>23.701000000000001</c:v>
                </c:pt>
                <c:pt idx="14538">
                  <c:v>21.09</c:v>
                </c:pt>
                <c:pt idx="14539">
                  <c:v>32.552999999999997</c:v>
                </c:pt>
                <c:pt idx="14540">
                  <c:v>18.582000000000001</c:v>
                </c:pt>
                <c:pt idx="14541">
                  <c:v>18.594999999999999</c:v>
                </c:pt>
                <c:pt idx="14542">
                  <c:v>23.814</c:v>
                </c:pt>
                <c:pt idx="14543">
                  <c:v>20.821000000000002</c:v>
                </c:pt>
                <c:pt idx="14544">
                  <c:v>19.465</c:v>
                </c:pt>
                <c:pt idx="14545">
                  <c:v>21.553000000000001</c:v>
                </c:pt>
                <c:pt idx="14546">
                  <c:v>28.872</c:v>
                </c:pt>
                <c:pt idx="14547">
                  <c:v>18.981000000000002</c:v>
                </c:pt>
                <c:pt idx="14548">
                  <c:v>23.669</c:v>
                </c:pt>
                <c:pt idx="14549">
                  <c:v>23.347999999999999</c:v>
                </c:pt>
                <c:pt idx="14550">
                  <c:v>22.515000000000001</c:v>
                </c:pt>
                <c:pt idx="14551">
                  <c:v>18.98</c:v>
                </c:pt>
                <c:pt idx="14552">
                  <c:v>25.454000000000001</c:v>
                </c:pt>
                <c:pt idx="14553">
                  <c:v>18.276</c:v>
                </c:pt>
                <c:pt idx="14554">
                  <c:v>16.931999999999999</c:v>
                </c:pt>
                <c:pt idx="14555">
                  <c:v>22.123999999999999</c:v>
                </c:pt>
                <c:pt idx="14556">
                  <c:v>24.908999999999999</c:v>
                </c:pt>
                <c:pt idx="14557">
                  <c:v>22.35</c:v>
                </c:pt>
                <c:pt idx="14558">
                  <c:v>18.157</c:v>
                </c:pt>
                <c:pt idx="14559">
                  <c:v>23.462</c:v>
                </c:pt>
                <c:pt idx="14560">
                  <c:v>21.734999999999999</c:v>
                </c:pt>
                <c:pt idx="14561">
                  <c:v>23.620999999999999</c:v>
                </c:pt>
                <c:pt idx="14562">
                  <c:v>32.868000000000002</c:v>
                </c:pt>
                <c:pt idx="14563">
                  <c:v>21.055</c:v>
                </c:pt>
                <c:pt idx="14564">
                  <c:v>25.026</c:v>
                </c:pt>
                <c:pt idx="14565">
                  <c:v>23.931000000000001</c:v>
                </c:pt>
                <c:pt idx="14566">
                  <c:v>21.689</c:v>
                </c:pt>
                <c:pt idx="14567">
                  <c:v>16.82</c:v>
                </c:pt>
                <c:pt idx="14568">
                  <c:v>18.744</c:v>
                </c:pt>
                <c:pt idx="14569">
                  <c:v>27.657</c:v>
                </c:pt>
                <c:pt idx="14570">
                  <c:v>23.46</c:v>
                </c:pt>
                <c:pt idx="14571">
                  <c:v>21.963999999999999</c:v>
                </c:pt>
                <c:pt idx="14572">
                  <c:v>21.721</c:v>
                </c:pt>
                <c:pt idx="14573">
                  <c:v>21.584</c:v>
                </c:pt>
                <c:pt idx="14574">
                  <c:v>25.991</c:v>
                </c:pt>
                <c:pt idx="14575">
                  <c:v>22.756</c:v>
                </c:pt>
                <c:pt idx="14576">
                  <c:v>24.765000000000001</c:v>
                </c:pt>
                <c:pt idx="14577">
                  <c:v>22.382000000000001</c:v>
                </c:pt>
                <c:pt idx="14578">
                  <c:v>16.812999999999999</c:v>
                </c:pt>
                <c:pt idx="14579">
                  <c:v>24.497</c:v>
                </c:pt>
                <c:pt idx="14580">
                  <c:v>19.010000000000002</c:v>
                </c:pt>
                <c:pt idx="14581">
                  <c:v>19.184999999999999</c:v>
                </c:pt>
                <c:pt idx="14582">
                  <c:v>29.030999999999999</c:v>
                </c:pt>
                <c:pt idx="14583">
                  <c:v>20.734999999999999</c:v>
                </c:pt>
                <c:pt idx="14584">
                  <c:v>27.29</c:v>
                </c:pt>
                <c:pt idx="14585">
                  <c:v>22.507000000000001</c:v>
                </c:pt>
                <c:pt idx="14586">
                  <c:v>29.315999999999999</c:v>
                </c:pt>
                <c:pt idx="14587">
                  <c:v>25.957000000000001</c:v>
                </c:pt>
                <c:pt idx="14588">
                  <c:v>27.399000000000001</c:v>
                </c:pt>
                <c:pt idx="14589">
                  <c:v>19.776</c:v>
                </c:pt>
                <c:pt idx="14590">
                  <c:v>23.974</c:v>
                </c:pt>
                <c:pt idx="14591">
                  <c:v>23.928999999999998</c:v>
                </c:pt>
                <c:pt idx="14592">
                  <c:v>23.381</c:v>
                </c:pt>
                <c:pt idx="14593">
                  <c:v>22.003</c:v>
                </c:pt>
                <c:pt idx="14594">
                  <c:v>21.021999999999998</c:v>
                </c:pt>
                <c:pt idx="14595">
                  <c:v>24.407</c:v>
                </c:pt>
                <c:pt idx="14596">
                  <c:v>18.596</c:v>
                </c:pt>
                <c:pt idx="14597">
                  <c:v>25.646000000000001</c:v>
                </c:pt>
                <c:pt idx="14598">
                  <c:v>18.181000000000001</c:v>
                </c:pt>
                <c:pt idx="14599">
                  <c:v>21.673999999999999</c:v>
                </c:pt>
                <c:pt idx="14600">
                  <c:v>25.013000000000002</c:v>
                </c:pt>
                <c:pt idx="14601">
                  <c:v>14.845000000000001</c:v>
                </c:pt>
                <c:pt idx="14602">
                  <c:v>20.856999999999999</c:v>
                </c:pt>
                <c:pt idx="14603">
                  <c:v>20.312000000000001</c:v>
                </c:pt>
                <c:pt idx="14604">
                  <c:v>22.187999999999999</c:v>
                </c:pt>
                <c:pt idx="14605">
                  <c:v>19.003</c:v>
                </c:pt>
                <c:pt idx="14606">
                  <c:v>20.329000000000001</c:v>
                </c:pt>
                <c:pt idx="14607">
                  <c:v>19.689</c:v>
                </c:pt>
                <c:pt idx="14608">
                  <c:v>22.623999999999999</c:v>
                </c:pt>
                <c:pt idx="14609">
                  <c:v>22.388999999999999</c:v>
                </c:pt>
                <c:pt idx="14610">
                  <c:v>17.233000000000001</c:v>
                </c:pt>
                <c:pt idx="14611">
                  <c:v>27.452000000000002</c:v>
                </c:pt>
                <c:pt idx="14612">
                  <c:v>21.64</c:v>
                </c:pt>
                <c:pt idx="14613">
                  <c:v>24.497</c:v>
                </c:pt>
                <c:pt idx="14614">
                  <c:v>26.838000000000001</c:v>
                </c:pt>
                <c:pt idx="14615">
                  <c:v>22.213000000000001</c:v>
                </c:pt>
                <c:pt idx="14616">
                  <c:v>24.677</c:v>
                </c:pt>
                <c:pt idx="14617">
                  <c:v>27.010999999999999</c:v>
                </c:pt>
                <c:pt idx="14618">
                  <c:v>20.305</c:v>
                </c:pt>
                <c:pt idx="14619">
                  <c:v>26.602</c:v>
                </c:pt>
                <c:pt idx="14620">
                  <c:v>23.649000000000001</c:v>
                </c:pt>
                <c:pt idx="14621">
                  <c:v>22.803999999999998</c:v>
                </c:pt>
                <c:pt idx="14622">
                  <c:v>28.614999999999998</c:v>
                </c:pt>
                <c:pt idx="14623">
                  <c:v>24.497</c:v>
                </c:pt>
                <c:pt idx="14624">
                  <c:v>25.998999999999999</c:v>
                </c:pt>
                <c:pt idx="14625">
                  <c:v>20.95</c:v>
                </c:pt>
                <c:pt idx="14626">
                  <c:v>23.974</c:v>
                </c:pt>
                <c:pt idx="14627">
                  <c:v>23.285</c:v>
                </c:pt>
                <c:pt idx="14628">
                  <c:v>22.995000000000001</c:v>
                </c:pt>
                <c:pt idx="14629">
                  <c:v>27.718</c:v>
                </c:pt>
                <c:pt idx="14630">
                  <c:v>19.754000000000001</c:v>
                </c:pt>
                <c:pt idx="14631">
                  <c:v>21.324999999999999</c:v>
                </c:pt>
                <c:pt idx="14632">
                  <c:v>23.175999999999998</c:v>
                </c:pt>
                <c:pt idx="14633">
                  <c:v>20.693999999999999</c:v>
                </c:pt>
                <c:pt idx="14634">
                  <c:v>19.209</c:v>
                </c:pt>
                <c:pt idx="14635">
                  <c:v>17.77</c:v>
                </c:pt>
                <c:pt idx="14636">
                  <c:v>20.067</c:v>
                </c:pt>
                <c:pt idx="14637">
                  <c:v>26.846</c:v>
                </c:pt>
                <c:pt idx="14638">
                  <c:v>21.382000000000001</c:v>
                </c:pt>
                <c:pt idx="14639">
                  <c:v>22.556000000000001</c:v>
                </c:pt>
                <c:pt idx="14640">
                  <c:v>27.914999999999999</c:v>
                </c:pt>
                <c:pt idx="14641">
                  <c:v>28.204999999999998</c:v>
                </c:pt>
                <c:pt idx="14642">
                  <c:v>17.308</c:v>
                </c:pt>
                <c:pt idx="14643">
                  <c:v>19.071999999999999</c:v>
                </c:pt>
                <c:pt idx="14644">
                  <c:v>22.364999999999998</c:v>
                </c:pt>
                <c:pt idx="14645">
                  <c:v>22.802</c:v>
                </c:pt>
                <c:pt idx="14646">
                  <c:v>24.331</c:v>
                </c:pt>
                <c:pt idx="14647">
                  <c:v>22.628</c:v>
                </c:pt>
                <c:pt idx="14648">
                  <c:v>20.43</c:v>
                </c:pt>
                <c:pt idx="14649">
                  <c:v>23.388000000000002</c:v>
                </c:pt>
                <c:pt idx="14650">
                  <c:v>20.959</c:v>
                </c:pt>
                <c:pt idx="14651">
                  <c:v>27.138999999999999</c:v>
                </c:pt>
                <c:pt idx="14652">
                  <c:v>22.047999999999998</c:v>
                </c:pt>
                <c:pt idx="14653">
                  <c:v>17.536999999999999</c:v>
                </c:pt>
                <c:pt idx="14654">
                  <c:v>20.446999999999999</c:v>
                </c:pt>
                <c:pt idx="14655">
                  <c:v>20.547000000000001</c:v>
                </c:pt>
                <c:pt idx="14656">
                  <c:v>17.661999999999999</c:v>
                </c:pt>
                <c:pt idx="14657">
                  <c:v>16.454000000000001</c:v>
                </c:pt>
                <c:pt idx="14658">
                  <c:v>27.43</c:v>
                </c:pt>
                <c:pt idx="14659">
                  <c:v>20.010999999999999</c:v>
                </c:pt>
                <c:pt idx="14660">
                  <c:v>23.231000000000002</c:v>
                </c:pt>
                <c:pt idx="14661">
                  <c:v>22.902999999999999</c:v>
                </c:pt>
                <c:pt idx="14662">
                  <c:v>18.234000000000002</c:v>
                </c:pt>
                <c:pt idx="14663">
                  <c:v>19.893999999999998</c:v>
                </c:pt>
                <c:pt idx="14664">
                  <c:v>24.222000000000001</c:v>
                </c:pt>
                <c:pt idx="14665">
                  <c:v>23.007000000000001</c:v>
                </c:pt>
                <c:pt idx="14666">
                  <c:v>19.518000000000001</c:v>
                </c:pt>
                <c:pt idx="14667">
                  <c:v>20.327000000000002</c:v>
                </c:pt>
                <c:pt idx="14668">
                  <c:v>26.039000000000001</c:v>
                </c:pt>
                <c:pt idx="14669">
                  <c:v>22.803999999999998</c:v>
                </c:pt>
                <c:pt idx="14670">
                  <c:v>23.477</c:v>
                </c:pt>
                <c:pt idx="14671">
                  <c:v>23.545999999999999</c:v>
                </c:pt>
                <c:pt idx="14672">
                  <c:v>19.539000000000001</c:v>
                </c:pt>
                <c:pt idx="14673">
                  <c:v>26.43</c:v>
                </c:pt>
                <c:pt idx="14674">
                  <c:v>21.091000000000001</c:v>
                </c:pt>
                <c:pt idx="14675">
                  <c:v>26.846</c:v>
                </c:pt>
                <c:pt idx="14676">
                  <c:v>25.539000000000001</c:v>
                </c:pt>
                <c:pt idx="14677">
                  <c:v>22.6</c:v>
                </c:pt>
                <c:pt idx="14678">
                  <c:v>19.622</c:v>
                </c:pt>
                <c:pt idx="14679">
                  <c:v>16.346</c:v>
                </c:pt>
                <c:pt idx="14680">
                  <c:v>21.303000000000001</c:v>
                </c:pt>
                <c:pt idx="14681">
                  <c:v>20.215</c:v>
                </c:pt>
                <c:pt idx="14682">
                  <c:v>24.303000000000001</c:v>
                </c:pt>
                <c:pt idx="14683">
                  <c:v>24.658000000000001</c:v>
                </c:pt>
                <c:pt idx="14684">
                  <c:v>25.463000000000001</c:v>
                </c:pt>
                <c:pt idx="14685">
                  <c:v>16.753</c:v>
                </c:pt>
                <c:pt idx="14686">
                  <c:v>23.280999999999999</c:v>
                </c:pt>
                <c:pt idx="14687">
                  <c:v>22.088000000000001</c:v>
                </c:pt>
                <c:pt idx="14688">
                  <c:v>22.59</c:v>
                </c:pt>
                <c:pt idx="14689">
                  <c:v>17.076000000000001</c:v>
                </c:pt>
                <c:pt idx="14690">
                  <c:v>20.234000000000002</c:v>
                </c:pt>
                <c:pt idx="14691">
                  <c:v>25.416</c:v>
                </c:pt>
                <c:pt idx="14692">
                  <c:v>25.983000000000001</c:v>
                </c:pt>
                <c:pt idx="14693">
                  <c:v>19.594999999999999</c:v>
                </c:pt>
                <c:pt idx="14694">
                  <c:v>16.170000000000002</c:v>
                </c:pt>
                <c:pt idx="14695">
                  <c:v>23.7</c:v>
                </c:pt>
                <c:pt idx="14696">
                  <c:v>20.175999999999998</c:v>
                </c:pt>
                <c:pt idx="14697">
                  <c:v>26.023</c:v>
                </c:pt>
                <c:pt idx="14698">
                  <c:v>25.263000000000002</c:v>
                </c:pt>
                <c:pt idx="14699">
                  <c:v>21.571000000000002</c:v>
                </c:pt>
                <c:pt idx="14700">
                  <c:v>21.094999999999999</c:v>
                </c:pt>
                <c:pt idx="14701">
                  <c:v>16.376000000000001</c:v>
                </c:pt>
                <c:pt idx="14702">
                  <c:v>24.507000000000001</c:v>
                </c:pt>
                <c:pt idx="14703">
                  <c:v>20.023</c:v>
                </c:pt>
                <c:pt idx="14704">
                  <c:v>17.481999999999999</c:v>
                </c:pt>
                <c:pt idx="14705">
                  <c:v>22.521999999999998</c:v>
                </c:pt>
                <c:pt idx="14706">
                  <c:v>17.954999999999998</c:v>
                </c:pt>
                <c:pt idx="14707">
                  <c:v>20.437000000000001</c:v>
                </c:pt>
                <c:pt idx="14708">
                  <c:v>27.245000000000001</c:v>
                </c:pt>
                <c:pt idx="14709">
                  <c:v>30.431000000000001</c:v>
                </c:pt>
                <c:pt idx="14710">
                  <c:v>22.65</c:v>
                </c:pt>
                <c:pt idx="14711">
                  <c:v>20.898</c:v>
                </c:pt>
                <c:pt idx="14712">
                  <c:v>27.297000000000001</c:v>
                </c:pt>
                <c:pt idx="14713">
                  <c:v>22.321999999999999</c:v>
                </c:pt>
                <c:pt idx="14714">
                  <c:v>21.190999999999999</c:v>
                </c:pt>
                <c:pt idx="14715">
                  <c:v>24.032</c:v>
                </c:pt>
                <c:pt idx="14716">
                  <c:v>20.789000000000001</c:v>
                </c:pt>
                <c:pt idx="14717">
                  <c:v>19.233000000000001</c:v>
                </c:pt>
                <c:pt idx="14718">
                  <c:v>24.004999999999999</c:v>
                </c:pt>
                <c:pt idx="14719">
                  <c:v>19.757999999999999</c:v>
                </c:pt>
                <c:pt idx="14720">
                  <c:v>20.247</c:v>
                </c:pt>
                <c:pt idx="14721">
                  <c:v>25.88</c:v>
                </c:pt>
                <c:pt idx="14722">
                  <c:v>19.521000000000001</c:v>
                </c:pt>
                <c:pt idx="14723">
                  <c:v>22.423999999999999</c:v>
                </c:pt>
                <c:pt idx="14724">
                  <c:v>18.138999999999999</c:v>
                </c:pt>
                <c:pt idx="14725">
                  <c:v>20.922000000000001</c:v>
                </c:pt>
                <c:pt idx="14726">
                  <c:v>18.655999999999999</c:v>
                </c:pt>
                <c:pt idx="14727">
                  <c:v>24.431999999999999</c:v>
                </c:pt>
                <c:pt idx="14728">
                  <c:v>18.442</c:v>
                </c:pt>
                <c:pt idx="14729">
                  <c:v>15.500999999999999</c:v>
                </c:pt>
                <c:pt idx="14730">
                  <c:v>19.565999999999999</c:v>
                </c:pt>
                <c:pt idx="14731">
                  <c:v>18.167999999999999</c:v>
                </c:pt>
                <c:pt idx="14732">
                  <c:v>26.756</c:v>
                </c:pt>
                <c:pt idx="14733">
                  <c:v>29.07</c:v>
                </c:pt>
                <c:pt idx="14734">
                  <c:v>21.163</c:v>
                </c:pt>
                <c:pt idx="14735">
                  <c:v>24.257000000000001</c:v>
                </c:pt>
                <c:pt idx="14736">
                  <c:v>18.094999999999999</c:v>
                </c:pt>
                <c:pt idx="14737">
                  <c:v>29.571000000000002</c:v>
                </c:pt>
                <c:pt idx="14738">
                  <c:v>25.48</c:v>
                </c:pt>
                <c:pt idx="14739">
                  <c:v>24.849</c:v>
                </c:pt>
                <c:pt idx="14740">
                  <c:v>22.564</c:v>
                </c:pt>
                <c:pt idx="14741">
                  <c:v>18.536999999999999</c:v>
                </c:pt>
                <c:pt idx="14742">
                  <c:v>18.463000000000001</c:v>
                </c:pt>
                <c:pt idx="14743">
                  <c:v>20.933</c:v>
                </c:pt>
                <c:pt idx="14744">
                  <c:v>22.981000000000002</c:v>
                </c:pt>
                <c:pt idx="14745">
                  <c:v>18.943999999999999</c:v>
                </c:pt>
                <c:pt idx="14746">
                  <c:v>20.364999999999998</c:v>
                </c:pt>
                <c:pt idx="14747">
                  <c:v>20.782</c:v>
                </c:pt>
                <c:pt idx="14748">
                  <c:v>23.670999999999999</c:v>
                </c:pt>
                <c:pt idx="14749">
                  <c:v>22.155000000000001</c:v>
                </c:pt>
                <c:pt idx="14750">
                  <c:v>21.696999999999999</c:v>
                </c:pt>
                <c:pt idx="14751">
                  <c:v>23.411999999999999</c:v>
                </c:pt>
                <c:pt idx="14752">
                  <c:v>19.591999999999999</c:v>
                </c:pt>
                <c:pt idx="14753">
                  <c:v>29.683</c:v>
                </c:pt>
                <c:pt idx="14754">
                  <c:v>23.254999999999999</c:v>
                </c:pt>
                <c:pt idx="14755">
                  <c:v>20.933</c:v>
                </c:pt>
                <c:pt idx="14756">
                  <c:v>20.564</c:v>
                </c:pt>
                <c:pt idx="14757">
                  <c:v>25.106000000000002</c:v>
                </c:pt>
                <c:pt idx="14758">
                  <c:v>20.234999999999999</c:v>
                </c:pt>
                <c:pt idx="14759">
                  <c:v>25.474</c:v>
                </c:pt>
                <c:pt idx="14760">
                  <c:v>26.14</c:v>
                </c:pt>
                <c:pt idx="14761">
                  <c:v>32.886000000000003</c:v>
                </c:pt>
                <c:pt idx="14762">
                  <c:v>26.19</c:v>
                </c:pt>
                <c:pt idx="14763">
                  <c:v>18.260999999999999</c:v>
                </c:pt>
                <c:pt idx="14764">
                  <c:v>20.283000000000001</c:v>
                </c:pt>
                <c:pt idx="14765">
                  <c:v>26.577000000000002</c:v>
                </c:pt>
                <c:pt idx="14766">
                  <c:v>25.861999999999998</c:v>
                </c:pt>
                <c:pt idx="14767">
                  <c:v>24.562000000000001</c:v>
                </c:pt>
                <c:pt idx="14768">
                  <c:v>21.146999999999998</c:v>
                </c:pt>
                <c:pt idx="14769">
                  <c:v>22.788</c:v>
                </c:pt>
                <c:pt idx="14770">
                  <c:v>26.372</c:v>
                </c:pt>
                <c:pt idx="14771">
                  <c:v>24.57</c:v>
                </c:pt>
                <c:pt idx="14772">
                  <c:v>26.353999999999999</c:v>
                </c:pt>
                <c:pt idx="14773">
                  <c:v>22.527999999999999</c:v>
                </c:pt>
                <c:pt idx="14774">
                  <c:v>20.611999999999998</c:v>
                </c:pt>
                <c:pt idx="14775">
                  <c:v>21.68</c:v>
                </c:pt>
                <c:pt idx="14776">
                  <c:v>20.92</c:v>
                </c:pt>
                <c:pt idx="14777">
                  <c:v>19.085999999999999</c:v>
                </c:pt>
                <c:pt idx="14778">
                  <c:v>18.053000000000001</c:v>
                </c:pt>
                <c:pt idx="14779">
                  <c:v>24.989000000000001</c:v>
                </c:pt>
                <c:pt idx="14780">
                  <c:v>18.722000000000001</c:v>
                </c:pt>
                <c:pt idx="14781">
                  <c:v>22.475999999999999</c:v>
                </c:pt>
                <c:pt idx="14782">
                  <c:v>19.673999999999999</c:v>
                </c:pt>
                <c:pt idx="14783">
                  <c:v>27.774000000000001</c:v>
                </c:pt>
                <c:pt idx="14784">
                  <c:v>23.026</c:v>
                </c:pt>
                <c:pt idx="14785">
                  <c:v>22.323</c:v>
                </c:pt>
                <c:pt idx="14786">
                  <c:v>23.331</c:v>
                </c:pt>
                <c:pt idx="14787">
                  <c:v>23.222000000000001</c:v>
                </c:pt>
                <c:pt idx="14788">
                  <c:v>20.132999999999999</c:v>
                </c:pt>
                <c:pt idx="14789">
                  <c:v>24.285</c:v>
                </c:pt>
                <c:pt idx="14790">
                  <c:v>19.695</c:v>
                </c:pt>
                <c:pt idx="14791">
                  <c:v>19.837</c:v>
                </c:pt>
                <c:pt idx="14792">
                  <c:v>18.664000000000001</c:v>
                </c:pt>
                <c:pt idx="14793">
                  <c:v>23.782</c:v>
                </c:pt>
                <c:pt idx="14794">
                  <c:v>19.422000000000001</c:v>
                </c:pt>
                <c:pt idx="14795">
                  <c:v>20.942</c:v>
                </c:pt>
                <c:pt idx="14796">
                  <c:v>24.611000000000001</c:v>
                </c:pt>
                <c:pt idx="14797">
                  <c:v>17.437000000000001</c:v>
                </c:pt>
                <c:pt idx="14798">
                  <c:v>22.611999999999998</c:v>
                </c:pt>
                <c:pt idx="14799">
                  <c:v>16.829000000000001</c:v>
                </c:pt>
                <c:pt idx="14800">
                  <c:v>19.344999999999999</c:v>
                </c:pt>
                <c:pt idx="14801">
                  <c:v>24.524999999999999</c:v>
                </c:pt>
                <c:pt idx="14802">
                  <c:v>21.096</c:v>
                </c:pt>
                <c:pt idx="14803">
                  <c:v>19.946999999999999</c:v>
                </c:pt>
                <c:pt idx="14804">
                  <c:v>24.995999999999999</c:v>
                </c:pt>
                <c:pt idx="14805">
                  <c:v>18.693999999999999</c:v>
                </c:pt>
                <c:pt idx="14806">
                  <c:v>21.204000000000001</c:v>
                </c:pt>
                <c:pt idx="14807">
                  <c:v>22.649000000000001</c:v>
                </c:pt>
                <c:pt idx="14808">
                  <c:v>21.841000000000001</c:v>
                </c:pt>
                <c:pt idx="14809">
                  <c:v>18.689</c:v>
                </c:pt>
                <c:pt idx="14810">
                  <c:v>22.736000000000001</c:v>
                </c:pt>
                <c:pt idx="14811">
                  <c:v>19.221</c:v>
                </c:pt>
                <c:pt idx="14812">
                  <c:v>21.408999999999999</c:v>
                </c:pt>
                <c:pt idx="14813">
                  <c:v>21.224</c:v>
                </c:pt>
                <c:pt idx="14814">
                  <c:v>21.556000000000001</c:v>
                </c:pt>
                <c:pt idx="14815">
                  <c:v>22.187999999999999</c:v>
                </c:pt>
                <c:pt idx="14816">
                  <c:v>20.152000000000001</c:v>
                </c:pt>
                <c:pt idx="14817">
                  <c:v>22.71</c:v>
                </c:pt>
                <c:pt idx="14818">
                  <c:v>23.949000000000002</c:v>
                </c:pt>
                <c:pt idx="14819">
                  <c:v>19.792000000000002</c:v>
                </c:pt>
                <c:pt idx="14820">
                  <c:v>21.658999999999999</c:v>
                </c:pt>
                <c:pt idx="14821">
                  <c:v>15.589</c:v>
                </c:pt>
                <c:pt idx="14822">
                  <c:v>20.768000000000001</c:v>
                </c:pt>
                <c:pt idx="14823">
                  <c:v>18.66</c:v>
                </c:pt>
                <c:pt idx="14824">
                  <c:v>21.308</c:v>
                </c:pt>
                <c:pt idx="14825">
                  <c:v>23.766999999999999</c:v>
                </c:pt>
                <c:pt idx="14826">
                  <c:v>19.009</c:v>
                </c:pt>
                <c:pt idx="14827">
                  <c:v>17.623000000000001</c:v>
                </c:pt>
                <c:pt idx="14828">
                  <c:v>22.023</c:v>
                </c:pt>
                <c:pt idx="14829">
                  <c:v>27.138999999999999</c:v>
                </c:pt>
                <c:pt idx="14830">
                  <c:v>19.103000000000002</c:v>
                </c:pt>
                <c:pt idx="14831">
                  <c:v>18.655999999999999</c:v>
                </c:pt>
                <c:pt idx="14832">
                  <c:v>23.21</c:v>
                </c:pt>
                <c:pt idx="14833">
                  <c:v>22.7</c:v>
                </c:pt>
                <c:pt idx="14834">
                  <c:v>18.37</c:v>
                </c:pt>
                <c:pt idx="14835">
                  <c:v>23.251999999999999</c:v>
                </c:pt>
                <c:pt idx="14836">
                  <c:v>24.905999999999999</c:v>
                </c:pt>
                <c:pt idx="14837">
                  <c:v>23.638999999999999</c:v>
                </c:pt>
                <c:pt idx="14838">
                  <c:v>26.029</c:v>
                </c:pt>
                <c:pt idx="14839">
                  <c:v>31.055</c:v>
                </c:pt>
                <c:pt idx="14840">
                  <c:v>22.768999999999998</c:v>
                </c:pt>
                <c:pt idx="14841">
                  <c:v>22.702000000000002</c:v>
                </c:pt>
                <c:pt idx="14842">
                  <c:v>21.302</c:v>
                </c:pt>
                <c:pt idx="14843">
                  <c:v>25.294</c:v>
                </c:pt>
                <c:pt idx="14844">
                  <c:v>20.893000000000001</c:v>
                </c:pt>
                <c:pt idx="14845">
                  <c:v>20.082999999999998</c:v>
                </c:pt>
                <c:pt idx="14846">
                  <c:v>23.672999999999998</c:v>
                </c:pt>
                <c:pt idx="14847">
                  <c:v>18.788</c:v>
                </c:pt>
                <c:pt idx="14848">
                  <c:v>19.774999999999999</c:v>
                </c:pt>
                <c:pt idx="14849">
                  <c:v>20.155000000000001</c:v>
                </c:pt>
                <c:pt idx="14850">
                  <c:v>23.844000000000001</c:v>
                </c:pt>
                <c:pt idx="14851">
                  <c:v>28.765000000000001</c:v>
                </c:pt>
                <c:pt idx="14852">
                  <c:v>15.285</c:v>
                </c:pt>
                <c:pt idx="14853">
                  <c:v>19.983000000000001</c:v>
                </c:pt>
                <c:pt idx="14854">
                  <c:v>21.849</c:v>
                </c:pt>
                <c:pt idx="14855">
                  <c:v>24.15</c:v>
                </c:pt>
                <c:pt idx="14856">
                  <c:v>21.216999999999999</c:v>
                </c:pt>
                <c:pt idx="14857">
                  <c:v>26.093</c:v>
                </c:pt>
                <c:pt idx="14858">
                  <c:v>21.166</c:v>
                </c:pt>
                <c:pt idx="14859">
                  <c:v>25.765999999999998</c:v>
                </c:pt>
                <c:pt idx="14860">
                  <c:v>19.186</c:v>
                </c:pt>
                <c:pt idx="14861">
                  <c:v>22.186</c:v>
                </c:pt>
                <c:pt idx="14862">
                  <c:v>21.08</c:v>
                </c:pt>
                <c:pt idx="14863">
                  <c:v>24.231999999999999</c:v>
                </c:pt>
                <c:pt idx="14864">
                  <c:v>14.922000000000001</c:v>
                </c:pt>
                <c:pt idx="14865">
                  <c:v>18.713999999999999</c:v>
                </c:pt>
                <c:pt idx="14866">
                  <c:v>19.463000000000001</c:v>
                </c:pt>
                <c:pt idx="14867">
                  <c:v>23.536999999999999</c:v>
                </c:pt>
                <c:pt idx="14868">
                  <c:v>20.785</c:v>
                </c:pt>
                <c:pt idx="14869">
                  <c:v>23.375</c:v>
                </c:pt>
                <c:pt idx="14870">
                  <c:v>24.03</c:v>
                </c:pt>
                <c:pt idx="14871">
                  <c:v>26.09</c:v>
                </c:pt>
                <c:pt idx="14872">
                  <c:v>23.978999999999999</c:v>
                </c:pt>
                <c:pt idx="14873">
                  <c:v>22.899000000000001</c:v>
                </c:pt>
                <c:pt idx="14874">
                  <c:v>17.141999999999999</c:v>
                </c:pt>
                <c:pt idx="14875">
                  <c:v>20.257000000000001</c:v>
                </c:pt>
                <c:pt idx="14876">
                  <c:v>19.777999999999999</c:v>
                </c:pt>
                <c:pt idx="14877">
                  <c:v>19.654</c:v>
                </c:pt>
                <c:pt idx="14878">
                  <c:v>28.126999999999999</c:v>
                </c:pt>
                <c:pt idx="14879">
                  <c:v>15.647</c:v>
                </c:pt>
                <c:pt idx="14880">
                  <c:v>21.89</c:v>
                </c:pt>
                <c:pt idx="14881">
                  <c:v>22.109000000000002</c:v>
                </c:pt>
                <c:pt idx="14882">
                  <c:v>24.29</c:v>
                </c:pt>
                <c:pt idx="14883">
                  <c:v>25.885000000000002</c:v>
                </c:pt>
                <c:pt idx="14884">
                  <c:v>19.327999999999999</c:v>
                </c:pt>
                <c:pt idx="14885">
                  <c:v>22.725999999999999</c:v>
                </c:pt>
                <c:pt idx="14886">
                  <c:v>25.059000000000001</c:v>
                </c:pt>
                <c:pt idx="14887">
                  <c:v>19.065999999999999</c:v>
                </c:pt>
                <c:pt idx="14888">
                  <c:v>24.06</c:v>
                </c:pt>
                <c:pt idx="14889">
                  <c:v>18.398</c:v>
                </c:pt>
                <c:pt idx="14890">
                  <c:v>17.484000000000002</c:v>
                </c:pt>
                <c:pt idx="14891">
                  <c:v>24.850999999999999</c:v>
                </c:pt>
                <c:pt idx="14892">
                  <c:v>30.446000000000002</c:v>
                </c:pt>
                <c:pt idx="14893">
                  <c:v>20.684999999999999</c:v>
                </c:pt>
                <c:pt idx="14894">
                  <c:v>24.282</c:v>
                </c:pt>
                <c:pt idx="14895">
                  <c:v>18.402000000000001</c:v>
                </c:pt>
                <c:pt idx="14896">
                  <c:v>19.768000000000001</c:v>
                </c:pt>
                <c:pt idx="14897">
                  <c:v>24.553999999999998</c:v>
                </c:pt>
                <c:pt idx="14898">
                  <c:v>25.082000000000001</c:v>
                </c:pt>
                <c:pt idx="14899">
                  <c:v>22.460999999999999</c:v>
                </c:pt>
                <c:pt idx="14900">
                  <c:v>24.35</c:v>
                </c:pt>
                <c:pt idx="14901">
                  <c:v>25.56</c:v>
                </c:pt>
                <c:pt idx="14902">
                  <c:v>22.768999999999998</c:v>
                </c:pt>
                <c:pt idx="14903">
                  <c:v>23.215</c:v>
                </c:pt>
                <c:pt idx="14904">
                  <c:v>20.297000000000001</c:v>
                </c:pt>
                <c:pt idx="14905">
                  <c:v>21.803999999999998</c:v>
                </c:pt>
                <c:pt idx="14906">
                  <c:v>21.26</c:v>
                </c:pt>
                <c:pt idx="14907">
                  <c:v>23.44</c:v>
                </c:pt>
                <c:pt idx="14908">
                  <c:v>27.609000000000002</c:v>
                </c:pt>
                <c:pt idx="14909">
                  <c:v>22.126999999999999</c:v>
                </c:pt>
                <c:pt idx="14910">
                  <c:v>25.742000000000001</c:v>
                </c:pt>
                <c:pt idx="14911">
                  <c:v>21.763999999999999</c:v>
                </c:pt>
                <c:pt idx="14912">
                  <c:v>22.122</c:v>
                </c:pt>
                <c:pt idx="14913">
                  <c:v>20.146000000000001</c:v>
                </c:pt>
                <c:pt idx="14914">
                  <c:v>18.742000000000001</c:v>
                </c:pt>
                <c:pt idx="14915">
                  <c:v>15.567</c:v>
                </c:pt>
                <c:pt idx="14916">
                  <c:v>20.67</c:v>
                </c:pt>
                <c:pt idx="14917">
                  <c:v>21.768000000000001</c:v>
                </c:pt>
                <c:pt idx="14918">
                  <c:v>19.678999999999998</c:v>
                </c:pt>
                <c:pt idx="14919">
                  <c:v>19.131</c:v>
                </c:pt>
                <c:pt idx="14920">
                  <c:v>27.14</c:v>
                </c:pt>
                <c:pt idx="14921">
                  <c:v>23.193999999999999</c:v>
                </c:pt>
                <c:pt idx="14922">
                  <c:v>22.718</c:v>
                </c:pt>
                <c:pt idx="14923">
                  <c:v>22.748999999999999</c:v>
                </c:pt>
                <c:pt idx="14924">
                  <c:v>15.845000000000001</c:v>
                </c:pt>
                <c:pt idx="14925">
                  <c:v>22.960999999999999</c:v>
                </c:pt>
                <c:pt idx="14926">
                  <c:v>22.922999999999998</c:v>
                </c:pt>
                <c:pt idx="14927">
                  <c:v>26.725000000000001</c:v>
                </c:pt>
                <c:pt idx="14928">
                  <c:v>23.280999999999999</c:v>
                </c:pt>
                <c:pt idx="14929">
                  <c:v>20.995000000000001</c:v>
                </c:pt>
                <c:pt idx="14930">
                  <c:v>20.661000000000001</c:v>
                </c:pt>
                <c:pt idx="14931">
                  <c:v>18.521999999999998</c:v>
                </c:pt>
                <c:pt idx="14932">
                  <c:v>20.690999999999999</c:v>
                </c:pt>
                <c:pt idx="14933">
                  <c:v>20.184000000000001</c:v>
                </c:pt>
                <c:pt idx="14934">
                  <c:v>18.927</c:v>
                </c:pt>
                <c:pt idx="14935">
                  <c:v>20.789000000000001</c:v>
                </c:pt>
                <c:pt idx="14936">
                  <c:v>22.992999999999999</c:v>
                </c:pt>
                <c:pt idx="14937">
                  <c:v>24.067</c:v>
                </c:pt>
                <c:pt idx="14938">
                  <c:v>20.109000000000002</c:v>
                </c:pt>
                <c:pt idx="14939">
                  <c:v>25.15</c:v>
                </c:pt>
                <c:pt idx="14940">
                  <c:v>30.186</c:v>
                </c:pt>
                <c:pt idx="14941">
                  <c:v>23.657</c:v>
                </c:pt>
                <c:pt idx="14942">
                  <c:v>19.795999999999999</c:v>
                </c:pt>
                <c:pt idx="14943">
                  <c:v>21.103999999999999</c:v>
                </c:pt>
                <c:pt idx="14944">
                  <c:v>15.587999999999999</c:v>
                </c:pt>
                <c:pt idx="14945">
                  <c:v>15.622999999999999</c:v>
                </c:pt>
                <c:pt idx="14946">
                  <c:v>23.869</c:v>
                </c:pt>
                <c:pt idx="14947">
                  <c:v>24.321999999999999</c:v>
                </c:pt>
                <c:pt idx="14948">
                  <c:v>19.704000000000001</c:v>
                </c:pt>
                <c:pt idx="14949">
                  <c:v>17.786000000000001</c:v>
                </c:pt>
                <c:pt idx="14950">
                  <c:v>16.713000000000001</c:v>
                </c:pt>
                <c:pt idx="14951">
                  <c:v>21.297999999999998</c:v>
                </c:pt>
                <c:pt idx="14952">
                  <c:v>21.756</c:v>
                </c:pt>
                <c:pt idx="14953">
                  <c:v>25.481999999999999</c:v>
                </c:pt>
                <c:pt idx="14954">
                  <c:v>25.484999999999999</c:v>
                </c:pt>
                <c:pt idx="14955">
                  <c:v>20.472000000000001</c:v>
                </c:pt>
                <c:pt idx="14956">
                  <c:v>23.594999999999999</c:v>
                </c:pt>
                <c:pt idx="14957">
                  <c:v>21.111999999999998</c:v>
                </c:pt>
                <c:pt idx="14958">
                  <c:v>21.215</c:v>
                </c:pt>
                <c:pt idx="14959">
                  <c:v>20.974</c:v>
                </c:pt>
                <c:pt idx="14960">
                  <c:v>27.497</c:v>
                </c:pt>
                <c:pt idx="14961">
                  <c:v>21.472999999999999</c:v>
                </c:pt>
                <c:pt idx="14962">
                  <c:v>22.268000000000001</c:v>
                </c:pt>
                <c:pt idx="14963">
                  <c:v>19.148</c:v>
                </c:pt>
                <c:pt idx="14964">
                  <c:v>21.535</c:v>
                </c:pt>
                <c:pt idx="14965">
                  <c:v>17.309999999999999</c:v>
                </c:pt>
                <c:pt idx="14966">
                  <c:v>19.527999999999999</c:v>
                </c:pt>
                <c:pt idx="14967">
                  <c:v>21.649000000000001</c:v>
                </c:pt>
                <c:pt idx="14968">
                  <c:v>20.006</c:v>
                </c:pt>
                <c:pt idx="14969">
                  <c:v>20.350999999999999</c:v>
                </c:pt>
                <c:pt idx="14970">
                  <c:v>18.45</c:v>
                </c:pt>
                <c:pt idx="14971">
                  <c:v>15.95</c:v>
                </c:pt>
                <c:pt idx="14972">
                  <c:v>27.454999999999998</c:v>
                </c:pt>
                <c:pt idx="14973">
                  <c:v>20.433</c:v>
                </c:pt>
                <c:pt idx="14974">
                  <c:v>19.254999999999999</c:v>
                </c:pt>
                <c:pt idx="14975">
                  <c:v>21.690999999999999</c:v>
                </c:pt>
                <c:pt idx="14976">
                  <c:v>26.343</c:v>
                </c:pt>
                <c:pt idx="14977">
                  <c:v>20.3</c:v>
                </c:pt>
                <c:pt idx="14978">
                  <c:v>22.023</c:v>
                </c:pt>
                <c:pt idx="14979">
                  <c:v>18.381</c:v>
                </c:pt>
                <c:pt idx="14980">
                  <c:v>21.29</c:v>
                </c:pt>
                <c:pt idx="14981">
                  <c:v>26.33</c:v>
                </c:pt>
                <c:pt idx="14982">
                  <c:v>22.975000000000001</c:v>
                </c:pt>
                <c:pt idx="14983">
                  <c:v>19.291</c:v>
                </c:pt>
                <c:pt idx="14984">
                  <c:v>19.763000000000002</c:v>
                </c:pt>
                <c:pt idx="14985">
                  <c:v>19.965</c:v>
                </c:pt>
                <c:pt idx="14986">
                  <c:v>22.363</c:v>
                </c:pt>
                <c:pt idx="14987">
                  <c:v>20.306000000000001</c:v>
                </c:pt>
                <c:pt idx="14988">
                  <c:v>21.120999999999999</c:v>
                </c:pt>
                <c:pt idx="14989">
                  <c:v>19.858000000000001</c:v>
                </c:pt>
                <c:pt idx="14990">
                  <c:v>24.533000000000001</c:v>
                </c:pt>
                <c:pt idx="14991">
                  <c:v>24.2</c:v>
                </c:pt>
                <c:pt idx="14992">
                  <c:v>20.797000000000001</c:v>
                </c:pt>
                <c:pt idx="14993">
                  <c:v>26.443999999999999</c:v>
                </c:pt>
                <c:pt idx="14994">
                  <c:v>27.245999999999999</c:v>
                </c:pt>
                <c:pt idx="14995">
                  <c:v>21.925999999999998</c:v>
                </c:pt>
                <c:pt idx="14996">
                  <c:v>25.559000000000001</c:v>
                </c:pt>
                <c:pt idx="14997">
                  <c:v>23.678000000000001</c:v>
                </c:pt>
                <c:pt idx="14998">
                  <c:v>21.088000000000001</c:v>
                </c:pt>
                <c:pt idx="14999">
                  <c:v>21.821999999999999</c:v>
                </c:pt>
                <c:pt idx="15000">
                  <c:v>26.335000000000001</c:v>
                </c:pt>
                <c:pt idx="15001">
                  <c:v>24.724</c:v>
                </c:pt>
                <c:pt idx="15002">
                  <c:v>16.812999999999999</c:v>
                </c:pt>
                <c:pt idx="15003">
                  <c:v>17.949000000000002</c:v>
                </c:pt>
                <c:pt idx="15004">
                  <c:v>23.582000000000001</c:v>
                </c:pt>
                <c:pt idx="15005">
                  <c:v>22.28</c:v>
                </c:pt>
                <c:pt idx="15006">
                  <c:v>21.634</c:v>
                </c:pt>
                <c:pt idx="15007">
                  <c:v>18.809999999999999</c:v>
                </c:pt>
                <c:pt idx="15008">
                  <c:v>22.434999999999999</c:v>
                </c:pt>
                <c:pt idx="15009">
                  <c:v>21.202999999999999</c:v>
                </c:pt>
                <c:pt idx="15010">
                  <c:v>19.565999999999999</c:v>
                </c:pt>
                <c:pt idx="15011">
                  <c:v>18.995000000000001</c:v>
                </c:pt>
                <c:pt idx="15012">
                  <c:v>22.334</c:v>
                </c:pt>
                <c:pt idx="15013">
                  <c:v>18.809999999999999</c:v>
                </c:pt>
                <c:pt idx="15014">
                  <c:v>19.216000000000001</c:v>
                </c:pt>
                <c:pt idx="15015">
                  <c:v>24.375</c:v>
                </c:pt>
                <c:pt idx="15016">
                  <c:v>22.966999999999999</c:v>
                </c:pt>
                <c:pt idx="15017">
                  <c:v>23.613</c:v>
                </c:pt>
                <c:pt idx="15018">
                  <c:v>18.702000000000002</c:v>
                </c:pt>
                <c:pt idx="15019">
                  <c:v>20.86</c:v>
                </c:pt>
                <c:pt idx="15020">
                  <c:v>25.547000000000001</c:v>
                </c:pt>
                <c:pt idx="15021">
                  <c:v>19.102</c:v>
                </c:pt>
                <c:pt idx="15022">
                  <c:v>22.17</c:v>
                </c:pt>
                <c:pt idx="15023">
                  <c:v>24.4</c:v>
                </c:pt>
                <c:pt idx="15024">
                  <c:v>19.202000000000002</c:v>
                </c:pt>
                <c:pt idx="15025">
                  <c:v>20.274999999999999</c:v>
                </c:pt>
                <c:pt idx="15026">
                  <c:v>20.99</c:v>
                </c:pt>
                <c:pt idx="15027">
                  <c:v>23.311</c:v>
                </c:pt>
                <c:pt idx="15028">
                  <c:v>22.367000000000001</c:v>
                </c:pt>
                <c:pt idx="15029">
                  <c:v>18.324999999999999</c:v>
                </c:pt>
                <c:pt idx="15030">
                  <c:v>20.364000000000001</c:v>
                </c:pt>
                <c:pt idx="15031">
                  <c:v>21.395</c:v>
                </c:pt>
                <c:pt idx="15032">
                  <c:v>24.779</c:v>
                </c:pt>
                <c:pt idx="15033">
                  <c:v>17.844999999999999</c:v>
                </c:pt>
                <c:pt idx="15034">
                  <c:v>20.298999999999999</c:v>
                </c:pt>
                <c:pt idx="15035">
                  <c:v>20.585000000000001</c:v>
                </c:pt>
                <c:pt idx="15036">
                  <c:v>20.518000000000001</c:v>
                </c:pt>
                <c:pt idx="15037">
                  <c:v>22.184000000000001</c:v>
                </c:pt>
                <c:pt idx="15038">
                  <c:v>23.265000000000001</c:v>
                </c:pt>
                <c:pt idx="15039">
                  <c:v>21.361999999999998</c:v>
                </c:pt>
                <c:pt idx="15040">
                  <c:v>22.045000000000002</c:v>
                </c:pt>
                <c:pt idx="15041">
                  <c:v>20.321999999999999</c:v>
                </c:pt>
                <c:pt idx="15042">
                  <c:v>21.774999999999999</c:v>
                </c:pt>
                <c:pt idx="15043">
                  <c:v>28.902000000000001</c:v>
                </c:pt>
                <c:pt idx="15044">
                  <c:v>17.414999999999999</c:v>
                </c:pt>
                <c:pt idx="15045">
                  <c:v>25.873000000000001</c:v>
                </c:pt>
                <c:pt idx="15046">
                  <c:v>21.914999999999999</c:v>
                </c:pt>
                <c:pt idx="15047">
                  <c:v>25.103999999999999</c:v>
                </c:pt>
                <c:pt idx="15048">
                  <c:v>23.43</c:v>
                </c:pt>
                <c:pt idx="15049">
                  <c:v>22.195</c:v>
                </c:pt>
                <c:pt idx="15050">
                  <c:v>21.565999999999999</c:v>
                </c:pt>
                <c:pt idx="15051">
                  <c:v>21.116</c:v>
                </c:pt>
                <c:pt idx="15052">
                  <c:v>27.140999999999998</c:v>
                </c:pt>
                <c:pt idx="15053">
                  <c:v>24.768999999999998</c:v>
                </c:pt>
                <c:pt idx="15054">
                  <c:v>27.902000000000001</c:v>
                </c:pt>
                <c:pt idx="15055">
                  <c:v>17.648</c:v>
                </c:pt>
                <c:pt idx="15056">
                  <c:v>24.085999999999999</c:v>
                </c:pt>
                <c:pt idx="15057">
                  <c:v>18.367000000000001</c:v>
                </c:pt>
                <c:pt idx="15058">
                  <c:v>23.055</c:v>
                </c:pt>
                <c:pt idx="15059">
                  <c:v>21.305</c:v>
                </c:pt>
                <c:pt idx="15060">
                  <c:v>22.736999999999998</c:v>
                </c:pt>
                <c:pt idx="15061">
                  <c:v>21.609000000000002</c:v>
                </c:pt>
                <c:pt idx="15062">
                  <c:v>30.687999999999999</c:v>
                </c:pt>
                <c:pt idx="15063">
                  <c:v>15.952999999999999</c:v>
                </c:pt>
                <c:pt idx="15064">
                  <c:v>18.606999999999999</c:v>
                </c:pt>
                <c:pt idx="15065">
                  <c:v>20.494</c:v>
                </c:pt>
                <c:pt idx="15066">
                  <c:v>19.177</c:v>
                </c:pt>
                <c:pt idx="15067">
                  <c:v>23.49</c:v>
                </c:pt>
                <c:pt idx="15068">
                  <c:v>21.222999999999999</c:v>
                </c:pt>
                <c:pt idx="15069">
                  <c:v>16.821000000000002</c:v>
                </c:pt>
                <c:pt idx="15070">
                  <c:v>18.823</c:v>
                </c:pt>
                <c:pt idx="15071">
                  <c:v>16.984999999999999</c:v>
                </c:pt>
                <c:pt idx="15072">
                  <c:v>23.167000000000002</c:v>
                </c:pt>
                <c:pt idx="15073">
                  <c:v>20.234000000000002</c:v>
                </c:pt>
                <c:pt idx="15074">
                  <c:v>22.826000000000001</c:v>
                </c:pt>
                <c:pt idx="15075">
                  <c:v>22.524000000000001</c:v>
                </c:pt>
                <c:pt idx="15076">
                  <c:v>20.867000000000001</c:v>
                </c:pt>
                <c:pt idx="15077">
                  <c:v>21.692</c:v>
                </c:pt>
                <c:pt idx="15078">
                  <c:v>25.372</c:v>
                </c:pt>
                <c:pt idx="15079">
                  <c:v>21.189</c:v>
                </c:pt>
                <c:pt idx="15080">
                  <c:v>21.759</c:v>
                </c:pt>
                <c:pt idx="15081">
                  <c:v>21.266999999999999</c:v>
                </c:pt>
                <c:pt idx="15082">
                  <c:v>20.678000000000001</c:v>
                </c:pt>
                <c:pt idx="15083">
                  <c:v>18.577000000000002</c:v>
                </c:pt>
                <c:pt idx="15084">
                  <c:v>19.48</c:v>
                </c:pt>
                <c:pt idx="15085">
                  <c:v>20.992999999999999</c:v>
                </c:pt>
                <c:pt idx="15086">
                  <c:v>27.542000000000002</c:v>
                </c:pt>
                <c:pt idx="15087">
                  <c:v>20.291</c:v>
                </c:pt>
                <c:pt idx="15088">
                  <c:v>23.024000000000001</c:v>
                </c:pt>
                <c:pt idx="15089">
                  <c:v>24.67</c:v>
                </c:pt>
                <c:pt idx="15090">
                  <c:v>25.777999999999999</c:v>
                </c:pt>
                <c:pt idx="15091">
                  <c:v>22.315999999999999</c:v>
                </c:pt>
                <c:pt idx="15092">
                  <c:v>22.428999999999998</c:v>
                </c:pt>
                <c:pt idx="15093">
                  <c:v>19.962</c:v>
                </c:pt>
                <c:pt idx="15094">
                  <c:v>20.454999999999998</c:v>
                </c:pt>
                <c:pt idx="15095">
                  <c:v>19.917999999999999</c:v>
                </c:pt>
                <c:pt idx="15096">
                  <c:v>21.248000000000001</c:v>
                </c:pt>
                <c:pt idx="15097">
                  <c:v>23.951000000000001</c:v>
                </c:pt>
                <c:pt idx="15098">
                  <c:v>15.529</c:v>
                </c:pt>
                <c:pt idx="15099">
                  <c:v>19.21</c:v>
                </c:pt>
                <c:pt idx="15100">
                  <c:v>22.934999999999999</c:v>
                </c:pt>
                <c:pt idx="15101">
                  <c:v>24.498000000000001</c:v>
                </c:pt>
                <c:pt idx="15102">
                  <c:v>23.312999999999999</c:v>
                </c:pt>
                <c:pt idx="15103">
                  <c:v>19.016999999999999</c:v>
                </c:pt>
                <c:pt idx="15104">
                  <c:v>23.128</c:v>
                </c:pt>
                <c:pt idx="15105">
                  <c:v>24.670999999999999</c:v>
                </c:pt>
                <c:pt idx="15106">
                  <c:v>20.832000000000001</c:v>
                </c:pt>
                <c:pt idx="15107">
                  <c:v>22.091999999999999</c:v>
                </c:pt>
                <c:pt idx="15108">
                  <c:v>26.122</c:v>
                </c:pt>
                <c:pt idx="15109">
                  <c:v>22.103999999999999</c:v>
                </c:pt>
                <c:pt idx="15110">
                  <c:v>25.157</c:v>
                </c:pt>
                <c:pt idx="15111">
                  <c:v>17.984000000000002</c:v>
                </c:pt>
                <c:pt idx="15112">
                  <c:v>18.064</c:v>
                </c:pt>
                <c:pt idx="15113">
                  <c:v>18.577999999999999</c:v>
                </c:pt>
                <c:pt idx="15114">
                  <c:v>16.72</c:v>
                </c:pt>
                <c:pt idx="15115">
                  <c:v>26.184999999999999</c:v>
                </c:pt>
                <c:pt idx="15116">
                  <c:v>20.798999999999999</c:v>
                </c:pt>
                <c:pt idx="15117">
                  <c:v>21.79</c:v>
                </c:pt>
                <c:pt idx="15118">
                  <c:v>16.934000000000001</c:v>
                </c:pt>
                <c:pt idx="15119">
                  <c:v>24.393999999999998</c:v>
                </c:pt>
                <c:pt idx="15120">
                  <c:v>18.442</c:v>
                </c:pt>
                <c:pt idx="15121">
                  <c:v>20.808</c:v>
                </c:pt>
                <c:pt idx="15122">
                  <c:v>20.45</c:v>
                </c:pt>
                <c:pt idx="15123">
                  <c:v>24.733000000000001</c:v>
                </c:pt>
                <c:pt idx="15124">
                  <c:v>19.731999999999999</c:v>
                </c:pt>
                <c:pt idx="15125">
                  <c:v>18.555</c:v>
                </c:pt>
                <c:pt idx="15126">
                  <c:v>23.763999999999999</c:v>
                </c:pt>
                <c:pt idx="15127">
                  <c:v>17.055</c:v>
                </c:pt>
                <c:pt idx="15128">
                  <c:v>23.664999999999999</c:v>
                </c:pt>
                <c:pt idx="15129">
                  <c:v>20.62</c:v>
                </c:pt>
                <c:pt idx="15130">
                  <c:v>22.702999999999999</c:v>
                </c:pt>
                <c:pt idx="15131">
                  <c:v>22.48</c:v>
                </c:pt>
                <c:pt idx="15132">
                  <c:v>20.544</c:v>
                </c:pt>
                <c:pt idx="15133">
                  <c:v>21.562999999999999</c:v>
                </c:pt>
                <c:pt idx="15134">
                  <c:v>24.869</c:v>
                </c:pt>
                <c:pt idx="15135">
                  <c:v>19.736999999999998</c:v>
                </c:pt>
                <c:pt idx="15136">
                  <c:v>27.452000000000002</c:v>
                </c:pt>
                <c:pt idx="15137">
                  <c:v>20.25</c:v>
                </c:pt>
                <c:pt idx="15138">
                  <c:v>25.393999999999998</c:v>
                </c:pt>
                <c:pt idx="15139">
                  <c:v>16.891999999999999</c:v>
                </c:pt>
                <c:pt idx="15140">
                  <c:v>22.414000000000001</c:v>
                </c:pt>
                <c:pt idx="15141">
                  <c:v>22.434000000000001</c:v>
                </c:pt>
                <c:pt idx="15142">
                  <c:v>17.881</c:v>
                </c:pt>
                <c:pt idx="15143">
                  <c:v>23.74</c:v>
                </c:pt>
                <c:pt idx="15144">
                  <c:v>28.231000000000002</c:v>
                </c:pt>
                <c:pt idx="15145">
                  <c:v>24.782</c:v>
                </c:pt>
                <c:pt idx="15146">
                  <c:v>24.486999999999998</c:v>
                </c:pt>
                <c:pt idx="15147">
                  <c:v>20.314</c:v>
                </c:pt>
                <c:pt idx="15148">
                  <c:v>22.141999999999999</c:v>
                </c:pt>
                <c:pt idx="15149">
                  <c:v>25.695</c:v>
                </c:pt>
                <c:pt idx="15150">
                  <c:v>21.78</c:v>
                </c:pt>
                <c:pt idx="15151">
                  <c:v>18.673999999999999</c:v>
                </c:pt>
                <c:pt idx="15152">
                  <c:v>19.042000000000002</c:v>
                </c:pt>
                <c:pt idx="15153">
                  <c:v>20.853000000000002</c:v>
                </c:pt>
                <c:pt idx="15154">
                  <c:v>20.27</c:v>
                </c:pt>
                <c:pt idx="15155">
                  <c:v>23.062999999999999</c:v>
                </c:pt>
                <c:pt idx="15156">
                  <c:v>26.172999999999998</c:v>
                </c:pt>
                <c:pt idx="15157">
                  <c:v>22.268999999999998</c:v>
                </c:pt>
                <c:pt idx="15158">
                  <c:v>19.033999999999999</c:v>
                </c:pt>
                <c:pt idx="15159">
                  <c:v>18.471</c:v>
                </c:pt>
                <c:pt idx="15160">
                  <c:v>24.59</c:v>
                </c:pt>
                <c:pt idx="15161">
                  <c:v>25.870999999999999</c:v>
                </c:pt>
                <c:pt idx="15162">
                  <c:v>21.577000000000002</c:v>
                </c:pt>
                <c:pt idx="15163">
                  <c:v>20.85</c:v>
                </c:pt>
                <c:pt idx="15164">
                  <c:v>21.059000000000001</c:v>
                </c:pt>
                <c:pt idx="15165">
                  <c:v>22.65</c:v>
                </c:pt>
                <c:pt idx="15166">
                  <c:v>20.154</c:v>
                </c:pt>
                <c:pt idx="15167">
                  <c:v>25.963000000000001</c:v>
                </c:pt>
                <c:pt idx="15168">
                  <c:v>21.678000000000001</c:v>
                </c:pt>
                <c:pt idx="15169">
                  <c:v>21.747</c:v>
                </c:pt>
                <c:pt idx="15170">
                  <c:v>15.839</c:v>
                </c:pt>
                <c:pt idx="15171">
                  <c:v>26.065000000000001</c:v>
                </c:pt>
                <c:pt idx="15172">
                  <c:v>20.384</c:v>
                </c:pt>
                <c:pt idx="15173">
                  <c:v>24.315999999999999</c:v>
                </c:pt>
                <c:pt idx="15174">
                  <c:v>20.398</c:v>
                </c:pt>
                <c:pt idx="15175">
                  <c:v>20.419</c:v>
                </c:pt>
                <c:pt idx="15176">
                  <c:v>23.690999999999999</c:v>
                </c:pt>
                <c:pt idx="15177">
                  <c:v>20.981000000000002</c:v>
                </c:pt>
                <c:pt idx="15178">
                  <c:v>21.241</c:v>
                </c:pt>
                <c:pt idx="15179">
                  <c:v>26.306000000000001</c:v>
                </c:pt>
                <c:pt idx="15180">
                  <c:v>21.815000000000001</c:v>
                </c:pt>
                <c:pt idx="15181">
                  <c:v>20.300999999999998</c:v>
                </c:pt>
                <c:pt idx="15182">
                  <c:v>20.600999999999999</c:v>
                </c:pt>
                <c:pt idx="15183">
                  <c:v>24.510999999999999</c:v>
                </c:pt>
                <c:pt idx="15184">
                  <c:v>17.841000000000001</c:v>
                </c:pt>
                <c:pt idx="15185">
                  <c:v>21.959</c:v>
                </c:pt>
                <c:pt idx="15186">
                  <c:v>22.5</c:v>
                </c:pt>
                <c:pt idx="15187">
                  <c:v>18.503</c:v>
                </c:pt>
                <c:pt idx="15188">
                  <c:v>15.837</c:v>
                </c:pt>
                <c:pt idx="15189">
                  <c:v>19.716999999999999</c:v>
                </c:pt>
                <c:pt idx="15190">
                  <c:v>18.428999999999998</c:v>
                </c:pt>
                <c:pt idx="15191">
                  <c:v>30.074999999999999</c:v>
                </c:pt>
                <c:pt idx="15192">
                  <c:v>26.43</c:v>
                </c:pt>
                <c:pt idx="15193">
                  <c:v>24.530999999999999</c:v>
                </c:pt>
                <c:pt idx="15194">
                  <c:v>22.305</c:v>
                </c:pt>
                <c:pt idx="15195">
                  <c:v>18.631</c:v>
                </c:pt>
                <c:pt idx="15196">
                  <c:v>25.86</c:v>
                </c:pt>
                <c:pt idx="15197">
                  <c:v>21.183</c:v>
                </c:pt>
                <c:pt idx="15198">
                  <c:v>21.094999999999999</c:v>
                </c:pt>
                <c:pt idx="15199">
                  <c:v>21.132000000000001</c:v>
                </c:pt>
                <c:pt idx="15200">
                  <c:v>24.245000000000001</c:v>
                </c:pt>
                <c:pt idx="15201">
                  <c:v>24.254000000000001</c:v>
                </c:pt>
                <c:pt idx="15202">
                  <c:v>17.95</c:v>
                </c:pt>
                <c:pt idx="15203">
                  <c:v>22.068000000000001</c:v>
                </c:pt>
                <c:pt idx="15204">
                  <c:v>25.295000000000002</c:v>
                </c:pt>
                <c:pt idx="15205">
                  <c:v>23.21</c:v>
                </c:pt>
                <c:pt idx="15206">
                  <c:v>25.818000000000001</c:v>
                </c:pt>
                <c:pt idx="15207">
                  <c:v>23.805</c:v>
                </c:pt>
                <c:pt idx="15208">
                  <c:v>23.611000000000001</c:v>
                </c:pt>
                <c:pt idx="15209">
                  <c:v>27.141999999999999</c:v>
                </c:pt>
                <c:pt idx="15210">
                  <c:v>17.972999999999999</c:v>
                </c:pt>
                <c:pt idx="15211">
                  <c:v>22.05</c:v>
                </c:pt>
                <c:pt idx="15212">
                  <c:v>19.292000000000002</c:v>
                </c:pt>
                <c:pt idx="15213">
                  <c:v>18.809999999999999</c:v>
                </c:pt>
                <c:pt idx="15214">
                  <c:v>15.965999999999999</c:v>
                </c:pt>
                <c:pt idx="15215">
                  <c:v>21.928999999999998</c:v>
                </c:pt>
                <c:pt idx="15216">
                  <c:v>17.600999999999999</c:v>
                </c:pt>
                <c:pt idx="15217">
                  <c:v>24.116</c:v>
                </c:pt>
                <c:pt idx="15218">
                  <c:v>22.219000000000001</c:v>
                </c:pt>
                <c:pt idx="15219">
                  <c:v>19.928000000000001</c:v>
                </c:pt>
                <c:pt idx="15220">
                  <c:v>24.158999999999999</c:v>
                </c:pt>
                <c:pt idx="15221">
                  <c:v>22.949000000000002</c:v>
                </c:pt>
                <c:pt idx="15222">
                  <c:v>22.759</c:v>
                </c:pt>
                <c:pt idx="15223">
                  <c:v>22.12</c:v>
                </c:pt>
                <c:pt idx="15224">
                  <c:v>18.181999999999999</c:v>
                </c:pt>
                <c:pt idx="15225">
                  <c:v>22.667999999999999</c:v>
                </c:pt>
                <c:pt idx="15226">
                  <c:v>22.706</c:v>
                </c:pt>
                <c:pt idx="15227">
                  <c:v>22.923999999999999</c:v>
                </c:pt>
                <c:pt idx="15228">
                  <c:v>23.731000000000002</c:v>
                </c:pt>
                <c:pt idx="15229">
                  <c:v>23.100999999999999</c:v>
                </c:pt>
                <c:pt idx="15230">
                  <c:v>24.132000000000001</c:v>
                </c:pt>
                <c:pt idx="15231">
                  <c:v>22.632000000000001</c:v>
                </c:pt>
                <c:pt idx="15232">
                  <c:v>25.478999999999999</c:v>
                </c:pt>
                <c:pt idx="15233">
                  <c:v>21.67</c:v>
                </c:pt>
                <c:pt idx="15234">
                  <c:v>22.971</c:v>
                </c:pt>
                <c:pt idx="15235">
                  <c:v>21.591000000000001</c:v>
                </c:pt>
                <c:pt idx="15236">
                  <c:v>19.960999999999999</c:v>
                </c:pt>
                <c:pt idx="15237">
                  <c:v>22.013000000000002</c:v>
                </c:pt>
                <c:pt idx="15238">
                  <c:v>18.989999999999998</c:v>
                </c:pt>
                <c:pt idx="15239">
                  <c:v>21.021000000000001</c:v>
                </c:pt>
                <c:pt idx="15240">
                  <c:v>23.164999999999999</c:v>
                </c:pt>
                <c:pt idx="15241">
                  <c:v>17.585999999999999</c:v>
                </c:pt>
                <c:pt idx="15242">
                  <c:v>17.391999999999999</c:v>
                </c:pt>
                <c:pt idx="15243">
                  <c:v>21.135000000000002</c:v>
                </c:pt>
                <c:pt idx="15244">
                  <c:v>28.341000000000001</c:v>
                </c:pt>
                <c:pt idx="15245">
                  <c:v>26.029</c:v>
                </c:pt>
                <c:pt idx="15246">
                  <c:v>23.029</c:v>
                </c:pt>
                <c:pt idx="15247">
                  <c:v>27.724</c:v>
                </c:pt>
                <c:pt idx="15248">
                  <c:v>20.954000000000001</c:v>
                </c:pt>
                <c:pt idx="15249">
                  <c:v>17.776</c:v>
                </c:pt>
                <c:pt idx="15250">
                  <c:v>21.600999999999999</c:v>
                </c:pt>
                <c:pt idx="15251">
                  <c:v>24.204999999999998</c:v>
                </c:pt>
                <c:pt idx="15252">
                  <c:v>22.545000000000002</c:v>
                </c:pt>
                <c:pt idx="15253">
                  <c:v>20.847000000000001</c:v>
                </c:pt>
                <c:pt idx="15254">
                  <c:v>22.4</c:v>
                </c:pt>
                <c:pt idx="15255">
                  <c:v>24.545000000000002</c:v>
                </c:pt>
                <c:pt idx="15256">
                  <c:v>23.029</c:v>
                </c:pt>
                <c:pt idx="15257">
                  <c:v>21.024000000000001</c:v>
                </c:pt>
                <c:pt idx="15258">
                  <c:v>21.425000000000001</c:v>
                </c:pt>
                <c:pt idx="15259">
                  <c:v>21.329000000000001</c:v>
                </c:pt>
                <c:pt idx="15260">
                  <c:v>20.792999999999999</c:v>
                </c:pt>
                <c:pt idx="15261">
                  <c:v>19.962</c:v>
                </c:pt>
                <c:pt idx="15262">
                  <c:v>22.65</c:v>
                </c:pt>
                <c:pt idx="15263">
                  <c:v>24.515999999999998</c:v>
                </c:pt>
                <c:pt idx="15264">
                  <c:v>26.832999999999998</c:v>
                </c:pt>
                <c:pt idx="15265">
                  <c:v>19.783000000000001</c:v>
                </c:pt>
                <c:pt idx="15266">
                  <c:v>21.186</c:v>
                </c:pt>
                <c:pt idx="15267">
                  <c:v>20.175999999999998</c:v>
                </c:pt>
                <c:pt idx="15268">
                  <c:v>20.521000000000001</c:v>
                </c:pt>
                <c:pt idx="15269">
                  <c:v>20.869</c:v>
                </c:pt>
                <c:pt idx="15270">
                  <c:v>24.488</c:v>
                </c:pt>
                <c:pt idx="15271">
                  <c:v>18.36</c:v>
                </c:pt>
                <c:pt idx="15272">
                  <c:v>22.832999999999998</c:v>
                </c:pt>
                <c:pt idx="15273">
                  <c:v>19.972999999999999</c:v>
                </c:pt>
                <c:pt idx="15274">
                  <c:v>19.832999999999998</c:v>
                </c:pt>
                <c:pt idx="15275">
                  <c:v>24.062999999999999</c:v>
                </c:pt>
                <c:pt idx="15276">
                  <c:v>23.783000000000001</c:v>
                </c:pt>
                <c:pt idx="15277">
                  <c:v>21.591000000000001</c:v>
                </c:pt>
                <c:pt idx="15278">
                  <c:v>24.841000000000001</c:v>
                </c:pt>
                <c:pt idx="15279">
                  <c:v>22.186</c:v>
                </c:pt>
                <c:pt idx="15280">
                  <c:v>25.643999999999998</c:v>
                </c:pt>
                <c:pt idx="15281">
                  <c:v>18.821999999999999</c:v>
                </c:pt>
                <c:pt idx="15282">
                  <c:v>22.754000000000001</c:v>
                </c:pt>
                <c:pt idx="15283">
                  <c:v>21.048999999999999</c:v>
                </c:pt>
                <c:pt idx="15284">
                  <c:v>19.350999999999999</c:v>
                </c:pt>
                <c:pt idx="15285">
                  <c:v>21.782</c:v>
                </c:pt>
                <c:pt idx="15286">
                  <c:v>23.45</c:v>
                </c:pt>
                <c:pt idx="15287">
                  <c:v>21.18</c:v>
                </c:pt>
                <c:pt idx="15288">
                  <c:v>19.009</c:v>
                </c:pt>
                <c:pt idx="15289">
                  <c:v>19.837</c:v>
                </c:pt>
                <c:pt idx="15290">
                  <c:v>21.651</c:v>
                </c:pt>
                <c:pt idx="15291">
                  <c:v>25.751000000000001</c:v>
                </c:pt>
                <c:pt idx="15292">
                  <c:v>19.673999999999999</c:v>
                </c:pt>
                <c:pt idx="15293">
                  <c:v>19.751999999999999</c:v>
                </c:pt>
                <c:pt idx="15294">
                  <c:v>19.716000000000001</c:v>
                </c:pt>
                <c:pt idx="15295">
                  <c:v>22.603000000000002</c:v>
                </c:pt>
                <c:pt idx="15296">
                  <c:v>22.213000000000001</c:v>
                </c:pt>
                <c:pt idx="15297">
                  <c:v>24.783000000000001</c:v>
                </c:pt>
                <c:pt idx="15298">
                  <c:v>22.812999999999999</c:v>
                </c:pt>
                <c:pt idx="15299">
                  <c:v>18.087</c:v>
                </c:pt>
                <c:pt idx="15300">
                  <c:v>22.927</c:v>
                </c:pt>
                <c:pt idx="15301">
                  <c:v>23.308</c:v>
                </c:pt>
                <c:pt idx="15302">
                  <c:v>23.6</c:v>
                </c:pt>
                <c:pt idx="15303">
                  <c:v>18.882999999999999</c:v>
                </c:pt>
                <c:pt idx="15304">
                  <c:v>24.957999999999998</c:v>
                </c:pt>
                <c:pt idx="15305">
                  <c:v>23.481000000000002</c:v>
                </c:pt>
                <c:pt idx="15306">
                  <c:v>20.295999999999999</c:v>
                </c:pt>
                <c:pt idx="15307">
                  <c:v>21.372</c:v>
                </c:pt>
                <c:pt idx="15308">
                  <c:v>25.055</c:v>
                </c:pt>
                <c:pt idx="15309">
                  <c:v>17.489999999999998</c:v>
                </c:pt>
                <c:pt idx="15310">
                  <c:v>18.617999999999999</c:v>
                </c:pt>
                <c:pt idx="15311">
                  <c:v>20.384</c:v>
                </c:pt>
                <c:pt idx="15312">
                  <c:v>24.498999999999999</c:v>
                </c:pt>
                <c:pt idx="15313">
                  <c:v>23.350999999999999</c:v>
                </c:pt>
                <c:pt idx="15314">
                  <c:v>23.795000000000002</c:v>
                </c:pt>
                <c:pt idx="15315">
                  <c:v>24.712</c:v>
                </c:pt>
                <c:pt idx="15316">
                  <c:v>22.707000000000001</c:v>
                </c:pt>
                <c:pt idx="15317">
                  <c:v>20.917000000000002</c:v>
                </c:pt>
                <c:pt idx="15318">
                  <c:v>19.824000000000002</c:v>
                </c:pt>
                <c:pt idx="15319">
                  <c:v>21.581</c:v>
                </c:pt>
                <c:pt idx="15320">
                  <c:v>21.443999999999999</c:v>
                </c:pt>
                <c:pt idx="15321">
                  <c:v>24.038</c:v>
                </c:pt>
                <c:pt idx="15322">
                  <c:v>18.605</c:v>
                </c:pt>
                <c:pt idx="15323">
                  <c:v>16.361999999999998</c:v>
                </c:pt>
                <c:pt idx="15324">
                  <c:v>17.722000000000001</c:v>
                </c:pt>
                <c:pt idx="15325">
                  <c:v>24.478999999999999</c:v>
                </c:pt>
                <c:pt idx="15326">
                  <c:v>13.909000000000001</c:v>
                </c:pt>
                <c:pt idx="15327">
                  <c:v>24.372</c:v>
                </c:pt>
                <c:pt idx="15328">
                  <c:v>19.248000000000001</c:v>
                </c:pt>
                <c:pt idx="15329">
                  <c:v>22.056999999999999</c:v>
                </c:pt>
                <c:pt idx="15330">
                  <c:v>25.029</c:v>
                </c:pt>
                <c:pt idx="15331">
                  <c:v>27.199000000000002</c:v>
                </c:pt>
                <c:pt idx="15332">
                  <c:v>22.45</c:v>
                </c:pt>
                <c:pt idx="15333">
                  <c:v>18.452999999999999</c:v>
                </c:pt>
                <c:pt idx="15334">
                  <c:v>19.352</c:v>
                </c:pt>
                <c:pt idx="15335">
                  <c:v>22.151</c:v>
                </c:pt>
                <c:pt idx="15336">
                  <c:v>15.728999999999999</c:v>
                </c:pt>
                <c:pt idx="15337">
                  <c:v>24.67</c:v>
                </c:pt>
                <c:pt idx="15338">
                  <c:v>22.186</c:v>
                </c:pt>
                <c:pt idx="15339">
                  <c:v>16.625</c:v>
                </c:pt>
                <c:pt idx="15340">
                  <c:v>20.814</c:v>
                </c:pt>
                <c:pt idx="15341">
                  <c:v>19.684000000000001</c:v>
                </c:pt>
                <c:pt idx="15342">
                  <c:v>18.718</c:v>
                </c:pt>
                <c:pt idx="15343">
                  <c:v>19.687000000000001</c:v>
                </c:pt>
                <c:pt idx="15344">
                  <c:v>25.048999999999999</c:v>
                </c:pt>
                <c:pt idx="15345">
                  <c:v>21.911999999999999</c:v>
                </c:pt>
                <c:pt idx="15346">
                  <c:v>20.757000000000001</c:v>
                </c:pt>
                <c:pt idx="15347">
                  <c:v>18.015000000000001</c:v>
                </c:pt>
                <c:pt idx="15348">
                  <c:v>20.370999999999999</c:v>
                </c:pt>
                <c:pt idx="15349">
                  <c:v>20.800999999999998</c:v>
                </c:pt>
                <c:pt idx="15350">
                  <c:v>26.175999999999998</c:v>
                </c:pt>
                <c:pt idx="15351">
                  <c:v>22.736999999999998</c:v>
                </c:pt>
                <c:pt idx="15352">
                  <c:v>18.138000000000002</c:v>
                </c:pt>
                <c:pt idx="15353">
                  <c:v>22.606000000000002</c:v>
                </c:pt>
                <c:pt idx="15354">
                  <c:v>23.544</c:v>
                </c:pt>
                <c:pt idx="15355">
                  <c:v>19.036999999999999</c:v>
                </c:pt>
                <c:pt idx="15356">
                  <c:v>24.113</c:v>
                </c:pt>
                <c:pt idx="15357">
                  <c:v>18.221</c:v>
                </c:pt>
                <c:pt idx="15358">
                  <c:v>21.337</c:v>
                </c:pt>
                <c:pt idx="15359">
                  <c:v>17.696000000000002</c:v>
                </c:pt>
                <c:pt idx="15360">
                  <c:v>20.512</c:v>
                </c:pt>
                <c:pt idx="15361">
                  <c:v>22.757000000000001</c:v>
                </c:pt>
                <c:pt idx="15362">
                  <c:v>23.46</c:v>
                </c:pt>
                <c:pt idx="15363">
                  <c:v>20.538</c:v>
                </c:pt>
                <c:pt idx="15364">
                  <c:v>24.347999999999999</c:v>
                </c:pt>
                <c:pt idx="15365">
                  <c:v>21.253</c:v>
                </c:pt>
                <c:pt idx="15366">
                  <c:v>20.527000000000001</c:v>
                </c:pt>
                <c:pt idx="15367">
                  <c:v>23.76</c:v>
                </c:pt>
                <c:pt idx="15368">
                  <c:v>19.777000000000001</c:v>
                </c:pt>
                <c:pt idx="15369">
                  <c:v>26.359000000000002</c:v>
                </c:pt>
                <c:pt idx="15370">
                  <c:v>23.172000000000001</c:v>
                </c:pt>
                <c:pt idx="15371">
                  <c:v>19.056000000000001</c:v>
                </c:pt>
                <c:pt idx="15372">
                  <c:v>20.809000000000001</c:v>
                </c:pt>
                <c:pt idx="15373">
                  <c:v>21.931000000000001</c:v>
                </c:pt>
                <c:pt idx="15374">
                  <c:v>22.512</c:v>
                </c:pt>
                <c:pt idx="15375">
                  <c:v>22.596</c:v>
                </c:pt>
                <c:pt idx="15376">
                  <c:v>23.577999999999999</c:v>
                </c:pt>
                <c:pt idx="15377">
                  <c:v>25.190999999999999</c:v>
                </c:pt>
                <c:pt idx="15378">
                  <c:v>25.504000000000001</c:v>
                </c:pt>
                <c:pt idx="15379">
                  <c:v>21.157</c:v>
                </c:pt>
                <c:pt idx="15380">
                  <c:v>16.393999999999998</c:v>
                </c:pt>
                <c:pt idx="15381">
                  <c:v>16.388000000000002</c:v>
                </c:pt>
                <c:pt idx="15382">
                  <c:v>23.247</c:v>
                </c:pt>
                <c:pt idx="15383">
                  <c:v>18.695</c:v>
                </c:pt>
                <c:pt idx="15384">
                  <c:v>20.009</c:v>
                </c:pt>
                <c:pt idx="15385">
                  <c:v>25.004999999999999</c:v>
                </c:pt>
                <c:pt idx="15386">
                  <c:v>21.571999999999999</c:v>
                </c:pt>
                <c:pt idx="15387">
                  <c:v>23.844999999999999</c:v>
                </c:pt>
                <c:pt idx="15388">
                  <c:v>27.062000000000001</c:v>
                </c:pt>
                <c:pt idx="15389">
                  <c:v>20.170999999999999</c:v>
                </c:pt>
                <c:pt idx="15390">
                  <c:v>21.13</c:v>
                </c:pt>
                <c:pt idx="15391">
                  <c:v>23.117000000000001</c:v>
                </c:pt>
                <c:pt idx="15392">
                  <c:v>22.241</c:v>
                </c:pt>
                <c:pt idx="15393">
                  <c:v>22.443999999999999</c:v>
                </c:pt>
                <c:pt idx="15394">
                  <c:v>24.251000000000001</c:v>
                </c:pt>
                <c:pt idx="15395">
                  <c:v>21.93</c:v>
                </c:pt>
                <c:pt idx="15396">
                  <c:v>24.292999999999999</c:v>
                </c:pt>
                <c:pt idx="15397">
                  <c:v>21.132999999999999</c:v>
                </c:pt>
                <c:pt idx="15398">
                  <c:v>24.407</c:v>
                </c:pt>
                <c:pt idx="15399">
                  <c:v>21.161000000000001</c:v>
                </c:pt>
                <c:pt idx="15400">
                  <c:v>17.771000000000001</c:v>
                </c:pt>
                <c:pt idx="15401">
                  <c:v>22.917000000000002</c:v>
                </c:pt>
                <c:pt idx="15402">
                  <c:v>21.52</c:v>
                </c:pt>
                <c:pt idx="15403">
                  <c:v>22.393999999999998</c:v>
                </c:pt>
                <c:pt idx="15404">
                  <c:v>23.245999999999999</c:v>
                </c:pt>
                <c:pt idx="15405">
                  <c:v>19.337</c:v>
                </c:pt>
                <c:pt idx="15406">
                  <c:v>20.526</c:v>
                </c:pt>
                <c:pt idx="15407">
                  <c:v>21.465</c:v>
                </c:pt>
                <c:pt idx="15408">
                  <c:v>24.167999999999999</c:v>
                </c:pt>
                <c:pt idx="15409">
                  <c:v>23.686</c:v>
                </c:pt>
                <c:pt idx="15410">
                  <c:v>21.943000000000001</c:v>
                </c:pt>
                <c:pt idx="15411">
                  <c:v>16.850000000000001</c:v>
                </c:pt>
                <c:pt idx="15412">
                  <c:v>26.26</c:v>
                </c:pt>
                <c:pt idx="15413">
                  <c:v>22.128</c:v>
                </c:pt>
                <c:pt idx="15414">
                  <c:v>20.175999999999998</c:v>
                </c:pt>
                <c:pt idx="15415">
                  <c:v>20.010000000000002</c:v>
                </c:pt>
                <c:pt idx="15416">
                  <c:v>21.137</c:v>
                </c:pt>
                <c:pt idx="15417">
                  <c:v>22.064</c:v>
                </c:pt>
                <c:pt idx="15418">
                  <c:v>21.213999999999999</c:v>
                </c:pt>
                <c:pt idx="15419">
                  <c:v>21.315999999999999</c:v>
                </c:pt>
                <c:pt idx="15420">
                  <c:v>22.21</c:v>
                </c:pt>
                <c:pt idx="15421">
                  <c:v>20.599</c:v>
                </c:pt>
                <c:pt idx="15422">
                  <c:v>21.951000000000001</c:v>
                </c:pt>
                <c:pt idx="15423">
                  <c:v>18.279</c:v>
                </c:pt>
                <c:pt idx="15424">
                  <c:v>22.032</c:v>
                </c:pt>
                <c:pt idx="15425">
                  <c:v>23.27</c:v>
                </c:pt>
                <c:pt idx="15426">
                  <c:v>20.73</c:v>
                </c:pt>
                <c:pt idx="15427">
                  <c:v>18.704999999999998</c:v>
                </c:pt>
                <c:pt idx="15428">
                  <c:v>25.3</c:v>
                </c:pt>
                <c:pt idx="15429">
                  <c:v>18.962</c:v>
                </c:pt>
                <c:pt idx="15430">
                  <c:v>17.873000000000001</c:v>
                </c:pt>
                <c:pt idx="15431">
                  <c:v>21.305</c:v>
                </c:pt>
                <c:pt idx="15432">
                  <c:v>20.077000000000002</c:v>
                </c:pt>
                <c:pt idx="15433">
                  <c:v>19.228000000000002</c:v>
                </c:pt>
                <c:pt idx="15434">
                  <c:v>18.651</c:v>
                </c:pt>
                <c:pt idx="15435">
                  <c:v>24.391999999999999</c:v>
                </c:pt>
                <c:pt idx="15436">
                  <c:v>17.632999999999999</c:v>
                </c:pt>
                <c:pt idx="15437">
                  <c:v>20.992000000000001</c:v>
                </c:pt>
                <c:pt idx="15438">
                  <c:v>19.38</c:v>
                </c:pt>
                <c:pt idx="15439">
                  <c:v>25.506</c:v>
                </c:pt>
                <c:pt idx="15440">
                  <c:v>19.3</c:v>
                </c:pt>
                <c:pt idx="15441">
                  <c:v>23.398</c:v>
                </c:pt>
                <c:pt idx="15442">
                  <c:v>22.707000000000001</c:v>
                </c:pt>
                <c:pt idx="15443">
                  <c:v>21.341999999999999</c:v>
                </c:pt>
                <c:pt idx="15444">
                  <c:v>18.315000000000001</c:v>
                </c:pt>
                <c:pt idx="15445">
                  <c:v>21.181999999999999</c:v>
                </c:pt>
                <c:pt idx="15446">
                  <c:v>19.702000000000002</c:v>
                </c:pt>
                <c:pt idx="15447">
                  <c:v>19.178000000000001</c:v>
                </c:pt>
                <c:pt idx="15448">
                  <c:v>21.196999999999999</c:v>
                </c:pt>
                <c:pt idx="15449">
                  <c:v>17.654</c:v>
                </c:pt>
                <c:pt idx="15450">
                  <c:v>18.222999999999999</c:v>
                </c:pt>
                <c:pt idx="15451">
                  <c:v>20.535</c:v>
                </c:pt>
                <c:pt idx="15452">
                  <c:v>25.675000000000001</c:v>
                </c:pt>
                <c:pt idx="15453">
                  <c:v>28.555</c:v>
                </c:pt>
                <c:pt idx="15454">
                  <c:v>24.082000000000001</c:v>
                </c:pt>
                <c:pt idx="15455">
                  <c:v>17.798999999999999</c:v>
                </c:pt>
                <c:pt idx="15456">
                  <c:v>18.928999999999998</c:v>
                </c:pt>
                <c:pt idx="15457">
                  <c:v>20.010000000000002</c:v>
                </c:pt>
                <c:pt idx="15458">
                  <c:v>21.901</c:v>
                </c:pt>
                <c:pt idx="15459">
                  <c:v>18.940000000000001</c:v>
                </c:pt>
                <c:pt idx="15460">
                  <c:v>23.806999999999999</c:v>
                </c:pt>
                <c:pt idx="15461">
                  <c:v>23.765000000000001</c:v>
                </c:pt>
                <c:pt idx="15462">
                  <c:v>22.419</c:v>
                </c:pt>
                <c:pt idx="15463">
                  <c:v>26.516999999999999</c:v>
                </c:pt>
                <c:pt idx="15464">
                  <c:v>20.018999999999998</c:v>
                </c:pt>
                <c:pt idx="15465">
                  <c:v>24.834</c:v>
                </c:pt>
                <c:pt idx="15466">
                  <c:v>19.462</c:v>
                </c:pt>
                <c:pt idx="15467">
                  <c:v>24.102</c:v>
                </c:pt>
                <c:pt idx="15468">
                  <c:v>21.198</c:v>
                </c:pt>
                <c:pt idx="15469">
                  <c:v>24.835000000000001</c:v>
                </c:pt>
                <c:pt idx="15470">
                  <c:v>19.501000000000001</c:v>
                </c:pt>
                <c:pt idx="15471">
                  <c:v>19.364999999999998</c:v>
                </c:pt>
                <c:pt idx="15472">
                  <c:v>23.204000000000001</c:v>
                </c:pt>
                <c:pt idx="15473">
                  <c:v>20.507999999999999</c:v>
                </c:pt>
                <c:pt idx="15474">
                  <c:v>21.396999999999998</c:v>
                </c:pt>
                <c:pt idx="15475">
                  <c:v>19.297000000000001</c:v>
                </c:pt>
                <c:pt idx="15476">
                  <c:v>19.271999999999998</c:v>
                </c:pt>
                <c:pt idx="15477">
                  <c:v>20.690999999999999</c:v>
                </c:pt>
                <c:pt idx="15478">
                  <c:v>23.818000000000001</c:v>
                </c:pt>
                <c:pt idx="15479">
                  <c:v>14.638999999999999</c:v>
                </c:pt>
                <c:pt idx="15480">
                  <c:v>20.021000000000001</c:v>
                </c:pt>
                <c:pt idx="15481">
                  <c:v>18.763999999999999</c:v>
                </c:pt>
                <c:pt idx="15482">
                  <c:v>20.591999999999999</c:v>
                </c:pt>
                <c:pt idx="15483">
                  <c:v>17.315000000000001</c:v>
                </c:pt>
                <c:pt idx="15484">
                  <c:v>19.187000000000001</c:v>
                </c:pt>
                <c:pt idx="15485">
                  <c:v>24.271000000000001</c:v>
                </c:pt>
                <c:pt idx="15486">
                  <c:v>20.564</c:v>
                </c:pt>
                <c:pt idx="15487">
                  <c:v>15.84</c:v>
                </c:pt>
                <c:pt idx="15488">
                  <c:v>24.26</c:v>
                </c:pt>
                <c:pt idx="15489">
                  <c:v>28.701000000000001</c:v>
                </c:pt>
                <c:pt idx="15490">
                  <c:v>23.402999999999999</c:v>
                </c:pt>
                <c:pt idx="15491">
                  <c:v>22.986999999999998</c:v>
                </c:pt>
                <c:pt idx="15492">
                  <c:v>18.928999999999998</c:v>
                </c:pt>
                <c:pt idx="15493">
                  <c:v>22.698</c:v>
                </c:pt>
                <c:pt idx="15494">
                  <c:v>26.997</c:v>
                </c:pt>
                <c:pt idx="15495">
                  <c:v>19.001000000000001</c:v>
                </c:pt>
                <c:pt idx="15496">
                  <c:v>18.744</c:v>
                </c:pt>
                <c:pt idx="15497">
                  <c:v>17.748999999999999</c:v>
                </c:pt>
                <c:pt idx="15498">
                  <c:v>19.649000000000001</c:v>
                </c:pt>
                <c:pt idx="15499">
                  <c:v>18.457999999999998</c:v>
                </c:pt>
                <c:pt idx="15500">
                  <c:v>21.268000000000001</c:v>
                </c:pt>
                <c:pt idx="15501">
                  <c:v>19.806000000000001</c:v>
                </c:pt>
                <c:pt idx="15502">
                  <c:v>20.472000000000001</c:v>
                </c:pt>
                <c:pt idx="15503">
                  <c:v>23.837</c:v>
                </c:pt>
                <c:pt idx="15504">
                  <c:v>20.446000000000002</c:v>
                </c:pt>
                <c:pt idx="15505">
                  <c:v>22.035</c:v>
                </c:pt>
                <c:pt idx="15506">
                  <c:v>22.146999999999998</c:v>
                </c:pt>
                <c:pt idx="15507">
                  <c:v>19.341999999999999</c:v>
                </c:pt>
                <c:pt idx="15508">
                  <c:v>19.436</c:v>
                </c:pt>
                <c:pt idx="15509">
                  <c:v>22.257000000000001</c:v>
                </c:pt>
                <c:pt idx="15510">
                  <c:v>26.311</c:v>
                </c:pt>
                <c:pt idx="15511">
                  <c:v>19.675000000000001</c:v>
                </c:pt>
                <c:pt idx="15512">
                  <c:v>19.262</c:v>
                </c:pt>
                <c:pt idx="15513">
                  <c:v>21.582999999999998</c:v>
                </c:pt>
                <c:pt idx="15514">
                  <c:v>19.914000000000001</c:v>
                </c:pt>
                <c:pt idx="15515">
                  <c:v>25.178000000000001</c:v>
                </c:pt>
                <c:pt idx="15516">
                  <c:v>25.355</c:v>
                </c:pt>
                <c:pt idx="15517">
                  <c:v>23.678000000000001</c:v>
                </c:pt>
                <c:pt idx="15518">
                  <c:v>18.727</c:v>
                </c:pt>
                <c:pt idx="15519">
                  <c:v>20.253</c:v>
                </c:pt>
                <c:pt idx="15520">
                  <c:v>21.908000000000001</c:v>
                </c:pt>
                <c:pt idx="15521">
                  <c:v>23.872</c:v>
                </c:pt>
                <c:pt idx="15522">
                  <c:v>23.318999999999999</c:v>
                </c:pt>
                <c:pt idx="15523">
                  <c:v>25.661999999999999</c:v>
                </c:pt>
                <c:pt idx="15524">
                  <c:v>17.274000000000001</c:v>
                </c:pt>
                <c:pt idx="15525">
                  <c:v>24.018000000000001</c:v>
                </c:pt>
                <c:pt idx="15526">
                  <c:v>22.515999999999998</c:v>
                </c:pt>
                <c:pt idx="15527">
                  <c:v>23.672000000000001</c:v>
                </c:pt>
                <c:pt idx="15528">
                  <c:v>21.54</c:v>
                </c:pt>
                <c:pt idx="15529">
                  <c:v>25.658999999999999</c:v>
                </c:pt>
                <c:pt idx="15530">
                  <c:v>23.018999999999998</c:v>
                </c:pt>
                <c:pt idx="15531">
                  <c:v>19.093</c:v>
                </c:pt>
                <c:pt idx="15532">
                  <c:v>29.404</c:v>
                </c:pt>
                <c:pt idx="15533">
                  <c:v>24.103999999999999</c:v>
                </c:pt>
                <c:pt idx="15534">
                  <c:v>21.58</c:v>
                </c:pt>
                <c:pt idx="15535">
                  <c:v>27.204999999999998</c:v>
                </c:pt>
                <c:pt idx="15536">
                  <c:v>20.995999999999999</c:v>
                </c:pt>
                <c:pt idx="15537">
                  <c:v>15.087</c:v>
                </c:pt>
                <c:pt idx="15538">
                  <c:v>23.117000000000001</c:v>
                </c:pt>
                <c:pt idx="15539">
                  <c:v>20.048999999999999</c:v>
                </c:pt>
                <c:pt idx="15540">
                  <c:v>16.414000000000001</c:v>
                </c:pt>
                <c:pt idx="15541">
                  <c:v>23.834</c:v>
                </c:pt>
                <c:pt idx="15542">
                  <c:v>19.975999999999999</c:v>
                </c:pt>
                <c:pt idx="15543">
                  <c:v>20.574999999999999</c:v>
                </c:pt>
                <c:pt idx="15544">
                  <c:v>23.497</c:v>
                </c:pt>
                <c:pt idx="15545">
                  <c:v>20.736999999999998</c:v>
                </c:pt>
                <c:pt idx="15546">
                  <c:v>21.786999999999999</c:v>
                </c:pt>
                <c:pt idx="15547">
                  <c:v>27.808</c:v>
                </c:pt>
                <c:pt idx="15548">
                  <c:v>24.042999999999999</c:v>
                </c:pt>
                <c:pt idx="15549">
                  <c:v>25.821000000000002</c:v>
                </c:pt>
                <c:pt idx="15550">
                  <c:v>21.399000000000001</c:v>
                </c:pt>
                <c:pt idx="15551">
                  <c:v>23.669</c:v>
                </c:pt>
                <c:pt idx="15552">
                  <c:v>23.234000000000002</c:v>
                </c:pt>
                <c:pt idx="15553">
                  <c:v>22.309000000000001</c:v>
                </c:pt>
                <c:pt idx="15554">
                  <c:v>20.460999999999999</c:v>
                </c:pt>
                <c:pt idx="15555">
                  <c:v>22.390999999999998</c:v>
                </c:pt>
                <c:pt idx="15556">
                  <c:v>23.315999999999999</c:v>
                </c:pt>
                <c:pt idx="15557">
                  <c:v>28.431999999999999</c:v>
                </c:pt>
                <c:pt idx="15558">
                  <c:v>18.309999999999999</c:v>
                </c:pt>
                <c:pt idx="15559">
                  <c:v>20.021000000000001</c:v>
                </c:pt>
                <c:pt idx="15560">
                  <c:v>17.157</c:v>
                </c:pt>
                <c:pt idx="15561">
                  <c:v>23.870999999999999</c:v>
                </c:pt>
                <c:pt idx="15562">
                  <c:v>15.497</c:v>
                </c:pt>
                <c:pt idx="15563">
                  <c:v>21.754999999999999</c:v>
                </c:pt>
                <c:pt idx="15564">
                  <c:v>21.63</c:v>
                </c:pt>
                <c:pt idx="15565">
                  <c:v>21.6</c:v>
                </c:pt>
                <c:pt idx="15566">
                  <c:v>26.469000000000001</c:v>
                </c:pt>
                <c:pt idx="15567">
                  <c:v>23.071999999999999</c:v>
                </c:pt>
                <c:pt idx="15568">
                  <c:v>22.96</c:v>
                </c:pt>
                <c:pt idx="15569">
                  <c:v>24.666</c:v>
                </c:pt>
                <c:pt idx="15570">
                  <c:v>19.882999999999999</c:v>
                </c:pt>
                <c:pt idx="15571">
                  <c:v>18.318999999999999</c:v>
                </c:pt>
                <c:pt idx="15572">
                  <c:v>21.536999999999999</c:v>
                </c:pt>
                <c:pt idx="15573">
                  <c:v>21.895</c:v>
                </c:pt>
                <c:pt idx="15574">
                  <c:v>19.626000000000001</c:v>
                </c:pt>
                <c:pt idx="15575">
                  <c:v>24.207999999999998</c:v>
                </c:pt>
                <c:pt idx="15576">
                  <c:v>21.805</c:v>
                </c:pt>
                <c:pt idx="15577">
                  <c:v>22.111999999999998</c:v>
                </c:pt>
                <c:pt idx="15578">
                  <c:v>22.760999999999999</c:v>
                </c:pt>
                <c:pt idx="15579">
                  <c:v>17.709</c:v>
                </c:pt>
                <c:pt idx="15580">
                  <c:v>16.052</c:v>
                </c:pt>
                <c:pt idx="15581">
                  <c:v>27.75</c:v>
                </c:pt>
                <c:pt idx="15582">
                  <c:v>18.600000000000001</c:v>
                </c:pt>
                <c:pt idx="15583">
                  <c:v>18.677</c:v>
                </c:pt>
                <c:pt idx="15584">
                  <c:v>26.927</c:v>
                </c:pt>
                <c:pt idx="15585">
                  <c:v>19.018999999999998</c:v>
                </c:pt>
                <c:pt idx="15586">
                  <c:v>21.309000000000001</c:v>
                </c:pt>
                <c:pt idx="15587">
                  <c:v>21.088000000000001</c:v>
                </c:pt>
                <c:pt idx="15588">
                  <c:v>20.335000000000001</c:v>
                </c:pt>
                <c:pt idx="15589">
                  <c:v>24.591999999999999</c:v>
                </c:pt>
                <c:pt idx="15590">
                  <c:v>18.187999999999999</c:v>
                </c:pt>
                <c:pt idx="15591">
                  <c:v>21.454000000000001</c:v>
                </c:pt>
                <c:pt idx="15592">
                  <c:v>17.792000000000002</c:v>
                </c:pt>
                <c:pt idx="15593">
                  <c:v>23.771000000000001</c:v>
                </c:pt>
                <c:pt idx="15594">
                  <c:v>17.443999999999999</c:v>
                </c:pt>
                <c:pt idx="15595">
                  <c:v>28.704000000000001</c:v>
                </c:pt>
                <c:pt idx="15596">
                  <c:v>21.57</c:v>
                </c:pt>
                <c:pt idx="15597">
                  <c:v>21.507999999999999</c:v>
                </c:pt>
                <c:pt idx="15598">
                  <c:v>24.41</c:v>
                </c:pt>
                <c:pt idx="15599">
                  <c:v>24.265999999999998</c:v>
                </c:pt>
                <c:pt idx="15600">
                  <c:v>20.684999999999999</c:v>
                </c:pt>
                <c:pt idx="15601">
                  <c:v>19.587</c:v>
                </c:pt>
                <c:pt idx="15602">
                  <c:v>23.658000000000001</c:v>
                </c:pt>
                <c:pt idx="15603">
                  <c:v>22.387</c:v>
                </c:pt>
                <c:pt idx="15604">
                  <c:v>17.303999999999998</c:v>
                </c:pt>
                <c:pt idx="15605">
                  <c:v>26.119</c:v>
                </c:pt>
                <c:pt idx="15606">
                  <c:v>22.065000000000001</c:v>
                </c:pt>
                <c:pt idx="15607">
                  <c:v>22.263999999999999</c:v>
                </c:pt>
                <c:pt idx="15608">
                  <c:v>22.844999999999999</c:v>
                </c:pt>
                <c:pt idx="15609">
                  <c:v>17.649000000000001</c:v>
                </c:pt>
                <c:pt idx="15610">
                  <c:v>17.666</c:v>
                </c:pt>
                <c:pt idx="15611">
                  <c:v>24.295999999999999</c:v>
                </c:pt>
                <c:pt idx="15612">
                  <c:v>20.076000000000001</c:v>
                </c:pt>
                <c:pt idx="15613">
                  <c:v>23.785</c:v>
                </c:pt>
                <c:pt idx="15614">
                  <c:v>19.759</c:v>
                </c:pt>
                <c:pt idx="15615">
                  <c:v>21.741</c:v>
                </c:pt>
                <c:pt idx="15616">
                  <c:v>15.355</c:v>
                </c:pt>
                <c:pt idx="15617">
                  <c:v>16.856000000000002</c:v>
                </c:pt>
                <c:pt idx="15618">
                  <c:v>23.073</c:v>
                </c:pt>
                <c:pt idx="15619">
                  <c:v>27.231000000000002</c:v>
                </c:pt>
                <c:pt idx="15620">
                  <c:v>26.408000000000001</c:v>
                </c:pt>
                <c:pt idx="15621">
                  <c:v>26.678000000000001</c:v>
                </c:pt>
                <c:pt idx="15622">
                  <c:v>27.376999999999999</c:v>
                </c:pt>
                <c:pt idx="15623">
                  <c:v>24.388000000000002</c:v>
                </c:pt>
                <c:pt idx="15624">
                  <c:v>20.545000000000002</c:v>
                </c:pt>
                <c:pt idx="15625">
                  <c:v>25.19</c:v>
                </c:pt>
                <c:pt idx="15626">
                  <c:v>20.274000000000001</c:v>
                </c:pt>
                <c:pt idx="15627">
                  <c:v>21.664999999999999</c:v>
                </c:pt>
                <c:pt idx="15628">
                  <c:v>19.646999999999998</c:v>
                </c:pt>
                <c:pt idx="15629">
                  <c:v>21.312000000000001</c:v>
                </c:pt>
                <c:pt idx="15630">
                  <c:v>20.864000000000001</c:v>
                </c:pt>
                <c:pt idx="15631">
                  <c:v>15.331</c:v>
                </c:pt>
                <c:pt idx="15632">
                  <c:v>21.518999999999998</c:v>
                </c:pt>
                <c:pt idx="15633">
                  <c:v>18.878</c:v>
                </c:pt>
                <c:pt idx="15634">
                  <c:v>18.204000000000001</c:v>
                </c:pt>
                <c:pt idx="15635">
                  <c:v>23.863</c:v>
                </c:pt>
                <c:pt idx="15636">
                  <c:v>26.081</c:v>
                </c:pt>
                <c:pt idx="15637">
                  <c:v>18.888000000000002</c:v>
                </c:pt>
                <c:pt idx="15638">
                  <c:v>16.896000000000001</c:v>
                </c:pt>
                <c:pt idx="15639">
                  <c:v>21.073</c:v>
                </c:pt>
                <c:pt idx="15640">
                  <c:v>18.401</c:v>
                </c:pt>
                <c:pt idx="15641">
                  <c:v>25.527999999999999</c:v>
                </c:pt>
                <c:pt idx="15642">
                  <c:v>21.259</c:v>
                </c:pt>
                <c:pt idx="15643">
                  <c:v>28.073</c:v>
                </c:pt>
                <c:pt idx="15644">
                  <c:v>19.364000000000001</c:v>
                </c:pt>
                <c:pt idx="15645">
                  <c:v>17.201000000000001</c:v>
                </c:pt>
                <c:pt idx="15646">
                  <c:v>22.873000000000001</c:v>
                </c:pt>
                <c:pt idx="15647">
                  <c:v>17.638999999999999</c:v>
                </c:pt>
                <c:pt idx="15648">
                  <c:v>20.36</c:v>
                </c:pt>
                <c:pt idx="15649">
                  <c:v>19.192</c:v>
                </c:pt>
                <c:pt idx="15650">
                  <c:v>22.332000000000001</c:v>
                </c:pt>
                <c:pt idx="15651">
                  <c:v>23.449000000000002</c:v>
                </c:pt>
                <c:pt idx="15652">
                  <c:v>20.13</c:v>
                </c:pt>
                <c:pt idx="15653">
                  <c:v>17.984999999999999</c:v>
                </c:pt>
                <c:pt idx="15654">
                  <c:v>22.411999999999999</c:v>
                </c:pt>
                <c:pt idx="15655">
                  <c:v>23.096</c:v>
                </c:pt>
                <c:pt idx="15656">
                  <c:v>21.398</c:v>
                </c:pt>
                <c:pt idx="15657">
                  <c:v>23.481000000000002</c:v>
                </c:pt>
                <c:pt idx="15658">
                  <c:v>17.134</c:v>
                </c:pt>
                <c:pt idx="15659">
                  <c:v>19.423999999999999</c:v>
                </c:pt>
                <c:pt idx="15660">
                  <c:v>20.120999999999999</c:v>
                </c:pt>
                <c:pt idx="15661">
                  <c:v>20.803999999999998</c:v>
                </c:pt>
                <c:pt idx="15662">
                  <c:v>23.17</c:v>
                </c:pt>
                <c:pt idx="15663">
                  <c:v>23.352</c:v>
                </c:pt>
                <c:pt idx="15664">
                  <c:v>26.669</c:v>
                </c:pt>
                <c:pt idx="15665">
                  <c:v>22.099</c:v>
                </c:pt>
                <c:pt idx="15666">
                  <c:v>24.439</c:v>
                </c:pt>
                <c:pt idx="15667">
                  <c:v>17.782</c:v>
                </c:pt>
                <c:pt idx="15668">
                  <c:v>25.295999999999999</c:v>
                </c:pt>
                <c:pt idx="15669">
                  <c:v>23.942</c:v>
                </c:pt>
                <c:pt idx="15670">
                  <c:v>25.611000000000001</c:v>
                </c:pt>
                <c:pt idx="15671">
                  <c:v>23.515999999999998</c:v>
                </c:pt>
                <c:pt idx="15672">
                  <c:v>22.594999999999999</c:v>
                </c:pt>
                <c:pt idx="15673">
                  <c:v>20.745000000000001</c:v>
                </c:pt>
                <c:pt idx="15674">
                  <c:v>18.442</c:v>
                </c:pt>
                <c:pt idx="15675">
                  <c:v>22.007999999999999</c:v>
                </c:pt>
                <c:pt idx="15676">
                  <c:v>16.684999999999999</c:v>
                </c:pt>
                <c:pt idx="15677">
                  <c:v>21.934000000000001</c:v>
                </c:pt>
                <c:pt idx="15678">
                  <c:v>19.844000000000001</c:v>
                </c:pt>
                <c:pt idx="15679">
                  <c:v>22.396999999999998</c:v>
                </c:pt>
                <c:pt idx="15680">
                  <c:v>26.074999999999999</c:v>
                </c:pt>
                <c:pt idx="15681">
                  <c:v>22.852</c:v>
                </c:pt>
                <c:pt idx="15682">
                  <c:v>18.765999999999998</c:v>
                </c:pt>
                <c:pt idx="15683">
                  <c:v>24.434999999999999</c:v>
                </c:pt>
                <c:pt idx="15684">
                  <c:v>17.213000000000001</c:v>
                </c:pt>
                <c:pt idx="15685">
                  <c:v>23.978999999999999</c:v>
                </c:pt>
                <c:pt idx="15686">
                  <c:v>22.279</c:v>
                </c:pt>
                <c:pt idx="15687">
                  <c:v>23.442</c:v>
                </c:pt>
                <c:pt idx="15688">
                  <c:v>24.259</c:v>
                </c:pt>
                <c:pt idx="15689">
                  <c:v>18.513999999999999</c:v>
                </c:pt>
                <c:pt idx="15690">
                  <c:v>18.559000000000001</c:v>
                </c:pt>
                <c:pt idx="15691">
                  <c:v>24.143000000000001</c:v>
                </c:pt>
                <c:pt idx="15692">
                  <c:v>18.558</c:v>
                </c:pt>
                <c:pt idx="15693">
                  <c:v>23.138999999999999</c:v>
                </c:pt>
                <c:pt idx="15694">
                  <c:v>21.416</c:v>
                </c:pt>
                <c:pt idx="15695">
                  <c:v>17.170000000000002</c:v>
                </c:pt>
                <c:pt idx="15696">
                  <c:v>24.696000000000002</c:v>
                </c:pt>
                <c:pt idx="15697">
                  <c:v>18.844000000000001</c:v>
                </c:pt>
                <c:pt idx="15698">
                  <c:v>20.059000000000001</c:v>
                </c:pt>
                <c:pt idx="15699">
                  <c:v>20.826000000000001</c:v>
                </c:pt>
                <c:pt idx="15700">
                  <c:v>20.544</c:v>
                </c:pt>
                <c:pt idx="15701">
                  <c:v>17.86</c:v>
                </c:pt>
                <c:pt idx="15702">
                  <c:v>23.436</c:v>
                </c:pt>
                <c:pt idx="15703">
                  <c:v>19.064</c:v>
                </c:pt>
                <c:pt idx="15704">
                  <c:v>22.640999999999998</c:v>
                </c:pt>
                <c:pt idx="15705">
                  <c:v>19.797000000000001</c:v>
                </c:pt>
                <c:pt idx="15706">
                  <c:v>18.14</c:v>
                </c:pt>
                <c:pt idx="15707">
                  <c:v>19.234999999999999</c:v>
                </c:pt>
                <c:pt idx="15708">
                  <c:v>25.914999999999999</c:v>
                </c:pt>
                <c:pt idx="15709">
                  <c:v>17.099</c:v>
                </c:pt>
                <c:pt idx="15710">
                  <c:v>20.581</c:v>
                </c:pt>
                <c:pt idx="15711">
                  <c:v>25.814</c:v>
                </c:pt>
                <c:pt idx="15712">
                  <c:v>21.895</c:v>
                </c:pt>
                <c:pt idx="15713">
                  <c:v>20.856999999999999</c:v>
                </c:pt>
                <c:pt idx="15714">
                  <c:v>21.053999999999998</c:v>
                </c:pt>
                <c:pt idx="15715">
                  <c:v>23.030999999999999</c:v>
                </c:pt>
                <c:pt idx="15716">
                  <c:v>21.045999999999999</c:v>
                </c:pt>
                <c:pt idx="15717">
                  <c:v>20.759</c:v>
                </c:pt>
                <c:pt idx="15718">
                  <c:v>22.664000000000001</c:v>
                </c:pt>
                <c:pt idx="15719">
                  <c:v>19.931000000000001</c:v>
                </c:pt>
                <c:pt idx="15720">
                  <c:v>20.675000000000001</c:v>
                </c:pt>
                <c:pt idx="15721">
                  <c:v>18.244</c:v>
                </c:pt>
                <c:pt idx="15722">
                  <c:v>16.193999999999999</c:v>
                </c:pt>
                <c:pt idx="15723">
                  <c:v>19.882000000000001</c:v>
                </c:pt>
                <c:pt idx="15724">
                  <c:v>16.891999999999999</c:v>
                </c:pt>
                <c:pt idx="15725">
                  <c:v>21.81</c:v>
                </c:pt>
                <c:pt idx="15726">
                  <c:v>20.997</c:v>
                </c:pt>
                <c:pt idx="15727">
                  <c:v>20.434999999999999</c:v>
                </c:pt>
                <c:pt idx="15728">
                  <c:v>22.048999999999999</c:v>
                </c:pt>
                <c:pt idx="15729">
                  <c:v>14.548</c:v>
                </c:pt>
                <c:pt idx="15730">
                  <c:v>18.184999999999999</c:v>
                </c:pt>
                <c:pt idx="15731">
                  <c:v>18.481000000000002</c:v>
                </c:pt>
                <c:pt idx="15732">
                  <c:v>18.856000000000002</c:v>
                </c:pt>
                <c:pt idx="15733">
                  <c:v>18.234999999999999</c:v>
                </c:pt>
                <c:pt idx="15734">
                  <c:v>25.635000000000002</c:v>
                </c:pt>
                <c:pt idx="15735">
                  <c:v>18.745999999999999</c:v>
                </c:pt>
                <c:pt idx="15736">
                  <c:v>22.437000000000001</c:v>
                </c:pt>
                <c:pt idx="15737">
                  <c:v>22.103999999999999</c:v>
                </c:pt>
                <c:pt idx="15738">
                  <c:v>22.023</c:v>
                </c:pt>
                <c:pt idx="15739">
                  <c:v>20.100999999999999</c:v>
                </c:pt>
                <c:pt idx="15740">
                  <c:v>15.92</c:v>
                </c:pt>
                <c:pt idx="15741">
                  <c:v>20.454000000000001</c:v>
                </c:pt>
                <c:pt idx="15742">
                  <c:v>23.908000000000001</c:v>
                </c:pt>
                <c:pt idx="15743">
                  <c:v>22.056999999999999</c:v>
                </c:pt>
                <c:pt idx="15744">
                  <c:v>25.206</c:v>
                </c:pt>
                <c:pt idx="15745">
                  <c:v>17.768999999999998</c:v>
                </c:pt>
                <c:pt idx="15746">
                  <c:v>15.356999999999999</c:v>
                </c:pt>
                <c:pt idx="15747">
                  <c:v>18.934999999999999</c:v>
                </c:pt>
                <c:pt idx="15748">
                  <c:v>17.419</c:v>
                </c:pt>
                <c:pt idx="15749">
                  <c:v>20.306999999999999</c:v>
                </c:pt>
                <c:pt idx="15750">
                  <c:v>19.959</c:v>
                </c:pt>
                <c:pt idx="15751">
                  <c:v>19.07</c:v>
                </c:pt>
                <c:pt idx="15752">
                  <c:v>15.773999999999999</c:v>
                </c:pt>
                <c:pt idx="15753">
                  <c:v>22.78</c:v>
                </c:pt>
                <c:pt idx="15754">
                  <c:v>21.254999999999999</c:v>
                </c:pt>
                <c:pt idx="15755">
                  <c:v>23.24</c:v>
                </c:pt>
                <c:pt idx="15756">
                  <c:v>15.518000000000001</c:v>
                </c:pt>
                <c:pt idx="15757">
                  <c:v>22.658999999999999</c:v>
                </c:pt>
                <c:pt idx="15758">
                  <c:v>18.736000000000001</c:v>
                </c:pt>
                <c:pt idx="15759">
                  <c:v>21.983000000000001</c:v>
                </c:pt>
                <c:pt idx="15760">
                  <c:v>21.494</c:v>
                </c:pt>
                <c:pt idx="15761">
                  <c:v>22.844000000000001</c:v>
                </c:pt>
                <c:pt idx="15762">
                  <c:v>18.257999999999999</c:v>
                </c:pt>
                <c:pt idx="15763">
                  <c:v>20.265000000000001</c:v>
                </c:pt>
                <c:pt idx="15764">
                  <c:v>19.065999999999999</c:v>
                </c:pt>
                <c:pt idx="15765">
                  <c:v>25.238</c:v>
                </c:pt>
                <c:pt idx="15766">
                  <c:v>16.841000000000001</c:v>
                </c:pt>
                <c:pt idx="15767">
                  <c:v>19.887</c:v>
                </c:pt>
                <c:pt idx="15768">
                  <c:v>21.036999999999999</c:v>
                </c:pt>
                <c:pt idx="15769">
                  <c:v>22.779</c:v>
                </c:pt>
                <c:pt idx="15770">
                  <c:v>20.975999999999999</c:v>
                </c:pt>
                <c:pt idx="15771">
                  <c:v>27.24</c:v>
                </c:pt>
                <c:pt idx="15772">
                  <c:v>24.242999999999999</c:v>
                </c:pt>
                <c:pt idx="15773">
                  <c:v>19.786999999999999</c:v>
                </c:pt>
                <c:pt idx="15774">
                  <c:v>23.992000000000001</c:v>
                </c:pt>
                <c:pt idx="15775">
                  <c:v>15.432</c:v>
                </c:pt>
                <c:pt idx="15776">
                  <c:v>21.678000000000001</c:v>
                </c:pt>
                <c:pt idx="15777">
                  <c:v>17.282</c:v>
                </c:pt>
                <c:pt idx="15778">
                  <c:v>25.797000000000001</c:v>
                </c:pt>
                <c:pt idx="15779">
                  <c:v>19.375</c:v>
                </c:pt>
                <c:pt idx="15780">
                  <c:v>23.757999999999999</c:v>
                </c:pt>
                <c:pt idx="15781">
                  <c:v>19.379000000000001</c:v>
                </c:pt>
                <c:pt idx="15782">
                  <c:v>20.006</c:v>
                </c:pt>
                <c:pt idx="15783">
                  <c:v>24.61</c:v>
                </c:pt>
                <c:pt idx="15784">
                  <c:v>17.291</c:v>
                </c:pt>
                <c:pt idx="15785">
                  <c:v>20.638999999999999</c:v>
                </c:pt>
                <c:pt idx="15786">
                  <c:v>24.969000000000001</c:v>
                </c:pt>
                <c:pt idx="15787">
                  <c:v>20.51</c:v>
                </c:pt>
                <c:pt idx="15788">
                  <c:v>20.890999999999998</c:v>
                </c:pt>
                <c:pt idx="15789">
                  <c:v>17.029</c:v>
                </c:pt>
                <c:pt idx="15790">
                  <c:v>20.93</c:v>
                </c:pt>
                <c:pt idx="15791">
                  <c:v>20.704000000000001</c:v>
                </c:pt>
                <c:pt idx="15792">
                  <c:v>22.526</c:v>
                </c:pt>
                <c:pt idx="15793">
                  <c:v>15.833</c:v>
                </c:pt>
                <c:pt idx="15794">
                  <c:v>19.882000000000001</c:v>
                </c:pt>
                <c:pt idx="15795">
                  <c:v>23.332000000000001</c:v>
                </c:pt>
                <c:pt idx="15796">
                  <c:v>20.82</c:v>
                </c:pt>
                <c:pt idx="15797">
                  <c:v>24.882000000000001</c:v>
                </c:pt>
                <c:pt idx="15798">
                  <c:v>20.861000000000001</c:v>
                </c:pt>
                <c:pt idx="15799">
                  <c:v>26.919</c:v>
                </c:pt>
                <c:pt idx="15800">
                  <c:v>18.222000000000001</c:v>
                </c:pt>
                <c:pt idx="15801">
                  <c:v>22.135000000000002</c:v>
                </c:pt>
                <c:pt idx="15802">
                  <c:v>21.265999999999998</c:v>
                </c:pt>
                <c:pt idx="15803">
                  <c:v>19.686</c:v>
                </c:pt>
                <c:pt idx="15804">
                  <c:v>25.073</c:v>
                </c:pt>
                <c:pt idx="15805">
                  <c:v>23.95</c:v>
                </c:pt>
                <c:pt idx="15806">
                  <c:v>21.652000000000001</c:v>
                </c:pt>
                <c:pt idx="15807">
                  <c:v>20.640999999999998</c:v>
                </c:pt>
                <c:pt idx="15808">
                  <c:v>20.245000000000001</c:v>
                </c:pt>
                <c:pt idx="15809">
                  <c:v>17.141999999999999</c:v>
                </c:pt>
                <c:pt idx="15810">
                  <c:v>20.977</c:v>
                </c:pt>
                <c:pt idx="15811">
                  <c:v>19.423999999999999</c:v>
                </c:pt>
                <c:pt idx="15812">
                  <c:v>16.321999999999999</c:v>
                </c:pt>
                <c:pt idx="15813">
                  <c:v>22.954999999999998</c:v>
                </c:pt>
                <c:pt idx="15814">
                  <c:v>21.986999999999998</c:v>
                </c:pt>
                <c:pt idx="15815">
                  <c:v>17.257999999999999</c:v>
                </c:pt>
                <c:pt idx="15816">
                  <c:v>22.779</c:v>
                </c:pt>
                <c:pt idx="15817">
                  <c:v>22.667999999999999</c:v>
                </c:pt>
                <c:pt idx="15818">
                  <c:v>18.931000000000001</c:v>
                </c:pt>
                <c:pt idx="15819">
                  <c:v>22.187000000000001</c:v>
                </c:pt>
                <c:pt idx="15820">
                  <c:v>21.577000000000002</c:v>
                </c:pt>
                <c:pt idx="15821">
                  <c:v>24.422000000000001</c:v>
                </c:pt>
                <c:pt idx="15822">
                  <c:v>24.164999999999999</c:v>
                </c:pt>
                <c:pt idx="15823">
                  <c:v>18.562999999999999</c:v>
                </c:pt>
                <c:pt idx="15824">
                  <c:v>16.887</c:v>
                </c:pt>
                <c:pt idx="15825">
                  <c:v>20.655000000000001</c:v>
                </c:pt>
                <c:pt idx="15826">
                  <c:v>25.206</c:v>
                </c:pt>
                <c:pt idx="15827">
                  <c:v>21.391999999999999</c:v>
                </c:pt>
                <c:pt idx="15828">
                  <c:v>23.052</c:v>
                </c:pt>
                <c:pt idx="15829">
                  <c:v>22.690999999999999</c:v>
                </c:pt>
                <c:pt idx="15830">
                  <c:v>22.587</c:v>
                </c:pt>
                <c:pt idx="15831">
                  <c:v>17.611000000000001</c:v>
                </c:pt>
                <c:pt idx="15832">
                  <c:v>17.370999999999999</c:v>
                </c:pt>
                <c:pt idx="15833">
                  <c:v>21.390999999999998</c:v>
                </c:pt>
                <c:pt idx="15834">
                  <c:v>27.081</c:v>
                </c:pt>
                <c:pt idx="15835">
                  <c:v>20.928000000000001</c:v>
                </c:pt>
                <c:pt idx="15836">
                  <c:v>22.126999999999999</c:v>
                </c:pt>
                <c:pt idx="15837">
                  <c:v>21.353000000000002</c:v>
                </c:pt>
                <c:pt idx="15838">
                  <c:v>25.823</c:v>
                </c:pt>
                <c:pt idx="15839">
                  <c:v>24.742999999999999</c:v>
                </c:pt>
                <c:pt idx="15840">
                  <c:v>22.384</c:v>
                </c:pt>
                <c:pt idx="15841">
                  <c:v>23.33</c:v>
                </c:pt>
                <c:pt idx="15842">
                  <c:v>18.318999999999999</c:v>
                </c:pt>
                <c:pt idx="15843">
                  <c:v>23.893000000000001</c:v>
                </c:pt>
                <c:pt idx="15844">
                  <c:v>15.938000000000001</c:v>
                </c:pt>
                <c:pt idx="15845">
                  <c:v>22.303000000000001</c:v>
                </c:pt>
                <c:pt idx="15846">
                  <c:v>18.658000000000001</c:v>
                </c:pt>
                <c:pt idx="15847">
                  <c:v>18.199000000000002</c:v>
                </c:pt>
                <c:pt idx="15848">
                  <c:v>18.454999999999998</c:v>
                </c:pt>
                <c:pt idx="15849">
                  <c:v>20.876999999999999</c:v>
                </c:pt>
                <c:pt idx="15850">
                  <c:v>19.102</c:v>
                </c:pt>
                <c:pt idx="15851">
                  <c:v>17.399999999999999</c:v>
                </c:pt>
                <c:pt idx="15852">
                  <c:v>21.146000000000001</c:v>
                </c:pt>
                <c:pt idx="15853">
                  <c:v>20.344999999999999</c:v>
                </c:pt>
                <c:pt idx="15854">
                  <c:v>29.192</c:v>
                </c:pt>
                <c:pt idx="15855">
                  <c:v>18.256</c:v>
                </c:pt>
                <c:pt idx="15856">
                  <c:v>21.963999999999999</c:v>
                </c:pt>
                <c:pt idx="15857">
                  <c:v>24.035</c:v>
                </c:pt>
                <c:pt idx="15858">
                  <c:v>18.635999999999999</c:v>
                </c:pt>
                <c:pt idx="15859">
                  <c:v>18.05</c:v>
                </c:pt>
                <c:pt idx="15860">
                  <c:v>17.013000000000002</c:v>
                </c:pt>
                <c:pt idx="15861">
                  <c:v>23.271999999999998</c:v>
                </c:pt>
                <c:pt idx="15862">
                  <c:v>23.222000000000001</c:v>
                </c:pt>
                <c:pt idx="15863">
                  <c:v>18.105</c:v>
                </c:pt>
                <c:pt idx="15864">
                  <c:v>25.164999999999999</c:v>
                </c:pt>
                <c:pt idx="15865">
                  <c:v>23.33</c:v>
                </c:pt>
                <c:pt idx="15866">
                  <c:v>18.635999999999999</c:v>
                </c:pt>
                <c:pt idx="15867">
                  <c:v>18.954999999999998</c:v>
                </c:pt>
                <c:pt idx="15868">
                  <c:v>20.248000000000001</c:v>
                </c:pt>
                <c:pt idx="15869">
                  <c:v>13.288</c:v>
                </c:pt>
                <c:pt idx="15870">
                  <c:v>18.484000000000002</c:v>
                </c:pt>
                <c:pt idx="15871">
                  <c:v>21.484000000000002</c:v>
                </c:pt>
                <c:pt idx="15872">
                  <c:v>16.645</c:v>
                </c:pt>
                <c:pt idx="15873">
                  <c:v>27.238</c:v>
                </c:pt>
                <c:pt idx="15874">
                  <c:v>21.06</c:v>
                </c:pt>
                <c:pt idx="15875">
                  <c:v>20.777999999999999</c:v>
                </c:pt>
                <c:pt idx="15876">
                  <c:v>18.271000000000001</c:v>
                </c:pt>
                <c:pt idx="15877">
                  <c:v>18.306000000000001</c:v>
                </c:pt>
                <c:pt idx="15878">
                  <c:v>23.486000000000001</c:v>
                </c:pt>
                <c:pt idx="15879">
                  <c:v>29.106000000000002</c:v>
                </c:pt>
                <c:pt idx="15880">
                  <c:v>19.989999999999998</c:v>
                </c:pt>
                <c:pt idx="15881">
                  <c:v>18.838999999999999</c:v>
                </c:pt>
                <c:pt idx="15882">
                  <c:v>24.83</c:v>
                </c:pt>
                <c:pt idx="15883">
                  <c:v>21.707000000000001</c:v>
                </c:pt>
                <c:pt idx="15884">
                  <c:v>19.419</c:v>
                </c:pt>
                <c:pt idx="15885">
                  <c:v>19.167000000000002</c:v>
                </c:pt>
                <c:pt idx="15886">
                  <c:v>22.427</c:v>
                </c:pt>
                <c:pt idx="15887">
                  <c:v>15.664999999999999</c:v>
                </c:pt>
                <c:pt idx="15888">
                  <c:v>19.263999999999999</c:v>
                </c:pt>
                <c:pt idx="15889">
                  <c:v>23.582000000000001</c:v>
                </c:pt>
                <c:pt idx="15890">
                  <c:v>17.012</c:v>
                </c:pt>
                <c:pt idx="15891">
                  <c:v>18.940999999999999</c:v>
                </c:pt>
                <c:pt idx="15892">
                  <c:v>29.657</c:v>
                </c:pt>
                <c:pt idx="15893">
                  <c:v>20.306000000000001</c:v>
                </c:pt>
                <c:pt idx="15894">
                  <c:v>19.913</c:v>
                </c:pt>
                <c:pt idx="15895">
                  <c:v>20.035</c:v>
                </c:pt>
                <c:pt idx="15896">
                  <c:v>23.623000000000001</c:v>
                </c:pt>
                <c:pt idx="15897">
                  <c:v>20.204000000000001</c:v>
                </c:pt>
                <c:pt idx="15898">
                  <c:v>23.507999999999999</c:v>
                </c:pt>
                <c:pt idx="15899">
                  <c:v>20.489000000000001</c:v>
                </c:pt>
                <c:pt idx="15900">
                  <c:v>20.413</c:v>
                </c:pt>
                <c:pt idx="15901">
                  <c:v>21.349</c:v>
                </c:pt>
                <c:pt idx="15902">
                  <c:v>27.776</c:v>
                </c:pt>
                <c:pt idx="15903">
                  <c:v>21.175999999999998</c:v>
                </c:pt>
                <c:pt idx="15904">
                  <c:v>19.716000000000001</c:v>
                </c:pt>
                <c:pt idx="15905">
                  <c:v>21.282</c:v>
                </c:pt>
                <c:pt idx="15906">
                  <c:v>14.705</c:v>
                </c:pt>
                <c:pt idx="15907">
                  <c:v>20.085000000000001</c:v>
                </c:pt>
                <c:pt idx="15908">
                  <c:v>21.457000000000001</c:v>
                </c:pt>
                <c:pt idx="15909">
                  <c:v>20.937999999999999</c:v>
                </c:pt>
                <c:pt idx="15910">
                  <c:v>20.029</c:v>
                </c:pt>
                <c:pt idx="15911">
                  <c:v>20.366</c:v>
                </c:pt>
                <c:pt idx="15912">
                  <c:v>21.036000000000001</c:v>
                </c:pt>
                <c:pt idx="15913">
                  <c:v>20.312999999999999</c:v>
                </c:pt>
                <c:pt idx="15914">
                  <c:v>16.617999999999999</c:v>
                </c:pt>
                <c:pt idx="15915">
                  <c:v>21.077999999999999</c:v>
                </c:pt>
                <c:pt idx="15916">
                  <c:v>20.734000000000002</c:v>
                </c:pt>
                <c:pt idx="15917">
                  <c:v>19.832999999999998</c:v>
                </c:pt>
                <c:pt idx="15918">
                  <c:v>21.035</c:v>
                </c:pt>
                <c:pt idx="15919">
                  <c:v>19.434999999999999</c:v>
                </c:pt>
                <c:pt idx="15920">
                  <c:v>18.850000000000001</c:v>
                </c:pt>
                <c:pt idx="15921">
                  <c:v>26.382999999999999</c:v>
                </c:pt>
                <c:pt idx="15922">
                  <c:v>18.626999999999999</c:v>
                </c:pt>
                <c:pt idx="15923">
                  <c:v>21.248000000000001</c:v>
                </c:pt>
                <c:pt idx="15924">
                  <c:v>20.922999999999998</c:v>
                </c:pt>
                <c:pt idx="15925">
                  <c:v>24.861000000000001</c:v>
                </c:pt>
                <c:pt idx="15926">
                  <c:v>22.695</c:v>
                </c:pt>
                <c:pt idx="15927">
                  <c:v>26.419</c:v>
                </c:pt>
                <c:pt idx="15928">
                  <c:v>23.087</c:v>
                </c:pt>
                <c:pt idx="15929">
                  <c:v>16.673999999999999</c:v>
                </c:pt>
                <c:pt idx="15930">
                  <c:v>25.971</c:v>
                </c:pt>
                <c:pt idx="15931">
                  <c:v>22.02</c:v>
                </c:pt>
                <c:pt idx="15932">
                  <c:v>19.044</c:v>
                </c:pt>
                <c:pt idx="15933">
                  <c:v>20.684000000000001</c:v>
                </c:pt>
                <c:pt idx="15934">
                  <c:v>21.081</c:v>
                </c:pt>
                <c:pt idx="15935">
                  <c:v>15.048</c:v>
                </c:pt>
                <c:pt idx="15936">
                  <c:v>20.16</c:v>
                </c:pt>
                <c:pt idx="15937">
                  <c:v>22.898</c:v>
                </c:pt>
                <c:pt idx="15938">
                  <c:v>14.868</c:v>
                </c:pt>
                <c:pt idx="15939">
                  <c:v>22.167000000000002</c:v>
                </c:pt>
                <c:pt idx="15940">
                  <c:v>19.728999999999999</c:v>
                </c:pt>
                <c:pt idx="15941">
                  <c:v>20.434999999999999</c:v>
                </c:pt>
                <c:pt idx="15942">
                  <c:v>19.760999999999999</c:v>
                </c:pt>
                <c:pt idx="15943">
                  <c:v>26.169</c:v>
                </c:pt>
                <c:pt idx="15944">
                  <c:v>22.978999999999999</c:v>
                </c:pt>
                <c:pt idx="15945">
                  <c:v>19.347999999999999</c:v>
                </c:pt>
                <c:pt idx="15946">
                  <c:v>21.268999999999998</c:v>
                </c:pt>
                <c:pt idx="15947">
                  <c:v>20.462</c:v>
                </c:pt>
                <c:pt idx="15948">
                  <c:v>21.850999999999999</c:v>
                </c:pt>
                <c:pt idx="15949">
                  <c:v>16.292999999999999</c:v>
                </c:pt>
                <c:pt idx="15950">
                  <c:v>20.946000000000002</c:v>
                </c:pt>
                <c:pt idx="15951">
                  <c:v>21.343</c:v>
                </c:pt>
                <c:pt idx="15952">
                  <c:v>20.672000000000001</c:v>
                </c:pt>
                <c:pt idx="15953">
                  <c:v>21.460999999999999</c:v>
                </c:pt>
                <c:pt idx="15954">
                  <c:v>29.184000000000001</c:v>
                </c:pt>
                <c:pt idx="15955">
                  <c:v>25.021000000000001</c:v>
                </c:pt>
                <c:pt idx="15956">
                  <c:v>20.861000000000001</c:v>
                </c:pt>
                <c:pt idx="15957">
                  <c:v>18.859000000000002</c:v>
                </c:pt>
                <c:pt idx="15958">
                  <c:v>23.161000000000001</c:v>
                </c:pt>
                <c:pt idx="15959">
                  <c:v>18.111000000000001</c:v>
                </c:pt>
                <c:pt idx="15960">
                  <c:v>22.968</c:v>
                </c:pt>
                <c:pt idx="15961">
                  <c:v>21.045999999999999</c:v>
                </c:pt>
                <c:pt idx="15962">
                  <c:v>18.518000000000001</c:v>
                </c:pt>
                <c:pt idx="15963">
                  <c:v>20.437999999999999</c:v>
                </c:pt>
                <c:pt idx="15964">
                  <c:v>16.896000000000001</c:v>
                </c:pt>
                <c:pt idx="15965">
                  <c:v>20.369</c:v>
                </c:pt>
                <c:pt idx="15966">
                  <c:v>18.478999999999999</c:v>
                </c:pt>
                <c:pt idx="15967">
                  <c:v>22.919</c:v>
                </c:pt>
                <c:pt idx="15968">
                  <c:v>23.707999999999998</c:v>
                </c:pt>
                <c:pt idx="15969">
                  <c:v>16.486000000000001</c:v>
                </c:pt>
                <c:pt idx="15970">
                  <c:v>33.371000000000002</c:v>
                </c:pt>
                <c:pt idx="15971">
                  <c:v>21.774000000000001</c:v>
                </c:pt>
                <c:pt idx="15972">
                  <c:v>17.213000000000001</c:v>
                </c:pt>
                <c:pt idx="15973">
                  <c:v>23.08</c:v>
                </c:pt>
                <c:pt idx="15974">
                  <c:v>20.786000000000001</c:v>
                </c:pt>
                <c:pt idx="15975">
                  <c:v>23.36</c:v>
                </c:pt>
                <c:pt idx="15976">
                  <c:v>11.802</c:v>
                </c:pt>
                <c:pt idx="15977">
                  <c:v>18.774999999999999</c:v>
                </c:pt>
                <c:pt idx="15978">
                  <c:v>18.446000000000002</c:v>
                </c:pt>
                <c:pt idx="15979">
                  <c:v>18.032</c:v>
                </c:pt>
                <c:pt idx="15980">
                  <c:v>21.294</c:v>
                </c:pt>
                <c:pt idx="15981">
                  <c:v>24.457000000000001</c:v>
                </c:pt>
                <c:pt idx="15982">
                  <c:v>16.658000000000001</c:v>
                </c:pt>
                <c:pt idx="15983">
                  <c:v>21.652999999999999</c:v>
                </c:pt>
                <c:pt idx="15984">
                  <c:v>20.838999999999999</c:v>
                </c:pt>
                <c:pt idx="15985">
                  <c:v>20.02</c:v>
                </c:pt>
                <c:pt idx="15986">
                  <c:v>19.954000000000001</c:v>
                </c:pt>
                <c:pt idx="15987">
                  <c:v>17.847000000000001</c:v>
                </c:pt>
                <c:pt idx="15988">
                  <c:v>19.852</c:v>
                </c:pt>
                <c:pt idx="15989">
                  <c:v>20.466999999999999</c:v>
                </c:pt>
                <c:pt idx="15990">
                  <c:v>18.266999999999999</c:v>
                </c:pt>
                <c:pt idx="15991">
                  <c:v>19.186</c:v>
                </c:pt>
                <c:pt idx="15992">
                  <c:v>26.055</c:v>
                </c:pt>
                <c:pt idx="15993">
                  <c:v>22.562999999999999</c:v>
                </c:pt>
                <c:pt idx="15994">
                  <c:v>27.768000000000001</c:v>
                </c:pt>
                <c:pt idx="15995">
                  <c:v>25.274999999999999</c:v>
                </c:pt>
                <c:pt idx="15996">
                  <c:v>20.581</c:v>
                </c:pt>
                <c:pt idx="15997">
                  <c:v>22.504000000000001</c:v>
                </c:pt>
                <c:pt idx="15998">
                  <c:v>16.492999999999999</c:v>
                </c:pt>
                <c:pt idx="15999">
                  <c:v>18.783000000000001</c:v>
                </c:pt>
                <c:pt idx="16000">
                  <c:v>19.599</c:v>
                </c:pt>
                <c:pt idx="16001">
                  <c:v>17.887</c:v>
                </c:pt>
                <c:pt idx="16002">
                  <c:v>13.381</c:v>
                </c:pt>
                <c:pt idx="16003">
                  <c:v>16.706</c:v>
                </c:pt>
                <c:pt idx="16004">
                  <c:v>21.98</c:v>
                </c:pt>
                <c:pt idx="16005">
                  <c:v>18.603999999999999</c:v>
                </c:pt>
                <c:pt idx="16006">
                  <c:v>18.875</c:v>
                </c:pt>
                <c:pt idx="16007">
                  <c:v>19.021999999999998</c:v>
                </c:pt>
                <c:pt idx="16008">
                  <c:v>20.135000000000002</c:v>
                </c:pt>
                <c:pt idx="16009">
                  <c:v>22.48</c:v>
                </c:pt>
                <c:pt idx="16010">
                  <c:v>23.74</c:v>
                </c:pt>
                <c:pt idx="16011">
                  <c:v>21.395</c:v>
                </c:pt>
                <c:pt idx="16012">
                  <c:v>18.542999999999999</c:v>
                </c:pt>
                <c:pt idx="16013">
                  <c:v>19.623999999999999</c:v>
                </c:pt>
                <c:pt idx="16014">
                  <c:v>16.821999999999999</c:v>
                </c:pt>
                <c:pt idx="16015">
                  <c:v>17.649999999999999</c:v>
                </c:pt>
                <c:pt idx="16016">
                  <c:v>17.759</c:v>
                </c:pt>
                <c:pt idx="16017">
                  <c:v>18.917999999999999</c:v>
                </c:pt>
                <c:pt idx="16018">
                  <c:v>20.253</c:v>
                </c:pt>
                <c:pt idx="16019">
                  <c:v>21.324999999999999</c:v>
                </c:pt>
                <c:pt idx="16020">
                  <c:v>15.324</c:v>
                </c:pt>
                <c:pt idx="16021">
                  <c:v>19.826000000000001</c:v>
                </c:pt>
                <c:pt idx="16022">
                  <c:v>19.756</c:v>
                </c:pt>
                <c:pt idx="16023">
                  <c:v>16.358000000000001</c:v>
                </c:pt>
                <c:pt idx="16024">
                  <c:v>20.584</c:v>
                </c:pt>
                <c:pt idx="16025">
                  <c:v>18.251000000000001</c:v>
                </c:pt>
                <c:pt idx="16026">
                  <c:v>21.501999999999999</c:v>
                </c:pt>
                <c:pt idx="16027">
                  <c:v>17.853000000000002</c:v>
                </c:pt>
                <c:pt idx="16028">
                  <c:v>19.073</c:v>
                </c:pt>
                <c:pt idx="16029">
                  <c:v>18.73</c:v>
                </c:pt>
                <c:pt idx="16030">
                  <c:v>23.434999999999999</c:v>
                </c:pt>
                <c:pt idx="16031">
                  <c:v>21.425000000000001</c:v>
                </c:pt>
                <c:pt idx="16032">
                  <c:v>18.594999999999999</c:v>
                </c:pt>
                <c:pt idx="16033">
                  <c:v>23.539000000000001</c:v>
                </c:pt>
                <c:pt idx="16034">
                  <c:v>18.498999999999999</c:v>
                </c:pt>
                <c:pt idx="16035">
                  <c:v>21.196000000000002</c:v>
                </c:pt>
                <c:pt idx="16036">
                  <c:v>21.298999999999999</c:v>
                </c:pt>
                <c:pt idx="16037">
                  <c:v>20.727</c:v>
                </c:pt>
                <c:pt idx="16038">
                  <c:v>20.475999999999999</c:v>
                </c:pt>
                <c:pt idx="16039">
                  <c:v>18.655999999999999</c:v>
                </c:pt>
                <c:pt idx="16040">
                  <c:v>16.056999999999999</c:v>
                </c:pt>
                <c:pt idx="16041">
                  <c:v>15.975</c:v>
                </c:pt>
                <c:pt idx="16042">
                  <c:v>21.529</c:v>
                </c:pt>
                <c:pt idx="16043">
                  <c:v>19.109000000000002</c:v>
                </c:pt>
                <c:pt idx="16044">
                  <c:v>22.401</c:v>
                </c:pt>
                <c:pt idx="16045">
                  <c:v>19.106000000000002</c:v>
                </c:pt>
                <c:pt idx="16046">
                  <c:v>24.052</c:v>
                </c:pt>
                <c:pt idx="16047">
                  <c:v>21.914000000000001</c:v>
                </c:pt>
                <c:pt idx="16048">
                  <c:v>23.806999999999999</c:v>
                </c:pt>
                <c:pt idx="16049">
                  <c:v>18.599</c:v>
                </c:pt>
                <c:pt idx="16050">
                  <c:v>22.859000000000002</c:v>
                </c:pt>
                <c:pt idx="16051">
                  <c:v>19.48</c:v>
                </c:pt>
                <c:pt idx="16052">
                  <c:v>25.390999999999998</c:v>
                </c:pt>
                <c:pt idx="16053">
                  <c:v>17.885000000000002</c:v>
                </c:pt>
                <c:pt idx="16054">
                  <c:v>21.446000000000002</c:v>
                </c:pt>
                <c:pt idx="16055">
                  <c:v>21.827000000000002</c:v>
                </c:pt>
                <c:pt idx="16056">
                  <c:v>20.78</c:v>
                </c:pt>
                <c:pt idx="16057">
                  <c:v>21.186</c:v>
                </c:pt>
                <c:pt idx="16058">
                  <c:v>21.34</c:v>
                </c:pt>
                <c:pt idx="16059">
                  <c:v>25.99</c:v>
                </c:pt>
                <c:pt idx="16060">
                  <c:v>19.823</c:v>
                </c:pt>
                <c:pt idx="16061">
                  <c:v>20.783000000000001</c:v>
                </c:pt>
              </c:numCache>
            </c:numRef>
          </c:val>
          <c:smooth val="0"/>
        </c:ser>
        <c:ser>
          <c:idx val="1"/>
          <c:order val="1"/>
          <c:tx>
            <c:strRef>
              <c:f>'TD14'!$A$17</c:f>
              <c:strCache>
                <c:ptCount val="1"/>
                <c:pt idx="0">
                  <c:v>Two steps</c:v>
                </c:pt>
              </c:strCache>
            </c:strRef>
          </c:tx>
          <c:spPr>
            <a:ln w="12700">
              <a:solidFill>
                <a:schemeClr val="tx1"/>
              </a:solidFill>
              <a:prstDash val="dash"/>
            </a:ln>
          </c:spPr>
          <c:marker>
            <c:symbol val="none"/>
          </c:marker>
          <c:val>
            <c:numRef>
              <c:f>'TD14'!$B$17:$WSU$17</c:f>
              <c:numCache>
                <c:formatCode>General</c:formatCode>
                <c:ptCount val="16062"/>
                <c:pt idx="0">
                  <c:v>7686.5</c:v>
                </c:pt>
                <c:pt idx="1">
                  <c:v>2979.8</c:v>
                </c:pt>
                <c:pt idx="2">
                  <c:v>1498.5</c:v>
                </c:pt>
                <c:pt idx="3">
                  <c:v>1570.7</c:v>
                </c:pt>
                <c:pt idx="4">
                  <c:v>2159.5</c:v>
                </c:pt>
                <c:pt idx="5">
                  <c:v>1643</c:v>
                </c:pt>
                <c:pt idx="6">
                  <c:v>1700.9</c:v>
                </c:pt>
                <c:pt idx="7">
                  <c:v>1291.4000000000001</c:v>
                </c:pt>
                <c:pt idx="8">
                  <c:v>897.83</c:v>
                </c:pt>
                <c:pt idx="9">
                  <c:v>945.8</c:v>
                </c:pt>
                <c:pt idx="10">
                  <c:v>1123.0999999999999</c:v>
                </c:pt>
                <c:pt idx="11">
                  <c:v>1034</c:v>
                </c:pt>
                <c:pt idx="12">
                  <c:v>766.01</c:v>
                </c:pt>
                <c:pt idx="13">
                  <c:v>971.27</c:v>
                </c:pt>
                <c:pt idx="14">
                  <c:v>859.29</c:v>
                </c:pt>
                <c:pt idx="15">
                  <c:v>823.22</c:v>
                </c:pt>
                <c:pt idx="16">
                  <c:v>865.02</c:v>
                </c:pt>
                <c:pt idx="17">
                  <c:v>1143</c:v>
                </c:pt>
                <c:pt idx="18">
                  <c:v>798.96</c:v>
                </c:pt>
                <c:pt idx="19">
                  <c:v>815.87</c:v>
                </c:pt>
                <c:pt idx="20">
                  <c:v>720.41</c:v>
                </c:pt>
                <c:pt idx="21">
                  <c:v>735.83</c:v>
                </c:pt>
                <c:pt idx="22">
                  <c:v>687.5</c:v>
                </c:pt>
                <c:pt idx="23">
                  <c:v>619.22</c:v>
                </c:pt>
                <c:pt idx="24">
                  <c:v>644.36</c:v>
                </c:pt>
                <c:pt idx="25">
                  <c:v>748.97</c:v>
                </c:pt>
                <c:pt idx="26">
                  <c:v>486.26</c:v>
                </c:pt>
                <c:pt idx="27">
                  <c:v>672.79</c:v>
                </c:pt>
                <c:pt idx="28">
                  <c:v>431.61</c:v>
                </c:pt>
                <c:pt idx="29">
                  <c:v>409.75</c:v>
                </c:pt>
                <c:pt idx="30">
                  <c:v>456.23</c:v>
                </c:pt>
                <c:pt idx="31">
                  <c:v>392.64</c:v>
                </c:pt>
                <c:pt idx="32">
                  <c:v>371.76</c:v>
                </c:pt>
                <c:pt idx="33">
                  <c:v>630.27</c:v>
                </c:pt>
                <c:pt idx="34">
                  <c:v>509.79</c:v>
                </c:pt>
                <c:pt idx="35">
                  <c:v>614.88</c:v>
                </c:pt>
                <c:pt idx="36">
                  <c:v>570.91999999999996</c:v>
                </c:pt>
                <c:pt idx="37">
                  <c:v>522.54999999999995</c:v>
                </c:pt>
                <c:pt idx="38">
                  <c:v>352.08</c:v>
                </c:pt>
                <c:pt idx="39">
                  <c:v>617.53</c:v>
                </c:pt>
                <c:pt idx="40">
                  <c:v>432.17</c:v>
                </c:pt>
                <c:pt idx="41">
                  <c:v>427.66</c:v>
                </c:pt>
                <c:pt idx="42">
                  <c:v>390.33</c:v>
                </c:pt>
                <c:pt idx="43">
                  <c:v>562.39</c:v>
                </c:pt>
                <c:pt idx="44">
                  <c:v>429.49</c:v>
                </c:pt>
                <c:pt idx="45">
                  <c:v>415.14</c:v>
                </c:pt>
                <c:pt idx="46">
                  <c:v>442.25</c:v>
                </c:pt>
                <c:pt idx="47">
                  <c:v>571.46</c:v>
                </c:pt>
                <c:pt idx="48">
                  <c:v>432.01</c:v>
                </c:pt>
                <c:pt idx="49">
                  <c:v>407.29</c:v>
                </c:pt>
                <c:pt idx="50">
                  <c:v>448.06</c:v>
                </c:pt>
                <c:pt idx="51">
                  <c:v>347.23</c:v>
                </c:pt>
                <c:pt idx="52">
                  <c:v>332.81</c:v>
                </c:pt>
                <c:pt idx="53">
                  <c:v>386.32</c:v>
                </c:pt>
                <c:pt idx="54">
                  <c:v>466.83</c:v>
                </c:pt>
                <c:pt idx="55">
                  <c:v>395.27</c:v>
                </c:pt>
                <c:pt idx="56">
                  <c:v>398.8</c:v>
                </c:pt>
                <c:pt idx="57">
                  <c:v>401.87</c:v>
                </c:pt>
                <c:pt idx="58">
                  <c:v>309.69</c:v>
                </c:pt>
                <c:pt idx="59">
                  <c:v>384.04</c:v>
                </c:pt>
                <c:pt idx="60">
                  <c:v>340.49</c:v>
                </c:pt>
                <c:pt idx="61">
                  <c:v>310.62</c:v>
                </c:pt>
                <c:pt idx="62">
                  <c:v>275.92</c:v>
                </c:pt>
                <c:pt idx="63">
                  <c:v>337.68</c:v>
                </c:pt>
                <c:pt idx="64">
                  <c:v>388.4</c:v>
                </c:pt>
                <c:pt idx="65">
                  <c:v>298.77</c:v>
                </c:pt>
                <c:pt idx="66">
                  <c:v>349.27</c:v>
                </c:pt>
                <c:pt idx="67">
                  <c:v>486.09</c:v>
                </c:pt>
                <c:pt idx="68">
                  <c:v>363.86</c:v>
                </c:pt>
                <c:pt idx="69">
                  <c:v>389.29</c:v>
                </c:pt>
                <c:pt idx="70">
                  <c:v>445.55</c:v>
                </c:pt>
                <c:pt idx="71">
                  <c:v>355.49</c:v>
                </c:pt>
                <c:pt idx="72">
                  <c:v>431.91</c:v>
                </c:pt>
                <c:pt idx="73">
                  <c:v>355.87</c:v>
                </c:pt>
                <c:pt idx="74">
                  <c:v>267.44</c:v>
                </c:pt>
                <c:pt idx="75">
                  <c:v>350.57</c:v>
                </c:pt>
                <c:pt idx="76">
                  <c:v>395.01</c:v>
                </c:pt>
                <c:pt idx="77">
                  <c:v>349.67</c:v>
                </c:pt>
                <c:pt idx="78">
                  <c:v>279.12</c:v>
                </c:pt>
                <c:pt idx="79">
                  <c:v>273.33</c:v>
                </c:pt>
                <c:pt idx="80">
                  <c:v>390.5</c:v>
                </c:pt>
                <c:pt idx="81">
                  <c:v>450.34</c:v>
                </c:pt>
                <c:pt idx="82">
                  <c:v>344.37</c:v>
                </c:pt>
                <c:pt idx="83">
                  <c:v>250.11</c:v>
                </c:pt>
                <c:pt idx="84">
                  <c:v>296.33999999999997</c:v>
                </c:pt>
                <c:pt idx="85">
                  <c:v>405.53</c:v>
                </c:pt>
                <c:pt idx="86">
                  <c:v>255.72</c:v>
                </c:pt>
                <c:pt idx="87">
                  <c:v>252.18</c:v>
                </c:pt>
                <c:pt idx="88">
                  <c:v>265.7</c:v>
                </c:pt>
                <c:pt idx="89">
                  <c:v>344.74</c:v>
                </c:pt>
                <c:pt idx="90">
                  <c:v>245.65</c:v>
                </c:pt>
                <c:pt idx="91">
                  <c:v>290.8</c:v>
                </c:pt>
                <c:pt idx="92">
                  <c:v>354.65</c:v>
                </c:pt>
                <c:pt idx="93">
                  <c:v>294.26</c:v>
                </c:pt>
                <c:pt idx="94">
                  <c:v>380.48</c:v>
                </c:pt>
                <c:pt idx="95">
                  <c:v>300.56</c:v>
                </c:pt>
                <c:pt idx="96">
                  <c:v>189.89</c:v>
                </c:pt>
                <c:pt idx="97">
                  <c:v>325.55</c:v>
                </c:pt>
                <c:pt idx="98">
                  <c:v>239.53</c:v>
                </c:pt>
                <c:pt idx="99">
                  <c:v>333.08</c:v>
                </c:pt>
                <c:pt idx="100">
                  <c:v>300.25</c:v>
                </c:pt>
                <c:pt idx="101">
                  <c:v>325.13</c:v>
                </c:pt>
                <c:pt idx="102">
                  <c:v>258.61</c:v>
                </c:pt>
                <c:pt idx="103">
                  <c:v>286.14999999999998</c:v>
                </c:pt>
                <c:pt idx="104">
                  <c:v>316.14</c:v>
                </c:pt>
                <c:pt idx="105">
                  <c:v>294.41000000000003</c:v>
                </c:pt>
                <c:pt idx="106">
                  <c:v>256.32</c:v>
                </c:pt>
                <c:pt idx="107">
                  <c:v>291.63</c:v>
                </c:pt>
                <c:pt idx="108">
                  <c:v>305.92</c:v>
                </c:pt>
                <c:pt idx="109">
                  <c:v>301</c:v>
                </c:pt>
                <c:pt idx="110">
                  <c:v>274.35000000000002</c:v>
                </c:pt>
                <c:pt idx="111">
                  <c:v>228.57</c:v>
                </c:pt>
                <c:pt idx="112">
                  <c:v>357.48</c:v>
                </c:pt>
                <c:pt idx="113">
                  <c:v>321.07</c:v>
                </c:pt>
                <c:pt idx="114">
                  <c:v>291.73</c:v>
                </c:pt>
                <c:pt idx="115">
                  <c:v>250.43</c:v>
                </c:pt>
                <c:pt idx="116">
                  <c:v>309.12</c:v>
                </c:pt>
                <c:pt idx="117">
                  <c:v>244.09</c:v>
                </c:pt>
                <c:pt idx="118">
                  <c:v>274.16000000000003</c:v>
                </c:pt>
                <c:pt idx="119">
                  <c:v>316</c:v>
                </c:pt>
                <c:pt idx="120">
                  <c:v>271.3</c:v>
                </c:pt>
                <c:pt idx="121">
                  <c:v>285.05</c:v>
                </c:pt>
                <c:pt idx="122">
                  <c:v>318.31</c:v>
                </c:pt>
                <c:pt idx="123">
                  <c:v>335.96</c:v>
                </c:pt>
                <c:pt idx="124">
                  <c:v>295.27999999999997</c:v>
                </c:pt>
                <c:pt idx="125">
                  <c:v>286.45999999999998</c:v>
                </c:pt>
                <c:pt idx="126">
                  <c:v>267.18</c:v>
                </c:pt>
                <c:pt idx="127">
                  <c:v>223.29</c:v>
                </c:pt>
                <c:pt idx="128">
                  <c:v>225.15</c:v>
                </c:pt>
                <c:pt idx="129">
                  <c:v>217.77</c:v>
                </c:pt>
                <c:pt idx="130">
                  <c:v>313.76</c:v>
                </c:pt>
                <c:pt idx="131">
                  <c:v>283.29000000000002</c:v>
                </c:pt>
                <c:pt idx="132">
                  <c:v>245.4</c:v>
                </c:pt>
                <c:pt idx="133">
                  <c:v>226.83</c:v>
                </c:pt>
                <c:pt idx="134">
                  <c:v>187.66</c:v>
                </c:pt>
                <c:pt idx="135">
                  <c:v>161.24</c:v>
                </c:pt>
                <c:pt idx="136">
                  <c:v>310.44</c:v>
                </c:pt>
                <c:pt idx="137">
                  <c:v>304.35000000000002</c:v>
                </c:pt>
                <c:pt idx="138">
                  <c:v>245.6</c:v>
                </c:pt>
                <c:pt idx="139">
                  <c:v>227.75</c:v>
                </c:pt>
                <c:pt idx="140">
                  <c:v>253.05</c:v>
                </c:pt>
                <c:pt idx="141">
                  <c:v>221.03</c:v>
                </c:pt>
                <c:pt idx="142">
                  <c:v>269.58999999999997</c:v>
                </c:pt>
                <c:pt idx="143">
                  <c:v>258.02999999999997</c:v>
                </c:pt>
                <c:pt idx="144">
                  <c:v>213.08</c:v>
                </c:pt>
                <c:pt idx="145">
                  <c:v>218.63</c:v>
                </c:pt>
                <c:pt idx="146">
                  <c:v>339.87</c:v>
                </c:pt>
                <c:pt idx="147">
                  <c:v>311.99</c:v>
                </c:pt>
                <c:pt idx="148">
                  <c:v>312.87</c:v>
                </c:pt>
                <c:pt idx="149">
                  <c:v>221.14</c:v>
                </c:pt>
                <c:pt idx="150">
                  <c:v>209.79</c:v>
                </c:pt>
                <c:pt idx="151">
                  <c:v>264.86</c:v>
                </c:pt>
                <c:pt idx="152">
                  <c:v>253.33</c:v>
                </c:pt>
                <c:pt idx="153">
                  <c:v>316.27</c:v>
                </c:pt>
                <c:pt idx="154">
                  <c:v>258.64999999999998</c:v>
                </c:pt>
                <c:pt idx="155">
                  <c:v>338.35</c:v>
                </c:pt>
                <c:pt idx="156">
                  <c:v>259.45999999999998</c:v>
                </c:pt>
                <c:pt idx="157">
                  <c:v>246.22</c:v>
                </c:pt>
                <c:pt idx="158">
                  <c:v>237.31</c:v>
                </c:pt>
                <c:pt idx="159">
                  <c:v>301.79000000000002</c:v>
                </c:pt>
                <c:pt idx="160">
                  <c:v>300.02999999999997</c:v>
                </c:pt>
                <c:pt idx="161">
                  <c:v>208.65</c:v>
                </c:pt>
                <c:pt idx="162">
                  <c:v>211.37</c:v>
                </c:pt>
                <c:pt idx="163">
                  <c:v>206.91</c:v>
                </c:pt>
                <c:pt idx="164">
                  <c:v>203.44</c:v>
                </c:pt>
                <c:pt idx="165">
                  <c:v>251.08</c:v>
                </c:pt>
                <c:pt idx="166">
                  <c:v>203.87</c:v>
                </c:pt>
                <c:pt idx="167">
                  <c:v>273.32</c:v>
                </c:pt>
                <c:pt idx="168">
                  <c:v>178.4</c:v>
                </c:pt>
                <c:pt idx="169">
                  <c:v>289.93</c:v>
                </c:pt>
                <c:pt idx="170">
                  <c:v>229.88</c:v>
                </c:pt>
                <c:pt idx="171">
                  <c:v>269.3</c:v>
                </c:pt>
                <c:pt idx="172">
                  <c:v>222.47</c:v>
                </c:pt>
                <c:pt idx="173">
                  <c:v>215.19</c:v>
                </c:pt>
                <c:pt idx="174">
                  <c:v>195.67</c:v>
                </c:pt>
                <c:pt idx="175">
                  <c:v>248.99</c:v>
                </c:pt>
                <c:pt idx="176">
                  <c:v>229.81</c:v>
                </c:pt>
                <c:pt idx="177">
                  <c:v>162.16999999999999</c:v>
                </c:pt>
                <c:pt idx="178">
                  <c:v>236.75</c:v>
                </c:pt>
                <c:pt idx="179">
                  <c:v>205.23</c:v>
                </c:pt>
                <c:pt idx="180">
                  <c:v>167.62</c:v>
                </c:pt>
                <c:pt idx="181">
                  <c:v>285.39999999999998</c:v>
                </c:pt>
                <c:pt idx="182">
                  <c:v>188.12</c:v>
                </c:pt>
                <c:pt idx="183">
                  <c:v>224.18</c:v>
                </c:pt>
                <c:pt idx="184">
                  <c:v>193.75</c:v>
                </c:pt>
                <c:pt idx="185">
                  <c:v>241.05</c:v>
                </c:pt>
                <c:pt idx="186">
                  <c:v>243.89</c:v>
                </c:pt>
                <c:pt idx="187">
                  <c:v>166.93</c:v>
                </c:pt>
                <c:pt idx="188">
                  <c:v>199.52</c:v>
                </c:pt>
                <c:pt idx="189">
                  <c:v>168.43</c:v>
                </c:pt>
                <c:pt idx="190">
                  <c:v>243.4</c:v>
                </c:pt>
                <c:pt idx="191">
                  <c:v>262.07</c:v>
                </c:pt>
                <c:pt idx="192">
                  <c:v>198.73</c:v>
                </c:pt>
                <c:pt idx="193">
                  <c:v>217.99</c:v>
                </c:pt>
                <c:pt idx="194">
                  <c:v>236.12</c:v>
                </c:pt>
                <c:pt idx="195">
                  <c:v>295.58999999999997</c:v>
                </c:pt>
                <c:pt idx="196">
                  <c:v>220.23</c:v>
                </c:pt>
                <c:pt idx="197">
                  <c:v>140.09</c:v>
                </c:pt>
                <c:pt idx="198">
                  <c:v>196.38</c:v>
                </c:pt>
                <c:pt idx="199">
                  <c:v>218.68</c:v>
                </c:pt>
                <c:pt idx="200">
                  <c:v>238.17</c:v>
                </c:pt>
                <c:pt idx="201">
                  <c:v>206.71</c:v>
                </c:pt>
                <c:pt idx="202">
                  <c:v>242.52</c:v>
                </c:pt>
                <c:pt idx="203">
                  <c:v>153.26</c:v>
                </c:pt>
                <c:pt idx="204">
                  <c:v>182.93</c:v>
                </c:pt>
                <c:pt idx="205">
                  <c:v>191.39</c:v>
                </c:pt>
                <c:pt idx="206">
                  <c:v>151.13999999999999</c:v>
                </c:pt>
                <c:pt idx="207">
                  <c:v>157.61000000000001</c:v>
                </c:pt>
                <c:pt idx="208">
                  <c:v>213.86</c:v>
                </c:pt>
                <c:pt idx="209">
                  <c:v>199.53</c:v>
                </c:pt>
                <c:pt idx="210">
                  <c:v>229.47</c:v>
                </c:pt>
                <c:pt idx="211">
                  <c:v>143.6</c:v>
                </c:pt>
                <c:pt idx="212">
                  <c:v>195.85</c:v>
                </c:pt>
                <c:pt idx="213">
                  <c:v>213.31</c:v>
                </c:pt>
                <c:pt idx="214">
                  <c:v>181.71</c:v>
                </c:pt>
                <c:pt idx="215">
                  <c:v>191</c:v>
                </c:pt>
                <c:pt idx="216">
                  <c:v>237.96</c:v>
                </c:pt>
                <c:pt idx="217">
                  <c:v>220.29</c:v>
                </c:pt>
                <c:pt idx="218">
                  <c:v>151.41</c:v>
                </c:pt>
                <c:pt idx="219">
                  <c:v>157</c:v>
                </c:pt>
                <c:pt idx="220">
                  <c:v>188.12</c:v>
                </c:pt>
                <c:pt idx="221">
                  <c:v>221.91</c:v>
                </c:pt>
                <c:pt idx="222">
                  <c:v>238.02</c:v>
                </c:pt>
                <c:pt idx="223">
                  <c:v>188.13</c:v>
                </c:pt>
                <c:pt idx="224">
                  <c:v>227.35</c:v>
                </c:pt>
                <c:pt idx="225">
                  <c:v>228.44</c:v>
                </c:pt>
                <c:pt idx="226">
                  <c:v>218.45</c:v>
                </c:pt>
                <c:pt idx="227">
                  <c:v>186.31</c:v>
                </c:pt>
                <c:pt idx="228">
                  <c:v>181.72</c:v>
                </c:pt>
                <c:pt idx="229">
                  <c:v>158.72999999999999</c:v>
                </c:pt>
                <c:pt idx="230">
                  <c:v>243.12</c:v>
                </c:pt>
                <c:pt idx="231">
                  <c:v>158.43</c:v>
                </c:pt>
                <c:pt idx="232">
                  <c:v>210.56</c:v>
                </c:pt>
                <c:pt idx="233">
                  <c:v>202.54</c:v>
                </c:pt>
                <c:pt idx="234">
                  <c:v>194.22</c:v>
                </c:pt>
                <c:pt idx="235">
                  <c:v>186.72</c:v>
                </c:pt>
                <c:pt idx="236">
                  <c:v>166.81</c:v>
                </c:pt>
                <c:pt idx="237">
                  <c:v>151.83000000000001</c:v>
                </c:pt>
                <c:pt idx="238">
                  <c:v>198.56</c:v>
                </c:pt>
                <c:pt idx="239">
                  <c:v>186.25</c:v>
                </c:pt>
                <c:pt idx="240">
                  <c:v>218.4</c:v>
                </c:pt>
                <c:pt idx="241">
                  <c:v>198.08</c:v>
                </c:pt>
                <c:pt idx="242">
                  <c:v>146.62</c:v>
                </c:pt>
                <c:pt idx="243">
                  <c:v>169.74</c:v>
                </c:pt>
                <c:pt idx="244">
                  <c:v>153.97</c:v>
                </c:pt>
                <c:pt idx="245">
                  <c:v>165.31</c:v>
                </c:pt>
                <c:pt idx="246">
                  <c:v>167.48</c:v>
                </c:pt>
                <c:pt idx="247">
                  <c:v>196.97</c:v>
                </c:pt>
                <c:pt idx="248">
                  <c:v>173.1</c:v>
                </c:pt>
                <c:pt idx="249">
                  <c:v>137.22</c:v>
                </c:pt>
                <c:pt idx="250">
                  <c:v>151.05000000000001</c:v>
                </c:pt>
                <c:pt idx="251">
                  <c:v>192.57</c:v>
                </c:pt>
                <c:pt idx="252">
                  <c:v>168.56</c:v>
                </c:pt>
                <c:pt idx="253">
                  <c:v>226.43</c:v>
                </c:pt>
                <c:pt idx="254">
                  <c:v>193.48</c:v>
                </c:pt>
                <c:pt idx="255">
                  <c:v>173.95</c:v>
                </c:pt>
                <c:pt idx="256">
                  <c:v>145.88</c:v>
                </c:pt>
                <c:pt idx="257">
                  <c:v>189.41</c:v>
                </c:pt>
                <c:pt idx="258">
                  <c:v>170.03</c:v>
                </c:pt>
                <c:pt idx="259">
                  <c:v>217.76</c:v>
                </c:pt>
                <c:pt idx="260">
                  <c:v>176.76</c:v>
                </c:pt>
                <c:pt idx="261">
                  <c:v>155.09</c:v>
                </c:pt>
                <c:pt idx="262">
                  <c:v>219.13</c:v>
                </c:pt>
                <c:pt idx="263">
                  <c:v>183.96</c:v>
                </c:pt>
                <c:pt idx="264">
                  <c:v>153.11000000000001</c:v>
                </c:pt>
                <c:pt idx="265">
                  <c:v>192.04</c:v>
                </c:pt>
                <c:pt idx="266">
                  <c:v>209.6</c:v>
                </c:pt>
                <c:pt idx="267">
                  <c:v>126.66</c:v>
                </c:pt>
                <c:pt idx="268">
                  <c:v>180.98</c:v>
                </c:pt>
                <c:pt idx="269">
                  <c:v>176.5</c:v>
                </c:pt>
                <c:pt idx="270">
                  <c:v>189.27</c:v>
                </c:pt>
                <c:pt idx="271">
                  <c:v>190.91</c:v>
                </c:pt>
                <c:pt idx="272">
                  <c:v>130.87</c:v>
                </c:pt>
                <c:pt idx="273">
                  <c:v>212.69</c:v>
                </c:pt>
                <c:pt idx="274">
                  <c:v>192.13</c:v>
                </c:pt>
                <c:pt idx="275">
                  <c:v>140.1</c:v>
                </c:pt>
                <c:pt idx="276">
                  <c:v>222.18</c:v>
                </c:pt>
                <c:pt idx="277">
                  <c:v>160.07</c:v>
                </c:pt>
                <c:pt idx="278">
                  <c:v>224.68</c:v>
                </c:pt>
                <c:pt idx="279">
                  <c:v>184.47</c:v>
                </c:pt>
                <c:pt idx="280">
                  <c:v>178.34</c:v>
                </c:pt>
                <c:pt idx="281">
                  <c:v>198.05</c:v>
                </c:pt>
                <c:pt idx="282">
                  <c:v>205.46</c:v>
                </c:pt>
                <c:pt idx="283">
                  <c:v>178.2</c:v>
                </c:pt>
                <c:pt idx="284">
                  <c:v>199.1</c:v>
                </c:pt>
                <c:pt idx="285">
                  <c:v>130.82</c:v>
                </c:pt>
                <c:pt idx="286">
                  <c:v>199.64</c:v>
                </c:pt>
                <c:pt idx="287">
                  <c:v>134.06</c:v>
                </c:pt>
                <c:pt idx="288">
                  <c:v>167.23</c:v>
                </c:pt>
                <c:pt idx="289">
                  <c:v>186.66</c:v>
                </c:pt>
                <c:pt idx="290">
                  <c:v>199.91</c:v>
                </c:pt>
                <c:pt idx="291">
                  <c:v>254.93</c:v>
                </c:pt>
                <c:pt idx="292">
                  <c:v>172.2</c:v>
                </c:pt>
                <c:pt idx="293">
                  <c:v>152.01</c:v>
                </c:pt>
                <c:pt idx="294">
                  <c:v>193.1</c:v>
                </c:pt>
                <c:pt idx="295">
                  <c:v>137.26</c:v>
                </c:pt>
                <c:pt idx="296">
                  <c:v>233.3</c:v>
                </c:pt>
                <c:pt idx="297">
                  <c:v>161.37</c:v>
                </c:pt>
                <c:pt idx="298">
                  <c:v>170.43</c:v>
                </c:pt>
                <c:pt idx="299">
                  <c:v>153.81</c:v>
                </c:pt>
                <c:pt idx="300">
                  <c:v>134.43</c:v>
                </c:pt>
                <c:pt idx="301">
                  <c:v>139.49</c:v>
                </c:pt>
                <c:pt idx="302">
                  <c:v>171.61</c:v>
                </c:pt>
                <c:pt idx="303">
                  <c:v>199.97</c:v>
                </c:pt>
                <c:pt idx="304">
                  <c:v>228.91</c:v>
                </c:pt>
                <c:pt idx="305">
                  <c:v>167.55</c:v>
                </c:pt>
                <c:pt idx="306">
                  <c:v>153.22999999999999</c:v>
                </c:pt>
                <c:pt idx="307">
                  <c:v>237.56</c:v>
                </c:pt>
                <c:pt idx="308">
                  <c:v>167.42</c:v>
                </c:pt>
                <c:pt idx="309">
                  <c:v>204.31</c:v>
                </c:pt>
                <c:pt idx="310">
                  <c:v>192.92</c:v>
                </c:pt>
                <c:pt idx="311">
                  <c:v>145.47</c:v>
                </c:pt>
                <c:pt idx="312">
                  <c:v>182.58</c:v>
                </c:pt>
                <c:pt idx="313">
                  <c:v>187.43</c:v>
                </c:pt>
                <c:pt idx="314">
                  <c:v>210.39</c:v>
                </c:pt>
                <c:pt idx="315">
                  <c:v>166.39</c:v>
                </c:pt>
                <c:pt idx="316">
                  <c:v>204.36</c:v>
                </c:pt>
                <c:pt idx="317">
                  <c:v>126.96</c:v>
                </c:pt>
                <c:pt idx="318">
                  <c:v>224.8</c:v>
                </c:pt>
                <c:pt idx="319">
                  <c:v>163.85</c:v>
                </c:pt>
                <c:pt idx="320">
                  <c:v>161.47</c:v>
                </c:pt>
                <c:pt idx="321">
                  <c:v>170.09</c:v>
                </c:pt>
                <c:pt idx="322">
                  <c:v>137.77000000000001</c:v>
                </c:pt>
                <c:pt idx="323">
                  <c:v>131.30000000000001</c:v>
                </c:pt>
                <c:pt idx="324">
                  <c:v>151.71</c:v>
                </c:pt>
                <c:pt idx="325">
                  <c:v>203.93</c:v>
                </c:pt>
                <c:pt idx="326">
                  <c:v>142.38</c:v>
                </c:pt>
                <c:pt idx="327">
                  <c:v>189.21</c:v>
                </c:pt>
                <c:pt idx="328">
                  <c:v>174.7</c:v>
                </c:pt>
                <c:pt idx="329">
                  <c:v>127.28</c:v>
                </c:pt>
                <c:pt idx="330">
                  <c:v>194.21</c:v>
                </c:pt>
                <c:pt idx="331">
                  <c:v>172.44</c:v>
                </c:pt>
                <c:pt idx="332">
                  <c:v>140.16999999999999</c:v>
                </c:pt>
                <c:pt idx="333">
                  <c:v>173.15</c:v>
                </c:pt>
                <c:pt idx="334">
                  <c:v>145.87</c:v>
                </c:pt>
                <c:pt idx="335">
                  <c:v>198.96</c:v>
                </c:pt>
                <c:pt idx="336">
                  <c:v>141.56</c:v>
                </c:pt>
                <c:pt idx="337">
                  <c:v>157.55000000000001</c:v>
                </c:pt>
                <c:pt idx="338">
                  <c:v>158.55000000000001</c:v>
                </c:pt>
                <c:pt idx="339">
                  <c:v>197.2</c:v>
                </c:pt>
                <c:pt idx="340">
                  <c:v>157.41</c:v>
                </c:pt>
                <c:pt idx="341">
                  <c:v>162.87</c:v>
                </c:pt>
                <c:pt idx="342">
                  <c:v>188.59</c:v>
                </c:pt>
                <c:pt idx="343">
                  <c:v>157.68</c:v>
                </c:pt>
                <c:pt idx="344">
                  <c:v>177.78</c:v>
                </c:pt>
                <c:pt idx="345">
                  <c:v>148.33000000000001</c:v>
                </c:pt>
                <c:pt idx="346">
                  <c:v>175.17</c:v>
                </c:pt>
                <c:pt idx="347">
                  <c:v>179.55</c:v>
                </c:pt>
                <c:pt idx="348">
                  <c:v>146.04</c:v>
                </c:pt>
                <c:pt idx="349">
                  <c:v>207.81</c:v>
                </c:pt>
                <c:pt idx="350">
                  <c:v>190.51</c:v>
                </c:pt>
                <c:pt idx="351">
                  <c:v>140.93</c:v>
                </c:pt>
                <c:pt idx="352">
                  <c:v>183.6</c:v>
                </c:pt>
                <c:pt idx="353">
                  <c:v>154.06</c:v>
                </c:pt>
                <c:pt idx="354">
                  <c:v>155.87</c:v>
                </c:pt>
                <c:pt idx="355">
                  <c:v>192.25</c:v>
                </c:pt>
                <c:pt idx="356">
                  <c:v>192.88</c:v>
                </c:pt>
                <c:pt idx="357">
                  <c:v>215.69</c:v>
                </c:pt>
                <c:pt idx="358">
                  <c:v>193.14</c:v>
                </c:pt>
                <c:pt idx="359">
                  <c:v>173.36</c:v>
                </c:pt>
                <c:pt idx="360">
                  <c:v>172.01</c:v>
                </c:pt>
                <c:pt idx="361">
                  <c:v>123.84</c:v>
                </c:pt>
                <c:pt idx="362">
                  <c:v>213.96</c:v>
                </c:pt>
                <c:pt idx="363">
                  <c:v>152.55000000000001</c:v>
                </c:pt>
                <c:pt idx="364">
                  <c:v>189.48</c:v>
                </c:pt>
                <c:pt idx="365">
                  <c:v>177.4</c:v>
                </c:pt>
                <c:pt idx="366">
                  <c:v>190.15</c:v>
                </c:pt>
                <c:pt idx="367">
                  <c:v>201.2</c:v>
                </c:pt>
                <c:pt idx="368">
                  <c:v>142.34</c:v>
                </c:pt>
                <c:pt idx="369">
                  <c:v>135.88999999999999</c:v>
                </c:pt>
                <c:pt idx="370">
                  <c:v>122.59</c:v>
                </c:pt>
                <c:pt idx="371">
                  <c:v>150.78</c:v>
                </c:pt>
                <c:pt idx="372">
                  <c:v>155.35</c:v>
                </c:pt>
                <c:pt idx="373">
                  <c:v>142.24</c:v>
                </c:pt>
                <c:pt idx="374">
                  <c:v>134.88</c:v>
                </c:pt>
                <c:pt idx="375">
                  <c:v>131.36000000000001</c:v>
                </c:pt>
                <c:pt idx="376">
                  <c:v>146.88</c:v>
                </c:pt>
                <c:pt idx="377">
                  <c:v>156.28</c:v>
                </c:pt>
                <c:pt idx="378">
                  <c:v>122.12</c:v>
                </c:pt>
                <c:pt idx="379">
                  <c:v>160.38999999999999</c:v>
                </c:pt>
                <c:pt idx="380">
                  <c:v>129.26</c:v>
                </c:pt>
                <c:pt idx="381">
                  <c:v>189.26</c:v>
                </c:pt>
                <c:pt idx="382">
                  <c:v>130.08000000000001</c:v>
                </c:pt>
                <c:pt idx="383">
                  <c:v>153.35</c:v>
                </c:pt>
                <c:pt idx="384">
                  <c:v>137.91</c:v>
                </c:pt>
                <c:pt idx="385">
                  <c:v>183.01</c:v>
                </c:pt>
                <c:pt idx="386">
                  <c:v>131.08000000000001</c:v>
                </c:pt>
                <c:pt idx="387">
                  <c:v>148.96</c:v>
                </c:pt>
                <c:pt idx="388">
                  <c:v>165.55</c:v>
                </c:pt>
                <c:pt idx="389">
                  <c:v>116.24</c:v>
                </c:pt>
                <c:pt idx="390">
                  <c:v>143.94999999999999</c:v>
                </c:pt>
                <c:pt idx="391">
                  <c:v>144.71</c:v>
                </c:pt>
                <c:pt idx="392">
                  <c:v>144.36000000000001</c:v>
                </c:pt>
                <c:pt idx="393">
                  <c:v>172.27</c:v>
                </c:pt>
                <c:pt idx="394">
                  <c:v>158.04</c:v>
                </c:pt>
                <c:pt idx="395">
                  <c:v>152.35</c:v>
                </c:pt>
                <c:pt idx="396">
                  <c:v>133.05000000000001</c:v>
                </c:pt>
                <c:pt idx="397">
                  <c:v>171.8</c:v>
                </c:pt>
                <c:pt idx="398">
                  <c:v>147.61000000000001</c:v>
                </c:pt>
                <c:pt idx="399">
                  <c:v>141.59</c:v>
                </c:pt>
                <c:pt idx="400">
                  <c:v>124.82</c:v>
                </c:pt>
                <c:pt idx="401">
                  <c:v>161.61000000000001</c:v>
                </c:pt>
                <c:pt idx="402">
                  <c:v>125.01</c:v>
                </c:pt>
                <c:pt idx="403">
                  <c:v>137.62</c:v>
                </c:pt>
                <c:pt idx="404">
                  <c:v>103.95</c:v>
                </c:pt>
                <c:pt idx="405">
                  <c:v>136.63</c:v>
                </c:pt>
                <c:pt idx="406">
                  <c:v>102.76</c:v>
                </c:pt>
                <c:pt idx="407">
                  <c:v>162.24</c:v>
                </c:pt>
                <c:pt idx="408">
                  <c:v>102.21</c:v>
                </c:pt>
                <c:pt idx="409">
                  <c:v>131.61000000000001</c:v>
                </c:pt>
                <c:pt idx="410">
                  <c:v>114.43</c:v>
                </c:pt>
                <c:pt idx="411">
                  <c:v>168.96</c:v>
                </c:pt>
                <c:pt idx="412">
                  <c:v>120.34</c:v>
                </c:pt>
                <c:pt idx="413">
                  <c:v>154.79</c:v>
                </c:pt>
                <c:pt idx="414">
                  <c:v>120.51</c:v>
                </c:pt>
                <c:pt idx="415">
                  <c:v>123.62</c:v>
                </c:pt>
                <c:pt idx="416">
                  <c:v>148.41999999999999</c:v>
                </c:pt>
                <c:pt idx="417">
                  <c:v>124.5</c:v>
                </c:pt>
                <c:pt idx="418">
                  <c:v>138.63</c:v>
                </c:pt>
                <c:pt idx="419">
                  <c:v>122.18</c:v>
                </c:pt>
                <c:pt idx="420">
                  <c:v>139.83000000000001</c:v>
                </c:pt>
                <c:pt idx="421">
                  <c:v>159.85</c:v>
                </c:pt>
                <c:pt idx="422">
                  <c:v>134.13999999999999</c:v>
                </c:pt>
                <c:pt idx="423">
                  <c:v>124.34</c:v>
                </c:pt>
                <c:pt idx="424">
                  <c:v>161.44999999999999</c:v>
                </c:pt>
                <c:pt idx="425">
                  <c:v>133.18</c:v>
                </c:pt>
                <c:pt idx="426">
                  <c:v>145.81</c:v>
                </c:pt>
                <c:pt idx="427">
                  <c:v>104.47</c:v>
                </c:pt>
                <c:pt idx="428">
                  <c:v>81.316999999999993</c:v>
                </c:pt>
                <c:pt idx="429">
                  <c:v>126.13</c:v>
                </c:pt>
                <c:pt idx="430">
                  <c:v>167.56</c:v>
                </c:pt>
                <c:pt idx="431">
                  <c:v>95.045000000000002</c:v>
                </c:pt>
                <c:pt idx="432">
                  <c:v>102.96</c:v>
                </c:pt>
                <c:pt idx="433">
                  <c:v>108.58</c:v>
                </c:pt>
                <c:pt idx="434">
                  <c:v>159</c:v>
                </c:pt>
                <c:pt idx="435">
                  <c:v>146.82</c:v>
                </c:pt>
                <c:pt idx="436">
                  <c:v>141.16999999999999</c:v>
                </c:pt>
                <c:pt idx="437">
                  <c:v>141.97</c:v>
                </c:pt>
                <c:pt idx="438">
                  <c:v>140.75</c:v>
                </c:pt>
                <c:pt idx="439">
                  <c:v>169.49</c:v>
                </c:pt>
                <c:pt idx="440">
                  <c:v>106.75</c:v>
                </c:pt>
                <c:pt idx="441">
                  <c:v>125.05</c:v>
                </c:pt>
                <c:pt idx="442">
                  <c:v>159.87</c:v>
                </c:pt>
                <c:pt idx="443">
                  <c:v>128.36000000000001</c:v>
                </c:pt>
                <c:pt idx="444">
                  <c:v>107.7</c:v>
                </c:pt>
                <c:pt idx="445">
                  <c:v>166.33</c:v>
                </c:pt>
                <c:pt idx="446">
                  <c:v>124.34</c:v>
                </c:pt>
                <c:pt idx="447">
                  <c:v>126.59</c:v>
                </c:pt>
                <c:pt idx="448">
                  <c:v>139.75</c:v>
                </c:pt>
                <c:pt idx="449">
                  <c:v>150.61000000000001</c:v>
                </c:pt>
                <c:pt idx="450">
                  <c:v>125.94</c:v>
                </c:pt>
                <c:pt idx="451">
                  <c:v>118.67</c:v>
                </c:pt>
                <c:pt idx="452">
                  <c:v>145.27000000000001</c:v>
                </c:pt>
                <c:pt idx="453">
                  <c:v>141.69</c:v>
                </c:pt>
                <c:pt idx="454">
                  <c:v>135.36000000000001</c:v>
                </c:pt>
                <c:pt idx="455">
                  <c:v>128.06</c:v>
                </c:pt>
                <c:pt idx="456">
                  <c:v>123.32</c:v>
                </c:pt>
                <c:pt idx="457">
                  <c:v>162.77000000000001</c:v>
                </c:pt>
                <c:pt idx="458">
                  <c:v>170.09</c:v>
                </c:pt>
                <c:pt idx="459">
                  <c:v>100.85</c:v>
                </c:pt>
                <c:pt idx="460">
                  <c:v>98.888000000000005</c:v>
                </c:pt>
                <c:pt idx="461">
                  <c:v>140.44999999999999</c:v>
                </c:pt>
                <c:pt idx="462">
                  <c:v>111.8</c:v>
                </c:pt>
                <c:pt idx="463">
                  <c:v>134.72999999999999</c:v>
                </c:pt>
                <c:pt idx="464">
                  <c:v>145.15</c:v>
                </c:pt>
                <c:pt idx="465">
                  <c:v>118.22</c:v>
                </c:pt>
                <c:pt idx="466">
                  <c:v>123.95</c:v>
                </c:pt>
                <c:pt idx="467">
                  <c:v>169.18</c:v>
                </c:pt>
                <c:pt idx="468">
                  <c:v>121.77</c:v>
                </c:pt>
                <c:pt idx="469">
                  <c:v>97.893000000000001</c:v>
                </c:pt>
                <c:pt idx="470">
                  <c:v>117.96</c:v>
                </c:pt>
                <c:pt idx="471">
                  <c:v>186.41</c:v>
                </c:pt>
                <c:pt idx="472">
                  <c:v>144.83000000000001</c:v>
                </c:pt>
                <c:pt idx="473">
                  <c:v>125.37</c:v>
                </c:pt>
                <c:pt idx="474">
                  <c:v>166.3</c:v>
                </c:pt>
                <c:pt idx="475">
                  <c:v>150.47</c:v>
                </c:pt>
                <c:pt idx="476">
                  <c:v>101.65</c:v>
                </c:pt>
                <c:pt idx="477">
                  <c:v>157.75</c:v>
                </c:pt>
                <c:pt idx="478">
                  <c:v>100.51</c:v>
                </c:pt>
                <c:pt idx="479">
                  <c:v>116.19</c:v>
                </c:pt>
                <c:pt idx="480">
                  <c:v>135.19</c:v>
                </c:pt>
                <c:pt idx="481">
                  <c:v>142.36000000000001</c:v>
                </c:pt>
                <c:pt idx="482">
                  <c:v>120.79</c:v>
                </c:pt>
                <c:pt idx="483">
                  <c:v>118.13</c:v>
                </c:pt>
                <c:pt idx="484">
                  <c:v>129.37</c:v>
                </c:pt>
                <c:pt idx="485">
                  <c:v>113.11</c:v>
                </c:pt>
                <c:pt idx="486">
                  <c:v>119.53</c:v>
                </c:pt>
                <c:pt idx="487">
                  <c:v>116.79</c:v>
                </c:pt>
                <c:pt idx="488">
                  <c:v>136.91999999999999</c:v>
                </c:pt>
                <c:pt idx="489">
                  <c:v>133.97</c:v>
                </c:pt>
                <c:pt idx="490">
                  <c:v>146.04</c:v>
                </c:pt>
                <c:pt idx="491">
                  <c:v>104.09</c:v>
                </c:pt>
                <c:pt idx="492">
                  <c:v>123.72</c:v>
                </c:pt>
                <c:pt idx="493">
                  <c:v>121.26</c:v>
                </c:pt>
                <c:pt idx="494">
                  <c:v>121.07</c:v>
                </c:pt>
                <c:pt idx="495">
                  <c:v>115.81</c:v>
                </c:pt>
                <c:pt idx="496">
                  <c:v>102.89</c:v>
                </c:pt>
                <c:pt idx="497">
                  <c:v>129.65</c:v>
                </c:pt>
                <c:pt idx="498">
                  <c:v>84.209000000000003</c:v>
                </c:pt>
                <c:pt idx="499">
                  <c:v>140</c:v>
                </c:pt>
                <c:pt idx="500">
                  <c:v>91.328999999999994</c:v>
                </c:pt>
                <c:pt idx="501">
                  <c:v>105.72</c:v>
                </c:pt>
                <c:pt idx="502">
                  <c:v>112.96</c:v>
                </c:pt>
                <c:pt idx="503">
                  <c:v>133.94</c:v>
                </c:pt>
                <c:pt idx="504">
                  <c:v>139.44999999999999</c:v>
                </c:pt>
                <c:pt idx="505">
                  <c:v>123.6</c:v>
                </c:pt>
                <c:pt idx="506">
                  <c:v>155.83000000000001</c:v>
                </c:pt>
                <c:pt idx="507">
                  <c:v>107.3</c:v>
                </c:pt>
                <c:pt idx="508">
                  <c:v>112.42</c:v>
                </c:pt>
                <c:pt idx="509">
                  <c:v>112.04</c:v>
                </c:pt>
                <c:pt idx="510">
                  <c:v>125.8</c:v>
                </c:pt>
                <c:pt idx="511">
                  <c:v>140.71</c:v>
                </c:pt>
                <c:pt idx="512">
                  <c:v>134.09</c:v>
                </c:pt>
                <c:pt idx="513">
                  <c:v>103.76</c:v>
                </c:pt>
                <c:pt idx="514">
                  <c:v>114.88</c:v>
                </c:pt>
                <c:pt idx="515">
                  <c:v>176.28</c:v>
                </c:pt>
                <c:pt idx="516">
                  <c:v>100.66</c:v>
                </c:pt>
                <c:pt idx="517">
                  <c:v>128.38</c:v>
                </c:pt>
                <c:pt idx="518">
                  <c:v>134.91</c:v>
                </c:pt>
                <c:pt idx="519">
                  <c:v>116.24</c:v>
                </c:pt>
                <c:pt idx="520">
                  <c:v>128.05000000000001</c:v>
                </c:pt>
                <c:pt idx="521">
                  <c:v>145.69999999999999</c:v>
                </c:pt>
                <c:pt idx="522">
                  <c:v>117.44</c:v>
                </c:pt>
                <c:pt idx="523">
                  <c:v>137.44999999999999</c:v>
                </c:pt>
                <c:pt idx="524">
                  <c:v>158.77000000000001</c:v>
                </c:pt>
                <c:pt idx="525">
                  <c:v>103.96</c:v>
                </c:pt>
                <c:pt idx="526">
                  <c:v>132.83000000000001</c:v>
                </c:pt>
                <c:pt idx="527">
                  <c:v>120.3</c:v>
                </c:pt>
                <c:pt idx="528">
                  <c:v>124.65</c:v>
                </c:pt>
                <c:pt idx="529">
                  <c:v>112.78</c:v>
                </c:pt>
                <c:pt idx="530">
                  <c:v>116.52</c:v>
                </c:pt>
                <c:pt idx="531">
                  <c:v>148.32</c:v>
                </c:pt>
                <c:pt idx="532">
                  <c:v>119.7</c:v>
                </c:pt>
                <c:pt idx="533">
                  <c:v>105.62</c:v>
                </c:pt>
                <c:pt idx="534">
                  <c:v>155.43</c:v>
                </c:pt>
                <c:pt idx="535">
                  <c:v>111.82</c:v>
                </c:pt>
                <c:pt idx="536">
                  <c:v>119.46</c:v>
                </c:pt>
                <c:pt idx="537">
                  <c:v>115.85</c:v>
                </c:pt>
                <c:pt idx="538">
                  <c:v>115.21</c:v>
                </c:pt>
                <c:pt idx="539">
                  <c:v>146.25</c:v>
                </c:pt>
                <c:pt idx="540">
                  <c:v>119.42</c:v>
                </c:pt>
                <c:pt idx="541">
                  <c:v>145.22999999999999</c:v>
                </c:pt>
                <c:pt idx="542">
                  <c:v>111.74</c:v>
                </c:pt>
                <c:pt idx="543">
                  <c:v>116.04</c:v>
                </c:pt>
                <c:pt idx="544">
                  <c:v>108.4</c:v>
                </c:pt>
                <c:pt idx="545">
                  <c:v>102.78</c:v>
                </c:pt>
                <c:pt idx="546">
                  <c:v>120.61</c:v>
                </c:pt>
                <c:pt idx="547">
                  <c:v>120.79</c:v>
                </c:pt>
                <c:pt idx="548">
                  <c:v>134.35</c:v>
                </c:pt>
                <c:pt idx="549">
                  <c:v>158.38</c:v>
                </c:pt>
                <c:pt idx="550">
                  <c:v>134.1</c:v>
                </c:pt>
                <c:pt idx="551">
                  <c:v>144.88</c:v>
                </c:pt>
                <c:pt idx="552">
                  <c:v>118.56</c:v>
                </c:pt>
                <c:pt idx="553">
                  <c:v>118.63</c:v>
                </c:pt>
                <c:pt idx="554">
                  <c:v>102.49</c:v>
                </c:pt>
                <c:pt idx="555">
                  <c:v>145.56</c:v>
                </c:pt>
                <c:pt idx="556">
                  <c:v>151.22</c:v>
                </c:pt>
                <c:pt idx="557">
                  <c:v>166.16</c:v>
                </c:pt>
                <c:pt idx="558">
                  <c:v>124.35</c:v>
                </c:pt>
                <c:pt idx="559">
                  <c:v>128.47</c:v>
                </c:pt>
                <c:pt idx="560">
                  <c:v>132.37</c:v>
                </c:pt>
                <c:pt idx="561">
                  <c:v>116.54</c:v>
                </c:pt>
                <c:pt idx="562">
                  <c:v>90.772999999999996</c:v>
                </c:pt>
                <c:pt idx="563">
                  <c:v>137.59</c:v>
                </c:pt>
                <c:pt idx="564">
                  <c:v>156.43</c:v>
                </c:pt>
                <c:pt idx="565">
                  <c:v>131.43</c:v>
                </c:pt>
                <c:pt idx="566">
                  <c:v>128.72999999999999</c:v>
                </c:pt>
                <c:pt idx="567">
                  <c:v>136.72999999999999</c:v>
                </c:pt>
                <c:pt idx="568">
                  <c:v>119.32</c:v>
                </c:pt>
                <c:pt idx="569">
                  <c:v>136.22</c:v>
                </c:pt>
                <c:pt idx="570">
                  <c:v>123.56</c:v>
                </c:pt>
                <c:pt idx="571">
                  <c:v>153.58000000000001</c:v>
                </c:pt>
                <c:pt idx="572">
                  <c:v>146.52000000000001</c:v>
                </c:pt>
                <c:pt idx="573">
                  <c:v>159.56</c:v>
                </c:pt>
                <c:pt idx="574">
                  <c:v>118.66</c:v>
                </c:pt>
                <c:pt idx="575">
                  <c:v>101.38</c:v>
                </c:pt>
                <c:pt idx="576">
                  <c:v>140.91999999999999</c:v>
                </c:pt>
                <c:pt idx="577">
                  <c:v>94.353999999999999</c:v>
                </c:pt>
                <c:pt idx="578">
                  <c:v>144.94999999999999</c:v>
                </c:pt>
                <c:pt idx="579">
                  <c:v>100.22</c:v>
                </c:pt>
                <c:pt idx="580">
                  <c:v>150.6</c:v>
                </c:pt>
                <c:pt idx="581">
                  <c:v>140.22999999999999</c:v>
                </c:pt>
                <c:pt idx="582">
                  <c:v>136.99</c:v>
                </c:pt>
                <c:pt idx="583">
                  <c:v>189.02</c:v>
                </c:pt>
                <c:pt idx="584">
                  <c:v>110.15</c:v>
                </c:pt>
                <c:pt idx="585">
                  <c:v>110.01</c:v>
                </c:pt>
                <c:pt idx="586">
                  <c:v>132.82</c:v>
                </c:pt>
                <c:pt idx="587">
                  <c:v>134.44999999999999</c:v>
                </c:pt>
                <c:pt idx="588">
                  <c:v>146.77000000000001</c:v>
                </c:pt>
                <c:pt idx="589">
                  <c:v>136.22</c:v>
                </c:pt>
                <c:pt idx="590">
                  <c:v>123.89</c:v>
                </c:pt>
                <c:pt idx="591">
                  <c:v>128.81</c:v>
                </c:pt>
                <c:pt idx="592">
                  <c:v>106.44</c:v>
                </c:pt>
                <c:pt idx="593">
                  <c:v>130.59</c:v>
                </c:pt>
                <c:pt idx="594">
                  <c:v>136</c:v>
                </c:pt>
                <c:pt idx="595">
                  <c:v>92.453999999999994</c:v>
                </c:pt>
                <c:pt idx="596">
                  <c:v>122.46</c:v>
                </c:pt>
                <c:pt idx="597">
                  <c:v>140.9</c:v>
                </c:pt>
                <c:pt idx="598">
                  <c:v>120.86</c:v>
                </c:pt>
                <c:pt idx="599">
                  <c:v>111.81</c:v>
                </c:pt>
                <c:pt idx="600">
                  <c:v>136.88</c:v>
                </c:pt>
                <c:pt idx="601">
                  <c:v>149.78</c:v>
                </c:pt>
                <c:pt idx="602">
                  <c:v>112.13</c:v>
                </c:pt>
                <c:pt idx="603">
                  <c:v>113.72</c:v>
                </c:pt>
                <c:pt idx="604">
                  <c:v>137.19999999999999</c:v>
                </c:pt>
                <c:pt idx="605">
                  <c:v>108.1</c:v>
                </c:pt>
                <c:pt idx="606">
                  <c:v>83.757000000000005</c:v>
                </c:pt>
                <c:pt idx="607">
                  <c:v>157.03</c:v>
                </c:pt>
                <c:pt idx="608">
                  <c:v>134.55000000000001</c:v>
                </c:pt>
                <c:pt idx="609">
                  <c:v>109.32</c:v>
                </c:pt>
                <c:pt idx="610">
                  <c:v>118.4</c:v>
                </c:pt>
                <c:pt idx="611">
                  <c:v>80.804000000000002</c:v>
                </c:pt>
                <c:pt idx="612">
                  <c:v>126.04</c:v>
                </c:pt>
                <c:pt idx="613">
                  <c:v>107.98</c:v>
                </c:pt>
                <c:pt idx="614">
                  <c:v>132.58000000000001</c:v>
                </c:pt>
                <c:pt idx="615">
                  <c:v>124.39</c:v>
                </c:pt>
                <c:pt idx="616">
                  <c:v>127.16</c:v>
                </c:pt>
                <c:pt idx="617">
                  <c:v>98.325999999999993</c:v>
                </c:pt>
                <c:pt idx="618">
                  <c:v>133</c:v>
                </c:pt>
                <c:pt idx="619">
                  <c:v>112.35</c:v>
                </c:pt>
                <c:pt idx="620">
                  <c:v>125.24</c:v>
                </c:pt>
                <c:pt idx="621">
                  <c:v>142.32</c:v>
                </c:pt>
                <c:pt idx="622">
                  <c:v>143.94</c:v>
                </c:pt>
                <c:pt idx="623">
                  <c:v>140.26</c:v>
                </c:pt>
                <c:pt idx="624">
                  <c:v>128.76</c:v>
                </c:pt>
                <c:pt idx="625">
                  <c:v>125.29</c:v>
                </c:pt>
                <c:pt idx="626">
                  <c:v>101.68</c:v>
                </c:pt>
                <c:pt idx="627">
                  <c:v>129.32</c:v>
                </c:pt>
                <c:pt idx="628">
                  <c:v>134.66</c:v>
                </c:pt>
                <c:pt idx="629">
                  <c:v>124.63</c:v>
                </c:pt>
                <c:pt idx="630">
                  <c:v>96.731999999999999</c:v>
                </c:pt>
                <c:pt idx="631">
                  <c:v>146.79</c:v>
                </c:pt>
                <c:pt idx="632">
                  <c:v>121.93</c:v>
                </c:pt>
                <c:pt idx="633">
                  <c:v>119.64</c:v>
                </c:pt>
                <c:pt idx="634">
                  <c:v>140.69</c:v>
                </c:pt>
                <c:pt idx="635">
                  <c:v>105.87</c:v>
                </c:pt>
                <c:pt idx="636">
                  <c:v>135.58000000000001</c:v>
                </c:pt>
                <c:pt idx="637">
                  <c:v>132.16999999999999</c:v>
                </c:pt>
                <c:pt idx="638">
                  <c:v>103.36</c:v>
                </c:pt>
                <c:pt idx="639">
                  <c:v>117.49</c:v>
                </c:pt>
                <c:pt idx="640">
                  <c:v>130.85</c:v>
                </c:pt>
                <c:pt idx="641">
                  <c:v>101.97</c:v>
                </c:pt>
                <c:pt idx="642">
                  <c:v>153.51</c:v>
                </c:pt>
                <c:pt idx="643">
                  <c:v>150.79</c:v>
                </c:pt>
                <c:pt idx="644">
                  <c:v>98.515000000000001</c:v>
                </c:pt>
                <c:pt idx="645">
                  <c:v>138.24</c:v>
                </c:pt>
                <c:pt idx="646">
                  <c:v>163.52000000000001</c:v>
                </c:pt>
                <c:pt idx="647">
                  <c:v>119.38</c:v>
                </c:pt>
                <c:pt idx="648">
                  <c:v>121.59</c:v>
                </c:pt>
                <c:pt idx="649">
                  <c:v>111.24</c:v>
                </c:pt>
                <c:pt idx="650">
                  <c:v>111.23</c:v>
                </c:pt>
                <c:pt idx="651">
                  <c:v>116.19</c:v>
                </c:pt>
                <c:pt idx="652">
                  <c:v>115.57</c:v>
                </c:pt>
                <c:pt idx="653">
                  <c:v>127.01</c:v>
                </c:pt>
                <c:pt idx="654">
                  <c:v>121.54</c:v>
                </c:pt>
                <c:pt idx="655">
                  <c:v>118.94</c:v>
                </c:pt>
                <c:pt idx="656">
                  <c:v>111.2</c:v>
                </c:pt>
                <c:pt idx="657">
                  <c:v>144.94</c:v>
                </c:pt>
                <c:pt idx="658">
                  <c:v>131.35</c:v>
                </c:pt>
                <c:pt idx="659">
                  <c:v>122.08</c:v>
                </c:pt>
                <c:pt idx="660">
                  <c:v>150.9</c:v>
                </c:pt>
                <c:pt idx="661">
                  <c:v>121.99</c:v>
                </c:pt>
                <c:pt idx="662">
                  <c:v>146.28</c:v>
                </c:pt>
                <c:pt idx="663">
                  <c:v>139.78</c:v>
                </c:pt>
                <c:pt idx="664">
                  <c:v>99.572000000000003</c:v>
                </c:pt>
                <c:pt idx="665">
                  <c:v>130.61000000000001</c:v>
                </c:pt>
                <c:pt idx="666">
                  <c:v>122.97</c:v>
                </c:pt>
                <c:pt idx="667">
                  <c:v>132.27000000000001</c:v>
                </c:pt>
                <c:pt idx="668">
                  <c:v>124.82</c:v>
                </c:pt>
                <c:pt idx="669">
                  <c:v>103.81</c:v>
                </c:pt>
                <c:pt idx="670">
                  <c:v>86.397000000000006</c:v>
                </c:pt>
                <c:pt idx="671">
                  <c:v>136.80000000000001</c:v>
                </c:pt>
                <c:pt idx="672">
                  <c:v>103.76</c:v>
                </c:pt>
                <c:pt idx="673">
                  <c:v>108.89</c:v>
                </c:pt>
                <c:pt idx="674">
                  <c:v>97.376999999999995</c:v>
                </c:pt>
                <c:pt idx="675">
                  <c:v>67.135999999999996</c:v>
                </c:pt>
                <c:pt idx="676">
                  <c:v>96.914000000000001</c:v>
                </c:pt>
                <c:pt idx="677">
                  <c:v>122.11</c:v>
                </c:pt>
                <c:pt idx="678">
                  <c:v>130.43</c:v>
                </c:pt>
                <c:pt idx="679">
                  <c:v>96.986000000000004</c:v>
                </c:pt>
                <c:pt idx="680">
                  <c:v>128.81</c:v>
                </c:pt>
                <c:pt idx="681">
                  <c:v>116.9</c:v>
                </c:pt>
                <c:pt idx="682">
                  <c:v>113.37</c:v>
                </c:pt>
                <c:pt idx="683">
                  <c:v>121.2</c:v>
                </c:pt>
                <c:pt idx="684">
                  <c:v>192.33</c:v>
                </c:pt>
                <c:pt idx="685">
                  <c:v>124.95</c:v>
                </c:pt>
                <c:pt idx="686">
                  <c:v>117.32</c:v>
                </c:pt>
                <c:pt idx="687">
                  <c:v>141.28</c:v>
                </c:pt>
                <c:pt idx="688">
                  <c:v>107.13</c:v>
                </c:pt>
                <c:pt idx="689">
                  <c:v>139.31</c:v>
                </c:pt>
                <c:pt idx="690">
                  <c:v>103.41</c:v>
                </c:pt>
                <c:pt idx="691">
                  <c:v>123.45</c:v>
                </c:pt>
                <c:pt idx="692">
                  <c:v>115.68</c:v>
                </c:pt>
                <c:pt idx="693">
                  <c:v>127.55</c:v>
                </c:pt>
                <c:pt idx="694">
                  <c:v>150.88</c:v>
                </c:pt>
                <c:pt idx="695">
                  <c:v>104.87</c:v>
                </c:pt>
                <c:pt idx="696">
                  <c:v>122.31</c:v>
                </c:pt>
                <c:pt idx="697">
                  <c:v>84.317999999999998</c:v>
                </c:pt>
                <c:pt idx="698">
                  <c:v>117.74</c:v>
                </c:pt>
                <c:pt idx="699">
                  <c:v>84.474999999999994</c:v>
                </c:pt>
                <c:pt idx="700">
                  <c:v>111.97</c:v>
                </c:pt>
                <c:pt idx="701">
                  <c:v>123.06</c:v>
                </c:pt>
                <c:pt idx="702">
                  <c:v>144.49</c:v>
                </c:pt>
                <c:pt idx="703">
                  <c:v>126.4</c:v>
                </c:pt>
                <c:pt idx="704">
                  <c:v>116.5</c:v>
                </c:pt>
                <c:pt idx="705">
                  <c:v>112.64</c:v>
                </c:pt>
                <c:pt idx="706">
                  <c:v>119.7</c:v>
                </c:pt>
                <c:pt idx="707">
                  <c:v>106.31</c:v>
                </c:pt>
                <c:pt idx="708">
                  <c:v>118.91</c:v>
                </c:pt>
                <c:pt idx="709">
                  <c:v>109.38</c:v>
                </c:pt>
                <c:pt idx="710">
                  <c:v>126.04</c:v>
                </c:pt>
                <c:pt idx="711">
                  <c:v>114.74</c:v>
                </c:pt>
                <c:pt idx="712">
                  <c:v>105.2</c:v>
                </c:pt>
                <c:pt idx="713">
                  <c:v>94.171000000000006</c:v>
                </c:pt>
                <c:pt idx="714">
                  <c:v>109.07</c:v>
                </c:pt>
                <c:pt idx="715">
                  <c:v>109.22</c:v>
                </c:pt>
                <c:pt idx="716">
                  <c:v>126.68</c:v>
                </c:pt>
                <c:pt idx="717">
                  <c:v>108.59</c:v>
                </c:pt>
                <c:pt idx="718">
                  <c:v>131.49</c:v>
                </c:pt>
                <c:pt idx="719">
                  <c:v>114.39</c:v>
                </c:pt>
                <c:pt idx="720">
                  <c:v>94.12</c:v>
                </c:pt>
                <c:pt idx="721">
                  <c:v>151.41999999999999</c:v>
                </c:pt>
                <c:pt idx="722">
                  <c:v>120.28</c:v>
                </c:pt>
                <c:pt idx="723">
                  <c:v>97.963999999999999</c:v>
                </c:pt>
                <c:pt idx="724">
                  <c:v>129.30000000000001</c:v>
                </c:pt>
                <c:pt idx="725">
                  <c:v>127.94</c:v>
                </c:pt>
                <c:pt idx="726">
                  <c:v>87.245000000000005</c:v>
                </c:pt>
                <c:pt idx="727">
                  <c:v>120.89</c:v>
                </c:pt>
                <c:pt idx="728">
                  <c:v>137.22</c:v>
                </c:pt>
                <c:pt idx="729">
                  <c:v>135.9</c:v>
                </c:pt>
                <c:pt idx="730">
                  <c:v>119.17</c:v>
                </c:pt>
                <c:pt idx="731">
                  <c:v>103.63</c:v>
                </c:pt>
                <c:pt idx="732">
                  <c:v>102.91</c:v>
                </c:pt>
                <c:pt idx="733">
                  <c:v>100.88</c:v>
                </c:pt>
                <c:pt idx="734">
                  <c:v>110.7</c:v>
                </c:pt>
                <c:pt idx="735">
                  <c:v>98.741</c:v>
                </c:pt>
                <c:pt idx="736">
                  <c:v>93.498999999999995</c:v>
                </c:pt>
                <c:pt idx="737">
                  <c:v>108.79</c:v>
                </c:pt>
                <c:pt idx="738">
                  <c:v>72.899000000000001</c:v>
                </c:pt>
                <c:pt idx="739">
                  <c:v>107.11</c:v>
                </c:pt>
                <c:pt idx="740">
                  <c:v>126.42</c:v>
                </c:pt>
                <c:pt idx="741">
                  <c:v>119.62</c:v>
                </c:pt>
                <c:pt idx="742">
                  <c:v>83.406000000000006</c:v>
                </c:pt>
                <c:pt idx="743">
                  <c:v>105.48</c:v>
                </c:pt>
                <c:pt idx="744">
                  <c:v>131.18</c:v>
                </c:pt>
                <c:pt idx="745">
                  <c:v>92.082999999999998</c:v>
                </c:pt>
                <c:pt idx="746">
                  <c:v>99.451999999999998</c:v>
                </c:pt>
                <c:pt idx="747">
                  <c:v>81.835999999999999</c:v>
                </c:pt>
                <c:pt idx="748">
                  <c:v>123.26</c:v>
                </c:pt>
                <c:pt idx="749">
                  <c:v>126.65</c:v>
                </c:pt>
                <c:pt idx="750">
                  <c:v>118.69</c:v>
                </c:pt>
                <c:pt idx="751">
                  <c:v>106.79</c:v>
                </c:pt>
                <c:pt idx="752">
                  <c:v>86.507000000000005</c:v>
                </c:pt>
                <c:pt idx="753">
                  <c:v>145.35</c:v>
                </c:pt>
                <c:pt idx="754">
                  <c:v>113.27</c:v>
                </c:pt>
                <c:pt idx="755">
                  <c:v>121.03</c:v>
                </c:pt>
                <c:pt idx="756">
                  <c:v>113.15</c:v>
                </c:pt>
                <c:pt idx="757">
                  <c:v>128.99</c:v>
                </c:pt>
                <c:pt idx="758">
                  <c:v>110.71</c:v>
                </c:pt>
                <c:pt idx="759">
                  <c:v>115.97</c:v>
                </c:pt>
                <c:pt idx="760">
                  <c:v>95.290999999999997</c:v>
                </c:pt>
                <c:pt idx="761">
                  <c:v>98.701999999999998</c:v>
                </c:pt>
                <c:pt idx="762">
                  <c:v>112.03</c:v>
                </c:pt>
                <c:pt idx="763">
                  <c:v>107.79</c:v>
                </c:pt>
                <c:pt idx="764">
                  <c:v>85.033000000000001</c:v>
                </c:pt>
                <c:pt idx="765">
                  <c:v>131.97</c:v>
                </c:pt>
                <c:pt idx="766">
                  <c:v>109.46</c:v>
                </c:pt>
                <c:pt idx="767">
                  <c:v>111.07</c:v>
                </c:pt>
                <c:pt idx="768">
                  <c:v>123.69</c:v>
                </c:pt>
                <c:pt idx="769">
                  <c:v>109.32</c:v>
                </c:pt>
                <c:pt idx="770">
                  <c:v>106.63</c:v>
                </c:pt>
                <c:pt idx="771">
                  <c:v>112.73</c:v>
                </c:pt>
                <c:pt idx="772">
                  <c:v>87.391999999999996</c:v>
                </c:pt>
                <c:pt idx="773">
                  <c:v>100.48</c:v>
                </c:pt>
                <c:pt idx="774">
                  <c:v>106.15</c:v>
                </c:pt>
                <c:pt idx="775">
                  <c:v>122.77</c:v>
                </c:pt>
                <c:pt idx="776">
                  <c:v>91.471999999999994</c:v>
                </c:pt>
                <c:pt idx="777">
                  <c:v>97.266999999999996</c:v>
                </c:pt>
                <c:pt idx="778">
                  <c:v>105.8</c:v>
                </c:pt>
                <c:pt idx="779">
                  <c:v>73.626999999999995</c:v>
                </c:pt>
                <c:pt idx="780">
                  <c:v>56.036999999999999</c:v>
                </c:pt>
                <c:pt idx="781">
                  <c:v>105.59</c:v>
                </c:pt>
                <c:pt idx="782">
                  <c:v>105.21</c:v>
                </c:pt>
                <c:pt idx="783">
                  <c:v>86.022999999999996</c:v>
                </c:pt>
                <c:pt idx="784">
                  <c:v>130.58000000000001</c:v>
                </c:pt>
                <c:pt idx="785">
                  <c:v>123.59</c:v>
                </c:pt>
                <c:pt idx="786">
                  <c:v>97.075000000000003</c:v>
                </c:pt>
                <c:pt idx="787">
                  <c:v>132.41999999999999</c:v>
                </c:pt>
                <c:pt idx="788">
                  <c:v>85.108999999999995</c:v>
                </c:pt>
                <c:pt idx="789">
                  <c:v>113.81</c:v>
                </c:pt>
                <c:pt idx="790">
                  <c:v>89.388000000000005</c:v>
                </c:pt>
                <c:pt idx="791">
                  <c:v>153.11000000000001</c:v>
                </c:pt>
                <c:pt idx="792">
                  <c:v>123.75</c:v>
                </c:pt>
                <c:pt idx="793">
                  <c:v>105.04</c:v>
                </c:pt>
                <c:pt idx="794">
                  <c:v>93.301000000000002</c:v>
                </c:pt>
                <c:pt idx="795">
                  <c:v>88.792000000000002</c:v>
                </c:pt>
                <c:pt idx="796">
                  <c:v>93.378</c:v>
                </c:pt>
                <c:pt idx="797">
                  <c:v>135.37</c:v>
                </c:pt>
                <c:pt idx="798">
                  <c:v>86.335999999999999</c:v>
                </c:pt>
                <c:pt idx="799">
                  <c:v>107.13</c:v>
                </c:pt>
                <c:pt idx="800">
                  <c:v>113.86</c:v>
                </c:pt>
                <c:pt idx="801">
                  <c:v>112.93</c:v>
                </c:pt>
                <c:pt idx="802">
                  <c:v>118.04</c:v>
                </c:pt>
                <c:pt idx="803">
                  <c:v>64.501000000000005</c:v>
                </c:pt>
                <c:pt idx="804">
                  <c:v>91.337999999999994</c:v>
                </c:pt>
                <c:pt idx="805">
                  <c:v>99.960999999999999</c:v>
                </c:pt>
                <c:pt idx="806">
                  <c:v>112.88</c:v>
                </c:pt>
                <c:pt idx="807">
                  <c:v>126.99</c:v>
                </c:pt>
                <c:pt idx="808">
                  <c:v>75.299000000000007</c:v>
                </c:pt>
                <c:pt idx="809">
                  <c:v>99.325000000000003</c:v>
                </c:pt>
                <c:pt idx="810">
                  <c:v>85.391000000000005</c:v>
                </c:pt>
                <c:pt idx="811">
                  <c:v>105.28</c:v>
                </c:pt>
                <c:pt idx="812">
                  <c:v>102.34</c:v>
                </c:pt>
                <c:pt idx="813">
                  <c:v>100.02</c:v>
                </c:pt>
                <c:pt idx="814">
                  <c:v>127.22</c:v>
                </c:pt>
                <c:pt idx="815">
                  <c:v>63.43</c:v>
                </c:pt>
                <c:pt idx="816">
                  <c:v>88.563000000000002</c:v>
                </c:pt>
                <c:pt idx="817">
                  <c:v>92.203999999999994</c:v>
                </c:pt>
                <c:pt idx="818">
                  <c:v>100.04</c:v>
                </c:pt>
                <c:pt idx="819">
                  <c:v>119.14</c:v>
                </c:pt>
                <c:pt idx="820">
                  <c:v>105.77</c:v>
                </c:pt>
                <c:pt idx="821">
                  <c:v>124.41</c:v>
                </c:pt>
                <c:pt idx="822">
                  <c:v>108.71</c:v>
                </c:pt>
                <c:pt idx="823">
                  <c:v>100.61</c:v>
                </c:pt>
                <c:pt idx="824">
                  <c:v>123.8</c:v>
                </c:pt>
                <c:pt idx="825">
                  <c:v>79.88</c:v>
                </c:pt>
                <c:pt idx="826">
                  <c:v>123.13</c:v>
                </c:pt>
                <c:pt idx="827">
                  <c:v>107.74</c:v>
                </c:pt>
                <c:pt idx="828">
                  <c:v>127.85</c:v>
                </c:pt>
                <c:pt idx="829">
                  <c:v>134.74</c:v>
                </c:pt>
                <c:pt idx="830">
                  <c:v>89.016000000000005</c:v>
                </c:pt>
                <c:pt idx="831">
                  <c:v>119.04</c:v>
                </c:pt>
                <c:pt idx="832">
                  <c:v>98.543999999999997</c:v>
                </c:pt>
                <c:pt idx="833">
                  <c:v>112.58</c:v>
                </c:pt>
                <c:pt idx="834">
                  <c:v>102.75</c:v>
                </c:pt>
                <c:pt idx="835">
                  <c:v>124.52</c:v>
                </c:pt>
                <c:pt idx="836">
                  <c:v>83.837000000000003</c:v>
                </c:pt>
                <c:pt idx="837">
                  <c:v>110.4</c:v>
                </c:pt>
                <c:pt idx="838">
                  <c:v>94.158000000000001</c:v>
                </c:pt>
                <c:pt idx="839">
                  <c:v>74.646000000000001</c:v>
                </c:pt>
                <c:pt idx="840">
                  <c:v>95.441000000000003</c:v>
                </c:pt>
                <c:pt idx="841">
                  <c:v>99.983999999999995</c:v>
                </c:pt>
                <c:pt idx="842">
                  <c:v>103.4</c:v>
                </c:pt>
                <c:pt idx="843">
                  <c:v>93.933999999999997</c:v>
                </c:pt>
                <c:pt idx="844">
                  <c:v>107.64</c:v>
                </c:pt>
                <c:pt idx="845">
                  <c:v>98.525999999999996</c:v>
                </c:pt>
                <c:pt idx="846">
                  <c:v>112.71</c:v>
                </c:pt>
                <c:pt idx="847">
                  <c:v>121.14</c:v>
                </c:pt>
                <c:pt idx="848">
                  <c:v>95.281000000000006</c:v>
                </c:pt>
                <c:pt idx="849">
                  <c:v>106.12</c:v>
                </c:pt>
                <c:pt idx="850">
                  <c:v>84.563999999999993</c:v>
                </c:pt>
                <c:pt idx="851">
                  <c:v>108.2</c:v>
                </c:pt>
                <c:pt idx="852">
                  <c:v>100.52</c:v>
                </c:pt>
                <c:pt idx="853">
                  <c:v>113.04</c:v>
                </c:pt>
                <c:pt idx="854">
                  <c:v>96.260999999999996</c:v>
                </c:pt>
                <c:pt idx="855">
                  <c:v>116.78</c:v>
                </c:pt>
                <c:pt idx="856">
                  <c:v>100.59</c:v>
                </c:pt>
                <c:pt idx="857">
                  <c:v>82.885999999999996</c:v>
                </c:pt>
                <c:pt idx="858">
                  <c:v>119.36</c:v>
                </c:pt>
                <c:pt idx="859">
                  <c:v>98.206000000000003</c:v>
                </c:pt>
                <c:pt idx="860">
                  <c:v>90.352000000000004</c:v>
                </c:pt>
                <c:pt idx="861">
                  <c:v>100.93</c:v>
                </c:pt>
                <c:pt idx="862">
                  <c:v>104.29</c:v>
                </c:pt>
                <c:pt idx="863">
                  <c:v>103.95</c:v>
                </c:pt>
                <c:pt idx="864">
                  <c:v>120.03</c:v>
                </c:pt>
                <c:pt idx="865">
                  <c:v>105.8</c:v>
                </c:pt>
                <c:pt idx="866">
                  <c:v>112.77</c:v>
                </c:pt>
                <c:pt idx="867">
                  <c:v>95.337000000000003</c:v>
                </c:pt>
                <c:pt idx="868">
                  <c:v>91.174000000000007</c:v>
                </c:pt>
                <c:pt idx="869">
                  <c:v>102.51</c:v>
                </c:pt>
                <c:pt idx="870">
                  <c:v>113.39</c:v>
                </c:pt>
                <c:pt idx="871">
                  <c:v>128.46</c:v>
                </c:pt>
                <c:pt idx="872">
                  <c:v>98.311999999999998</c:v>
                </c:pt>
                <c:pt idx="873">
                  <c:v>97.73</c:v>
                </c:pt>
                <c:pt idx="874">
                  <c:v>86.718999999999994</c:v>
                </c:pt>
                <c:pt idx="875">
                  <c:v>104.08</c:v>
                </c:pt>
                <c:pt idx="876">
                  <c:v>125.97</c:v>
                </c:pt>
                <c:pt idx="877">
                  <c:v>101.89</c:v>
                </c:pt>
                <c:pt idx="878">
                  <c:v>96.771000000000001</c:v>
                </c:pt>
                <c:pt idx="879">
                  <c:v>82.352999999999994</c:v>
                </c:pt>
                <c:pt idx="880">
                  <c:v>95.956999999999994</c:v>
                </c:pt>
                <c:pt idx="881">
                  <c:v>106.68</c:v>
                </c:pt>
                <c:pt idx="882">
                  <c:v>104.29</c:v>
                </c:pt>
                <c:pt idx="883">
                  <c:v>112.19</c:v>
                </c:pt>
                <c:pt idx="884">
                  <c:v>123.03</c:v>
                </c:pt>
                <c:pt idx="885">
                  <c:v>99.180999999999997</c:v>
                </c:pt>
                <c:pt idx="886">
                  <c:v>78.915000000000006</c:v>
                </c:pt>
                <c:pt idx="887">
                  <c:v>120.35</c:v>
                </c:pt>
                <c:pt idx="888">
                  <c:v>90.816999999999993</c:v>
                </c:pt>
                <c:pt idx="889">
                  <c:v>121.1</c:v>
                </c:pt>
                <c:pt idx="890">
                  <c:v>95.682000000000002</c:v>
                </c:pt>
                <c:pt idx="891">
                  <c:v>93.834000000000003</c:v>
                </c:pt>
                <c:pt idx="892">
                  <c:v>90.144999999999996</c:v>
                </c:pt>
                <c:pt idx="893">
                  <c:v>111.33</c:v>
                </c:pt>
                <c:pt idx="894">
                  <c:v>95.808999999999997</c:v>
                </c:pt>
                <c:pt idx="895">
                  <c:v>98.406999999999996</c:v>
                </c:pt>
                <c:pt idx="896">
                  <c:v>76.013999999999996</c:v>
                </c:pt>
                <c:pt idx="897">
                  <c:v>100.54</c:v>
                </c:pt>
                <c:pt idx="898">
                  <c:v>100.81</c:v>
                </c:pt>
                <c:pt idx="899">
                  <c:v>101.46</c:v>
                </c:pt>
                <c:pt idx="900">
                  <c:v>116.38</c:v>
                </c:pt>
                <c:pt idx="901">
                  <c:v>89.385000000000005</c:v>
                </c:pt>
                <c:pt idx="902">
                  <c:v>86.182000000000002</c:v>
                </c:pt>
                <c:pt idx="903">
                  <c:v>100.59</c:v>
                </c:pt>
                <c:pt idx="904">
                  <c:v>83.146000000000001</c:v>
                </c:pt>
                <c:pt idx="905">
                  <c:v>91.801000000000002</c:v>
                </c:pt>
                <c:pt idx="906">
                  <c:v>97.733000000000004</c:v>
                </c:pt>
                <c:pt idx="907">
                  <c:v>97.581999999999994</c:v>
                </c:pt>
                <c:pt idx="908">
                  <c:v>128.57</c:v>
                </c:pt>
                <c:pt idx="909">
                  <c:v>104.92</c:v>
                </c:pt>
                <c:pt idx="910">
                  <c:v>100.91</c:v>
                </c:pt>
                <c:pt idx="911">
                  <c:v>106.52</c:v>
                </c:pt>
                <c:pt idx="912">
                  <c:v>140.19</c:v>
                </c:pt>
                <c:pt idx="913">
                  <c:v>90.234999999999999</c:v>
                </c:pt>
                <c:pt idx="914">
                  <c:v>107.77</c:v>
                </c:pt>
                <c:pt idx="915">
                  <c:v>117.07</c:v>
                </c:pt>
                <c:pt idx="916">
                  <c:v>101.19</c:v>
                </c:pt>
                <c:pt idx="917">
                  <c:v>99.632999999999996</c:v>
                </c:pt>
                <c:pt idx="918">
                  <c:v>100.15</c:v>
                </c:pt>
                <c:pt idx="919">
                  <c:v>92.656999999999996</c:v>
                </c:pt>
                <c:pt idx="920">
                  <c:v>98.379000000000005</c:v>
                </c:pt>
                <c:pt idx="921">
                  <c:v>99.167000000000002</c:v>
                </c:pt>
                <c:pt idx="922">
                  <c:v>107.47</c:v>
                </c:pt>
                <c:pt idx="923">
                  <c:v>99.283000000000001</c:v>
                </c:pt>
                <c:pt idx="924">
                  <c:v>99.813000000000002</c:v>
                </c:pt>
                <c:pt idx="925">
                  <c:v>121.92</c:v>
                </c:pt>
                <c:pt idx="926">
                  <c:v>91.742999999999995</c:v>
                </c:pt>
                <c:pt idx="927">
                  <c:v>73.772000000000006</c:v>
                </c:pt>
                <c:pt idx="928">
                  <c:v>99.373000000000005</c:v>
                </c:pt>
                <c:pt idx="929">
                  <c:v>93.957999999999998</c:v>
                </c:pt>
                <c:pt idx="930">
                  <c:v>122.83</c:v>
                </c:pt>
                <c:pt idx="931">
                  <c:v>89.774000000000001</c:v>
                </c:pt>
                <c:pt idx="932">
                  <c:v>106.76</c:v>
                </c:pt>
                <c:pt idx="933">
                  <c:v>78.825000000000003</c:v>
                </c:pt>
                <c:pt idx="934">
                  <c:v>88.727000000000004</c:v>
                </c:pt>
                <c:pt idx="935">
                  <c:v>106.54</c:v>
                </c:pt>
                <c:pt idx="936">
                  <c:v>106.37</c:v>
                </c:pt>
                <c:pt idx="937">
                  <c:v>120.25</c:v>
                </c:pt>
                <c:pt idx="938">
                  <c:v>102.25</c:v>
                </c:pt>
                <c:pt idx="939">
                  <c:v>72.694000000000003</c:v>
                </c:pt>
                <c:pt idx="940">
                  <c:v>119.36</c:v>
                </c:pt>
                <c:pt idx="941">
                  <c:v>86.207999999999998</c:v>
                </c:pt>
                <c:pt idx="942">
                  <c:v>95.787000000000006</c:v>
                </c:pt>
                <c:pt idx="943">
                  <c:v>98.316000000000003</c:v>
                </c:pt>
                <c:pt idx="944">
                  <c:v>73.503</c:v>
                </c:pt>
                <c:pt idx="945">
                  <c:v>98.11</c:v>
                </c:pt>
                <c:pt idx="946">
                  <c:v>108.17</c:v>
                </c:pt>
                <c:pt idx="947">
                  <c:v>98.736000000000004</c:v>
                </c:pt>
                <c:pt idx="948">
                  <c:v>76.207999999999998</c:v>
                </c:pt>
                <c:pt idx="949">
                  <c:v>83.942999999999998</c:v>
                </c:pt>
                <c:pt idx="950">
                  <c:v>90.028999999999996</c:v>
                </c:pt>
                <c:pt idx="951">
                  <c:v>129.97999999999999</c:v>
                </c:pt>
                <c:pt idx="952">
                  <c:v>103.2</c:v>
                </c:pt>
                <c:pt idx="953">
                  <c:v>111.43</c:v>
                </c:pt>
                <c:pt idx="954">
                  <c:v>108.96</c:v>
                </c:pt>
                <c:pt idx="955">
                  <c:v>79.954999999999998</c:v>
                </c:pt>
                <c:pt idx="956">
                  <c:v>111.64</c:v>
                </c:pt>
                <c:pt idx="957">
                  <c:v>114.07</c:v>
                </c:pt>
                <c:pt idx="958">
                  <c:v>110.67</c:v>
                </c:pt>
                <c:pt idx="959">
                  <c:v>117.86</c:v>
                </c:pt>
                <c:pt idx="960">
                  <c:v>75.608999999999995</c:v>
                </c:pt>
                <c:pt idx="961">
                  <c:v>82.44</c:v>
                </c:pt>
                <c:pt idx="962">
                  <c:v>111.81</c:v>
                </c:pt>
                <c:pt idx="963">
                  <c:v>103.5</c:v>
                </c:pt>
                <c:pt idx="964">
                  <c:v>95.447000000000003</c:v>
                </c:pt>
                <c:pt idx="965">
                  <c:v>106.29</c:v>
                </c:pt>
                <c:pt idx="966">
                  <c:v>128.18</c:v>
                </c:pt>
                <c:pt idx="967">
                  <c:v>92.551000000000002</c:v>
                </c:pt>
                <c:pt idx="968">
                  <c:v>93.6</c:v>
                </c:pt>
                <c:pt idx="969">
                  <c:v>51.036000000000001</c:v>
                </c:pt>
                <c:pt idx="970">
                  <c:v>82.784000000000006</c:v>
                </c:pt>
                <c:pt idx="971">
                  <c:v>90.852999999999994</c:v>
                </c:pt>
                <c:pt idx="972">
                  <c:v>97.114999999999995</c:v>
                </c:pt>
                <c:pt idx="973">
                  <c:v>103.98</c:v>
                </c:pt>
                <c:pt idx="974">
                  <c:v>93.388000000000005</c:v>
                </c:pt>
                <c:pt idx="975">
                  <c:v>101.8</c:v>
                </c:pt>
                <c:pt idx="976">
                  <c:v>101.74</c:v>
                </c:pt>
                <c:pt idx="977">
                  <c:v>108.77</c:v>
                </c:pt>
                <c:pt idx="978">
                  <c:v>117.87</c:v>
                </c:pt>
                <c:pt idx="979">
                  <c:v>92.328999999999994</c:v>
                </c:pt>
                <c:pt idx="980">
                  <c:v>98.441000000000003</c:v>
                </c:pt>
                <c:pt idx="981">
                  <c:v>93.781000000000006</c:v>
                </c:pt>
                <c:pt idx="982">
                  <c:v>87.426000000000002</c:v>
                </c:pt>
                <c:pt idx="983">
                  <c:v>93.236999999999995</c:v>
                </c:pt>
                <c:pt idx="984">
                  <c:v>92.454999999999998</c:v>
                </c:pt>
                <c:pt idx="985">
                  <c:v>88.924999999999997</c:v>
                </c:pt>
                <c:pt idx="986">
                  <c:v>88.634</c:v>
                </c:pt>
                <c:pt idx="987">
                  <c:v>105.45</c:v>
                </c:pt>
                <c:pt idx="988">
                  <c:v>85.896000000000001</c:v>
                </c:pt>
                <c:pt idx="989">
                  <c:v>108.17</c:v>
                </c:pt>
                <c:pt idx="990">
                  <c:v>86.975999999999999</c:v>
                </c:pt>
                <c:pt idx="991">
                  <c:v>84.8</c:v>
                </c:pt>
                <c:pt idx="992">
                  <c:v>90.186000000000007</c:v>
                </c:pt>
                <c:pt idx="993">
                  <c:v>79.14</c:v>
                </c:pt>
                <c:pt idx="994">
                  <c:v>94.295000000000002</c:v>
                </c:pt>
                <c:pt idx="995">
                  <c:v>82.98</c:v>
                </c:pt>
                <c:pt idx="996">
                  <c:v>80.290000000000006</c:v>
                </c:pt>
                <c:pt idx="997">
                  <c:v>95.129000000000005</c:v>
                </c:pt>
                <c:pt idx="998">
                  <c:v>81.06</c:v>
                </c:pt>
                <c:pt idx="999">
                  <c:v>93.218000000000004</c:v>
                </c:pt>
                <c:pt idx="1000">
                  <c:v>115.06</c:v>
                </c:pt>
                <c:pt idx="1001">
                  <c:v>109.27</c:v>
                </c:pt>
                <c:pt idx="1002">
                  <c:v>85.552999999999997</c:v>
                </c:pt>
                <c:pt idx="1003">
                  <c:v>115.27</c:v>
                </c:pt>
                <c:pt idx="1004">
                  <c:v>85.540999999999997</c:v>
                </c:pt>
                <c:pt idx="1005">
                  <c:v>67.326999999999998</c:v>
                </c:pt>
                <c:pt idx="1006">
                  <c:v>83.486999999999995</c:v>
                </c:pt>
                <c:pt idx="1007">
                  <c:v>61.633000000000003</c:v>
                </c:pt>
                <c:pt idx="1008">
                  <c:v>93.546999999999997</c:v>
                </c:pt>
                <c:pt idx="1009">
                  <c:v>94.106999999999999</c:v>
                </c:pt>
                <c:pt idx="1010">
                  <c:v>94.760999999999996</c:v>
                </c:pt>
                <c:pt idx="1011">
                  <c:v>66.866</c:v>
                </c:pt>
                <c:pt idx="1012">
                  <c:v>100.88</c:v>
                </c:pt>
                <c:pt idx="1013">
                  <c:v>73.566999999999993</c:v>
                </c:pt>
                <c:pt idx="1014">
                  <c:v>97.537000000000006</c:v>
                </c:pt>
                <c:pt idx="1015">
                  <c:v>82.275999999999996</c:v>
                </c:pt>
                <c:pt idx="1016">
                  <c:v>99.673000000000002</c:v>
                </c:pt>
                <c:pt idx="1017">
                  <c:v>90.382999999999996</c:v>
                </c:pt>
                <c:pt idx="1018">
                  <c:v>86.299000000000007</c:v>
                </c:pt>
                <c:pt idx="1019">
                  <c:v>60.707999999999998</c:v>
                </c:pt>
                <c:pt idx="1020">
                  <c:v>94.837999999999994</c:v>
                </c:pt>
                <c:pt idx="1021">
                  <c:v>69.369</c:v>
                </c:pt>
                <c:pt idx="1022">
                  <c:v>92.665999999999997</c:v>
                </c:pt>
                <c:pt idx="1023">
                  <c:v>84.113</c:v>
                </c:pt>
                <c:pt idx="1024">
                  <c:v>93.703000000000003</c:v>
                </c:pt>
                <c:pt idx="1025">
                  <c:v>88.608000000000004</c:v>
                </c:pt>
                <c:pt idx="1026">
                  <c:v>127.38</c:v>
                </c:pt>
                <c:pt idx="1027">
                  <c:v>92.834999999999994</c:v>
                </c:pt>
                <c:pt idx="1028">
                  <c:v>95.305000000000007</c:v>
                </c:pt>
                <c:pt idx="1029">
                  <c:v>108.92</c:v>
                </c:pt>
                <c:pt idx="1030">
                  <c:v>123.21</c:v>
                </c:pt>
                <c:pt idx="1031">
                  <c:v>85.683999999999997</c:v>
                </c:pt>
                <c:pt idx="1032">
                  <c:v>81.046000000000006</c:v>
                </c:pt>
                <c:pt idx="1033">
                  <c:v>89.248000000000005</c:v>
                </c:pt>
                <c:pt idx="1034">
                  <c:v>91.474999999999994</c:v>
                </c:pt>
                <c:pt idx="1035">
                  <c:v>90.977999999999994</c:v>
                </c:pt>
                <c:pt idx="1036">
                  <c:v>87.784000000000006</c:v>
                </c:pt>
                <c:pt idx="1037">
                  <c:v>70.819999999999993</c:v>
                </c:pt>
                <c:pt idx="1038">
                  <c:v>89.722999999999999</c:v>
                </c:pt>
                <c:pt idx="1039">
                  <c:v>79.893000000000001</c:v>
                </c:pt>
                <c:pt idx="1040">
                  <c:v>100.47</c:v>
                </c:pt>
                <c:pt idx="1041">
                  <c:v>112.11</c:v>
                </c:pt>
                <c:pt idx="1042">
                  <c:v>95.048000000000002</c:v>
                </c:pt>
                <c:pt idx="1043">
                  <c:v>88.338999999999999</c:v>
                </c:pt>
                <c:pt idx="1044">
                  <c:v>134.15</c:v>
                </c:pt>
                <c:pt idx="1045">
                  <c:v>90.965999999999994</c:v>
                </c:pt>
                <c:pt idx="1046">
                  <c:v>70.224000000000004</c:v>
                </c:pt>
                <c:pt idx="1047">
                  <c:v>88.677000000000007</c:v>
                </c:pt>
                <c:pt idx="1048">
                  <c:v>92.290999999999997</c:v>
                </c:pt>
                <c:pt idx="1049">
                  <c:v>118.07</c:v>
                </c:pt>
                <c:pt idx="1050">
                  <c:v>82.450999999999993</c:v>
                </c:pt>
                <c:pt idx="1051">
                  <c:v>115.47</c:v>
                </c:pt>
                <c:pt idx="1052">
                  <c:v>94.015000000000001</c:v>
                </c:pt>
                <c:pt idx="1053">
                  <c:v>88.067999999999998</c:v>
                </c:pt>
                <c:pt idx="1054">
                  <c:v>89.739000000000004</c:v>
                </c:pt>
                <c:pt idx="1055">
                  <c:v>80.456000000000003</c:v>
                </c:pt>
                <c:pt idx="1056">
                  <c:v>89.376000000000005</c:v>
                </c:pt>
                <c:pt idx="1057">
                  <c:v>86.033000000000001</c:v>
                </c:pt>
                <c:pt idx="1058">
                  <c:v>75.991</c:v>
                </c:pt>
                <c:pt idx="1059">
                  <c:v>70.704999999999998</c:v>
                </c:pt>
                <c:pt idx="1060">
                  <c:v>103.02</c:v>
                </c:pt>
                <c:pt idx="1061">
                  <c:v>84.834000000000003</c:v>
                </c:pt>
                <c:pt idx="1062">
                  <c:v>90.41</c:v>
                </c:pt>
                <c:pt idx="1063">
                  <c:v>67.284000000000006</c:v>
                </c:pt>
                <c:pt idx="1064">
                  <c:v>73.403000000000006</c:v>
                </c:pt>
                <c:pt idx="1065">
                  <c:v>99.736000000000004</c:v>
                </c:pt>
                <c:pt idx="1066">
                  <c:v>107.87</c:v>
                </c:pt>
                <c:pt idx="1067">
                  <c:v>86.248000000000005</c:v>
                </c:pt>
                <c:pt idx="1068">
                  <c:v>99.277000000000001</c:v>
                </c:pt>
                <c:pt idx="1069">
                  <c:v>99.046999999999997</c:v>
                </c:pt>
                <c:pt idx="1070">
                  <c:v>95.009</c:v>
                </c:pt>
                <c:pt idx="1071">
                  <c:v>95.272999999999996</c:v>
                </c:pt>
                <c:pt idx="1072">
                  <c:v>94.353999999999999</c:v>
                </c:pt>
                <c:pt idx="1073">
                  <c:v>84.888999999999996</c:v>
                </c:pt>
                <c:pt idx="1074">
                  <c:v>93.403999999999996</c:v>
                </c:pt>
                <c:pt idx="1075">
                  <c:v>82.988</c:v>
                </c:pt>
                <c:pt idx="1076">
                  <c:v>83.94</c:v>
                </c:pt>
                <c:pt idx="1077">
                  <c:v>62.22</c:v>
                </c:pt>
                <c:pt idx="1078">
                  <c:v>118.13</c:v>
                </c:pt>
                <c:pt idx="1079">
                  <c:v>106.06</c:v>
                </c:pt>
                <c:pt idx="1080">
                  <c:v>87.498999999999995</c:v>
                </c:pt>
                <c:pt idx="1081">
                  <c:v>114.39</c:v>
                </c:pt>
                <c:pt idx="1082">
                  <c:v>70.653999999999996</c:v>
                </c:pt>
                <c:pt idx="1083">
                  <c:v>96.962000000000003</c:v>
                </c:pt>
                <c:pt idx="1084">
                  <c:v>96.043999999999997</c:v>
                </c:pt>
                <c:pt idx="1085">
                  <c:v>90.435000000000002</c:v>
                </c:pt>
                <c:pt idx="1086">
                  <c:v>83.888999999999996</c:v>
                </c:pt>
                <c:pt idx="1087">
                  <c:v>93.010999999999996</c:v>
                </c:pt>
                <c:pt idx="1088">
                  <c:v>90.64</c:v>
                </c:pt>
                <c:pt idx="1089">
                  <c:v>91.697000000000003</c:v>
                </c:pt>
                <c:pt idx="1090">
                  <c:v>103.51</c:v>
                </c:pt>
                <c:pt idx="1091">
                  <c:v>103.32</c:v>
                </c:pt>
                <c:pt idx="1092">
                  <c:v>120.09</c:v>
                </c:pt>
                <c:pt idx="1093">
                  <c:v>83.019000000000005</c:v>
                </c:pt>
                <c:pt idx="1094">
                  <c:v>114.85</c:v>
                </c:pt>
                <c:pt idx="1095">
                  <c:v>71.667000000000002</c:v>
                </c:pt>
                <c:pt idx="1096">
                  <c:v>76.194000000000003</c:v>
                </c:pt>
                <c:pt idx="1097">
                  <c:v>94.986000000000004</c:v>
                </c:pt>
                <c:pt idx="1098">
                  <c:v>104.35</c:v>
                </c:pt>
                <c:pt idx="1099">
                  <c:v>71.260999999999996</c:v>
                </c:pt>
                <c:pt idx="1100">
                  <c:v>92.287000000000006</c:v>
                </c:pt>
                <c:pt idx="1101">
                  <c:v>77.656999999999996</c:v>
                </c:pt>
                <c:pt idx="1102">
                  <c:v>84.566000000000003</c:v>
                </c:pt>
                <c:pt idx="1103">
                  <c:v>98.162999999999997</c:v>
                </c:pt>
                <c:pt idx="1104">
                  <c:v>107.06</c:v>
                </c:pt>
                <c:pt idx="1105">
                  <c:v>88.769000000000005</c:v>
                </c:pt>
                <c:pt idx="1106">
                  <c:v>90.933999999999997</c:v>
                </c:pt>
                <c:pt idx="1107">
                  <c:v>109.28</c:v>
                </c:pt>
                <c:pt idx="1108">
                  <c:v>95.914000000000001</c:v>
                </c:pt>
                <c:pt idx="1109">
                  <c:v>84.703999999999994</c:v>
                </c:pt>
                <c:pt idx="1110">
                  <c:v>108.56</c:v>
                </c:pt>
                <c:pt idx="1111">
                  <c:v>68.882999999999996</c:v>
                </c:pt>
                <c:pt idx="1112">
                  <c:v>82.218000000000004</c:v>
                </c:pt>
                <c:pt idx="1113">
                  <c:v>105.57</c:v>
                </c:pt>
                <c:pt idx="1114">
                  <c:v>98.27</c:v>
                </c:pt>
                <c:pt idx="1115">
                  <c:v>103.77</c:v>
                </c:pt>
                <c:pt idx="1116">
                  <c:v>67.344999999999999</c:v>
                </c:pt>
                <c:pt idx="1117">
                  <c:v>95.7</c:v>
                </c:pt>
                <c:pt idx="1118">
                  <c:v>101.26</c:v>
                </c:pt>
                <c:pt idx="1119">
                  <c:v>74.275999999999996</c:v>
                </c:pt>
                <c:pt idx="1120">
                  <c:v>88.866</c:v>
                </c:pt>
                <c:pt idx="1121">
                  <c:v>61.296999999999997</c:v>
                </c:pt>
                <c:pt idx="1122">
                  <c:v>67.796999999999997</c:v>
                </c:pt>
                <c:pt idx="1123">
                  <c:v>64.692999999999998</c:v>
                </c:pt>
                <c:pt idx="1124">
                  <c:v>59.746000000000002</c:v>
                </c:pt>
                <c:pt idx="1125">
                  <c:v>96.989000000000004</c:v>
                </c:pt>
                <c:pt idx="1126">
                  <c:v>84.287000000000006</c:v>
                </c:pt>
                <c:pt idx="1127">
                  <c:v>78.775000000000006</c:v>
                </c:pt>
                <c:pt idx="1128">
                  <c:v>81.153000000000006</c:v>
                </c:pt>
                <c:pt idx="1129">
                  <c:v>72.88</c:v>
                </c:pt>
                <c:pt idx="1130">
                  <c:v>90.412999999999997</c:v>
                </c:pt>
                <c:pt idx="1131">
                  <c:v>82.926000000000002</c:v>
                </c:pt>
                <c:pt idx="1132">
                  <c:v>107.13</c:v>
                </c:pt>
                <c:pt idx="1133">
                  <c:v>100.62</c:v>
                </c:pt>
                <c:pt idx="1134">
                  <c:v>73.024000000000001</c:v>
                </c:pt>
                <c:pt idx="1135">
                  <c:v>94.578999999999994</c:v>
                </c:pt>
                <c:pt idx="1136">
                  <c:v>65.881</c:v>
                </c:pt>
                <c:pt idx="1137">
                  <c:v>93.531999999999996</c:v>
                </c:pt>
                <c:pt idx="1138">
                  <c:v>77.994</c:v>
                </c:pt>
                <c:pt idx="1139">
                  <c:v>77.433999999999997</c:v>
                </c:pt>
                <c:pt idx="1140">
                  <c:v>79.793999999999997</c:v>
                </c:pt>
                <c:pt idx="1141">
                  <c:v>72.805000000000007</c:v>
                </c:pt>
                <c:pt idx="1142">
                  <c:v>64.798000000000002</c:v>
                </c:pt>
                <c:pt idx="1143">
                  <c:v>95.727999999999994</c:v>
                </c:pt>
                <c:pt idx="1144">
                  <c:v>92.673000000000002</c:v>
                </c:pt>
                <c:pt idx="1145">
                  <c:v>88.025999999999996</c:v>
                </c:pt>
                <c:pt idx="1146">
                  <c:v>75.819000000000003</c:v>
                </c:pt>
                <c:pt idx="1147">
                  <c:v>77.849999999999994</c:v>
                </c:pt>
                <c:pt idx="1148">
                  <c:v>84.593999999999994</c:v>
                </c:pt>
                <c:pt idx="1149">
                  <c:v>73.867000000000004</c:v>
                </c:pt>
                <c:pt idx="1150">
                  <c:v>67.385999999999996</c:v>
                </c:pt>
                <c:pt idx="1151">
                  <c:v>92.619</c:v>
                </c:pt>
                <c:pt idx="1152">
                  <c:v>63.9</c:v>
                </c:pt>
                <c:pt idx="1153">
                  <c:v>83.262</c:v>
                </c:pt>
                <c:pt idx="1154">
                  <c:v>99.418000000000006</c:v>
                </c:pt>
                <c:pt idx="1155">
                  <c:v>98.311999999999998</c:v>
                </c:pt>
                <c:pt idx="1156">
                  <c:v>72.683000000000007</c:v>
                </c:pt>
                <c:pt idx="1157">
                  <c:v>96.447000000000003</c:v>
                </c:pt>
                <c:pt idx="1158">
                  <c:v>79.331999999999994</c:v>
                </c:pt>
                <c:pt idx="1159">
                  <c:v>78.409000000000006</c:v>
                </c:pt>
                <c:pt idx="1160">
                  <c:v>105.74</c:v>
                </c:pt>
                <c:pt idx="1161">
                  <c:v>95.480999999999995</c:v>
                </c:pt>
                <c:pt idx="1162">
                  <c:v>67.674999999999997</c:v>
                </c:pt>
                <c:pt idx="1163">
                  <c:v>93.715999999999994</c:v>
                </c:pt>
                <c:pt idx="1164">
                  <c:v>111.42</c:v>
                </c:pt>
                <c:pt idx="1165">
                  <c:v>86.441999999999993</c:v>
                </c:pt>
                <c:pt idx="1166">
                  <c:v>62.107999999999997</c:v>
                </c:pt>
                <c:pt idx="1167">
                  <c:v>79.843999999999994</c:v>
                </c:pt>
                <c:pt idx="1168">
                  <c:v>89.111000000000004</c:v>
                </c:pt>
                <c:pt idx="1169">
                  <c:v>95.031000000000006</c:v>
                </c:pt>
                <c:pt idx="1170">
                  <c:v>91.055999999999997</c:v>
                </c:pt>
                <c:pt idx="1171">
                  <c:v>63.415999999999997</c:v>
                </c:pt>
                <c:pt idx="1172">
                  <c:v>95.923000000000002</c:v>
                </c:pt>
                <c:pt idx="1173">
                  <c:v>105.33</c:v>
                </c:pt>
                <c:pt idx="1174">
                  <c:v>74.94</c:v>
                </c:pt>
                <c:pt idx="1175">
                  <c:v>60.411999999999999</c:v>
                </c:pt>
                <c:pt idx="1176">
                  <c:v>80.8</c:v>
                </c:pt>
                <c:pt idx="1177">
                  <c:v>110.19</c:v>
                </c:pt>
                <c:pt idx="1178">
                  <c:v>92.24</c:v>
                </c:pt>
                <c:pt idx="1179">
                  <c:v>91.954999999999998</c:v>
                </c:pt>
                <c:pt idx="1180">
                  <c:v>73.344999999999999</c:v>
                </c:pt>
                <c:pt idx="1181">
                  <c:v>66.281999999999996</c:v>
                </c:pt>
                <c:pt idx="1182">
                  <c:v>72.953000000000003</c:v>
                </c:pt>
                <c:pt idx="1183">
                  <c:v>62.896000000000001</c:v>
                </c:pt>
                <c:pt idx="1184">
                  <c:v>76.608000000000004</c:v>
                </c:pt>
                <c:pt idx="1185">
                  <c:v>90.441999999999993</c:v>
                </c:pt>
                <c:pt idx="1186">
                  <c:v>66.846999999999994</c:v>
                </c:pt>
                <c:pt idx="1187">
                  <c:v>95.296999999999997</c:v>
                </c:pt>
                <c:pt idx="1188">
                  <c:v>66.331999999999994</c:v>
                </c:pt>
                <c:pt idx="1189">
                  <c:v>92.033000000000001</c:v>
                </c:pt>
                <c:pt idx="1190">
                  <c:v>81.572000000000003</c:v>
                </c:pt>
                <c:pt idx="1191">
                  <c:v>63.956000000000003</c:v>
                </c:pt>
                <c:pt idx="1192">
                  <c:v>72.942999999999998</c:v>
                </c:pt>
                <c:pt idx="1193">
                  <c:v>75.671999999999997</c:v>
                </c:pt>
                <c:pt idx="1194">
                  <c:v>116.2</c:v>
                </c:pt>
                <c:pt idx="1195">
                  <c:v>66.581000000000003</c:v>
                </c:pt>
                <c:pt idx="1196">
                  <c:v>85.727000000000004</c:v>
                </c:pt>
                <c:pt idx="1197">
                  <c:v>79.709000000000003</c:v>
                </c:pt>
                <c:pt idx="1198">
                  <c:v>83.974000000000004</c:v>
                </c:pt>
                <c:pt idx="1199">
                  <c:v>70.082999999999998</c:v>
                </c:pt>
                <c:pt idx="1200">
                  <c:v>74.012</c:v>
                </c:pt>
                <c:pt idx="1201">
                  <c:v>64.328000000000003</c:v>
                </c:pt>
                <c:pt idx="1202">
                  <c:v>64.673000000000002</c:v>
                </c:pt>
                <c:pt idx="1203">
                  <c:v>102.81</c:v>
                </c:pt>
                <c:pt idx="1204">
                  <c:v>93.084000000000003</c:v>
                </c:pt>
                <c:pt idx="1205">
                  <c:v>88.27</c:v>
                </c:pt>
                <c:pt idx="1206">
                  <c:v>102.08</c:v>
                </c:pt>
                <c:pt idx="1207">
                  <c:v>76.132000000000005</c:v>
                </c:pt>
                <c:pt idx="1208">
                  <c:v>77.153999999999996</c:v>
                </c:pt>
                <c:pt idx="1209">
                  <c:v>78.685000000000002</c:v>
                </c:pt>
                <c:pt idx="1210">
                  <c:v>93.063999999999993</c:v>
                </c:pt>
                <c:pt idx="1211">
                  <c:v>80.635000000000005</c:v>
                </c:pt>
                <c:pt idx="1212">
                  <c:v>76.340999999999994</c:v>
                </c:pt>
                <c:pt idx="1213">
                  <c:v>96.268000000000001</c:v>
                </c:pt>
                <c:pt idx="1214">
                  <c:v>79.304000000000002</c:v>
                </c:pt>
                <c:pt idx="1215">
                  <c:v>84.813999999999993</c:v>
                </c:pt>
                <c:pt idx="1216">
                  <c:v>93.256</c:v>
                </c:pt>
                <c:pt idx="1217">
                  <c:v>78.695999999999998</c:v>
                </c:pt>
                <c:pt idx="1218">
                  <c:v>98.256</c:v>
                </c:pt>
                <c:pt idx="1219">
                  <c:v>76.91</c:v>
                </c:pt>
                <c:pt idx="1220">
                  <c:v>95.016999999999996</c:v>
                </c:pt>
                <c:pt idx="1221">
                  <c:v>76.52</c:v>
                </c:pt>
                <c:pt idx="1222">
                  <c:v>51.834000000000003</c:v>
                </c:pt>
                <c:pt idx="1223">
                  <c:v>76.460999999999999</c:v>
                </c:pt>
                <c:pt idx="1224">
                  <c:v>87.113</c:v>
                </c:pt>
                <c:pt idx="1225">
                  <c:v>65.179000000000002</c:v>
                </c:pt>
                <c:pt idx="1226">
                  <c:v>78.192999999999998</c:v>
                </c:pt>
                <c:pt idx="1227">
                  <c:v>62.472000000000001</c:v>
                </c:pt>
                <c:pt idx="1228">
                  <c:v>97.125</c:v>
                </c:pt>
                <c:pt idx="1229">
                  <c:v>77.158000000000001</c:v>
                </c:pt>
                <c:pt idx="1230">
                  <c:v>76.02</c:v>
                </c:pt>
                <c:pt idx="1231">
                  <c:v>79.638999999999996</c:v>
                </c:pt>
                <c:pt idx="1232">
                  <c:v>91.819000000000003</c:v>
                </c:pt>
                <c:pt idx="1233">
                  <c:v>94.009</c:v>
                </c:pt>
                <c:pt idx="1234">
                  <c:v>97.59</c:v>
                </c:pt>
                <c:pt idx="1235">
                  <c:v>66.165999999999997</c:v>
                </c:pt>
                <c:pt idx="1236">
                  <c:v>78.551000000000002</c:v>
                </c:pt>
                <c:pt idx="1237">
                  <c:v>91.757999999999996</c:v>
                </c:pt>
                <c:pt idx="1238">
                  <c:v>78.855000000000004</c:v>
                </c:pt>
                <c:pt idx="1239">
                  <c:v>64.591999999999999</c:v>
                </c:pt>
                <c:pt idx="1240">
                  <c:v>68.186999999999998</c:v>
                </c:pt>
                <c:pt idx="1241">
                  <c:v>96.286000000000001</c:v>
                </c:pt>
                <c:pt idx="1242">
                  <c:v>108.38</c:v>
                </c:pt>
                <c:pt idx="1243">
                  <c:v>76.754000000000005</c:v>
                </c:pt>
                <c:pt idx="1244">
                  <c:v>78.048000000000002</c:v>
                </c:pt>
                <c:pt idx="1245">
                  <c:v>79.224000000000004</c:v>
                </c:pt>
                <c:pt idx="1246">
                  <c:v>103.81</c:v>
                </c:pt>
                <c:pt idx="1247">
                  <c:v>90.653999999999996</c:v>
                </c:pt>
                <c:pt idx="1248">
                  <c:v>51.091000000000001</c:v>
                </c:pt>
                <c:pt idx="1249">
                  <c:v>56.914999999999999</c:v>
                </c:pt>
                <c:pt idx="1250">
                  <c:v>93.456000000000003</c:v>
                </c:pt>
                <c:pt idx="1251">
                  <c:v>87.245000000000005</c:v>
                </c:pt>
                <c:pt idx="1252">
                  <c:v>99.554000000000002</c:v>
                </c:pt>
                <c:pt idx="1253">
                  <c:v>70.941999999999993</c:v>
                </c:pt>
                <c:pt idx="1254">
                  <c:v>83.488</c:v>
                </c:pt>
                <c:pt idx="1255">
                  <c:v>97.897000000000006</c:v>
                </c:pt>
                <c:pt idx="1256">
                  <c:v>75.131</c:v>
                </c:pt>
                <c:pt idx="1257">
                  <c:v>108.42</c:v>
                </c:pt>
                <c:pt idx="1258">
                  <c:v>75.388000000000005</c:v>
                </c:pt>
                <c:pt idx="1259">
                  <c:v>115.21</c:v>
                </c:pt>
                <c:pt idx="1260">
                  <c:v>79.025000000000006</c:v>
                </c:pt>
                <c:pt idx="1261">
                  <c:v>86.131</c:v>
                </c:pt>
                <c:pt idx="1262">
                  <c:v>62.095999999999997</c:v>
                </c:pt>
                <c:pt idx="1263">
                  <c:v>85.087000000000003</c:v>
                </c:pt>
                <c:pt idx="1264">
                  <c:v>72.974000000000004</c:v>
                </c:pt>
                <c:pt idx="1265">
                  <c:v>69.260999999999996</c:v>
                </c:pt>
                <c:pt idx="1266">
                  <c:v>84.6</c:v>
                </c:pt>
                <c:pt idx="1267">
                  <c:v>100.13</c:v>
                </c:pt>
                <c:pt idx="1268">
                  <c:v>59.375</c:v>
                </c:pt>
                <c:pt idx="1269">
                  <c:v>72.498000000000005</c:v>
                </c:pt>
                <c:pt idx="1270">
                  <c:v>102.18</c:v>
                </c:pt>
                <c:pt idx="1271">
                  <c:v>80.284000000000006</c:v>
                </c:pt>
                <c:pt idx="1272">
                  <c:v>95.088999999999999</c:v>
                </c:pt>
                <c:pt idx="1273">
                  <c:v>92.626000000000005</c:v>
                </c:pt>
                <c:pt idx="1274">
                  <c:v>85.754999999999995</c:v>
                </c:pt>
                <c:pt idx="1275">
                  <c:v>74.644000000000005</c:v>
                </c:pt>
                <c:pt idx="1276">
                  <c:v>92.436000000000007</c:v>
                </c:pt>
                <c:pt idx="1277">
                  <c:v>71.090999999999994</c:v>
                </c:pt>
                <c:pt idx="1278">
                  <c:v>84.457999999999998</c:v>
                </c:pt>
                <c:pt idx="1279">
                  <c:v>87.173000000000002</c:v>
                </c:pt>
                <c:pt idx="1280">
                  <c:v>95.915000000000006</c:v>
                </c:pt>
                <c:pt idx="1281">
                  <c:v>68.08</c:v>
                </c:pt>
                <c:pt idx="1282">
                  <c:v>106.88</c:v>
                </c:pt>
                <c:pt idx="1283">
                  <c:v>75.918000000000006</c:v>
                </c:pt>
                <c:pt idx="1284">
                  <c:v>86.138000000000005</c:v>
                </c:pt>
                <c:pt idx="1285">
                  <c:v>71.179000000000002</c:v>
                </c:pt>
                <c:pt idx="1286">
                  <c:v>131.12</c:v>
                </c:pt>
                <c:pt idx="1287">
                  <c:v>97.21</c:v>
                </c:pt>
                <c:pt idx="1288">
                  <c:v>76.003</c:v>
                </c:pt>
                <c:pt idx="1289">
                  <c:v>61.838000000000001</c:v>
                </c:pt>
                <c:pt idx="1290">
                  <c:v>76.817999999999998</c:v>
                </c:pt>
                <c:pt idx="1291">
                  <c:v>84.44</c:v>
                </c:pt>
                <c:pt idx="1292">
                  <c:v>101.26</c:v>
                </c:pt>
                <c:pt idx="1293">
                  <c:v>96.236999999999995</c:v>
                </c:pt>
                <c:pt idx="1294">
                  <c:v>82.117999999999995</c:v>
                </c:pt>
                <c:pt idx="1295">
                  <c:v>92.596999999999994</c:v>
                </c:pt>
                <c:pt idx="1296">
                  <c:v>90.43</c:v>
                </c:pt>
                <c:pt idx="1297">
                  <c:v>94.037999999999997</c:v>
                </c:pt>
                <c:pt idx="1298">
                  <c:v>94.49</c:v>
                </c:pt>
                <c:pt idx="1299">
                  <c:v>83.275000000000006</c:v>
                </c:pt>
                <c:pt idx="1300">
                  <c:v>94.798000000000002</c:v>
                </c:pt>
                <c:pt idx="1301">
                  <c:v>94.119</c:v>
                </c:pt>
                <c:pt idx="1302">
                  <c:v>82.998999999999995</c:v>
                </c:pt>
                <c:pt idx="1303">
                  <c:v>129.21</c:v>
                </c:pt>
                <c:pt idx="1304">
                  <c:v>109.44</c:v>
                </c:pt>
                <c:pt idx="1305">
                  <c:v>95.921000000000006</c:v>
                </c:pt>
                <c:pt idx="1306">
                  <c:v>80.703999999999994</c:v>
                </c:pt>
                <c:pt idx="1307">
                  <c:v>84.891999999999996</c:v>
                </c:pt>
                <c:pt idx="1308">
                  <c:v>100.4</c:v>
                </c:pt>
                <c:pt idx="1309">
                  <c:v>94.287000000000006</c:v>
                </c:pt>
                <c:pt idx="1310">
                  <c:v>94.805000000000007</c:v>
                </c:pt>
                <c:pt idx="1311">
                  <c:v>91.606999999999999</c:v>
                </c:pt>
                <c:pt idx="1312">
                  <c:v>96.096999999999994</c:v>
                </c:pt>
                <c:pt idx="1313">
                  <c:v>77.795000000000002</c:v>
                </c:pt>
                <c:pt idx="1314">
                  <c:v>94.463999999999999</c:v>
                </c:pt>
                <c:pt idx="1315">
                  <c:v>77.622</c:v>
                </c:pt>
                <c:pt idx="1316">
                  <c:v>91.742999999999995</c:v>
                </c:pt>
                <c:pt idx="1317">
                  <c:v>86.715000000000003</c:v>
                </c:pt>
                <c:pt idx="1318">
                  <c:v>98.647000000000006</c:v>
                </c:pt>
                <c:pt idx="1319">
                  <c:v>81.445999999999998</c:v>
                </c:pt>
                <c:pt idx="1320">
                  <c:v>77.819000000000003</c:v>
                </c:pt>
                <c:pt idx="1321">
                  <c:v>85.707999999999998</c:v>
                </c:pt>
                <c:pt idx="1322">
                  <c:v>97.275000000000006</c:v>
                </c:pt>
                <c:pt idx="1323">
                  <c:v>104.9</c:v>
                </c:pt>
                <c:pt idx="1324">
                  <c:v>75.451999999999998</c:v>
                </c:pt>
                <c:pt idx="1325">
                  <c:v>103.38</c:v>
                </c:pt>
                <c:pt idx="1326">
                  <c:v>103.57</c:v>
                </c:pt>
                <c:pt idx="1327">
                  <c:v>109.34</c:v>
                </c:pt>
                <c:pt idx="1328">
                  <c:v>81.721999999999994</c:v>
                </c:pt>
                <c:pt idx="1329">
                  <c:v>79.745000000000005</c:v>
                </c:pt>
                <c:pt idx="1330">
                  <c:v>81.944999999999993</c:v>
                </c:pt>
                <c:pt idx="1331">
                  <c:v>105.05</c:v>
                </c:pt>
                <c:pt idx="1332">
                  <c:v>75.593999999999994</c:v>
                </c:pt>
                <c:pt idx="1333">
                  <c:v>78.748999999999995</c:v>
                </c:pt>
                <c:pt idx="1334">
                  <c:v>95.924999999999997</c:v>
                </c:pt>
                <c:pt idx="1335">
                  <c:v>73.594999999999999</c:v>
                </c:pt>
                <c:pt idx="1336">
                  <c:v>55.746000000000002</c:v>
                </c:pt>
                <c:pt idx="1337">
                  <c:v>109.45</c:v>
                </c:pt>
                <c:pt idx="1338">
                  <c:v>83.873999999999995</c:v>
                </c:pt>
                <c:pt idx="1339">
                  <c:v>66.179000000000002</c:v>
                </c:pt>
                <c:pt idx="1340">
                  <c:v>91.22</c:v>
                </c:pt>
                <c:pt idx="1341">
                  <c:v>58.24</c:v>
                </c:pt>
                <c:pt idx="1342">
                  <c:v>86.805000000000007</c:v>
                </c:pt>
                <c:pt idx="1343">
                  <c:v>84.216999999999999</c:v>
                </c:pt>
                <c:pt idx="1344">
                  <c:v>59.755000000000003</c:v>
                </c:pt>
                <c:pt idx="1345">
                  <c:v>83.97</c:v>
                </c:pt>
                <c:pt idx="1346">
                  <c:v>76.513999999999996</c:v>
                </c:pt>
                <c:pt idx="1347">
                  <c:v>97.6</c:v>
                </c:pt>
                <c:pt idx="1348">
                  <c:v>90.323999999999998</c:v>
                </c:pt>
                <c:pt idx="1349">
                  <c:v>102.4</c:v>
                </c:pt>
                <c:pt idx="1350">
                  <c:v>83.677999999999997</c:v>
                </c:pt>
                <c:pt idx="1351">
                  <c:v>104.5</c:v>
                </c:pt>
                <c:pt idx="1352">
                  <c:v>88.093000000000004</c:v>
                </c:pt>
                <c:pt idx="1353">
                  <c:v>85.521000000000001</c:v>
                </c:pt>
                <c:pt idx="1354">
                  <c:v>80.155000000000001</c:v>
                </c:pt>
                <c:pt idx="1355">
                  <c:v>98.852999999999994</c:v>
                </c:pt>
                <c:pt idx="1356">
                  <c:v>62.851999999999997</c:v>
                </c:pt>
                <c:pt idx="1357">
                  <c:v>94.263000000000005</c:v>
                </c:pt>
                <c:pt idx="1358">
                  <c:v>103.92</c:v>
                </c:pt>
                <c:pt idx="1359">
                  <c:v>63.161999999999999</c:v>
                </c:pt>
                <c:pt idx="1360">
                  <c:v>82.531999999999996</c:v>
                </c:pt>
                <c:pt idx="1361">
                  <c:v>98.364000000000004</c:v>
                </c:pt>
                <c:pt idx="1362">
                  <c:v>100.41</c:v>
                </c:pt>
                <c:pt idx="1363">
                  <c:v>88.183999999999997</c:v>
                </c:pt>
                <c:pt idx="1364">
                  <c:v>70.021000000000001</c:v>
                </c:pt>
                <c:pt idx="1365">
                  <c:v>107.28</c:v>
                </c:pt>
                <c:pt idx="1366">
                  <c:v>83.718000000000004</c:v>
                </c:pt>
                <c:pt idx="1367">
                  <c:v>63.932000000000002</c:v>
                </c:pt>
                <c:pt idx="1368">
                  <c:v>98.421999999999997</c:v>
                </c:pt>
                <c:pt idx="1369">
                  <c:v>64.358999999999995</c:v>
                </c:pt>
                <c:pt idx="1370">
                  <c:v>77.832999999999998</c:v>
                </c:pt>
                <c:pt idx="1371">
                  <c:v>94.772000000000006</c:v>
                </c:pt>
                <c:pt idx="1372">
                  <c:v>77.608000000000004</c:v>
                </c:pt>
                <c:pt idx="1373">
                  <c:v>83.393000000000001</c:v>
                </c:pt>
                <c:pt idx="1374">
                  <c:v>87.756</c:v>
                </c:pt>
                <c:pt idx="1375">
                  <c:v>94.337999999999994</c:v>
                </c:pt>
                <c:pt idx="1376">
                  <c:v>90.834999999999994</c:v>
                </c:pt>
                <c:pt idx="1377">
                  <c:v>93.218999999999994</c:v>
                </c:pt>
                <c:pt idx="1378">
                  <c:v>80.819000000000003</c:v>
                </c:pt>
                <c:pt idx="1379">
                  <c:v>84.022000000000006</c:v>
                </c:pt>
                <c:pt idx="1380">
                  <c:v>87.488</c:v>
                </c:pt>
                <c:pt idx="1381">
                  <c:v>77.289000000000001</c:v>
                </c:pt>
                <c:pt idx="1382">
                  <c:v>69.290000000000006</c:v>
                </c:pt>
                <c:pt idx="1383">
                  <c:v>87.164000000000001</c:v>
                </c:pt>
                <c:pt idx="1384">
                  <c:v>92.406000000000006</c:v>
                </c:pt>
                <c:pt idx="1385">
                  <c:v>71.805999999999997</c:v>
                </c:pt>
                <c:pt idx="1386">
                  <c:v>98.605000000000004</c:v>
                </c:pt>
                <c:pt idx="1387">
                  <c:v>82.835999999999999</c:v>
                </c:pt>
                <c:pt idx="1388">
                  <c:v>65.856999999999999</c:v>
                </c:pt>
                <c:pt idx="1389">
                  <c:v>68.119</c:v>
                </c:pt>
                <c:pt idx="1390">
                  <c:v>89.692999999999998</c:v>
                </c:pt>
                <c:pt idx="1391">
                  <c:v>70.591999999999999</c:v>
                </c:pt>
                <c:pt idx="1392">
                  <c:v>87.491</c:v>
                </c:pt>
                <c:pt idx="1393">
                  <c:v>88.926000000000002</c:v>
                </c:pt>
                <c:pt idx="1394">
                  <c:v>86.236999999999995</c:v>
                </c:pt>
                <c:pt idx="1395">
                  <c:v>73.704999999999998</c:v>
                </c:pt>
                <c:pt idx="1396">
                  <c:v>66.084999999999994</c:v>
                </c:pt>
                <c:pt idx="1397">
                  <c:v>109.82</c:v>
                </c:pt>
                <c:pt idx="1398">
                  <c:v>56.890999999999998</c:v>
                </c:pt>
                <c:pt idx="1399">
                  <c:v>97.325999999999993</c:v>
                </c:pt>
                <c:pt idx="1400">
                  <c:v>100.34</c:v>
                </c:pt>
                <c:pt idx="1401">
                  <c:v>70.397000000000006</c:v>
                </c:pt>
                <c:pt idx="1402">
                  <c:v>94.256</c:v>
                </c:pt>
                <c:pt idx="1403">
                  <c:v>91.685000000000002</c:v>
                </c:pt>
                <c:pt idx="1404">
                  <c:v>98.77</c:v>
                </c:pt>
                <c:pt idx="1405">
                  <c:v>90.802000000000007</c:v>
                </c:pt>
                <c:pt idx="1406">
                  <c:v>84.835999999999999</c:v>
                </c:pt>
                <c:pt idx="1407">
                  <c:v>83.463999999999999</c:v>
                </c:pt>
                <c:pt idx="1408">
                  <c:v>60.195999999999998</c:v>
                </c:pt>
                <c:pt idx="1409">
                  <c:v>89.081000000000003</c:v>
                </c:pt>
                <c:pt idx="1410">
                  <c:v>74.320999999999998</c:v>
                </c:pt>
                <c:pt idx="1411">
                  <c:v>58.801000000000002</c:v>
                </c:pt>
                <c:pt idx="1412">
                  <c:v>67.325999999999993</c:v>
                </c:pt>
                <c:pt idx="1413">
                  <c:v>68.364000000000004</c:v>
                </c:pt>
                <c:pt idx="1414">
                  <c:v>89.962999999999994</c:v>
                </c:pt>
                <c:pt idx="1415">
                  <c:v>74.543999999999997</c:v>
                </c:pt>
                <c:pt idx="1416">
                  <c:v>70.004000000000005</c:v>
                </c:pt>
                <c:pt idx="1417">
                  <c:v>91.037999999999997</c:v>
                </c:pt>
                <c:pt idx="1418">
                  <c:v>94.727000000000004</c:v>
                </c:pt>
                <c:pt idx="1419">
                  <c:v>91.638000000000005</c:v>
                </c:pt>
                <c:pt idx="1420">
                  <c:v>82.527000000000001</c:v>
                </c:pt>
                <c:pt idx="1421">
                  <c:v>72.494</c:v>
                </c:pt>
                <c:pt idx="1422">
                  <c:v>64.510999999999996</c:v>
                </c:pt>
                <c:pt idx="1423">
                  <c:v>79.72</c:v>
                </c:pt>
                <c:pt idx="1424">
                  <c:v>81.94</c:v>
                </c:pt>
                <c:pt idx="1425">
                  <c:v>80.870999999999995</c:v>
                </c:pt>
                <c:pt idx="1426">
                  <c:v>73.911000000000001</c:v>
                </c:pt>
                <c:pt idx="1427">
                  <c:v>60.645000000000003</c:v>
                </c:pt>
                <c:pt idx="1428">
                  <c:v>68.191000000000003</c:v>
                </c:pt>
                <c:pt idx="1429">
                  <c:v>87.674000000000007</c:v>
                </c:pt>
                <c:pt idx="1430">
                  <c:v>92.379000000000005</c:v>
                </c:pt>
                <c:pt idx="1431">
                  <c:v>51.715000000000003</c:v>
                </c:pt>
                <c:pt idx="1432">
                  <c:v>64.233999999999995</c:v>
                </c:pt>
                <c:pt idx="1433">
                  <c:v>66.233000000000004</c:v>
                </c:pt>
                <c:pt idx="1434">
                  <c:v>78.494</c:v>
                </c:pt>
                <c:pt idx="1435">
                  <c:v>63.448</c:v>
                </c:pt>
                <c:pt idx="1436">
                  <c:v>105.23</c:v>
                </c:pt>
                <c:pt idx="1437">
                  <c:v>81.983000000000004</c:v>
                </c:pt>
                <c:pt idx="1438">
                  <c:v>79.983999999999995</c:v>
                </c:pt>
                <c:pt idx="1439">
                  <c:v>90.451999999999998</c:v>
                </c:pt>
                <c:pt idx="1440">
                  <c:v>88.789000000000001</c:v>
                </c:pt>
                <c:pt idx="1441">
                  <c:v>72.072999999999993</c:v>
                </c:pt>
                <c:pt idx="1442">
                  <c:v>85.230999999999995</c:v>
                </c:pt>
                <c:pt idx="1443">
                  <c:v>64.388999999999996</c:v>
                </c:pt>
                <c:pt idx="1444">
                  <c:v>56.82</c:v>
                </c:pt>
                <c:pt idx="1445">
                  <c:v>80.478999999999999</c:v>
                </c:pt>
                <c:pt idx="1446">
                  <c:v>51.689</c:v>
                </c:pt>
                <c:pt idx="1447">
                  <c:v>66.38</c:v>
                </c:pt>
                <c:pt idx="1448">
                  <c:v>85.677000000000007</c:v>
                </c:pt>
                <c:pt idx="1449">
                  <c:v>64.813999999999993</c:v>
                </c:pt>
                <c:pt idx="1450">
                  <c:v>76.37</c:v>
                </c:pt>
                <c:pt idx="1451">
                  <c:v>75.058000000000007</c:v>
                </c:pt>
                <c:pt idx="1452">
                  <c:v>75.811000000000007</c:v>
                </c:pt>
                <c:pt idx="1453">
                  <c:v>77.900999999999996</c:v>
                </c:pt>
                <c:pt idx="1454">
                  <c:v>54.32</c:v>
                </c:pt>
                <c:pt idx="1455">
                  <c:v>72.037000000000006</c:v>
                </c:pt>
                <c:pt idx="1456">
                  <c:v>82.087999999999994</c:v>
                </c:pt>
                <c:pt idx="1457">
                  <c:v>71.355999999999995</c:v>
                </c:pt>
                <c:pt idx="1458">
                  <c:v>69.572999999999993</c:v>
                </c:pt>
                <c:pt idx="1459">
                  <c:v>87.138000000000005</c:v>
                </c:pt>
                <c:pt idx="1460">
                  <c:v>92.774000000000001</c:v>
                </c:pt>
                <c:pt idx="1461">
                  <c:v>66.492000000000004</c:v>
                </c:pt>
                <c:pt idx="1462">
                  <c:v>79.055999999999997</c:v>
                </c:pt>
                <c:pt idx="1463">
                  <c:v>68.378</c:v>
                </c:pt>
                <c:pt idx="1464">
                  <c:v>86.295000000000002</c:v>
                </c:pt>
                <c:pt idx="1465">
                  <c:v>63.689</c:v>
                </c:pt>
                <c:pt idx="1466">
                  <c:v>81.713999999999999</c:v>
                </c:pt>
                <c:pt idx="1467">
                  <c:v>80.623999999999995</c:v>
                </c:pt>
                <c:pt idx="1468">
                  <c:v>87.228999999999999</c:v>
                </c:pt>
                <c:pt idx="1469">
                  <c:v>69.869</c:v>
                </c:pt>
                <c:pt idx="1470">
                  <c:v>80.332999999999998</c:v>
                </c:pt>
                <c:pt idx="1471">
                  <c:v>83.411000000000001</c:v>
                </c:pt>
                <c:pt idx="1472">
                  <c:v>73.191000000000003</c:v>
                </c:pt>
                <c:pt idx="1473">
                  <c:v>81.72</c:v>
                </c:pt>
                <c:pt idx="1474">
                  <c:v>55.48</c:v>
                </c:pt>
                <c:pt idx="1475">
                  <c:v>47.323</c:v>
                </c:pt>
                <c:pt idx="1476">
                  <c:v>86.444999999999993</c:v>
                </c:pt>
                <c:pt idx="1477">
                  <c:v>71.811999999999998</c:v>
                </c:pt>
                <c:pt idx="1478">
                  <c:v>66.006</c:v>
                </c:pt>
                <c:pt idx="1479">
                  <c:v>67.396000000000001</c:v>
                </c:pt>
                <c:pt idx="1480">
                  <c:v>50.072000000000003</c:v>
                </c:pt>
                <c:pt idx="1481">
                  <c:v>99.484999999999999</c:v>
                </c:pt>
                <c:pt idx="1482">
                  <c:v>51.238</c:v>
                </c:pt>
                <c:pt idx="1483">
                  <c:v>76.927999999999997</c:v>
                </c:pt>
                <c:pt idx="1484">
                  <c:v>63.286000000000001</c:v>
                </c:pt>
                <c:pt idx="1485">
                  <c:v>55.548999999999999</c:v>
                </c:pt>
                <c:pt idx="1486">
                  <c:v>89.082999999999998</c:v>
                </c:pt>
                <c:pt idx="1487">
                  <c:v>72.944000000000003</c:v>
                </c:pt>
                <c:pt idx="1488">
                  <c:v>47.615000000000002</c:v>
                </c:pt>
                <c:pt idx="1489">
                  <c:v>94.921999999999997</c:v>
                </c:pt>
                <c:pt idx="1490">
                  <c:v>63.271000000000001</c:v>
                </c:pt>
                <c:pt idx="1491">
                  <c:v>77.808999999999997</c:v>
                </c:pt>
                <c:pt idx="1492">
                  <c:v>79.561000000000007</c:v>
                </c:pt>
                <c:pt idx="1493">
                  <c:v>75.828999999999994</c:v>
                </c:pt>
                <c:pt idx="1494">
                  <c:v>109.33</c:v>
                </c:pt>
                <c:pt idx="1495">
                  <c:v>78.753</c:v>
                </c:pt>
                <c:pt idx="1496">
                  <c:v>74.326999999999998</c:v>
                </c:pt>
                <c:pt idx="1497">
                  <c:v>78.593000000000004</c:v>
                </c:pt>
                <c:pt idx="1498">
                  <c:v>84.619</c:v>
                </c:pt>
                <c:pt idx="1499">
                  <c:v>65.378</c:v>
                </c:pt>
                <c:pt idx="1500">
                  <c:v>94.921000000000006</c:v>
                </c:pt>
                <c:pt idx="1501">
                  <c:v>92.361999999999995</c:v>
                </c:pt>
                <c:pt idx="1502">
                  <c:v>69.897000000000006</c:v>
                </c:pt>
                <c:pt idx="1503">
                  <c:v>73.034999999999997</c:v>
                </c:pt>
                <c:pt idx="1504">
                  <c:v>68.108999999999995</c:v>
                </c:pt>
                <c:pt idx="1505">
                  <c:v>64.888999999999996</c:v>
                </c:pt>
                <c:pt idx="1506">
                  <c:v>72.186000000000007</c:v>
                </c:pt>
                <c:pt idx="1507">
                  <c:v>66.716999999999999</c:v>
                </c:pt>
                <c:pt idx="1508">
                  <c:v>95.623999999999995</c:v>
                </c:pt>
                <c:pt idx="1509">
                  <c:v>69.370999999999995</c:v>
                </c:pt>
                <c:pt idx="1510">
                  <c:v>87.747</c:v>
                </c:pt>
                <c:pt idx="1511">
                  <c:v>94.528999999999996</c:v>
                </c:pt>
                <c:pt idx="1512">
                  <c:v>87.007999999999996</c:v>
                </c:pt>
                <c:pt idx="1513">
                  <c:v>79.475999999999999</c:v>
                </c:pt>
                <c:pt idx="1514">
                  <c:v>71.037999999999997</c:v>
                </c:pt>
                <c:pt idx="1515">
                  <c:v>69.518000000000001</c:v>
                </c:pt>
                <c:pt idx="1516">
                  <c:v>91.128</c:v>
                </c:pt>
                <c:pt idx="1517">
                  <c:v>80.631</c:v>
                </c:pt>
                <c:pt idx="1518">
                  <c:v>65.662000000000006</c:v>
                </c:pt>
                <c:pt idx="1519">
                  <c:v>83.34</c:v>
                </c:pt>
                <c:pt idx="1520">
                  <c:v>59.433999999999997</c:v>
                </c:pt>
                <c:pt idx="1521">
                  <c:v>91.521000000000001</c:v>
                </c:pt>
                <c:pt idx="1522">
                  <c:v>65.885999999999996</c:v>
                </c:pt>
                <c:pt idx="1523">
                  <c:v>70.418000000000006</c:v>
                </c:pt>
                <c:pt idx="1524">
                  <c:v>81.388000000000005</c:v>
                </c:pt>
                <c:pt idx="1525">
                  <c:v>70.817999999999998</c:v>
                </c:pt>
                <c:pt idx="1526">
                  <c:v>84.959000000000003</c:v>
                </c:pt>
                <c:pt idx="1527">
                  <c:v>68.762</c:v>
                </c:pt>
                <c:pt idx="1528">
                  <c:v>66.234999999999999</c:v>
                </c:pt>
                <c:pt idx="1529">
                  <c:v>55.042000000000002</c:v>
                </c:pt>
                <c:pt idx="1530">
                  <c:v>80.83</c:v>
                </c:pt>
                <c:pt idx="1531">
                  <c:v>69.311000000000007</c:v>
                </c:pt>
                <c:pt idx="1532">
                  <c:v>72.816999999999993</c:v>
                </c:pt>
                <c:pt idx="1533">
                  <c:v>57.462000000000003</c:v>
                </c:pt>
                <c:pt idx="1534">
                  <c:v>70.308999999999997</c:v>
                </c:pt>
                <c:pt idx="1535">
                  <c:v>60.228999999999999</c:v>
                </c:pt>
                <c:pt idx="1536">
                  <c:v>109.57</c:v>
                </c:pt>
                <c:pt idx="1537">
                  <c:v>70.087000000000003</c:v>
                </c:pt>
                <c:pt idx="1538">
                  <c:v>58.976999999999997</c:v>
                </c:pt>
                <c:pt idx="1539">
                  <c:v>106.28</c:v>
                </c:pt>
                <c:pt idx="1540">
                  <c:v>73.936999999999998</c:v>
                </c:pt>
                <c:pt idx="1541">
                  <c:v>82.143000000000001</c:v>
                </c:pt>
                <c:pt idx="1542">
                  <c:v>76.119</c:v>
                </c:pt>
                <c:pt idx="1543">
                  <c:v>77.085999999999999</c:v>
                </c:pt>
                <c:pt idx="1544">
                  <c:v>74.626999999999995</c:v>
                </c:pt>
                <c:pt idx="1545">
                  <c:v>73.748999999999995</c:v>
                </c:pt>
                <c:pt idx="1546">
                  <c:v>103.56</c:v>
                </c:pt>
                <c:pt idx="1547">
                  <c:v>80.771000000000001</c:v>
                </c:pt>
                <c:pt idx="1548">
                  <c:v>65.388999999999996</c:v>
                </c:pt>
                <c:pt idx="1549">
                  <c:v>69.397999999999996</c:v>
                </c:pt>
                <c:pt idx="1550">
                  <c:v>72.406000000000006</c:v>
                </c:pt>
                <c:pt idx="1551">
                  <c:v>68.194000000000003</c:v>
                </c:pt>
                <c:pt idx="1552">
                  <c:v>83.311999999999998</c:v>
                </c:pt>
                <c:pt idx="1553">
                  <c:v>80.194999999999993</c:v>
                </c:pt>
                <c:pt idx="1554">
                  <c:v>72.897000000000006</c:v>
                </c:pt>
                <c:pt idx="1555">
                  <c:v>62.37</c:v>
                </c:pt>
                <c:pt idx="1556">
                  <c:v>73.61</c:v>
                </c:pt>
                <c:pt idx="1557">
                  <c:v>79.406000000000006</c:v>
                </c:pt>
                <c:pt idx="1558">
                  <c:v>52.395000000000003</c:v>
                </c:pt>
                <c:pt idx="1559">
                  <c:v>79.954999999999998</c:v>
                </c:pt>
                <c:pt idx="1560">
                  <c:v>67.33</c:v>
                </c:pt>
                <c:pt idx="1561">
                  <c:v>64.816999999999993</c:v>
                </c:pt>
                <c:pt idx="1562">
                  <c:v>94.102999999999994</c:v>
                </c:pt>
                <c:pt idx="1563">
                  <c:v>85.588999999999999</c:v>
                </c:pt>
                <c:pt idx="1564">
                  <c:v>71.247</c:v>
                </c:pt>
                <c:pt idx="1565">
                  <c:v>63.503999999999998</c:v>
                </c:pt>
                <c:pt idx="1566">
                  <c:v>76.695999999999998</c:v>
                </c:pt>
                <c:pt idx="1567">
                  <c:v>82.647000000000006</c:v>
                </c:pt>
                <c:pt idx="1568">
                  <c:v>69.519000000000005</c:v>
                </c:pt>
                <c:pt idx="1569">
                  <c:v>90.093000000000004</c:v>
                </c:pt>
                <c:pt idx="1570">
                  <c:v>72.361999999999995</c:v>
                </c:pt>
                <c:pt idx="1571">
                  <c:v>66.55</c:v>
                </c:pt>
                <c:pt idx="1572">
                  <c:v>79.358000000000004</c:v>
                </c:pt>
                <c:pt idx="1573">
                  <c:v>74.578999999999994</c:v>
                </c:pt>
                <c:pt idx="1574">
                  <c:v>73.828000000000003</c:v>
                </c:pt>
                <c:pt idx="1575">
                  <c:v>57.262</c:v>
                </c:pt>
                <c:pt idx="1576">
                  <c:v>54.427</c:v>
                </c:pt>
                <c:pt idx="1577">
                  <c:v>65.137</c:v>
                </c:pt>
                <c:pt idx="1578">
                  <c:v>57.554000000000002</c:v>
                </c:pt>
                <c:pt idx="1579">
                  <c:v>84.007000000000005</c:v>
                </c:pt>
                <c:pt idx="1580">
                  <c:v>67.165999999999997</c:v>
                </c:pt>
                <c:pt idx="1581">
                  <c:v>49.140999999999998</c:v>
                </c:pt>
                <c:pt idx="1582">
                  <c:v>96.492000000000004</c:v>
                </c:pt>
                <c:pt idx="1583">
                  <c:v>80.899000000000001</c:v>
                </c:pt>
                <c:pt idx="1584">
                  <c:v>81.367999999999995</c:v>
                </c:pt>
                <c:pt idx="1585">
                  <c:v>89.766999999999996</c:v>
                </c:pt>
                <c:pt idx="1586">
                  <c:v>96.620999999999995</c:v>
                </c:pt>
                <c:pt idx="1587">
                  <c:v>83.004999999999995</c:v>
                </c:pt>
                <c:pt idx="1588">
                  <c:v>72.317999999999998</c:v>
                </c:pt>
                <c:pt idx="1589">
                  <c:v>67.971000000000004</c:v>
                </c:pt>
                <c:pt idx="1590">
                  <c:v>72.986000000000004</c:v>
                </c:pt>
                <c:pt idx="1591">
                  <c:v>77.924000000000007</c:v>
                </c:pt>
                <c:pt idx="1592">
                  <c:v>72.153000000000006</c:v>
                </c:pt>
                <c:pt idx="1593">
                  <c:v>77.870999999999995</c:v>
                </c:pt>
                <c:pt idx="1594">
                  <c:v>52.802</c:v>
                </c:pt>
                <c:pt idx="1595">
                  <c:v>65.491</c:v>
                </c:pt>
                <c:pt idx="1596">
                  <c:v>65.05</c:v>
                </c:pt>
                <c:pt idx="1597">
                  <c:v>72.938999999999993</c:v>
                </c:pt>
                <c:pt idx="1598">
                  <c:v>76.614000000000004</c:v>
                </c:pt>
                <c:pt idx="1599">
                  <c:v>83.763000000000005</c:v>
                </c:pt>
                <c:pt idx="1600">
                  <c:v>52.052</c:v>
                </c:pt>
                <c:pt idx="1601">
                  <c:v>74.013000000000005</c:v>
                </c:pt>
                <c:pt idx="1602">
                  <c:v>62.95</c:v>
                </c:pt>
                <c:pt idx="1603">
                  <c:v>93.481999999999999</c:v>
                </c:pt>
                <c:pt idx="1604">
                  <c:v>77.914000000000001</c:v>
                </c:pt>
                <c:pt idx="1605">
                  <c:v>60.991999999999997</c:v>
                </c:pt>
                <c:pt idx="1606">
                  <c:v>85.132999999999996</c:v>
                </c:pt>
                <c:pt idx="1607">
                  <c:v>72.332999999999998</c:v>
                </c:pt>
                <c:pt idx="1608">
                  <c:v>87.745000000000005</c:v>
                </c:pt>
                <c:pt idx="1609">
                  <c:v>72.198999999999998</c:v>
                </c:pt>
                <c:pt idx="1610">
                  <c:v>78.2</c:v>
                </c:pt>
                <c:pt idx="1611">
                  <c:v>83.861000000000004</c:v>
                </c:pt>
                <c:pt idx="1612">
                  <c:v>56.941000000000003</c:v>
                </c:pt>
                <c:pt idx="1613">
                  <c:v>92.468000000000004</c:v>
                </c:pt>
                <c:pt idx="1614">
                  <c:v>81.105999999999995</c:v>
                </c:pt>
                <c:pt idx="1615">
                  <c:v>82.707999999999998</c:v>
                </c:pt>
                <c:pt idx="1616">
                  <c:v>77.575999999999993</c:v>
                </c:pt>
                <c:pt idx="1617">
                  <c:v>83.495999999999995</c:v>
                </c:pt>
                <c:pt idx="1618">
                  <c:v>82.988</c:v>
                </c:pt>
                <c:pt idx="1619">
                  <c:v>78.918000000000006</c:v>
                </c:pt>
                <c:pt idx="1620">
                  <c:v>90.968999999999994</c:v>
                </c:pt>
                <c:pt idx="1621">
                  <c:v>93.456999999999994</c:v>
                </c:pt>
                <c:pt idx="1622">
                  <c:v>77.242999999999995</c:v>
                </c:pt>
                <c:pt idx="1623">
                  <c:v>71.147000000000006</c:v>
                </c:pt>
                <c:pt idx="1624">
                  <c:v>89.227999999999994</c:v>
                </c:pt>
                <c:pt idx="1625">
                  <c:v>77.3</c:v>
                </c:pt>
                <c:pt idx="1626">
                  <c:v>78.141000000000005</c:v>
                </c:pt>
                <c:pt idx="1627">
                  <c:v>61.304000000000002</c:v>
                </c:pt>
                <c:pt idx="1628">
                  <c:v>71.472999999999999</c:v>
                </c:pt>
                <c:pt idx="1629">
                  <c:v>79.599000000000004</c:v>
                </c:pt>
                <c:pt idx="1630">
                  <c:v>75.299000000000007</c:v>
                </c:pt>
                <c:pt idx="1631">
                  <c:v>90.507999999999996</c:v>
                </c:pt>
                <c:pt idx="1632">
                  <c:v>78.677999999999997</c:v>
                </c:pt>
                <c:pt idx="1633">
                  <c:v>82.076999999999998</c:v>
                </c:pt>
                <c:pt idx="1634">
                  <c:v>71.522000000000006</c:v>
                </c:pt>
                <c:pt idx="1635">
                  <c:v>63.694000000000003</c:v>
                </c:pt>
                <c:pt idx="1636">
                  <c:v>92.418999999999997</c:v>
                </c:pt>
                <c:pt idx="1637">
                  <c:v>70.141000000000005</c:v>
                </c:pt>
                <c:pt idx="1638">
                  <c:v>68.796999999999997</c:v>
                </c:pt>
                <c:pt idx="1639">
                  <c:v>69.972999999999999</c:v>
                </c:pt>
                <c:pt idx="1640">
                  <c:v>66.756</c:v>
                </c:pt>
                <c:pt idx="1641">
                  <c:v>71.900000000000006</c:v>
                </c:pt>
                <c:pt idx="1642">
                  <c:v>80.915000000000006</c:v>
                </c:pt>
                <c:pt idx="1643">
                  <c:v>78.736000000000004</c:v>
                </c:pt>
                <c:pt idx="1644">
                  <c:v>88.204999999999998</c:v>
                </c:pt>
                <c:pt idx="1645">
                  <c:v>93.483999999999995</c:v>
                </c:pt>
                <c:pt idx="1646">
                  <c:v>77.503</c:v>
                </c:pt>
                <c:pt idx="1647">
                  <c:v>52.341999999999999</c:v>
                </c:pt>
                <c:pt idx="1648">
                  <c:v>91.292000000000002</c:v>
                </c:pt>
                <c:pt idx="1649">
                  <c:v>79.072000000000003</c:v>
                </c:pt>
                <c:pt idx="1650">
                  <c:v>74.813999999999993</c:v>
                </c:pt>
                <c:pt idx="1651">
                  <c:v>75.296999999999997</c:v>
                </c:pt>
                <c:pt idx="1652">
                  <c:v>84.236999999999995</c:v>
                </c:pt>
                <c:pt idx="1653">
                  <c:v>72.093999999999994</c:v>
                </c:pt>
                <c:pt idx="1654">
                  <c:v>81.063000000000002</c:v>
                </c:pt>
                <c:pt idx="1655">
                  <c:v>65.087000000000003</c:v>
                </c:pt>
                <c:pt idx="1656">
                  <c:v>65.454999999999998</c:v>
                </c:pt>
                <c:pt idx="1657">
                  <c:v>67.77</c:v>
                </c:pt>
                <c:pt idx="1658">
                  <c:v>70.504999999999995</c:v>
                </c:pt>
                <c:pt idx="1659">
                  <c:v>67.358999999999995</c:v>
                </c:pt>
                <c:pt idx="1660">
                  <c:v>74.304000000000002</c:v>
                </c:pt>
                <c:pt idx="1661">
                  <c:v>61.784999999999997</c:v>
                </c:pt>
                <c:pt idx="1662">
                  <c:v>69.313000000000002</c:v>
                </c:pt>
                <c:pt idx="1663">
                  <c:v>90.531999999999996</c:v>
                </c:pt>
                <c:pt idx="1664">
                  <c:v>88.016999999999996</c:v>
                </c:pt>
                <c:pt idx="1665">
                  <c:v>79.947000000000003</c:v>
                </c:pt>
                <c:pt idx="1666">
                  <c:v>78.231999999999999</c:v>
                </c:pt>
                <c:pt idx="1667">
                  <c:v>99.218999999999994</c:v>
                </c:pt>
                <c:pt idx="1668">
                  <c:v>65.262</c:v>
                </c:pt>
                <c:pt idx="1669">
                  <c:v>88.305999999999997</c:v>
                </c:pt>
                <c:pt idx="1670">
                  <c:v>80.974999999999994</c:v>
                </c:pt>
                <c:pt idx="1671">
                  <c:v>59.2</c:v>
                </c:pt>
                <c:pt idx="1672">
                  <c:v>77.352999999999994</c:v>
                </c:pt>
                <c:pt idx="1673">
                  <c:v>74.361999999999995</c:v>
                </c:pt>
                <c:pt idx="1674">
                  <c:v>71.828999999999994</c:v>
                </c:pt>
                <c:pt idx="1675">
                  <c:v>95.206000000000003</c:v>
                </c:pt>
                <c:pt idx="1676">
                  <c:v>69.881</c:v>
                </c:pt>
                <c:pt idx="1677">
                  <c:v>64.067999999999998</c:v>
                </c:pt>
                <c:pt idx="1678">
                  <c:v>76.447000000000003</c:v>
                </c:pt>
                <c:pt idx="1679">
                  <c:v>63.945999999999998</c:v>
                </c:pt>
                <c:pt idx="1680">
                  <c:v>79.662000000000006</c:v>
                </c:pt>
                <c:pt idx="1681">
                  <c:v>64.120999999999995</c:v>
                </c:pt>
                <c:pt idx="1682">
                  <c:v>77.856999999999999</c:v>
                </c:pt>
                <c:pt idx="1683">
                  <c:v>94.177000000000007</c:v>
                </c:pt>
                <c:pt idx="1684">
                  <c:v>65.697000000000003</c:v>
                </c:pt>
                <c:pt idx="1685">
                  <c:v>61.17</c:v>
                </c:pt>
                <c:pt idx="1686">
                  <c:v>69.513999999999996</c:v>
                </c:pt>
                <c:pt idx="1687">
                  <c:v>80.992999999999995</c:v>
                </c:pt>
                <c:pt idx="1688">
                  <c:v>63.323999999999998</c:v>
                </c:pt>
                <c:pt idx="1689">
                  <c:v>62.341000000000001</c:v>
                </c:pt>
                <c:pt idx="1690">
                  <c:v>71.712000000000003</c:v>
                </c:pt>
                <c:pt idx="1691">
                  <c:v>54.545999999999999</c:v>
                </c:pt>
                <c:pt idx="1692">
                  <c:v>64.037999999999997</c:v>
                </c:pt>
                <c:pt idx="1693">
                  <c:v>84.941999999999993</c:v>
                </c:pt>
                <c:pt idx="1694">
                  <c:v>70.77</c:v>
                </c:pt>
                <c:pt idx="1695">
                  <c:v>75.905000000000001</c:v>
                </c:pt>
                <c:pt idx="1696">
                  <c:v>66.034000000000006</c:v>
                </c:pt>
                <c:pt idx="1697">
                  <c:v>80.447999999999993</c:v>
                </c:pt>
                <c:pt idx="1698">
                  <c:v>54.3</c:v>
                </c:pt>
                <c:pt idx="1699">
                  <c:v>67.486000000000004</c:v>
                </c:pt>
                <c:pt idx="1700">
                  <c:v>54.21</c:v>
                </c:pt>
                <c:pt idx="1701">
                  <c:v>72.805000000000007</c:v>
                </c:pt>
                <c:pt idx="1702">
                  <c:v>62.347999999999999</c:v>
                </c:pt>
                <c:pt idx="1703">
                  <c:v>57.588999999999999</c:v>
                </c:pt>
                <c:pt idx="1704">
                  <c:v>63.834000000000003</c:v>
                </c:pt>
                <c:pt idx="1705">
                  <c:v>62.996000000000002</c:v>
                </c:pt>
                <c:pt idx="1706">
                  <c:v>61.497</c:v>
                </c:pt>
                <c:pt idx="1707">
                  <c:v>71.826999999999998</c:v>
                </c:pt>
                <c:pt idx="1708">
                  <c:v>97.081999999999994</c:v>
                </c:pt>
                <c:pt idx="1709">
                  <c:v>66.807000000000002</c:v>
                </c:pt>
                <c:pt idx="1710">
                  <c:v>62.673000000000002</c:v>
                </c:pt>
                <c:pt idx="1711">
                  <c:v>56.856999999999999</c:v>
                </c:pt>
                <c:pt idx="1712">
                  <c:v>61.195999999999998</c:v>
                </c:pt>
                <c:pt idx="1713">
                  <c:v>68.891000000000005</c:v>
                </c:pt>
                <c:pt idx="1714">
                  <c:v>68.043999999999997</c:v>
                </c:pt>
                <c:pt idx="1715">
                  <c:v>55.509</c:v>
                </c:pt>
                <c:pt idx="1716">
                  <c:v>65.664000000000001</c:v>
                </c:pt>
                <c:pt idx="1717">
                  <c:v>78.846999999999994</c:v>
                </c:pt>
                <c:pt idx="1718">
                  <c:v>67.44</c:v>
                </c:pt>
                <c:pt idx="1719">
                  <c:v>69.736000000000004</c:v>
                </c:pt>
                <c:pt idx="1720">
                  <c:v>71.519000000000005</c:v>
                </c:pt>
                <c:pt idx="1721">
                  <c:v>65.338999999999999</c:v>
                </c:pt>
                <c:pt idx="1722">
                  <c:v>75.106999999999999</c:v>
                </c:pt>
                <c:pt idx="1723">
                  <c:v>61.771999999999998</c:v>
                </c:pt>
                <c:pt idx="1724">
                  <c:v>95.165000000000006</c:v>
                </c:pt>
                <c:pt idx="1725">
                  <c:v>60.707999999999998</c:v>
                </c:pt>
                <c:pt idx="1726">
                  <c:v>53.69</c:v>
                </c:pt>
                <c:pt idx="1727">
                  <c:v>87.501999999999995</c:v>
                </c:pt>
                <c:pt idx="1728">
                  <c:v>83.718000000000004</c:v>
                </c:pt>
                <c:pt idx="1729">
                  <c:v>89.048000000000002</c:v>
                </c:pt>
                <c:pt idx="1730">
                  <c:v>59.8</c:v>
                </c:pt>
                <c:pt idx="1731">
                  <c:v>70.073999999999998</c:v>
                </c:pt>
                <c:pt idx="1732">
                  <c:v>88.888000000000005</c:v>
                </c:pt>
                <c:pt idx="1733">
                  <c:v>47.878</c:v>
                </c:pt>
                <c:pt idx="1734">
                  <c:v>67.658000000000001</c:v>
                </c:pt>
                <c:pt idx="1735">
                  <c:v>61.851999999999997</c:v>
                </c:pt>
                <c:pt idx="1736">
                  <c:v>78.293000000000006</c:v>
                </c:pt>
                <c:pt idx="1737">
                  <c:v>70.307000000000002</c:v>
                </c:pt>
                <c:pt idx="1738">
                  <c:v>51.884</c:v>
                </c:pt>
                <c:pt idx="1739">
                  <c:v>67.543999999999997</c:v>
                </c:pt>
                <c:pt idx="1740">
                  <c:v>59.966000000000001</c:v>
                </c:pt>
                <c:pt idx="1741">
                  <c:v>63.177</c:v>
                </c:pt>
                <c:pt idx="1742">
                  <c:v>62.109000000000002</c:v>
                </c:pt>
                <c:pt idx="1743">
                  <c:v>65.994</c:v>
                </c:pt>
                <c:pt idx="1744">
                  <c:v>71.043999999999997</c:v>
                </c:pt>
                <c:pt idx="1745">
                  <c:v>66.165999999999997</c:v>
                </c:pt>
                <c:pt idx="1746">
                  <c:v>83.891999999999996</c:v>
                </c:pt>
                <c:pt idx="1747">
                  <c:v>76.625</c:v>
                </c:pt>
                <c:pt idx="1748">
                  <c:v>72.451999999999998</c:v>
                </c:pt>
                <c:pt idx="1749">
                  <c:v>60.465000000000003</c:v>
                </c:pt>
                <c:pt idx="1750">
                  <c:v>84.915000000000006</c:v>
                </c:pt>
                <c:pt idx="1751">
                  <c:v>74.405000000000001</c:v>
                </c:pt>
                <c:pt idx="1752">
                  <c:v>76.290000000000006</c:v>
                </c:pt>
                <c:pt idx="1753">
                  <c:v>74.463999999999999</c:v>
                </c:pt>
                <c:pt idx="1754">
                  <c:v>65.768000000000001</c:v>
                </c:pt>
                <c:pt idx="1755">
                  <c:v>77.373999999999995</c:v>
                </c:pt>
                <c:pt idx="1756">
                  <c:v>68.525000000000006</c:v>
                </c:pt>
                <c:pt idx="1757">
                  <c:v>81.680000000000007</c:v>
                </c:pt>
                <c:pt idx="1758">
                  <c:v>65.701999999999998</c:v>
                </c:pt>
                <c:pt idx="1759">
                  <c:v>83.22</c:v>
                </c:pt>
                <c:pt idx="1760">
                  <c:v>73.802999999999997</c:v>
                </c:pt>
                <c:pt idx="1761">
                  <c:v>71.525999999999996</c:v>
                </c:pt>
                <c:pt idx="1762">
                  <c:v>84.6</c:v>
                </c:pt>
                <c:pt idx="1763">
                  <c:v>68.563999999999993</c:v>
                </c:pt>
                <c:pt idx="1764">
                  <c:v>81.584999999999994</c:v>
                </c:pt>
                <c:pt idx="1765">
                  <c:v>64.745999999999995</c:v>
                </c:pt>
                <c:pt idx="1766">
                  <c:v>79.701999999999998</c:v>
                </c:pt>
                <c:pt idx="1767">
                  <c:v>57.506999999999998</c:v>
                </c:pt>
                <c:pt idx="1768">
                  <c:v>61.252000000000002</c:v>
                </c:pt>
                <c:pt idx="1769">
                  <c:v>62.383000000000003</c:v>
                </c:pt>
                <c:pt idx="1770">
                  <c:v>77.587999999999994</c:v>
                </c:pt>
                <c:pt idx="1771">
                  <c:v>81.296999999999997</c:v>
                </c:pt>
                <c:pt idx="1772">
                  <c:v>70.084999999999994</c:v>
                </c:pt>
                <c:pt idx="1773">
                  <c:v>78.575999999999993</c:v>
                </c:pt>
                <c:pt idx="1774">
                  <c:v>58.323</c:v>
                </c:pt>
                <c:pt idx="1775">
                  <c:v>77.072000000000003</c:v>
                </c:pt>
                <c:pt idx="1776">
                  <c:v>61.92</c:v>
                </c:pt>
                <c:pt idx="1777">
                  <c:v>55.25</c:v>
                </c:pt>
                <c:pt idx="1778">
                  <c:v>82.522999999999996</c:v>
                </c:pt>
                <c:pt idx="1779">
                  <c:v>65.150999999999996</c:v>
                </c:pt>
                <c:pt idx="1780">
                  <c:v>68.786000000000001</c:v>
                </c:pt>
                <c:pt idx="1781">
                  <c:v>75.141999999999996</c:v>
                </c:pt>
                <c:pt idx="1782">
                  <c:v>72.122</c:v>
                </c:pt>
                <c:pt idx="1783">
                  <c:v>61.844000000000001</c:v>
                </c:pt>
                <c:pt idx="1784">
                  <c:v>66.572999999999993</c:v>
                </c:pt>
                <c:pt idx="1785">
                  <c:v>62.11</c:v>
                </c:pt>
                <c:pt idx="1786">
                  <c:v>57.581000000000003</c:v>
                </c:pt>
                <c:pt idx="1787">
                  <c:v>62.988999999999997</c:v>
                </c:pt>
                <c:pt idx="1788">
                  <c:v>69.456999999999994</c:v>
                </c:pt>
                <c:pt idx="1789">
                  <c:v>69.468999999999994</c:v>
                </c:pt>
                <c:pt idx="1790">
                  <c:v>61.44</c:v>
                </c:pt>
                <c:pt idx="1791">
                  <c:v>60.006</c:v>
                </c:pt>
                <c:pt idx="1792">
                  <c:v>74.183000000000007</c:v>
                </c:pt>
                <c:pt idx="1793">
                  <c:v>65.177000000000007</c:v>
                </c:pt>
                <c:pt idx="1794">
                  <c:v>51.863</c:v>
                </c:pt>
                <c:pt idx="1795">
                  <c:v>67.013999999999996</c:v>
                </c:pt>
                <c:pt idx="1796">
                  <c:v>61.752000000000002</c:v>
                </c:pt>
                <c:pt idx="1797">
                  <c:v>55.64</c:v>
                </c:pt>
                <c:pt idx="1798">
                  <c:v>64.974999999999994</c:v>
                </c:pt>
                <c:pt idx="1799">
                  <c:v>61.07</c:v>
                </c:pt>
                <c:pt idx="1800">
                  <c:v>60.125999999999998</c:v>
                </c:pt>
                <c:pt idx="1801">
                  <c:v>39.414999999999999</c:v>
                </c:pt>
                <c:pt idx="1802">
                  <c:v>78.057000000000002</c:v>
                </c:pt>
                <c:pt idx="1803">
                  <c:v>74.08</c:v>
                </c:pt>
                <c:pt idx="1804">
                  <c:v>62.828000000000003</c:v>
                </c:pt>
                <c:pt idx="1805">
                  <c:v>68.45</c:v>
                </c:pt>
                <c:pt idx="1806">
                  <c:v>57.01</c:v>
                </c:pt>
                <c:pt idx="1807">
                  <c:v>60.552</c:v>
                </c:pt>
                <c:pt idx="1808">
                  <c:v>73.948999999999998</c:v>
                </c:pt>
                <c:pt idx="1809">
                  <c:v>95.664000000000001</c:v>
                </c:pt>
                <c:pt idx="1810">
                  <c:v>71.424000000000007</c:v>
                </c:pt>
                <c:pt idx="1811">
                  <c:v>59.716000000000001</c:v>
                </c:pt>
                <c:pt idx="1812">
                  <c:v>76.623000000000005</c:v>
                </c:pt>
                <c:pt idx="1813">
                  <c:v>66.634</c:v>
                </c:pt>
                <c:pt idx="1814">
                  <c:v>88.522999999999996</c:v>
                </c:pt>
                <c:pt idx="1815">
                  <c:v>60.55</c:v>
                </c:pt>
                <c:pt idx="1816">
                  <c:v>59.014000000000003</c:v>
                </c:pt>
                <c:pt idx="1817">
                  <c:v>57.466000000000001</c:v>
                </c:pt>
                <c:pt idx="1818">
                  <c:v>75.991</c:v>
                </c:pt>
                <c:pt idx="1819">
                  <c:v>86.796000000000006</c:v>
                </c:pt>
                <c:pt idx="1820">
                  <c:v>65.611999999999995</c:v>
                </c:pt>
                <c:pt idx="1821">
                  <c:v>63.332999999999998</c:v>
                </c:pt>
                <c:pt idx="1822">
                  <c:v>64.201999999999998</c:v>
                </c:pt>
                <c:pt idx="1823">
                  <c:v>73.64</c:v>
                </c:pt>
                <c:pt idx="1824">
                  <c:v>65.003</c:v>
                </c:pt>
                <c:pt idx="1825">
                  <c:v>94.364999999999995</c:v>
                </c:pt>
                <c:pt idx="1826">
                  <c:v>68.643000000000001</c:v>
                </c:pt>
                <c:pt idx="1827">
                  <c:v>94.564999999999998</c:v>
                </c:pt>
                <c:pt idx="1828">
                  <c:v>76.361999999999995</c:v>
                </c:pt>
                <c:pt idx="1829">
                  <c:v>80.22</c:v>
                </c:pt>
                <c:pt idx="1830">
                  <c:v>61.055</c:v>
                </c:pt>
                <c:pt idx="1831">
                  <c:v>66.653999999999996</c:v>
                </c:pt>
                <c:pt idx="1832">
                  <c:v>65.320999999999998</c:v>
                </c:pt>
                <c:pt idx="1833">
                  <c:v>81.686000000000007</c:v>
                </c:pt>
                <c:pt idx="1834">
                  <c:v>92.575999999999993</c:v>
                </c:pt>
                <c:pt idx="1835">
                  <c:v>52.093000000000004</c:v>
                </c:pt>
                <c:pt idx="1836">
                  <c:v>81.534000000000006</c:v>
                </c:pt>
                <c:pt idx="1837">
                  <c:v>57.476999999999997</c:v>
                </c:pt>
                <c:pt idx="1838">
                  <c:v>57.058</c:v>
                </c:pt>
                <c:pt idx="1839">
                  <c:v>81.870999999999995</c:v>
                </c:pt>
                <c:pt idx="1840">
                  <c:v>51.436999999999998</c:v>
                </c:pt>
                <c:pt idx="1841">
                  <c:v>58.26</c:v>
                </c:pt>
                <c:pt idx="1842">
                  <c:v>48.573999999999998</c:v>
                </c:pt>
                <c:pt idx="1843">
                  <c:v>56.49</c:v>
                </c:pt>
                <c:pt idx="1844">
                  <c:v>74.995999999999995</c:v>
                </c:pt>
                <c:pt idx="1845">
                  <c:v>70.010999999999996</c:v>
                </c:pt>
                <c:pt idx="1846">
                  <c:v>71.400999999999996</c:v>
                </c:pt>
                <c:pt idx="1847">
                  <c:v>60.238999999999997</c:v>
                </c:pt>
                <c:pt idx="1848">
                  <c:v>57.814</c:v>
                </c:pt>
                <c:pt idx="1849">
                  <c:v>90.516999999999996</c:v>
                </c:pt>
                <c:pt idx="1850">
                  <c:v>76.667000000000002</c:v>
                </c:pt>
                <c:pt idx="1851">
                  <c:v>65.177999999999997</c:v>
                </c:pt>
                <c:pt idx="1852">
                  <c:v>62.875999999999998</c:v>
                </c:pt>
                <c:pt idx="1853">
                  <c:v>62.387999999999998</c:v>
                </c:pt>
                <c:pt idx="1854">
                  <c:v>72.167000000000002</c:v>
                </c:pt>
                <c:pt idx="1855">
                  <c:v>68.436999999999998</c:v>
                </c:pt>
                <c:pt idx="1856">
                  <c:v>56.1</c:v>
                </c:pt>
                <c:pt idx="1857">
                  <c:v>76.680000000000007</c:v>
                </c:pt>
                <c:pt idx="1858">
                  <c:v>68.709000000000003</c:v>
                </c:pt>
                <c:pt idx="1859">
                  <c:v>77.388999999999996</c:v>
                </c:pt>
                <c:pt idx="1860">
                  <c:v>59.209000000000003</c:v>
                </c:pt>
                <c:pt idx="1861">
                  <c:v>65.25</c:v>
                </c:pt>
                <c:pt idx="1862">
                  <c:v>56.7</c:v>
                </c:pt>
                <c:pt idx="1863">
                  <c:v>69.626000000000005</c:v>
                </c:pt>
                <c:pt idx="1864">
                  <c:v>74.947999999999993</c:v>
                </c:pt>
                <c:pt idx="1865">
                  <c:v>58.942</c:v>
                </c:pt>
                <c:pt idx="1866">
                  <c:v>70.733000000000004</c:v>
                </c:pt>
                <c:pt idx="1867">
                  <c:v>66.679000000000002</c:v>
                </c:pt>
                <c:pt idx="1868">
                  <c:v>66.611000000000004</c:v>
                </c:pt>
                <c:pt idx="1869">
                  <c:v>64.436999999999998</c:v>
                </c:pt>
                <c:pt idx="1870">
                  <c:v>87.787999999999997</c:v>
                </c:pt>
                <c:pt idx="1871">
                  <c:v>65.786000000000001</c:v>
                </c:pt>
                <c:pt idx="1872">
                  <c:v>61.558</c:v>
                </c:pt>
                <c:pt idx="1873">
                  <c:v>78.647000000000006</c:v>
                </c:pt>
                <c:pt idx="1874">
                  <c:v>67.581000000000003</c:v>
                </c:pt>
                <c:pt idx="1875">
                  <c:v>57.820999999999998</c:v>
                </c:pt>
                <c:pt idx="1876">
                  <c:v>66.411000000000001</c:v>
                </c:pt>
                <c:pt idx="1877">
                  <c:v>65.364999999999995</c:v>
                </c:pt>
                <c:pt idx="1878">
                  <c:v>58.515999999999998</c:v>
                </c:pt>
                <c:pt idx="1879">
                  <c:v>52.276000000000003</c:v>
                </c:pt>
                <c:pt idx="1880">
                  <c:v>56.107999999999997</c:v>
                </c:pt>
                <c:pt idx="1881">
                  <c:v>59.825000000000003</c:v>
                </c:pt>
                <c:pt idx="1882">
                  <c:v>82.46</c:v>
                </c:pt>
                <c:pt idx="1883">
                  <c:v>41.615000000000002</c:v>
                </c:pt>
                <c:pt idx="1884">
                  <c:v>74.33</c:v>
                </c:pt>
                <c:pt idx="1885">
                  <c:v>58.017000000000003</c:v>
                </c:pt>
                <c:pt idx="1886">
                  <c:v>38.296999999999997</c:v>
                </c:pt>
                <c:pt idx="1887">
                  <c:v>48.231999999999999</c:v>
                </c:pt>
                <c:pt idx="1888">
                  <c:v>47.34</c:v>
                </c:pt>
                <c:pt idx="1889">
                  <c:v>74.466999999999999</c:v>
                </c:pt>
                <c:pt idx="1890">
                  <c:v>83.021000000000001</c:v>
                </c:pt>
                <c:pt idx="1891">
                  <c:v>58.286999999999999</c:v>
                </c:pt>
                <c:pt idx="1892">
                  <c:v>39.988</c:v>
                </c:pt>
                <c:pt idx="1893">
                  <c:v>82.239000000000004</c:v>
                </c:pt>
                <c:pt idx="1894">
                  <c:v>74.408000000000001</c:v>
                </c:pt>
                <c:pt idx="1895">
                  <c:v>72.111000000000004</c:v>
                </c:pt>
                <c:pt idx="1896">
                  <c:v>49.256999999999998</c:v>
                </c:pt>
                <c:pt idx="1897">
                  <c:v>47.706000000000003</c:v>
                </c:pt>
                <c:pt idx="1898">
                  <c:v>68.778999999999996</c:v>
                </c:pt>
                <c:pt idx="1899">
                  <c:v>97.257000000000005</c:v>
                </c:pt>
                <c:pt idx="1900">
                  <c:v>76.16</c:v>
                </c:pt>
                <c:pt idx="1901">
                  <c:v>76.715000000000003</c:v>
                </c:pt>
                <c:pt idx="1902">
                  <c:v>54.424999999999997</c:v>
                </c:pt>
                <c:pt idx="1903">
                  <c:v>63.853999999999999</c:v>
                </c:pt>
                <c:pt idx="1904">
                  <c:v>69.102999999999994</c:v>
                </c:pt>
                <c:pt idx="1905">
                  <c:v>66.873000000000005</c:v>
                </c:pt>
                <c:pt idx="1906">
                  <c:v>58.500999999999998</c:v>
                </c:pt>
                <c:pt idx="1907">
                  <c:v>76.754999999999995</c:v>
                </c:pt>
                <c:pt idx="1908">
                  <c:v>69.11</c:v>
                </c:pt>
                <c:pt idx="1909">
                  <c:v>88.912000000000006</c:v>
                </c:pt>
                <c:pt idx="1910">
                  <c:v>78.522000000000006</c:v>
                </c:pt>
                <c:pt idx="1911">
                  <c:v>85.153000000000006</c:v>
                </c:pt>
                <c:pt idx="1912">
                  <c:v>55.366999999999997</c:v>
                </c:pt>
                <c:pt idx="1913">
                  <c:v>64.676000000000002</c:v>
                </c:pt>
                <c:pt idx="1914">
                  <c:v>57.625999999999998</c:v>
                </c:pt>
                <c:pt idx="1915">
                  <c:v>66.685000000000002</c:v>
                </c:pt>
                <c:pt idx="1916">
                  <c:v>63.707000000000001</c:v>
                </c:pt>
                <c:pt idx="1917">
                  <c:v>61.127000000000002</c:v>
                </c:pt>
                <c:pt idx="1918">
                  <c:v>90.74</c:v>
                </c:pt>
                <c:pt idx="1919">
                  <c:v>71.843000000000004</c:v>
                </c:pt>
                <c:pt idx="1920">
                  <c:v>68.099999999999994</c:v>
                </c:pt>
                <c:pt idx="1921">
                  <c:v>74.569000000000003</c:v>
                </c:pt>
                <c:pt idx="1922">
                  <c:v>68.292000000000002</c:v>
                </c:pt>
                <c:pt idx="1923">
                  <c:v>61.956000000000003</c:v>
                </c:pt>
                <c:pt idx="1924">
                  <c:v>97.948999999999998</c:v>
                </c:pt>
                <c:pt idx="1925">
                  <c:v>67.863</c:v>
                </c:pt>
                <c:pt idx="1926">
                  <c:v>77.400999999999996</c:v>
                </c:pt>
                <c:pt idx="1927">
                  <c:v>65.378</c:v>
                </c:pt>
                <c:pt idx="1928">
                  <c:v>81.600999999999999</c:v>
                </c:pt>
                <c:pt idx="1929">
                  <c:v>84.474999999999994</c:v>
                </c:pt>
                <c:pt idx="1930">
                  <c:v>55.109000000000002</c:v>
                </c:pt>
                <c:pt idx="1931">
                  <c:v>54.57</c:v>
                </c:pt>
                <c:pt idx="1932">
                  <c:v>61.521000000000001</c:v>
                </c:pt>
                <c:pt idx="1933">
                  <c:v>55.722000000000001</c:v>
                </c:pt>
                <c:pt idx="1934">
                  <c:v>63.676000000000002</c:v>
                </c:pt>
                <c:pt idx="1935">
                  <c:v>64.840999999999994</c:v>
                </c:pt>
                <c:pt idx="1936">
                  <c:v>62.320999999999998</c:v>
                </c:pt>
                <c:pt idx="1937">
                  <c:v>63.912999999999997</c:v>
                </c:pt>
                <c:pt idx="1938">
                  <c:v>65.826999999999998</c:v>
                </c:pt>
                <c:pt idx="1939">
                  <c:v>59.341000000000001</c:v>
                </c:pt>
                <c:pt idx="1940">
                  <c:v>58.293999999999997</c:v>
                </c:pt>
                <c:pt idx="1941">
                  <c:v>74.001000000000005</c:v>
                </c:pt>
                <c:pt idx="1942">
                  <c:v>62.286000000000001</c:v>
                </c:pt>
                <c:pt idx="1943">
                  <c:v>56.85</c:v>
                </c:pt>
                <c:pt idx="1944">
                  <c:v>73.209999999999994</c:v>
                </c:pt>
                <c:pt idx="1945">
                  <c:v>69.933999999999997</c:v>
                </c:pt>
                <c:pt idx="1946">
                  <c:v>92.138000000000005</c:v>
                </c:pt>
                <c:pt idx="1947">
                  <c:v>73.033000000000001</c:v>
                </c:pt>
                <c:pt idx="1948">
                  <c:v>64.091999999999999</c:v>
                </c:pt>
                <c:pt idx="1949">
                  <c:v>64.165999999999997</c:v>
                </c:pt>
                <c:pt idx="1950">
                  <c:v>77.015000000000001</c:v>
                </c:pt>
                <c:pt idx="1951">
                  <c:v>71.004999999999995</c:v>
                </c:pt>
                <c:pt idx="1952">
                  <c:v>81.637</c:v>
                </c:pt>
                <c:pt idx="1953">
                  <c:v>68.628</c:v>
                </c:pt>
                <c:pt idx="1954">
                  <c:v>52.991</c:v>
                </c:pt>
                <c:pt idx="1955">
                  <c:v>73.938000000000002</c:v>
                </c:pt>
                <c:pt idx="1956">
                  <c:v>54.654000000000003</c:v>
                </c:pt>
                <c:pt idx="1957">
                  <c:v>73.338999999999999</c:v>
                </c:pt>
                <c:pt idx="1958">
                  <c:v>91.992999999999995</c:v>
                </c:pt>
                <c:pt idx="1959">
                  <c:v>71.48</c:v>
                </c:pt>
                <c:pt idx="1960">
                  <c:v>82.319000000000003</c:v>
                </c:pt>
                <c:pt idx="1961">
                  <c:v>74.213999999999999</c:v>
                </c:pt>
                <c:pt idx="1962">
                  <c:v>68.204999999999998</c:v>
                </c:pt>
                <c:pt idx="1963">
                  <c:v>77.923000000000002</c:v>
                </c:pt>
                <c:pt idx="1964">
                  <c:v>78.524000000000001</c:v>
                </c:pt>
                <c:pt idx="1965">
                  <c:v>76.346000000000004</c:v>
                </c:pt>
                <c:pt idx="1966">
                  <c:v>72.191999999999993</c:v>
                </c:pt>
                <c:pt idx="1967">
                  <c:v>54.603000000000002</c:v>
                </c:pt>
                <c:pt idx="1968">
                  <c:v>68.591999999999999</c:v>
                </c:pt>
                <c:pt idx="1969">
                  <c:v>70.597999999999999</c:v>
                </c:pt>
                <c:pt idx="1970">
                  <c:v>69.302000000000007</c:v>
                </c:pt>
                <c:pt idx="1971">
                  <c:v>57.767000000000003</c:v>
                </c:pt>
                <c:pt idx="1972">
                  <c:v>56.906999999999996</c:v>
                </c:pt>
                <c:pt idx="1973">
                  <c:v>53.951999999999998</c:v>
                </c:pt>
                <c:pt idx="1974">
                  <c:v>73.533000000000001</c:v>
                </c:pt>
                <c:pt idx="1975">
                  <c:v>64.953999999999994</c:v>
                </c:pt>
                <c:pt idx="1976">
                  <c:v>60.432000000000002</c:v>
                </c:pt>
                <c:pt idx="1977">
                  <c:v>62.965000000000003</c:v>
                </c:pt>
                <c:pt idx="1978">
                  <c:v>54.543999999999997</c:v>
                </c:pt>
                <c:pt idx="1979">
                  <c:v>74.698999999999998</c:v>
                </c:pt>
                <c:pt idx="1980">
                  <c:v>72.17</c:v>
                </c:pt>
                <c:pt idx="1981">
                  <c:v>77.072999999999993</c:v>
                </c:pt>
                <c:pt idx="1982">
                  <c:v>79.340999999999994</c:v>
                </c:pt>
                <c:pt idx="1983">
                  <c:v>69.86</c:v>
                </c:pt>
                <c:pt idx="1984">
                  <c:v>41.945999999999998</c:v>
                </c:pt>
                <c:pt idx="1985">
                  <c:v>59.545000000000002</c:v>
                </c:pt>
                <c:pt idx="1986">
                  <c:v>64.805999999999997</c:v>
                </c:pt>
                <c:pt idx="1987">
                  <c:v>67.195999999999998</c:v>
                </c:pt>
                <c:pt idx="1988">
                  <c:v>57.972000000000001</c:v>
                </c:pt>
                <c:pt idx="1989">
                  <c:v>84.677999999999997</c:v>
                </c:pt>
                <c:pt idx="1990">
                  <c:v>82.366</c:v>
                </c:pt>
                <c:pt idx="1991">
                  <c:v>70.894999999999996</c:v>
                </c:pt>
                <c:pt idx="1992">
                  <c:v>61.142000000000003</c:v>
                </c:pt>
                <c:pt idx="1993">
                  <c:v>73.811000000000007</c:v>
                </c:pt>
                <c:pt idx="1994">
                  <c:v>58.793999999999997</c:v>
                </c:pt>
                <c:pt idx="1995">
                  <c:v>68.745000000000005</c:v>
                </c:pt>
                <c:pt idx="1996">
                  <c:v>91.504000000000005</c:v>
                </c:pt>
                <c:pt idx="1997">
                  <c:v>58.429000000000002</c:v>
                </c:pt>
                <c:pt idx="1998">
                  <c:v>64.724999999999994</c:v>
                </c:pt>
                <c:pt idx="1999">
                  <c:v>66.602000000000004</c:v>
                </c:pt>
                <c:pt idx="2000">
                  <c:v>58.148000000000003</c:v>
                </c:pt>
                <c:pt idx="2001">
                  <c:v>69.356999999999999</c:v>
                </c:pt>
                <c:pt idx="2002">
                  <c:v>76.491</c:v>
                </c:pt>
                <c:pt idx="2003">
                  <c:v>59.085999999999999</c:v>
                </c:pt>
                <c:pt idx="2004">
                  <c:v>65.180999999999997</c:v>
                </c:pt>
                <c:pt idx="2005">
                  <c:v>79.626999999999995</c:v>
                </c:pt>
                <c:pt idx="2006">
                  <c:v>70.451999999999998</c:v>
                </c:pt>
                <c:pt idx="2007">
                  <c:v>63.405999999999999</c:v>
                </c:pt>
                <c:pt idx="2008">
                  <c:v>58.161000000000001</c:v>
                </c:pt>
                <c:pt idx="2009">
                  <c:v>62.287999999999997</c:v>
                </c:pt>
                <c:pt idx="2010">
                  <c:v>59.401000000000003</c:v>
                </c:pt>
                <c:pt idx="2011">
                  <c:v>75.162999999999997</c:v>
                </c:pt>
                <c:pt idx="2012">
                  <c:v>75.429000000000002</c:v>
                </c:pt>
                <c:pt idx="2013">
                  <c:v>67.721000000000004</c:v>
                </c:pt>
                <c:pt idx="2014">
                  <c:v>61.034999999999997</c:v>
                </c:pt>
                <c:pt idx="2015">
                  <c:v>61.731000000000002</c:v>
                </c:pt>
                <c:pt idx="2016">
                  <c:v>80.198999999999998</c:v>
                </c:pt>
                <c:pt idx="2017">
                  <c:v>82.287000000000006</c:v>
                </c:pt>
                <c:pt idx="2018">
                  <c:v>72.679000000000002</c:v>
                </c:pt>
                <c:pt idx="2019">
                  <c:v>69.796000000000006</c:v>
                </c:pt>
                <c:pt idx="2020">
                  <c:v>65.685000000000002</c:v>
                </c:pt>
                <c:pt idx="2021">
                  <c:v>48.203000000000003</c:v>
                </c:pt>
                <c:pt idx="2022">
                  <c:v>54.848999999999997</c:v>
                </c:pt>
                <c:pt idx="2023">
                  <c:v>69.72</c:v>
                </c:pt>
                <c:pt idx="2024">
                  <c:v>69.069000000000003</c:v>
                </c:pt>
                <c:pt idx="2025">
                  <c:v>83.893000000000001</c:v>
                </c:pt>
                <c:pt idx="2026">
                  <c:v>58.180999999999997</c:v>
                </c:pt>
                <c:pt idx="2027">
                  <c:v>68.834000000000003</c:v>
                </c:pt>
                <c:pt idx="2028">
                  <c:v>83.69</c:v>
                </c:pt>
                <c:pt idx="2029">
                  <c:v>55.811999999999998</c:v>
                </c:pt>
                <c:pt idx="2030">
                  <c:v>57.674999999999997</c:v>
                </c:pt>
                <c:pt idx="2031">
                  <c:v>84.722999999999999</c:v>
                </c:pt>
                <c:pt idx="2032">
                  <c:v>71.894000000000005</c:v>
                </c:pt>
                <c:pt idx="2033">
                  <c:v>63.954000000000001</c:v>
                </c:pt>
                <c:pt idx="2034">
                  <c:v>87.388000000000005</c:v>
                </c:pt>
                <c:pt idx="2035">
                  <c:v>69.734999999999999</c:v>
                </c:pt>
                <c:pt idx="2036">
                  <c:v>78.44</c:v>
                </c:pt>
                <c:pt idx="2037">
                  <c:v>77.132000000000005</c:v>
                </c:pt>
                <c:pt idx="2038">
                  <c:v>51.273000000000003</c:v>
                </c:pt>
                <c:pt idx="2039">
                  <c:v>70.664000000000001</c:v>
                </c:pt>
                <c:pt idx="2040">
                  <c:v>75.656999999999996</c:v>
                </c:pt>
                <c:pt idx="2041">
                  <c:v>88.248000000000005</c:v>
                </c:pt>
                <c:pt idx="2042">
                  <c:v>82.546000000000006</c:v>
                </c:pt>
                <c:pt idx="2043">
                  <c:v>85.575999999999993</c:v>
                </c:pt>
                <c:pt idx="2044">
                  <c:v>56.274000000000001</c:v>
                </c:pt>
                <c:pt idx="2045">
                  <c:v>82.537000000000006</c:v>
                </c:pt>
                <c:pt idx="2046">
                  <c:v>65.765000000000001</c:v>
                </c:pt>
                <c:pt idx="2047">
                  <c:v>69.353999999999999</c:v>
                </c:pt>
                <c:pt idx="2048">
                  <c:v>66.558999999999997</c:v>
                </c:pt>
                <c:pt idx="2049">
                  <c:v>62.634</c:v>
                </c:pt>
                <c:pt idx="2050">
                  <c:v>52.014000000000003</c:v>
                </c:pt>
                <c:pt idx="2051">
                  <c:v>78.007999999999996</c:v>
                </c:pt>
                <c:pt idx="2052">
                  <c:v>65.647999999999996</c:v>
                </c:pt>
                <c:pt idx="2053">
                  <c:v>81.418000000000006</c:v>
                </c:pt>
                <c:pt idx="2054">
                  <c:v>58.624000000000002</c:v>
                </c:pt>
                <c:pt idx="2055">
                  <c:v>66.016999999999996</c:v>
                </c:pt>
                <c:pt idx="2056">
                  <c:v>65.650999999999996</c:v>
                </c:pt>
                <c:pt idx="2057">
                  <c:v>46.173999999999999</c:v>
                </c:pt>
                <c:pt idx="2058">
                  <c:v>75.474000000000004</c:v>
                </c:pt>
                <c:pt idx="2059">
                  <c:v>73.247</c:v>
                </c:pt>
                <c:pt idx="2060">
                  <c:v>77.44</c:v>
                </c:pt>
                <c:pt idx="2061">
                  <c:v>71.367000000000004</c:v>
                </c:pt>
                <c:pt idx="2062">
                  <c:v>67.388999999999996</c:v>
                </c:pt>
                <c:pt idx="2063">
                  <c:v>74.846000000000004</c:v>
                </c:pt>
                <c:pt idx="2064">
                  <c:v>73.438999999999993</c:v>
                </c:pt>
                <c:pt idx="2065">
                  <c:v>77.228999999999999</c:v>
                </c:pt>
                <c:pt idx="2066">
                  <c:v>57.908999999999999</c:v>
                </c:pt>
                <c:pt idx="2067">
                  <c:v>78.046000000000006</c:v>
                </c:pt>
                <c:pt idx="2068">
                  <c:v>84.241</c:v>
                </c:pt>
                <c:pt idx="2069">
                  <c:v>81.566000000000003</c:v>
                </c:pt>
                <c:pt idx="2070">
                  <c:v>60.604999999999997</c:v>
                </c:pt>
                <c:pt idx="2071">
                  <c:v>82.507999999999996</c:v>
                </c:pt>
                <c:pt idx="2072">
                  <c:v>69.641999999999996</c:v>
                </c:pt>
                <c:pt idx="2073">
                  <c:v>84.477999999999994</c:v>
                </c:pt>
                <c:pt idx="2074">
                  <c:v>83.695999999999998</c:v>
                </c:pt>
                <c:pt idx="2075">
                  <c:v>68.834000000000003</c:v>
                </c:pt>
                <c:pt idx="2076">
                  <c:v>59.765000000000001</c:v>
                </c:pt>
                <c:pt idx="2077">
                  <c:v>66.712999999999994</c:v>
                </c:pt>
                <c:pt idx="2078">
                  <c:v>76.593999999999994</c:v>
                </c:pt>
                <c:pt idx="2079">
                  <c:v>63.826000000000001</c:v>
                </c:pt>
                <c:pt idx="2080">
                  <c:v>54.667000000000002</c:v>
                </c:pt>
                <c:pt idx="2081">
                  <c:v>52.706000000000003</c:v>
                </c:pt>
                <c:pt idx="2082">
                  <c:v>72.463999999999999</c:v>
                </c:pt>
                <c:pt idx="2083">
                  <c:v>54.469000000000001</c:v>
                </c:pt>
                <c:pt idx="2084">
                  <c:v>86.016999999999996</c:v>
                </c:pt>
                <c:pt idx="2085">
                  <c:v>67.613</c:v>
                </c:pt>
                <c:pt idx="2086">
                  <c:v>59.603999999999999</c:v>
                </c:pt>
                <c:pt idx="2087">
                  <c:v>88.706999999999994</c:v>
                </c:pt>
                <c:pt idx="2088">
                  <c:v>76.343999999999994</c:v>
                </c:pt>
                <c:pt idx="2089">
                  <c:v>73.792000000000002</c:v>
                </c:pt>
                <c:pt idx="2090">
                  <c:v>66.724000000000004</c:v>
                </c:pt>
                <c:pt idx="2091">
                  <c:v>65.037999999999997</c:v>
                </c:pt>
                <c:pt idx="2092">
                  <c:v>57.402000000000001</c:v>
                </c:pt>
                <c:pt idx="2093">
                  <c:v>60.061999999999998</c:v>
                </c:pt>
                <c:pt idx="2094">
                  <c:v>59.155000000000001</c:v>
                </c:pt>
                <c:pt idx="2095">
                  <c:v>69.344999999999999</c:v>
                </c:pt>
                <c:pt idx="2096">
                  <c:v>49.789000000000001</c:v>
                </c:pt>
                <c:pt idx="2097">
                  <c:v>67.245000000000005</c:v>
                </c:pt>
                <c:pt idx="2098">
                  <c:v>65.566000000000003</c:v>
                </c:pt>
                <c:pt idx="2099">
                  <c:v>51.981999999999999</c:v>
                </c:pt>
                <c:pt idx="2100">
                  <c:v>69.575000000000003</c:v>
                </c:pt>
                <c:pt idx="2101">
                  <c:v>50.99</c:v>
                </c:pt>
                <c:pt idx="2102">
                  <c:v>66.897999999999996</c:v>
                </c:pt>
                <c:pt idx="2103">
                  <c:v>77.022999999999996</c:v>
                </c:pt>
                <c:pt idx="2104">
                  <c:v>79.724999999999994</c:v>
                </c:pt>
                <c:pt idx="2105">
                  <c:v>61.128999999999998</c:v>
                </c:pt>
                <c:pt idx="2106">
                  <c:v>61.091000000000001</c:v>
                </c:pt>
                <c:pt idx="2107">
                  <c:v>59.28</c:v>
                </c:pt>
                <c:pt idx="2108">
                  <c:v>64.055999999999997</c:v>
                </c:pt>
                <c:pt idx="2109">
                  <c:v>75.313999999999993</c:v>
                </c:pt>
                <c:pt idx="2110">
                  <c:v>57.463000000000001</c:v>
                </c:pt>
                <c:pt idx="2111">
                  <c:v>45.497</c:v>
                </c:pt>
                <c:pt idx="2112">
                  <c:v>59.267000000000003</c:v>
                </c:pt>
                <c:pt idx="2113">
                  <c:v>68.117999999999995</c:v>
                </c:pt>
                <c:pt idx="2114">
                  <c:v>60.685000000000002</c:v>
                </c:pt>
                <c:pt idx="2115">
                  <c:v>79.304000000000002</c:v>
                </c:pt>
                <c:pt idx="2116">
                  <c:v>62.671999999999997</c:v>
                </c:pt>
                <c:pt idx="2117">
                  <c:v>67.106999999999999</c:v>
                </c:pt>
                <c:pt idx="2118">
                  <c:v>65.718000000000004</c:v>
                </c:pt>
                <c:pt idx="2119">
                  <c:v>72.924000000000007</c:v>
                </c:pt>
                <c:pt idx="2120">
                  <c:v>75.921999999999997</c:v>
                </c:pt>
                <c:pt idx="2121">
                  <c:v>51.542000000000002</c:v>
                </c:pt>
                <c:pt idx="2122">
                  <c:v>62.79</c:v>
                </c:pt>
                <c:pt idx="2123">
                  <c:v>87.986000000000004</c:v>
                </c:pt>
                <c:pt idx="2124">
                  <c:v>68.302999999999997</c:v>
                </c:pt>
                <c:pt idx="2125">
                  <c:v>86.828000000000003</c:v>
                </c:pt>
                <c:pt idx="2126">
                  <c:v>53.5</c:v>
                </c:pt>
                <c:pt idx="2127">
                  <c:v>58.616</c:v>
                </c:pt>
                <c:pt idx="2128">
                  <c:v>71.665999999999997</c:v>
                </c:pt>
                <c:pt idx="2129">
                  <c:v>73.122</c:v>
                </c:pt>
                <c:pt idx="2130">
                  <c:v>73.370999999999995</c:v>
                </c:pt>
                <c:pt idx="2131">
                  <c:v>66.885000000000005</c:v>
                </c:pt>
                <c:pt idx="2132">
                  <c:v>68.692999999999998</c:v>
                </c:pt>
                <c:pt idx="2133">
                  <c:v>64.210999999999999</c:v>
                </c:pt>
                <c:pt idx="2134">
                  <c:v>59.582999999999998</c:v>
                </c:pt>
                <c:pt idx="2135">
                  <c:v>64.292000000000002</c:v>
                </c:pt>
                <c:pt idx="2136">
                  <c:v>63.595999999999997</c:v>
                </c:pt>
                <c:pt idx="2137">
                  <c:v>66.364999999999995</c:v>
                </c:pt>
                <c:pt idx="2138">
                  <c:v>52.613</c:v>
                </c:pt>
                <c:pt idx="2139">
                  <c:v>71.274000000000001</c:v>
                </c:pt>
                <c:pt idx="2140">
                  <c:v>63.94</c:v>
                </c:pt>
                <c:pt idx="2141">
                  <c:v>60.122</c:v>
                </c:pt>
                <c:pt idx="2142">
                  <c:v>57.84</c:v>
                </c:pt>
                <c:pt idx="2143">
                  <c:v>51.079000000000001</c:v>
                </c:pt>
                <c:pt idx="2144">
                  <c:v>48.628</c:v>
                </c:pt>
                <c:pt idx="2145">
                  <c:v>57.280999999999999</c:v>
                </c:pt>
                <c:pt idx="2146">
                  <c:v>65.248000000000005</c:v>
                </c:pt>
                <c:pt idx="2147">
                  <c:v>45.417000000000002</c:v>
                </c:pt>
                <c:pt idx="2148">
                  <c:v>56.213000000000001</c:v>
                </c:pt>
                <c:pt idx="2149">
                  <c:v>81.42</c:v>
                </c:pt>
                <c:pt idx="2150">
                  <c:v>59.935000000000002</c:v>
                </c:pt>
                <c:pt idx="2151">
                  <c:v>75.119</c:v>
                </c:pt>
                <c:pt idx="2152">
                  <c:v>44.972999999999999</c:v>
                </c:pt>
                <c:pt idx="2153">
                  <c:v>64.805000000000007</c:v>
                </c:pt>
                <c:pt idx="2154">
                  <c:v>58.411999999999999</c:v>
                </c:pt>
                <c:pt idx="2155">
                  <c:v>68.231999999999999</c:v>
                </c:pt>
                <c:pt idx="2156">
                  <c:v>72.408000000000001</c:v>
                </c:pt>
                <c:pt idx="2157">
                  <c:v>64.23</c:v>
                </c:pt>
                <c:pt idx="2158">
                  <c:v>73.679000000000002</c:v>
                </c:pt>
                <c:pt idx="2159">
                  <c:v>49.863</c:v>
                </c:pt>
                <c:pt idx="2160">
                  <c:v>74.647000000000006</c:v>
                </c:pt>
                <c:pt idx="2161">
                  <c:v>65.953999999999994</c:v>
                </c:pt>
                <c:pt idx="2162">
                  <c:v>66.037999999999997</c:v>
                </c:pt>
                <c:pt idx="2163">
                  <c:v>47.792000000000002</c:v>
                </c:pt>
                <c:pt idx="2164">
                  <c:v>87.552999999999997</c:v>
                </c:pt>
                <c:pt idx="2165">
                  <c:v>59.759</c:v>
                </c:pt>
                <c:pt idx="2166">
                  <c:v>84.706000000000003</c:v>
                </c:pt>
                <c:pt idx="2167">
                  <c:v>75.78</c:v>
                </c:pt>
                <c:pt idx="2168">
                  <c:v>64.951999999999998</c:v>
                </c:pt>
                <c:pt idx="2169">
                  <c:v>56.103999999999999</c:v>
                </c:pt>
                <c:pt idx="2170">
                  <c:v>83.02</c:v>
                </c:pt>
                <c:pt idx="2171">
                  <c:v>65.415999999999997</c:v>
                </c:pt>
                <c:pt idx="2172">
                  <c:v>57.676000000000002</c:v>
                </c:pt>
                <c:pt idx="2173">
                  <c:v>62.95</c:v>
                </c:pt>
                <c:pt idx="2174">
                  <c:v>62.968000000000004</c:v>
                </c:pt>
                <c:pt idx="2175">
                  <c:v>56.066000000000003</c:v>
                </c:pt>
                <c:pt idx="2176">
                  <c:v>74.346000000000004</c:v>
                </c:pt>
                <c:pt idx="2177">
                  <c:v>60.933</c:v>
                </c:pt>
                <c:pt idx="2178">
                  <c:v>69.155000000000001</c:v>
                </c:pt>
                <c:pt idx="2179">
                  <c:v>70.423000000000002</c:v>
                </c:pt>
                <c:pt idx="2180">
                  <c:v>49.103000000000002</c:v>
                </c:pt>
                <c:pt idx="2181">
                  <c:v>68.936000000000007</c:v>
                </c:pt>
                <c:pt idx="2182">
                  <c:v>57.344999999999999</c:v>
                </c:pt>
                <c:pt idx="2183">
                  <c:v>54.625999999999998</c:v>
                </c:pt>
                <c:pt idx="2184">
                  <c:v>59.603000000000002</c:v>
                </c:pt>
                <c:pt idx="2185">
                  <c:v>62.56</c:v>
                </c:pt>
                <c:pt idx="2186">
                  <c:v>65.08</c:v>
                </c:pt>
                <c:pt idx="2187">
                  <c:v>68.067999999999998</c:v>
                </c:pt>
                <c:pt idx="2188">
                  <c:v>48.786000000000001</c:v>
                </c:pt>
                <c:pt idx="2189">
                  <c:v>82.587999999999994</c:v>
                </c:pt>
                <c:pt idx="2190">
                  <c:v>68.460999999999999</c:v>
                </c:pt>
                <c:pt idx="2191">
                  <c:v>62.887</c:v>
                </c:pt>
                <c:pt idx="2192">
                  <c:v>66.521000000000001</c:v>
                </c:pt>
                <c:pt idx="2193">
                  <c:v>65.682000000000002</c:v>
                </c:pt>
                <c:pt idx="2194">
                  <c:v>60.116999999999997</c:v>
                </c:pt>
                <c:pt idx="2195">
                  <c:v>56.838000000000001</c:v>
                </c:pt>
                <c:pt idx="2196">
                  <c:v>69.757999999999996</c:v>
                </c:pt>
                <c:pt idx="2197">
                  <c:v>70.168999999999997</c:v>
                </c:pt>
                <c:pt idx="2198">
                  <c:v>69.878</c:v>
                </c:pt>
                <c:pt idx="2199">
                  <c:v>79.582999999999998</c:v>
                </c:pt>
                <c:pt idx="2200">
                  <c:v>55.103000000000002</c:v>
                </c:pt>
                <c:pt idx="2201">
                  <c:v>60.938000000000002</c:v>
                </c:pt>
                <c:pt idx="2202">
                  <c:v>65.98</c:v>
                </c:pt>
                <c:pt idx="2203">
                  <c:v>67.442999999999998</c:v>
                </c:pt>
                <c:pt idx="2204">
                  <c:v>58.966000000000001</c:v>
                </c:pt>
                <c:pt idx="2205">
                  <c:v>79.825999999999993</c:v>
                </c:pt>
                <c:pt idx="2206">
                  <c:v>75.307000000000002</c:v>
                </c:pt>
                <c:pt idx="2207">
                  <c:v>83.921999999999997</c:v>
                </c:pt>
                <c:pt idx="2208">
                  <c:v>53.079000000000001</c:v>
                </c:pt>
                <c:pt idx="2209">
                  <c:v>53.981999999999999</c:v>
                </c:pt>
                <c:pt idx="2210">
                  <c:v>75.108999999999995</c:v>
                </c:pt>
                <c:pt idx="2211">
                  <c:v>54.412999999999997</c:v>
                </c:pt>
                <c:pt idx="2212">
                  <c:v>62.429000000000002</c:v>
                </c:pt>
                <c:pt idx="2213">
                  <c:v>69.012</c:v>
                </c:pt>
                <c:pt idx="2214">
                  <c:v>84.864000000000004</c:v>
                </c:pt>
                <c:pt idx="2215">
                  <c:v>48.923999999999999</c:v>
                </c:pt>
                <c:pt idx="2216">
                  <c:v>53.165999999999997</c:v>
                </c:pt>
                <c:pt idx="2217">
                  <c:v>68.488</c:v>
                </c:pt>
                <c:pt idx="2218">
                  <c:v>55.898000000000003</c:v>
                </c:pt>
                <c:pt idx="2219">
                  <c:v>57.427999999999997</c:v>
                </c:pt>
                <c:pt idx="2220">
                  <c:v>61.765000000000001</c:v>
                </c:pt>
                <c:pt idx="2221">
                  <c:v>75.445999999999998</c:v>
                </c:pt>
                <c:pt idx="2222">
                  <c:v>60.493000000000002</c:v>
                </c:pt>
                <c:pt idx="2223">
                  <c:v>90.26</c:v>
                </c:pt>
                <c:pt idx="2224">
                  <c:v>66.216999999999999</c:v>
                </c:pt>
                <c:pt idx="2225">
                  <c:v>62.125999999999998</c:v>
                </c:pt>
                <c:pt idx="2226">
                  <c:v>67.814999999999998</c:v>
                </c:pt>
                <c:pt idx="2227">
                  <c:v>53.716000000000001</c:v>
                </c:pt>
                <c:pt idx="2228">
                  <c:v>55.384999999999998</c:v>
                </c:pt>
                <c:pt idx="2229">
                  <c:v>67.262</c:v>
                </c:pt>
                <c:pt idx="2230">
                  <c:v>63.057000000000002</c:v>
                </c:pt>
                <c:pt idx="2231">
                  <c:v>44.453000000000003</c:v>
                </c:pt>
                <c:pt idx="2232">
                  <c:v>49.86</c:v>
                </c:pt>
                <c:pt idx="2233">
                  <c:v>52.149000000000001</c:v>
                </c:pt>
                <c:pt idx="2234">
                  <c:v>56.762999999999998</c:v>
                </c:pt>
                <c:pt idx="2235">
                  <c:v>85.647000000000006</c:v>
                </c:pt>
                <c:pt idx="2236">
                  <c:v>38.920999999999999</c:v>
                </c:pt>
                <c:pt idx="2237">
                  <c:v>48.954999999999998</c:v>
                </c:pt>
                <c:pt idx="2238">
                  <c:v>57.741</c:v>
                </c:pt>
                <c:pt idx="2239">
                  <c:v>60.472999999999999</c:v>
                </c:pt>
                <c:pt idx="2240">
                  <c:v>57.23</c:v>
                </c:pt>
                <c:pt idx="2241">
                  <c:v>64.201999999999998</c:v>
                </c:pt>
                <c:pt idx="2242">
                  <c:v>48.756999999999998</c:v>
                </c:pt>
                <c:pt idx="2243">
                  <c:v>76.183999999999997</c:v>
                </c:pt>
                <c:pt idx="2244">
                  <c:v>56.637</c:v>
                </c:pt>
                <c:pt idx="2245">
                  <c:v>54.683</c:v>
                </c:pt>
                <c:pt idx="2246">
                  <c:v>60.017000000000003</c:v>
                </c:pt>
                <c:pt idx="2247">
                  <c:v>68.212000000000003</c:v>
                </c:pt>
                <c:pt idx="2248">
                  <c:v>69.625</c:v>
                </c:pt>
                <c:pt idx="2249">
                  <c:v>40.015000000000001</c:v>
                </c:pt>
                <c:pt idx="2250">
                  <c:v>57.747999999999998</c:v>
                </c:pt>
                <c:pt idx="2251">
                  <c:v>53.517000000000003</c:v>
                </c:pt>
                <c:pt idx="2252">
                  <c:v>64.912999999999997</c:v>
                </c:pt>
                <c:pt idx="2253">
                  <c:v>71.540000000000006</c:v>
                </c:pt>
                <c:pt idx="2254">
                  <c:v>61.118000000000002</c:v>
                </c:pt>
                <c:pt idx="2255">
                  <c:v>57.027000000000001</c:v>
                </c:pt>
                <c:pt idx="2256">
                  <c:v>73.311999999999998</c:v>
                </c:pt>
                <c:pt idx="2257">
                  <c:v>64.665000000000006</c:v>
                </c:pt>
                <c:pt idx="2258">
                  <c:v>62.323</c:v>
                </c:pt>
                <c:pt idx="2259">
                  <c:v>58.335000000000001</c:v>
                </c:pt>
                <c:pt idx="2260">
                  <c:v>73.727999999999994</c:v>
                </c:pt>
                <c:pt idx="2261">
                  <c:v>52.616999999999997</c:v>
                </c:pt>
                <c:pt idx="2262">
                  <c:v>57.045000000000002</c:v>
                </c:pt>
                <c:pt idx="2263">
                  <c:v>62.95</c:v>
                </c:pt>
                <c:pt idx="2264">
                  <c:v>66.296000000000006</c:v>
                </c:pt>
                <c:pt idx="2265">
                  <c:v>67.021000000000001</c:v>
                </c:pt>
                <c:pt idx="2266">
                  <c:v>65.58</c:v>
                </c:pt>
                <c:pt idx="2267">
                  <c:v>59.418999999999997</c:v>
                </c:pt>
                <c:pt idx="2268">
                  <c:v>59.091000000000001</c:v>
                </c:pt>
                <c:pt idx="2269">
                  <c:v>67.884</c:v>
                </c:pt>
                <c:pt idx="2270">
                  <c:v>56.445</c:v>
                </c:pt>
                <c:pt idx="2271">
                  <c:v>50.494</c:v>
                </c:pt>
                <c:pt idx="2272">
                  <c:v>65.825999999999993</c:v>
                </c:pt>
                <c:pt idx="2273">
                  <c:v>65.929000000000002</c:v>
                </c:pt>
                <c:pt idx="2274">
                  <c:v>50.808</c:v>
                </c:pt>
                <c:pt idx="2275">
                  <c:v>65.715999999999994</c:v>
                </c:pt>
                <c:pt idx="2276">
                  <c:v>60.121000000000002</c:v>
                </c:pt>
                <c:pt idx="2277">
                  <c:v>70.953999999999994</c:v>
                </c:pt>
                <c:pt idx="2278">
                  <c:v>61.286000000000001</c:v>
                </c:pt>
                <c:pt idx="2279">
                  <c:v>43.753999999999998</c:v>
                </c:pt>
                <c:pt idx="2280">
                  <c:v>47.860999999999997</c:v>
                </c:pt>
                <c:pt idx="2281">
                  <c:v>66.587000000000003</c:v>
                </c:pt>
                <c:pt idx="2282">
                  <c:v>48.26</c:v>
                </c:pt>
                <c:pt idx="2283">
                  <c:v>42.261000000000003</c:v>
                </c:pt>
                <c:pt idx="2284">
                  <c:v>66.625</c:v>
                </c:pt>
                <c:pt idx="2285">
                  <c:v>65.058999999999997</c:v>
                </c:pt>
                <c:pt idx="2286">
                  <c:v>61.316000000000003</c:v>
                </c:pt>
                <c:pt idx="2287">
                  <c:v>58.872</c:v>
                </c:pt>
                <c:pt idx="2288">
                  <c:v>61.003999999999998</c:v>
                </c:pt>
                <c:pt idx="2289">
                  <c:v>58.027999999999999</c:v>
                </c:pt>
                <c:pt idx="2290">
                  <c:v>71.908000000000001</c:v>
                </c:pt>
                <c:pt idx="2291">
                  <c:v>46.807000000000002</c:v>
                </c:pt>
                <c:pt idx="2292">
                  <c:v>44.188000000000002</c:v>
                </c:pt>
                <c:pt idx="2293">
                  <c:v>58.420999999999999</c:v>
                </c:pt>
                <c:pt idx="2294">
                  <c:v>71.647999999999996</c:v>
                </c:pt>
                <c:pt idx="2295">
                  <c:v>54.677999999999997</c:v>
                </c:pt>
                <c:pt idx="2296">
                  <c:v>62.658999999999999</c:v>
                </c:pt>
                <c:pt idx="2297">
                  <c:v>60.262</c:v>
                </c:pt>
                <c:pt idx="2298">
                  <c:v>61.972000000000001</c:v>
                </c:pt>
                <c:pt idx="2299">
                  <c:v>57.673999999999999</c:v>
                </c:pt>
                <c:pt idx="2300">
                  <c:v>55.051000000000002</c:v>
                </c:pt>
                <c:pt idx="2301">
                  <c:v>51.271999999999998</c:v>
                </c:pt>
                <c:pt idx="2302">
                  <c:v>58.040999999999997</c:v>
                </c:pt>
                <c:pt idx="2303">
                  <c:v>55.728999999999999</c:v>
                </c:pt>
                <c:pt idx="2304">
                  <c:v>53.981000000000002</c:v>
                </c:pt>
                <c:pt idx="2305">
                  <c:v>64.022999999999996</c:v>
                </c:pt>
                <c:pt idx="2306">
                  <c:v>79.652000000000001</c:v>
                </c:pt>
                <c:pt idx="2307">
                  <c:v>65.299000000000007</c:v>
                </c:pt>
                <c:pt idx="2308">
                  <c:v>74.322000000000003</c:v>
                </c:pt>
                <c:pt idx="2309">
                  <c:v>60.314</c:v>
                </c:pt>
                <c:pt idx="2310">
                  <c:v>72.924000000000007</c:v>
                </c:pt>
                <c:pt idx="2311">
                  <c:v>47.22</c:v>
                </c:pt>
                <c:pt idx="2312">
                  <c:v>73.343000000000004</c:v>
                </c:pt>
                <c:pt idx="2313">
                  <c:v>81.712999999999994</c:v>
                </c:pt>
                <c:pt idx="2314">
                  <c:v>62.052999999999997</c:v>
                </c:pt>
                <c:pt idx="2315">
                  <c:v>52.116</c:v>
                </c:pt>
                <c:pt idx="2316">
                  <c:v>71.135999999999996</c:v>
                </c:pt>
                <c:pt idx="2317">
                  <c:v>76.031999999999996</c:v>
                </c:pt>
                <c:pt idx="2318">
                  <c:v>58.887999999999998</c:v>
                </c:pt>
                <c:pt idx="2319">
                  <c:v>67.521000000000001</c:v>
                </c:pt>
                <c:pt idx="2320">
                  <c:v>56.173999999999999</c:v>
                </c:pt>
                <c:pt idx="2321">
                  <c:v>59.064999999999998</c:v>
                </c:pt>
                <c:pt idx="2322">
                  <c:v>59.386000000000003</c:v>
                </c:pt>
                <c:pt idx="2323">
                  <c:v>49.884999999999998</c:v>
                </c:pt>
                <c:pt idx="2324">
                  <c:v>58.573</c:v>
                </c:pt>
                <c:pt idx="2325">
                  <c:v>50.905000000000001</c:v>
                </c:pt>
                <c:pt idx="2326">
                  <c:v>57.039000000000001</c:v>
                </c:pt>
                <c:pt idx="2327">
                  <c:v>45.984000000000002</c:v>
                </c:pt>
                <c:pt idx="2328">
                  <c:v>70.552000000000007</c:v>
                </c:pt>
                <c:pt idx="2329">
                  <c:v>67.135999999999996</c:v>
                </c:pt>
                <c:pt idx="2330">
                  <c:v>61.212000000000003</c:v>
                </c:pt>
                <c:pt idx="2331">
                  <c:v>65.738</c:v>
                </c:pt>
                <c:pt idx="2332">
                  <c:v>50.143000000000001</c:v>
                </c:pt>
                <c:pt idx="2333">
                  <c:v>61.249000000000002</c:v>
                </c:pt>
                <c:pt idx="2334">
                  <c:v>60.735999999999997</c:v>
                </c:pt>
                <c:pt idx="2335">
                  <c:v>40.591000000000001</c:v>
                </c:pt>
                <c:pt idx="2336">
                  <c:v>42.509</c:v>
                </c:pt>
                <c:pt idx="2337">
                  <c:v>67.192999999999998</c:v>
                </c:pt>
                <c:pt idx="2338">
                  <c:v>61.296999999999997</c:v>
                </c:pt>
                <c:pt idx="2339">
                  <c:v>56.473999999999997</c:v>
                </c:pt>
                <c:pt idx="2340">
                  <c:v>55.439</c:v>
                </c:pt>
                <c:pt idx="2341">
                  <c:v>48.728999999999999</c:v>
                </c:pt>
                <c:pt idx="2342">
                  <c:v>73.980999999999995</c:v>
                </c:pt>
                <c:pt idx="2343">
                  <c:v>63.404000000000003</c:v>
                </c:pt>
                <c:pt idx="2344">
                  <c:v>62.613999999999997</c:v>
                </c:pt>
                <c:pt idx="2345">
                  <c:v>50.582000000000001</c:v>
                </c:pt>
                <c:pt idx="2346">
                  <c:v>61.588000000000001</c:v>
                </c:pt>
                <c:pt idx="2347">
                  <c:v>66.013999999999996</c:v>
                </c:pt>
                <c:pt idx="2348">
                  <c:v>65.334999999999994</c:v>
                </c:pt>
                <c:pt idx="2349">
                  <c:v>63.765000000000001</c:v>
                </c:pt>
                <c:pt idx="2350">
                  <c:v>64.391000000000005</c:v>
                </c:pt>
                <c:pt idx="2351">
                  <c:v>77.459000000000003</c:v>
                </c:pt>
                <c:pt idx="2352">
                  <c:v>64.75</c:v>
                </c:pt>
                <c:pt idx="2353">
                  <c:v>81.522999999999996</c:v>
                </c:pt>
                <c:pt idx="2354">
                  <c:v>51.832999999999998</c:v>
                </c:pt>
                <c:pt idx="2355">
                  <c:v>61.555</c:v>
                </c:pt>
                <c:pt idx="2356">
                  <c:v>54.889000000000003</c:v>
                </c:pt>
                <c:pt idx="2357">
                  <c:v>61.244</c:v>
                </c:pt>
                <c:pt idx="2358">
                  <c:v>53.305</c:v>
                </c:pt>
                <c:pt idx="2359">
                  <c:v>74.718000000000004</c:v>
                </c:pt>
                <c:pt idx="2360">
                  <c:v>66.771000000000001</c:v>
                </c:pt>
                <c:pt idx="2361">
                  <c:v>58.33</c:v>
                </c:pt>
                <c:pt idx="2362">
                  <c:v>38.383000000000003</c:v>
                </c:pt>
                <c:pt idx="2363">
                  <c:v>78.197000000000003</c:v>
                </c:pt>
                <c:pt idx="2364">
                  <c:v>62.527000000000001</c:v>
                </c:pt>
                <c:pt idx="2365">
                  <c:v>50.514000000000003</c:v>
                </c:pt>
                <c:pt idx="2366">
                  <c:v>50.198999999999998</c:v>
                </c:pt>
                <c:pt idx="2367">
                  <c:v>76.025999999999996</c:v>
                </c:pt>
                <c:pt idx="2368">
                  <c:v>63.517000000000003</c:v>
                </c:pt>
                <c:pt idx="2369">
                  <c:v>40.078000000000003</c:v>
                </c:pt>
                <c:pt idx="2370">
                  <c:v>60.118000000000002</c:v>
                </c:pt>
                <c:pt idx="2371">
                  <c:v>50.942</c:v>
                </c:pt>
                <c:pt idx="2372">
                  <c:v>49.561</c:v>
                </c:pt>
                <c:pt idx="2373">
                  <c:v>64.123000000000005</c:v>
                </c:pt>
                <c:pt idx="2374">
                  <c:v>52.621000000000002</c:v>
                </c:pt>
                <c:pt idx="2375">
                  <c:v>47.795999999999999</c:v>
                </c:pt>
                <c:pt idx="2376">
                  <c:v>54.82</c:v>
                </c:pt>
                <c:pt idx="2377">
                  <c:v>64.021000000000001</c:v>
                </c:pt>
                <c:pt idx="2378">
                  <c:v>48.033999999999999</c:v>
                </c:pt>
                <c:pt idx="2379">
                  <c:v>63.997999999999998</c:v>
                </c:pt>
                <c:pt idx="2380">
                  <c:v>72.611000000000004</c:v>
                </c:pt>
                <c:pt idx="2381">
                  <c:v>60.33</c:v>
                </c:pt>
                <c:pt idx="2382">
                  <c:v>57.24</c:v>
                </c:pt>
                <c:pt idx="2383">
                  <c:v>58.866999999999997</c:v>
                </c:pt>
                <c:pt idx="2384">
                  <c:v>61.485999999999997</c:v>
                </c:pt>
                <c:pt idx="2385">
                  <c:v>70.91</c:v>
                </c:pt>
                <c:pt idx="2386">
                  <c:v>57.371000000000002</c:v>
                </c:pt>
                <c:pt idx="2387">
                  <c:v>63.174999999999997</c:v>
                </c:pt>
                <c:pt idx="2388">
                  <c:v>77.656000000000006</c:v>
                </c:pt>
                <c:pt idx="2389">
                  <c:v>58.545000000000002</c:v>
                </c:pt>
                <c:pt idx="2390">
                  <c:v>69.73</c:v>
                </c:pt>
                <c:pt idx="2391">
                  <c:v>58.463999999999999</c:v>
                </c:pt>
                <c:pt idx="2392">
                  <c:v>71.727999999999994</c:v>
                </c:pt>
                <c:pt idx="2393">
                  <c:v>79.433999999999997</c:v>
                </c:pt>
                <c:pt idx="2394">
                  <c:v>62.923000000000002</c:v>
                </c:pt>
                <c:pt idx="2395">
                  <c:v>63.168999999999997</c:v>
                </c:pt>
                <c:pt idx="2396">
                  <c:v>50.823999999999998</c:v>
                </c:pt>
                <c:pt idx="2397">
                  <c:v>73.668000000000006</c:v>
                </c:pt>
                <c:pt idx="2398">
                  <c:v>49.802999999999997</c:v>
                </c:pt>
                <c:pt idx="2399">
                  <c:v>62.875999999999998</c:v>
                </c:pt>
                <c:pt idx="2400">
                  <c:v>67.840999999999994</c:v>
                </c:pt>
                <c:pt idx="2401">
                  <c:v>62.706000000000003</c:v>
                </c:pt>
                <c:pt idx="2402">
                  <c:v>62.454000000000001</c:v>
                </c:pt>
                <c:pt idx="2403">
                  <c:v>81.233999999999995</c:v>
                </c:pt>
                <c:pt idx="2404">
                  <c:v>61.216000000000001</c:v>
                </c:pt>
                <c:pt idx="2405">
                  <c:v>70.012</c:v>
                </c:pt>
                <c:pt idx="2406">
                  <c:v>58.143999999999998</c:v>
                </c:pt>
                <c:pt idx="2407">
                  <c:v>50.533000000000001</c:v>
                </c:pt>
                <c:pt idx="2408">
                  <c:v>53.103999999999999</c:v>
                </c:pt>
                <c:pt idx="2409">
                  <c:v>55.991</c:v>
                </c:pt>
                <c:pt idx="2410">
                  <c:v>64.611999999999995</c:v>
                </c:pt>
                <c:pt idx="2411">
                  <c:v>71.673000000000002</c:v>
                </c:pt>
                <c:pt idx="2412">
                  <c:v>83.512</c:v>
                </c:pt>
                <c:pt idx="2413">
                  <c:v>51.942</c:v>
                </c:pt>
                <c:pt idx="2414">
                  <c:v>62.015999999999998</c:v>
                </c:pt>
                <c:pt idx="2415">
                  <c:v>77.382999999999996</c:v>
                </c:pt>
                <c:pt idx="2416">
                  <c:v>61.438000000000002</c:v>
                </c:pt>
                <c:pt idx="2417">
                  <c:v>66.311999999999998</c:v>
                </c:pt>
                <c:pt idx="2418">
                  <c:v>72.668000000000006</c:v>
                </c:pt>
                <c:pt idx="2419">
                  <c:v>60.893000000000001</c:v>
                </c:pt>
                <c:pt idx="2420">
                  <c:v>55.860999999999997</c:v>
                </c:pt>
                <c:pt idx="2421">
                  <c:v>62.463000000000001</c:v>
                </c:pt>
                <c:pt idx="2422">
                  <c:v>50.505000000000003</c:v>
                </c:pt>
                <c:pt idx="2423">
                  <c:v>60.170999999999999</c:v>
                </c:pt>
                <c:pt idx="2424">
                  <c:v>53.613</c:v>
                </c:pt>
                <c:pt idx="2425">
                  <c:v>65.126000000000005</c:v>
                </c:pt>
                <c:pt idx="2426">
                  <c:v>52.521999999999998</c:v>
                </c:pt>
                <c:pt idx="2427">
                  <c:v>38.765999999999998</c:v>
                </c:pt>
                <c:pt idx="2428">
                  <c:v>72.909000000000006</c:v>
                </c:pt>
                <c:pt idx="2429">
                  <c:v>72.325999999999993</c:v>
                </c:pt>
                <c:pt idx="2430">
                  <c:v>74.688000000000002</c:v>
                </c:pt>
                <c:pt idx="2431">
                  <c:v>45.741</c:v>
                </c:pt>
                <c:pt idx="2432">
                  <c:v>58.497</c:v>
                </c:pt>
                <c:pt idx="2433">
                  <c:v>61.752000000000002</c:v>
                </c:pt>
                <c:pt idx="2434">
                  <c:v>51.363</c:v>
                </c:pt>
                <c:pt idx="2435">
                  <c:v>64.233999999999995</c:v>
                </c:pt>
                <c:pt idx="2436">
                  <c:v>63.286999999999999</c:v>
                </c:pt>
                <c:pt idx="2437">
                  <c:v>51.57</c:v>
                </c:pt>
                <c:pt idx="2438">
                  <c:v>48.671999999999997</c:v>
                </c:pt>
                <c:pt idx="2439">
                  <c:v>50.743000000000002</c:v>
                </c:pt>
                <c:pt idx="2440">
                  <c:v>61.41</c:v>
                </c:pt>
                <c:pt idx="2441">
                  <c:v>46.936</c:v>
                </c:pt>
                <c:pt idx="2442">
                  <c:v>63.558999999999997</c:v>
                </c:pt>
                <c:pt idx="2443">
                  <c:v>61.732999999999997</c:v>
                </c:pt>
                <c:pt idx="2444">
                  <c:v>67.774000000000001</c:v>
                </c:pt>
                <c:pt idx="2445">
                  <c:v>53.960999999999999</c:v>
                </c:pt>
                <c:pt idx="2446">
                  <c:v>46.817</c:v>
                </c:pt>
                <c:pt idx="2447">
                  <c:v>57.805999999999997</c:v>
                </c:pt>
                <c:pt idx="2448">
                  <c:v>46.606999999999999</c:v>
                </c:pt>
                <c:pt idx="2449">
                  <c:v>50.100999999999999</c:v>
                </c:pt>
                <c:pt idx="2450">
                  <c:v>56.146000000000001</c:v>
                </c:pt>
                <c:pt idx="2451">
                  <c:v>56.167999999999999</c:v>
                </c:pt>
                <c:pt idx="2452">
                  <c:v>73.262</c:v>
                </c:pt>
                <c:pt idx="2453">
                  <c:v>56.243000000000002</c:v>
                </c:pt>
                <c:pt idx="2454">
                  <c:v>53.186</c:v>
                </c:pt>
                <c:pt idx="2455">
                  <c:v>65.983000000000004</c:v>
                </c:pt>
                <c:pt idx="2456">
                  <c:v>55.201000000000001</c:v>
                </c:pt>
                <c:pt idx="2457">
                  <c:v>53.654000000000003</c:v>
                </c:pt>
                <c:pt idx="2458">
                  <c:v>70.322000000000003</c:v>
                </c:pt>
                <c:pt idx="2459">
                  <c:v>47.012999999999998</c:v>
                </c:pt>
                <c:pt idx="2460">
                  <c:v>49.625</c:v>
                </c:pt>
                <c:pt idx="2461">
                  <c:v>56.316000000000003</c:v>
                </c:pt>
                <c:pt idx="2462">
                  <c:v>55.825000000000003</c:v>
                </c:pt>
                <c:pt idx="2463">
                  <c:v>80.081999999999994</c:v>
                </c:pt>
                <c:pt idx="2464">
                  <c:v>51.845999999999997</c:v>
                </c:pt>
                <c:pt idx="2465">
                  <c:v>55.173999999999999</c:v>
                </c:pt>
                <c:pt idx="2466">
                  <c:v>54.338000000000001</c:v>
                </c:pt>
                <c:pt idx="2467">
                  <c:v>66.715000000000003</c:v>
                </c:pt>
                <c:pt idx="2468">
                  <c:v>69.126999999999995</c:v>
                </c:pt>
                <c:pt idx="2469">
                  <c:v>42.752000000000002</c:v>
                </c:pt>
                <c:pt idx="2470">
                  <c:v>61.209000000000003</c:v>
                </c:pt>
                <c:pt idx="2471">
                  <c:v>46.43</c:v>
                </c:pt>
                <c:pt idx="2472">
                  <c:v>63.667000000000002</c:v>
                </c:pt>
                <c:pt idx="2473">
                  <c:v>52.581000000000003</c:v>
                </c:pt>
                <c:pt idx="2474">
                  <c:v>43.726999999999997</c:v>
                </c:pt>
                <c:pt idx="2475">
                  <c:v>54.292000000000002</c:v>
                </c:pt>
                <c:pt idx="2476">
                  <c:v>59.040999999999997</c:v>
                </c:pt>
                <c:pt idx="2477">
                  <c:v>56.594000000000001</c:v>
                </c:pt>
                <c:pt idx="2478">
                  <c:v>50.779000000000003</c:v>
                </c:pt>
                <c:pt idx="2479">
                  <c:v>78.302000000000007</c:v>
                </c:pt>
                <c:pt idx="2480">
                  <c:v>48.384999999999998</c:v>
                </c:pt>
                <c:pt idx="2481">
                  <c:v>50.851999999999997</c:v>
                </c:pt>
                <c:pt idx="2482">
                  <c:v>59.716999999999999</c:v>
                </c:pt>
                <c:pt idx="2483">
                  <c:v>55.238</c:v>
                </c:pt>
                <c:pt idx="2484">
                  <c:v>53.357999999999997</c:v>
                </c:pt>
                <c:pt idx="2485">
                  <c:v>56.747</c:v>
                </c:pt>
                <c:pt idx="2486">
                  <c:v>63.378999999999998</c:v>
                </c:pt>
                <c:pt idx="2487">
                  <c:v>42.402999999999999</c:v>
                </c:pt>
                <c:pt idx="2488">
                  <c:v>73.596999999999994</c:v>
                </c:pt>
                <c:pt idx="2489">
                  <c:v>62.826999999999998</c:v>
                </c:pt>
                <c:pt idx="2490">
                  <c:v>70.372</c:v>
                </c:pt>
                <c:pt idx="2491">
                  <c:v>41.375999999999998</c:v>
                </c:pt>
                <c:pt idx="2492">
                  <c:v>42.302999999999997</c:v>
                </c:pt>
                <c:pt idx="2493">
                  <c:v>55.256</c:v>
                </c:pt>
                <c:pt idx="2494">
                  <c:v>63.244999999999997</c:v>
                </c:pt>
                <c:pt idx="2495">
                  <c:v>58.161000000000001</c:v>
                </c:pt>
                <c:pt idx="2496">
                  <c:v>51.665999999999997</c:v>
                </c:pt>
                <c:pt idx="2497">
                  <c:v>60.201999999999998</c:v>
                </c:pt>
                <c:pt idx="2498">
                  <c:v>59.087000000000003</c:v>
                </c:pt>
                <c:pt idx="2499">
                  <c:v>55.55</c:v>
                </c:pt>
                <c:pt idx="2500">
                  <c:v>51.314</c:v>
                </c:pt>
                <c:pt idx="2501">
                  <c:v>61.59</c:v>
                </c:pt>
                <c:pt idx="2502">
                  <c:v>65.573999999999998</c:v>
                </c:pt>
                <c:pt idx="2503">
                  <c:v>67.484999999999999</c:v>
                </c:pt>
                <c:pt idx="2504">
                  <c:v>55.716000000000001</c:v>
                </c:pt>
                <c:pt idx="2505">
                  <c:v>64.031999999999996</c:v>
                </c:pt>
                <c:pt idx="2506">
                  <c:v>59.874000000000002</c:v>
                </c:pt>
                <c:pt idx="2507">
                  <c:v>62.576999999999998</c:v>
                </c:pt>
                <c:pt idx="2508">
                  <c:v>47.426000000000002</c:v>
                </c:pt>
                <c:pt idx="2509">
                  <c:v>54.722000000000001</c:v>
                </c:pt>
                <c:pt idx="2510">
                  <c:v>55.106999999999999</c:v>
                </c:pt>
                <c:pt idx="2511">
                  <c:v>43.868000000000002</c:v>
                </c:pt>
                <c:pt idx="2512">
                  <c:v>46.058999999999997</c:v>
                </c:pt>
                <c:pt idx="2513">
                  <c:v>59.314</c:v>
                </c:pt>
                <c:pt idx="2514">
                  <c:v>59.220999999999997</c:v>
                </c:pt>
                <c:pt idx="2515">
                  <c:v>48.045999999999999</c:v>
                </c:pt>
                <c:pt idx="2516">
                  <c:v>48.779000000000003</c:v>
                </c:pt>
                <c:pt idx="2517">
                  <c:v>67.632999999999996</c:v>
                </c:pt>
                <c:pt idx="2518">
                  <c:v>42.177999999999997</c:v>
                </c:pt>
                <c:pt idx="2519">
                  <c:v>61.664000000000001</c:v>
                </c:pt>
                <c:pt idx="2520">
                  <c:v>59.292000000000002</c:v>
                </c:pt>
                <c:pt idx="2521">
                  <c:v>60.997999999999998</c:v>
                </c:pt>
                <c:pt idx="2522">
                  <c:v>59.561</c:v>
                </c:pt>
                <c:pt idx="2523">
                  <c:v>71.474999999999994</c:v>
                </c:pt>
                <c:pt idx="2524">
                  <c:v>63.154000000000003</c:v>
                </c:pt>
                <c:pt idx="2525">
                  <c:v>58.462000000000003</c:v>
                </c:pt>
                <c:pt idx="2526">
                  <c:v>92.430999999999997</c:v>
                </c:pt>
                <c:pt idx="2527">
                  <c:v>71.063000000000002</c:v>
                </c:pt>
                <c:pt idx="2528">
                  <c:v>65.876999999999995</c:v>
                </c:pt>
                <c:pt idx="2529">
                  <c:v>67.111000000000004</c:v>
                </c:pt>
                <c:pt idx="2530">
                  <c:v>83.97</c:v>
                </c:pt>
                <c:pt idx="2531">
                  <c:v>58.438000000000002</c:v>
                </c:pt>
                <c:pt idx="2532">
                  <c:v>58.917999999999999</c:v>
                </c:pt>
                <c:pt idx="2533">
                  <c:v>49.512999999999998</c:v>
                </c:pt>
                <c:pt idx="2534">
                  <c:v>70.421999999999997</c:v>
                </c:pt>
                <c:pt idx="2535">
                  <c:v>63.258000000000003</c:v>
                </c:pt>
                <c:pt idx="2536">
                  <c:v>68.218999999999994</c:v>
                </c:pt>
                <c:pt idx="2537">
                  <c:v>46.036999999999999</c:v>
                </c:pt>
                <c:pt idx="2538">
                  <c:v>57.756999999999998</c:v>
                </c:pt>
                <c:pt idx="2539">
                  <c:v>52.48</c:v>
                </c:pt>
                <c:pt idx="2540">
                  <c:v>52.780999999999999</c:v>
                </c:pt>
                <c:pt idx="2541">
                  <c:v>67.563999999999993</c:v>
                </c:pt>
                <c:pt idx="2542">
                  <c:v>55.677999999999997</c:v>
                </c:pt>
                <c:pt idx="2543">
                  <c:v>60.552</c:v>
                </c:pt>
                <c:pt idx="2544">
                  <c:v>67.91</c:v>
                </c:pt>
                <c:pt idx="2545">
                  <c:v>52.704999999999998</c:v>
                </c:pt>
                <c:pt idx="2546">
                  <c:v>58.545000000000002</c:v>
                </c:pt>
                <c:pt idx="2547">
                  <c:v>67.414000000000001</c:v>
                </c:pt>
                <c:pt idx="2548">
                  <c:v>44.886000000000003</c:v>
                </c:pt>
                <c:pt idx="2549">
                  <c:v>66.061000000000007</c:v>
                </c:pt>
                <c:pt idx="2550">
                  <c:v>57.350999999999999</c:v>
                </c:pt>
                <c:pt idx="2551">
                  <c:v>65.081999999999994</c:v>
                </c:pt>
                <c:pt idx="2552">
                  <c:v>57.993000000000002</c:v>
                </c:pt>
                <c:pt idx="2553">
                  <c:v>67.641999999999996</c:v>
                </c:pt>
                <c:pt idx="2554">
                  <c:v>50.606999999999999</c:v>
                </c:pt>
                <c:pt idx="2555">
                  <c:v>47.622999999999998</c:v>
                </c:pt>
                <c:pt idx="2556">
                  <c:v>48.805</c:v>
                </c:pt>
                <c:pt idx="2557">
                  <c:v>61.951000000000001</c:v>
                </c:pt>
                <c:pt idx="2558">
                  <c:v>61.743000000000002</c:v>
                </c:pt>
                <c:pt idx="2559">
                  <c:v>60.771999999999998</c:v>
                </c:pt>
                <c:pt idx="2560">
                  <c:v>67.495999999999995</c:v>
                </c:pt>
                <c:pt idx="2561">
                  <c:v>51.896000000000001</c:v>
                </c:pt>
                <c:pt idx="2562">
                  <c:v>52.591999999999999</c:v>
                </c:pt>
                <c:pt idx="2563">
                  <c:v>63.688000000000002</c:v>
                </c:pt>
                <c:pt idx="2564">
                  <c:v>51.149000000000001</c:v>
                </c:pt>
                <c:pt idx="2565">
                  <c:v>49.41</c:v>
                </c:pt>
                <c:pt idx="2566">
                  <c:v>54.238</c:v>
                </c:pt>
                <c:pt idx="2567">
                  <c:v>55.524000000000001</c:v>
                </c:pt>
                <c:pt idx="2568">
                  <c:v>40.383000000000003</c:v>
                </c:pt>
                <c:pt idx="2569">
                  <c:v>42.112000000000002</c:v>
                </c:pt>
                <c:pt idx="2570">
                  <c:v>66.299000000000007</c:v>
                </c:pt>
                <c:pt idx="2571">
                  <c:v>51.567999999999998</c:v>
                </c:pt>
                <c:pt idx="2572">
                  <c:v>46.95</c:v>
                </c:pt>
                <c:pt idx="2573">
                  <c:v>64.135999999999996</c:v>
                </c:pt>
                <c:pt idx="2574">
                  <c:v>60.640999999999998</c:v>
                </c:pt>
                <c:pt idx="2575">
                  <c:v>65.570999999999998</c:v>
                </c:pt>
                <c:pt idx="2576">
                  <c:v>44.286999999999999</c:v>
                </c:pt>
                <c:pt idx="2577">
                  <c:v>61.81</c:v>
                </c:pt>
                <c:pt idx="2578">
                  <c:v>47.746000000000002</c:v>
                </c:pt>
                <c:pt idx="2579">
                  <c:v>81.400000000000006</c:v>
                </c:pt>
                <c:pt idx="2580">
                  <c:v>51.087000000000003</c:v>
                </c:pt>
                <c:pt idx="2581">
                  <c:v>61.832999999999998</c:v>
                </c:pt>
                <c:pt idx="2582">
                  <c:v>56.277999999999999</c:v>
                </c:pt>
                <c:pt idx="2583">
                  <c:v>66.543000000000006</c:v>
                </c:pt>
                <c:pt idx="2584">
                  <c:v>53.93</c:v>
                </c:pt>
                <c:pt idx="2585">
                  <c:v>66.816999999999993</c:v>
                </c:pt>
                <c:pt idx="2586">
                  <c:v>43.024999999999999</c:v>
                </c:pt>
                <c:pt idx="2587">
                  <c:v>82.775000000000006</c:v>
                </c:pt>
                <c:pt idx="2588">
                  <c:v>67.05</c:v>
                </c:pt>
                <c:pt idx="2589">
                  <c:v>54.093000000000004</c:v>
                </c:pt>
                <c:pt idx="2590">
                  <c:v>51.046999999999997</c:v>
                </c:pt>
                <c:pt idx="2591">
                  <c:v>65.944999999999993</c:v>
                </c:pt>
                <c:pt idx="2592">
                  <c:v>58.732999999999997</c:v>
                </c:pt>
                <c:pt idx="2593">
                  <c:v>60.784999999999997</c:v>
                </c:pt>
                <c:pt idx="2594">
                  <c:v>46.250999999999998</c:v>
                </c:pt>
                <c:pt idx="2595">
                  <c:v>56.201999999999998</c:v>
                </c:pt>
                <c:pt idx="2596">
                  <c:v>55.683999999999997</c:v>
                </c:pt>
                <c:pt idx="2597">
                  <c:v>47.066000000000003</c:v>
                </c:pt>
                <c:pt idx="2598">
                  <c:v>51.552</c:v>
                </c:pt>
                <c:pt idx="2599">
                  <c:v>72.506</c:v>
                </c:pt>
                <c:pt idx="2600">
                  <c:v>49.097999999999999</c:v>
                </c:pt>
                <c:pt idx="2601">
                  <c:v>57.533000000000001</c:v>
                </c:pt>
                <c:pt idx="2602">
                  <c:v>59.066000000000003</c:v>
                </c:pt>
                <c:pt idx="2603">
                  <c:v>52.154000000000003</c:v>
                </c:pt>
                <c:pt idx="2604">
                  <c:v>58.610999999999997</c:v>
                </c:pt>
                <c:pt idx="2605">
                  <c:v>61.485999999999997</c:v>
                </c:pt>
                <c:pt idx="2606">
                  <c:v>71.051000000000002</c:v>
                </c:pt>
                <c:pt idx="2607">
                  <c:v>57.433999999999997</c:v>
                </c:pt>
                <c:pt idx="2608">
                  <c:v>60.279000000000003</c:v>
                </c:pt>
                <c:pt idx="2609">
                  <c:v>69.873999999999995</c:v>
                </c:pt>
                <c:pt idx="2610">
                  <c:v>49.517000000000003</c:v>
                </c:pt>
                <c:pt idx="2611">
                  <c:v>52.258000000000003</c:v>
                </c:pt>
                <c:pt idx="2612">
                  <c:v>61.387</c:v>
                </c:pt>
                <c:pt idx="2613">
                  <c:v>59.066000000000003</c:v>
                </c:pt>
                <c:pt idx="2614">
                  <c:v>69.644999999999996</c:v>
                </c:pt>
                <c:pt idx="2615">
                  <c:v>55.71</c:v>
                </c:pt>
                <c:pt idx="2616">
                  <c:v>57.023000000000003</c:v>
                </c:pt>
                <c:pt idx="2617">
                  <c:v>45.813000000000002</c:v>
                </c:pt>
                <c:pt idx="2618">
                  <c:v>48.433999999999997</c:v>
                </c:pt>
                <c:pt idx="2619">
                  <c:v>49.972000000000001</c:v>
                </c:pt>
                <c:pt idx="2620">
                  <c:v>50.869</c:v>
                </c:pt>
                <c:pt idx="2621">
                  <c:v>72.545000000000002</c:v>
                </c:pt>
                <c:pt idx="2622">
                  <c:v>57.768000000000001</c:v>
                </c:pt>
                <c:pt idx="2623">
                  <c:v>50.215000000000003</c:v>
                </c:pt>
                <c:pt idx="2624">
                  <c:v>61.506</c:v>
                </c:pt>
                <c:pt idx="2625">
                  <c:v>60.235999999999997</c:v>
                </c:pt>
                <c:pt idx="2626">
                  <c:v>71.81</c:v>
                </c:pt>
                <c:pt idx="2627">
                  <c:v>50.607999999999997</c:v>
                </c:pt>
                <c:pt idx="2628">
                  <c:v>62.722000000000001</c:v>
                </c:pt>
                <c:pt idx="2629">
                  <c:v>49.872</c:v>
                </c:pt>
                <c:pt idx="2630">
                  <c:v>80.224999999999994</c:v>
                </c:pt>
                <c:pt idx="2631">
                  <c:v>46.311</c:v>
                </c:pt>
                <c:pt idx="2632">
                  <c:v>68.521000000000001</c:v>
                </c:pt>
                <c:pt idx="2633">
                  <c:v>67.094999999999999</c:v>
                </c:pt>
                <c:pt idx="2634">
                  <c:v>62.603000000000002</c:v>
                </c:pt>
                <c:pt idx="2635">
                  <c:v>61.499000000000002</c:v>
                </c:pt>
                <c:pt idx="2636">
                  <c:v>48.271999999999998</c:v>
                </c:pt>
                <c:pt idx="2637">
                  <c:v>62.210999999999999</c:v>
                </c:pt>
                <c:pt idx="2638">
                  <c:v>45.021000000000001</c:v>
                </c:pt>
                <c:pt idx="2639">
                  <c:v>78.531999999999996</c:v>
                </c:pt>
                <c:pt idx="2640">
                  <c:v>51.594999999999999</c:v>
                </c:pt>
                <c:pt idx="2641">
                  <c:v>50.829000000000001</c:v>
                </c:pt>
                <c:pt idx="2642">
                  <c:v>47.603000000000002</c:v>
                </c:pt>
                <c:pt idx="2643">
                  <c:v>47.667999999999999</c:v>
                </c:pt>
                <c:pt idx="2644">
                  <c:v>44.026000000000003</c:v>
                </c:pt>
                <c:pt idx="2645">
                  <c:v>55.235999999999997</c:v>
                </c:pt>
                <c:pt idx="2646">
                  <c:v>75.747</c:v>
                </c:pt>
                <c:pt idx="2647">
                  <c:v>48.536999999999999</c:v>
                </c:pt>
                <c:pt idx="2648">
                  <c:v>68.872</c:v>
                </c:pt>
                <c:pt idx="2649">
                  <c:v>59.908999999999999</c:v>
                </c:pt>
                <c:pt idx="2650">
                  <c:v>68.887</c:v>
                </c:pt>
                <c:pt idx="2651">
                  <c:v>56.854999999999997</c:v>
                </c:pt>
                <c:pt idx="2652">
                  <c:v>50.637999999999998</c:v>
                </c:pt>
                <c:pt idx="2653">
                  <c:v>66.302000000000007</c:v>
                </c:pt>
                <c:pt idx="2654">
                  <c:v>44.573999999999998</c:v>
                </c:pt>
                <c:pt idx="2655">
                  <c:v>76.403999999999996</c:v>
                </c:pt>
                <c:pt idx="2656">
                  <c:v>57.218000000000004</c:v>
                </c:pt>
                <c:pt idx="2657">
                  <c:v>63.917000000000002</c:v>
                </c:pt>
                <c:pt idx="2658">
                  <c:v>62.369</c:v>
                </c:pt>
                <c:pt idx="2659">
                  <c:v>54.912999999999997</c:v>
                </c:pt>
                <c:pt idx="2660">
                  <c:v>71.995999999999995</c:v>
                </c:pt>
                <c:pt idx="2661">
                  <c:v>56.222000000000001</c:v>
                </c:pt>
                <c:pt idx="2662">
                  <c:v>59.64</c:v>
                </c:pt>
                <c:pt idx="2663">
                  <c:v>52.101999999999997</c:v>
                </c:pt>
                <c:pt idx="2664">
                  <c:v>58.917000000000002</c:v>
                </c:pt>
                <c:pt idx="2665">
                  <c:v>44.268000000000001</c:v>
                </c:pt>
                <c:pt idx="2666">
                  <c:v>57.378</c:v>
                </c:pt>
                <c:pt idx="2667">
                  <c:v>54.081000000000003</c:v>
                </c:pt>
                <c:pt idx="2668">
                  <c:v>53.365000000000002</c:v>
                </c:pt>
                <c:pt idx="2669">
                  <c:v>65.781999999999996</c:v>
                </c:pt>
                <c:pt idx="2670">
                  <c:v>58.149000000000001</c:v>
                </c:pt>
                <c:pt idx="2671">
                  <c:v>57.734999999999999</c:v>
                </c:pt>
                <c:pt idx="2672">
                  <c:v>51.387999999999998</c:v>
                </c:pt>
                <c:pt idx="2673">
                  <c:v>49.707000000000001</c:v>
                </c:pt>
                <c:pt idx="2674">
                  <c:v>52.088999999999999</c:v>
                </c:pt>
                <c:pt idx="2675">
                  <c:v>58.698</c:v>
                </c:pt>
                <c:pt idx="2676">
                  <c:v>51.627000000000002</c:v>
                </c:pt>
                <c:pt idx="2677">
                  <c:v>67.248999999999995</c:v>
                </c:pt>
                <c:pt idx="2678">
                  <c:v>55.037999999999997</c:v>
                </c:pt>
                <c:pt idx="2679">
                  <c:v>26.783999999999999</c:v>
                </c:pt>
                <c:pt idx="2680">
                  <c:v>51.295000000000002</c:v>
                </c:pt>
                <c:pt idx="2681">
                  <c:v>69.894999999999996</c:v>
                </c:pt>
                <c:pt idx="2682">
                  <c:v>45.317</c:v>
                </c:pt>
                <c:pt idx="2683">
                  <c:v>69.028999999999996</c:v>
                </c:pt>
                <c:pt idx="2684">
                  <c:v>48.710999999999999</c:v>
                </c:pt>
                <c:pt idx="2685">
                  <c:v>63.817999999999998</c:v>
                </c:pt>
                <c:pt idx="2686">
                  <c:v>40.323</c:v>
                </c:pt>
                <c:pt idx="2687">
                  <c:v>47.140999999999998</c:v>
                </c:pt>
                <c:pt idx="2688">
                  <c:v>56.816000000000003</c:v>
                </c:pt>
                <c:pt idx="2689">
                  <c:v>57.713999999999999</c:v>
                </c:pt>
                <c:pt idx="2690">
                  <c:v>45.61</c:v>
                </c:pt>
                <c:pt idx="2691">
                  <c:v>57.298999999999999</c:v>
                </c:pt>
                <c:pt idx="2692">
                  <c:v>58.494999999999997</c:v>
                </c:pt>
                <c:pt idx="2693">
                  <c:v>53.805</c:v>
                </c:pt>
                <c:pt idx="2694">
                  <c:v>37.290999999999997</c:v>
                </c:pt>
                <c:pt idx="2695">
                  <c:v>55.226999999999997</c:v>
                </c:pt>
                <c:pt idx="2696">
                  <c:v>65.391000000000005</c:v>
                </c:pt>
                <c:pt idx="2697">
                  <c:v>58.662999999999997</c:v>
                </c:pt>
                <c:pt idx="2698">
                  <c:v>53.616</c:v>
                </c:pt>
                <c:pt idx="2699">
                  <c:v>62.436</c:v>
                </c:pt>
                <c:pt idx="2700">
                  <c:v>66.688999999999993</c:v>
                </c:pt>
                <c:pt idx="2701">
                  <c:v>56.948999999999998</c:v>
                </c:pt>
                <c:pt idx="2702">
                  <c:v>63.064999999999998</c:v>
                </c:pt>
                <c:pt idx="2703">
                  <c:v>53.024000000000001</c:v>
                </c:pt>
                <c:pt idx="2704">
                  <c:v>80.355000000000004</c:v>
                </c:pt>
                <c:pt idx="2705">
                  <c:v>56.665999999999997</c:v>
                </c:pt>
                <c:pt idx="2706">
                  <c:v>55.198999999999998</c:v>
                </c:pt>
                <c:pt idx="2707">
                  <c:v>66.608000000000004</c:v>
                </c:pt>
                <c:pt idx="2708">
                  <c:v>71.159000000000006</c:v>
                </c:pt>
                <c:pt idx="2709">
                  <c:v>48.283999999999999</c:v>
                </c:pt>
                <c:pt idx="2710">
                  <c:v>66.98</c:v>
                </c:pt>
                <c:pt idx="2711">
                  <c:v>52.686999999999998</c:v>
                </c:pt>
                <c:pt idx="2712">
                  <c:v>44.389000000000003</c:v>
                </c:pt>
                <c:pt idx="2713">
                  <c:v>76.027000000000001</c:v>
                </c:pt>
                <c:pt idx="2714">
                  <c:v>78.875</c:v>
                </c:pt>
                <c:pt idx="2715">
                  <c:v>45.37</c:v>
                </c:pt>
                <c:pt idx="2716">
                  <c:v>53.378999999999998</c:v>
                </c:pt>
                <c:pt idx="2717">
                  <c:v>75.61</c:v>
                </c:pt>
                <c:pt idx="2718">
                  <c:v>56.902000000000001</c:v>
                </c:pt>
                <c:pt idx="2719">
                  <c:v>59.643999999999998</c:v>
                </c:pt>
                <c:pt idx="2720">
                  <c:v>49.838999999999999</c:v>
                </c:pt>
                <c:pt idx="2721">
                  <c:v>62.527000000000001</c:v>
                </c:pt>
                <c:pt idx="2722">
                  <c:v>56.343000000000004</c:v>
                </c:pt>
                <c:pt idx="2723">
                  <c:v>60.040999999999997</c:v>
                </c:pt>
                <c:pt idx="2724">
                  <c:v>49.06</c:v>
                </c:pt>
                <c:pt idx="2725">
                  <c:v>51.725000000000001</c:v>
                </c:pt>
                <c:pt idx="2726">
                  <c:v>42.957999999999998</c:v>
                </c:pt>
                <c:pt idx="2727">
                  <c:v>53.615000000000002</c:v>
                </c:pt>
                <c:pt idx="2728">
                  <c:v>46.667999999999999</c:v>
                </c:pt>
                <c:pt idx="2729">
                  <c:v>75.766999999999996</c:v>
                </c:pt>
                <c:pt idx="2730">
                  <c:v>47.49</c:v>
                </c:pt>
                <c:pt idx="2731">
                  <c:v>70.093999999999994</c:v>
                </c:pt>
                <c:pt idx="2732">
                  <c:v>66.334999999999994</c:v>
                </c:pt>
                <c:pt idx="2733">
                  <c:v>55.366999999999997</c:v>
                </c:pt>
                <c:pt idx="2734">
                  <c:v>55.018000000000001</c:v>
                </c:pt>
                <c:pt idx="2735">
                  <c:v>56.527000000000001</c:v>
                </c:pt>
                <c:pt idx="2736">
                  <c:v>47.225999999999999</c:v>
                </c:pt>
                <c:pt idx="2737">
                  <c:v>64.483000000000004</c:v>
                </c:pt>
                <c:pt idx="2738">
                  <c:v>54.405999999999999</c:v>
                </c:pt>
                <c:pt idx="2739">
                  <c:v>51.393000000000001</c:v>
                </c:pt>
                <c:pt idx="2740">
                  <c:v>71.427000000000007</c:v>
                </c:pt>
                <c:pt idx="2741">
                  <c:v>56.164999999999999</c:v>
                </c:pt>
                <c:pt idx="2742">
                  <c:v>63.79</c:v>
                </c:pt>
                <c:pt idx="2743">
                  <c:v>58.509</c:v>
                </c:pt>
                <c:pt idx="2744">
                  <c:v>62.639000000000003</c:v>
                </c:pt>
                <c:pt idx="2745">
                  <c:v>60.146999999999998</c:v>
                </c:pt>
                <c:pt idx="2746">
                  <c:v>61.506999999999998</c:v>
                </c:pt>
                <c:pt idx="2747">
                  <c:v>54.756999999999998</c:v>
                </c:pt>
                <c:pt idx="2748">
                  <c:v>65.081999999999994</c:v>
                </c:pt>
                <c:pt idx="2749">
                  <c:v>60.703000000000003</c:v>
                </c:pt>
                <c:pt idx="2750">
                  <c:v>56.915999999999997</c:v>
                </c:pt>
                <c:pt idx="2751">
                  <c:v>62.426000000000002</c:v>
                </c:pt>
                <c:pt idx="2752">
                  <c:v>56.197000000000003</c:v>
                </c:pt>
                <c:pt idx="2753">
                  <c:v>41.47</c:v>
                </c:pt>
                <c:pt idx="2754">
                  <c:v>45.526000000000003</c:v>
                </c:pt>
                <c:pt idx="2755">
                  <c:v>63.021000000000001</c:v>
                </c:pt>
                <c:pt idx="2756">
                  <c:v>58.256</c:v>
                </c:pt>
                <c:pt idx="2757">
                  <c:v>45.713999999999999</c:v>
                </c:pt>
                <c:pt idx="2758">
                  <c:v>54.481000000000002</c:v>
                </c:pt>
                <c:pt idx="2759">
                  <c:v>50.988</c:v>
                </c:pt>
                <c:pt idx="2760">
                  <c:v>47.781999999999996</c:v>
                </c:pt>
                <c:pt idx="2761">
                  <c:v>58.42</c:v>
                </c:pt>
                <c:pt idx="2762">
                  <c:v>64.058000000000007</c:v>
                </c:pt>
                <c:pt idx="2763">
                  <c:v>54.554000000000002</c:v>
                </c:pt>
                <c:pt idx="2764">
                  <c:v>64.159000000000006</c:v>
                </c:pt>
                <c:pt idx="2765">
                  <c:v>56.561999999999998</c:v>
                </c:pt>
                <c:pt idx="2766">
                  <c:v>71.981999999999999</c:v>
                </c:pt>
                <c:pt idx="2767">
                  <c:v>44.350999999999999</c:v>
                </c:pt>
                <c:pt idx="2768">
                  <c:v>47.313000000000002</c:v>
                </c:pt>
                <c:pt idx="2769">
                  <c:v>48.756999999999998</c:v>
                </c:pt>
                <c:pt idx="2770">
                  <c:v>57.112000000000002</c:v>
                </c:pt>
                <c:pt idx="2771">
                  <c:v>60.866999999999997</c:v>
                </c:pt>
                <c:pt idx="2772">
                  <c:v>41.694000000000003</c:v>
                </c:pt>
                <c:pt idx="2773">
                  <c:v>64.245999999999995</c:v>
                </c:pt>
                <c:pt idx="2774">
                  <c:v>56.408000000000001</c:v>
                </c:pt>
                <c:pt idx="2775">
                  <c:v>60.381</c:v>
                </c:pt>
                <c:pt idx="2776">
                  <c:v>52.725999999999999</c:v>
                </c:pt>
                <c:pt idx="2777">
                  <c:v>46.5</c:v>
                </c:pt>
                <c:pt idx="2778">
                  <c:v>51.362000000000002</c:v>
                </c:pt>
                <c:pt idx="2779">
                  <c:v>49.796999999999997</c:v>
                </c:pt>
                <c:pt idx="2780">
                  <c:v>71.864000000000004</c:v>
                </c:pt>
                <c:pt idx="2781">
                  <c:v>58.914999999999999</c:v>
                </c:pt>
                <c:pt idx="2782">
                  <c:v>47.585000000000001</c:v>
                </c:pt>
                <c:pt idx="2783">
                  <c:v>62.783999999999999</c:v>
                </c:pt>
                <c:pt idx="2784">
                  <c:v>60.066000000000003</c:v>
                </c:pt>
                <c:pt idx="2785">
                  <c:v>50.890999999999998</c:v>
                </c:pt>
                <c:pt idx="2786">
                  <c:v>51.134999999999998</c:v>
                </c:pt>
                <c:pt idx="2787">
                  <c:v>58.613</c:v>
                </c:pt>
                <c:pt idx="2788">
                  <c:v>50.232999999999997</c:v>
                </c:pt>
                <c:pt idx="2789">
                  <c:v>41.823999999999998</c:v>
                </c:pt>
                <c:pt idx="2790">
                  <c:v>54.154000000000003</c:v>
                </c:pt>
                <c:pt idx="2791">
                  <c:v>66.646000000000001</c:v>
                </c:pt>
                <c:pt idx="2792">
                  <c:v>57.661999999999999</c:v>
                </c:pt>
                <c:pt idx="2793">
                  <c:v>69.715000000000003</c:v>
                </c:pt>
                <c:pt idx="2794">
                  <c:v>54.277000000000001</c:v>
                </c:pt>
                <c:pt idx="2795">
                  <c:v>55.465000000000003</c:v>
                </c:pt>
                <c:pt idx="2796">
                  <c:v>65.991</c:v>
                </c:pt>
                <c:pt idx="2797">
                  <c:v>58.829000000000001</c:v>
                </c:pt>
                <c:pt idx="2798">
                  <c:v>50.945</c:v>
                </c:pt>
                <c:pt idx="2799">
                  <c:v>67.462999999999994</c:v>
                </c:pt>
                <c:pt idx="2800">
                  <c:v>71.465000000000003</c:v>
                </c:pt>
                <c:pt idx="2801">
                  <c:v>48.975999999999999</c:v>
                </c:pt>
                <c:pt idx="2802">
                  <c:v>57.17</c:v>
                </c:pt>
                <c:pt idx="2803">
                  <c:v>52.683999999999997</c:v>
                </c:pt>
                <c:pt idx="2804">
                  <c:v>55.43</c:v>
                </c:pt>
                <c:pt idx="2805">
                  <c:v>60.648000000000003</c:v>
                </c:pt>
                <c:pt idx="2806">
                  <c:v>68.94</c:v>
                </c:pt>
                <c:pt idx="2807">
                  <c:v>63.220999999999997</c:v>
                </c:pt>
                <c:pt idx="2808">
                  <c:v>49.064999999999998</c:v>
                </c:pt>
                <c:pt idx="2809">
                  <c:v>53.143999999999998</c:v>
                </c:pt>
                <c:pt idx="2810">
                  <c:v>61.601999999999997</c:v>
                </c:pt>
                <c:pt idx="2811">
                  <c:v>66.566000000000003</c:v>
                </c:pt>
                <c:pt idx="2812">
                  <c:v>46.085999999999999</c:v>
                </c:pt>
                <c:pt idx="2813">
                  <c:v>62.658000000000001</c:v>
                </c:pt>
                <c:pt idx="2814">
                  <c:v>60.695999999999998</c:v>
                </c:pt>
                <c:pt idx="2815">
                  <c:v>67.966999999999999</c:v>
                </c:pt>
                <c:pt idx="2816">
                  <c:v>47.305999999999997</c:v>
                </c:pt>
                <c:pt idx="2817">
                  <c:v>53.121000000000002</c:v>
                </c:pt>
                <c:pt idx="2818">
                  <c:v>76.603999999999999</c:v>
                </c:pt>
                <c:pt idx="2819">
                  <c:v>68.67</c:v>
                </c:pt>
                <c:pt idx="2820">
                  <c:v>46.677</c:v>
                </c:pt>
                <c:pt idx="2821">
                  <c:v>73.539000000000001</c:v>
                </c:pt>
                <c:pt idx="2822">
                  <c:v>46.06</c:v>
                </c:pt>
                <c:pt idx="2823">
                  <c:v>69.334000000000003</c:v>
                </c:pt>
                <c:pt idx="2824">
                  <c:v>57.015000000000001</c:v>
                </c:pt>
                <c:pt idx="2825">
                  <c:v>61.887999999999998</c:v>
                </c:pt>
                <c:pt idx="2826">
                  <c:v>57.381999999999998</c:v>
                </c:pt>
                <c:pt idx="2827">
                  <c:v>64.031000000000006</c:v>
                </c:pt>
                <c:pt idx="2828">
                  <c:v>56.332999999999998</c:v>
                </c:pt>
                <c:pt idx="2829">
                  <c:v>69.176000000000002</c:v>
                </c:pt>
                <c:pt idx="2830">
                  <c:v>60.296999999999997</c:v>
                </c:pt>
                <c:pt idx="2831">
                  <c:v>77.641000000000005</c:v>
                </c:pt>
                <c:pt idx="2832">
                  <c:v>56.805999999999997</c:v>
                </c:pt>
                <c:pt idx="2833">
                  <c:v>48.164999999999999</c:v>
                </c:pt>
                <c:pt idx="2834">
                  <c:v>69.141999999999996</c:v>
                </c:pt>
                <c:pt idx="2835">
                  <c:v>50.860999999999997</c:v>
                </c:pt>
                <c:pt idx="2836">
                  <c:v>64.364000000000004</c:v>
                </c:pt>
                <c:pt idx="2837">
                  <c:v>61.072000000000003</c:v>
                </c:pt>
                <c:pt idx="2838">
                  <c:v>58.293999999999997</c:v>
                </c:pt>
                <c:pt idx="2839">
                  <c:v>69.662999999999997</c:v>
                </c:pt>
                <c:pt idx="2840">
                  <c:v>49.747</c:v>
                </c:pt>
                <c:pt idx="2841">
                  <c:v>63.045999999999999</c:v>
                </c:pt>
                <c:pt idx="2842">
                  <c:v>52.454000000000001</c:v>
                </c:pt>
                <c:pt idx="2843">
                  <c:v>59.087000000000003</c:v>
                </c:pt>
                <c:pt idx="2844">
                  <c:v>42.762999999999998</c:v>
                </c:pt>
                <c:pt idx="2845">
                  <c:v>62.67</c:v>
                </c:pt>
                <c:pt idx="2846">
                  <c:v>52.103999999999999</c:v>
                </c:pt>
                <c:pt idx="2847">
                  <c:v>74.361999999999995</c:v>
                </c:pt>
                <c:pt idx="2848">
                  <c:v>69.344999999999999</c:v>
                </c:pt>
                <c:pt idx="2849">
                  <c:v>50.74</c:v>
                </c:pt>
                <c:pt idx="2850">
                  <c:v>65.290000000000006</c:v>
                </c:pt>
                <c:pt idx="2851">
                  <c:v>83.263999999999996</c:v>
                </c:pt>
                <c:pt idx="2852">
                  <c:v>59.761000000000003</c:v>
                </c:pt>
                <c:pt idx="2853">
                  <c:v>38.682000000000002</c:v>
                </c:pt>
                <c:pt idx="2854">
                  <c:v>64.581000000000003</c:v>
                </c:pt>
                <c:pt idx="2855">
                  <c:v>58.003</c:v>
                </c:pt>
                <c:pt idx="2856">
                  <c:v>44.192</c:v>
                </c:pt>
                <c:pt idx="2857">
                  <c:v>60.265999999999998</c:v>
                </c:pt>
                <c:pt idx="2858">
                  <c:v>48.058</c:v>
                </c:pt>
                <c:pt idx="2859">
                  <c:v>61.231000000000002</c:v>
                </c:pt>
                <c:pt idx="2860">
                  <c:v>57.494</c:v>
                </c:pt>
                <c:pt idx="2861">
                  <c:v>65.296999999999997</c:v>
                </c:pt>
                <c:pt idx="2862">
                  <c:v>78.352999999999994</c:v>
                </c:pt>
                <c:pt idx="2863">
                  <c:v>53.988</c:v>
                </c:pt>
                <c:pt idx="2864">
                  <c:v>54.917999999999999</c:v>
                </c:pt>
                <c:pt idx="2865">
                  <c:v>57.12</c:v>
                </c:pt>
                <c:pt idx="2866">
                  <c:v>56.73</c:v>
                </c:pt>
                <c:pt idx="2867">
                  <c:v>49.543999999999997</c:v>
                </c:pt>
                <c:pt idx="2868">
                  <c:v>46.692</c:v>
                </c:pt>
                <c:pt idx="2869">
                  <c:v>52.052</c:v>
                </c:pt>
                <c:pt idx="2870">
                  <c:v>61.466000000000001</c:v>
                </c:pt>
                <c:pt idx="2871">
                  <c:v>53.585999999999999</c:v>
                </c:pt>
                <c:pt idx="2872">
                  <c:v>55.259</c:v>
                </c:pt>
                <c:pt idx="2873">
                  <c:v>49.134</c:v>
                </c:pt>
                <c:pt idx="2874">
                  <c:v>67.724999999999994</c:v>
                </c:pt>
                <c:pt idx="2875">
                  <c:v>58.78</c:v>
                </c:pt>
                <c:pt idx="2876">
                  <c:v>36.984999999999999</c:v>
                </c:pt>
                <c:pt idx="2877">
                  <c:v>51.384</c:v>
                </c:pt>
                <c:pt idx="2878">
                  <c:v>41.686999999999998</c:v>
                </c:pt>
                <c:pt idx="2879">
                  <c:v>35.271000000000001</c:v>
                </c:pt>
                <c:pt idx="2880">
                  <c:v>54.283999999999999</c:v>
                </c:pt>
                <c:pt idx="2881">
                  <c:v>64.296000000000006</c:v>
                </c:pt>
                <c:pt idx="2882">
                  <c:v>54.302999999999997</c:v>
                </c:pt>
                <c:pt idx="2883">
                  <c:v>56.326000000000001</c:v>
                </c:pt>
                <c:pt idx="2884">
                  <c:v>58.273000000000003</c:v>
                </c:pt>
                <c:pt idx="2885">
                  <c:v>47.027999999999999</c:v>
                </c:pt>
                <c:pt idx="2886">
                  <c:v>55.588000000000001</c:v>
                </c:pt>
                <c:pt idx="2887">
                  <c:v>44.052999999999997</c:v>
                </c:pt>
                <c:pt idx="2888">
                  <c:v>51.453000000000003</c:v>
                </c:pt>
                <c:pt idx="2889">
                  <c:v>42.911999999999999</c:v>
                </c:pt>
                <c:pt idx="2890">
                  <c:v>54.112000000000002</c:v>
                </c:pt>
                <c:pt idx="2891">
                  <c:v>61.578000000000003</c:v>
                </c:pt>
                <c:pt idx="2892">
                  <c:v>58.237000000000002</c:v>
                </c:pt>
                <c:pt idx="2893">
                  <c:v>37.704000000000001</c:v>
                </c:pt>
                <c:pt idx="2894">
                  <c:v>77.765000000000001</c:v>
                </c:pt>
                <c:pt idx="2895">
                  <c:v>60.860999999999997</c:v>
                </c:pt>
                <c:pt idx="2896">
                  <c:v>50.627000000000002</c:v>
                </c:pt>
                <c:pt idx="2897">
                  <c:v>57.970999999999997</c:v>
                </c:pt>
                <c:pt idx="2898">
                  <c:v>65.385000000000005</c:v>
                </c:pt>
                <c:pt idx="2899">
                  <c:v>63.250999999999998</c:v>
                </c:pt>
                <c:pt idx="2900">
                  <c:v>55.655999999999999</c:v>
                </c:pt>
                <c:pt idx="2901">
                  <c:v>41.563000000000002</c:v>
                </c:pt>
                <c:pt idx="2902">
                  <c:v>60.131999999999998</c:v>
                </c:pt>
                <c:pt idx="2903">
                  <c:v>73.308000000000007</c:v>
                </c:pt>
                <c:pt idx="2904">
                  <c:v>52.398000000000003</c:v>
                </c:pt>
                <c:pt idx="2905">
                  <c:v>46.165999999999997</c:v>
                </c:pt>
                <c:pt idx="2906">
                  <c:v>71.03</c:v>
                </c:pt>
                <c:pt idx="2907">
                  <c:v>53.148000000000003</c:v>
                </c:pt>
                <c:pt idx="2908">
                  <c:v>74.787999999999997</c:v>
                </c:pt>
                <c:pt idx="2909">
                  <c:v>58.012999999999998</c:v>
                </c:pt>
                <c:pt idx="2910">
                  <c:v>49.302999999999997</c:v>
                </c:pt>
                <c:pt idx="2911">
                  <c:v>51.758000000000003</c:v>
                </c:pt>
                <c:pt idx="2912">
                  <c:v>50.134999999999998</c:v>
                </c:pt>
                <c:pt idx="2913">
                  <c:v>52.302</c:v>
                </c:pt>
                <c:pt idx="2914">
                  <c:v>62.703000000000003</c:v>
                </c:pt>
                <c:pt idx="2915">
                  <c:v>55.98</c:v>
                </c:pt>
                <c:pt idx="2916">
                  <c:v>48.354999999999997</c:v>
                </c:pt>
                <c:pt idx="2917">
                  <c:v>63.179000000000002</c:v>
                </c:pt>
                <c:pt idx="2918">
                  <c:v>44.747999999999998</c:v>
                </c:pt>
                <c:pt idx="2919">
                  <c:v>44.344000000000001</c:v>
                </c:pt>
                <c:pt idx="2920">
                  <c:v>49.531999999999996</c:v>
                </c:pt>
                <c:pt idx="2921">
                  <c:v>71.364000000000004</c:v>
                </c:pt>
                <c:pt idx="2922">
                  <c:v>54.045000000000002</c:v>
                </c:pt>
                <c:pt idx="2923">
                  <c:v>43.265999999999998</c:v>
                </c:pt>
                <c:pt idx="2924">
                  <c:v>49.173999999999999</c:v>
                </c:pt>
                <c:pt idx="2925">
                  <c:v>45.776000000000003</c:v>
                </c:pt>
                <c:pt idx="2926">
                  <c:v>60.319000000000003</c:v>
                </c:pt>
                <c:pt idx="2927">
                  <c:v>64.751999999999995</c:v>
                </c:pt>
                <c:pt idx="2928">
                  <c:v>58.470999999999997</c:v>
                </c:pt>
                <c:pt idx="2929">
                  <c:v>44.755000000000003</c:v>
                </c:pt>
                <c:pt idx="2930">
                  <c:v>52.91</c:v>
                </c:pt>
                <c:pt idx="2931">
                  <c:v>67.146000000000001</c:v>
                </c:pt>
                <c:pt idx="2932">
                  <c:v>51.825000000000003</c:v>
                </c:pt>
                <c:pt idx="2933">
                  <c:v>54.664000000000001</c:v>
                </c:pt>
                <c:pt idx="2934">
                  <c:v>56.173999999999999</c:v>
                </c:pt>
                <c:pt idx="2935">
                  <c:v>57.496000000000002</c:v>
                </c:pt>
                <c:pt idx="2936">
                  <c:v>56.036999999999999</c:v>
                </c:pt>
                <c:pt idx="2937">
                  <c:v>42.072000000000003</c:v>
                </c:pt>
                <c:pt idx="2938">
                  <c:v>50.271000000000001</c:v>
                </c:pt>
                <c:pt idx="2939">
                  <c:v>41.546999999999997</c:v>
                </c:pt>
                <c:pt idx="2940">
                  <c:v>63.692</c:v>
                </c:pt>
                <c:pt idx="2941">
                  <c:v>60.555</c:v>
                </c:pt>
                <c:pt idx="2942">
                  <c:v>57.228999999999999</c:v>
                </c:pt>
                <c:pt idx="2943">
                  <c:v>48.570999999999998</c:v>
                </c:pt>
                <c:pt idx="2944">
                  <c:v>58.634</c:v>
                </c:pt>
                <c:pt idx="2945">
                  <c:v>51.045000000000002</c:v>
                </c:pt>
                <c:pt idx="2946">
                  <c:v>47.302</c:v>
                </c:pt>
                <c:pt idx="2947">
                  <c:v>62.137</c:v>
                </c:pt>
                <c:pt idx="2948">
                  <c:v>40.898000000000003</c:v>
                </c:pt>
                <c:pt idx="2949">
                  <c:v>41.600999999999999</c:v>
                </c:pt>
                <c:pt idx="2950">
                  <c:v>45.277000000000001</c:v>
                </c:pt>
                <c:pt idx="2951">
                  <c:v>62.152000000000001</c:v>
                </c:pt>
                <c:pt idx="2952">
                  <c:v>60.466999999999999</c:v>
                </c:pt>
                <c:pt idx="2953">
                  <c:v>50.930999999999997</c:v>
                </c:pt>
                <c:pt idx="2954">
                  <c:v>53.682000000000002</c:v>
                </c:pt>
                <c:pt idx="2955">
                  <c:v>53.680999999999997</c:v>
                </c:pt>
                <c:pt idx="2956">
                  <c:v>58.512</c:v>
                </c:pt>
                <c:pt idx="2957">
                  <c:v>53.591999999999999</c:v>
                </c:pt>
                <c:pt idx="2958">
                  <c:v>63.779000000000003</c:v>
                </c:pt>
                <c:pt idx="2959">
                  <c:v>45.98</c:v>
                </c:pt>
                <c:pt idx="2960">
                  <c:v>51.030999999999999</c:v>
                </c:pt>
                <c:pt idx="2961">
                  <c:v>48.506</c:v>
                </c:pt>
                <c:pt idx="2962">
                  <c:v>55.015999999999998</c:v>
                </c:pt>
                <c:pt idx="2963">
                  <c:v>53.863999999999997</c:v>
                </c:pt>
                <c:pt idx="2964">
                  <c:v>58.051000000000002</c:v>
                </c:pt>
                <c:pt idx="2965">
                  <c:v>48.648000000000003</c:v>
                </c:pt>
                <c:pt idx="2966">
                  <c:v>46.040999999999997</c:v>
                </c:pt>
                <c:pt idx="2967">
                  <c:v>67.754999999999995</c:v>
                </c:pt>
                <c:pt idx="2968">
                  <c:v>58.9</c:v>
                </c:pt>
                <c:pt idx="2969">
                  <c:v>45.854999999999997</c:v>
                </c:pt>
                <c:pt idx="2970">
                  <c:v>55.289000000000001</c:v>
                </c:pt>
                <c:pt idx="2971">
                  <c:v>58.31</c:v>
                </c:pt>
                <c:pt idx="2972">
                  <c:v>45.609000000000002</c:v>
                </c:pt>
                <c:pt idx="2973">
                  <c:v>53.002000000000002</c:v>
                </c:pt>
                <c:pt idx="2974">
                  <c:v>58.707000000000001</c:v>
                </c:pt>
                <c:pt idx="2975">
                  <c:v>37.890999999999998</c:v>
                </c:pt>
                <c:pt idx="2976">
                  <c:v>55.064999999999998</c:v>
                </c:pt>
                <c:pt idx="2977">
                  <c:v>56.113</c:v>
                </c:pt>
                <c:pt idx="2978">
                  <c:v>54.863999999999997</c:v>
                </c:pt>
                <c:pt idx="2979">
                  <c:v>52.246000000000002</c:v>
                </c:pt>
                <c:pt idx="2980">
                  <c:v>67.322000000000003</c:v>
                </c:pt>
                <c:pt idx="2981">
                  <c:v>62.055999999999997</c:v>
                </c:pt>
                <c:pt idx="2982">
                  <c:v>33.11</c:v>
                </c:pt>
                <c:pt idx="2983">
                  <c:v>45.4</c:v>
                </c:pt>
                <c:pt idx="2984">
                  <c:v>55.656999999999996</c:v>
                </c:pt>
                <c:pt idx="2985">
                  <c:v>42.084000000000003</c:v>
                </c:pt>
                <c:pt idx="2986">
                  <c:v>49.438000000000002</c:v>
                </c:pt>
                <c:pt idx="2987">
                  <c:v>47.268000000000001</c:v>
                </c:pt>
                <c:pt idx="2988">
                  <c:v>44.567999999999998</c:v>
                </c:pt>
                <c:pt idx="2989">
                  <c:v>53.067</c:v>
                </c:pt>
                <c:pt idx="2990">
                  <c:v>48</c:v>
                </c:pt>
                <c:pt idx="2991">
                  <c:v>50.046999999999997</c:v>
                </c:pt>
                <c:pt idx="2992">
                  <c:v>58.853999999999999</c:v>
                </c:pt>
                <c:pt idx="2993">
                  <c:v>53.378</c:v>
                </c:pt>
                <c:pt idx="2994">
                  <c:v>55.792000000000002</c:v>
                </c:pt>
                <c:pt idx="2995">
                  <c:v>44.923999999999999</c:v>
                </c:pt>
                <c:pt idx="2996">
                  <c:v>62.515000000000001</c:v>
                </c:pt>
                <c:pt idx="2997">
                  <c:v>39.892000000000003</c:v>
                </c:pt>
                <c:pt idx="2998">
                  <c:v>52.540999999999997</c:v>
                </c:pt>
                <c:pt idx="2999">
                  <c:v>63.542000000000002</c:v>
                </c:pt>
                <c:pt idx="3000">
                  <c:v>44.732999999999997</c:v>
                </c:pt>
                <c:pt idx="3001">
                  <c:v>61.947000000000003</c:v>
                </c:pt>
                <c:pt idx="3002">
                  <c:v>52.084000000000003</c:v>
                </c:pt>
                <c:pt idx="3003">
                  <c:v>55.649000000000001</c:v>
                </c:pt>
                <c:pt idx="3004">
                  <c:v>42.887</c:v>
                </c:pt>
                <c:pt idx="3005">
                  <c:v>58.222999999999999</c:v>
                </c:pt>
                <c:pt idx="3006">
                  <c:v>70.231999999999999</c:v>
                </c:pt>
                <c:pt idx="3007">
                  <c:v>41.762999999999998</c:v>
                </c:pt>
                <c:pt idx="3008">
                  <c:v>52.677999999999997</c:v>
                </c:pt>
                <c:pt idx="3009">
                  <c:v>70.623999999999995</c:v>
                </c:pt>
                <c:pt idx="3010">
                  <c:v>42.451999999999998</c:v>
                </c:pt>
                <c:pt idx="3011">
                  <c:v>53.985999999999997</c:v>
                </c:pt>
                <c:pt idx="3012">
                  <c:v>42.637999999999998</c:v>
                </c:pt>
                <c:pt idx="3013">
                  <c:v>50.63</c:v>
                </c:pt>
                <c:pt idx="3014">
                  <c:v>52.414999999999999</c:v>
                </c:pt>
                <c:pt idx="3015">
                  <c:v>54.415999999999997</c:v>
                </c:pt>
                <c:pt idx="3016">
                  <c:v>65.703999999999994</c:v>
                </c:pt>
                <c:pt idx="3017">
                  <c:v>41.140999999999998</c:v>
                </c:pt>
                <c:pt idx="3018">
                  <c:v>56.576000000000001</c:v>
                </c:pt>
                <c:pt idx="3019">
                  <c:v>46.281999999999996</c:v>
                </c:pt>
                <c:pt idx="3020">
                  <c:v>41.99</c:v>
                </c:pt>
                <c:pt idx="3021">
                  <c:v>51.216999999999999</c:v>
                </c:pt>
                <c:pt idx="3022">
                  <c:v>57.201999999999998</c:v>
                </c:pt>
                <c:pt idx="3023">
                  <c:v>43.604999999999997</c:v>
                </c:pt>
                <c:pt idx="3024">
                  <c:v>70.694000000000003</c:v>
                </c:pt>
                <c:pt idx="3025">
                  <c:v>57.988</c:v>
                </c:pt>
                <c:pt idx="3026">
                  <c:v>55.848999999999997</c:v>
                </c:pt>
                <c:pt idx="3027">
                  <c:v>49.744</c:v>
                </c:pt>
                <c:pt idx="3028">
                  <c:v>47.36</c:v>
                </c:pt>
                <c:pt idx="3029">
                  <c:v>53.884</c:v>
                </c:pt>
                <c:pt idx="3030">
                  <c:v>43.73</c:v>
                </c:pt>
                <c:pt idx="3031">
                  <c:v>43.718000000000004</c:v>
                </c:pt>
                <c:pt idx="3032">
                  <c:v>75.186000000000007</c:v>
                </c:pt>
                <c:pt idx="3033">
                  <c:v>52.06</c:v>
                </c:pt>
                <c:pt idx="3034">
                  <c:v>52.247</c:v>
                </c:pt>
                <c:pt idx="3035">
                  <c:v>67.525000000000006</c:v>
                </c:pt>
                <c:pt idx="3036">
                  <c:v>68.977000000000004</c:v>
                </c:pt>
                <c:pt idx="3037">
                  <c:v>40.738999999999997</c:v>
                </c:pt>
                <c:pt idx="3038">
                  <c:v>51.155999999999999</c:v>
                </c:pt>
                <c:pt idx="3039">
                  <c:v>44.174999999999997</c:v>
                </c:pt>
                <c:pt idx="3040">
                  <c:v>53.787999999999997</c:v>
                </c:pt>
                <c:pt idx="3041">
                  <c:v>42.533000000000001</c:v>
                </c:pt>
                <c:pt idx="3042">
                  <c:v>48.335000000000001</c:v>
                </c:pt>
                <c:pt idx="3043">
                  <c:v>60.966999999999999</c:v>
                </c:pt>
                <c:pt idx="3044">
                  <c:v>38.029000000000003</c:v>
                </c:pt>
                <c:pt idx="3045">
                  <c:v>50.136000000000003</c:v>
                </c:pt>
                <c:pt idx="3046">
                  <c:v>35.615000000000002</c:v>
                </c:pt>
                <c:pt idx="3047">
                  <c:v>56.61</c:v>
                </c:pt>
                <c:pt idx="3048">
                  <c:v>83.489000000000004</c:v>
                </c:pt>
                <c:pt idx="3049">
                  <c:v>57.219000000000001</c:v>
                </c:pt>
                <c:pt idx="3050">
                  <c:v>67.427999999999997</c:v>
                </c:pt>
                <c:pt idx="3051">
                  <c:v>53.375999999999998</c:v>
                </c:pt>
                <c:pt idx="3052">
                  <c:v>50.402000000000001</c:v>
                </c:pt>
                <c:pt idx="3053">
                  <c:v>56.869</c:v>
                </c:pt>
                <c:pt idx="3054">
                  <c:v>58.561</c:v>
                </c:pt>
                <c:pt idx="3055">
                  <c:v>42.83</c:v>
                </c:pt>
                <c:pt idx="3056">
                  <c:v>66.751000000000005</c:v>
                </c:pt>
                <c:pt idx="3057">
                  <c:v>67.078000000000003</c:v>
                </c:pt>
                <c:pt idx="3058">
                  <c:v>65.522999999999996</c:v>
                </c:pt>
                <c:pt idx="3059">
                  <c:v>50.645000000000003</c:v>
                </c:pt>
                <c:pt idx="3060">
                  <c:v>56.985999999999997</c:v>
                </c:pt>
                <c:pt idx="3061">
                  <c:v>54.771000000000001</c:v>
                </c:pt>
                <c:pt idx="3062">
                  <c:v>59.210999999999999</c:v>
                </c:pt>
                <c:pt idx="3063">
                  <c:v>50.292999999999999</c:v>
                </c:pt>
                <c:pt idx="3064">
                  <c:v>44.286000000000001</c:v>
                </c:pt>
                <c:pt idx="3065">
                  <c:v>54.088999999999999</c:v>
                </c:pt>
                <c:pt idx="3066">
                  <c:v>46.694000000000003</c:v>
                </c:pt>
                <c:pt idx="3067">
                  <c:v>47.15</c:v>
                </c:pt>
                <c:pt idx="3068">
                  <c:v>39.195999999999998</c:v>
                </c:pt>
                <c:pt idx="3069">
                  <c:v>45.667999999999999</c:v>
                </c:pt>
                <c:pt idx="3070">
                  <c:v>65.034999999999997</c:v>
                </c:pt>
                <c:pt idx="3071">
                  <c:v>51.811</c:v>
                </c:pt>
                <c:pt idx="3072">
                  <c:v>54.594999999999999</c:v>
                </c:pt>
                <c:pt idx="3073">
                  <c:v>42.268999999999998</c:v>
                </c:pt>
                <c:pt idx="3074">
                  <c:v>40.905999999999999</c:v>
                </c:pt>
                <c:pt idx="3075">
                  <c:v>65.626999999999995</c:v>
                </c:pt>
                <c:pt idx="3076">
                  <c:v>52.17</c:v>
                </c:pt>
                <c:pt idx="3077">
                  <c:v>52.103999999999999</c:v>
                </c:pt>
                <c:pt idx="3078">
                  <c:v>57.417999999999999</c:v>
                </c:pt>
                <c:pt idx="3079">
                  <c:v>61.01</c:v>
                </c:pt>
                <c:pt idx="3080">
                  <c:v>53.348999999999997</c:v>
                </c:pt>
                <c:pt idx="3081">
                  <c:v>54.536999999999999</c:v>
                </c:pt>
                <c:pt idx="3082">
                  <c:v>53.633000000000003</c:v>
                </c:pt>
                <c:pt idx="3083">
                  <c:v>58.959000000000003</c:v>
                </c:pt>
                <c:pt idx="3084">
                  <c:v>45.811</c:v>
                </c:pt>
                <c:pt idx="3085">
                  <c:v>58.439</c:v>
                </c:pt>
                <c:pt idx="3086">
                  <c:v>77.481999999999999</c:v>
                </c:pt>
                <c:pt idx="3087">
                  <c:v>60.576999999999998</c:v>
                </c:pt>
                <c:pt idx="3088">
                  <c:v>59.015000000000001</c:v>
                </c:pt>
                <c:pt idx="3089">
                  <c:v>48.680999999999997</c:v>
                </c:pt>
                <c:pt idx="3090">
                  <c:v>46.356999999999999</c:v>
                </c:pt>
                <c:pt idx="3091">
                  <c:v>45.043999999999997</c:v>
                </c:pt>
                <c:pt idx="3092">
                  <c:v>42.768000000000001</c:v>
                </c:pt>
                <c:pt idx="3093">
                  <c:v>45.345999999999997</c:v>
                </c:pt>
                <c:pt idx="3094">
                  <c:v>47.622</c:v>
                </c:pt>
                <c:pt idx="3095">
                  <c:v>50.877000000000002</c:v>
                </c:pt>
                <c:pt idx="3096">
                  <c:v>45.01</c:v>
                </c:pt>
                <c:pt idx="3097">
                  <c:v>47.145000000000003</c:v>
                </c:pt>
                <c:pt idx="3098">
                  <c:v>62.789000000000001</c:v>
                </c:pt>
                <c:pt idx="3099">
                  <c:v>61.433</c:v>
                </c:pt>
                <c:pt idx="3100">
                  <c:v>61.448</c:v>
                </c:pt>
                <c:pt idx="3101">
                  <c:v>77.061999999999998</c:v>
                </c:pt>
                <c:pt idx="3102">
                  <c:v>64.19</c:v>
                </c:pt>
                <c:pt idx="3103">
                  <c:v>48.308</c:v>
                </c:pt>
                <c:pt idx="3104">
                  <c:v>54.07</c:v>
                </c:pt>
                <c:pt idx="3105">
                  <c:v>59.37</c:v>
                </c:pt>
                <c:pt idx="3106">
                  <c:v>62.502000000000002</c:v>
                </c:pt>
                <c:pt idx="3107">
                  <c:v>40.320999999999998</c:v>
                </c:pt>
                <c:pt idx="3108">
                  <c:v>46.918999999999997</c:v>
                </c:pt>
                <c:pt idx="3109">
                  <c:v>46.792999999999999</c:v>
                </c:pt>
                <c:pt idx="3110">
                  <c:v>71.724999999999994</c:v>
                </c:pt>
                <c:pt idx="3111">
                  <c:v>62.942</c:v>
                </c:pt>
                <c:pt idx="3112">
                  <c:v>67.221999999999994</c:v>
                </c:pt>
                <c:pt idx="3113">
                  <c:v>50.179000000000002</c:v>
                </c:pt>
                <c:pt idx="3114">
                  <c:v>70.81</c:v>
                </c:pt>
                <c:pt idx="3115">
                  <c:v>54.32</c:v>
                </c:pt>
                <c:pt idx="3116">
                  <c:v>52.18</c:v>
                </c:pt>
                <c:pt idx="3117">
                  <c:v>48.726999999999997</c:v>
                </c:pt>
                <c:pt idx="3118">
                  <c:v>53.265999999999998</c:v>
                </c:pt>
                <c:pt idx="3119">
                  <c:v>57.396000000000001</c:v>
                </c:pt>
                <c:pt idx="3120">
                  <c:v>66.040999999999997</c:v>
                </c:pt>
                <c:pt idx="3121">
                  <c:v>62.155999999999999</c:v>
                </c:pt>
                <c:pt idx="3122">
                  <c:v>45.453000000000003</c:v>
                </c:pt>
                <c:pt idx="3123">
                  <c:v>54.02</c:v>
                </c:pt>
                <c:pt idx="3124">
                  <c:v>59.198</c:v>
                </c:pt>
                <c:pt idx="3125">
                  <c:v>48.466999999999999</c:v>
                </c:pt>
                <c:pt idx="3126">
                  <c:v>55.633000000000003</c:v>
                </c:pt>
                <c:pt idx="3127">
                  <c:v>45.762</c:v>
                </c:pt>
                <c:pt idx="3128">
                  <c:v>43.557000000000002</c:v>
                </c:pt>
                <c:pt idx="3129">
                  <c:v>47.448999999999998</c:v>
                </c:pt>
                <c:pt idx="3130">
                  <c:v>50.161000000000001</c:v>
                </c:pt>
                <c:pt idx="3131">
                  <c:v>41.027000000000001</c:v>
                </c:pt>
                <c:pt idx="3132">
                  <c:v>61.756999999999998</c:v>
                </c:pt>
                <c:pt idx="3133">
                  <c:v>64.531000000000006</c:v>
                </c:pt>
                <c:pt idx="3134">
                  <c:v>62.930999999999997</c:v>
                </c:pt>
                <c:pt idx="3135">
                  <c:v>47.517000000000003</c:v>
                </c:pt>
                <c:pt idx="3136">
                  <c:v>63.573999999999998</c:v>
                </c:pt>
                <c:pt idx="3137">
                  <c:v>68.63</c:v>
                </c:pt>
                <c:pt idx="3138">
                  <c:v>46.776000000000003</c:v>
                </c:pt>
                <c:pt idx="3139">
                  <c:v>46.890999999999998</c:v>
                </c:pt>
                <c:pt idx="3140">
                  <c:v>49.850999999999999</c:v>
                </c:pt>
                <c:pt idx="3141">
                  <c:v>47.703000000000003</c:v>
                </c:pt>
                <c:pt idx="3142">
                  <c:v>46.127000000000002</c:v>
                </c:pt>
                <c:pt idx="3143">
                  <c:v>51.612000000000002</c:v>
                </c:pt>
                <c:pt idx="3144">
                  <c:v>40.039000000000001</c:v>
                </c:pt>
                <c:pt idx="3145">
                  <c:v>50.502000000000002</c:v>
                </c:pt>
                <c:pt idx="3146">
                  <c:v>59.500999999999998</c:v>
                </c:pt>
                <c:pt idx="3147">
                  <c:v>50.220999999999997</c:v>
                </c:pt>
                <c:pt idx="3148">
                  <c:v>37.317999999999998</c:v>
                </c:pt>
                <c:pt idx="3149">
                  <c:v>48.197000000000003</c:v>
                </c:pt>
                <c:pt idx="3150">
                  <c:v>57.47</c:v>
                </c:pt>
                <c:pt idx="3151">
                  <c:v>57.704999999999998</c:v>
                </c:pt>
                <c:pt idx="3152">
                  <c:v>43.201999999999998</c:v>
                </c:pt>
                <c:pt idx="3153">
                  <c:v>61.914999999999999</c:v>
                </c:pt>
                <c:pt idx="3154">
                  <c:v>36.685000000000002</c:v>
                </c:pt>
                <c:pt idx="3155">
                  <c:v>67.075999999999993</c:v>
                </c:pt>
                <c:pt idx="3156">
                  <c:v>51.546999999999997</c:v>
                </c:pt>
                <c:pt idx="3157">
                  <c:v>40.680999999999997</c:v>
                </c:pt>
                <c:pt idx="3158">
                  <c:v>47.726999999999997</c:v>
                </c:pt>
                <c:pt idx="3159">
                  <c:v>47.326000000000001</c:v>
                </c:pt>
                <c:pt idx="3160">
                  <c:v>56.29</c:v>
                </c:pt>
                <c:pt idx="3161">
                  <c:v>46.133000000000003</c:v>
                </c:pt>
                <c:pt idx="3162">
                  <c:v>40.253999999999998</c:v>
                </c:pt>
                <c:pt idx="3163">
                  <c:v>52.905999999999999</c:v>
                </c:pt>
                <c:pt idx="3164">
                  <c:v>53.893000000000001</c:v>
                </c:pt>
                <c:pt idx="3165">
                  <c:v>42.917999999999999</c:v>
                </c:pt>
                <c:pt idx="3166">
                  <c:v>52.747</c:v>
                </c:pt>
                <c:pt idx="3167">
                  <c:v>53.003</c:v>
                </c:pt>
                <c:pt idx="3168">
                  <c:v>36.284999999999997</c:v>
                </c:pt>
                <c:pt idx="3169">
                  <c:v>45.304000000000002</c:v>
                </c:pt>
                <c:pt idx="3170">
                  <c:v>53.566000000000003</c:v>
                </c:pt>
                <c:pt idx="3171">
                  <c:v>55.140999999999998</c:v>
                </c:pt>
                <c:pt idx="3172">
                  <c:v>49.552</c:v>
                </c:pt>
                <c:pt idx="3173">
                  <c:v>47.527000000000001</c:v>
                </c:pt>
                <c:pt idx="3174">
                  <c:v>40.392000000000003</c:v>
                </c:pt>
                <c:pt idx="3175">
                  <c:v>54.798999999999999</c:v>
                </c:pt>
                <c:pt idx="3176">
                  <c:v>49.298000000000002</c:v>
                </c:pt>
                <c:pt idx="3177">
                  <c:v>54.569000000000003</c:v>
                </c:pt>
                <c:pt idx="3178">
                  <c:v>39.587000000000003</c:v>
                </c:pt>
                <c:pt idx="3179">
                  <c:v>35.229999999999997</c:v>
                </c:pt>
                <c:pt idx="3180">
                  <c:v>36.597000000000001</c:v>
                </c:pt>
                <c:pt idx="3181">
                  <c:v>41.234000000000002</c:v>
                </c:pt>
                <c:pt idx="3182">
                  <c:v>48.609000000000002</c:v>
                </c:pt>
                <c:pt idx="3183">
                  <c:v>39.537999999999997</c:v>
                </c:pt>
                <c:pt idx="3184">
                  <c:v>52.360999999999997</c:v>
                </c:pt>
                <c:pt idx="3185">
                  <c:v>29.332000000000001</c:v>
                </c:pt>
                <c:pt idx="3186">
                  <c:v>54.781999999999996</c:v>
                </c:pt>
                <c:pt idx="3187">
                  <c:v>31.596</c:v>
                </c:pt>
                <c:pt idx="3188">
                  <c:v>48.215000000000003</c:v>
                </c:pt>
                <c:pt idx="3189">
                  <c:v>43.66</c:v>
                </c:pt>
                <c:pt idx="3190">
                  <c:v>45.850999999999999</c:v>
                </c:pt>
                <c:pt idx="3191">
                  <c:v>33.887999999999998</c:v>
                </c:pt>
                <c:pt idx="3192">
                  <c:v>55.728999999999999</c:v>
                </c:pt>
                <c:pt idx="3193">
                  <c:v>54.218000000000004</c:v>
                </c:pt>
                <c:pt idx="3194">
                  <c:v>50.429000000000002</c:v>
                </c:pt>
                <c:pt idx="3195">
                  <c:v>56.258000000000003</c:v>
                </c:pt>
                <c:pt idx="3196">
                  <c:v>57.859000000000002</c:v>
                </c:pt>
                <c:pt idx="3197">
                  <c:v>61.616999999999997</c:v>
                </c:pt>
                <c:pt idx="3198">
                  <c:v>59.878999999999998</c:v>
                </c:pt>
                <c:pt idx="3199">
                  <c:v>54.396999999999998</c:v>
                </c:pt>
                <c:pt idx="3200">
                  <c:v>42.811</c:v>
                </c:pt>
                <c:pt idx="3201">
                  <c:v>67.203000000000003</c:v>
                </c:pt>
                <c:pt idx="3202">
                  <c:v>49.543999999999997</c:v>
                </c:pt>
                <c:pt idx="3203">
                  <c:v>36.198</c:v>
                </c:pt>
                <c:pt idx="3204">
                  <c:v>58.56</c:v>
                </c:pt>
                <c:pt idx="3205">
                  <c:v>55.298999999999999</c:v>
                </c:pt>
                <c:pt idx="3206">
                  <c:v>60.658999999999999</c:v>
                </c:pt>
                <c:pt idx="3207">
                  <c:v>62.506</c:v>
                </c:pt>
                <c:pt idx="3208">
                  <c:v>45.277999999999999</c:v>
                </c:pt>
                <c:pt idx="3209">
                  <c:v>47.911000000000001</c:v>
                </c:pt>
                <c:pt idx="3210">
                  <c:v>53.716000000000001</c:v>
                </c:pt>
                <c:pt idx="3211">
                  <c:v>45.787999999999997</c:v>
                </c:pt>
                <c:pt idx="3212">
                  <c:v>50.045999999999999</c:v>
                </c:pt>
                <c:pt idx="3213">
                  <c:v>64.182000000000002</c:v>
                </c:pt>
                <c:pt idx="3214">
                  <c:v>51.658000000000001</c:v>
                </c:pt>
                <c:pt idx="3215">
                  <c:v>55.423000000000002</c:v>
                </c:pt>
                <c:pt idx="3216">
                  <c:v>39.353000000000002</c:v>
                </c:pt>
                <c:pt idx="3217">
                  <c:v>41.801000000000002</c:v>
                </c:pt>
                <c:pt idx="3218">
                  <c:v>47.965000000000003</c:v>
                </c:pt>
                <c:pt idx="3219">
                  <c:v>47.170999999999999</c:v>
                </c:pt>
                <c:pt idx="3220">
                  <c:v>59.000999999999998</c:v>
                </c:pt>
                <c:pt idx="3221">
                  <c:v>48.496000000000002</c:v>
                </c:pt>
                <c:pt idx="3222">
                  <c:v>45.22</c:v>
                </c:pt>
                <c:pt idx="3223">
                  <c:v>62.761000000000003</c:v>
                </c:pt>
                <c:pt idx="3224">
                  <c:v>55.847000000000001</c:v>
                </c:pt>
                <c:pt idx="3225">
                  <c:v>50.88</c:v>
                </c:pt>
                <c:pt idx="3226">
                  <c:v>44.987000000000002</c:v>
                </c:pt>
                <c:pt idx="3227">
                  <c:v>35.887</c:v>
                </c:pt>
                <c:pt idx="3228">
                  <c:v>45.978000000000002</c:v>
                </c:pt>
                <c:pt idx="3229">
                  <c:v>44.615000000000002</c:v>
                </c:pt>
                <c:pt idx="3230">
                  <c:v>46.552</c:v>
                </c:pt>
                <c:pt idx="3231">
                  <c:v>55.688000000000002</c:v>
                </c:pt>
                <c:pt idx="3232">
                  <c:v>50.936</c:v>
                </c:pt>
                <c:pt idx="3233">
                  <c:v>42.319000000000003</c:v>
                </c:pt>
                <c:pt idx="3234">
                  <c:v>56.930999999999997</c:v>
                </c:pt>
                <c:pt idx="3235">
                  <c:v>38.203000000000003</c:v>
                </c:pt>
                <c:pt idx="3236">
                  <c:v>52.902000000000001</c:v>
                </c:pt>
                <c:pt idx="3237">
                  <c:v>59.609000000000002</c:v>
                </c:pt>
                <c:pt idx="3238">
                  <c:v>57.332999999999998</c:v>
                </c:pt>
                <c:pt idx="3239">
                  <c:v>57.073</c:v>
                </c:pt>
                <c:pt idx="3240">
                  <c:v>55.613999999999997</c:v>
                </c:pt>
                <c:pt idx="3241">
                  <c:v>39.414999999999999</c:v>
                </c:pt>
                <c:pt idx="3242">
                  <c:v>59.442</c:v>
                </c:pt>
                <c:pt idx="3243">
                  <c:v>47.334000000000003</c:v>
                </c:pt>
                <c:pt idx="3244">
                  <c:v>34.636000000000003</c:v>
                </c:pt>
                <c:pt idx="3245">
                  <c:v>51.947000000000003</c:v>
                </c:pt>
                <c:pt idx="3246">
                  <c:v>42.963999999999999</c:v>
                </c:pt>
                <c:pt idx="3247">
                  <c:v>50.186</c:v>
                </c:pt>
                <c:pt idx="3248">
                  <c:v>51.996000000000002</c:v>
                </c:pt>
                <c:pt idx="3249">
                  <c:v>53.890999999999998</c:v>
                </c:pt>
                <c:pt idx="3250">
                  <c:v>50.082999999999998</c:v>
                </c:pt>
                <c:pt idx="3251">
                  <c:v>55.161999999999999</c:v>
                </c:pt>
                <c:pt idx="3252">
                  <c:v>63.787999999999997</c:v>
                </c:pt>
                <c:pt idx="3253">
                  <c:v>65.697999999999993</c:v>
                </c:pt>
                <c:pt idx="3254">
                  <c:v>52.667000000000002</c:v>
                </c:pt>
                <c:pt idx="3255">
                  <c:v>44.170999999999999</c:v>
                </c:pt>
                <c:pt idx="3256">
                  <c:v>59.555999999999997</c:v>
                </c:pt>
                <c:pt idx="3257">
                  <c:v>66.995000000000005</c:v>
                </c:pt>
                <c:pt idx="3258">
                  <c:v>54.052999999999997</c:v>
                </c:pt>
                <c:pt idx="3259">
                  <c:v>52.741</c:v>
                </c:pt>
                <c:pt idx="3260">
                  <c:v>42.095999999999997</c:v>
                </c:pt>
                <c:pt idx="3261">
                  <c:v>62.939</c:v>
                </c:pt>
                <c:pt idx="3262">
                  <c:v>43.981999999999999</c:v>
                </c:pt>
                <c:pt idx="3263">
                  <c:v>54.264000000000003</c:v>
                </c:pt>
                <c:pt idx="3264">
                  <c:v>46.582999999999998</c:v>
                </c:pt>
                <c:pt idx="3265">
                  <c:v>59.139000000000003</c:v>
                </c:pt>
                <c:pt idx="3266">
                  <c:v>49.250999999999998</c:v>
                </c:pt>
                <c:pt idx="3267">
                  <c:v>58.34</c:v>
                </c:pt>
                <c:pt idx="3268">
                  <c:v>44.301000000000002</c:v>
                </c:pt>
                <c:pt idx="3269">
                  <c:v>57.661999999999999</c:v>
                </c:pt>
                <c:pt idx="3270">
                  <c:v>52.465000000000003</c:v>
                </c:pt>
                <c:pt idx="3271">
                  <c:v>45.469000000000001</c:v>
                </c:pt>
                <c:pt idx="3272">
                  <c:v>49.610999999999997</c:v>
                </c:pt>
                <c:pt idx="3273">
                  <c:v>52.905999999999999</c:v>
                </c:pt>
                <c:pt idx="3274">
                  <c:v>56.173000000000002</c:v>
                </c:pt>
                <c:pt idx="3275">
                  <c:v>66.826999999999998</c:v>
                </c:pt>
                <c:pt idx="3276">
                  <c:v>49.637</c:v>
                </c:pt>
                <c:pt idx="3277">
                  <c:v>41.07</c:v>
                </c:pt>
                <c:pt idx="3278">
                  <c:v>61.366999999999997</c:v>
                </c:pt>
                <c:pt idx="3279">
                  <c:v>44.435000000000002</c:v>
                </c:pt>
                <c:pt idx="3280">
                  <c:v>58.951000000000001</c:v>
                </c:pt>
                <c:pt idx="3281">
                  <c:v>52.033000000000001</c:v>
                </c:pt>
                <c:pt idx="3282">
                  <c:v>42.335000000000001</c:v>
                </c:pt>
                <c:pt idx="3283">
                  <c:v>39.869999999999997</c:v>
                </c:pt>
                <c:pt idx="3284">
                  <c:v>45.792999999999999</c:v>
                </c:pt>
                <c:pt idx="3285">
                  <c:v>40.997999999999998</c:v>
                </c:pt>
                <c:pt idx="3286">
                  <c:v>40.779000000000003</c:v>
                </c:pt>
                <c:pt idx="3287">
                  <c:v>55.445</c:v>
                </c:pt>
                <c:pt idx="3288">
                  <c:v>57.881</c:v>
                </c:pt>
                <c:pt idx="3289">
                  <c:v>45.598999999999997</c:v>
                </c:pt>
                <c:pt idx="3290">
                  <c:v>46.055</c:v>
                </c:pt>
                <c:pt idx="3291">
                  <c:v>41.32</c:v>
                </c:pt>
                <c:pt idx="3292">
                  <c:v>49.725000000000001</c:v>
                </c:pt>
                <c:pt idx="3293">
                  <c:v>53.664999999999999</c:v>
                </c:pt>
                <c:pt idx="3294">
                  <c:v>52.673999999999999</c:v>
                </c:pt>
                <c:pt idx="3295">
                  <c:v>66.497</c:v>
                </c:pt>
                <c:pt idx="3296">
                  <c:v>49.372999999999998</c:v>
                </c:pt>
                <c:pt idx="3297">
                  <c:v>42.557000000000002</c:v>
                </c:pt>
                <c:pt idx="3298">
                  <c:v>38.247999999999998</c:v>
                </c:pt>
                <c:pt idx="3299">
                  <c:v>38.185000000000002</c:v>
                </c:pt>
                <c:pt idx="3300">
                  <c:v>38.348999999999997</c:v>
                </c:pt>
                <c:pt idx="3301">
                  <c:v>53.951000000000001</c:v>
                </c:pt>
                <c:pt idx="3302">
                  <c:v>46.514000000000003</c:v>
                </c:pt>
                <c:pt idx="3303">
                  <c:v>45.73</c:v>
                </c:pt>
                <c:pt idx="3304">
                  <c:v>51.375</c:v>
                </c:pt>
                <c:pt idx="3305">
                  <c:v>52.988</c:v>
                </c:pt>
                <c:pt idx="3306">
                  <c:v>47.65</c:v>
                </c:pt>
                <c:pt idx="3307">
                  <c:v>41.621000000000002</c:v>
                </c:pt>
                <c:pt idx="3308">
                  <c:v>35.817</c:v>
                </c:pt>
                <c:pt idx="3309">
                  <c:v>54.414999999999999</c:v>
                </c:pt>
                <c:pt idx="3310">
                  <c:v>42.512999999999998</c:v>
                </c:pt>
                <c:pt idx="3311">
                  <c:v>38.21</c:v>
                </c:pt>
                <c:pt idx="3312">
                  <c:v>55.634999999999998</c:v>
                </c:pt>
                <c:pt idx="3313">
                  <c:v>42.643999999999998</c:v>
                </c:pt>
                <c:pt idx="3314">
                  <c:v>49.838999999999999</c:v>
                </c:pt>
                <c:pt idx="3315">
                  <c:v>50.856999999999999</c:v>
                </c:pt>
                <c:pt idx="3316">
                  <c:v>50.631999999999998</c:v>
                </c:pt>
                <c:pt idx="3317">
                  <c:v>53.366999999999997</c:v>
                </c:pt>
                <c:pt idx="3318">
                  <c:v>41.481000000000002</c:v>
                </c:pt>
                <c:pt idx="3319">
                  <c:v>48.374000000000002</c:v>
                </c:pt>
                <c:pt idx="3320">
                  <c:v>64.537000000000006</c:v>
                </c:pt>
                <c:pt idx="3321">
                  <c:v>48.365000000000002</c:v>
                </c:pt>
                <c:pt idx="3322">
                  <c:v>44.085999999999999</c:v>
                </c:pt>
                <c:pt idx="3323">
                  <c:v>54.835000000000001</c:v>
                </c:pt>
                <c:pt idx="3324">
                  <c:v>55.082999999999998</c:v>
                </c:pt>
                <c:pt idx="3325">
                  <c:v>37.863999999999997</c:v>
                </c:pt>
                <c:pt idx="3326">
                  <c:v>55.098999999999997</c:v>
                </c:pt>
                <c:pt idx="3327">
                  <c:v>56.387</c:v>
                </c:pt>
                <c:pt idx="3328">
                  <c:v>43.039000000000001</c:v>
                </c:pt>
                <c:pt idx="3329">
                  <c:v>53.387999999999998</c:v>
                </c:pt>
                <c:pt idx="3330">
                  <c:v>43.167000000000002</c:v>
                </c:pt>
                <c:pt idx="3331">
                  <c:v>57.768999999999998</c:v>
                </c:pt>
                <c:pt idx="3332">
                  <c:v>60.104999999999997</c:v>
                </c:pt>
                <c:pt idx="3333">
                  <c:v>59.313000000000002</c:v>
                </c:pt>
                <c:pt idx="3334">
                  <c:v>47.19</c:v>
                </c:pt>
                <c:pt idx="3335">
                  <c:v>44.603999999999999</c:v>
                </c:pt>
                <c:pt idx="3336">
                  <c:v>52.194000000000003</c:v>
                </c:pt>
                <c:pt idx="3337">
                  <c:v>49.627000000000002</c:v>
                </c:pt>
                <c:pt idx="3338">
                  <c:v>52.134</c:v>
                </c:pt>
                <c:pt idx="3339">
                  <c:v>44.204000000000001</c:v>
                </c:pt>
                <c:pt idx="3340">
                  <c:v>65.790999999999997</c:v>
                </c:pt>
                <c:pt idx="3341">
                  <c:v>40.72</c:v>
                </c:pt>
                <c:pt idx="3342">
                  <c:v>42.344000000000001</c:v>
                </c:pt>
                <c:pt idx="3343">
                  <c:v>49.34</c:v>
                </c:pt>
                <c:pt idx="3344">
                  <c:v>51.826000000000001</c:v>
                </c:pt>
                <c:pt idx="3345">
                  <c:v>54.265000000000001</c:v>
                </c:pt>
                <c:pt idx="3346">
                  <c:v>35.414999999999999</c:v>
                </c:pt>
                <c:pt idx="3347">
                  <c:v>48.606000000000002</c:v>
                </c:pt>
                <c:pt idx="3348">
                  <c:v>44.058999999999997</c:v>
                </c:pt>
                <c:pt idx="3349">
                  <c:v>54.174999999999997</c:v>
                </c:pt>
                <c:pt idx="3350">
                  <c:v>45.805</c:v>
                </c:pt>
                <c:pt idx="3351">
                  <c:v>53.143999999999998</c:v>
                </c:pt>
                <c:pt idx="3352">
                  <c:v>51.703000000000003</c:v>
                </c:pt>
                <c:pt idx="3353">
                  <c:v>58.069000000000003</c:v>
                </c:pt>
                <c:pt idx="3354">
                  <c:v>53.789000000000001</c:v>
                </c:pt>
                <c:pt idx="3355">
                  <c:v>37.941000000000003</c:v>
                </c:pt>
                <c:pt idx="3356">
                  <c:v>52.177</c:v>
                </c:pt>
                <c:pt idx="3357">
                  <c:v>43.627000000000002</c:v>
                </c:pt>
                <c:pt idx="3358">
                  <c:v>47.768000000000001</c:v>
                </c:pt>
                <c:pt idx="3359">
                  <c:v>50.975999999999999</c:v>
                </c:pt>
                <c:pt idx="3360">
                  <c:v>56.530999999999999</c:v>
                </c:pt>
                <c:pt idx="3361">
                  <c:v>54.654000000000003</c:v>
                </c:pt>
                <c:pt idx="3362">
                  <c:v>40.558</c:v>
                </c:pt>
                <c:pt idx="3363">
                  <c:v>40.454999999999998</c:v>
                </c:pt>
                <c:pt idx="3364">
                  <c:v>56.832999999999998</c:v>
                </c:pt>
                <c:pt idx="3365">
                  <c:v>46.774000000000001</c:v>
                </c:pt>
                <c:pt idx="3366">
                  <c:v>58.94</c:v>
                </c:pt>
                <c:pt idx="3367">
                  <c:v>41.206000000000003</c:v>
                </c:pt>
                <c:pt idx="3368">
                  <c:v>44.396000000000001</c:v>
                </c:pt>
                <c:pt idx="3369">
                  <c:v>55.841999999999999</c:v>
                </c:pt>
                <c:pt idx="3370">
                  <c:v>53.892000000000003</c:v>
                </c:pt>
                <c:pt idx="3371">
                  <c:v>44.738</c:v>
                </c:pt>
                <c:pt idx="3372">
                  <c:v>44.749000000000002</c:v>
                </c:pt>
                <c:pt idx="3373">
                  <c:v>61.868000000000002</c:v>
                </c:pt>
                <c:pt idx="3374">
                  <c:v>45.576000000000001</c:v>
                </c:pt>
                <c:pt idx="3375">
                  <c:v>46.999000000000002</c:v>
                </c:pt>
                <c:pt idx="3376">
                  <c:v>43.871000000000002</c:v>
                </c:pt>
                <c:pt idx="3377">
                  <c:v>60.966999999999999</c:v>
                </c:pt>
                <c:pt idx="3378">
                  <c:v>55.533000000000001</c:v>
                </c:pt>
                <c:pt idx="3379">
                  <c:v>39.457999999999998</c:v>
                </c:pt>
                <c:pt idx="3380">
                  <c:v>53.284999999999997</c:v>
                </c:pt>
                <c:pt idx="3381">
                  <c:v>42.966000000000001</c:v>
                </c:pt>
                <c:pt idx="3382">
                  <c:v>57.241999999999997</c:v>
                </c:pt>
                <c:pt idx="3383">
                  <c:v>48.945</c:v>
                </c:pt>
                <c:pt idx="3384">
                  <c:v>48.225999999999999</c:v>
                </c:pt>
                <c:pt idx="3385">
                  <c:v>49.139000000000003</c:v>
                </c:pt>
                <c:pt idx="3386">
                  <c:v>44.414000000000001</c:v>
                </c:pt>
                <c:pt idx="3387">
                  <c:v>61.201999999999998</c:v>
                </c:pt>
                <c:pt idx="3388">
                  <c:v>43.436999999999998</c:v>
                </c:pt>
                <c:pt idx="3389">
                  <c:v>49.743000000000002</c:v>
                </c:pt>
                <c:pt idx="3390">
                  <c:v>55.47</c:v>
                </c:pt>
                <c:pt idx="3391">
                  <c:v>41.545000000000002</c:v>
                </c:pt>
                <c:pt idx="3392">
                  <c:v>47.841999999999999</c:v>
                </c:pt>
                <c:pt idx="3393">
                  <c:v>60.912999999999997</c:v>
                </c:pt>
                <c:pt idx="3394">
                  <c:v>57.408000000000001</c:v>
                </c:pt>
                <c:pt idx="3395">
                  <c:v>54.1</c:v>
                </c:pt>
                <c:pt idx="3396">
                  <c:v>56.924999999999997</c:v>
                </c:pt>
                <c:pt idx="3397">
                  <c:v>48.167000000000002</c:v>
                </c:pt>
                <c:pt idx="3398">
                  <c:v>39.904000000000003</c:v>
                </c:pt>
                <c:pt idx="3399">
                  <c:v>41.363</c:v>
                </c:pt>
                <c:pt idx="3400">
                  <c:v>52.531999999999996</c:v>
                </c:pt>
                <c:pt idx="3401">
                  <c:v>39.768000000000001</c:v>
                </c:pt>
                <c:pt idx="3402">
                  <c:v>39.749000000000002</c:v>
                </c:pt>
                <c:pt idx="3403">
                  <c:v>51.366</c:v>
                </c:pt>
                <c:pt idx="3404">
                  <c:v>46.686999999999998</c:v>
                </c:pt>
                <c:pt idx="3405">
                  <c:v>51.378</c:v>
                </c:pt>
                <c:pt idx="3406">
                  <c:v>43.53</c:v>
                </c:pt>
                <c:pt idx="3407">
                  <c:v>50.978999999999999</c:v>
                </c:pt>
                <c:pt idx="3408">
                  <c:v>52.162999999999997</c:v>
                </c:pt>
                <c:pt idx="3409">
                  <c:v>42.552</c:v>
                </c:pt>
                <c:pt idx="3410">
                  <c:v>45.057000000000002</c:v>
                </c:pt>
                <c:pt idx="3411">
                  <c:v>55.064</c:v>
                </c:pt>
                <c:pt idx="3412">
                  <c:v>44.216999999999999</c:v>
                </c:pt>
                <c:pt idx="3413">
                  <c:v>50.771999999999998</c:v>
                </c:pt>
                <c:pt idx="3414">
                  <c:v>46.21</c:v>
                </c:pt>
                <c:pt idx="3415">
                  <c:v>58.164999999999999</c:v>
                </c:pt>
                <c:pt idx="3416">
                  <c:v>47.572000000000003</c:v>
                </c:pt>
                <c:pt idx="3417">
                  <c:v>49.445999999999998</c:v>
                </c:pt>
                <c:pt idx="3418">
                  <c:v>53.265000000000001</c:v>
                </c:pt>
                <c:pt idx="3419">
                  <c:v>56.695999999999998</c:v>
                </c:pt>
                <c:pt idx="3420">
                  <c:v>66.728999999999999</c:v>
                </c:pt>
                <c:pt idx="3421">
                  <c:v>56.207000000000001</c:v>
                </c:pt>
                <c:pt idx="3422">
                  <c:v>57.877000000000002</c:v>
                </c:pt>
                <c:pt idx="3423">
                  <c:v>47.406999999999996</c:v>
                </c:pt>
                <c:pt idx="3424">
                  <c:v>42.676000000000002</c:v>
                </c:pt>
                <c:pt idx="3425">
                  <c:v>42.308999999999997</c:v>
                </c:pt>
                <c:pt idx="3426">
                  <c:v>49.366999999999997</c:v>
                </c:pt>
                <c:pt idx="3427">
                  <c:v>46.738</c:v>
                </c:pt>
                <c:pt idx="3428">
                  <c:v>55.927999999999997</c:v>
                </c:pt>
                <c:pt idx="3429">
                  <c:v>62.801000000000002</c:v>
                </c:pt>
                <c:pt idx="3430">
                  <c:v>35.445999999999998</c:v>
                </c:pt>
                <c:pt idx="3431">
                  <c:v>66.441000000000003</c:v>
                </c:pt>
                <c:pt idx="3432">
                  <c:v>46.813000000000002</c:v>
                </c:pt>
                <c:pt idx="3433">
                  <c:v>51.834000000000003</c:v>
                </c:pt>
                <c:pt idx="3434">
                  <c:v>42.834000000000003</c:v>
                </c:pt>
                <c:pt idx="3435">
                  <c:v>52.555</c:v>
                </c:pt>
                <c:pt idx="3436">
                  <c:v>41.000999999999998</c:v>
                </c:pt>
                <c:pt idx="3437">
                  <c:v>47.682000000000002</c:v>
                </c:pt>
                <c:pt idx="3438">
                  <c:v>35.14</c:v>
                </c:pt>
                <c:pt idx="3439">
                  <c:v>41.188000000000002</c:v>
                </c:pt>
                <c:pt idx="3440">
                  <c:v>44.88</c:v>
                </c:pt>
                <c:pt idx="3441">
                  <c:v>49.838999999999999</c:v>
                </c:pt>
                <c:pt idx="3442">
                  <c:v>61.466999999999999</c:v>
                </c:pt>
                <c:pt idx="3443">
                  <c:v>47.223999999999997</c:v>
                </c:pt>
                <c:pt idx="3444">
                  <c:v>43.106999999999999</c:v>
                </c:pt>
                <c:pt idx="3445">
                  <c:v>63.935000000000002</c:v>
                </c:pt>
                <c:pt idx="3446">
                  <c:v>73.625</c:v>
                </c:pt>
                <c:pt idx="3447">
                  <c:v>55.067999999999998</c:v>
                </c:pt>
                <c:pt idx="3448">
                  <c:v>56.058</c:v>
                </c:pt>
                <c:pt idx="3449">
                  <c:v>57.027000000000001</c:v>
                </c:pt>
                <c:pt idx="3450">
                  <c:v>50.969000000000001</c:v>
                </c:pt>
                <c:pt idx="3451">
                  <c:v>69.656000000000006</c:v>
                </c:pt>
                <c:pt idx="3452">
                  <c:v>44.374000000000002</c:v>
                </c:pt>
                <c:pt idx="3453">
                  <c:v>47.850999999999999</c:v>
                </c:pt>
                <c:pt idx="3454">
                  <c:v>42.417000000000002</c:v>
                </c:pt>
                <c:pt idx="3455">
                  <c:v>50.634999999999998</c:v>
                </c:pt>
                <c:pt idx="3456">
                  <c:v>36.448999999999998</c:v>
                </c:pt>
                <c:pt idx="3457">
                  <c:v>41.911999999999999</c:v>
                </c:pt>
                <c:pt idx="3458">
                  <c:v>53.076999999999998</c:v>
                </c:pt>
                <c:pt idx="3459">
                  <c:v>54.268000000000001</c:v>
                </c:pt>
                <c:pt idx="3460">
                  <c:v>44.521999999999998</c:v>
                </c:pt>
                <c:pt idx="3461">
                  <c:v>54.688000000000002</c:v>
                </c:pt>
                <c:pt idx="3462">
                  <c:v>42.753</c:v>
                </c:pt>
                <c:pt idx="3463">
                  <c:v>51.594000000000001</c:v>
                </c:pt>
                <c:pt idx="3464">
                  <c:v>51.030999999999999</c:v>
                </c:pt>
                <c:pt idx="3465">
                  <c:v>52.643999999999998</c:v>
                </c:pt>
                <c:pt idx="3466">
                  <c:v>63.981000000000002</c:v>
                </c:pt>
                <c:pt idx="3467">
                  <c:v>48.814</c:v>
                </c:pt>
                <c:pt idx="3468">
                  <c:v>52.584000000000003</c:v>
                </c:pt>
                <c:pt idx="3469">
                  <c:v>59.09</c:v>
                </c:pt>
                <c:pt idx="3470">
                  <c:v>41.079000000000001</c:v>
                </c:pt>
                <c:pt idx="3471">
                  <c:v>44.933</c:v>
                </c:pt>
                <c:pt idx="3472">
                  <c:v>54.18</c:v>
                </c:pt>
                <c:pt idx="3473">
                  <c:v>44.795000000000002</c:v>
                </c:pt>
                <c:pt idx="3474">
                  <c:v>52.706000000000003</c:v>
                </c:pt>
                <c:pt idx="3475">
                  <c:v>46.594999999999999</c:v>
                </c:pt>
                <c:pt idx="3476">
                  <c:v>52.901000000000003</c:v>
                </c:pt>
                <c:pt idx="3477">
                  <c:v>35.822000000000003</c:v>
                </c:pt>
                <c:pt idx="3478">
                  <c:v>58.728000000000002</c:v>
                </c:pt>
                <c:pt idx="3479">
                  <c:v>63.84</c:v>
                </c:pt>
                <c:pt idx="3480">
                  <c:v>60.106999999999999</c:v>
                </c:pt>
                <c:pt idx="3481">
                  <c:v>57.625</c:v>
                </c:pt>
                <c:pt idx="3482">
                  <c:v>59.162999999999997</c:v>
                </c:pt>
                <c:pt idx="3483">
                  <c:v>50.41</c:v>
                </c:pt>
                <c:pt idx="3484">
                  <c:v>39.923000000000002</c:v>
                </c:pt>
                <c:pt idx="3485">
                  <c:v>49.518000000000001</c:v>
                </c:pt>
                <c:pt idx="3486">
                  <c:v>51.591000000000001</c:v>
                </c:pt>
                <c:pt idx="3487">
                  <c:v>60.594000000000001</c:v>
                </c:pt>
                <c:pt idx="3488">
                  <c:v>55.073</c:v>
                </c:pt>
                <c:pt idx="3489">
                  <c:v>59.158999999999999</c:v>
                </c:pt>
                <c:pt idx="3490">
                  <c:v>53.628999999999998</c:v>
                </c:pt>
                <c:pt idx="3491">
                  <c:v>40.845999999999997</c:v>
                </c:pt>
                <c:pt idx="3492">
                  <c:v>87.471000000000004</c:v>
                </c:pt>
                <c:pt idx="3493">
                  <c:v>50.508000000000003</c:v>
                </c:pt>
                <c:pt idx="3494">
                  <c:v>55.539000000000001</c:v>
                </c:pt>
                <c:pt idx="3495">
                  <c:v>49.652999999999999</c:v>
                </c:pt>
                <c:pt idx="3496">
                  <c:v>55.232999999999997</c:v>
                </c:pt>
                <c:pt idx="3497">
                  <c:v>57.121000000000002</c:v>
                </c:pt>
                <c:pt idx="3498">
                  <c:v>54.496000000000002</c:v>
                </c:pt>
                <c:pt idx="3499">
                  <c:v>50.802999999999997</c:v>
                </c:pt>
                <c:pt idx="3500">
                  <c:v>54.962000000000003</c:v>
                </c:pt>
                <c:pt idx="3501">
                  <c:v>39.26</c:v>
                </c:pt>
                <c:pt idx="3502">
                  <c:v>44.052999999999997</c:v>
                </c:pt>
                <c:pt idx="3503">
                  <c:v>36.290999999999997</c:v>
                </c:pt>
                <c:pt idx="3504">
                  <c:v>62.081000000000003</c:v>
                </c:pt>
                <c:pt idx="3505">
                  <c:v>41.109000000000002</c:v>
                </c:pt>
                <c:pt idx="3506">
                  <c:v>61.533999999999999</c:v>
                </c:pt>
                <c:pt idx="3507">
                  <c:v>43.981000000000002</c:v>
                </c:pt>
                <c:pt idx="3508">
                  <c:v>53.420999999999999</c:v>
                </c:pt>
                <c:pt idx="3509">
                  <c:v>54.040999999999997</c:v>
                </c:pt>
                <c:pt idx="3510">
                  <c:v>47.323999999999998</c:v>
                </c:pt>
                <c:pt idx="3511">
                  <c:v>60.911999999999999</c:v>
                </c:pt>
                <c:pt idx="3512">
                  <c:v>39.978999999999999</c:v>
                </c:pt>
                <c:pt idx="3513">
                  <c:v>56.055999999999997</c:v>
                </c:pt>
                <c:pt idx="3514">
                  <c:v>60.662999999999997</c:v>
                </c:pt>
                <c:pt idx="3515">
                  <c:v>43.119</c:v>
                </c:pt>
                <c:pt idx="3516">
                  <c:v>54.308</c:v>
                </c:pt>
                <c:pt idx="3517">
                  <c:v>46.646000000000001</c:v>
                </c:pt>
                <c:pt idx="3518">
                  <c:v>50.180999999999997</c:v>
                </c:pt>
                <c:pt idx="3519">
                  <c:v>41.05</c:v>
                </c:pt>
                <c:pt idx="3520">
                  <c:v>39.457999999999998</c:v>
                </c:pt>
                <c:pt idx="3521">
                  <c:v>61.482999999999997</c:v>
                </c:pt>
                <c:pt idx="3522">
                  <c:v>53.49</c:v>
                </c:pt>
                <c:pt idx="3523">
                  <c:v>49.054000000000002</c:v>
                </c:pt>
                <c:pt idx="3524">
                  <c:v>46.881999999999998</c:v>
                </c:pt>
                <c:pt idx="3525">
                  <c:v>56.570999999999998</c:v>
                </c:pt>
                <c:pt idx="3526">
                  <c:v>48.735999999999997</c:v>
                </c:pt>
                <c:pt idx="3527">
                  <c:v>51.6</c:v>
                </c:pt>
                <c:pt idx="3528">
                  <c:v>39.799999999999997</c:v>
                </c:pt>
                <c:pt idx="3529">
                  <c:v>48.521999999999998</c:v>
                </c:pt>
                <c:pt idx="3530">
                  <c:v>38.738999999999997</c:v>
                </c:pt>
                <c:pt idx="3531">
                  <c:v>54.316000000000003</c:v>
                </c:pt>
                <c:pt idx="3532">
                  <c:v>44.832999999999998</c:v>
                </c:pt>
                <c:pt idx="3533">
                  <c:v>36.281999999999996</c:v>
                </c:pt>
                <c:pt idx="3534">
                  <c:v>42.131999999999998</c:v>
                </c:pt>
                <c:pt idx="3535">
                  <c:v>52.817999999999998</c:v>
                </c:pt>
                <c:pt idx="3536">
                  <c:v>53.442999999999998</c:v>
                </c:pt>
                <c:pt idx="3537">
                  <c:v>49.548999999999999</c:v>
                </c:pt>
                <c:pt idx="3538">
                  <c:v>48.831000000000003</c:v>
                </c:pt>
                <c:pt idx="3539">
                  <c:v>50.228000000000002</c:v>
                </c:pt>
                <c:pt idx="3540">
                  <c:v>53.679000000000002</c:v>
                </c:pt>
                <c:pt idx="3541">
                  <c:v>58.106999999999999</c:v>
                </c:pt>
                <c:pt idx="3542">
                  <c:v>57.642000000000003</c:v>
                </c:pt>
                <c:pt idx="3543">
                  <c:v>58.030999999999999</c:v>
                </c:pt>
                <c:pt idx="3544">
                  <c:v>37.970999999999997</c:v>
                </c:pt>
                <c:pt idx="3545">
                  <c:v>48.448</c:v>
                </c:pt>
                <c:pt idx="3546">
                  <c:v>54.219000000000001</c:v>
                </c:pt>
                <c:pt idx="3547">
                  <c:v>54.601999999999997</c:v>
                </c:pt>
                <c:pt idx="3548">
                  <c:v>47.444000000000003</c:v>
                </c:pt>
                <c:pt idx="3549">
                  <c:v>59.587000000000003</c:v>
                </c:pt>
                <c:pt idx="3550">
                  <c:v>43.701999999999998</c:v>
                </c:pt>
                <c:pt idx="3551">
                  <c:v>44.677</c:v>
                </c:pt>
                <c:pt idx="3552">
                  <c:v>47.795000000000002</c:v>
                </c:pt>
                <c:pt idx="3553">
                  <c:v>33.703000000000003</c:v>
                </c:pt>
                <c:pt idx="3554">
                  <c:v>40.320999999999998</c:v>
                </c:pt>
                <c:pt idx="3555">
                  <c:v>45.173999999999999</c:v>
                </c:pt>
                <c:pt idx="3556">
                  <c:v>50.991</c:v>
                </c:pt>
                <c:pt idx="3557">
                  <c:v>54.587000000000003</c:v>
                </c:pt>
                <c:pt idx="3558">
                  <c:v>52.732999999999997</c:v>
                </c:pt>
                <c:pt idx="3559">
                  <c:v>47.298999999999999</c:v>
                </c:pt>
                <c:pt idx="3560">
                  <c:v>42.384999999999998</c:v>
                </c:pt>
                <c:pt idx="3561">
                  <c:v>45.746000000000002</c:v>
                </c:pt>
                <c:pt idx="3562">
                  <c:v>47.341000000000001</c:v>
                </c:pt>
                <c:pt idx="3563">
                  <c:v>62.793999999999997</c:v>
                </c:pt>
                <c:pt idx="3564">
                  <c:v>53.866999999999997</c:v>
                </c:pt>
                <c:pt idx="3565">
                  <c:v>42.924999999999997</c:v>
                </c:pt>
                <c:pt idx="3566">
                  <c:v>44.216000000000001</c:v>
                </c:pt>
                <c:pt idx="3567">
                  <c:v>59.198</c:v>
                </c:pt>
                <c:pt idx="3568">
                  <c:v>58.807000000000002</c:v>
                </c:pt>
                <c:pt idx="3569">
                  <c:v>57.390999999999998</c:v>
                </c:pt>
                <c:pt idx="3570">
                  <c:v>48.304000000000002</c:v>
                </c:pt>
                <c:pt idx="3571">
                  <c:v>43.462000000000003</c:v>
                </c:pt>
                <c:pt idx="3572">
                  <c:v>59.93</c:v>
                </c:pt>
                <c:pt idx="3573">
                  <c:v>45.807000000000002</c:v>
                </c:pt>
                <c:pt idx="3574">
                  <c:v>35.723999999999997</c:v>
                </c:pt>
                <c:pt idx="3575">
                  <c:v>48.927</c:v>
                </c:pt>
                <c:pt idx="3576">
                  <c:v>44.963999999999999</c:v>
                </c:pt>
                <c:pt idx="3577">
                  <c:v>43.033999999999999</c:v>
                </c:pt>
                <c:pt idx="3578">
                  <c:v>55.512999999999998</c:v>
                </c:pt>
                <c:pt idx="3579">
                  <c:v>64.334000000000003</c:v>
                </c:pt>
                <c:pt idx="3580">
                  <c:v>67.847999999999999</c:v>
                </c:pt>
                <c:pt idx="3581">
                  <c:v>47.875999999999998</c:v>
                </c:pt>
                <c:pt idx="3582">
                  <c:v>50.152000000000001</c:v>
                </c:pt>
                <c:pt idx="3583">
                  <c:v>46.045000000000002</c:v>
                </c:pt>
                <c:pt idx="3584">
                  <c:v>51.866</c:v>
                </c:pt>
                <c:pt idx="3585">
                  <c:v>65.715999999999994</c:v>
                </c:pt>
                <c:pt idx="3586">
                  <c:v>49.445999999999998</c:v>
                </c:pt>
                <c:pt idx="3587">
                  <c:v>53.398000000000003</c:v>
                </c:pt>
                <c:pt idx="3588">
                  <c:v>52.972000000000001</c:v>
                </c:pt>
                <c:pt idx="3589">
                  <c:v>53.478000000000002</c:v>
                </c:pt>
                <c:pt idx="3590">
                  <c:v>56.195999999999998</c:v>
                </c:pt>
                <c:pt idx="3591">
                  <c:v>57.942999999999998</c:v>
                </c:pt>
                <c:pt idx="3592">
                  <c:v>41.759</c:v>
                </c:pt>
                <c:pt idx="3593">
                  <c:v>58.758000000000003</c:v>
                </c:pt>
                <c:pt idx="3594">
                  <c:v>53.145000000000003</c:v>
                </c:pt>
                <c:pt idx="3595">
                  <c:v>64.701999999999998</c:v>
                </c:pt>
                <c:pt idx="3596">
                  <c:v>39.768000000000001</c:v>
                </c:pt>
                <c:pt idx="3597">
                  <c:v>53.436</c:v>
                </c:pt>
                <c:pt idx="3598">
                  <c:v>51.826000000000001</c:v>
                </c:pt>
                <c:pt idx="3599">
                  <c:v>29.74</c:v>
                </c:pt>
                <c:pt idx="3600">
                  <c:v>41.082000000000001</c:v>
                </c:pt>
                <c:pt idx="3601">
                  <c:v>51.256999999999998</c:v>
                </c:pt>
                <c:pt idx="3602">
                  <c:v>49.838000000000001</c:v>
                </c:pt>
                <c:pt idx="3603">
                  <c:v>46.746000000000002</c:v>
                </c:pt>
                <c:pt idx="3604">
                  <c:v>52.183999999999997</c:v>
                </c:pt>
                <c:pt idx="3605">
                  <c:v>54.154000000000003</c:v>
                </c:pt>
                <c:pt idx="3606">
                  <c:v>46.831000000000003</c:v>
                </c:pt>
                <c:pt idx="3607">
                  <c:v>53.723999999999997</c:v>
                </c:pt>
                <c:pt idx="3608">
                  <c:v>66.597999999999999</c:v>
                </c:pt>
                <c:pt idx="3609">
                  <c:v>40.581000000000003</c:v>
                </c:pt>
                <c:pt idx="3610">
                  <c:v>47.78</c:v>
                </c:pt>
                <c:pt idx="3611">
                  <c:v>53.671999999999997</c:v>
                </c:pt>
                <c:pt idx="3612">
                  <c:v>52.009</c:v>
                </c:pt>
                <c:pt idx="3613">
                  <c:v>41.970999999999997</c:v>
                </c:pt>
                <c:pt idx="3614">
                  <c:v>50.756999999999998</c:v>
                </c:pt>
                <c:pt idx="3615">
                  <c:v>56.155000000000001</c:v>
                </c:pt>
                <c:pt idx="3616">
                  <c:v>35.896000000000001</c:v>
                </c:pt>
                <c:pt idx="3617">
                  <c:v>44.893000000000001</c:v>
                </c:pt>
                <c:pt idx="3618">
                  <c:v>46.189</c:v>
                </c:pt>
                <c:pt idx="3619">
                  <c:v>64.909000000000006</c:v>
                </c:pt>
                <c:pt idx="3620">
                  <c:v>49.515999999999998</c:v>
                </c:pt>
                <c:pt idx="3621">
                  <c:v>48.186</c:v>
                </c:pt>
                <c:pt idx="3622">
                  <c:v>50.378</c:v>
                </c:pt>
                <c:pt idx="3623">
                  <c:v>42.628</c:v>
                </c:pt>
                <c:pt idx="3624">
                  <c:v>46.606999999999999</c:v>
                </c:pt>
                <c:pt idx="3625">
                  <c:v>43.47</c:v>
                </c:pt>
                <c:pt idx="3626">
                  <c:v>52.146000000000001</c:v>
                </c:pt>
                <c:pt idx="3627">
                  <c:v>54.667999999999999</c:v>
                </c:pt>
                <c:pt idx="3628">
                  <c:v>51.17</c:v>
                </c:pt>
                <c:pt idx="3629">
                  <c:v>54.72</c:v>
                </c:pt>
                <c:pt idx="3630">
                  <c:v>41.627000000000002</c:v>
                </c:pt>
                <c:pt idx="3631">
                  <c:v>48.854999999999997</c:v>
                </c:pt>
                <c:pt idx="3632">
                  <c:v>50.814999999999998</c:v>
                </c:pt>
                <c:pt idx="3633">
                  <c:v>52.917999999999999</c:v>
                </c:pt>
                <c:pt idx="3634">
                  <c:v>45.860999999999997</c:v>
                </c:pt>
                <c:pt idx="3635">
                  <c:v>63.584000000000003</c:v>
                </c:pt>
                <c:pt idx="3636">
                  <c:v>41.704000000000001</c:v>
                </c:pt>
                <c:pt idx="3637">
                  <c:v>40.795999999999999</c:v>
                </c:pt>
                <c:pt idx="3638">
                  <c:v>44.866999999999997</c:v>
                </c:pt>
                <c:pt idx="3639">
                  <c:v>54.07</c:v>
                </c:pt>
                <c:pt idx="3640">
                  <c:v>49.295999999999999</c:v>
                </c:pt>
                <c:pt idx="3641">
                  <c:v>59.600999999999999</c:v>
                </c:pt>
                <c:pt idx="3642">
                  <c:v>40.000999999999998</c:v>
                </c:pt>
                <c:pt idx="3643">
                  <c:v>51.969000000000001</c:v>
                </c:pt>
                <c:pt idx="3644">
                  <c:v>52.316000000000003</c:v>
                </c:pt>
                <c:pt idx="3645">
                  <c:v>52.546999999999997</c:v>
                </c:pt>
                <c:pt idx="3646">
                  <c:v>64.200999999999993</c:v>
                </c:pt>
                <c:pt idx="3647">
                  <c:v>46.048999999999999</c:v>
                </c:pt>
                <c:pt idx="3648">
                  <c:v>51.234000000000002</c:v>
                </c:pt>
                <c:pt idx="3649">
                  <c:v>44.43</c:v>
                </c:pt>
                <c:pt idx="3650">
                  <c:v>54.54</c:v>
                </c:pt>
                <c:pt idx="3651">
                  <c:v>47.673999999999999</c:v>
                </c:pt>
                <c:pt idx="3652">
                  <c:v>55.792000000000002</c:v>
                </c:pt>
                <c:pt idx="3653">
                  <c:v>43.317999999999998</c:v>
                </c:pt>
                <c:pt idx="3654">
                  <c:v>58.188000000000002</c:v>
                </c:pt>
                <c:pt idx="3655">
                  <c:v>56.783999999999999</c:v>
                </c:pt>
                <c:pt idx="3656">
                  <c:v>57.185000000000002</c:v>
                </c:pt>
                <c:pt idx="3657">
                  <c:v>58.023000000000003</c:v>
                </c:pt>
                <c:pt idx="3658">
                  <c:v>52.244999999999997</c:v>
                </c:pt>
                <c:pt idx="3659">
                  <c:v>64.954999999999998</c:v>
                </c:pt>
                <c:pt idx="3660">
                  <c:v>57.307000000000002</c:v>
                </c:pt>
                <c:pt idx="3661">
                  <c:v>59.69</c:v>
                </c:pt>
                <c:pt idx="3662">
                  <c:v>42.807000000000002</c:v>
                </c:pt>
                <c:pt idx="3663">
                  <c:v>40.645000000000003</c:v>
                </c:pt>
                <c:pt idx="3664">
                  <c:v>41.610999999999997</c:v>
                </c:pt>
                <c:pt idx="3665">
                  <c:v>42.156999999999996</c:v>
                </c:pt>
                <c:pt idx="3666">
                  <c:v>65.596999999999994</c:v>
                </c:pt>
                <c:pt idx="3667">
                  <c:v>50.238999999999997</c:v>
                </c:pt>
                <c:pt idx="3668">
                  <c:v>59.276000000000003</c:v>
                </c:pt>
                <c:pt idx="3669">
                  <c:v>54.957999999999998</c:v>
                </c:pt>
                <c:pt idx="3670">
                  <c:v>51.575000000000003</c:v>
                </c:pt>
                <c:pt idx="3671">
                  <c:v>41.697000000000003</c:v>
                </c:pt>
                <c:pt idx="3672">
                  <c:v>57.19</c:v>
                </c:pt>
                <c:pt idx="3673">
                  <c:v>48.152999999999999</c:v>
                </c:pt>
                <c:pt idx="3674">
                  <c:v>37.011000000000003</c:v>
                </c:pt>
                <c:pt idx="3675">
                  <c:v>55.963999999999999</c:v>
                </c:pt>
                <c:pt idx="3676">
                  <c:v>43.325000000000003</c:v>
                </c:pt>
                <c:pt idx="3677">
                  <c:v>54.545999999999999</c:v>
                </c:pt>
                <c:pt idx="3678">
                  <c:v>53.384999999999998</c:v>
                </c:pt>
                <c:pt idx="3679">
                  <c:v>54.256</c:v>
                </c:pt>
                <c:pt idx="3680">
                  <c:v>37.122</c:v>
                </c:pt>
                <c:pt idx="3681">
                  <c:v>59.594999999999999</c:v>
                </c:pt>
                <c:pt idx="3682">
                  <c:v>52.088999999999999</c:v>
                </c:pt>
                <c:pt idx="3683">
                  <c:v>52.731999999999999</c:v>
                </c:pt>
                <c:pt idx="3684">
                  <c:v>37.448</c:v>
                </c:pt>
                <c:pt idx="3685">
                  <c:v>48.423000000000002</c:v>
                </c:pt>
                <c:pt idx="3686">
                  <c:v>50.26</c:v>
                </c:pt>
                <c:pt idx="3687">
                  <c:v>44.558999999999997</c:v>
                </c:pt>
                <c:pt idx="3688">
                  <c:v>46.853999999999999</c:v>
                </c:pt>
                <c:pt idx="3689">
                  <c:v>52.84</c:v>
                </c:pt>
                <c:pt idx="3690">
                  <c:v>47.526000000000003</c:v>
                </c:pt>
                <c:pt idx="3691">
                  <c:v>48.582999999999998</c:v>
                </c:pt>
                <c:pt idx="3692">
                  <c:v>50.948999999999998</c:v>
                </c:pt>
                <c:pt idx="3693">
                  <c:v>35.697000000000003</c:v>
                </c:pt>
                <c:pt idx="3694">
                  <c:v>38.415999999999997</c:v>
                </c:pt>
                <c:pt idx="3695">
                  <c:v>49.414999999999999</c:v>
                </c:pt>
                <c:pt idx="3696">
                  <c:v>38.726999999999997</c:v>
                </c:pt>
                <c:pt idx="3697">
                  <c:v>41.587000000000003</c:v>
                </c:pt>
                <c:pt idx="3698">
                  <c:v>48.887999999999998</c:v>
                </c:pt>
                <c:pt idx="3699">
                  <c:v>49.478999999999999</c:v>
                </c:pt>
                <c:pt idx="3700">
                  <c:v>55.1</c:v>
                </c:pt>
                <c:pt idx="3701">
                  <c:v>46.783999999999999</c:v>
                </c:pt>
                <c:pt idx="3702">
                  <c:v>62.314999999999998</c:v>
                </c:pt>
                <c:pt idx="3703">
                  <c:v>28.571999999999999</c:v>
                </c:pt>
                <c:pt idx="3704">
                  <c:v>55.720999999999997</c:v>
                </c:pt>
                <c:pt idx="3705">
                  <c:v>41.494999999999997</c:v>
                </c:pt>
                <c:pt idx="3706">
                  <c:v>44.14</c:v>
                </c:pt>
                <c:pt idx="3707">
                  <c:v>49.314</c:v>
                </c:pt>
                <c:pt idx="3708">
                  <c:v>47.131</c:v>
                </c:pt>
                <c:pt idx="3709">
                  <c:v>39.130000000000003</c:v>
                </c:pt>
                <c:pt idx="3710">
                  <c:v>46.773000000000003</c:v>
                </c:pt>
                <c:pt idx="3711">
                  <c:v>45.624000000000002</c:v>
                </c:pt>
                <c:pt idx="3712">
                  <c:v>65.662000000000006</c:v>
                </c:pt>
                <c:pt idx="3713">
                  <c:v>60.277000000000001</c:v>
                </c:pt>
                <c:pt idx="3714">
                  <c:v>50.436</c:v>
                </c:pt>
                <c:pt idx="3715">
                  <c:v>53.338000000000001</c:v>
                </c:pt>
                <c:pt idx="3716">
                  <c:v>47.649000000000001</c:v>
                </c:pt>
                <c:pt idx="3717">
                  <c:v>44.283000000000001</c:v>
                </c:pt>
                <c:pt idx="3718">
                  <c:v>45.191000000000003</c:v>
                </c:pt>
                <c:pt idx="3719">
                  <c:v>45.040999999999997</c:v>
                </c:pt>
                <c:pt idx="3720">
                  <c:v>49.006999999999998</c:v>
                </c:pt>
                <c:pt idx="3721">
                  <c:v>38.835999999999999</c:v>
                </c:pt>
                <c:pt idx="3722">
                  <c:v>50.054000000000002</c:v>
                </c:pt>
                <c:pt idx="3723">
                  <c:v>47.866</c:v>
                </c:pt>
                <c:pt idx="3724">
                  <c:v>41.878</c:v>
                </c:pt>
                <c:pt idx="3725">
                  <c:v>42.106999999999999</c:v>
                </c:pt>
                <c:pt idx="3726">
                  <c:v>52.573999999999998</c:v>
                </c:pt>
                <c:pt idx="3727">
                  <c:v>48.506</c:v>
                </c:pt>
                <c:pt idx="3728">
                  <c:v>57.863999999999997</c:v>
                </c:pt>
                <c:pt idx="3729">
                  <c:v>52.59</c:v>
                </c:pt>
                <c:pt idx="3730">
                  <c:v>41.802</c:v>
                </c:pt>
                <c:pt idx="3731">
                  <c:v>60.911000000000001</c:v>
                </c:pt>
                <c:pt idx="3732">
                  <c:v>53.335000000000001</c:v>
                </c:pt>
                <c:pt idx="3733">
                  <c:v>50.639000000000003</c:v>
                </c:pt>
                <c:pt idx="3734">
                  <c:v>49.456000000000003</c:v>
                </c:pt>
                <c:pt idx="3735">
                  <c:v>48.811</c:v>
                </c:pt>
                <c:pt idx="3736">
                  <c:v>48.689</c:v>
                </c:pt>
                <c:pt idx="3737">
                  <c:v>39.957000000000001</c:v>
                </c:pt>
                <c:pt idx="3738">
                  <c:v>56.920999999999999</c:v>
                </c:pt>
                <c:pt idx="3739">
                  <c:v>47.243000000000002</c:v>
                </c:pt>
                <c:pt idx="3740">
                  <c:v>40.234999999999999</c:v>
                </c:pt>
                <c:pt idx="3741">
                  <c:v>62.518000000000001</c:v>
                </c:pt>
                <c:pt idx="3742">
                  <c:v>48.786999999999999</c:v>
                </c:pt>
                <c:pt idx="3743">
                  <c:v>45.758000000000003</c:v>
                </c:pt>
                <c:pt idx="3744">
                  <c:v>47.369</c:v>
                </c:pt>
                <c:pt idx="3745">
                  <c:v>42.192</c:v>
                </c:pt>
                <c:pt idx="3746">
                  <c:v>57.192</c:v>
                </c:pt>
                <c:pt idx="3747">
                  <c:v>58.787999999999997</c:v>
                </c:pt>
                <c:pt idx="3748">
                  <c:v>43.32</c:v>
                </c:pt>
                <c:pt idx="3749">
                  <c:v>50.066000000000003</c:v>
                </c:pt>
                <c:pt idx="3750">
                  <c:v>37.374000000000002</c:v>
                </c:pt>
                <c:pt idx="3751">
                  <c:v>32.296999999999997</c:v>
                </c:pt>
                <c:pt idx="3752">
                  <c:v>29.292999999999999</c:v>
                </c:pt>
                <c:pt idx="3753">
                  <c:v>46.502000000000002</c:v>
                </c:pt>
                <c:pt idx="3754">
                  <c:v>62.304000000000002</c:v>
                </c:pt>
                <c:pt idx="3755">
                  <c:v>51.802999999999997</c:v>
                </c:pt>
                <c:pt idx="3756">
                  <c:v>39.582999999999998</c:v>
                </c:pt>
                <c:pt idx="3757">
                  <c:v>37.395000000000003</c:v>
                </c:pt>
                <c:pt idx="3758">
                  <c:v>43.750999999999998</c:v>
                </c:pt>
                <c:pt idx="3759">
                  <c:v>48.176000000000002</c:v>
                </c:pt>
                <c:pt idx="3760">
                  <c:v>45.47</c:v>
                </c:pt>
                <c:pt idx="3761">
                  <c:v>34.896000000000001</c:v>
                </c:pt>
                <c:pt idx="3762">
                  <c:v>55.177999999999997</c:v>
                </c:pt>
                <c:pt idx="3763">
                  <c:v>40.057000000000002</c:v>
                </c:pt>
                <c:pt idx="3764">
                  <c:v>54.981000000000002</c:v>
                </c:pt>
                <c:pt idx="3765">
                  <c:v>33.222999999999999</c:v>
                </c:pt>
                <c:pt idx="3766">
                  <c:v>53.656999999999996</c:v>
                </c:pt>
                <c:pt idx="3767">
                  <c:v>40.386000000000003</c:v>
                </c:pt>
                <c:pt idx="3768">
                  <c:v>64.551000000000002</c:v>
                </c:pt>
                <c:pt idx="3769">
                  <c:v>51.634999999999998</c:v>
                </c:pt>
                <c:pt idx="3770">
                  <c:v>53.765999999999998</c:v>
                </c:pt>
                <c:pt idx="3771">
                  <c:v>49.527999999999999</c:v>
                </c:pt>
                <c:pt idx="3772">
                  <c:v>51.063000000000002</c:v>
                </c:pt>
                <c:pt idx="3773">
                  <c:v>47.655999999999999</c:v>
                </c:pt>
                <c:pt idx="3774">
                  <c:v>51.33</c:v>
                </c:pt>
                <c:pt idx="3775">
                  <c:v>43.152000000000001</c:v>
                </c:pt>
                <c:pt idx="3776">
                  <c:v>49.695</c:v>
                </c:pt>
                <c:pt idx="3777">
                  <c:v>44.529000000000003</c:v>
                </c:pt>
                <c:pt idx="3778">
                  <c:v>47.319000000000003</c:v>
                </c:pt>
                <c:pt idx="3779">
                  <c:v>53.058999999999997</c:v>
                </c:pt>
                <c:pt idx="3780">
                  <c:v>53.329000000000001</c:v>
                </c:pt>
                <c:pt idx="3781">
                  <c:v>46.43</c:v>
                </c:pt>
                <c:pt idx="3782">
                  <c:v>49.755000000000003</c:v>
                </c:pt>
                <c:pt idx="3783">
                  <c:v>43.033000000000001</c:v>
                </c:pt>
                <c:pt idx="3784">
                  <c:v>47.445999999999998</c:v>
                </c:pt>
                <c:pt idx="3785">
                  <c:v>45.177999999999997</c:v>
                </c:pt>
                <c:pt idx="3786">
                  <c:v>38.006</c:v>
                </c:pt>
                <c:pt idx="3787">
                  <c:v>39.040999999999997</c:v>
                </c:pt>
                <c:pt idx="3788">
                  <c:v>34.151000000000003</c:v>
                </c:pt>
                <c:pt idx="3789">
                  <c:v>47.433999999999997</c:v>
                </c:pt>
                <c:pt idx="3790">
                  <c:v>54.139000000000003</c:v>
                </c:pt>
                <c:pt idx="3791">
                  <c:v>56.234000000000002</c:v>
                </c:pt>
                <c:pt idx="3792">
                  <c:v>47.404000000000003</c:v>
                </c:pt>
                <c:pt idx="3793">
                  <c:v>41.994999999999997</c:v>
                </c:pt>
                <c:pt idx="3794">
                  <c:v>53.426000000000002</c:v>
                </c:pt>
                <c:pt idx="3795">
                  <c:v>46.845999999999997</c:v>
                </c:pt>
                <c:pt idx="3796">
                  <c:v>42.186</c:v>
                </c:pt>
                <c:pt idx="3797">
                  <c:v>47.226999999999997</c:v>
                </c:pt>
                <c:pt idx="3798">
                  <c:v>47.097999999999999</c:v>
                </c:pt>
                <c:pt idx="3799">
                  <c:v>39.128999999999998</c:v>
                </c:pt>
                <c:pt idx="3800">
                  <c:v>55.308</c:v>
                </c:pt>
                <c:pt idx="3801">
                  <c:v>40.317</c:v>
                </c:pt>
                <c:pt idx="3802">
                  <c:v>49.536999999999999</c:v>
                </c:pt>
                <c:pt idx="3803">
                  <c:v>55.94</c:v>
                </c:pt>
                <c:pt idx="3804">
                  <c:v>33.686999999999998</c:v>
                </c:pt>
                <c:pt idx="3805">
                  <c:v>44.960999999999999</c:v>
                </c:pt>
                <c:pt idx="3806">
                  <c:v>46.566000000000003</c:v>
                </c:pt>
                <c:pt idx="3807">
                  <c:v>37.313000000000002</c:v>
                </c:pt>
                <c:pt idx="3808">
                  <c:v>53.686999999999998</c:v>
                </c:pt>
                <c:pt idx="3809">
                  <c:v>39.56</c:v>
                </c:pt>
                <c:pt idx="3810">
                  <c:v>40.773000000000003</c:v>
                </c:pt>
                <c:pt idx="3811">
                  <c:v>43.53</c:v>
                </c:pt>
                <c:pt idx="3812">
                  <c:v>35.984999999999999</c:v>
                </c:pt>
                <c:pt idx="3813">
                  <c:v>51.776000000000003</c:v>
                </c:pt>
                <c:pt idx="3814">
                  <c:v>50.203000000000003</c:v>
                </c:pt>
                <c:pt idx="3815">
                  <c:v>45.100999999999999</c:v>
                </c:pt>
                <c:pt idx="3816">
                  <c:v>33.634</c:v>
                </c:pt>
                <c:pt idx="3817">
                  <c:v>46.003999999999998</c:v>
                </c:pt>
                <c:pt idx="3818">
                  <c:v>46.484999999999999</c:v>
                </c:pt>
                <c:pt idx="3819">
                  <c:v>59.421999999999997</c:v>
                </c:pt>
                <c:pt idx="3820">
                  <c:v>63.756</c:v>
                </c:pt>
                <c:pt idx="3821">
                  <c:v>57.234999999999999</c:v>
                </c:pt>
                <c:pt idx="3822">
                  <c:v>36.307000000000002</c:v>
                </c:pt>
                <c:pt idx="3823">
                  <c:v>27.116</c:v>
                </c:pt>
                <c:pt idx="3824">
                  <c:v>45.603000000000002</c:v>
                </c:pt>
                <c:pt idx="3825">
                  <c:v>43.73</c:v>
                </c:pt>
                <c:pt idx="3826">
                  <c:v>43.615000000000002</c:v>
                </c:pt>
                <c:pt idx="3827">
                  <c:v>48.192999999999998</c:v>
                </c:pt>
                <c:pt idx="3828">
                  <c:v>56.186</c:v>
                </c:pt>
                <c:pt idx="3829">
                  <c:v>54.396000000000001</c:v>
                </c:pt>
                <c:pt idx="3830">
                  <c:v>37.597999999999999</c:v>
                </c:pt>
                <c:pt idx="3831">
                  <c:v>54.779000000000003</c:v>
                </c:pt>
                <c:pt idx="3832">
                  <c:v>39.517000000000003</c:v>
                </c:pt>
                <c:pt idx="3833">
                  <c:v>63.881999999999998</c:v>
                </c:pt>
                <c:pt idx="3834">
                  <c:v>68.033000000000001</c:v>
                </c:pt>
                <c:pt idx="3835">
                  <c:v>47.962000000000003</c:v>
                </c:pt>
                <c:pt idx="3836">
                  <c:v>50.472000000000001</c:v>
                </c:pt>
                <c:pt idx="3837">
                  <c:v>51.682000000000002</c:v>
                </c:pt>
                <c:pt idx="3838">
                  <c:v>35.83</c:v>
                </c:pt>
                <c:pt idx="3839">
                  <c:v>54.162999999999997</c:v>
                </c:pt>
                <c:pt idx="3840">
                  <c:v>50.470999999999997</c:v>
                </c:pt>
                <c:pt idx="3841">
                  <c:v>43.091999999999999</c:v>
                </c:pt>
                <c:pt idx="3842">
                  <c:v>40.792000000000002</c:v>
                </c:pt>
                <c:pt idx="3843">
                  <c:v>46.210999999999999</c:v>
                </c:pt>
                <c:pt idx="3844">
                  <c:v>44.122999999999998</c:v>
                </c:pt>
                <c:pt idx="3845">
                  <c:v>56.25</c:v>
                </c:pt>
                <c:pt idx="3846">
                  <c:v>40.896999999999998</c:v>
                </c:pt>
                <c:pt idx="3847">
                  <c:v>42.720999999999997</c:v>
                </c:pt>
                <c:pt idx="3848">
                  <c:v>41.286000000000001</c:v>
                </c:pt>
                <c:pt idx="3849">
                  <c:v>55.052999999999997</c:v>
                </c:pt>
                <c:pt idx="3850">
                  <c:v>51.164000000000001</c:v>
                </c:pt>
                <c:pt idx="3851">
                  <c:v>36.250999999999998</c:v>
                </c:pt>
                <c:pt idx="3852">
                  <c:v>55.646000000000001</c:v>
                </c:pt>
                <c:pt idx="3853">
                  <c:v>52.05</c:v>
                </c:pt>
                <c:pt idx="3854">
                  <c:v>44.52</c:v>
                </c:pt>
                <c:pt idx="3855">
                  <c:v>58.899000000000001</c:v>
                </c:pt>
                <c:pt idx="3856">
                  <c:v>56.664000000000001</c:v>
                </c:pt>
                <c:pt idx="3857">
                  <c:v>60.482999999999997</c:v>
                </c:pt>
                <c:pt idx="3858">
                  <c:v>45.834000000000003</c:v>
                </c:pt>
                <c:pt idx="3859">
                  <c:v>60.246000000000002</c:v>
                </c:pt>
                <c:pt idx="3860">
                  <c:v>45.034999999999997</c:v>
                </c:pt>
                <c:pt idx="3861">
                  <c:v>47.52</c:v>
                </c:pt>
                <c:pt idx="3862">
                  <c:v>53.445</c:v>
                </c:pt>
                <c:pt idx="3863">
                  <c:v>39.209000000000003</c:v>
                </c:pt>
                <c:pt idx="3864">
                  <c:v>54.692999999999998</c:v>
                </c:pt>
                <c:pt idx="3865">
                  <c:v>47.396999999999998</c:v>
                </c:pt>
                <c:pt idx="3866">
                  <c:v>44.298999999999999</c:v>
                </c:pt>
                <c:pt idx="3867">
                  <c:v>45.429000000000002</c:v>
                </c:pt>
                <c:pt idx="3868">
                  <c:v>36.368000000000002</c:v>
                </c:pt>
                <c:pt idx="3869">
                  <c:v>44.192</c:v>
                </c:pt>
                <c:pt idx="3870">
                  <c:v>39.567</c:v>
                </c:pt>
                <c:pt idx="3871">
                  <c:v>40.052</c:v>
                </c:pt>
                <c:pt idx="3872">
                  <c:v>43.113</c:v>
                </c:pt>
                <c:pt idx="3873">
                  <c:v>43.805999999999997</c:v>
                </c:pt>
                <c:pt idx="3874">
                  <c:v>48.063000000000002</c:v>
                </c:pt>
                <c:pt idx="3875">
                  <c:v>45.35</c:v>
                </c:pt>
                <c:pt idx="3876">
                  <c:v>45.777999999999999</c:v>
                </c:pt>
                <c:pt idx="3877">
                  <c:v>48.201999999999998</c:v>
                </c:pt>
                <c:pt idx="3878">
                  <c:v>43.279000000000003</c:v>
                </c:pt>
                <c:pt idx="3879">
                  <c:v>49.448999999999998</c:v>
                </c:pt>
                <c:pt idx="3880">
                  <c:v>51.057000000000002</c:v>
                </c:pt>
                <c:pt idx="3881">
                  <c:v>49.996000000000002</c:v>
                </c:pt>
                <c:pt idx="3882">
                  <c:v>34.884</c:v>
                </c:pt>
                <c:pt idx="3883">
                  <c:v>46.901000000000003</c:v>
                </c:pt>
                <c:pt idx="3884">
                  <c:v>45.078000000000003</c:v>
                </c:pt>
                <c:pt idx="3885">
                  <c:v>53.353000000000002</c:v>
                </c:pt>
                <c:pt idx="3886">
                  <c:v>49.7</c:v>
                </c:pt>
                <c:pt idx="3887">
                  <c:v>55.027000000000001</c:v>
                </c:pt>
                <c:pt idx="3888">
                  <c:v>55.154000000000003</c:v>
                </c:pt>
                <c:pt idx="3889">
                  <c:v>39.270000000000003</c:v>
                </c:pt>
                <c:pt idx="3890">
                  <c:v>68.004000000000005</c:v>
                </c:pt>
                <c:pt idx="3891">
                  <c:v>50.743000000000002</c:v>
                </c:pt>
                <c:pt idx="3892">
                  <c:v>49.878999999999998</c:v>
                </c:pt>
                <c:pt idx="3893">
                  <c:v>47.634</c:v>
                </c:pt>
                <c:pt idx="3894">
                  <c:v>48.247</c:v>
                </c:pt>
                <c:pt idx="3895">
                  <c:v>57.784999999999997</c:v>
                </c:pt>
                <c:pt idx="3896">
                  <c:v>47.802999999999997</c:v>
                </c:pt>
                <c:pt idx="3897">
                  <c:v>61.472999999999999</c:v>
                </c:pt>
                <c:pt idx="3898">
                  <c:v>45</c:v>
                </c:pt>
                <c:pt idx="3899">
                  <c:v>66.478999999999999</c:v>
                </c:pt>
                <c:pt idx="3900">
                  <c:v>39.704999999999998</c:v>
                </c:pt>
                <c:pt idx="3901">
                  <c:v>41.076000000000001</c:v>
                </c:pt>
                <c:pt idx="3902">
                  <c:v>34.725000000000001</c:v>
                </c:pt>
                <c:pt idx="3903">
                  <c:v>46.77</c:v>
                </c:pt>
                <c:pt idx="3904">
                  <c:v>54.65</c:v>
                </c:pt>
                <c:pt idx="3905">
                  <c:v>44.531999999999996</c:v>
                </c:pt>
                <c:pt idx="3906">
                  <c:v>47.322000000000003</c:v>
                </c:pt>
                <c:pt idx="3907">
                  <c:v>55.75</c:v>
                </c:pt>
                <c:pt idx="3908">
                  <c:v>40.493000000000002</c:v>
                </c:pt>
                <c:pt idx="3909">
                  <c:v>43.948999999999998</c:v>
                </c:pt>
                <c:pt idx="3910">
                  <c:v>52.728000000000002</c:v>
                </c:pt>
                <c:pt idx="3911">
                  <c:v>34.856999999999999</c:v>
                </c:pt>
                <c:pt idx="3912">
                  <c:v>45.808999999999997</c:v>
                </c:pt>
                <c:pt idx="3913">
                  <c:v>68.605999999999995</c:v>
                </c:pt>
                <c:pt idx="3914">
                  <c:v>52.738999999999997</c:v>
                </c:pt>
                <c:pt idx="3915">
                  <c:v>48.53</c:v>
                </c:pt>
                <c:pt idx="3916">
                  <c:v>49.680999999999997</c:v>
                </c:pt>
                <c:pt idx="3917">
                  <c:v>49.69</c:v>
                </c:pt>
                <c:pt idx="3918">
                  <c:v>56.965000000000003</c:v>
                </c:pt>
                <c:pt idx="3919">
                  <c:v>37.927</c:v>
                </c:pt>
                <c:pt idx="3920">
                  <c:v>43.09</c:v>
                </c:pt>
                <c:pt idx="3921">
                  <c:v>38.344000000000001</c:v>
                </c:pt>
                <c:pt idx="3922">
                  <c:v>43.890999999999998</c:v>
                </c:pt>
                <c:pt idx="3923">
                  <c:v>54.841999999999999</c:v>
                </c:pt>
                <c:pt idx="3924">
                  <c:v>58.238</c:v>
                </c:pt>
                <c:pt idx="3925">
                  <c:v>55.566000000000003</c:v>
                </c:pt>
                <c:pt idx="3926">
                  <c:v>54.542000000000002</c:v>
                </c:pt>
                <c:pt idx="3927">
                  <c:v>53.976999999999997</c:v>
                </c:pt>
                <c:pt idx="3928">
                  <c:v>61.268000000000001</c:v>
                </c:pt>
                <c:pt idx="3929">
                  <c:v>40.366999999999997</c:v>
                </c:pt>
                <c:pt idx="3930">
                  <c:v>51.616999999999997</c:v>
                </c:pt>
                <c:pt idx="3931">
                  <c:v>42.648000000000003</c:v>
                </c:pt>
                <c:pt idx="3932">
                  <c:v>35.436999999999998</c:v>
                </c:pt>
                <c:pt idx="3933">
                  <c:v>47.99</c:v>
                </c:pt>
                <c:pt idx="3934">
                  <c:v>53.137999999999998</c:v>
                </c:pt>
                <c:pt idx="3935">
                  <c:v>55.618000000000002</c:v>
                </c:pt>
                <c:pt idx="3936">
                  <c:v>43.750999999999998</c:v>
                </c:pt>
                <c:pt idx="3937">
                  <c:v>37.677999999999997</c:v>
                </c:pt>
                <c:pt idx="3938">
                  <c:v>46.615000000000002</c:v>
                </c:pt>
                <c:pt idx="3939">
                  <c:v>52.281999999999996</c:v>
                </c:pt>
                <c:pt idx="3940">
                  <c:v>46.545999999999999</c:v>
                </c:pt>
                <c:pt idx="3941">
                  <c:v>57.793999999999997</c:v>
                </c:pt>
                <c:pt idx="3942">
                  <c:v>57.384999999999998</c:v>
                </c:pt>
                <c:pt idx="3943">
                  <c:v>44.363</c:v>
                </c:pt>
                <c:pt idx="3944">
                  <c:v>56.838999999999999</c:v>
                </c:pt>
                <c:pt idx="3945">
                  <c:v>43.07</c:v>
                </c:pt>
                <c:pt idx="3946">
                  <c:v>34.616</c:v>
                </c:pt>
                <c:pt idx="3947">
                  <c:v>44.54</c:v>
                </c:pt>
                <c:pt idx="3948">
                  <c:v>46.72</c:v>
                </c:pt>
                <c:pt idx="3949">
                  <c:v>46.734000000000002</c:v>
                </c:pt>
                <c:pt idx="3950">
                  <c:v>36.447000000000003</c:v>
                </c:pt>
                <c:pt idx="3951">
                  <c:v>47.645000000000003</c:v>
                </c:pt>
                <c:pt idx="3952">
                  <c:v>61.704000000000001</c:v>
                </c:pt>
                <c:pt idx="3953">
                  <c:v>54.825000000000003</c:v>
                </c:pt>
                <c:pt idx="3954">
                  <c:v>46.35</c:v>
                </c:pt>
                <c:pt idx="3955">
                  <c:v>55.624000000000002</c:v>
                </c:pt>
                <c:pt idx="3956">
                  <c:v>39.863</c:v>
                </c:pt>
                <c:pt idx="3957">
                  <c:v>58.738</c:v>
                </c:pt>
                <c:pt idx="3958">
                  <c:v>49.802999999999997</c:v>
                </c:pt>
                <c:pt idx="3959">
                  <c:v>36.344999999999999</c:v>
                </c:pt>
                <c:pt idx="3960">
                  <c:v>49.02</c:v>
                </c:pt>
                <c:pt idx="3961">
                  <c:v>43.354999999999997</c:v>
                </c:pt>
                <c:pt idx="3962">
                  <c:v>34.143999999999998</c:v>
                </c:pt>
                <c:pt idx="3963">
                  <c:v>52.372999999999998</c:v>
                </c:pt>
                <c:pt idx="3964">
                  <c:v>49.49</c:v>
                </c:pt>
                <c:pt idx="3965">
                  <c:v>53.417000000000002</c:v>
                </c:pt>
                <c:pt idx="3966">
                  <c:v>59.082999999999998</c:v>
                </c:pt>
                <c:pt idx="3967">
                  <c:v>48.927999999999997</c:v>
                </c:pt>
                <c:pt idx="3968">
                  <c:v>43.558</c:v>
                </c:pt>
                <c:pt idx="3969">
                  <c:v>45.287999999999997</c:v>
                </c:pt>
                <c:pt idx="3970">
                  <c:v>41.954999999999998</c:v>
                </c:pt>
                <c:pt idx="3971">
                  <c:v>48.911999999999999</c:v>
                </c:pt>
                <c:pt idx="3972">
                  <c:v>42.689</c:v>
                </c:pt>
                <c:pt idx="3973">
                  <c:v>36.347000000000001</c:v>
                </c:pt>
                <c:pt idx="3974">
                  <c:v>46.283999999999999</c:v>
                </c:pt>
                <c:pt idx="3975">
                  <c:v>47.954999999999998</c:v>
                </c:pt>
                <c:pt idx="3976">
                  <c:v>55.710999999999999</c:v>
                </c:pt>
                <c:pt idx="3977">
                  <c:v>40.347999999999999</c:v>
                </c:pt>
                <c:pt idx="3978">
                  <c:v>36.494999999999997</c:v>
                </c:pt>
                <c:pt idx="3979">
                  <c:v>41.113</c:v>
                </c:pt>
                <c:pt idx="3980">
                  <c:v>42.268000000000001</c:v>
                </c:pt>
                <c:pt idx="3981">
                  <c:v>42.671999999999997</c:v>
                </c:pt>
                <c:pt idx="3982">
                  <c:v>39.491999999999997</c:v>
                </c:pt>
                <c:pt idx="3983">
                  <c:v>53.75</c:v>
                </c:pt>
                <c:pt idx="3984">
                  <c:v>48.378</c:v>
                </c:pt>
                <c:pt idx="3985">
                  <c:v>69.313000000000002</c:v>
                </c:pt>
                <c:pt idx="3986">
                  <c:v>44.874000000000002</c:v>
                </c:pt>
                <c:pt idx="3987">
                  <c:v>50.012</c:v>
                </c:pt>
                <c:pt idx="3988">
                  <c:v>46.832000000000001</c:v>
                </c:pt>
                <c:pt idx="3989">
                  <c:v>36.573</c:v>
                </c:pt>
                <c:pt idx="3990">
                  <c:v>54.366999999999997</c:v>
                </c:pt>
                <c:pt idx="3991">
                  <c:v>58.167000000000002</c:v>
                </c:pt>
                <c:pt idx="3992">
                  <c:v>39.378999999999998</c:v>
                </c:pt>
                <c:pt idx="3993">
                  <c:v>42.177999999999997</c:v>
                </c:pt>
                <c:pt idx="3994">
                  <c:v>48.277999999999999</c:v>
                </c:pt>
                <c:pt idx="3995">
                  <c:v>50.835999999999999</c:v>
                </c:pt>
                <c:pt idx="3996">
                  <c:v>52.44</c:v>
                </c:pt>
                <c:pt idx="3997">
                  <c:v>40.49</c:v>
                </c:pt>
                <c:pt idx="3998">
                  <c:v>45.991</c:v>
                </c:pt>
                <c:pt idx="3999">
                  <c:v>50.168999999999997</c:v>
                </c:pt>
                <c:pt idx="4000">
                  <c:v>50.661000000000001</c:v>
                </c:pt>
                <c:pt idx="4001">
                  <c:v>47.646999999999998</c:v>
                </c:pt>
                <c:pt idx="4002">
                  <c:v>37.658999999999999</c:v>
                </c:pt>
                <c:pt idx="4003">
                  <c:v>44.298999999999999</c:v>
                </c:pt>
                <c:pt idx="4004">
                  <c:v>54.814999999999998</c:v>
                </c:pt>
                <c:pt idx="4005">
                  <c:v>52.405999999999999</c:v>
                </c:pt>
                <c:pt idx="4006">
                  <c:v>48.948999999999998</c:v>
                </c:pt>
                <c:pt idx="4007">
                  <c:v>41.024000000000001</c:v>
                </c:pt>
                <c:pt idx="4008">
                  <c:v>45.639000000000003</c:v>
                </c:pt>
                <c:pt idx="4009">
                  <c:v>38.901000000000003</c:v>
                </c:pt>
                <c:pt idx="4010">
                  <c:v>42.148000000000003</c:v>
                </c:pt>
                <c:pt idx="4011">
                  <c:v>49.942999999999998</c:v>
                </c:pt>
                <c:pt idx="4012">
                  <c:v>44.673999999999999</c:v>
                </c:pt>
                <c:pt idx="4013">
                  <c:v>40.987000000000002</c:v>
                </c:pt>
                <c:pt idx="4014">
                  <c:v>41.606999999999999</c:v>
                </c:pt>
                <c:pt idx="4015">
                  <c:v>46.747</c:v>
                </c:pt>
                <c:pt idx="4016">
                  <c:v>55.725999999999999</c:v>
                </c:pt>
                <c:pt idx="4017">
                  <c:v>53.97</c:v>
                </c:pt>
                <c:pt idx="4018">
                  <c:v>54.081000000000003</c:v>
                </c:pt>
                <c:pt idx="4019">
                  <c:v>47.761000000000003</c:v>
                </c:pt>
                <c:pt idx="4020">
                  <c:v>51.847999999999999</c:v>
                </c:pt>
                <c:pt idx="4021">
                  <c:v>44.262999999999998</c:v>
                </c:pt>
                <c:pt idx="4022">
                  <c:v>46.308999999999997</c:v>
                </c:pt>
                <c:pt idx="4023">
                  <c:v>48.895000000000003</c:v>
                </c:pt>
                <c:pt idx="4024">
                  <c:v>47.466999999999999</c:v>
                </c:pt>
                <c:pt idx="4025">
                  <c:v>38.99</c:v>
                </c:pt>
                <c:pt idx="4026">
                  <c:v>41.264000000000003</c:v>
                </c:pt>
                <c:pt idx="4027">
                  <c:v>43.795000000000002</c:v>
                </c:pt>
                <c:pt idx="4028">
                  <c:v>30.373000000000001</c:v>
                </c:pt>
                <c:pt idx="4029">
                  <c:v>48.151000000000003</c:v>
                </c:pt>
                <c:pt idx="4030">
                  <c:v>45.646000000000001</c:v>
                </c:pt>
                <c:pt idx="4031">
                  <c:v>40.200000000000003</c:v>
                </c:pt>
                <c:pt idx="4032">
                  <c:v>54.448999999999998</c:v>
                </c:pt>
                <c:pt idx="4033">
                  <c:v>62.168999999999997</c:v>
                </c:pt>
                <c:pt idx="4034">
                  <c:v>36.323</c:v>
                </c:pt>
                <c:pt idx="4035">
                  <c:v>51.78</c:v>
                </c:pt>
                <c:pt idx="4036">
                  <c:v>50.210999999999999</c:v>
                </c:pt>
                <c:pt idx="4037">
                  <c:v>55.167000000000002</c:v>
                </c:pt>
                <c:pt idx="4038">
                  <c:v>52.308</c:v>
                </c:pt>
                <c:pt idx="4039">
                  <c:v>50.43</c:v>
                </c:pt>
                <c:pt idx="4040">
                  <c:v>39.378999999999998</c:v>
                </c:pt>
                <c:pt idx="4041">
                  <c:v>47.244999999999997</c:v>
                </c:pt>
                <c:pt idx="4042">
                  <c:v>55.779000000000003</c:v>
                </c:pt>
                <c:pt idx="4043">
                  <c:v>49.426000000000002</c:v>
                </c:pt>
                <c:pt idx="4044">
                  <c:v>41.62</c:v>
                </c:pt>
                <c:pt idx="4045">
                  <c:v>42.886000000000003</c:v>
                </c:pt>
                <c:pt idx="4046">
                  <c:v>47.067</c:v>
                </c:pt>
                <c:pt idx="4047">
                  <c:v>41.826999999999998</c:v>
                </c:pt>
                <c:pt idx="4048">
                  <c:v>45.831000000000003</c:v>
                </c:pt>
                <c:pt idx="4049">
                  <c:v>41.332000000000001</c:v>
                </c:pt>
                <c:pt idx="4050">
                  <c:v>48.594999999999999</c:v>
                </c:pt>
                <c:pt idx="4051">
                  <c:v>60.744999999999997</c:v>
                </c:pt>
                <c:pt idx="4052">
                  <c:v>45.098999999999997</c:v>
                </c:pt>
                <c:pt idx="4053">
                  <c:v>53.917000000000002</c:v>
                </c:pt>
                <c:pt idx="4054">
                  <c:v>60.819000000000003</c:v>
                </c:pt>
                <c:pt idx="4055">
                  <c:v>51.075000000000003</c:v>
                </c:pt>
                <c:pt idx="4056">
                  <c:v>38.185000000000002</c:v>
                </c:pt>
                <c:pt idx="4057">
                  <c:v>49.250999999999998</c:v>
                </c:pt>
                <c:pt idx="4058">
                  <c:v>49.765000000000001</c:v>
                </c:pt>
                <c:pt idx="4059">
                  <c:v>48.738999999999997</c:v>
                </c:pt>
                <c:pt idx="4060">
                  <c:v>49.750999999999998</c:v>
                </c:pt>
                <c:pt idx="4061">
                  <c:v>36.22</c:v>
                </c:pt>
                <c:pt idx="4062">
                  <c:v>51.106999999999999</c:v>
                </c:pt>
                <c:pt idx="4063">
                  <c:v>66.751999999999995</c:v>
                </c:pt>
                <c:pt idx="4064">
                  <c:v>54.331000000000003</c:v>
                </c:pt>
                <c:pt idx="4065">
                  <c:v>44.075000000000003</c:v>
                </c:pt>
                <c:pt idx="4066">
                  <c:v>49.024000000000001</c:v>
                </c:pt>
                <c:pt idx="4067">
                  <c:v>53.552999999999997</c:v>
                </c:pt>
                <c:pt idx="4068">
                  <c:v>45.427</c:v>
                </c:pt>
                <c:pt idx="4069">
                  <c:v>46.017000000000003</c:v>
                </c:pt>
                <c:pt idx="4070">
                  <c:v>39.198999999999998</c:v>
                </c:pt>
                <c:pt idx="4071">
                  <c:v>39.302</c:v>
                </c:pt>
                <c:pt idx="4072">
                  <c:v>43.826000000000001</c:v>
                </c:pt>
                <c:pt idx="4073">
                  <c:v>42.826999999999998</c:v>
                </c:pt>
                <c:pt idx="4074">
                  <c:v>49.536999999999999</c:v>
                </c:pt>
                <c:pt idx="4075">
                  <c:v>41.286000000000001</c:v>
                </c:pt>
                <c:pt idx="4076">
                  <c:v>33.093000000000004</c:v>
                </c:pt>
                <c:pt idx="4077">
                  <c:v>53.728000000000002</c:v>
                </c:pt>
                <c:pt idx="4078">
                  <c:v>52.262999999999998</c:v>
                </c:pt>
                <c:pt idx="4079">
                  <c:v>57.277000000000001</c:v>
                </c:pt>
                <c:pt idx="4080">
                  <c:v>42.421999999999997</c:v>
                </c:pt>
                <c:pt idx="4081">
                  <c:v>51.104999999999997</c:v>
                </c:pt>
                <c:pt idx="4082">
                  <c:v>59.939</c:v>
                </c:pt>
                <c:pt idx="4083">
                  <c:v>41.670999999999999</c:v>
                </c:pt>
                <c:pt idx="4084">
                  <c:v>37.673999999999999</c:v>
                </c:pt>
                <c:pt idx="4085">
                  <c:v>51.652000000000001</c:v>
                </c:pt>
                <c:pt idx="4086">
                  <c:v>59.853000000000002</c:v>
                </c:pt>
                <c:pt idx="4087">
                  <c:v>39.475999999999999</c:v>
                </c:pt>
                <c:pt idx="4088">
                  <c:v>41.363</c:v>
                </c:pt>
                <c:pt idx="4089">
                  <c:v>46.526000000000003</c:v>
                </c:pt>
                <c:pt idx="4090">
                  <c:v>56.137999999999998</c:v>
                </c:pt>
                <c:pt idx="4091">
                  <c:v>45.271000000000001</c:v>
                </c:pt>
                <c:pt idx="4092">
                  <c:v>43.951999999999998</c:v>
                </c:pt>
                <c:pt idx="4093">
                  <c:v>56.234999999999999</c:v>
                </c:pt>
                <c:pt idx="4094">
                  <c:v>43.472000000000001</c:v>
                </c:pt>
                <c:pt idx="4095">
                  <c:v>56.715000000000003</c:v>
                </c:pt>
                <c:pt idx="4096">
                  <c:v>46.780999999999999</c:v>
                </c:pt>
                <c:pt idx="4097">
                  <c:v>48.951000000000001</c:v>
                </c:pt>
                <c:pt idx="4098">
                  <c:v>34.9</c:v>
                </c:pt>
                <c:pt idx="4099">
                  <c:v>45.691000000000003</c:v>
                </c:pt>
                <c:pt idx="4100">
                  <c:v>47.584000000000003</c:v>
                </c:pt>
                <c:pt idx="4101">
                  <c:v>22.73</c:v>
                </c:pt>
                <c:pt idx="4102">
                  <c:v>44.637</c:v>
                </c:pt>
                <c:pt idx="4103">
                  <c:v>46.209000000000003</c:v>
                </c:pt>
                <c:pt idx="4104">
                  <c:v>48.975999999999999</c:v>
                </c:pt>
                <c:pt idx="4105">
                  <c:v>40.241999999999997</c:v>
                </c:pt>
                <c:pt idx="4106">
                  <c:v>43.344000000000001</c:v>
                </c:pt>
                <c:pt idx="4107">
                  <c:v>60.438000000000002</c:v>
                </c:pt>
                <c:pt idx="4108">
                  <c:v>45.225999999999999</c:v>
                </c:pt>
                <c:pt idx="4109">
                  <c:v>39.508000000000003</c:v>
                </c:pt>
                <c:pt idx="4110">
                  <c:v>52.701999999999998</c:v>
                </c:pt>
                <c:pt idx="4111">
                  <c:v>53.395000000000003</c:v>
                </c:pt>
                <c:pt idx="4112">
                  <c:v>59.4</c:v>
                </c:pt>
                <c:pt idx="4113">
                  <c:v>41.232999999999997</c:v>
                </c:pt>
                <c:pt idx="4114">
                  <c:v>39.978999999999999</c:v>
                </c:pt>
                <c:pt idx="4115">
                  <c:v>48.654000000000003</c:v>
                </c:pt>
                <c:pt idx="4116">
                  <c:v>38.697000000000003</c:v>
                </c:pt>
                <c:pt idx="4117">
                  <c:v>45.097000000000001</c:v>
                </c:pt>
                <c:pt idx="4118">
                  <c:v>29.606000000000002</c:v>
                </c:pt>
                <c:pt idx="4119">
                  <c:v>47.634</c:v>
                </c:pt>
                <c:pt idx="4120">
                  <c:v>56.921999999999997</c:v>
                </c:pt>
                <c:pt idx="4121">
                  <c:v>50.634</c:v>
                </c:pt>
                <c:pt idx="4122">
                  <c:v>46.112000000000002</c:v>
                </c:pt>
                <c:pt idx="4123">
                  <c:v>51.158000000000001</c:v>
                </c:pt>
                <c:pt idx="4124">
                  <c:v>42.15</c:v>
                </c:pt>
                <c:pt idx="4125">
                  <c:v>42.948</c:v>
                </c:pt>
                <c:pt idx="4126">
                  <c:v>39.799999999999997</c:v>
                </c:pt>
                <c:pt idx="4127">
                  <c:v>41.707000000000001</c:v>
                </c:pt>
                <c:pt idx="4128">
                  <c:v>53.03</c:v>
                </c:pt>
                <c:pt idx="4129">
                  <c:v>38.552999999999997</c:v>
                </c:pt>
                <c:pt idx="4130">
                  <c:v>54.688000000000002</c:v>
                </c:pt>
                <c:pt idx="4131">
                  <c:v>47.223999999999997</c:v>
                </c:pt>
                <c:pt idx="4132">
                  <c:v>49.771999999999998</c:v>
                </c:pt>
                <c:pt idx="4133">
                  <c:v>56.097999999999999</c:v>
                </c:pt>
                <c:pt idx="4134">
                  <c:v>30.736000000000001</c:v>
                </c:pt>
                <c:pt idx="4135">
                  <c:v>50.94</c:v>
                </c:pt>
                <c:pt idx="4136">
                  <c:v>47.807000000000002</c:v>
                </c:pt>
                <c:pt idx="4137">
                  <c:v>48.680999999999997</c:v>
                </c:pt>
                <c:pt idx="4138">
                  <c:v>44.826000000000001</c:v>
                </c:pt>
                <c:pt idx="4139">
                  <c:v>41.122999999999998</c:v>
                </c:pt>
                <c:pt idx="4140">
                  <c:v>43.805</c:v>
                </c:pt>
                <c:pt idx="4141">
                  <c:v>64.087999999999994</c:v>
                </c:pt>
                <c:pt idx="4142">
                  <c:v>51.100999999999999</c:v>
                </c:pt>
                <c:pt idx="4143">
                  <c:v>56.747</c:v>
                </c:pt>
                <c:pt idx="4144">
                  <c:v>50.875</c:v>
                </c:pt>
                <c:pt idx="4145">
                  <c:v>33.345999999999997</c:v>
                </c:pt>
                <c:pt idx="4146">
                  <c:v>53.075000000000003</c:v>
                </c:pt>
                <c:pt idx="4147">
                  <c:v>38.584000000000003</c:v>
                </c:pt>
                <c:pt idx="4148">
                  <c:v>48.256</c:v>
                </c:pt>
                <c:pt idx="4149">
                  <c:v>50.258000000000003</c:v>
                </c:pt>
                <c:pt idx="4150">
                  <c:v>51.386000000000003</c:v>
                </c:pt>
                <c:pt idx="4151">
                  <c:v>44.287999999999997</c:v>
                </c:pt>
                <c:pt idx="4152">
                  <c:v>40.408000000000001</c:v>
                </c:pt>
                <c:pt idx="4153">
                  <c:v>51.774000000000001</c:v>
                </c:pt>
                <c:pt idx="4154">
                  <c:v>38.133000000000003</c:v>
                </c:pt>
                <c:pt idx="4155">
                  <c:v>58.872</c:v>
                </c:pt>
                <c:pt idx="4156">
                  <c:v>46.816000000000003</c:v>
                </c:pt>
                <c:pt idx="4157">
                  <c:v>45.44</c:v>
                </c:pt>
                <c:pt idx="4158">
                  <c:v>34.497999999999998</c:v>
                </c:pt>
                <c:pt idx="4159">
                  <c:v>56.563000000000002</c:v>
                </c:pt>
                <c:pt idx="4160">
                  <c:v>45.881999999999998</c:v>
                </c:pt>
                <c:pt idx="4161">
                  <c:v>50.853000000000002</c:v>
                </c:pt>
                <c:pt idx="4162">
                  <c:v>60.652999999999999</c:v>
                </c:pt>
                <c:pt idx="4163">
                  <c:v>34.709000000000003</c:v>
                </c:pt>
                <c:pt idx="4164">
                  <c:v>37.067999999999998</c:v>
                </c:pt>
                <c:pt idx="4165">
                  <c:v>34.395000000000003</c:v>
                </c:pt>
                <c:pt idx="4166">
                  <c:v>45.9</c:v>
                </c:pt>
                <c:pt idx="4167">
                  <c:v>48.506</c:v>
                </c:pt>
                <c:pt idx="4168">
                  <c:v>41.924999999999997</c:v>
                </c:pt>
                <c:pt idx="4169">
                  <c:v>40.125999999999998</c:v>
                </c:pt>
                <c:pt idx="4170">
                  <c:v>60.607999999999997</c:v>
                </c:pt>
                <c:pt idx="4171">
                  <c:v>42.094000000000001</c:v>
                </c:pt>
                <c:pt idx="4172">
                  <c:v>44.2</c:v>
                </c:pt>
                <c:pt idx="4173">
                  <c:v>44.518000000000001</c:v>
                </c:pt>
                <c:pt idx="4174">
                  <c:v>53.301000000000002</c:v>
                </c:pt>
                <c:pt idx="4175">
                  <c:v>38.225999999999999</c:v>
                </c:pt>
                <c:pt idx="4176">
                  <c:v>50.280999999999999</c:v>
                </c:pt>
                <c:pt idx="4177">
                  <c:v>46.124000000000002</c:v>
                </c:pt>
                <c:pt idx="4178">
                  <c:v>47.86</c:v>
                </c:pt>
                <c:pt idx="4179">
                  <c:v>44.463999999999999</c:v>
                </c:pt>
                <c:pt idx="4180">
                  <c:v>46.613999999999997</c:v>
                </c:pt>
                <c:pt idx="4181">
                  <c:v>38.292999999999999</c:v>
                </c:pt>
                <c:pt idx="4182">
                  <c:v>45.828000000000003</c:v>
                </c:pt>
                <c:pt idx="4183">
                  <c:v>62.781999999999996</c:v>
                </c:pt>
                <c:pt idx="4184">
                  <c:v>51.841000000000001</c:v>
                </c:pt>
                <c:pt idx="4185">
                  <c:v>47.286999999999999</c:v>
                </c:pt>
                <c:pt idx="4186">
                  <c:v>53.966000000000001</c:v>
                </c:pt>
                <c:pt idx="4187">
                  <c:v>44.034999999999997</c:v>
                </c:pt>
                <c:pt idx="4188">
                  <c:v>53.898000000000003</c:v>
                </c:pt>
                <c:pt idx="4189">
                  <c:v>66.260999999999996</c:v>
                </c:pt>
                <c:pt idx="4190">
                  <c:v>45.668999999999997</c:v>
                </c:pt>
                <c:pt idx="4191">
                  <c:v>40.973999999999997</c:v>
                </c:pt>
                <c:pt idx="4192">
                  <c:v>48.368000000000002</c:v>
                </c:pt>
                <c:pt idx="4193">
                  <c:v>39.728999999999999</c:v>
                </c:pt>
                <c:pt idx="4194">
                  <c:v>42.298000000000002</c:v>
                </c:pt>
                <c:pt idx="4195">
                  <c:v>46.192999999999998</c:v>
                </c:pt>
                <c:pt idx="4196">
                  <c:v>45.776000000000003</c:v>
                </c:pt>
                <c:pt idx="4197">
                  <c:v>43.878</c:v>
                </c:pt>
                <c:pt idx="4198">
                  <c:v>35.581000000000003</c:v>
                </c:pt>
                <c:pt idx="4199">
                  <c:v>57.006999999999998</c:v>
                </c:pt>
                <c:pt idx="4200">
                  <c:v>46.076000000000001</c:v>
                </c:pt>
                <c:pt idx="4201">
                  <c:v>39.908999999999999</c:v>
                </c:pt>
                <c:pt idx="4202">
                  <c:v>50.640999999999998</c:v>
                </c:pt>
                <c:pt idx="4203">
                  <c:v>51.558999999999997</c:v>
                </c:pt>
                <c:pt idx="4204">
                  <c:v>38.973999999999997</c:v>
                </c:pt>
                <c:pt idx="4205">
                  <c:v>50.131</c:v>
                </c:pt>
                <c:pt idx="4206">
                  <c:v>46.488999999999997</c:v>
                </c:pt>
                <c:pt idx="4207">
                  <c:v>43.918999999999997</c:v>
                </c:pt>
                <c:pt idx="4208">
                  <c:v>38.026000000000003</c:v>
                </c:pt>
                <c:pt idx="4209">
                  <c:v>46.616999999999997</c:v>
                </c:pt>
                <c:pt idx="4210">
                  <c:v>36.045999999999999</c:v>
                </c:pt>
                <c:pt idx="4211">
                  <c:v>40.448</c:v>
                </c:pt>
                <c:pt idx="4212">
                  <c:v>32.954999999999998</c:v>
                </c:pt>
                <c:pt idx="4213">
                  <c:v>43.951000000000001</c:v>
                </c:pt>
                <c:pt idx="4214">
                  <c:v>47.337000000000003</c:v>
                </c:pt>
                <c:pt idx="4215">
                  <c:v>41.741999999999997</c:v>
                </c:pt>
                <c:pt idx="4216">
                  <c:v>35.322000000000003</c:v>
                </c:pt>
                <c:pt idx="4217">
                  <c:v>45.241999999999997</c:v>
                </c:pt>
                <c:pt idx="4218">
                  <c:v>48.552</c:v>
                </c:pt>
                <c:pt idx="4219">
                  <c:v>44.984000000000002</c:v>
                </c:pt>
                <c:pt idx="4220">
                  <c:v>47.383000000000003</c:v>
                </c:pt>
                <c:pt idx="4221">
                  <c:v>44.256999999999998</c:v>
                </c:pt>
                <c:pt idx="4222">
                  <c:v>43.686999999999998</c:v>
                </c:pt>
                <c:pt idx="4223">
                  <c:v>39.834000000000003</c:v>
                </c:pt>
                <c:pt idx="4224">
                  <c:v>31.231000000000002</c:v>
                </c:pt>
                <c:pt idx="4225">
                  <c:v>42.860999999999997</c:v>
                </c:pt>
                <c:pt idx="4226">
                  <c:v>50.401000000000003</c:v>
                </c:pt>
                <c:pt idx="4227">
                  <c:v>38.048999999999999</c:v>
                </c:pt>
                <c:pt idx="4228">
                  <c:v>54.040999999999997</c:v>
                </c:pt>
                <c:pt idx="4229">
                  <c:v>50.235999999999997</c:v>
                </c:pt>
                <c:pt idx="4230">
                  <c:v>48.414000000000001</c:v>
                </c:pt>
                <c:pt idx="4231">
                  <c:v>49.911000000000001</c:v>
                </c:pt>
                <c:pt idx="4232">
                  <c:v>37.784999999999997</c:v>
                </c:pt>
                <c:pt idx="4233">
                  <c:v>50.192999999999998</c:v>
                </c:pt>
                <c:pt idx="4234">
                  <c:v>40.853000000000002</c:v>
                </c:pt>
                <c:pt idx="4235">
                  <c:v>45.673999999999999</c:v>
                </c:pt>
                <c:pt idx="4236">
                  <c:v>40.030999999999999</c:v>
                </c:pt>
                <c:pt idx="4237">
                  <c:v>41.706000000000003</c:v>
                </c:pt>
                <c:pt idx="4238">
                  <c:v>36.03</c:v>
                </c:pt>
                <c:pt idx="4239">
                  <c:v>43.798000000000002</c:v>
                </c:pt>
                <c:pt idx="4240">
                  <c:v>42.670999999999999</c:v>
                </c:pt>
                <c:pt idx="4241">
                  <c:v>46.548999999999999</c:v>
                </c:pt>
                <c:pt idx="4242">
                  <c:v>39.609000000000002</c:v>
                </c:pt>
                <c:pt idx="4243">
                  <c:v>49.540999999999997</c:v>
                </c:pt>
                <c:pt idx="4244">
                  <c:v>43.192999999999998</c:v>
                </c:pt>
                <c:pt idx="4245">
                  <c:v>31.619</c:v>
                </c:pt>
                <c:pt idx="4246">
                  <c:v>47.264000000000003</c:v>
                </c:pt>
                <c:pt idx="4247">
                  <c:v>49.463999999999999</c:v>
                </c:pt>
                <c:pt idx="4248">
                  <c:v>30.949000000000002</c:v>
                </c:pt>
                <c:pt idx="4249">
                  <c:v>35.582999999999998</c:v>
                </c:pt>
                <c:pt idx="4250">
                  <c:v>43.731000000000002</c:v>
                </c:pt>
                <c:pt idx="4251">
                  <c:v>37.381999999999998</c:v>
                </c:pt>
                <c:pt idx="4252">
                  <c:v>57.024000000000001</c:v>
                </c:pt>
                <c:pt idx="4253">
                  <c:v>53.031999999999996</c:v>
                </c:pt>
                <c:pt idx="4254">
                  <c:v>43.808999999999997</c:v>
                </c:pt>
                <c:pt idx="4255">
                  <c:v>39.688000000000002</c:v>
                </c:pt>
                <c:pt idx="4256">
                  <c:v>45.243000000000002</c:v>
                </c:pt>
                <c:pt idx="4257">
                  <c:v>42.210999999999999</c:v>
                </c:pt>
                <c:pt idx="4258">
                  <c:v>32.581000000000003</c:v>
                </c:pt>
                <c:pt idx="4259">
                  <c:v>38.378999999999998</c:v>
                </c:pt>
                <c:pt idx="4260">
                  <c:v>36.598999999999997</c:v>
                </c:pt>
                <c:pt idx="4261">
                  <c:v>37.889000000000003</c:v>
                </c:pt>
                <c:pt idx="4262">
                  <c:v>44.661000000000001</c:v>
                </c:pt>
                <c:pt idx="4263">
                  <c:v>32.83</c:v>
                </c:pt>
                <c:pt idx="4264">
                  <c:v>50.97</c:v>
                </c:pt>
                <c:pt idx="4265">
                  <c:v>51.787999999999997</c:v>
                </c:pt>
                <c:pt idx="4266">
                  <c:v>43.201999999999998</c:v>
                </c:pt>
                <c:pt idx="4267">
                  <c:v>45.338000000000001</c:v>
                </c:pt>
                <c:pt idx="4268">
                  <c:v>51.991</c:v>
                </c:pt>
                <c:pt idx="4269">
                  <c:v>50.783000000000001</c:v>
                </c:pt>
                <c:pt idx="4270">
                  <c:v>49.383000000000003</c:v>
                </c:pt>
                <c:pt idx="4271">
                  <c:v>35.774000000000001</c:v>
                </c:pt>
                <c:pt idx="4272">
                  <c:v>33.737000000000002</c:v>
                </c:pt>
                <c:pt idx="4273">
                  <c:v>52.92</c:v>
                </c:pt>
                <c:pt idx="4274">
                  <c:v>54.372</c:v>
                </c:pt>
                <c:pt idx="4275">
                  <c:v>50.558</c:v>
                </c:pt>
                <c:pt idx="4276">
                  <c:v>40.976999999999997</c:v>
                </c:pt>
                <c:pt idx="4277">
                  <c:v>40.676000000000002</c:v>
                </c:pt>
                <c:pt idx="4278">
                  <c:v>39.448</c:v>
                </c:pt>
                <c:pt idx="4279">
                  <c:v>39.387999999999998</c:v>
                </c:pt>
                <c:pt idx="4280">
                  <c:v>42.579000000000001</c:v>
                </c:pt>
                <c:pt idx="4281">
                  <c:v>44.884999999999998</c:v>
                </c:pt>
                <c:pt idx="4282">
                  <c:v>37.625999999999998</c:v>
                </c:pt>
                <c:pt idx="4283">
                  <c:v>33.594999999999999</c:v>
                </c:pt>
                <c:pt idx="4284">
                  <c:v>37.668999999999997</c:v>
                </c:pt>
                <c:pt idx="4285">
                  <c:v>40.427999999999997</c:v>
                </c:pt>
                <c:pt idx="4286">
                  <c:v>43.228000000000002</c:v>
                </c:pt>
                <c:pt idx="4287">
                  <c:v>47.439</c:v>
                </c:pt>
                <c:pt idx="4288">
                  <c:v>32.880000000000003</c:v>
                </c:pt>
                <c:pt idx="4289">
                  <c:v>44.579000000000001</c:v>
                </c:pt>
                <c:pt idx="4290">
                  <c:v>43.170999999999999</c:v>
                </c:pt>
                <c:pt idx="4291">
                  <c:v>47.427</c:v>
                </c:pt>
                <c:pt idx="4292">
                  <c:v>47.322000000000003</c:v>
                </c:pt>
                <c:pt idx="4293">
                  <c:v>43.204999999999998</c:v>
                </c:pt>
                <c:pt idx="4294">
                  <c:v>56.011000000000003</c:v>
                </c:pt>
                <c:pt idx="4295">
                  <c:v>52.085000000000001</c:v>
                </c:pt>
                <c:pt idx="4296">
                  <c:v>46.554000000000002</c:v>
                </c:pt>
                <c:pt idx="4297">
                  <c:v>37.917999999999999</c:v>
                </c:pt>
                <c:pt idx="4298">
                  <c:v>55.267000000000003</c:v>
                </c:pt>
                <c:pt idx="4299">
                  <c:v>44.273000000000003</c:v>
                </c:pt>
                <c:pt idx="4300">
                  <c:v>50.024000000000001</c:v>
                </c:pt>
                <c:pt idx="4301">
                  <c:v>45.726999999999997</c:v>
                </c:pt>
                <c:pt idx="4302">
                  <c:v>40.682000000000002</c:v>
                </c:pt>
                <c:pt idx="4303">
                  <c:v>31.655000000000001</c:v>
                </c:pt>
                <c:pt idx="4304">
                  <c:v>37.82</c:v>
                </c:pt>
                <c:pt idx="4305">
                  <c:v>34.125999999999998</c:v>
                </c:pt>
                <c:pt idx="4306">
                  <c:v>41.707000000000001</c:v>
                </c:pt>
                <c:pt idx="4307">
                  <c:v>50.758000000000003</c:v>
                </c:pt>
                <c:pt idx="4308">
                  <c:v>45.374000000000002</c:v>
                </c:pt>
                <c:pt idx="4309">
                  <c:v>36.563000000000002</c:v>
                </c:pt>
                <c:pt idx="4310">
                  <c:v>37.039000000000001</c:v>
                </c:pt>
                <c:pt idx="4311">
                  <c:v>43.944000000000003</c:v>
                </c:pt>
                <c:pt idx="4312">
                  <c:v>32.56</c:v>
                </c:pt>
                <c:pt idx="4313">
                  <c:v>25.646000000000001</c:v>
                </c:pt>
                <c:pt idx="4314">
                  <c:v>45.771000000000001</c:v>
                </c:pt>
                <c:pt idx="4315">
                  <c:v>38.17</c:v>
                </c:pt>
                <c:pt idx="4316">
                  <c:v>45.192</c:v>
                </c:pt>
                <c:pt idx="4317">
                  <c:v>44.755000000000003</c:v>
                </c:pt>
                <c:pt idx="4318">
                  <c:v>45.531999999999996</c:v>
                </c:pt>
                <c:pt idx="4319">
                  <c:v>39.436</c:v>
                </c:pt>
                <c:pt idx="4320">
                  <c:v>38.807000000000002</c:v>
                </c:pt>
                <c:pt idx="4321">
                  <c:v>51.720999999999997</c:v>
                </c:pt>
                <c:pt idx="4322">
                  <c:v>53.045999999999999</c:v>
                </c:pt>
                <c:pt idx="4323">
                  <c:v>50.441000000000003</c:v>
                </c:pt>
                <c:pt idx="4324">
                  <c:v>42.106999999999999</c:v>
                </c:pt>
                <c:pt idx="4325">
                  <c:v>42.628999999999998</c:v>
                </c:pt>
                <c:pt idx="4326">
                  <c:v>43.595999999999997</c:v>
                </c:pt>
                <c:pt idx="4327">
                  <c:v>48.749000000000002</c:v>
                </c:pt>
                <c:pt idx="4328">
                  <c:v>40.122</c:v>
                </c:pt>
                <c:pt idx="4329">
                  <c:v>43.695</c:v>
                </c:pt>
                <c:pt idx="4330">
                  <c:v>47.395000000000003</c:v>
                </c:pt>
                <c:pt idx="4331">
                  <c:v>34.523000000000003</c:v>
                </c:pt>
                <c:pt idx="4332">
                  <c:v>42.031999999999996</c:v>
                </c:pt>
                <c:pt idx="4333">
                  <c:v>40.908000000000001</c:v>
                </c:pt>
                <c:pt idx="4334">
                  <c:v>38.530999999999999</c:v>
                </c:pt>
                <c:pt idx="4335">
                  <c:v>57.506</c:v>
                </c:pt>
                <c:pt idx="4336">
                  <c:v>29.504999999999999</c:v>
                </c:pt>
                <c:pt idx="4337">
                  <c:v>26.329000000000001</c:v>
                </c:pt>
                <c:pt idx="4338">
                  <c:v>45.841000000000001</c:v>
                </c:pt>
                <c:pt idx="4339">
                  <c:v>53.731999999999999</c:v>
                </c:pt>
                <c:pt idx="4340">
                  <c:v>45.863</c:v>
                </c:pt>
                <c:pt idx="4341">
                  <c:v>34.502000000000002</c:v>
                </c:pt>
                <c:pt idx="4342">
                  <c:v>44.923000000000002</c:v>
                </c:pt>
                <c:pt idx="4343">
                  <c:v>54.027999999999999</c:v>
                </c:pt>
                <c:pt idx="4344">
                  <c:v>36.075000000000003</c:v>
                </c:pt>
                <c:pt idx="4345">
                  <c:v>42.237000000000002</c:v>
                </c:pt>
                <c:pt idx="4346">
                  <c:v>59.564999999999998</c:v>
                </c:pt>
                <c:pt idx="4347">
                  <c:v>55.774999999999999</c:v>
                </c:pt>
                <c:pt idx="4348">
                  <c:v>54.28</c:v>
                </c:pt>
                <c:pt idx="4349">
                  <c:v>32.366</c:v>
                </c:pt>
                <c:pt idx="4350">
                  <c:v>46.581000000000003</c:v>
                </c:pt>
                <c:pt idx="4351">
                  <c:v>43.985999999999997</c:v>
                </c:pt>
                <c:pt idx="4352">
                  <c:v>43.167000000000002</c:v>
                </c:pt>
                <c:pt idx="4353">
                  <c:v>39.241</c:v>
                </c:pt>
                <c:pt idx="4354">
                  <c:v>36.863999999999997</c:v>
                </c:pt>
                <c:pt idx="4355">
                  <c:v>41.137999999999998</c:v>
                </c:pt>
                <c:pt idx="4356">
                  <c:v>36.234000000000002</c:v>
                </c:pt>
                <c:pt idx="4357">
                  <c:v>56.417999999999999</c:v>
                </c:pt>
                <c:pt idx="4358">
                  <c:v>47.906999999999996</c:v>
                </c:pt>
                <c:pt idx="4359">
                  <c:v>44.301000000000002</c:v>
                </c:pt>
                <c:pt idx="4360">
                  <c:v>47.084000000000003</c:v>
                </c:pt>
                <c:pt idx="4361">
                  <c:v>33.53</c:v>
                </c:pt>
                <c:pt idx="4362">
                  <c:v>43.728999999999999</c:v>
                </c:pt>
                <c:pt idx="4363">
                  <c:v>42.326000000000001</c:v>
                </c:pt>
                <c:pt idx="4364">
                  <c:v>43.338999999999999</c:v>
                </c:pt>
                <c:pt idx="4365">
                  <c:v>45.091999999999999</c:v>
                </c:pt>
                <c:pt idx="4366">
                  <c:v>34.926000000000002</c:v>
                </c:pt>
                <c:pt idx="4367">
                  <c:v>54.55</c:v>
                </c:pt>
                <c:pt idx="4368">
                  <c:v>43.813000000000002</c:v>
                </c:pt>
                <c:pt idx="4369">
                  <c:v>37.512</c:v>
                </c:pt>
                <c:pt idx="4370">
                  <c:v>57.997</c:v>
                </c:pt>
                <c:pt idx="4371">
                  <c:v>48.536000000000001</c:v>
                </c:pt>
                <c:pt idx="4372">
                  <c:v>43.238999999999997</c:v>
                </c:pt>
                <c:pt idx="4373">
                  <c:v>47.875</c:v>
                </c:pt>
                <c:pt idx="4374">
                  <c:v>41.576000000000001</c:v>
                </c:pt>
                <c:pt idx="4375">
                  <c:v>36.683999999999997</c:v>
                </c:pt>
                <c:pt idx="4376">
                  <c:v>39.889000000000003</c:v>
                </c:pt>
                <c:pt idx="4377">
                  <c:v>51.093000000000004</c:v>
                </c:pt>
                <c:pt idx="4378">
                  <c:v>38.941000000000003</c:v>
                </c:pt>
                <c:pt idx="4379">
                  <c:v>45.253999999999998</c:v>
                </c:pt>
                <c:pt idx="4380">
                  <c:v>43.743000000000002</c:v>
                </c:pt>
                <c:pt idx="4381">
                  <c:v>48.317</c:v>
                </c:pt>
                <c:pt idx="4382">
                  <c:v>33.545000000000002</c:v>
                </c:pt>
                <c:pt idx="4383">
                  <c:v>55.633000000000003</c:v>
                </c:pt>
                <c:pt idx="4384">
                  <c:v>65.253</c:v>
                </c:pt>
                <c:pt idx="4385">
                  <c:v>39.816000000000003</c:v>
                </c:pt>
                <c:pt idx="4386">
                  <c:v>53.792999999999999</c:v>
                </c:pt>
                <c:pt idx="4387">
                  <c:v>45.622999999999998</c:v>
                </c:pt>
                <c:pt idx="4388">
                  <c:v>48.575000000000003</c:v>
                </c:pt>
                <c:pt idx="4389">
                  <c:v>51.039000000000001</c:v>
                </c:pt>
                <c:pt idx="4390">
                  <c:v>47.53</c:v>
                </c:pt>
                <c:pt idx="4391">
                  <c:v>47.207999999999998</c:v>
                </c:pt>
                <c:pt idx="4392">
                  <c:v>43.332000000000001</c:v>
                </c:pt>
                <c:pt idx="4393">
                  <c:v>43.720999999999997</c:v>
                </c:pt>
                <c:pt idx="4394">
                  <c:v>46.145000000000003</c:v>
                </c:pt>
                <c:pt idx="4395">
                  <c:v>46.289000000000001</c:v>
                </c:pt>
                <c:pt idx="4396">
                  <c:v>39.997999999999998</c:v>
                </c:pt>
                <c:pt idx="4397">
                  <c:v>51.765999999999998</c:v>
                </c:pt>
                <c:pt idx="4398">
                  <c:v>49.710999999999999</c:v>
                </c:pt>
                <c:pt idx="4399">
                  <c:v>48.735999999999997</c:v>
                </c:pt>
                <c:pt idx="4400">
                  <c:v>41.381999999999998</c:v>
                </c:pt>
                <c:pt idx="4401">
                  <c:v>40.078000000000003</c:v>
                </c:pt>
                <c:pt idx="4402">
                  <c:v>44.551000000000002</c:v>
                </c:pt>
                <c:pt idx="4403">
                  <c:v>46.735999999999997</c:v>
                </c:pt>
                <c:pt idx="4404">
                  <c:v>51.332999999999998</c:v>
                </c:pt>
                <c:pt idx="4405">
                  <c:v>40.817999999999998</c:v>
                </c:pt>
                <c:pt idx="4406">
                  <c:v>57.671999999999997</c:v>
                </c:pt>
                <c:pt idx="4407">
                  <c:v>40.514000000000003</c:v>
                </c:pt>
                <c:pt idx="4408">
                  <c:v>46.314</c:v>
                </c:pt>
                <c:pt idx="4409">
                  <c:v>49.843000000000004</c:v>
                </c:pt>
                <c:pt idx="4410">
                  <c:v>61.488999999999997</c:v>
                </c:pt>
                <c:pt idx="4411">
                  <c:v>54.624000000000002</c:v>
                </c:pt>
                <c:pt idx="4412">
                  <c:v>55.078000000000003</c:v>
                </c:pt>
                <c:pt idx="4413">
                  <c:v>50.459000000000003</c:v>
                </c:pt>
                <c:pt idx="4414">
                  <c:v>42.609000000000002</c:v>
                </c:pt>
                <c:pt idx="4415">
                  <c:v>32.064</c:v>
                </c:pt>
                <c:pt idx="4416">
                  <c:v>38.411000000000001</c:v>
                </c:pt>
                <c:pt idx="4417">
                  <c:v>31.454999999999998</c:v>
                </c:pt>
                <c:pt idx="4418">
                  <c:v>34.194000000000003</c:v>
                </c:pt>
                <c:pt idx="4419">
                  <c:v>43.762999999999998</c:v>
                </c:pt>
                <c:pt idx="4420">
                  <c:v>43.988999999999997</c:v>
                </c:pt>
                <c:pt idx="4421">
                  <c:v>41.149000000000001</c:v>
                </c:pt>
                <c:pt idx="4422">
                  <c:v>54.09</c:v>
                </c:pt>
                <c:pt idx="4423">
                  <c:v>41.457999999999998</c:v>
                </c:pt>
                <c:pt idx="4424">
                  <c:v>62.514000000000003</c:v>
                </c:pt>
                <c:pt idx="4425">
                  <c:v>42.734000000000002</c:v>
                </c:pt>
                <c:pt idx="4426">
                  <c:v>35.162999999999997</c:v>
                </c:pt>
                <c:pt idx="4427">
                  <c:v>45.012</c:v>
                </c:pt>
                <c:pt idx="4428">
                  <c:v>45.707999999999998</c:v>
                </c:pt>
                <c:pt idx="4429">
                  <c:v>43.335000000000001</c:v>
                </c:pt>
                <c:pt idx="4430">
                  <c:v>41.598999999999997</c:v>
                </c:pt>
                <c:pt idx="4431">
                  <c:v>41.459000000000003</c:v>
                </c:pt>
                <c:pt idx="4432">
                  <c:v>35.213000000000001</c:v>
                </c:pt>
                <c:pt idx="4433">
                  <c:v>52.981000000000002</c:v>
                </c:pt>
                <c:pt idx="4434">
                  <c:v>47.378999999999998</c:v>
                </c:pt>
                <c:pt idx="4435">
                  <c:v>45.773000000000003</c:v>
                </c:pt>
                <c:pt idx="4436">
                  <c:v>39.46</c:v>
                </c:pt>
                <c:pt idx="4437">
                  <c:v>56.073999999999998</c:v>
                </c:pt>
                <c:pt idx="4438">
                  <c:v>65.251000000000005</c:v>
                </c:pt>
                <c:pt idx="4439">
                  <c:v>41.604999999999997</c:v>
                </c:pt>
                <c:pt idx="4440">
                  <c:v>36.411000000000001</c:v>
                </c:pt>
                <c:pt idx="4441">
                  <c:v>53.188000000000002</c:v>
                </c:pt>
                <c:pt idx="4442">
                  <c:v>41.189</c:v>
                </c:pt>
                <c:pt idx="4443">
                  <c:v>56.326000000000001</c:v>
                </c:pt>
                <c:pt idx="4444">
                  <c:v>34.83</c:v>
                </c:pt>
                <c:pt idx="4445">
                  <c:v>37.143000000000001</c:v>
                </c:pt>
                <c:pt idx="4446">
                  <c:v>44.116</c:v>
                </c:pt>
                <c:pt idx="4447">
                  <c:v>44.420999999999999</c:v>
                </c:pt>
                <c:pt idx="4448">
                  <c:v>31.896999999999998</c:v>
                </c:pt>
                <c:pt idx="4449">
                  <c:v>30.34</c:v>
                </c:pt>
                <c:pt idx="4450">
                  <c:v>50.021999999999998</c:v>
                </c:pt>
                <c:pt idx="4451">
                  <c:v>48.62</c:v>
                </c:pt>
                <c:pt idx="4452">
                  <c:v>49.55</c:v>
                </c:pt>
                <c:pt idx="4453">
                  <c:v>41.701000000000001</c:v>
                </c:pt>
                <c:pt idx="4454">
                  <c:v>34.716999999999999</c:v>
                </c:pt>
                <c:pt idx="4455">
                  <c:v>52.97</c:v>
                </c:pt>
                <c:pt idx="4456">
                  <c:v>56.613999999999997</c:v>
                </c:pt>
                <c:pt idx="4457">
                  <c:v>44.951000000000001</c:v>
                </c:pt>
                <c:pt idx="4458">
                  <c:v>48.804000000000002</c:v>
                </c:pt>
                <c:pt idx="4459">
                  <c:v>46.942999999999998</c:v>
                </c:pt>
                <c:pt idx="4460">
                  <c:v>55.743000000000002</c:v>
                </c:pt>
                <c:pt idx="4461">
                  <c:v>46.466000000000001</c:v>
                </c:pt>
                <c:pt idx="4462">
                  <c:v>41.48</c:v>
                </c:pt>
                <c:pt idx="4463">
                  <c:v>49.235999999999997</c:v>
                </c:pt>
                <c:pt idx="4464">
                  <c:v>47.393000000000001</c:v>
                </c:pt>
                <c:pt idx="4465">
                  <c:v>37.421999999999997</c:v>
                </c:pt>
                <c:pt idx="4466">
                  <c:v>37.692</c:v>
                </c:pt>
                <c:pt idx="4467">
                  <c:v>40.786000000000001</c:v>
                </c:pt>
                <c:pt idx="4468">
                  <c:v>38.049999999999997</c:v>
                </c:pt>
                <c:pt idx="4469">
                  <c:v>42.055</c:v>
                </c:pt>
                <c:pt idx="4470">
                  <c:v>44.951999999999998</c:v>
                </c:pt>
                <c:pt idx="4471">
                  <c:v>52.927999999999997</c:v>
                </c:pt>
                <c:pt idx="4472">
                  <c:v>45.194000000000003</c:v>
                </c:pt>
                <c:pt idx="4473">
                  <c:v>41.807000000000002</c:v>
                </c:pt>
                <c:pt idx="4474">
                  <c:v>41.582000000000001</c:v>
                </c:pt>
                <c:pt idx="4475">
                  <c:v>34.996000000000002</c:v>
                </c:pt>
                <c:pt idx="4476">
                  <c:v>31.065000000000001</c:v>
                </c:pt>
                <c:pt idx="4477">
                  <c:v>50.442</c:v>
                </c:pt>
                <c:pt idx="4478">
                  <c:v>49.764000000000003</c:v>
                </c:pt>
                <c:pt idx="4479">
                  <c:v>43.009</c:v>
                </c:pt>
                <c:pt idx="4480">
                  <c:v>35.679000000000002</c:v>
                </c:pt>
                <c:pt idx="4481">
                  <c:v>38.058999999999997</c:v>
                </c:pt>
                <c:pt idx="4482">
                  <c:v>44.116</c:v>
                </c:pt>
                <c:pt idx="4483">
                  <c:v>38.804000000000002</c:v>
                </c:pt>
                <c:pt idx="4484">
                  <c:v>49.177999999999997</c:v>
                </c:pt>
                <c:pt idx="4485">
                  <c:v>45.069000000000003</c:v>
                </c:pt>
                <c:pt idx="4486">
                  <c:v>42.548000000000002</c:v>
                </c:pt>
                <c:pt idx="4487">
                  <c:v>37.002000000000002</c:v>
                </c:pt>
                <c:pt idx="4488">
                  <c:v>39.207999999999998</c:v>
                </c:pt>
                <c:pt idx="4489">
                  <c:v>38.686999999999998</c:v>
                </c:pt>
                <c:pt idx="4490">
                  <c:v>55.018999999999998</c:v>
                </c:pt>
                <c:pt idx="4491">
                  <c:v>36.656999999999996</c:v>
                </c:pt>
                <c:pt idx="4492">
                  <c:v>33.088999999999999</c:v>
                </c:pt>
                <c:pt idx="4493">
                  <c:v>45.786000000000001</c:v>
                </c:pt>
                <c:pt idx="4494">
                  <c:v>34.75</c:v>
                </c:pt>
                <c:pt idx="4495">
                  <c:v>41.598999999999997</c:v>
                </c:pt>
                <c:pt idx="4496">
                  <c:v>51.587000000000003</c:v>
                </c:pt>
                <c:pt idx="4497">
                  <c:v>47.103999999999999</c:v>
                </c:pt>
                <c:pt idx="4498">
                  <c:v>42.14</c:v>
                </c:pt>
                <c:pt idx="4499">
                  <c:v>46.859000000000002</c:v>
                </c:pt>
                <c:pt idx="4500">
                  <c:v>53.643999999999998</c:v>
                </c:pt>
                <c:pt idx="4501">
                  <c:v>52.155999999999999</c:v>
                </c:pt>
                <c:pt idx="4502">
                  <c:v>57.317999999999998</c:v>
                </c:pt>
                <c:pt idx="4503">
                  <c:v>53.746000000000002</c:v>
                </c:pt>
                <c:pt idx="4504">
                  <c:v>40.936999999999998</c:v>
                </c:pt>
                <c:pt idx="4505">
                  <c:v>30.227</c:v>
                </c:pt>
                <c:pt idx="4506">
                  <c:v>34.634999999999998</c:v>
                </c:pt>
                <c:pt idx="4507">
                  <c:v>43.761000000000003</c:v>
                </c:pt>
                <c:pt idx="4508">
                  <c:v>47.792999999999999</c:v>
                </c:pt>
                <c:pt idx="4509">
                  <c:v>41.302999999999997</c:v>
                </c:pt>
                <c:pt idx="4510">
                  <c:v>52.906999999999996</c:v>
                </c:pt>
                <c:pt idx="4511">
                  <c:v>61.286999999999999</c:v>
                </c:pt>
                <c:pt idx="4512">
                  <c:v>56.537999999999997</c:v>
                </c:pt>
                <c:pt idx="4513">
                  <c:v>52.084000000000003</c:v>
                </c:pt>
                <c:pt idx="4514">
                  <c:v>43.274999999999999</c:v>
                </c:pt>
                <c:pt idx="4515">
                  <c:v>39.472000000000001</c:v>
                </c:pt>
                <c:pt idx="4516">
                  <c:v>36.616999999999997</c:v>
                </c:pt>
                <c:pt idx="4517">
                  <c:v>54.048000000000002</c:v>
                </c:pt>
                <c:pt idx="4518">
                  <c:v>62.338000000000001</c:v>
                </c:pt>
                <c:pt idx="4519">
                  <c:v>49.051000000000002</c:v>
                </c:pt>
                <c:pt idx="4520">
                  <c:v>49.118000000000002</c:v>
                </c:pt>
                <c:pt idx="4521">
                  <c:v>35.984999999999999</c:v>
                </c:pt>
                <c:pt idx="4522">
                  <c:v>42.723999999999997</c:v>
                </c:pt>
                <c:pt idx="4523">
                  <c:v>36.152999999999999</c:v>
                </c:pt>
                <c:pt idx="4524">
                  <c:v>40.511000000000003</c:v>
                </c:pt>
                <c:pt idx="4525">
                  <c:v>44.984999999999999</c:v>
                </c:pt>
                <c:pt idx="4526">
                  <c:v>48.021999999999998</c:v>
                </c:pt>
                <c:pt idx="4527">
                  <c:v>36.241999999999997</c:v>
                </c:pt>
                <c:pt idx="4528">
                  <c:v>44.911999999999999</c:v>
                </c:pt>
                <c:pt idx="4529">
                  <c:v>50.222999999999999</c:v>
                </c:pt>
                <c:pt idx="4530">
                  <c:v>47.89</c:v>
                </c:pt>
                <c:pt idx="4531">
                  <c:v>46.417999999999999</c:v>
                </c:pt>
                <c:pt idx="4532">
                  <c:v>43.88</c:v>
                </c:pt>
                <c:pt idx="4533">
                  <c:v>45.917999999999999</c:v>
                </c:pt>
                <c:pt idx="4534">
                  <c:v>43.816000000000003</c:v>
                </c:pt>
                <c:pt idx="4535">
                  <c:v>37.408000000000001</c:v>
                </c:pt>
                <c:pt idx="4536">
                  <c:v>41.713000000000001</c:v>
                </c:pt>
                <c:pt idx="4537">
                  <c:v>45.281999999999996</c:v>
                </c:pt>
                <c:pt idx="4538">
                  <c:v>43.244</c:v>
                </c:pt>
                <c:pt idx="4539">
                  <c:v>45.902999999999999</c:v>
                </c:pt>
                <c:pt idx="4540">
                  <c:v>50.103999999999999</c:v>
                </c:pt>
                <c:pt idx="4541">
                  <c:v>36.249000000000002</c:v>
                </c:pt>
                <c:pt idx="4542">
                  <c:v>37.566000000000003</c:v>
                </c:pt>
                <c:pt idx="4543">
                  <c:v>28.42</c:v>
                </c:pt>
                <c:pt idx="4544">
                  <c:v>42.573</c:v>
                </c:pt>
                <c:pt idx="4545">
                  <c:v>47.046999999999997</c:v>
                </c:pt>
                <c:pt idx="4546">
                  <c:v>31.196000000000002</c:v>
                </c:pt>
                <c:pt idx="4547">
                  <c:v>39.414999999999999</c:v>
                </c:pt>
                <c:pt idx="4548">
                  <c:v>42.892000000000003</c:v>
                </c:pt>
                <c:pt idx="4549">
                  <c:v>47.17</c:v>
                </c:pt>
                <c:pt idx="4550">
                  <c:v>31.28</c:v>
                </c:pt>
                <c:pt idx="4551">
                  <c:v>33.786000000000001</c:v>
                </c:pt>
                <c:pt idx="4552">
                  <c:v>40.561</c:v>
                </c:pt>
                <c:pt idx="4553">
                  <c:v>48.469000000000001</c:v>
                </c:pt>
                <c:pt idx="4554">
                  <c:v>43.127000000000002</c:v>
                </c:pt>
                <c:pt idx="4555">
                  <c:v>35.618000000000002</c:v>
                </c:pt>
                <c:pt idx="4556">
                  <c:v>40.378</c:v>
                </c:pt>
                <c:pt idx="4557">
                  <c:v>52.619</c:v>
                </c:pt>
                <c:pt idx="4558">
                  <c:v>41.633000000000003</c:v>
                </c:pt>
                <c:pt idx="4559">
                  <c:v>39.109000000000002</c:v>
                </c:pt>
                <c:pt idx="4560">
                  <c:v>35.445999999999998</c:v>
                </c:pt>
                <c:pt idx="4561">
                  <c:v>45.482999999999997</c:v>
                </c:pt>
                <c:pt idx="4562">
                  <c:v>41.143999999999998</c:v>
                </c:pt>
                <c:pt idx="4563">
                  <c:v>45.661999999999999</c:v>
                </c:pt>
                <c:pt idx="4564">
                  <c:v>53.862000000000002</c:v>
                </c:pt>
                <c:pt idx="4565">
                  <c:v>42.93</c:v>
                </c:pt>
                <c:pt idx="4566">
                  <c:v>39.701999999999998</c:v>
                </c:pt>
                <c:pt idx="4567">
                  <c:v>44.847999999999999</c:v>
                </c:pt>
                <c:pt idx="4568">
                  <c:v>37.634</c:v>
                </c:pt>
                <c:pt idx="4569">
                  <c:v>39.207000000000001</c:v>
                </c:pt>
                <c:pt idx="4570">
                  <c:v>40.969000000000001</c:v>
                </c:pt>
                <c:pt idx="4571">
                  <c:v>31.375</c:v>
                </c:pt>
                <c:pt idx="4572">
                  <c:v>46.384</c:v>
                </c:pt>
                <c:pt idx="4573">
                  <c:v>43.765000000000001</c:v>
                </c:pt>
                <c:pt idx="4574">
                  <c:v>36.909999999999997</c:v>
                </c:pt>
                <c:pt idx="4575">
                  <c:v>55.066000000000003</c:v>
                </c:pt>
                <c:pt idx="4576">
                  <c:v>41.271000000000001</c:v>
                </c:pt>
                <c:pt idx="4577">
                  <c:v>34.408999999999999</c:v>
                </c:pt>
                <c:pt idx="4578">
                  <c:v>55.075000000000003</c:v>
                </c:pt>
                <c:pt idx="4579">
                  <c:v>28.388000000000002</c:v>
                </c:pt>
                <c:pt idx="4580">
                  <c:v>48.015000000000001</c:v>
                </c:pt>
                <c:pt idx="4581">
                  <c:v>46.174999999999997</c:v>
                </c:pt>
                <c:pt idx="4582">
                  <c:v>45.896000000000001</c:v>
                </c:pt>
                <c:pt idx="4583">
                  <c:v>45.311999999999998</c:v>
                </c:pt>
                <c:pt idx="4584">
                  <c:v>34.921999999999997</c:v>
                </c:pt>
                <c:pt idx="4585">
                  <c:v>45.390999999999998</c:v>
                </c:pt>
                <c:pt idx="4586">
                  <c:v>42.104999999999997</c:v>
                </c:pt>
                <c:pt idx="4587">
                  <c:v>36.697000000000003</c:v>
                </c:pt>
                <c:pt idx="4588">
                  <c:v>43.179000000000002</c:v>
                </c:pt>
                <c:pt idx="4589">
                  <c:v>58.35</c:v>
                </c:pt>
                <c:pt idx="4590">
                  <c:v>48.884</c:v>
                </c:pt>
                <c:pt idx="4591">
                  <c:v>61.279000000000003</c:v>
                </c:pt>
                <c:pt idx="4592">
                  <c:v>44.322000000000003</c:v>
                </c:pt>
                <c:pt idx="4593">
                  <c:v>52.997999999999998</c:v>
                </c:pt>
                <c:pt idx="4594">
                  <c:v>42.082000000000001</c:v>
                </c:pt>
                <c:pt idx="4595">
                  <c:v>42.463000000000001</c:v>
                </c:pt>
                <c:pt idx="4596">
                  <c:v>46.491</c:v>
                </c:pt>
                <c:pt idx="4597">
                  <c:v>61.215000000000003</c:v>
                </c:pt>
                <c:pt idx="4598">
                  <c:v>48.103999999999999</c:v>
                </c:pt>
                <c:pt idx="4599">
                  <c:v>62.179000000000002</c:v>
                </c:pt>
                <c:pt idx="4600">
                  <c:v>47.021000000000001</c:v>
                </c:pt>
                <c:pt idx="4601">
                  <c:v>43.884</c:v>
                </c:pt>
                <c:pt idx="4602">
                  <c:v>31.224</c:v>
                </c:pt>
                <c:pt idx="4603">
                  <c:v>37.709000000000003</c:v>
                </c:pt>
                <c:pt idx="4604">
                  <c:v>44.006</c:v>
                </c:pt>
                <c:pt idx="4605">
                  <c:v>49.905000000000001</c:v>
                </c:pt>
                <c:pt idx="4606">
                  <c:v>32.423000000000002</c:v>
                </c:pt>
                <c:pt idx="4607">
                  <c:v>33.445999999999998</c:v>
                </c:pt>
                <c:pt idx="4608">
                  <c:v>38.011000000000003</c:v>
                </c:pt>
                <c:pt idx="4609">
                  <c:v>41.523000000000003</c:v>
                </c:pt>
                <c:pt idx="4610">
                  <c:v>54.308999999999997</c:v>
                </c:pt>
                <c:pt idx="4611">
                  <c:v>42.302</c:v>
                </c:pt>
                <c:pt idx="4612">
                  <c:v>59.567</c:v>
                </c:pt>
                <c:pt idx="4613">
                  <c:v>31.023</c:v>
                </c:pt>
                <c:pt idx="4614">
                  <c:v>51.52</c:v>
                </c:pt>
                <c:pt idx="4615">
                  <c:v>38.134</c:v>
                </c:pt>
                <c:pt idx="4616">
                  <c:v>30.491</c:v>
                </c:pt>
                <c:pt idx="4617">
                  <c:v>44.069000000000003</c:v>
                </c:pt>
                <c:pt idx="4618">
                  <c:v>37.953000000000003</c:v>
                </c:pt>
                <c:pt idx="4619">
                  <c:v>27.571000000000002</c:v>
                </c:pt>
                <c:pt idx="4620">
                  <c:v>42.856000000000002</c:v>
                </c:pt>
                <c:pt idx="4621">
                  <c:v>42.975000000000001</c:v>
                </c:pt>
                <c:pt idx="4622">
                  <c:v>42.41</c:v>
                </c:pt>
                <c:pt idx="4623">
                  <c:v>46.000999999999998</c:v>
                </c:pt>
                <c:pt idx="4624">
                  <c:v>41.52</c:v>
                </c:pt>
                <c:pt idx="4625">
                  <c:v>48.134999999999998</c:v>
                </c:pt>
                <c:pt idx="4626">
                  <c:v>45.046999999999997</c:v>
                </c:pt>
                <c:pt idx="4627">
                  <c:v>43.46</c:v>
                </c:pt>
                <c:pt idx="4628">
                  <c:v>48.061999999999998</c:v>
                </c:pt>
                <c:pt idx="4629">
                  <c:v>41.472000000000001</c:v>
                </c:pt>
                <c:pt idx="4630">
                  <c:v>44.56</c:v>
                </c:pt>
                <c:pt idx="4631">
                  <c:v>52.389000000000003</c:v>
                </c:pt>
                <c:pt idx="4632">
                  <c:v>48.777999999999999</c:v>
                </c:pt>
                <c:pt idx="4633">
                  <c:v>39.927</c:v>
                </c:pt>
                <c:pt idx="4634">
                  <c:v>40.832000000000001</c:v>
                </c:pt>
                <c:pt idx="4635">
                  <c:v>53.521000000000001</c:v>
                </c:pt>
                <c:pt idx="4636">
                  <c:v>29.091999999999999</c:v>
                </c:pt>
                <c:pt idx="4637">
                  <c:v>37.563000000000002</c:v>
                </c:pt>
                <c:pt idx="4638">
                  <c:v>46.677999999999997</c:v>
                </c:pt>
                <c:pt idx="4639">
                  <c:v>51.540999999999997</c:v>
                </c:pt>
                <c:pt idx="4640">
                  <c:v>47.585999999999999</c:v>
                </c:pt>
                <c:pt idx="4641">
                  <c:v>46.783999999999999</c:v>
                </c:pt>
                <c:pt idx="4642">
                  <c:v>41.173999999999999</c:v>
                </c:pt>
                <c:pt idx="4643">
                  <c:v>50.043999999999997</c:v>
                </c:pt>
                <c:pt idx="4644">
                  <c:v>51.08</c:v>
                </c:pt>
                <c:pt idx="4645">
                  <c:v>51.645000000000003</c:v>
                </c:pt>
                <c:pt idx="4646">
                  <c:v>47.256</c:v>
                </c:pt>
                <c:pt idx="4647">
                  <c:v>36.215000000000003</c:v>
                </c:pt>
                <c:pt idx="4648">
                  <c:v>37.170999999999999</c:v>
                </c:pt>
                <c:pt idx="4649">
                  <c:v>47.112000000000002</c:v>
                </c:pt>
                <c:pt idx="4650">
                  <c:v>40.220999999999997</c:v>
                </c:pt>
                <c:pt idx="4651">
                  <c:v>46.655000000000001</c:v>
                </c:pt>
                <c:pt idx="4652">
                  <c:v>50.161000000000001</c:v>
                </c:pt>
                <c:pt idx="4653">
                  <c:v>33.281999999999996</c:v>
                </c:pt>
                <c:pt idx="4654">
                  <c:v>51.912999999999997</c:v>
                </c:pt>
                <c:pt idx="4655">
                  <c:v>37.328000000000003</c:v>
                </c:pt>
                <c:pt idx="4656">
                  <c:v>48.295999999999999</c:v>
                </c:pt>
                <c:pt idx="4657">
                  <c:v>40.744</c:v>
                </c:pt>
                <c:pt idx="4658">
                  <c:v>40.5</c:v>
                </c:pt>
                <c:pt idx="4659">
                  <c:v>46.145000000000003</c:v>
                </c:pt>
                <c:pt idx="4660">
                  <c:v>41.23</c:v>
                </c:pt>
                <c:pt idx="4661">
                  <c:v>50.610999999999997</c:v>
                </c:pt>
                <c:pt idx="4662">
                  <c:v>43.823999999999998</c:v>
                </c:pt>
                <c:pt idx="4663">
                  <c:v>44.984999999999999</c:v>
                </c:pt>
                <c:pt idx="4664">
                  <c:v>48.249000000000002</c:v>
                </c:pt>
                <c:pt idx="4665">
                  <c:v>34.264000000000003</c:v>
                </c:pt>
                <c:pt idx="4666">
                  <c:v>49.162999999999997</c:v>
                </c:pt>
                <c:pt idx="4667">
                  <c:v>47.182000000000002</c:v>
                </c:pt>
                <c:pt idx="4668">
                  <c:v>37.814</c:v>
                </c:pt>
                <c:pt idx="4669">
                  <c:v>38.082000000000001</c:v>
                </c:pt>
                <c:pt idx="4670">
                  <c:v>58.439</c:v>
                </c:pt>
                <c:pt idx="4671">
                  <c:v>43.253999999999998</c:v>
                </c:pt>
                <c:pt idx="4672">
                  <c:v>32.834000000000003</c:v>
                </c:pt>
                <c:pt idx="4673">
                  <c:v>44.911999999999999</c:v>
                </c:pt>
                <c:pt idx="4674">
                  <c:v>38.212000000000003</c:v>
                </c:pt>
                <c:pt idx="4675">
                  <c:v>39.051000000000002</c:v>
                </c:pt>
                <c:pt idx="4676">
                  <c:v>44.691000000000003</c:v>
                </c:pt>
                <c:pt idx="4677">
                  <c:v>55.624000000000002</c:v>
                </c:pt>
                <c:pt idx="4678">
                  <c:v>39.423999999999999</c:v>
                </c:pt>
                <c:pt idx="4679">
                  <c:v>48.66</c:v>
                </c:pt>
                <c:pt idx="4680">
                  <c:v>50.05</c:v>
                </c:pt>
                <c:pt idx="4681">
                  <c:v>39.427</c:v>
                </c:pt>
                <c:pt idx="4682">
                  <c:v>44.564</c:v>
                </c:pt>
                <c:pt idx="4683">
                  <c:v>45.689</c:v>
                </c:pt>
                <c:pt idx="4684">
                  <c:v>42.802</c:v>
                </c:pt>
                <c:pt idx="4685">
                  <c:v>42.222000000000001</c:v>
                </c:pt>
                <c:pt idx="4686">
                  <c:v>36.408000000000001</c:v>
                </c:pt>
                <c:pt idx="4687">
                  <c:v>37.146999999999998</c:v>
                </c:pt>
                <c:pt idx="4688">
                  <c:v>42.195</c:v>
                </c:pt>
                <c:pt idx="4689">
                  <c:v>34.137</c:v>
                </c:pt>
                <c:pt idx="4690">
                  <c:v>35.845999999999997</c:v>
                </c:pt>
                <c:pt idx="4691">
                  <c:v>32.151000000000003</c:v>
                </c:pt>
                <c:pt idx="4692">
                  <c:v>52.384</c:v>
                </c:pt>
                <c:pt idx="4693">
                  <c:v>52.889000000000003</c:v>
                </c:pt>
                <c:pt idx="4694">
                  <c:v>46.939</c:v>
                </c:pt>
                <c:pt idx="4695">
                  <c:v>37.930999999999997</c:v>
                </c:pt>
                <c:pt idx="4696">
                  <c:v>46.959000000000003</c:v>
                </c:pt>
                <c:pt idx="4697">
                  <c:v>46.401000000000003</c:v>
                </c:pt>
                <c:pt idx="4698">
                  <c:v>47.713999999999999</c:v>
                </c:pt>
                <c:pt idx="4699">
                  <c:v>40.831000000000003</c:v>
                </c:pt>
                <c:pt idx="4700">
                  <c:v>29.675999999999998</c:v>
                </c:pt>
                <c:pt idx="4701">
                  <c:v>37.780999999999999</c:v>
                </c:pt>
                <c:pt idx="4702">
                  <c:v>49.377000000000002</c:v>
                </c:pt>
                <c:pt idx="4703">
                  <c:v>33.125</c:v>
                </c:pt>
                <c:pt idx="4704">
                  <c:v>30.984000000000002</c:v>
                </c:pt>
                <c:pt idx="4705">
                  <c:v>36.499000000000002</c:v>
                </c:pt>
                <c:pt idx="4706">
                  <c:v>40.881</c:v>
                </c:pt>
                <c:pt idx="4707">
                  <c:v>58.6</c:v>
                </c:pt>
                <c:pt idx="4708">
                  <c:v>46.027000000000001</c:v>
                </c:pt>
                <c:pt idx="4709">
                  <c:v>44.034999999999997</c:v>
                </c:pt>
                <c:pt idx="4710">
                  <c:v>50.622999999999998</c:v>
                </c:pt>
                <c:pt idx="4711">
                  <c:v>37.427</c:v>
                </c:pt>
                <c:pt idx="4712">
                  <c:v>41.823</c:v>
                </c:pt>
                <c:pt idx="4713">
                  <c:v>43.225000000000001</c:v>
                </c:pt>
                <c:pt idx="4714">
                  <c:v>35.878999999999998</c:v>
                </c:pt>
                <c:pt idx="4715">
                  <c:v>40.921999999999997</c:v>
                </c:pt>
                <c:pt idx="4716">
                  <c:v>35.113</c:v>
                </c:pt>
                <c:pt idx="4717">
                  <c:v>37.92</c:v>
                </c:pt>
                <c:pt idx="4718">
                  <c:v>36.177999999999997</c:v>
                </c:pt>
                <c:pt idx="4719">
                  <c:v>55.040999999999997</c:v>
                </c:pt>
                <c:pt idx="4720">
                  <c:v>40.055</c:v>
                </c:pt>
                <c:pt idx="4721">
                  <c:v>36.493000000000002</c:v>
                </c:pt>
                <c:pt idx="4722">
                  <c:v>41.03</c:v>
                </c:pt>
                <c:pt idx="4723">
                  <c:v>38.899000000000001</c:v>
                </c:pt>
                <c:pt idx="4724">
                  <c:v>31.972999999999999</c:v>
                </c:pt>
                <c:pt idx="4725">
                  <c:v>41.326000000000001</c:v>
                </c:pt>
                <c:pt idx="4726">
                  <c:v>44.575000000000003</c:v>
                </c:pt>
                <c:pt idx="4727">
                  <c:v>45.52</c:v>
                </c:pt>
                <c:pt idx="4728">
                  <c:v>33.145000000000003</c:v>
                </c:pt>
                <c:pt idx="4729">
                  <c:v>44.95</c:v>
                </c:pt>
                <c:pt idx="4730">
                  <c:v>50.406999999999996</c:v>
                </c:pt>
                <c:pt idx="4731">
                  <c:v>52.85</c:v>
                </c:pt>
                <c:pt idx="4732">
                  <c:v>38.445999999999998</c:v>
                </c:pt>
                <c:pt idx="4733">
                  <c:v>43.570999999999998</c:v>
                </c:pt>
                <c:pt idx="4734">
                  <c:v>45.929000000000002</c:v>
                </c:pt>
                <c:pt idx="4735">
                  <c:v>37.027000000000001</c:v>
                </c:pt>
                <c:pt idx="4736">
                  <c:v>40.564999999999998</c:v>
                </c:pt>
                <c:pt idx="4737">
                  <c:v>32.863999999999997</c:v>
                </c:pt>
                <c:pt idx="4738">
                  <c:v>45.627000000000002</c:v>
                </c:pt>
                <c:pt idx="4739">
                  <c:v>42.820999999999998</c:v>
                </c:pt>
                <c:pt idx="4740">
                  <c:v>45.692</c:v>
                </c:pt>
                <c:pt idx="4741">
                  <c:v>41.857999999999997</c:v>
                </c:pt>
                <c:pt idx="4742">
                  <c:v>34.192</c:v>
                </c:pt>
                <c:pt idx="4743">
                  <c:v>40.921999999999997</c:v>
                </c:pt>
                <c:pt idx="4744">
                  <c:v>34.042000000000002</c:v>
                </c:pt>
                <c:pt idx="4745">
                  <c:v>41.66</c:v>
                </c:pt>
                <c:pt idx="4746">
                  <c:v>46.753</c:v>
                </c:pt>
                <c:pt idx="4747">
                  <c:v>35.286999999999999</c:v>
                </c:pt>
                <c:pt idx="4748">
                  <c:v>31.756</c:v>
                </c:pt>
                <c:pt idx="4749">
                  <c:v>38.31</c:v>
                </c:pt>
                <c:pt idx="4750">
                  <c:v>46.320999999999998</c:v>
                </c:pt>
                <c:pt idx="4751">
                  <c:v>46.036999999999999</c:v>
                </c:pt>
                <c:pt idx="4752">
                  <c:v>31.123000000000001</c:v>
                </c:pt>
                <c:pt idx="4753">
                  <c:v>34.915999999999997</c:v>
                </c:pt>
                <c:pt idx="4754">
                  <c:v>38.1</c:v>
                </c:pt>
                <c:pt idx="4755">
                  <c:v>40.856000000000002</c:v>
                </c:pt>
                <c:pt idx="4756">
                  <c:v>32.210999999999999</c:v>
                </c:pt>
                <c:pt idx="4757">
                  <c:v>50.573</c:v>
                </c:pt>
                <c:pt idx="4758">
                  <c:v>50.838000000000001</c:v>
                </c:pt>
                <c:pt idx="4759">
                  <c:v>47.572000000000003</c:v>
                </c:pt>
                <c:pt idx="4760">
                  <c:v>45.734000000000002</c:v>
                </c:pt>
                <c:pt idx="4761">
                  <c:v>48.177999999999997</c:v>
                </c:pt>
                <c:pt idx="4762">
                  <c:v>45.442999999999998</c:v>
                </c:pt>
                <c:pt idx="4763">
                  <c:v>43.183999999999997</c:v>
                </c:pt>
                <c:pt idx="4764">
                  <c:v>48.542999999999999</c:v>
                </c:pt>
                <c:pt idx="4765">
                  <c:v>49.869</c:v>
                </c:pt>
                <c:pt idx="4766">
                  <c:v>50.362000000000002</c:v>
                </c:pt>
                <c:pt idx="4767">
                  <c:v>36.774000000000001</c:v>
                </c:pt>
                <c:pt idx="4768">
                  <c:v>44.228999999999999</c:v>
                </c:pt>
                <c:pt idx="4769">
                  <c:v>49.219000000000001</c:v>
                </c:pt>
                <c:pt idx="4770">
                  <c:v>52.12</c:v>
                </c:pt>
                <c:pt idx="4771">
                  <c:v>43.237000000000002</c:v>
                </c:pt>
                <c:pt idx="4772">
                  <c:v>52.648000000000003</c:v>
                </c:pt>
                <c:pt idx="4773">
                  <c:v>52.188000000000002</c:v>
                </c:pt>
                <c:pt idx="4774">
                  <c:v>43.973999999999997</c:v>
                </c:pt>
                <c:pt idx="4775">
                  <c:v>37.225999999999999</c:v>
                </c:pt>
                <c:pt idx="4776">
                  <c:v>46.752000000000002</c:v>
                </c:pt>
                <c:pt idx="4777">
                  <c:v>27.690999999999999</c:v>
                </c:pt>
                <c:pt idx="4778">
                  <c:v>44.167999999999999</c:v>
                </c:pt>
                <c:pt idx="4779">
                  <c:v>32</c:v>
                </c:pt>
                <c:pt idx="4780">
                  <c:v>39.441000000000003</c:v>
                </c:pt>
                <c:pt idx="4781">
                  <c:v>40.573</c:v>
                </c:pt>
                <c:pt idx="4782">
                  <c:v>49.22</c:v>
                </c:pt>
                <c:pt idx="4783">
                  <c:v>38.722000000000001</c:v>
                </c:pt>
                <c:pt idx="4784">
                  <c:v>40.840000000000003</c:v>
                </c:pt>
                <c:pt idx="4785">
                  <c:v>33.165999999999997</c:v>
                </c:pt>
                <c:pt idx="4786">
                  <c:v>43.512999999999998</c:v>
                </c:pt>
                <c:pt idx="4787">
                  <c:v>50.945999999999998</c:v>
                </c:pt>
                <c:pt idx="4788">
                  <c:v>53.537999999999997</c:v>
                </c:pt>
                <c:pt idx="4789">
                  <c:v>37.668999999999997</c:v>
                </c:pt>
                <c:pt idx="4790">
                  <c:v>34.898000000000003</c:v>
                </c:pt>
                <c:pt idx="4791">
                  <c:v>52.823</c:v>
                </c:pt>
                <c:pt idx="4792">
                  <c:v>31.545000000000002</c:v>
                </c:pt>
                <c:pt idx="4793">
                  <c:v>44.523000000000003</c:v>
                </c:pt>
                <c:pt idx="4794">
                  <c:v>52.843000000000004</c:v>
                </c:pt>
                <c:pt idx="4795">
                  <c:v>43.548000000000002</c:v>
                </c:pt>
                <c:pt idx="4796">
                  <c:v>36.412999999999997</c:v>
                </c:pt>
                <c:pt idx="4797">
                  <c:v>40.695999999999998</c:v>
                </c:pt>
                <c:pt idx="4798">
                  <c:v>36.024999999999999</c:v>
                </c:pt>
                <c:pt idx="4799">
                  <c:v>48.759</c:v>
                </c:pt>
                <c:pt idx="4800">
                  <c:v>39.957000000000001</c:v>
                </c:pt>
                <c:pt idx="4801">
                  <c:v>39.61</c:v>
                </c:pt>
                <c:pt idx="4802">
                  <c:v>43.895000000000003</c:v>
                </c:pt>
                <c:pt idx="4803">
                  <c:v>36.079000000000001</c:v>
                </c:pt>
                <c:pt idx="4804">
                  <c:v>44.753999999999998</c:v>
                </c:pt>
                <c:pt idx="4805">
                  <c:v>50.256</c:v>
                </c:pt>
                <c:pt idx="4806">
                  <c:v>34.784999999999997</c:v>
                </c:pt>
                <c:pt idx="4807">
                  <c:v>39.064999999999998</c:v>
                </c:pt>
                <c:pt idx="4808">
                  <c:v>41.173999999999999</c:v>
                </c:pt>
                <c:pt idx="4809">
                  <c:v>45.648000000000003</c:v>
                </c:pt>
                <c:pt idx="4810">
                  <c:v>40.908000000000001</c:v>
                </c:pt>
                <c:pt idx="4811">
                  <c:v>35.302999999999997</c:v>
                </c:pt>
                <c:pt idx="4812">
                  <c:v>47.828000000000003</c:v>
                </c:pt>
                <c:pt idx="4813">
                  <c:v>42.183999999999997</c:v>
                </c:pt>
                <c:pt idx="4814">
                  <c:v>38.265000000000001</c:v>
                </c:pt>
                <c:pt idx="4815">
                  <c:v>33.097000000000001</c:v>
                </c:pt>
                <c:pt idx="4816">
                  <c:v>36.798000000000002</c:v>
                </c:pt>
                <c:pt idx="4817">
                  <c:v>39.432000000000002</c:v>
                </c:pt>
                <c:pt idx="4818">
                  <c:v>49.286999999999999</c:v>
                </c:pt>
                <c:pt idx="4819">
                  <c:v>34.868000000000002</c:v>
                </c:pt>
                <c:pt idx="4820">
                  <c:v>41.914999999999999</c:v>
                </c:pt>
                <c:pt idx="4821">
                  <c:v>43.405999999999999</c:v>
                </c:pt>
                <c:pt idx="4822">
                  <c:v>38.640999999999998</c:v>
                </c:pt>
                <c:pt idx="4823">
                  <c:v>46.271999999999998</c:v>
                </c:pt>
                <c:pt idx="4824">
                  <c:v>48.046999999999997</c:v>
                </c:pt>
                <c:pt idx="4825">
                  <c:v>42.853999999999999</c:v>
                </c:pt>
                <c:pt idx="4826">
                  <c:v>40.030999999999999</c:v>
                </c:pt>
                <c:pt idx="4827">
                  <c:v>48.948</c:v>
                </c:pt>
                <c:pt idx="4828">
                  <c:v>51.399000000000001</c:v>
                </c:pt>
                <c:pt idx="4829">
                  <c:v>45.177999999999997</c:v>
                </c:pt>
                <c:pt idx="4830">
                  <c:v>36.741999999999997</c:v>
                </c:pt>
                <c:pt idx="4831">
                  <c:v>35.642000000000003</c:v>
                </c:pt>
                <c:pt idx="4832">
                  <c:v>32.811</c:v>
                </c:pt>
                <c:pt idx="4833">
                  <c:v>37.482999999999997</c:v>
                </c:pt>
                <c:pt idx="4834">
                  <c:v>45.228000000000002</c:v>
                </c:pt>
                <c:pt idx="4835">
                  <c:v>41.811</c:v>
                </c:pt>
                <c:pt idx="4836">
                  <c:v>41.954000000000001</c:v>
                </c:pt>
                <c:pt idx="4837">
                  <c:v>53.034999999999997</c:v>
                </c:pt>
                <c:pt idx="4838">
                  <c:v>41.88</c:v>
                </c:pt>
                <c:pt idx="4839">
                  <c:v>53.212000000000003</c:v>
                </c:pt>
                <c:pt idx="4840">
                  <c:v>40.881</c:v>
                </c:pt>
                <c:pt idx="4841">
                  <c:v>50.366999999999997</c:v>
                </c:pt>
                <c:pt idx="4842">
                  <c:v>47.021999999999998</c:v>
                </c:pt>
                <c:pt idx="4843">
                  <c:v>55.877000000000002</c:v>
                </c:pt>
                <c:pt idx="4844">
                  <c:v>53.256</c:v>
                </c:pt>
                <c:pt idx="4845">
                  <c:v>39.366</c:v>
                </c:pt>
                <c:pt idx="4846">
                  <c:v>38.131999999999998</c:v>
                </c:pt>
                <c:pt idx="4847">
                  <c:v>47.494</c:v>
                </c:pt>
                <c:pt idx="4848">
                  <c:v>40.692999999999998</c:v>
                </c:pt>
                <c:pt idx="4849">
                  <c:v>44.371000000000002</c:v>
                </c:pt>
                <c:pt idx="4850">
                  <c:v>39.402000000000001</c:v>
                </c:pt>
                <c:pt idx="4851">
                  <c:v>37.97</c:v>
                </c:pt>
                <c:pt idx="4852">
                  <c:v>52.223999999999997</c:v>
                </c:pt>
                <c:pt idx="4853">
                  <c:v>35.564999999999998</c:v>
                </c:pt>
                <c:pt idx="4854">
                  <c:v>46.615000000000002</c:v>
                </c:pt>
                <c:pt idx="4855">
                  <c:v>46.777999999999999</c:v>
                </c:pt>
                <c:pt idx="4856">
                  <c:v>44.323999999999998</c:v>
                </c:pt>
                <c:pt idx="4857">
                  <c:v>41.759</c:v>
                </c:pt>
                <c:pt idx="4858">
                  <c:v>39.195999999999998</c:v>
                </c:pt>
                <c:pt idx="4859">
                  <c:v>45.145000000000003</c:v>
                </c:pt>
                <c:pt idx="4860">
                  <c:v>46.884</c:v>
                </c:pt>
                <c:pt idx="4861">
                  <c:v>52.121000000000002</c:v>
                </c:pt>
                <c:pt idx="4862">
                  <c:v>38.85</c:v>
                </c:pt>
                <c:pt idx="4863">
                  <c:v>42.412999999999997</c:v>
                </c:pt>
                <c:pt idx="4864">
                  <c:v>51.822000000000003</c:v>
                </c:pt>
                <c:pt idx="4865">
                  <c:v>34.78</c:v>
                </c:pt>
                <c:pt idx="4866">
                  <c:v>43.612000000000002</c:v>
                </c:pt>
                <c:pt idx="4867">
                  <c:v>34.554000000000002</c:v>
                </c:pt>
                <c:pt idx="4868">
                  <c:v>34.929000000000002</c:v>
                </c:pt>
                <c:pt idx="4869">
                  <c:v>30.704000000000001</c:v>
                </c:pt>
                <c:pt idx="4870">
                  <c:v>47.253</c:v>
                </c:pt>
                <c:pt idx="4871">
                  <c:v>37.591999999999999</c:v>
                </c:pt>
                <c:pt idx="4872">
                  <c:v>48.831000000000003</c:v>
                </c:pt>
                <c:pt idx="4873">
                  <c:v>57.892000000000003</c:v>
                </c:pt>
                <c:pt idx="4874">
                  <c:v>40.566000000000003</c:v>
                </c:pt>
                <c:pt idx="4875">
                  <c:v>42.619</c:v>
                </c:pt>
                <c:pt idx="4876">
                  <c:v>44.570999999999998</c:v>
                </c:pt>
                <c:pt idx="4877">
                  <c:v>50.066000000000003</c:v>
                </c:pt>
                <c:pt idx="4878">
                  <c:v>43.673000000000002</c:v>
                </c:pt>
                <c:pt idx="4879">
                  <c:v>40.131999999999998</c:v>
                </c:pt>
                <c:pt idx="4880">
                  <c:v>33.854999999999997</c:v>
                </c:pt>
                <c:pt idx="4881">
                  <c:v>43.441000000000003</c:v>
                </c:pt>
                <c:pt idx="4882">
                  <c:v>37.122999999999998</c:v>
                </c:pt>
                <c:pt idx="4883">
                  <c:v>34.622999999999998</c:v>
                </c:pt>
                <c:pt idx="4884">
                  <c:v>38.893999999999998</c:v>
                </c:pt>
                <c:pt idx="4885">
                  <c:v>34.698</c:v>
                </c:pt>
                <c:pt idx="4886">
                  <c:v>33.244</c:v>
                </c:pt>
                <c:pt idx="4887">
                  <c:v>40.581000000000003</c:v>
                </c:pt>
                <c:pt idx="4888">
                  <c:v>40.271999999999998</c:v>
                </c:pt>
                <c:pt idx="4889">
                  <c:v>38.950000000000003</c:v>
                </c:pt>
                <c:pt idx="4890">
                  <c:v>40.311999999999998</c:v>
                </c:pt>
                <c:pt idx="4891">
                  <c:v>34.293999999999997</c:v>
                </c:pt>
                <c:pt idx="4892">
                  <c:v>35.137999999999998</c:v>
                </c:pt>
                <c:pt idx="4893">
                  <c:v>37.073</c:v>
                </c:pt>
                <c:pt idx="4894">
                  <c:v>39.226999999999997</c:v>
                </c:pt>
                <c:pt idx="4895">
                  <c:v>42.313000000000002</c:v>
                </c:pt>
                <c:pt idx="4896">
                  <c:v>40.220999999999997</c:v>
                </c:pt>
                <c:pt idx="4897">
                  <c:v>46.994999999999997</c:v>
                </c:pt>
                <c:pt idx="4898">
                  <c:v>38.777999999999999</c:v>
                </c:pt>
                <c:pt idx="4899">
                  <c:v>34.621000000000002</c:v>
                </c:pt>
                <c:pt idx="4900">
                  <c:v>36.210999999999999</c:v>
                </c:pt>
                <c:pt idx="4901">
                  <c:v>52.215000000000003</c:v>
                </c:pt>
                <c:pt idx="4902">
                  <c:v>42.430999999999997</c:v>
                </c:pt>
                <c:pt idx="4903">
                  <c:v>30.978999999999999</c:v>
                </c:pt>
                <c:pt idx="4904">
                  <c:v>42.715000000000003</c:v>
                </c:pt>
                <c:pt idx="4905">
                  <c:v>38.585999999999999</c:v>
                </c:pt>
                <c:pt idx="4906">
                  <c:v>47.030999999999999</c:v>
                </c:pt>
                <c:pt idx="4907">
                  <c:v>48.545999999999999</c:v>
                </c:pt>
                <c:pt idx="4908">
                  <c:v>52.741999999999997</c:v>
                </c:pt>
                <c:pt idx="4909">
                  <c:v>43.308</c:v>
                </c:pt>
                <c:pt idx="4910">
                  <c:v>40.414000000000001</c:v>
                </c:pt>
                <c:pt idx="4911">
                  <c:v>29.934000000000001</c:v>
                </c:pt>
                <c:pt idx="4912">
                  <c:v>53.25</c:v>
                </c:pt>
                <c:pt idx="4913">
                  <c:v>46.533999999999999</c:v>
                </c:pt>
                <c:pt idx="4914">
                  <c:v>48.704999999999998</c:v>
                </c:pt>
                <c:pt idx="4915">
                  <c:v>40.567999999999998</c:v>
                </c:pt>
                <c:pt idx="4916">
                  <c:v>43.308</c:v>
                </c:pt>
                <c:pt idx="4917">
                  <c:v>43.075000000000003</c:v>
                </c:pt>
                <c:pt idx="4918">
                  <c:v>42.250999999999998</c:v>
                </c:pt>
                <c:pt idx="4919">
                  <c:v>31.513000000000002</c:v>
                </c:pt>
                <c:pt idx="4920">
                  <c:v>42.268999999999998</c:v>
                </c:pt>
                <c:pt idx="4921">
                  <c:v>48.183</c:v>
                </c:pt>
                <c:pt idx="4922">
                  <c:v>31.411000000000001</c:v>
                </c:pt>
                <c:pt idx="4923">
                  <c:v>42.607999999999997</c:v>
                </c:pt>
                <c:pt idx="4924">
                  <c:v>26.594000000000001</c:v>
                </c:pt>
                <c:pt idx="4925">
                  <c:v>33.508000000000003</c:v>
                </c:pt>
                <c:pt idx="4926">
                  <c:v>40.530999999999999</c:v>
                </c:pt>
                <c:pt idx="4927">
                  <c:v>41.475999999999999</c:v>
                </c:pt>
                <c:pt idx="4928">
                  <c:v>44.095999999999997</c:v>
                </c:pt>
                <c:pt idx="4929">
                  <c:v>57.137</c:v>
                </c:pt>
                <c:pt idx="4930">
                  <c:v>35.494</c:v>
                </c:pt>
                <c:pt idx="4931">
                  <c:v>35.090000000000003</c:v>
                </c:pt>
                <c:pt idx="4932">
                  <c:v>49.744999999999997</c:v>
                </c:pt>
                <c:pt idx="4933">
                  <c:v>40.892000000000003</c:v>
                </c:pt>
                <c:pt idx="4934">
                  <c:v>35.709000000000003</c:v>
                </c:pt>
                <c:pt idx="4935">
                  <c:v>35.201000000000001</c:v>
                </c:pt>
                <c:pt idx="4936">
                  <c:v>45.536000000000001</c:v>
                </c:pt>
                <c:pt idx="4937">
                  <c:v>41.155999999999999</c:v>
                </c:pt>
                <c:pt idx="4938">
                  <c:v>29.681000000000001</c:v>
                </c:pt>
                <c:pt idx="4939">
                  <c:v>48.429000000000002</c:v>
                </c:pt>
                <c:pt idx="4940">
                  <c:v>29.100999999999999</c:v>
                </c:pt>
                <c:pt idx="4941">
                  <c:v>39.929000000000002</c:v>
                </c:pt>
                <c:pt idx="4942">
                  <c:v>53.281999999999996</c:v>
                </c:pt>
                <c:pt idx="4943">
                  <c:v>35.213000000000001</c:v>
                </c:pt>
                <c:pt idx="4944">
                  <c:v>37.290999999999997</c:v>
                </c:pt>
                <c:pt idx="4945">
                  <c:v>44.966999999999999</c:v>
                </c:pt>
                <c:pt idx="4946">
                  <c:v>38.197000000000003</c:v>
                </c:pt>
                <c:pt idx="4947">
                  <c:v>27.481000000000002</c:v>
                </c:pt>
                <c:pt idx="4948">
                  <c:v>39.491999999999997</c:v>
                </c:pt>
                <c:pt idx="4949">
                  <c:v>36.380000000000003</c:v>
                </c:pt>
                <c:pt idx="4950">
                  <c:v>39.795000000000002</c:v>
                </c:pt>
                <c:pt idx="4951">
                  <c:v>38.381</c:v>
                </c:pt>
                <c:pt idx="4952">
                  <c:v>45.863999999999997</c:v>
                </c:pt>
                <c:pt idx="4953">
                  <c:v>34.853999999999999</c:v>
                </c:pt>
                <c:pt idx="4954">
                  <c:v>42.628999999999998</c:v>
                </c:pt>
                <c:pt idx="4955">
                  <c:v>51.762999999999998</c:v>
                </c:pt>
                <c:pt idx="4956">
                  <c:v>48.725999999999999</c:v>
                </c:pt>
                <c:pt idx="4957">
                  <c:v>40.128</c:v>
                </c:pt>
                <c:pt idx="4958">
                  <c:v>50.92</c:v>
                </c:pt>
                <c:pt idx="4959">
                  <c:v>45.521000000000001</c:v>
                </c:pt>
                <c:pt idx="4960">
                  <c:v>37.121000000000002</c:v>
                </c:pt>
                <c:pt idx="4961">
                  <c:v>46.859000000000002</c:v>
                </c:pt>
                <c:pt idx="4962">
                  <c:v>41.624000000000002</c:v>
                </c:pt>
                <c:pt idx="4963">
                  <c:v>42.79</c:v>
                </c:pt>
                <c:pt idx="4964">
                  <c:v>49.978999999999999</c:v>
                </c:pt>
                <c:pt idx="4965">
                  <c:v>47.375999999999998</c:v>
                </c:pt>
                <c:pt idx="4966">
                  <c:v>30.998999999999999</c:v>
                </c:pt>
                <c:pt idx="4967">
                  <c:v>51.606999999999999</c:v>
                </c:pt>
                <c:pt idx="4968">
                  <c:v>41.331000000000003</c:v>
                </c:pt>
                <c:pt idx="4969">
                  <c:v>42.021999999999998</c:v>
                </c:pt>
                <c:pt idx="4970">
                  <c:v>43.825000000000003</c:v>
                </c:pt>
                <c:pt idx="4971">
                  <c:v>39.270000000000003</c:v>
                </c:pt>
                <c:pt idx="4972">
                  <c:v>45.692999999999998</c:v>
                </c:pt>
                <c:pt idx="4973">
                  <c:v>43.664999999999999</c:v>
                </c:pt>
                <c:pt idx="4974">
                  <c:v>42.176000000000002</c:v>
                </c:pt>
                <c:pt idx="4975">
                  <c:v>46.212000000000003</c:v>
                </c:pt>
                <c:pt idx="4976">
                  <c:v>47.536999999999999</c:v>
                </c:pt>
                <c:pt idx="4977">
                  <c:v>36.061</c:v>
                </c:pt>
                <c:pt idx="4978">
                  <c:v>43.716999999999999</c:v>
                </c:pt>
                <c:pt idx="4979">
                  <c:v>51.56</c:v>
                </c:pt>
                <c:pt idx="4980">
                  <c:v>48.075000000000003</c:v>
                </c:pt>
                <c:pt idx="4981">
                  <c:v>37.993000000000002</c:v>
                </c:pt>
                <c:pt idx="4982">
                  <c:v>42.853999999999999</c:v>
                </c:pt>
                <c:pt idx="4983">
                  <c:v>33.909999999999997</c:v>
                </c:pt>
                <c:pt idx="4984">
                  <c:v>40.573999999999998</c:v>
                </c:pt>
                <c:pt idx="4985">
                  <c:v>39.305999999999997</c:v>
                </c:pt>
                <c:pt idx="4986">
                  <c:v>31.809000000000001</c:v>
                </c:pt>
                <c:pt idx="4987">
                  <c:v>40.484000000000002</c:v>
                </c:pt>
                <c:pt idx="4988">
                  <c:v>34.728999999999999</c:v>
                </c:pt>
                <c:pt idx="4989">
                  <c:v>45.77</c:v>
                </c:pt>
                <c:pt idx="4990">
                  <c:v>42.031999999999996</c:v>
                </c:pt>
                <c:pt idx="4991">
                  <c:v>40.786999999999999</c:v>
                </c:pt>
                <c:pt idx="4992">
                  <c:v>34.664999999999999</c:v>
                </c:pt>
                <c:pt idx="4993">
                  <c:v>37.637999999999998</c:v>
                </c:pt>
                <c:pt idx="4994">
                  <c:v>39.637999999999998</c:v>
                </c:pt>
                <c:pt idx="4995">
                  <c:v>37.625999999999998</c:v>
                </c:pt>
                <c:pt idx="4996">
                  <c:v>47.77</c:v>
                </c:pt>
                <c:pt idx="4997">
                  <c:v>39.667999999999999</c:v>
                </c:pt>
                <c:pt idx="4998">
                  <c:v>44.487000000000002</c:v>
                </c:pt>
                <c:pt idx="4999">
                  <c:v>45.764000000000003</c:v>
                </c:pt>
                <c:pt idx="5000">
                  <c:v>41.045999999999999</c:v>
                </c:pt>
                <c:pt idx="5001">
                  <c:v>36.936</c:v>
                </c:pt>
                <c:pt idx="5002">
                  <c:v>30.992999999999999</c:v>
                </c:pt>
                <c:pt idx="5003">
                  <c:v>43.762999999999998</c:v>
                </c:pt>
                <c:pt idx="5004">
                  <c:v>50.463999999999999</c:v>
                </c:pt>
                <c:pt idx="5005">
                  <c:v>37.32</c:v>
                </c:pt>
                <c:pt idx="5006">
                  <c:v>46.542999999999999</c:v>
                </c:pt>
                <c:pt idx="5007">
                  <c:v>45.539000000000001</c:v>
                </c:pt>
                <c:pt idx="5008">
                  <c:v>37.081000000000003</c:v>
                </c:pt>
                <c:pt idx="5009">
                  <c:v>38.283000000000001</c:v>
                </c:pt>
                <c:pt idx="5010">
                  <c:v>28.315000000000001</c:v>
                </c:pt>
                <c:pt idx="5011">
                  <c:v>32.469000000000001</c:v>
                </c:pt>
                <c:pt idx="5012">
                  <c:v>37.298999999999999</c:v>
                </c:pt>
                <c:pt idx="5013">
                  <c:v>43.226999999999997</c:v>
                </c:pt>
                <c:pt idx="5014">
                  <c:v>58.826999999999998</c:v>
                </c:pt>
                <c:pt idx="5015">
                  <c:v>43.219000000000001</c:v>
                </c:pt>
                <c:pt idx="5016">
                  <c:v>39.341000000000001</c:v>
                </c:pt>
                <c:pt idx="5017">
                  <c:v>39.905000000000001</c:v>
                </c:pt>
                <c:pt idx="5018">
                  <c:v>36.959000000000003</c:v>
                </c:pt>
                <c:pt idx="5019">
                  <c:v>40.19</c:v>
                </c:pt>
                <c:pt idx="5020">
                  <c:v>39.148000000000003</c:v>
                </c:pt>
                <c:pt idx="5021">
                  <c:v>37.835000000000001</c:v>
                </c:pt>
                <c:pt idx="5022">
                  <c:v>44.078000000000003</c:v>
                </c:pt>
                <c:pt idx="5023">
                  <c:v>32.093000000000004</c:v>
                </c:pt>
                <c:pt idx="5024">
                  <c:v>31.651</c:v>
                </c:pt>
                <c:pt idx="5025">
                  <c:v>55.206000000000003</c:v>
                </c:pt>
                <c:pt idx="5026">
                  <c:v>31.452000000000002</c:v>
                </c:pt>
                <c:pt idx="5027">
                  <c:v>38.460999999999999</c:v>
                </c:pt>
                <c:pt idx="5028">
                  <c:v>43.151000000000003</c:v>
                </c:pt>
                <c:pt idx="5029">
                  <c:v>31.271999999999998</c:v>
                </c:pt>
                <c:pt idx="5030">
                  <c:v>34.512999999999998</c:v>
                </c:pt>
                <c:pt idx="5031">
                  <c:v>36.576000000000001</c:v>
                </c:pt>
                <c:pt idx="5032">
                  <c:v>38.469000000000001</c:v>
                </c:pt>
                <c:pt idx="5033">
                  <c:v>37.24</c:v>
                </c:pt>
                <c:pt idx="5034">
                  <c:v>39.018999999999998</c:v>
                </c:pt>
                <c:pt idx="5035">
                  <c:v>41.524999999999999</c:v>
                </c:pt>
                <c:pt idx="5036">
                  <c:v>39.808</c:v>
                </c:pt>
                <c:pt idx="5037">
                  <c:v>40.661999999999999</c:v>
                </c:pt>
                <c:pt idx="5038">
                  <c:v>46.017000000000003</c:v>
                </c:pt>
                <c:pt idx="5039">
                  <c:v>32.161999999999999</c:v>
                </c:pt>
                <c:pt idx="5040">
                  <c:v>45.372</c:v>
                </c:pt>
                <c:pt idx="5041">
                  <c:v>41.73</c:v>
                </c:pt>
                <c:pt idx="5042">
                  <c:v>32.353000000000002</c:v>
                </c:pt>
                <c:pt idx="5043">
                  <c:v>36.302999999999997</c:v>
                </c:pt>
                <c:pt idx="5044">
                  <c:v>25.887</c:v>
                </c:pt>
                <c:pt idx="5045">
                  <c:v>36.518000000000001</c:v>
                </c:pt>
                <c:pt idx="5046">
                  <c:v>37.465000000000003</c:v>
                </c:pt>
                <c:pt idx="5047">
                  <c:v>42.595999999999997</c:v>
                </c:pt>
                <c:pt idx="5048">
                  <c:v>47.677</c:v>
                </c:pt>
                <c:pt idx="5049">
                  <c:v>54.142000000000003</c:v>
                </c:pt>
                <c:pt idx="5050">
                  <c:v>50.773000000000003</c:v>
                </c:pt>
                <c:pt idx="5051">
                  <c:v>39.494</c:v>
                </c:pt>
                <c:pt idx="5052">
                  <c:v>41.957000000000001</c:v>
                </c:pt>
                <c:pt idx="5053">
                  <c:v>35.804000000000002</c:v>
                </c:pt>
                <c:pt idx="5054">
                  <c:v>53.603999999999999</c:v>
                </c:pt>
                <c:pt idx="5055">
                  <c:v>34.279000000000003</c:v>
                </c:pt>
                <c:pt idx="5056">
                  <c:v>32.478000000000002</c:v>
                </c:pt>
                <c:pt idx="5057">
                  <c:v>39.920999999999999</c:v>
                </c:pt>
                <c:pt idx="5058">
                  <c:v>45.625</c:v>
                </c:pt>
                <c:pt idx="5059">
                  <c:v>33.094000000000001</c:v>
                </c:pt>
                <c:pt idx="5060">
                  <c:v>56.491999999999997</c:v>
                </c:pt>
                <c:pt idx="5061">
                  <c:v>39.683999999999997</c:v>
                </c:pt>
                <c:pt idx="5062">
                  <c:v>29.742999999999999</c:v>
                </c:pt>
                <c:pt idx="5063">
                  <c:v>43.987000000000002</c:v>
                </c:pt>
                <c:pt idx="5064">
                  <c:v>39.146000000000001</c:v>
                </c:pt>
                <c:pt idx="5065">
                  <c:v>31.414000000000001</c:v>
                </c:pt>
                <c:pt idx="5066">
                  <c:v>36.610999999999997</c:v>
                </c:pt>
                <c:pt idx="5067">
                  <c:v>50.337000000000003</c:v>
                </c:pt>
                <c:pt idx="5068">
                  <c:v>38.198999999999998</c:v>
                </c:pt>
                <c:pt idx="5069">
                  <c:v>46.905000000000001</c:v>
                </c:pt>
                <c:pt idx="5070">
                  <c:v>46.072000000000003</c:v>
                </c:pt>
                <c:pt idx="5071">
                  <c:v>40.368000000000002</c:v>
                </c:pt>
                <c:pt idx="5072">
                  <c:v>41.036000000000001</c:v>
                </c:pt>
                <c:pt idx="5073">
                  <c:v>35.139000000000003</c:v>
                </c:pt>
                <c:pt idx="5074">
                  <c:v>46.106999999999999</c:v>
                </c:pt>
                <c:pt idx="5075">
                  <c:v>44.726999999999997</c:v>
                </c:pt>
                <c:pt idx="5076">
                  <c:v>52.81</c:v>
                </c:pt>
                <c:pt idx="5077">
                  <c:v>35.664000000000001</c:v>
                </c:pt>
                <c:pt idx="5078">
                  <c:v>44.399000000000001</c:v>
                </c:pt>
                <c:pt idx="5079">
                  <c:v>55.944000000000003</c:v>
                </c:pt>
                <c:pt idx="5080">
                  <c:v>43.305</c:v>
                </c:pt>
                <c:pt idx="5081">
                  <c:v>38.698</c:v>
                </c:pt>
                <c:pt idx="5082">
                  <c:v>31.193999999999999</c:v>
                </c:pt>
                <c:pt idx="5083">
                  <c:v>28.491</c:v>
                </c:pt>
                <c:pt idx="5084">
                  <c:v>41.387999999999998</c:v>
                </c:pt>
                <c:pt idx="5085">
                  <c:v>42.817999999999998</c:v>
                </c:pt>
                <c:pt idx="5086">
                  <c:v>49.055</c:v>
                </c:pt>
                <c:pt idx="5087">
                  <c:v>34.045999999999999</c:v>
                </c:pt>
                <c:pt idx="5088">
                  <c:v>35.692</c:v>
                </c:pt>
                <c:pt idx="5089">
                  <c:v>46.954000000000001</c:v>
                </c:pt>
                <c:pt idx="5090">
                  <c:v>43.811999999999998</c:v>
                </c:pt>
                <c:pt idx="5091">
                  <c:v>42.02</c:v>
                </c:pt>
                <c:pt idx="5092">
                  <c:v>37.670999999999999</c:v>
                </c:pt>
                <c:pt idx="5093">
                  <c:v>33.843000000000004</c:v>
                </c:pt>
                <c:pt idx="5094">
                  <c:v>45.914999999999999</c:v>
                </c:pt>
                <c:pt idx="5095">
                  <c:v>37.436</c:v>
                </c:pt>
                <c:pt idx="5096">
                  <c:v>60.43</c:v>
                </c:pt>
                <c:pt idx="5097">
                  <c:v>29.256</c:v>
                </c:pt>
                <c:pt idx="5098">
                  <c:v>43.151000000000003</c:v>
                </c:pt>
                <c:pt idx="5099">
                  <c:v>45.046999999999997</c:v>
                </c:pt>
                <c:pt idx="5100">
                  <c:v>45.3</c:v>
                </c:pt>
                <c:pt idx="5101">
                  <c:v>31.468</c:v>
                </c:pt>
                <c:pt idx="5102">
                  <c:v>27.937000000000001</c:v>
                </c:pt>
                <c:pt idx="5103">
                  <c:v>28.419</c:v>
                </c:pt>
                <c:pt idx="5104">
                  <c:v>39.585999999999999</c:v>
                </c:pt>
                <c:pt idx="5105">
                  <c:v>36.762999999999998</c:v>
                </c:pt>
                <c:pt idx="5106">
                  <c:v>41.091000000000001</c:v>
                </c:pt>
                <c:pt idx="5107">
                  <c:v>47.305999999999997</c:v>
                </c:pt>
                <c:pt idx="5108">
                  <c:v>47.762</c:v>
                </c:pt>
                <c:pt idx="5109">
                  <c:v>41.838000000000001</c:v>
                </c:pt>
                <c:pt idx="5110">
                  <c:v>42.834000000000003</c:v>
                </c:pt>
                <c:pt idx="5111">
                  <c:v>51.649000000000001</c:v>
                </c:pt>
                <c:pt idx="5112">
                  <c:v>45.552</c:v>
                </c:pt>
                <c:pt idx="5113">
                  <c:v>47</c:v>
                </c:pt>
                <c:pt idx="5114">
                  <c:v>39.634999999999998</c:v>
                </c:pt>
                <c:pt idx="5115">
                  <c:v>30.67</c:v>
                </c:pt>
                <c:pt idx="5116">
                  <c:v>46.664999999999999</c:v>
                </c:pt>
                <c:pt idx="5117">
                  <c:v>44.619</c:v>
                </c:pt>
                <c:pt idx="5118">
                  <c:v>35.087000000000003</c:v>
                </c:pt>
                <c:pt idx="5119">
                  <c:v>32.049999999999997</c:v>
                </c:pt>
                <c:pt idx="5120">
                  <c:v>51.162999999999997</c:v>
                </c:pt>
                <c:pt idx="5121">
                  <c:v>31.32</c:v>
                </c:pt>
                <c:pt idx="5122">
                  <c:v>32.991</c:v>
                </c:pt>
                <c:pt idx="5123">
                  <c:v>52.366</c:v>
                </c:pt>
                <c:pt idx="5124">
                  <c:v>43.597000000000001</c:v>
                </c:pt>
                <c:pt idx="5125">
                  <c:v>42.853999999999999</c:v>
                </c:pt>
                <c:pt idx="5126">
                  <c:v>45.235999999999997</c:v>
                </c:pt>
                <c:pt idx="5127">
                  <c:v>41.939</c:v>
                </c:pt>
                <c:pt idx="5128">
                  <c:v>39.262999999999998</c:v>
                </c:pt>
                <c:pt idx="5129">
                  <c:v>39.375</c:v>
                </c:pt>
                <c:pt idx="5130">
                  <c:v>37.225000000000001</c:v>
                </c:pt>
                <c:pt idx="5131">
                  <c:v>31.378</c:v>
                </c:pt>
                <c:pt idx="5132">
                  <c:v>63.241999999999997</c:v>
                </c:pt>
                <c:pt idx="5133">
                  <c:v>31.378</c:v>
                </c:pt>
                <c:pt idx="5134">
                  <c:v>35.771000000000001</c:v>
                </c:pt>
                <c:pt idx="5135">
                  <c:v>43.360999999999997</c:v>
                </c:pt>
                <c:pt idx="5136">
                  <c:v>52.21</c:v>
                </c:pt>
                <c:pt idx="5137">
                  <c:v>39.5</c:v>
                </c:pt>
                <c:pt idx="5138">
                  <c:v>57.078000000000003</c:v>
                </c:pt>
                <c:pt idx="5139">
                  <c:v>46.451000000000001</c:v>
                </c:pt>
                <c:pt idx="5140">
                  <c:v>42.26</c:v>
                </c:pt>
                <c:pt idx="5141">
                  <c:v>39.25</c:v>
                </c:pt>
                <c:pt idx="5142">
                  <c:v>38.656999999999996</c:v>
                </c:pt>
                <c:pt idx="5143">
                  <c:v>41.231000000000002</c:v>
                </c:pt>
                <c:pt idx="5144">
                  <c:v>52.151000000000003</c:v>
                </c:pt>
                <c:pt idx="5145">
                  <c:v>39.689</c:v>
                </c:pt>
                <c:pt idx="5146">
                  <c:v>44.975000000000001</c:v>
                </c:pt>
                <c:pt idx="5147">
                  <c:v>33.497999999999998</c:v>
                </c:pt>
                <c:pt idx="5148">
                  <c:v>34.908999999999999</c:v>
                </c:pt>
                <c:pt idx="5149">
                  <c:v>36.048999999999999</c:v>
                </c:pt>
                <c:pt idx="5150">
                  <c:v>35.572000000000003</c:v>
                </c:pt>
                <c:pt idx="5151">
                  <c:v>41.609000000000002</c:v>
                </c:pt>
                <c:pt idx="5152">
                  <c:v>40.106000000000002</c:v>
                </c:pt>
                <c:pt idx="5153">
                  <c:v>39.929000000000002</c:v>
                </c:pt>
                <c:pt idx="5154">
                  <c:v>44.802</c:v>
                </c:pt>
                <c:pt idx="5155">
                  <c:v>40.063000000000002</c:v>
                </c:pt>
                <c:pt idx="5156">
                  <c:v>52.347999999999999</c:v>
                </c:pt>
                <c:pt idx="5157">
                  <c:v>47.146999999999998</c:v>
                </c:pt>
                <c:pt idx="5158">
                  <c:v>34.237000000000002</c:v>
                </c:pt>
                <c:pt idx="5159">
                  <c:v>54.454999999999998</c:v>
                </c:pt>
                <c:pt idx="5160">
                  <c:v>40.283000000000001</c:v>
                </c:pt>
                <c:pt idx="5161">
                  <c:v>47.780999999999999</c:v>
                </c:pt>
                <c:pt idx="5162">
                  <c:v>39.697000000000003</c:v>
                </c:pt>
                <c:pt idx="5163">
                  <c:v>48.335000000000001</c:v>
                </c:pt>
                <c:pt idx="5164">
                  <c:v>33.655000000000001</c:v>
                </c:pt>
                <c:pt idx="5165">
                  <c:v>44.725000000000001</c:v>
                </c:pt>
                <c:pt idx="5166">
                  <c:v>40.484000000000002</c:v>
                </c:pt>
                <c:pt idx="5167">
                  <c:v>40.536999999999999</c:v>
                </c:pt>
                <c:pt idx="5168">
                  <c:v>35.286000000000001</c:v>
                </c:pt>
                <c:pt idx="5169">
                  <c:v>42.57</c:v>
                </c:pt>
                <c:pt idx="5170">
                  <c:v>39.136000000000003</c:v>
                </c:pt>
                <c:pt idx="5171">
                  <c:v>40.551000000000002</c:v>
                </c:pt>
                <c:pt idx="5172">
                  <c:v>46.673999999999999</c:v>
                </c:pt>
                <c:pt idx="5173">
                  <c:v>43.563000000000002</c:v>
                </c:pt>
                <c:pt idx="5174">
                  <c:v>45.521999999999998</c:v>
                </c:pt>
                <c:pt idx="5175">
                  <c:v>54.113999999999997</c:v>
                </c:pt>
                <c:pt idx="5176">
                  <c:v>50.72</c:v>
                </c:pt>
                <c:pt idx="5177">
                  <c:v>44.34</c:v>
                </c:pt>
                <c:pt idx="5178">
                  <c:v>41.171999999999997</c:v>
                </c:pt>
                <c:pt idx="5179">
                  <c:v>41.47</c:v>
                </c:pt>
                <c:pt idx="5180">
                  <c:v>26.436</c:v>
                </c:pt>
                <c:pt idx="5181">
                  <c:v>38.792000000000002</c:v>
                </c:pt>
                <c:pt idx="5182">
                  <c:v>47.512</c:v>
                </c:pt>
                <c:pt idx="5183">
                  <c:v>44.451000000000001</c:v>
                </c:pt>
                <c:pt idx="5184">
                  <c:v>38.707000000000001</c:v>
                </c:pt>
                <c:pt idx="5185">
                  <c:v>27.698</c:v>
                </c:pt>
                <c:pt idx="5186">
                  <c:v>36.360999999999997</c:v>
                </c:pt>
                <c:pt idx="5187">
                  <c:v>34.564</c:v>
                </c:pt>
                <c:pt idx="5188">
                  <c:v>53.738999999999997</c:v>
                </c:pt>
                <c:pt idx="5189">
                  <c:v>44.26</c:v>
                </c:pt>
                <c:pt idx="5190">
                  <c:v>44.393000000000001</c:v>
                </c:pt>
                <c:pt idx="5191">
                  <c:v>42.42</c:v>
                </c:pt>
                <c:pt idx="5192">
                  <c:v>48.384</c:v>
                </c:pt>
                <c:pt idx="5193">
                  <c:v>41.951999999999998</c:v>
                </c:pt>
                <c:pt idx="5194">
                  <c:v>43.05</c:v>
                </c:pt>
                <c:pt idx="5195">
                  <c:v>41.786000000000001</c:v>
                </c:pt>
                <c:pt idx="5196">
                  <c:v>54.655999999999999</c:v>
                </c:pt>
                <c:pt idx="5197">
                  <c:v>35.5</c:v>
                </c:pt>
                <c:pt idx="5198">
                  <c:v>37.521999999999998</c:v>
                </c:pt>
                <c:pt idx="5199">
                  <c:v>47.366</c:v>
                </c:pt>
                <c:pt idx="5200">
                  <c:v>44.563000000000002</c:v>
                </c:pt>
                <c:pt idx="5201">
                  <c:v>40.661000000000001</c:v>
                </c:pt>
                <c:pt idx="5202">
                  <c:v>33.673000000000002</c:v>
                </c:pt>
                <c:pt idx="5203">
                  <c:v>46.228000000000002</c:v>
                </c:pt>
                <c:pt idx="5204">
                  <c:v>43.024000000000001</c:v>
                </c:pt>
                <c:pt idx="5205">
                  <c:v>37.558999999999997</c:v>
                </c:pt>
                <c:pt idx="5206">
                  <c:v>32.685000000000002</c:v>
                </c:pt>
                <c:pt idx="5207">
                  <c:v>47.529000000000003</c:v>
                </c:pt>
                <c:pt idx="5208">
                  <c:v>38.392000000000003</c:v>
                </c:pt>
                <c:pt idx="5209">
                  <c:v>53.511000000000003</c:v>
                </c:pt>
                <c:pt idx="5210">
                  <c:v>47.875</c:v>
                </c:pt>
                <c:pt idx="5211">
                  <c:v>48.512</c:v>
                </c:pt>
                <c:pt idx="5212">
                  <c:v>41.347000000000001</c:v>
                </c:pt>
                <c:pt idx="5213">
                  <c:v>54.317</c:v>
                </c:pt>
                <c:pt idx="5214">
                  <c:v>34.417999999999999</c:v>
                </c:pt>
                <c:pt idx="5215">
                  <c:v>39.613999999999997</c:v>
                </c:pt>
                <c:pt idx="5216">
                  <c:v>55.756999999999998</c:v>
                </c:pt>
                <c:pt idx="5217">
                  <c:v>44.218000000000004</c:v>
                </c:pt>
                <c:pt idx="5218">
                  <c:v>54.488</c:v>
                </c:pt>
                <c:pt idx="5219">
                  <c:v>35.145000000000003</c:v>
                </c:pt>
                <c:pt idx="5220">
                  <c:v>43.527999999999999</c:v>
                </c:pt>
                <c:pt idx="5221">
                  <c:v>41.067999999999998</c:v>
                </c:pt>
                <c:pt idx="5222">
                  <c:v>37.848999999999997</c:v>
                </c:pt>
                <c:pt idx="5223">
                  <c:v>40.808999999999997</c:v>
                </c:pt>
                <c:pt idx="5224">
                  <c:v>32.606000000000002</c:v>
                </c:pt>
                <c:pt idx="5225">
                  <c:v>39.713000000000001</c:v>
                </c:pt>
                <c:pt idx="5226">
                  <c:v>56.79</c:v>
                </c:pt>
                <c:pt idx="5227">
                  <c:v>44.325000000000003</c:v>
                </c:pt>
                <c:pt idx="5228">
                  <c:v>50.228000000000002</c:v>
                </c:pt>
                <c:pt idx="5229">
                  <c:v>40.139000000000003</c:v>
                </c:pt>
                <c:pt idx="5230">
                  <c:v>42.121000000000002</c:v>
                </c:pt>
                <c:pt idx="5231">
                  <c:v>43.220999999999997</c:v>
                </c:pt>
                <c:pt idx="5232">
                  <c:v>34.143999999999998</c:v>
                </c:pt>
                <c:pt idx="5233">
                  <c:v>36.009</c:v>
                </c:pt>
                <c:pt idx="5234">
                  <c:v>36.534999999999997</c:v>
                </c:pt>
                <c:pt idx="5235">
                  <c:v>42.655000000000001</c:v>
                </c:pt>
                <c:pt idx="5236">
                  <c:v>40.857999999999997</c:v>
                </c:pt>
                <c:pt idx="5237">
                  <c:v>44.548000000000002</c:v>
                </c:pt>
                <c:pt idx="5238">
                  <c:v>54.396000000000001</c:v>
                </c:pt>
                <c:pt idx="5239">
                  <c:v>41.738</c:v>
                </c:pt>
                <c:pt idx="5240">
                  <c:v>41.613</c:v>
                </c:pt>
                <c:pt idx="5241">
                  <c:v>41.234999999999999</c:v>
                </c:pt>
                <c:pt idx="5242">
                  <c:v>33.146999999999998</c:v>
                </c:pt>
                <c:pt idx="5243">
                  <c:v>53.02</c:v>
                </c:pt>
                <c:pt idx="5244">
                  <c:v>40.155999999999999</c:v>
                </c:pt>
                <c:pt idx="5245">
                  <c:v>36.985999999999997</c:v>
                </c:pt>
                <c:pt idx="5246">
                  <c:v>48.048999999999999</c:v>
                </c:pt>
                <c:pt idx="5247">
                  <c:v>37.295999999999999</c:v>
                </c:pt>
                <c:pt idx="5248">
                  <c:v>36.162999999999997</c:v>
                </c:pt>
                <c:pt idx="5249">
                  <c:v>40.923000000000002</c:v>
                </c:pt>
                <c:pt idx="5250">
                  <c:v>45.716999999999999</c:v>
                </c:pt>
                <c:pt idx="5251">
                  <c:v>42.503999999999998</c:v>
                </c:pt>
                <c:pt idx="5252">
                  <c:v>38.716999999999999</c:v>
                </c:pt>
                <c:pt idx="5253">
                  <c:v>40.718000000000004</c:v>
                </c:pt>
                <c:pt idx="5254">
                  <c:v>39.752000000000002</c:v>
                </c:pt>
                <c:pt idx="5255">
                  <c:v>43.866999999999997</c:v>
                </c:pt>
                <c:pt idx="5256">
                  <c:v>42.325000000000003</c:v>
                </c:pt>
                <c:pt idx="5257">
                  <c:v>48.374000000000002</c:v>
                </c:pt>
                <c:pt idx="5258">
                  <c:v>44.984000000000002</c:v>
                </c:pt>
                <c:pt idx="5259">
                  <c:v>38.819000000000003</c:v>
                </c:pt>
                <c:pt idx="5260">
                  <c:v>41.106000000000002</c:v>
                </c:pt>
                <c:pt idx="5261">
                  <c:v>45.567999999999998</c:v>
                </c:pt>
                <c:pt idx="5262">
                  <c:v>38.280999999999999</c:v>
                </c:pt>
                <c:pt idx="5263">
                  <c:v>45.959000000000003</c:v>
                </c:pt>
                <c:pt idx="5264">
                  <c:v>34.246000000000002</c:v>
                </c:pt>
                <c:pt idx="5265">
                  <c:v>36.945</c:v>
                </c:pt>
                <c:pt idx="5266">
                  <c:v>42.667000000000002</c:v>
                </c:pt>
                <c:pt idx="5267">
                  <c:v>36.575000000000003</c:v>
                </c:pt>
                <c:pt idx="5268">
                  <c:v>42.612000000000002</c:v>
                </c:pt>
                <c:pt idx="5269">
                  <c:v>42.368000000000002</c:v>
                </c:pt>
                <c:pt idx="5270">
                  <c:v>54.320999999999998</c:v>
                </c:pt>
                <c:pt idx="5271">
                  <c:v>38.9</c:v>
                </c:pt>
                <c:pt idx="5272">
                  <c:v>30.445</c:v>
                </c:pt>
                <c:pt idx="5273">
                  <c:v>38.816000000000003</c:v>
                </c:pt>
                <c:pt idx="5274">
                  <c:v>35.277999999999999</c:v>
                </c:pt>
                <c:pt idx="5275">
                  <c:v>36.438000000000002</c:v>
                </c:pt>
                <c:pt idx="5276">
                  <c:v>48.25</c:v>
                </c:pt>
                <c:pt idx="5277">
                  <c:v>34.411000000000001</c:v>
                </c:pt>
                <c:pt idx="5278">
                  <c:v>50.298000000000002</c:v>
                </c:pt>
                <c:pt idx="5279">
                  <c:v>37.436</c:v>
                </c:pt>
                <c:pt idx="5280">
                  <c:v>37.273000000000003</c:v>
                </c:pt>
                <c:pt idx="5281">
                  <c:v>44.561</c:v>
                </c:pt>
                <c:pt idx="5282">
                  <c:v>39.127000000000002</c:v>
                </c:pt>
                <c:pt idx="5283">
                  <c:v>44.110999999999997</c:v>
                </c:pt>
                <c:pt idx="5284">
                  <c:v>32.433</c:v>
                </c:pt>
                <c:pt idx="5285">
                  <c:v>42.106000000000002</c:v>
                </c:pt>
                <c:pt idx="5286">
                  <c:v>39.25</c:v>
                </c:pt>
                <c:pt idx="5287">
                  <c:v>40.619999999999997</c:v>
                </c:pt>
                <c:pt idx="5288">
                  <c:v>51.345999999999997</c:v>
                </c:pt>
                <c:pt idx="5289">
                  <c:v>44.462000000000003</c:v>
                </c:pt>
                <c:pt idx="5290">
                  <c:v>33.094999999999999</c:v>
                </c:pt>
                <c:pt idx="5291">
                  <c:v>40.494</c:v>
                </c:pt>
                <c:pt idx="5292">
                  <c:v>33.363</c:v>
                </c:pt>
                <c:pt idx="5293">
                  <c:v>34.588999999999999</c:v>
                </c:pt>
                <c:pt idx="5294">
                  <c:v>36.149000000000001</c:v>
                </c:pt>
                <c:pt idx="5295">
                  <c:v>45.378</c:v>
                </c:pt>
                <c:pt idx="5296">
                  <c:v>39.168999999999997</c:v>
                </c:pt>
                <c:pt idx="5297">
                  <c:v>61.536000000000001</c:v>
                </c:pt>
                <c:pt idx="5298">
                  <c:v>61.91</c:v>
                </c:pt>
                <c:pt idx="5299">
                  <c:v>50.11</c:v>
                </c:pt>
                <c:pt idx="5300">
                  <c:v>32.915999999999997</c:v>
                </c:pt>
                <c:pt idx="5301">
                  <c:v>43.084000000000003</c:v>
                </c:pt>
                <c:pt idx="5302">
                  <c:v>35.792999999999999</c:v>
                </c:pt>
                <c:pt idx="5303">
                  <c:v>43.003</c:v>
                </c:pt>
                <c:pt idx="5304">
                  <c:v>56.581000000000003</c:v>
                </c:pt>
                <c:pt idx="5305">
                  <c:v>38.805</c:v>
                </c:pt>
                <c:pt idx="5306">
                  <c:v>33.256</c:v>
                </c:pt>
                <c:pt idx="5307">
                  <c:v>49.119</c:v>
                </c:pt>
                <c:pt idx="5308">
                  <c:v>36.115000000000002</c:v>
                </c:pt>
                <c:pt idx="5309">
                  <c:v>32.921999999999997</c:v>
                </c:pt>
                <c:pt idx="5310">
                  <c:v>39.073999999999998</c:v>
                </c:pt>
                <c:pt idx="5311">
                  <c:v>38.11</c:v>
                </c:pt>
                <c:pt idx="5312">
                  <c:v>38.957000000000001</c:v>
                </c:pt>
                <c:pt idx="5313">
                  <c:v>43.534999999999997</c:v>
                </c:pt>
                <c:pt idx="5314">
                  <c:v>41.575000000000003</c:v>
                </c:pt>
                <c:pt idx="5315">
                  <c:v>45.182000000000002</c:v>
                </c:pt>
                <c:pt idx="5316">
                  <c:v>41.223999999999997</c:v>
                </c:pt>
                <c:pt idx="5317">
                  <c:v>47.103999999999999</c:v>
                </c:pt>
                <c:pt idx="5318">
                  <c:v>50.241999999999997</c:v>
                </c:pt>
                <c:pt idx="5319">
                  <c:v>38.075000000000003</c:v>
                </c:pt>
                <c:pt idx="5320">
                  <c:v>48.140999999999998</c:v>
                </c:pt>
                <c:pt idx="5321">
                  <c:v>33.167000000000002</c:v>
                </c:pt>
                <c:pt idx="5322">
                  <c:v>39.015000000000001</c:v>
                </c:pt>
                <c:pt idx="5323">
                  <c:v>37.597000000000001</c:v>
                </c:pt>
                <c:pt idx="5324">
                  <c:v>46.518000000000001</c:v>
                </c:pt>
                <c:pt idx="5325">
                  <c:v>35.237000000000002</c:v>
                </c:pt>
                <c:pt idx="5326">
                  <c:v>34.472999999999999</c:v>
                </c:pt>
                <c:pt idx="5327">
                  <c:v>30.079000000000001</c:v>
                </c:pt>
                <c:pt idx="5328">
                  <c:v>35.685000000000002</c:v>
                </c:pt>
                <c:pt idx="5329">
                  <c:v>36.997</c:v>
                </c:pt>
                <c:pt idx="5330">
                  <c:v>57.171999999999997</c:v>
                </c:pt>
                <c:pt idx="5331">
                  <c:v>42.816000000000003</c:v>
                </c:pt>
                <c:pt idx="5332">
                  <c:v>37.159999999999997</c:v>
                </c:pt>
                <c:pt idx="5333">
                  <c:v>31.92</c:v>
                </c:pt>
                <c:pt idx="5334">
                  <c:v>44.15</c:v>
                </c:pt>
                <c:pt idx="5335">
                  <c:v>37.773000000000003</c:v>
                </c:pt>
                <c:pt idx="5336">
                  <c:v>40.037999999999997</c:v>
                </c:pt>
                <c:pt idx="5337">
                  <c:v>37.454999999999998</c:v>
                </c:pt>
                <c:pt idx="5338">
                  <c:v>38.213000000000001</c:v>
                </c:pt>
                <c:pt idx="5339">
                  <c:v>45.155999999999999</c:v>
                </c:pt>
                <c:pt idx="5340">
                  <c:v>29.032</c:v>
                </c:pt>
                <c:pt idx="5341">
                  <c:v>42.104999999999997</c:v>
                </c:pt>
                <c:pt idx="5342">
                  <c:v>39.595999999999997</c:v>
                </c:pt>
                <c:pt idx="5343">
                  <c:v>37.326999999999998</c:v>
                </c:pt>
                <c:pt idx="5344">
                  <c:v>33.683999999999997</c:v>
                </c:pt>
                <c:pt idx="5345">
                  <c:v>43.886000000000003</c:v>
                </c:pt>
                <c:pt idx="5346">
                  <c:v>43.23</c:v>
                </c:pt>
                <c:pt idx="5347">
                  <c:v>32.057000000000002</c:v>
                </c:pt>
                <c:pt idx="5348">
                  <c:v>37.594999999999999</c:v>
                </c:pt>
                <c:pt idx="5349">
                  <c:v>48.445</c:v>
                </c:pt>
                <c:pt idx="5350">
                  <c:v>31.725999999999999</c:v>
                </c:pt>
                <c:pt idx="5351">
                  <c:v>53.845999999999997</c:v>
                </c:pt>
                <c:pt idx="5352">
                  <c:v>40.298000000000002</c:v>
                </c:pt>
                <c:pt idx="5353">
                  <c:v>35.295999999999999</c:v>
                </c:pt>
                <c:pt idx="5354">
                  <c:v>43.121000000000002</c:v>
                </c:pt>
                <c:pt idx="5355">
                  <c:v>35.475000000000001</c:v>
                </c:pt>
                <c:pt idx="5356">
                  <c:v>42.494999999999997</c:v>
                </c:pt>
                <c:pt idx="5357">
                  <c:v>35.143999999999998</c:v>
                </c:pt>
                <c:pt idx="5358">
                  <c:v>46.334000000000003</c:v>
                </c:pt>
                <c:pt idx="5359">
                  <c:v>41.399000000000001</c:v>
                </c:pt>
                <c:pt idx="5360">
                  <c:v>38.878</c:v>
                </c:pt>
                <c:pt idx="5361">
                  <c:v>39.686999999999998</c:v>
                </c:pt>
                <c:pt idx="5362">
                  <c:v>43.408999999999999</c:v>
                </c:pt>
                <c:pt idx="5363">
                  <c:v>35.237000000000002</c:v>
                </c:pt>
                <c:pt idx="5364">
                  <c:v>42.997999999999998</c:v>
                </c:pt>
                <c:pt idx="5365">
                  <c:v>35.165999999999997</c:v>
                </c:pt>
                <c:pt idx="5366">
                  <c:v>46.832999999999998</c:v>
                </c:pt>
                <c:pt idx="5367">
                  <c:v>51.148000000000003</c:v>
                </c:pt>
                <c:pt idx="5368">
                  <c:v>32.829000000000001</c:v>
                </c:pt>
                <c:pt idx="5369">
                  <c:v>41.414999999999999</c:v>
                </c:pt>
                <c:pt idx="5370">
                  <c:v>42.267000000000003</c:v>
                </c:pt>
                <c:pt idx="5371">
                  <c:v>44.945</c:v>
                </c:pt>
                <c:pt idx="5372">
                  <c:v>34.365000000000002</c:v>
                </c:pt>
                <c:pt idx="5373">
                  <c:v>35.872</c:v>
                </c:pt>
                <c:pt idx="5374">
                  <c:v>46.545000000000002</c:v>
                </c:pt>
                <c:pt idx="5375">
                  <c:v>44.216999999999999</c:v>
                </c:pt>
                <c:pt idx="5376">
                  <c:v>40.146000000000001</c:v>
                </c:pt>
                <c:pt idx="5377">
                  <c:v>55.106000000000002</c:v>
                </c:pt>
                <c:pt idx="5378">
                  <c:v>43.728999999999999</c:v>
                </c:pt>
                <c:pt idx="5379">
                  <c:v>34.305999999999997</c:v>
                </c:pt>
                <c:pt idx="5380">
                  <c:v>37.945999999999998</c:v>
                </c:pt>
                <c:pt idx="5381">
                  <c:v>40.554000000000002</c:v>
                </c:pt>
                <c:pt idx="5382">
                  <c:v>42.008000000000003</c:v>
                </c:pt>
                <c:pt idx="5383">
                  <c:v>35.482999999999997</c:v>
                </c:pt>
                <c:pt idx="5384">
                  <c:v>50.530999999999999</c:v>
                </c:pt>
                <c:pt idx="5385">
                  <c:v>51.731999999999999</c:v>
                </c:pt>
                <c:pt idx="5386">
                  <c:v>35.494999999999997</c:v>
                </c:pt>
                <c:pt idx="5387">
                  <c:v>39.57</c:v>
                </c:pt>
                <c:pt idx="5388">
                  <c:v>35.808</c:v>
                </c:pt>
                <c:pt idx="5389">
                  <c:v>29.797999999999998</c:v>
                </c:pt>
                <c:pt idx="5390">
                  <c:v>45.320999999999998</c:v>
                </c:pt>
                <c:pt idx="5391">
                  <c:v>45.369</c:v>
                </c:pt>
                <c:pt idx="5392">
                  <c:v>52.225999999999999</c:v>
                </c:pt>
                <c:pt idx="5393">
                  <c:v>56.720999999999997</c:v>
                </c:pt>
                <c:pt idx="5394">
                  <c:v>41.027000000000001</c:v>
                </c:pt>
                <c:pt idx="5395">
                  <c:v>45.69</c:v>
                </c:pt>
                <c:pt idx="5396">
                  <c:v>41.414000000000001</c:v>
                </c:pt>
                <c:pt idx="5397">
                  <c:v>33.173000000000002</c:v>
                </c:pt>
                <c:pt idx="5398">
                  <c:v>39.566000000000003</c:v>
                </c:pt>
                <c:pt idx="5399">
                  <c:v>34.795000000000002</c:v>
                </c:pt>
                <c:pt idx="5400">
                  <c:v>38.677999999999997</c:v>
                </c:pt>
                <c:pt idx="5401">
                  <c:v>46.058999999999997</c:v>
                </c:pt>
                <c:pt idx="5402">
                  <c:v>47.465000000000003</c:v>
                </c:pt>
                <c:pt idx="5403">
                  <c:v>41.085999999999999</c:v>
                </c:pt>
                <c:pt idx="5404">
                  <c:v>50.451999999999998</c:v>
                </c:pt>
                <c:pt idx="5405">
                  <c:v>44.15</c:v>
                </c:pt>
                <c:pt idx="5406">
                  <c:v>32.46</c:v>
                </c:pt>
                <c:pt idx="5407">
                  <c:v>33.719000000000001</c:v>
                </c:pt>
                <c:pt idx="5408">
                  <c:v>47.225999999999999</c:v>
                </c:pt>
                <c:pt idx="5409">
                  <c:v>35.658000000000001</c:v>
                </c:pt>
                <c:pt idx="5410">
                  <c:v>40.445</c:v>
                </c:pt>
                <c:pt idx="5411">
                  <c:v>31.577000000000002</c:v>
                </c:pt>
                <c:pt idx="5412">
                  <c:v>42.228000000000002</c:v>
                </c:pt>
                <c:pt idx="5413">
                  <c:v>47.844999999999999</c:v>
                </c:pt>
                <c:pt idx="5414">
                  <c:v>44.707000000000001</c:v>
                </c:pt>
                <c:pt idx="5415">
                  <c:v>38.234999999999999</c:v>
                </c:pt>
                <c:pt idx="5416">
                  <c:v>51.073</c:v>
                </c:pt>
                <c:pt idx="5417">
                  <c:v>40.700000000000003</c:v>
                </c:pt>
                <c:pt idx="5418">
                  <c:v>30.797999999999998</c:v>
                </c:pt>
                <c:pt idx="5419">
                  <c:v>44.512</c:v>
                </c:pt>
                <c:pt idx="5420">
                  <c:v>42.295000000000002</c:v>
                </c:pt>
                <c:pt idx="5421">
                  <c:v>39.454999999999998</c:v>
                </c:pt>
                <c:pt idx="5422">
                  <c:v>39.856999999999999</c:v>
                </c:pt>
                <c:pt idx="5423">
                  <c:v>45.008000000000003</c:v>
                </c:pt>
                <c:pt idx="5424">
                  <c:v>44.223999999999997</c:v>
                </c:pt>
                <c:pt idx="5425">
                  <c:v>57.82</c:v>
                </c:pt>
                <c:pt idx="5426">
                  <c:v>43.639000000000003</c:v>
                </c:pt>
                <c:pt idx="5427">
                  <c:v>46.075000000000003</c:v>
                </c:pt>
                <c:pt idx="5428">
                  <c:v>42.8</c:v>
                </c:pt>
                <c:pt idx="5429">
                  <c:v>41.192</c:v>
                </c:pt>
                <c:pt idx="5430">
                  <c:v>30.373000000000001</c:v>
                </c:pt>
                <c:pt idx="5431">
                  <c:v>29.998999999999999</c:v>
                </c:pt>
                <c:pt idx="5432">
                  <c:v>50.573</c:v>
                </c:pt>
                <c:pt idx="5433">
                  <c:v>41.784999999999997</c:v>
                </c:pt>
                <c:pt idx="5434">
                  <c:v>47.509</c:v>
                </c:pt>
                <c:pt idx="5435">
                  <c:v>47.899000000000001</c:v>
                </c:pt>
                <c:pt idx="5436">
                  <c:v>38.722999999999999</c:v>
                </c:pt>
                <c:pt idx="5437">
                  <c:v>45.701999999999998</c:v>
                </c:pt>
                <c:pt idx="5438">
                  <c:v>40.28</c:v>
                </c:pt>
                <c:pt idx="5439">
                  <c:v>36.470999999999997</c:v>
                </c:pt>
                <c:pt idx="5440">
                  <c:v>42.646999999999998</c:v>
                </c:pt>
                <c:pt idx="5441">
                  <c:v>36.948</c:v>
                </c:pt>
                <c:pt idx="5442">
                  <c:v>38.884999999999998</c:v>
                </c:pt>
                <c:pt idx="5443">
                  <c:v>41.207999999999998</c:v>
                </c:pt>
                <c:pt idx="5444">
                  <c:v>34.895000000000003</c:v>
                </c:pt>
                <c:pt idx="5445">
                  <c:v>34.149000000000001</c:v>
                </c:pt>
                <c:pt idx="5446">
                  <c:v>40.091999999999999</c:v>
                </c:pt>
                <c:pt idx="5447">
                  <c:v>53.128999999999998</c:v>
                </c:pt>
                <c:pt idx="5448">
                  <c:v>46.756</c:v>
                </c:pt>
                <c:pt idx="5449">
                  <c:v>33.753</c:v>
                </c:pt>
                <c:pt idx="5450">
                  <c:v>50.564</c:v>
                </c:pt>
                <c:pt idx="5451">
                  <c:v>37.896000000000001</c:v>
                </c:pt>
                <c:pt idx="5452">
                  <c:v>41.991</c:v>
                </c:pt>
                <c:pt idx="5453">
                  <c:v>44.341000000000001</c:v>
                </c:pt>
                <c:pt idx="5454">
                  <c:v>31.154</c:v>
                </c:pt>
                <c:pt idx="5455">
                  <c:v>39.531999999999996</c:v>
                </c:pt>
                <c:pt idx="5456">
                  <c:v>54.18</c:v>
                </c:pt>
                <c:pt idx="5457">
                  <c:v>40.167999999999999</c:v>
                </c:pt>
                <c:pt idx="5458">
                  <c:v>28.312000000000001</c:v>
                </c:pt>
                <c:pt idx="5459">
                  <c:v>37.381</c:v>
                </c:pt>
                <c:pt idx="5460">
                  <c:v>45.530999999999999</c:v>
                </c:pt>
                <c:pt idx="5461">
                  <c:v>51.838000000000001</c:v>
                </c:pt>
                <c:pt idx="5462">
                  <c:v>29.625</c:v>
                </c:pt>
                <c:pt idx="5463">
                  <c:v>47.36</c:v>
                </c:pt>
                <c:pt idx="5464">
                  <c:v>28.56</c:v>
                </c:pt>
                <c:pt idx="5465">
                  <c:v>36.576999999999998</c:v>
                </c:pt>
                <c:pt idx="5466">
                  <c:v>36.017000000000003</c:v>
                </c:pt>
                <c:pt idx="5467">
                  <c:v>39.024999999999999</c:v>
                </c:pt>
                <c:pt idx="5468">
                  <c:v>27.434999999999999</c:v>
                </c:pt>
                <c:pt idx="5469">
                  <c:v>41.094999999999999</c:v>
                </c:pt>
                <c:pt idx="5470">
                  <c:v>37.183999999999997</c:v>
                </c:pt>
                <c:pt idx="5471">
                  <c:v>53.302</c:v>
                </c:pt>
                <c:pt idx="5472">
                  <c:v>38.667000000000002</c:v>
                </c:pt>
                <c:pt idx="5473">
                  <c:v>41.393999999999998</c:v>
                </c:pt>
                <c:pt idx="5474">
                  <c:v>39.151000000000003</c:v>
                </c:pt>
                <c:pt idx="5475">
                  <c:v>42.529000000000003</c:v>
                </c:pt>
                <c:pt idx="5476">
                  <c:v>53.192999999999998</c:v>
                </c:pt>
                <c:pt idx="5477">
                  <c:v>34.607999999999997</c:v>
                </c:pt>
                <c:pt idx="5478">
                  <c:v>36.329000000000001</c:v>
                </c:pt>
                <c:pt idx="5479">
                  <c:v>46.326000000000001</c:v>
                </c:pt>
                <c:pt idx="5480">
                  <c:v>41.290999999999997</c:v>
                </c:pt>
                <c:pt idx="5481">
                  <c:v>49</c:v>
                </c:pt>
                <c:pt idx="5482">
                  <c:v>39.777000000000001</c:v>
                </c:pt>
                <c:pt idx="5483">
                  <c:v>44.957999999999998</c:v>
                </c:pt>
                <c:pt idx="5484">
                  <c:v>35.048999999999999</c:v>
                </c:pt>
                <c:pt idx="5485">
                  <c:v>32.168999999999997</c:v>
                </c:pt>
                <c:pt idx="5486">
                  <c:v>38.658999999999999</c:v>
                </c:pt>
                <c:pt idx="5487">
                  <c:v>34.344000000000001</c:v>
                </c:pt>
                <c:pt idx="5488">
                  <c:v>42.46</c:v>
                </c:pt>
                <c:pt idx="5489">
                  <c:v>36.417000000000002</c:v>
                </c:pt>
                <c:pt idx="5490">
                  <c:v>52.149000000000001</c:v>
                </c:pt>
                <c:pt idx="5491">
                  <c:v>37.481999999999999</c:v>
                </c:pt>
                <c:pt idx="5492">
                  <c:v>38.037999999999997</c:v>
                </c:pt>
                <c:pt idx="5493">
                  <c:v>48.182000000000002</c:v>
                </c:pt>
                <c:pt idx="5494">
                  <c:v>41.76</c:v>
                </c:pt>
                <c:pt idx="5495">
                  <c:v>39.875</c:v>
                </c:pt>
                <c:pt idx="5496">
                  <c:v>40.19</c:v>
                </c:pt>
                <c:pt idx="5497">
                  <c:v>31.058</c:v>
                </c:pt>
                <c:pt idx="5498">
                  <c:v>54.741999999999997</c:v>
                </c:pt>
                <c:pt idx="5499">
                  <c:v>27.388000000000002</c:v>
                </c:pt>
                <c:pt idx="5500">
                  <c:v>45.210999999999999</c:v>
                </c:pt>
                <c:pt idx="5501">
                  <c:v>40.597999999999999</c:v>
                </c:pt>
                <c:pt idx="5502">
                  <c:v>45.938000000000002</c:v>
                </c:pt>
                <c:pt idx="5503">
                  <c:v>34.875</c:v>
                </c:pt>
                <c:pt idx="5504">
                  <c:v>42.28</c:v>
                </c:pt>
                <c:pt idx="5505">
                  <c:v>43.826999999999998</c:v>
                </c:pt>
                <c:pt idx="5506">
                  <c:v>41.326000000000001</c:v>
                </c:pt>
                <c:pt idx="5507">
                  <c:v>34.526000000000003</c:v>
                </c:pt>
                <c:pt idx="5508">
                  <c:v>46.762</c:v>
                </c:pt>
                <c:pt idx="5509">
                  <c:v>34.094999999999999</c:v>
                </c:pt>
                <c:pt idx="5510">
                  <c:v>48.747999999999998</c:v>
                </c:pt>
                <c:pt idx="5511">
                  <c:v>44.209000000000003</c:v>
                </c:pt>
                <c:pt idx="5512">
                  <c:v>41.182000000000002</c:v>
                </c:pt>
                <c:pt idx="5513">
                  <c:v>38.25</c:v>
                </c:pt>
                <c:pt idx="5514">
                  <c:v>38.58</c:v>
                </c:pt>
                <c:pt idx="5515">
                  <c:v>34.746000000000002</c:v>
                </c:pt>
                <c:pt idx="5516">
                  <c:v>34.813000000000002</c:v>
                </c:pt>
                <c:pt idx="5517">
                  <c:v>28.792000000000002</c:v>
                </c:pt>
                <c:pt idx="5518">
                  <c:v>40.433</c:v>
                </c:pt>
                <c:pt idx="5519">
                  <c:v>30.228999999999999</c:v>
                </c:pt>
                <c:pt idx="5520">
                  <c:v>42.774000000000001</c:v>
                </c:pt>
                <c:pt idx="5521">
                  <c:v>37.44</c:v>
                </c:pt>
                <c:pt idx="5522">
                  <c:v>33.456000000000003</c:v>
                </c:pt>
                <c:pt idx="5523">
                  <c:v>39.241999999999997</c:v>
                </c:pt>
                <c:pt idx="5524">
                  <c:v>34.067</c:v>
                </c:pt>
                <c:pt idx="5525">
                  <c:v>43.472999999999999</c:v>
                </c:pt>
                <c:pt idx="5526">
                  <c:v>36.701999999999998</c:v>
                </c:pt>
                <c:pt idx="5527">
                  <c:v>35.164999999999999</c:v>
                </c:pt>
                <c:pt idx="5528">
                  <c:v>38.136000000000003</c:v>
                </c:pt>
                <c:pt idx="5529">
                  <c:v>41.212000000000003</c:v>
                </c:pt>
                <c:pt idx="5530">
                  <c:v>41.616999999999997</c:v>
                </c:pt>
                <c:pt idx="5531">
                  <c:v>32.128</c:v>
                </c:pt>
                <c:pt idx="5532">
                  <c:v>29.286999999999999</c:v>
                </c:pt>
                <c:pt idx="5533">
                  <c:v>48.222000000000001</c:v>
                </c:pt>
                <c:pt idx="5534">
                  <c:v>45.058999999999997</c:v>
                </c:pt>
                <c:pt idx="5535">
                  <c:v>36.548000000000002</c:v>
                </c:pt>
                <c:pt idx="5536">
                  <c:v>44.454000000000001</c:v>
                </c:pt>
                <c:pt idx="5537">
                  <c:v>27.937000000000001</c:v>
                </c:pt>
                <c:pt idx="5538">
                  <c:v>46.235999999999997</c:v>
                </c:pt>
                <c:pt idx="5539">
                  <c:v>44.365000000000002</c:v>
                </c:pt>
                <c:pt idx="5540">
                  <c:v>46.203000000000003</c:v>
                </c:pt>
                <c:pt idx="5541">
                  <c:v>41.779000000000003</c:v>
                </c:pt>
                <c:pt idx="5542">
                  <c:v>43.65</c:v>
                </c:pt>
                <c:pt idx="5543">
                  <c:v>50.643000000000001</c:v>
                </c:pt>
                <c:pt idx="5544">
                  <c:v>50.561</c:v>
                </c:pt>
                <c:pt idx="5545">
                  <c:v>43.116</c:v>
                </c:pt>
                <c:pt idx="5546">
                  <c:v>41.584000000000003</c:v>
                </c:pt>
                <c:pt idx="5547">
                  <c:v>33.737000000000002</c:v>
                </c:pt>
                <c:pt idx="5548">
                  <c:v>36.320999999999998</c:v>
                </c:pt>
                <c:pt idx="5549">
                  <c:v>33.831000000000003</c:v>
                </c:pt>
                <c:pt idx="5550">
                  <c:v>33.747</c:v>
                </c:pt>
                <c:pt idx="5551">
                  <c:v>48.018999999999998</c:v>
                </c:pt>
                <c:pt idx="5552">
                  <c:v>36.014000000000003</c:v>
                </c:pt>
                <c:pt idx="5553">
                  <c:v>34.640999999999998</c:v>
                </c:pt>
                <c:pt idx="5554">
                  <c:v>28.305</c:v>
                </c:pt>
                <c:pt idx="5555">
                  <c:v>46.384999999999998</c:v>
                </c:pt>
                <c:pt idx="5556">
                  <c:v>51.679000000000002</c:v>
                </c:pt>
                <c:pt idx="5557">
                  <c:v>35.841999999999999</c:v>
                </c:pt>
                <c:pt idx="5558">
                  <c:v>34.085999999999999</c:v>
                </c:pt>
                <c:pt idx="5559">
                  <c:v>32.658000000000001</c:v>
                </c:pt>
                <c:pt idx="5560">
                  <c:v>32.551000000000002</c:v>
                </c:pt>
                <c:pt idx="5561">
                  <c:v>46.277999999999999</c:v>
                </c:pt>
                <c:pt idx="5562">
                  <c:v>37.722000000000001</c:v>
                </c:pt>
                <c:pt idx="5563">
                  <c:v>37.917999999999999</c:v>
                </c:pt>
                <c:pt idx="5564">
                  <c:v>42.776000000000003</c:v>
                </c:pt>
                <c:pt idx="5565">
                  <c:v>47.002000000000002</c:v>
                </c:pt>
                <c:pt idx="5566">
                  <c:v>46.536000000000001</c:v>
                </c:pt>
                <c:pt idx="5567">
                  <c:v>40.069000000000003</c:v>
                </c:pt>
                <c:pt idx="5568">
                  <c:v>34.555999999999997</c:v>
                </c:pt>
                <c:pt idx="5569">
                  <c:v>39.814</c:v>
                </c:pt>
                <c:pt idx="5570">
                  <c:v>37.5</c:v>
                </c:pt>
                <c:pt idx="5571">
                  <c:v>31.382999999999999</c:v>
                </c:pt>
                <c:pt idx="5572">
                  <c:v>44.542000000000002</c:v>
                </c:pt>
                <c:pt idx="5573">
                  <c:v>41.305</c:v>
                </c:pt>
                <c:pt idx="5574">
                  <c:v>41.625999999999998</c:v>
                </c:pt>
                <c:pt idx="5575">
                  <c:v>39.177999999999997</c:v>
                </c:pt>
                <c:pt idx="5576">
                  <c:v>37.411999999999999</c:v>
                </c:pt>
                <c:pt idx="5577">
                  <c:v>35.896000000000001</c:v>
                </c:pt>
                <c:pt idx="5578">
                  <c:v>47.02</c:v>
                </c:pt>
                <c:pt idx="5579">
                  <c:v>38.521000000000001</c:v>
                </c:pt>
                <c:pt idx="5580">
                  <c:v>36.683999999999997</c:v>
                </c:pt>
                <c:pt idx="5581">
                  <c:v>42.204999999999998</c:v>
                </c:pt>
                <c:pt idx="5582">
                  <c:v>39.353000000000002</c:v>
                </c:pt>
                <c:pt idx="5583">
                  <c:v>39.033999999999999</c:v>
                </c:pt>
                <c:pt idx="5584">
                  <c:v>33.963999999999999</c:v>
                </c:pt>
                <c:pt idx="5585">
                  <c:v>31.347999999999999</c:v>
                </c:pt>
                <c:pt idx="5586">
                  <c:v>35.759</c:v>
                </c:pt>
                <c:pt idx="5587">
                  <c:v>45.652999999999999</c:v>
                </c:pt>
                <c:pt idx="5588">
                  <c:v>31.917999999999999</c:v>
                </c:pt>
                <c:pt idx="5589">
                  <c:v>49.405000000000001</c:v>
                </c:pt>
                <c:pt idx="5590">
                  <c:v>34.31</c:v>
                </c:pt>
                <c:pt idx="5591">
                  <c:v>33.484000000000002</c:v>
                </c:pt>
                <c:pt idx="5592">
                  <c:v>54.753</c:v>
                </c:pt>
                <c:pt idx="5593">
                  <c:v>46.65</c:v>
                </c:pt>
                <c:pt idx="5594">
                  <c:v>46.267000000000003</c:v>
                </c:pt>
                <c:pt idx="5595">
                  <c:v>32.332000000000001</c:v>
                </c:pt>
                <c:pt idx="5596">
                  <c:v>42.646999999999998</c:v>
                </c:pt>
                <c:pt idx="5597">
                  <c:v>30.59</c:v>
                </c:pt>
                <c:pt idx="5598">
                  <c:v>33.009</c:v>
                </c:pt>
                <c:pt idx="5599">
                  <c:v>41.292000000000002</c:v>
                </c:pt>
                <c:pt idx="5600">
                  <c:v>36.408000000000001</c:v>
                </c:pt>
                <c:pt idx="5601">
                  <c:v>35.656999999999996</c:v>
                </c:pt>
                <c:pt idx="5602">
                  <c:v>40.299999999999997</c:v>
                </c:pt>
                <c:pt idx="5603">
                  <c:v>49.921999999999997</c:v>
                </c:pt>
                <c:pt idx="5604">
                  <c:v>31.260999999999999</c:v>
                </c:pt>
                <c:pt idx="5605">
                  <c:v>34.151000000000003</c:v>
                </c:pt>
                <c:pt idx="5606">
                  <c:v>31.245000000000001</c:v>
                </c:pt>
                <c:pt idx="5607">
                  <c:v>37.591999999999999</c:v>
                </c:pt>
                <c:pt idx="5608">
                  <c:v>33.667000000000002</c:v>
                </c:pt>
                <c:pt idx="5609">
                  <c:v>43.808</c:v>
                </c:pt>
                <c:pt idx="5610">
                  <c:v>26.904</c:v>
                </c:pt>
                <c:pt idx="5611">
                  <c:v>39.078000000000003</c:v>
                </c:pt>
                <c:pt idx="5612">
                  <c:v>40.563000000000002</c:v>
                </c:pt>
                <c:pt idx="5613">
                  <c:v>35.674999999999997</c:v>
                </c:pt>
                <c:pt idx="5614">
                  <c:v>34.709000000000003</c:v>
                </c:pt>
                <c:pt idx="5615">
                  <c:v>44.357999999999997</c:v>
                </c:pt>
                <c:pt idx="5616">
                  <c:v>42.744</c:v>
                </c:pt>
                <c:pt idx="5617">
                  <c:v>35.415999999999997</c:v>
                </c:pt>
                <c:pt idx="5618">
                  <c:v>38.902000000000001</c:v>
                </c:pt>
                <c:pt idx="5619">
                  <c:v>36.475000000000001</c:v>
                </c:pt>
                <c:pt idx="5620">
                  <c:v>51.091000000000001</c:v>
                </c:pt>
                <c:pt idx="5621">
                  <c:v>53.688000000000002</c:v>
                </c:pt>
                <c:pt idx="5622">
                  <c:v>39.542999999999999</c:v>
                </c:pt>
                <c:pt idx="5623">
                  <c:v>48.942999999999998</c:v>
                </c:pt>
                <c:pt idx="5624">
                  <c:v>38.411000000000001</c:v>
                </c:pt>
                <c:pt idx="5625">
                  <c:v>41.063000000000002</c:v>
                </c:pt>
                <c:pt idx="5626">
                  <c:v>33.859000000000002</c:v>
                </c:pt>
                <c:pt idx="5627">
                  <c:v>37.020000000000003</c:v>
                </c:pt>
                <c:pt idx="5628">
                  <c:v>45.954999999999998</c:v>
                </c:pt>
                <c:pt idx="5629">
                  <c:v>49.378</c:v>
                </c:pt>
                <c:pt idx="5630">
                  <c:v>36.462000000000003</c:v>
                </c:pt>
                <c:pt idx="5631">
                  <c:v>41.237000000000002</c:v>
                </c:pt>
                <c:pt idx="5632">
                  <c:v>37.332000000000001</c:v>
                </c:pt>
                <c:pt idx="5633">
                  <c:v>32.755000000000003</c:v>
                </c:pt>
                <c:pt idx="5634">
                  <c:v>32.755000000000003</c:v>
                </c:pt>
                <c:pt idx="5635">
                  <c:v>41.847999999999999</c:v>
                </c:pt>
                <c:pt idx="5636">
                  <c:v>48.692999999999998</c:v>
                </c:pt>
                <c:pt idx="5637">
                  <c:v>46.884</c:v>
                </c:pt>
                <c:pt idx="5638">
                  <c:v>30.99</c:v>
                </c:pt>
                <c:pt idx="5639">
                  <c:v>37.445</c:v>
                </c:pt>
                <c:pt idx="5640">
                  <c:v>37.128</c:v>
                </c:pt>
                <c:pt idx="5641">
                  <c:v>52.972000000000001</c:v>
                </c:pt>
                <c:pt idx="5642">
                  <c:v>38.048999999999999</c:v>
                </c:pt>
                <c:pt idx="5643">
                  <c:v>38.787999999999997</c:v>
                </c:pt>
                <c:pt idx="5644">
                  <c:v>38.448</c:v>
                </c:pt>
                <c:pt idx="5645">
                  <c:v>36.941000000000003</c:v>
                </c:pt>
                <c:pt idx="5646">
                  <c:v>39.286000000000001</c:v>
                </c:pt>
                <c:pt idx="5647">
                  <c:v>36.381</c:v>
                </c:pt>
                <c:pt idx="5648">
                  <c:v>32.1</c:v>
                </c:pt>
                <c:pt idx="5649">
                  <c:v>30.864999999999998</c:v>
                </c:pt>
                <c:pt idx="5650">
                  <c:v>47.823999999999998</c:v>
                </c:pt>
                <c:pt idx="5651">
                  <c:v>64.409000000000006</c:v>
                </c:pt>
                <c:pt idx="5652">
                  <c:v>39.451000000000001</c:v>
                </c:pt>
                <c:pt idx="5653">
                  <c:v>38.692</c:v>
                </c:pt>
                <c:pt idx="5654">
                  <c:v>40.869999999999997</c:v>
                </c:pt>
                <c:pt idx="5655">
                  <c:v>41.354999999999997</c:v>
                </c:pt>
                <c:pt idx="5656">
                  <c:v>43.926000000000002</c:v>
                </c:pt>
                <c:pt idx="5657">
                  <c:v>38.225999999999999</c:v>
                </c:pt>
                <c:pt idx="5658">
                  <c:v>42.911999999999999</c:v>
                </c:pt>
                <c:pt idx="5659">
                  <c:v>29.209</c:v>
                </c:pt>
                <c:pt idx="5660">
                  <c:v>38.121000000000002</c:v>
                </c:pt>
                <c:pt idx="5661">
                  <c:v>35.954000000000001</c:v>
                </c:pt>
                <c:pt idx="5662">
                  <c:v>40.963999999999999</c:v>
                </c:pt>
                <c:pt idx="5663">
                  <c:v>44.332000000000001</c:v>
                </c:pt>
                <c:pt idx="5664">
                  <c:v>36.936999999999998</c:v>
                </c:pt>
                <c:pt idx="5665">
                  <c:v>43.667000000000002</c:v>
                </c:pt>
                <c:pt idx="5666">
                  <c:v>32.493000000000002</c:v>
                </c:pt>
                <c:pt idx="5667">
                  <c:v>36.441000000000003</c:v>
                </c:pt>
                <c:pt idx="5668">
                  <c:v>38.19</c:v>
                </c:pt>
                <c:pt idx="5669">
                  <c:v>43.314</c:v>
                </c:pt>
                <c:pt idx="5670">
                  <c:v>39.167999999999999</c:v>
                </c:pt>
                <c:pt idx="5671">
                  <c:v>41.017000000000003</c:v>
                </c:pt>
                <c:pt idx="5672">
                  <c:v>42.167999999999999</c:v>
                </c:pt>
                <c:pt idx="5673">
                  <c:v>40.140999999999998</c:v>
                </c:pt>
                <c:pt idx="5674">
                  <c:v>41.963999999999999</c:v>
                </c:pt>
                <c:pt idx="5675">
                  <c:v>47.564</c:v>
                </c:pt>
                <c:pt idx="5676">
                  <c:v>38.061</c:v>
                </c:pt>
                <c:pt idx="5677">
                  <c:v>41.476999999999997</c:v>
                </c:pt>
                <c:pt idx="5678">
                  <c:v>39.398000000000003</c:v>
                </c:pt>
                <c:pt idx="5679">
                  <c:v>35.368000000000002</c:v>
                </c:pt>
                <c:pt idx="5680">
                  <c:v>32.115000000000002</c:v>
                </c:pt>
                <c:pt idx="5681">
                  <c:v>28.372</c:v>
                </c:pt>
                <c:pt idx="5682">
                  <c:v>46.83</c:v>
                </c:pt>
                <c:pt idx="5683">
                  <c:v>39.53</c:v>
                </c:pt>
                <c:pt idx="5684">
                  <c:v>40.898000000000003</c:v>
                </c:pt>
                <c:pt idx="5685">
                  <c:v>32.792000000000002</c:v>
                </c:pt>
                <c:pt idx="5686">
                  <c:v>38.841000000000001</c:v>
                </c:pt>
                <c:pt idx="5687">
                  <c:v>33.113</c:v>
                </c:pt>
                <c:pt idx="5688">
                  <c:v>39.088999999999999</c:v>
                </c:pt>
                <c:pt idx="5689">
                  <c:v>32.218000000000004</c:v>
                </c:pt>
                <c:pt idx="5690">
                  <c:v>40.616999999999997</c:v>
                </c:pt>
                <c:pt idx="5691">
                  <c:v>30.146000000000001</c:v>
                </c:pt>
                <c:pt idx="5692">
                  <c:v>45.104999999999997</c:v>
                </c:pt>
                <c:pt idx="5693">
                  <c:v>42.585999999999999</c:v>
                </c:pt>
                <c:pt idx="5694">
                  <c:v>34.576000000000001</c:v>
                </c:pt>
                <c:pt idx="5695">
                  <c:v>38.924999999999997</c:v>
                </c:pt>
                <c:pt idx="5696">
                  <c:v>34.408999999999999</c:v>
                </c:pt>
                <c:pt idx="5697">
                  <c:v>34.491999999999997</c:v>
                </c:pt>
                <c:pt idx="5698">
                  <c:v>33.069000000000003</c:v>
                </c:pt>
                <c:pt idx="5699">
                  <c:v>43.311999999999998</c:v>
                </c:pt>
                <c:pt idx="5700">
                  <c:v>34.345999999999997</c:v>
                </c:pt>
                <c:pt idx="5701">
                  <c:v>36.954000000000001</c:v>
                </c:pt>
                <c:pt idx="5702">
                  <c:v>50.168999999999997</c:v>
                </c:pt>
                <c:pt idx="5703">
                  <c:v>40.802</c:v>
                </c:pt>
                <c:pt idx="5704">
                  <c:v>32.957999999999998</c:v>
                </c:pt>
                <c:pt idx="5705">
                  <c:v>33.402000000000001</c:v>
                </c:pt>
                <c:pt idx="5706">
                  <c:v>36.231000000000002</c:v>
                </c:pt>
                <c:pt idx="5707">
                  <c:v>39.155999999999999</c:v>
                </c:pt>
                <c:pt idx="5708">
                  <c:v>33.988</c:v>
                </c:pt>
                <c:pt idx="5709">
                  <c:v>45.064999999999998</c:v>
                </c:pt>
                <c:pt idx="5710">
                  <c:v>31.367999999999999</c:v>
                </c:pt>
                <c:pt idx="5711">
                  <c:v>31.201000000000001</c:v>
                </c:pt>
                <c:pt idx="5712">
                  <c:v>40.801000000000002</c:v>
                </c:pt>
                <c:pt idx="5713">
                  <c:v>37.357999999999997</c:v>
                </c:pt>
                <c:pt idx="5714">
                  <c:v>33.15</c:v>
                </c:pt>
                <c:pt idx="5715">
                  <c:v>34.152000000000001</c:v>
                </c:pt>
                <c:pt idx="5716">
                  <c:v>36.299999999999997</c:v>
                </c:pt>
                <c:pt idx="5717">
                  <c:v>30.061</c:v>
                </c:pt>
                <c:pt idx="5718">
                  <c:v>44.469000000000001</c:v>
                </c:pt>
                <c:pt idx="5719">
                  <c:v>46.536000000000001</c:v>
                </c:pt>
                <c:pt idx="5720">
                  <c:v>38.762999999999998</c:v>
                </c:pt>
                <c:pt idx="5721">
                  <c:v>37.581000000000003</c:v>
                </c:pt>
                <c:pt idx="5722">
                  <c:v>35.295000000000002</c:v>
                </c:pt>
                <c:pt idx="5723">
                  <c:v>30.297999999999998</c:v>
                </c:pt>
                <c:pt idx="5724">
                  <c:v>37.655999999999999</c:v>
                </c:pt>
                <c:pt idx="5725">
                  <c:v>44.345999999999997</c:v>
                </c:pt>
                <c:pt idx="5726">
                  <c:v>47.509</c:v>
                </c:pt>
                <c:pt idx="5727">
                  <c:v>42.009</c:v>
                </c:pt>
                <c:pt idx="5728">
                  <c:v>38.509</c:v>
                </c:pt>
                <c:pt idx="5729">
                  <c:v>28.280999999999999</c:v>
                </c:pt>
                <c:pt idx="5730">
                  <c:v>47.83</c:v>
                </c:pt>
                <c:pt idx="5731">
                  <c:v>38.713000000000001</c:v>
                </c:pt>
                <c:pt idx="5732">
                  <c:v>33.177</c:v>
                </c:pt>
                <c:pt idx="5733">
                  <c:v>44.531999999999996</c:v>
                </c:pt>
                <c:pt idx="5734">
                  <c:v>42.415999999999997</c:v>
                </c:pt>
                <c:pt idx="5735">
                  <c:v>46.762</c:v>
                </c:pt>
                <c:pt idx="5736">
                  <c:v>32.853000000000002</c:v>
                </c:pt>
                <c:pt idx="5737">
                  <c:v>36.555999999999997</c:v>
                </c:pt>
                <c:pt idx="5738">
                  <c:v>36.414000000000001</c:v>
                </c:pt>
                <c:pt idx="5739">
                  <c:v>35.935000000000002</c:v>
                </c:pt>
                <c:pt idx="5740">
                  <c:v>39.085000000000001</c:v>
                </c:pt>
                <c:pt idx="5741">
                  <c:v>38.256999999999998</c:v>
                </c:pt>
                <c:pt idx="5742">
                  <c:v>38.031999999999996</c:v>
                </c:pt>
                <c:pt idx="5743">
                  <c:v>35.862000000000002</c:v>
                </c:pt>
                <c:pt idx="5744">
                  <c:v>36.256999999999998</c:v>
                </c:pt>
                <c:pt idx="5745">
                  <c:v>41.808999999999997</c:v>
                </c:pt>
                <c:pt idx="5746">
                  <c:v>29.425999999999998</c:v>
                </c:pt>
                <c:pt idx="5747">
                  <c:v>32.615000000000002</c:v>
                </c:pt>
                <c:pt idx="5748">
                  <c:v>36.633000000000003</c:v>
                </c:pt>
                <c:pt idx="5749">
                  <c:v>30.582999999999998</c:v>
                </c:pt>
                <c:pt idx="5750">
                  <c:v>33.825000000000003</c:v>
                </c:pt>
                <c:pt idx="5751">
                  <c:v>39.207999999999998</c:v>
                </c:pt>
                <c:pt idx="5752">
                  <c:v>38.116999999999997</c:v>
                </c:pt>
                <c:pt idx="5753">
                  <c:v>44.857999999999997</c:v>
                </c:pt>
                <c:pt idx="5754">
                  <c:v>30.32</c:v>
                </c:pt>
                <c:pt idx="5755">
                  <c:v>37.271000000000001</c:v>
                </c:pt>
                <c:pt idx="5756">
                  <c:v>35.534999999999997</c:v>
                </c:pt>
                <c:pt idx="5757">
                  <c:v>30.024999999999999</c:v>
                </c:pt>
                <c:pt idx="5758">
                  <c:v>35.874000000000002</c:v>
                </c:pt>
                <c:pt idx="5759">
                  <c:v>34.024999999999999</c:v>
                </c:pt>
                <c:pt idx="5760">
                  <c:v>43.377000000000002</c:v>
                </c:pt>
                <c:pt idx="5761">
                  <c:v>42.084000000000003</c:v>
                </c:pt>
                <c:pt idx="5762">
                  <c:v>40.28</c:v>
                </c:pt>
                <c:pt idx="5763">
                  <c:v>20.164000000000001</c:v>
                </c:pt>
                <c:pt idx="5764">
                  <c:v>35.795999999999999</c:v>
                </c:pt>
                <c:pt idx="5765">
                  <c:v>40.137</c:v>
                </c:pt>
                <c:pt idx="5766">
                  <c:v>34.715000000000003</c:v>
                </c:pt>
                <c:pt idx="5767">
                  <c:v>35.432000000000002</c:v>
                </c:pt>
                <c:pt idx="5768">
                  <c:v>49.603999999999999</c:v>
                </c:pt>
                <c:pt idx="5769">
                  <c:v>46.411000000000001</c:v>
                </c:pt>
                <c:pt idx="5770">
                  <c:v>46.63</c:v>
                </c:pt>
                <c:pt idx="5771">
                  <c:v>51.715000000000003</c:v>
                </c:pt>
                <c:pt idx="5772">
                  <c:v>46.521999999999998</c:v>
                </c:pt>
                <c:pt idx="5773">
                  <c:v>43.369</c:v>
                </c:pt>
                <c:pt idx="5774">
                  <c:v>37.576000000000001</c:v>
                </c:pt>
                <c:pt idx="5775">
                  <c:v>47.698</c:v>
                </c:pt>
                <c:pt idx="5776">
                  <c:v>33.950000000000003</c:v>
                </c:pt>
                <c:pt idx="5777">
                  <c:v>31.933</c:v>
                </c:pt>
                <c:pt idx="5778">
                  <c:v>29.937999999999999</c:v>
                </c:pt>
                <c:pt idx="5779">
                  <c:v>33.392000000000003</c:v>
                </c:pt>
                <c:pt idx="5780">
                  <c:v>38.435000000000002</c:v>
                </c:pt>
                <c:pt idx="5781">
                  <c:v>34.770000000000003</c:v>
                </c:pt>
                <c:pt idx="5782">
                  <c:v>31.788</c:v>
                </c:pt>
                <c:pt idx="5783">
                  <c:v>34.454000000000001</c:v>
                </c:pt>
                <c:pt idx="5784">
                  <c:v>47.146999999999998</c:v>
                </c:pt>
                <c:pt idx="5785">
                  <c:v>38.811</c:v>
                </c:pt>
                <c:pt idx="5786">
                  <c:v>39.779000000000003</c:v>
                </c:pt>
                <c:pt idx="5787">
                  <c:v>48.353000000000002</c:v>
                </c:pt>
                <c:pt idx="5788">
                  <c:v>37.759</c:v>
                </c:pt>
                <c:pt idx="5789">
                  <c:v>32.457000000000001</c:v>
                </c:pt>
                <c:pt idx="5790">
                  <c:v>38.987000000000002</c:v>
                </c:pt>
                <c:pt idx="5791">
                  <c:v>40.5</c:v>
                </c:pt>
                <c:pt idx="5792">
                  <c:v>42.326999999999998</c:v>
                </c:pt>
                <c:pt idx="5793">
                  <c:v>59.853000000000002</c:v>
                </c:pt>
                <c:pt idx="5794">
                  <c:v>47.031999999999996</c:v>
                </c:pt>
                <c:pt idx="5795">
                  <c:v>41.188000000000002</c:v>
                </c:pt>
                <c:pt idx="5796">
                  <c:v>50.970999999999997</c:v>
                </c:pt>
                <c:pt idx="5797">
                  <c:v>44.432000000000002</c:v>
                </c:pt>
                <c:pt idx="5798">
                  <c:v>43.371000000000002</c:v>
                </c:pt>
                <c:pt idx="5799">
                  <c:v>43.665999999999997</c:v>
                </c:pt>
                <c:pt idx="5800">
                  <c:v>34.726999999999997</c:v>
                </c:pt>
                <c:pt idx="5801">
                  <c:v>30.359000000000002</c:v>
                </c:pt>
                <c:pt idx="5802">
                  <c:v>46.087000000000003</c:v>
                </c:pt>
                <c:pt idx="5803">
                  <c:v>41.984000000000002</c:v>
                </c:pt>
                <c:pt idx="5804">
                  <c:v>38.670999999999999</c:v>
                </c:pt>
                <c:pt idx="5805">
                  <c:v>44.872</c:v>
                </c:pt>
                <c:pt idx="5806">
                  <c:v>38.786000000000001</c:v>
                </c:pt>
                <c:pt idx="5807">
                  <c:v>33.034999999999997</c:v>
                </c:pt>
                <c:pt idx="5808">
                  <c:v>45.939</c:v>
                </c:pt>
                <c:pt idx="5809">
                  <c:v>39.81</c:v>
                </c:pt>
                <c:pt idx="5810">
                  <c:v>47.656999999999996</c:v>
                </c:pt>
                <c:pt idx="5811">
                  <c:v>37.561999999999998</c:v>
                </c:pt>
                <c:pt idx="5812">
                  <c:v>39.259</c:v>
                </c:pt>
                <c:pt idx="5813">
                  <c:v>40.337000000000003</c:v>
                </c:pt>
                <c:pt idx="5814">
                  <c:v>41.670999999999999</c:v>
                </c:pt>
                <c:pt idx="5815">
                  <c:v>51.603000000000002</c:v>
                </c:pt>
                <c:pt idx="5816">
                  <c:v>25.838999999999999</c:v>
                </c:pt>
                <c:pt idx="5817">
                  <c:v>47.942999999999998</c:v>
                </c:pt>
                <c:pt idx="5818">
                  <c:v>47.432000000000002</c:v>
                </c:pt>
                <c:pt idx="5819">
                  <c:v>48.473999999999997</c:v>
                </c:pt>
                <c:pt idx="5820">
                  <c:v>43.210999999999999</c:v>
                </c:pt>
                <c:pt idx="5821">
                  <c:v>39.432000000000002</c:v>
                </c:pt>
                <c:pt idx="5822">
                  <c:v>55.103000000000002</c:v>
                </c:pt>
                <c:pt idx="5823">
                  <c:v>40.552999999999997</c:v>
                </c:pt>
                <c:pt idx="5824">
                  <c:v>40.034999999999997</c:v>
                </c:pt>
                <c:pt idx="5825">
                  <c:v>45.558</c:v>
                </c:pt>
                <c:pt idx="5826">
                  <c:v>50.83</c:v>
                </c:pt>
                <c:pt idx="5827">
                  <c:v>51.168999999999997</c:v>
                </c:pt>
                <c:pt idx="5828">
                  <c:v>46.866</c:v>
                </c:pt>
                <c:pt idx="5829">
                  <c:v>30.667999999999999</c:v>
                </c:pt>
                <c:pt idx="5830">
                  <c:v>52.045999999999999</c:v>
                </c:pt>
                <c:pt idx="5831">
                  <c:v>44.518000000000001</c:v>
                </c:pt>
                <c:pt idx="5832">
                  <c:v>30.114000000000001</c:v>
                </c:pt>
                <c:pt idx="5833">
                  <c:v>45.253999999999998</c:v>
                </c:pt>
                <c:pt idx="5834">
                  <c:v>46.533999999999999</c:v>
                </c:pt>
                <c:pt idx="5835">
                  <c:v>36.811</c:v>
                </c:pt>
                <c:pt idx="5836">
                  <c:v>29.274000000000001</c:v>
                </c:pt>
                <c:pt idx="5837">
                  <c:v>48.828000000000003</c:v>
                </c:pt>
                <c:pt idx="5838">
                  <c:v>32.189</c:v>
                </c:pt>
                <c:pt idx="5839">
                  <c:v>42.097999999999999</c:v>
                </c:pt>
                <c:pt idx="5840">
                  <c:v>40.716000000000001</c:v>
                </c:pt>
                <c:pt idx="5841">
                  <c:v>48.970999999999997</c:v>
                </c:pt>
                <c:pt idx="5842">
                  <c:v>39.674999999999997</c:v>
                </c:pt>
                <c:pt idx="5843">
                  <c:v>38.381999999999998</c:v>
                </c:pt>
                <c:pt idx="5844">
                  <c:v>37.786000000000001</c:v>
                </c:pt>
                <c:pt idx="5845">
                  <c:v>32.646000000000001</c:v>
                </c:pt>
                <c:pt idx="5846">
                  <c:v>37.479999999999997</c:v>
                </c:pt>
                <c:pt idx="5847">
                  <c:v>54.831000000000003</c:v>
                </c:pt>
                <c:pt idx="5848">
                  <c:v>40.353000000000002</c:v>
                </c:pt>
                <c:pt idx="5849">
                  <c:v>34.688000000000002</c:v>
                </c:pt>
                <c:pt idx="5850">
                  <c:v>41.917000000000002</c:v>
                </c:pt>
                <c:pt idx="5851">
                  <c:v>43.304000000000002</c:v>
                </c:pt>
                <c:pt idx="5852">
                  <c:v>35.392000000000003</c:v>
                </c:pt>
                <c:pt idx="5853">
                  <c:v>35.466000000000001</c:v>
                </c:pt>
                <c:pt idx="5854">
                  <c:v>38.417999999999999</c:v>
                </c:pt>
                <c:pt idx="5855">
                  <c:v>38.246000000000002</c:v>
                </c:pt>
                <c:pt idx="5856">
                  <c:v>43.97</c:v>
                </c:pt>
                <c:pt idx="5857">
                  <c:v>28.994</c:v>
                </c:pt>
                <c:pt idx="5858">
                  <c:v>37.301000000000002</c:v>
                </c:pt>
                <c:pt idx="5859">
                  <c:v>31.390999999999998</c:v>
                </c:pt>
                <c:pt idx="5860">
                  <c:v>30.687000000000001</c:v>
                </c:pt>
                <c:pt idx="5861">
                  <c:v>40.218000000000004</c:v>
                </c:pt>
                <c:pt idx="5862">
                  <c:v>35.264000000000003</c:v>
                </c:pt>
                <c:pt idx="5863">
                  <c:v>36.646999999999998</c:v>
                </c:pt>
                <c:pt idx="5864">
                  <c:v>39.286000000000001</c:v>
                </c:pt>
                <c:pt idx="5865">
                  <c:v>30.663</c:v>
                </c:pt>
                <c:pt idx="5866">
                  <c:v>35.738999999999997</c:v>
                </c:pt>
                <c:pt idx="5867">
                  <c:v>35.485999999999997</c:v>
                </c:pt>
                <c:pt idx="5868">
                  <c:v>41.94</c:v>
                </c:pt>
                <c:pt idx="5869">
                  <c:v>44.298000000000002</c:v>
                </c:pt>
                <c:pt idx="5870">
                  <c:v>43.719000000000001</c:v>
                </c:pt>
                <c:pt idx="5871">
                  <c:v>38.856000000000002</c:v>
                </c:pt>
                <c:pt idx="5872">
                  <c:v>43.375999999999998</c:v>
                </c:pt>
                <c:pt idx="5873">
                  <c:v>40.616999999999997</c:v>
                </c:pt>
                <c:pt idx="5874">
                  <c:v>48.768000000000001</c:v>
                </c:pt>
                <c:pt idx="5875">
                  <c:v>36.274000000000001</c:v>
                </c:pt>
                <c:pt idx="5876">
                  <c:v>46.207000000000001</c:v>
                </c:pt>
                <c:pt idx="5877">
                  <c:v>40.003999999999998</c:v>
                </c:pt>
                <c:pt idx="5878">
                  <c:v>42.243000000000002</c:v>
                </c:pt>
                <c:pt idx="5879">
                  <c:v>37.588000000000001</c:v>
                </c:pt>
                <c:pt idx="5880">
                  <c:v>42.747</c:v>
                </c:pt>
                <c:pt idx="5881">
                  <c:v>27.773</c:v>
                </c:pt>
                <c:pt idx="5882">
                  <c:v>38.792999999999999</c:v>
                </c:pt>
                <c:pt idx="5883">
                  <c:v>54.018999999999998</c:v>
                </c:pt>
                <c:pt idx="5884">
                  <c:v>38.539000000000001</c:v>
                </c:pt>
                <c:pt idx="5885">
                  <c:v>35.46</c:v>
                </c:pt>
                <c:pt idx="5886">
                  <c:v>34.603999999999999</c:v>
                </c:pt>
                <c:pt idx="5887">
                  <c:v>31.062999999999999</c:v>
                </c:pt>
                <c:pt idx="5888">
                  <c:v>38.128999999999998</c:v>
                </c:pt>
                <c:pt idx="5889">
                  <c:v>34.094999999999999</c:v>
                </c:pt>
                <c:pt idx="5890">
                  <c:v>35.505000000000003</c:v>
                </c:pt>
                <c:pt idx="5891">
                  <c:v>42.024999999999999</c:v>
                </c:pt>
                <c:pt idx="5892">
                  <c:v>31.626000000000001</c:v>
                </c:pt>
                <c:pt idx="5893">
                  <c:v>52.670999999999999</c:v>
                </c:pt>
                <c:pt idx="5894">
                  <c:v>34.337000000000003</c:v>
                </c:pt>
                <c:pt idx="5895">
                  <c:v>42.682000000000002</c:v>
                </c:pt>
                <c:pt idx="5896">
                  <c:v>35.817999999999998</c:v>
                </c:pt>
                <c:pt idx="5897">
                  <c:v>43.478000000000002</c:v>
                </c:pt>
                <c:pt idx="5898">
                  <c:v>45.348999999999997</c:v>
                </c:pt>
                <c:pt idx="5899">
                  <c:v>34.625999999999998</c:v>
                </c:pt>
                <c:pt idx="5900">
                  <c:v>45.335999999999999</c:v>
                </c:pt>
                <c:pt idx="5901">
                  <c:v>34.664000000000001</c:v>
                </c:pt>
                <c:pt idx="5902">
                  <c:v>37.792999999999999</c:v>
                </c:pt>
                <c:pt idx="5903">
                  <c:v>35.433</c:v>
                </c:pt>
                <c:pt idx="5904">
                  <c:v>34.691000000000003</c:v>
                </c:pt>
                <c:pt idx="5905">
                  <c:v>36.826000000000001</c:v>
                </c:pt>
                <c:pt idx="5906">
                  <c:v>48.232999999999997</c:v>
                </c:pt>
                <c:pt idx="5907">
                  <c:v>42.591000000000001</c:v>
                </c:pt>
                <c:pt idx="5908">
                  <c:v>31.863</c:v>
                </c:pt>
                <c:pt idx="5909">
                  <c:v>38.176000000000002</c:v>
                </c:pt>
                <c:pt idx="5910">
                  <c:v>43.228999999999999</c:v>
                </c:pt>
                <c:pt idx="5911">
                  <c:v>38.700000000000003</c:v>
                </c:pt>
                <c:pt idx="5912">
                  <c:v>57.664999999999999</c:v>
                </c:pt>
                <c:pt idx="5913">
                  <c:v>34.045999999999999</c:v>
                </c:pt>
                <c:pt idx="5914">
                  <c:v>41.213000000000001</c:v>
                </c:pt>
                <c:pt idx="5915">
                  <c:v>50.343000000000004</c:v>
                </c:pt>
                <c:pt idx="5916">
                  <c:v>48.241</c:v>
                </c:pt>
                <c:pt idx="5917">
                  <c:v>41.468000000000004</c:v>
                </c:pt>
                <c:pt idx="5918">
                  <c:v>36.904000000000003</c:v>
                </c:pt>
                <c:pt idx="5919">
                  <c:v>34.569000000000003</c:v>
                </c:pt>
                <c:pt idx="5920">
                  <c:v>42.72</c:v>
                </c:pt>
                <c:pt idx="5921">
                  <c:v>36.082999999999998</c:v>
                </c:pt>
                <c:pt idx="5922">
                  <c:v>44.152000000000001</c:v>
                </c:pt>
                <c:pt idx="5923">
                  <c:v>38.478000000000002</c:v>
                </c:pt>
                <c:pt idx="5924">
                  <c:v>42.863999999999997</c:v>
                </c:pt>
                <c:pt idx="5925">
                  <c:v>31.134</c:v>
                </c:pt>
                <c:pt idx="5926">
                  <c:v>43.415999999999997</c:v>
                </c:pt>
                <c:pt idx="5927">
                  <c:v>39.03</c:v>
                </c:pt>
                <c:pt idx="5928">
                  <c:v>37.892000000000003</c:v>
                </c:pt>
                <c:pt idx="5929">
                  <c:v>41.779000000000003</c:v>
                </c:pt>
                <c:pt idx="5930">
                  <c:v>37.872</c:v>
                </c:pt>
                <c:pt idx="5931">
                  <c:v>41.347999999999999</c:v>
                </c:pt>
                <c:pt idx="5932">
                  <c:v>35.188000000000002</c:v>
                </c:pt>
                <c:pt idx="5933">
                  <c:v>49.036999999999999</c:v>
                </c:pt>
                <c:pt idx="5934">
                  <c:v>42.966000000000001</c:v>
                </c:pt>
                <c:pt idx="5935">
                  <c:v>41.963999999999999</c:v>
                </c:pt>
                <c:pt idx="5936">
                  <c:v>27.673999999999999</c:v>
                </c:pt>
                <c:pt idx="5937">
                  <c:v>36.015000000000001</c:v>
                </c:pt>
                <c:pt idx="5938">
                  <c:v>38.926000000000002</c:v>
                </c:pt>
                <c:pt idx="5939">
                  <c:v>36.442999999999998</c:v>
                </c:pt>
                <c:pt idx="5940">
                  <c:v>32.454999999999998</c:v>
                </c:pt>
                <c:pt idx="5941">
                  <c:v>33.478000000000002</c:v>
                </c:pt>
                <c:pt idx="5942">
                  <c:v>25.524999999999999</c:v>
                </c:pt>
                <c:pt idx="5943">
                  <c:v>35.156999999999996</c:v>
                </c:pt>
                <c:pt idx="5944">
                  <c:v>44.956000000000003</c:v>
                </c:pt>
                <c:pt idx="5945">
                  <c:v>34.658000000000001</c:v>
                </c:pt>
                <c:pt idx="5946">
                  <c:v>41.628999999999998</c:v>
                </c:pt>
                <c:pt idx="5947">
                  <c:v>40.128999999999998</c:v>
                </c:pt>
                <c:pt idx="5948">
                  <c:v>36.744999999999997</c:v>
                </c:pt>
                <c:pt idx="5949">
                  <c:v>48.881999999999998</c:v>
                </c:pt>
                <c:pt idx="5950">
                  <c:v>31.978999999999999</c:v>
                </c:pt>
                <c:pt idx="5951">
                  <c:v>50.445</c:v>
                </c:pt>
                <c:pt idx="5952">
                  <c:v>25.547000000000001</c:v>
                </c:pt>
                <c:pt idx="5953">
                  <c:v>37.991999999999997</c:v>
                </c:pt>
                <c:pt idx="5954">
                  <c:v>37.703000000000003</c:v>
                </c:pt>
                <c:pt idx="5955">
                  <c:v>40.862000000000002</c:v>
                </c:pt>
                <c:pt idx="5956">
                  <c:v>40.100999999999999</c:v>
                </c:pt>
                <c:pt idx="5957">
                  <c:v>32.948</c:v>
                </c:pt>
                <c:pt idx="5958">
                  <c:v>36.380000000000003</c:v>
                </c:pt>
                <c:pt idx="5959">
                  <c:v>35.786000000000001</c:v>
                </c:pt>
                <c:pt idx="5960">
                  <c:v>34.384999999999998</c:v>
                </c:pt>
                <c:pt idx="5961">
                  <c:v>40.390999999999998</c:v>
                </c:pt>
                <c:pt idx="5962">
                  <c:v>44.396000000000001</c:v>
                </c:pt>
                <c:pt idx="5963">
                  <c:v>36.542000000000002</c:v>
                </c:pt>
                <c:pt idx="5964">
                  <c:v>46.923999999999999</c:v>
                </c:pt>
                <c:pt idx="5965">
                  <c:v>41.646000000000001</c:v>
                </c:pt>
                <c:pt idx="5966">
                  <c:v>31.401</c:v>
                </c:pt>
                <c:pt idx="5967">
                  <c:v>44.113999999999997</c:v>
                </c:pt>
                <c:pt idx="5968">
                  <c:v>30.667999999999999</c:v>
                </c:pt>
                <c:pt idx="5969">
                  <c:v>26.419</c:v>
                </c:pt>
                <c:pt idx="5970">
                  <c:v>41.046999999999997</c:v>
                </c:pt>
                <c:pt idx="5971">
                  <c:v>42.917000000000002</c:v>
                </c:pt>
                <c:pt idx="5972">
                  <c:v>24.501000000000001</c:v>
                </c:pt>
                <c:pt idx="5973">
                  <c:v>47.401000000000003</c:v>
                </c:pt>
                <c:pt idx="5974">
                  <c:v>46.183999999999997</c:v>
                </c:pt>
                <c:pt idx="5975">
                  <c:v>39.475999999999999</c:v>
                </c:pt>
                <c:pt idx="5976">
                  <c:v>44.08</c:v>
                </c:pt>
                <c:pt idx="5977">
                  <c:v>30.988</c:v>
                </c:pt>
                <c:pt idx="5978">
                  <c:v>38.840000000000003</c:v>
                </c:pt>
                <c:pt idx="5979">
                  <c:v>36.948999999999998</c:v>
                </c:pt>
                <c:pt idx="5980">
                  <c:v>24.888000000000002</c:v>
                </c:pt>
                <c:pt idx="5981">
                  <c:v>42.226999999999997</c:v>
                </c:pt>
                <c:pt idx="5982">
                  <c:v>40.027999999999999</c:v>
                </c:pt>
                <c:pt idx="5983">
                  <c:v>47.118000000000002</c:v>
                </c:pt>
                <c:pt idx="5984">
                  <c:v>38.622</c:v>
                </c:pt>
                <c:pt idx="5985">
                  <c:v>36.481000000000002</c:v>
                </c:pt>
                <c:pt idx="5986">
                  <c:v>35.51</c:v>
                </c:pt>
                <c:pt idx="5987">
                  <c:v>40.18</c:v>
                </c:pt>
                <c:pt idx="5988">
                  <c:v>37.984999999999999</c:v>
                </c:pt>
                <c:pt idx="5989">
                  <c:v>52.807000000000002</c:v>
                </c:pt>
                <c:pt idx="5990">
                  <c:v>35.732999999999997</c:v>
                </c:pt>
                <c:pt idx="5991">
                  <c:v>40.174999999999997</c:v>
                </c:pt>
                <c:pt idx="5992">
                  <c:v>27.030999999999999</c:v>
                </c:pt>
                <c:pt idx="5993">
                  <c:v>37.795999999999999</c:v>
                </c:pt>
                <c:pt idx="5994">
                  <c:v>38.026000000000003</c:v>
                </c:pt>
                <c:pt idx="5995">
                  <c:v>40.119</c:v>
                </c:pt>
                <c:pt idx="5996">
                  <c:v>42.13</c:v>
                </c:pt>
                <c:pt idx="5997">
                  <c:v>41.185000000000002</c:v>
                </c:pt>
                <c:pt idx="5998">
                  <c:v>34.914999999999999</c:v>
                </c:pt>
                <c:pt idx="5999">
                  <c:v>46.389000000000003</c:v>
                </c:pt>
                <c:pt idx="6000">
                  <c:v>24.035</c:v>
                </c:pt>
                <c:pt idx="6001">
                  <c:v>33.429000000000002</c:v>
                </c:pt>
                <c:pt idx="6002">
                  <c:v>34.398000000000003</c:v>
                </c:pt>
                <c:pt idx="6003">
                  <c:v>42.011000000000003</c:v>
                </c:pt>
                <c:pt idx="6004">
                  <c:v>40.19</c:v>
                </c:pt>
                <c:pt idx="6005">
                  <c:v>43.084000000000003</c:v>
                </c:pt>
                <c:pt idx="6006">
                  <c:v>33.338000000000001</c:v>
                </c:pt>
                <c:pt idx="6007">
                  <c:v>38.015999999999998</c:v>
                </c:pt>
                <c:pt idx="6008">
                  <c:v>40.213999999999999</c:v>
                </c:pt>
                <c:pt idx="6009">
                  <c:v>36.081000000000003</c:v>
                </c:pt>
                <c:pt idx="6010">
                  <c:v>35.915999999999997</c:v>
                </c:pt>
                <c:pt idx="6011">
                  <c:v>38.71</c:v>
                </c:pt>
                <c:pt idx="6012">
                  <c:v>52.493000000000002</c:v>
                </c:pt>
                <c:pt idx="6013">
                  <c:v>26.709</c:v>
                </c:pt>
                <c:pt idx="6014">
                  <c:v>42.624000000000002</c:v>
                </c:pt>
                <c:pt idx="6015">
                  <c:v>37.488999999999997</c:v>
                </c:pt>
                <c:pt idx="6016">
                  <c:v>32.573</c:v>
                </c:pt>
                <c:pt idx="6017">
                  <c:v>41.279000000000003</c:v>
                </c:pt>
                <c:pt idx="6018">
                  <c:v>46.481999999999999</c:v>
                </c:pt>
                <c:pt idx="6019">
                  <c:v>36.161000000000001</c:v>
                </c:pt>
                <c:pt idx="6020">
                  <c:v>31.318999999999999</c:v>
                </c:pt>
                <c:pt idx="6021">
                  <c:v>48.429000000000002</c:v>
                </c:pt>
                <c:pt idx="6022">
                  <c:v>34.765999999999998</c:v>
                </c:pt>
                <c:pt idx="6023">
                  <c:v>41.436</c:v>
                </c:pt>
                <c:pt idx="6024">
                  <c:v>34.161999999999999</c:v>
                </c:pt>
                <c:pt idx="6025">
                  <c:v>33.853999999999999</c:v>
                </c:pt>
                <c:pt idx="6026">
                  <c:v>31.702999999999999</c:v>
                </c:pt>
                <c:pt idx="6027">
                  <c:v>34.237000000000002</c:v>
                </c:pt>
                <c:pt idx="6028">
                  <c:v>48.341000000000001</c:v>
                </c:pt>
                <c:pt idx="6029">
                  <c:v>28.446000000000002</c:v>
                </c:pt>
                <c:pt idx="6030">
                  <c:v>37.813000000000002</c:v>
                </c:pt>
                <c:pt idx="6031">
                  <c:v>41.143999999999998</c:v>
                </c:pt>
                <c:pt idx="6032">
                  <c:v>37.838999999999999</c:v>
                </c:pt>
                <c:pt idx="6033">
                  <c:v>31.074999999999999</c:v>
                </c:pt>
                <c:pt idx="6034">
                  <c:v>50.704000000000001</c:v>
                </c:pt>
                <c:pt idx="6035">
                  <c:v>38.491999999999997</c:v>
                </c:pt>
                <c:pt idx="6036">
                  <c:v>37.384999999999998</c:v>
                </c:pt>
                <c:pt idx="6037">
                  <c:v>44.942</c:v>
                </c:pt>
                <c:pt idx="6038">
                  <c:v>41.478999999999999</c:v>
                </c:pt>
                <c:pt idx="6039">
                  <c:v>27.137</c:v>
                </c:pt>
                <c:pt idx="6040">
                  <c:v>33.429000000000002</c:v>
                </c:pt>
                <c:pt idx="6041">
                  <c:v>31.178999999999998</c:v>
                </c:pt>
                <c:pt idx="6042">
                  <c:v>44.774999999999999</c:v>
                </c:pt>
                <c:pt idx="6043">
                  <c:v>51.93</c:v>
                </c:pt>
                <c:pt idx="6044">
                  <c:v>34.366</c:v>
                </c:pt>
                <c:pt idx="6045">
                  <c:v>32.642000000000003</c:v>
                </c:pt>
                <c:pt idx="6046">
                  <c:v>35.261000000000003</c:v>
                </c:pt>
                <c:pt idx="6047">
                  <c:v>31.143000000000001</c:v>
                </c:pt>
                <c:pt idx="6048">
                  <c:v>35.095999999999997</c:v>
                </c:pt>
                <c:pt idx="6049">
                  <c:v>43.360999999999997</c:v>
                </c:pt>
                <c:pt idx="6050">
                  <c:v>43.73</c:v>
                </c:pt>
                <c:pt idx="6051">
                  <c:v>41.182000000000002</c:v>
                </c:pt>
                <c:pt idx="6052">
                  <c:v>40.950000000000003</c:v>
                </c:pt>
                <c:pt idx="6053">
                  <c:v>33.433999999999997</c:v>
                </c:pt>
                <c:pt idx="6054">
                  <c:v>35.029000000000003</c:v>
                </c:pt>
                <c:pt idx="6055">
                  <c:v>41.372</c:v>
                </c:pt>
                <c:pt idx="6056">
                  <c:v>43.185000000000002</c:v>
                </c:pt>
                <c:pt idx="6057">
                  <c:v>34.712000000000003</c:v>
                </c:pt>
                <c:pt idx="6058">
                  <c:v>40.982999999999997</c:v>
                </c:pt>
                <c:pt idx="6059">
                  <c:v>38.408000000000001</c:v>
                </c:pt>
                <c:pt idx="6060">
                  <c:v>33.954000000000001</c:v>
                </c:pt>
                <c:pt idx="6061">
                  <c:v>35.252000000000002</c:v>
                </c:pt>
                <c:pt idx="6062">
                  <c:v>39.81</c:v>
                </c:pt>
                <c:pt idx="6063">
                  <c:v>39.713999999999999</c:v>
                </c:pt>
                <c:pt idx="6064">
                  <c:v>44.625</c:v>
                </c:pt>
                <c:pt idx="6065">
                  <c:v>33.320999999999998</c:v>
                </c:pt>
                <c:pt idx="6066">
                  <c:v>37.698999999999998</c:v>
                </c:pt>
                <c:pt idx="6067">
                  <c:v>34.991999999999997</c:v>
                </c:pt>
                <c:pt idx="6068">
                  <c:v>38.377000000000002</c:v>
                </c:pt>
                <c:pt idx="6069">
                  <c:v>49.058</c:v>
                </c:pt>
                <c:pt idx="6070">
                  <c:v>44.24</c:v>
                </c:pt>
                <c:pt idx="6071">
                  <c:v>45.470999999999997</c:v>
                </c:pt>
                <c:pt idx="6072">
                  <c:v>40.171999999999997</c:v>
                </c:pt>
                <c:pt idx="6073">
                  <c:v>30.888999999999999</c:v>
                </c:pt>
                <c:pt idx="6074">
                  <c:v>38.872</c:v>
                </c:pt>
                <c:pt idx="6075">
                  <c:v>43.448999999999998</c:v>
                </c:pt>
                <c:pt idx="6076">
                  <c:v>39</c:v>
                </c:pt>
                <c:pt idx="6077">
                  <c:v>46.661000000000001</c:v>
                </c:pt>
                <c:pt idx="6078">
                  <c:v>40.325000000000003</c:v>
                </c:pt>
                <c:pt idx="6079">
                  <c:v>42.453000000000003</c:v>
                </c:pt>
                <c:pt idx="6080">
                  <c:v>36.156999999999996</c:v>
                </c:pt>
                <c:pt idx="6081">
                  <c:v>43.337000000000003</c:v>
                </c:pt>
                <c:pt idx="6082">
                  <c:v>31.044</c:v>
                </c:pt>
                <c:pt idx="6083">
                  <c:v>40.244999999999997</c:v>
                </c:pt>
                <c:pt idx="6084">
                  <c:v>32.279000000000003</c:v>
                </c:pt>
                <c:pt idx="6085">
                  <c:v>39.091000000000001</c:v>
                </c:pt>
                <c:pt idx="6086">
                  <c:v>40.584000000000003</c:v>
                </c:pt>
                <c:pt idx="6087">
                  <c:v>48.637</c:v>
                </c:pt>
                <c:pt idx="6088">
                  <c:v>59.192999999999998</c:v>
                </c:pt>
                <c:pt idx="6089">
                  <c:v>31.105</c:v>
                </c:pt>
                <c:pt idx="6090">
                  <c:v>44.293999999999997</c:v>
                </c:pt>
                <c:pt idx="6091">
                  <c:v>27.635000000000002</c:v>
                </c:pt>
                <c:pt idx="6092">
                  <c:v>34.506999999999998</c:v>
                </c:pt>
                <c:pt idx="6093">
                  <c:v>35.283000000000001</c:v>
                </c:pt>
                <c:pt idx="6094">
                  <c:v>39.133000000000003</c:v>
                </c:pt>
                <c:pt idx="6095">
                  <c:v>36.94</c:v>
                </c:pt>
                <c:pt idx="6096">
                  <c:v>32.146000000000001</c:v>
                </c:pt>
                <c:pt idx="6097">
                  <c:v>32.758000000000003</c:v>
                </c:pt>
                <c:pt idx="6098">
                  <c:v>28.22</c:v>
                </c:pt>
                <c:pt idx="6099">
                  <c:v>31.486999999999998</c:v>
                </c:pt>
                <c:pt idx="6100">
                  <c:v>24.408000000000001</c:v>
                </c:pt>
                <c:pt idx="6101">
                  <c:v>43.844999999999999</c:v>
                </c:pt>
                <c:pt idx="6102">
                  <c:v>39.441000000000003</c:v>
                </c:pt>
                <c:pt idx="6103">
                  <c:v>40.158000000000001</c:v>
                </c:pt>
                <c:pt idx="6104">
                  <c:v>36.866999999999997</c:v>
                </c:pt>
                <c:pt idx="6105">
                  <c:v>29.762</c:v>
                </c:pt>
                <c:pt idx="6106">
                  <c:v>47.100999999999999</c:v>
                </c:pt>
                <c:pt idx="6107">
                  <c:v>42.569000000000003</c:v>
                </c:pt>
                <c:pt idx="6108">
                  <c:v>40.366</c:v>
                </c:pt>
                <c:pt idx="6109">
                  <c:v>33.281999999999996</c:v>
                </c:pt>
                <c:pt idx="6110">
                  <c:v>40.191000000000003</c:v>
                </c:pt>
                <c:pt idx="6111">
                  <c:v>42.725000000000001</c:v>
                </c:pt>
                <c:pt idx="6112">
                  <c:v>38.671999999999997</c:v>
                </c:pt>
                <c:pt idx="6113">
                  <c:v>35.729999999999997</c:v>
                </c:pt>
                <c:pt idx="6114">
                  <c:v>38.133000000000003</c:v>
                </c:pt>
                <c:pt idx="6115">
                  <c:v>34.652999999999999</c:v>
                </c:pt>
                <c:pt idx="6116">
                  <c:v>37.024999999999999</c:v>
                </c:pt>
                <c:pt idx="6117">
                  <c:v>44.55</c:v>
                </c:pt>
                <c:pt idx="6118">
                  <c:v>40.970999999999997</c:v>
                </c:pt>
                <c:pt idx="6119">
                  <c:v>33.530999999999999</c:v>
                </c:pt>
                <c:pt idx="6120">
                  <c:v>35.58</c:v>
                </c:pt>
                <c:pt idx="6121">
                  <c:v>46.584000000000003</c:v>
                </c:pt>
                <c:pt idx="6122">
                  <c:v>40.704000000000001</c:v>
                </c:pt>
                <c:pt idx="6123">
                  <c:v>35.279000000000003</c:v>
                </c:pt>
                <c:pt idx="6124">
                  <c:v>27.92</c:v>
                </c:pt>
                <c:pt idx="6125">
                  <c:v>28.803999999999998</c:v>
                </c:pt>
                <c:pt idx="6126">
                  <c:v>37.122999999999998</c:v>
                </c:pt>
                <c:pt idx="6127">
                  <c:v>38.909999999999997</c:v>
                </c:pt>
                <c:pt idx="6128">
                  <c:v>45.790999999999997</c:v>
                </c:pt>
                <c:pt idx="6129">
                  <c:v>43.7</c:v>
                </c:pt>
                <c:pt idx="6130">
                  <c:v>39.064999999999998</c:v>
                </c:pt>
                <c:pt idx="6131">
                  <c:v>23.077000000000002</c:v>
                </c:pt>
                <c:pt idx="6132">
                  <c:v>35.25</c:v>
                </c:pt>
                <c:pt idx="6133">
                  <c:v>37.191000000000003</c:v>
                </c:pt>
                <c:pt idx="6134">
                  <c:v>31.827999999999999</c:v>
                </c:pt>
                <c:pt idx="6135">
                  <c:v>38.021999999999998</c:v>
                </c:pt>
                <c:pt idx="6136">
                  <c:v>38.075000000000003</c:v>
                </c:pt>
                <c:pt idx="6137">
                  <c:v>37.271000000000001</c:v>
                </c:pt>
                <c:pt idx="6138">
                  <c:v>30.373000000000001</c:v>
                </c:pt>
                <c:pt idx="6139">
                  <c:v>34.835000000000001</c:v>
                </c:pt>
                <c:pt idx="6140">
                  <c:v>40.762</c:v>
                </c:pt>
                <c:pt idx="6141">
                  <c:v>30.667000000000002</c:v>
                </c:pt>
                <c:pt idx="6142">
                  <c:v>31.526</c:v>
                </c:pt>
                <c:pt idx="6143">
                  <c:v>37.875</c:v>
                </c:pt>
                <c:pt idx="6144">
                  <c:v>40.64</c:v>
                </c:pt>
                <c:pt idx="6145">
                  <c:v>42.04</c:v>
                </c:pt>
                <c:pt idx="6146">
                  <c:v>30.335999999999999</c:v>
                </c:pt>
                <c:pt idx="6147">
                  <c:v>31.001999999999999</c:v>
                </c:pt>
                <c:pt idx="6148">
                  <c:v>36.228999999999999</c:v>
                </c:pt>
                <c:pt idx="6149">
                  <c:v>33.978000000000002</c:v>
                </c:pt>
                <c:pt idx="6150">
                  <c:v>41.768000000000001</c:v>
                </c:pt>
                <c:pt idx="6151">
                  <c:v>30.282</c:v>
                </c:pt>
                <c:pt idx="6152">
                  <c:v>48.027000000000001</c:v>
                </c:pt>
                <c:pt idx="6153">
                  <c:v>34.220999999999997</c:v>
                </c:pt>
                <c:pt idx="6154">
                  <c:v>37.186</c:v>
                </c:pt>
                <c:pt idx="6155">
                  <c:v>30.864999999999998</c:v>
                </c:pt>
                <c:pt idx="6156">
                  <c:v>45.28</c:v>
                </c:pt>
                <c:pt idx="6157">
                  <c:v>38.616999999999997</c:v>
                </c:pt>
                <c:pt idx="6158">
                  <c:v>38.183</c:v>
                </c:pt>
                <c:pt idx="6159">
                  <c:v>39.095999999999997</c:v>
                </c:pt>
                <c:pt idx="6160">
                  <c:v>36.015999999999998</c:v>
                </c:pt>
                <c:pt idx="6161">
                  <c:v>28.196000000000002</c:v>
                </c:pt>
                <c:pt idx="6162">
                  <c:v>41.895000000000003</c:v>
                </c:pt>
                <c:pt idx="6163">
                  <c:v>40.582000000000001</c:v>
                </c:pt>
                <c:pt idx="6164">
                  <c:v>41.19</c:v>
                </c:pt>
                <c:pt idx="6165">
                  <c:v>46.994</c:v>
                </c:pt>
                <c:pt idx="6166">
                  <c:v>32.052999999999997</c:v>
                </c:pt>
                <c:pt idx="6167">
                  <c:v>37.857999999999997</c:v>
                </c:pt>
                <c:pt idx="6168">
                  <c:v>42.244999999999997</c:v>
                </c:pt>
                <c:pt idx="6169">
                  <c:v>39.665999999999997</c:v>
                </c:pt>
                <c:pt idx="6170">
                  <c:v>37.415999999999997</c:v>
                </c:pt>
                <c:pt idx="6171">
                  <c:v>35.979999999999997</c:v>
                </c:pt>
                <c:pt idx="6172">
                  <c:v>33.070999999999998</c:v>
                </c:pt>
                <c:pt idx="6173">
                  <c:v>38.631999999999998</c:v>
                </c:pt>
                <c:pt idx="6174">
                  <c:v>42.564999999999998</c:v>
                </c:pt>
                <c:pt idx="6175">
                  <c:v>41.155000000000001</c:v>
                </c:pt>
                <c:pt idx="6176">
                  <c:v>41.73</c:v>
                </c:pt>
                <c:pt idx="6177">
                  <c:v>48.581000000000003</c:v>
                </c:pt>
                <c:pt idx="6178">
                  <c:v>38.936</c:v>
                </c:pt>
                <c:pt idx="6179">
                  <c:v>35.716999999999999</c:v>
                </c:pt>
                <c:pt idx="6180">
                  <c:v>37.979999999999997</c:v>
                </c:pt>
                <c:pt idx="6181">
                  <c:v>34.360999999999997</c:v>
                </c:pt>
                <c:pt idx="6182">
                  <c:v>36.92</c:v>
                </c:pt>
                <c:pt idx="6183">
                  <c:v>33.341000000000001</c:v>
                </c:pt>
                <c:pt idx="6184">
                  <c:v>42.063000000000002</c:v>
                </c:pt>
                <c:pt idx="6185">
                  <c:v>46.805</c:v>
                </c:pt>
                <c:pt idx="6186">
                  <c:v>37.654000000000003</c:v>
                </c:pt>
                <c:pt idx="6187">
                  <c:v>34.268999999999998</c:v>
                </c:pt>
                <c:pt idx="6188">
                  <c:v>30.029</c:v>
                </c:pt>
                <c:pt idx="6189">
                  <c:v>34.762999999999998</c:v>
                </c:pt>
                <c:pt idx="6190">
                  <c:v>39.335999999999999</c:v>
                </c:pt>
                <c:pt idx="6191">
                  <c:v>44.354999999999997</c:v>
                </c:pt>
                <c:pt idx="6192">
                  <c:v>30.306000000000001</c:v>
                </c:pt>
                <c:pt idx="6193">
                  <c:v>37.887999999999998</c:v>
                </c:pt>
                <c:pt idx="6194">
                  <c:v>27.192</c:v>
                </c:pt>
                <c:pt idx="6195">
                  <c:v>32.283000000000001</c:v>
                </c:pt>
                <c:pt idx="6196">
                  <c:v>38.496000000000002</c:v>
                </c:pt>
                <c:pt idx="6197">
                  <c:v>33.317999999999998</c:v>
                </c:pt>
                <c:pt idx="6198">
                  <c:v>40.119</c:v>
                </c:pt>
                <c:pt idx="6199">
                  <c:v>24.253</c:v>
                </c:pt>
                <c:pt idx="6200">
                  <c:v>31.103000000000002</c:v>
                </c:pt>
                <c:pt idx="6201">
                  <c:v>39.183</c:v>
                </c:pt>
                <c:pt idx="6202">
                  <c:v>28.323</c:v>
                </c:pt>
                <c:pt idx="6203">
                  <c:v>51.783000000000001</c:v>
                </c:pt>
                <c:pt idx="6204">
                  <c:v>35.856999999999999</c:v>
                </c:pt>
                <c:pt idx="6205">
                  <c:v>46.933</c:v>
                </c:pt>
                <c:pt idx="6206">
                  <c:v>33.56</c:v>
                </c:pt>
                <c:pt idx="6207">
                  <c:v>45.786000000000001</c:v>
                </c:pt>
                <c:pt idx="6208">
                  <c:v>42.055</c:v>
                </c:pt>
                <c:pt idx="6209">
                  <c:v>38.006</c:v>
                </c:pt>
                <c:pt idx="6210">
                  <c:v>33.701000000000001</c:v>
                </c:pt>
                <c:pt idx="6211">
                  <c:v>34.085000000000001</c:v>
                </c:pt>
                <c:pt idx="6212">
                  <c:v>30.972000000000001</c:v>
                </c:pt>
                <c:pt idx="6213">
                  <c:v>31.88</c:v>
                </c:pt>
                <c:pt idx="6214">
                  <c:v>31.315000000000001</c:v>
                </c:pt>
                <c:pt idx="6215">
                  <c:v>45.829000000000001</c:v>
                </c:pt>
                <c:pt idx="6216">
                  <c:v>34.832000000000001</c:v>
                </c:pt>
                <c:pt idx="6217">
                  <c:v>45.523000000000003</c:v>
                </c:pt>
                <c:pt idx="6218">
                  <c:v>32.084000000000003</c:v>
                </c:pt>
                <c:pt idx="6219">
                  <c:v>33.494999999999997</c:v>
                </c:pt>
                <c:pt idx="6220">
                  <c:v>51.448</c:v>
                </c:pt>
                <c:pt idx="6221">
                  <c:v>37.991999999999997</c:v>
                </c:pt>
                <c:pt idx="6222">
                  <c:v>44.11</c:v>
                </c:pt>
                <c:pt idx="6223">
                  <c:v>41.421999999999997</c:v>
                </c:pt>
                <c:pt idx="6224">
                  <c:v>44.514000000000003</c:v>
                </c:pt>
                <c:pt idx="6225">
                  <c:v>34.765000000000001</c:v>
                </c:pt>
                <c:pt idx="6226">
                  <c:v>43.758000000000003</c:v>
                </c:pt>
                <c:pt idx="6227">
                  <c:v>41.037999999999997</c:v>
                </c:pt>
                <c:pt idx="6228">
                  <c:v>37.811</c:v>
                </c:pt>
                <c:pt idx="6229">
                  <c:v>36.576999999999998</c:v>
                </c:pt>
                <c:pt idx="6230">
                  <c:v>28.384</c:v>
                </c:pt>
                <c:pt idx="6231">
                  <c:v>33.854999999999997</c:v>
                </c:pt>
                <c:pt idx="6232">
                  <c:v>33.406999999999996</c:v>
                </c:pt>
                <c:pt idx="6233">
                  <c:v>35.463000000000001</c:v>
                </c:pt>
                <c:pt idx="6234">
                  <c:v>31.044</c:v>
                </c:pt>
                <c:pt idx="6235">
                  <c:v>35.674999999999997</c:v>
                </c:pt>
                <c:pt idx="6236">
                  <c:v>41.86</c:v>
                </c:pt>
                <c:pt idx="6237">
                  <c:v>27.986999999999998</c:v>
                </c:pt>
                <c:pt idx="6238">
                  <c:v>23.085999999999999</c:v>
                </c:pt>
                <c:pt idx="6239">
                  <c:v>27.626000000000001</c:v>
                </c:pt>
                <c:pt idx="6240">
                  <c:v>33.628</c:v>
                </c:pt>
                <c:pt idx="6241">
                  <c:v>38.648000000000003</c:v>
                </c:pt>
                <c:pt idx="6242">
                  <c:v>41.255000000000003</c:v>
                </c:pt>
                <c:pt idx="6243">
                  <c:v>28.815999999999999</c:v>
                </c:pt>
                <c:pt idx="6244">
                  <c:v>30.616</c:v>
                </c:pt>
                <c:pt idx="6245">
                  <c:v>39.972999999999999</c:v>
                </c:pt>
                <c:pt idx="6246">
                  <c:v>40.807000000000002</c:v>
                </c:pt>
                <c:pt idx="6247">
                  <c:v>32.031999999999996</c:v>
                </c:pt>
                <c:pt idx="6248">
                  <c:v>40.152000000000001</c:v>
                </c:pt>
                <c:pt idx="6249">
                  <c:v>29.35</c:v>
                </c:pt>
                <c:pt idx="6250">
                  <c:v>31.946000000000002</c:v>
                </c:pt>
                <c:pt idx="6251">
                  <c:v>35.856000000000002</c:v>
                </c:pt>
                <c:pt idx="6252">
                  <c:v>40.101999999999997</c:v>
                </c:pt>
                <c:pt idx="6253">
                  <c:v>42.356999999999999</c:v>
                </c:pt>
                <c:pt idx="6254">
                  <c:v>48.597000000000001</c:v>
                </c:pt>
                <c:pt idx="6255">
                  <c:v>29.695</c:v>
                </c:pt>
                <c:pt idx="6256">
                  <c:v>41.838000000000001</c:v>
                </c:pt>
                <c:pt idx="6257">
                  <c:v>31.878</c:v>
                </c:pt>
                <c:pt idx="6258">
                  <c:v>42.713000000000001</c:v>
                </c:pt>
                <c:pt idx="6259">
                  <c:v>54.348999999999997</c:v>
                </c:pt>
                <c:pt idx="6260">
                  <c:v>34.259</c:v>
                </c:pt>
                <c:pt idx="6261">
                  <c:v>26.614000000000001</c:v>
                </c:pt>
                <c:pt idx="6262">
                  <c:v>44.841999999999999</c:v>
                </c:pt>
                <c:pt idx="6263">
                  <c:v>33.905000000000001</c:v>
                </c:pt>
                <c:pt idx="6264">
                  <c:v>28.562999999999999</c:v>
                </c:pt>
                <c:pt idx="6265">
                  <c:v>42.805999999999997</c:v>
                </c:pt>
                <c:pt idx="6266">
                  <c:v>37.637</c:v>
                </c:pt>
                <c:pt idx="6267">
                  <c:v>38.247</c:v>
                </c:pt>
                <c:pt idx="6268">
                  <c:v>49.109000000000002</c:v>
                </c:pt>
                <c:pt idx="6269">
                  <c:v>44.893000000000001</c:v>
                </c:pt>
                <c:pt idx="6270">
                  <c:v>31.202999999999999</c:v>
                </c:pt>
                <c:pt idx="6271">
                  <c:v>40.945</c:v>
                </c:pt>
                <c:pt idx="6272">
                  <c:v>41.904000000000003</c:v>
                </c:pt>
                <c:pt idx="6273">
                  <c:v>38.44</c:v>
                </c:pt>
                <c:pt idx="6274">
                  <c:v>32.616</c:v>
                </c:pt>
                <c:pt idx="6275">
                  <c:v>33.707999999999998</c:v>
                </c:pt>
                <c:pt idx="6276">
                  <c:v>27.667999999999999</c:v>
                </c:pt>
                <c:pt idx="6277">
                  <c:v>50.542999999999999</c:v>
                </c:pt>
                <c:pt idx="6278">
                  <c:v>34.335000000000001</c:v>
                </c:pt>
                <c:pt idx="6279">
                  <c:v>37.350999999999999</c:v>
                </c:pt>
                <c:pt idx="6280">
                  <c:v>41.664999999999999</c:v>
                </c:pt>
                <c:pt idx="6281">
                  <c:v>26.161999999999999</c:v>
                </c:pt>
                <c:pt idx="6282">
                  <c:v>38.759</c:v>
                </c:pt>
                <c:pt idx="6283">
                  <c:v>22.417000000000002</c:v>
                </c:pt>
                <c:pt idx="6284">
                  <c:v>37.710999999999999</c:v>
                </c:pt>
                <c:pt idx="6285">
                  <c:v>41.265999999999998</c:v>
                </c:pt>
                <c:pt idx="6286">
                  <c:v>35.822000000000003</c:v>
                </c:pt>
                <c:pt idx="6287">
                  <c:v>34.322000000000003</c:v>
                </c:pt>
                <c:pt idx="6288">
                  <c:v>42.039000000000001</c:v>
                </c:pt>
                <c:pt idx="6289">
                  <c:v>42.210999999999999</c:v>
                </c:pt>
                <c:pt idx="6290">
                  <c:v>40.024000000000001</c:v>
                </c:pt>
                <c:pt idx="6291">
                  <c:v>38.725000000000001</c:v>
                </c:pt>
                <c:pt idx="6292">
                  <c:v>32.235999999999997</c:v>
                </c:pt>
                <c:pt idx="6293">
                  <c:v>42.415999999999997</c:v>
                </c:pt>
                <c:pt idx="6294">
                  <c:v>38.021000000000001</c:v>
                </c:pt>
                <c:pt idx="6295">
                  <c:v>26.706</c:v>
                </c:pt>
                <c:pt idx="6296">
                  <c:v>34.131999999999998</c:v>
                </c:pt>
                <c:pt idx="6297">
                  <c:v>29.218</c:v>
                </c:pt>
                <c:pt idx="6298">
                  <c:v>36.664000000000001</c:v>
                </c:pt>
                <c:pt idx="6299">
                  <c:v>31.24</c:v>
                </c:pt>
                <c:pt idx="6300">
                  <c:v>34.418999999999997</c:v>
                </c:pt>
                <c:pt idx="6301">
                  <c:v>42.704000000000001</c:v>
                </c:pt>
                <c:pt idx="6302">
                  <c:v>34.334000000000003</c:v>
                </c:pt>
                <c:pt idx="6303">
                  <c:v>29.373000000000001</c:v>
                </c:pt>
                <c:pt idx="6304">
                  <c:v>37.253999999999998</c:v>
                </c:pt>
                <c:pt idx="6305">
                  <c:v>47.878</c:v>
                </c:pt>
                <c:pt idx="6306">
                  <c:v>34.853999999999999</c:v>
                </c:pt>
                <c:pt idx="6307">
                  <c:v>40.296999999999997</c:v>
                </c:pt>
                <c:pt idx="6308">
                  <c:v>42.472999999999999</c:v>
                </c:pt>
                <c:pt idx="6309">
                  <c:v>33.566000000000003</c:v>
                </c:pt>
                <c:pt idx="6310">
                  <c:v>38.889000000000003</c:v>
                </c:pt>
                <c:pt idx="6311">
                  <c:v>36.69</c:v>
                </c:pt>
                <c:pt idx="6312">
                  <c:v>46.637</c:v>
                </c:pt>
                <c:pt idx="6313">
                  <c:v>42.905000000000001</c:v>
                </c:pt>
                <c:pt idx="6314">
                  <c:v>46.594999999999999</c:v>
                </c:pt>
                <c:pt idx="6315">
                  <c:v>37.377000000000002</c:v>
                </c:pt>
                <c:pt idx="6316">
                  <c:v>48.988</c:v>
                </c:pt>
                <c:pt idx="6317">
                  <c:v>36.279000000000003</c:v>
                </c:pt>
                <c:pt idx="6318">
                  <c:v>38.917000000000002</c:v>
                </c:pt>
                <c:pt idx="6319">
                  <c:v>37.43</c:v>
                </c:pt>
                <c:pt idx="6320">
                  <c:v>37.573</c:v>
                </c:pt>
                <c:pt idx="6321">
                  <c:v>41.895000000000003</c:v>
                </c:pt>
                <c:pt idx="6322">
                  <c:v>41.075000000000003</c:v>
                </c:pt>
                <c:pt idx="6323">
                  <c:v>31.611000000000001</c:v>
                </c:pt>
                <c:pt idx="6324">
                  <c:v>33.343000000000004</c:v>
                </c:pt>
                <c:pt idx="6325">
                  <c:v>35.502000000000002</c:v>
                </c:pt>
                <c:pt idx="6326">
                  <c:v>31.350999999999999</c:v>
                </c:pt>
                <c:pt idx="6327">
                  <c:v>35.432000000000002</c:v>
                </c:pt>
                <c:pt idx="6328">
                  <c:v>31.268999999999998</c:v>
                </c:pt>
                <c:pt idx="6329">
                  <c:v>35.262999999999998</c:v>
                </c:pt>
                <c:pt idx="6330">
                  <c:v>34.792999999999999</c:v>
                </c:pt>
                <c:pt idx="6331">
                  <c:v>39.82</c:v>
                </c:pt>
                <c:pt idx="6332">
                  <c:v>33.670999999999999</c:v>
                </c:pt>
                <c:pt idx="6333">
                  <c:v>37.667000000000002</c:v>
                </c:pt>
                <c:pt idx="6334">
                  <c:v>36.067999999999998</c:v>
                </c:pt>
                <c:pt idx="6335">
                  <c:v>33.826000000000001</c:v>
                </c:pt>
                <c:pt idx="6336">
                  <c:v>38.588999999999999</c:v>
                </c:pt>
                <c:pt idx="6337">
                  <c:v>45.820999999999998</c:v>
                </c:pt>
                <c:pt idx="6338">
                  <c:v>32.585999999999999</c:v>
                </c:pt>
                <c:pt idx="6339">
                  <c:v>47.037999999999997</c:v>
                </c:pt>
                <c:pt idx="6340">
                  <c:v>41</c:v>
                </c:pt>
                <c:pt idx="6341">
                  <c:v>33.125999999999998</c:v>
                </c:pt>
                <c:pt idx="6342">
                  <c:v>36.735999999999997</c:v>
                </c:pt>
                <c:pt idx="6343">
                  <c:v>43.848999999999997</c:v>
                </c:pt>
                <c:pt idx="6344">
                  <c:v>38.353000000000002</c:v>
                </c:pt>
                <c:pt idx="6345">
                  <c:v>41.944000000000003</c:v>
                </c:pt>
                <c:pt idx="6346">
                  <c:v>27.521999999999998</c:v>
                </c:pt>
                <c:pt idx="6347">
                  <c:v>38.825000000000003</c:v>
                </c:pt>
                <c:pt idx="6348">
                  <c:v>35.146000000000001</c:v>
                </c:pt>
                <c:pt idx="6349">
                  <c:v>34.148000000000003</c:v>
                </c:pt>
                <c:pt idx="6350">
                  <c:v>34.017000000000003</c:v>
                </c:pt>
                <c:pt idx="6351">
                  <c:v>29</c:v>
                </c:pt>
                <c:pt idx="6352">
                  <c:v>29.26</c:v>
                </c:pt>
                <c:pt idx="6353">
                  <c:v>45.667000000000002</c:v>
                </c:pt>
                <c:pt idx="6354">
                  <c:v>38.195</c:v>
                </c:pt>
                <c:pt idx="6355">
                  <c:v>38.279000000000003</c:v>
                </c:pt>
                <c:pt idx="6356">
                  <c:v>34.610999999999997</c:v>
                </c:pt>
                <c:pt idx="6357">
                  <c:v>40.280999999999999</c:v>
                </c:pt>
                <c:pt idx="6358">
                  <c:v>32.048000000000002</c:v>
                </c:pt>
                <c:pt idx="6359">
                  <c:v>32.945999999999998</c:v>
                </c:pt>
                <c:pt idx="6360">
                  <c:v>30.132999999999999</c:v>
                </c:pt>
                <c:pt idx="6361">
                  <c:v>34.948</c:v>
                </c:pt>
                <c:pt idx="6362">
                  <c:v>29.800999999999998</c:v>
                </c:pt>
                <c:pt idx="6363">
                  <c:v>32.57</c:v>
                </c:pt>
                <c:pt idx="6364">
                  <c:v>34.04</c:v>
                </c:pt>
                <c:pt idx="6365">
                  <c:v>24.370999999999999</c:v>
                </c:pt>
                <c:pt idx="6366">
                  <c:v>43.284999999999997</c:v>
                </c:pt>
                <c:pt idx="6367">
                  <c:v>31.527000000000001</c:v>
                </c:pt>
                <c:pt idx="6368">
                  <c:v>35.683</c:v>
                </c:pt>
                <c:pt idx="6369">
                  <c:v>34.409999999999997</c:v>
                </c:pt>
                <c:pt idx="6370">
                  <c:v>42.335999999999999</c:v>
                </c:pt>
                <c:pt idx="6371">
                  <c:v>32.491</c:v>
                </c:pt>
                <c:pt idx="6372">
                  <c:v>32.557000000000002</c:v>
                </c:pt>
                <c:pt idx="6373">
                  <c:v>35.116</c:v>
                </c:pt>
                <c:pt idx="6374">
                  <c:v>28.707000000000001</c:v>
                </c:pt>
                <c:pt idx="6375">
                  <c:v>27.186</c:v>
                </c:pt>
                <c:pt idx="6376">
                  <c:v>43.828000000000003</c:v>
                </c:pt>
                <c:pt idx="6377">
                  <c:v>34.601999999999997</c:v>
                </c:pt>
                <c:pt idx="6378">
                  <c:v>40.634999999999998</c:v>
                </c:pt>
                <c:pt idx="6379">
                  <c:v>37.091999999999999</c:v>
                </c:pt>
                <c:pt idx="6380">
                  <c:v>41.96</c:v>
                </c:pt>
                <c:pt idx="6381">
                  <c:v>34.423000000000002</c:v>
                </c:pt>
                <c:pt idx="6382">
                  <c:v>40.31</c:v>
                </c:pt>
                <c:pt idx="6383">
                  <c:v>31.527000000000001</c:v>
                </c:pt>
                <c:pt idx="6384">
                  <c:v>26.66</c:v>
                </c:pt>
                <c:pt idx="6385">
                  <c:v>32.472999999999999</c:v>
                </c:pt>
                <c:pt idx="6386">
                  <c:v>30.204999999999998</c:v>
                </c:pt>
                <c:pt idx="6387">
                  <c:v>35.838999999999999</c:v>
                </c:pt>
                <c:pt idx="6388">
                  <c:v>29.117000000000001</c:v>
                </c:pt>
                <c:pt idx="6389">
                  <c:v>48.435000000000002</c:v>
                </c:pt>
                <c:pt idx="6390">
                  <c:v>23.855</c:v>
                </c:pt>
                <c:pt idx="6391">
                  <c:v>34.598999999999997</c:v>
                </c:pt>
                <c:pt idx="6392">
                  <c:v>38.231999999999999</c:v>
                </c:pt>
                <c:pt idx="6393">
                  <c:v>31.725999999999999</c:v>
                </c:pt>
                <c:pt idx="6394">
                  <c:v>33.390999999999998</c:v>
                </c:pt>
                <c:pt idx="6395">
                  <c:v>39.51</c:v>
                </c:pt>
                <c:pt idx="6396">
                  <c:v>41.027000000000001</c:v>
                </c:pt>
                <c:pt idx="6397">
                  <c:v>25.748000000000001</c:v>
                </c:pt>
                <c:pt idx="6398">
                  <c:v>28.271999999999998</c:v>
                </c:pt>
                <c:pt idx="6399">
                  <c:v>38.819000000000003</c:v>
                </c:pt>
                <c:pt idx="6400">
                  <c:v>30.12</c:v>
                </c:pt>
                <c:pt idx="6401">
                  <c:v>45.308999999999997</c:v>
                </c:pt>
                <c:pt idx="6402">
                  <c:v>25.992000000000001</c:v>
                </c:pt>
                <c:pt idx="6403">
                  <c:v>39.904000000000003</c:v>
                </c:pt>
                <c:pt idx="6404">
                  <c:v>36.456000000000003</c:v>
                </c:pt>
                <c:pt idx="6405">
                  <c:v>40.149000000000001</c:v>
                </c:pt>
                <c:pt idx="6406">
                  <c:v>35.820999999999998</c:v>
                </c:pt>
                <c:pt idx="6407">
                  <c:v>30.303999999999998</c:v>
                </c:pt>
                <c:pt idx="6408">
                  <c:v>45.14</c:v>
                </c:pt>
                <c:pt idx="6409">
                  <c:v>28.093</c:v>
                </c:pt>
                <c:pt idx="6410">
                  <c:v>31.134</c:v>
                </c:pt>
                <c:pt idx="6411">
                  <c:v>38.421999999999997</c:v>
                </c:pt>
                <c:pt idx="6412">
                  <c:v>50.81</c:v>
                </c:pt>
                <c:pt idx="6413">
                  <c:v>32.912999999999997</c:v>
                </c:pt>
                <c:pt idx="6414">
                  <c:v>28.192</c:v>
                </c:pt>
                <c:pt idx="6415">
                  <c:v>42.816000000000003</c:v>
                </c:pt>
                <c:pt idx="6416">
                  <c:v>29.484999999999999</c:v>
                </c:pt>
                <c:pt idx="6417">
                  <c:v>33.481999999999999</c:v>
                </c:pt>
                <c:pt idx="6418">
                  <c:v>31.666</c:v>
                </c:pt>
                <c:pt idx="6419">
                  <c:v>37.03</c:v>
                </c:pt>
                <c:pt idx="6420">
                  <c:v>36.908000000000001</c:v>
                </c:pt>
                <c:pt idx="6421">
                  <c:v>33.095999999999997</c:v>
                </c:pt>
                <c:pt idx="6422">
                  <c:v>39.176000000000002</c:v>
                </c:pt>
                <c:pt idx="6423">
                  <c:v>30.709</c:v>
                </c:pt>
                <c:pt idx="6424">
                  <c:v>24.713000000000001</c:v>
                </c:pt>
                <c:pt idx="6425">
                  <c:v>28.74</c:v>
                </c:pt>
                <c:pt idx="6426">
                  <c:v>40.75</c:v>
                </c:pt>
                <c:pt idx="6427">
                  <c:v>39.11</c:v>
                </c:pt>
                <c:pt idx="6428">
                  <c:v>31.864999999999998</c:v>
                </c:pt>
                <c:pt idx="6429">
                  <c:v>50.308</c:v>
                </c:pt>
                <c:pt idx="6430">
                  <c:v>32.6</c:v>
                </c:pt>
                <c:pt idx="6431">
                  <c:v>32.658999999999999</c:v>
                </c:pt>
                <c:pt idx="6432">
                  <c:v>41.064999999999998</c:v>
                </c:pt>
                <c:pt idx="6433">
                  <c:v>43.34</c:v>
                </c:pt>
                <c:pt idx="6434">
                  <c:v>40.683</c:v>
                </c:pt>
                <c:pt idx="6435">
                  <c:v>34.96</c:v>
                </c:pt>
                <c:pt idx="6436">
                  <c:v>37.908999999999999</c:v>
                </c:pt>
                <c:pt idx="6437">
                  <c:v>26.533000000000001</c:v>
                </c:pt>
                <c:pt idx="6438">
                  <c:v>29.215</c:v>
                </c:pt>
                <c:pt idx="6439">
                  <c:v>45.481999999999999</c:v>
                </c:pt>
                <c:pt idx="6440">
                  <c:v>28.74</c:v>
                </c:pt>
                <c:pt idx="6441">
                  <c:v>39.771000000000001</c:v>
                </c:pt>
                <c:pt idx="6442">
                  <c:v>33.921999999999997</c:v>
                </c:pt>
                <c:pt idx="6443">
                  <c:v>41.005000000000003</c:v>
                </c:pt>
                <c:pt idx="6444">
                  <c:v>44.722999999999999</c:v>
                </c:pt>
                <c:pt idx="6445">
                  <c:v>39.494</c:v>
                </c:pt>
                <c:pt idx="6446">
                  <c:v>40.395000000000003</c:v>
                </c:pt>
                <c:pt idx="6447">
                  <c:v>42.823</c:v>
                </c:pt>
                <c:pt idx="6448">
                  <c:v>28.11</c:v>
                </c:pt>
                <c:pt idx="6449">
                  <c:v>35.659999999999997</c:v>
                </c:pt>
                <c:pt idx="6450">
                  <c:v>30.111999999999998</c:v>
                </c:pt>
                <c:pt idx="6451">
                  <c:v>38.177999999999997</c:v>
                </c:pt>
                <c:pt idx="6452">
                  <c:v>44.604999999999997</c:v>
                </c:pt>
                <c:pt idx="6453">
                  <c:v>30.707000000000001</c:v>
                </c:pt>
                <c:pt idx="6454">
                  <c:v>42.154000000000003</c:v>
                </c:pt>
                <c:pt idx="6455">
                  <c:v>38.606999999999999</c:v>
                </c:pt>
                <c:pt idx="6456">
                  <c:v>43.341999999999999</c:v>
                </c:pt>
                <c:pt idx="6457">
                  <c:v>30.369</c:v>
                </c:pt>
                <c:pt idx="6458">
                  <c:v>34.052</c:v>
                </c:pt>
                <c:pt idx="6459">
                  <c:v>36.216999999999999</c:v>
                </c:pt>
                <c:pt idx="6460">
                  <c:v>37.491</c:v>
                </c:pt>
                <c:pt idx="6461">
                  <c:v>40.652000000000001</c:v>
                </c:pt>
                <c:pt idx="6462">
                  <c:v>36.106999999999999</c:v>
                </c:pt>
                <c:pt idx="6463">
                  <c:v>36.44</c:v>
                </c:pt>
                <c:pt idx="6464">
                  <c:v>31.102</c:v>
                </c:pt>
                <c:pt idx="6465">
                  <c:v>31.297000000000001</c:v>
                </c:pt>
                <c:pt idx="6466">
                  <c:v>32.585000000000001</c:v>
                </c:pt>
                <c:pt idx="6467">
                  <c:v>26.85</c:v>
                </c:pt>
                <c:pt idx="6468">
                  <c:v>47.856999999999999</c:v>
                </c:pt>
                <c:pt idx="6469">
                  <c:v>29.681000000000001</c:v>
                </c:pt>
                <c:pt idx="6470">
                  <c:v>33.53</c:v>
                </c:pt>
                <c:pt idx="6471">
                  <c:v>37.101999999999997</c:v>
                </c:pt>
                <c:pt idx="6472">
                  <c:v>33.094999999999999</c:v>
                </c:pt>
                <c:pt idx="6473">
                  <c:v>39.54</c:v>
                </c:pt>
                <c:pt idx="6474">
                  <c:v>37.423999999999999</c:v>
                </c:pt>
                <c:pt idx="6475">
                  <c:v>31.847999999999999</c:v>
                </c:pt>
                <c:pt idx="6476">
                  <c:v>29.427</c:v>
                </c:pt>
                <c:pt idx="6477">
                  <c:v>34.963000000000001</c:v>
                </c:pt>
                <c:pt idx="6478">
                  <c:v>37.426000000000002</c:v>
                </c:pt>
                <c:pt idx="6479">
                  <c:v>32.683999999999997</c:v>
                </c:pt>
                <c:pt idx="6480">
                  <c:v>33.814</c:v>
                </c:pt>
                <c:pt idx="6481">
                  <c:v>38.994999999999997</c:v>
                </c:pt>
                <c:pt idx="6482">
                  <c:v>40.340000000000003</c:v>
                </c:pt>
                <c:pt idx="6483">
                  <c:v>44.683999999999997</c:v>
                </c:pt>
                <c:pt idx="6484">
                  <c:v>34.396999999999998</c:v>
                </c:pt>
                <c:pt idx="6485">
                  <c:v>46.088999999999999</c:v>
                </c:pt>
                <c:pt idx="6486">
                  <c:v>34.908000000000001</c:v>
                </c:pt>
                <c:pt idx="6487">
                  <c:v>44.2</c:v>
                </c:pt>
                <c:pt idx="6488">
                  <c:v>28.963999999999999</c:v>
                </c:pt>
                <c:pt idx="6489">
                  <c:v>31.896999999999998</c:v>
                </c:pt>
                <c:pt idx="6490">
                  <c:v>34.408999999999999</c:v>
                </c:pt>
                <c:pt idx="6491">
                  <c:v>41.427999999999997</c:v>
                </c:pt>
                <c:pt idx="6492">
                  <c:v>40.043999999999997</c:v>
                </c:pt>
                <c:pt idx="6493">
                  <c:v>32.975000000000001</c:v>
                </c:pt>
                <c:pt idx="6494">
                  <c:v>26.966000000000001</c:v>
                </c:pt>
                <c:pt idx="6495">
                  <c:v>29.899000000000001</c:v>
                </c:pt>
                <c:pt idx="6496">
                  <c:v>35.387999999999998</c:v>
                </c:pt>
                <c:pt idx="6497">
                  <c:v>28.54</c:v>
                </c:pt>
                <c:pt idx="6498">
                  <c:v>34.898000000000003</c:v>
                </c:pt>
                <c:pt idx="6499">
                  <c:v>29.893000000000001</c:v>
                </c:pt>
                <c:pt idx="6500">
                  <c:v>34.689</c:v>
                </c:pt>
                <c:pt idx="6501">
                  <c:v>36.302999999999997</c:v>
                </c:pt>
                <c:pt idx="6502">
                  <c:v>23.393999999999998</c:v>
                </c:pt>
                <c:pt idx="6503">
                  <c:v>27.719000000000001</c:v>
                </c:pt>
                <c:pt idx="6504">
                  <c:v>33.17</c:v>
                </c:pt>
                <c:pt idx="6505">
                  <c:v>37.76</c:v>
                </c:pt>
                <c:pt idx="6506">
                  <c:v>42.911000000000001</c:v>
                </c:pt>
                <c:pt idx="6507">
                  <c:v>32.621000000000002</c:v>
                </c:pt>
                <c:pt idx="6508">
                  <c:v>38.247</c:v>
                </c:pt>
                <c:pt idx="6509">
                  <c:v>32.340000000000003</c:v>
                </c:pt>
                <c:pt idx="6510">
                  <c:v>33.201000000000001</c:v>
                </c:pt>
                <c:pt idx="6511">
                  <c:v>32.234000000000002</c:v>
                </c:pt>
                <c:pt idx="6512">
                  <c:v>37.408000000000001</c:v>
                </c:pt>
                <c:pt idx="6513">
                  <c:v>24.33</c:v>
                </c:pt>
                <c:pt idx="6514">
                  <c:v>42.292000000000002</c:v>
                </c:pt>
                <c:pt idx="6515">
                  <c:v>32.99</c:v>
                </c:pt>
                <c:pt idx="6516">
                  <c:v>39.640999999999998</c:v>
                </c:pt>
                <c:pt idx="6517">
                  <c:v>30.826000000000001</c:v>
                </c:pt>
                <c:pt idx="6518">
                  <c:v>30.265999999999998</c:v>
                </c:pt>
                <c:pt idx="6519">
                  <c:v>31.8</c:v>
                </c:pt>
                <c:pt idx="6520">
                  <c:v>38.607999999999997</c:v>
                </c:pt>
                <c:pt idx="6521">
                  <c:v>34.304000000000002</c:v>
                </c:pt>
                <c:pt idx="6522">
                  <c:v>54.411000000000001</c:v>
                </c:pt>
                <c:pt idx="6523">
                  <c:v>38.631</c:v>
                </c:pt>
                <c:pt idx="6524">
                  <c:v>35.146000000000001</c:v>
                </c:pt>
                <c:pt idx="6525">
                  <c:v>32.198</c:v>
                </c:pt>
                <c:pt idx="6526">
                  <c:v>31.585999999999999</c:v>
                </c:pt>
                <c:pt idx="6527">
                  <c:v>28.501000000000001</c:v>
                </c:pt>
                <c:pt idx="6528">
                  <c:v>37.424999999999997</c:v>
                </c:pt>
                <c:pt idx="6529">
                  <c:v>36.747</c:v>
                </c:pt>
                <c:pt idx="6530">
                  <c:v>27.766999999999999</c:v>
                </c:pt>
                <c:pt idx="6531">
                  <c:v>31.291</c:v>
                </c:pt>
                <c:pt idx="6532">
                  <c:v>45.61</c:v>
                </c:pt>
                <c:pt idx="6533">
                  <c:v>32.804000000000002</c:v>
                </c:pt>
                <c:pt idx="6534">
                  <c:v>27.454999999999998</c:v>
                </c:pt>
                <c:pt idx="6535">
                  <c:v>44.290999999999997</c:v>
                </c:pt>
                <c:pt idx="6536">
                  <c:v>34.204999999999998</c:v>
                </c:pt>
                <c:pt idx="6537">
                  <c:v>31.722000000000001</c:v>
                </c:pt>
                <c:pt idx="6538">
                  <c:v>27.62</c:v>
                </c:pt>
                <c:pt idx="6539">
                  <c:v>33.42</c:v>
                </c:pt>
                <c:pt idx="6540">
                  <c:v>32.540999999999997</c:v>
                </c:pt>
                <c:pt idx="6541">
                  <c:v>26.332000000000001</c:v>
                </c:pt>
                <c:pt idx="6542">
                  <c:v>33.683999999999997</c:v>
                </c:pt>
                <c:pt idx="6543">
                  <c:v>25.949000000000002</c:v>
                </c:pt>
                <c:pt idx="6544">
                  <c:v>44.72</c:v>
                </c:pt>
                <c:pt idx="6545">
                  <c:v>39.54</c:v>
                </c:pt>
                <c:pt idx="6546">
                  <c:v>26.385000000000002</c:v>
                </c:pt>
                <c:pt idx="6547">
                  <c:v>38.582000000000001</c:v>
                </c:pt>
                <c:pt idx="6548">
                  <c:v>37.058999999999997</c:v>
                </c:pt>
                <c:pt idx="6549">
                  <c:v>41.222000000000001</c:v>
                </c:pt>
                <c:pt idx="6550">
                  <c:v>36.834000000000003</c:v>
                </c:pt>
                <c:pt idx="6551">
                  <c:v>31.285</c:v>
                </c:pt>
                <c:pt idx="6552">
                  <c:v>28.658999999999999</c:v>
                </c:pt>
                <c:pt idx="6553">
                  <c:v>35.984000000000002</c:v>
                </c:pt>
                <c:pt idx="6554">
                  <c:v>45.118000000000002</c:v>
                </c:pt>
                <c:pt idx="6555">
                  <c:v>41.017000000000003</c:v>
                </c:pt>
                <c:pt idx="6556">
                  <c:v>37.439</c:v>
                </c:pt>
                <c:pt idx="6557">
                  <c:v>33.198999999999998</c:v>
                </c:pt>
                <c:pt idx="6558">
                  <c:v>32.338000000000001</c:v>
                </c:pt>
                <c:pt idx="6559">
                  <c:v>45.987000000000002</c:v>
                </c:pt>
                <c:pt idx="6560">
                  <c:v>34.92</c:v>
                </c:pt>
                <c:pt idx="6561">
                  <c:v>32.371000000000002</c:v>
                </c:pt>
                <c:pt idx="6562">
                  <c:v>29.693000000000001</c:v>
                </c:pt>
                <c:pt idx="6563">
                  <c:v>31.001000000000001</c:v>
                </c:pt>
                <c:pt idx="6564">
                  <c:v>41.32</c:v>
                </c:pt>
                <c:pt idx="6565">
                  <c:v>32.204999999999998</c:v>
                </c:pt>
                <c:pt idx="6566">
                  <c:v>36.933999999999997</c:v>
                </c:pt>
                <c:pt idx="6567">
                  <c:v>24.568000000000001</c:v>
                </c:pt>
                <c:pt idx="6568">
                  <c:v>39.463999999999999</c:v>
                </c:pt>
                <c:pt idx="6569">
                  <c:v>33.896999999999998</c:v>
                </c:pt>
                <c:pt idx="6570">
                  <c:v>38.439</c:v>
                </c:pt>
                <c:pt idx="6571">
                  <c:v>27.658999999999999</c:v>
                </c:pt>
                <c:pt idx="6572">
                  <c:v>37.621000000000002</c:v>
                </c:pt>
                <c:pt idx="6573">
                  <c:v>34.505000000000003</c:v>
                </c:pt>
                <c:pt idx="6574">
                  <c:v>38.043999999999997</c:v>
                </c:pt>
                <c:pt idx="6575">
                  <c:v>49.360999999999997</c:v>
                </c:pt>
                <c:pt idx="6576">
                  <c:v>34.582999999999998</c:v>
                </c:pt>
                <c:pt idx="6577">
                  <c:v>36.901000000000003</c:v>
                </c:pt>
                <c:pt idx="6578">
                  <c:v>33.046999999999997</c:v>
                </c:pt>
                <c:pt idx="6579">
                  <c:v>26.925000000000001</c:v>
                </c:pt>
                <c:pt idx="6580">
                  <c:v>36.414999999999999</c:v>
                </c:pt>
                <c:pt idx="6581">
                  <c:v>35.337000000000003</c:v>
                </c:pt>
                <c:pt idx="6582">
                  <c:v>26.553999999999998</c:v>
                </c:pt>
                <c:pt idx="6583">
                  <c:v>36.417999999999999</c:v>
                </c:pt>
                <c:pt idx="6584">
                  <c:v>35.341000000000001</c:v>
                </c:pt>
                <c:pt idx="6585">
                  <c:v>30.055</c:v>
                </c:pt>
                <c:pt idx="6586">
                  <c:v>33.390999999999998</c:v>
                </c:pt>
                <c:pt idx="6587">
                  <c:v>31.707000000000001</c:v>
                </c:pt>
                <c:pt idx="6588">
                  <c:v>36.549999999999997</c:v>
                </c:pt>
                <c:pt idx="6589">
                  <c:v>38.765999999999998</c:v>
                </c:pt>
                <c:pt idx="6590">
                  <c:v>30.38</c:v>
                </c:pt>
                <c:pt idx="6591">
                  <c:v>38.173000000000002</c:v>
                </c:pt>
                <c:pt idx="6592">
                  <c:v>35.917999999999999</c:v>
                </c:pt>
                <c:pt idx="6593">
                  <c:v>37.774999999999999</c:v>
                </c:pt>
                <c:pt idx="6594">
                  <c:v>36.994</c:v>
                </c:pt>
                <c:pt idx="6595">
                  <c:v>37.128</c:v>
                </c:pt>
                <c:pt idx="6596">
                  <c:v>31.164000000000001</c:v>
                </c:pt>
                <c:pt idx="6597">
                  <c:v>37.993000000000002</c:v>
                </c:pt>
                <c:pt idx="6598">
                  <c:v>33.935000000000002</c:v>
                </c:pt>
                <c:pt idx="6599">
                  <c:v>39.341999999999999</c:v>
                </c:pt>
                <c:pt idx="6600">
                  <c:v>40.677999999999997</c:v>
                </c:pt>
                <c:pt idx="6601">
                  <c:v>31.632000000000001</c:v>
                </c:pt>
                <c:pt idx="6602">
                  <c:v>31.335999999999999</c:v>
                </c:pt>
                <c:pt idx="6603">
                  <c:v>48.445</c:v>
                </c:pt>
                <c:pt idx="6604">
                  <c:v>31.381</c:v>
                </c:pt>
                <c:pt idx="6605">
                  <c:v>38.893999999999998</c:v>
                </c:pt>
                <c:pt idx="6606">
                  <c:v>28.393000000000001</c:v>
                </c:pt>
                <c:pt idx="6607">
                  <c:v>31.524999999999999</c:v>
                </c:pt>
                <c:pt idx="6608">
                  <c:v>44.417999999999999</c:v>
                </c:pt>
                <c:pt idx="6609">
                  <c:v>43.945999999999998</c:v>
                </c:pt>
                <c:pt idx="6610">
                  <c:v>30.184000000000001</c:v>
                </c:pt>
                <c:pt idx="6611">
                  <c:v>35.658000000000001</c:v>
                </c:pt>
                <c:pt idx="6612">
                  <c:v>31.009</c:v>
                </c:pt>
                <c:pt idx="6613">
                  <c:v>41.488999999999997</c:v>
                </c:pt>
                <c:pt idx="6614">
                  <c:v>38.984000000000002</c:v>
                </c:pt>
                <c:pt idx="6615">
                  <c:v>26.948</c:v>
                </c:pt>
                <c:pt idx="6616">
                  <c:v>47.871000000000002</c:v>
                </c:pt>
                <c:pt idx="6617">
                  <c:v>40.142000000000003</c:v>
                </c:pt>
                <c:pt idx="6618">
                  <c:v>42.545999999999999</c:v>
                </c:pt>
                <c:pt idx="6619">
                  <c:v>36.087000000000003</c:v>
                </c:pt>
                <c:pt idx="6620">
                  <c:v>35.137999999999998</c:v>
                </c:pt>
                <c:pt idx="6621">
                  <c:v>36.692</c:v>
                </c:pt>
                <c:pt idx="6622">
                  <c:v>35.674999999999997</c:v>
                </c:pt>
                <c:pt idx="6623">
                  <c:v>50.738</c:v>
                </c:pt>
                <c:pt idx="6624">
                  <c:v>41.59</c:v>
                </c:pt>
                <c:pt idx="6625">
                  <c:v>35.636000000000003</c:v>
                </c:pt>
                <c:pt idx="6626">
                  <c:v>34.481999999999999</c:v>
                </c:pt>
                <c:pt idx="6627">
                  <c:v>34.356999999999999</c:v>
                </c:pt>
                <c:pt idx="6628">
                  <c:v>37</c:v>
                </c:pt>
                <c:pt idx="6629">
                  <c:v>28.731999999999999</c:v>
                </c:pt>
                <c:pt idx="6630">
                  <c:v>34.026000000000003</c:v>
                </c:pt>
                <c:pt idx="6631">
                  <c:v>46.322000000000003</c:v>
                </c:pt>
                <c:pt idx="6632">
                  <c:v>38.628999999999998</c:v>
                </c:pt>
                <c:pt idx="6633">
                  <c:v>35.924999999999997</c:v>
                </c:pt>
                <c:pt idx="6634">
                  <c:v>48.098999999999997</c:v>
                </c:pt>
                <c:pt idx="6635">
                  <c:v>37.470999999999997</c:v>
                </c:pt>
                <c:pt idx="6636">
                  <c:v>31.18</c:v>
                </c:pt>
                <c:pt idx="6637">
                  <c:v>39.865000000000002</c:v>
                </c:pt>
                <c:pt idx="6638">
                  <c:v>40.487000000000002</c:v>
                </c:pt>
                <c:pt idx="6639">
                  <c:v>31.995999999999999</c:v>
                </c:pt>
                <c:pt idx="6640">
                  <c:v>31.379000000000001</c:v>
                </c:pt>
                <c:pt idx="6641">
                  <c:v>41.531999999999996</c:v>
                </c:pt>
                <c:pt idx="6642">
                  <c:v>40.929000000000002</c:v>
                </c:pt>
                <c:pt idx="6643">
                  <c:v>41.963999999999999</c:v>
                </c:pt>
                <c:pt idx="6644">
                  <c:v>37.954999999999998</c:v>
                </c:pt>
                <c:pt idx="6645">
                  <c:v>29.997</c:v>
                </c:pt>
                <c:pt idx="6646">
                  <c:v>39.43</c:v>
                </c:pt>
                <c:pt idx="6647">
                  <c:v>31.959</c:v>
                </c:pt>
                <c:pt idx="6648">
                  <c:v>27.992999999999999</c:v>
                </c:pt>
                <c:pt idx="6649">
                  <c:v>46.548999999999999</c:v>
                </c:pt>
                <c:pt idx="6650">
                  <c:v>35.018000000000001</c:v>
                </c:pt>
                <c:pt idx="6651">
                  <c:v>36.783999999999999</c:v>
                </c:pt>
                <c:pt idx="6652">
                  <c:v>32.802</c:v>
                </c:pt>
                <c:pt idx="6653">
                  <c:v>40.136000000000003</c:v>
                </c:pt>
                <c:pt idx="6654">
                  <c:v>25.071000000000002</c:v>
                </c:pt>
                <c:pt idx="6655">
                  <c:v>31.989000000000001</c:v>
                </c:pt>
                <c:pt idx="6656">
                  <c:v>29.951000000000001</c:v>
                </c:pt>
                <c:pt idx="6657">
                  <c:v>29.216000000000001</c:v>
                </c:pt>
                <c:pt idx="6658">
                  <c:v>33.365000000000002</c:v>
                </c:pt>
                <c:pt idx="6659">
                  <c:v>32.622</c:v>
                </c:pt>
                <c:pt idx="6660">
                  <c:v>47.831000000000003</c:v>
                </c:pt>
                <c:pt idx="6661">
                  <c:v>43.671999999999997</c:v>
                </c:pt>
                <c:pt idx="6662">
                  <c:v>38.279000000000003</c:v>
                </c:pt>
                <c:pt idx="6663">
                  <c:v>31.704999999999998</c:v>
                </c:pt>
                <c:pt idx="6664">
                  <c:v>36.985999999999997</c:v>
                </c:pt>
                <c:pt idx="6665">
                  <c:v>32.353999999999999</c:v>
                </c:pt>
                <c:pt idx="6666">
                  <c:v>33.302</c:v>
                </c:pt>
                <c:pt idx="6667">
                  <c:v>35.564999999999998</c:v>
                </c:pt>
                <c:pt idx="6668">
                  <c:v>35.142000000000003</c:v>
                </c:pt>
                <c:pt idx="6669">
                  <c:v>37.9</c:v>
                </c:pt>
                <c:pt idx="6670">
                  <c:v>33.423999999999999</c:v>
                </c:pt>
                <c:pt idx="6671">
                  <c:v>33.375999999999998</c:v>
                </c:pt>
                <c:pt idx="6672">
                  <c:v>37.274999999999999</c:v>
                </c:pt>
                <c:pt idx="6673">
                  <c:v>31.504000000000001</c:v>
                </c:pt>
                <c:pt idx="6674">
                  <c:v>34.082000000000001</c:v>
                </c:pt>
                <c:pt idx="6675">
                  <c:v>33.920999999999999</c:v>
                </c:pt>
                <c:pt idx="6676">
                  <c:v>37.29</c:v>
                </c:pt>
                <c:pt idx="6677">
                  <c:v>29.631</c:v>
                </c:pt>
                <c:pt idx="6678">
                  <c:v>37.107999999999997</c:v>
                </c:pt>
                <c:pt idx="6679">
                  <c:v>37.223999999999997</c:v>
                </c:pt>
                <c:pt idx="6680">
                  <c:v>40.311999999999998</c:v>
                </c:pt>
                <c:pt idx="6681">
                  <c:v>37.716999999999999</c:v>
                </c:pt>
                <c:pt idx="6682">
                  <c:v>31.82</c:v>
                </c:pt>
                <c:pt idx="6683">
                  <c:v>29.01</c:v>
                </c:pt>
                <c:pt idx="6684">
                  <c:v>33.356000000000002</c:v>
                </c:pt>
                <c:pt idx="6685">
                  <c:v>39.008000000000003</c:v>
                </c:pt>
                <c:pt idx="6686">
                  <c:v>32.915999999999997</c:v>
                </c:pt>
                <c:pt idx="6687">
                  <c:v>41.731000000000002</c:v>
                </c:pt>
                <c:pt idx="6688">
                  <c:v>38.356999999999999</c:v>
                </c:pt>
                <c:pt idx="6689">
                  <c:v>31.547999999999998</c:v>
                </c:pt>
                <c:pt idx="6690">
                  <c:v>34.698999999999998</c:v>
                </c:pt>
                <c:pt idx="6691">
                  <c:v>27.686</c:v>
                </c:pt>
                <c:pt idx="6692">
                  <c:v>42.067999999999998</c:v>
                </c:pt>
                <c:pt idx="6693">
                  <c:v>29.701000000000001</c:v>
                </c:pt>
                <c:pt idx="6694">
                  <c:v>35.948999999999998</c:v>
                </c:pt>
                <c:pt idx="6695">
                  <c:v>35.277999999999999</c:v>
                </c:pt>
                <c:pt idx="6696">
                  <c:v>39.206000000000003</c:v>
                </c:pt>
                <c:pt idx="6697">
                  <c:v>36.146000000000001</c:v>
                </c:pt>
                <c:pt idx="6698">
                  <c:v>33.838999999999999</c:v>
                </c:pt>
                <c:pt idx="6699">
                  <c:v>37.259</c:v>
                </c:pt>
                <c:pt idx="6700">
                  <c:v>40.722000000000001</c:v>
                </c:pt>
                <c:pt idx="6701">
                  <c:v>35.905999999999999</c:v>
                </c:pt>
                <c:pt idx="6702">
                  <c:v>35.512</c:v>
                </c:pt>
                <c:pt idx="6703">
                  <c:v>30.637</c:v>
                </c:pt>
                <c:pt idx="6704">
                  <c:v>37.177999999999997</c:v>
                </c:pt>
                <c:pt idx="6705">
                  <c:v>35.158000000000001</c:v>
                </c:pt>
                <c:pt idx="6706">
                  <c:v>36.67</c:v>
                </c:pt>
                <c:pt idx="6707">
                  <c:v>46.572000000000003</c:v>
                </c:pt>
                <c:pt idx="6708">
                  <c:v>42.582000000000001</c:v>
                </c:pt>
                <c:pt idx="6709">
                  <c:v>32.893999999999998</c:v>
                </c:pt>
                <c:pt idx="6710">
                  <c:v>35.454999999999998</c:v>
                </c:pt>
                <c:pt idx="6711">
                  <c:v>35.28</c:v>
                </c:pt>
                <c:pt idx="6712">
                  <c:v>42.387999999999998</c:v>
                </c:pt>
                <c:pt idx="6713">
                  <c:v>32.405000000000001</c:v>
                </c:pt>
                <c:pt idx="6714">
                  <c:v>32.249000000000002</c:v>
                </c:pt>
                <c:pt idx="6715">
                  <c:v>46.158999999999999</c:v>
                </c:pt>
                <c:pt idx="6716">
                  <c:v>35.076999999999998</c:v>
                </c:pt>
                <c:pt idx="6717">
                  <c:v>34.863999999999997</c:v>
                </c:pt>
                <c:pt idx="6718">
                  <c:v>33.389000000000003</c:v>
                </c:pt>
                <c:pt idx="6719">
                  <c:v>31.084</c:v>
                </c:pt>
                <c:pt idx="6720">
                  <c:v>44.616999999999997</c:v>
                </c:pt>
                <c:pt idx="6721">
                  <c:v>29.431000000000001</c:v>
                </c:pt>
                <c:pt idx="6722">
                  <c:v>41.371000000000002</c:v>
                </c:pt>
                <c:pt idx="6723">
                  <c:v>29.518999999999998</c:v>
                </c:pt>
                <c:pt idx="6724">
                  <c:v>33.715000000000003</c:v>
                </c:pt>
                <c:pt idx="6725">
                  <c:v>37.999000000000002</c:v>
                </c:pt>
                <c:pt idx="6726">
                  <c:v>29.725000000000001</c:v>
                </c:pt>
                <c:pt idx="6727">
                  <c:v>39.362000000000002</c:v>
                </c:pt>
                <c:pt idx="6728">
                  <c:v>31.643000000000001</c:v>
                </c:pt>
                <c:pt idx="6729">
                  <c:v>41.478000000000002</c:v>
                </c:pt>
                <c:pt idx="6730">
                  <c:v>25.433</c:v>
                </c:pt>
                <c:pt idx="6731">
                  <c:v>41.289000000000001</c:v>
                </c:pt>
                <c:pt idx="6732">
                  <c:v>36.338999999999999</c:v>
                </c:pt>
                <c:pt idx="6733">
                  <c:v>30.788</c:v>
                </c:pt>
                <c:pt idx="6734">
                  <c:v>38.192999999999998</c:v>
                </c:pt>
                <c:pt idx="6735">
                  <c:v>43.482999999999997</c:v>
                </c:pt>
                <c:pt idx="6736">
                  <c:v>32.573</c:v>
                </c:pt>
                <c:pt idx="6737">
                  <c:v>39.731000000000002</c:v>
                </c:pt>
                <c:pt idx="6738">
                  <c:v>34.32</c:v>
                </c:pt>
                <c:pt idx="6739">
                  <c:v>33.201000000000001</c:v>
                </c:pt>
                <c:pt idx="6740">
                  <c:v>31.954999999999998</c:v>
                </c:pt>
                <c:pt idx="6741">
                  <c:v>31.276</c:v>
                </c:pt>
                <c:pt idx="6742">
                  <c:v>46.61</c:v>
                </c:pt>
                <c:pt idx="6743">
                  <c:v>37.253999999999998</c:v>
                </c:pt>
                <c:pt idx="6744">
                  <c:v>39.323</c:v>
                </c:pt>
                <c:pt idx="6745">
                  <c:v>38.442</c:v>
                </c:pt>
                <c:pt idx="6746">
                  <c:v>27.812000000000001</c:v>
                </c:pt>
                <c:pt idx="6747">
                  <c:v>46.061999999999998</c:v>
                </c:pt>
                <c:pt idx="6748">
                  <c:v>30.983000000000001</c:v>
                </c:pt>
                <c:pt idx="6749">
                  <c:v>31.913</c:v>
                </c:pt>
                <c:pt idx="6750">
                  <c:v>40.500999999999998</c:v>
                </c:pt>
                <c:pt idx="6751">
                  <c:v>30.123000000000001</c:v>
                </c:pt>
                <c:pt idx="6752">
                  <c:v>39.066000000000003</c:v>
                </c:pt>
                <c:pt idx="6753">
                  <c:v>30.248000000000001</c:v>
                </c:pt>
                <c:pt idx="6754">
                  <c:v>37.840000000000003</c:v>
                </c:pt>
                <c:pt idx="6755">
                  <c:v>34.159999999999997</c:v>
                </c:pt>
                <c:pt idx="6756">
                  <c:v>36.392000000000003</c:v>
                </c:pt>
                <c:pt idx="6757">
                  <c:v>36.683999999999997</c:v>
                </c:pt>
                <c:pt idx="6758">
                  <c:v>41.597999999999999</c:v>
                </c:pt>
                <c:pt idx="6759">
                  <c:v>51.853999999999999</c:v>
                </c:pt>
                <c:pt idx="6760">
                  <c:v>38.301000000000002</c:v>
                </c:pt>
                <c:pt idx="6761">
                  <c:v>35.353000000000002</c:v>
                </c:pt>
                <c:pt idx="6762">
                  <c:v>35.173000000000002</c:v>
                </c:pt>
                <c:pt idx="6763">
                  <c:v>25.408999999999999</c:v>
                </c:pt>
                <c:pt idx="6764">
                  <c:v>34.747999999999998</c:v>
                </c:pt>
                <c:pt idx="6765">
                  <c:v>33.875999999999998</c:v>
                </c:pt>
                <c:pt idx="6766">
                  <c:v>34.387</c:v>
                </c:pt>
                <c:pt idx="6767">
                  <c:v>32.232999999999997</c:v>
                </c:pt>
                <c:pt idx="6768">
                  <c:v>36.908000000000001</c:v>
                </c:pt>
                <c:pt idx="6769">
                  <c:v>37.491999999999997</c:v>
                </c:pt>
                <c:pt idx="6770">
                  <c:v>32.665999999999997</c:v>
                </c:pt>
                <c:pt idx="6771">
                  <c:v>39.593000000000004</c:v>
                </c:pt>
                <c:pt idx="6772">
                  <c:v>40.130000000000003</c:v>
                </c:pt>
                <c:pt idx="6773">
                  <c:v>33.709000000000003</c:v>
                </c:pt>
                <c:pt idx="6774">
                  <c:v>32.56</c:v>
                </c:pt>
                <c:pt idx="6775">
                  <c:v>32.075000000000003</c:v>
                </c:pt>
                <c:pt idx="6776">
                  <c:v>32.473999999999997</c:v>
                </c:pt>
                <c:pt idx="6777">
                  <c:v>38.643999999999998</c:v>
                </c:pt>
                <c:pt idx="6778">
                  <c:v>37.524000000000001</c:v>
                </c:pt>
                <c:pt idx="6779">
                  <c:v>36.887999999999998</c:v>
                </c:pt>
                <c:pt idx="6780">
                  <c:v>26.082000000000001</c:v>
                </c:pt>
                <c:pt idx="6781">
                  <c:v>30.808</c:v>
                </c:pt>
                <c:pt idx="6782">
                  <c:v>33.94</c:v>
                </c:pt>
                <c:pt idx="6783">
                  <c:v>47.128</c:v>
                </c:pt>
                <c:pt idx="6784">
                  <c:v>27.256</c:v>
                </c:pt>
                <c:pt idx="6785">
                  <c:v>41.97</c:v>
                </c:pt>
                <c:pt idx="6786">
                  <c:v>31.204000000000001</c:v>
                </c:pt>
                <c:pt idx="6787">
                  <c:v>41.738</c:v>
                </c:pt>
                <c:pt idx="6788">
                  <c:v>37.972000000000001</c:v>
                </c:pt>
                <c:pt idx="6789">
                  <c:v>43.74</c:v>
                </c:pt>
                <c:pt idx="6790">
                  <c:v>32.387999999999998</c:v>
                </c:pt>
                <c:pt idx="6791">
                  <c:v>42.225000000000001</c:v>
                </c:pt>
                <c:pt idx="6792">
                  <c:v>29.736000000000001</c:v>
                </c:pt>
                <c:pt idx="6793">
                  <c:v>38.218000000000004</c:v>
                </c:pt>
                <c:pt idx="6794">
                  <c:v>46.112000000000002</c:v>
                </c:pt>
                <c:pt idx="6795">
                  <c:v>46.087000000000003</c:v>
                </c:pt>
                <c:pt idx="6796">
                  <c:v>39.277999999999999</c:v>
                </c:pt>
                <c:pt idx="6797">
                  <c:v>35.948</c:v>
                </c:pt>
                <c:pt idx="6798">
                  <c:v>38.965000000000003</c:v>
                </c:pt>
                <c:pt idx="6799">
                  <c:v>33.530999999999999</c:v>
                </c:pt>
                <c:pt idx="6800">
                  <c:v>38.433999999999997</c:v>
                </c:pt>
                <c:pt idx="6801">
                  <c:v>40.299999999999997</c:v>
                </c:pt>
                <c:pt idx="6802">
                  <c:v>41.930999999999997</c:v>
                </c:pt>
                <c:pt idx="6803">
                  <c:v>35.363</c:v>
                </c:pt>
                <c:pt idx="6804">
                  <c:v>33.920999999999999</c:v>
                </c:pt>
                <c:pt idx="6805">
                  <c:v>36.729999999999997</c:v>
                </c:pt>
                <c:pt idx="6806">
                  <c:v>42.744</c:v>
                </c:pt>
                <c:pt idx="6807">
                  <c:v>30.617000000000001</c:v>
                </c:pt>
                <c:pt idx="6808">
                  <c:v>44.438000000000002</c:v>
                </c:pt>
                <c:pt idx="6809">
                  <c:v>36.494999999999997</c:v>
                </c:pt>
                <c:pt idx="6810">
                  <c:v>46.231000000000002</c:v>
                </c:pt>
                <c:pt idx="6811">
                  <c:v>37.500999999999998</c:v>
                </c:pt>
                <c:pt idx="6812">
                  <c:v>42.338999999999999</c:v>
                </c:pt>
                <c:pt idx="6813">
                  <c:v>39.03</c:v>
                </c:pt>
                <c:pt idx="6814">
                  <c:v>32.792000000000002</c:v>
                </c:pt>
                <c:pt idx="6815">
                  <c:v>36.734999999999999</c:v>
                </c:pt>
                <c:pt idx="6816">
                  <c:v>43.11</c:v>
                </c:pt>
                <c:pt idx="6817">
                  <c:v>34.158000000000001</c:v>
                </c:pt>
                <c:pt idx="6818">
                  <c:v>33.573999999999998</c:v>
                </c:pt>
                <c:pt idx="6819">
                  <c:v>33.384999999999998</c:v>
                </c:pt>
                <c:pt idx="6820">
                  <c:v>46.569000000000003</c:v>
                </c:pt>
                <c:pt idx="6821">
                  <c:v>42.494999999999997</c:v>
                </c:pt>
                <c:pt idx="6822">
                  <c:v>27.771000000000001</c:v>
                </c:pt>
                <c:pt idx="6823">
                  <c:v>34.621000000000002</c:v>
                </c:pt>
                <c:pt idx="6824">
                  <c:v>37.773000000000003</c:v>
                </c:pt>
                <c:pt idx="6825">
                  <c:v>32.78</c:v>
                </c:pt>
                <c:pt idx="6826">
                  <c:v>53.84</c:v>
                </c:pt>
                <c:pt idx="6827">
                  <c:v>38.185000000000002</c:v>
                </c:pt>
                <c:pt idx="6828">
                  <c:v>41.021000000000001</c:v>
                </c:pt>
                <c:pt idx="6829">
                  <c:v>49.561</c:v>
                </c:pt>
                <c:pt idx="6830">
                  <c:v>24.353000000000002</c:v>
                </c:pt>
                <c:pt idx="6831">
                  <c:v>34.082000000000001</c:v>
                </c:pt>
                <c:pt idx="6832">
                  <c:v>48.247</c:v>
                </c:pt>
                <c:pt idx="6833">
                  <c:v>32.445999999999998</c:v>
                </c:pt>
                <c:pt idx="6834">
                  <c:v>31.027000000000001</c:v>
                </c:pt>
                <c:pt idx="6835">
                  <c:v>31.574000000000002</c:v>
                </c:pt>
                <c:pt idx="6836">
                  <c:v>38.762999999999998</c:v>
                </c:pt>
                <c:pt idx="6837">
                  <c:v>44.622</c:v>
                </c:pt>
                <c:pt idx="6838">
                  <c:v>37.781999999999996</c:v>
                </c:pt>
                <c:pt idx="6839">
                  <c:v>35.670999999999999</c:v>
                </c:pt>
                <c:pt idx="6840">
                  <c:v>32.933</c:v>
                </c:pt>
                <c:pt idx="6841">
                  <c:v>39.307000000000002</c:v>
                </c:pt>
                <c:pt idx="6842">
                  <c:v>37.793999999999997</c:v>
                </c:pt>
                <c:pt idx="6843">
                  <c:v>38.606999999999999</c:v>
                </c:pt>
                <c:pt idx="6844">
                  <c:v>36.933</c:v>
                </c:pt>
                <c:pt idx="6845">
                  <c:v>36.249000000000002</c:v>
                </c:pt>
                <c:pt idx="6846">
                  <c:v>45.609000000000002</c:v>
                </c:pt>
                <c:pt idx="6847">
                  <c:v>37.148000000000003</c:v>
                </c:pt>
                <c:pt idx="6848">
                  <c:v>41.515000000000001</c:v>
                </c:pt>
                <c:pt idx="6849">
                  <c:v>40.655999999999999</c:v>
                </c:pt>
                <c:pt idx="6850">
                  <c:v>31.934999999999999</c:v>
                </c:pt>
                <c:pt idx="6851">
                  <c:v>38.290999999999997</c:v>
                </c:pt>
                <c:pt idx="6852">
                  <c:v>32.786999999999999</c:v>
                </c:pt>
                <c:pt idx="6853">
                  <c:v>48.966999999999999</c:v>
                </c:pt>
                <c:pt idx="6854">
                  <c:v>40.445</c:v>
                </c:pt>
                <c:pt idx="6855">
                  <c:v>30.125</c:v>
                </c:pt>
                <c:pt idx="6856">
                  <c:v>38.308</c:v>
                </c:pt>
                <c:pt idx="6857">
                  <c:v>41.170999999999999</c:v>
                </c:pt>
                <c:pt idx="6858">
                  <c:v>37.856000000000002</c:v>
                </c:pt>
                <c:pt idx="6859">
                  <c:v>35.453000000000003</c:v>
                </c:pt>
                <c:pt idx="6860">
                  <c:v>34.201000000000001</c:v>
                </c:pt>
                <c:pt idx="6861">
                  <c:v>42.951000000000001</c:v>
                </c:pt>
                <c:pt idx="6862">
                  <c:v>38.475999999999999</c:v>
                </c:pt>
                <c:pt idx="6863">
                  <c:v>39.582999999999998</c:v>
                </c:pt>
                <c:pt idx="6864">
                  <c:v>29.253</c:v>
                </c:pt>
                <c:pt idx="6865">
                  <c:v>29.256</c:v>
                </c:pt>
                <c:pt idx="6866">
                  <c:v>29.428999999999998</c:v>
                </c:pt>
                <c:pt idx="6867">
                  <c:v>40.218000000000004</c:v>
                </c:pt>
                <c:pt idx="6868">
                  <c:v>26.323</c:v>
                </c:pt>
                <c:pt idx="6869">
                  <c:v>35.869999999999997</c:v>
                </c:pt>
                <c:pt idx="6870">
                  <c:v>41.34</c:v>
                </c:pt>
                <c:pt idx="6871">
                  <c:v>36.786000000000001</c:v>
                </c:pt>
                <c:pt idx="6872">
                  <c:v>35.345999999999997</c:v>
                </c:pt>
                <c:pt idx="6873">
                  <c:v>32.552</c:v>
                </c:pt>
                <c:pt idx="6874">
                  <c:v>45.76</c:v>
                </c:pt>
                <c:pt idx="6875">
                  <c:v>29.588999999999999</c:v>
                </c:pt>
                <c:pt idx="6876">
                  <c:v>23.927</c:v>
                </c:pt>
                <c:pt idx="6877">
                  <c:v>29.82</c:v>
                </c:pt>
                <c:pt idx="6878">
                  <c:v>29.393999999999998</c:v>
                </c:pt>
                <c:pt idx="6879">
                  <c:v>30.890999999999998</c:v>
                </c:pt>
                <c:pt idx="6880">
                  <c:v>33.893000000000001</c:v>
                </c:pt>
                <c:pt idx="6881">
                  <c:v>39.295999999999999</c:v>
                </c:pt>
                <c:pt idx="6882">
                  <c:v>23.937999999999999</c:v>
                </c:pt>
                <c:pt idx="6883">
                  <c:v>41.408999999999999</c:v>
                </c:pt>
                <c:pt idx="6884">
                  <c:v>42.149000000000001</c:v>
                </c:pt>
                <c:pt idx="6885">
                  <c:v>23.562999999999999</c:v>
                </c:pt>
                <c:pt idx="6886">
                  <c:v>42.960999999999999</c:v>
                </c:pt>
                <c:pt idx="6887">
                  <c:v>33.688000000000002</c:v>
                </c:pt>
                <c:pt idx="6888">
                  <c:v>33.140999999999998</c:v>
                </c:pt>
                <c:pt idx="6889">
                  <c:v>32.508000000000003</c:v>
                </c:pt>
                <c:pt idx="6890">
                  <c:v>37.21</c:v>
                </c:pt>
                <c:pt idx="6891">
                  <c:v>37.017000000000003</c:v>
                </c:pt>
                <c:pt idx="6892">
                  <c:v>41.79</c:v>
                </c:pt>
                <c:pt idx="6893">
                  <c:v>37.844999999999999</c:v>
                </c:pt>
                <c:pt idx="6894">
                  <c:v>34.283999999999999</c:v>
                </c:pt>
                <c:pt idx="6895">
                  <c:v>31.2</c:v>
                </c:pt>
                <c:pt idx="6896">
                  <c:v>42.429000000000002</c:v>
                </c:pt>
                <c:pt idx="6897">
                  <c:v>38.076000000000001</c:v>
                </c:pt>
                <c:pt idx="6898">
                  <c:v>32.024000000000001</c:v>
                </c:pt>
                <c:pt idx="6899">
                  <c:v>34.332999999999998</c:v>
                </c:pt>
                <c:pt idx="6900">
                  <c:v>39.448</c:v>
                </c:pt>
                <c:pt idx="6901">
                  <c:v>32.19</c:v>
                </c:pt>
                <c:pt idx="6902">
                  <c:v>32.595999999999997</c:v>
                </c:pt>
                <c:pt idx="6903">
                  <c:v>39.704000000000001</c:v>
                </c:pt>
                <c:pt idx="6904">
                  <c:v>38.642000000000003</c:v>
                </c:pt>
                <c:pt idx="6905">
                  <c:v>32.494999999999997</c:v>
                </c:pt>
                <c:pt idx="6906">
                  <c:v>38.670999999999999</c:v>
                </c:pt>
                <c:pt idx="6907">
                  <c:v>32.704000000000001</c:v>
                </c:pt>
                <c:pt idx="6908">
                  <c:v>29.88</c:v>
                </c:pt>
                <c:pt idx="6909">
                  <c:v>32.834000000000003</c:v>
                </c:pt>
                <c:pt idx="6910">
                  <c:v>37.792999999999999</c:v>
                </c:pt>
                <c:pt idx="6911">
                  <c:v>44.238999999999997</c:v>
                </c:pt>
                <c:pt idx="6912">
                  <c:v>32.695</c:v>
                </c:pt>
                <c:pt idx="6913">
                  <c:v>36.341999999999999</c:v>
                </c:pt>
                <c:pt idx="6914">
                  <c:v>30.433</c:v>
                </c:pt>
                <c:pt idx="6915">
                  <c:v>33.774000000000001</c:v>
                </c:pt>
                <c:pt idx="6916">
                  <c:v>45.485999999999997</c:v>
                </c:pt>
                <c:pt idx="6917">
                  <c:v>27.146000000000001</c:v>
                </c:pt>
                <c:pt idx="6918">
                  <c:v>28.971</c:v>
                </c:pt>
                <c:pt idx="6919">
                  <c:v>24.271999999999998</c:v>
                </c:pt>
                <c:pt idx="6920">
                  <c:v>34.451999999999998</c:v>
                </c:pt>
                <c:pt idx="6921">
                  <c:v>38.898000000000003</c:v>
                </c:pt>
                <c:pt idx="6922">
                  <c:v>34.950000000000003</c:v>
                </c:pt>
                <c:pt idx="6923">
                  <c:v>33.420999999999999</c:v>
                </c:pt>
                <c:pt idx="6924">
                  <c:v>41.406999999999996</c:v>
                </c:pt>
                <c:pt idx="6925">
                  <c:v>31.422000000000001</c:v>
                </c:pt>
                <c:pt idx="6926">
                  <c:v>36.29</c:v>
                </c:pt>
                <c:pt idx="6927">
                  <c:v>39.533999999999999</c:v>
                </c:pt>
                <c:pt idx="6928">
                  <c:v>41.191000000000003</c:v>
                </c:pt>
                <c:pt idx="6929">
                  <c:v>34.076000000000001</c:v>
                </c:pt>
                <c:pt idx="6930">
                  <c:v>32.204999999999998</c:v>
                </c:pt>
                <c:pt idx="6931">
                  <c:v>30.846</c:v>
                </c:pt>
                <c:pt idx="6932">
                  <c:v>40.631999999999998</c:v>
                </c:pt>
                <c:pt idx="6933">
                  <c:v>35.203000000000003</c:v>
                </c:pt>
                <c:pt idx="6934">
                  <c:v>34.192</c:v>
                </c:pt>
                <c:pt idx="6935">
                  <c:v>38.473999999999997</c:v>
                </c:pt>
                <c:pt idx="6936">
                  <c:v>35.015000000000001</c:v>
                </c:pt>
                <c:pt idx="6937">
                  <c:v>44.942</c:v>
                </c:pt>
                <c:pt idx="6938">
                  <c:v>32.703000000000003</c:v>
                </c:pt>
                <c:pt idx="6939">
                  <c:v>31.053000000000001</c:v>
                </c:pt>
                <c:pt idx="6940">
                  <c:v>30.969000000000001</c:v>
                </c:pt>
                <c:pt idx="6941">
                  <c:v>32.142000000000003</c:v>
                </c:pt>
                <c:pt idx="6942">
                  <c:v>27.146000000000001</c:v>
                </c:pt>
                <c:pt idx="6943">
                  <c:v>26.007999999999999</c:v>
                </c:pt>
                <c:pt idx="6944">
                  <c:v>45.527000000000001</c:v>
                </c:pt>
                <c:pt idx="6945">
                  <c:v>41.716000000000001</c:v>
                </c:pt>
                <c:pt idx="6946">
                  <c:v>44.317999999999998</c:v>
                </c:pt>
                <c:pt idx="6947">
                  <c:v>27.251999999999999</c:v>
                </c:pt>
                <c:pt idx="6948">
                  <c:v>36.814</c:v>
                </c:pt>
                <c:pt idx="6949">
                  <c:v>32.710999999999999</c:v>
                </c:pt>
                <c:pt idx="6950">
                  <c:v>32.143999999999998</c:v>
                </c:pt>
                <c:pt idx="6951">
                  <c:v>33.979999999999997</c:v>
                </c:pt>
                <c:pt idx="6952">
                  <c:v>41.23</c:v>
                </c:pt>
                <c:pt idx="6953">
                  <c:v>37.006</c:v>
                </c:pt>
                <c:pt idx="6954">
                  <c:v>45.271999999999998</c:v>
                </c:pt>
                <c:pt idx="6955">
                  <c:v>34.508000000000003</c:v>
                </c:pt>
                <c:pt idx="6956">
                  <c:v>30.164000000000001</c:v>
                </c:pt>
                <c:pt idx="6957">
                  <c:v>36.453000000000003</c:v>
                </c:pt>
                <c:pt idx="6958">
                  <c:v>25.556999999999999</c:v>
                </c:pt>
                <c:pt idx="6959">
                  <c:v>28.471</c:v>
                </c:pt>
                <c:pt idx="6960">
                  <c:v>37.668999999999997</c:v>
                </c:pt>
                <c:pt idx="6961">
                  <c:v>37.219000000000001</c:v>
                </c:pt>
                <c:pt idx="6962">
                  <c:v>38.793999999999997</c:v>
                </c:pt>
                <c:pt idx="6963">
                  <c:v>35.575000000000003</c:v>
                </c:pt>
                <c:pt idx="6964">
                  <c:v>35.14</c:v>
                </c:pt>
                <c:pt idx="6965">
                  <c:v>33.125</c:v>
                </c:pt>
                <c:pt idx="6966">
                  <c:v>32.134999999999998</c:v>
                </c:pt>
                <c:pt idx="6967">
                  <c:v>37.497999999999998</c:v>
                </c:pt>
                <c:pt idx="6968">
                  <c:v>33.548999999999999</c:v>
                </c:pt>
                <c:pt idx="6969">
                  <c:v>29.879000000000001</c:v>
                </c:pt>
                <c:pt idx="6970">
                  <c:v>35.299999999999997</c:v>
                </c:pt>
                <c:pt idx="6971">
                  <c:v>30.128</c:v>
                </c:pt>
                <c:pt idx="6972">
                  <c:v>35.185000000000002</c:v>
                </c:pt>
                <c:pt idx="6973">
                  <c:v>27.09</c:v>
                </c:pt>
                <c:pt idx="6974">
                  <c:v>32.073</c:v>
                </c:pt>
                <c:pt idx="6975">
                  <c:v>35.219000000000001</c:v>
                </c:pt>
                <c:pt idx="6976">
                  <c:v>35.759</c:v>
                </c:pt>
                <c:pt idx="6977">
                  <c:v>35.023000000000003</c:v>
                </c:pt>
                <c:pt idx="6978">
                  <c:v>28.442</c:v>
                </c:pt>
                <c:pt idx="6979">
                  <c:v>32.564999999999998</c:v>
                </c:pt>
                <c:pt idx="6980">
                  <c:v>33.6</c:v>
                </c:pt>
                <c:pt idx="6981">
                  <c:v>39.631</c:v>
                </c:pt>
                <c:pt idx="6982">
                  <c:v>34.32</c:v>
                </c:pt>
                <c:pt idx="6983">
                  <c:v>35.643000000000001</c:v>
                </c:pt>
                <c:pt idx="6984">
                  <c:v>35.893000000000001</c:v>
                </c:pt>
                <c:pt idx="6985">
                  <c:v>30.373999999999999</c:v>
                </c:pt>
                <c:pt idx="6986">
                  <c:v>31.56</c:v>
                </c:pt>
                <c:pt idx="6987">
                  <c:v>32.981000000000002</c:v>
                </c:pt>
                <c:pt idx="6988">
                  <c:v>32.817999999999998</c:v>
                </c:pt>
                <c:pt idx="6989">
                  <c:v>35.387</c:v>
                </c:pt>
                <c:pt idx="6990">
                  <c:v>34.698</c:v>
                </c:pt>
                <c:pt idx="6991">
                  <c:v>32.942</c:v>
                </c:pt>
                <c:pt idx="6992">
                  <c:v>31.456</c:v>
                </c:pt>
                <c:pt idx="6993">
                  <c:v>27.396000000000001</c:v>
                </c:pt>
                <c:pt idx="6994">
                  <c:v>25.518999999999998</c:v>
                </c:pt>
                <c:pt idx="6995">
                  <c:v>31.643000000000001</c:v>
                </c:pt>
                <c:pt idx="6996">
                  <c:v>31.385000000000002</c:v>
                </c:pt>
                <c:pt idx="6997">
                  <c:v>47.322000000000003</c:v>
                </c:pt>
                <c:pt idx="6998">
                  <c:v>34.521000000000001</c:v>
                </c:pt>
                <c:pt idx="6999">
                  <c:v>29.64</c:v>
                </c:pt>
                <c:pt idx="7000">
                  <c:v>37.427</c:v>
                </c:pt>
                <c:pt idx="7001">
                  <c:v>42.625999999999998</c:v>
                </c:pt>
                <c:pt idx="7002">
                  <c:v>35.924999999999997</c:v>
                </c:pt>
                <c:pt idx="7003">
                  <c:v>27.324000000000002</c:v>
                </c:pt>
                <c:pt idx="7004">
                  <c:v>40.924999999999997</c:v>
                </c:pt>
                <c:pt idx="7005">
                  <c:v>37.874000000000002</c:v>
                </c:pt>
                <c:pt idx="7006">
                  <c:v>33.963999999999999</c:v>
                </c:pt>
                <c:pt idx="7007">
                  <c:v>35.546999999999997</c:v>
                </c:pt>
                <c:pt idx="7008">
                  <c:v>36.325000000000003</c:v>
                </c:pt>
                <c:pt idx="7009">
                  <c:v>34.837000000000003</c:v>
                </c:pt>
                <c:pt idx="7010">
                  <c:v>28.242999999999999</c:v>
                </c:pt>
                <c:pt idx="7011">
                  <c:v>39.804000000000002</c:v>
                </c:pt>
                <c:pt idx="7012">
                  <c:v>35.238</c:v>
                </c:pt>
                <c:pt idx="7013">
                  <c:v>44.112000000000002</c:v>
                </c:pt>
                <c:pt idx="7014">
                  <c:v>36.816000000000003</c:v>
                </c:pt>
                <c:pt idx="7015">
                  <c:v>46.862000000000002</c:v>
                </c:pt>
                <c:pt idx="7016">
                  <c:v>33.131999999999998</c:v>
                </c:pt>
                <c:pt idx="7017">
                  <c:v>31.643000000000001</c:v>
                </c:pt>
                <c:pt idx="7018">
                  <c:v>34.747999999999998</c:v>
                </c:pt>
                <c:pt idx="7019">
                  <c:v>40.515000000000001</c:v>
                </c:pt>
                <c:pt idx="7020">
                  <c:v>36.671999999999997</c:v>
                </c:pt>
                <c:pt idx="7021">
                  <c:v>31.588999999999999</c:v>
                </c:pt>
                <c:pt idx="7022">
                  <c:v>27.042000000000002</c:v>
                </c:pt>
                <c:pt idx="7023">
                  <c:v>30.69</c:v>
                </c:pt>
                <c:pt idx="7024">
                  <c:v>31.928999999999998</c:v>
                </c:pt>
                <c:pt idx="7025">
                  <c:v>26.503</c:v>
                </c:pt>
                <c:pt idx="7026">
                  <c:v>24.84</c:v>
                </c:pt>
                <c:pt idx="7027">
                  <c:v>33.64</c:v>
                </c:pt>
                <c:pt idx="7028">
                  <c:v>40.113</c:v>
                </c:pt>
                <c:pt idx="7029">
                  <c:v>39.613999999999997</c:v>
                </c:pt>
                <c:pt idx="7030">
                  <c:v>35.463999999999999</c:v>
                </c:pt>
                <c:pt idx="7031">
                  <c:v>35.47</c:v>
                </c:pt>
                <c:pt idx="7032">
                  <c:v>40.095999999999997</c:v>
                </c:pt>
                <c:pt idx="7033">
                  <c:v>35.918999999999997</c:v>
                </c:pt>
                <c:pt idx="7034">
                  <c:v>26.103999999999999</c:v>
                </c:pt>
                <c:pt idx="7035">
                  <c:v>32.17</c:v>
                </c:pt>
                <c:pt idx="7036">
                  <c:v>39.701999999999998</c:v>
                </c:pt>
                <c:pt idx="7037">
                  <c:v>23.940999999999999</c:v>
                </c:pt>
                <c:pt idx="7038">
                  <c:v>36.857999999999997</c:v>
                </c:pt>
                <c:pt idx="7039">
                  <c:v>23.812000000000001</c:v>
                </c:pt>
                <c:pt idx="7040">
                  <c:v>29.579000000000001</c:v>
                </c:pt>
                <c:pt idx="7041">
                  <c:v>29.266999999999999</c:v>
                </c:pt>
                <c:pt idx="7042">
                  <c:v>34.39</c:v>
                </c:pt>
                <c:pt idx="7043">
                  <c:v>32.479999999999997</c:v>
                </c:pt>
                <c:pt idx="7044">
                  <c:v>46.225999999999999</c:v>
                </c:pt>
                <c:pt idx="7045">
                  <c:v>37.823999999999998</c:v>
                </c:pt>
                <c:pt idx="7046">
                  <c:v>37.616999999999997</c:v>
                </c:pt>
                <c:pt idx="7047">
                  <c:v>28.047000000000001</c:v>
                </c:pt>
                <c:pt idx="7048">
                  <c:v>31.605</c:v>
                </c:pt>
                <c:pt idx="7049">
                  <c:v>33.076000000000001</c:v>
                </c:pt>
                <c:pt idx="7050">
                  <c:v>39.037999999999997</c:v>
                </c:pt>
                <c:pt idx="7051">
                  <c:v>35.405999999999999</c:v>
                </c:pt>
                <c:pt idx="7052">
                  <c:v>36.343000000000004</c:v>
                </c:pt>
                <c:pt idx="7053">
                  <c:v>37.746000000000002</c:v>
                </c:pt>
                <c:pt idx="7054">
                  <c:v>22.901</c:v>
                </c:pt>
                <c:pt idx="7055">
                  <c:v>36.924999999999997</c:v>
                </c:pt>
                <c:pt idx="7056">
                  <c:v>27.811</c:v>
                </c:pt>
                <c:pt idx="7057">
                  <c:v>36.875</c:v>
                </c:pt>
                <c:pt idx="7058">
                  <c:v>31.882999999999999</c:v>
                </c:pt>
                <c:pt idx="7059">
                  <c:v>34.966999999999999</c:v>
                </c:pt>
                <c:pt idx="7060">
                  <c:v>33.308</c:v>
                </c:pt>
                <c:pt idx="7061">
                  <c:v>39.195999999999998</c:v>
                </c:pt>
                <c:pt idx="7062">
                  <c:v>33.465000000000003</c:v>
                </c:pt>
                <c:pt idx="7063">
                  <c:v>37.451000000000001</c:v>
                </c:pt>
                <c:pt idx="7064">
                  <c:v>45.831000000000003</c:v>
                </c:pt>
                <c:pt idx="7065">
                  <c:v>31.170999999999999</c:v>
                </c:pt>
                <c:pt idx="7066">
                  <c:v>33.947000000000003</c:v>
                </c:pt>
                <c:pt idx="7067">
                  <c:v>38.393000000000001</c:v>
                </c:pt>
                <c:pt idx="7068">
                  <c:v>33.045000000000002</c:v>
                </c:pt>
                <c:pt idx="7069">
                  <c:v>31.922999999999998</c:v>
                </c:pt>
                <c:pt idx="7070">
                  <c:v>31.143999999999998</c:v>
                </c:pt>
                <c:pt idx="7071">
                  <c:v>30.887</c:v>
                </c:pt>
                <c:pt idx="7072">
                  <c:v>35.347999999999999</c:v>
                </c:pt>
                <c:pt idx="7073">
                  <c:v>29.248000000000001</c:v>
                </c:pt>
                <c:pt idx="7074">
                  <c:v>34.207000000000001</c:v>
                </c:pt>
                <c:pt idx="7075">
                  <c:v>28.466999999999999</c:v>
                </c:pt>
                <c:pt idx="7076">
                  <c:v>49.832000000000001</c:v>
                </c:pt>
                <c:pt idx="7077">
                  <c:v>35.89</c:v>
                </c:pt>
                <c:pt idx="7078">
                  <c:v>37.743000000000002</c:v>
                </c:pt>
                <c:pt idx="7079">
                  <c:v>29.334</c:v>
                </c:pt>
                <c:pt idx="7080">
                  <c:v>41.081000000000003</c:v>
                </c:pt>
                <c:pt idx="7081">
                  <c:v>31.184000000000001</c:v>
                </c:pt>
                <c:pt idx="7082">
                  <c:v>28.965</c:v>
                </c:pt>
                <c:pt idx="7083">
                  <c:v>24.645</c:v>
                </c:pt>
                <c:pt idx="7084">
                  <c:v>31.085999999999999</c:v>
                </c:pt>
                <c:pt idx="7085">
                  <c:v>41.575000000000003</c:v>
                </c:pt>
                <c:pt idx="7086">
                  <c:v>29.9</c:v>
                </c:pt>
                <c:pt idx="7087">
                  <c:v>35.673000000000002</c:v>
                </c:pt>
                <c:pt idx="7088">
                  <c:v>25.43</c:v>
                </c:pt>
                <c:pt idx="7089">
                  <c:v>33.551000000000002</c:v>
                </c:pt>
                <c:pt idx="7090">
                  <c:v>30.959</c:v>
                </c:pt>
                <c:pt idx="7091">
                  <c:v>35.158999999999999</c:v>
                </c:pt>
                <c:pt idx="7092">
                  <c:v>27.77</c:v>
                </c:pt>
                <c:pt idx="7093">
                  <c:v>44.326000000000001</c:v>
                </c:pt>
                <c:pt idx="7094">
                  <c:v>46.344000000000001</c:v>
                </c:pt>
                <c:pt idx="7095">
                  <c:v>41.284999999999997</c:v>
                </c:pt>
                <c:pt idx="7096">
                  <c:v>31.943000000000001</c:v>
                </c:pt>
                <c:pt idx="7097">
                  <c:v>30.286000000000001</c:v>
                </c:pt>
                <c:pt idx="7098">
                  <c:v>36.228000000000002</c:v>
                </c:pt>
                <c:pt idx="7099">
                  <c:v>38.89</c:v>
                </c:pt>
                <c:pt idx="7100">
                  <c:v>34.875</c:v>
                </c:pt>
                <c:pt idx="7101">
                  <c:v>39.523000000000003</c:v>
                </c:pt>
                <c:pt idx="7102">
                  <c:v>43.32</c:v>
                </c:pt>
                <c:pt idx="7103">
                  <c:v>34.927999999999997</c:v>
                </c:pt>
                <c:pt idx="7104">
                  <c:v>33.656999999999996</c:v>
                </c:pt>
                <c:pt idx="7105">
                  <c:v>32.634</c:v>
                </c:pt>
                <c:pt idx="7106">
                  <c:v>43.731999999999999</c:v>
                </c:pt>
                <c:pt idx="7107">
                  <c:v>37.484999999999999</c:v>
                </c:pt>
                <c:pt idx="7108">
                  <c:v>38.878</c:v>
                </c:pt>
                <c:pt idx="7109">
                  <c:v>36.545999999999999</c:v>
                </c:pt>
                <c:pt idx="7110">
                  <c:v>46.473999999999997</c:v>
                </c:pt>
                <c:pt idx="7111">
                  <c:v>30.952999999999999</c:v>
                </c:pt>
                <c:pt idx="7112">
                  <c:v>30.594000000000001</c:v>
                </c:pt>
                <c:pt idx="7113">
                  <c:v>35.731999999999999</c:v>
                </c:pt>
                <c:pt idx="7114">
                  <c:v>54.622999999999998</c:v>
                </c:pt>
                <c:pt idx="7115">
                  <c:v>33.948</c:v>
                </c:pt>
                <c:pt idx="7116">
                  <c:v>31.88</c:v>
                </c:pt>
                <c:pt idx="7117">
                  <c:v>37.241</c:v>
                </c:pt>
                <c:pt idx="7118">
                  <c:v>27.373000000000001</c:v>
                </c:pt>
                <c:pt idx="7119">
                  <c:v>35.006999999999998</c:v>
                </c:pt>
                <c:pt idx="7120">
                  <c:v>36.020000000000003</c:v>
                </c:pt>
                <c:pt idx="7121">
                  <c:v>30.588000000000001</c:v>
                </c:pt>
                <c:pt idx="7122">
                  <c:v>30.006</c:v>
                </c:pt>
                <c:pt idx="7123">
                  <c:v>34.591000000000001</c:v>
                </c:pt>
                <c:pt idx="7124">
                  <c:v>34.213999999999999</c:v>
                </c:pt>
                <c:pt idx="7125">
                  <c:v>34.246000000000002</c:v>
                </c:pt>
                <c:pt idx="7126">
                  <c:v>36.093000000000004</c:v>
                </c:pt>
                <c:pt idx="7127">
                  <c:v>30.256</c:v>
                </c:pt>
                <c:pt idx="7128">
                  <c:v>38.517000000000003</c:v>
                </c:pt>
                <c:pt idx="7129">
                  <c:v>36.296999999999997</c:v>
                </c:pt>
                <c:pt idx="7130">
                  <c:v>46.512999999999998</c:v>
                </c:pt>
                <c:pt idx="7131">
                  <c:v>39.337000000000003</c:v>
                </c:pt>
                <c:pt idx="7132">
                  <c:v>29.393999999999998</c:v>
                </c:pt>
                <c:pt idx="7133">
                  <c:v>29.04</c:v>
                </c:pt>
                <c:pt idx="7134">
                  <c:v>35.027000000000001</c:v>
                </c:pt>
                <c:pt idx="7135">
                  <c:v>40.540999999999997</c:v>
                </c:pt>
                <c:pt idx="7136">
                  <c:v>35.226999999999997</c:v>
                </c:pt>
                <c:pt idx="7137">
                  <c:v>33.801000000000002</c:v>
                </c:pt>
                <c:pt idx="7138">
                  <c:v>33.707000000000001</c:v>
                </c:pt>
                <c:pt idx="7139">
                  <c:v>38.110999999999997</c:v>
                </c:pt>
                <c:pt idx="7140">
                  <c:v>46.1</c:v>
                </c:pt>
                <c:pt idx="7141">
                  <c:v>33.061999999999998</c:v>
                </c:pt>
                <c:pt idx="7142">
                  <c:v>49.396000000000001</c:v>
                </c:pt>
                <c:pt idx="7143">
                  <c:v>33.292999999999999</c:v>
                </c:pt>
                <c:pt idx="7144">
                  <c:v>31.356999999999999</c:v>
                </c:pt>
                <c:pt idx="7145">
                  <c:v>31.891999999999999</c:v>
                </c:pt>
                <c:pt idx="7146">
                  <c:v>33.146000000000001</c:v>
                </c:pt>
                <c:pt idx="7147">
                  <c:v>39.185000000000002</c:v>
                </c:pt>
                <c:pt idx="7148">
                  <c:v>38.874000000000002</c:v>
                </c:pt>
                <c:pt idx="7149">
                  <c:v>24.263999999999999</c:v>
                </c:pt>
                <c:pt idx="7150">
                  <c:v>38.378</c:v>
                </c:pt>
                <c:pt idx="7151">
                  <c:v>45.65</c:v>
                </c:pt>
                <c:pt idx="7152">
                  <c:v>33.097999999999999</c:v>
                </c:pt>
                <c:pt idx="7153">
                  <c:v>38.304000000000002</c:v>
                </c:pt>
                <c:pt idx="7154">
                  <c:v>38.281999999999996</c:v>
                </c:pt>
                <c:pt idx="7155">
                  <c:v>27.992000000000001</c:v>
                </c:pt>
                <c:pt idx="7156">
                  <c:v>32.390999999999998</c:v>
                </c:pt>
                <c:pt idx="7157">
                  <c:v>30.312999999999999</c:v>
                </c:pt>
                <c:pt idx="7158">
                  <c:v>32.234999999999999</c:v>
                </c:pt>
                <c:pt idx="7159">
                  <c:v>37.759</c:v>
                </c:pt>
                <c:pt idx="7160">
                  <c:v>31.309000000000001</c:v>
                </c:pt>
                <c:pt idx="7161">
                  <c:v>32.844999999999999</c:v>
                </c:pt>
                <c:pt idx="7162">
                  <c:v>32.814999999999998</c:v>
                </c:pt>
                <c:pt idx="7163">
                  <c:v>37.598999999999997</c:v>
                </c:pt>
                <c:pt idx="7164">
                  <c:v>39.436999999999998</c:v>
                </c:pt>
                <c:pt idx="7165">
                  <c:v>34.390999999999998</c:v>
                </c:pt>
                <c:pt idx="7166">
                  <c:v>27.795000000000002</c:v>
                </c:pt>
                <c:pt idx="7167">
                  <c:v>35.323</c:v>
                </c:pt>
                <c:pt idx="7168">
                  <c:v>33.125</c:v>
                </c:pt>
                <c:pt idx="7169">
                  <c:v>28.657</c:v>
                </c:pt>
                <c:pt idx="7170">
                  <c:v>30.260999999999999</c:v>
                </c:pt>
                <c:pt idx="7171">
                  <c:v>28.919</c:v>
                </c:pt>
                <c:pt idx="7172">
                  <c:v>41.088000000000001</c:v>
                </c:pt>
                <c:pt idx="7173">
                  <c:v>34.094999999999999</c:v>
                </c:pt>
                <c:pt idx="7174">
                  <c:v>33.645000000000003</c:v>
                </c:pt>
                <c:pt idx="7175">
                  <c:v>30.468</c:v>
                </c:pt>
                <c:pt idx="7176">
                  <c:v>41.859000000000002</c:v>
                </c:pt>
                <c:pt idx="7177">
                  <c:v>33.042000000000002</c:v>
                </c:pt>
                <c:pt idx="7178">
                  <c:v>24.42</c:v>
                </c:pt>
                <c:pt idx="7179">
                  <c:v>29.832000000000001</c:v>
                </c:pt>
                <c:pt idx="7180">
                  <c:v>32.944000000000003</c:v>
                </c:pt>
                <c:pt idx="7181">
                  <c:v>32.872999999999998</c:v>
                </c:pt>
                <c:pt idx="7182">
                  <c:v>32.590000000000003</c:v>
                </c:pt>
                <c:pt idx="7183">
                  <c:v>28.507999999999999</c:v>
                </c:pt>
                <c:pt idx="7184">
                  <c:v>42.508000000000003</c:v>
                </c:pt>
                <c:pt idx="7185">
                  <c:v>25.329000000000001</c:v>
                </c:pt>
                <c:pt idx="7186">
                  <c:v>35.198</c:v>
                </c:pt>
                <c:pt idx="7187">
                  <c:v>40.844999999999999</c:v>
                </c:pt>
                <c:pt idx="7188">
                  <c:v>33.710999999999999</c:v>
                </c:pt>
                <c:pt idx="7189">
                  <c:v>30.53</c:v>
                </c:pt>
                <c:pt idx="7190">
                  <c:v>33.343000000000004</c:v>
                </c:pt>
                <c:pt idx="7191">
                  <c:v>34.47</c:v>
                </c:pt>
                <c:pt idx="7192">
                  <c:v>32.137</c:v>
                </c:pt>
                <c:pt idx="7193">
                  <c:v>40.186</c:v>
                </c:pt>
                <c:pt idx="7194">
                  <c:v>44.186</c:v>
                </c:pt>
                <c:pt idx="7195">
                  <c:v>35.162999999999997</c:v>
                </c:pt>
                <c:pt idx="7196">
                  <c:v>33.722000000000001</c:v>
                </c:pt>
                <c:pt idx="7197">
                  <c:v>33.545000000000002</c:v>
                </c:pt>
                <c:pt idx="7198">
                  <c:v>33.863</c:v>
                </c:pt>
                <c:pt idx="7199">
                  <c:v>28.195</c:v>
                </c:pt>
                <c:pt idx="7200">
                  <c:v>34.499000000000002</c:v>
                </c:pt>
                <c:pt idx="7201">
                  <c:v>28.353000000000002</c:v>
                </c:pt>
                <c:pt idx="7202">
                  <c:v>32.331000000000003</c:v>
                </c:pt>
                <c:pt idx="7203">
                  <c:v>45.033000000000001</c:v>
                </c:pt>
                <c:pt idx="7204">
                  <c:v>35.283000000000001</c:v>
                </c:pt>
                <c:pt idx="7205">
                  <c:v>33.061</c:v>
                </c:pt>
                <c:pt idx="7206">
                  <c:v>29.812000000000001</c:v>
                </c:pt>
                <c:pt idx="7207">
                  <c:v>49.012</c:v>
                </c:pt>
                <c:pt idx="7208">
                  <c:v>33.222999999999999</c:v>
                </c:pt>
                <c:pt idx="7209">
                  <c:v>47.868000000000002</c:v>
                </c:pt>
                <c:pt idx="7210">
                  <c:v>42.929000000000002</c:v>
                </c:pt>
                <c:pt idx="7211">
                  <c:v>35.139000000000003</c:v>
                </c:pt>
                <c:pt idx="7212">
                  <c:v>38.466000000000001</c:v>
                </c:pt>
                <c:pt idx="7213">
                  <c:v>40.767000000000003</c:v>
                </c:pt>
                <c:pt idx="7214">
                  <c:v>24.436</c:v>
                </c:pt>
                <c:pt idx="7215">
                  <c:v>36.325000000000003</c:v>
                </c:pt>
                <c:pt idx="7216">
                  <c:v>39.664999999999999</c:v>
                </c:pt>
                <c:pt idx="7217">
                  <c:v>34.863999999999997</c:v>
                </c:pt>
                <c:pt idx="7218">
                  <c:v>30.995999999999999</c:v>
                </c:pt>
                <c:pt idx="7219">
                  <c:v>37.548999999999999</c:v>
                </c:pt>
                <c:pt idx="7220">
                  <c:v>42.076000000000001</c:v>
                </c:pt>
                <c:pt idx="7221">
                  <c:v>36.088999999999999</c:v>
                </c:pt>
                <c:pt idx="7222">
                  <c:v>42.662999999999997</c:v>
                </c:pt>
                <c:pt idx="7223">
                  <c:v>26.658999999999999</c:v>
                </c:pt>
                <c:pt idx="7224">
                  <c:v>28.614000000000001</c:v>
                </c:pt>
                <c:pt idx="7225">
                  <c:v>31.199000000000002</c:v>
                </c:pt>
                <c:pt idx="7226">
                  <c:v>32.877000000000002</c:v>
                </c:pt>
                <c:pt idx="7227">
                  <c:v>32.973999999999997</c:v>
                </c:pt>
                <c:pt idx="7228">
                  <c:v>28.306000000000001</c:v>
                </c:pt>
                <c:pt idx="7229">
                  <c:v>35.378999999999998</c:v>
                </c:pt>
                <c:pt idx="7230">
                  <c:v>35.584000000000003</c:v>
                </c:pt>
                <c:pt idx="7231">
                  <c:v>51.982999999999997</c:v>
                </c:pt>
                <c:pt idx="7232">
                  <c:v>33.654000000000003</c:v>
                </c:pt>
                <c:pt idx="7233">
                  <c:v>38.786999999999999</c:v>
                </c:pt>
                <c:pt idx="7234">
                  <c:v>36.933999999999997</c:v>
                </c:pt>
                <c:pt idx="7235">
                  <c:v>39.945</c:v>
                </c:pt>
                <c:pt idx="7236">
                  <c:v>31.89</c:v>
                </c:pt>
                <c:pt idx="7237">
                  <c:v>35.167999999999999</c:v>
                </c:pt>
                <c:pt idx="7238">
                  <c:v>39.835000000000001</c:v>
                </c:pt>
                <c:pt idx="7239">
                  <c:v>33.542000000000002</c:v>
                </c:pt>
                <c:pt idx="7240">
                  <c:v>34.131</c:v>
                </c:pt>
                <c:pt idx="7241">
                  <c:v>36.799999999999997</c:v>
                </c:pt>
                <c:pt idx="7242">
                  <c:v>31.791</c:v>
                </c:pt>
                <c:pt idx="7243">
                  <c:v>38.435000000000002</c:v>
                </c:pt>
                <c:pt idx="7244">
                  <c:v>26.539000000000001</c:v>
                </c:pt>
                <c:pt idx="7245">
                  <c:v>36.646999999999998</c:v>
                </c:pt>
                <c:pt idx="7246">
                  <c:v>37.103000000000002</c:v>
                </c:pt>
                <c:pt idx="7247">
                  <c:v>34.927999999999997</c:v>
                </c:pt>
                <c:pt idx="7248">
                  <c:v>23.652999999999999</c:v>
                </c:pt>
                <c:pt idx="7249">
                  <c:v>28.684999999999999</c:v>
                </c:pt>
                <c:pt idx="7250">
                  <c:v>31.2</c:v>
                </c:pt>
                <c:pt idx="7251">
                  <c:v>30.867000000000001</c:v>
                </c:pt>
                <c:pt idx="7252">
                  <c:v>30.344999999999999</c:v>
                </c:pt>
                <c:pt idx="7253">
                  <c:v>35.103000000000002</c:v>
                </c:pt>
                <c:pt idx="7254">
                  <c:v>41.052999999999997</c:v>
                </c:pt>
                <c:pt idx="7255">
                  <c:v>26.634</c:v>
                </c:pt>
                <c:pt idx="7256">
                  <c:v>37.518000000000001</c:v>
                </c:pt>
                <c:pt idx="7257">
                  <c:v>33.652999999999999</c:v>
                </c:pt>
                <c:pt idx="7258">
                  <c:v>37.975999999999999</c:v>
                </c:pt>
                <c:pt idx="7259">
                  <c:v>33.853000000000002</c:v>
                </c:pt>
                <c:pt idx="7260">
                  <c:v>36.914999999999999</c:v>
                </c:pt>
                <c:pt idx="7261">
                  <c:v>37.814999999999998</c:v>
                </c:pt>
                <c:pt idx="7262">
                  <c:v>34.645000000000003</c:v>
                </c:pt>
                <c:pt idx="7263">
                  <c:v>31.081</c:v>
                </c:pt>
                <c:pt idx="7264">
                  <c:v>33.42</c:v>
                </c:pt>
                <c:pt idx="7265">
                  <c:v>28.059000000000001</c:v>
                </c:pt>
                <c:pt idx="7266">
                  <c:v>39.200000000000003</c:v>
                </c:pt>
                <c:pt idx="7267">
                  <c:v>30.393000000000001</c:v>
                </c:pt>
                <c:pt idx="7268">
                  <c:v>40.271999999999998</c:v>
                </c:pt>
                <c:pt idx="7269">
                  <c:v>43.069000000000003</c:v>
                </c:pt>
                <c:pt idx="7270">
                  <c:v>29.408000000000001</c:v>
                </c:pt>
                <c:pt idx="7271">
                  <c:v>31.593</c:v>
                </c:pt>
                <c:pt idx="7272">
                  <c:v>34.207999999999998</c:v>
                </c:pt>
                <c:pt idx="7273">
                  <c:v>37.140999999999998</c:v>
                </c:pt>
                <c:pt idx="7274">
                  <c:v>38.575000000000003</c:v>
                </c:pt>
                <c:pt idx="7275">
                  <c:v>35.097999999999999</c:v>
                </c:pt>
                <c:pt idx="7276">
                  <c:v>36.680999999999997</c:v>
                </c:pt>
                <c:pt idx="7277">
                  <c:v>47.37</c:v>
                </c:pt>
                <c:pt idx="7278">
                  <c:v>28.681000000000001</c:v>
                </c:pt>
                <c:pt idx="7279">
                  <c:v>30.19</c:v>
                </c:pt>
                <c:pt idx="7280">
                  <c:v>43.9</c:v>
                </c:pt>
                <c:pt idx="7281">
                  <c:v>34.765000000000001</c:v>
                </c:pt>
                <c:pt idx="7282">
                  <c:v>24.481000000000002</c:v>
                </c:pt>
                <c:pt idx="7283">
                  <c:v>36.15</c:v>
                </c:pt>
                <c:pt idx="7284">
                  <c:v>40.685000000000002</c:v>
                </c:pt>
                <c:pt idx="7285">
                  <c:v>32.578000000000003</c:v>
                </c:pt>
                <c:pt idx="7286">
                  <c:v>43.496000000000002</c:v>
                </c:pt>
                <c:pt idx="7287">
                  <c:v>32.981000000000002</c:v>
                </c:pt>
                <c:pt idx="7288">
                  <c:v>28.969000000000001</c:v>
                </c:pt>
                <c:pt idx="7289">
                  <c:v>32.472999999999999</c:v>
                </c:pt>
                <c:pt idx="7290">
                  <c:v>44.985999999999997</c:v>
                </c:pt>
                <c:pt idx="7291">
                  <c:v>36.994</c:v>
                </c:pt>
                <c:pt idx="7292">
                  <c:v>36.046999999999997</c:v>
                </c:pt>
                <c:pt idx="7293">
                  <c:v>44.234999999999999</c:v>
                </c:pt>
                <c:pt idx="7294">
                  <c:v>36.115000000000002</c:v>
                </c:pt>
                <c:pt idx="7295">
                  <c:v>34.116</c:v>
                </c:pt>
                <c:pt idx="7296">
                  <c:v>44.808</c:v>
                </c:pt>
                <c:pt idx="7297">
                  <c:v>40.764000000000003</c:v>
                </c:pt>
                <c:pt idx="7298">
                  <c:v>27.001000000000001</c:v>
                </c:pt>
                <c:pt idx="7299">
                  <c:v>37.362000000000002</c:v>
                </c:pt>
                <c:pt idx="7300">
                  <c:v>28.654</c:v>
                </c:pt>
                <c:pt idx="7301">
                  <c:v>49.563000000000002</c:v>
                </c:pt>
                <c:pt idx="7302">
                  <c:v>25.044</c:v>
                </c:pt>
                <c:pt idx="7303">
                  <c:v>38.045000000000002</c:v>
                </c:pt>
                <c:pt idx="7304">
                  <c:v>34.621000000000002</c:v>
                </c:pt>
                <c:pt idx="7305">
                  <c:v>27.96</c:v>
                </c:pt>
                <c:pt idx="7306">
                  <c:v>44.436999999999998</c:v>
                </c:pt>
                <c:pt idx="7307">
                  <c:v>46.024999999999999</c:v>
                </c:pt>
                <c:pt idx="7308">
                  <c:v>33.085000000000001</c:v>
                </c:pt>
                <c:pt idx="7309">
                  <c:v>40.183</c:v>
                </c:pt>
                <c:pt idx="7310">
                  <c:v>22.956</c:v>
                </c:pt>
                <c:pt idx="7311">
                  <c:v>39.045999999999999</c:v>
                </c:pt>
                <c:pt idx="7312">
                  <c:v>31.879000000000001</c:v>
                </c:pt>
                <c:pt idx="7313">
                  <c:v>26.724</c:v>
                </c:pt>
                <c:pt idx="7314">
                  <c:v>27.475999999999999</c:v>
                </c:pt>
                <c:pt idx="7315">
                  <c:v>29.617999999999999</c:v>
                </c:pt>
                <c:pt idx="7316">
                  <c:v>30.305</c:v>
                </c:pt>
                <c:pt idx="7317">
                  <c:v>35.603000000000002</c:v>
                </c:pt>
                <c:pt idx="7318">
                  <c:v>39.515000000000001</c:v>
                </c:pt>
                <c:pt idx="7319">
                  <c:v>40.274999999999999</c:v>
                </c:pt>
                <c:pt idx="7320">
                  <c:v>32.338999999999999</c:v>
                </c:pt>
                <c:pt idx="7321">
                  <c:v>28.094000000000001</c:v>
                </c:pt>
                <c:pt idx="7322">
                  <c:v>33.948</c:v>
                </c:pt>
                <c:pt idx="7323">
                  <c:v>41.273000000000003</c:v>
                </c:pt>
                <c:pt idx="7324">
                  <c:v>38.067999999999998</c:v>
                </c:pt>
                <c:pt idx="7325">
                  <c:v>36.045999999999999</c:v>
                </c:pt>
                <c:pt idx="7326">
                  <c:v>46.701000000000001</c:v>
                </c:pt>
                <c:pt idx="7327">
                  <c:v>39.256</c:v>
                </c:pt>
                <c:pt idx="7328">
                  <c:v>30.709</c:v>
                </c:pt>
                <c:pt idx="7329">
                  <c:v>38.673000000000002</c:v>
                </c:pt>
                <c:pt idx="7330">
                  <c:v>30.498999999999999</c:v>
                </c:pt>
                <c:pt idx="7331">
                  <c:v>31.55</c:v>
                </c:pt>
                <c:pt idx="7332">
                  <c:v>29.747</c:v>
                </c:pt>
                <c:pt idx="7333">
                  <c:v>29.574999999999999</c:v>
                </c:pt>
                <c:pt idx="7334">
                  <c:v>35.219000000000001</c:v>
                </c:pt>
                <c:pt idx="7335">
                  <c:v>36.463000000000001</c:v>
                </c:pt>
                <c:pt idx="7336">
                  <c:v>39.433999999999997</c:v>
                </c:pt>
                <c:pt idx="7337">
                  <c:v>32.69</c:v>
                </c:pt>
                <c:pt idx="7338">
                  <c:v>37.887999999999998</c:v>
                </c:pt>
                <c:pt idx="7339">
                  <c:v>32.158999999999999</c:v>
                </c:pt>
                <c:pt idx="7340">
                  <c:v>28.725000000000001</c:v>
                </c:pt>
                <c:pt idx="7341">
                  <c:v>30.15</c:v>
                </c:pt>
                <c:pt idx="7342">
                  <c:v>40.198</c:v>
                </c:pt>
                <c:pt idx="7343">
                  <c:v>30.853999999999999</c:v>
                </c:pt>
                <c:pt idx="7344">
                  <c:v>25.204000000000001</c:v>
                </c:pt>
                <c:pt idx="7345">
                  <c:v>30.215</c:v>
                </c:pt>
                <c:pt idx="7346">
                  <c:v>32.081000000000003</c:v>
                </c:pt>
                <c:pt idx="7347">
                  <c:v>29.187000000000001</c:v>
                </c:pt>
                <c:pt idx="7348">
                  <c:v>30.114999999999998</c:v>
                </c:pt>
                <c:pt idx="7349">
                  <c:v>35.649000000000001</c:v>
                </c:pt>
                <c:pt idx="7350">
                  <c:v>35.502000000000002</c:v>
                </c:pt>
                <c:pt idx="7351">
                  <c:v>41.889000000000003</c:v>
                </c:pt>
                <c:pt idx="7352">
                  <c:v>29.806999999999999</c:v>
                </c:pt>
                <c:pt idx="7353">
                  <c:v>31.093</c:v>
                </c:pt>
                <c:pt idx="7354">
                  <c:v>31.835999999999999</c:v>
                </c:pt>
                <c:pt idx="7355">
                  <c:v>37.225000000000001</c:v>
                </c:pt>
                <c:pt idx="7356">
                  <c:v>35.31</c:v>
                </c:pt>
                <c:pt idx="7357">
                  <c:v>33.673999999999999</c:v>
                </c:pt>
                <c:pt idx="7358">
                  <c:v>27.029</c:v>
                </c:pt>
                <c:pt idx="7359">
                  <c:v>32.228999999999999</c:v>
                </c:pt>
                <c:pt idx="7360">
                  <c:v>36.033999999999999</c:v>
                </c:pt>
                <c:pt idx="7361">
                  <c:v>47.423000000000002</c:v>
                </c:pt>
                <c:pt idx="7362">
                  <c:v>37.561999999999998</c:v>
                </c:pt>
                <c:pt idx="7363">
                  <c:v>34.468000000000004</c:v>
                </c:pt>
                <c:pt idx="7364">
                  <c:v>37.359000000000002</c:v>
                </c:pt>
                <c:pt idx="7365">
                  <c:v>32.426000000000002</c:v>
                </c:pt>
                <c:pt idx="7366">
                  <c:v>34.954999999999998</c:v>
                </c:pt>
                <c:pt idx="7367">
                  <c:v>35.701000000000001</c:v>
                </c:pt>
                <c:pt idx="7368">
                  <c:v>27.189</c:v>
                </c:pt>
                <c:pt idx="7369">
                  <c:v>29.006</c:v>
                </c:pt>
                <c:pt idx="7370">
                  <c:v>32.220999999999997</c:v>
                </c:pt>
                <c:pt idx="7371">
                  <c:v>30.949000000000002</c:v>
                </c:pt>
                <c:pt idx="7372">
                  <c:v>35.564999999999998</c:v>
                </c:pt>
                <c:pt idx="7373">
                  <c:v>36.085999999999999</c:v>
                </c:pt>
                <c:pt idx="7374">
                  <c:v>39.356999999999999</c:v>
                </c:pt>
                <c:pt idx="7375">
                  <c:v>34.628</c:v>
                </c:pt>
                <c:pt idx="7376">
                  <c:v>33.887999999999998</c:v>
                </c:pt>
                <c:pt idx="7377">
                  <c:v>35.64</c:v>
                </c:pt>
                <c:pt idx="7378">
                  <c:v>28.978999999999999</c:v>
                </c:pt>
                <c:pt idx="7379">
                  <c:v>33.177999999999997</c:v>
                </c:pt>
                <c:pt idx="7380">
                  <c:v>31.379000000000001</c:v>
                </c:pt>
                <c:pt idx="7381">
                  <c:v>26.314</c:v>
                </c:pt>
                <c:pt idx="7382">
                  <c:v>28.29</c:v>
                </c:pt>
                <c:pt idx="7383">
                  <c:v>31.559000000000001</c:v>
                </c:pt>
                <c:pt idx="7384">
                  <c:v>32.725000000000001</c:v>
                </c:pt>
                <c:pt idx="7385">
                  <c:v>30.364999999999998</c:v>
                </c:pt>
                <c:pt idx="7386">
                  <c:v>29.446999999999999</c:v>
                </c:pt>
                <c:pt idx="7387">
                  <c:v>40.289000000000001</c:v>
                </c:pt>
                <c:pt idx="7388">
                  <c:v>27.925000000000001</c:v>
                </c:pt>
                <c:pt idx="7389">
                  <c:v>40.792999999999999</c:v>
                </c:pt>
                <c:pt idx="7390">
                  <c:v>34.755000000000003</c:v>
                </c:pt>
                <c:pt idx="7391">
                  <c:v>32.576000000000001</c:v>
                </c:pt>
                <c:pt idx="7392">
                  <c:v>26.242999999999999</c:v>
                </c:pt>
                <c:pt idx="7393">
                  <c:v>28.169</c:v>
                </c:pt>
                <c:pt idx="7394">
                  <c:v>36.363999999999997</c:v>
                </c:pt>
                <c:pt idx="7395">
                  <c:v>27.385999999999999</c:v>
                </c:pt>
                <c:pt idx="7396">
                  <c:v>39.566000000000003</c:v>
                </c:pt>
                <c:pt idx="7397">
                  <c:v>36.851999999999997</c:v>
                </c:pt>
                <c:pt idx="7398">
                  <c:v>41.54</c:v>
                </c:pt>
                <c:pt idx="7399">
                  <c:v>34.92</c:v>
                </c:pt>
                <c:pt idx="7400">
                  <c:v>37.947000000000003</c:v>
                </c:pt>
                <c:pt idx="7401">
                  <c:v>47.204000000000001</c:v>
                </c:pt>
                <c:pt idx="7402">
                  <c:v>39.600999999999999</c:v>
                </c:pt>
                <c:pt idx="7403">
                  <c:v>31.62</c:v>
                </c:pt>
                <c:pt idx="7404">
                  <c:v>39.174999999999997</c:v>
                </c:pt>
                <c:pt idx="7405">
                  <c:v>34.770000000000003</c:v>
                </c:pt>
                <c:pt idx="7406">
                  <c:v>32.326999999999998</c:v>
                </c:pt>
                <c:pt idx="7407">
                  <c:v>31.186</c:v>
                </c:pt>
                <c:pt idx="7408">
                  <c:v>32.94</c:v>
                </c:pt>
                <c:pt idx="7409">
                  <c:v>42.676000000000002</c:v>
                </c:pt>
                <c:pt idx="7410">
                  <c:v>41.15</c:v>
                </c:pt>
                <c:pt idx="7411">
                  <c:v>32.655000000000001</c:v>
                </c:pt>
                <c:pt idx="7412">
                  <c:v>30.956</c:v>
                </c:pt>
                <c:pt idx="7413">
                  <c:v>28.446000000000002</c:v>
                </c:pt>
                <c:pt idx="7414">
                  <c:v>26.242000000000001</c:v>
                </c:pt>
                <c:pt idx="7415">
                  <c:v>37.204000000000001</c:v>
                </c:pt>
                <c:pt idx="7416">
                  <c:v>31.777000000000001</c:v>
                </c:pt>
                <c:pt idx="7417">
                  <c:v>41.030999999999999</c:v>
                </c:pt>
                <c:pt idx="7418">
                  <c:v>33.341999999999999</c:v>
                </c:pt>
                <c:pt idx="7419">
                  <c:v>36.637999999999998</c:v>
                </c:pt>
                <c:pt idx="7420">
                  <c:v>35.604999999999997</c:v>
                </c:pt>
                <c:pt idx="7421">
                  <c:v>40.226999999999997</c:v>
                </c:pt>
                <c:pt idx="7422">
                  <c:v>38.109000000000002</c:v>
                </c:pt>
                <c:pt idx="7423">
                  <c:v>23.739000000000001</c:v>
                </c:pt>
                <c:pt idx="7424">
                  <c:v>33.390999999999998</c:v>
                </c:pt>
                <c:pt idx="7425">
                  <c:v>33.83</c:v>
                </c:pt>
                <c:pt idx="7426">
                  <c:v>27.367999999999999</c:v>
                </c:pt>
                <c:pt idx="7427">
                  <c:v>26.709</c:v>
                </c:pt>
                <c:pt idx="7428">
                  <c:v>34.006</c:v>
                </c:pt>
                <c:pt idx="7429">
                  <c:v>31.722000000000001</c:v>
                </c:pt>
                <c:pt idx="7430">
                  <c:v>34.515999999999998</c:v>
                </c:pt>
                <c:pt idx="7431">
                  <c:v>28.355</c:v>
                </c:pt>
                <c:pt idx="7432">
                  <c:v>35.847000000000001</c:v>
                </c:pt>
                <c:pt idx="7433">
                  <c:v>38.988999999999997</c:v>
                </c:pt>
                <c:pt idx="7434">
                  <c:v>33.857999999999997</c:v>
                </c:pt>
                <c:pt idx="7435">
                  <c:v>29.655999999999999</c:v>
                </c:pt>
                <c:pt idx="7436">
                  <c:v>40.295999999999999</c:v>
                </c:pt>
                <c:pt idx="7437">
                  <c:v>24.117000000000001</c:v>
                </c:pt>
                <c:pt idx="7438">
                  <c:v>37.813000000000002</c:v>
                </c:pt>
                <c:pt idx="7439">
                  <c:v>27.198</c:v>
                </c:pt>
                <c:pt idx="7440">
                  <c:v>36.249000000000002</c:v>
                </c:pt>
                <c:pt idx="7441">
                  <c:v>39.298000000000002</c:v>
                </c:pt>
                <c:pt idx="7442">
                  <c:v>40.048999999999999</c:v>
                </c:pt>
                <c:pt idx="7443">
                  <c:v>24.658999999999999</c:v>
                </c:pt>
                <c:pt idx="7444">
                  <c:v>38.223999999999997</c:v>
                </c:pt>
                <c:pt idx="7445">
                  <c:v>38.017000000000003</c:v>
                </c:pt>
                <c:pt idx="7446">
                  <c:v>19.183</c:v>
                </c:pt>
                <c:pt idx="7447">
                  <c:v>32.106999999999999</c:v>
                </c:pt>
                <c:pt idx="7448">
                  <c:v>35.914999999999999</c:v>
                </c:pt>
                <c:pt idx="7449">
                  <c:v>24.120999999999999</c:v>
                </c:pt>
                <c:pt idx="7450">
                  <c:v>33.863</c:v>
                </c:pt>
                <c:pt idx="7451">
                  <c:v>35.661999999999999</c:v>
                </c:pt>
                <c:pt idx="7452">
                  <c:v>29.689</c:v>
                </c:pt>
                <c:pt idx="7453">
                  <c:v>36.703000000000003</c:v>
                </c:pt>
                <c:pt idx="7454">
                  <c:v>39.631999999999998</c:v>
                </c:pt>
                <c:pt idx="7455">
                  <c:v>30.818999999999999</c:v>
                </c:pt>
                <c:pt idx="7456">
                  <c:v>37.231999999999999</c:v>
                </c:pt>
                <c:pt idx="7457">
                  <c:v>34.834000000000003</c:v>
                </c:pt>
                <c:pt idx="7458">
                  <c:v>26.053000000000001</c:v>
                </c:pt>
                <c:pt idx="7459">
                  <c:v>29.274000000000001</c:v>
                </c:pt>
                <c:pt idx="7460">
                  <c:v>33.878</c:v>
                </c:pt>
                <c:pt idx="7461">
                  <c:v>40.442</c:v>
                </c:pt>
                <c:pt idx="7462">
                  <c:v>31.54</c:v>
                </c:pt>
                <c:pt idx="7463">
                  <c:v>32.213999999999999</c:v>
                </c:pt>
                <c:pt idx="7464">
                  <c:v>34.886000000000003</c:v>
                </c:pt>
                <c:pt idx="7465">
                  <c:v>27.277000000000001</c:v>
                </c:pt>
                <c:pt idx="7466">
                  <c:v>32.179000000000002</c:v>
                </c:pt>
                <c:pt idx="7467">
                  <c:v>32.822000000000003</c:v>
                </c:pt>
                <c:pt idx="7468">
                  <c:v>25.684000000000001</c:v>
                </c:pt>
                <c:pt idx="7469">
                  <c:v>35.456000000000003</c:v>
                </c:pt>
                <c:pt idx="7470">
                  <c:v>28.481000000000002</c:v>
                </c:pt>
                <c:pt idx="7471">
                  <c:v>43.908000000000001</c:v>
                </c:pt>
                <c:pt idx="7472">
                  <c:v>25.08</c:v>
                </c:pt>
                <c:pt idx="7473">
                  <c:v>40.505000000000003</c:v>
                </c:pt>
                <c:pt idx="7474">
                  <c:v>22.855</c:v>
                </c:pt>
                <c:pt idx="7475">
                  <c:v>41.512</c:v>
                </c:pt>
                <c:pt idx="7476">
                  <c:v>41.113</c:v>
                </c:pt>
                <c:pt idx="7477">
                  <c:v>24.594999999999999</c:v>
                </c:pt>
                <c:pt idx="7478">
                  <c:v>28.513999999999999</c:v>
                </c:pt>
                <c:pt idx="7479">
                  <c:v>29.001999999999999</c:v>
                </c:pt>
                <c:pt idx="7480">
                  <c:v>32.545000000000002</c:v>
                </c:pt>
                <c:pt idx="7481">
                  <c:v>32.454000000000001</c:v>
                </c:pt>
                <c:pt idx="7482">
                  <c:v>36.362000000000002</c:v>
                </c:pt>
                <c:pt idx="7483">
                  <c:v>37.625</c:v>
                </c:pt>
                <c:pt idx="7484">
                  <c:v>41.548000000000002</c:v>
                </c:pt>
                <c:pt idx="7485">
                  <c:v>29.887</c:v>
                </c:pt>
                <c:pt idx="7486">
                  <c:v>39.811999999999998</c:v>
                </c:pt>
                <c:pt idx="7487">
                  <c:v>32.487000000000002</c:v>
                </c:pt>
                <c:pt idx="7488">
                  <c:v>26.262</c:v>
                </c:pt>
                <c:pt idx="7489">
                  <c:v>27.102</c:v>
                </c:pt>
                <c:pt idx="7490">
                  <c:v>42.595999999999997</c:v>
                </c:pt>
                <c:pt idx="7491">
                  <c:v>35.773000000000003</c:v>
                </c:pt>
                <c:pt idx="7492">
                  <c:v>29.233000000000001</c:v>
                </c:pt>
                <c:pt idx="7493">
                  <c:v>30.957999999999998</c:v>
                </c:pt>
                <c:pt idx="7494">
                  <c:v>34.225999999999999</c:v>
                </c:pt>
                <c:pt idx="7495">
                  <c:v>31.353000000000002</c:v>
                </c:pt>
                <c:pt idx="7496">
                  <c:v>33.113999999999997</c:v>
                </c:pt>
                <c:pt idx="7497">
                  <c:v>35.823</c:v>
                </c:pt>
                <c:pt idx="7498">
                  <c:v>40.51</c:v>
                </c:pt>
                <c:pt idx="7499">
                  <c:v>35.164999999999999</c:v>
                </c:pt>
                <c:pt idx="7500">
                  <c:v>25.684999999999999</c:v>
                </c:pt>
                <c:pt idx="7501">
                  <c:v>40.433</c:v>
                </c:pt>
                <c:pt idx="7502">
                  <c:v>36.685000000000002</c:v>
                </c:pt>
                <c:pt idx="7503">
                  <c:v>38.677</c:v>
                </c:pt>
                <c:pt idx="7504">
                  <c:v>28.978999999999999</c:v>
                </c:pt>
                <c:pt idx="7505">
                  <c:v>31.728000000000002</c:v>
                </c:pt>
                <c:pt idx="7506">
                  <c:v>31.120999999999999</c:v>
                </c:pt>
                <c:pt idx="7507">
                  <c:v>36.758000000000003</c:v>
                </c:pt>
                <c:pt idx="7508">
                  <c:v>33.270000000000003</c:v>
                </c:pt>
                <c:pt idx="7509">
                  <c:v>34.167999999999999</c:v>
                </c:pt>
                <c:pt idx="7510">
                  <c:v>33.485999999999997</c:v>
                </c:pt>
                <c:pt idx="7511">
                  <c:v>44.21</c:v>
                </c:pt>
                <c:pt idx="7512">
                  <c:v>35.273000000000003</c:v>
                </c:pt>
                <c:pt idx="7513">
                  <c:v>34.368000000000002</c:v>
                </c:pt>
                <c:pt idx="7514">
                  <c:v>36.128999999999998</c:v>
                </c:pt>
                <c:pt idx="7515">
                  <c:v>45.389000000000003</c:v>
                </c:pt>
                <c:pt idx="7516">
                  <c:v>31.963999999999999</c:v>
                </c:pt>
                <c:pt idx="7517">
                  <c:v>36.96</c:v>
                </c:pt>
                <c:pt idx="7518">
                  <c:v>35.738999999999997</c:v>
                </c:pt>
                <c:pt idx="7519">
                  <c:v>33.097000000000001</c:v>
                </c:pt>
                <c:pt idx="7520">
                  <c:v>38.881999999999998</c:v>
                </c:pt>
                <c:pt idx="7521">
                  <c:v>35.064</c:v>
                </c:pt>
                <c:pt idx="7522">
                  <c:v>26.169</c:v>
                </c:pt>
                <c:pt idx="7523">
                  <c:v>27.927</c:v>
                </c:pt>
                <c:pt idx="7524">
                  <c:v>31.72</c:v>
                </c:pt>
                <c:pt idx="7525">
                  <c:v>29.635000000000002</c:v>
                </c:pt>
                <c:pt idx="7526">
                  <c:v>32.807000000000002</c:v>
                </c:pt>
                <c:pt idx="7527">
                  <c:v>30.149000000000001</c:v>
                </c:pt>
                <c:pt idx="7528">
                  <c:v>36.322000000000003</c:v>
                </c:pt>
                <c:pt idx="7529">
                  <c:v>30.263000000000002</c:v>
                </c:pt>
                <c:pt idx="7530">
                  <c:v>26.614999999999998</c:v>
                </c:pt>
                <c:pt idx="7531">
                  <c:v>35.555999999999997</c:v>
                </c:pt>
                <c:pt idx="7532">
                  <c:v>32.61</c:v>
                </c:pt>
                <c:pt idx="7533">
                  <c:v>36.616999999999997</c:v>
                </c:pt>
                <c:pt idx="7534">
                  <c:v>34.896000000000001</c:v>
                </c:pt>
                <c:pt idx="7535">
                  <c:v>34.378</c:v>
                </c:pt>
                <c:pt idx="7536">
                  <c:v>32.96</c:v>
                </c:pt>
                <c:pt idx="7537">
                  <c:v>41.747999999999998</c:v>
                </c:pt>
                <c:pt idx="7538">
                  <c:v>24.704999999999998</c:v>
                </c:pt>
                <c:pt idx="7539">
                  <c:v>37.899000000000001</c:v>
                </c:pt>
                <c:pt idx="7540">
                  <c:v>29.173999999999999</c:v>
                </c:pt>
                <c:pt idx="7541">
                  <c:v>34.551000000000002</c:v>
                </c:pt>
                <c:pt idx="7542">
                  <c:v>31.260999999999999</c:v>
                </c:pt>
                <c:pt idx="7543">
                  <c:v>47.277000000000001</c:v>
                </c:pt>
                <c:pt idx="7544">
                  <c:v>34.136000000000003</c:v>
                </c:pt>
                <c:pt idx="7545">
                  <c:v>33.668999999999997</c:v>
                </c:pt>
                <c:pt idx="7546">
                  <c:v>29.492999999999999</c:v>
                </c:pt>
                <c:pt idx="7547">
                  <c:v>25.823</c:v>
                </c:pt>
                <c:pt idx="7548">
                  <c:v>30.123000000000001</c:v>
                </c:pt>
                <c:pt idx="7549">
                  <c:v>44.911999999999999</c:v>
                </c:pt>
                <c:pt idx="7550">
                  <c:v>39.124000000000002</c:v>
                </c:pt>
                <c:pt idx="7551">
                  <c:v>39.966999999999999</c:v>
                </c:pt>
                <c:pt idx="7552">
                  <c:v>31.423999999999999</c:v>
                </c:pt>
                <c:pt idx="7553">
                  <c:v>18.710999999999999</c:v>
                </c:pt>
                <c:pt idx="7554">
                  <c:v>43.95</c:v>
                </c:pt>
                <c:pt idx="7555">
                  <c:v>35.073</c:v>
                </c:pt>
                <c:pt idx="7556">
                  <c:v>31.041</c:v>
                </c:pt>
                <c:pt idx="7557">
                  <c:v>35.575000000000003</c:v>
                </c:pt>
                <c:pt idx="7558">
                  <c:v>35.563000000000002</c:v>
                </c:pt>
                <c:pt idx="7559">
                  <c:v>33.335000000000001</c:v>
                </c:pt>
                <c:pt idx="7560">
                  <c:v>36.600999999999999</c:v>
                </c:pt>
                <c:pt idx="7561">
                  <c:v>36.048000000000002</c:v>
                </c:pt>
                <c:pt idx="7562">
                  <c:v>35.710999999999999</c:v>
                </c:pt>
                <c:pt idx="7563">
                  <c:v>31.056000000000001</c:v>
                </c:pt>
                <c:pt idx="7564">
                  <c:v>36.283000000000001</c:v>
                </c:pt>
                <c:pt idx="7565">
                  <c:v>26.384</c:v>
                </c:pt>
                <c:pt idx="7566">
                  <c:v>28.95</c:v>
                </c:pt>
                <c:pt idx="7567">
                  <c:v>43.835000000000001</c:v>
                </c:pt>
                <c:pt idx="7568">
                  <c:v>36.26</c:v>
                </c:pt>
                <c:pt idx="7569">
                  <c:v>31.076000000000001</c:v>
                </c:pt>
                <c:pt idx="7570">
                  <c:v>28.704000000000001</c:v>
                </c:pt>
                <c:pt idx="7571">
                  <c:v>23.59</c:v>
                </c:pt>
                <c:pt idx="7572">
                  <c:v>29.619</c:v>
                </c:pt>
                <c:pt idx="7573">
                  <c:v>32.468000000000004</c:v>
                </c:pt>
                <c:pt idx="7574">
                  <c:v>29.076000000000001</c:v>
                </c:pt>
                <c:pt idx="7575">
                  <c:v>27.492999999999999</c:v>
                </c:pt>
                <c:pt idx="7576">
                  <c:v>35.476999999999997</c:v>
                </c:pt>
                <c:pt idx="7577">
                  <c:v>35.945</c:v>
                </c:pt>
                <c:pt idx="7578">
                  <c:v>31.381</c:v>
                </c:pt>
                <c:pt idx="7579">
                  <c:v>28.776</c:v>
                </c:pt>
                <c:pt idx="7580">
                  <c:v>46.35</c:v>
                </c:pt>
                <c:pt idx="7581">
                  <c:v>26</c:v>
                </c:pt>
                <c:pt idx="7582">
                  <c:v>34.915999999999997</c:v>
                </c:pt>
                <c:pt idx="7583">
                  <c:v>31.890999999999998</c:v>
                </c:pt>
                <c:pt idx="7584">
                  <c:v>28.065000000000001</c:v>
                </c:pt>
                <c:pt idx="7585">
                  <c:v>34.061999999999998</c:v>
                </c:pt>
                <c:pt idx="7586">
                  <c:v>33.164999999999999</c:v>
                </c:pt>
                <c:pt idx="7587">
                  <c:v>34.725999999999999</c:v>
                </c:pt>
                <c:pt idx="7588">
                  <c:v>22.297000000000001</c:v>
                </c:pt>
                <c:pt idx="7589">
                  <c:v>38.359000000000002</c:v>
                </c:pt>
                <c:pt idx="7590">
                  <c:v>35.558</c:v>
                </c:pt>
                <c:pt idx="7591">
                  <c:v>32.265999999999998</c:v>
                </c:pt>
                <c:pt idx="7592">
                  <c:v>42.13</c:v>
                </c:pt>
                <c:pt idx="7593">
                  <c:v>23.198</c:v>
                </c:pt>
                <c:pt idx="7594">
                  <c:v>33.652999999999999</c:v>
                </c:pt>
                <c:pt idx="7595">
                  <c:v>35.44</c:v>
                </c:pt>
                <c:pt idx="7596">
                  <c:v>33.258000000000003</c:v>
                </c:pt>
                <c:pt idx="7597">
                  <c:v>26.655000000000001</c:v>
                </c:pt>
                <c:pt idx="7598">
                  <c:v>30.358000000000001</c:v>
                </c:pt>
                <c:pt idx="7599">
                  <c:v>37.723999999999997</c:v>
                </c:pt>
                <c:pt idx="7600">
                  <c:v>26.826000000000001</c:v>
                </c:pt>
                <c:pt idx="7601">
                  <c:v>29.19</c:v>
                </c:pt>
                <c:pt idx="7602">
                  <c:v>34.664000000000001</c:v>
                </c:pt>
                <c:pt idx="7603">
                  <c:v>31.036000000000001</c:v>
                </c:pt>
                <c:pt idx="7604">
                  <c:v>27.91</c:v>
                </c:pt>
                <c:pt idx="7605">
                  <c:v>25.323</c:v>
                </c:pt>
                <c:pt idx="7606">
                  <c:v>23.640999999999998</c:v>
                </c:pt>
                <c:pt idx="7607">
                  <c:v>28.81</c:v>
                </c:pt>
                <c:pt idx="7608">
                  <c:v>36.423000000000002</c:v>
                </c:pt>
                <c:pt idx="7609">
                  <c:v>33.945</c:v>
                </c:pt>
                <c:pt idx="7610">
                  <c:v>27.466000000000001</c:v>
                </c:pt>
                <c:pt idx="7611">
                  <c:v>30.507000000000001</c:v>
                </c:pt>
                <c:pt idx="7612">
                  <c:v>39.854999999999997</c:v>
                </c:pt>
                <c:pt idx="7613">
                  <c:v>27.78</c:v>
                </c:pt>
                <c:pt idx="7614">
                  <c:v>39.774000000000001</c:v>
                </c:pt>
                <c:pt idx="7615">
                  <c:v>34.119</c:v>
                </c:pt>
                <c:pt idx="7616">
                  <c:v>27.175999999999998</c:v>
                </c:pt>
                <c:pt idx="7617">
                  <c:v>41.039000000000001</c:v>
                </c:pt>
                <c:pt idx="7618">
                  <c:v>35.448999999999998</c:v>
                </c:pt>
                <c:pt idx="7619">
                  <c:v>45.465000000000003</c:v>
                </c:pt>
                <c:pt idx="7620">
                  <c:v>46.651000000000003</c:v>
                </c:pt>
                <c:pt idx="7621">
                  <c:v>40.716999999999999</c:v>
                </c:pt>
                <c:pt idx="7622">
                  <c:v>30.637</c:v>
                </c:pt>
                <c:pt idx="7623">
                  <c:v>30.175000000000001</c:v>
                </c:pt>
                <c:pt idx="7624">
                  <c:v>44.051000000000002</c:v>
                </c:pt>
                <c:pt idx="7625">
                  <c:v>35.290999999999997</c:v>
                </c:pt>
                <c:pt idx="7626">
                  <c:v>33.323</c:v>
                </c:pt>
                <c:pt idx="7627">
                  <c:v>40.405000000000001</c:v>
                </c:pt>
                <c:pt idx="7628">
                  <c:v>30.74</c:v>
                </c:pt>
                <c:pt idx="7629">
                  <c:v>29.512</c:v>
                </c:pt>
                <c:pt idx="7630">
                  <c:v>30.306999999999999</c:v>
                </c:pt>
                <c:pt idx="7631">
                  <c:v>41.652000000000001</c:v>
                </c:pt>
                <c:pt idx="7632">
                  <c:v>31.332999999999998</c:v>
                </c:pt>
                <c:pt idx="7633">
                  <c:v>42.271999999999998</c:v>
                </c:pt>
                <c:pt idx="7634">
                  <c:v>35.360999999999997</c:v>
                </c:pt>
                <c:pt idx="7635">
                  <c:v>28.175999999999998</c:v>
                </c:pt>
                <c:pt idx="7636">
                  <c:v>28.97</c:v>
                </c:pt>
                <c:pt idx="7637">
                  <c:v>32.159999999999997</c:v>
                </c:pt>
                <c:pt idx="7638">
                  <c:v>42.341000000000001</c:v>
                </c:pt>
                <c:pt idx="7639">
                  <c:v>26.097000000000001</c:v>
                </c:pt>
                <c:pt idx="7640">
                  <c:v>33.512</c:v>
                </c:pt>
                <c:pt idx="7641">
                  <c:v>27.77</c:v>
                </c:pt>
                <c:pt idx="7642">
                  <c:v>39.090000000000003</c:v>
                </c:pt>
                <c:pt idx="7643">
                  <c:v>36.335999999999999</c:v>
                </c:pt>
                <c:pt idx="7644">
                  <c:v>44.347000000000001</c:v>
                </c:pt>
                <c:pt idx="7645">
                  <c:v>36.590000000000003</c:v>
                </c:pt>
                <c:pt idx="7646">
                  <c:v>37.935000000000002</c:v>
                </c:pt>
                <c:pt idx="7647">
                  <c:v>38.621000000000002</c:v>
                </c:pt>
                <c:pt idx="7648">
                  <c:v>42.866</c:v>
                </c:pt>
                <c:pt idx="7649">
                  <c:v>22.744</c:v>
                </c:pt>
                <c:pt idx="7650">
                  <c:v>35.378</c:v>
                </c:pt>
                <c:pt idx="7651">
                  <c:v>37.353000000000002</c:v>
                </c:pt>
                <c:pt idx="7652">
                  <c:v>39.392000000000003</c:v>
                </c:pt>
                <c:pt idx="7653">
                  <c:v>32.204999999999998</c:v>
                </c:pt>
                <c:pt idx="7654">
                  <c:v>35.54</c:v>
                </c:pt>
                <c:pt idx="7655">
                  <c:v>40.573999999999998</c:v>
                </c:pt>
                <c:pt idx="7656">
                  <c:v>23.376000000000001</c:v>
                </c:pt>
                <c:pt idx="7657">
                  <c:v>30.033999999999999</c:v>
                </c:pt>
                <c:pt idx="7658">
                  <c:v>40.573999999999998</c:v>
                </c:pt>
                <c:pt idx="7659">
                  <c:v>32.301000000000002</c:v>
                </c:pt>
                <c:pt idx="7660">
                  <c:v>41.087000000000003</c:v>
                </c:pt>
                <c:pt idx="7661">
                  <c:v>38.707999999999998</c:v>
                </c:pt>
                <c:pt idx="7662">
                  <c:v>22.111999999999998</c:v>
                </c:pt>
                <c:pt idx="7663">
                  <c:v>42.01</c:v>
                </c:pt>
                <c:pt idx="7664">
                  <c:v>40.875999999999998</c:v>
                </c:pt>
                <c:pt idx="7665">
                  <c:v>35.872999999999998</c:v>
                </c:pt>
                <c:pt idx="7666">
                  <c:v>38.454000000000001</c:v>
                </c:pt>
                <c:pt idx="7667">
                  <c:v>31.081</c:v>
                </c:pt>
                <c:pt idx="7668">
                  <c:v>23.562999999999999</c:v>
                </c:pt>
                <c:pt idx="7669">
                  <c:v>30.613</c:v>
                </c:pt>
                <c:pt idx="7670">
                  <c:v>26.283000000000001</c:v>
                </c:pt>
                <c:pt idx="7671">
                  <c:v>32.44</c:v>
                </c:pt>
                <c:pt idx="7672">
                  <c:v>36.808</c:v>
                </c:pt>
                <c:pt idx="7673">
                  <c:v>31.257000000000001</c:v>
                </c:pt>
                <c:pt idx="7674">
                  <c:v>43.01</c:v>
                </c:pt>
                <c:pt idx="7675">
                  <c:v>39.048999999999999</c:v>
                </c:pt>
                <c:pt idx="7676">
                  <c:v>48.075000000000003</c:v>
                </c:pt>
                <c:pt idx="7677">
                  <c:v>33.639000000000003</c:v>
                </c:pt>
                <c:pt idx="7678">
                  <c:v>27.064</c:v>
                </c:pt>
                <c:pt idx="7679">
                  <c:v>41.392000000000003</c:v>
                </c:pt>
                <c:pt idx="7680">
                  <c:v>30.262</c:v>
                </c:pt>
                <c:pt idx="7681">
                  <c:v>34.356000000000002</c:v>
                </c:pt>
                <c:pt idx="7682">
                  <c:v>29.228000000000002</c:v>
                </c:pt>
                <c:pt idx="7683">
                  <c:v>34.457000000000001</c:v>
                </c:pt>
                <c:pt idx="7684">
                  <c:v>46.588000000000001</c:v>
                </c:pt>
                <c:pt idx="7685">
                  <c:v>37.655000000000001</c:v>
                </c:pt>
                <c:pt idx="7686">
                  <c:v>35.255000000000003</c:v>
                </c:pt>
                <c:pt idx="7687">
                  <c:v>39.374000000000002</c:v>
                </c:pt>
                <c:pt idx="7688">
                  <c:v>32.03</c:v>
                </c:pt>
                <c:pt idx="7689">
                  <c:v>32.396000000000001</c:v>
                </c:pt>
                <c:pt idx="7690">
                  <c:v>29.869</c:v>
                </c:pt>
                <c:pt idx="7691">
                  <c:v>35.893000000000001</c:v>
                </c:pt>
                <c:pt idx="7692">
                  <c:v>45.316000000000003</c:v>
                </c:pt>
                <c:pt idx="7693">
                  <c:v>39.228999999999999</c:v>
                </c:pt>
                <c:pt idx="7694">
                  <c:v>32.359000000000002</c:v>
                </c:pt>
                <c:pt idx="7695">
                  <c:v>25.962</c:v>
                </c:pt>
                <c:pt idx="7696">
                  <c:v>32.543999999999997</c:v>
                </c:pt>
                <c:pt idx="7697">
                  <c:v>25.957000000000001</c:v>
                </c:pt>
                <c:pt idx="7698">
                  <c:v>38.130000000000003</c:v>
                </c:pt>
                <c:pt idx="7699">
                  <c:v>24.89</c:v>
                </c:pt>
                <c:pt idx="7700">
                  <c:v>34.226999999999997</c:v>
                </c:pt>
                <c:pt idx="7701">
                  <c:v>29.739000000000001</c:v>
                </c:pt>
                <c:pt idx="7702">
                  <c:v>45.707999999999998</c:v>
                </c:pt>
                <c:pt idx="7703">
                  <c:v>34.737000000000002</c:v>
                </c:pt>
                <c:pt idx="7704">
                  <c:v>26.890999999999998</c:v>
                </c:pt>
                <c:pt idx="7705">
                  <c:v>29.88</c:v>
                </c:pt>
                <c:pt idx="7706">
                  <c:v>38.19</c:v>
                </c:pt>
                <c:pt idx="7707">
                  <c:v>34.042000000000002</c:v>
                </c:pt>
                <c:pt idx="7708">
                  <c:v>30.657</c:v>
                </c:pt>
                <c:pt idx="7709">
                  <c:v>29.866</c:v>
                </c:pt>
                <c:pt idx="7710">
                  <c:v>29.677</c:v>
                </c:pt>
                <c:pt idx="7711">
                  <c:v>29.600999999999999</c:v>
                </c:pt>
                <c:pt idx="7712">
                  <c:v>23.795000000000002</c:v>
                </c:pt>
                <c:pt idx="7713">
                  <c:v>26.823</c:v>
                </c:pt>
                <c:pt idx="7714">
                  <c:v>33.383000000000003</c:v>
                </c:pt>
                <c:pt idx="7715">
                  <c:v>32.734999999999999</c:v>
                </c:pt>
                <c:pt idx="7716">
                  <c:v>34.497999999999998</c:v>
                </c:pt>
                <c:pt idx="7717">
                  <c:v>43.963000000000001</c:v>
                </c:pt>
                <c:pt idx="7718">
                  <c:v>31.788</c:v>
                </c:pt>
                <c:pt idx="7719">
                  <c:v>31.32</c:v>
                </c:pt>
                <c:pt idx="7720">
                  <c:v>29.963000000000001</c:v>
                </c:pt>
                <c:pt idx="7721">
                  <c:v>24.867999999999999</c:v>
                </c:pt>
                <c:pt idx="7722">
                  <c:v>34.631999999999998</c:v>
                </c:pt>
                <c:pt idx="7723">
                  <c:v>29.263999999999999</c:v>
                </c:pt>
                <c:pt idx="7724">
                  <c:v>31.565999999999999</c:v>
                </c:pt>
                <c:pt idx="7725">
                  <c:v>27.286999999999999</c:v>
                </c:pt>
                <c:pt idx="7726">
                  <c:v>30.687000000000001</c:v>
                </c:pt>
                <c:pt idx="7727">
                  <c:v>38.396999999999998</c:v>
                </c:pt>
                <c:pt idx="7728">
                  <c:v>26.843</c:v>
                </c:pt>
                <c:pt idx="7729">
                  <c:v>43.481999999999999</c:v>
                </c:pt>
                <c:pt idx="7730">
                  <c:v>30.536999999999999</c:v>
                </c:pt>
                <c:pt idx="7731">
                  <c:v>31.489000000000001</c:v>
                </c:pt>
                <c:pt idx="7732">
                  <c:v>29.407</c:v>
                </c:pt>
                <c:pt idx="7733">
                  <c:v>38.887999999999998</c:v>
                </c:pt>
                <c:pt idx="7734">
                  <c:v>32.787999999999997</c:v>
                </c:pt>
                <c:pt idx="7735">
                  <c:v>42.656999999999996</c:v>
                </c:pt>
                <c:pt idx="7736">
                  <c:v>33.878999999999998</c:v>
                </c:pt>
                <c:pt idx="7737">
                  <c:v>33.380000000000003</c:v>
                </c:pt>
                <c:pt idx="7738">
                  <c:v>31.047000000000001</c:v>
                </c:pt>
                <c:pt idx="7739">
                  <c:v>34.734999999999999</c:v>
                </c:pt>
                <c:pt idx="7740">
                  <c:v>34.994</c:v>
                </c:pt>
                <c:pt idx="7741">
                  <c:v>33.576999999999998</c:v>
                </c:pt>
                <c:pt idx="7742">
                  <c:v>38.262999999999998</c:v>
                </c:pt>
                <c:pt idx="7743">
                  <c:v>34.843000000000004</c:v>
                </c:pt>
                <c:pt idx="7744">
                  <c:v>34.914000000000001</c:v>
                </c:pt>
                <c:pt idx="7745">
                  <c:v>34.548999999999999</c:v>
                </c:pt>
                <c:pt idx="7746">
                  <c:v>44.104999999999997</c:v>
                </c:pt>
                <c:pt idx="7747">
                  <c:v>42.765000000000001</c:v>
                </c:pt>
                <c:pt idx="7748">
                  <c:v>34.700000000000003</c:v>
                </c:pt>
                <c:pt idx="7749">
                  <c:v>35.198999999999998</c:v>
                </c:pt>
                <c:pt idx="7750">
                  <c:v>34.128999999999998</c:v>
                </c:pt>
                <c:pt idx="7751">
                  <c:v>31.228000000000002</c:v>
                </c:pt>
                <c:pt idx="7752">
                  <c:v>34.462000000000003</c:v>
                </c:pt>
                <c:pt idx="7753">
                  <c:v>25.097999999999999</c:v>
                </c:pt>
                <c:pt idx="7754">
                  <c:v>40.938000000000002</c:v>
                </c:pt>
                <c:pt idx="7755">
                  <c:v>30.687999999999999</c:v>
                </c:pt>
                <c:pt idx="7756">
                  <c:v>25.710999999999999</c:v>
                </c:pt>
                <c:pt idx="7757">
                  <c:v>39.728999999999999</c:v>
                </c:pt>
                <c:pt idx="7758">
                  <c:v>31.277000000000001</c:v>
                </c:pt>
                <c:pt idx="7759">
                  <c:v>33.340000000000003</c:v>
                </c:pt>
                <c:pt idx="7760">
                  <c:v>40.246000000000002</c:v>
                </c:pt>
                <c:pt idx="7761">
                  <c:v>31.327999999999999</c:v>
                </c:pt>
                <c:pt idx="7762">
                  <c:v>28.111000000000001</c:v>
                </c:pt>
                <c:pt idx="7763">
                  <c:v>35.656999999999996</c:v>
                </c:pt>
                <c:pt idx="7764">
                  <c:v>36.512</c:v>
                </c:pt>
                <c:pt idx="7765">
                  <c:v>32.045999999999999</c:v>
                </c:pt>
                <c:pt idx="7766">
                  <c:v>29.957000000000001</c:v>
                </c:pt>
                <c:pt idx="7767">
                  <c:v>31.338000000000001</c:v>
                </c:pt>
                <c:pt idx="7768">
                  <c:v>35.450000000000003</c:v>
                </c:pt>
                <c:pt idx="7769">
                  <c:v>28.71</c:v>
                </c:pt>
                <c:pt idx="7770">
                  <c:v>42.198</c:v>
                </c:pt>
                <c:pt idx="7771">
                  <c:v>31.256</c:v>
                </c:pt>
                <c:pt idx="7772">
                  <c:v>23.408999999999999</c:v>
                </c:pt>
                <c:pt idx="7773">
                  <c:v>37.189</c:v>
                </c:pt>
                <c:pt idx="7774">
                  <c:v>27.734000000000002</c:v>
                </c:pt>
                <c:pt idx="7775">
                  <c:v>20.696999999999999</c:v>
                </c:pt>
                <c:pt idx="7776">
                  <c:v>34.499000000000002</c:v>
                </c:pt>
                <c:pt idx="7777">
                  <c:v>46.404000000000003</c:v>
                </c:pt>
                <c:pt idx="7778">
                  <c:v>30.190999999999999</c:v>
                </c:pt>
                <c:pt idx="7779">
                  <c:v>33.460999999999999</c:v>
                </c:pt>
                <c:pt idx="7780">
                  <c:v>28.486000000000001</c:v>
                </c:pt>
                <c:pt idx="7781">
                  <c:v>35.643000000000001</c:v>
                </c:pt>
                <c:pt idx="7782">
                  <c:v>32.741999999999997</c:v>
                </c:pt>
                <c:pt idx="7783">
                  <c:v>33.167000000000002</c:v>
                </c:pt>
                <c:pt idx="7784">
                  <c:v>33.548000000000002</c:v>
                </c:pt>
                <c:pt idx="7785">
                  <c:v>29.263999999999999</c:v>
                </c:pt>
                <c:pt idx="7786">
                  <c:v>24.007000000000001</c:v>
                </c:pt>
                <c:pt idx="7787">
                  <c:v>34.625</c:v>
                </c:pt>
                <c:pt idx="7788">
                  <c:v>38.152999999999999</c:v>
                </c:pt>
                <c:pt idx="7789">
                  <c:v>35.973999999999997</c:v>
                </c:pt>
                <c:pt idx="7790">
                  <c:v>30.411999999999999</c:v>
                </c:pt>
                <c:pt idx="7791">
                  <c:v>37.591000000000001</c:v>
                </c:pt>
                <c:pt idx="7792">
                  <c:v>34.067</c:v>
                </c:pt>
                <c:pt idx="7793">
                  <c:v>40.457999999999998</c:v>
                </c:pt>
                <c:pt idx="7794">
                  <c:v>31.506</c:v>
                </c:pt>
                <c:pt idx="7795">
                  <c:v>31.192</c:v>
                </c:pt>
                <c:pt idx="7796">
                  <c:v>32.081000000000003</c:v>
                </c:pt>
                <c:pt idx="7797">
                  <c:v>38.706000000000003</c:v>
                </c:pt>
                <c:pt idx="7798">
                  <c:v>34.774000000000001</c:v>
                </c:pt>
                <c:pt idx="7799">
                  <c:v>25.145</c:v>
                </c:pt>
                <c:pt idx="7800">
                  <c:v>31.25</c:v>
                </c:pt>
                <c:pt idx="7801">
                  <c:v>26.454000000000001</c:v>
                </c:pt>
                <c:pt idx="7802">
                  <c:v>33.335999999999999</c:v>
                </c:pt>
                <c:pt idx="7803">
                  <c:v>25.38</c:v>
                </c:pt>
                <c:pt idx="7804">
                  <c:v>37.023000000000003</c:v>
                </c:pt>
                <c:pt idx="7805">
                  <c:v>33.811</c:v>
                </c:pt>
                <c:pt idx="7806">
                  <c:v>31.491</c:v>
                </c:pt>
                <c:pt idx="7807">
                  <c:v>43.985999999999997</c:v>
                </c:pt>
                <c:pt idx="7808">
                  <c:v>30.885999999999999</c:v>
                </c:pt>
                <c:pt idx="7809">
                  <c:v>29.213000000000001</c:v>
                </c:pt>
                <c:pt idx="7810">
                  <c:v>40.945</c:v>
                </c:pt>
                <c:pt idx="7811">
                  <c:v>48.857999999999997</c:v>
                </c:pt>
                <c:pt idx="7812">
                  <c:v>31.96</c:v>
                </c:pt>
                <c:pt idx="7813">
                  <c:v>29.050999999999998</c:v>
                </c:pt>
                <c:pt idx="7814">
                  <c:v>35.753</c:v>
                </c:pt>
                <c:pt idx="7815">
                  <c:v>38.563000000000002</c:v>
                </c:pt>
                <c:pt idx="7816">
                  <c:v>40.848999999999997</c:v>
                </c:pt>
                <c:pt idx="7817">
                  <c:v>35.725000000000001</c:v>
                </c:pt>
                <c:pt idx="7818">
                  <c:v>36.116</c:v>
                </c:pt>
                <c:pt idx="7819">
                  <c:v>34.545999999999999</c:v>
                </c:pt>
                <c:pt idx="7820">
                  <c:v>36.493000000000002</c:v>
                </c:pt>
                <c:pt idx="7821">
                  <c:v>41.575000000000003</c:v>
                </c:pt>
                <c:pt idx="7822">
                  <c:v>37.695</c:v>
                </c:pt>
                <c:pt idx="7823">
                  <c:v>30.245999999999999</c:v>
                </c:pt>
                <c:pt idx="7824">
                  <c:v>33.631</c:v>
                </c:pt>
                <c:pt idx="7825">
                  <c:v>39.161999999999999</c:v>
                </c:pt>
                <c:pt idx="7826">
                  <c:v>34.130000000000003</c:v>
                </c:pt>
                <c:pt idx="7827">
                  <c:v>39.956000000000003</c:v>
                </c:pt>
                <c:pt idx="7828">
                  <c:v>32.417000000000002</c:v>
                </c:pt>
                <c:pt idx="7829">
                  <c:v>39.064999999999998</c:v>
                </c:pt>
                <c:pt idx="7830">
                  <c:v>32.154000000000003</c:v>
                </c:pt>
                <c:pt idx="7831">
                  <c:v>31.385000000000002</c:v>
                </c:pt>
                <c:pt idx="7832">
                  <c:v>33.520000000000003</c:v>
                </c:pt>
                <c:pt idx="7833">
                  <c:v>33.658999999999999</c:v>
                </c:pt>
                <c:pt idx="7834">
                  <c:v>49.527999999999999</c:v>
                </c:pt>
                <c:pt idx="7835">
                  <c:v>37.070999999999998</c:v>
                </c:pt>
                <c:pt idx="7836">
                  <c:v>34.838000000000001</c:v>
                </c:pt>
                <c:pt idx="7837">
                  <c:v>33.069000000000003</c:v>
                </c:pt>
                <c:pt idx="7838">
                  <c:v>20.036000000000001</c:v>
                </c:pt>
                <c:pt idx="7839">
                  <c:v>42.167999999999999</c:v>
                </c:pt>
                <c:pt idx="7840">
                  <c:v>28.844999999999999</c:v>
                </c:pt>
                <c:pt idx="7841">
                  <c:v>27.736000000000001</c:v>
                </c:pt>
                <c:pt idx="7842">
                  <c:v>36.877000000000002</c:v>
                </c:pt>
                <c:pt idx="7843">
                  <c:v>32.56</c:v>
                </c:pt>
                <c:pt idx="7844">
                  <c:v>29.327000000000002</c:v>
                </c:pt>
                <c:pt idx="7845">
                  <c:v>28.300999999999998</c:v>
                </c:pt>
                <c:pt idx="7846">
                  <c:v>35.832999999999998</c:v>
                </c:pt>
                <c:pt idx="7847">
                  <c:v>33.366999999999997</c:v>
                </c:pt>
                <c:pt idx="7848">
                  <c:v>33.408000000000001</c:v>
                </c:pt>
                <c:pt idx="7849">
                  <c:v>35.831000000000003</c:v>
                </c:pt>
                <c:pt idx="7850">
                  <c:v>38.911000000000001</c:v>
                </c:pt>
                <c:pt idx="7851">
                  <c:v>35.909999999999997</c:v>
                </c:pt>
                <c:pt idx="7852">
                  <c:v>41.218000000000004</c:v>
                </c:pt>
                <c:pt idx="7853">
                  <c:v>38.6</c:v>
                </c:pt>
                <c:pt idx="7854">
                  <c:v>37.795999999999999</c:v>
                </c:pt>
                <c:pt idx="7855">
                  <c:v>31.559000000000001</c:v>
                </c:pt>
                <c:pt idx="7856">
                  <c:v>24.503</c:v>
                </c:pt>
                <c:pt idx="7857">
                  <c:v>28.18</c:v>
                </c:pt>
                <c:pt idx="7858">
                  <c:v>43.140999999999998</c:v>
                </c:pt>
                <c:pt idx="7859">
                  <c:v>29.6</c:v>
                </c:pt>
                <c:pt idx="7860">
                  <c:v>43.207000000000001</c:v>
                </c:pt>
                <c:pt idx="7861">
                  <c:v>31.216999999999999</c:v>
                </c:pt>
                <c:pt idx="7862">
                  <c:v>22.861999999999998</c:v>
                </c:pt>
                <c:pt idx="7863">
                  <c:v>36.521999999999998</c:v>
                </c:pt>
                <c:pt idx="7864">
                  <c:v>32.408000000000001</c:v>
                </c:pt>
                <c:pt idx="7865">
                  <c:v>31.504999999999999</c:v>
                </c:pt>
                <c:pt idx="7866">
                  <c:v>34.186</c:v>
                </c:pt>
                <c:pt idx="7867">
                  <c:v>19.59</c:v>
                </c:pt>
                <c:pt idx="7868">
                  <c:v>41.320999999999998</c:v>
                </c:pt>
                <c:pt idx="7869">
                  <c:v>26.8</c:v>
                </c:pt>
                <c:pt idx="7870">
                  <c:v>28.36</c:v>
                </c:pt>
                <c:pt idx="7871">
                  <c:v>26.63</c:v>
                </c:pt>
                <c:pt idx="7872">
                  <c:v>32.302</c:v>
                </c:pt>
                <c:pt idx="7873">
                  <c:v>41.173999999999999</c:v>
                </c:pt>
                <c:pt idx="7874">
                  <c:v>45.712000000000003</c:v>
                </c:pt>
                <c:pt idx="7875">
                  <c:v>29.344000000000001</c:v>
                </c:pt>
                <c:pt idx="7876">
                  <c:v>30.587</c:v>
                </c:pt>
                <c:pt idx="7877">
                  <c:v>42.247999999999998</c:v>
                </c:pt>
                <c:pt idx="7878">
                  <c:v>40.466000000000001</c:v>
                </c:pt>
                <c:pt idx="7879">
                  <c:v>32.389000000000003</c:v>
                </c:pt>
                <c:pt idx="7880">
                  <c:v>41.77</c:v>
                </c:pt>
                <c:pt idx="7881">
                  <c:v>35.387999999999998</c:v>
                </c:pt>
                <c:pt idx="7882">
                  <c:v>43.945</c:v>
                </c:pt>
                <c:pt idx="7883">
                  <c:v>33.033999999999999</c:v>
                </c:pt>
                <c:pt idx="7884">
                  <c:v>34.070999999999998</c:v>
                </c:pt>
                <c:pt idx="7885">
                  <c:v>36.335000000000001</c:v>
                </c:pt>
                <c:pt idx="7886">
                  <c:v>38.409999999999997</c:v>
                </c:pt>
                <c:pt idx="7887">
                  <c:v>40.497999999999998</c:v>
                </c:pt>
                <c:pt idx="7888">
                  <c:v>29.794</c:v>
                </c:pt>
                <c:pt idx="7889">
                  <c:v>40.442</c:v>
                </c:pt>
                <c:pt idx="7890">
                  <c:v>44.616999999999997</c:v>
                </c:pt>
                <c:pt idx="7891">
                  <c:v>34.859000000000002</c:v>
                </c:pt>
                <c:pt idx="7892">
                  <c:v>43.423999999999999</c:v>
                </c:pt>
                <c:pt idx="7893">
                  <c:v>29.95</c:v>
                </c:pt>
                <c:pt idx="7894">
                  <c:v>39.066000000000003</c:v>
                </c:pt>
                <c:pt idx="7895">
                  <c:v>36.042000000000002</c:v>
                </c:pt>
                <c:pt idx="7896">
                  <c:v>38.295999999999999</c:v>
                </c:pt>
                <c:pt idx="7897">
                  <c:v>26.882999999999999</c:v>
                </c:pt>
                <c:pt idx="7898">
                  <c:v>36.253</c:v>
                </c:pt>
                <c:pt idx="7899">
                  <c:v>38.043999999999997</c:v>
                </c:pt>
                <c:pt idx="7900">
                  <c:v>41.466999999999999</c:v>
                </c:pt>
                <c:pt idx="7901">
                  <c:v>35.344000000000001</c:v>
                </c:pt>
                <c:pt idx="7902">
                  <c:v>37.636000000000003</c:v>
                </c:pt>
                <c:pt idx="7903">
                  <c:v>39.244</c:v>
                </c:pt>
                <c:pt idx="7904">
                  <c:v>34.683</c:v>
                </c:pt>
                <c:pt idx="7905">
                  <c:v>34.915999999999997</c:v>
                </c:pt>
                <c:pt idx="7906">
                  <c:v>35.531999999999996</c:v>
                </c:pt>
                <c:pt idx="7907">
                  <c:v>38.926000000000002</c:v>
                </c:pt>
                <c:pt idx="7908">
                  <c:v>37.404000000000003</c:v>
                </c:pt>
                <c:pt idx="7909">
                  <c:v>26.727</c:v>
                </c:pt>
                <c:pt idx="7910">
                  <c:v>28.841999999999999</c:v>
                </c:pt>
                <c:pt idx="7911">
                  <c:v>41.573999999999998</c:v>
                </c:pt>
                <c:pt idx="7912">
                  <c:v>36.573999999999998</c:v>
                </c:pt>
                <c:pt idx="7913">
                  <c:v>35.613999999999997</c:v>
                </c:pt>
                <c:pt idx="7914">
                  <c:v>46.844999999999999</c:v>
                </c:pt>
                <c:pt idx="7915">
                  <c:v>39.201999999999998</c:v>
                </c:pt>
                <c:pt idx="7916">
                  <c:v>33.006999999999998</c:v>
                </c:pt>
                <c:pt idx="7917">
                  <c:v>32.033000000000001</c:v>
                </c:pt>
                <c:pt idx="7918">
                  <c:v>28.904</c:v>
                </c:pt>
                <c:pt idx="7919">
                  <c:v>31.507999999999999</c:v>
                </c:pt>
                <c:pt idx="7920">
                  <c:v>38.624000000000002</c:v>
                </c:pt>
                <c:pt idx="7921">
                  <c:v>36.250999999999998</c:v>
                </c:pt>
                <c:pt idx="7922">
                  <c:v>31.565999999999999</c:v>
                </c:pt>
                <c:pt idx="7923">
                  <c:v>31.501999999999999</c:v>
                </c:pt>
                <c:pt idx="7924">
                  <c:v>32.866</c:v>
                </c:pt>
                <c:pt idx="7925">
                  <c:v>40.194000000000003</c:v>
                </c:pt>
                <c:pt idx="7926">
                  <c:v>34.363999999999997</c:v>
                </c:pt>
                <c:pt idx="7927">
                  <c:v>26.236999999999998</c:v>
                </c:pt>
                <c:pt idx="7928">
                  <c:v>35.627000000000002</c:v>
                </c:pt>
                <c:pt idx="7929">
                  <c:v>28.699000000000002</c:v>
                </c:pt>
                <c:pt idx="7930">
                  <c:v>32.011000000000003</c:v>
                </c:pt>
                <c:pt idx="7931">
                  <c:v>35.485999999999997</c:v>
                </c:pt>
                <c:pt idx="7932">
                  <c:v>32.848999999999997</c:v>
                </c:pt>
                <c:pt idx="7933">
                  <c:v>27.402999999999999</c:v>
                </c:pt>
                <c:pt idx="7934">
                  <c:v>40.898000000000003</c:v>
                </c:pt>
                <c:pt idx="7935">
                  <c:v>28.957999999999998</c:v>
                </c:pt>
                <c:pt idx="7936">
                  <c:v>36.762</c:v>
                </c:pt>
                <c:pt idx="7937">
                  <c:v>35.716999999999999</c:v>
                </c:pt>
                <c:pt idx="7938">
                  <c:v>36.816000000000003</c:v>
                </c:pt>
                <c:pt idx="7939">
                  <c:v>26.751000000000001</c:v>
                </c:pt>
                <c:pt idx="7940">
                  <c:v>29.498999999999999</c:v>
                </c:pt>
                <c:pt idx="7941">
                  <c:v>31.14</c:v>
                </c:pt>
                <c:pt idx="7942">
                  <c:v>32.363999999999997</c:v>
                </c:pt>
                <c:pt idx="7943">
                  <c:v>30.698</c:v>
                </c:pt>
                <c:pt idx="7944">
                  <c:v>34.747999999999998</c:v>
                </c:pt>
                <c:pt idx="7945">
                  <c:v>33.094999999999999</c:v>
                </c:pt>
                <c:pt idx="7946">
                  <c:v>37.497</c:v>
                </c:pt>
                <c:pt idx="7947">
                  <c:v>37.399000000000001</c:v>
                </c:pt>
                <c:pt idx="7948">
                  <c:v>32.893000000000001</c:v>
                </c:pt>
                <c:pt idx="7949">
                  <c:v>36.026000000000003</c:v>
                </c:pt>
                <c:pt idx="7950">
                  <c:v>28.678999999999998</c:v>
                </c:pt>
                <c:pt idx="7951">
                  <c:v>29.001000000000001</c:v>
                </c:pt>
                <c:pt idx="7952">
                  <c:v>35.884</c:v>
                </c:pt>
                <c:pt idx="7953">
                  <c:v>35.631999999999998</c:v>
                </c:pt>
                <c:pt idx="7954">
                  <c:v>33.997</c:v>
                </c:pt>
                <c:pt idx="7955">
                  <c:v>39.802</c:v>
                </c:pt>
                <c:pt idx="7956">
                  <c:v>37.414000000000001</c:v>
                </c:pt>
                <c:pt idx="7957">
                  <c:v>33.893000000000001</c:v>
                </c:pt>
                <c:pt idx="7958">
                  <c:v>36.466000000000001</c:v>
                </c:pt>
                <c:pt idx="7959">
                  <c:v>25.381</c:v>
                </c:pt>
                <c:pt idx="7960">
                  <c:v>37.249000000000002</c:v>
                </c:pt>
                <c:pt idx="7961">
                  <c:v>29.106000000000002</c:v>
                </c:pt>
                <c:pt idx="7962">
                  <c:v>34.61</c:v>
                </c:pt>
                <c:pt idx="7963">
                  <c:v>43.23</c:v>
                </c:pt>
                <c:pt idx="7964">
                  <c:v>43.661999999999999</c:v>
                </c:pt>
                <c:pt idx="7965">
                  <c:v>33.304000000000002</c:v>
                </c:pt>
                <c:pt idx="7966">
                  <c:v>36.743000000000002</c:v>
                </c:pt>
                <c:pt idx="7967">
                  <c:v>32.183</c:v>
                </c:pt>
                <c:pt idx="7968">
                  <c:v>39.348999999999997</c:v>
                </c:pt>
                <c:pt idx="7969">
                  <c:v>42.152000000000001</c:v>
                </c:pt>
                <c:pt idx="7970">
                  <c:v>33.665999999999997</c:v>
                </c:pt>
                <c:pt idx="7971">
                  <c:v>33.04</c:v>
                </c:pt>
                <c:pt idx="7972">
                  <c:v>36.786999999999999</c:v>
                </c:pt>
                <c:pt idx="7973">
                  <c:v>31.218</c:v>
                </c:pt>
                <c:pt idx="7974">
                  <c:v>31.265000000000001</c:v>
                </c:pt>
                <c:pt idx="7975">
                  <c:v>35.232999999999997</c:v>
                </c:pt>
                <c:pt idx="7976">
                  <c:v>39.92</c:v>
                </c:pt>
                <c:pt idx="7977">
                  <c:v>26.422999999999998</c:v>
                </c:pt>
                <c:pt idx="7978">
                  <c:v>37.360999999999997</c:v>
                </c:pt>
                <c:pt idx="7979">
                  <c:v>27.884</c:v>
                </c:pt>
                <c:pt idx="7980">
                  <c:v>26.001999999999999</c:v>
                </c:pt>
                <c:pt idx="7981">
                  <c:v>35.514000000000003</c:v>
                </c:pt>
                <c:pt idx="7982">
                  <c:v>33.953000000000003</c:v>
                </c:pt>
                <c:pt idx="7983">
                  <c:v>28.696000000000002</c:v>
                </c:pt>
                <c:pt idx="7984">
                  <c:v>32.276000000000003</c:v>
                </c:pt>
                <c:pt idx="7985">
                  <c:v>30.119</c:v>
                </c:pt>
                <c:pt idx="7986">
                  <c:v>37.604999999999997</c:v>
                </c:pt>
                <c:pt idx="7987">
                  <c:v>30.085000000000001</c:v>
                </c:pt>
                <c:pt idx="7988">
                  <c:v>46.107999999999997</c:v>
                </c:pt>
                <c:pt idx="7989">
                  <c:v>36.476999999999997</c:v>
                </c:pt>
                <c:pt idx="7990">
                  <c:v>29.408000000000001</c:v>
                </c:pt>
                <c:pt idx="7991">
                  <c:v>38.164000000000001</c:v>
                </c:pt>
                <c:pt idx="7992">
                  <c:v>32.012</c:v>
                </c:pt>
                <c:pt idx="7993">
                  <c:v>34.613999999999997</c:v>
                </c:pt>
                <c:pt idx="7994">
                  <c:v>31.498000000000001</c:v>
                </c:pt>
                <c:pt idx="7995">
                  <c:v>23.39</c:v>
                </c:pt>
                <c:pt idx="7996">
                  <c:v>43.042000000000002</c:v>
                </c:pt>
                <c:pt idx="7997">
                  <c:v>28.326000000000001</c:v>
                </c:pt>
                <c:pt idx="7998">
                  <c:v>36.203000000000003</c:v>
                </c:pt>
                <c:pt idx="7999">
                  <c:v>36.585999999999999</c:v>
                </c:pt>
                <c:pt idx="8000">
                  <c:v>31.297000000000001</c:v>
                </c:pt>
                <c:pt idx="8001">
                  <c:v>35.155000000000001</c:v>
                </c:pt>
                <c:pt idx="8002">
                  <c:v>26.843</c:v>
                </c:pt>
                <c:pt idx="8003">
                  <c:v>28.259</c:v>
                </c:pt>
                <c:pt idx="8004">
                  <c:v>36.130000000000003</c:v>
                </c:pt>
                <c:pt idx="8005">
                  <c:v>28.254000000000001</c:v>
                </c:pt>
                <c:pt idx="8006">
                  <c:v>27.942</c:v>
                </c:pt>
                <c:pt idx="8007">
                  <c:v>38.305999999999997</c:v>
                </c:pt>
                <c:pt idx="8008">
                  <c:v>40.066000000000003</c:v>
                </c:pt>
                <c:pt idx="8009">
                  <c:v>33.140999999999998</c:v>
                </c:pt>
                <c:pt idx="8010">
                  <c:v>24.225999999999999</c:v>
                </c:pt>
                <c:pt idx="8011">
                  <c:v>25.863</c:v>
                </c:pt>
                <c:pt idx="8012">
                  <c:v>30.587</c:v>
                </c:pt>
                <c:pt idx="8013">
                  <c:v>38.53</c:v>
                </c:pt>
                <c:pt idx="8014">
                  <c:v>30.163</c:v>
                </c:pt>
                <c:pt idx="8015">
                  <c:v>46.125</c:v>
                </c:pt>
                <c:pt idx="8016">
                  <c:v>35.764000000000003</c:v>
                </c:pt>
                <c:pt idx="8017">
                  <c:v>32.520000000000003</c:v>
                </c:pt>
                <c:pt idx="8018">
                  <c:v>30.867000000000001</c:v>
                </c:pt>
                <c:pt idx="8019">
                  <c:v>36.594000000000001</c:v>
                </c:pt>
                <c:pt idx="8020">
                  <c:v>30.991</c:v>
                </c:pt>
                <c:pt idx="8021">
                  <c:v>37.347999999999999</c:v>
                </c:pt>
                <c:pt idx="8022">
                  <c:v>31.635000000000002</c:v>
                </c:pt>
                <c:pt idx="8023">
                  <c:v>28.07</c:v>
                </c:pt>
                <c:pt idx="8024">
                  <c:v>34.593000000000004</c:v>
                </c:pt>
                <c:pt idx="8025">
                  <c:v>41.295999999999999</c:v>
                </c:pt>
                <c:pt idx="8026">
                  <c:v>30.355</c:v>
                </c:pt>
                <c:pt idx="8027">
                  <c:v>39.052</c:v>
                </c:pt>
                <c:pt idx="8028">
                  <c:v>31.670999999999999</c:v>
                </c:pt>
                <c:pt idx="8029">
                  <c:v>24.582000000000001</c:v>
                </c:pt>
                <c:pt idx="8030">
                  <c:v>28.907</c:v>
                </c:pt>
                <c:pt idx="8031">
                  <c:v>34.091999999999999</c:v>
                </c:pt>
                <c:pt idx="8032">
                  <c:v>27.056000000000001</c:v>
                </c:pt>
                <c:pt idx="8033">
                  <c:v>29.268000000000001</c:v>
                </c:pt>
                <c:pt idx="8034">
                  <c:v>28.637</c:v>
                </c:pt>
                <c:pt idx="8035">
                  <c:v>26.887</c:v>
                </c:pt>
                <c:pt idx="8036">
                  <c:v>32.911999999999999</c:v>
                </c:pt>
                <c:pt idx="8037">
                  <c:v>28.821000000000002</c:v>
                </c:pt>
                <c:pt idx="8038">
                  <c:v>29.99</c:v>
                </c:pt>
                <c:pt idx="8039">
                  <c:v>33.200000000000003</c:v>
                </c:pt>
                <c:pt idx="8040">
                  <c:v>34.164999999999999</c:v>
                </c:pt>
                <c:pt idx="8041">
                  <c:v>31.061</c:v>
                </c:pt>
                <c:pt idx="8042">
                  <c:v>26.908999999999999</c:v>
                </c:pt>
                <c:pt idx="8043">
                  <c:v>30.538</c:v>
                </c:pt>
                <c:pt idx="8044">
                  <c:v>45.009</c:v>
                </c:pt>
                <c:pt idx="8045">
                  <c:v>43.783000000000001</c:v>
                </c:pt>
                <c:pt idx="8046">
                  <c:v>32.798000000000002</c:v>
                </c:pt>
                <c:pt idx="8047">
                  <c:v>30.661000000000001</c:v>
                </c:pt>
                <c:pt idx="8048">
                  <c:v>28.213000000000001</c:v>
                </c:pt>
                <c:pt idx="8049">
                  <c:v>26.312000000000001</c:v>
                </c:pt>
                <c:pt idx="8050">
                  <c:v>31.478999999999999</c:v>
                </c:pt>
                <c:pt idx="8051">
                  <c:v>28.178999999999998</c:v>
                </c:pt>
                <c:pt idx="8052">
                  <c:v>36.049999999999997</c:v>
                </c:pt>
                <c:pt idx="8053">
                  <c:v>31.074999999999999</c:v>
                </c:pt>
                <c:pt idx="8054">
                  <c:v>41.033000000000001</c:v>
                </c:pt>
                <c:pt idx="8055">
                  <c:v>34.749000000000002</c:v>
                </c:pt>
                <c:pt idx="8056">
                  <c:v>33.289000000000001</c:v>
                </c:pt>
                <c:pt idx="8057">
                  <c:v>34.466000000000001</c:v>
                </c:pt>
                <c:pt idx="8058">
                  <c:v>35.676000000000002</c:v>
                </c:pt>
                <c:pt idx="8059">
                  <c:v>34.127000000000002</c:v>
                </c:pt>
                <c:pt idx="8060">
                  <c:v>33.911000000000001</c:v>
                </c:pt>
                <c:pt idx="8061">
                  <c:v>29.603999999999999</c:v>
                </c:pt>
                <c:pt idx="8062">
                  <c:v>25.960999999999999</c:v>
                </c:pt>
                <c:pt idx="8063">
                  <c:v>41.503999999999998</c:v>
                </c:pt>
                <c:pt idx="8064">
                  <c:v>28.800999999999998</c:v>
                </c:pt>
                <c:pt idx="8065">
                  <c:v>28.460999999999999</c:v>
                </c:pt>
                <c:pt idx="8066">
                  <c:v>25.704000000000001</c:v>
                </c:pt>
                <c:pt idx="8067">
                  <c:v>38.052</c:v>
                </c:pt>
                <c:pt idx="8068">
                  <c:v>33.579000000000001</c:v>
                </c:pt>
                <c:pt idx="8069">
                  <c:v>26.4</c:v>
                </c:pt>
                <c:pt idx="8070">
                  <c:v>37.369</c:v>
                </c:pt>
                <c:pt idx="8071">
                  <c:v>26.597999999999999</c:v>
                </c:pt>
                <c:pt idx="8072">
                  <c:v>29.106000000000002</c:v>
                </c:pt>
                <c:pt idx="8073">
                  <c:v>28.344999999999999</c:v>
                </c:pt>
                <c:pt idx="8074">
                  <c:v>33.421999999999997</c:v>
                </c:pt>
                <c:pt idx="8075">
                  <c:v>29.201000000000001</c:v>
                </c:pt>
                <c:pt idx="8076">
                  <c:v>37.470999999999997</c:v>
                </c:pt>
                <c:pt idx="8077">
                  <c:v>27.748000000000001</c:v>
                </c:pt>
                <c:pt idx="8078">
                  <c:v>32.064</c:v>
                </c:pt>
                <c:pt idx="8079">
                  <c:v>34.723999999999997</c:v>
                </c:pt>
                <c:pt idx="8080">
                  <c:v>30.291</c:v>
                </c:pt>
                <c:pt idx="8081">
                  <c:v>31.393999999999998</c:v>
                </c:pt>
                <c:pt idx="8082">
                  <c:v>41.436</c:v>
                </c:pt>
                <c:pt idx="8083">
                  <c:v>30.664000000000001</c:v>
                </c:pt>
                <c:pt idx="8084">
                  <c:v>28.129000000000001</c:v>
                </c:pt>
                <c:pt idx="8085">
                  <c:v>28.302</c:v>
                </c:pt>
                <c:pt idx="8086">
                  <c:v>35.210999999999999</c:v>
                </c:pt>
                <c:pt idx="8087">
                  <c:v>34.033000000000001</c:v>
                </c:pt>
                <c:pt idx="8088">
                  <c:v>30.951000000000001</c:v>
                </c:pt>
                <c:pt idx="8089">
                  <c:v>40.869999999999997</c:v>
                </c:pt>
                <c:pt idx="8090">
                  <c:v>39.643000000000001</c:v>
                </c:pt>
                <c:pt idx="8091">
                  <c:v>36.581000000000003</c:v>
                </c:pt>
                <c:pt idx="8092">
                  <c:v>33.268999999999998</c:v>
                </c:pt>
                <c:pt idx="8093">
                  <c:v>33.261000000000003</c:v>
                </c:pt>
                <c:pt idx="8094">
                  <c:v>36.826999999999998</c:v>
                </c:pt>
                <c:pt idx="8095">
                  <c:v>33.438000000000002</c:v>
                </c:pt>
                <c:pt idx="8096">
                  <c:v>39.264000000000003</c:v>
                </c:pt>
                <c:pt idx="8097">
                  <c:v>29.673999999999999</c:v>
                </c:pt>
                <c:pt idx="8098">
                  <c:v>29.183</c:v>
                </c:pt>
                <c:pt idx="8099">
                  <c:v>30.373999999999999</c:v>
                </c:pt>
                <c:pt idx="8100">
                  <c:v>33.862000000000002</c:v>
                </c:pt>
                <c:pt idx="8101">
                  <c:v>29.542999999999999</c:v>
                </c:pt>
                <c:pt idx="8102">
                  <c:v>33.033000000000001</c:v>
                </c:pt>
                <c:pt idx="8103">
                  <c:v>28.007999999999999</c:v>
                </c:pt>
                <c:pt idx="8104">
                  <c:v>25.49</c:v>
                </c:pt>
                <c:pt idx="8105">
                  <c:v>38.095999999999997</c:v>
                </c:pt>
                <c:pt idx="8106">
                  <c:v>34.494</c:v>
                </c:pt>
                <c:pt idx="8107">
                  <c:v>31.619</c:v>
                </c:pt>
                <c:pt idx="8108">
                  <c:v>32.465000000000003</c:v>
                </c:pt>
                <c:pt idx="8109">
                  <c:v>25.68</c:v>
                </c:pt>
                <c:pt idx="8110">
                  <c:v>26.556999999999999</c:v>
                </c:pt>
                <c:pt idx="8111">
                  <c:v>36.109000000000002</c:v>
                </c:pt>
                <c:pt idx="8112">
                  <c:v>27.106000000000002</c:v>
                </c:pt>
                <c:pt idx="8113">
                  <c:v>34.188000000000002</c:v>
                </c:pt>
                <c:pt idx="8114">
                  <c:v>37.962000000000003</c:v>
                </c:pt>
                <c:pt idx="8115">
                  <c:v>36.396000000000001</c:v>
                </c:pt>
                <c:pt idx="8116">
                  <c:v>37.067999999999998</c:v>
                </c:pt>
                <c:pt idx="8117">
                  <c:v>23.93</c:v>
                </c:pt>
                <c:pt idx="8118">
                  <c:v>22.826000000000001</c:v>
                </c:pt>
                <c:pt idx="8119">
                  <c:v>27.852</c:v>
                </c:pt>
                <c:pt idx="8120">
                  <c:v>25.972000000000001</c:v>
                </c:pt>
                <c:pt idx="8121">
                  <c:v>32.622</c:v>
                </c:pt>
                <c:pt idx="8122">
                  <c:v>35.584000000000003</c:v>
                </c:pt>
                <c:pt idx="8123">
                  <c:v>30.65</c:v>
                </c:pt>
                <c:pt idx="8124">
                  <c:v>39.279000000000003</c:v>
                </c:pt>
                <c:pt idx="8125">
                  <c:v>33.015000000000001</c:v>
                </c:pt>
                <c:pt idx="8126">
                  <c:v>37.886000000000003</c:v>
                </c:pt>
                <c:pt idx="8127">
                  <c:v>32.753</c:v>
                </c:pt>
                <c:pt idx="8128">
                  <c:v>30.731000000000002</c:v>
                </c:pt>
                <c:pt idx="8129">
                  <c:v>40.378</c:v>
                </c:pt>
                <c:pt idx="8130">
                  <c:v>20.129000000000001</c:v>
                </c:pt>
                <c:pt idx="8131">
                  <c:v>33.840000000000003</c:v>
                </c:pt>
                <c:pt idx="8132">
                  <c:v>31.907</c:v>
                </c:pt>
                <c:pt idx="8133">
                  <c:v>29.913</c:v>
                </c:pt>
                <c:pt idx="8134">
                  <c:v>38.072000000000003</c:v>
                </c:pt>
                <c:pt idx="8135">
                  <c:v>38.082000000000001</c:v>
                </c:pt>
                <c:pt idx="8136">
                  <c:v>32.372999999999998</c:v>
                </c:pt>
                <c:pt idx="8137">
                  <c:v>44.371000000000002</c:v>
                </c:pt>
                <c:pt idx="8138">
                  <c:v>37.951000000000001</c:v>
                </c:pt>
                <c:pt idx="8139">
                  <c:v>29.035</c:v>
                </c:pt>
                <c:pt idx="8140">
                  <c:v>41.360999999999997</c:v>
                </c:pt>
                <c:pt idx="8141">
                  <c:v>31.292999999999999</c:v>
                </c:pt>
                <c:pt idx="8142">
                  <c:v>30.49</c:v>
                </c:pt>
                <c:pt idx="8143">
                  <c:v>46.121000000000002</c:v>
                </c:pt>
                <c:pt idx="8144">
                  <c:v>31.004000000000001</c:v>
                </c:pt>
                <c:pt idx="8145">
                  <c:v>33.750999999999998</c:v>
                </c:pt>
                <c:pt idx="8146">
                  <c:v>24.039000000000001</c:v>
                </c:pt>
                <c:pt idx="8147">
                  <c:v>25.849</c:v>
                </c:pt>
                <c:pt idx="8148">
                  <c:v>41.482999999999997</c:v>
                </c:pt>
                <c:pt idx="8149">
                  <c:v>30.655999999999999</c:v>
                </c:pt>
                <c:pt idx="8150">
                  <c:v>35.860999999999997</c:v>
                </c:pt>
                <c:pt idx="8151">
                  <c:v>23.498999999999999</c:v>
                </c:pt>
                <c:pt idx="8152">
                  <c:v>41.932000000000002</c:v>
                </c:pt>
                <c:pt idx="8153">
                  <c:v>26.477</c:v>
                </c:pt>
                <c:pt idx="8154">
                  <c:v>30.46</c:v>
                </c:pt>
                <c:pt idx="8155">
                  <c:v>35.180999999999997</c:v>
                </c:pt>
                <c:pt idx="8156">
                  <c:v>25.536999999999999</c:v>
                </c:pt>
                <c:pt idx="8157">
                  <c:v>31.509</c:v>
                </c:pt>
                <c:pt idx="8158">
                  <c:v>31.984999999999999</c:v>
                </c:pt>
                <c:pt idx="8159">
                  <c:v>36.832000000000001</c:v>
                </c:pt>
                <c:pt idx="8160">
                  <c:v>22.225999999999999</c:v>
                </c:pt>
                <c:pt idx="8161">
                  <c:v>39.270000000000003</c:v>
                </c:pt>
                <c:pt idx="8162">
                  <c:v>31.439</c:v>
                </c:pt>
                <c:pt idx="8163">
                  <c:v>26.48</c:v>
                </c:pt>
                <c:pt idx="8164">
                  <c:v>28.919</c:v>
                </c:pt>
                <c:pt idx="8165">
                  <c:v>31.45</c:v>
                </c:pt>
                <c:pt idx="8166">
                  <c:v>28.797999999999998</c:v>
                </c:pt>
                <c:pt idx="8167">
                  <c:v>23.413</c:v>
                </c:pt>
                <c:pt idx="8168">
                  <c:v>31.905000000000001</c:v>
                </c:pt>
                <c:pt idx="8169">
                  <c:v>24.555</c:v>
                </c:pt>
                <c:pt idx="8170">
                  <c:v>27.701000000000001</c:v>
                </c:pt>
                <c:pt idx="8171">
                  <c:v>31.146999999999998</c:v>
                </c:pt>
                <c:pt idx="8172">
                  <c:v>24.632000000000001</c:v>
                </c:pt>
                <c:pt idx="8173">
                  <c:v>26.600999999999999</c:v>
                </c:pt>
                <c:pt idx="8174">
                  <c:v>18.196999999999999</c:v>
                </c:pt>
                <c:pt idx="8175">
                  <c:v>34.642000000000003</c:v>
                </c:pt>
                <c:pt idx="8176">
                  <c:v>39.911999999999999</c:v>
                </c:pt>
                <c:pt idx="8177">
                  <c:v>28.379000000000001</c:v>
                </c:pt>
                <c:pt idx="8178">
                  <c:v>30.116</c:v>
                </c:pt>
                <c:pt idx="8179">
                  <c:v>28.498999999999999</c:v>
                </c:pt>
                <c:pt idx="8180">
                  <c:v>32.485999999999997</c:v>
                </c:pt>
                <c:pt idx="8181">
                  <c:v>30.872</c:v>
                </c:pt>
                <c:pt idx="8182">
                  <c:v>32.271000000000001</c:v>
                </c:pt>
                <c:pt idx="8183">
                  <c:v>32.340000000000003</c:v>
                </c:pt>
                <c:pt idx="8184">
                  <c:v>27.167000000000002</c:v>
                </c:pt>
                <c:pt idx="8185">
                  <c:v>40.207999999999998</c:v>
                </c:pt>
                <c:pt idx="8186">
                  <c:v>37.588999999999999</c:v>
                </c:pt>
                <c:pt idx="8187">
                  <c:v>31.908999999999999</c:v>
                </c:pt>
                <c:pt idx="8188">
                  <c:v>30.44</c:v>
                </c:pt>
                <c:pt idx="8189">
                  <c:v>28.196999999999999</c:v>
                </c:pt>
                <c:pt idx="8190">
                  <c:v>31.611000000000001</c:v>
                </c:pt>
                <c:pt idx="8191">
                  <c:v>34.267000000000003</c:v>
                </c:pt>
                <c:pt idx="8192">
                  <c:v>36.488999999999997</c:v>
                </c:pt>
                <c:pt idx="8193">
                  <c:v>37.433999999999997</c:v>
                </c:pt>
                <c:pt idx="8194">
                  <c:v>36.384999999999998</c:v>
                </c:pt>
                <c:pt idx="8195">
                  <c:v>45.002000000000002</c:v>
                </c:pt>
                <c:pt idx="8196">
                  <c:v>26.189</c:v>
                </c:pt>
                <c:pt idx="8197">
                  <c:v>29.728000000000002</c:v>
                </c:pt>
                <c:pt idx="8198">
                  <c:v>32.344999999999999</c:v>
                </c:pt>
                <c:pt idx="8199">
                  <c:v>30.27</c:v>
                </c:pt>
                <c:pt idx="8200">
                  <c:v>28.968</c:v>
                </c:pt>
                <c:pt idx="8201">
                  <c:v>32.881999999999998</c:v>
                </c:pt>
                <c:pt idx="8202">
                  <c:v>29.102</c:v>
                </c:pt>
                <c:pt idx="8203">
                  <c:v>34.619</c:v>
                </c:pt>
                <c:pt idx="8204">
                  <c:v>31.265000000000001</c:v>
                </c:pt>
                <c:pt idx="8205">
                  <c:v>34.106000000000002</c:v>
                </c:pt>
                <c:pt idx="8206">
                  <c:v>33.841999999999999</c:v>
                </c:pt>
                <c:pt idx="8207">
                  <c:v>32.353000000000002</c:v>
                </c:pt>
                <c:pt idx="8208">
                  <c:v>28.452999999999999</c:v>
                </c:pt>
                <c:pt idx="8209">
                  <c:v>37.578000000000003</c:v>
                </c:pt>
                <c:pt idx="8210">
                  <c:v>31.361000000000001</c:v>
                </c:pt>
                <c:pt idx="8211">
                  <c:v>31.289000000000001</c:v>
                </c:pt>
                <c:pt idx="8212">
                  <c:v>35.750999999999998</c:v>
                </c:pt>
                <c:pt idx="8213">
                  <c:v>25.396000000000001</c:v>
                </c:pt>
                <c:pt idx="8214">
                  <c:v>32.094999999999999</c:v>
                </c:pt>
                <c:pt idx="8215">
                  <c:v>39.368000000000002</c:v>
                </c:pt>
                <c:pt idx="8216">
                  <c:v>31.091000000000001</c:v>
                </c:pt>
                <c:pt idx="8217">
                  <c:v>23.344999999999999</c:v>
                </c:pt>
                <c:pt idx="8218">
                  <c:v>31.068000000000001</c:v>
                </c:pt>
                <c:pt idx="8219">
                  <c:v>35.201999999999998</c:v>
                </c:pt>
                <c:pt idx="8220">
                  <c:v>40.563000000000002</c:v>
                </c:pt>
                <c:pt idx="8221">
                  <c:v>30.041</c:v>
                </c:pt>
                <c:pt idx="8222">
                  <c:v>21.629000000000001</c:v>
                </c:pt>
                <c:pt idx="8223">
                  <c:v>38.009</c:v>
                </c:pt>
                <c:pt idx="8224">
                  <c:v>33.968000000000004</c:v>
                </c:pt>
                <c:pt idx="8225">
                  <c:v>26.687999999999999</c:v>
                </c:pt>
                <c:pt idx="8226">
                  <c:v>31.562000000000001</c:v>
                </c:pt>
                <c:pt idx="8227">
                  <c:v>23.491</c:v>
                </c:pt>
                <c:pt idx="8228">
                  <c:v>31.11</c:v>
                </c:pt>
                <c:pt idx="8229">
                  <c:v>32.177999999999997</c:v>
                </c:pt>
                <c:pt idx="8230">
                  <c:v>27.209</c:v>
                </c:pt>
                <c:pt idx="8231">
                  <c:v>28.571999999999999</c:v>
                </c:pt>
                <c:pt idx="8232">
                  <c:v>22.798999999999999</c:v>
                </c:pt>
                <c:pt idx="8233">
                  <c:v>31.902999999999999</c:v>
                </c:pt>
                <c:pt idx="8234">
                  <c:v>32.712000000000003</c:v>
                </c:pt>
                <c:pt idx="8235">
                  <c:v>29.646000000000001</c:v>
                </c:pt>
                <c:pt idx="8236">
                  <c:v>34.39</c:v>
                </c:pt>
                <c:pt idx="8237">
                  <c:v>28.943999999999999</c:v>
                </c:pt>
                <c:pt idx="8238">
                  <c:v>26.785</c:v>
                </c:pt>
                <c:pt idx="8239">
                  <c:v>31.837</c:v>
                </c:pt>
                <c:pt idx="8240">
                  <c:v>31.954000000000001</c:v>
                </c:pt>
                <c:pt idx="8241">
                  <c:v>30.175999999999998</c:v>
                </c:pt>
                <c:pt idx="8242">
                  <c:v>23.212</c:v>
                </c:pt>
                <c:pt idx="8243">
                  <c:v>31.638999999999999</c:v>
                </c:pt>
                <c:pt idx="8244">
                  <c:v>42.082999999999998</c:v>
                </c:pt>
                <c:pt idx="8245">
                  <c:v>31.875</c:v>
                </c:pt>
                <c:pt idx="8246">
                  <c:v>24.323</c:v>
                </c:pt>
                <c:pt idx="8247">
                  <c:v>29.347999999999999</c:v>
                </c:pt>
                <c:pt idx="8248">
                  <c:v>30.978999999999999</c:v>
                </c:pt>
                <c:pt idx="8249">
                  <c:v>33.289000000000001</c:v>
                </c:pt>
                <c:pt idx="8250">
                  <c:v>29.481999999999999</c:v>
                </c:pt>
                <c:pt idx="8251">
                  <c:v>24.792999999999999</c:v>
                </c:pt>
                <c:pt idx="8252">
                  <c:v>34.923999999999999</c:v>
                </c:pt>
                <c:pt idx="8253">
                  <c:v>33.173999999999999</c:v>
                </c:pt>
                <c:pt idx="8254">
                  <c:v>34.408000000000001</c:v>
                </c:pt>
                <c:pt idx="8255">
                  <c:v>36.389000000000003</c:v>
                </c:pt>
                <c:pt idx="8256">
                  <c:v>46.936</c:v>
                </c:pt>
                <c:pt idx="8257">
                  <c:v>28.567</c:v>
                </c:pt>
                <c:pt idx="8258">
                  <c:v>24.271000000000001</c:v>
                </c:pt>
                <c:pt idx="8259">
                  <c:v>28.937000000000001</c:v>
                </c:pt>
                <c:pt idx="8260">
                  <c:v>25.167999999999999</c:v>
                </c:pt>
                <c:pt idx="8261">
                  <c:v>35.429000000000002</c:v>
                </c:pt>
                <c:pt idx="8262">
                  <c:v>31.832999999999998</c:v>
                </c:pt>
                <c:pt idx="8263">
                  <c:v>37.131999999999998</c:v>
                </c:pt>
                <c:pt idx="8264">
                  <c:v>26.640999999999998</c:v>
                </c:pt>
                <c:pt idx="8265">
                  <c:v>32.171999999999997</c:v>
                </c:pt>
                <c:pt idx="8266">
                  <c:v>30.053000000000001</c:v>
                </c:pt>
                <c:pt idx="8267">
                  <c:v>32.47</c:v>
                </c:pt>
                <c:pt idx="8268">
                  <c:v>41.712000000000003</c:v>
                </c:pt>
                <c:pt idx="8269">
                  <c:v>37.171999999999997</c:v>
                </c:pt>
                <c:pt idx="8270">
                  <c:v>37.363999999999997</c:v>
                </c:pt>
                <c:pt idx="8271">
                  <c:v>24.509</c:v>
                </c:pt>
                <c:pt idx="8272">
                  <c:v>30.74</c:v>
                </c:pt>
                <c:pt idx="8273">
                  <c:v>30.140999999999998</c:v>
                </c:pt>
                <c:pt idx="8274">
                  <c:v>31.757999999999999</c:v>
                </c:pt>
                <c:pt idx="8275">
                  <c:v>28.466000000000001</c:v>
                </c:pt>
                <c:pt idx="8276">
                  <c:v>31.863</c:v>
                </c:pt>
                <c:pt idx="8277">
                  <c:v>30.725000000000001</c:v>
                </c:pt>
                <c:pt idx="8278">
                  <c:v>36.603000000000002</c:v>
                </c:pt>
                <c:pt idx="8279">
                  <c:v>28.04</c:v>
                </c:pt>
                <c:pt idx="8280">
                  <c:v>30.36</c:v>
                </c:pt>
                <c:pt idx="8281">
                  <c:v>27.155000000000001</c:v>
                </c:pt>
                <c:pt idx="8282">
                  <c:v>25.065000000000001</c:v>
                </c:pt>
                <c:pt idx="8283">
                  <c:v>43.024999999999999</c:v>
                </c:pt>
                <c:pt idx="8284">
                  <c:v>27.64</c:v>
                </c:pt>
                <c:pt idx="8285">
                  <c:v>30.93</c:v>
                </c:pt>
                <c:pt idx="8286">
                  <c:v>33.360999999999997</c:v>
                </c:pt>
                <c:pt idx="8287">
                  <c:v>31.135000000000002</c:v>
                </c:pt>
                <c:pt idx="8288">
                  <c:v>40.950000000000003</c:v>
                </c:pt>
                <c:pt idx="8289">
                  <c:v>30.965</c:v>
                </c:pt>
                <c:pt idx="8290">
                  <c:v>38.523000000000003</c:v>
                </c:pt>
                <c:pt idx="8291">
                  <c:v>34.686999999999998</c:v>
                </c:pt>
                <c:pt idx="8292">
                  <c:v>29.748999999999999</c:v>
                </c:pt>
                <c:pt idx="8293">
                  <c:v>37.28</c:v>
                </c:pt>
                <c:pt idx="8294">
                  <c:v>29.338000000000001</c:v>
                </c:pt>
                <c:pt idx="8295">
                  <c:v>30.16</c:v>
                </c:pt>
                <c:pt idx="8296">
                  <c:v>33.078000000000003</c:v>
                </c:pt>
                <c:pt idx="8297">
                  <c:v>33.442</c:v>
                </c:pt>
                <c:pt idx="8298">
                  <c:v>34.100999999999999</c:v>
                </c:pt>
                <c:pt idx="8299">
                  <c:v>30.349</c:v>
                </c:pt>
                <c:pt idx="8300">
                  <c:v>31.366</c:v>
                </c:pt>
                <c:pt idx="8301">
                  <c:v>33.216999999999999</c:v>
                </c:pt>
                <c:pt idx="8302">
                  <c:v>32.19</c:v>
                </c:pt>
                <c:pt idx="8303">
                  <c:v>42.326000000000001</c:v>
                </c:pt>
                <c:pt idx="8304">
                  <c:v>38.206000000000003</c:v>
                </c:pt>
                <c:pt idx="8305">
                  <c:v>36.682000000000002</c:v>
                </c:pt>
                <c:pt idx="8306">
                  <c:v>33.173999999999999</c:v>
                </c:pt>
                <c:pt idx="8307">
                  <c:v>35.814999999999998</c:v>
                </c:pt>
                <c:pt idx="8308">
                  <c:v>31.05</c:v>
                </c:pt>
                <c:pt idx="8309">
                  <c:v>31.134</c:v>
                </c:pt>
                <c:pt idx="8310">
                  <c:v>40.482999999999997</c:v>
                </c:pt>
                <c:pt idx="8311">
                  <c:v>34.311999999999998</c:v>
                </c:pt>
                <c:pt idx="8312">
                  <c:v>31.181999999999999</c:v>
                </c:pt>
                <c:pt idx="8313">
                  <c:v>23.609000000000002</c:v>
                </c:pt>
                <c:pt idx="8314">
                  <c:v>32.465000000000003</c:v>
                </c:pt>
                <c:pt idx="8315">
                  <c:v>32.939</c:v>
                </c:pt>
                <c:pt idx="8316">
                  <c:v>31.239000000000001</c:v>
                </c:pt>
                <c:pt idx="8317">
                  <c:v>30.911999999999999</c:v>
                </c:pt>
                <c:pt idx="8318">
                  <c:v>30.376999999999999</c:v>
                </c:pt>
                <c:pt idx="8319">
                  <c:v>30.911999999999999</c:v>
                </c:pt>
                <c:pt idx="8320">
                  <c:v>31.619</c:v>
                </c:pt>
                <c:pt idx="8321">
                  <c:v>34.226999999999997</c:v>
                </c:pt>
                <c:pt idx="8322">
                  <c:v>26.358000000000001</c:v>
                </c:pt>
                <c:pt idx="8323">
                  <c:v>37.084000000000003</c:v>
                </c:pt>
                <c:pt idx="8324">
                  <c:v>22.759</c:v>
                </c:pt>
                <c:pt idx="8325">
                  <c:v>42.433999999999997</c:v>
                </c:pt>
                <c:pt idx="8326">
                  <c:v>29.32</c:v>
                </c:pt>
                <c:pt idx="8327">
                  <c:v>30.004999999999999</c:v>
                </c:pt>
                <c:pt idx="8328">
                  <c:v>40.936</c:v>
                </c:pt>
                <c:pt idx="8329">
                  <c:v>32.289000000000001</c:v>
                </c:pt>
                <c:pt idx="8330">
                  <c:v>38.1</c:v>
                </c:pt>
                <c:pt idx="8331">
                  <c:v>30.707000000000001</c:v>
                </c:pt>
                <c:pt idx="8332">
                  <c:v>33.384</c:v>
                </c:pt>
                <c:pt idx="8333">
                  <c:v>28.908000000000001</c:v>
                </c:pt>
                <c:pt idx="8334">
                  <c:v>37.921999999999997</c:v>
                </c:pt>
                <c:pt idx="8335">
                  <c:v>30.515999999999998</c:v>
                </c:pt>
                <c:pt idx="8336">
                  <c:v>36.981000000000002</c:v>
                </c:pt>
                <c:pt idx="8337">
                  <c:v>26.064</c:v>
                </c:pt>
                <c:pt idx="8338">
                  <c:v>24.513999999999999</c:v>
                </c:pt>
                <c:pt idx="8339">
                  <c:v>35.558</c:v>
                </c:pt>
                <c:pt idx="8340">
                  <c:v>32.14</c:v>
                </c:pt>
                <c:pt idx="8341">
                  <c:v>37.715000000000003</c:v>
                </c:pt>
                <c:pt idx="8342">
                  <c:v>39.226999999999997</c:v>
                </c:pt>
                <c:pt idx="8343">
                  <c:v>33.520000000000003</c:v>
                </c:pt>
                <c:pt idx="8344">
                  <c:v>32.457000000000001</c:v>
                </c:pt>
                <c:pt idx="8345">
                  <c:v>37.287999999999997</c:v>
                </c:pt>
                <c:pt idx="8346">
                  <c:v>35.218000000000004</c:v>
                </c:pt>
                <c:pt idx="8347">
                  <c:v>31.32</c:v>
                </c:pt>
                <c:pt idx="8348">
                  <c:v>26.605</c:v>
                </c:pt>
                <c:pt idx="8349">
                  <c:v>23.498000000000001</c:v>
                </c:pt>
                <c:pt idx="8350">
                  <c:v>21.248999999999999</c:v>
                </c:pt>
                <c:pt idx="8351">
                  <c:v>36.039000000000001</c:v>
                </c:pt>
                <c:pt idx="8352">
                  <c:v>26.123999999999999</c:v>
                </c:pt>
                <c:pt idx="8353">
                  <c:v>39.853999999999999</c:v>
                </c:pt>
                <c:pt idx="8354">
                  <c:v>37.521999999999998</c:v>
                </c:pt>
                <c:pt idx="8355">
                  <c:v>39.200000000000003</c:v>
                </c:pt>
                <c:pt idx="8356">
                  <c:v>35.872</c:v>
                </c:pt>
                <c:pt idx="8357">
                  <c:v>43.284999999999997</c:v>
                </c:pt>
                <c:pt idx="8358">
                  <c:v>33.085999999999999</c:v>
                </c:pt>
                <c:pt idx="8359">
                  <c:v>31.818000000000001</c:v>
                </c:pt>
                <c:pt idx="8360">
                  <c:v>23.074000000000002</c:v>
                </c:pt>
                <c:pt idx="8361">
                  <c:v>25.123000000000001</c:v>
                </c:pt>
                <c:pt idx="8362">
                  <c:v>35.512</c:v>
                </c:pt>
                <c:pt idx="8363">
                  <c:v>29.457000000000001</c:v>
                </c:pt>
                <c:pt idx="8364">
                  <c:v>35.542000000000002</c:v>
                </c:pt>
                <c:pt idx="8365">
                  <c:v>25.172999999999998</c:v>
                </c:pt>
                <c:pt idx="8366">
                  <c:v>34.369</c:v>
                </c:pt>
                <c:pt idx="8367">
                  <c:v>30.852</c:v>
                </c:pt>
                <c:pt idx="8368">
                  <c:v>32.587000000000003</c:v>
                </c:pt>
                <c:pt idx="8369">
                  <c:v>27.484999999999999</c:v>
                </c:pt>
                <c:pt idx="8370">
                  <c:v>27.954000000000001</c:v>
                </c:pt>
                <c:pt idx="8371">
                  <c:v>38.704000000000001</c:v>
                </c:pt>
                <c:pt idx="8372">
                  <c:v>41.582999999999998</c:v>
                </c:pt>
                <c:pt idx="8373">
                  <c:v>36.899000000000001</c:v>
                </c:pt>
                <c:pt idx="8374">
                  <c:v>26.009</c:v>
                </c:pt>
                <c:pt idx="8375">
                  <c:v>23.158000000000001</c:v>
                </c:pt>
                <c:pt idx="8376">
                  <c:v>25.920999999999999</c:v>
                </c:pt>
                <c:pt idx="8377">
                  <c:v>31.318000000000001</c:v>
                </c:pt>
                <c:pt idx="8378">
                  <c:v>46.194000000000003</c:v>
                </c:pt>
                <c:pt idx="8379">
                  <c:v>31.978999999999999</c:v>
                </c:pt>
                <c:pt idx="8380">
                  <c:v>35.043999999999997</c:v>
                </c:pt>
                <c:pt idx="8381">
                  <c:v>38.738999999999997</c:v>
                </c:pt>
                <c:pt idx="8382">
                  <c:v>39.268000000000001</c:v>
                </c:pt>
                <c:pt idx="8383">
                  <c:v>44.281999999999996</c:v>
                </c:pt>
                <c:pt idx="8384">
                  <c:v>37.143000000000001</c:v>
                </c:pt>
                <c:pt idx="8385">
                  <c:v>36.46</c:v>
                </c:pt>
                <c:pt idx="8386">
                  <c:v>29.187000000000001</c:v>
                </c:pt>
                <c:pt idx="8387">
                  <c:v>32.630000000000003</c:v>
                </c:pt>
                <c:pt idx="8388">
                  <c:v>30.966999999999999</c:v>
                </c:pt>
                <c:pt idx="8389">
                  <c:v>28.863</c:v>
                </c:pt>
                <c:pt idx="8390">
                  <c:v>28.193000000000001</c:v>
                </c:pt>
                <c:pt idx="8391">
                  <c:v>36.005000000000003</c:v>
                </c:pt>
                <c:pt idx="8392">
                  <c:v>32.305</c:v>
                </c:pt>
                <c:pt idx="8393">
                  <c:v>32.530999999999999</c:v>
                </c:pt>
                <c:pt idx="8394">
                  <c:v>26.523</c:v>
                </c:pt>
                <c:pt idx="8395">
                  <c:v>37.619999999999997</c:v>
                </c:pt>
                <c:pt idx="8396">
                  <c:v>33.441000000000003</c:v>
                </c:pt>
                <c:pt idx="8397">
                  <c:v>30.581</c:v>
                </c:pt>
                <c:pt idx="8398">
                  <c:v>30.556999999999999</c:v>
                </c:pt>
                <c:pt idx="8399">
                  <c:v>23.449000000000002</c:v>
                </c:pt>
                <c:pt idx="8400">
                  <c:v>28.015000000000001</c:v>
                </c:pt>
                <c:pt idx="8401">
                  <c:v>32.936</c:v>
                </c:pt>
                <c:pt idx="8402">
                  <c:v>36.426000000000002</c:v>
                </c:pt>
                <c:pt idx="8403">
                  <c:v>33.81</c:v>
                </c:pt>
                <c:pt idx="8404">
                  <c:v>26.597000000000001</c:v>
                </c:pt>
                <c:pt idx="8405">
                  <c:v>35.872</c:v>
                </c:pt>
                <c:pt idx="8406">
                  <c:v>31.706</c:v>
                </c:pt>
                <c:pt idx="8407">
                  <c:v>33.628</c:v>
                </c:pt>
                <c:pt idx="8408">
                  <c:v>28.978000000000002</c:v>
                </c:pt>
                <c:pt idx="8409">
                  <c:v>23.657</c:v>
                </c:pt>
                <c:pt idx="8410">
                  <c:v>34.148000000000003</c:v>
                </c:pt>
                <c:pt idx="8411">
                  <c:v>30.087</c:v>
                </c:pt>
                <c:pt idx="8412">
                  <c:v>26.08</c:v>
                </c:pt>
                <c:pt idx="8413">
                  <c:v>30.359000000000002</c:v>
                </c:pt>
                <c:pt idx="8414">
                  <c:v>30.844000000000001</c:v>
                </c:pt>
                <c:pt idx="8415">
                  <c:v>28.224</c:v>
                </c:pt>
                <c:pt idx="8416">
                  <c:v>31.795000000000002</c:v>
                </c:pt>
                <c:pt idx="8417">
                  <c:v>33.01</c:v>
                </c:pt>
                <c:pt idx="8418">
                  <c:v>41.889000000000003</c:v>
                </c:pt>
                <c:pt idx="8419">
                  <c:v>34.008000000000003</c:v>
                </c:pt>
                <c:pt idx="8420">
                  <c:v>27.898</c:v>
                </c:pt>
                <c:pt idx="8421">
                  <c:v>28.073</c:v>
                </c:pt>
                <c:pt idx="8422">
                  <c:v>38.640999999999998</c:v>
                </c:pt>
                <c:pt idx="8423">
                  <c:v>39.280999999999999</c:v>
                </c:pt>
                <c:pt idx="8424">
                  <c:v>37.866</c:v>
                </c:pt>
                <c:pt idx="8425">
                  <c:v>23.747</c:v>
                </c:pt>
                <c:pt idx="8426">
                  <c:v>37.497999999999998</c:v>
                </c:pt>
                <c:pt idx="8427">
                  <c:v>29.692</c:v>
                </c:pt>
                <c:pt idx="8428">
                  <c:v>30.295999999999999</c:v>
                </c:pt>
                <c:pt idx="8429">
                  <c:v>21.18</c:v>
                </c:pt>
                <c:pt idx="8430">
                  <c:v>29.997</c:v>
                </c:pt>
                <c:pt idx="8431">
                  <c:v>37.917999999999999</c:v>
                </c:pt>
                <c:pt idx="8432">
                  <c:v>31.483000000000001</c:v>
                </c:pt>
                <c:pt idx="8433">
                  <c:v>33.686999999999998</c:v>
                </c:pt>
                <c:pt idx="8434">
                  <c:v>32.972000000000001</c:v>
                </c:pt>
                <c:pt idx="8435">
                  <c:v>33.857999999999997</c:v>
                </c:pt>
                <c:pt idx="8436">
                  <c:v>37.877000000000002</c:v>
                </c:pt>
                <c:pt idx="8437">
                  <c:v>37.951999999999998</c:v>
                </c:pt>
                <c:pt idx="8438">
                  <c:v>33.497</c:v>
                </c:pt>
                <c:pt idx="8439">
                  <c:v>27.527999999999999</c:v>
                </c:pt>
                <c:pt idx="8440">
                  <c:v>35.682000000000002</c:v>
                </c:pt>
                <c:pt idx="8441">
                  <c:v>26.946000000000002</c:v>
                </c:pt>
                <c:pt idx="8442">
                  <c:v>40.798999999999999</c:v>
                </c:pt>
                <c:pt idx="8443">
                  <c:v>34.229999999999997</c:v>
                </c:pt>
                <c:pt idx="8444">
                  <c:v>32.231000000000002</c:v>
                </c:pt>
                <c:pt idx="8445">
                  <c:v>23.596</c:v>
                </c:pt>
                <c:pt idx="8446">
                  <c:v>25.989000000000001</c:v>
                </c:pt>
                <c:pt idx="8447">
                  <c:v>23.594000000000001</c:v>
                </c:pt>
                <c:pt idx="8448">
                  <c:v>31.183</c:v>
                </c:pt>
                <c:pt idx="8449">
                  <c:v>20.911000000000001</c:v>
                </c:pt>
                <c:pt idx="8450">
                  <c:v>29.745999999999999</c:v>
                </c:pt>
                <c:pt idx="8451">
                  <c:v>30.574999999999999</c:v>
                </c:pt>
                <c:pt idx="8452">
                  <c:v>27.166</c:v>
                </c:pt>
                <c:pt idx="8453">
                  <c:v>37.017000000000003</c:v>
                </c:pt>
                <c:pt idx="8454">
                  <c:v>37.950000000000003</c:v>
                </c:pt>
                <c:pt idx="8455">
                  <c:v>27.254999999999999</c:v>
                </c:pt>
                <c:pt idx="8456">
                  <c:v>38.26</c:v>
                </c:pt>
                <c:pt idx="8457">
                  <c:v>28.335000000000001</c:v>
                </c:pt>
                <c:pt idx="8458">
                  <c:v>33.213000000000001</c:v>
                </c:pt>
                <c:pt idx="8459">
                  <c:v>35.609000000000002</c:v>
                </c:pt>
                <c:pt idx="8460">
                  <c:v>36.551000000000002</c:v>
                </c:pt>
                <c:pt idx="8461">
                  <c:v>28.594000000000001</c:v>
                </c:pt>
                <c:pt idx="8462">
                  <c:v>34.359000000000002</c:v>
                </c:pt>
                <c:pt idx="8463">
                  <c:v>38.337000000000003</c:v>
                </c:pt>
                <c:pt idx="8464">
                  <c:v>38.874000000000002</c:v>
                </c:pt>
                <c:pt idx="8465">
                  <c:v>26.131</c:v>
                </c:pt>
                <c:pt idx="8466">
                  <c:v>28.09</c:v>
                </c:pt>
                <c:pt idx="8467">
                  <c:v>32.451999999999998</c:v>
                </c:pt>
                <c:pt idx="8468">
                  <c:v>37.332999999999998</c:v>
                </c:pt>
                <c:pt idx="8469">
                  <c:v>27.872</c:v>
                </c:pt>
                <c:pt idx="8470">
                  <c:v>38.923999999999999</c:v>
                </c:pt>
                <c:pt idx="8471">
                  <c:v>41.613999999999997</c:v>
                </c:pt>
                <c:pt idx="8472">
                  <c:v>29.904</c:v>
                </c:pt>
                <c:pt idx="8473">
                  <c:v>38.176000000000002</c:v>
                </c:pt>
                <c:pt idx="8474">
                  <c:v>31.356999999999999</c:v>
                </c:pt>
                <c:pt idx="8475">
                  <c:v>28.542999999999999</c:v>
                </c:pt>
                <c:pt idx="8476">
                  <c:v>27.550999999999998</c:v>
                </c:pt>
                <c:pt idx="8477">
                  <c:v>31.178999999999998</c:v>
                </c:pt>
                <c:pt idx="8478">
                  <c:v>31.835000000000001</c:v>
                </c:pt>
                <c:pt idx="8479">
                  <c:v>32.048000000000002</c:v>
                </c:pt>
                <c:pt idx="8480">
                  <c:v>35.417000000000002</c:v>
                </c:pt>
                <c:pt idx="8481">
                  <c:v>34.350999999999999</c:v>
                </c:pt>
                <c:pt idx="8482">
                  <c:v>26.5</c:v>
                </c:pt>
                <c:pt idx="8483">
                  <c:v>38.100999999999999</c:v>
                </c:pt>
                <c:pt idx="8484">
                  <c:v>29.568999999999999</c:v>
                </c:pt>
                <c:pt idx="8485">
                  <c:v>37.14</c:v>
                </c:pt>
                <c:pt idx="8486">
                  <c:v>27.574999999999999</c:v>
                </c:pt>
                <c:pt idx="8487">
                  <c:v>23.687000000000001</c:v>
                </c:pt>
                <c:pt idx="8488">
                  <c:v>32.271000000000001</c:v>
                </c:pt>
                <c:pt idx="8489">
                  <c:v>37.271999999999998</c:v>
                </c:pt>
                <c:pt idx="8490">
                  <c:v>28.981999999999999</c:v>
                </c:pt>
                <c:pt idx="8491">
                  <c:v>24.853000000000002</c:v>
                </c:pt>
                <c:pt idx="8492">
                  <c:v>29.241</c:v>
                </c:pt>
                <c:pt idx="8493">
                  <c:v>36.802</c:v>
                </c:pt>
                <c:pt idx="8494">
                  <c:v>38.76</c:v>
                </c:pt>
                <c:pt idx="8495">
                  <c:v>36.573</c:v>
                </c:pt>
                <c:pt idx="8496">
                  <c:v>31.213000000000001</c:v>
                </c:pt>
                <c:pt idx="8497">
                  <c:v>35.491999999999997</c:v>
                </c:pt>
                <c:pt idx="8498">
                  <c:v>29.344999999999999</c:v>
                </c:pt>
                <c:pt idx="8499">
                  <c:v>28.079000000000001</c:v>
                </c:pt>
                <c:pt idx="8500">
                  <c:v>24.068000000000001</c:v>
                </c:pt>
                <c:pt idx="8501">
                  <c:v>30.82</c:v>
                </c:pt>
                <c:pt idx="8502">
                  <c:v>37.847999999999999</c:v>
                </c:pt>
                <c:pt idx="8503">
                  <c:v>34.337000000000003</c:v>
                </c:pt>
                <c:pt idx="8504">
                  <c:v>22.791</c:v>
                </c:pt>
                <c:pt idx="8505">
                  <c:v>34.375</c:v>
                </c:pt>
                <c:pt idx="8506">
                  <c:v>30.242000000000001</c:v>
                </c:pt>
                <c:pt idx="8507">
                  <c:v>34.872999999999998</c:v>
                </c:pt>
                <c:pt idx="8508">
                  <c:v>24.986000000000001</c:v>
                </c:pt>
                <c:pt idx="8509">
                  <c:v>30.628</c:v>
                </c:pt>
                <c:pt idx="8510">
                  <c:v>41.734999999999999</c:v>
                </c:pt>
                <c:pt idx="8511">
                  <c:v>27.113</c:v>
                </c:pt>
                <c:pt idx="8512">
                  <c:v>37.116999999999997</c:v>
                </c:pt>
                <c:pt idx="8513">
                  <c:v>26.616</c:v>
                </c:pt>
                <c:pt idx="8514">
                  <c:v>30.972999999999999</c:v>
                </c:pt>
                <c:pt idx="8515">
                  <c:v>31.041</c:v>
                </c:pt>
                <c:pt idx="8516">
                  <c:v>27.742000000000001</c:v>
                </c:pt>
                <c:pt idx="8517">
                  <c:v>31.013000000000002</c:v>
                </c:pt>
                <c:pt idx="8518">
                  <c:v>38.24</c:v>
                </c:pt>
                <c:pt idx="8519">
                  <c:v>34.042999999999999</c:v>
                </c:pt>
                <c:pt idx="8520">
                  <c:v>34.392000000000003</c:v>
                </c:pt>
                <c:pt idx="8521">
                  <c:v>31.727</c:v>
                </c:pt>
                <c:pt idx="8522">
                  <c:v>34.917000000000002</c:v>
                </c:pt>
                <c:pt idx="8523">
                  <c:v>27.974</c:v>
                </c:pt>
                <c:pt idx="8524">
                  <c:v>35.17</c:v>
                </c:pt>
                <c:pt idx="8525">
                  <c:v>30.620999999999999</c:v>
                </c:pt>
                <c:pt idx="8526">
                  <c:v>31.231999999999999</c:v>
                </c:pt>
                <c:pt idx="8527">
                  <c:v>39.204999999999998</c:v>
                </c:pt>
                <c:pt idx="8528">
                  <c:v>28.344000000000001</c:v>
                </c:pt>
                <c:pt idx="8529">
                  <c:v>27.713999999999999</c:v>
                </c:pt>
                <c:pt idx="8530">
                  <c:v>35.47</c:v>
                </c:pt>
                <c:pt idx="8531">
                  <c:v>39.731999999999999</c:v>
                </c:pt>
                <c:pt idx="8532">
                  <c:v>32.53</c:v>
                </c:pt>
                <c:pt idx="8533">
                  <c:v>31.811</c:v>
                </c:pt>
                <c:pt idx="8534">
                  <c:v>38.277999999999999</c:v>
                </c:pt>
                <c:pt idx="8535">
                  <c:v>19.077999999999999</c:v>
                </c:pt>
                <c:pt idx="8536">
                  <c:v>39.042999999999999</c:v>
                </c:pt>
                <c:pt idx="8537">
                  <c:v>33.74</c:v>
                </c:pt>
                <c:pt idx="8538">
                  <c:v>38.555</c:v>
                </c:pt>
                <c:pt idx="8539">
                  <c:v>38.902000000000001</c:v>
                </c:pt>
                <c:pt idx="8540">
                  <c:v>27.956</c:v>
                </c:pt>
                <c:pt idx="8541">
                  <c:v>22.042999999999999</c:v>
                </c:pt>
                <c:pt idx="8542">
                  <c:v>32.488</c:v>
                </c:pt>
                <c:pt idx="8543">
                  <c:v>37.387</c:v>
                </c:pt>
                <c:pt idx="8544">
                  <c:v>29.512</c:v>
                </c:pt>
                <c:pt idx="8545">
                  <c:v>22.597000000000001</c:v>
                </c:pt>
                <c:pt idx="8546">
                  <c:v>27.875</c:v>
                </c:pt>
                <c:pt idx="8547">
                  <c:v>32.866</c:v>
                </c:pt>
                <c:pt idx="8548">
                  <c:v>31.478999999999999</c:v>
                </c:pt>
                <c:pt idx="8549">
                  <c:v>28.286000000000001</c:v>
                </c:pt>
                <c:pt idx="8550">
                  <c:v>32.847999999999999</c:v>
                </c:pt>
                <c:pt idx="8551">
                  <c:v>37.715000000000003</c:v>
                </c:pt>
                <c:pt idx="8552">
                  <c:v>26.507999999999999</c:v>
                </c:pt>
                <c:pt idx="8553">
                  <c:v>44.207000000000001</c:v>
                </c:pt>
                <c:pt idx="8554">
                  <c:v>31.071999999999999</c:v>
                </c:pt>
                <c:pt idx="8555">
                  <c:v>27.463000000000001</c:v>
                </c:pt>
                <c:pt idx="8556">
                  <c:v>21.584</c:v>
                </c:pt>
                <c:pt idx="8557">
                  <c:v>40.715000000000003</c:v>
                </c:pt>
                <c:pt idx="8558">
                  <c:v>35.686</c:v>
                </c:pt>
                <c:pt idx="8559">
                  <c:v>28.161000000000001</c:v>
                </c:pt>
                <c:pt idx="8560">
                  <c:v>32.659999999999997</c:v>
                </c:pt>
                <c:pt idx="8561">
                  <c:v>26.582999999999998</c:v>
                </c:pt>
                <c:pt idx="8562">
                  <c:v>37.988999999999997</c:v>
                </c:pt>
                <c:pt idx="8563">
                  <c:v>33.887</c:v>
                </c:pt>
                <c:pt idx="8564">
                  <c:v>29.221</c:v>
                </c:pt>
                <c:pt idx="8565">
                  <c:v>30.277000000000001</c:v>
                </c:pt>
                <c:pt idx="8566">
                  <c:v>29.341999999999999</c:v>
                </c:pt>
                <c:pt idx="8567">
                  <c:v>32.088999999999999</c:v>
                </c:pt>
                <c:pt idx="8568">
                  <c:v>26.25</c:v>
                </c:pt>
                <c:pt idx="8569">
                  <c:v>23.908999999999999</c:v>
                </c:pt>
                <c:pt idx="8570">
                  <c:v>29.053999999999998</c:v>
                </c:pt>
                <c:pt idx="8571">
                  <c:v>24.768000000000001</c:v>
                </c:pt>
                <c:pt idx="8572">
                  <c:v>32.545000000000002</c:v>
                </c:pt>
                <c:pt idx="8573">
                  <c:v>25.251000000000001</c:v>
                </c:pt>
                <c:pt idx="8574">
                  <c:v>38.956000000000003</c:v>
                </c:pt>
                <c:pt idx="8575">
                  <c:v>29.302</c:v>
                </c:pt>
                <c:pt idx="8576">
                  <c:v>35.314</c:v>
                </c:pt>
                <c:pt idx="8577">
                  <c:v>22.289000000000001</c:v>
                </c:pt>
                <c:pt idx="8578">
                  <c:v>28.875</c:v>
                </c:pt>
                <c:pt idx="8579">
                  <c:v>27.334</c:v>
                </c:pt>
                <c:pt idx="8580">
                  <c:v>22.829000000000001</c:v>
                </c:pt>
                <c:pt idx="8581">
                  <c:v>36.784999999999997</c:v>
                </c:pt>
                <c:pt idx="8582">
                  <c:v>23.771000000000001</c:v>
                </c:pt>
                <c:pt idx="8583">
                  <c:v>24.093</c:v>
                </c:pt>
                <c:pt idx="8584">
                  <c:v>35.183999999999997</c:v>
                </c:pt>
                <c:pt idx="8585">
                  <c:v>24.414999999999999</c:v>
                </c:pt>
                <c:pt idx="8586">
                  <c:v>23.507999999999999</c:v>
                </c:pt>
                <c:pt idx="8587">
                  <c:v>33.426000000000002</c:v>
                </c:pt>
                <c:pt idx="8588">
                  <c:v>22.742999999999999</c:v>
                </c:pt>
                <c:pt idx="8589">
                  <c:v>28.420999999999999</c:v>
                </c:pt>
                <c:pt idx="8590">
                  <c:v>30.689</c:v>
                </c:pt>
                <c:pt idx="8591">
                  <c:v>35.051000000000002</c:v>
                </c:pt>
                <c:pt idx="8592">
                  <c:v>27.962</c:v>
                </c:pt>
                <c:pt idx="8593">
                  <c:v>23.175999999999998</c:v>
                </c:pt>
                <c:pt idx="8594">
                  <c:v>33.075000000000003</c:v>
                </c:pt>
                <c:pt idx="8595">
                  <c:v>34.968000000000004</c:v>
                </c:pt>
                <c:pt idx="8596">
                  <c:v>22.709</c:v>
                </c:pt>
                <c:pt idx="8597">
                  <c:v>29.015000000000001</c:v>
                </c:pt>
                <c:pt idx="8598">
                  <c:v>36.343000000000004</c:v>
                </c:pt>
                <c:pt idx="8599">
                  <c:v>36.420999999999999</c:v>
                </c:pt>
                <c:pt idx="8600">
                  <c:v>39.173999999999999</c:v>
                </c:pt>
                <c:pt idx="8601">
                  <c:v>27.385000000000002</c:v>
                </c:pt>
                <c:pt idx="8602">
                  <c:v>40.494999999999997</c:v>
                </c:pt>
                <c:pt idx="8603">
                  <c:v>29.404</c:v>
                </c:pt>
                <c:pt idx="8604">
                  <c:v>27.713999999999999</c:v>
                </c:pt>
                <c:pt idx="8605">
                  <c:v>30.861999999999998</c:v>
                </c:pt>
                <c:pt idx="8606">
                  <c:v>34.423999999999999</c:v>
                </c:pt>
                <c:pt idx="8607">
                  <c:v>35.521999999999998</c:v>
                </c:pt>
                <c:pt idx="8608">
                  <c:v>33.216999999999999</c:v>
                </c:pt>
                <c:pt idx="8609">
                  <c:v>38.585000000000001</c:v>
                </c:pt>
                <c:pt idx="8610">
                  <c:v>30.004000000000001</c:v>
                </c:pt>
                <c:pt idx="8611">
                  <c:v>26.094000000000001</c:v>
                </c:pt>
                <c:pt idx="8612">
                  <c:v>34.945999999999998</c:v>
                </c:pt>
                <c:pt idx="8613">
                  <c:v>29.216999999999999</c:v>
                </c:pt>
                <c:pt idx="8614">
                  <c:v>25.488</c:v>
                </c:pt>
                <c:pt idx="8615">
                  <c:v>32.203000000000003</c:v>
                </c:pt>
                <c:pt idx="8616">
                  <c:v>29.337</c:v>
                </c:pt>
                <c:pt idx="8617">
                  <c:v>30.501000000000001</c:v>
                </c:pt>
                <c:pt idx="8618">
                  <c:v>29.053000000000001</c:v>
                </c:pt>
                <c:pt idx="8619">
                  <c:v>25.943000000000001</c:v>
                </c:pt>
                <c:pt idx="8620">
                  <c:v>26.466999999999999</c:v>
                </c:pt>
                <c:pt idx="8621">
                  <c:v>26.919</c:v>
                </c:pt>
                <c:pt idx="8622">
                  <c:v>38.880000000000003</c:v>
                </c:pt>
                <c:pt idx="8623">
                  <c:v>36.679000000000002</c:v>
                </c:pt>
                <c:pt idx="8624">
                  <c:v>26.555</c:v>
                </c:pt>
                <c:pt idx="8625">
                  <c:v>28.53</c:v>
                </c:pt>
                <c:pt idx="8626">
                  <c:v>30.788</c:v>
                </c:pt>
                <c:pt idx="8627">
                  <c:v>30.1</c:v>
                </c:pt>
                <c:pt idx="8628">
                  <c:v>32.457999999999998</c:v>
                </c:pt>
                <c:pt idx="8629">
                  <c:v>34.093000000000004</c:v>
                </c:pt>
                <c:pt idx="8630">
                  <c:v>30.074000000000002</c:v>
                </c:pt>
                <c:pt idx="8631">
                  <c:v>26.111000000000001</c:v>
                </c:pt>
                <c:pt idx="8632">
                  <c:v>30.763999999999999</c:v>
                </c:pt>
                <c:pt idx="8633">
                  <c:v>33.884</c:v>
                </c:pt>
                <c:pt idx="8634">
                  <c:v>34.520000000000003</c:v>
                </c:pt>
                <c:pt idx="8635">
                  <c:v>23.152999999999999</c:v>
                </c:pt>
                <c:pt idx="8636">
                  <c:v>37.17</c:v>
                </c:pt>
                <c:pt idx="8637">
                  <c:v>36.036000000000001</c:v>
                </c:pt>
                <c:pt idx="8638">
                  <c:v>33.405000000000001</c:v>
                </c:pt>
                <c:pt idx="8639">
                  <c:v>34.097999999999999</c:v>
                </c:pt>
                <c:pt idx="8640">
                  <c:v>30.469000000000001</c:v>
                </c:pt>
                <c:pt idx="8641">
                  <c:v>29.427</c:v>
                </c:pt>
                <c:pt idx="8642">
                  <c:v>27.332999999999998</c:v>
                </c:pt>
                <c:pt idx="8643">
                  <c:v>31.995000000000001</c:v>
                </c:pt>
                <c:pt idx="8644">
                  <c:v>31.542000000000002</c:v>
                </c:pt>
                <c:pt idx="8645">
                  <c:v>26.475999999999999</c:v>
                </c:pt>
                <c:pt idx="8646">
                  <c:v>30.236000000000001</c:v>
                </c:pt>
                <c:pt idx="8647">
                  <c:v>37.44</c:v>
                </c:pt>
                <c:pt idx="8648">
                  <c:v>33.441000000000003</c:v>
                </c:pt>
                <c:pt idx="8649">
                  <c:v>35.328000000000003</c:v>
                </c:pt>
                <c:pt idx="8650">
                  <c:v>22.146999999999998</c:v>
                </c:pt>
                <c:pt idx="8651">
                  <c:v>26.526</c:v>
                </c:pt>
                <c:pt idx="8652">
                  <c:v>27.484999999999999</c:v>
                </c:pt>
                <c:pt idx="8653">
                  <c:v>43.716999999999999</c:v>
                </c:pt>
                <c:pt idx="8654">
                  <c:v>19.164999999999999</c:v>
                </c:pt>
                <c:pt idx="8655">
                  <c:v>33.975999999999999</c:v>
                </c:pt>
                <c:pt idx="8656">
                  <c:v>31.734000000000002</c:v>
                </c:pt>
                <c:pt idx="8657">
                  <c:v>31.744</c:v>
                </c:pt>
                <c:pt idx="8658">
                  <c:v>30.829000000000001</c:v>
                </c:pt>
                <c:pt idx="8659">
                  <c:v>29.631</c:v>
                </c:pt>
                <c:pt idx="8660">
                  <c:v>33.064</c:v>
                </c:pt>
                <c:pt idx="8661">
                  <c:v>25.428000000000001</c:v>
                </c:pt>
                <c:pt idx="8662">
                  <c:v>30.346</c:v>
                </c:pt>
                <c:pt idx="8663">
                  <c:v>32.384</c:v>
                </c:pt>
                <c:pt idx="8664">
                  <c:v>32.625</c:v>
                </c:pt>
                <c:pt idx="8665">
                  <c:v>37.155000000000001</c:v>
                </c:pt>
                <c:pt idx="8666">
                  <c:v>29.332000000000001</c:v>
                </c:pt>
                <c:pt idx="8667">
                  <c:v>30.966000000000001</c:v>
                </c:pt>
                <c:pt idx="8668">
                  <c:v>26.024000000000001</c:v>
                </c:pt>
                <c:pt idx="8669">
                  <c:v>27.266999999999999</c:v>
                </c:pt>
                <c:pt idx="8670">
                  <c:v>31.039000000000001</c:v>
                </c:pt>
                <c:pt idx="8671">
                  <c:v>32.624000000000002</c:v>
                </c:pt>
                <c:pt idx="8672">
                  <c:v>34.234999999999999</c:v>
                </c:pt>
                <c:pt idx="8673">
                  <c:v>35.86</c:v>
                </c:pt>
                <c:pt idx="8674">
                  <c:v>24.379000000000001</c:v>
                </c:pt>
                <c:pt idx="8675">
                  <c:v>38.116999999999997</c:v>
                </c:pt>
                <c:pt idx="8676">
                  <c:v>31.411999999999999</c:v>
                </c:pt>
                <c:pt idx="8677">
                  <c:v>22.1</c:v>
                </c:pt>
                <c:pt idx="8678">
                  <c:v>26.177</c:v>
                </c:pt>
                <c:pt idx="8679">
                  <c:v>29.327999999999999</c:v>
                </c:pt>
                <c:pt idx="8680">
                  <c:v>33.473999999999997</c:v>
                </c:pt>
                <c:pt idx="8681">
                  <c:v>44.837000000000003</c:v>
                </c:pt>
                <c:pt idx="8682">
                  <c:v>35.478999999999999</c:v>
                </c:pt>
                <c:pt idx="8683">
                  <c:v>32.072000000000003</c:v>
                </c:pt>
                <c:pt idx="8684">
                  <c:v>37.939</c:v>
                </c:pt>
                <c:pt idx="8685">
                  <c:v>34.662999999999997</c:v>
                </c:pt>
                <c:pt idx="8686">
                  <c:v>32.558</c:v>
                </c:pt>
                <c:pt idx="8687">
                  <c:v>32.027999999999999</c:v>
                </c:pt>
                <c:pt idx="8688">
                  <c:v>35.945</c:v>
                </c:pt>
                <c:pt idx="8689">
                  <c:v>32.454000000000001</c:v>
                </c:pt>
                <c:pt idx="8690">
                  <c:v>26.483000000000001</c:v>
                </c:pt>
                <c:pt idx="8691">
                  <c:v>23.192</c:v>
                </c:pt>
                <c:pt idx="8692">
                  <c:v>38.183</c:v>
                </c:pt>
                <c:pt idx="8693">
                  <c:v>21.815000000000001</c:v>
                </c:pt>
                <c:pt idx="8694">
                  <c:v>26.547999999999998</c:v>
                </c:pt>
                <c:pt idx="8695">
                  <c:v>20.873000000000001</c:v>
                </c:pt>
                <c:pt idx="8696">
                  <c:v>30.645</c:v>
                </c:pt>
                <c:pt idx="8697">
                  <c:v>28.957000000000001</c:v>
                </c:pt>
                <c:pt idx="8698">
                  <c:v>36.045000000000002</c:v>
                </c:pt>
                <c:pt idx="8699">
                  <c:v>30.259</c:v>
                </c:pt>
                <c:pt idx="8700">
                  <c:v>31.492000000000001</c:v>
                </c:pt>
                <c:pt idx="8701">
                  <c:v>28.327999999999999</c:v>
                </c:pt>
                <c:pt idx="8702">
                  <c:v>37.128999999999998</c:v>
                </c:pt>
                <c:pt idx="8703">
                  <c:v>30.021000000000001</c:v>
                </c:pt>
                <c:pt idx="8704">
                  <c:v>31.748000000000001</c:v>
                </c:pt>
                <c:pt idx="8705">
                  <c:v>40.322000000000003</c:v>
                </c:pt>
                <c:pt idx="8706">
                  <c:v>28.236999999999998</c:v>
                </c:pt>
                <c:pt idx="8707">
                  <c:v>42.34</c:v>
                </c:pt>
                <c:pt idx="8708">
                  <c:v>34.631999999999998</c:v>
                </c:pt>
                <c:pt idx="8709">
                  <c:v>37.776000000000003</c:v>
                </c:pt>
                <c:pt idx="8710">
                  <c:v>31.329000000000001</c:v>
                </c:pt>
                <c:pt idx="8711">
                  <c:v>33.814999999999998</c:v>
                </c:pt>
                <c:pt idx="8712">
                  <c:v>34.841999999999999</c:v>
                </c:pt>
                <c:pt idx="8713">
                  <c:v>23.283999999999999</c:v>
                </c:pt>
                <c:pt idx="8714">
                  <c:v>30.471</c:v>
                </c:pt>
                <c:pt idx="8715">
                  <c:v>33.75</c:v>
                </c:pt>
                <c:pt idx="8716">
                  <c:v>30.552</c:v>
                </c:pt>
                <c:pt idx="8717">
                  <c:v>36.406999999999996</c:v>
                </c:pt>
                <c:pt idx="8718">
                  <c:v>34.057000000000002</c:v>
                </c:pt>
                <c:pt idx="8719">
                  <c:v>33.651000000000003</c:v>
                </c:pt>
                <c:pt idx="8720">
                  <c:v>30.478999999999999</c:v>
                </c:pt>
                <c:pt idx="8721">
                  <c:v>37.076000000000001</c:v>
                </c:pt>
                <c:pt idx="8722">
                  <c:v>37.627000000000002</c:v>
                </c:pt>
                <c:pt idx="8723">
                  <c:v>31.001999999999999</c:v>
                </c:pt>
                <c:pt idx="8724">
                  <c:v>28.545000000000002</c:v>
                </c:pt>
                <c:pt idx="8725">
                  <c:v>23.931000000000001</c:v>
                </c:pt>
                <c:pt idx="8726">
                  <c:v>28.989000000000001</c:v>
                </c:pt>
                <c:pt idx="8727">
                  <c:v>27.946999999999999</c:v>
                </c:pt>
                <c:pt idx="8728">
                  <c:v>34.418999999999997</c:v>
                </c:pt>
                <c:pt idx="8729">
                  <c:v>39.344999999999999</c:v>
                </c:pt>
                <c:pt idx="8730">
                  <c:v>25.597000000000001</c:v>
                </c:pt>
                <c:pt idx="8731">
                  <c:v>33.481000000000002</c:v>
                </c:pt>
                <c:pt idx="8732">
                  <c:v>31.04</c:v>
                </c:pt>
                <c:pt idx="8733">
                  <c:v>23.899000000000001</c:v>
                </c:pt>
                <c:pt idx="8734">
                  <c:v>29.509</c:v>
                </c:pt>
                <c:pt idx="8735">
                  <c:v>27.754000000000001</c:v>
                </c:pt>
                <c:pt idx="8736">
                  <c:v>28.567</c:v>
                </c:pt>
                <c:pt idx="8737">
                  <c:v>36.078000000000003</c:v>
                </c:pt>
                <c:pt idx="8738">
                  <c:v>34.095999999999997</c:v>
                </c:pt>
                <c:pt idx="8739">
                  <c:v>36.295999999999999</c:v>
                </c:pt>
                <c:pt idx="8740">
                  <c:v>30.204000000000001</c:v>
                </c:pt>
                <c:pt idx="8741">
                  <c:v>27.367000000000001</c:v>
                </c:pt>
                <c:pt idx="8742">
                  <c:v>38.517000000000003</c:v>
                </c:pt>
                <c:pt idx="8743">
                  <c:v>25.806000000000001</c:v>
                </c:pt>
                <c:pt idx="8744">
                  <c:v>34.923999999999999</c:v>
                </c:pt>
                <c:pt idx="8745">
                  <c:v>39.918999999999997</c:v>
                </c:pt>
                <c:pt idx="8746">
                  <c:v>33.874000000000002</c:v>
                </c:pt>
                <c:pt idx="8747">
                  <c:v>28.094000000000001</c:v>
                </c:pt>
                <c:pt idx="8748">
                  <c:v>23.414999999999999</c:v>
                </c:pt>
                <c:pt idx="8749">
                  <c:v>31.003</c:v>
                </c:pt>
                <c:pt idx="8750">
                  <c:v>26.486000000000001</c:v>
                </c:pt>
                <c:pt idx="8751">
                  <c:v>32.072000000000003</c:v>
                </c:pt>
                <c:pt idx="8752">
                  <c:v>41.034999999999997</c:v>
                </c:pt>
                <c:pt idx="8753">
                  <c:v>25.335000000000001</c:v>
                </c:pt>
                <c:pt idx="8754">
                  <c:v>29.17</c:v>
                </c:pt>
                <c:pt idx="8755">
                  <c:v>29.692</c:v>
                </c:pt>
                <c:pt idx="8756">
                  <c:v>24.462</c:v>
                </c:pt>
                <c:pt idx="8757">
                  <c:v>31.431999999999999</c:v>
                </c:pt>
                <c:pt idx="8758">
                  <c:v>27.922000000000001</c:v>
                </c:pt>
                <c:pt idx="8759">
                  <c:v>24.768999999999998</c:v>
                </c:pt>
                <c:pt idx="8760">
                  <c:v>30.181000000000001</c:v>
                </c:pt>
                <c:pt idx="8761">
                  <c:v>36.921999999999997</c:v>
                </c:pt>
                <c:pt idx="8762">
                  <c:v>24.87</c:v>
                </c:pt>
                <c:pt idx="8763">
                  <c:v>33.156999999999996</c:v>
                </c:pt>
                <c:pt idx="8764">
                  <c:v>29.518000000000001</c:v>
                </c:pt>
                <c:pt idx="8765">
                  <c:v>31.722000000000001</c:v>
                </c:pt>
                <c:pt idx="8766">
                  <c:v>32.872</c:v>
                </c:pt>
                <c:pt idx="8767">
                  <c:v>29.488</c:v>
                </c:pt>
                <c:pt idx="8768">
                  <c:v>21.902999999999999</c:v>
                </c:pt>
                <c:pt idx="8769">
                  <c:v>20.513000000000002</c:v>
                </c:pt>
                <c:pt idx="8770">
                  <c:v>34.805</c:v>
                </c:pt>
                <c:pt idx="8771">
                  <c:v>37.063000000000002</c:v>
                </c:pt>
                <c:pt idx="8772">
                  <c:v>30.74</c:v>
                </c:pt>
                <c:pt idx="8773">
                  <c:v>29.007000000000001</c:v>
                </c:pt>
                <c:pt idx="8774">
                  <c:v>27.495999999999999</c:v>
                </c:pt>
                <c:pt idx="8775">
                  <c:v>26.611999999999998</c:v>
                </c:pt>
                <c:pt idx="8776">
                  <c:v>22.577999999999999</c:v>
                </c:pt>
                <c:pt idx="8777">
                  <c:v>20.481000000000002</c:v>
                </c:pt>
                <c:pt idx="8778">
                  <c:v>36.033000000000001</c:v>
                </c:pt>
                <c:pt idx="8779">
                  <c:v>40.848999999999997</c:v>
                </c:pt>
                <c:pt idx="8780">
                  <c:v>26.983000000000001</c:v>
                </c:pt>
                <c:pt idx="8781">
                  <c:v>26.065000000000001</c:v>
                </c:pt>
                <c:pt idx="8782">
                  <c:v>31.425999999999998</c:v>
                </c:pt>
                <c:pt idx="8783">
                  <c:v>35.078000000000003</c:v>
                </c:pt>
                <c:pt idx="8784">
                  <c:v>27.998000000000001</c:v>
                </c:pt>
                <c:pt idx="8785">
                  <c:v>20.027999999999999</c:v>
                </c:pt>
                <c:pt idx="8786">
                  <c:v>24.882999999999999</c:v>
                </c:pt>
                <c:pt idx="8787">
                  <c:v>41.332000000000001</c:v>
                </c:pt>
                <c:pt idx="8788">
                  <c:v>34.540999999999997</c:v>
                </c:pt>
                <c:pt idx="8789">
                  <c:v>28.486000000000001</c:v>
                </c:pt>
                <c:pt idx="8790">
                  <c:v>30.439</c:v>
                </c:pt>
                <c:pt idx="8791">
                  <c:v>26.13</c:v>
                </c:pt>
                <c:pt idx="8792">
                  <c:v>38.738999999999997</c:v>
                </c:pt>
                <c:pt idx="8793">
                  <c:v>36.805999999999997</c:v>
                </c:pt>
                <c:pt idx="8794">
                  <c:v>36.082999999999998</c:v>
                </c:pt>
                <c:pt idx="8795">
                  <c:v>30.308</c:v>
                </c:pt>
                <c:pt idx="8796">
                  <c:v>26.155999999999999</c:v>
                </c:pt>
                <c:pt idx="8797">
                  <c:v>24.760999999999999</c:v>
                </c:pt>
                <c:pt idx="8798">
                  <c:v>29.221</c:v>
                </c:pt>
                <c:pt idx="8799">
                  <c:v>35.972999999999999</c:v>
                </c:pt>
                <c:pt idx="8800">
                  <c:v>36.340000000000003</c:v>
                </c:pt>
                <c:pt idx="8801">
                  <c:v>38.116999999999997</c:v>
                </c:pt>
                <c:pt idx="8802">
                  <c:v>37.194000000000003</c:v>
                </c:pt>
                <c:pt idx="8803">
                  <c:v>33.39</c:v>
                </c:pt>
                <c:pt idx="8804">
                  <c:v>33.200000000000003</c:v>
                </c:pt>
                <c:pt idx="8805">
                  <c:v>36.767000000000003</c:v>
                </c:pt>
                <c:pt idx="8806">
                  <c:v>32.133000000000003</c:v>
                </c:pt>
                <c:pt idx="8807">
                  <c:v>31.388999999999999</c:v>
                </c:pt>
                <c:pt idx="8808">
                  <c:v>32.795000000000002</c:v>
                </c:pt>
                <c:pt idx="8809">
                  <c:v>26.369</c:v>
                </c:pt>
                <c:pt idx="8810">
                  <c:v>44.947000000000003</c:v>
                </c:pt>
                <c:pt idx="8811">
                  <c:v>29.867000000000001</c:v>
                </c:pt>
                <c:pt idx="8812">
                  <c:v>26.516999999999999</c:v>
                </c:pt>
                <c:pt idx="8813">
                  <c:v>30.966999999999999</c:v>
                </c:pt>
                <c:pt idx="8814">
                  <c:v>38.728999999999999</c:v>
                </c:pt>
                <c:pt idx="8815">
                  <c:v>28.241</c:v>
                </c:pt>
                <c:pt idx="8816">
                  <c:v>25.957999999999998</c:v>
                </c:pt>
                <c:pt idx="8817">
                  <c:v>27.01</c:v>
                </c:pt>
                <c:pt idx="8818">
                  <c:v>34.216999999999999</c:v>
                </c:pt>
                <c:pt idx="8819">
                  <c:v>24.725999999999999</c:v>
                </c:pt>
                <c:pt idx="8820">
                  <c:v>25.190999999999999</c:v>
                </c:pt>
                <c:pt idx="8821">
                  <c:v>42.128999999999998</c:v>
                </c:pt>
                <c:pt idx="8822">
                  <c:v>29.443999999999999</c:v>
                </c:pt>
                <c:pt idx="8823">
                  <c:v>45.540999999999997</c:v>
                </c:pt>
                <c:pt idx="8824">
                  <c:v>31.574000000000002</c:v>
                </c:pt>
                <c:pt idx="8825">
                  <c:v>31.558</c:v>
                </c:pt>
                <c:pt idx="8826">
                  <c:v>36.06</c:v>
                </c:pt>
                <c:pt idx="8827">
                  <c:v>31.786999999999999</c:v>
                </c:pt>
                <c:pt idx="8828">
                  <c:v>33.942</c:v>
                </c:pt>
                <c:pt idx="8829">
                  <c:v>24.129000000000001</c:v>
                </c:pt>
                <c:pt idx="8830">
                  <c:v>24.306999999999999</c:v>
                </c:pt>
                <c:pt idx="8831">
                  <c:v>18.253</c:v>
                </c:pt>
                <c:pt idx="8832">
                  <c:v>23.824999999999999</c:v>
                </c:pt>
                <c:pt idx="8833">
                  <c:v>42.457000000000001</c:v>
                </c:pt>
                <c:pt idx="8834">
                  <c:v>35.469000000000001</c:v>
                </c:pt>
                <c:pt idx="8835">
                  <c:v>35.347999999999999</c:v>
                </c:pt>
                <c:pt idx="8836">
                  <c:v>27.396000000000001</c:v>
                </c:pt>
                <c:pt idx="8837">
                  <c:v>32.238999999999997</c:v>
                </c:pt>
                <c:pt idx="8838">
                  <c:v>34.219000000000001</c:v>
                </c:pt>
                <c:pt idx="8839">
                  <c:v>39.265999999999998</c:v>
                </c:pt>
                <c:pt idx="8840">
                  <c:v>33.917999999999999</c:v>
                </c:pt>
                <c:pt idx="8841">
                  <c:v>46.332999999999998</c:v>
                </c:pt>
                <c:pt idx="8842">
                  <c:v>25.934999999999999</c:v>
                </c:pt>
                <c:pt idx="8843">
                  <c:v>33.078000000000003</c:v>
                </c:pt>
                <c:pt idx="8844">
                  <c:v>40.131999999999998</c:v>
                </c:pt>
                <c:pt idx="8845">
                  <c:v>28.276</c:v>
                </c:pt>
                <c:pt idx="8846">
                  <c:v>43.149000000000001</c:v>
                </c:pt>
                <c:pt idx="8847">
                  <c:v>37.097000000000001</c:v>
                </c:pt>
                <c:pt idx="8848">
                  <c:v>33.39</c:v>
                </c:pt>
                <c:pt idx="8849">
                  <c:v>41.482999999999997</c:v>
                </c:pt>
                <c:pt idx="8850">
                  <c:v>31.603000000000002</c:v>
                </c:pt>
                <c:pt idx="8851">
                  <c:v>30.914000000000001</c:v>
                </c:pt>
                <c:pt idx="8852">
                  <c:v>24.603000000000002</c:v>
                </c:pt>
                <c:pt idx="8853">
                  <c:v>37.527000000000001</c:v>
                </c:pt>
                <c:pt idx="8854">
                  <c:v>36.484999999999999</c:v>
                </c:pt>
                <c:pt idx="8855">
                  <c:v>35.603999999999999</c:v>
                </c:pt>
                <c:pt idx="8856">
                  <c:v>38.558</c:v>
                </c:pt>
                <c:pt idx="8857">
                  <c:v>24.882000000000001</c:v>
                </c:pt>
                <c:pt idx="8858">
                  <c:v>23.594999999999999</c:v>
                </c:pt>
                <c:pt idx="8859">
                  <c:v>24.22</c:v>
                </c:pt>
                <c:pt idx="8860">
                  <c:v>29.446000000000002</c:v>
                </c:pt>
                <c:pt idx="8861">
                  <c:v>31.236999999999998</c:v>
                </c:pt>
                <c:pt idx="8862">
                  <c:v>40.35</c:v>
                </c:pt>
                <c:pt idx="8863">
                  <c:v>28.390999999999998</c:v>
                </c:pt>
                <c:pt idx="8864">
                  <c:v>27.071999999999999</c:v>
                </c:pt>
                <c:pt idx="8865">
                  <c:v>36.677</c:v>
                </c:pt>
                <c:pt idx="8866">
                  <c:v>35.073</c:v>
                </c:pt>
                <c:pt idx="8867">
                  <c:v>34.213999999999999</c:v>
                </c:pt>
                <c:pt idx="8868">
                  <c:v>39.902000000000001</c:v>
                </c:pt>
                <c:pt idx="8869">
                  <c:v>37.448</c:v>
                </c:pt>
                <c:pt idx="8870">
                  <c:v>34.131999999999998</c:v>
                </c:pt>
                <c:pt idx="8871">
                  <c:v>42.624000000000002</c:v>
                </c:pt>
                <c:pt idx="8872">
                  <c:v>33.537999999999997</c:v>
                </c:pt>
                <c:pt idx="8873">
                  <c:v>22.521999999999998</c:v>
                </c:pt>
                <c:pt idx="8874">
                  <c:v>35.962000000000003</c:v>
                </c:pt>
                <c:pt idx="8875">
                  <c:v>28.754999999999999</c:v>
                </c:pt>
                <c:pt idx="8876">
                  <c:v>32.79</c:v>
                </c:pt>
                <c:pt idx="8877">
                  <c:v>36.890999999999998</c:v>
                </c:pt>
                <c:pt idx="8878">
                  <c:v>26.762</c:v>
                </c:pt>
                <c:pt idx="8879">
                  <c:v>35.783000000000001</c:v>
                </c:pt>
                <c:pt idx="8880">
                  <c:v>26.213999999999999</c:v>
                </c:pt>
                <c:pt idx="8881">
                  <c:v>30.969000000000001</c:v>
                </c:pt>
                <c:pt idx="8882">
                  <c:v>33.162999999999997</c:v>
                </c:pt>
                <c:pt idx="8883">
                  <c:v>27.135000000000002</c:v>
                </c:pt>
                <c:pt idx="8884">
                  <c:v>32.029000000000003</c:v>
                </c:pt>
                <c:pt idx="8885">
                  <c:v>32.244</c:v>
                </c:pt>
                <c:pt idx="8886">
                  <c:v>25.811</c:v>
                </c:pt>
                <c:pt idx="8887">
                  <c:v>28.247</c:v>
                </c:pt>
                <c:pt idx="8888">
                  <c:v>31.827000000000002</c:v>
                </c:pt>
                <c:pt idx="8889">
                  <c:v>28.225000000000001</c:v>
                </c:pt>
                <c:pt idx="8890">
                  <c:v>33.308999999999997</c:v>
                </c:pt>
                <c:pt idx="8891">
                  <c:v>35.207999999999998</c:v>
                </c:pt>
                <c:pt idx="8892">
                  <c:v>33.566000000000003</c:v>
                </c:pt>
                <c:pt idx="8893">
                  <c:v>28.283000000000001</c:v>
                </c:pt>
                <c:pt idx="8894">
                  <c:v>33.628</c:v>
                </c:pt>
                <c:pt idx="8895">
                  <c:v>25.452000000000002</c:v>
                </c:pt>
                <c:pt idx="8896">
                  <c:v>18.030999999999999</c:v>
                </c:pt>
                <c:pt idx="8897">
                  <c:v>30.018000000000001</c:v>
                </c:pt>
                <c:pt idx="8898">
                  <c:v>36.704999999999998</c:v>
                </c:pt>
                <c:pt idx="8899">
                  <c:v>29.042000000000002</c:v>
                </c:pt>
                <c:pt idx="8900">
                  <c:v>33.171999999999997</c:v>
                </c:pt>
                <c:pt idx="8901">
                  <c:v>27.16</c:v>
                </c:pt>
                <c:pt idx="8902">
                  <c:v>41.033999999999999</c:v>
                </c:pt>
                <c:pt idx="8903">
                  <c:v>36.207000000000001</c:v>
                </c:pt>
                <c:pt idx="8904">
                  <c:v>23.858000000000001</c:v>
                </c:pt>
                <c:pt idx="8905">
                  <c:v>36.404000000000003</c:v>
                </c:pt>
                <c:pt idx="8906">
                  <c:v>41.552</c:v>
                </c:pt>
                <c:pt idx="8907">
                  <c:v>25.690999999999999</c:v>
                </c:pt>
                <c:pt idx="8908">
                  <c:v>37.729999999999997</c:v>
                </c:pt>
                <c:pt idx="8909">
                  <c:v>29.652000000000001</c:v>
                </c:pt>
                <c:pt idx="8910">
                  <c:v>38.706000000000003</c:v>
                </c:pt>
                <c:pt idx="8911">
                  <c:v>32.515000000000001</c:v>
                </c:pt>
                <c:pt idx="8912">
                  <c:v>20.972999999999999</c:v>
                </c:pt>
                <c:pt idx="8913">
                  <c:v>25.498999999999999</c:v>
                </c:pt>
                <c:pt idx="8914">
                  <c:v>27.837</c:v>
                </c:pt>
                <c:pt idx="8915">
                  <c:v>24.481000000000002</c:v>
                </c:pt>
                <c:pt idx="8916">
                  <c:v>36.125999999999998</c:v>
                </c:pt>
                <c:pt idx="8917">
                  <c:v>26.939</c:v>
                </c:pt>
                <c:pt idx="8918">
                  <c:v>32.063000000000002</c:v>
                </c:pt>
                <c:pt idx="8919">
                  <c:v>31.347999999999999</c:v>
                </c:pt>
                <c:pt idx="8920">
                  <c:v>33.179000000000002</c:v>
                </c:pt>
                <c:pt idx="8921">
                  <c:v>30.248000000000001</c:v>
                </c:pt>
                <c:pt idx="8922">
                  <c:v>38.816000000000003</c:v>
                </c:pt>
                <c:pt idx="8923">
                  <c:v>31.859000000000002</c:v>
                </c:pt>
                <c:pt idx="8924">
                  <c:v>27.146000000000001</c:v>
                </c:pt>
                <c:pt idx="8925">
                  <c:v>31.126000000000001</c:v>
                </c:pt>
                <c:pt idx="8926">
                  <c:v>33.006</c:v>
                </c:pt>
                <c:pt idx="8927">
                  <c:v>29.199000000000002</c:v>
                </c:pt>
                <c:pt idx="8928">
                  <c:v>33.457999999999998</c:v>
                </c:pt>
                <c:pt idx="8929">
                  <c:v>31.097000000000001</c:v>
                </c:pt>
                <c:pt idx="8930">
                  <c:v>28.814</c:v>
                </c:pt>
                <c:pt idx="8931">
                  <c:v>28.408999999999999</c:v>
                </c:pt>
                <c:pt idx="8932">
                  <c:v>35.49</c:v>
                </c:pt>
                <c:pt idx="8933">
                  <c:v>35.816000000000003</c:v>
                </c:pt>
                <c:pt idx="8934">
                  <c:v>35.137999999999998</c:v>
                </c:pt>
                <c:pt idx="8935">
                  <c:v>33.351999999999997</c:v>
                </c:pt>
                <c:pt idx="8936">
                  <c:v>30.77</c:v>
                </c:pt>
                <c:pt idx="8937">
                  <c:v>22.579000000000001</c:v>
                </c:pt>
                <c:pt idx="8938">
                  <c:v>28.902999999999999</c:v>
                </c:pt>
                <c:pt idx="8939">
                  <c:v>27.462</c:v>
                </c:pt>
                <c:pt idx="8940">
                  <c:v>24.777000000000001</c:v>
                </c:pt>
                <c:pt idx="8941">
                  <c:v>40.076000000000001</c:v>
                </c:pt>
                <c:pt idx="8942">
                  <c:v>34.771999999999998</c:v>
                </c:pt>
                <c:pt idx="8943">
                  <c:v>29.616</c:v>
                </c:pt>
                <c:pt idx="8944">
                  <c:v>35.43</c:v>
                </c:pt>
                <c:pt idx="8945">
                  <c:v>27.396000000000001</c:v>
                </c:pt>
                <c:pt idx="8946">
                  <c:v>22.702000000000002</c:v>
                </c:pt>
                <c:pt idx="8947">
                  <c:v>26.722999999999999</c:v>
                </c:pt>
                <c:pt idx="8948">
                  <c:v>28.905000000000001</c:v>
                </c:pt>
                <c:pt idx="8949">
                  <c:v>34.884999999999998</c:v>
                </c:pt>
                <c:pt idx="8950">
                  <c:v>32.722000000000001</c:v>
                </c:pt>
                <c:pt idx="8951">
                  <c:v>32.473999999999997</c:v>
                </c:pt>
                <c:pt idx="8952">
                  <c:v>22.751000000000001</c:v>
                </c:pt>
                <c:pt idx="8953">
                  <c:v>24.521999999999998</c:v>
                </c:pt>
                <c:pt idx="8954">
                  <c:v>38.317999999999998</c:v>
                </c:pt>
                <c:pt idx="8955">
                  <c:v>33.290999999999997</c:v>
                </c:pt>
                <c:pt idx="8956">
                  <c:v>41.375999999999998</c:v>
                </c:pt>
                <c:pt idx="8957">
                  <c:v>40.026000000000003</c:v>
                </c:pt>
                <c:pt idx="8958">
                  <c:v>29.863</c:v>
                </c:pt>
                <c:pt idx="8959">
                  <c:v>37.904000000000003</c:v>
                </c:pt>
                <c:pt idx="8960">
                  <c:v>39.009</c:v>
                </c:pt>
                <c:pt idx="8961">
                  <c:v>39.119999999999997</c:v>
                </c:pt>
                <c:pt idx="8962">
                  <c:v>25.233000000000001</c:v>
                </c:pt>
                <c:pt idx="8963">
                  <c:v>25.652000000000001</c:v>
                </c:pt>
                <c:pt idx="8964">
                  <c:v>39.420999999999999</c:v>
                </c:pt>
                <c:pt idx="8965">
                  <c:v>36.624000000000002</c:v>
                </c:pt>
                <c:pt idx="8966">
                  <c:v>24.771999999999998</c:v>
                </c:pt>
                <c:pt idx="8967">
                  <c:v>27.535</c:v>
                </c:pt>
                <c:pt idx="8968">
                  <c:v>27.594999999999999</c:v>
                </c:pt>
                <c:pt idx="8969">
                  <c:v>18.812000000000001</c:v>
                </c:pt>
                <c:pt idx="8970">
                  <c:v>29.291</c:v>
                </c:pt>
                <c:pt idx="8971">
                  <c:v>25.126999999999999</c:v>
                </c:pt>
                <c:pt idx="8972">
                  <c:v>27.382000000000001</c:v>
                </c:pt>
                <c:pt idx="8973">
                  <c:v>27.195</c:v>
                </c:pt>
                <c:pt idx="8974">
                  <c:v>27.571000000000002</c:v>
                </c:pt>
                <c:pt idx="8975">
                  <c:v>29.623999999999999</c:v>
                </c:pt>
                <c:pt idx="8976">
                  <c:v>40.625999999999998</c:v>
                </c:pt>
                <c:pt idx="8977">
                  <c:v>30.873000000000001</c:v>
                </c:pt>
                <c:pt idx="8978">
                  <c:v>27.751999999999999</c:v>
                </c:pt>
                <c:pt idx="8979">
                  <c:v>30.492000000000001</c:v>
                </c:pt>
                <c:pt idx="8980">
                  <c:v>34.048999999999999</c:v>
                </c:pt>
                <c:pt idx="8981">
                  <c:v>26.483000000000001</c:v>
                </c:pt>
                <c:pt idx="8982">
                  <c:v>29.481999999999999</c:v>
                </c:pt>
                <c:pt idx="8983">
                  <c:v>43.171999999999997</c:v>
                </c:pt>
                <c:pt idx="8984">
                  <c:v>28.535</c:v>
                </c:pt>
                <c:pt idx="8985">
                  <c:v>35.604999999999997</c:v>
                </c:pt>
                <c:pt idx="8986">
                  <c:v>35.384999999999998</c:v>
                </c:pt>
                <c:pt idx="8987">
                  <c:v>29.606000000000002</c:v>
                </c:pt>
                <c:pt idx="8988">
                  <c:v>26.995000000000001</c:v>
                </c:pt>
                <c:pt idx="8989">
                  <c:v>27.673999999999999</c:v>
                </c:pt>
                <c:pt idx="8990">
                  <c:v>21.824000000000002</c:v>
                </c:pt>
                <c:pt idx="8991">
                  <c:v>36.83</c:v>
                </c:pt>
                <c:pt idx="8992">
                  <c:v>30.917999999999999</c:v>
                </c:pt>
                <c:pt idx="8993">
                  <c:v>31.201000000000001</c:v>
                </c:pt>
                <c:pt idx="8994">
                  <c:v>37.308999999999997</c:v>
                </c:pt>
                <c:pt idx="8995">
                  <c:v>29.277000000000001</c:v>
                </c:pt>
                <c:pt idx="8996">
                  <c:v>28.22</c:v>
                </c:pt>
                <c:pt idx="8997">
                  <c:v>32.445</c:v>
                </c:pt>
                <c:pt idx="8998">
                  <c:v>32.777000000000001</c:v>
                </c:pt>
                <c:pt idx="8999">
                  <c:v>42.572000000000003</c:v>
                </c:pt>
                <c:pt idx="9000">
                  <c:v>29.327999999999999</c:v>
                </c:pt>
                <c:pt idx="9001">
                  <c:v>27.748999999999999</c:v>
                </c:pt>
                <c:pt idx="9002">
                  <c:v>27.253</c:v>
                </c:pt>
                <c:pt idx="9003">
                  <c:v>40.585999999999999</c:v>
                </c:pt>
                <c:pt idx="9004">
                  <c:v>30.212</c:v>
                </c:pt>
                <c:pt idx="9005">
                  <c:v>31.922999999999998</c:v>
                </c:pt>
                <c:pt idx="9006">
                  <c:v>33.445</c:v>
                </c:pt>
                <c:pt idx="9007">
                  <c:v>30.45</c:v>
                </c:pt>
                <c:pt idx="9008">
                  <c:v>36.707000000000001</c:v>
                </c:pt>
                <c:pt idx="9009">
                  <c:v>33.837000000000003</c:v>
                </c:pt>
                <c:pt idx="9010">
                  <c:v>32.67</c:v>
                </c:pt>
                <c:pt idx="9011">
                  <c:v>26.452000000000002</c:v>
                </c:pt>
                <c:pt idx="9012">
                  <c:v>33.183</c:v>
                </c:pt>
                <c:pt idx="9013">
                  <c:v>29.431000000000001</c:v>
                </c:pt>
                <c:pt idx="9014">
                  <c:v>33.555</c:v>
                </c:pt>
                <c:pt idx="9015">
                  <c:v>33.968000000000004</c:v>
                </c:pt>
                <c:pt idx="9016">
                  <c:v>36.323999999999998</c:v>
                </c:pt>
                <c:pt idx="9017">
                  <c:v>38.581000000000003</c:v>
                </c:pt>
                <c:pt idx="9018">
                  <c:v>42.664000000000001</c:v>
                </c:pt>
                <c:pt idx="9019">
                  <c:v>34.366</c:v>
                </c:pt>
                <c:pt idx="9020">
                  <c:v>30.207000000000001</c:v>
                </c:pt>
                <c:pt idx="9021">
                  <c:v>29.591999999999999</c:v>
                </c:pt>
                <c:pt idx="9022">
                  <c:v>29.068000000000001</c:v>
                </c:pt>
                <c:pt idx="9023">
                  <c:v>30.524999999999999</c:v>
                </c:pt>
                <c:pt idx="9024">
                  <c:v>33.865000000000002</c:v>
                </c:pt>
                <c:pt idx="9025">
                  <c:v>17.57</c:v>
                </c:pt>
                <c:pt idx="9026">
                  <c:v>37.33</c:v>
                </c:pt>
                <c:pt idx="9027">
                  <c:v>28.981999999999999</c:v>
                </c:pt>
                <c:pt idx="9028">
                  <c:v>40.601999999999997</c:v>
                </c:pt>
                <c:pt idx="9029">
                  <c:v>25.814</c:v>
                </c:pt>
                <c:pt idx="9030">
                  <c:v>28.274000000000001</c:v>
                </c:pt>
                <c:pt idx="9031">
                  <c:v>21.263999999999999</c:v>
                </c:pt>
                <c:pt idx="9032">
                  <c:v>21.463999999999999</c:v>
                </c:pt>
                <c:pt idx="9033">
                  <c:v>27.468</c:v>
                </c:pt>
                <c:pt idx="9034">
                  <c:v>31.384</c:v>
                </c:pt>
                <c:pt idx="9035">
                  <c:v>33.250999999999998</c:v>
                </c:pt>
                <c:pt idx="9036">
                  <c:v>36.697000000000003</c:v>
                </c:pt>
                <c:pt idx="9037">
                  <c:v>24.748999999999999</c:v>
                </c:pt>
                <c:pt idx="9038">
                  <c:v>39.103999999999999</c:v>
                </c:pt>
                <c:pt idx="9039">
                  <c:v>27.356999999999999</c:v>
                </c:pt>
                <c:pt idx="9040">
                  <c:v>30.873999999999999</c:v>
                </c:pt>
                <c:pt idx="9041">
                  <c:v>35.585000000000001</c:v>
                </c:pt>
                <c:pt idx="9042">
                  <c:v>27.184000000000001</c:v>
                </c:pt>
                <c:pt idx="9043">
                  <c:v>30.036000000000001</c:v>
                </c:pt>
                <c:pt idx="9044">
                  <c:v>31.734000000000002</c:v>
                </c:pt>
                <c:pt idx="9045">
                  <c:v>37.223999999999997</c:v>
                </c:pt>
                <c:pt idx="9046">
                  <c:v>30.99</c:v>
                </c:pt>
                <c:pt idx="9047">
                  <c:v>40.764000000000003</c:v>
                </c:pt>
                <c:pt idx="9048">
                  <c:v>30.641999999999999</c:v>
                </c:pt>
                <c:pt idx="9049">
                  <c:v>29.959</c:v>
                </c:pt>
                <c:pt idx="9050">
                  <c:v>31.39</c:v>
                </c:pt>
                <c:pt idx="9051">
                  <c:v>23.311</c:v>
                </c:pt>
                <c:pt idx="9052">
                  <c:v>32.948</c:v>
                </c:pt>
                <c:pt idx="9053">
                  <c:v>31.981999999999999</c:v>
                </c:pt>
                <c:pt idx="9054">
                  <c:v>32.695999999999998</c:v>
                </c:pt>
                <c:pt idx="9055">
                  <c:v>31.387</c:v>
                </c:pt>
                <c:pt idx="9056">
                  <c:v>26.687999999999999</c:v>
                </c:pt>
                <c:pt idx="9057">
                  <c:v>38.042000000000002</c:v>
                </c:pt>
                <c:pt idx="9058">
                  <c:v>22.582000000000001</c:v>
                </c:pt>
                <c:pt idx="9059">
                  <c:v>39.746000000000002</c:v>
                </c:pt>
                <c:pt idx="9060">
                  <c:v>29.638999999999999</c:v>
                </c:pt>
                <c:pt idx="9061">
                  <c:v>34.686</c:v>
                </c:pt>
                <c:pt idx="9062">
                  <c:v>31.369</c:v>
                </c:pt>
                <c:pt idx="9063">
                  <c:v>28.745999999999999</c:v>
                </c:pt>
                <c:pt idx="9064">
                  <c:v>26.844999999999999</c:v>
                </c:pt>
                <c:pt idx="9065">
                  <c:v>36.1</c:v>
                </c:pt>
                <c:pt idx="9066">
                  <c:v>30.466000000000001</c:v>
                </c:pt>
                <c:pt idx="9067">
                  <c:v>42.762999999999998</c:v>
                </c:pt>
                <c:pt idx="9068">
                  <c:v>34.689</c:v>
                </c:pt>
                <c:pt idx="9069">
                  <c:v>32.128</c:v>
                </c:pt>
                <c:pt idx="9070">
                  <c:v>32.72</c:v>
                </c:pt>
                <c:pt idx="9071">
                  <c:v>34.051000000000002</c:v>
                </c:pt>
                <c:pt idx="9072">
                  <c:v>37.258000000000003</c:v>
                </c:pt>
                <c:pt idx="9073">
                  <c:v>25.273</c:v>
                </c:pt>
                <c:pt idx="9074">
                  <c:v>29.361000000000001</c:v>
                </c:pt>
                <c:pt idx="9075">
                  <c:v>32.774999999999999</c:v>
                </c:pt>
                <c:pt idx="9076">
                  <c:v>36.905000000000001</c:v>
                </c:pt>
                <c:pt idx="9077">
                  <c:v>34.814</c:v>
                </c:pt>
                <c:pt idx="9078">
                  <c:v>31.175999999999998</c:v>
                </c:pt>
                <c:pt idx="9079">
                  <c:v>28.042999999999999</c:v>
                </c:pt>
                <c:pt idx="9080">
                  <c:v>38.476999999999997</c:v>
                </c:pt>
                <c:pt idx="9081">
                  <c:v>38.125</c:v>
                </c:pt>
                <c:pt idx="9082">
                  <c:v>34.292000000000002</c:v>
                </c:pt>
                <c:pt idx="9083">
                  <c:v>30.952000000000002</c:v>
                </c:pt>
                <c:pt idx="9084">
                  <c:v>28.905000000000001</c:v>
                </c:pt>
                <c:pt idx="9085">
                  <c:v>38.356000000000002</c:v>
                </c:pt>
                <c:pt idx="9086">
                  <c:v>30.611000000000001</c:v>
                </c:pt>
                <c:pt idx="9087">
                  <c:v>45.093000000000004</c:v>
                </c:pt>
                <c:pt idx="9088">
                  <c:v>20.594999999999999</c:v>
                </c:pt>
                <c:pt idx="9089">
                  <c:v>28.934999999999999</c:v>
                </c:pt>
                <c:pt idx="9090">
                  <c:v>36.838999999999999</c:v>
                </c:pt>
                <c:pt idx="9091">
                  <c:v>27.696000000000002</c:v>
                </c:pt>
                <c:pt idx="9092">
                  <c:v>31.722999999999999</c:v>
                </c:pt>
                <c:pt idx="9093">
                  <c:v>38.604999999999997</c:v>
                </c:pt>
                <c:pt idx="9094">
                  <c:v>37.648000000000003</c:v>
                </c:pt>
                <c:pt idx="9095">
                  <c:v>30.524999999999999</c:v>
                </c:pt>
                <c:pt idx="9096">
                  <c:v>39.968000000000004</c:v>
                </c:pt>
                <c:pt idx="9097">
                  <c:v>31.657</c:v>
                </c:pt>
                <c:pt idx="9098">
                  <c:v>33.558999999999997</c:v>
                </c:pt>
                <c:pt idx="9099">
                  <c:v>22.934000000000001</c:v>
                </c:pt>
                <c:pt idx="9100">
                  <c:v>30.542999999999999</c:v>
                </c:pt>
                <c:pt idx="9101">
                  <c:v>44.073</c:v>
                </c:pt>
                <c:pt idx="9102">
                  <c:v>37.134</c:v>
                </c:pt>
                <c:pt idx="9103">
                  <c:v>35.802</c:v>
                </c:pt>
                <c:pt idx="9104">
                  <c:v>32.136000000000003</c:v>
                </c:pt>
                <c:pt idx="9105">
                  <c:v>33.561</c:v>
                </c:pt>
                <c:pt idx="9106">
                  <c:v>28.439</c:v>
                </c:pt>
                <c:pt idx="9107">
                  <c:v>34.031999999999996</c:v>
                </c:pt>
                <c:pt idx="9108">
                  <c:v>28.571000000000002</c:v>
                </c:pt>
                <c:pt idx="9109">
                  <c:v>27.672999999999998</c:v>
                </c:pt>
                <c:pt idx="9110">
                  <c:v>29.713999999999999</c:v>
                </c:pt>
                <c:pt idx="9111">
                  <c:v>34.481000000000002</c:v>
                </c:pt>
                <c:pt idx="9112">
                  <c:v>28.937999999999999</c:v>
                </c:pt>
                <c:pt idx="9113">
                  <c:v>28.193000000000001</c:v>
                </c:pt>
                <c:pt idx="9114">
                  <c:v>30.611999999999998</c:v>
                </c:pt>
                <c:pt idx="9115">
                  <c:v>29.463000000000001</c:v>
                </c:pt>
                <c:pt idx="9116">
                  <c:v>25.652000000000001</c:v>
                </c:pt>
                <c:pt idx="9117">
                  <c:v>36.927999999999997</c:v>
                </c:pt>
                <c:pt idx="9118">
                  <c:v>37.561</c:v>
                </c:pt>
                <c:pt idx="9119">
                  <c:v>20.306000000000001</c:v>
                </c:pt>
                <c:pt idx="9120">
                  <c:v>35.033999999999999</c:v>
                </c:pt>
                <c:pt idx="9121">
                  <c:v>35.317</c:v>
                </c:pt>
                <c:pt idx="9122">
                  <c:v>32.539000000000001</c:v>
                </c:pt>
                <c:pt idx="9123">
                  <c:v>34.853999999999999</c:v>
                </c:pt>
                <c:pt idx="9124">
                  <c:v>41.863999999999997</c:v>
                </c:pt>
                <c:pt idx="9125">
                  <c:v>25.593</c:v>
                </c:pt>
                <c:pt idx="9126">
                  <c:v>28.728000000000002</c:v>
                </c:pt>
                <c:pt idx="9127">
                  <c:v>30.024000000000001</c:v>
                </c:pt>
                <c:pt idx="9128">
                  <c:v>39.133000000000003</c:v>
                </c:pt>
                <c:pt idx="9129">
                  <c:v>31.013999999999999</c:v>
                </c:pt>
                <c:pt idx="9130">
                  <c:v>34.118000000000002</c:v>
                </c:pt>
                <c:pt idx="9131">
                  <c:v>32.305</c:v>
                </c:pt>
                <c:pt idx="9132">
                  <c:v>28.832000000000001</c:v>
                </c:pt>
                <c:pt idx="9133">
                  <c:v>33.875</c:v>
                </c:pt>
                <c:pt idx="9134">
                  <c:v>29.181999999999999</c:v>
                </c:pt>
                <c:pt idx="9135">
                  <c:v>29.771000000000001</c:v>
                </c:pt>
                <c:pt idx="9136">
                  <c:v>31.771000000000001</c:v>
                </c:pt>
                <c:pt idx="9137">
                  <c:v>25.084</c:v>
                </c:pt>
                <c:pt idx="9138">
                  <c:v>32.591999999999999</c:v>
                </c:pt>
                <c:pt idx="9139">
                  <c:v>29.219000000000001</c:v>
                </c:pt>
                <c:pt idx="9140">
                  <c:v>25.523</c:v>
                </c:pt>
                <c:pt idx="9141">
                  <c:v>30.282</c:v>
                </c:pt>
                <c:pt idx="9142">
                  <c:v>30.405000000000001</c:v>
                </c:pt>
                <c:pt idx="9143">
                  <c:v>35.125999999999998</c:v>
                </c:pt>
                <c:pt idx="9144">
                  <c:v>37.677</c:v>
                </c:pt>
                <c:pt idx="9145">
                  <c:v>30.593</c:v>
                </c:pt>
                <c:pt idx="9146">
                  <c:v>28.55</c:v>
                </c:pt>
                <c:pt idx="9147">
                  <c:v>30.446999999999999</c:v>
                </c:pt>
                <c:pt idx="9148">
                  <c:v>27.555</c:v>
                </c:pt>
                <c:pt idx="9149">
                  <c:v>31.327000000000002</c:v>
                </c:pt>
                <c:pt idx="9150">
                  <c:v>32.966000000000001</c:v>
                </c:pt>
                <c:pt idx="9151">
                  <c:v>32.527999999999999</c:v>
                </c:pt>
                <c:pt idx="9152">
                  <c:v>25.452000000000002</c:v>
                </c:pt>
                <c:pt idx="9153">
                  <c:v>26.13</c:v>
                </c:pt>
                <c:pt idx="9154">
                  <c:v>28.66</c:v>
                </c:pt>
                <c:pt idx="9155">
                  <c:v>28.943000000000001</c:v>
                </c:pt>
                <c:pt idx="9156">
                  <c:v>26.905000000000001</c:v>
                </c:pt>
                <c:pt idx="9157">
                  <c:v>26.009</c:v>
                </c:pt>
                <c:pt idx="9158">
                  <c:v>35.459000000000003</c:v>
                </c:pt>
                <c:pt idx="9159">
                  <c:v>39.963999999999999</c:v>
                </c:pt>
                <c:pt idx="9160">
                  <c:v>30.09</c:v>
                </c:pt>
                <c:pt idx="9161">
                  <c:v>38.673999999999999</c:v>
                </c:pt>
                <c:pt idx="9162">
                  <c:v>27.157</c:v>
                </c:pt>
                <c:pt idx="9163">
                  <c:v>27.847000000000001</c:v>
                </c:pt>
                <c:pt idx="9164">
                  <c:v>21.59</c:v>
                </c:pt>
                <c:pt idx="9165">
                  <c:v>30.547000000000001</c:v>
                </c:pt>
                <c:pt idx="9166">
                  <c:v>30.78</c:v>
                </c:pt>
                <c:pt idx="9167">
                  <c:v>37.898000000000003</c:v>
                </c:pt>
                <c:pt idx="9168">
                  <c:v>33.722000000000001</c:v>
                </c:pt>
                <c:pt idx="9169">
                  <c:v>29.631</c:v>
                </c:pt>
                <c:pt idx="9170">
                  <c:v>30.091000000000001</c:v>
                </c:pt>
                <c:pt idx="9171">
                  <c:v>29.997</c:v>
                </c:pt>
                <c:pt idx="9172">
                  <c:v>33.822000000000003</c:v>
                </c:pt>
                <c:pt idx="9173">
                  <c:v>22.904</c:v>
                </c:pt>
                <c:pt idx="9174">
                  <c:v>33.372</c:v>
                </c:pt>
                <c:pt idx="9175">
                  <c:v>33.012</c:v>
                </c:pt>
                <c:pt idx="9176">
                  <c:v>37.82</c:v>
                </c:pt>
                <c:pt idx="9177">
                  <c:v>35.423000000000002</c:v>
                </c:pt>
                <c:pt idx="9178">
                  <c:v>35.262</c:v>
                </c:pt>
                <c:pt idx="9179">
                  <c:v>29.445</c:v>
                </c:pt>
                <c:pt idx="9180">
                  <c:v>31.445</c:v>
                </c:pt>
                <c:pt idx="9181">
                  <c:v>26.382999999999999</c:v>
                </c:pt>
                <c:pt idx="9182">
                  <c:v>24.923999999999999</c:v>
                </c:pt>
                <c:pt idx="9183">
                  <c:v>35.25</c:v>
                </c:pt>
                <c:pt idx="9184">
                  <c:v>29.774000000000001</c:v>
                </c:pt>
                <c:pt idx="9185">
                  <c:v>36.811</c:v>
                </c:pt>
                <c:pt idx="9186">
                  <c:v>29.294</c:v>
                </c:pt>
                <c:pt idx="9187">
                  <c:v>22.103999999999999</c:v>
                </c:pt>
                <c:pt idx="9188">
                  <c:v>29.88</c:v>
                </c:pt>
                <c:pt idx="9189">
                  <c:v>32.585000000000001</c:v>
                </c:pt>
                <c:pt idx="9190">
                  <c:v>30.728999999999999</c:v>
                </c:pt>
                <c:pt idx="9191">
                  <c:v>32.801000000000002</c:v>
                </c:pt>
                <c:pt idx="9192">
                  <c:v>28.966999999999999</c:v>
                </c:pt>
                <c:pt idx="9193">
                  <c:v>32.341000000000001</c:v>
                </c:pt>
                <c:pt idx="9194">
                  <c:v>28.373999999999999</c:v>
                </c:pt>
                <c:pt idx="9195">
                  <c:v>31.279</c:v>
                </c:pt>
                <c:pt idx="9196">
                  <c:v>30.439</c:v>
                </c:pt>
                <c:pt idx="9197">
                  <c:v>29.914999999999999</c:v>
                </c:pt>
                <c:pt idx="9198">
                  <c:v>33.040999999999997</c:v>
                </c:pt>
                <c:pt idx="9199">
                  <c:v>27.143000000000001</c:v>
                </c:pt>
                <c:pt idx="9200">
                  <c:v>28.44</c:v>
                </c:pt>
                <c:pt idx="9201">
                  <c:v>29.765000000000001</c:v>
                </c:pt>
                <c:pt idx="9202">
                  <c:v>29.917999999999999</c:v>
                </c:pt>
                <c:pt idx="9203">
                  <c:v>31.995000000000001</c:v>
                </c:pt>
                <c:pt idx="9204">
                  <c:v>26.893000000000001</c:v>
                </c:pt>
                <c:pt idx="9205">
                  <c:v>23.556999999999999</c:v>
                </c:pt>
                <c:pt idx="9206">
                  <c:v>28.68</c:v>
                </c:pt>
                <c:pt idx="9207">
                  <c:v>27.71</c:v>
                </c:pt>
                <c:pt idx="9208">
                  <c:v>34.536000000000001</c:v>
                </c:pt>
                <c:pt idx="9209">
                  <c:v>30.760999999999999</c:v>
                </c:pt>
                <c:pt idx="9210">
                  <c:v>30.64</c:v>
                </c:pt>
                <c:pt idx="9211">
                  <c:v>32.098999999999997</c:v>
                </c:pt>
                <c:pt idx="9212">
                  <c:v>35.390999999999998</c:v>
                </c:pt>
                <c:pt idx="9213">
                  <c:v>38.526000000000003</c:v>
                </c:pt>
                <c:pt idx="9214">
                  <c:v>20.594000000000001</c:v>
                </c:pt>
                <c:pt idx="9215">
                  <c:v>32.351999999999997</c:v>
                </c:pt>
                <c:pt idx="9216">
                  <c:v>26.411000000000001</c:v>
                </c:pt>
                <c:pt idx="9217">
                  <c:v>27.523</c:v>
                </c:pt>
                <c:pt idx="9218">
                  <c:v>31.273</c:v>
                </c:pt>
                <c:pt idx="9219">
                  <c:v>35.473999999999997</c:v>
                </c:pt>
                <c:pt idx="9220">
                  <c:v>24.574999999999999</c:v>
                </c:pt>
                <c:pt idx="9221">
                  <c:v>38.284999999999997</c:v>
                </c:pt>
                <c:pt idx="9222">
                  <c:v>36.393999999999998</c:v>
                </c:pt>
                <c:pt idx="9223">
                  <c:v>29.102</c:v>
                </c:pt>
                <c:pt idx="9224">
                  <c:v>22.414000000000001</c:v>
                </c:pt>
                <c:pt idx="9225">
                  <c:v>38.859000000000002</c:v>
                </c:pt>
                <c:pt idx="9226">
                  <c:v>25.096</c:v>
                </c:pt>
                <c:pt idx="9227">
                  <c:v>29.481000000000002</c:v>
                </c:pt>
                <c:pt idx="9228">
                  <c:v>34.415999999999997</c:v>
                </c:pt>
                <c:pt idx="9229">
                  <c:v>33.122999999999998</c:v>
                </c:pt>
                <c:pt idx="9230">
                  <c:v>33.173999999999999</c:v>
                </c:pt>
                <c:pt idx="9231">
                  <c:v>24.542999999999999</c:v>
                </c:pt>
                <c:pt idx="9232">
                  <c:v>30.885999999999999</c:v>
                </c:pt>
                <c:pt idx="9233">
                  <c:v>26.280999999999999</c:v>
                </c:pt>
                <c:pt idx="9234">
                  <c:v>32.052999999999997</c:v>
                </c:pt>
                <c:pt idx="9235">
                  <c:v>34.585999999999999</c:v>
                </c:pt>
                <c:pt idx="9236">
                  <c:v>28.923999999999999</c:v>
                </c:pt>
                <c:pt idx="9237">
                  <c:v>35.186999999999998</c:v>
                </c:pt>
                <c:pt idx="9238">
                  <c:v>33.314999999999998</c:v>
                </c:pt>
                <c:pt idx="9239">
                  <c:v>35.456000000000003</c:v>
                </c:pt>
                <c:pt idx="9240">
                  <c:v>24.343</c:v>
                </c:pt>
                <c:pt idx="9241">
                  <c:v>31.562999999999999</c:v>
                </c:pt>
                <c:pt idx="9242">
                  <c:v>33.451999999999998</c:v>
                </c:pt>
                <c:pt idx="9243">
                  <c:v>35.506999999999998</c:v>
                </c:pt>
                <c:pt idx="9244">
                  <c:v>31.814</c:v>
                </c:pt>
                <c:pt idx="9245">
                  <c:v>28.498999999999999</c:v>
                </c:pt>
                <c:pt idx="9246">
                  <c:v>31.74</c:v>
                </c:pt>
                <c:pt idx="9247">
                  <c:v>34.677999999999997</c:v>
                </c:pt>
                <c:pt idx="9248">
                  <c:v>28.388999999999999</c:v>
                </c:pt>
                <c:pt idx="9249">
                  <c:v>32.112000000000002</c:v>
                </c:pt>
                <c:pt idx="9250">
                  <c:v>30.946000000000002</c:v>
                </c:pt>
                <c:pt idx="9251">
                  <c:v>30.800999999999998</c:v>
                </c:pt>
                <c:pt idx="9252">
                  <c:v>37.264000000000003</c:v>
                </c:pt>
                <c:pt idx="9253">
                  <c:v>39.435000000000002</c:v>
                </c:pt>
                <c:pt idx="9254">
                  <c:v>30.869</c:v>
                </c:pt>
                <c:pt idx="9255">
                  <c:v>35.033000000000001</c:v>
                </c:pt>
                <c:pt idx="9256">
                  <c:v>28.273</c:v>
                </c:pt>
                <c:pt idx="9257">
                  <c:v>30.907</c:v>
                </c:pt>
                <c:pt idx="9258">
                  <c:v>28.951000000000001</c:v>
                </c:pt>
                <c:pt idx="9259">
                  <c:v>31.565999999999999</c:v>
                </c:pt>
                <c:pt idx="9260">
                  <c:v>23.797999999999998</c:v>
                </c:pt>
                <c:pt idx="9261">
                  <c:v>29.425000000000001</c:v>
                </c:pt>
                <c:pt idx="9262">
                  <c:v>33.591000000000001</c:v>
                </c:pt>
                <c:pt idx="9263">
                  <c:v>21.364999999999998</c:v>
                </c:pt>
                <c:pt idx="9264">
                  <c:v>35.753</c:v>
                </c:pt>
                <c:pt idx="9265">
                  <c:v>30.568000000000001</c:v>
                </c:pt>
                <c:pt idx="9266">
                  <c:v>23.498999999999999</c:v>
                </c:pt>
                <c:pt idx="9267">
                  <c:v>30.928999999999998</c:v>
                </c:pt>
                <c:pt idx="9268">
                  <c:v>36.912999999999997</c:v>
                </c:pt>
                <c:pt idx="9269">
                  <c:v>29.603999999999999</c:v>
                </c:pt>
                <c:pt idx="9270">
                  <c:v>35.749000000000002</c:v>
                </c:pt>
                <c:pt idx="9271">
                  <c:v>28.667999999999999</c:v>
                </c:pt>
                <c:pt idx="9272">
                  <c:v>26.184999999999999</c:v>
                </c:pt>
                <c:pt idx="9273">
                  <c:v>28.602</c:v>
                </c:pt>
                <c:pt idx="9274">
                  <c:v>23.623000000000001</c:v>
                </c:pt>
                <c:pt idx="9275">
                  <c:v>30.734999999999999</c:v>
                </c:pt>
                <c:pt idx="9276">
                  <c:v>32.386000000000003</c:v>
                </c:pt>
                <c:pt idx="9277">
                  <c:v>35.305999999999997</c:v>
                </c:pt>
                <c:pt idx="9278">
                  <c:v>32.353999999999999</c:v>
                </c:pt>
                <c:pt idx="9279">
                  <c:v>29.442</c:v>
                </c:pt>
                <c:pt idx="9280">
                  <c:v>23.571000000000002</c:v>
                </c:pt>
                <c:pt idx="9281">
                  <c:v>34.165999999999997</c:v>
                </c:pt>
                <c:pt idx="9282">
                  <c:v>40.399000000000001</c:v>
                </c:pt>
                <c:pt idx="9283">
                  <c:v>25.814</c:v>
                </c:pt>
                <c:pt idx="9284">
                  <c:v>29.119</c:v>
                </c:pt>
                <c:pt idx="9285">
                  <c:v>31.132000000000001</c:v>
                </c:pt>
                <c:pt idx="9286">
                  <c:v>33.405000000000001</c:v>
                </c:pt>
                <c:pt idx="9287">
                  <c:v>24.831</c:v>
                </c:pt>
                <c:pt idx="9288">
                  <c:v>26.785</c:v>
                </c:pt>
                <c:pt idx="9289">
                  <c:v>31.64</c:v>
                </c:pt>
                <c:pt idx="9290">
                  <c:v>23.571000000000002</c:v>
                </c:pt>
                <c:pt idx="9291">
                  <c:v>31.402999999999999</c:v>
                </c:pt>
                <c:pt idx="9292">
                  <c:v>29.401</c:v>
                </c:pt>
                <c:pt idx="9293">
                  <c:v>25.359000000000002</c:v>
                </c:pt>
                <c:pt idx="9294">
                  <c:v>26.177</c:v>
                </c:pt>
                <c:pt idx="9295">
                  <c:v>30.236000000000001</c:v>
                </c:pt>
                <c:pt idx="9296">
                  <c:v>27.986000000000001</c:v>
                </c:pt>
                <c:pt idx="9297">
                  <c:v>24.707999999999998</c:v>
                </c:pt>
                <c:pt idx="9298">
                  <c:v>33.529000000000003</c:v>
                </c:pt>
                <c:pt idx="9299">
                  <c:v>28.838000000000001</c:v>
                </c:pt>
                <c:pt idx="9300">
                  <c:v>33.427</c:v>
                </c:pt>
                <c:pt idx="9301">
                  <c:v>34.286000000000001</c:v>
                </c:pt>
                <c:pt idx="9302">
                  <c:v>27.390999999999998</c:v>
                </c:pt>
                <c:pt idx="9303">
                  <c:v>29.343</c:v>
                </c:pt>
                <c:pt idx="9304">
                  <c:v>21.736000000000001</c:v>
                </c:pt>
                <c:pt idx="9305">
                  <c:v>37.902999999999999</c:v>
                </c:pt>
                <c:pt idx="9306">
                  <c:v>30.155999999999999</c:v>
                </c:pt>
                <c:pt idx="9307">
                  <c:v>26.263999999999999</c:v>
                </c:pt>
                <c:pt idx="9308">
                  <c:v>31.244</c:v>
                </c:pt>
                <c:pt idx="9309">
                  <c:v>28.946999999999999</c:v>
                </c:pt>
                <c:pt idx="9310">
                  <c:v>31.021000000000001</c:v>
                </c:pt>
                <c:pt idx="9311">
                  <c:v>33.713000000000001</c:v>
                </c:pt>
                <c:pt idx="9312">
                  <c:v>29.343</c:v>
                </c:pt>
                <c:pt idx="9313">
                  <c:v>29.422999999999998</c:v>
                </c:pt>
                <c:pt idx="9314">
                  <c:v>32.018000000000001</c:v>
                </c:pt>
                <c:pt idx="9315">
                  <c:v>33.020000000000003</c:v>
                </c:pt>
                <c:pt idx="9316">
                  <c:v>30.501999999999999</c:v>
                </c:pt>
                <c:pt idx="9317">
                  <c:v>33.624000000000002</c:v>
                </c:pt>
                <c:pt idx="9318">
                  <c:v>25.838000000000001</c:v>
                </c:pt>
                <c:pt idx="9319">
                  <c:v>29.53</c:v>
                </c:pt>
                <c:pt idx="9320">
                  <c:v>33.802</c:v>
                </c:pt>
                <c:pt idx="9321">
                  <c:v>29.555</c:v>
                </c:pt>
                <c:pt idx="9322">
                  <c:v>24.332000000000001</c:v>
                </c:pt>
                <c:pt idx="9323">
                  <c:v>27.265999999999998</c:v>
                </c:pt>
                <c:pt idx="9324">
                  <c:v>27.481000000000002</c:v>
                </c:pt>
                <c:pt idx="9325">
                  <c:v>28.975999999999999</c:v>
                </c:pt>
                <c:pt idx="9326">
                  <c:v>26.893000000000001</c:v>
                </c:pt>
                <c:pt idx="9327">
                  <c:v>30.794</c:v>
                </c:pt>
                <c:pt idx="9328">
                  <c:v>29.503</c:v>
                </c:pt>
                <c:pt idx="9329">
                  <c:v>36.101999999999997</c:v>
                </c:pt>
                <c:pt idx="9330">
                  <c:v>32.756999999999998</c:v>
                </c:pt>
                <c:pt idx="9331">
                  <c:v>38.676000000000002</c:v>
                </c:pt>
                <c:pt idx="9332">
                  <c:v>27.763999999999999</c:v>
                </c:pt>
                <c:pt idx="9333">
                  <c:v>28.574999999999999</c:v>
                </c:pt>
                <c:pt idx="9334">
                  <c:v>29.687000000000001</c:v>
                </c:pt>
                <c:pt idx="9335">
                  <c:v>24.984999999999999</c:v>
                </c:pt>
                <c:pt idx="9336">
                  <c:v>33.408000000000001</c:v>
                </c:pt>
                <c:pt idx="9337">
                  <c:v>28.959</c:v>
                </c:pt>
                <c:pt idx="9338">
                  <c:v>32.808999999999997</c:v>
                </c:pt>
                <c:pt idx="9339">
                  <c:v>33.710999999999999</c:v>
                </c:pt>
                <c:pt idx="9340">
                  <c:v>31.681999999999999</c:v>
                </c:pt>
                <c:pt idx="9341">
                  <c:v>29.042000000000002</c:v>
                </c:pt>
                <c:pt idx="9342">
                  <c:v>20.294</c:v>
                </c:pt>
                <c:pt idx="9343">
                  <c:v>25.393999999999998</c:v>
                </c:pt>
                <c:pt idx="9344">
                  <c:v>27.442</c:v>
                </c:pt>
                <c:pt idx="9345">
                  <c:v>26.869</c:v>
                </c:pt>
                <c:pt idx="9346">
                  <c:v>34.594999999999999</c:v>
                </c:pt>
                <c:pt idx="9347">
                  <c:v>27.664999999999999</c:v>
                </c:pt>
                <c:pt idx="9348">
                  <c:v>29.484000000000002</c:v>
                </c:pt>
                <c:pt idx="9349">
                  <c:v>32.536000000000001</c:v>
                </c:pt>
                <c:pt idx="9350">
                  <c:v>34.475999999999999</c:v>
                </c:pt>
                <c:pt idx="9351">
                  <c:v>19.533999999999999</c:v>
                </c:pt>
                <c:pt idx="9352">
                  <c:v>33.262999999999998</c:v>
                </c:pt>
                <c:pt idx="9353">
                  <c:v>28.893000000000001</c:v>
                </c:pt>
                <c:pt idx="9354">
                  <c:v>28.097999999999999</c:v>
                </c:pt>
                <c:pt idx="9355">
                  <c:v>31.431999999999999</c:v>
                </c:pt>
                <c:pt idx="9356">
                  <c:v>21.71</c:v>
                </c:pt>
                <c:pt idx="9357">
                  <c:v>39.997</c:v>
                </c:pt>
                <c:pt idx="9358">
                  <c:v>29.507000000000001</c:v>
                </c:pt>
                <c:pt idx="9359">
                  <c:v>20.132999999999999</c:v>
                </c:pt>
                <c:pt idx="9360">
                  <c:v>18.193000000000001</c:v>
                </c:pt>
                <c:pt idx="9361">
                  <c:v>31.05</c:v>
                </c:pt>
                <c:pt idx="9362">
                  <c:v>38.243000000000002</c:v>
                </c:pt>
                <c:pt idx="9363">
                  <c:v>33.271000000000001</c:v>
                </c:pt>
                <c:pt idx="9364">
                  <c:v>34.649000000000001</c:v>
                </c:pt>
                <c:pt idx="9365">
                  <c:v>35.698999999999998</c:v>
                </c:pt>
                <c:pt idx="9366">
                  <c:v>33.362000000000002</c:v>
                </c:pt>
                <c:pt idx="9367">
                  <c:v>28.524999999999999</c:v>
                </c:pt>
                <c:pt idx="9368">
                  <c:v>25.478999999999999</c:v>
                </c:pt>
                <c:pt idx="9369">
                  <c:v>21.440999999999999</c:v>
                </c:pt>
                <c:pt idx="9370">
                  <c:v>32.332999999999998</c:v>
                </c:pt>
                <c:pt idx="9371">
                  <c:v>28.576000000000001</c:v>
                </c:pt>
                <c:pt idx="9372">
                  <c:v>34.401000000000003</c:v>
                </c:pt>
                <c:pt idx="9373">
                  <c:v>36.853999999999999</c:v>
                </c:pt>
                <c:pt idx="9374">
                  <c:v>33.231999999999999</c:v>
                </c:pt>
                <c:pt idx="9375">
                  <c:v>24.422000000000001</c:v>
                </c:pt>
                <c:pt idx="9376">
                  <c:v>20.524000000000001</c:v>
                </c:pt>
                <c:pt idx="9377">
                  <c:v>35.128999999999998</c:v>
                </c:pt>
                <c:pt idx="9378">
                  <c:v>27.68</c:v>
                </c:pt>
                <c:pt idx="9379">
                  <c:v>30.87</c:v>
                </c:pt>
                <c:pt idx="9380">
                  <c:v>33.536999999999999</c:v>
                </c:pt>
                <c:pt idx="9381">
                  <c:v>24.515999999999998</c:v>
                </c:pt>
                <c:pt idx="9382">
                  <c:v>31.995999999999999</c:v>
                </c:pt>
                <c:pt idx="9383">
                  <c:v>42.402999999999999</c:v>
                </c:pt>
                <c:pt idx="9384">
                  <c:v>24.068000000000001</c:v>
                </c:pt>
                <c:pt idx="9385">
                  <c:v>30.603999999999999</c:v>
                </c:pt>
                <c:pt idx="9386">
                  <c:v>30.681000000000001</c:v>
                </c:pt>
                <c:pt idx="9387">
                  <c:v>36.299999999999997</c:v>
                </c:pt>
                <c:pt idx="9388">
                  <c:v>25.084</c:v>
                </c:pt>
                <c:pt idx="9389">
                  <c:v>26.001999999999999</c:v>
                </c:pt>
                <c:pt idx="9390">
                  <c:v>24.010999999999999</c:v>
                </c:pt>
                <c:pt idx="9391">
                  <c:v>27.93</c:v>
                </c:pt>
                <c:pt idx="9392">
                  <c:v>41.33</c:v>
                </c:pt>
                <c:pt idx="9393">
                  <c:v>32.648000000000003</c:v>
                </c:pt>
                <c:pt idx="9394">
                  <c:v>31.225999999999999</c:v>
                </c:pt>
                <c:pt idx="9395">
                  <c:v>33.808999999999997</c:v>
                </c:pt>
                <c:pt idx="9396">
                  <c:v>37.161999999999999</c:v>
                </c:pt>
                <c:pt idx="9397">
                  <c:v>24.681000000000001</c:v>
                </c:pt>
                <c:pt idx="9398">
                  <c:v>32.189</c:v>
                </c:pt>
                <c:pt idx="9399">
                  <c:v>33.442</c:v>
                </c:pt>
                <c:pt idx="9400">
                  <c:v>22.056999999999999</c:v>
                </c:pt>
                <c:pt idx="9401">
                  <c:v>27.529</c:v>
                </c:pt>
                <c:pt idx="9402">
                  <c:v>30.959</c:v>
                </c:pt>
                <c:pt idx="9403">
                  <c:v>27.023</c:v>
                </c:pt>
                <c:pt idx="9404">
                  <c:v>34.299999999999997</c:v>
                </c:pt>
                <c:pt idx="9405">
                  <c:v>33.668999999999997</c:v>
                </c:pt>
                <c:pt idx="9406">
                  <c:v>30.901</c:v>
                </c:pt>
                <c:pt idx="9407">
                  <c:v>40.203000000000003</c:v>
                </c:pt>
                <c:pt idx="9408">
                  <c:v>25.893999999999998</c:v>
                </c:pt>
                <c:pt idx="9409">
                  <c:v>40.043999999999997</c:v>
                </c:pt>
                <c:pt idx="9410">
                  <c:v>35.564</c:v>
                </c:pt>
                <c:pt idx="9411">
                  <c:v>37.033000000000001</c:v>
                </c:pt>
                <c:pt idx="9412">
                  <c:v>35.299999999999997</c:v>
                </c:pt>
                <c:pt idx="9413">
                  <c:v>37.566000000000003</c:v>
                </c:pt>
                <c:pt idx="9414">
                  <c:v>36.691000000000003</c:v>
                </c:pt>
                <c:pt idx="9415">
                  <c:v>32.042999999999999</c:v>
                </c:pt>
                <c:pt idx="9416">
                  <c:v>30.376000000000001</c:v>
                </c:pt>
                <c:pt idx="9417">
                  <c:v>24.135000000000002</c:v>
                </c:pt>
                <c:pt idx="9418">
                  <c:v>30.614000000000001</c:v>
                </c:pt>
                <c:pt idx="9419">
                  <c:v>31.952000000000002</c:v>
                </c:pt>
                <c:pt idx="9420">
                  <c:v>34.42</c:v>
                </c:pt>
                <c:pt idx="9421">
                  <c:v>26.236000000000001</c:v>
                </c:pt>
                <c:pt idx="9422">
                  <c:v>24.748000000000001</c:v>
                </c:pt>
                <c:pt idx="9423">
                  <c:v>42.008000000000003</c:v>
                </c:pt>
                <c:pt idx="9424">
                  <c:v>33.521000000000001</c:v>
                </c:pt>
                <c:pt idx="9425">
                  <c:v>30.574000000000002</c:v>
                </c:pt>
                <c:pt idx="9426">
                  <c:v>24.326000000000001</c:v>
                </c:pt>
                <c:pt idx="9427">
                  <c:v>26.91</c:v>
                </c:pt>
                <c:pt idx="9428">
                  <c:v>29.815999999999999</c:v>
                </c:pt>
                <c:pt idx="9429">
                  <c:v>36.006999999999998</c:v>
                </c:pt>
                <c:pt idx="9430">
                  <c:v>34.835999999999999</c:v>
                </c:pt>
                <c:pt idx="9431">
                  <c:v>27.89</c:v>
                </c:pt>
                <c:pt idx="9432">
                  <c:v>32.331000000000003</c:v>
                </c:pt>
                <c:pt idx="9433">
                  <c:v>35.875</c:v>
                </c:pt>
                <c:pt idx="9434">
                  <c:v>31.212</c:v>
                </c:pt>
                <c:pt idx="9435">
                  <c:v>28.611000000000001</c:v>
                </c:pt>
                <c:pt idx="9436">
                  <c:v>26.823</c:v>
                </c:pt>
                <c:pt idx="9437">
                  <c:v>30.515999999999998</c:v>
                </c:pt>
                <c:pt idx="9438">
                  <c:v>32.085999999999999</c:v>
                </c:pt>
                <c:pt idx="9439">
                  <c:v>34.634</c:v>
                </c:pt>
                <c:pt idx="9440">
                  <c:v>25.588000000000001</c:v>
                </c:pt>
                <c:pt idx="9441">
                  <c:v>24.251999999999999</c:v>
                </c:pt>
                <c:pt idx="9442">
                  <c:v>32.826000000000001</c:v>
                </c:pt>
                <c:pt idx="9443">
                  <c:v>33.201999999999998</c:v>
                </c:pt>
                <c:pt idx="9444">
                  <c:v>35.915999999999997</c:v>
                </c:pt>
                <c:pt idx="9445">
                  <c:v>25.75</c:v>
                </c:pt>
                <c:pt idx="9446">
                  <c:v>34.753999999999998</c:v>
                </c:pt>
                <c:pt idx="9447">
                  <c:v>26.96</c:v>
                </c:pt>
                <c:pt idx="9448">
                  <c:v>32.859000000000002</c:v>
                </c:pt>
                <c:pt idx="9449">
                  <c:v>26.007999999999999</c:v>
                </c:pt>
                <c:pt idx="9450">
                  <c:v>26.087</c:v>
                </c:pt>
                <c:pt idx="9451">
                  <c:v>22.847999999999999</c:v>
                </c:pt>
                <c:pt idx="9452">
                  <c:v>29.2</c:v>
                </c:pt>
                <c:pt idx="9453">
                  <c:v>32.765999999999998</c:v>
                </c:pt>
                <c:pt idx="9454">
                  <c:v>26.844000000000001</c:v>
                </c:pt>
                <c:pt idx="9455">
                  <c:v>26.382999999999999</c:v>
                </c:pt>
                <c:pt idx="9456">
                  <c:v>25.265000000000001</c:v>
                </c:pt>
                <c:pt idx="9457">
                  <c:v>26.282</c:v>
                </c:pt>
                <c:pt idx="9458">
                  <c:v>26.664000000000001</c:v>
                </c:pt>
                <c:pt idx="9459">
                  <c:v>27.236000000000001</c:v>
                </c:pt>
                <c:pt idx="9460">
                  <c:v>34.997</c:v>
                </c:pt>
                <c:pt idx="9461">
                  <c:v>27.135000000000002</c:v>
                </c:pt>
                <c:pt idx="9462">
                  <c:v>21.648</c:v>
                </c:pt>
                <c:pt idx="9463">
                  <c:v>35.207999999999998</c:v>
                </c:pt>
                <c:pt idx="9464">
                  <c:v>24.135000000000002</c:v>
                </c:pt>
                <c:pt idx="9465">
                  <c:v>37.207999999999998</c:v>
                </c:pt>
                <c:pt idx="9466">
                  <c:v>28.399000000000001</c:v>
                </c:pt>
                <c:pt idx="9467">
                  <c:v>25.327000000000002</c:v>
                </c:pt>
                <c:pt idx="9468">
                  <c:v>30.498000000000001</c:v>
                </c:pt>
                <c:pt idx="9469">
                  <c:v>33</c:v>
                </c:pt>
                <c:pt idx="9470">
                  <c:v>36.179000000000002</c:v>
                </c:pt>
                <c:pt idx="9471">
                  <c:v>37.965000000000003</c:v>
                </c:pt>
                <c:pt idx="9472">
                  <c:v>30.047999999999998</c:v>
                </c:pt>
                <c:pt idx="9473">
                  <c:v>26.052</c:v>
                </c:pt>
                <c:pt idx="9474">
                  <c:v>32.107999999999997</c:v>
                </c:pt>
                <c:pt idx="9475">
                  <c:v>32.284999999999997</c:v>
                </c:pt>
                <c:pt idx="9476">
                  <c:v>24.015999999999998</c:v>
                </c:pt>
                <c:pt idx="9477">
                  <c:v>26.594000000000001</c:v>
                </c:pt>
                <c:pt idx="9478">
                  <c:v>34.029000000000003</c:v>
                </c:pt>
                <c:pt idx="9479">
                  <c:v>29.687999999999999</c:v>
                </c:pt>
                <c:pt idx="9480">
                  <c:v>32.220999999999997</c:v>
                </c:pt>
                <c:pt idx="9481">
                  <c:v>31.913</c:v>
                </c:pt>
                <c:pt idx="9482">
                  <c:v>39.139000000000003</c:v>
                </c:pt>
                <c:pt idx="9483">
                  <c:v>22.027999999999999</c:v>
                </c:pt>
                <c:pt idx="9484">
                  <c:v>34.003999999999998</c:v>
                </c:pt>
                <c:pt idx="9485">
                  <c:v>34.109000000000002</c:v>
                </c:pt>
                <c:pt idx="9486">
                  <c:v>26.34</c:v>
                </c:pt>
                <c:pt idx="9487">
                  <c:v>24.28</c:v>
                </c:pt>
                <c:pt idx="9488">
                  <c:v>33.825000000000003</c:v>
                </c:pt>
                <c:pt idx="9489">
                  <c:v>29.928000000000001</c:v>
                </c:pt>
                <c:pt idx="9490">
                  <c:v>30.31</c:v>
                </c:pt>
                <c:pt idx="9491">
                  <c:v>30.545999999999999</c:v>
                </c:pt>
                <c:pt idx="9492">
                  <c:v>31.789000000000001</c:v>
                </c:pt>
                <c:pt idx="9493">
                  <c:v>38.043999999999997</c:v>
                </c:pt>
                <c:pt idx="9494">
                  <c:v>35.83</c:v>
                </c:pt>
                <c:pt idx="9495">
                  <c:v>31.25</c:v>
                </c:pt>
                <c:pt idx="9496">
                  <c:v>26.364000000000001</c:v>
                </c:pt>
                <c:pt idx="9497">
                  <c:v>35.122999999999998</c:v>
                </c:pt>
                <c:pt idx="9498">
                  <c:v>35.393999999999998</c:v>
                </c:pt>
                <c:pt idx="9499">
                  <c:v>26.646000000000001</c:v>
                </c:pt>
                <c:pt idx="9500">
                  <c:v>29.108000000000001</c:v>
                </c:pt>
                <c:pt idx="9501">
                  <c:v>30.837</c:v>
                </c:pt>
                <c:pt idx="9502">
                  <c:v>26.446999999999999</c:v>
                </c:pt>
                <c:pt idx="9503">
                  <c:v>31.265000000000001</c:v>
                </c:pt>
                <c:pt idx="9504">
                  <c:v>20.797999999999998</c:v>
                </c:pt>
                <c:pt idx="9505">
                  <c:v>34.131</c:v>
                </c:pt>
                <c:pt idx="9506">
                  <c:v>27.620999999999999</c:v>
                </c:pt>
                <c:pt idx="9507">
                  <c:v>25.646999999999998</c:v>
                </c:pt>
                <c:pt idx="9508">
                  <c:v>27.004999999999999</c:v>
                </c:pt>
                <c:pt idx="9509">
                  <c:v>21.055</c:v>
                </c:pt>
                <c:pt idx="9510">
                  <c:v>29.998000000000001</c:v>
                </c:pt>
                <c:pt idx="9511">
                  <c:v>27.047000000000001</c:v>
                </c:pt>
                <c:pt idx="9512">
                  <c:v>36.170999999999999</c:v>
                </c:pt>
                <c:pt idx="9513">
                  <c:v>35.210999999999999</c:v>
                </c:pt>
                <c:pt idx="9514">
                  <c:v>33.585000000000001</c:v>
                </c:pt>
                <c:pt idx="9515">
                  <c:v>30.369</c:v>
                </c:pt>
                <c:pt idx="9516">
                  <c:v>33.29</c:v>
                </c:pt>
                <c:pt idx="9517">
                  <c:v>27.164000000000001</c:v>
                </c:pt>
                <c:pt idx="9518">
                  <c:v>32.110999999999997</c:v>
                </c:pt>
                <c:pt idx="9519">
                  <c:v>29.283000000000001</c:v>
                </c:pt>
                <c:pt idx="9520">
                  <c:v>26.187000000000001</c:v>
                </c:pt>
                <c:pt idx="9521">
                  <c:v>27.72</c:v>
                </c:pt>
                <c:pt idx="9522">
                  <c:v>29.675000000000001</c:v>
                </c:pt>
                <c:pt idx="9523">
                  <c:v>28.472999999999999</c:v>
                </c:pt>
                <c:pt idx="9524">
                  <c:v>25.555</c:v>
                </c:pt>
                <c:pt idx="9525">
                  <c:v>36.378</c:v>
                </c:pt>
                <c:pt idx="9526">
                  <c:v>34.491</c:v>
                </c:pt>
                <c:pt idx="9527">
                  <c:v>30.381</c:v>
                </c:pt>
                <c:pt idx="9528">
                  <c:v>37.668999999999997</c:v>
                </c:pt>
                <c:pt idx="9529">
                  <c:v>40.231999999999999</c:v>
                </c:pt>
                <c:pt idx="9530">
                  <c:v>30.829000000000001</c:v>
                </c:pt>
                <c:pt idx="9531">
                  <c:v>36.161000000000001</c:v>
                </c:pt>
                <c:pt idx="9532">
                  <c:v>29.209</c:v>
                </c:pt>
                <c:pt idx="9533">
                  <c:v>21.844000000000001</c:v>
                </c:pt>
                <c:pt idx="9534">
                  <c:v>30.628</c:v>
                </c:pt>
                <c:pt idx="9535">
                  <c:v>37.692999999999998</c:v>
                </c:pt>
                <c:pt idx="9536">
                  <c:v>37.319000000000003</c:v>
                </c:pt>
                <c:pt idx="9537">
                  <c:v>36.767000000000003</c:v>
                </c:pt>
                <c:pt idx="9538">
                  <c:v>33.593000000000004</c:v>
                </c:pt>
                <c:pt idx="9539">
                  <c:v>25.513000000000002</c:v>
                </c:pt>
                <c:pt idx="9540">
                  <c:v>30.439</c:v>
                </c:pt>
                <c:pt idx="9541">
                  <c:v>34.969000000000001</c:v>
                </c:pt>
                <c:pt idx="9542">
                  <c:v>32.680999999999997</c:v>
                </c:pt>
                <c:pt idx="9543">
                  <c:v>27.547999999999998</c:v>
                </c:pt>
                <c:pt idx="9544">
                  <c:v>40.143999999999998</c:v>
                </c:pt>
                <c:pt idx="9545">
                  <c:v>26.524999999999999</c:v>
                </c:pt>
                <c:pt idx="9546">
                  <c:v>25.893999999999998</c:v>
                </c:pt>
                <c:pt idx="9547">
                  <c:v>24.780999999999999</c:v>
                </c:pt>
                <c:pt idx="9548">
                  <c:v>37.542000000000002</c:v>
                </c:pt>
                <c:pt idx="9549">
                  <c:v>28.31</c:v>
                </c:pt>
                <c:pt idx="9550">
                  <c:v>43.636000000000003</c:v>
                </c:pt>
                <c:pt idx="9551">
                  <c:v>32.905999999999999</c:v>
                </c:pt>
                <c:pt idx="9552">
                  <c:v>35.643999999999998</c:v>
                </c:pt>
                <c:pt idx="9553">
                  <c:v>38.119</c:v>
                </c:pt>
                <c:pt idx="9554">
                  <c:v>26.792000000000002</c:v>
                </c:pt>
                <c:pt idx="9555">
                  <c:v>22.526</c:v>
                </c:pt>
                <c:pt idx="9556">
                  <c:v>18.190000000000001</c:v>
                </c:pt>
                <c:pt idx="9557">
                  <c:v>28.396000000000001</c:v>
                </c:pt>
                <c:pt idx="9558">
                  <c:v>31.873000000000001</c:v>
                </c:pt>
                <c:pt idx="9559">
                  <c:v>35.119999999999997</c:v>
                </c:pt>
                <c:pt idx="9560">
                  <c:v>26.92</c:v>
                </c:pt>
                <c:pt idx="9561">
                  <c:v>24.044</c:v>
                </c:pt>
                <c:pt idx="9562">
                  <c:v>34.152999999999999</c:v>
                </c:pt>
                <c:pt idx="9563">
                  <c:v>29.576000000000001</c:v>
                </c:pt>
                <c:pt idx="9564">
                  <c:v>37.811999999999998</c:v>
                </c:pt>
                <c:pt idx="9565">
                  <c:v>36.829000000000001</c:v>
                </c:pt>
                <c:pt idx="9566">
                  <c:v>25.062000000000001</c:v>
                </c:pt>
                <c:pt idx="9567">
                  <c:v>31.84</c:v>
                </c:pt>
                <c:pt idx="9568">
                  <c:v>40.686</c:v>
                </c:pt>
                <c:pt idx="9569">
                  <c:v>38.584000000000003</c:v>
                </c:pt>
                <c:pt idx="9570">
                  <c:v>28.991</c:v>
                </c:pt>
                <c:pt idx="9571">
                  <c:v>44.982999999999997</c:v>
                </c:pt>
                <c:pt idx="9572">
                  <c:v>31.22</c:v>
                </c:pt>
                <c:pt idx="9573">
                  <c:v>24.276</c:v>
                </c:pt>
                <c:pt idx="9574">
                  <c:v>39.984000000000002</c:v>
                </c:pt>
                <c:pt idx="9575">
                  <c:v>35.698</c:v>
                </c:pt>
                <c:pt idx="9576">
                  <c:v>30.181000000000001</c:v>
                </c:pt>
                <c:pt idx="9577">
                  <c:v>37.295999999999999</c:v>
                </c:pt>
                <c:pt idx="9578">
                  <c:v>30.757999999999999</c:v>
                </c:pt>
                <c:pt idx="9579">
                  <c:v>24.632999999999999</c:v>
                </c:pt>
                <c:pt idx="9580">
                  <c:v>28.658000000000001</c:v>
                </c:pt>
                <c:pt idx="9581">
                  <c:v>27.196999999999999</c:v>
                </c:pt>
                <c:pt idx="9582">
                  <c:v>30.731000000000002</c:v>
                </c:pt>
                <c:pt idx="9583">
                  <c:v>33.947000000000003</c:v>
                </c:pt>
                <c:pt idx="9584">
                  <c:v>31.931999999999999</c:v>
                </c:pt>
                <c:pt idx="9585">
                  <c:v>28.274000000000001</c:v>
                </c:pt>
                <c:pt idx="9586">
                  <c:v>32.481000000000002</c:v>
                </c:pt>
                <c:pt idx="9587">
                  <c:v>32.411999999999999</c:v>
                </c:pt>
                <c:pt idx="9588">
                  <c:v>29.364999999999998</c:v>
                </c:pt>
                <c:pt idx="9589">
                  <c:v>30.202000000000002</c:v>
                </c:pt>
                <c:pt idx="9590">
                  <c:v>37.104999999999997</c:v>
                </c:pt>
                <c:pt idx="9591">
                  <c:v>22.643999999999998</c:v>
                </c:pt>
                <c:pt idx="9592">
                  <c:v>36.363</c:v>
                </c:pt>
                <c:pt idx="9593">
                  <c:v>33.78</c:v>
                </c:pt>
                <c:pt idx="9594">
                  <c:v>29.667000000000002</c:v>
                </c:pt>
                <c:pt idx="9595">
                  <c:v>31.074000000000002</c:v>
                </c:pt>
                <c:pt idx="9596">
                  <c:v>20.887</c:v>
                </c:pt>
                <c:pt idx="9597">
                  <c:v>25.234000000000002</c:v>
                </c:pt>
                <c:pt idx="9598">
                  <c:v>26.864000000000001</c:v>
                </c:pt>
                <c:pt idx="9599">
                  <c:v>30.12</c:v>
                </c:pt>
                <c:pt idx="9600">
                  <c:v>38.457999999999998</c:v>
                </c:pt>
                <c:pt idx="9601">
                  <c:v>37.414999999999999</c:v>
                </c:pt>
                <c:pt idx="9602">
                  <c:v>33.795000000000002</c:v>
                </c:pt>
                <c:pt idx="9603">
                  <c:v>25.597999999999999</c:v>
                </c:pt>
                <c:pt idx="9604">
                  <c:v>27.927</c:v>
                </c:pt>
                <c:pt idx="9605">
                  <c:v>28.591999999999999</c:v>
                </c:pt>
                <c:pt idx="9606">
                  <c:v>29.468</c:v>
                </c:pt>
                <c:pt idx="9607">
                  <c:v>32.83</c:v>
                </c:pt>
                <c:pt idx="9608">
                  <c:v>24.582000000000001</c:v>
                </c:pt>
                <c:pt idx="9609">
                  <c:v>25.099</c:v>
                </c:pt>
                <c:pt idx="9610">
                  <c:v>23.780999999999999</c:v>
                </c:pt>
                <c:pt idx="9611">
                  <c:v>34.131</c:v>
                </c:pt>
                <c:pt idx="9612">
                  <c:v>32.192999999999998</c:v>
                </c:pt>
                <c:pt idx="9613">
                  <c:v>29.718</c:v>
                </c:pt>
                <c:pt idx="9614">
                  <c:v>22.257000000000001</c:v>
                </c:pt>
                <c:pt idx="9615">
                  <c:v>26.469000000000001</c:v>
                </c:pt>
                <c:pt idx="9616">
                  <c:v>32.156999999999996</c:v>
                </c:pt>
                <c:pt idx="9617">
                  <c:v>37.262</c:v>
                </c:pt>
                <c:pt idx="9618">
                  <c:v>36.677</c:v>
                </c:pt>
                <c:pt idx="9619">
                  <c:v>33.398000000000003</c:v>
                </c:pt>
                <c:pt idx="9620">
                  <c:v>35.601999999999997</c:v>
                </c:pt>
                <c:pt idx="9621">
                  <c:v>23.738</c:v>
                </c:pt>
                <c:pt idx="9622">
                  <c:v>39.347999999999999</c:v>
                </c:pt>
                <c:pt idx="9623">
                  <c:v>20.369</c:v>
                </c:pt>
                <c:pt idx="9624">
                  <c:v>21.321000000000002</c:v>
                </c:pt>
                <c:pt idx="9625">
                  <c:v>38.155000000000001</c:v>
                </c:pt>
                <c:pt idx="9626">
                  <c:v>31.984000000000002</c:v>
                </c:pt>
                <c:pt idx="9627">
                  <c:v>32.963999999999999</c:v>
                </c:pt>
                <c:pt idx="9628">
                  <c:v>29.544</c:v>
                </c:pt>
                <c:pt idx="9629">
                  <c:v>34.158999999999999</c:v>
                </c:pt>
                <c:pt idx="9630">
                  <c:v>40.619999999999997</c:v>
                </c:pt>
                <c:pt idx="9631">
                  <c:v>33.649000000000001</c:v>
                </c:pt>
                <c:pt idx="9632">
                  <c:v>25.344999999999999</c:v>
                </c:pt>
                <c:pt idx="9633">
                  <c:v>30.24</c:v>
                </c:pt>
                <c:pt idx="9634">
                  <c:v>32.177999999999997</c:v>
                </c:pt>
                <c:pt idx="9635">
                  <c:v>32.570999999999998</c:v>
                </c:pt>
                <c:pt idx="9636">
                  <c:v>22.686</c:v>
                </c:pt>
                <c:pt idx="9637">
                  <c:v>28.378</c:v>
                </c:pt>
                <c:pt idx="9638">
                  <c:v>23.9</c:v>
                </c:pt>
                <c:pt idx="9639">
                  <c:v>31.824000000000002</c:v>
                </c:pt>
                <c:pt idx="9640">
                  <c:v>30.663</c:v>
                </c:pt>
                <c:pt idx="9641">
                  <c:v>24.518000000000001</c:v>
                </c:pt>
                <c:pt idx="9642">
                  <c:v>35.755000000000003</c:v>
                </c:pt>
                <c:pt idx="9643">
                  <c:v>28.954000000000001</c:v>
                </c:pt>
                <c:pt idx="9644">
                  <c:v>21.079000000000001</c:v>
                </c:pt>
                <c:pt idx="9645">
                  <c:v>20.369</c:v>
                </c:pt>
                <c:pt idx="9646">
                  <c:v>28.77</c:v>
                </c:pt>
                <c:pt idx="9647">
                  <c:v>24.134</c:v>
                </c:pt>
                <c:pt idx="9648">
                  <c:v>33.11</c:v>
                </c:pt>
                <c:pt idx="9649">
                  <c:v>28.547000000000001</c:v>
                </c:pt>
                <c:pt idx="9650">
                  <c:v>31.181000000000001</c:v>
                </c:pt>
                <c:pt idx="9651">
                  <c:v>28.552</c:v>
                </c:pt>
                <c:pt idx="9652">
                  <c:v>39.548999999999999</c:v>
                </c:pt>
                <c:pt idx="9653">
                  <c:v>30.920999999999999</c:v>
                </c:pt>
                <c:pt idx="9654">
                  <c:v>30.027000000000001</c:v>
                </c:pt>
                <c:pt idx="9655">
                  <c:v>23.556000000000001</c:v>
                </c:pt>
                <c:pt idx="9656">
                  <c:v>32.695</c:v>
                </c:pt>
                <c:pt idx="9657">
                  <c:v>21.89</c:v>
                </c:pt>
                <c:pt idx="9658">
                  <c:v>31.359000000000002</c:v>
                </c:pt>
                <c:pt idx="9659">
                  <c:v>33.79</c:v>
                </c:pt>
                <c:pt idx="9660">
                  <c:v>34.848999999999997</c:v>
                </c:pt>
                <c:pt idx="9661">
                  <c:v>26.6</c:v>
                </c:pt>
                <c:pt idx="9662">
                  <c:v>26.667000000000002</c:v>
                </c:pt>
                <c:pt idx="9663">
                  <c:v>33.326000000000001</c:v>
                </c:pt>
                <c:pt idx="9664">
                  <c:v>32.783999999999999</c:v>
                </c:pt>
                <c:pt idx="9665">
                  <c:v>21.821000000000002</c:v>
                </c:pt>
                <c:pt idx="9666">
                  <c:v>25.259</c:v>
                </c:pt>
                <c:pt idx="9667">
                  <c:v>28.463999999999999</c:v>
                </c:pt>
                <c:pt idx="9668">
                  <c:v>28.268000000000001</c:v>
                </c:pt>
                <c:pt idx="9669">
                  <c:v>30.372</c:v>
                </c:pt>
                <c:pt idx="9670">
                  <c:v>28.369</c:v>
                </c:pt>
                <c:pt idx="9671">
                  <c:v>29.504999999999999</c:v>
                </c:pt>
                <c:pt idx="9672">
                  <c:v>26.475000000000001</c:v>
                </c:pt>
                <c:pt idx="9673">
                  <c:v>43.575000000000003</c:v>
                </c:pt>
                <c:pt idx="9674">
                  <c:v>31.808</c:v>
                </c:pt>
                <c:pt idx="9675">
                  <c:v>31.094000000000001</c:v>
                </c:pt>
                <c:pt idx="9676">
                  <c:v>18.541</c:v>
                </c:pt>
                <c:pt idx="9677">
                  <c:v>31.835999999999999</c:v>
                </c:pt>
                <c:pt idx="9678">
                  <c:v>17.635000000000002</c:v>
                </c:pt>
                <c:pt idx="9679">
                  <c:v>18.472000000000001</c:v>
                </c:pt>
                <c:pt idx="9680">
                  <c:v>32.399000000000001</c:v>
                </c:pt>
                <c:pt idx="9681">
                  <c:v>32.523000000000003</c:v>
                </c:pt>
                <c:pt idx="9682">
                  <c:v>25.526</c:v>
                </c:pt>
                <c:pt idx="9683">
                  <c:v>22.847999999999999</c:v>
                </c:pt>
                <c:pt idx="9684">
                  <c:v>32.021000000000001</c:v>
                </c:pt>
                <c:pt idx="9685">
                  <c:v>26.327999999999999</c:v>
                </c:pt>
                <c:pt idx="9686">
                  <c:v>24.378</c:v>
                </c:pt>
                <c:pt idx="9687">
                  <c:v>32.588000000000001</c:v>
                </c:pt>
                <c:pt idx="9688">
                  <c:v>27.599</c:v>
                </c:pt>
                <c:pt idx="9689">
                  <c:v>39.957999999999998</c:v>
                </c:pt>
                <c:pt idx="9690">
                  <c:v>28.792999999999999</c:v>
                </c:pt>
                <c:pt idx="9691">
                  <c:v>26.216999999999999</c:v>
                </c:pt>
                <c:pt idx="9692">
                  <c:v>24.385000000000002</c:v>
                </c:pt>
                <c:pt idx="9693">
                  <c:v>25.794</c:v>
                </c:pt>
                <c:pt idx="9694">
                  <c:v>33.384</c:v>
                </c:pt>
                <c:pt idx="9695">
                  <c:v>36.228000000000002</c:v>
                </c:pt>
                <c:pt idx="9696">
                  <c:v>27.027999999999999</c:v>
                </c:pt>
                <c:pt idx="9697">
                  <c:v>35.963000000000001</c:v>
                </c:pt>
                <c:pt idx="9698">
                  <c:v>26.847000000000001</c:v>
                </c:pt>
                <c:pt idx="9699">
                  <c:v>31.356000000000002</c:v>
                </c:pt>
                <c:pt idx="9700">
                  <c:v>34.597000000000001</c:v>
                </c:pt>
                <c:pt idx="9701">
                  <c:v>25.167999999999999</c:v>
                </c:pt>
                <c:pt idx="9702">
                  <c:v>24.809000000000001</c:v>
                </c:pt>
                <c:pt idx="9703">
                  <c:v>31.686</c:v>
                </c:pt>
                <c:pt idx="9704">
                  <c:v>34.481999999999999</c:v>
                </c:pt>
                <c:pt idx="9705">
                  <c:v>32.329000000000001</c:v>
                </c:pt>
                <c:pt idx="9706">
                  <c:v>32.67</c:v>
                </c:pt>
                <c:pt idx="9707">
                  <c:v>36.134</c:v>
                </c:pt>
                <c:pt idx="9708">
                  <c:v>28.936</c:v>
                </c:pt>
                <c:pt idx="9709">
                  <c:v>24.689</c:v>
                </c:pt>
                <c:pt idx="9710">
                  <c:v>28.738</c:v>
                </c:pt>
                <c:pt idx="9711">
                  <c:v>27.951000000000001</c:v>
                </c:pt>
                <c:pt idx="9712">
                  <c:v>35.819000000000003</c:v>
                </c:pt>
                <c:pt idx="9713">
                  <c:v>31.443000000000001</c:v>
                </c:pt>
                <c:pt idx="9714">
                  <c:v>25.751000000000001</c:v>
                </c:pt>
                <c:pt idx="9715">
                  <c:v>30.911999999999999</c:v>
                </c:pt>
                <c:pt idx="9716">
                  <c:v>23.533999999999999</c:v>
                </c:pt>
                <c:pt idx="9717">
                  <c:v>27.350999999999999</c:v>
                </c:pt>
                <c:pt idx="9718">
                  <c:v>24.989000000000001</c:v>
                </c:pt>
                <c:pt idx="9719">
                  <c:v>29.388000000000002</c:v>
                </c:pt>
                <c:pt idx="9720">
                  <c:v>28.047000000000001</c:v>
                </c:pt>
                <c:pt idx="9721">
                  <c:v>22.256</c:v>
                </c:pt>
                <c:pt idx="9722">
                  <c:v>26.852</c:v>
                </c:pt>
                <c:pt idx="9723">
                  <c:v>23.27</c:v>
                </c:pt>
                <c:pt idx="9724">
                  <c:v>29.803000000000001</c:v>
                </c:pt>
                <c:pt idx="9725">
                  <c:v>22.89</c:v>
                </c:pt>
                <c:pt idx="9726">
                  <c:v>36.715000000000003</c:v>
                </c:pt>
                <c:pt idx="9727">
                  <c:v>30.266999999999999</c:v>
                </c:pt>
                <c:pt idx="9728">
                  <c:v>27.667000000000002</c:v>
                </c:pt>
                <c:pt idx="9729">
                  <c:v>23.349</c:v>
                </c:pt>
                <c:pt idx="9730">
                  <c:v>24.446999999999999</c:v>
                </c:pt>
                <c:pt idx="9731">
                  <c:v>26.07</c:v>
                </c:pt>
                <c:pt idx="9732">
                  <c:v>25.986000000000001</c:v>
                </c:pt>
                <c:pt idx="9733">
                  <c:v>33.191000000000003</c:v>
                </c:pt>
                <c:pt idx="9734">
                  <c:v>28.518999999999998</c:v>
                </c:pt>
                <c:pt idx="9735">
                  <c:v>29.465</c:v>
                </c:pt>
                <c:pt idx="9736">
                  <c:v>28.373999999999999</c:v>
                </c:pt>
                <c:pt idx="9737">
                  <c:v>36.728999999999999</c:v>
                </c:pt>
                <c:pt idx="9738">
                  <c:v>26.404</c:v>
                </c:pt>
                <c:pt idx="9739">
                  <c:v>42.792999999999999</c:v>
                </c:pt>
                <c:pt idx="9740">
                  <c:v>30.18</c:v>
                </c:pt>
                <c:pt idx="9741">
                  <c:v>28.204000000000001</c:v>
                </c:pt>
                <c:pt idx="9742">
                  <c:v>30.492000000000001</c:v>
                </c:pt>
                <c:pt idx="9743">
                  <c:v>23.268000000000001</c:v>
                </c:pt>
                <c:pt idx="9744">
                  <c:v>24.78</c:v>
                </c:pt>
                <c:pt idx="9745">
                  <c:v>35.792999999999999</c:v>
                </c:pt>
                <c:pt idx="9746">
                  <c:v>25.015999999999998</c:v>
                </c:pt>
                <c:pt idx="9747">
                  <c:v>27.748999999999999</c:v>
                </c:pt>
                <c:pt idx="9748">
                  <c:v>31.591000000000001</c:v>
                </c:pt>
                <c:pt idx="9749">
                  <c:v>38.383000000000003</c:v>
                </c:pt>
                <c:pt idx="9750">
                  <c:v>22.1</c:v>
                </c:pt>
                <c:pt idx="9751">
                  <c:v>18.087</c:v>
                </c:pt>
                <c:pt idx="9752">
                  <c:v>24.102</c:v>
                </c:pt>
                <c:pt idx="9753">
                  <c:v>24.143000000000001</c:v>
                </c:pt>
                <c:pt idx="9754">
                  <c:v>35.97</c:v>
                </c:pt>
                <c:pt idx="9755">
                  <c:v>23.408999999999999</c:v>
                </c:pt>
                <c:pt idx="9756">
                  <c:v>33.359000000000002</c:v>
                </c:pt>
                <c:pt idx="9757">
                  <c:v>20.991</c:v>
                </c:pt>
                <c:pt idx="9758">
                  <c:v>32.098999999999997</c:v>
                </c:pt>
                <c:pt idx="9759">
                  <c:v>37.259</c:v>
                </c:pt>
                <c:pt idx="9760">
                  <c:v>24.343</c:v>
                </c:pt>
                <c:pt idx="9761">
                  <c:v>33.956000000000003</c:v>
                </c:pt>
                <c:pt idx="9762">
                  <c:v>35.497</c:v>
                </c:pt>
                <c:pt idx="9763">
                  <c:v>23.318999999999999</c:v>
                </c:pt>
                <c:pt idx="9764">
                  <c:v>38.497999999999998</c:v>
                </c:pt>
                <c:pt idx="9765">
                  <c:v>31.291</c:v>
                </c:pt>
                <c:pt idx="9766">
                  <c:v>28.138000000000002</c:v>
                </c:pt>
                <c:pt idx="9767">
                  <c:v>33.488999999999997</c:v>
                </c:pt>
                <c:pt idx="9768">
                  <c:v>25.456</c:v>
                </c:pt>
                <c:pt idx="9769">
                  <c:v>27.3</c:v>
                </c:pt>
                <c:pt idx="9770">
                  <c:v>23.736999999999998</c:v>
                </c:pt>
                <c:pt idx="9771">
                  <c:v>25.602</c:v>
                </c:pt>
                <c:pt idx="9772">
                  <c:v>32.262</c:v>
                </c:pt>
                <c:pt idx="9773">
                  <c:v>26.08</c:v>
                </c:pt>
                <c:pt idx="9774">
                  <c:v>24.832999999999998</c:v>
                </c:pt>
                <c:pt idx="9775">
                  <c:v>32.889000000000003</c:v>
                </c:pt>
                <c:pt idx="9776">
                  <c:v>31.481999999999999</c:v>
                </c:pt>
                <c:pt idx="9777">
                  <c:v>34.037999999999997</c:v>
                </c:pt>
                <c:pt idx="9778">
                  <c:v>28.907</c:v>
                </c:pt>
                <c:pt idx="9779">
                  <c:v>31.936</c:v>
                </c:pt>
                <c:pt idx="9780">
                  <c:v>28.661000000000001</c:v>
                </c:pt>
                <c:pt idx="9781">
                  <c:v>23.539000000000001</c:v>
                </c:pt>
                <c:pt idx="9782">
                  <c:v>29.498999999999999</c:v>
                </c:pt>
                <c:pt idx="9783">
                  <c:v>35.706000000000003</c:v>
                </c:pt>
                <c:pt idx="9784">
                  <c:v>41.598999999999997</c:v>
                </c:pt>
                <c:pt idx="9785">
                  <c:v>28.542999999999999</c:v>
                </c:pt>
                <c:pt idx="9786">
                  <c:v>29.474</c:v>
                </c:pt>
                <c:pt idx="9787">
                  <c:v>23.98</c:v>
                </c:pt>
                <c:pt idx="9788">
                  <c:v>29.818999999999999</c:v>
                </c:pt>
                <c:pt idx="9789">
                  <c:v>29.41</c:v>
                </c:pt>
                <c:pt idx="9790">
                  <c:v>24.388999999999999</c:v>
                </c:pt>
                <c:pt idx="9791">
                  <c:v>35.435000000000002</c:v>
                </c:pt>
                <c:pt idx="9792">
                  <c:v>34.344000000000001</c:v>
                </c:pt>
                <c:pt idx="9793">
                  <c:v>30.361000000000001</c:v>
                </c:pt>
                <c:pt idx="9794">
                  <c:v>29.138999999999999</c:v>
                </c:pt>
                <c:pt idx="9795">
                  <c:v>32.35</c:v>
                </c:pt>
                <c:pt idx="9796">
                  <c:v>30.957999999999998</c:v>
                </c:pt>
                <c:pt idx="9797">
                  <c:v>25.596</c:v>
                </c:pt>
                <c:pt idx="9798">
                  <c:v>24.093</c:v>
                </c:pt>
                <c:pt idx="9799">
                  <c:v>33.402999999999999</c:v>
                </c:pt>
                <c:pt idx="9800">
                  <c:v>31.11</c:v>
                </c:pt>
                <c:pt idx="9801">
                  <c:v>30.381</c:v>
                </c:pt>
                <c:pt idx="9802">
                  <c:v>26.727</c:v>
                </c:pt>
                <c:pt idx="9803">
                  <c:v>26.876000000000001</c:v>
                </c:pt>
                <c:pt idx="9804">
                  <c:v>28.207000000000001</c:v>
                </c:pt>
                <c:pt idx="9805">
                  <c:v>32.378</c:v>
                </c:pt>
                <c:pt idx="9806">
                  <c:v>26.905999999999999</c:v>
                </c:pt>
                <c:pt idx="9807">
                  <c:v>38.411999999999999</c:v>
                </c:pt>
                <c:pt idx="9808">
                  <c:v>32.746000000000002</c:v>
                </c:pt>
                <c:pt idx="9809">
                  <c:v>28.497</c:v>
                </c:pt>
                <c:pt idx="9810">
                  <c:v>20.719000000000001</c:v>
                </c:pt>
                <c:pt idx="9811">
                  <c:v>30.294</c:v>
                </c:pt>
                <c:pt idx="9812">
                  <c:v>25.754999999999999</c:v>
                </c:pt>
                <c:pt idx="9813">
                  <c:v>29.795999999999999</c:v>
                </c:pt>
                <c:pt idx="9814">
                  <c:v>29.393000000000001</c:v>
                </c:pt>
                <c:pt idx="9815">
                  <c:v>35.765999999999998</c:v>
                </c:pt>
                <c:pt idx="9816">
                  <c:v>23.756</c:v>
                </c:pt>
                <c:pt idx="9817">
                  <c:v>28.943999999999999</c:v>
                </c:pt>
                <c:pt idx="9818">
                  <c:v>23.347000000000001</c:v>
                </c:pt>
                <c:pt idx="9819">
                  <c:v>37.445999999999998</c:v>
                </c:pt>
                <c:pt idx="9820">
                  <c:v>32.08</c:v>
                </c:pt>
                <c:pt idx="9821">
                  <c:v>31.391999999999999</c:v>
                </c:pt>
                <c:pt idx="9822">
                  <c:v>25.161000000000001</c:v>
                </c:pt>
                <c:pt idx="9823">
                  <c:v>35.085000000000001</c:v>
                </c:pt>
                <c:pt idx="9824">
                  <c:v>24.24</c:v>
                </c:pt>
                <c:pt idx="9825">
                  <c:v>29.946999999999999</c:v>
                </c:pt>
                <c:pt idx="9826">
                  <c:v>30.332000000000001</c:v>
                </c:pt>
                <c:pt idx="9827">
                  <c:v>23.241</c:v>
                </c:pt>
                <c:pt idx="9828">
                  <c:v>35.264000000000003</c:v>
                </c:pt>
                <c:pt idx="9829">
                  <c:v>23.065999999999999</c:v>
                </c:pt>
                <c:pt idx="9830">
                  <c:v>25.481999999999999</c:v>
                </c:pt>
                <c:pt idx="9831">
                  <c:v>26.402000000000001</c:v>
                </c:pt>
                <c:pt idx="9832">
                  <c:v>29.170999999999999</c:v>
                </c:pt>
                <c:pt idx="9833">
                  <c:v>25.103999999999999</c:v>
                </c:pt>
                <c:pt idx="9834">
                  <c:v>27.599</c:v>
                </c:pt>
                <c:pt idx="9835">
                  <c:v>36.805</c:v>
                </c:pt>
                <c:pt idx="9836">
                  <c:v>29.786999999999999</c:v>
                </c:pt>
                <c:pt idx="9837">
                  <c:v>24</c:v>
                </c:pt>
                <c:pt idx="9838">
                  <c:v>29.12</c:v>
                </c:pt>
                <c:pt idx="9839">
                  <c:v>27.4</c:v>
                </c:pt>
                <c:pt idx="9840">
                  <c:v>20.98</c:v>
                </c:pt>
                <c:pt idx="9841">
                  <c:v>34.771000000000001</c:v>
                </c:pt>
                <c:pt idx="9842">
                  <c:v>34.514000000000003</c:v>
                </c:pt>
                <c:pt idx="9843">
                  <c:v>27.911000000000001</c:v>
                </c:pt>
                <c:pt idx="9844">
                  <c:v>31.628</c:v>
                </c:pt>
                <c:pt idx="9845">
                  <c:v>32.784999999999997</c:v>
                </c:pt>
                <c:pt idx="9846">
                  <c:v>28.501000000000001</c:v>
                </c:pt>
                <c:pt idx="9847">
                  <c:v>28.954000000000001</c:v>
                </c:pt>
                <c:pt idx="9848">
                  <c:v>29.388999999999999</c:v>
                </c:pt>
                <c:pt idx="9849">
                  <c:v>22.922000000000001</c:v>
                </c:pt>
                <c:pt idx="9850">
                  <c:v>22.247</c:v>
                </c:pt>
                <c:pt idx="9851">
                  <c:v>26.593</c:v>
                </c:pt>
                <c:pt idx="9852">
                  <c:v>26.010999999999999</c:v>
                </c:pt>
                <c:pt idx="9853">
                  <c:v>32.270000000000003</c:v>
                </c:pt>
                <c:pt idx="9854">
                  <c:v>31.991</c:v>
                </c:pt>
                <c:pt idx="9855">
                  <c:v>30.417000000000002</c:v>
                </c:pt>
                <c:pt idx="9856">
                  <c:v>26.657</c:v>
                </c:pt>
                <c:pt idx="9857">
                  <c:v>20.542999999999999</c:v>
                </c:pt>
                <c:pt idx="9858">
                  <c:v>28.062000000000001</c:v>
                </c:pt>
                <c:pt idx="9859">
                  <c:v>37.984000000000002</c:v>
                </c:pt>
                <c:pt idx="9860">
                  <c:v>25.02</c:v>
                </c:pt>
                <c:pt idx="9861">
                  <c:v>24.172999999999998</c:v>
                </c:pt>
                <c:pt idx="9862">
                  <c:v>27.946000000000002</c:v>
                </c:pt>
                <c:pt idx="9863">
                  <c:v>36.069000000000003</c:v>
                </c:pt>
                <c:pt idx="9864">
                  <c:v>23.9</c:v>
                </c:pt>
                <c:pt idx="9865">
                  <c:v>23.509</c:v>
                </c:pt>
                <c:pt idx="9866">
                  <c:v>22.126000000000001</c:v>
                </c:pt>
                <c:pt idx="9867">
                  <c:v>33.423999999999999</c:v>
                </c:pt>
                <c:pt idx="9868">
                  <c:v>27.302</c:v>
                </c:pt>
                <c:pt idx="9869">
                  <c:v>31.42</c:v>
                </c:pt>
                <c:pt idx="9870">
                  <c:v>30.529</c:v>
                </c:pt>
                <c:pt idx="9871">
                  <c:v>26.443000000000001</c:v>
                </c:pt>
                <c:pt idx="9872">
                  <c:v>34.512999999999998</c:v>
                </c:pt>
                <c:pt idx="9873">
                  <c:v>27.106000000000002</c:v>
                </c:pt>
                <c:pt idx="9874">
                  <c:v>26.370999999999999</c:v>
                </c:pt>
                <c:pt idx="9875">
                  <c:v>43.667000000000002</c:v>
                </c:pt>
                <c:pt idx="9876">
                  <c:v>26.536000000000001</c:v>
                </c:pt>
                <c:pt idx="9877">
                  <c:v>26.728999999999999</c:v>
                </c:pt>
                <c:pt idx="9878">
                  <c:v>22.111000000000001</c:v>
                </c:pt>
                <c:pt idx="9879">
                  <c:v>21.812000000000001</c:v>
                </c:pt>
                <c:pt idx="9880">
                  <c:v>30.661000000000001</c:v>
                </c:pt>
                <c:pt idx="9881">
                  <c:v>26.286000000000001</c:v>
                </c:pt>
                <c:pt idx="9882">
                  <c:v>31.501999999999999</c:v>
                </c:pt>
                <c:pt idx="9883">
                  <c:v>27.337</c:v>
                </c:pt>
                <c:pt idx="9884">
                  <c:v>31.948</c:v>
                </c:pt>
                <c:pt idx="9885">
                  <c:v>26.128</c:v>
                </c:pt>
                <c:pt idx="9886">
                  <c:v>33.009</c:v>
                </c:pt>
                <c:pt idx="9887">
                  <c:v>33.561999999999998</c:v>
                </c:pt>
                <c:pt idx="9888">
                  <c:v>21.06</c:v>
                </c:pt>
                <c:pt idx="9889">
                  <c:v>21.16</c:v>
                </c:pt>
                <c:pt idx="9890">
                  <c:v>31.934999999999999</c:v>
                </c:pt>
                <c:pt idx="9891">
                  <c:v>39.465000000000003</c:v>
                </c:pt>
                <c:pt idx="9892">
                  <c:v>33.72</c:v>
                </c:pt>
                <c:pt idx="9893">
                  <c:v>25.033999999999999</c:v>
                </c:pt>
                <c:pt idx="9894">
                  <c:v>24.222000000000001</c:v>
                </c:pt>
                <c:pt idx="9895">
                  <c:v>29.32</c:v>
                </c:pt>
                <c:pt idx="9896">
                  <c:v>23.698</c:v>
                </c:pt>
                <c:pt idx="9897">
                  <c:v>22.789000000000001</c:v>
                </c:pt>
                <c:pt idx="9898">
                  <c:v>30.047999999999998</c:v>
                </c:pt>
                <c:pt idx="9899">
                  <c:v>32.374000000000002</c:v>
                </c:pt>
                <c:pt idx="9900">
                  <c:v>24.155000000000001</c:v>
                </c:pt>
                <c:pt idx="9901">
                  <c:v>23.617000000000001</c:v>
                </c:pt>
                <c:pt idx="9902">
                  <c:v>27.562999999999999</c:v>
                </c:pt>
                <c:pt idx="9903">
                  <c:v>27.248000000000001</c:v>
                </c:pt>
                <c:pt idx="9904">
                  <c:v>31.867999999999999</c:v>
                </c:pt>
                <c:pt idx="9905">
                  <c:v>24.715</c:v>
                </c:pt>
                <c:pt idx="9906">
                  <c:v>37.475000000000001</c:v>
                </c:pt>
                <c:pt idx="9907">
                  <c:v>26.838000000000001</c:v>
                </c:pt>
                <c:pt idx="9908">
                  <c:v>29.803999999999998</c:v>
                </c:pt>
                <c:pt idx="9909">
                  <c:v>28.763999999999999</c:v>
                </c:pt>
                <c:pt idx="9910">
                  <c:v>33.774999999999999</c:v>
                </c:pt>
                <c:pt idx="9911">
                  <c:v>19.268999999999998</c:v>
                </c:pt>
                <c:pt idx="9912">
                  <c:v>31.050999999999998</c:v>
                </c:pt>
                <c:pt idx="9913">
                  <c:v>24.527999999999999</c:v>
                </c:pt>
                <c:pt idx="9914">
                  <c:v>28.111999999999998</c:v>
                </c:pt>
                <c:pt idx="9915">
                  <c:v>26.759</c:v>
                </c:pt>
                <c:pt idx="9916">
                  <c:v>38.33</c:v>
                </c:pt>
                <c:pt idx="9917">
                  <c:v>23.553000000000001</c:v>
                </c:pt>
                <c:pt idx="9918">
                  <c:v>31.492000000000001</c:v>
                </c:pt>
                <c:pt idx="9919">
                  <c:v>24.532</c:v>
                </c:pt>
                <c:pt idx="9920">
                  <c:v>31.747</c:v>
                </c:pt>
                <c:pt idx="9921">
                  <c:v>33.677999999999997</c:v>
                </c:pt>
                <c:pt idx="9922">
                  <c:v>30.765000000000001</c:v>
                </c:pt>
                <c:pt idx="9923">
                  <c:v>36.670999999999999</c:v>
                </c:pt>
                <c:pt idx="9924">
                  <c:v>36.415999999999997</c:v>
                </c:pt>
                <c:pt idx="9925">
                  <c:v>31.914999999999999</c:v>
                </c:pt>
                <c:pt idx="9926">
                  <c:v>47.44</c:v>
                </c:pt>
                <c:pt idx="9927">
                  <c:v>24.768000000000001</c:v>
                </c:pt>
                <c:pt idx="9928">
                  <c:v>15.606999999999999</c:v>
                </c:pt>
                <c:pt idx="9929">
                  <c:v>29.881</c:v>
                </c:pt>
                <c:pt idx="9930">
                  <c:v>24.75</c:v>
                </c:pt>
                <c:pt idx="9931">
                  <c:v>24.777999999999999</c:v>
                </c:pt>
                <c:pt idx="9932">
                  <c:v>25.704999999999998</c:v>
                </c:pt>
                <c:pt idx="9933">
                  <c:v>36.859000000000002</c:v>
                </c:pt>
                <c:pt idx="9934">
                  <c:v>31.128</c:v>
                </c:pt>
                <c:pt idx="9935">
                  <c:v>26.062000000000001</c:v>
                </c:pt>
                <c:pt idx="9936">
                  <c:v>20.675999999999998</c:v>
                </c:pt>
                <c:pt idx="9937">
                  <c:v>25.853999999999999</c:v>
                </c:pt>
                <c:pt idx="9938">
                  <c:v>40.033000000000001</c:v>
                </c:pt>
                <c:pt idx="9939">
                  <c:v>28.576000000000001</c:v>
                </c:pt>
                <c:pt idx="9940">
                  <c:v>30.388000000000002</c:v>
                </c:pt>
                <c:pt idx="9941">
                  <c:v>31.018999999999998</c:v>
                </c:pt>
                <c:pt idx="9942">
                  <c:v>31.122</c:v>
                </c:pt>
                <c:pt idx="9943">
                  <c:v>32.491</c:v>
                </c:pt>
                <c:pt idx="9944">
                  <c:v>25.597000000000001</c:v>
                </c:pt>
                <c:pt idx="9945">
                  <c:v>38.567</c:v>
                </c:pt>
                <c:pt idx="9946">
                  <c:v>36.762999999999998</c:v>
                </c:pt>
                <c:pt idx="9947">
                  <c:v>33.015000000000001</c:v>
                </c:pt>
                <c:pt idx="9948">
                  <c:v>27.268000000000001</c:v>
                </c:pt>
                <c:pt idx="9949">
                  <c:v>37.554000000000002</c:v>
                </c:pt>
                <c:pt idx="9950">
                  <c:v>31.568000000000001</c:v>
                </c:pt>
                <c:pt idx="9951">
                  <c:v>33.386000000000003</c:v>
                </c:pt>
                <c:pt idx="9952">
                  <c:v>32.683999999999997</c:v>
                </c:pt>
                <c:pt idx="9953">
                  <c:v>25.173999999999999</c:v>
                </c:pt>
                <c:pt idx="9954">
                  <c:v>20.077000000000002</c:v>
                </c:pt>
                <c:pt idx="9955">
                  <c:v>26.053000000000001</c:v>
                </c:pt>
                <c:pt idx="9956">
                  <c:v>24.891999999999999</c:v>
                </c:pt>
                <c:pt idx="9957">
                  <c:v>28.048999999999999</c:v>
                </c:pt>
                <c:pt idx="9958">
                  <c:v>30.364000000000001</c:v>
                </c:pt>
                <c:pt idx="9959">
                  <c:v>19.215</c:v>
                </c:pt>
                <c:pt idx="9960">
                  <c:v>17.564</c:v>
                </c:pt>
                <c:pt idx="9961">
                  <c:v>34.204999999999998</c:v>
                </c:pt>
                <c:pt idx="9962">
                  <c:v>28.073</c:v>
                </c:pt>
                <c:pt idx="9963">
                  <c:v>32.850999999999999</c:v>
                </c:pt>
                <c:pt idx="9964">
                  <c:v>30.449000000000002</c:v>
                </c:pt>
                <c:pt idx="9965">
                  <c:v>27.273</c:v>
                </c:pt>
                <c:pt idx="9966">
                  <c:v>30.919</c:v>
                </c:pt>
                <c:pt idx="9967">
                  <c:v>31.667999999999999</c:v>
                </c:pt>
                <c:pt idx="9968">
                  <c:v>33.398000000000003</c:v>
                </c:pt>
                <c:pt idx="9969">
                  <c:v>32.433</c:v>
                </c:pt>
                <c:pt idx="9970">
                  <c:v>33.564999999999998</c:v>
                </c:pt>
                <c:pt idx="9971">
                  <c:v>22.928999999999998</c:v>
                </c:pt>
                <c:pt idx="9972">
                  <c:v>27.907</c:v>
                </c:pt>
                <c:pt idx="9973">
                  <c:v>26.334</c:v>
                </c:pt>
                <c:pt idx="9974">
                  <c:v>28.334</c:v>
                </c:pt>
                <c:pt idx="9975">
                  <c:v>35.465000000000003</c:v>
                </c:pt>
                <c:pt idx="9976">
                  <c:v>19.8</c:v>
                </c:pt>
                <c:pt idx="9977">
                  <c:v>24.279</c:v>
                </c:pt>
                <c:pt idx="9978">
                  <c:v>23.425999999999998</c:v>
                </c:pt>
                <c:pt idx="9979">
                  <c:v>24.963000000000001</c:v>
                </c:pt>
                <c:pt idx="9980">
                  <c:v>34.853999999999999</c:v>
                </c:pt>
                <c:pt idx="9981">
                  <c:v>31.026</c:v>
                </c:pt>
                <c:pt idx="9982">
                  <c:v>31.38</c:v>
                </c:pt>
                <c:pt idx="9983">
                  <c:v>26.027000000000001</c:v>
                </c:pt>
                <c:pt idx="9984">
                  <c:v>35.344000000000001</c:v>
                </c:pt>
                <c:pt idx="9985">
                  <c:v>33.677</c:v>
                </c:pt>
                <c:pt idx="9986">
                  <c:v>32.076999999999998</c:v>
                </c:pt>
                <c:pt idx="9987">
                  <c:v>25.196000000000002</c:v>
                </c:pt>
                <c:pt idx="9988">
                  <c:v>25.524000000000001</c:v>
                </c:pt>
                <c:pt idx="9989">
                  <c:v>30.475999999999999</c:v>
                </c:pt>
                <c:pt idx="9990">
                  <c:v>36.002000000000002</c:v>
                </c:pt>
                <c:pt idx="9991">
                  <c:v>26.558</c:v>
                </c:pt>
                <c:pt idx="9992">
                  <c:v>29.361999999999998</c:v>
                </c:pt>
                <c:pt idx="9993">
                  <c:v>35.4</c:v>
                </c:pt>
                <c:pt idx="9994">
                  <c:v>23.234000000000002</c:v>
                </c:pt>
                <c:pt idx="9995">
                  <c:v>23.844000000000001</c:v>
                </c:pt>
                <c:pt idx="9996">
                  <c:v>31.904</c:v>
                </c:pt>
                <c:pt idx="9997">
                  <c:v>27.977</c:v>
                </c:pt>
                <c:pt idx="9998">
                  <c:v>28.951000000000001</c:v>
                </c:pt>
                <c:pt idx="9999">
                  <c:v>30.507999999999999</c:v>
                </c:pt>
                <c:pt idx="10000">
                  <c:v>27.492000000000001</c:v>
                </c:pt>
                <c:pt idx="10001">
                  <c:v>33.287999999999997</c:v>
                </c:pt>
                <c:pt idx="10002">
                  <c:v>37.438000000000002</c:v>
                </c:pt>
                <c:pt idx="10003">
                  <c:v>27.706</c:v>
                </c:pt>
                <c:pt idx="10004">
                  <c:v>26.306000000000001</c:v>
                </c:pt>
                <c:pt idx="10005">
                  <c:v>26.577000000000002</c:v>
                </c:pt>
                <c:pt idx="10006">
                  <c:v>23.09</c:v>
                </c:pt>
                <c:pt idx="10007">
                  <c:v>26.209</c:v>
                </c:pt>
                <c:pt idx="10008">
                  <c:v>33.853999999999999</c:v>
                </c:pt>
                <c:pt idx="10009">
                  <c:v>26.050999999999998</c:v>
                </c:pt>
                <c:pt idx="10010">
                  <c:v>22.164000000000001</c:v>
                </c:pt>
                <c:pt idx="10011">
                  <c:v>21.675000000000001</c:v>
                </c:pt>
                <c:pt idx="10012">
                  <c:v>30.827999999999999</c:v>
                </c:pt>
                <c:pt idx="10013">
                  <c:v>26.449000000000002</c:v>
                </c:pt>
                <c:pt idx="10014">
                  <c:v>18.931999999999999</c:v>
                </c:pt>
                <c:pt idx="10015">
                  <c:v>35.447000000000003</c:v>
                </c:pt>
                <c:pt idx="10016">
                  <c:v>34.308999999999997</c:v>
                </c:pt>
                <c:pt idx="10017">
                  <c:v>25.841000000000001</c:v>
                </c:pt>
                <c:pt idx="10018">
                  <c:v>38.502000000000002</c:v>
                </c:pt>
                <c:pt idx="10019">
                  <c:v>39.238999999999997</c:v>
                </c:pt>
                <c:pt idx="10020">
                  <c:v>26.244</c:v>
                </c:pt>
                <c:pt idx="10021">
                  <c:v>19.324999999999999</c:v>
                </c:pt>
                <c:pt idx="10022">
                  <c:v>25.123000000000001</c:v>
                </c:pt>
                <c:pt idx="10023">
                  <c:v>27.882000000000001</c:v>
                </c:pt>
                <c:pt idx="10024">
                  <c:v>30.433</c:v>
                </c:pt>
                <c:pt idx="10025">
                  <c:v>39.491</c:v>
                </c:pt>
                <c:pt idx="10026">
                  <c:v>32.573999999999998</c:v>
                </c:pt>
                <c:pt idx="10027">
                  <c:v>31.597999999999999</c:v>
                </c:pt>
                <c:pt idx="10028">
                  <c:v>32.131</c:v>
                </c:pt>
                <c:pt idx="10029">
                  <c:v>30.695</c:v>
                </c:pt>
                <c:pt idx="10030">
                  <c:v>24.821000000000002</c:v>
                </c:pt>
                <c:pt idx="10031">
                  <c:v>28.173999999999999</c:v>
                </c:pt>
                <c:pt idx="10032">
                  <c:v>26.309000000000001</c:v>
                </c:pt>
                <c:pt idx="10033">
                  <c:v>41.31</c:v>
                </c:pt>
                <c:pt idx="10034">
                  <c:v>30.555</c:v>
                </c:pt>
                <c:pt idx="10035">
                  <c:v>30.756</c:v>
                </c:pt>
                <c:pt idx="10036">
                  <c:v>25.643000000000001</c:v>
                </c:pt>
                <c:pt idx="10037">
                  <c:v>33.773000000000003</c:v>
                </c:pt>
                <c:pt idx="10038">
                  <c:v>26.852</c:v>
                </c:pt>
                <c:pt idx="10039">
                  <c:v>20.452000000000002</c:v>
                </c:pt>
                <c:pt idx="10040">
                  <c:v>29.666</c:v>
                </c:pt>
                <c:pt idx="10041">
                  <c:v>35.143000000000001</c:v>
                </c:pt>
                <c:pt idx="10042">
                  <c:v>32.027000000000001</c:v>
                </c:pt>
                <c:pt idx="10043">
                  <c:v>27.88</c:v>
                </c:pt>
                <c:pt idx="10044">
                  <c:v>32.536000000000001</c:v>
                </c:pt>
                <c:pt idx="10045">
                  <c:v>36.576000000000001</c:v>
                </c:pt>
                <c:pt idx="10046">
                  <c:v>34.408999999999999</c:v>
                </c:pt>
                <c:pt idx="10047">
                  <c:v>27.893000000000001</c:v>
                </c:pt>
                <c:pt idx="10048">
                  <c:v>26.279</c:v>
                </c:pt>
                <c:pt idx="10049">
                  <c:v>28.989000000000001</c:v>
                </c:pt>
                <c:pt idx="10050">
                  <c:v>32.634999999999998</c:v>
                </c:pt>
                <c:pt idx="10051">
                  <c:v>27.981000000000002</c:v>
                </c:pt>
                <c:pt idx="10052">
                  <c:v>26.79</c:v>
                </c:pt>
                <c:pt idx="10053">
                  <c:v>33.057000000000002</c:v>
                </c:pt>
                <c:pt idx="10054">
                  <c:v>26.518000000000001</c:v>
                </c:pt>
                <c:pt idx="10055">
                  <c:v>33.767000000000003</c:v>
                </c:pt>
                <c:pt idx="10056">
                  <c:v>33.149000000000001</c:v>
                </c:pt>
                <c:pt idx="10057">
                  <c:v>34.204000000000001</c:v>
                </c:pt>
                <c:pt idx="10058">
                  <c:v>20.731000000000002</c:v>
                </c:pt>
                <c:pt idx="10059">
                  <c:v>31.594999999999999</c:v>
                </c:pt>
                <c:pt idx="10060">
                  <c:v>29.33</c:v>
                </c:pt>
                <c:pt idx="10061">
                  <c:v>28.175999999999998</c:v>
                </c:pt>
                <c:pt idx="10062">
                  <c:v>26.625</c:v>
                </c:pt>
                <c:pt idx="10063">
                  <c:v>26.126999999999999</c:v>
                </c:pt>
                <c:pt idx="10064">
                  <c:v>27.413</c:v>
                </c:pt>
                <c:pt idx="10065">
                  <c:v>33.142000000000003</c:v>
                </c:pt>
                <c:pt idx="10066">
                  <c:v>46.756</c:v>
                </c:pt>
                <c:pt idx="10067">
                  <c:v>22.157</c:v>
                </c:pt>
                <c:pt idx="10068">
                  <c:v>31.754000000000001</c:v>
                </c:pt>
                <c:pt idx="10069">
                  <c:v>30.123999999999999</c:v>
                </c:pt>
                <c:pt idx="10070">
                  <c:v>24.911999999999999</c:v>
                </c:pt>
                <c:pt idx="10071">
                  <c:v>26.161999999999999</c:v>
                </c:pt>
                <c:pt idx="10072">
                  <c:v>38.037999999999997</c:v>
                </c:pt>
                <c:pt idx="10073">
                  <c:v>23.591999999999999</c:v>
                </c:pt>
                <c:pt idx="10074">
                  <c:v>29.588999999999999</c:v>
                </c:pt>
                <c:pt idx="10075">
                  <c:v>28.506</c:v>
                </c:pt>
                <c:pt idx="10076">
                  <c:v>37.017000000000003</c:v>
                </c:pt>
                <c:pt idx="10077">
                  <c:v>29.553000000000001</c:v>
                </c:pt>
                <c:pt idx="10078">
                  <c:v>31.965</c:v>
                </c:pt>
                <c:pt idx="10079">
                  <c:v>22.986999999999998</c:v>
                </c:pt>
                <c:pt idx="10080">
                  <c:v>31.829000000000001</c:v>
                </c:pt>
                <c:pt idx="10081">
                  <c:v>21.571000000000002</c:v>
                </c:pt>
                <c:pt idx="10082">
                  <c:v>32.722999999999999</c:v>
                </c:pt>
                <c:pt idx="10083">
                  <c:v>27.363</c:v>
                </c:pt>
                <c:pt idx="10084">
                  <c:v>25.786000000000001</c:v>
                </c:pt>
                <c:pt idx="10085">
                  <c:v>29.201000000000001</c:v>
                </c:pt>
                <c:pt idx="10086">
                  <c:v>35.667000000000002</c:v>
                </c:pt>
                <c:pt idx="10087">
                  <c:v>28.454000000000001</c:v>
                </c:pt>
                <c:pt idx="10088">
                  <c:v>30.646999999999998</c:v>
                </c:pt>
                <c:pt idx="10089">
                  <c:v>28.282</c:v>
                </c:pt>
                <c:pt idx="10090">
                  <c:v>33.622</c:v>
                </c:pt>
                <c:pt idx="10091">
                  <c:v>37.744</c:v>
                </c:pt>
                <c:pt idx="10092">
                  <c:v>28.888000000000002</c:v>
                </c:pt>
                <c:pt idx="10093">
                  <c:v>35.412999999999997</c:v>
                </c:pt>
                <c:pt idx="10094">
                  <c:v>30.326000000000001</c:v>
                </c:pt>
                <c:pt idx="10095">
                  <c:v>30.388999999999999</c:v>
                </c:pt>
                <c:pt idx="10096">
                  <c:v>27.134</c:v>
                </c:pt>
                <c:pt idx="10097">
                  <c:v>27.678000000000001</c:v>
                </c:pt>
                <c:pt idx="10098">
                  <c:v>35.969000000000001</c:v>
                </c:pt>
                <c:pt idx="10099">
                  <c:v>35.015000000000001</c:v>
                </c:pt>
                <c:pt idx="10100">
                  <c:v>36.993000000000002</c:v>
                </c:pt>
                <c:pt idx="10101">
                  <c:v>25.341000000000001</c:v>
                </c:pt>
                <c:pt idx="10102">
                  <c:v>25.696999999999999</c:v>
                </c:pt>
                <c:pt idx="10103">
                  <c:v>32.676000000000002</c:v>
                </c:pt>
                <c:pt idx="10104">
                  <c:v>30.789000000000001</c:v>
                </c:pt>
                <c:pt idx="10105">
                  <c:v>33.524999999999999</c:v>
                </c:pt>
                <c:pt idx="10106">
                  <c:v>30.565999999999999</c:v>
                </c:pt>
                <c:pt idx="10107">
                  <c:v>34.469000000000001</c:v>
                </c:pt>
                <c:pt idx="10108">
                  <c:v>27.952999999999999</c:v>
                </c:pt>
                <c:pt idx="10109">
                  <c:v>23.849</c:v>
                </c:pt>
                <c:pt idx="10110">
                  <c:v>30.053999999999998</c:v>
                </c:pt>
                <c:pt idx="10111">
                  <c:v>29.484000000000002</c:v>
                </c:pt>
                <c:pt idx="10112">
                  <c:v>30.923999999999999</c:v>
                </c:pt>
                <c:pt idx="10113">
                  <c:v>34.008000000000003</c:v>
                </c:pt>
                <c:pt idx="10114">
                  <c:v>37.997999999999998</c:v>
                </c:pt>
                <c:pt idx="10115">
                  <c:v>28.007000000000001</c:v>
                </c:pt>
                <c:pt idx="10116">
                  <c:v>35.347999999999999</c:v>
                </c:pt>
                <c:pt idx="10117">
                  <c:v>20.010999999999999</c:v>
                </c:pt>
                <c:pt idx="10118">
                  <c:v>35.045000000000002</c:v>
                </c:pt>
                <c:pt idx="10119">
                  <c:v>27.536999999999999</c:v>
                </c:pt>
                <c:pt idx="10120">
                  <c:v>27.687999999999999</c:v>
                </c:pt>
                <c:pt idx="10121">
                  <c:v>24.228999999999999</c:v>
                </c:pt>
                <c:pt idx="10122">
                  <c:v>29.111999999999998</c:v>
                </c:pt>
                <c:pt idx="10123">
                  <c:v>24.359000000000002</c:v>
                </c:pt>
                <c:pt idx="10124">
                  <c:v>29.06</c:v>
                </c:pt>
                <c:pt idx="10125">
                  <c:v>28.988</c:v>
                </c:pt>
                <c:pt idx="10126">
                  <c:v>26.902999999999999</c:v>
                </c:pt>
                <c:pt idx="10127">
                  <c:v>28.216000000000001</c:v>
                </c:pt>
                <c:pt idx="10128">
                  <c:v>30.027000000000001</c:v>
                </c:pt>
                <c:pt idx="10129">
                  <c:v>32.058</c:v>
                </c:pt>
                <c:pt idx="10130">
                  <c:v>19.783000000000001</c:v>
                </c:pt>
                <c:pt idx="10131">
                  <c:v>27.940999999999999</c:v>
                </c:pt>
                <c:pt idx="10132">
                  <c:v>25.937999999999999</c:v>
                </c:pt>
                <c:pt idx="10133">
                  <c:v>22.62</c:v>
                </c:pt>
                <c:pt idx="10134">
                  <c:v>28.088999999999999</c:v>
                </c:pt>
                <c:pt idx="10135">
                  <c:v>34.344000000000001</c:v>
                </c:pt>
                <c:pt idx="10136">
                  <c:v>32.173000000000002</c:v>
                </c:pt>
                <c:pt idx="10137">
                  <c:v>26.190999999999999</c:v>
                </c:pt>
                <c:pt idx="10138">
                  <c:v>24.463000000000001</c:v>
                </c:pt>
                <c:pt idx="10139">
                  <c:v>21.754000000000001</c:v>
                </c:pt>
                <c:pt idx="10140">
                  <c:v>27.08</c:v>
                </c:pt>
                <c:pt idx="10141">
                  <c:v>16.260000000000002</c:v>
                </c:pt>
                <c:pt idx="10142">
                  <c:v>37.128999999999998</c:v>
                </c:pt>
                <c:pt idx="10143">
                  <c:v>30.251000000000001</c:v>
                </c:pt>
                <c:pt idx="10144">
                  <c:v>27.111000000000001</c:v>
                </c:pt>
                <c:pt idx="10145">
                  <c:v>32.265000000000001</c:v>
                </c:pt>
                <c:pt idx="10146">
                  <c:v>21.507000000000001</c:v>
                </c:pt>
                <c:pt idx="10147">
                  <c:v>27.276</c:v>
                </c:pt>
                <c:pt idx="10148">
                  <c:v>25.359000000000002</c:v>
                </c:pt>
                <c:pt idx="10149">
                  <c:v>25.082000000000001</c:v>
                </c:pt>
                <c:pt idx="10150">
                  <c:v>21.379000000000001</c:v>
                </c:pt>
                <c:pt idx="10151">
                  <c:v>33.555999999999997</c:v>
                </c:pt>
                <c:pt idx="10152">
                  <c:v>27.754000000000001</c:v>
                </c:pt>
                <c:pt idx="10153">
                  <c:v>33.792000000000002</c:v>
                </c:pt>
                <c:pt idx="10154">
                  <c:v>24.568999999999999</c:v>
                </c:pt>
                <c:pt idx="10155">
                  <c:v>30.995999999999999</c:v>
                </c:pt>
                <c:pt idx="10156">
                  <c:v>28.905000000000001</c:v>
                </c:pt>
                <c:pt idx="10157">
                  <c:v>33.04</c:v>
                </c:pt>
                <c:pt idx="10158">
                  <c:v>27.516999999999999</c:v>
                </c:pt>
                <c:pt idx="10159">
                  <c:v>34.317</c:v>
                </c:pt>
                <c:pt idx="10160">
                  <c:v>29.125</c:v>
                </c:pt>
                <c:pt idx="10161">
                  <c:v>30.571999999999999</c:v>
                </c:pt>
                <c:pt idx="10162">
                  <c:v>31.026</c:v>
                </c:pt>
                <c:pt idx="10163">
                  <c:v>28.167999999999999</c:v>
                </c:pt>
                <c:pt idx="10164">
                  <c:v>27.596</c:v>
                </c:pt>
                <c:pt idx="10165">
                  <c:v>21.035</c:v>
                </c:pt>
                <c:pt idx="10166">
                  <c:v>32.802999999999997</c:v>
                </c:pt>
                <c:pt idx="10167">
                  <c:v>24.87</c:v>
                </c:pt>
                <c:pt idx="10168">
                  <c:v>28.728000000000002</c:v>
                </c:pt>
                <c:pt idx="10169">
                  <c:v>28.888999999999999</c:v>
                </c:pt>
                <c:pt idx="10170">
                  <c:v>29.895</c:v>
                </c:pt>
                <c:pt idx="10171">
                  <c:v>34.463999999999999</c:v>
                </c:pt>
                <c:pt idx="10172">
                  <c:v>28.771000000000001</c:v>
                </c:pt>
                <c:pt idx="10173">
                  <c:v>27.721</c:v>
                </c:pt>
                <c:pt idx="10174">
                  <c:v>33.110999999999997</c:v>
                </c:pt>
                <c:pt idx="10175">
                  <c:v>30.870999999999999</c:v>
                </c:pt>
                <c:pt idx="10176">
                  <c:v>21.158000000000001</c:v>
                </c:pt>
                <c:pt idx="10177">
                  <c:v>26.231999999999999</c:v>
                </c:pt>
                <c:pt idx="10178">
                  <c:v>35.779000000000003</c:v>
                </c:pt>
                <c:pt idx="10179">
                  <c:v>21.303999999999998</c:v>
                </c:pt>
                <c:pt idx="10180">
                  <c:v>25.204000000000001</c:v>
                </c:pt>
                <c:pt idx="10181">
                  <c:v>34.033999999999999</c:v>
                </c:pt>
                <c:pt idx="10182">
                  <c:v>27.228999999999999</c:v>
                </c:pt>
                <c:pt idx="10183">
                  <c:v>32.356999999999999</c:v>
                </c:pt>
                <c:pt idx="10184">
                  <c:v>28.843</c:v>
                </c:pt>
                <c:pt idx="10185">
                  <c:v>32.305999999999997</c:v>
                </c:pt>
                <c:pt idx="10186">
                  <c:v>21.652999999999999</c:v>
                </c:pt>
                <c:pt idx="10187">
                  <c:v>29.722000000000001</c:v>
                </c:pt>
                <c:pt idx="10188">
                  <c:v>20.513000000000002</c:v>
                </c:pt>
                <c:pt idx="10189">
                  <c:v>30.343</c:v>
                </c:pt>
                <c:pt idx="10190">
                  <c:v>29.594999999999999</c:v>
                </c:pt>
                <c:pt idx="10191">
                  <c:v>26.724</c:v>
                </c:pt>
                <c:pt idx="10192">
                  <c:v>28.725000000000001</c:v>
                </c:pt>
                <c:pt idx="10193">
                  <c:v>27.518000000000001</c:v>
                </c:pt>
                <c:pt idx="10194">
                  <c:v>43.915999999999997</c:v>
                </c:pt>
                <c:pt idx="10195">
                  <c:v>36.029000000000003</c:v>
                </c:pt>
                <c:pt idx="10196">
                  <c:v>34.286000000000001</c:v>
                </c:pt>
                <c:pt idx="10197">
                  <c:v>38.305</c:v>
                </c:pt>
                <c:pt idx="10198">
                  <c:v>28.302</c:v>
                </c:pt>
                <c:pt idx="10199">
                  <c:v>28.251000000000001</c:v>
                </c:pt>
                <c:pt idx="10200">
                  <c:v>32.116</c:v>
                </c:pt>
                <c:pt idx="10201">
                  <c:v>24.128</c:v>
                </c:pt>
                <c:pt idx="10202">
                  <c:v>26.67</c:v>
                </c:pt>
                <c:pt idx="10203">
                  <c:v>31.192</c:v>
                </c:pt>
                <c:pt idx="10204">
                  <c:v>33.549999999999997</c:v>
                </c:pt>
                <c:pt idx="10205">
                  <c:v>29.817</c:v>
                </c:pt>
                <c:pt idx="10206">
                  <c:v>28.861000000000001</c:v>
                </c:pt>
                <c:pt idx="10207">
                  <c:v>24.966000000000001</c:v>
                </c:pt>
                <c:pt idx="10208">
                  <c:v>27.283999999999999</c:v>
                </c:pt>
                <c:pt idx="10209">
                  <c:v>31.321999999999999</c:v>
                </c:pt>
                <c:pt idx="10210">
                  <c:v>33.295999999999999</c:v>
                </c:pt>
                <c:pt idx="10211">
                  <c:v>26.829000000000001</c:v>
                </c:pt>
                <c:pt idx="10212">
                  <c:v>22.504999999999999</c:v>
                </c:pt>
                <c:pt idx="10213">
                  <c:v>28.949000000000002</c:v>
                </c:pt>
                <c:pt idx="10214">
                  <c:v>26.916</c:v>
                </c:pt>
                <c:pt idx="10215">
                  <c:v>35.284999999999997</c:v>
                </c:pt>
                <c:pt idx="10216">
                  <c:v>34.500999999999998</c:v>
                </c:pt>
                <c:pt idx="10217">
                  <c:v>26.744</c:v>
                </c:pt>
                <c:pt idx="10218">
                  <c:v>33.841000000000001</c:v>
                </c:pt>
                <c:pt idx="10219">
                  <c:v>33.372999999999998</c:v>
                </c:pt>
                <c:pt idx="10220">
                  <c:v>30.841999999999999</c:v>
                </c:pt>
                <c:pt idx="10221">
                  <c:v>24.948</c:v>
                </c:pt>
                <c:pt idx="10222">
                  <c:v>24.126000000000001</c:v>
                </c:pt>
                <c:pt idx="10223">
                  <c:v>25.143000000000001</c:v>
                </c:pt>
                <c:pt idx="10224">
                  <c:v>28.295999999999999</c:v>
                </c:pt>
                <c:pt idx="10225">
                  <c:v>41.969000000000001</c:v>
                </c:pt>
                <c:pt idx="10226">
                  <c:v>26.233000000000001</c:v>
                </c:pt>
                <c:pt idx="10227">
                  <c:v>31.111999999999998</c:v>
                </c:pt>
                <c:pt idx="10228">
                  <c:v>23.835999999999999</c:v>
                </c:pt>
                <c:pt idx="10229">
                  <c:v>33.136000000000003</c:v>
                </c:pt>
                <c:pt idx="10230">
                  <c:v>34.091000000000001</c:v>
                </c:pt>
                <c:pt idx="10231">
                  <c:v>37.656999999999996</c:v>
                </c:pt>
                <c:pt idx="10232">
                  <c:v>27.959</c:v>
                </c:pt>
                <c:pt idx="10233">
                  <c:v>28.391999999999999</c:v>
                </c:pt>
                <c:pt idx="10234">
                  <c:v>33.61</c:v>
                </c:pt>
                <c:pt idx="10235">
                  <c:v>24.094999999999999</c:v>
                </c:pt>
                <c:pt idx="10236">
                  <c:v>27.988</c:v>
                </c:pt>
                <c:pt idx="10237">
                  <c:v>30.506</c:v>
                </c:pt>
                <c:pt idx="10238">
                  <c:v>23.748000000000001</c:v>
                </c:pt>
                <c:pt idx="10239">
                  <c:v>29.277999999999999</c:v>
                </c:pt>
                <c:pt idx="10240">
                  <c:v>31.396000000000001</c:v>
                </c:pt>
                <c:pt idx="10241">
                  <c:v>38.898000000000003</c:v>
                </c:pt>
                <c:pt idx="10242">
                  <c:v>22.901</c:v>
                </c:pt>
                <c:pt idx="10243">
                  <c:v>32.203000000000003</c:v>
                </c:pt>
                <c:pt idx="10244">
                  <c:v>32.720999999999997</c:v>
                </c:pt>
                <c:pt idx="10245">
                  <c:v>30.809000000000001</c:v>
                </c:pt>
                <c:pt idx="10246">
                  <c:v>23.992000000000001</c:v>
                </c:pt>
                <c:pt idx="10247">
                  <c:v>33.856999999999999</c:v>
                </c:pt>
                <c:pt idx="10248">
                  <c:v>24.331</c:v>
                </c:pt>
                <c:pt idx="10249">
                  <c:v>31.468</c:v>
                </c:pt>
                <c:pt idx="10250">
                  <c:v>28.22</c:v>
                </c:pt>
                <c:pt idx="10251">
                  <c:v>23.469000000000001</c:v>
                </c:pt>
                <c:pt idx="10252">
                  <c:v>24.323</c:v>
                </c:pt>
                <c:pt idx="10253">
                  <c:v>33.512999999999998</c:v>
                </c:pt>
                <c:pt idx="10254">
                  <c:v>34.692</c:v>
                </c:pt>
                <c:pt idx="10255">
                  <c:v>27.971</c:v>
                </c:pt>
                <c:pt idx="10256">
                  <c:v>31.57</c:v>
                </c:pt>
                <c:pt idx="10257">
                  <c:v>33.042999999999999</c:v>
                </c:pt>
                <c:pt idx="10258">
                  <c:v>35.628999999999998</c:v>
                </c:pt>
                <c:pt idx="10259">
                  <c:v>30.704999999999998</c:v>
                </c:pt>
                <c:pt idx="10260">
                  <c:v>30.387</c:v>
                </c:pt>
                <c:pt idx="10261">
                  <c:v>32.247999999999998</c:v>
                </c:pt>
                <c:pt idx="10262">
                  <c:v>30.782</c:v>
                </c:pt>
                <c:pt idx="10263">
                  <c:v>28.943000000000001</c:v>
                </c:pt>
                <c:pt idx="10264">
                  <c:v>35.262999999999998</c:v>
                </c:pt>
                <c:pt idx="10265">
                  <c:v>29.228999999999999</c:v>
                </c:pt>
                <c:pt idx="10266">
                  <c:v>32.521000000000001</c:v>
                </c:pt>
                <c:pt idx="10267">
                  <c:v>37.579000000000001</c:v>
                </c:pt>
                <c:pt idx="10268">
                  <c:v>24.718</c:v>
                </c:pt>
                <c:pt idx="10269">
                  <c:v>32.793999999999997</c:v>
                </c:pt>
                <c:pt idx="10270">
                  <c:v>27.478999999999999</c:v>
                </c:pt>
                <c:pt idx="10271">
                  <c:v>22.39</c:v>
                </c:pt>
                <c:pt idx="10272">
                  <c:v>30.22</c:v>
                </c:pt>
                <c:pt idx="10273">
                  <c:v>24.844999999999999</c:v>
                </c:pt>
                <c:pt idx="10274">
                  <c:v>21.562999999999999</c:v>
                </c:pt>
                <c:pt idx="10275">
                  <c:v>20.574999999999999</c:v>
                </c:pt>
                <c:pt idx="10276">
                  <c:v>34.76</c:v>
                </c:pt>
                <c:pt idx="10277">
                  <c:v>26.879000000000001</c:v>
                </c:pt>
                <c:pt idx="10278">
                  <c:v>30.831</c:v>
                </c:pt>
                <c:pt idx="10279">
                  <c:v>28.692</c:v>
                </c:pt>
                <c:pt idx="10280">
                  <c:v>25.396999999999998</c:v>
                </c:pt>
                <c:pt idx="10281">
                  <c:v>27.635999999999999</c:v>
                </c:pt>
                <c:pt idx="10282">
                  <c:v>29.59</c:v>
                </c:pt>
                <c:pt idx="10283">
                  <c:v>34.813000000000002</c:v>
                </c:pt>
                <c:pt idx="10284">
                  <c:v>31.305</c:v>
                </c:pt>
                <c:pt idx="10285">
                  <c:v>32.619</c:v>
                </c:pt>
                <c:pt idx="10286">
                  <c:v>33.366</c:v>
                </c:pt>
                <c:pt idx="10287">
                  <c:v>28.268000000000001</c:v>
                </c:pt>
                <c:pt idx="10288">
                  <c:v>34.890999999999998</c:v>
                </c:pt>
                <c:pt idx="10289">
                  <c:v>30.535</c:v>
                </c:pt>
                <c:pt idx="10290">
                  <c:v>26.637</c:v>
                </c:pt>
                <c:pt idx="10291">
                  <c:v>25.553000000000001</c:v>
                </c:pt>
                <c:pt idx="10292">
                  <c:v>28.882999999999999</c:v>
                </c:pt>
                <c:pt idx="10293">
                  <c:v>34.921999999999997</c:v>
                </c:pt>
                <c:pt idx="10294">
                  <c:v>29.748999999999999</c:v>
                </c:pt>
                <c:pt idx="10295">
                  <c:v>30.925000000000001</c:v>
                </c:pt>
                <c:pt idx="10296">
                  <c:v>27.969000000000001</c:v>
                </c:pt>
                <c:pt idx="10297">
                  <c:v>26.582000000000001</c:v>
                </c:pt>
                <c:pt idx="10298">
                  <c:v>32.210999999999999</c:v>
                </c:pt>
                <c:pt idx="10299">
                  <c:v>29.69</c:v>
                </c:pt>
                <c:pt idx="10300">
                  <c:v>27.92</c:v>
                </c:pt>
                <c:pt idx="10301">
                  <c:v>26.210999999999999</c:v>
                </c:pt>
                <c:pt idx="10302">
                  <c:v>25.579000000000001</c:v>
                </c:pt>
                <c:pt idx="10303">
                  <c:v>32.444000000000003</c:v>
                </c:pt>
                <c:pt idx="10304">
                  <c:v>24.337</c:v>
                </c:pt>
                <c:pt idx="10305">
                  <c:v>31.193000000000001</c:v>
                </c:pt>
                <c:pt idx="10306">
                  <c:v>31.170999999999999</c:v>
                </c:pt>
                <c:pt idx="10307">
                  <c:v>24.661000000000001</c:v>
                </c:pt>
                <c:pt idx="10308">
                  <c:v>25.834</c:v>
                </c:pt>
                <c:pt idx="10309">
                  <c:v>27.588999999999999</c:v>
                </c:pt>
                <c:pt idx="10310">
                  <c:v>30.486999999999998</c:v>
                </c:pt>
                <c:pt idx="10311">
                  <c:v>30.513999999999999</c:v>
                </c:pt>
                <c:pt idx="10312">
                  <c:v>27.837</c:v>
                </c:pt>
                <c:pt idx="10313">
                  <c:v>31.402999999999999</c:v>
                </c:pt>
                <c:pt idx="10314">
                  <c:v>32.347999999999999</c:v>
                </c:pt>
                <c:pt idx="10315">
                  <c:v>26.565000000000001</c:v>
                </c:pt>
                <c:pt idx="10316">
                  <c:v>25.456</c:v>
                </c:pt>
                <c:pt idx="10317">
                  <c:v>30.245999999999999</c:v>
                </c:pt>
                <c:pt idx="10318">
                  <c:v>25.693000000000001</c:v>
                </c:pt>
                <c:pt idx="10319">
                  <c:v>21.387</c:v>
                </c:pt>
                <c:pt idx="10320">
                  <c:v>27.693999999999999</c:v>
                </c:pt>
                <c:pt idx="10321">
                  <c:v>27.484000000000002</c:v>
                </c:pt>
                <c:pt idx="10322">
                  <c:v>27.058</c:v>
                </c:pt>
                <c:pt idx="10323">
                  <c:v>30.047000000000001</c:v>
                </c:pt>
                <c:pt idx="10324">
                  <c:v>25.274999999999999</c:v>
                </c:pt>
                <c:pt idx="10325">
                  <c:v>29.965</c:v>
                </c:pt>
                <c:pt idx="10326">
                  <c:v>23.852</c:v>
                </c:pt>
                <c:pt idx="10327">
                  <c:v>29.035</c:v>
                </c:pt>
                <c:pt idx="10328">
                  <c:v>26.210999999999999</c:v>
                </c:pt>
                <c:pt idx="10329">
                  <c:v>24.881</c:v>
                </c:pt>
                <c:pt idx="10330">
                  <c:v>32.134</c:v>
                </c:pt>
                <c:pt idx="10331">
                  <c:v>36.027000000000001</c:v>
                </c:pt>
                <c:pt idx="10332">
                  <c:v>27.285</c:v>
                </c:pt>
                <c:pt idx="10333">
                  <c:v>27.231999999999999</c:v>
                </c:pt>
                <c:pt idx="10334">
                  <c:v>31.507000000000001</c:v>
                </c:pt>
                <c:pt idx="10335">
                  <c:v>31.292999999999999</c:v>
                </c:pt>
                <c:pt idx="10336">
                  <c:v>28.355</c:v>
                </c:pt>
                <c:pt idx="10337">
                  <c:v>26.193000000000001</c:v>
                </c:pt>
                <c:pt idx="10338">
                  <c:v>28.338000000000001</c:v>
                </c:pt>
                <c:pt idx="10339">
                  <c:v>26.454999999999998</c:v>
                </c:pt>
                <c:pt idx="10340">
                  <c:v>22.356999999999999</c:v>
                </c:pt>
                <c:pt idx="10341">
                  <c:v>29.085000000000001</c:v>
                </c:pt>
                <c:pt idx="10342">
                  <c:v>26.047000000000001</c:v>
                </c:pt>
                <c:pt idx="10343">
                  <c:v>24.981000000000002</c:v>
                </c:pt>
                <c:pt idx="10344">
                  <c:v>28.312000000000001</c:v>
                </c:pt>
                <c:pt idx="10345">
                  <c:v>23.018000000000001</c:v>
                </c:pt>
                <c:pt idx="10346">
                  <c:v>39.497999999999998</c:v>
                </c:pt>
                <c:pt idx="10347">
                  <c:v>30.361000000000001</c:v>
                </c:pt>
                <c:pt idx="10348">
                  <c:v>25.504999999999999</c:v>
                </c:pt>
                <c:pt idx="10349">
                  <c:v>25.655000000000001</c:v>
                </c:pt>
                <c:pt idx="10350">
                  <c:v>36.914999999999999</c:v>
                </c:pt>
                <c:pt idx="10351">
                  <c:v>26.684999999999999</c:v>
                </c:pt>
                <c:pt idx="10352">
                  <c:v>23.248999999999999</c:v>
                </c:pt>
                <c:pt idx="10353">
                  <c:v>35.643999999999998</c:v>
                </c:pt>
                <c:pt idx="10354">
                  <c:v>24.510999999999999</c:v>
                </c:pt>
                <c:pt idx="10355">
                  <c:v>21.728000000000002</c:v>
                </c:pt>
                <c:pt idx="10356">
                  <c:v>39.884999999999998</c:v>
                </c:pt>
                <c:pt idx="10357">
                  <c:v>27.242000000000001</c:v>
                </c:pt>
                <c:pt idx="10358">
                  <c:v>26.675999999999998</c:v>
                </c:pt>
                <c:pt idx="10359">
                  <c:v>32.667999999999999</c:v>
                </c:pt>
                <c:pt idx="10360">
                  <c:v>32.107999999999997</c:v>
                </c:pt>
                <c:pt idx="10361">
                  <c:v>27.690999999999999</c:v>
                </c:pt>
                <c:pt idx="10362">
                  <c:v>21.785</c:v>
                </c:pt>
                <c:pt idx="10363">
                  <c:v>41.213999999999999</c:v>
                </c:pt>
                <c:pt idx="10364">
                  <c:v>30.414999999999999</c:v>
                </c:pt>
                <c:pt idx="10365">
                  <c:v>27.108000000000001</c:v>
                </c:pt>
                <c:pt idx="10366">
                  <c:v>28.018999999999998</c:v>
                </c:pt>
                <c:pt idx="10367">
                  <c:v>19.411999999999999</c:v>
                </c:pt>
                <c:pt idx="10368">
                  <c:v>25.562000000000001</c:v>
                </c:pt>
                <c:pt idx="10369">
                  <c:v>27.288</c:v>
                </c:pt>
                <c:pt idx="10370">
                  <c:v>23.643000000000001</c:v>
                </c:pt>
                <c:pt idx="10371">
                  <c:v>28.850999999999999</c:v>
                </c:pt>
                <c:pt idx="10372">
                  <c:v>31.963000000000001</c:v>
                </c:pt>
                <c:pt idx="10373">
                  <c:v>25.053999999999998</c:v>
                </c:pt>
                <c:pt idx="10374">
                  <c:v>26.582000000000001</c:v>
                </c:pt>
                <c:pt idx="10375">
                  <c:v>24.452000000000002</c:v>
                </c:pt>
                <c:pt idx="10376">
                  <c:v>29.896000000000001</c:v>
                </c:pt>
                <c:pt idx="10377">
                  <c:v>26.132999999999999</c:v>
                </c:pt>
                <c:pt idx="10378">
                  <c:v>22.545999999999999</c:v>
                </c:pt>
                <c:pt idx="10379">
                  <c:v>30.402000000000001</c:v>
                </c:pt>
                <c:pt idx="10380">
                  <c:v>27.684000000000001</c:v>
                </c:pt>
                <c:pt idx="10381">
                  <c:v>24.63</c:v>
                </c:pt>
                <c:pt idx="10382">
                  <c:v>21.802</c:v>
                </c:pt>
                <c:pt idx="10383">
                  <c:v>22.437000000000001</c:v>
                </c:pt>
                <c:pt idx="10384">
                  <c:v>27.494</c:v>
                </c:pt>
                <c:pt idx="10385">
                  <c:v>26.564</c:v>
                </c:pt>
                <c:pt idx="10386">
                  <c:v>25.544</c:v>
                </c:pt>
                <c:pt idx="10387">
                  <c:v>27.614999999999998</c:v>
                </c:pt>
                <c:pt idx="10388">
                  <c:v>32.395000000000003</c:v>
                </c:pt>
                <c:pt idx="10389">
                  <c:v>28.802</c:v>
                </c:pt>
                <c:pt idx="10390">
                  <c:v>34.03</c:v>
                </c:pt>
                <c:pt idx="10391">
                  <c:v>27.408999999999999</c:v>
                </c:pt>
                <c:pt idx="10392">
                  <c:v>30.858000000000001</c:v>
                </c:pt>
                <c:pt idx="10393">
                  <c:v>22.521000000000001</c:v>
                </c:pt>
                <c:pt idx="10394">
                  <c:v>31.161000000000001</c:v>
                </c:pt>
                <c:pt idx="10395">
                  <c:v>20.515000000000001</c:v>
                </c:pt>
                <c:pt idx="10396">
                  <c:v>27.155000000000001</c:v>
                </c:pt>
                <c:pt idx="10397">
                  <c:v>28.951000000000001</c:v>
                </c:pt>
                <c:pt idx="10398">
                  <c:v>22.673999999999999</c:v>
                </c:pt>
                <c:pt idx="10399">
                  <c:v>25.387</c:v>
                </c:pt>
                <c:pt idx="10400">
                  <c:v>37.805</c:v>
                </c:pt>
                <c:pt idx="10401">
                  <c:v>20.440000000000001</c:v>
                </c:pt>
                <c:pt idx="10402">
                  <c:v>25.882000000000001</c:v>
                </c:pt>
                <c:pt idx="10403">
                  <c:v>25.334</c:v>
                </c:pt>
                <c:pt idx="10404">
                  <c:v>26.082999999999998</c:v>
                </c:pt>
                <c:pt idx="10405">
                  <c:v>28.161000000000001</c:v>
                </c:pt>
                <c:pt idx="10406">
                  <c:v>28.565000000000001</c:v>
                </c:pt>
                <c:pt idx="10407">
                  <c:v>39.139000000000003</c:v>
                </c:pt>
                <c:pt idx="10408">
                  <c:v>26.917000000000002</c:v>
                </c:pt>
                <c:pt idx="10409">
                  <c:v>29.13</c:v>
                </c:pt>
                <c:pt idx="10410">
                  <c:v>30.23</c:v>
                </c:pt>
                <c:pt idx="10411">
                  <c:v>28.103000000000002</c:v>
                </c:pt>
                <c:pt idx="10412">
                  <c:v>22.695</c:v>
                </c:pt>
                <c:pt idx="10413">
                  <c:v>27.734999999999999</c:v>
                </c:pt>
                <c:pt idx="10414">
                  <c:v>32.609000000000002</c:v>
                </c:pt>
                <c:pt idx="10415">
                  <c:v>27.600999999999999</c:v>
                </c:pt>
                <c:pt idx="10416">
                  <c:v>27.593</c:v>
                </c:pt>
                <c:pt idx="10417">
                  <c:v>25.875</c:v>
                </c:pt>
                <c:pt idx="10418">
                  <c:v>25.462</c:v>
                </c:pt>
                <c:pt idx="10419">
                  <c:v>26.954999999999998</c:v>
                </c:pt>
                <c:pt idx="10420">
                  <c:v>31.120999999999999</c:v>
                </c:pt>
                <c:pt idx="10421">
                  <c:v>31.238</c:v>
                </c:pt>
                <c:pt idx="10422">
                  <c:v>32.953000000000003</c:v>
                </c:pt>
                <c:pt idx="10423">
                  <c:v>26.925999999999998</c:v>
                </c:pt>
                <c:pt idx="10424">
                  <c:v>23.645</c:v>
                </c:pt>
                <c:pt idx="10425">
                  <c:v>26.035</c:v>
                </c:pt>
                <c:pt idx="10426">
                  <c:v>26.890999999999998</c:v>
                </c:pt>
                <c:pt idx="10427">
                  <c:v>20.82</c:v>
                </c:pt>
                <c:pt idx="10428">
                  <c:v>21.88</c:v>
                </c:pt>
                <c:pt idx="10429">
                  <c:v>33.5</c:v>
                </c:pt>
                <c:pt idx="10430">
                  <c:v>27.9</c:v>
                </c:pt>
                <c:pt idx="10431">
                  <c:v>24.222000000000001</c:v>
                </c:pt>
                <c:pt idx="10432">
                  <c:v>26.257999999999999</c:v>
                </c:pt>
                <c:pt idx="10433">
                  <c:v>22.64</c:v>
                </c:pt>
                <c:pt idx="10434">
                  <c:v>29.239000000000001</c:v>
                </c:pt>
                <c:pt idx="10435">
                  <c:v>23.952999999999999</c:v>
                </c:pt>
                <c:pt idx="10436">
                  <c:v>22.359000000000002</c:v>
                </c:pt>
                <c:pt idx="10437">
                  <c:v>32.021999999999998</c:v>
                </c:pt>
                <c:pt idx="10438">
                  <c:v>31.940999999999999</c:v>
                </c:pt>
                <c:pt idx="10439">
                  <c:v>21.338999999999999</c:v>
                </c:pt>
                <c:pt idx="10440">
                  <c:v>27.222999999999999</c:v>
                </c:pt>
                <c:pt idx="10441">
                  <c:v>32.829000000000001</c:v>
                </c:pt>
                <c:pt idx="10442">
                  <c:v>34.417999999999999</c:v>
                </c:pt>
                <c:pt idx="10443">
                  <c:v>23.751000000000001</c:v>
                </c:pt>
                <c:pt idx="10444">
                  <c:v>25.997</c:v>
                </c:pt>
                <c:pt idx="10445">
                  <c:v>21.167999999999999</c:v>
                </c:pt>
                <c:pt idx="10446">
                  <c:v>27.411000000000001</c:v>
                </c:pt>
                <c:pt idx="10447">
                  <c:v>27.792999999999999</c:v>
                </c:pt>
                <c:pt idx="10448">
                  <c:v>27.155000000000001</c:v>
                </c:pt>
                <c:pt idx="10449">
                  <c:v>20.728000000000002</c:v>
                </c:pt>
                <c:pt idx="10450">
                  <c:v>28.378</c:v>
                </c:pt>
                <c:pt idx="10451">
                  <c:v>25.541</c:v>
                </c:pt>
                <c:pt idx="10452">
                  <c:v>29.747</c:v>
                </c:pt>
                <c:pt idx="10453">
                  <c:v>28.867999999999999</c:v>
                </c:pt>
                <c:pt idx="10454">
                  <c:v>31.988</c:v>
                </c:pt>
                <c:pt idx="10455">
                  <c:v>20.175999999999998</c:v>
                </c:pt>
                <c:pt idx="10456">
                  <c:v>18.498999999999999</c:v>
                </c:pt>
                <c:pt idx="10457">
                  <c:v>27.577000000000002</c:v>
                </c:pt>
                <c:pt idx="10458">
                  <c:v>33.661999999999999</c:v>
                </c:pt>
                <c:pt idx="10459">
                  <c:v>29.012</c:v>
                </c:pt>
                <c:pt idx="10460">
                  <c:v>27.861000000000001</c:v>
                </c:pt>
                <c:pt idx="10461">
                  <c:v>25.744</c:v>
                </c:pt>
                <c:pt idx="10462">
                  <c:v>25.888999999999999</c:v>
                </c:pt>
                <c:pt idx="10463">
                  <c:v>21.420999999999999</c:v>
                </c:pt>
                <c:pt idx="10464">
                  <c:v>27.161000000000001</c:v>
                </c:pt>
                <c:pt idx="10465">
                  <c:v>36.786000000000001</c:v>
                </c:pt>
                <c:pt idx="10466">
                  <c:v>39.792000000000002</c:v>
                </c:pt>
                <c:pt idx="10467">
                  <c:v>25.039000000000001</c:v>
                </c:pt>
                <c:pt idx="10468">
                  <c:v>33.878</c:v>
                </c:pt>
                <c:pt idx="10469">
                  <c:v>38.054000000000002</c:v>
                </c:pt>
                <c:pt idx="10470">
                  <c:v>25.593</c:v>
                </c:pt>
                <c:pt idx="10471">
                  <c:v>27.050999999999998</c:v>
                </c:pt>
                <c:pt idx="10472">
                  <c:v>27.370999999999999</c:v>
                </c:pt>
                <c:pt idx="10473">
                  <c:v>24.719000000000001</c:v>
                </c:pt>
                <c:pt idx="10474">
                  <c:v>30.305</c:v>
                </c:pt>
                <c:pt idx="10475">
                  <c:v>33.654000000000003</c:v>
                </c:pt>
                <c:pt idx="10476">
                  <c:v>35.241</c:v>
                </c:pt>
                <c:pt idx="10477">
                  <c:v>22.866</c:v>
                </c:pt>
                <c:pt idx="10478">
                  <c:v>29.646999999999998</c:v>
                </c:pt>
                <c:pt idx="10479">
                  <c:v>29.998000000000001</c:v>
                </c:pt>
                <c:pt idx="10480">
                  <c:v>36.39</c:v>
                </c:pt>
                <c:pt idx="10481">
                  <c:v>28.835999999999999</c:v>
                </c:pt>
                <c:pt idx="10482">
                  <c:v>28.344999999999999</c:v>
                </c:pt>
                <c:pt idx="10483">
                  <c:v>36.426000000000002</c:v>
                </c:pt>
                <c:pt idx="10484">
                  <c:v>21.667000000000002</c:v>
                </c:pt>
                <c:pt idx="10485">
                  <c:v>33.085000000000001</c:v>
                </c:pt>
                <c:pt idx="10486">
                  <c:v>27</c:v>
                </c:pt>
                <c:pt idx="10487">
                  <c:v>23.463000000000001</c:v>
                </c:pt>
                <c:pt idx="10488">
                  <c:v>33.07</c:v>
                </c:pt>
                <c:pt idx="10489">
                  <c:v>27.337</c:v>
                </c:pt>
                <c:pt idx="10490">
                  <c:v>30.222000000000001</c:v>
                </c:pt>
                <c:pt idx="10491">
                  <c:v>16.704000000000001</c:v>
                </c:pt>
                <c:pt idx="10492">
                  <c:v>31</c:v>
                </c:pt>
                <c:pt idx="10493">
                  <c:v>26.254000000000001</c:v>
                </c:pt>
                <c:pt idx="10494">
                  <c:v>28.591000000000001</c:v>
                </c:pt>
                <c:pt idx="10495">
                  <c:v>37.497999999999998</c:v>
                </c:pt>
                <c:pt idx="10496">
                  <c:v>34.384999999999998</c:v>
                </c:pt>
                <c:pt idx="10497">
                  <c:v>24.376000000000001</c:v>
                </c:pt>
                <c:pt idx="10498">
                  <c:v>28.350999999999999</c:v>
                </c:pt>
                <c:pt idx="10499">
                  <c:v>25.835999999999999</c:v>
                </c:pt>
                <c:pt idx="10500">
                  <c:v>25.788</c:v>
                </c:pt>
                <c:pt idx="10501">
                  <c:v>23.4</c:v>
                </c:pt>
                <c:pt idx="10502">
                  <c:v>30.013000000000002</c:v>
                </c:pt>
                <c:pt idx="10503">
                  <c:v>27.727</c:v>
                </c:pt>
                <c:pt idx="10504">
                  <c:v>38.287999999999997</c:v>
                </c:pt>
                <c:pt idx="10505">
                  <c:v>35.475999999999999</c:v>
                </c:pt>
                <c:pt idx="10506">
                  <c:v>31.015999999999998</c:v>
                </c:pt>
                <c:pt idx="10507">
                  <c:v>25.061</c:v>
                </c:pt>
                <c:pt idx="10508">
                  <c:v>33.820999999999998</c:v>
                </c:pt>
                <c:pt idx="10509">
                  <c:v>29.738</c:v>
                </c:pt>
                <c:pt idx="10510">
                  <c:v>29.579000000000001</c:v>
                </c:pt>
                <c:pt idx="10511">
                  <c:v>28.588999999999999</c:v>
                </c:pt>
                <c:pt idx="10512">
                  <c:v>33.344999999999999</c:v>
                </c:pt>
                <c:pt idx="10513">
                  <c:v>27.407</c:v>
                </c:pt>
                <c:pt idx="10514">
                  <c:v>30.016999999999999</c:v>
                </c:pt>
                <c:pt idx="10515">
                  <c:v>35.137</c:v>
                </c:pt>
                <c:pt idx="10516">
                  <c:v>19.367000000000001</c:v>
                </c:pt>
                <c:pt idx="10517">
                  <c:v>30.167000000000002</c:v>
                </c:pt>
                <c:pt idx="10518">
                  <c:v>27.331</c:v>
                </c:pt>
                <c:pt idx="10519">
                  <c:v>23.798999999999999</c:v>
                </c:pt>
                <c:pt idx="10520">
                  <c:v>23.811</c:v>
                </c:pt>
                <c:pt idx="10521">
                  <c:v>26.106999999999999</c:v>
                </c:pt>
                <c:pt idx="10522">
                  <c:v>27.338000000000001</c:v>
                </c:pt>
                <c:pt idx="10523">
                  <c:v>26.628</c:v>
                </c:pt>
                <c:pt idx="10524">
                  <c:v>30.003</c:v>
                </c:pt>
                <c:pt idx="10525">
                  <c:v>26.024000000000001</c:v>
                </c:pt>
                <c:pt idx="10526">
                  <c:v>21.25</c:v>
                </c:pt>
                <c:pt idx="10527">
                  <c:v>25.584</c:v>
                </c:pt>
                <c:pt idx="10528">
                  <c:v>19.198</c:v>
                </c:pt>
                <c:pt idx="10529">
                  <c:v>27.51</c:v>
                </c:pt>
                <c:pt idx="10530">
                  <c:v>33.576999999999998</c:v>
                </c:pt>
                <c:pt idx="10531">
                  <c:v>34.628999999999998</c:v>
                </c:pt>
                <c:pt idx="10532">
                  <c:v>29.021000000000001</c:v>
                </c:pt>
                <c:pt idx="10533">
                  <c:v>19.945</c:v>
                </c:pt>
                <c:pt idx="10534">
                  <c:v>27.893000000000001</c:v>
                </c:pt>
                <c:pt idx="10535">
                  <c:v>24.385999999999999</c:v>
                </c:pt>
                <c:pt idx="10536">
                  <c:v>19.559000000000001</c:v>
                </c:pt>
                <c:pt idx="10537">
                  <c:v>38.767000000000003</c:v>
                </c:pt>
                <c:pt idx="10538">
                  <c:v>27.603000000000002</c:v>
                </c:pt>
                <c:pt idx="10539">
                  <c:v>24.821999999999999</c:v>
                </c:pt>
                <c:pt idx="10540">
                  <c:v>32.695999999999998</c:v>
                </c:pt>
                <c:pt idx="10541">
                  <c:v>29.13</c:v>
                </c:pt>
                <c:pt idx="10542">
                  <c:v>27.992999999999999</c:v>
                </c:pt>
                <c:pt idx="10543">
                  <c:v>23.896999999999998</c:v>
                </c:pt>
                <c:pt idx="10544">
                  <c:v>25.254999999999999</c:v>
                </c:pt>
                <c:pt idx="10545">
                  <c:v>30.96</c:v>
                </c:pt>
                <c:pt idx="10546">
                  <c:v>31.353999999999999</c:v>
                </c:pt>
                <c:pt idx="10547">
                  <c:v>28.305</c:v>
                </c:pt>
                <c:pt idx="10548">
                  <c:v>33.698999999999998</c:v>
                </c:pt>
                <c:pt idx="10549">
                  <c:v>25.347000000000001</c:v>
                </c:pt>
                <c:pt idx="10550">
                  <c:v>35.598999999999997</c:v>
                </c:pt>
                <c:pt idx="10551">
                  <c:v>34.454000000000001</c:v>
                </c:pt>
                <c:pt idx="10552">
                  <c:v>33.020000000000003</c:v>
                </c:pt>
                <c:pt idx="10553">
                  <c:v>32.311999999999998</c:v>
                </c:pt>
                <c:pt idx="10554">
                  <c:v>27.103000000000002</c:v>
                </c:pt>
                <c:pt idx="10555">
                  <c:v>25.350999999999999</c:v>
                </c:pt>
                <c:pt idx="10556">
                  <c:v>27.733000000000001</c:v>
                </c:pt>
                <c:pt idx="10557">
                  <c:v>23.716000000000001</c:v>
                </c:pt>
                <c:pt idx="10558">
                  <c:v>22.201000000000001</c:v>
                </c:pt>
                <c:pt idx="10559">
                  <c:v>36.594000000000001</c:v>
                </c:pt>
                <c:pt idx="10560">
                  <c:v>26.427</c:v>
                </c:pt>
                <c:pt idx="10561">
                  <c:v>35.098999999999997</c:v>
                </c:pt>
                <c:pt idx="10562">
                  <c:v>35.94</c:v>
                </c:pt>
                <c:pt idx="10563">
                  <c:v>29.344000000000001</c:v>
                </c:pt>
                <c:pt idx="10564">
                  <c:v>28.92</c:v>
                </c:pt>
                <c:pt idx="10565">
                  <c:v>26.291</c:v>
                </c:pt>
                <c:pt idx="10566">
                  <c:v>24.254999999999999</c:v>
                </c:pt>
                <c:pt idx="10567">
                  <c:v>25.326000000000001</c:v>
                </c:pt>
                <c:pt idx="10568">
                  <c:v>27.018999999999998</c:v>
                </c:pt>
                <c:pt idx="10569">
                  <c:v>31.614999999999998</c:v>
                </c:pt>
                <c:pt idx="10570">
                  <c:v>35.834000000000003</c:v>
                </c:pt>
                <c:pt idx="10571">
                  <c:v>37.170999999999999</c:v>
                </c:pt>
                <c:pt idx="10572">
                  <c:v>22.937000000000001</c:v>
                </c:pt>
                <c:pt idx="10573">
                  <c:v>23.602</c:v>
                </c:pt>
                <c:pt idx="10574">
                  <c:v>29.466000000000001</c:v>
                </c:pt>
                <c:pt idx="10575">
                  <c:v>28.849</c:v>
                </c:pt>
                <c:pt idx="10576">
                  <c:v>24.318999999999999</c:v>
                </c:pt>
                <c:pt idx="10577">
                  <c:v>19.510000000000002</c:v>
                </c:pt>
                <c:pt idx="10578">
                  <c:v>34.817999999999998</c:v>
                </c:pt>
                <c:pt idx="10579">
                  <c:v>27.695</c:v>
                </c:pt>
                <c:pt idx="10580">
                  <c:v>35.665999999999997</c:v>
                </c:pt>
                <c:pt idx="10581">
                  <c:v>22.786999999999999</c:v>
                </c:pt>
                <c:pt idx="10582">
                  <c:v>31.138000000000002</c:v>
                </c:pt>
                <c:pt idx="10583">
                  <c:v>31.135000000000002</c:v>
                </c:pt>
                <c:pt idx="10584">
                  <c:v>26.771999999999998</c:v>
                </c:pt>
                <c:pt idx="10585">
                  <c:v>28.771000000000001</c:v>
                </c:pt>
                <c:pt idx="10586">
                  <c:v>33.872</c:v>
                </c:pt>
                <c:pt idx="10587">
                  <c:v>37.176000000000002</c:v>
                </c:pt>
                <c:pt idx="10588">
                  <c:v>31.526</c:v>
                </c:pt>
                <c:pt idx="10589">
                  <c:v>21.006</c:v>
                </c:pt>
                <c:pt idx="10590">
                  <c:v>33.274999999999999</c:v>
                </c:pt>
                <c:pt idx="10591">
                  <c:v>33.847000000000001</c:v>
                </c:pt>
                <c:pt idx="10592">
                  <c:v>32.555999999999997</c:v>
                </c:pt>
                <c:pt idx="10593">
                  <c:v>32.865000000000002</c:v>
                </c:pt>
                <c:pt idx="10594">
                  <c:v>28.969000000000001</c:v>
                </c:pt>
                <c:pt idx="10595">
                  <c:v>35.268000000000001</c:v>
                </c:pt>
                <c:pt idx="10596">
                  <c:v>27.884</c:v>
                </c:pt>
                <c:pt idx="10597">
                  <c:v>26.516999999999999</c:v>
                </c:pt>
                <c:pt idx="10598">
                  <c:v>28.734999999999999</c:v>
                </c:pt>
                <c:pt idx="10599">
                  <c:v>32.756</c:v>
                </c:pt>
                <c:pt idx="10600">
                  <c:v>25.667000000000002</c:v>
                </c:pt>
                <c:pt idx="10601">
                  <c:v>26.64</c:v>
                </c:pt>
                <c:pt idx="10602">
                  <c:v>31.628</c:v>
                </c:pt>
                <c:pt idx="10603">
                  <c:v>23.75</c:v>
                </c:pt>
                <c:pt idx="10604">
                  <c:v>19.074999999999999</c:v>
                </c:pt>
                <c:pt idx="10605">
                  <c:v>27.475000000000001</c:v>
                </c:pt>
                <c:pt idx="10606">
                  <c:v>21.843</c:v>
                </c:pt>
                <c:pt idx="10607">
                  <c:v>27.71</c:v>
                </c:pt>
                <c:pt idx="10608">
                  <c:v>27.161999999999999</c:v>
                </c:pt>
                <c:pt idx="10609">
                  <c:v>28.800999999999998</c:v>
                </c:pt>
                <c:pt idx="10610">
                  <c:v>24.440999999999999</c:v>
                </c:pt>
                <c:pt idx="10611">
                  <c:v>26.815999999999999</c:v>
                </c:pt>
                <c:pt idx="10612">
                  <c:v>22.437000000000001</c:v>
                </c:pt>
                <c:pt idx="10613">
                  <c:v>33.741</c:v>
                </c:pt>
                <c:pt idx="10614">
                  <c:v>32.195999999999998</c:v>
                </c:pt>
                <c:pt idx="10615">
                  <c:v>21.271000000000001</c:v>
                </c:pt>
                <c:pt idx="10616">
                  <c:v>30.106000000000002</c:v>
                </c:pt>
                <c:pt idx="10617">
                  <c:v>25.24</c:v>
                </c:pt>
                <c:pt idx="10618">
                  <c:v>29.516999999999999</c:v>
                </c:pt>
                <c:pt idx="10619">
                  <c:v>21.754000000000001</c:v>
                </c:pt>
                <c:pt idx="10620">
                  <c:v>21.437999999999999</c:v>
                </c:pt>
                <c:pt idx="10621">
                  <c:v>26.655000000000001</c:v>
                </c:pt>
                <c:pt idx="10622">
                  <c:v>27.991</c:v>
                </c:pt>
                <c:pt idx="10623">
                  <c:v>32.014000000000003</c:v>
                </c:pt>
                <c:pt idx="10624">
                  <c:v>30.526</c:v>
                </c:pt>
                <c:pt idx="10625">
                  <c:v>27.353000000000002</c:v>
                </c:pt>
                <c:pt idx="10626">
                  <c:v>25.548999999999999</c:v>
                </c:pt>
                <c:pt idx="10627">
                  <c:v>25.446000000000002</c:v>
                </c:pt>
                <c:pt idx="10628">
                  <c:v>33.173000000000002</c:v>
                </c:pt>
                <c:pt idx="10629">
                  <c:v>29.437999999999999</c:v>
                </c:pt>
                <c:pt idx="10630">
                  <c:v>30.890999999999998</c:v>
                </c:pt>
                <c:pt idx="10631">
                  <c:v>34.384</c:v>
                </c:pt>
                <c:pt idx="10632">
                  <c:v>23.358000000000001</c:v>
                </c:pt>
                <c:pt idx="10633">
                  <c:v>25.960999999999999</c:v>
                </c:pt>
                <c:pt idx="10634">
                  <c:v>24.315000000000001</c:v>
                </c:pt>
                <c:pt idx="10635">
                  <c:v>28.463000000000001</c:v>
                </c:pt>
                <c:pt idx="10636">
                  <c:v>22.437000000000001</c:v>
                </c:pt>
                <c:pt idx="10637">
                  <c:v>20.526</c:v>
                </c:pt>
                <c:pt idx="10638">
                  <c:v>22.939</c:v>
                </c:pt>
                <c:pt idx="10639">
                  <c:v>35.130000000000003</c:v>
                </c:pt>
                <c:pt idx="10640">
                  <c:v>26.952000000000002</c:v>
                </c:pt>
                <c:pt idx="10641">
                  <c:v>27.335000000000001</c:v>
                </c:pt>
                <c:pt idx="10642">
                  <c:v>33.575000000000003</c:v>
                </c:pt>
                <c:pt idx="10643">
                  <c:v>24.202999999999999</c:v>
                </c:pt>
                <c:pt idx="10644">
                  <c:v>23.338000000000001</c:v>
                </c:pt>
                <c:pt idx="10645">
                  <c:v>40.338000000000001</c:v>
                </c:pt>
                <c:pt idx="10646">
                  <c:v>18.13</c:v>
                </c:pt>
                <c:pt idx="10647">
                  <c:v>25.745000000000001</c:v>
                </c:pt>
                <c:pt idx="10648">
                  <c:v>33.823</c:v>
                </c:pt>
                <c:pt idx="10649">
                  <c:v>21.7</c:v>
                </c:pt>
                <c:pt idx="10650">
                  <c:v>32.11</c:v>
                </c:pt>
                <c:pt idx="10651">
                  <c:v>30.068999999999999</c:v>
                </c:pt>
                <c:pt idx="10652">
                  <c:v>27.954000000000001</c:v>
                </c:pt>
                <c:pt idx="10653">
                  <c:v>39.317999999999998</c:v>
                </c:pt>
                <c:pt idx="10654">
                  <c:v>22.442</c:v>
                </c:pt>
                <c:pt idx="10655">
                  <c:v>30.321999999999999</c:v>
                </c:pt>
                <c:pt idx="10656">
                  <c:v>27.913</c:v>
                </c:pt>
                <c:pt idx="10657">
                  <c:v>29.22</c:v>
                </c:pt>
                <c:pt idx="10658">
                  <c:v>31.134</c:v>
                </c:pt>
                <c:pt idx="10659">
                  <c:v>31.31</c:v>
                </c:pt>
                <c:pt idx="10660">
                  <c:v>20.375</c:v>
                </c:pt>
                <c:pt idx="10661">
                  <c:v>32.784999999999997</c:v>
                </c:pt>
                <c:pt idx="10662">
                  <c:v>26.117999999999999</c:v>
                </c:pt>
                <c:pt idx="10663">
                  <c:v>22.475000000000001</c:v>
                </c:pt>
                <c:pt idx="10664">
                  <c:v>25.318000000000001</c:v>
                </c:pt>
                <c:pt idx="10665">
                  <c:v>21.393999999999998</c:v>
                </c:pt>
                <c:pt idx="10666">
                  <c:v>27.533000000000001</c:v>
                </c:pt>
                <c:pt idx="10667">
                  <c:v>25.751000000000001</c:v>
                </c:pt>
                <c:pt idx="10668">
                  <c:v>31.158999999999999</c:v>
                </c:pt>
                <c:pt idx="10669">
                  <c:v>27.378</c:v>
                </c:pt>
                <c:pt idx="10670">
                  <c:v>27.896000000000001</c:v>
                </c:pt>
                <c:pt idx="10671">
                  <c:v>33.18</c:v>
                </c:pt>
                <c:pt idx="10672">
                  <c:v>18.908000000000001</c:v>
                </c:pt>
                <c:pt idx="10673">
                  <c:v>22.645</c:v>
                </c:pt>
                <c:pt idx="10674">
                  <c:v>22.652999999999999</c:v>
                </c:pt>
                <c:pt idx="10675">
                  <c:v>26.318999999999999</c:v>
                </c:pt>
                <c:pt idx="10676">
                  <c:v>22.954999999999998</c:v>
                </c:pt>
                <c:pt idx="10677">
                  <c:v>31.808</c:v>
                </c:pt>
                <c:pt idx="10678">
                  <c:v>21.07</c:v>
                </c:pt>
                <c:pt idx="10679">
                  <c:v>29.492999999999999</c:v>
                </c:pt>
                <c:pt idx="10680">
                  <c:v>35.515999999999998</c:v>
                </c:pt>
                <c:pt idx="10681">
                  <c:v>34.784999999999997</c:v>
                </c:pt>
                <c:pt idx="10682">
                  <c:v>28.382000000000001</c:v>
                </c:pt>
                <c:pt idx="10683">
                  <c:v>25.827000000000002</c:v>
                </c:pt>
                <c:pt idx="10684">
                  <c:v>31.751999999999999</c:v>
                </c:pt>
                <c:pt idx="10685">
                  <c:v>28.547000000000001</c:v>
                </c:pt>
                <c:pt idx="10686">
                  <c:v>21.949000000000002</c:v>
                </c:pt>
                <c:pt idx="10687">
                  <c:v>28.591999999999999</c:v>
                </c:pt>
                <c:pt idx="10688">
                  <c:v>26.972999999999999</c:v>
                </c:pt>
                <c:pt idx="10689">
                  <c:v>26.91</c:v>
                </c:pt>
                <c:pt idx="10690">
                  <c:v>24.129000000000001</c:v>
                </c:pt>
                <c:pt idx="10691">
                  <c:v>28.815000000000001</c:v>
                </c:pt>
                <c:pt idx="10692">
                  <c:v>26.652999999999999</c:v>
                </c:pt>
                <c:pt idx="10693">
                  <c:v>28.893000000000001</c:v>
                </c:pt>
                <c:pt idx="10694">
                  <c:v>30.120999999999999</c:v>
                </c:pt>
                <c:pt idx="10695">
                  <c:v>26.904</c:v>
                </c:pt>
                <c:pt idx="10696">
                  <c:v>24.591999999999999</c:v>
                </c:pt>
                <c:pt idx="10697">
                  <c:v>38.344000000000001</c:v>
                </c:pt>
                <c:pt idx="10698">
                  <c:v>33.323999999999998</c:v>
                </c:pt>
                <c:pt idx="10699">
                  <c:v>22.994</c:v>
                </c:pt>
                <c:pt idx="10700">
                  <c:v>23.45</c:v>
                </c:pt>
                <c:pt idx="10701">
                  <c:v>28.032</c:v>
                </c:pt>
                <c:pt idx="10702">
                  <c:v>27.943999999999999</c:v>
                </c:pt>
                <c:pt idx="10703">
                  <c:v>20.893999999999998</c:v>
                </c:pt>
                <c:pt idx="10704">
                  <c:v>30.318999999999999</c:v>
                </c:pt>
                <c:pt idx="10705">
                  <c:v>23.091000000000001</c:v>
                </c:pt>
                <c:pt idx="10706">
                  <c:v>31.669</c:v>
                </c:pt>
                <c:pt idx="10707">
                  <c:v>34.018999999999998</c:v>
                </c:pt>
                <c:pt idx="10708">
                  <c:v>24.395</c:v>
                </c:pt>
                <c:pt idx="10709">
                  <c:v>30.888000000000002</c:v>
                </c:pt>
                <c:pt idx="10710">
                  <c:v>22.282</c:v>
                </c:pt>
                <c:pt idx="10711">
                  <c:v>32.64</c:v>
                </c:pt>
                <c:pt idx="10712">
                  <c:v>25.88</c:v>
                </c:pt>
                <c:pt idx="10713">
                  <c:v>20.670999999999999</c:v>
                </c:pt>
                <c:pt idx="10714">
                  <c:v>22.611000000000001</c:v>
                </c:pt>
                <c:pt idx="10715">
                  <c:v>26.395</c:v>
                </c:pt>
                <c:pt idx="10716">
                  <c:v>22.882000000000001</c:v>
                </c:pt>
                <c:pt idx="10717">
                  <c:v>24.817</c:v>
                </c:pt>
                <c:pt idx="10718">
                  <c:v>27.047000000000001</c:v>
                </c:pt>
                <c:pt idx="10719">
                  <c:v>29.062000000000001</c:v>
                </c:pt>
                <c:pt idx="10720">
                  <c:v>41.497</c:v>
                </c:pt>
                <c:pt idx="10721">
                  <c:v>24.821999999999999</c:v>
                </c:pt>
                <c:pt idx="10722">
                  <c:v>17.466000000000001</c:v>
                </c:pt>
                <c:pt idx="10723">
                  <c:v>30.001999999999999</c:v>
                </c:pt>
                <c:pt idx="10724">
                  <c:v>35.969000000000001</c:v>
                </c:pt>
                <c:pt idx="10725">
                  <c:v>27.684000000000001</c:v>
                </c:pt>
                <c:pt idx="10726">
                  <c:v>33.578000000000003</c:v>
                </c:pt>
                <c:pt idx="10727">
                  <c:v>18.552</c:v>
                </c:pt>
                <c:pt idx="10728">
                  <c:v>32.329000000000001</c:v>
                </c:pt>
                <c:pt idx="10729">
                  <c:v>30.39</c:v>
                </c:pt>
                <c:pt idx="10730">
                  <c:v>29.433</c:v>
                </c:pt>
                <c:pt idx="10731">
                  <c:v>35.457999999999998</c:v>
                </c:pt>
                <c:pt idx="10732">
                  <c:v>22.437000000000001</c:v>
                </c:pt>
                <c:pt idx="10733">
                  <c:v>25.82</c:v>
                </c:pt>
                <c:pt idx="10734">
                  <c:v>30.3</c:v>
                </c:pt>
                <c:pt idx="10735">
                  <c:v>30.132000000000001</c:v>
                </c:pt>
                <c:pt idx="10736">
                  <c:v>31.553000000000001</c:v>
                </c:pt>
                <c:pt idx="10737">
                  <c:v>33.741</c:v>
                </c:pt>
                <c:pt idx="10738">
                  <c:v>27.013999999999999</c:v>
                </c:pt>
                <c:pt idx="10739">
                  <c:v>30.6</c:v>
                </c:pt>
                <c:pt idx="10740">
                  <c:v>28.239000000000001</c:v>
                </c:pt>
                <c:pt idx="10741">
                  <c:v>27.198</c:v>
                </c:pt>
                <c:pt idx="10742">
                  <c:v>23.643000000000001</c:v>
                </c:pt>
                <c:pt idx="10743">
                  <c:v>28.306000000000001</c:v>
                </c:pt>
                <c:pt idx="10744">
                  <c:v>35.478999999999999</c:v>
                </c:pt>
                <c:pt idx="10745">
                  <c:v>37.234000000000002</c:v>
                </c:pt>
                <c:pt idx="10746">
                  <c:v>34.935000000000002</c:v>
                </c:pt>
                <c:pt idx="10747">
                  <c:v>30.114000000000001</c:v>
                </c:pt>
                <c:pt idx="10748">
                  <c:v>35.055</c:v>
                </c:pt>
                <c:pt idx="10749">
                  <c:v>34.930999999999997</c:v>
                </c:pt>
                <c:pt idx="10750">
                  <c:v>27.103999999999999</c:v>
                </c:pt>
                <c:pt idx="10751">
                  <c:v>19.087</c:v>
                </c:pt>
                <c:pt idx="10752">
                  <c:v>26.13</c:v>
                </c:pt>
                <c:pt idx="10753">
                  <c:v>30.123000000000001</c:v>
                </c:pt>
                <c:pt idx="10754">
                  <c:v>29.626000000000001</c:v>
                </c:pt>
                <c:pt idx="10755">
                  <c:v>25.553999999999998</c:v>
                </c:pt>
                <c:pt idx="10756">
                  <c:v>24.698</c:v>
                </c:pt>
                <c:pt idx="10757">
                  <c:v>27.576000000000001</c:v>
                </c:pt>
                <c:pt idx="10758">
                  <c:v>20.364000000000001</c:v>
                </c:pt>
                <c:pt idx="10759">
                  <c:v>24.425999999999998</c:v>
                </c:pt>
                <c:pt idx="10760">
                  <c:v>29.734999999999999</c:v>
                </c:pt>
                <c:pt idx="10761">
                  <c:v>33.597000000000001</c:v>
                </c:pt>
                <c:pt idx="10762">
                  <c:v>28.114999999999998</c:v>
                </c:pt>
                <c:pt idx="10763">
                  <c:v>25.658999999999999</c:v>
                </c:pt>
                <c:pt idx="10764">
                  <c:v>35.448</c:v>
                </c:pt>
                <c:pt idx="10765">
                  <c:v>31.78</c:v>
                </c:pt>
                <c:pt idx="10766">
                  <c:v>30.587</c:v>
                </c:pt>
                <c:pt idx="10767">
                  <c:v>26.454000000000001</c:v>
                </c:pt>
                <c:pt idx="10768">
                  <c:v>27.893000000000001</c:v>
                </c:pt>
                <c:pt idx="10769">
                  <c:v>23.914999999999999</c:v>
                </c:pt>
                <c:pt idx="10770">
                  <c:v>20.036999999999999</c:v>
                </c:pt>
                <c:pt idx="10771">
                  <c:v>32.43</c:v>
                </c:pt>
                <c:pt idx="10772">
                  <c:v>25.416</c:v>
                </c:pt>
                <c:pt idx="10773">
                  <c:v>28.236999999999998</c:v>
                </c:pt>
                <c:pt idx="10774">
                  <c:v>32.189</c:v>
                </c:pt>
                <c:pt idx="10775">
                  <c:v>22.878</c:v>
                </c:pt>
                <c:pt idx="10776">
                  <c:v>28.132999999999999</c:v>
                </c:pt>
                <c:pt idx="10777">
                  <c:v>24.655999999999999</c:v>
                </c:pt>
                <c:pt idx="10778">
                  <c:v>26.515999999999998</c:v>
                </c:pt>
                <c:pt idx="10779">
                  <c:v>29.803000000000001</c:v>
                </c:pt>
                <c:pt idx="10780">
                  <c:v>31.812999999999999</c:v>
                </c:pt>
                <c:pt idx="10781">
                  <c:v>25.71</c:v>
                </c:pt>
                <c:pt idx="10782">
                  <c:v>36.622999999999998</c:v>
                </c:pt>
                <c:pt idx="10783">
                  <c:v>28.779</c:v>
                </c:pt>
                <c:pt idx="10784">
                  <c:v>35.067</c:v>
                </c:pt>
                <c:pt idx="10785">
                  <c:v>27.971</c:v>
                </c:pt>
                <c:pt idx="10786">
                  <c:v>22.033999999999999</c:v>
                </c:pt>
                <c:pt idx="10787">
                  <c:v>25.257000000000001</c:v>
                </c:pt>
                <c:pt idx="10788">
                  <c:v>23.55</c:v>
                </c:pt>
                <c:pt idx="10789">
                  <c:v>22.462</c:v>
                </c:pt>
                <c:pt idx="10790">
                  <c:v>27.456</c:v>
                </c:pt>
                <c:pt idx="10791">
                  <c:v>28.192</c:v>
                </c:pt>
                <c:pt idx="10792">
                  <c:v>24.169</c:v>
                </c:pt>
                <c:pt idx="10793">
                  <c:v>28.396000000000001</c:v>
                </c:pt>
                <c:pt idx="10794">
                  <c:v>25.302</c:v>
                </c:pt>
                <c:pt idx="10795">
                  <c:v>27.401</c:v>
                </c:pt>
                <c:pt idx="10796">
                  <c:v>31.032</c:v>
                </c:pt>
                <c:pt idx="10797">
                  <c:v>30.824999999999999</c:v>
                </c:pt>
                <c:pt idx="10798">
                  <c:v>21.936</c:v>
                </c:pt>
                <c:pt idx="10799">
                  <c:v>23.683</c:v>
                </c:pt>
                <c:pt idx="10800">
                  <c:v>27.870999999999999</c:v>
                </c:pt>
                <c:pt idx="10801">
                  <c:v>31.481000000000002</c:v>
                </c:pt>
                <c:pt idx="10802">
                  <c:v>23.088999999999999</c:v>
                </c:pt>
                <c:pt idx="10803">
                  <c:v>29.268000000000001</c:v>
                </c:pt>
                <c:pt idx="10804">
                  <c:v>29.126999999999999</c:v>
                </c:pt>
                <c:pt idx="10805">
                  <c:v>29.245999999999999</c:v>
                </c:pt>
                <c:pt idx="10806">
                  <c:v>27.347999999999999</c:v>
                </c:pt>
                <c:pt idx="10807">
                  <c:v>26.82</c:v>
                </c:pt>
                <c:pt idx="10808">
                  <c:v>24.975999999999999</c:v>
                </c:pt>
                <c:pt idx="10809">
                  <c:v>28.312999999999999</c:v>
                </c:pt>
                <c:pt idx="10810">
                  <c:v>28.861000000000001</c:v>
                </c:pt>
                <c:pt idx="10811">
                  <c:v>26.428000000000001</c:v>
                </c:pt>
                <c:pt idx="10812">
                  <c:v>32.14</c:v>
                </c:pt>
                <c:pt idx="10813">
                  <c:v>30.811</c:v>
                </c:pt>
                <c:pt idx="10814">
                  <c:v>35.57</c:v>
                </c:pt>
                <c:pt idx="10815">
                  <c:v>33.680999999999997</c:v>
                </c:pt>
                <c:pt idx="10816">
                  <c:v>29.202999999999999</c:v>
                </c:pt>
                <c:pt idx="10817">
                  <c:v>33.145000000000003</c:v>
                </c:pt>
                <c:pt idx="10818">
                  <c:v>33.957999999999998</c:v>
                </c:pt>
                <c:pt idx="10819">
                  <c:v>20.812999999999999</c:v>
                </c:pt>
                <c:pt idx="10820">
                  <c:v>36.700000000000003</c:v>
                </c:pt>
                <c:pt idx="10821">
                  <c:v>34.628999999999998</c:v>
                </c:pt>
                <c:pt idx="10822">
                  <c:v>23.995999999999999</c:v>
                </c:pt>
                <c:pt idx="10823">
                  <c:v>34.670999999999999</c:v>
                </c:pt>
                <c:pt idx="10824">
                  <c:v>24.425000000000001</c:v>
                </c:pt>
                <c:pt idx="10825">
                  <c:v>24.404</c:v>
                </c:pt>
                <c:pt idx="10826">
                  <c:v>25.558</c:v>
                </c:pt>
                <c:pt idx="10827">
                  <c:v>21.096</c:v>
                </c:pt>
                <c:pt idx="10828">
                  <c:v>27.521999999999998</c:v>
                </c:pt>
                <c:pt idx="10829">
                  <c:v>21.463000000000001</c:v>
                </c:pt>
                <c:pt idx="10830">
                  <c:v>24.15</c:v>
                </c:pt>
                <c:pt idx="10831">
                  <c:v>31.565999999999999</c:v>
                </c:pt>
                <c:pt idx="10832">
                  <c:v>35.552999999999997</c:v>
                </c:pt>
                <c:pt idx="10833">
                  <c:v>21.684000000000001</c:v>
                </c:pt>
                <c:pt idx="10834">
                  <c:v>20.053999999999998</c:v>
                </c:pt>
                <c:pt idx="10835">
                  <c:v>26.919</c:v>
                </c:pt>
                <c:pt idx="10836">
                  <c:v>25.259</c:v>
                </c:pt>
                <c:pt idx="10837">
                  <c:v>35.83</c:v>
                </c:pt>
                <c:pt idx="10838">
                  <c:v>30.248000000000001</c:v>
                </c:pt>
                <c:pt idx="10839">
                  <c:v>27.585999999999999</c:v>
                </c:pt>
                <c:pt idx="10840">
                  <c:v>32.058999999999997</c:v>
                </c:pt>
                <c:pt idx="10841">
                  <c:v>28.661000000000001</c:v>
                </c:pt>
                <c:pt idx="10842">
                  <c:v>27.635000000000002</c:v>
                </c:pt>
                <c:pt idx="10843">
                  <c:v>27.448</c:v>
                </c:pt>
                <c:pt idx="10844">
                  <c:v>28.972000000000001</c:v>
                </c:pt>
                <c:pt idx="10845">
                  <c:v>26.96</c:v>
                </c:pt>
                <c:pt idx="10846">
                  <c:v>27.210999999999999</c:v>
                </c:pt>
                <c:pt idx="10847">
                  <c:v>32.820999999999998</c:v>
                </c:pt>
                <c:pt idx="10848">
                  <c:v>33.735999999999997</c:v>
                </c:pt>
                <c:pt idx="10849">
                  <c:v>27.876000000000001</c:v>
                </c:pt>
                <c:pt idx="10850">
                  <c:v>32.499000000000002</c:v>
                </c:pt>
                <c:pt idx="10851">
                  <c:v>28.576000000000001</c:v>
                </c:pt>
                <c:pt idx="10852">
                  <c:v>24.492000000000001</c:v>
                </c:pt>
                <c:pt idx="10853">
                  <c:v>26.058</c:v>
                </c:pt>
                <c:pt idx="10854">
                  <c:v>37.415999999999997</c:v>
                </c:pt>
                <c:pt idx="10855">
                  <c:v>21.748999999999999</c:v>
                </c:pt>
                <c:pt idx="10856">
                  <c:v>33.457000000000001</c:v>
                </c:pt>
                <c:pt idx="10857">
                  <c:v>24.931000000000001</c:v>
                </c:pt>
                <c:pt idx="10858">
                  <c:v>32.228999999999999</c:v>
                </c:pt>
                <c:pt idx="10859">
                  <c:v>23.998999999999999</c:v>
                </c:pt>
                <c:pt idx="10860">
                  <c:v>20.814</c:v>
                </c:pt>
                <c:pt idx="10861">
                  <c:v>25.548999999999999</c:v>
                </c:pt>
                <c:pt idx="10862">
                  <c:v>21.251000000000001</c:v>
                </c:pt>
                <c:pt idx="10863">
                  <c:v>21.663</c:v>
                </c:pt>
                <c:pt idx="10864">
                  <c:v>24.721</c:v>
                </c:pt>
                <c:pt idx="10865">
                  <c:v>22.893000000000001</c:v>
                </c:pt>
                <c:pt idx="10866">
                  <c:v>37.305</c:v>
                </c:pt>
                <c:pt idx="10867">
                  <c:v>24.488</c:v>
                </c:pt>
                <c:pt idx="10868">
                  <c:v>28.97</c:v>
                </c:pt>
                <c:pt idx="10869">
                  <c:v>23.254000000000001</c:v>
                </c:pt>
                <c:pt idx="10870">
                  <c:v>15.994999999999999</c:v>
                </c:pt>
                <c:pt idx="10871">
                  <c:v>26.436</c:v>
                </c:pt>
                <c:pt idx="10872">
                  <c:v>27.331</c:v>
                </c:pt>
                <c:pt idx="10873">
                  <c:v>28.693999999999999</c:v>
                </c:pt>
                <c:pt idx="10874">
                  <c:v>27.04</c:v>
                </c:pt>
                <c:pt idx="10875">
                  <c:v>27.728999999999999</c:v>
                </c:pt>
                <c:pt idx="10876">
                  <c:v>22.283000000000001</c:v>
                </c:pt>
                <c:pt idx="10877">
                  <c:v>25.193000000000001</c:v>
                </c:pt>
                <c:pt idx="10878">
                  <c:v>26.85</c:v>
                </c:pt>
                <c:pt idx="10879">
                  <c:v>26.721</c:v>
                </c:pt>
                <c:pt idx="10880">
                  <c:v>23.556999999999999</c:v>
                </c:pt>
                <c:pt idx="10881">
                  <c:v>25.050999999999998</c:v>
                </c:pt>
                <c:pt idx="10882">
                  <c:v>22.510999999999999</c:v>
                </c:pt>
                <c:pt idx="10883">
                  <c:v>31.901</c:v>
                </c:pt>
                <c:pt idx="10884">
                  <c:v>27.405999999999999</c:v>
                </c:pt>
                <c:pt idx="10885">
                  <c:v>27.821000000000002</c:v>
                </c:pt>
                <c:pt idx="10886">
                  <c:v>24.3</c:v>
                </c:pt>
                <c:pt idx="10887">
                  <c:v>25.454000000000001</c:v>
                </c:pt>
                <c:pt idx="10888">
                  <c:v>27.451000000000001</c:v>
                </c:pt>
                <c:pt idx="10889">
                  <c:v>30.791</c:v>
                </c:pt>
                <c:pt idx="10890">
                  <c:v>21.957000000000001</c:v>
                </c:pt>
                <c:pt idx="10891">
                  <c:v>29.385000000000002</c:v>
                </c:pt>
                <c:pt idx="10892">
                  <c:v>30.477</c:v>
                </c:pt>
                <c:pt idx="10893">
                  <c:v>28.574000000000002</c:v>
                </c:pt>
                <c:pt idx="10894">
                  <c:v>22.192</c:v>
                </c:pt>
                <c:pt idx="10895">
                  <c:v>23.542000000000002</c:v>
                </c:pt>
                <c:pt idx="10896">
                  <c:v>23.512</c:v>
                </c:pt>
                <c:pt idx="10897">
                  <c:v>25.207000000000001</c:v>
                </c:pt>
                <c:pt idx="10898">
                  <c:v>28.919</c:v>
                </c:pt>
                <c:pt idx="10899">
                  <c:v>27.434999999999999</c:v>
                </c:pt>
                <c:pt idx="10900">
                  <c:v>28.024999999999999</c:v>
                </c:pt>
                <c:pt idx="10901">
                  <c:v>31.667999999999999</c:v>
                </c:pt>
                <c:pt idx="10902">
                  <c:v>30.210999999999999</c:v>
                </c:pt>
                <c:pt idx="10903">
                  <c:v>35.22</c:v>
                </c:pt>
                <c:pt idx="10904">
                  <c:v>28.536000000000001</c:v>
                </c:pt>
                <c:pt idx="10905">
                  <c:v>36.338999999999999</c:v>
                </c:pt>
                <c:pt idx="10906">
                  <c:v>28.143000000000001</c:v>
                </c:pt>
                <c:pt idx="10907">
                  <c:v>33.978999999999999</c:v>
                </c:pt>
                <c:pt idx="10908">
                  <c:v>17.54</c:v>
                </c:pt>
                <c:pt idx="10909">
                  <c:v>24.437000000000001</c:v>
                </c:pt>
                <c:pt idx="10910">
                  <c:v>30.295000000000002</c:v>
                </c:pt>
                <c:pt idx="10911">
                  <c:v>33.959000000000003</c:v>
                </c:pt>
                <c:pt idx="10912">
                  <c:v>26.157</c:v>
                </c:pt>
                <c:pt idx="10913">
                  <c:v>27.75</c:v>
                </c:pt>
                <c:pt idx="10914">
                  <c:v>28.434999999999999</c:v>
                </c:pt>
                <c:pt idx="10915">
                  <c:v>27.795999999999999</c:v>
                </c:pt>
                <c:pt idx="10916">
                  <c:v>31.533999999999999</c:v>
                </c:pt>
                <c:pt idx="10917">
                  <c:v>29.806999999999999</c:v>
                </c:pt>
                <c:pt idx="10918">
                  <c:v>26.408999999999999</c:v>
                </c:pt>
                <c:pt idx="10919">
                  <c:v>25.088000000000001</c:v>
                </c:pt>
                <c:pt idx="10920">
                  <c:v>33.295000000000002</c:v>
                </c:pt>
                <c:pt idx="10921">
                  <c:v>27.263000000000002</c:v>
                </c:pt>
                <c:pt idx="10922">
                  <c:v>33.845999999999997</c:v>
                </c:pt>
                <c:pt idx="10923">
                  <c:v>32.398000000000003</c:v>
                </c:pt>
                <c:pt idx="10924">
                  <c:v>32.173999999999999</c:v>
                </c:pt>
                <c:pt idx="10925">
                  <c:v>22.65</c:v>
                </c:pt>
                <c:pt idx="10926">
                  <c:v>31.462</c:v>
                </c:pt>
                <c:pt idx="10927">
                  <c:v>27.834</c:v>
                </c:pt>
                <c:pt idx="10928">
                  <c:v>25.358000000000001</c:v>
                </c:pt>
                <c:pt idx="10929">
                  <c:v>27.38</c:v>
                </c:pt>
                <c:pt idx="10930">
                  <c:v>18.696000000000002</c:v>
                </c:pt>
                <c:pt idx="10931">
                  <c:v>28.102</c:v>
                </c:pt>
                <c:pt idx="10932">
                  <c:v>30.399000000000001</c:v>
                </c:pt>
                <c:pt idx="10933">
                  <c:v>24.367999999999999</c:v>
                </c:pt>
                <c:pt idx="10934">
                  <c:v>28.472999999999999</c:v>
                </c:pt>
                <c:pt idx="10935">
                  <c:v>16.295000000000002</c:v>
                </c:pt>
                <c:pt idx="10936">
                  <c:v>24.72</c:v>
                </c:pt>
                <c:pt idx="10937">
                  <c:v>22.870999999999999</c:v>
                </c:pt>
                <c:pt idx="10938">
                  <c:v>24.631</c:v>
                </c:pt>
                <c:pt idx="10939">
                  <c:v>34.555</c:v>
                </c:pt>
                <c:pt idx="10940">
                  <c:v>32.659999999999997</c:v>
                </c:pt>
                <c:pt idx="10941">
                  <c:v>23.334</c:v>
                </c:pt>
                <c:pt idx="10942">
                  <c:v>27.585000000000001</c:v>
                </c:pt>
                <c:pt idx="10943">
                  <c:v>26.81</c:v>
                </c:pt>
                <c:pt idx="10944">
                  <c:v>22.234000000000002</c:v>
                </c:pt>
                <c:pt idx="10945">
                  <c:v>26.893999999999998</c:v>
                </c:pt>
                <c:pt idx="10946">
                  <c:v>18.905999999999999</c:v>
                </c:pt>
                <c:pt idx="10947">
                  <c:v>21.937999999999999</c:v>
                </c:pt>
                <c:pt idx="10948">
                  <c:v>28.503</c:v>
                </c:pt>
                <c:pt idx="10949">
                  <c:v>32.177999999999997</c:v>
                </c:pt>
                <c:pt idx="10950">
                  <c:v>24.532</c:v>
                </c:pt>
                <c:pt idx="10951">
                  <c:v>27.219000000000001</c:v>
                </c:pt>
                <c:pt idx="10952">
                  <c:v>32.231999999999999</c:v>
                </c:pt>
                <c:pt idx="10953">
                  <c:v>25.164000000000001</c:v>
                </c:pt>
                <c:pt idx="10954">
                  <c:v>27.103999999999999</c:v>
                </c:pt>
                <c:pt idx="10955">
                  <c:v>22.664999999999999</c:v>
                </c:pt>
                <c:pt idx="10956">
                  <c:v>21.489000000000001</c:v>
                </c:pt>
                <c:pt idx="10957">
                  <c:v>31.654</c:v>
                </c:pt>
                <c:pt idx="10958">
                  <c:v>23.853999999999999</c:v>
                </c:pt>
                <c:pt idx="10959">
                  <c:v>27.15</c:v>
                </c:pt>
                <c:pt idx="10960">
                  <c:v>24.007999999999999</c:v>
                </c:pt>
                <c:pt idx="10961">
                  <c:v>25.463000000000001</c:v>
                </c:pt>
                <c:pt idx="10962">
                  <c:v>32.064</c:v>
                </c:pt>
                <c:pt idx="10963">
                  <c:v>29.515000000000001</c:v>
                </c:pt>
                <c:pt idx="10964">
                  <c:v>22.832999999999998</c:v>
                </c:pt>
                <c:pt idx="10965">
                  <c:v>31.523</c:v>
                </c:pt>
                <c:pt idx="10966">
                  <c:v>43.491</c:v>
                </c:pt>
                <c:pt idx="10967">
                  <c:v>31.047999999999998</c:v>
                </c:pt>
                <c:pt idx="10968">
                  <c:v>28.94</c:v>
                </c:pt>
                <c:pt idx="10969">
                  <c:v>28.817</c:v>
                </c:pt>
                <c:pt idx="10970">
                  <c:v>30.875</c:v>
                </c:pt>
                <c:pt idx="10971">
                  <c:v>27.646000000000001</c:v>
                </c:pt>
                <c:pt idx="10972">
                  <c:v>30.718</c:v>
                </c:pt>
                <c:pt idx="10973">
                  <c:v>26.966999999999999</c:v>
                </c:pt>
                <c:pt idx="10974">
                  <c:v>30.548999999999999</c:v>
                </c:pt>
                <c:pt idx="10975">
                  <c:v>30.992000000000001</c:v>
                </c:pt>
                <c:pt idx="10976">
                  <c:v>24.876000000000001</c:v>
                </c:pt>
                <c:pt idx="10977">
                  <c:v>36.011000000000003</c:v>
                </c:pt>
                <c:pt idx="10978">
                  <c:v>27.853000000000002</c:v>
                </c:pt>
                <c:pt idx="10979">
                  <c:v>33.052</c:v>
                </c:pt>
                <c:pt idx="10980">
                  <c:v>36.603000000000002</c:v>
                </c:pt>
                <c:pt idx="10981">
                  <c:v>33.052999999999997</c:v>
                </c:pt>
                <c:pt idx="10982">
                  <c:v>26.026</c:v>
                </c:pt>
                <c:pt idx="10983">
                  <c:v>31.155000000000001</c:v>
                </c:pt>
                <c:pt idx="10984">
                  <c:v>43.421999999999997</c:v>
                </c:pt>
                <c:pt idx="10985">
                  <c:v>26.164000000000001</c:v>
                </c:pt>
                <c:pt idx="10986">
                  <c:v>38.588000000000001</c:v>
                </c:pt>
                <c:pt idx="10987">
                  <c:v>28.155000000000001</c:v>
                </c:pt>
                <c:pt idx="10988">
                  <c:v>23.673999999999999</c:v>
                </c:pt>
                <c:pt idx="10989">
                  <c:v>38.424999999999997</c:v>
                </c:pt>
                <c:pt idx="10990">
                  <c:v>30.594000000000001</c:v>
                </c:pt>
                <c:pt idx="10991">
                  <c:v>23.844000000000001</c:v>
                </c:pt>
                <c:pt idx="10992">
                  <c:v>29.109000000000002</c:v>
                </c:pt>
                <c:pt idx="10993">
                  <c:v>22.904</c:v>
                </c:pt>
                <c:pt idx="10994">
                  <c:v>21.797999999999998</c:v>
                </c:pt>
                <c:pt idx="10995">
                  <c:v>24.734999999999999</c:v>
                </c:pt>
                <c:pt idx="10996">
                  <c:v>34.143000000000001</c:v>
                </c:pt>
                <c:pt idx="10997">
                  <c:v>28.63</c:v>
                </c:pt>
                <c:pt idx="10998">
                  <c:v>29.196000000000002</c:v>
                </c:pt>
                <c:pt idx="10999">
                  <c:v>28.295000000000002</c:v>
                </c:pt>
                <c:pt idx="11000">
                  <c:v>26.966000000000001</c:v>
                </c:pt>
                <c:pt idx="11001">
                  <c:v>28.541</c:v>
                </c:pt>
                <c:pt idx="11002">
                  <c:v>23.899000000000001</c:v>
                </c:pt>
                <c:pt idx="11003">
                  <c:v>31.93</c:v>
                </c:pt>
                <c:pt idx="11004">
                  <c:v>25.995999999999999</c:v>
                </c:pt>
                <c:pt idx="11005">
                  <c:v>27.77</c:v>
                </c:pt>
                <c:pt idx="11006">
                  <c:v>28.414999999999999</c:v>
                </c:pt>
                <c:pt idx="11007">
                  <c:v>41.591000000000001</c:v>
                </c:pt>
                <c:pt idx="11008">
                  <c:v>27.643000000000001</c:v>
                </c:pt>
                <c:pt idx="11009">
                  <c:v>29.07</c:v>
                </c:pt>
                <c:pt idx="11010">
                  <c:v>33.28</c:v>
                </c:pt>
                <c:pt idx="11011">
                  <c:v>33.945</c:v>
                </c:pt>
                <c:pt idx="11012">
                  <c:v>27.033999999999999</c:v>
                </c:pt>
                <c:pt idx="11013">
                  <c:v>25.486999999999998</c:v>
                </c:pt>
                <c:pt idx="11014">
                  <c:v>32.887</c:v>
                </c:pt>
                <c:pt idx="11015">
                  <c:v>26.451000000000001</c:v>
                </c:pt>
                <c:pt idx="11016">
                  <c:v>31.491</c:v>
                </c:pt>
                <c:pt idx="11017">
                  <c:v>28.957000000000001</c:v>
                </c:pt>
                <c:pt idx="11018">
                  <c:v>32.176000000000002</c:v>
                </c:pt>
                <c:pt idx="11019">
                  <c:v>36.896000000000001</c:v>
                </c:pt>
                <c:pt idx="11020">
                  <c:v>34.283999999999999</c:v>
                </c:pt>
                <c:pt idx="11021">
                  <c:v>26.3</c:v>
                </c:pt>
                <c:pt idx="11022">
                  <c:v>26.93</c:v>
                </c:pt>
                <c:pt idx="11023">
                  <c:v>28.364999999999998</c:v>
                </c:pt>
                <c:pt idx="11024">
                  <c:v>21.847999999999999</c:v>
                </c:pt>
                <c:pt idx="11025">
                  <c:v>30.134</c:v>
                </c:pt>
                <c:pt idx="11026">
                  <c:v>20.747</c:v>
                </c:pt>
                <c:pt idx="11027">
                  <c:v>31.556000000000001</c:v>
                </c:pt>
                <c:pt idx="11028">
                  <c:v>32.872999999999998</c:v>
                </c:pt>
                <c:pt idx="11029">
                  <c:v>30.83</c:v>
                </c:pt>
                <c:pt idx="11030">
                  <c:v>29.335000000000001</c:v>
                </c:pt>
                <c:pt idx="11031">
                  <c:v>27.984000000000002</c:v>
                </c:pt>
                <c:pt idx="11032">
                  <c:v>20.305</c:v>
                </c:pt>
                <c:pt idx="11033">
                  <c:v>34.020000000000003</c:v>
                </c:pt>
                <c:pt idx="11034">
                  <c:v>27.350999999999999</c:v>
                </c:pt>
                <c:pt idx="11035">
                  <c:v>24.46</c:v>
                </c:pt>
                <c:pt idx="11036">
                  <c:v>27.774000000000001</c:v>
                </c:pt>
                <c:pt idx="11037">
                  <c:v>24.285</c:v>
                </c:pt>
                <c:pt idx="11038">
                  <c:v>24.408999999999999</c:v>
                </c:pt>
                <c:pt idx="11039">
                  <c:v>23.414000000000001</c:v>
                </c:pt>
                <c:pt idx="11040">
                  <c:v>24.940999999999999</c:v>
                </c:pt>
                <c:pt idx="11041">
                  <c:v>33.625999999999998</c:v>
                </c:pt>
                <c:pt idx="11042">
                  <c:v>23.277999999999999</c:v>
                </c:pt>
                <c:pt idx="11043">
                  <c:v>30.876999999999999</c:v>
                </c:pt>
                <c:pt idx="11044">
                  <c:v>26.582999999999998</c:v>
                </c:pt>
                <c:pt idx="11045">
                  <c:v>25.795000000000002</c:v>
                </c:pt>
                <c:pt idx="11046">
                  <c:v>33.158000000000001</c:v>
                </c:pt>
                <c:pt idx="11047">
                  <c:v>31.84</c:v>
                </c:pt>
                <c:pt idx="11048">
                  <c:v>28.617000000000001</c:v>
                </c:pt>
                <c:pt idx="11049">
                  <c:v>28.103999999999999</c:v>
                </c:pt>
                <c:pt idx="11050">
                  <c:v>22.547000000000001</c:v>
                </c:pt>
                <c:pt idx="11051">
                  <c:v>28.332000000000001</c:v>
                </c:pt>
                <c:pt idx="11052">
                  <c:v>28.408999999999999</c:v>
                </c:pt>
                <c:pt idx="11053">
                  <c:v>28.238</c:v>
                </c:pt>
                <c:pt idx="11054">
                  <c:v>22.045000000000002</c:v>
                </c:pt>
                <c:pt idx="11055">
                  <c:v>30.231000000000002</c:v>
                </c:pt>
                <c:pt idx="11056">
                  <c:v>27.105</c:v>
                </c:pt>
                <c:pt idx="11057">
                  <c:v>26.795999999999999</c:v>
                </c:pt>
                <c:pt idx="11058">
                  <c:v>34.645000000000003</c:v>
                </c:pt>
                <c:pt idx="11059">
                  <c:v>30.053999999999998</c:v>
                </c:pt>
                <c:pt idx="11060">
                  <c:v>29.422999999999998</c:v>
                </c:pt>
                <c:pt idx="11061">
                  <c:v>30.015999999999998</c:v>
                </c:pt>
                <c:pt idx="11062">
                  <c:v>32.07</c:v>
                </c:pt>
                <c:pt idx="11063">
                  <c:v>30.09</c:v>
                </c:pt>
                <c:pt idx="11064">
                  <c:v>27.852</c:v>
                </c:pt>
                <c:pt idx="11065">
                  <c:v>27.843</c:v>
                </c:pt>
                <c:pt idx="11066">
                  <c:v>25.164000000000001</c:v>
                </c:pt>
                <c:pt idx="11067">
                  <c:v>21.829000000000001</c:v>
                </c:pt>
                <c:pt idx="11068">
                  <c:v>30.038</c:v>
                </c:pt>
                <c:pt idx="11069">
                  <c:v>24.23</c:v>
                </c:pt>
                <c:pt idx="11070">
                  <c:v>25.152999999999999</c:v>
                </c:pt>
                <c:pt idx="11071">
                  <c:v>34.134</c:v>
                </c:pt>
                <c:pt idx="11072">
                  <c:v>23.295000000000002</c:v>
                </c:pt>
                <c:pt idx="11073">
                  <c:v>29.41</c:v>
                </c:pt>
                <c:pt idx="11074">
                  <c:v>33.438000000000002</c:v>
                </c:pt>
                <c:pt idx="11075">
                  <c:v>34.841999999999999</c:v>
                </c:pt>
                <c:pt idx="11076">
                  <c:v>27.395</c:v>
                </c:pt>
                <c:pt idx="11077">
                  <c:v>32.51</c:v>
                </c:pt>
                <c:pt idx="11078">
                  <c:v>26.907</c:v>
                </c:pt>
                <c:pt idx="11079">
                  <c:v>31.408000000000001</c:v>
                </c:pt>
                <c:pt idx="11080">
                  <c:v>23.855</c:v>
                </c:pt>
                <c:pt idx="11081">
                  <c:v>18.338000000000001</c:v>
                </c:pt>
                <c:pt idx="11082">
                  <c:v>36.89</c:v>
                </c:pt>
                <c:pt idx="11083">
                  <c:v>28.672999999999998</c:v>
                </c:pt>
                <c:pt idx="11084">
                  <c:v>28.169</c:v>
                </c:pt>
                <c:pt idx="11085">
                  <c:v>27.027000000000001</c:v>
                </c:pt>
                <c:pt idx="11086">
                  <c:v>33.409999999999997</c:v>
                </c:pt>
                <c:pt idx="11087">
                  <c:v>25.742999999999999</c:v>
                </c:pt>
                <c:pt idx="11088">
                  <c:v>32.923000000000002</c:v>
                </c:pt>
                <c:pt idx="11089">
                  <c:v>27.46</c:v>
                </c:pt>
                <c:pt idx="11090">
                  <c:v>33.71</c:v>
                </c:pt>
                <c:pt idx="11091">
                  <c:v>26.274000000000001</c:v>
                </c:pt>
                <c:pt idx="11092">
                  <c:v>20.983000000000001</c:v>
                </c:pt>
                <c:pt idx="11093">
                  <c:v>24.065999999999999</c:v>
                </c:pt>
                <c:pt idx="11094">
                  <c:v>30.757999999999999</c:v>
                </c:pt>
                <c:pt idx="11095">
                  <c:v>28.32</c:v>
                </c:pt>
                <c:pt idx="11096">
                  <c:v>31.317</c:v>
                </c:pt>
                <c:pt idx="11097">
                  <c:v>24.335000000000001</c:v>
                </c:pt>
                <c:pt idx="11098">
                  <c:v>31.222999999999999</c:v>
                </c:pt>
                <c:pt idx="11099">
                  <c:v>30.45</c:v>
                </c:pt>
                <c:pt idx="11100">
                  <c:v>28.736999999999998</c:v>
                </c:pt>
                <c:pt idx="11101">
                  <c:v>28.614000000000001</c:v>
                </c:pt>
                <c:pt idx="11102">
                  <c:v>25.722000000000001</c:v>
                </c:pt>
                <c:pt idx="11103">
                  <c:v>20.956</c:v>
                </c:pt>
                <c:pt idx="11104">
                  <c:v>33.203000000000003</c:v>
                </c:pt>
                <c:pt idx="11105">
                  <c:v>33.347000000000001</c:v>
                </c:pt>
                <c:pt idx="11106">
                  <c:v>19.324999999999999</c:v>
                </c:pt>
                <c:pt idx="11107">
                  <c:v>21.997</c:v>
                </c:pt>
                <c:pt idx="11108">
                  <c:v>27.280999999999999</c:v>
                </c:pt>
                <c:pt idx="11109">
                  <c:v>25.97</c:v>
                </c:pt>
                <c:pt idx="11110">
                  <c:v>22.812000000000001</c:v>
                </c:pt>
                <c:pt idx="11111">
                  <c:v>32.261000000000003</c:v>
                </c:pt>
                <c:pt idx="11112">
                  <c:v>35.680999999999997</c:v>
                </c:pt>
                <c:pt idx="11113">
                  <c:v>28.672999999999998</c:v>
                </c:pt>
                <c:pt idx="11114">
                  <c:v>34.609000000000002</c:v>
                </c:pt>
                <c:pt idx="11115">
                  <c:v>26.75</c:v>
                </c:pt>
                <c:pt idx="11116">
                  <c:v>34.314999999999998</c:v>
                </c:pt>
                <c:pt idx="11117">
                  <c:v>37.209000000000003</c:v>
                </c:pt>
                <c:pt idx="11118">
                  <c:v>26.587</c:v>
                </c:pt>
                <c:pt idx="11119">
                  <c:v>28.606000000000002</c:v>
                </c:pt>
                <c:pt idx="11120">
                  <c:v>32.396000000000001</c:v>
                </c:pt>
                <c:pt idx="11121">
                  <c:v>24.748999999999999</c:v>
                </c:pt>
                <c:pt idx="11122">
                  <c:v>22.907</c:v>
                </c:pt>
                <c:pt idx="11123">
                  <c:v>27.916</c:v>
                </c:pt>
                <c:pt idx="11124">
                  <c:v>23.96</c:v>
                </c:pt>
                <c:pt idx="11125">
                  <c:v>29.64</c:v>
                </c:pt>
                <c:pt idx="11126">
                  <c:v>31.66</c:v>
                </c:pt>
                <c:pt idx="11127">
                  <c:v>26.888999999999999</c:v>
                </c:pt>
                <c:pt idx="11128">
                  <c:v>26.905000000000001</c:v>
                </c:pt>
                <c:pt idx="11129">
                  <c:v>28.741</c:v>
                </c:pt>
                <c:pt idx="11130">
                  <c:v>45.082000000000001</c:v>
                </c:pt>
                <c:pt idx="11131">
                  <c:v>31.337</c:v>
                </c:pt>
                <c:pt idx="11132">
                  <c:v>27.193999999999999</c:v>
                </c:pt>
                <c:pt idx="11133">
                  <c:v>24.54</c:v>
                </c:pt>
                <c:pt idx="11134">
                  <c:v>28.347000000000001</c:v>
                </c:pt>
                <c:pt idx="11135">
                  <c:v>22.225000000000001</c:v>
                </c:pt>
                <c:pt idx="11136">
                  <c:v>25.029</c:v>
                </c:pt>
                <c:pt idx="11137">
                  <c:v>22.273</c:v>
                </c:pt>
                <c:pt idx="11138">
                  <c:v>27.466000000000001</c:v>
                </c:pt>
                <c:pt idx="11139">
                  <c:v>22.43</c:v>
                </c:pt>
                <c:pt idx="11140">
                  <c:v>32.677999999999997</c:v>
                </c:pt>
                <c:pt idx="11141">
                  <c:v>29.42</c:v>
                </c:pt>
                <c:pt idx="11142">
                  <c:v>33.773000000000003</c:v>
                </c:pt>
                <c:pt idx="11143">
                  <c:v>25.553999999999998</c:v>
                </c:pt>
                <c:pt idx="11144">
                  <c:v>30.904</c:v>
                </c:pt>
                <c:pt idx="11145">
                  <c:v>34.655999999999999</c:v>
                </c:pt>
                <c:pt idx="11146">
                  <c:v>25.212</c:v>
                </c:pt>
                <c:pt idx="11147">
                  <c:v>24.888999999999999</c:v>
                </c:pt>
                <c:pt idx="11148">
                  <c:v>28.315999999999999</c:v>
                </c:pt>
                <c:pt idx="11149">
                  <c:v>22.256</c:v>
                </c:pt>
                <c:pt idx="11150">
                  <c:v>26.552</c:v>
                </c:pt>
                <c:pt idx="11151">
                  <c:v>23.986999999999998</c:v>
                </c:pt>
                <c:pt idx="11152">
                  <c:v>30.951000000000001</c:v>
                </c:pt>
                <c:pt idx="11153">
                  <c:v>26.199000000000002</c:v>
                </c:pt>
                <c:pt idx="11154">
                  <c:v>25.649000000000001</c:v>
                </c:pt>
                <c:pt idx="11155">
                  <c:v>30.742000000000001</c:v>
                </c:pt>
                <c:pt idx="11156">
                  <c:v>30.651</c:v>
                </c:pt>
                <c:pt idx="11157">
                  <c:v>31.657</c:v>
                </c:pt>
                <c:pt idx="11158">
                  <c:v>31.638000000000002</c:v>
                </c:pt>
                <c:pt idx="11159">
                  <c:v>26.096</c:v>
                </c:pt>
                <c:pt idx="11160">
                  <c:v>31.948</c:v>
                </c:pt>
                <c:pt idx="11161">
                  <c:v>34.375999999999998</c:v>
                </c:pt>
                <c:pt idx="11162">
                  <c:v>36.167000000000002</c:v>
                </c:pt>
                <c:pt idx="11163">
                  <c:v>31.783999999999999</c:v>
                </c:pt>
                <c:pt idx="11164">
                  <c:v>25.812999999999999</c:v>
                </c:pt>
                <c:pt idx="11165">
                  <c:v>27.59</c:v>
                </c:pt>
                <c:pt idx="11166">
                  <c:v>22.242000000000001</c:v>
                </c:pt>
                <c:pt idx="11167">
                  <c:v>23.84</c:v>
                </c:pt>
                <c:pt idx="11168">
                  <c:v>23.215</c:v>
                </c:pt>
                <c:pt idx="11169">
                  <c:v>29.276</c:v>
                </c:pt>
                <c:pt idx="11170">
                  <c:v>28.969000000000001</c:v>
                </c:pt>
                <c:pt idx="11171">
                  <c:v>26.504999999999999</c:v>
                </c:pt>
                <c:pt idx="11172">
                  <c:v>24.728000000000002</c:v>
                </c:pt>
                <c:pt idx="11173">
                  <c:v>25.161000000000001</c:v>
                </c:pt>
                <c:pt idx="11174">
                  <c:v>29.381</c:v>
                </c:pt>
                <c:pt idx="11175">
                  <c:v>27.358000000000001</c:v>
                </c:pt>
                <c:pt idx="11176">
                  <c:v>25.922999999999998</c:v>
                </c:pt>
                <c:pt idx="11177">
                  <c:v>29.789000000000001</c:v>
                </c:pt>
                <c:pt idx="11178">
                  <c:v>31.856999999999999</c:v>
                </c:pt>
                <c:pt idx="11179">
                  <c:v>27.43</c:v>
                </c:pt>
                <c:pt idx="11180">
                  <c:v>32.290999999999997</c:v>
                </c:pt>
                <c:pt idx="11181">
                  <c:v>31.312000000000001</c:v>
                </c:pt>
                <c:pt idx="11182">
                  <c:v>27.846</c:v>
                </c:pt>
                <c:pt idx="11183">
                  <c:v>28.751999999999999</c:v>
                </c:pt>
                <c:pt idx="11184">
                  <c:v>35.228999999999999</c:v>
                </c:pt>
                <c:pt idx="11185">
                  <c:v>28.253</c:v>
                </c:pt>
                <c:pt idx="11186">
                  <c:v>39.191000000000003</c:v>
                </c:pt>
                <c:pt idx="11187">
                  <c:v>26.632000000000001</c:v>
                </c:pt>
                <c:pt idx="11188">
                  <c:v>28.686</c:v>
                </c:pt>
                <c:pt idx="11189">
                  <c:v>23.129000000000001</c:v>
                </c:pt>
                <c:pt idx="11190">
                  <c:v>26.076000000000001</c:v>
                </c:pt>
                <c:pt idx="11191">
                  <c:v>27.454000000000001</c:v>
                </c:pt>
                <c:pt idx="11192">
                  <c:v>29.497</c:v>
                </c:pt>
                <c:pt idx="11193">
                  <c:v>25.550999999999998</c:v>
                </c:pt>
                <c:pt idx="11194">
                  <c:v>30.126999999999999</c:v>
                </c:pt>
                <c:pt idx="11195">
                  <c:v>25.981000000000002</c:v>
                </c:pt>
                <c:pt idx="11196">
                  <c:v>33.027999999999999</c:v>
                </c:pt>
                <c:pt idx="11197">
                  <c:v>26.762</c:v>
                </c:pt>
                <c:pt idx="11198">
                  <c:v>26.861999999999998</c:v>
                </c:pt>
                <c:pt idx="11199">
                  <c:v>17.433</c:v>
                </c:pt>
                <c:pt idx="11200">
                  <c:v>22.388999999999999</c:v>
                </c:pt>
                <c:pt idx="11201">
                  <c:v>27.77</c:v>
                </c:pt>
                <c:pt idx="11202">
                  <c:v>22.529</c:v>
                </c:pt>
                <c:pt idx="11203">
                  <c:v>27.263000000000002</c:v>
                </c:pt>
                <c:pt idx="11204">
                  <c:v>25.010999999999999</c:v>
                </c:pt>
                <c:pt idx="11205">
                  <c:v>28.233000000000001</c:v>
                </c:pt>
                <c:pt idx="11206">
                  <c:v>32.689</c:v>
                </c:pt>
                <c:pt idx="11207">
                  <c:v>23.212</c:v>
                </c:pt>
                <c:pt idx="11208">
                  <c:v>30.905999999999999</c:v>
                </c:pt>
                <c:pt idx="11209">
                  <c:v>37.747999999999998</c:v>
                </c:pt>
                <c:pt idx="11210">
                  <c:v>30.786999999999999</c:v>
                </c:pt>
                <c:pt idx="11211">
                  <c:v>30.11</c:v>
                </c:pt>
                <c:pt idx="11212">
                  <c:v>25.457999999999998</c:v>
                </c:pt>
                <c:pt idx="11213">
                  <c:v>33.201999999999998</c:v>
                </c:pt>
                <c:pt idx="11214">
                  <c:v>25.908000000000001</c:v>
                </c:pt>
                <c:pt idx="11215">
                  <c:v>27.109000000000002</c:v>
                </c:pt>
                <c:pt idx="11216">
                  <c:v>26.109000000000002</c:v>
                </c:pt>
                <c:pt idx="11217">
                  <c:v>34.395000000000003</c:v>
                </c:pt>
                <c:pt idx="11218">
                  <c:v>32.226999999999997</c:v>
                </c:pt>
                <c:pt idx="11219">
                  <c:v>28.602</c:v>
                </c:pt>
                <c:pt idx="11220">
                  <c:v>26.84</c:v>
                </c:pt>
                <c:pt idx="11221">
                  <c:v>29.285</c:v>
                </c:pt>
                <c:pt idx="11222">
                  <c:v>30.893999999999998</c:v>
                </c:pt>
                <c:pt idx="11223">
                  <c:v>24.111000000000001</c:v>
                </c:pt>
                <c:pt idx="11224">
                  <c:v>22.271000000000001</c:v>
                </c:pt>
                <c:pt idx="11225">
                  <c:v>23.672999999999998</c:v>
                </c:pt>
                <c:pt idx="11226">
                  <c:v>24.663</c:v>
                </c:pt>
                <c:pt idx="11227">
                  <c:v>18.128</c:v>
                </c:pt>
                <c:pt idx="11228">
                  <c:v>23.405999999999999</c:v>
                </c:pt>
                <c:pt idx="11229">
                  <c:v>20.509</c:v>
                </c:pt>
                <c:pt idx="11230">
                  <c:v>27.103000000000002</c:v>
                </c:pt>
                <c:pt idx="11231">
                  <c:v>29.716000000000001</c:v>
                </c:pt>
                <c:pt idx="11232">
                  <c:v>25.25</c:v>
                </c:pt>
                <c:pt idx="11233">
                  <c:v>33.796999999999997</c:v>
                </c:pt>
                <c:pt idx="11234">
                  <c:v>25.693000000000001</c:v>
                </c:pt>
                <c:pt idx="11235">
                  <c:v>29.611999999999998</c:v>
                </c:pt>
                <c:pt idx="11236">
                  <c:v>32.167000000000002</c:v>
                </c:pt>
                <c:pt idx="11237">
                  <c:v>31.936</c:v>
                </c:pt>
                <c:pt idx="11238">
                  <c:v>17.297000000000001</c:v>
                </c:pt>
                <c:pt idx="11239">
                  <c:v>26.288</c:v>
                </c:pt>
                <c:pt idx="11240">
                  <c:v>30.26</c:v>
                </c:pt>
                <c:pt idx="11241">
                  <c:v>22.638999999999999</c:v>
                </c:pt>
                <c:pt idx="11242">
                  <c:v>25.338000000000001</c:v>
                </c:pt>
                <c:pt idx="11243">
                  <c:v>20.763999999999999</c:v>
                </c:pt>
                <c:pt idx="11244">
                  <c:v>26.234999999999999</c:v>
                </c:pt>
                <c:pt idx="11245">
                  <c:v>26.53</c:v>
                </c:pt>
                <c:pt idx="11246">
                  <c:v>24.645</c:v>
                </c:pt>
                <c:pt idx="11247">
                  <c:v>28.026</c:v>
                </c:pt>
                <c:pt idx="11248">
                  <c:v>27.977</c:v>
                </c:pt>
                <c:pt idx="11249">
                  <c:v>29.173999999999999</c:v>
                </c:pt>
                <c:pt idx="11250">
                  <c:v>22.693999999999999</c:v>
                </c:pt>
                <c:pt idx="11251">
                  <c:v>20.762</c:v>
                </c:pt>
                <c:pt idx="11252">
                  <c:v>25.638000000000002</c:v>
                </c:pt>
                <c:pt idx="11253">
                  <c:v>31.247</c:v>
                </c:pt>
                <c:pt idx="11254">
                  <c:v>23.824999999999999</c:v>
                </c:pt>
                <c:pt idx="11255">
                  <c:v>37.1</c:v>
                </c:pt>
                <c:pt idx="11256">
                  <c:v>31.356000000000002</c:v>
                </c:pt>
                <c:pt idx="11257">
                  <c:v>25.108000000000001</c:v>
                </c:pt>
                <c:pt idx="11258">
                  <c:v>22.954999999999998</c:v>
                </c:pt>
                <c:pt idx="11259">
                  <c:v>33.533000000000001</c:v>
                </c:pt>
                <c:pt idx="11260">
                  <c:v>33.628</c:v>
                </c:pt>
                <c:pt idx="11261">
                  <c:v>29.408000000000001</c:v>
                </c:pt>
                <c:pt idx="11262">
                  <c:v>23.602</c:v>
                </c:pt>
                <c:pt idx="11263">
                  <c:v>28.154</c:v>
                </c:pt>
                <c:pt idx="11264">
                  <c:v>24.23</c:v>
                </c:pt>
                <c:pt idx="11265">
                  <c:v>37.835000000000001</c:v>
                </c:pt>
                <c:pt idx="11266">
                  <c:v>24.294</c:v>
                </c:pt>
                <c:pt idx="11267">
                  <c:v>30.120999999999999</c:v>
                </c:pt>
                <c:pt idx="11268">
                  <c:v>21.885000000000002</c:v>
                </c:pt>
                <c:pt idx="11269">
                  <c:v>24.73</c:v>
                </c:pt>
                <c:pt idx="11270">
                  <c:v>27.265000000000001</c:v>
                </c:pt>
                <c:pt idx="11271">
                  <c:v>29.474</c:v>
                </c:pt>
                <c:pt idx="11272">
                  <c:v>34.979999999999997</c:v>
                </c:pt>
                <c:pt idx="11273">
                  <c:v>32.375</c:v>
                </c:pt>
                <c:pt idx="11274">
                  <c:v>22.693999999999999</c:v>
                </c:pt>
                <c:pt idx="11275">
                  <c:v>24.321000000000002</c:v>
                </c:pt>
                <c:pt idx="11276">
                  <c:v>19.841999999999999</c:v>
                </c:pt>
                <c:pt idx="11277">
                  <c:v>26.527999999999999</c:v>
                </c:pt>
                <c:pt idx="11278">
                  <c:v>23.478000000000002</c:v>
                </c:pt>
                <c:pt idx="11279">
                  <c:v>34.755000000000003</c:v>
                </c:pt>
                <c:pt idx="11280">
                  <c:v>40.085999999999999</c:v>
                </c:pt>
                <c:pt idx="11281">
                  <c:v>22.161000000000001</c:v>
                </c:pt>
                <c:pt idx="11282">
                  <c:v>29.141999999999999</c:v>
                </c:pt>
                <c:pt idx="11283">
                  <c:v>29.515999999999998</c:v>
                </c:pt>
                <c:pt idx="11284">
                  <c:v>26.120999999999999</c:v>
                </c:pt>
                <c:pt idx="11285">
                  <c:v>25.939</c:v>
                </c:pt>
                <c:pt idx="11286">
                  <c:v>18.192</c:v>
                </c:pt>
                <c:pt idx="11287">
                  <c:v>22.399000000000001</c:v>
                </c:pt>
                <c:pt idx="11288">
                  <c:v>25.097999999999999</c:v>
                </c:pt>
                <c:pt idx="11289">
                  <c:v>28.273</c:v>
                </c:pt>
                <c:pt idx="11290">
                  <c:v>35.073999999999998</c:v>
                </c:pt>
                <c:pt idx="11291">
                  <c:v>19.87</c:v>
                </c:pt>
                <c:pt idx="11292">
                  <c:v>21.08</c:v>
                </c:pt>
                <c:pt idx="11293">
                  <c:v>28.335000000000001</c:v>
                </c:pt>
                <c:pt idx="11294">
                  <c:v>26.76</c:v>
                </c:pt>
                <c:pt idx="11295">
                  <c:v>24.645</c:v>
                </c:pt>
                <c:pt idx="11296">
                  <c:v>39.78</c:v>
                </c:pt>
                <c:pt idx="11297">
                  <c:v>19.088999999999999</c:v>
                </c:pt>
                <c:pt idx="11298">
                  <c:v>34.598999999999997</c:v>
                </c:pt>
                <c:pt idx="11299">
                  <c:v>17.934000000000001</c:v>
                </c:pt>
                <c:pt idx="11300">
                  <c:v>32.204000000000001</c:v>
                </c:pt>
                <c:pt idx="11301">
                  <c:v>29.954999999999998</c:v>
                </c:pt>
                <c:pt idx="11302">
                  <c:v>26.25</c:v>
                </c:pt>
                <c:pt idx="11303">
                  <c:v>27.068999999999999</c:v>
                </c:pt>
                <c:pt idx="11304">
                  <c:v>29.687000000000001</c:v>
                </c:pt>
                <c:pt idx="11305">
                  <c:v>26.257000000000001</c:v>
                </c:pt>
                <c:pt idx="11306">
                  <c:v>27.187000000000001</c:v>
                </c:pt>
                <c:pt idx="11307">
                  <c:v>30.335000000000001</c:v>
                </c:pt>
                <c:pt idx="11308">
                  <c:v>20.623999999999999</c:v>
                </c:pt>
                <c:pt idx="11309">
                  <c:v>34.622999999999998</c:v>
                </c:pt>
                <c:pt idx="11310">
                  <c:v>22.286000000000001</c:v>
                </c:pt>
                <c:pt idx="11311">
                  <c:v>25.417999999999999</c:v>
                </c:pt>
                <c:pt idx="11312">
                  <c:v>22.974</c:v>
                </c:pt>
                <c:pt idx="11313">
                  <c:v>25.381</c:v>
                </c:pt>
                <c:pt idx="11314">
                  <c:v>25.728999999999999</c:v>
                </c:pt>
                <c:pt idx="11315">
                  <c:v>25.725000000000001</c:v>
                </c:pt>
                <c:pt idx="11316">
                  <c:v>23.125</c:v>
                </c:pt>
                <c:pt idx="11317">
                  <c:v>27.341000000000001</c:v>
                </c:pt>
                <c:pt idx="11318">
                  <c:v>25.280999999999999</c:v>
                </c:pt>
                <c:pt idx="11319">
                  <c:v>24.887</c:v>
                </c:pt>
                <c:pt idx="11320">
                  <c:v>23.995999999999999</c:v>
                </c:pt>
                <c:pt idx="11321">
                  <c:v>25.760999999999999</c:v>
                </c:pt>
                <c:pt idx="11322">
                  <c:v>29.491</c:v>
                </c:pt>
                <c:pt idx="11323">
                  <c:v>25.135000000000002</c:v>
                </c:pt>
                <c:pt idx="11324">
                  <c:v>26.774000000000001</c:v>
                </c:pt>
                <c:pt idx="11325">
                  <c:v>29.126000000000001</c:v>
                </c:pt>
                <c:pt idx="11326">
                  <c:v>37.668999999999997</c:v>
                </c:pt>
                <c:pt idx="11327">
                  <c:v>25.875</c:v>
                </c:pt>
                <c:pt idx="11328">
                  <c:v>25.614000000000001</c:v>
                </c:pt>
                <c:pt idx="11329">
                  <c:v>29.901</c:v>
                </c:pt>
                <c:pt idx="11330">
                  <c:v>17.393999999999998</c:v>
                </c:pt>
                <c:pt idx="11331">
                  <c:v>30.527999999999999</c:v>
                </c:pt>
                <c:pt idx="11332">
                  <c:v>28.184999999999999</c:v>
                </c:pt>
                <c:pt idx="11333">
                  <c:v>27.117999999999999</c:v>
                </c:pt>
                <c:pt idx="11334">
                  <c:v>33.628999999999998</c:v>
                </c:pt>
                <c:pt idx="11335">
                  <c:v>25.529</c:v>
                </c:pt>
                <c:pt idx="11336">
                  <c:v>27.527999999999999</c:v>
                </c:pt>
                <c:pt idx="11337">
                  <c:v>33.063000000000002</c:v>
                </c:pt>
                <c:pt idx="11338">
                  <c:v>24.013999999999999</c:v>
                </c:pt>
                <c:pt idx="11339">
                  <c:v>28.292000000000002</c:v>
                </c:pt>
                <c:pt idx="11340">
                  <c:v>26.077999999999999</c:v>
                </c:pt>
                <c:pt idx="11341">
                  <c:v>24.492999999999999</c:v>
                </c:pt>
                <c:pt idx="11342">
                  <c:v>23.099</c:v>
                </c:pt>
                <c:pt idx="11343">
                  <c:v>23.849</c:v>
                </c:pt>
                <c:pt idx="11344">
                  <c:v>19.596</c:v>
                </c:pt>
                <c:pt idx="11345">
                  <c:v>29.021999999999998</c:v>
                </c:pt>
                <c:pt idx="11346">
                  <c:v>33.173000000000002</c:v>
                </c:pt>
                <c:pt idx="11347">
                  <c:v>30.661999999999999</c:v>
                </c:pt>
                <c:pt idx="11348">
                  <c:v>29.047999999999998</c:v>
                </c:pt>
                <c:pt idx="11349">
                  <c:v>25.015999999999998</c:v>
                </c:pt>
                <c:pt idx="11350">
                  <c:v>34.863999999999997</c:v>
                </c:pt>
                <c:pt idx="11351">
                  <c:v>30.094000000000001</c:v>
                </c:pt>
                <c:pt idx="11352">
                  <c:v>26.177</c:v>
                </c:pt>
                <c:pt idx="11353">
                  <c:v>33.881999999999998</c:v>
                </c:pt>
                <c:pt idx="11354">
                  <c:v>31.206</c:v>
                </c:pt>
                <c:pt idx="11355">
                  <c:v>32.469000000000001</c:v>
                </c:pt>
                <c:pt idx="11356">
                  <c:v>27.303999999999998</c:v>
                </c:pt>
                <c:pt idx="11357">
                  <c:v>31.300999999999998</c:v>
                </c:pt>
                <c:pt idx="11358">
                  <c:v>25.248000000000001</c:v>
                </c:pt>
                <c:pt idx="11359">
                  <c:v>25.774000000000001</c:v>
                </c:pt>
                <c:pt idx="11360">
                  <c:v>30.768999999999998</c:v>
                </c:pt>
                <c:pt idx="11361">
                  <c:v>24.547000000000001</c:v>
                </c:pt>
                <c:pt idx="11362">
                  <c:v>23.565000000000001</c:v>
                </c:pt>
                <c:pt idx="11363">
                  <c:v>29.670999999999999</c:v>
                </c:pt>
                <c:pt idx="11364">
                  <c:v>28.35</c:v>
                </c:pt>
                <c:pt idx="11365">
                  <c:v>24.975999999999999</c:v>
                </c:pt>
                <c:pt idx="11366">
                  <c:v>30.516999999999999</c:v>
                </c:pt>
                <c:pt idx="11367">
                  <c:v>20.803999999999998</c:v>
                </c:pt>
                <c:pt idx="11368">
                  <c:v>29.896000000000001</c:v>
                </c:pt>
                <c:pt idx="11369">
                  <c:v>26.68</c:v>
                </c:pt>
                <c:pt idx="11370">
                  <c:v>29.170999999999999</c:v>
                </c:pt>
                <c:pt idx="11371">
                  <c:v>19.481000000000002</c:v>
                </c:pt>
                <c:pt idx="11372">
                  <c:v>22.148</c:v>
                </c:pt>
                <c:pt idx="11373">
                  <c:v>31.609000000000002</c:v>
                </c:pt>
                <c:pt idx="11374">
                  <c:v>33.298000000000002</c:v>
                </c:pt>
                <c:pt idx="11375">
                  <c:v>31.305</c:v>
                </c:pt>
                <c:pt idx="11376">
                  <c:v>23.361999999999998</c:v>
                </c:pt>
                <c:pt idx="11377">
                  <c:v>30.783000000000001</c:v>
                </c:pt>
                <c:pt idx="11378">
                  <c:v>23.32</c:v>
                </c:pt>
                <c:pt idx="11379">
                  <c:v>23.22</c:v>
                </c:pt>
                <c:pt idx="11380">
                  <c:v>27.209</c:v>
                </c:pt>
                <c:pt idx="11381">
                  <c:v>30.396000000000001</c:v>
                </c:pt>
                <c:pt idx="11382">
                  <c:v>33.154000000000003</c:v>
                </c:pt>
                <c:pt idx="11383">
                  <c:v>31.007999999999999</c:v>
                </c:pt>
                <c:pt idx="11384">
                  <c:v>26.765999999999998</c:v>
                </c:pt>
                <c:pt idx="11385">
                  <c:v>27.245000000000001</c:v>
                </c:pt>
                <c:pt idx="11386">
                  <c:v>27.288</c:v>
                </c:pt>
                <c:pt idx="11387">
                  <c:v>20.103999999999999</c:v>
                </c:pt>
                <c:pt idx="11388">
                  <c:v>23.323</c:v>
                </c:pt>
                <c:pt idx="11389">
                  <c:v>27.661999999999999</c:v>
                </c:pt>
                <c:pt idx="11390">
                  <c:v>33.027999999999999</c:v>
                </c:pt>
                <c:pt idx="11391">
                  <c:v>32.012999999999998</c:v>
                </c:pt>
                <c:pt idx="11392">
                  <c:v>25.277999999999999</c:v>
                </c:pt>
                <c:pt idx="11393">
                  <c:v>29.917000000000002</c:v>
                </c:pt>
                <c:pt idx="11394">
                  <c:v>28.431999999999999</c:v>
                </c:pt>
                <c:pt idx="11395">
                  <c:v>22.013999999999999</c:v>
                </c:pt>
                <c:pt idx="11396">
                  <c:v>29.718</c:v>
                </c:pt>
                <c:pt idx="11397">
                  <c:v>35.155000000000001</c:v>
                </c:pt>
                <c:pt idx="11398">
                  <c:v>19.652999999999999</c:v>
                </c:pt>
                <c:pt idx="11399">
                  <c:v>27.350999999999999</c:v>
                </c:pt>
                <c:pt idx="11400">
                  <c:v>31.93</c:v>
                </c:pt>
                <c:pt idx="11401">
                  <c:v>22.513000000000002</c:v>
                </c:pt>
                <c:pt idx="11402">
                  <c:v>29.056999999999999</c:v>
                </c:pt>
                <c:pt idx="11403">
                  <c:v>21.689</c:v>
                </c:pt>
                <c:pt idx="11404">
                  <c:v>24.669</c:v>
                </c:pt>
                <c:pt idx="11405">
                  <c:v>29.091000000000001</c:v>
                </c:pt>
                <c:pt idx="11406">
                  <c:v>29.032</c:v>
                </c:pt>
                <c:pt idx="11407">
                  <c:v>32.110999999999997</c:v>
                </c:pt>
                <c:pt idx="11408">
                  <c:v>27.157</c:v>
                </c:pt>
                <c:pt idx="11409">
                  <c:v>21.338999999999999</c:v>
                </c:pt>
                <c:pt idx="11410">
                  <c:v>27.702999999999999</c:v>
                </c:pt>
                <c:pt idx="11411">
                  <c:v>32.710999999999999</c:v>
                </c:pt>
                <c:pt idx="11412">
                  <c:v>26.539000000000001</c:v>
                </c:pt>
                <c:pt idx="11413">
                  <c:v>28.065999999999999</c:v>
                </c:pt>
                <c:pt idx="11414">
                  <c:v>30.442</c:v>
                </c:pt>
                <c:pt idx="11415">
                  <c:v>22.337</c:v>
                </c:pt>
                <c:pt idx="11416">
                  <c:v>28.678999999999998</c:v>
                </c:pt>
                <c:pt idx="11417">
                  <c:v>32.878</c:v>
                </c:pt>
                <c:pt idx="11418">
                  <c:v>32.805999999999997</c:v>
                </c:pt>
                <c:pt idx="11419">
                  <c:v>33.902999999999999</c:v>
                </c:pt>
                <c:pt idx="11420">
                  <c:v>25.277999999999999</c:v>
                </c:pt>
                <c:pt idx="11421">
                  <c:v>26.058</c:v>
                </c:pt>
                <c:pt idx="11422">
                  <c:v>32.295999999999999</c:v>
                </c:pt>
                <c:pt idx="11423">
                  <c:v>24.922999999999998</c:v>
                </c:pt>
                <c:pt idx="11424">
                  <c:v>22.917000000000002</c:v>
                </c:pt>
                <c:pt idx="11425">
                  <c:v>31.777000000000001</c:v>
                </c:pt>
                <c:pt idx="11426">
                  <c:v>22.199000000000002</c:v>
                </c:pt>
                <c:pt idx="11427">
                  <c:v>28.585999999999999</c:v>
                </c:pt>
                <c:pt idx="11428">
                  <c:v>27.44</c:v>
                </c:pt>
                <c:pt idx="11429">
                  <c:v>27.055</c:v>
                </c:pt>
                <c:pt idx="11430">
                  <c:v>31.596</c:v>
                </c:pt>
                <c:pt idx="11431">
                  <c:v>21.581</c:v>
                </c:pt>
                <c:pt idx="11432">
                  <c:v>19.45</c:v>
                </c:pt>
                <c:pt idx="11433">
                  <c:v>26.617000000000001</c:v>
                </c:pt>
                <c:pt idx="11434">
                  <c:v>24.367999999999999</c:v>
                </c:pt>
                <c:pt idx="11435">
                  <c:v>24.25</c:v>
                </c:pt>
                <c:pt idx="11436">
                  <c:v>25.326000000000001</c:v>
                </c:pt>
                <c:pt idx="11437">
                  <c:v>20.606000000000002</c:v>
                </c:pt>
                <c:pt idx="11438">
                  <c:v>33.390999999999998</c:v>
                </c:pt>
                <c:pt idx="11439">
                  <c:v>24.175999999999998</c:v>
                </c:pt>
                <c:pt idx="11440">
                  <c:v>26.012</c:v>
                </c:pt>
                <c:pt idx="11441">
                  <c:v>28.151</c:v>
                </c:pt>
                <c:pt idx="11442">
                  <c:v>21.675999999999998</c:v>
                </c:pt>
                <c:pt idx="11443">
                  <c:v>24.346</c:v>
                </c:pt>
                <c:pt idx="11444">
                  <c:v>21.634</c:v>
                </c:pt>
                <c:pt idx="11445">
                  <c:v>17.928000000000001</c:v>
                </c:pt>
                <c:pt idx="11446">
                  <c:v>31.713999999999999</c:v>
                </c:pt>
                <c:pt idx="11447">
                  <c:v>33.253</c:v>
                </c:pt>
                <c:pt idx="11448">
                  <c:v>26.716999999999999</c:v>
                </c:pt>
                <c:pt idx="11449">
                  <c:v>29.475999999999999</c:v>
                </c:pt>
                <c:pt idx="11450">
                  <c:v>17.596</c:v>
                </c:pt>
                <c:pt idx="11451">
                  <c:v>33.923000000000002</c:v>
                </c:pt>
                <c:pt idx="11452">
                  <c:v>23.526</c:v>
                </c:pt>
                <c:pt idx="11453">
                  <c:v>22.542000000000002</c:v>
                </c:pt>
                <c:pt idx="11454">
                  <c:v>26.207999999999998</c:v>
                </c:pt>
                <c:pt idx="11455">
                  <c:v>31.145</c:v>
                </c:pt>
                <c:pt idx="11456">
                  <c:v>28.832000000000001</c:v>
                </c:pt>
                <c:pt idx="11457">
                  <c:v>26.574999999999999</c:v>
                </c:pt>
                <c:pt idx="11458">
                  <c:v>29.681999999999999</c:v>
                </c:pt>
                <c:pt idx="11459">
                  <c:v>26.585999999999999</c:v>
                </c:pt>
                <c:pt idx="11460">
                  <c:v>29.693000000000001</c:v>
                </c:pt>
                <c:pt idx="11461">
                  <c:v>21.146999999999998</c:v>
                </c:pt>
                <c:pt idx="11462">
                  <c:v>31.603999999999999</c:v>
                </c:pt>
                <c:pt idx="11463">
                  <c:v>32.109000000000002</c:v>
                </c:pt>
                <c:pt idx="11464">
                  <c:v>29.422000000000001</c:v>
                </c:pt>
                <c:pt idx="11465">
                  <c:v>22.462</c:v>
                </c:pt>
                <c:pt idx="11466">
                  <c:v>26.25</c:v>
                </c:pt>
                <c:pt idx="11467">
                  <c:v>25.07</c:v>
                </c:pt>
                <c:pt idx="11468">
                  <c:v>27.391999999999999</c:v>
                </c:pt>
                <c:pt idx="11469">
                  <c:v>28.634</c:v>
                </c:pt>
                <c:pt idx="11470">
                  <c:v>26.846</c:v>
                </c:pt>
                <c:pt idx="11471">
                  <c:v>20.783999999999999</c:v>
                </c:pt>
                <c:pt idx="11472">
                  <c:v>30.574999999999999</c:v>
                </c:pt>
                <c:pt idx="11473">
                  <c:v>22.158000000000001</c:v>
                </c:pt>
                <c:pt idx="11474">
                  <c:v>22.638999999999999</c:v>
                </c:pt>
                <c:pt idx="11475">
                  <c:v>26.672999999999998</c:v>
                </c:pt>
                <c:pt idx="11476">
                  <c:v>28.736999999999998</c:v>
                </c:pt>
                <c:pt idx="11477">
                  <c:v>20.731000000000002</c:v>
                </c:pt>
                <c:pt idx="11478">
                  <c:v>26.914999999999999</c:v>
                </c:pt>
                <c:pt idx="11479">
                  <c:v>31.876000000000001</c:v>
                </c:pt>
                <c:pt idx="11480">
                  <c:v>27.657</c:v>
                </c:pt>
                <c:pt idx="11481">
                  <c:v>22.491</c:v>
                </c:pt>
                <c:pt idx="11482">
                  <c:v>21.321999999999999</c:v>
                </c:pt>
                <c:pt idx="11483">
                  <c:v>23.434000000000001</c:v>
                </c:pt>
                <c:pt idx="11484">
                  <c:v>24.443999999999999</c:v>
                </c:pt>
                <c:pt idx="11485">
                  <c:v>36.003999999999998</c:v>
                </c:pt>
                <c:pt idx="11486">
                  <c:v>24.289000000000001</c:v>
                </c:pt>
                <c:pt idx="11487">
                  <c:v>31.021999999999998</c:v>
                </c:pt>
                <c:pt idx="11488">
                  <c:v>47.365000000000002</c:v>
                </c:pt>
                <c:pt idx="11489">
                  <c:v>21.097999999999999</c:v>
                </c:pt>
                <c:pt idx="11490">
                  <c:v>25.646000000000001</c:v>
                </c:pt>
                <c:pt idx="11491">
                  <c:v>24.643999999999998</c:v>
                </c:pt>
                <c:pt idx="11492">
                  <c:v>30.385999999999999</c:v>
                </c:pt>
                <c:pt idx="11493">
                  <c:v>24.841000000000001</c:v>
                </c:pt>
                <c:pt idx="11494">
                  <c:v>25.268000000000001</c:v>
                </c:pt>
                <c:pt idx="11495">
                  <c:v>32.366</c:v>
                </c:pt>
                <c:pt idx="11496">
                  <c:v>25.983000000000001</c:v>
                </c:pt>
                <c:pt idx="11497">
                  <c:v>26.995000000000001</c:v>
                </c:pt>
                <c:pt idx="11498">
                  <c:v>24.748000000000001</c:v>
                </c:pt>
                <c:pt idx="11499">
                  <c:v>30.382000000000001</c:v>
                </c:pt>
                <c:pt idx="11500">
                  <c:v>26.187999999999999</c:v>
                </c:pt>
                <c:pt idx="11501">
                  <c:v>30.350999999999999</c:v>
                </c:pt>
                <c:pt idx="11502">
                  <c:v>29.108000000000001</c:v>
                </c:pt>
                <c:pt idx="11503">
                  <c:v>26.768999999999998</c:v>
                </c:pt>
                <c:pt idx="11504">
                  <c:v>28.719000000000001</c:v>
                </c:pt>
                <c:pt idx="11505">
                  <c:v>31.178999999999998</c:v>
                </c:pt>
                <c:pt idx="11506">
                  <c:v>26.777000000000001</c:v>
                </c:pt>
                <c:pt idx="11507">
                  <c:v>26.768999999999998</c:v>
                </c:pt>
                <c:pt idx="11508">
                  <c:v>17.329999999999998</c:v>
                </c:pt>
                <c:pt idx="11509">
                  <c:v>28.529</c:v>
                </c:pt>
                <c:pt idx="11510">
                  <c:v>32.777000000000001</c:v>
                </c:pt>
                <c:pt idx="11511">
                  <c:v>28.085000000000001</c:v>
                </c:pt>
                <c:pt idx="11512">
                  <c:v>31.847000000000001</c:v>
                </c:pt>
                <c:pt idx="11513">
                  <c:v>24.404</c:v>
                </c:pt>
                <c:pt idx="11514">
                  <c:v>25.867999999999999</c:v>
                </c:pt>
                <c:pt idx="11515">
                  <c:v>37.518000000000001</c:v>
                </c:pt>
                <c:pt idx="11516">
                  <c:v>30.965</c:v>
                </c:pt>
                <c:pt idx="11517">
                  <c:v>26.488</c:v>
                </c:pt>
                <c:pt idx="11518">
                  <c:v>24.670999999999999</c:v>
                </c:pt>
                <c:pt idx="11519">
                  <c:v>25.783000000000001</c:v>
                </c:pt>
                <c:pt idx="11520">
                  <c:v>25.806000000000001</c:v>
                </c:pt>
                <c:pt idx="11521">
                  <c:v>30.606000000000002</c:v>
                </c:pt>
                <c:pt idx="11522">
                  <c:v>27.413</c:v>
                </c:pt>
                <c:pt idx="11523">
                  <c:v>28.452999999999999</c:v>
                </c:pt>
                <c:pt idx="11524">
                  <c:v>22.334</c:v>
                </c:pt>
                <c:pt idx="11525">
                  <c:v>29.462</c:v>
                </c:pt>
                <c:pt idx="11526">
                  <c:v>30.141999999999999</c:v>
                </c:pt>
                <c:pt idx="11527">
                  <c:v>30.405999999999999</c:v>
                </c:pt>
                <c:pt idx="11528">
                  <c:v>19.02</c:v>
                </c:pt>
                <c:pt idx="11529">
                  <c:v>21.385999999999999</c:v>
                </c:pt>
                <c:pt idx="11530">
                  <c:v>25.952999999999999</c:v>
                </c:pt>
                <c:pt idx="11531">
                  <c:v>23.63</c:v>
                </c:pt>
                <c:pt idx="11532">
                  <c:v>20.777000000000001</c:v>
                </c:pt>
                <c:pt idx="11533">
                  <c:v>26.757000000000001</c:v>
                </c:pt>
                <c:pt idx="11534">
                  <c:v>30.643000000000001</c:v>
                </c:pt>
                <c:pt idx="11535">
                  <c:v>24.527000000000001</c:v>
                </c:pt>
                <c:pt idx="11536">
                  <c:v>24.254000000000001</c:v>
                </c:pt>
                <c:pt idx="11537">
                  <c:v>25.074000000000002</c:v>
                </c:pt>
                <c:pt idx="11538">
                  <c:v>28.193999999999999</c:v>
                </c:pt>
                <c:pt idx="11539">
                  <c:v>30.327999999999999</c:v>
                </c:pt>
                <c:pt idx="11540">
                  <c:v>22.712</c:v>
                </c:pt>
                <c:pt idx="11541">
                  <c:v>26.512</c:v>
                </c:pt>
                <c:pt idx="11542">
                  <c:v>23.36</c:v>
                </c:pt>
                <c:pt idx="11543">
                  <c:v>31.356000000000002</c:v>
                </c:pt>
                <c:pt idx="11544">
                  <c:v>21.581</c:v>
                </c:pt>
                <c:pt idx="11545">
                  <c:v>28.356999999999999</c:v>
                </c:pt>
                <c:pt idx="11546">
                  <c:v>28.327000000000002</c:v>
                </c:pt>
                <c:pt idx="11547">
                  <c:v>26.12</c:v>
                </c:pt>
                <c:pt idx="11548">
                  <c:v>26.065000000000001</c:v>
                </c:pt>
                <c:pt idx="11549">
                  <c:v>27.486000000000001</c:v>
                </c:pt>
                <c:pt idx="11550">
                  <c:v>31.757000000000001</c:v>
                </c:pt>
                <c:pt idx="11551">
                  <c:v>28.367999999999999</c:v>
                </c:pt>
                <c:pt idx="11552">
                  <c:v>27.158999999999999</c:v>
                </c:pt>
                <c:pt idx="11553">
                  <c:v>20.334</c:v>
                </c:pt>
                <c:pt idx="11554">
                  <c:v>32.518000000000001</c:v>
                </c:pt>
                <c:pt idx="11555">
                  <c:v>26.965</c:v>
                </c:pt>
                <c:pt idx="11556">
                  <c:v>22.423999999999999</c:v>
                </c:pt>
                <c:pt idx="11557">
                  <c:v>34.576999999999998</c:v>
                </c:pt>
                <c:pt idx="11558">
                  <c:v>27.241</c:v>
                </c:pt>
                <c:pt idx="11559">
                  <c:v>25.611999999999998</c:v>
                </c:pt>
                <c:pt idx="11560">
                  <c:v>18.576000000000001</c:v>
                </c:pt>
                <c:pt idx="11561">
                  <c:v>28.648</c:v>
                </c:pt>
                <c:pt idx="11562">
                  <c:v>33.167000000000002</c:v>
                </c:pt>
                <c:pt idx="11563">
                  <c:v>24.657</c:v>
                </c:pt>
                <c:pt idx="11564">
                  <c:v>27.077000000000002</c:v>
                </c:pt>
                <c:pt idx="11565">
                  <c:v>22.163</c:v>
                </c:pt>
                <c:pt idx="11566">
                  <c:v>25.4</c:v>
                </c:pt>
                <c:pt idx="11567">
                  <c:v>21.669</c:v>
                </c:pt>
                <c:pt idx="11568">
                  <c:v>24.587</c:v>
                </c:pt>
                <c:pt idx="11569">
                  <c:v>32.363999999999997</c:v>
                </c:pt>
                <c:pt idx="11570">
                  <c:v>29.498000000000001</c:v>
                </c:pt>
                <c:pt idx="11571">
                  <c:v>24.425000000000001</c:v>
                </c:pt>
                <c:pt idx="11572">
                  <c:v>32.656999999999996</c:v>
                </c:pt>
                <c:pt idx="11573">
                  <c:v>28.048999999999999</c:v>
                </c:pt>
                <c:pt idx="11574">
                  <c:v>23.218</c:v>
                </c:pt>
                <c:pt idx="11575">
                  <c:v>24.975000000000001</c:v>
                </c:pt>
                <c:pt idx="11576">
                  <c:v>31.233000000000001</c:v>
                </c:pt>
                <c:pt idx="11577">
                  <c:v>24.907</c:v>
                </c:pt>
                <c:pt idx="11578">
                  <c:v>25.428999999999998</c:v>
                </c:pt>
                <c:pt idx="11579">
                  <c:v>22.853999999999999</c:v>
                </c:pt>
                <c:pt idx="11580">
                  <c:v>26.989000000000001</c:v>
                </c:pt>
                <c:pt idx="11581">
                  <c:v>31.198</c:v>
                </c:pt>
                <c:pt idx="11582">
                  <c:v>23.16</c:v>
                </c:pt>
                <c:pt idx="11583">
                  <c:v>29.829000000000001</c:v>
                </c:pt>
                <c:pt idx="11584">
                  <c:v>30.866</c:v>
                </c:pt>
                <c:pt idx="11585">
                  <c:v>20.178000000000001</c:v>
                </c:pt>
                <c:pt idx="11586">
                  <c:v>21.324000000000002</c:v>
                </c:pt>
                <c:pt idx="11587">
                  <c:v>25.416</c:v>
                </c:pt>
                <c:pt idx="11588">
                  <c:v>24.184999999999999</c:v>
                </c:pt>
                <c:pt idx="11589">
                  <c:v>24.949000000000002</c:v>
                </c:pt>
                <c:pt idx="11590">
                  <c:v>29.31</c:v>
                </c:pt>
                <c:pt idx="11591">
                  <c:v>22.533999999999999</c:v>
                </c:pt>
                <c:pt idx="11592">
                  <c:v>23.06</c:v>
                </c:pt>
                <c:pt idx="11593">
                  <c:v>25.189</c:v>
                </c:pt>
                <c:pt idx="11594">
                  <c:v>21.395</c:v>
                </c:pt>
                <c:pt idx="11595">
                  <c:v>21.2</c:v>
                </c:pt>
                <c:pt idx="11596">
                  <c:v>32.314</c:v>
                </c:pt>
                <c:pt idx="11597">
                  <c:v>34.451000000000001</c:v>
                </c:pt>
                <c:pt idx="11598">
                  <c:v>26.617000000000001</c:v>
                </c:pt>
                <c:pt idx="11599">
                  <c:v>25.815999999999999</c:v>
                </c:pt>
                <c:pt idx="11600">
                  <c:v>30.015000000000001</c:v>
                </c:pt>
                <c:pt idx="11601">
                  <c:v>26.561</c:v>
                </c:pt>
                <c:pt idx="11602">
                  <c:v>25.33</c:v>
                </c:pt>
                <c:pt idx="11603">
                  <c:v>34.177</c:v>
                </c:pt>
                <c:pt idx="11604">
                  <c:v>25.751999999999999</c:v>
                </c:pt>
                <c:pt idx="11605">
                  <c:v>24.638999999999999</c:v>
                </c:pt>
                <c:pt idx="11606">
                  <c:v>22.48</c:v>
                </c:pt>
                <c:pt idx="11607">
                  <c:v>26.292999999999999</c:v>
                </c:pt>
                <c:pt idx="11608">
                  <c:v>29.884</c:v>
                </c:pt>
                <c:pt idx="11609">
                  <c:v>27.306000000000001</c:v>
                </c:pt>
                <c:pt idx="11610">
                  <c:v>28.99</c:v>
                </c:pt>
                <c:pt idx="11611">
                  <c:v>35.326999999999998</c:v>
                </c:pt>
                <c:pt idx="11612">
                  <c:v>25.308</c:v>
                </c:pt>
                <c:pt idx="11613">
                  <c:v>24.286000000000001</c:v>
                </c:pt>
                <c:pt idx="11614">
                  <c:v>21.004000000000001</c:v>
                </c:pt>
                <c:pt idx="11615">
                  <c:v>27.498999999999999</c:v>
                </c:pt>
                <c:pt idx="11616">
                  <c:v>28.739000000000001</c:v>
                </c:pt>
                <c:pt idx="11617">
                  <c:v>28.288</c:v>
                </c:pt>
                <c:pt idx="11618">
                  <c:v>31.984999999999999</c:v>
                </c:pt>
                <c:pt idx="11619">
                  <c:v>33.484000000000002</c:v>
                </c:pt>
                <c:pt idx="11620">
                  <c:v>26.178000000000001</c:v>
                </c:pt>
                <c:pt idx="11621">
                  <c:v>24.161000000000001</c:v>
                </c:pt>
                <c:pt idx="11622">
                  <c:v>27.233000000000001</c:v>
                </c:pt>
                <c:pt idx="11623">
                  <c:v>21.594000000000001</c:v>
                </c:pt>
                <c:pt idx="11624">
                  <c:v>24.573</c:v>
                </c:pt>
                <c:pt idx="11625">
                  <c:v>25.905000000000001</c:v>
                </c:pt>
                <c:pt idx="11626">
                  <c:v>35.582000000000001</c:v>
                </c:pt>
                <c:pt idx="11627">
                  <c:v>17.231000000000002</c:v>
                </c:pt>
                <c:pt idx="11628">
                  <c:v>26.748000000000001</c:v>
                </c:pt>
                <c:pt idx="11629">
                  <c:v>28.66</c:v>
                </c:pt>
                <c:pt idx="11630">
                  <c:v>29.260999999999999</c:v>
                </c:pt>
                <c:pt idx="11631">
                  <c:v>29.69</c:v>
                </c:pt>
                <c:pt idx="11632">
                  <c:v>33.451000000000001</c:v>
                </c:pt>
                <c:pt idx="11633">
                  <c:v>27.533000000000001</c:v>
                </c:pt>
                <c:pt idx="11634">
                  <c:v>23.231000000000002</c:v>
                </c:pt>
                <c:pt idx="11635">
                  <c:v>20.452000000000002</c:v>
                </c:pt>
                <c:pt idx="11636">
                  <c:v>29.556000000000001</c:v>
                </c:pt>
                <c:pt idx="11637">
                  <c:v>26.718</c:v>
                </c:pt>
                <c:pt idx="11638">
                  <c:v>24.082999999999998</c:v>
                </c:pt>
                <c:pt idx="11639">
                  <c:v>31.620999999999999</c:v>
                </c:pt>
                <c:pt idx="11640">
                  <c:v>28.221</c:v>
                </c:pt>
                <c:pt idx="11641">
                  <c:v>29.692</c:v>
                </c:pt>
                <c:pt idx="11642">
                  <c:v>32.755000000000003</c:v>
                </c:pt>
                <c:pt idx="11643">
                  <c:v>30.384</c:v>
                </c:pt>
                <c:pt idx="11644">
                  <c:v>25.036000000000001</c:v>
                </c:pt>
                <c:pt idx="11645">
                  <c:v>21.698</c:v>
                </c:pt>
                <c:pt idx="11646">
                  <c:v>32.725999999999999</c:v>
                </c:pt>
                <c:pt idx="11647">
                  <c:v>22.977</c:v>
                </c:pt>
                <c:pt idx="11648">
                  <c:v>23.885000000000002</c:v>
                </c:pt>
                <c:pt idx="11649">
                  <c:v>21.318999999999999</c:v>
                </c:pt>
                <c:pt idx="11650">
                  <c:v>20.047000000000001</c:v>
                </c:pt>
                <c:pt idx="11651">
                  <c:v>31.847000000000001</c:v>
                </c:pt>
                <c:pt idx="11652">
                  <c:v>23.99</c:v>
                </c:pt>
                <c:pt idx="11653">
                  <c:v>22.983000000000001</c:v>
                </c:pt>
                <c:pt idx="11654">
                  <c:v>18.170999999999999</c:v>
                </c:pt>
                <c:pt idx="11655">
                  <c:v>25.626000000000001</c:v>
                </c:pt>
                <c:pt idx="11656">
                  <c:v>22.138000000000002</c:v>
                </c:pt>
                <c:pt idx="11657">
                  <c:v>31.434999999999999</c:v>
                </c:pt>
                <c:pt idx="11658">
                  <c:v>23.306000000000001</c:v>
                </c:pt>
                <c:pt idx="11659">
                  <c:v>29.565000000000001</c:v>
                </c:pt>
                <c:pt idx="11660">
                  <c:v>21.510999999999999</c:v>
                </c:pt>
                <c:pt idx="11661">
                  <c:v>27.922000000000001</c:v>
                </c:pt>
                <c:pt idx="11662">
                  <c:v>29.526</c:v>
                </c:pt>
                <c:pt idx="11663">
                  <c:v>29.189</c:v>
                </c:pt>
                <c:pt idx="11664">
                  <c:v>24.126000000000001</c:v>
                </c:pt>
                <c:pt idx="11665">
                  <c:v>25.152999999999999</c:v>
                </c:pt>
                <c:pt idx="11666">
                  <c:v>32.479999999999997</c:v>
                </c:pt>
                <c:pt idx="11667">
                  <c:v>27.077999999999999</c:v>
                </c:pt>
                <c:pt idx="11668">
                  <c:v>32.609000000000002</c:v>
                </c:pt>
                <c:pt idx="11669">
                  <c:v>22.494</c:v>
                </c:pt>
                <c:pt idx="11670">
                  <c:v>26.497</c:v>
                </c:pt>
                <c:pt idx="11671">
                  <c:v>33.713999999999999</c:v>
                </c:pt>
                <c:pt idx="11672">
                  <c:v>20.398</c:v>
                </c:pt>
                <c:pt idx="11673">
                  <c:v>30.895</c:v>
                </c:pt>
                <c:pt idx="11674">
                  <c:v>19.378</c:v>
                </c:pt>
                <c:pt idx="11675">
                  <c:v>25.852</c:v>
                </c:pt>
                <c:pt idx="11676">
                  <c:v>29.254000000000001</c:v>
                </c:pt>
                <c:pt idx="11677">
                  <c:v>27.391999999999999</c:v>
                </c:pt>
                <c:pt idx="11678">
                  <c:v>40.463999999999999</c:v>
                </c:pt>
                <c:pt idx="11679">
                  <c:v>33.057000000000002</c:v>
                </c:pt>
                <c:pt idx="11680">
                  <c:v>26.870999999999999</c:v>
                </c:pt>
                <c:pt idx="11681">
                  <c:v>30.059000000000001</c:v>
                </c:pt>
                <c:pt idx="11682">
                  <c:v>25.48</c:v>
                </c:pt>
                <c:pt idx="11683">
                  <c:v>21.35</c:v>
                </c:pt>
                <c:pt idx="11684">
                  <c:v>22.637</c:v>
                </c:pt>
                <c:pt idx="11685">
                  <c:v>21.120999999999999</c:v>
                </c:pt>
                <c:pt idx="11686">
                  <c:v>30.988</c:v>
                </c:pt>
                <c:pt idx="11687">
                  <c:v>33.984999999999999</c:v>
                </c:pt>
                <c:pt idx="11688">
                  <c:v>29.334</c:v>
                </c:pt>
                <c:pt idx="11689">
                  <c:v>35.856999999999999</c:v>
                </c:pt>
                <c:pt idx="11690">
                  <c:v>30.094000000000001</c:v>
                </c:pt>
                <c:pt idx="11691">
                  <c:v>33.917000000000002</c:v>
                </c:pt>
                <c:pt idx="11692">
                  <c:v>19.481999999999999</c:v>
                </c:pt>
                <c:pt idx="11693">
                  <c:v>23.087</c:v>
                </c:pt>
                <c:pt idx="11694">
                  <c:v>34.729999999999997</c:v>
                </c:pt>
                <c:pt idx="11695">
                  <c:v>31.998000000000001</c:v>
                </c:pt>
                <c:pt idx="11696">
                  <c:v>29.052</c:v>
                </c:pt>
                <c:pt idx="11697">
                  <c:v>28.248999999999999</c:v>
                </c:pt>
                <c:pt idx="11698">
                  <c:v>23.155999999999999</c:v>
                </c:pt>
                <c:pt idx="11699">
                  <c:v>17.913</c:v>
                </c:pt>
                <c:pt idx="11700">
                  <c:v>23.283000000000001</c:v>
                </c:pt>
                <c:pt idx="11701">
                  <c:v>34.966999999999999</c:v>
                </c:pt>
                <c:pt idx="11702">
                  <c:v>27.972000000000001</c:v>
                </c:pt>
                <c:pt idx="11703">
                  <c:v>31.117999999999999</c:v>
                </c:pt>
                <c:pt idx="11704">
                  <c:v>29.055</c:v>
                </c:pt>
                <c:pt idx="11705">
                  <c:v>23.83</c:v>
                </c:pt>
                <c:pt idx="11706">
                  <c:v>29.268999999999998</c:v>
                </c:pt>
                <c:pt idx="11707">
                  <c:v>30.945</c:v>
                </c:pt>
                <c:pt idx="11708">
                  <c:v>30.553999999999998</c:v>
                </c:pt>
                <c:pt idx="11709">
                  <c:v>26.155000000000001</c:v>
                </c:pt>
                <c:pt idx="11710">
                  <c:v>18.274000000000001</c:v>
                </c:pt>
                <c:pt idx="11711">
                  <c:v>30.530999999999999</c:v>
                </c:pt>
                <c:pt idx="11712">
                  <c:v>34.965000000000003</c:v>
                </c:pt>
                <c:pt idx="11713">
                  <c:v>21.445</c:v>
                </c:pt>
                <c:pt idx="11714">
                  <c:v>25.675000000000001</c:v>
                </c:pt>
                <c:pt idx="11715">
                  <c:v>29.196000000000002</c:v>
                </c:pt>
                <c:pt idx="11716">
                  <c:v>28.257000000000001</c:v>
                </c:pt>
                <c:pt idx="11717">
                  <c:v>27.719000000000001</c:v>
                </c:pt>
                <c:pt idx="11718">
                  <c:v>26.152000000000001</c:v>
                </c:pt>
                <c:pt idx="11719">
                  <c:v>28.478999999999999</c:v>
                </c:pt>
                <c:pt idx="11720">
                  <c:v>27.841999999999999</c:v>
                </c:pt>
                <c:pt idx="11721">
                  <c:v>26.119</c:v>
                </c:pt>
                <c:pt idx="11722">
                  <c:v>20.495999999999999</c:v>
                </c:pt>
                <c:pt idx="11723">
                  <c:v>36.226999999999997</c:v>
                </c:pt>
                <c:pt idx="11724">
                  <c:v>38.225999999999999</c:v>
                </c:pt>
                <c:pt idx="11725">
                  <c:v>26.969000000000001</c:v>
                </c:pt>
                <c:pt idx="11726">
                  <c:v>31.276</c:v>
                </c:pt>
                <c:pt idx="11727">
                  <c:v>33.543999999999997</c:v>
                </c:pt>
                <c:pt idx="11728">
                  <c:v>34.024000000000001</c:v>
                </c:pt>
                <c:pt idx="11729">
                  <c:v>20.387</c:v>
                </c:pt>
                <c:pt idx="11730">
                  <c:v>27.744</c:v>
                </c:pt>
                <c:pt idx="11731">
                  <c:v>22.422999999999998</c:v>
                </c:pt>
                <c:pt idx="11732">
                  <c:v>22.350999999999999</c:v>
                </c:pt>
                <c:pt idx="11733">
                  <c:v>21.158999999999999</c:v>
                </c:pt>
                <c:pt idx="11734">
                  <c:v>30.832999999999998</c:v>
                </c:pt>
                <c:pt idx="11735">
                  <c:v>20.173999999999999</c:v>
                </c:pt>
                <c:pt idx="11736">
                  <c:v>22.981999999999999</c:v>
                </c:pt>
                <c:pt idx="11737">
                  <c:v>33.548000000000002</c:v>
                </c:pt>
                <c:pt idx="11738">
                  <c:v>24.344000000000001</c:v>
                </c:pt>
                <c:pt idx="11739">
                  <c:v>25.571999999999999</c:v>
                </c:pt>
                <c:pt idx="11740">
                  <c:v>32.152999999999999</c:v>
                </c:pt>
                <c:pt idx="11741">
                  <c:v>25.724</c:v>
                </c:pt>
                <c:pt idx="11742">
                  <c:v>27.997</c:v>
                </c:pt>
                <c:pt idx="11743">
                  <c:v>33.658000000000001</c:v>
                </c:pt>
                <c:pt idx="11744">
                  <c:v>30.463000000000001</c:v>
                </c:pt>
                <c:pt idx="11745">
                  <c:v>27.954000000000001</c:v>
                </c:pt>
                <c:pt idx="11746">
                  <c:v>25.812999999999999</c:v>
                </c:pt>
                <c:pt idx="11747">
                  <c:v>29.056000000000001</c:v>
                </c:pt>
                <c:pt idx="11748">
                  <c:v>27.003</c:v>
                </c:pt>
                <c:pt idx="11749">
                  <c:v>26.59</c:v>
                </c:pt>
                <c:pt idx="11750">
                  <c:v>23.992999999999999</c:v>
                </c:pt>
                <c:pt idx="11751">
                  <c:v>21.640999999999998</c:v>
                </c:pt>
                <c:pt idx="11752">
                  <c:v>21.908999999999999</c:v>
                </c:pt>
                <c:pt idx="11753">
                  <c:v>29.39</c:v>
                </c:pt>
                <c:pt idx="11754">
                  <c:v>28.824000000000002</c:v>
                </c:pt>
                <c:pt idx="11755">
                  <c:v>28.879000000000001</c:v>
                </c:pt>
                <c:pt idx="11756">
                  <c:v>26.893999999999998</c:v>
                </c:pt>
                <c:pt idx="11757">
                  <c:v>35.008000000000003</c:v>
                </c:pt>
                <c:pt idx="11758">
                  <c:v>27.373000000000001</c:v>
                </c:pt>
                <c:pt idx="11759">
                  <c:v>28.154</c:v>
                </c:pt>
                <c:pt idx="11760">
                  <c:v>26.911000000000001</c:v>
                </c:pt>
                <c:pt idx="11761">
                  <c:v>31.259</c:v>
                </c:pt>
                <c:pt idx="11762">
                  <c:v>32.597000000000001</c:v>
                </c:pt>
                <c:pt idx="11763">
                  <c:v>33.744</c:v>
                </c:pt>
                <c:pt idx="11764">
                  <c:v>25.527999999999999</c:v>
                </c:pt>
                <c:pt idx="11765">
                  <c:v>24.236000000000001</c:v>
                </c:pt>
                <c:pt idx="11766">
                  <c:v>22.268000000000001</c:v>
                </c:pt>
                <c:pt idx="11767">
                  <c:v>31.170999999999999</c:v>
                </c:pt>
                <c:pt idx="11768">
                  <c:v>23.83</c:v>
                </c:pt>
                <c:pt idx="11769">
                  <c:v>33.896999999999998</c:v>
                </c:pt>
                <c:pt idx="11770">
                  <c:v>28.481999999999999</c:v>
                </c:pt>
                <c:pt idx="11771">
                  <c:v>28.428999999999998</c:v>
                </c:pt>
                <c:pt idx="11772">
                  <c:v>28.693999999999999</c:v>
                </c:pt>
                <c:pt idx="11773">
                  <c:v>30.655999999999999</c:v>
                </c:pt>
                <c:pt idx="11774">
                  <c:v>25.178999999999998</c:v>
                </c:pt>
                <c:pt idx="11775">
                  <c:v>24.434000000000001</c:v>
                </c:pt>
                <c:pt idx="11776">
                  <c:v>28.863</c:v>
                </c:pt>
                <c:pt idx="11777">
                  <c:v>33.042999999999999</c:v>
                </c:pt>
                <c:pt idx="11778">
                  <c:v>25.434000000000001</c:v>
                </c:pt>
                <c:pt idx="11779">
                  <c:v>32.046999999999997</c:v>
                </c:pt>
                <c:pt idx="11780">
                  <c:v>34.764000000000003</c:v>
                </c:pt>
                <c:pt idx="11781">
                  <c:v>23.106000000000002</c:v>
                </c:pt>
                <c:pt idx="11782">
                  <c:v>32.08</c:v>
                </c:pt>
                <c:pt idx="11783">
                  <c:v>30.954000000000001</c:v>
                </c:pt>
                <c:pt idx="11784">
                  <c:v>31.071999999999999</c:v>
                </c:pt>
                <c:pt idx="11785">
                  <c:v>19.969000000000001</c:v>
                </c:pt>
                <c:pt idx="11786">
                  <c:v>26.452000000000002</c:v>
                </c:pt>
                <c:pt idx="11787">
                  <c:v>25.559000000000001</c:v>
                </c:pt>
                <c:pt idx="11788">
                  <c:v>20.780999999999999</c:v>
                </c:pt>
                <c:pt idx="11789">
                  <c:v>23.222000000000001</c:v>
                </c:pt>
                <c:pt idx="11790">
                  <c:v>24.079000000000001</c:v>
                </c:pt>
                <c:pt idx="11791">
                  <c:v>25.812999999999999</c:v>
                </c:pt>
                <c:pt idx="11792">
                  <c:v>27.849</c:v>
                </c:pt>
                <c:pt idx="11793">
                  <c:v>32.220999999999997</c:v>
                </c:pt>
                <c:pt idx="11794">
                  <c:v>24.815999999999999</c:v>
                </c:pt>
                <c:pt idx="11795">
                  <c:v>26.709</c:v>
                </c:pt>
                <c:pt idx="11796">
                  <c:v>33.36</c:v>
                </c:pt>
                <c:pt idx="11797">
                  <c:v>29.05</c:v>
                </c:pt>
                <c:pt idx="11798">
                  <c:v>22.831</c:v>
                </c:pt>
                <c:pt idx="11799">
                  <c:v>32.219000000000001</c:v>
                </c:pt>
                <c:pt idx="11800">
                  <c:v>18.556999999999999</c:v>
                </c:pt>
                <c:pt idx="11801">
                  <c:v>32.383000000000003</c:v>
                </c:pt>
                <c:pt idx="11802">
                  <c:v>25.998999999999999</c:v>
                </c:pt>
                <c:pt idx="11803">
                  <c:v>33.241</c:v>
                </c:pt>
                <c:pt idx="11804">
                  <c:v>29.277000000000001</c:v>
                </c:pt>
                <c:pt idx="11805">
                  <c:v>21.4</c:v>
                </c:pt>
                <c:pt idx="11806">
                  <c:v>24.96</c:v>
                </c:pt>
                <c:pt idx="11807">
                  <c:v>20.353999999999999</c:v>
                </c:pt>
                <c:pt idx="11808">
                  <c:v>26.225999999999999</c:v>
                </c:pt>
                <c:pt idx="11809">
                  <c:v>32.073</c:v>
                </c:pt>
                <c:pt idx="11810">
                  <c:v>24.611000000000001</c:v>
                </c:pt>
                <c:pt idx="11811">
                  <c:v>31.975999999999999</c:v>
                </c:pt>
                <c:pt idx="11812">
                  <c:v>28.792000000000002</c:v>
                </c:pt>
                <c:pt idx="11813">
                  <c:v>27.495000000000001</c:v>
                </c:pt>
                <c:pt idx="11814">
                  <c:v>24.725000000000001</c:v>
                </c:pt>
                <c:pt idx="11815">
                  <c:v>24.216000000000001</c:v>
                </c:pt>
                <c:pt idx="11816">
                  <c:v>25.228999999999999</c:v>
                </c:pt>
                <c:pt idx="11817">
                  <c:v>32.814</c:v>
                </c:pt>
                <c:pt idx="11818">
                  <c:v>25.003</c:v>
                </c:pt>
                <c:pt idx="11819">
                  <c:v>30.148</c:v>
                </c:pt>
                <c:pt idx="11820">
                  <c:v>29.687999999999999</c:v>
                </c:pt>
                <c:pt idx="11821">
                  <c:v>23.824000000000002</c:v>
                </c:pt>
                <c:pt idx="11822">
                  <c:v>23.265000000000001</c:v>
                </c:pt>
                <c:pt idx="11823">
                  <c:v>19.846</c:v>
                </c:pt>
                <c:pt idx="11824">
                  <c:v>32.451000000000001</c:v>
                </c:pt>
                <c:pt idx="11825">
                  <c:v>20.614000000000001</c:v>
                </c:pt>
                <c:pt idx="11826">
                  <c:v>27.341999999999999</c:v>
                </c:pt>
                <c:pt idx="11827">
                  <c:v>25.193000000000001</c:v>
                </c:pt>
                <c:pt idx="11828">
                  <c:v>28.981000000000002</c:v>
                </c:pt>
                <c:pt idx="11829">
                  <c:v>32.594999999999999</c:v>
                </c:pt>
                <c:pt idx="11830">
                  <c:v>30.222000000000001</c:v>
                </c:pt>
                <c:pt idx="11831">
                  <c:v>22.169</c:v>
                </c:pt>
                <c:pt idx="11832">
                  <c:v>26.254999999999999</c:v>
                </c:pt>
                <c:pt idx="11833">
                  <c:v>38.167999999999999</c:v>
                </c:pt>
                <c:pt idx="11834">
                  <c:v>33.54</c:v>
                </c:pt>
                <c:pt idx="11835">
                  <c:v>29.664999999999999</c:v>
                </c:pt>
                <c:pt idx="11836">
                  <c:v>22.91</c:v>
                </c:pt>
                <c:pt idx="11837">
                  <c:v>26.219000000000001</c:v>
                </c:pt>
                <c:pt idx="11838">
                  <c:v>40.639000000000003</c:v>
                </c:pt>
                <c:pt idx="11839">
                  <c:v>24.946999999999999</c:v>
                </c:pt>
                <c:pt idx="11840">
                  <c:v>28.672999999999998</c:v>
                </c:pt>
                <c:pt idx="11841">
                  <c:v>28.725000000000001</c:v>
                </c:pt>
                <c:pt idx="11842">
                  <c:v>26.786999999999999</c:v>
                </c:pt>
                <c:pt idx="11843">
                  <c:v>27.434999999999999</c:v>
                </c:pt>
                <c:pt idx="11844">
                  <c:v>23.68</c:v>
                </c:pt>
                <c:pt idx="11845">
                  <c:v>24.382000000000001</c:v>
                </c:pt>
                <c:pt idx="11846">
                  <c:v>26.943000000000001</c:v>
                </c:pt>
                <c:pt idx="11847">
                  <c:v>27.376000000000001</c:v>
                </c:pt>
                <c:pt idx="11848">
                  <c:v>19.292999999999999</c:v>
                </c:pt>
                <c:pt idx="11849">
                  <c:v>31.076000000000001</c:v>
                </c:pt>
                <c:pt idx="11850">
                  <c:v>24.404</c:v>
                </c:pt>
                <c:pt idx="11851">
                  <c:v>34.125999999999998</c:v>
                </c:pt>
                <c:pt idx="11852">
                  <c:v>17.853000000000002</c:v>
                </c:pt>
                <c:pt idx="11853">
                  <c:v>28.108000000000001</c:v>
                </c:pt>
                <c:pt idx="11854">
                  <c:v>32.396999999999998</c:v>
                </c:pt>
                <c:pt idx="11855">
                  <c:v>26.756</c:v>
                </c:pt>
                <c:pt idx="11856">
                  <c:v>27.245000000000001</c:v>
                </c:pt>
                <c:pt idx="11857">
                  <c:v>31.206</c:v>
                </c:pt>
                <c:pt idx="11858">
                  <c:v>29.817</c:v>
                </c:pt>
                <c:pt idx="11859">
                  <c:v>32.625</c:v>
                </c:pt>
                <c:pt idx="11860">
                  <c:v>18.292999999999999</c:v>
                </c:pt>
                <c:pt idx="11861">
                  <c:v>30.93</c:v>
                </c:pt>
                <c:pt idx="11862">
                  <c:v>29.684000000000001</c:v>
                </c:pt>
                <c:pt idx="11863">
                  <c:v>19.747</c:v>
                </c:pt>
                <c:pt idx="11864">
                  <c:v>23.443999999999999</c:v>
                </c:pt>
                <c:pt idx="11865">
                  <c:v>26.343</c:v>
                </c:pt>
                <c:pt idx="11866">
                  <c:v>24.271000000000001</c:v>
                </c:pt>
                <c:pt idx="11867">
                  <c:v>25.238</c:v>
                </c:pt>
                <c:pt idx="11868">
                  <c:v>24.911999999999999</c:v>
                </c:pt>
                <c:pt idx="11869">
                  <c:v>31.414000000000001</c:v>
                </c:pt>
                <c:pt idx="11870">
                  <c:v>27.143000000000001</c:v>
                </c:pt>
                <c:pt idx="11871">
                  <c:v>26.968</c:v>
                </c:pt>
                <c:pt idx="11872">
                  <c:v>32.188000000000002</c:v>
                </c:pt>
                <c:pt idx="11873">
                  <c:v>30.402999999999999</c:v>
                </c:pt>
                <c:pt idx="11874">
                  <c:v>23.408000000000001</c:v>
                </c:pt>
                <c:pt idx="11875">
                  <c:v>26.463999999999999</c:v>
                </c:pt>
                <c:pt idx="11876">
                  <c:v>36.158000000000001</c:v>
                </c:pt>
                <c:pt idx="11877">
                  <c:v>26.149000000000001</c:v>
                </c:pt>
                <c:pt idx="11878">
                  <c:v>27.706</c:v>
                </c:pt>
                <c:pt idx="11879">
                  <c:v>27.707999999999998</c:v>
                </c:pt>
                <c:pt idx="11880">
                  <c:v>33.813000000000002</c:v>
                </c:pt>
                <c:pt idx="11881">
                  <c:v>24.623999999999999</c:v>
                </c:pt>
                <c:pt idx="11882">
                  <c:v>24.652000000000001</c:v>
                </c:pt>
                <c:pt idx="11883">
                  <c:v>21.834</c:v>
                </c:pt>
                <c:pt idx="11884">
                  <c:v>25.347000000000001</c:v>
                </c:pt>
                <c:pt idx="11885">
                  <c:v>29.422999999999998</c:v>
                </c:pt>
                <c:pt idx="11886">
                  <c:v>30.66</c:v>
                </c:pt>
                <c:pt idx="11887">
                  <c:v>22.634</c:v>
                </c:pt>
                <c:pt idx="11888">
                  <c:v>33.911999999999999</c:v>
                </c:pt>
                <c:pt idx="11889">
                  <c:v>31.908999999999999</c:v>
                </c:pt>
                <c:pt idx="11890">
                  <c:v>28.966999999999999</c:v>
                </c:pt>
                <c:pt idx="11891">
                  <c:v>26.82</c:v>
                </c:pt>
                <c:pt idx="11892">
                  <c:v>20.721</c:v>
                </c:pt>
                <c:pt idx="11893">
                  <c:v>21.096</c:v>
                </c:pt>
                <c:pt idx="11894">
                  <c:v>23.898</c:v>
                </c:pt>
                <c:pt idx="11895">
                  <c:v>27.062999999999999</c:v>
                </c:pt>
                <c:pt idx="11896">
                  <c:v>24.363</c:v>
                </c:pt>
                <c:pt idx="11897">
                  <c:v>28.199000000000002</c:v>
                </c:pt>
                <c:pt idx="11898">
                  <c:v>29.875</c:v>
                </c:pt>
                <c:pt idx="11899">
                  <c:v>24.669</c:v>
                </c:pt>
                <c:pt idx="11900">
                  <c:v>35.058</c:v>
                </c:pt>
                <c:pt idx="11901">
                  <c:v>34.817999999999998</c:v>
                </c:pt>
                <c:pt idx="11902">
                  <c:v>31.030999999999999</c:v>
                </c:pt>
                <c:pt idx="11903">
                  <c:v>25.423999999999999</c:v>
                </c:pt>
                <c:pt idx="11904">
                  <c:v>23.71</c:v>
                </c:pt>
                <c:pt idx="11905">
                  <c:v>25.152000000000001</c:v>
                </c:pt>
                <c:pt idx="11906">
                  <c:v>31.657</c:v>
                </c:pt>
                <c:pt idx="11907">
                  <c:v>26.492000000000001</c:v>
                </c:pt>
                <c:pt idx="11908">
                  <c:v>27.986999999999998</c:v>
                </c:pt>
                <c:pt idx="11909">
                  <c:v>28.001999999999999</c:v>
                </c:pt>
                <c:pt idx="11910">
                  <c:v>25.977</c:v>
                </c:pt>
                <c:pt idx="11911">
                  <c:v>26.474</c:v>
                </c:pt>
                <c:pt idx="11912">
                  <c:v>27.09</c:v>
                </c:pt>
                <c:pt idx="11913">
                  <c:v>20.803000000000001</c:v>
                </c:pt>
                <c:pt idx="11914">
                  <c:v>27.722999999999999</c:v>
                </c:pt>
                <c:pt idx="11915">
                  <c:v>29.54</c:v>
                </c:pt>
                <c:pt idx="11916">
                  <c:v>32.518999999999998</c:v>
                </c:pt>
                <c:pt idx="11917">
                  <c:v>26.597999999999999</c:v>
                </c:pt>
                <c:pt idx="11918">
                  <c:v>17.094000000000001</c:v>
                </c:pt>
                <c:pt idx="11919">
                  <c:v>28.927</c:v>
                </c:pt>
                <c:pt idx="11920">
                  <c:v>33.880000000000003</c:v>
                </c:pt>
                <c:pt idx="11921">
                  <c:v>17.908000000000001</c:v>
                </c:pt>
                <c:pt idx="11922">
                  <c:v>26.896999999999998</c:v>
                </c:pt>
                <c:pt idx="11923">
                  <c:v>28.081</c:v>
                </c:pt>
                <c:pt idx="11924">
                  <c:v>29.44</c:v>
                </c:pt>
                <c:pt idx="11925">
                  <c:v>29.925999999999998</c:v>
                </c:pt>
                <c:pt idx="11926">
                  <c:v>34.536000000000001</c:v>
                </c:pt>
                <c:pt idx="11927">
                  <c:v>28.222000000000001</c:v>
                </c:pt>
                <c:pt idx="11928">
                  <c:v>20.564</c:v>
                </c:pt>
                <c:pt idx="11929">
                  <c:v>27.225999999999999</c:v>
                </c:pt>
                <c:pt idx="11930">
                  <c:v>25.045999999999999</c:v>
                </c:pt>
                <c:pt idx="11931">
                  <c:v>39.283000000000001</c:v>
                </c:pt>
                <c:pt idx="11932">
                  <c:v>27.663</c:v>
                </c:pt>
                <c:pt idx="11933">
                  <c:v>29.763999999999999</c:v>
                </c:pt>
                <c:pt idx="11934">
                  <c:v>24.321000000000002</c:v>
                </c:pt>
                <c:pt idx="11935">
                  <c:v>23.64</c:v>
                </c:pt>
                <c:pt idx="11936">
                  <c:v>29.239000000000001</c:v>
                </c:pt>
                <c:pt idx="11937">
                  <c:v>28.582000000000001</c:v>
                </c:pt>
                <c:pt idx="11938">
                  <c:v>26.675999999999998</c:v>
                </c:pt>
                <c:pt idx="11939">
                  <c:v>25.605</c:v>
                </c:pt>
                <c:pt idx="11940">
                  <c:v>30.495999999999999</c:v>
                </c:pt>
                <c:pt idx="11941">
                  <c:v>27.379000000000001</c:v>
                </c:pt>
                <c:pt idx="11942">
                  <c:v>25.815999999999999</c:v>
                </c:pt>
                <c:pt idx="11943">
                  <c:v>21.798999999999999</c:v>
                </c:pt>
                <c:pt idx="11944">
                  <c:v>29.38</c:v>
                </c:pt>
                <c:pt idx="11945">
                  <c:v>37.252000000000002</c:v>
                </c:pt>
                <c:pt idx="11946">
                  <c:v>31.367000000000001</c:v>
                </c:pt>
                <c:pt idx="11947">
                  <c:v>25.744</c:v>
                </c:pt>
                <c:pt idx="11948">
                  <c:v>21.827999999999999</c:v>
                </c:pt>
                <c:pt idx="11949">
                  <c:v>22.390999999999998</c:v>
                </c:pt>
                <c:pt idx="11950">
                  <c:v>26.588000000000001</c:v>
                </c:pt>
                <c:pt idx="11951">
                  <c:v>29.193999999999999</c:v>
                </c:pt>
                <c:pt idx="11952">
                  <c:v>25.609000000000002</c:v>
                </c:pt>
                <c:pt idx="11953">
                  <c:v>27.52</c:v>
                </c:pt>
                <c:pt idx="11954">
                  <c:v>20.870999999999999</c:v>
                </c:pt>
                <c:pt idx="11955">
                  <c:v>27.885000000000002</c:v>
                </c:pt>
                <c:pt idx="11956">
                  <c:v>34.744</c:v>
                </c:pt>
                <c:pt idx="11957">
                  <c:v>28.061</c:v>
                </c:pt>
                <c:pt idx="11958">
                  <c:v>40.871000000000002</c:v>
                </c:pt>
                <c:pt idx="11959">
                  <c:v>25.317</c:v>
                </c:pt>
                <c:pt idx="11960">
                  <c:v>28.007999999999999</c:v>
                </c:pt>
                <c:pt idx="11961">
                  <c:v>27.751000000000001</c:v>
                </c:pt>
                <c:pt idx="11962">
                  <c:v>26.626999999999999</c:v>
                </c:pt>
                <c:pt idx="11963">
                  <c:v>27.146999999999998</c:v>
                </c:pt>
                <c:pt idx="11964">
                  <c:v>33.512999999999998</c:v>
                </c:pt>
                <c:pt idx="11965">
                  <c:v>31.658000000000001</c:v>
                </c:pt>
                <c:pt idx="11966">
                  <c:v>33.771999999999998</c:v>
                </c:pt>
                <c:pt idx="11967">
                  <c:v>29.402999999999999</c:v>
                </c:pt>
                <c:pt idx="11968">
                  <c:v>29.721</c:v>
                </c:pt>
                <c:pt idx="11969">
                  <c:v>18.843</c:v>
                </c:pt>
                <c:pt idx="11970">
                  <c:v>30.201000000000001</c:v>
                </c:pt>
                <c:pt idx="11971">
                  <c:v>30.780999999999999</c:v>
                </c:pt>
                <c:pt idx="11972">
                  <c:v>23.719000000000001</c:v>
                </c:pt>
                <c:pt idx="11973">
                  <c:v>30.664000000000001</c:v>
                </c:pt>
                <c:pt idx="11974">
                  <c:v>23.265000000000001</c:v>
                </c:pt>
                <c:pt idx="11975">
                  <c:v>27.585999999999999</c:v>
                </c:pt>
                <c:pt idx="11976">
                  <c:v>24.716999999999999</c:v>
                </c:pt>
                <c:pt idx="11977">
                  <c:v>35.435000000000002</c:v>
                </c:pt>
                <c:pt idx="11978">
                  <c:v>32.880000000000003</c:v>
                </c:pt>
                <c:pt idx="11979">
                  <c:v>30.501000000000001</c:v>
                </c:pt>
                <c:pt idx="11980">
                  <c:v>20.471</c:v>
                </c:pt>
                <c:pt idx="11981">
                  <c:v>16.117000000000001</c:v>
                </c:pt>
                <c:pt idx="11982">
                  <c:v>19.529</c:v>
                </c:pt>
                <c:pt idx="11983">
                  <c:v>27.951000000000001</c:v>
                </c:pt>
                <c:pt idx="11984">
                  <c:v>23.094999999999999</c:v>
                </c:pt>
                <c:pt idx="11985">
                  <c:v>36.933999999999997</c:v>
                </c:pt>
                <c:pt idx="11986">
                  <c:v>25.465</c:v>
                </c:pt>
                <c:pt idx="11987">
                  <c:v>22.92</c:v>
                </c:pt>
                <c:pt idx="11988">
                  <c:v>29.158000000000001</c:v>
                </c:pt>
                <c:pt idx="11989">
                  <c:v>27.739000000000001</c:v>
                </c:pt>
                <c:pt idx="11990">
                  <c:v>24.962</c:v>
                </c:pt>
                <c:pt idx="11991">
                  <c:v>26.826000000000001</c:v>
                </c:pt>
                <c:pt idx="11992">
                  <c:v>26.387</c:v>
                </c:pt>
                <c:pt idx="11993">
                  <c:v>34.143000000000001</c:v>
                </c:pt>
                <c:pt idx="11994">
                  <c:v>27.664000000000001</c:v>
                </c:pt>
                <c:pt idx="11995">
                  <c:v>21.911000000000001</c:v>
                </c:pt>
                <c:pt idx="11996">
                  <c:v>39.286000000000001</c:v>
                </c:pt>
                <c:pt idx="11997">
                  <c:v>20.492000000000001</c:v>
                </c:pt>
                <c:pt idx="11998">
                  <c:v>24.225999999999999</c:v>
                </c:pt>
                <c:pt idx="11999">
                  <c:v>26.006</c:v>
                </c:pt>
                <c:pt idx="12000">
                  <c:v>38.387</c:v>
                </c:pt>
                <c:pt idx="12001">
                  <c:v>20.327000000000002</c:v>
                </c:pt>
                <c:pt idx="12002">
                  <c:v>19.760000000000002</c:v>
                </c:pt>
                <c:pt idx="12003">
                  <c:v>33.884999999999998</c:v>
                </c:pt>
                <c:pt idx="12004">
                  <c:v>30.984000000000002</c:v>
                </c:pt>
                <c:pt idx="12005">
                  <c:v>29.888000000000002</c:v>
                </c:pt>
                <c:pt idx="12006">
                  <c:v>21.152000000000001</c:v>
                </c:pt>
                <c:pt idx="12007">
                  <c:v>31.654</c:v>
                </c:pt>
                <c:pt idx="12008">
                  <c:v>28.731999999999999</c:v>
                </c:pt>
                <c:pt idx="12009">
                  <c:v>31.341000000000001</c:v>
                </c:pt>
                <c:pt idx="12010">
                  <c:v>24.062000000000001</c:v>
                </c:pt>
                <c:pt idx="12011">
                  <c:v>30.402000000000001</c:v>
                </c:pt>
                <c:pt idx="12012">
                  <c:v>27.725000000000001</c:v>
                </c:pt>
                <c:pt idx="12013">
                  <c:v>28.734999999999999</c:v>
                </c:pt>
                <c:pt idx="12014">
                  <c:v>26.056999999999999</c:v>
                </c:pt>
                <c:pt idx="12015">
                  <c:v>36.911999999999999</c:v>
                </c:pt>
                <c:pt idx="12016">
                  <c:v>25.436</c:v>
                </c:pt>
                <c:pt idx="12017">
                  <c:v>23.37</c:v>
                </c:pt>
                <c:pt idx="12018">
                  <c:v>23.556000000000001</c:v>
                </c:pt>
                <c:pt idx="12019">
                  <c:v>28.992000000000001</c:v>
                </c:pt>
                <c:pt idx="12020">
                  <c:v>30.969000000000001</c:v>
                </c:pt>
                <c:pt idx="12021">
                  <c:v>31.341999999999999</c:v>
                </c:pt>
                <c:pt idx="12022">
                  <c:v>18.943000000000001</c:v>
                </c:pt>
                <c:pt idx="12023">
                  <c:v>23.298999999999999</c:v>
                </c:pt>
                <c:pt idx="12024">
                  <c:v>24.78</c:v>
                </c:pt>
                <c:pt idx="12025">
                  <c:v>28.207999999999998</c:v>
                </c:pt>
                <c:pt idx="12026">
                  <c:v>23.209</c:v>
                </c:pt>
                <c:pt idx="12027">
                  <c:v>25.725000000000001</c:v>
                </c:pt>
                <c:pt idx="12028">
                  <c:v>30.030999999999999</c:v>
                </c:pt>
                <c:pt idx="12029">
                  <c:v>23.295000000000002</c:v>
                </c:pt>
                <c:pt idx="12030">
                  <c:v>22.942</c:v>
                </c:pt>
                <c:pt idx="12031">
                  <c:v>27.899000000000001</c:v>
                </c:pt>
                <c:pt idx="12032">
                  <c:v>24.681000000000001</c:v>
                </c:pt>
                <c:pt idx="12033">
                  <c:v>22.905999999999999</c:v>
                </c:pt>
                <c:pt idx="12034">
                  <c:v>32.01</c:v>
                </c:pt>
                <c:pt idx="12035">
                  <c:v>19.236999999999998</c:v>
                </c:pt>
                <c:pt idx="12036">
                  <c:v>30.257000000000001</c:v>
                </c:pt>
                <c:pt idx="12037">
                  <c:v>24.277000000000001</c:v>
                </c:pt>
                <c:pt idx="12038">
                  <c:v>33.307000000000002</c:v>
                </c:pt>
                <c:pt idx="12039">
                  <c:v>25.751999999999999</c:v>
                </c:pt>
                <c:pt idx="12040">
                  <c:v>24.843</c:v>
                </c:pt>
                <c:pt idx="12041">
                  <c:v>37.659999999999997</c:v>
                </c:pt>
                <c:pt idx="12042">
                  <c:v>26.638000000000002</c:v>
                </c:pt>
                <c:pt idx="12043">
                  <c:v>30.318000000000001</c:v>
                </c:pt>
                <c:pt idx="12044">
                  <c:v>29.94</c:v>
                </c:pt>
                <c:pt idx="12045">
                  <c:v>22.175999999999998</c:v>
                </c:pt>
                <c:pt idx="12046">
                  <c:v>26.806000000000001</c:v>
                </c:pt>
                <c:pt idx="12047">
                  <c:v>23.888000000000002</c:v>
                </c:pt>
                <c:pt idx="12048">
                  <c:v>24.617999999999999</c:v>
                </c:pt>
                <c:pt idx="12049">
                  <c:v>21.38</c:v>
                </c:pt>
                <c:pt idx="12050">
                  <c:v>35.520000000000003</c:v>
                </c:pt>
                <c:pt idx="12051">
                  <c:v>27.103999999999999</c:v>
                </c:pt>
                <c:pt idx="12052">
                  <c:v>26.408999999999999</c:v>
                </c:pt>
                <c:pt idx="12053">
                  <c:v>32.908000000000001</c:v>
                </c:pt>
                <c:pt idx="12054">
                  <c:v>25.713999999999999</c:v>
                </c:pt>
                <c:pt idx="12055">
                  <c:v>27.074000000000002</c:v>
                </c:pt>
                <c:pt idx="12056">
                  <c:v>28.196999999999999</c:v>
                </c:pt>
                <c:pt idx="12057">
                  <c:v>28.78</c:v>
                </c:pt>
                <c:pt idx="12058">
                  <c:v>35.353000000000002</c:v>
                </c:pt>
                <c:pt idx="12059">
                  <c:v>30.486999999999998</c:v>
                </c:pt>
                <c:pt idx="12060">
                  <c:v>27.95</c:v>
                </c:pt>
                <c:pt idx="12061">
                  <c:v>29.452999999999999</c:v>
                </c:pt>
                <c:pt idx="12062">
                  <c:v>23.835000000000001</c:v>
                </c:pt>
                <c:pt idx="12063">
                  <c:v>32.369</c:v>
                </c:pt>
                <c:pt idx="12064">
                  <c:v>26.402000000000001</c:v>
                </c:pt>
                <c:pt idx="12065">
                  <c:v>20.568000000000001</c:v>
                </c:pt>
                <c:pt idx="12066">
                  <c:v>31.431000000000001</c:v>
                </c:pt>
                <c:pt idx="12067">
                  <c:v>24.399000000000001</c:v>
                </c:pt>
                <c:pt idx="12068">
                  <c:v>23.75</c:v>
                </c:pt>
                <c:pt idx="12069">
                  <c:v>26.907</c:v>
                </c:pt>
                <c:pt idx="12070">
                  <c:v>29.609000000000002</c:v>
                </c:pt>
                <c:pt idx="12071">
                  <c:v>26.696000000000002</c:v>
                </c:pt>
                <c:pt idx="12072">
                  <c:v>26.146999999999998</c:v>
                </c:pt>
                <c:pt idx="12073">
                  <c:v>31.513999999999999</c:v>
                </c:pt>
                <c:pt idx="12074">
                  <c:v>24.861999999999998</c:v>
                </c:pt>
                <c:pt idx="12075">
                  <c:v>24.154</c:v>
                </c:pt>
                <c:pt idx="12076">
                  <c:v>22.469000000000001</c:v>
                </c:pt>
                <c:pt idx="12077">
                  <c:v>25.696000000000002</c:v>
                </c:pt>
                <c:pt idx="12078">
                  <c:v>25.260999999999999</c:v>
                </c:pt>
                <c:pt idx="12079">
                  <c:v>28.039000000000001</c:v>
                </c:pt>
                <c:pt idx="12080">
                  <c:v>21.792000000000002</c:v>
                </c:pt>
                <c:pt idx="12081">
                  <c:v>24.530999999999999</c:v>
                </c:pt>
                <c:pt idx="12082">
                  <c:v>31.08</c:v>
                </c:pt>
                <c:pt idx="12083">
                  <c:v>24.318000000000001</c:v>
                </c:pt>
                <c:pt idx="12084">
                  <c:v>28.443999999999999</c:v>
                </c:pt>
                <c:pt idx="12085">
                  <c:v>23.388000000000002</c:v>
                </c:pt>
                <c:pt idx="12086">
                  <c:v>32.1</c:v>
                </c:pt>
                <c:pt idx="12087">
                  <c:v>24.157</c:v>
                </c:pt>
                <c:pt idx="12088">
                  <c:v>36.884999999999998</c:v>
                </c:pt>
                <c:pt idx="12089">
                  <c:v>24.445</c:v>
                </c:pt>
                <c:pt idx="12090">
                  <c:v>27.86</c:v>
                </c:pt>
                <c:pt idx="12091">
                  <c:v>29.257000000000001</c:v>
                </c:pt>
                <c:pt idx="12092">
                  <c:v>24.914999999999999</c:v>
                </c:pt>
                <c:pt idx="12093">
                  <c:v>27.66</c:v>
                </c:pt>
                <c:pt idx="12094">
                  <c:v>26.295999999999999</c:v>
                </c:pt>
                <c:pt idx="12095">
                  <c:v>26.28</c:v>
                </c:pt>
                <c:pt idx="12096">
                  <c:v>31.954999999999998</c:v>
                </c:pt>
                <c:pt idx="12097">
                  <c:v>30.120999999999999</c:v>
                </c:pt>
                <c:pt idx="12098">
                  <c:v>20.893000000000001</c:v>
                </c:pt>
                <c:pt idx="12099">
                  <c:v>27.584</c:v>
                </c:pt>
                <c:pt idx="12100">
                  <c:v>28.050999999999998</c:v>
                </c:pt>
                <c:pt idx="12101">
                  <c:v>20.678000000000001</c:v>
                </c:pt>
                <c:pt idx="12102">
                  <c:v>34.408000000000001</c:v>
                </c:pt>
                <c:pt idx="12103">
                  <c:v>30.277000000000001</c:v>
                </c:pt>
                <c:pt idx="12104">
                  <c:v>30.18</c:v>
                </c:pt>
                <c:pt idx="12105">
                  <c:v>26.268999999999998</c:v>
                </c:pt>
                <c:pt idx="12106">
                  <c:v>24.567</c:v>
                </c:pt>
                <c:pt idx="12107">
                  <c:v>31.373000000000001</c:v>
                </c:pt>
                <c:pt idx="12108">
                  <c:v>25.02</c:v>
                </c:pt>
                <c:pt idx="12109">
                  <c:v>31.963999999999999</c:v>
                </c:pt>
                <c:pt idx="12110">
                  <c:v>25.184000000000001</c:v>
                </c:pt>
                <c:pt idx="12111">
                  <c:v>24.001999999999999</c:v>
                </c:pt>
                <c:pt idx="12112">
                  <c:v>33.174999999999997</c:v>
                </c:pt>
                <c:pt idx="12113">
                  <c:v>27.125</c:v>
                </c:pt>
                <c:pt idx="12114">
                  <c:v>22.620999999999999</c:v>
                </c:pt>
                <c:pt idx="12115">
                  <c:v>24.645</c:v>
                </c:pt>
                <c:pt idx="12116">
                  <c:v>38.119</c:v>
                </c:pt>
                <c:pt idx="12117">
                  <c:v>29.670999999999999</c:v>
                </c:pt>
                <c:pt idx="12118">
                  <c:v>21.670999999999999</c:v>
                </c:pt>
                <c:pt idx="12119">
                  <c:v>29.111000000000001</c:v>
                </c:pt>
                <c:pt idx="12120">
                  <c:v>28.812999999999999</c:v>
                </c:pt>
                <c:pt idx="12121">
                  <c:v>22.802</c:v>
                </c:pt>
                <c:pt idx="12122">
                  <c:v>22.69</c:v>
                </c:pt>
                <c:pt idx="12123">
                  <c:v>25.715</c:v>
                </c:pt>
                <c:pt idx="12124">
                  <c:v>23.611999999999998</c:v>
                </c:pt>
                <c:pt idx="12125">
                  <c:v>31.001999999999999</c:v>
                </c:pt>
                <c:pt idx="12126">
                  <c:v>31.734999999999999</c:v>
                </c:pt>
                <c:pt idx="12127">
                  <c:v>25.204999999999998</c:v>
                </c:pt>
                <c:pt idx="12128">
                  <c:v>29.666</c:v>
                </c:pt>
                <c:pt idx="12129">
                  <c:v>31.065999999999999</c:v>
                </c:pt>
                <c:pt idx="12130">
                  <c:v>29.766999999999999</c:v>
                </c:pt>
                <c:pt idx="12131">
                  <c:v>34.506999999999998</c:v>
                </c:pt>
                <c:pt idx="12132">
                  <c:v>25.126000000000001</c:v>
                </c:pt>
                <c:pt idx="12133">
                  <c:v>30.02</c:v>
                </c:pt>
                <c:pt idx="12134">
                  <c:v>26.844000000000001</c:v>
                </c:pt>
                <c:pt idx="12135">
                  <c:v>29.899000000000001</c:v>
                </c:pt>
                <c:pt idx="12136">
                  <c:v>17.457999999999998</c:v>
                </c:pt>
                <c:pt idx="12137">
                  <c:v>28.035</c:v>
                </c:pt>
                <c:pt idx="12138">
                  <c:v>31.817</c:v>
                </c:pt>
                <c:pt idx="12139">
                  <c:v>26.648</c:v>
                </c:pt>
                <c:pt idx="12140">
                  <c:v>20.960999999999999</c:v>
                </c:pt>
                <c:pt idx="12141">
                  <c:v>24.861999999999998</c:v>
                </c:pt>
                <c:pt idx="12142">
                  <c:v>24.561</c:v>
                </c:pt>
                <c:pt idx="12143">
                  <c:v>27.416</c:v>
                </c:pt>
                <c:pt idx="12144">
                  <c:v>35.274000000000001</c:v>
                </c:pt>
                <c:pt idx="12145">
                  <c:v>27.286000000000001</c:v>
                </c:pt>
                <c:pt idx="12146">
                  <c:v>27.841999999999999</c:v>
                </c:pt>
                <c:pt idx="12147">
                  <c:v>28.277000000000001</c:v>
                </c:pt>
                <c:pt idx="12148">
                  <c:v>27.137</c:v>
                </c:pt>
                <c:pt idx="12149">
                  <c:v>25.545999999999999</c:v>
                </c:pt>
                <c:pt idx="12150">
                  <c:v>23.713999999999999</c:v>
                </c:pt>
                <c:pt idx="12151">
                  <c:v>28.399000000000001</c:v>
                </c:pt>
                <c:pt idx="12152">
                  <c:v>27.984000000000002</c:v>
                </c:pt>
                <c:pt idx="12153">
                  <c:v>23.77</c:v>
                </c:pt>
                <c:pt idx="12154">
                  <c:v>25.026</c:v>
                </c:pt>
                <c:pt idx="12155">
                  <c:v>23.122</c:v>
                </c:pt>
                <c:pt idx="12156">
                  <c:v>26.728999999999999</c:v>
                </c:pt>
                <c:pt idx="12157">
                  <c:v>27.103000000000002</c:v>
                </c:pt>
                <c:pt idx="12158">
                  <c:v>16.324999999999999</c:v>
                </c:pt>
                <c:pt idx="12159">
                  <c:v>28.582000000000001</c:v>
                </c:pt>
                <c:pt idx="12160">
                  <c:v>21.751000000000001</c:v>
                </c:pt>
                <c:pt idx="12161">
                  <c:v>29.06</c:v>
                </c:pt>
                <c:pt idx="12162">
                  <c:v>30.105</c:v>
                </c:pt>
                <c:pt idx="12163">
                  <c:v>28.123000000000001</c:v>
                </c:pt>
                <c:pt idx="12164">
                  <c:v>22.919</c:v>
                </c:pt>
                <c:pt idx="12165">
                  <c:v>21.629000000000001</c:v>
                </c:pt>
                <c:pt idx="12166">
                  <c:v>22.25</c:v>
                </c:pt>
                <c:pt idx="12167">
                  <c:v>19.515000000000001</c:v>
                </c:pt>
                <c:pt idx="12168">
                  <c:v>27.824000000000002</c:v>
                </c:pt>
                <c:pt idx="12169">
                  <c:v>26.998000000000001</c:v>
                </c:pt>
                <c:pt idx="12170">
                  <c:v>26.768000000000001</c:v>
                </c:pt>
                <c:pt idx="12171">
                  <c:v>25.949000000000002</c:v>
                </c:pt>
                <c:pt idx="12172">
                  <c:v>22.456</c:v>
                </c:pt>
                <c:pt idx="12173">
                  <c:v>31.366</c:v>
                </c:pt>
                <c:pt idx="12174">
                  <c:v>21.516999999999999</c:v>
                </c:pt>
                <c:pt idx="12175">
                  <c:v>25.838999999999999</c:v>
                </c:pt>
                <c:pt idx="12176">
                  <c:v>25.33</c:v>
                </c:pt>
                <c:pt idx="12177">
                  <c:v>25.047000000000001</c:v>
                </c:pt>
                <c:pt idx="12178">
                  <c:v>24.28</c:v>
                </c:pt>
                <c:pt idx="12179">
                  <c:v>28.675999999999998</c:v>
                </c:pt>
                <c:pt idx="12180">
                  <c:v>29.183</c:v>
                </c:pt>
                <c:pt idx="12181">
                  <c:v>29.562000000000001</c:v>
                </c:pt>
                <c:pt idx="12182">
                  <c:v>26.74</c:v>
                </c:pt>
                <c:pt idx="12183">
                  <c:v>28.792000000000002</c:v>
                </c:pt>
                <c:pt idx="12184">
                  <c:v>27.923999999999999</c:v>
                </c:pt>
                <c:pt idx="12185">
                  <c:v>24.545000000000002</c:v>
                </c:pt>
                <c:pt idx="12186">
                  <c:v>18.038</c:v>
                </c:pt>
                <c:pt idx="12187">
                  <c:v>22.198</c:v>
                </c:pt>
                <c:pt idx="12188">
                  <c:v>23.44</c:v>
                </c:pt>
                <c:pt idx="12189">
                  <c:v>22.734999999999999</c:v>
                </c:pt>
                <c:pt idx="12190">
                  <c:v>26.048999999999999</c:v>
                </c:pt>
                <c:pt idx="12191">
                  <c:v>29.652999999999999</c:v>
                </c:pt>
                <c:pt idx="12192">
                  <c:v>29.57</c:v>
                </c:pt>
                <c:pt idx="12193">
                  <c:v>25.097999999999999</c:v>
                </c:pt>
                <c:pt idx="12194">
                  <c:v>24.193000000000001</c:v>
                </c:pt>
                <c:pt idx="12195">
                  <c:v>33.039000000000001</c:v>
                </c:pt>
                <c:pt idx="12196">
                  <c:v>21.363</c:v>
                </c:pt>
                <c:pt idx="12197">
                  <c:v>22.28</c:v>
                </c:pt>
                <c:pt idx="12198">
                  <c:v>21.53</c:v>
                </c:pt>
                <c:pt idx="12199">
                  <c:v>24.382000000000001</c:v>
                </c:pt>
                <c:pt idx="12200">
                  <c:v>21.82</c:v>
                </c:pt>
                <c:pt idx="12201">
                  <c:v>24.041</c:v>
                </c:pt>
                <c:pt idx="12202">
                  <c:v>21.675999999999998</c:v>
                </c:pt>
                <c:pt idx="12203">
                  <c:v>24.643000000000001</c:v>
                </c:pt>
                <c:pt idx="12204">
                  <c:v>29.791</c:v>
                </c:pt>
                <c:pt idx="12205">
                  <c:v>23.419</c:v>
                </c:pt>
                <c:pt idx="12206">
                  <c:v>25.992000000000001</c:v>
                </c:pt>
                <c:pt idx="12207">
                  <c:v>28.635999999999999</c:v>
                </c:pt>
                <c:pt idx="12208">
                  <c:v>25.817</c:v>
                </c:pt>
                <c:pt idx="12209">
                  <c:v>26.213999999999999</c:v>
                </c:pt>
                <c:pt idx="12210">
                  <c:v>26.22</c:v>
                </c:pt>
                <c:pt idx="12211">
                  <c:v>20.673999999999999</c:v>
                </c:pt>
                <c:pt idx="12212">
                  <c:v>28.233000000000001</c:v>
                </c:pt>
                <c:pt idx="12213">
                  <c:v>24.806000000000001</c:v>
                </c:pt>
                <c:pt idx="12214">
                  <c:v>23.471</c:v>
                </c:pt>
                <c:pt idx="12215">
                  <c:v>28.315000000000001</c:v>
                </c:pt>
                <c:pt idx="12216">
                  <c:v>23.172000000000001</c:v>
                </c:pt>
                <c:pt idx="12217">
                  <c:v>23.919</c:v>
                </c:pt>
                <c:pt idx="12218">
                  <c:v>27.17</c:v>
                </c:pt>
                <c:pt idx="12219">
                  <c:v>26.096</c:v>
                </c:pt>
                <c:pt idx="12220">
                  <c:v>26.745000000000001</c:v>
                </c:pt>
                <c:pt idx="12221">
                  <c:v>31.263000000000002</c:v>
                </c:pt>
                <c:pt idx="12222">
                  <c:v>30.184999999999999</c:v>
                </c:pt>
                <c:pt idx="12223">
                  <c:v>32.933</c:v>
                </c:pt>
                <c:pt idx="12224">
                  <c:v>21.27</c:v>
                </c:pt>
                <c:pt idx="12225">
                  <c:v>27.667999999999999</c:v>
                </c:pt>
                <c:pt idx="12226">
                  <c:v>28.515999999999998</c:v>
                </c:pt>
                <c:pt idx="12227">
                  <c:v>28.013999999999999</c:v>
                </c:pt>
                <c:pt idx="12228">
                  <c:v>21.484999999999999</c:v>
                </c:pt>
                <c:pt idx="12229">
                  <c:v>18.879000000000001</c:v>
                </c:pt>
                <c:pt idx="12230">
                  <c:v>25.405000000000001</c:v>
                </c:pt>
                <c:pt idx="12231">
                  <c:v>32.048999999999999</c:v>
                </c:pt>
                <c:pt idx="12232">
                  <c:v>20.946999999999999</c:v>
                </c:pt>
                <c:pt idx="12233">
                  <c:v>22.303999999999998</c:v>
                </c:pt>
                <c:pt idx="12234">
                  <c:v>22.256</c:v>
                </c:pt>
                <c:pt idx="12235">
                  <c:v>31.555</c:v>
                </c:pt>
                <c:pt idx="12236">
                  <c:v>27.760999999999999</c:v>
                </c:pt>
                <c:pt idx="12237">
                  <c:v>25.248000000000001</c:v>
                </c:pt>
                <c:pt idx="12238">
                  <c:v>22.265999999999998</c:v>
                </c:pt>
                <c:pt idx="12239">
                  <c:v>27.582999999999998</c:v>
                </c:pt>
                <c:pt idx="12240">
                  <c:v>27.367999999999999</c:v>
                </c:pt>
                <c:pt idx="12241">
                  <c:v>23.013999999999999</c:v>
                </c:pt>
                <c:pt idx="12242">
                  <c:v>29.216999999999999</c:v>
                </c:pt>
                <c:pt idx="12243">
                  <c:v>29.018000000000001</c:v>
                </c:pt>
                <c:pt idx="12244">
                  <c:v>25.061</c:v>
                </c:pt>
                <c:pt idx="12245">
                  <c:v>18.619</c:v>
                </c:pt>
                <c:pt idx="12246">
                  <c:v>23.582000000000001</c:v>
                </c:pt>
                <c:pt idx="12247">
                  <c:v>19.117000000000001</c:v>
                </c:pt>
                <c:pt idx="12248">
                  <c:v>28.298999999999999</c:v>
                </c:pt>
                <c:pt idx="12249">
                  <c:v>32.613999999999997</c:v>
                </c:pt>
                <c:pt idx="12250">
                  <c:v>25.137</c:v>
                </c:pt>
                <c:pt idx="12251">
                  <c:v>26.661999999999999</c:v>
                </c:pt>
                <c:pt idx="12252">
                  <c:v>23.24</c:v>
                </c:pt>
                <c:pt idx="12253">
                  <c:v>24.498000000000001</c:v>
                </c:pt>
                <c:pt idx="12254">
                  <c:v>28.65</c:v>
                </c:pt>
                <c:pt idx="12255">
                  <c:v>31.873999999999999</c:v>
                </c:pt>
                <c:pt idx="12256">
                  <c:v>25.837</c:v>
                </c:pt>
                <c:pt idx="12257">
                  <c:v>22.776</c:v>
                </c:pt>
                <c:pt idx="12258">
                  <c:v>22.823</c:v>
                </c:pt>
                <c:pt idx="12259">
                  <c:v>21.785</c:v>
                </c:pt>
                <c:pt idx="12260">
                  <c:v>32.816000000000003</c:v>
                </c:pt>
                <c:pt idx="12261">
                  <c:v>26.059000000000001</c:v>
                </c:pt>
                <c:pt idx="12262">
                  <c:v>33.917000000000002</c:v>
                </c:pt>
                <c:pt idx="12263">
                  <c:v>28.699000000000002</c:v>
                </c:pt>
                <c:pt idx="12264">
                  <c:v>24.931999999999999</c:v>
                </c:pt>
                <c:pt idx="12265">
                  <c:v>22.577000000000002</c:v>
                </c:pt>
                <c:pt idx="12266">
                  <c:v>19.881</c:v>
                </c:pt>
                <c:pt idx="12267">
                  <c:v>24.53</c:v>
                </c:pt>
                <c:pt idx="12268">
                  <c:v>26.495999999999999</c:v>
                </c:pt>
                <c:pt idx="12269">
                  <c:v>24.899000000000001</c:v>
                </c:pt>
                <c:pt idx="12270">
                  <c:v>28.015000000000001</c:v>
                </c:pt>
                <c:pt idx="12271">
                  <c:v>26.504000000000001</c:v>
                </c:pt>
                <c:pt idx="12272">
                  <c:v>27.347999999999999</c:v>
                </c:pt>
                <c:pt idx="12273">
                  <c:v>27.446000000000002</c:v>
                </c:pt>
                <c:pt idx="12274">
                  <c:v>26.492999999999999</c:v>
                </c:pt>
                <c:pt idx="12275">
                  <c:v>30.507000000000001</c:v>
                </c:pt>
                <c:pt idx="12276">
                  <c:v>34.46</c:v>
                </c:pt>
                <c:pt idx="12277">
                  <c:v>26.878</c:v>
                </c:pt>
                <c:pt idx="12278">
                  <c:v>22.945</c:v>
                </c:pt>
                <c:pt idx="12279">
                  <c:v>25.157</c:v>
                </c:pt>
                <c:pt idx="12280">
                  <c:v>27.838999999999999</c:v>
                </c:pt>
                <c:pt idx="12281">
                  <c:v>24.321999999999999</c:v>
                </c:pt>
                <c:pt idx="12282">
                  <c:v>30.202999999999999</c:v>
                </c:pt>
                <c:pt idx="12283">
                  <c:v>30.84</c:v>
                </c:pt>
                <c:pt idx="12284">
                  <c:v>22.018000000000001</c:v>
                </c:pt>
                <c:pt idx="12285">
                  <c:v>22.077000000000002</c:v>
                </c:pt>
                <c:pt idx="12286">
                  <c:v>16.72</c:v>
                </c:pt>
                <c:pt idx="12287">
                  <c:v>26.984999999999999</c:v>
                </c:pt>
                <c:pt idx="12288">
                  <c:v>30.134</c:v>
                </c:pt>
                <c:pt idx="12289">
                  <c:v>26.989000000000001</c:v>
                </c:pt>
                <c:pt idx="12290">
                  <c:v>25.312000000000001</c:v>
                </c:pt>
                <c:pt idx="12291">
                  <c:v>22.936</c:v>
                </c:pt>
                <c:pt idx="12292">
                  <c:v>27.103999999999999</c:v>
                </c:pt>
                <c:pt idx="12293">
                  <c:v>28.222999999999999</c:v>
                </c:pt>
                <c:pt idx="12294">
                  <c:v>25.734000000000002</c:v>
                </c:pt>
                <c:pt idx="12295">
                  <c:v>26.588999999999999</c:v>
                </c:pt>
                <c:pt idx="12296">
                  <c:v>17.661999999999999</c:v>
                </c:pt>
                <c:pt idx="12297">
                  <c:v>34.375999999999998</c:v>
                </c:pt>
                <c:pt idx="12298">
                  <c:v>22.484000000000002</c:v>
                </c:pt>
                <c:pt idx="12299">
                  <c:v>33.799999999999997</c:v>
                </c:pt>
                <c:pt idx="12300">
                  <c:v>29.803999999999998</c:v>
                </c:pt>
                <c:pt idx="12301">
                  <c:v>20.187000000000001</c:v>
                </c:pt>
                <c:pt idx="12302">
                  <c:v>28.077000000000002</c:v>
                </c:pt>
                <c:pt idx="12303">
                  <c:v>30.629000000000001</c:v>
                </c:pt>
                <c:pt idx="12304">
                  <c:v>29.425000000000001</c:v>
                </c:pt>
                <c:pt idx="12305">
                  <c:v>27.597999999999999</c:v>
                </c:pt>
                <c:pt idx="12306">
                  <c:v>27.303000000000001</c:v>
                </c:pt>
                <c:pt idx="12307">
                  <c:v>25.369</c:v>
                </c:pt>
                <c:pt idx="12308">
                  <c:v>23.672000000000001</c:v>
                </c:pt>
                <c:pt idx="12309">
                  <c:v>30.212</c:v>
                </c:pt>
                <c:pt idx="12310">
                  <c:v>28.501000000000001</c:v>
                </c:pt>
                <c:pt idx="12311">
                  <c:v>26.443999999999999</c:v>
                </c:pt>
                <c:pt idx="12312">
                  <c:v>20.962</c:v>
                </c:pt>
                <c:pt idx="12313">
                  <c:v>24.321999999999999</c:v>
                </c:pt>
                <c:pt idx="12314">
                  <c:v>29.013000000000002</c:v>
                </c:pt>
                <c:pt idx="12315">
                  <c:v>29.032</c:v>
                </c:pt>
                <c:pt idx="12316">
                  <c:v>26.6</c:v>
                </c:pt>
                <c:pt idx="12317">
                  <c:v>26.899000000000001</c:v>
                </c:pt>
                <c:pt idx="12318">
                  <c:v>30.468</c:v>
                </c:pt>
                <c:pt idx="12319">
                  <c:v>29.959</c:v>
                </c:pt>
                <c:pt idx="12320">
                  <c:v>23.373000000000001</c:v>
                </c:pt>
                <c:pt idx="12321">
                  <c:v>28.577000000000002</c:v>
                </c:pt>
                <c:pt idx="12322">
                  <c:v>17.48</c:v>
                </c:pt>
                <c:pt idx="12323">
                  <c:v>29.56</c:v>
                </c:pt>
                <c:pt idx="12324">
                  <c:v>24.260999999999999</c:v>
                </c:pt>
                <c:pt idx="12325">
                  <c:v>33.802999999999997</c:v>
                </c:pt>
                <c:pt idx="12326">
                  <c:v>24.866</c:v>
                </c:pt>
                <c:pt idx="12327">
                  <c:v>28.402000000000001</c:v>
                </c:pt>
                <c:pt idx="12328">
                  <c:v>24.407</c:v>
                </c:pt>
                <c:pt idx="12329">
                  <c:v>28.718</c:v>
                </c:pt>
                <c:pt idx="12330">
                  <c:v>26.164999999999999</c:v>
                </c:pt>
                <c:pt idx="12331">
                  <c:v>25.228000000000002</c:v>
                </c:pt>
                <c:pt idx="12332">
                  <c:v>24.015000000000001</c:v>
                </c:pt>
                <c:pt idx="12333">
                  <c:v>37.969000000000001</c:v>
                </c:pt>
                <c:pt idx="12334">
                  <c:v>26.14</c:v>
                </c:pt>
                <c:pt idx="12335">
                  <c:v>26.22</c:v>
                </c:pt>
                <c:pt idx="12336">
                  <c:v>25.228000000000002</c:v>
                </c:pt>
                <c:pt idx="12337">
                  <c:v>22.757999999999999</c:v>
                </c:pt>
                <c:pt idx="12338">
                  <c:v>25.873000000000001</c:v>
                </c:pt>
                <c:pt idx="12339">
                  <c:v>24.975000000000001</c:v>
                </c:pt>
                <c:pt idx="12340">
                  <c:v>32.189</c:v>
                </c:pt>
                <c:pt idx="12341">
                  <c:v>25.178000000000001</c:v>
                </c:pt>
                <c:pt idx="12342">
                  <c:v>22.433</c:v>
                </c:pt>
                <c:pt idx="12343">
                  <c:v>22.39</c:v>
                </c:pt>
                <c:pt idx="12344">
                  <c:v>26.518999999999998</c:v>
                </c:pt>
                <c:pt idx="12345">
                  <c:v>22.335999999999999</c:v>
                </c:pt>
                <c:pt idx="12346">
                  <c:v>28.45</c:v>
                </c:pt>
                <c:pt idx="12347">
                  <c:v>26.815999999999999</c:v>
                </c:pt>
                <c:pt idx="12348">
                  <c:v>21.067</c:v>
                </c:pt>
                <c:pt idx="12349">
                  <c:v>16.263000000000002</c:v>
                </c:pt>
                <c:pt idx="12350">
                  <c:v>25.222999999999999</c:v>
                </c:pt>
                <c:pt idx="12351">
                  <c:v>23.513000000000002</c:v>
                </c:pt>
                <c:pt idx="12352">
                  <c:v>25.419</c:v>
                </c:pt>
                <c:pt idx="12353">
                  <c:v>24.491</c:v>
                </c:pt>
                <c:pt idx="12354">
                  <c:v>28.887</c:v>
                </c:pt>
                <c:pt idx="12355">
                  <c:v>26.591999999999999</c:v>
                </c:pt>
                <c:pt idx="12356">
                  <c:v>19.003</c:v>
                </c:pt>
                <c:pt idx="12357">
                  <c:v>24.7</c:v>
                </c:pt>
                <c:pt idx="12358">
                  <c:v>23.917999999999999</c:v>
                </c:pt>
                <c:pt idx="12359">
                  <c:v>29.184000000000001</c:v>
                </c:pt>
                <c:pt idx="12360">
                  <c:v>28.393000000000001</c:v>
                </c:pt>
                <c:pt idx="12361">
                  <c:v>26.533000000000001</c:v>
                </c:pt>
                <c:pt idx="12362">
                  <c:v>24.268000000000001</c:v>
                </c:pt>
                <c:pt idx="12363">
                  <c:v>24.486999999999998</c:v>
                </c:pt>
                <c:pt idx="12364">
                  <c:v>27.408000000000001</c:v>
                </c:pt>
                <c:pt idx="12365">
                  <c:v>27.324000000000002</c:v>
                </c:pt>
                <c:pt idx="12366">
                  <c:v>24.251000000000001</c:v>
                </c:pt>
                <c:pt idx="12367">
                  <c:v>26.152999999999999</c:v>
                </c:pt>
                <c:pt idx="12368">
                  <c:v>22.372</c:v>
                </c:pt>
                <c:pt idx="12369">
                  <c:v>29.19</c:v>
                </c:pt>
                <c:pt idx="12370">
                  <c:v>25.367000000000001</c:v>
                </c:pt>
                <c:pt idx="12371">
                  <c:v>26.199000000000002</c:v>
                </c:pt>
                <c:pt idx="12372">
                  <c:v>40.826999999999998</c:v>
                </c:pt>
                <c:pt idx="12373">
                  <c:v>26.588000000000001</c:v>
                </c:pt>
                <c:pt idx="12374">
                  <c:v>21.707000000000001</c:v>
                </c:pt>
                <c:pt idx="12375">
                  <c:v>34.908999999999999</c:v>
                </c:pt>
                <c:pt idx="12376">
                  <c:v>23.856999999999999</c:v>
                </c:pt>
                <c:pt idx="12377">
                  <c:v>17.638000000000002</c:v>
                </c:pt>
                <c:pt idx="12378">
                  <c:v>26.800999999999998</c:v>
                </c:pt>
                <c:pt idx="12379">
                  <c:v>19.928000000000001</c:v>
                </c:pt>
                <c:pt idx="12380">
                  <c:v>23.620999999999999</c:v>
                </c:pt>
                <c:pt idx="12381">
                  <c:v>22.334</c:v>
                </c:pt>
                <c:pt idx="12382">
                  <c:v>28.962</c:v>
                </c:pt>
                <c:pt idx="12383">
                  <c:v>22.277999999999999</c:v>
                </c:pt>
                <c:pt idx="12384">
                  <c:v>22.282</c:v>
                </c:pt>
                <c:pt idx="12385">
                  <c:v>21.824000000000002</c:v>
                </c:pt>
                <c:pt idx="12386">
                  <c:v>19.274999999999999</c:v>
                </c:pt>
                <c:pt idx="12387">
                  <c:v>31.567</c:v>
                </c:pt>
                <c:pt idx="12388">
                  <c:v>25.027999999999999</c:v>
                </c:pt>
                <c:pt idx="12389">
                  <c:v>21.3</c:v>
                </c:pt>
                <c:pt idx="12390">
                  <c:v>28.433</c:v>
                </c:pt>
                <c:pt idx="12391">
                  <c:v>17.933</c:v>
                </c:pt>
                <c:pt idx="12392">
                  <c:v>18.675999999999998</c:v>
                </c:pt>
                <c:pt idx="12393">
                  <c:v>19.667999999999999</c:v>
                </c:pt>
                <c:pt idx="12394">
                  <c:v>25.741</c:v>
                </c:pt>
                <c:pt idx="12395">
                  <c:v>27.588000000000001</c:v>
                </c:pt>
                <c:pt idx="12396">
                  <c:v>20.036999999999999</c:v>
                </c:pt>
                <c:pt idx="12397">
                  <c:v>23.866</c:v>
                </c:pt>
                <c:pt idx="12398">
                  <c:v>33.921999999999997</c:v>
                </c:pt>
                <c:pt idx="12399">
                  <c:v>26.946000000000002</c:v>
                </c:pt>
                <c:pt idx="12400">
                  <c:v>27.550999999999998</c:v>
                </c:pt>
                <c:pt idx="12401">
                  <c:v>26.158999999999999</c:v>
                </c:pt>
                <c:pt idx="12402">
                  <c:v>23.597000000000001</c:v>
                </c:pt>
                <c:pt idx="12403">
                  <c:v>30.521000000000001</c:v>
                </c:pt>
                <c:pt idx="12404">
                  <c:v>17.239999999999998</c:v>
                </c:pt>
                <c:pt idx="12405">
                  <c:v>25.402999999999999</c:v>
                </c:pt>
                <c:pt idx="12406">
                  <c:v>19.280999999999999</c:v>
                </c:pt>
                <c:pt idx="12407">
                  <c:v>31.574000000000002</c:v>
                </c:pt>
                <c:pt idx="12408">
                  <c:v>29.489000000000001</c:v>
                </c:pt>
                <c:pt idx="12409">
                  <c:v>24.189</c:v>
                </c:pt>
                <c:pt idx="12410">
                  <c:v>28.152000000000001</c:v>
                </c:pt>
                <c:pt idx="12411">
                  <c:v>27.408999999999999</c:v>
                </c:pt>
                <c:pt idx="12412">
                  <c:v>21.204999999999998</c:v>
                </c:pt>
                <c:pt idx="12413">
                  <c:v>22.815999999999999</c:v>
                </c:pt>
                <c:pt idx="12414">
                  <c:v>27.420999999999999</c:v>
                </c:pt>
                <c:pt idx="12415">
                  <c:v>27.155000000000001</c:v>
                </c:pt>
                <c:pt idx="12416">
                  <c:v>33.634</c:v>
                </c:pt>
                <c:pt idx="12417">
                  <c:v>16.927</c:v>
                </c:pt>
                <c:pt idx="12418">
                  <c:v>27.350999999999999</c:v>
                </c:pt>
                <c:pt idx="12419">
                  <c:v>26.927</c:v>
                </c:pt>
                <c:pt idx="12420">
                  <c:v>27.036999999999999</c:v>
                </c:pt>
                <c:pt idx="12421">
                  <c:v>24.192</c:v>
                </c:pt>
                <c:pt idx="12422">
                  <c:v>24.521999999999998</c:v>
                </c:pt>
                <c:pt idx="12423">
                  <c:v>27.04</c:v>
                </c:pt>
                <c:pt idx="12424">
                  <c:v>31.68</c:v>
                </c:pt>
                <c:pt idx="12425">
                  <c:v>28.061</c:v>
                </c:pt>
                <c:pt idx="12426">
                  <c:v>23.274000000000001</c:v>
                </c:pt>
                <c:pt idx="12427">
                  <c:v>29.384</c:v>
                </c:pt>
                <c:pt idx="12428">
                  <c:v>26.818999999999999</c:v>
                </c:pt>
                <c:pt idx="12429">
                  <c:v>29.786000000000001</c:v>
                </c:pt>
                <c:pt idx="12430">
                  <c:v>22.757999999999999</c:v>
                </c:pt>
                <c:pt idx="12431">
                  <c:v>34.496000000000002</c:v>
                </c:pt>
                <c:pt idx="12432">
                  <c:v>17.913</c:v>
                </c:pt>
                <c:pt idx="12433">
                  <c:v>29.129000000000001</c:v>
                </c:pt>
                <c:pt idx="12434">
                  <c:v>27.026</c:v>
                </c:pt>
                <c:pt idx="12435">
                  <c:v>28.45</c:v>
                </c:pt>
                <c:pt idx="12436">
                  <c:v>25.905000000000001</c:v>
                </c:pt>
                <c:pt idx="12437">
                  <c:v>31.317</c:v>
                </c:pt>
                <c:pt idx="12438">
                  <c:v>18.550999999999998</c:v>
                </c:pt>
                <c:pt idx="12439">
                  <c:v>26.006</c:v>
                </c:pt>
                <c:pt idx="12440">
                  <c:v>28.265999999999998</c:v>
                </c:pt>
                <c:pt idx="12441">
                  <c:v>24.634</c:v>
                </c:pt>
                <c:pt idx="12442">
                  <c:v>22.861999999999998</c:v>
                </c:pt>
                <c:pt idx="12443">
                  <c:v>24.59</c:v>
                </c:pt>
                <c:pt idx="12444">
                  <c:v>31.527000000000001</c:v>
                </c:pt>
                <c:pt idx="12445">
                  <c:v>27.25</c:v>
                </c:pt>
                <c:pt idx="12446">
                  <c:v>22.175000000000001</c:v>
                </c:pt>
                <c:pt idx="12447">
                  <c:v>23.591999999999999</c:v>
                </c:pt>
                <c:pt idx="12448">
                  <c:v>36.99</c:v>
                </c:pt>
                <c:pt idx="12449">
                  <c:v>25.997</c:v>
                </c:pt>
                <c:pt idx="12450">
                  <c:v>21.405999999999999</c:v>
                </c:pt>
                <c:pt idx="12451">
                  <c:v>24.466000000000001</c:v>
                </c:pt>
                <c:pt idx="12452">
                  <c:v>19.515000000000001</c:v>
                </c:pt>
                <c:pt idx="12453">
                  <c:v>24.495999999999999</c:v>
                </c:pt>
                <c:pt idx="12454">
                  <c:v>30.302</c:v>
                </c:pt>
                <c:pt idx="12455">
                  <c:v>23.132000000000001</c:v>
                </c:pt>
                <c:pt idx="12456">
                  <c:v>27.481000000000002</c:v>
                </c:pt>
                <c:pt idx="12457">
                  <c:v>30.382000000000001</c:v>
                </c:pt>
                <c:pt idx="12458">
                  <c:v>23.327999999999999</c:v>
                </c:pt>
                <c:pt idx="12459">
                  <c:v>28.97</c:v>
                </c:pt>
                <c:pt idx="12460">
                  <c:v>23.794</c:v>
                </c:pt>
                <c:pt idx="12461">
                  <c:v>30.611000000000001</c:v>
                </c:pt>
                <c:pt idx="12462">
                  <c:v>29.117000000000001</c:v>
                </c:pt>
                <c:pt idx="12463">
                  <c:v>31.54</c:v>
                </c:pt>
                <c:pt idx="12464">
                  <c:v>30.210999999999999</c:v>
                </c:pt>
                <c:pt idx="12465">
                  <c:v>29.341999999999999</c:v>
                </c:pt>
                <c:pt idx="12466">
                  <c:v>29.51</c:v>
                </c:pt>
                <c:pt idx="12467">
                  <c:v>23.693999999999999</c:v>
                </c:pt>
                <c:pt idx="12468">
                  <c:v>20.408999999999999</c:v>
                </c:pt>
                <c:pt idx="12469">
                  <c:v>24.36</c:v>
                </c:pt>
                <c:pt idx="12470">
                  <c:v>23.062000000000001</c:v>
                </c:pt>
                <c:pt idx="12471">
                  <c:v>24.009</c:v>
                </c:pt>
                <c:pt idx="12472">
                  <c:v>31.908999999999999</c:v>
                </c:pt>
                <c:pt idx="12473">
                  <c:v>14.247</c:v>
                </c:pt>
                <c:pt idx="12474">
                  <c:v>23.693999999999999</c:v>
                </c:pt>
                <c:pt idx="12475">
                  <c:v>29.849</c:v>
                </c:pt>
                <c:pt idx="12476">
                  <c:v>25.19</c:v>
                </c:pt>
                <c:pt idx="12477">
                  <c:v>27.594000000000001</c:v>
                </c:pt>
                <c:pt idx="12478">
                  <c:v>24.923999999999999</c:v>
                </c:pt>
                <c:pt idx="12479">
                  <c:v>33.509</c:v>
                </c:pt>
                <c:pt idx="12480">
                  <c:v>24.222000000000001</c:v>
                </c:pt>
                <c:pt idx="12481">
                  <c:v>28.201000000000001</c:v>
                </c:pt>
                <c:pt idx="12482">
                  <c:v>25.83</c:v>
                </c:pt>
                <c:pt idx="12483">
                  <c:v>19.945</c:v>
                </c:pt>
                <c:pt idx="12484">
                  <c:v>23.835000000000001</c:v>
                </c:pt>
                <c:pt idx="12485">
                  <c:v>29.466000000000001</c:v>
                </c:pt>
                <c:pt idx="12486">
                  <c:v>29.835000000000001</c:v>
                </c:pt>
                <c:pt idx="12487">
                  <c:v>25.943999999999999</c:v>
                </c:pt>
                <c:pt idx="12488">
                  <c:v>29.434999999999999</c:v>
                </c:pt>
                <c:pt idx="12489">
                  <c:v>20.545999999999999</c:v>
                </c:pt>
                <c:pt idx="12490">
                  <c:v>26.818000000000001</c:v>
                </c:pt>
                <c:pt idx="12491">
                  <c:v>31.831</c:v>
                </c:pt>
                <c:pt idx="12492">
                  <c:v>22.702999999999999</c:v>
                </c:pt>
                <c:pt idx="12493">
                  <c:v>30.084</c:v>
                </c:pt>
                <c:pt idx="12494">
                  <c:v>33.47</c:v>
                </c:pt>
                <c:pt idx="12495">
                  <c:v>23.786000000000001</c:v>
                </c:pt>
                <c:pt idx="12496">
                  <c:v>27.542000000000002</c:v>
                </c:pt>
                <c:pt idx="12497">
                  <c:v>34.136000000000003</c:v>
                </c:pt>
                <c:pt idx="12498">
                  <c:v>27.282</c:v>
                </c:pt>
                <c:pt idx="12499">
                  <c:v>23.184999999999999</c:v>
                </c:pt>
                <c:pt idx="12500">
                  <c:v>28.837</c:v>
                </c:pt>
                <c:pt idx="12501">
                  <c:v>24.573</c:v>
                </c:pt>
                <c:pt idx="12502">
                  <c:v>24.864000000000001</c:v>
                </c:pt>
                <c:pt idx="12503">
                  <c:v>27.600999999999999</c:v>
                </c:pt>
                <c:pt idx="12504">
                  <c:v>28.788</c:v>
                </c:pt>
                <c:pt idx="12505">
                  <c:v>21.838999999999999</c:v>
                </c:pt>
                <c:pt idx="12506">
                  <c:v>29.361000000000001</c:v>
                </c:pt>
                <c:pt idx="12507">
                  <c:v>26.774000000000001</c:v>
                </c:pt>
                <c:pt idx="12508">
                  <c:v>29.402999999999999</c:v>
                </c:pt>
                <c:pt idx="12509">
                  <c:v>27.81</c:v>
                </c:pt>
                <c:pt idx="12510">
                  <c:v>31.65</c:v>
                </c:pt>
                <c:pt idx="12511">
                  <c:v>29.248000000000001</c:v>
                </c:pt>
                <c:pt idx="12512">
                  <c:v>25.471</c:v>
                </c:pt>
                <c:pt idx="12513">
                  <c:v>25.5</c:v>
                </c:pt>
                <c:pt idx="12514">
                  <c:v>29.274999999999999</c:v>
                </c:pt>
                <c:pt idx="12515">
                  <c:v>30.303000000000001</c:v>
                </c:pt>
                <c:pt idx="12516">
                  <c:v>28.756</c:v>
                </c:pt>
                <c:pt idx="12517">
                  <c:v>34.753999999999998</c:v>
                </c:pt>
                <c:pt idx="12518">
                  <c:v>24.103000000000002</c:v>
                </c:pt>
                <c:pt idx="12519">
                  <c:v>28.05</c:v>
                </c:pt>
                <c:pt idx="12520">
                  <c:v>25.042999999999999</c:v>
                </c:pt>
                <c:pt idx="12521">
                  <c:v>21.678999999999998</c:v>
                </c:pt>
                <c:pt idx="12522">
                  <c:v>23.914999999999999</c:v>
                </c:pt>
                <c:pt idx="12523">
                  <c:v>27.309000000000001</c:v>
                </c:pt>
                <c:pt idx="12524">
                  <c:v>23.9</c:v>
                </c:pt>
                <c:pt idx="12525">
                  <c:v>23.56</c:v>
                </c:pt>
                <c:pt idx="12526">
                  <c:v>23.51</c:v>
                </c:pt>
                <c:pt idx="12527">
                  <c:v>20.895</c:v>
                </c:pt>
                <c:pt idx="12528">
                  <c:v>24.428999999999998</c:v>
                </c:pt>
                <c:pt idx="12529">
                  <c:v>23.491</c:v>
                </c:pt>
                <c:pt idx="12530">
                  <c:v>26.675000000000001</c:v>
                </c:pt>
                <c:pt idx="12531">
                  <c:v>30.998000000000001</c:v>
                </c:pt>
                <c:pt idx="12532">
                  <c:v>32.731999999999999</c:v>
                </c:pt>
                <c:pt idx="12533">
                  <c:v>26.012</c:v>
                </c:pt>
                <c:pt idx="12534">
                  <c:v>33.71</c:v>
                </c:pt>
                <c:pt idx="12535">
                  <c:v>24.428999999999998</c:v>
                </c:pt>
                <c:pt idx="12536">
                  <c:v>23.981000000000002</c:v>
                </c:pt>
                <c:pt idx="12537">
                  <c:v>28.649000000000001</c:v>
                </c:pt>
                <c:pt idx="12538">
                  <c:v>20.652999999999999</c:v>
                </c:pt>
                <c:pt idx="12539">
                  <c:v>25.31</c:v>
                </c:pt>
                <c:pt idx="12540">
                  <c:v>28.489000000000001</c:v>
                </c:pt>
                <c:pt idx="12541">
                  <c:v>33.677999999999997</c:v>
                </c:pt>
                <c:pt idx="12542">
                  <c:v>31.061</c:v>
                </c:pt>
                <c:pt idx="12543">
                  <c:v>19.495999999999999</c:v>
                </c:pt>
                <c:pt idx="12544">
                  <c:v>21.486999999999998</c:v>
                </c:pt>
                <c:pt idx="12545">
                  <c:v>23.498000000000001</c:v>
                </c:pt>
                <c:pt idx="12546">
                  <c:v>25.260999999999999</c:v>
                </c:pt>
                <c:pt idx="12547">
                  <c:v>30.067</c:v>
                </c:pt>
                <c:pt idx="12548">
                  <c:v>29.38</c:v>
                </c:pt>
                <c:pt idx="12549">
                  <c:v>26.85</c:v>
                </c:pt>
                <c:pt idx="12550">
                  <c:v>14.734</c:v>
                </c:pt>
                <c:pt idx="12551">
                  <c:v>24.765000000000001</c:v>
                </c:pt>
                <c:pt idx="12552">
                  <c:v>23.236000000000001</c:v>
                </c:pt>
                <c:pt idx="12553">
                  <c:v>21.562000000000001</c:v>
                </c:pt>
                <c:pt idx="12554">
                  <c:v>31.006</c:v>
                </c:pt>
                <c:pt idx="12555">
                  <c:v>31.96</c:v>
                </c:pt>
                <c:pt idx="12556">
                  <c:v>24.738</c:v>
                </c:pt>
                <c:pt idx="12557">
                  <c:v>23.413</c:v>
                </c:pt>
                <c:pt idx="12558">
                  <c:v>28.384</c:v>
                </c:pt>
                <c:pt idx="12559">
                  <c:v>25.681999999999999</c:v>
                </c:pt>
                <c:pt idx="12560">
                  <c:v>28.486000000000001</c:v>
                </c:pt>
                <c:pt idx="12561">
                  <c:v>24.015000000000001</c:v>
                </c:pt>
                <c:pt idx="12562">
                  <c:v>27.611999999999998</c:v>
                </c:pt>
                <c:pt idx="12563">
                  <c:v>30.48</c:v>
                </c:pt>
                <c:pt idx="12564">
                  <c:v>28.571000000000002</c:v>
                </c:pt>
                <c:pt idx="12565">
                  <c:v>33.523000000000003</c:v>
                </c:pt>
                <c:pt idx="12566">
                  <c:v>22.495000000000001</c:v>
                </c:pt>
                <c:pt idx="12567">
                  <c:v>23.154</c:v>
                </c:pt>
                <c:pt idx="12568">
                  <c:v>32.628999999999998</c:v>
                </c:pt>
                <c:pt idx="12569">
                  <c:v>30.771999999999998</c:v>
                </c:pt>
                <c:pt idx="12570">
                  <c:v>23.507000000000001</c:v>
                </c:pt>
                <c:pt idx="12571">
                  <c:v>23.175999999999998</c:v>
                </c:pt>
                <c:pt idx="12572">
                  <c:v>24.050999999999998</c:v>
                </c:pt>
                <c:pt idx="12573">
                  <c:v>15.48</c:v>
                </c:pt>
                <c:pt idx="12574">
                  <c:v>25.459</c:v>
                </c:pt>
                <c:pt idx="12575">
                  <c:v>20.931000000000001</c:v>
                </c:pt>
                <c:pt idx="12576">
                  <c:v>32.113</c:v>
                </c:pt>
                <c:pt idx="12577">
                  <c:v>30.167999999999999</c:v>
                </c:pt>
                <c:pt idx="12578">
                  <c:v>28.734999999999999</c:v>
                </c:pt>
                <c:pt idx="12579">
                  <c:v>20.645</c:v>
                </c:pt>
                <c:pt idx="12580">
                  <c:v>33.337000000000003</c:v>
                </c:pt>
                <c:pt idx="12581">
                  <c:v>28.952999999999999</c:v>
                </c:pt>
                <c:pt idx="12582">
                  <c:v>25.899000000000001</c:v>
                </c:pt>
                <c:pt idx="12583">
                  <c:v>19.951000000000001</c:v>
                </c:pt>
                <c:pt idx="12584">
                  <c:v>32.843000000000004</c:v>
                </c:pt>
                <c:pt idx="12585">
                  <c:v>25.454999999999998</c:v>
                </c:pt>
                <c:pt idx="12586">
                  <c:v>27.861000000000001</c:v>
                </c:pt>
                <c:pt idx="12587">
                  <c:v>27.513000000000002</c:v>
                </c:pt>
                <c:pt idx="12588">
                  <c:v>30.658999999999999</c:v>
                </c:pt>
                <c:pt idx="12589">
                  <c:v>24.911999999999999</c:v>
                </c:pt>
                <c:pt idx="12590">
                  <c:v>19.079999999999998</c:v>
                </c:pt>
                <c:pt idx="12591">
                  <c:v>33.64</c:v>
                </c:pt>
                <c:pt idx="12592">
                  <c:v>19.608000000000001</c:v>
                </c:pt>
                <c:pt idx="12593">
                  <c:v>30.923999999999999</c:v>
                </c:pt>
                <c:pt idx="12594">
                  <c:v>22.972000000000001</c:v>
                </c:pt>
                <c:pt idx="12595">
                  <c:v>22.466999999999999</c:v>
                </c:pt>
                <c:pt idx="12596">
                  <c:v>22.631</c:v>
                </c:pt>
                <c:pt idx="12597">
                  <c:v>21.606999999999999</c:v>
                </c:pt>
                <c:pt idx="12598">
                  <c:v>23.077000000000002</c:v>
                </c:pt>
                <c:pt idx="12599">
                  <c:v>30.129000000000001</c:v>
                </c:pt>
                <c:pt idx="12600">
                  <c:v>16.138999999999999</c:v>
                </c:pt>
                <c:pt idx="12601">
                  <c:v>27.984000000000002</c:v>
                </c:pt>
                <c:pt idx="12602">
                  <c:v>29.908999999999999</c:v>
                </c:pt>
                <c:pt idx="12603">
                  <c:v>20.568000000000001</c:v>
                </c:pt>
                <c:pt idx="12604">
                  <c:v>25.847999999999999</c:v>
                </c:pt>
                <c:pt idx="12605">
                  <c:v>29.689</c:v>
                </c:pt>
                <c:pt idx="12606">
                  <c:v>35.161000000000001</c:v>
                </c:pt>
                <c:pt idx="12607">
                  <c:v>19.838999999999999</c:v>
                </c:pt>
                <c:pt idx="12608">
                  <c:v>31.509</c:v>
                </c:pt>
                <c:pt idx="12609">
                  <c:v>25.751000000000001</c:v>
                </c:pt>
                <c:pt idx="12610">
                  <c:v>27.984000000000002</c:v>
                </c:pt>
                <c:pt idx="12611">
                  <c:v>25.670999999999999</c:v>
                </c:pt>
                <c:pt idx="12612">
                  <c:v>20.931000000000001</c:v>
                </c:pt>
                <c:pt idx="12613">
                  <c:v>28.106000000000002</c:v>
                </c:pt>
                <c:pt idx="12614">
                  <c:v>25.977</c:v>
                </c:pt>
                <c:pt idx="12615">
                  <c:v>21.309000000000001</c:v>
                </c:pt>
                <c:pt idx="12616">
                  <c:v>27.937999999999999</c:v>
                </c:pt>
                <c:pt idx="12617">
                  <c:v>25.088000000000001</c:v>
                </c:pt>
                <c:pt idx="12618">
                  <c:v>31.192</c:v>
                </c:pt>
                <c:pt idx="12619">
                  <c:v>20.349</c:v>
                </c:pt>
                <c:pt idx="12620">
                  <c:v>24.465</c:v>
                </c:pt>
                <c:pt idx="12621">
                  <c:v>26.643000000000001</c:v>
                </c:pt>
                <c:pt idx="12622">
                  <c:v>20.183</c:v>
                </c:pt>
                <c:pt idx="12623">
                  <c:v>23.385000000000002</c:v>
                </c:pt>
                <c:pt idx="12624">
                  <c:v>26.169</c:v>
                </c:pt>
                <c:pt idx="12625">
                  <c:v>25.38</c:v>
                </c:pt>
                <c:pt idx="12626">
                  <c:v>29.72</c:v>
                </c:pt>
                <c:pt idx="12627">
                  <c:v>27.05</c:v>
                </c:pt>
                <c:pt idx="12628">
                  <c:v>29.41</c:v>
                </c:pt>
                <c:pt idx="12629">
                  <c:v>32.35</c:v>
                </c:pt>
                <c:pt idx="12630">
                  <c:v>27.382999999999999</c:v>
                </c:pt>
                <c:pt idx="12631">
                  <c:v>29.167000000000002</c:v>
                </c:pt>
                <c:pt idx="12632">
                  <c:v>33.902999999999999</c:v>
                </c:pt>
                <c:pt idx="12633">
                  <c:v>30.08</c:v>
                </c:pt>
                <c:pt idx="12634">
                  <c:v>37.972999999999999</c:v>
                </c:pt>
                <c:pt idx="12635">
                  <c:v>24.684999999999999</c:v>
                </c:pt>
                <c:pt idx="12636">
                  <c:v>25.277000000000001</c:v>
                </c:pt>
                <c:pt idx="12637">
                  <c:v>23.859000000000002</c:v>
                </c:pt>
                <c:pt idx="12638">
                  <c:v>26.829000000000001</c:v>
                </c:pt>
                <c:pt idx="12639">
                  <c:v>30.966999999999999</c:v>
                </c:pt>
                <c:pt idx="12640">
                  <c:v>24.744</c:v>
                </c:pt>
                <c:pt idx="12641">
                  <c:v>24.373000000000001</c:v>
                </c:pt>
                <c:pt idx="12642">
                  <c:v>23.518999999999998</c:v>
                </c:pt>
                <c:pt idx="12643">
                  <c:v>25.984000000000002</c:v>
                </c:pt>
                <c:pt idx="12644">
                  <c:v>28.518000000000001</c:v>
                </c:pt>
                <c:pt idx="12645">
                  <c:v>21.385999999999999</c:v>
                </c:pt>
                <c:pt idx="12646">
                  <c:v>21.46</c:v>
                </c:pt>
                <c:pt idx="12647">
                  <c:v>23.736000000000001</c:v>
                </c:pt>
                <c:pt idx="12648">
                  <c:v>27.864999999999998</c:v>
                </c:pt>
                <c:pt idx="12649">
                  <c:v>17.600999999999999</c:v>
                </c:pt>
                <c:pt idx="12650">
                  <c:v>24.789000000000001</c:v>
                </c:pt>
                <c:pt idx="12651">
                  <c:v>24.311</c:v>
                </c:pt>
                <c:pt idx="12652">
                  <c:v>24.359000000000002</c:v>
                </c:pt>
                <c:pt idx="12653">
                  <c:v>30.102</c:v>
                </c:pt>
                <c:pt idx="12654">
                  <c:v>22.552</c:v>
                </c:pt>
                <c:pt idx="12655">
                  <c:v>28.931000000000001</c:v>
                </c:pt>
                <c:pt idx="12656">
                  <c:v>24.698</c:v>
                </c:pt>
                <c:pt idx="12657">
                  <c:v>22.577000000000002</c:v>
                </c:pt>
                <c:pt idx="12658">
                  <c:v>25.847000000000001</c:v>
                </c:pt>
                <c:pt idx="12659">
                  <c:v>24.576000000000001</c:v>
                </c:pt>
                <c:pt idx="12660">
                  <c:v>34.387999999999998</c:v>
                </c:pt>
                <c:pt idx="12661">
                  <c:v>30.228999999999999</c:v>
                </c:pt>
                <c:pt idx="12662">
                  <c:v>21.529</c:v>
                </c:pt>
                <c:pt idx="12663">
                  <c:v>26.73</c:v>
                </c:pt>
                <c:pt idx="12664">
                  <c:v>20.497</c:v>
                </c:pt>
                <c:pt idx="12665">
                  <c:v>26.192</c:v>
                </c:pt>
                <c:pt idx="12666">
                  <c:v>19.646999999999998</c:v>
                </c:pt>
                <c:pt idx="12667">
                  <c:v>17.151</c:v>
                </c:pt>
                <c:pt idx="12668">
                  <c:v>27.341000000000001</c:v>
                </c:pt>
                <c:pt idx="12669">
                  <c:v>25.675999999999998</c:v>
                </c:pt>
                <c:pt idx="12670">
                  <c:v>23.533999999999999</c:v>
                </c:pt>
                <c:pt idx="12671">
                  <c:v>26.613</c:v>
                </c:pt>
                <c:pt idx="12672">
                  <c:v>22.196000000000002</c:v>
                </c:pt>
                <c:pt idx="12673">
                  <c:v>24.286000000000001</c:v>
                </c:pt>
                <c:pt idx="12674">
                  <c:v>33.661000000000001</c:v>
                </c:pt>
                <c:pt idx="12675">
                  <c:v>24.814</c:v>
                </c:pt>
                <c:pt idx="12676">
                  <c:v>25.823</c:v>
                </c:pt>
                <c:pt idx="12677">
                  <c:v>17.481000000000002</c:v>
                </c:pt>
                <c:pt idx="12678">
                  <c:v>26.172999999999998</c:v>
                </c:pt>
                <c:pt idx="12679">
                  <c:v>23.547000000000001</c:v>
                </c:pt>
                <c:pt idx="12680">
                  <c:v>27.884</c:v>
                </c:pt>
                <c:pt idx="12681">
                  <c:v>26.713000000000001</c:v>
                </c:pt>
                <c:pt idx="12682">
                  <c:v>27.754999999999999</c:v>
                </c:pt>
                <c:pt idx="12683">
                  <c:v>26.457999999999998</c:v>
                </c:pt>
                <c:pt idx="12684">
                  <c:v>26.207000000000001</c:v>
                </c:pt>
                <c:pt idx="12685">
                  <c:v>28.210999999999999</c:v>
                </c:pt>
                <c:pt idx="12686">
                  <c:v>18.812000000000001</c:v>
                </c:pt>
                <c:pt idx="12687">
                  <c:v>21.731999999999999</c:v>
                </c:pt>
                <c:pt idx="12688">
                  <c:v>25.638999999999999</c:v>
                </c:pt>
                <c:pt idx="12689">
                  <c:v>30.771999999999998</c:v>
                </c:pt>
                <c:pt idx="12690">
                  <c:v>25.861999999999998</c:v>
                </c:pt>
                <c:pt idx="12691">
                  <c:v>23.015000000000001</c:v>
                </c:pt>
                <c:pt idx="12692">
                  <c:v>31.914999999999999</c:v>
                </c:pt>
                <c:pt idx="12693">
                  <c:v>20.323</c:v>
                </c:pt>
                <c:pt idx="12694">
                  <c:v>24.606999999999999</c:v>
                </c:pt>
                <c:pt idx="12695">
                  <c:v>25.503</c:v>
                </c:pt>
                <c:pt idx="12696">
                  <c:v>19.309000000000001</c:v>
                </c:pt>
                <c:pt idx="12697">
                  <c:v>21.448</c:v>
                </c:pt>
                <c:pt idx="12698">
                  <c:v>30.393999999999998</c:v>
                </c:pt>
                <c:pt idx="12699">
                  <c:v>23.93</c:v>
                </c:pt>
                <c:pt idx="12700">
                  <c:v>24.616</c:v>
                </c:pt>
                <c:pt idx="12701">
                  <c:v>29.837</c:v>
                </c:pt>
                <c:pt idx="12702">
                  <c:v>18.253</c:v>
                </c:pt>
                <c:pt idx="12703">
                  <c:v>36.438000000000002</c:v>
                </c:pt>
                <c:pt idx="12704">
                  <c:v>24.161999999999999</c:v>
                </c:pt>
                <c:pt idx="12705">
                  <c:v>21.395</c:v>
                </c:pt>
                <c:pt idx="12706">
                  <c:v>37.768000000000001</c:v>
                </c:pt>
                <c:pt idx="12707">
                  <c:v>26.667000000000002</c:v>
                </c:pt>
                <c:pt idx="12708">
                  <c:v>28.238</c:v>
                </c:pt>
                <c:pt idx="12709">
                  <c:v>28.085000000000001</c:v>
                </c:pt>
                <c:pt idx="12710">
                  <c:v>27.856999999999999</c:v>
                </c:pt>
                <c:pt idx="12711">
                  <c:v>20.523</c:v>
                </c:pt>
                <c:pt idx="12712">
                  <c:v>28.78</c:v>
                </c:pt>
                <c:pt idx="12713">
                  <c:v>17.013999999999999</c:v>
                </c:pt>
                <c:pt idx="12714">
                  <c:v>23.542999999999999</c:v>
                </c:pt>
                <c:pt idx="12715">
                  <c:v>24.824999999999999</c:v>
                </c:pt>
                <c:pt idx="12716">
                  <c:v>21.581</c:v>
                </c:pt>
                <c:pt idx="12717">
                  <c:v>26.98</c:v>
                </c:pt>
                <c:pt idx="12718">
                  <c:v>23.841999999999999</c:v>
                </c:pt>
                <c:pt idx="12719">
                  <c:v>21.783000000000001</c:v>
                </c:pt>
                <c:pt idx="12720">
                  <c:v>35.889000000000003</c:v>
                </c:pt>
                <c:pt idx="12721">
                  <c:v>22.802</c:v>
                </c:pt>
                <c:pt idx="12722">
                  <c:v>27.989000000000001</c:v>
                </c:pt>
                <c:pt idx="12723">
                  <c:v>27.675999999999998</c:v>
                </c:pt>
                <c:pt idx="12724">
                  <c:v>29.608000000000001</c:v>
                </c:pt>
                <c:pt idx="12725">
                  <c:v>30.266999999999999</c:v>
                </c:pt>
                <c:pt idx="12726">
                  <c:v>28.722999999999999</c:v>
                </c:pt>
                <c:pt idx="12727">
                  <c:v>24.273</c:v>
                </c:pt>
                <c:pt idx="12728">
                  <c:v>28.106000000000002</c:v>
                </c:pt>
                <c:pt idx="12729">
                  <c:v>23.44</c:v>
                </c:pt>
                <c:pt idx="12730">
                  <c:v>32.970999999999997</c:v>
                </c:pt>
                <c:pt idx="12731">
                  <c:v>24.6</c:v>
                </c:pt>
                <c:pt idx="12732">
                  <c:v>26.603999999999999</c:v>
                </c:pt>
                <c:pt idx="12733">
                  <c:v>25.611000000000001</c:v>
                </c:pt>
                <c:pt idx="12734">
                  <c:v>24.029</c:v>
                </c:pt>
                <c:pt idx="12735">
                  <c:v>24.276</c:v>
                </c:pt>
                <c:pt idx="12736">
                  <c:v>24.994</c:v>
                </c:pt>
                <c:pt idx="12737">
                  <c:v>26.788</c:v>
                </c:pt>
                <c:pt idx="12738">
                  <c:v>18.34</c:v>
                </c:pt>
                <c:pt idx="12739">
                  <c:v>26.295999999999999</c:v>
                </c:pt>
                <c:pt idx="12740">
                  <c:v>22.402999999999999</c:v>
                </c:pt>
                <c:pt idx="12741">
                  <c:v>24.582999999999998</c:v>
                </c:pt>
                <c:pt idx="12742">
                  <c:v>26.94</c:v>
                </c:pt>
                <c:pt idx="12743">
                  <c:v>25.100999999999999</c:v>
                </c:pt>
                <c:pt idx="12744">
                  <c:v>28.428999999999998</c:v>
                </c:pt>
                <c:pt idx="12745">
                  <c:v>22.196999999999999</c:v>
                </c:pt>
                <c:pt idx="12746">
                  <c:v>23.013999999999999</c:v>
                </c:pt>
                <c:pt idx="12747">
                  <c:v>29.024000000000001</c:v>
                </c:pt>
                <c:pt idx="12748">
                  <c:v>25.596</c:v>
                </c:pt>
                <c:pt idx="12749">
                  <c:v>21.863</c:v>
                </c:pt>
                <c:pt idx="12750">
                  <c:v>26.135000000000002</c:v>
                </c:pt>
                <c:pt idx="12751">
                  <c:v>20.463000000000001</c:v>
                </c:pt>
                <c:pt idx="12752">
                  <c:v>28.423999999999999</c:v>
                </c:pt>
                <c:pt idx="12753">
                  <c:v>29.544</c:v>
                </c:pt>
                <c:pt idx="12754">
                  <c:v>29.57</c:v>
                </c:pt>
                <c:pt idx="12755">
                  <c:v>20.024000000000001</c:v>
                </c:pt>
                <c:pt idx="12756">
                  <c:v>28.247</c:v>
                </c:pt>
                <c:pt idx="12757">
                  <c:v>26.481000000000002</c:v>
                </c:pt>
                <c:pt idx="12758">
                  <c:v>18.024999999999999</c:v>
                </c:pt>
                <c:pt idx="12759">
                  <c:v>24.41</c:v>
                </c:pt>
                <c:pt idx="12760">
                  <c:v>25.545000000000002</c:v>
                </c:pt>
                <c:pt idx="12761">
                  <c:v>26.809000000000001</c:v>
                </c:pt>
                <c:pt idx="12762">
                  <c:v>36.113999999999997</c:v>
                </c:pt>
                <c:pt idx="12763">
                  <c:v>22.14</c:v>
                </c:pt>
                <c:pt idx="12764">
                  <c:v>32.597999999999999</c:v>
                </c:pt>
                <c:pt idx="12765">
                  <c:v>18.097999999999999</c:v>
                </c:pt>
                <c:pt idx="12766">
                  <c:v>28.373000000000001</c:v>
                </c:pt>
                <c:pt idx="12767">
                  <c:v>21.338000000000001</c:v>
                </c:pt>
                <c:pt idx="12768">
                  <c:v>29.169</c:v>
                </c:pt>
                <c:pt idx="12769">
                  <c:v>30.952000000000002</c:v>
                </c:pt>
                <c:pt idx="12770">
                  <c:v>26.114999999999998</c:v>
                </c:pt>
                <c:pt idx="12771">
                  <c:v>23.367999999999999</c:v>
                </c:pt>
                <c:pt idx="12772">
                  <c:v>21.704000000000001</c:v>
                </c:pt>
                <c:pt idx="12773">
                  <c:v>23.234000000000002</c:v>
                </c:pt>
                <c:pt idx="12774">
                  <c:v>28.126000000000001</c:v>
                </c:pt>
                <c:pt idx="12775">
                  <c:v>33.762</c:v>
                </c:pt>
                <c:pt idx="12776">
                  <c:v>32.412999999999997</c:v>
                </c:pt>
                <c:pt idx="12777">
                  <c:v>19.122</c:v>
                </c:pt>
                <c:pt idx="12778">
                  <c:v>28.170999999999999</c:v>
                </c:pt>
                <c:pt idx="12779">
                  <c:v>22.13</c:v>
                </c:pt>
                <c:pt idx="12780">
                  <c:v>15.971</c:v>
                </c:pt>
                <c:pt idx="12781">
                  <c:v>27.224</c:v>
                </c:pt>
                <c:pt idx="12782">
                  <c:v>29.681000000000001</c:v>
                </c:pt>
                <c:pt idx="12783">
                  <c:v>29.032</c:v>
                </c:pt>
                <c:pt idx="12784">
                  <c:v>29.242999999999999</c:v>
                </c:pt>
                <c:pt idx="12785">
                  <c:v>20.148</c:v>
                </c:pt>
                <c:pt idx="12786">
                  <c:v>32.686999999999998</c:v>
                </c:pt>
                <c:pt idx="12787">
                  <c:v>32.279000000000003</c:v>
                </c:pt>
                <c:pt idx="12788">
                  <c:v>24.373000000000001</c:v>
                </c:pt>
                <c:pt idx="12789">
                  <c:v>18.806999999999999</c:v>
                </c:pt>
                <c:pt idx="12790">
                  <c:v>29.948</c:v>
                </c:pt>
                <c:pt idx="12791">
                  <c:v>29.552</c:v>
                </c:pt>
                <c:pt idx="12792">
                  <c:v>21.341000000000001</c:v>
                </c:pt>
                <c:pt idx="12793">
                  <c:v>27.716999999999999</c:v>
                </c:pt>
                <c:pt idx="12794">
                  <c:v>29.306000000000001</c:v>
                </c:pt>
                <c:pt idx="12795">
                  <c:v>29.396000000000001</c:v>
                </c:pt>
                <c:pt idx="12796">
                  <c:v>23.137</c:v>
                </c:pt>
                <c:pt idx="12797">
                  <c:v>21.401</c:v>
                </c:pt>
                <c:pt idx="12798">
                  <c:v>33.755000000000003</c:v>
                </c:pt>
                <c:pt idx="12799">
                  <c:v>18.239999999999998</c:v>
                </c:pt>
                <c:pt idx="12800">
                  <c:v>22.483000000000001</c:v>
                </c:pt>
                <c:pt idx="12801">
                  <c:v>21.372</c:v>
                </c:pt>
                <c:pt idx="12802">
                  <c:v>28.893999999999998</c:v>
                </c:pt>
                <c:pt idx="12803">
                  <c:v>24.469000000000001</c:v>
                </c:pt>
                <c:pt idx="12804">
                  <c:v>18.797999999999998</c:v>
                </c:pt>
                <c:pt idx="12805">
                  <c:v>19.486999999999998</c:v>
                </c:pt>
                <c:pt idx="12806">
                  <c:v>23.75</c:v>
                </c:pt>
                <c:pt idx="12807">
                  <c:v>21.835000000000001</c:v>
                </c:pt>
                <c:pt idx="12808">
                  <c:v>21.196999999999999</c:v>
                </c:pt>
                <c:pt idx="12809">
                  <c:v>24.478999999999999</c:v>
                </c:pt>
                <c:pt idx="12810">
                  <c:v>25.867000000000001</c:v>
                </c:pt>
                <c:pt idx="12811">
                  <c:v>26.834</c:v>
                </c:pt>
                <c:pt idx="12812">
                  <c:v>19.503</c:v>
                </c:pt>
                <c:pt idx="12813">
                  <c:v>21.504000000000001</c:v>
                </c:pt>
                <c:pt idx="12814">
                  <c:v>21.262</c:v>
                </c:pt>
                <c:pt idx="12815">
                  <c:v>30.408000000000001</c:v>
                </c:pt>
                <c:pt idx="12816">
                  <c:v>31.748999999999999</c:v>
                </c:pt>
                <c:pt idx="12817">
                  <c:v>25.739000000000001</c:v>
                </c:pt>
                <c:pt idx="12818">
                  <c:v>23.922000000000001</c:v>
                </c:pt>
                <c:pt idx="12819">
                  <c:v>25.405999999999999</c:v>
                </c:pt>
                <c:pt idx="12820">
                  <c:v>33.274000000000001</c:v>
                </c:pt>
                <c:pt idx="12821">
                  <c:v>30.105</c:v>
                </c:pt>
                <c:pt idx="12822">
                  <c:v>26.251999999999999</c:v>
                </c:pt>
                <c:pt idx="12823">
                  <c:v>22.78</c:v>
                </c:pt>
                <c:pt idx="12824">
                  <c:v>18.878</c:v>
                </c:pt>
                <c:pt idx="12825">
                  <c:v>29.684999999999999</c:v>
                </c:pt>
                <c:pt idx="12826">
                  <c:v>23</c:v>
                </c:pt>
                <c:pt idx="12827">
                  <c:v>18.994</c:v>
                </c:pt>
                <c:pt idx="12828">
                  <c:v>25.030999999999999</c:v>
                </c:pt>
                <c:pt idx="12829">
                  <c:v>23.475999999999999</c:v>
                </c:pt>
                <c:pt idx="12830">
                  <c:v>29.064</c:v>
                </c:pt>
                <c:pt idx="12831">
                  <c:v>26.905000000000001</c:v>
                </c:pt>
                <c:pt idx="12832">
                  <c:v>29.308</c:v>
                </c:pt>
                <c:pt idx="12833">
                  <c:v>22.561</c:v>
                </c:pt>
                <c:pt idx="12834">
                  <c:v>20.69</c:v>
                </c:pt>
                <c:pt idx="12835">
                  <c:v>23.446999999999999</c:v>
                </c:pt>
                <c:pt idx="12836">
                  <c:v>24.218</c:v>
                </c:pt>
                <c:pt idx="12837">
                  <c:v>24.459</c:v>
                </c:pt>
                <c:pt idx="12838">
                  <c:v>21.172000000000001</c:v>
                </c:pt>
                <c:pt idx="12839">
                  <c:v>16.896000000000001</c:v>
                </c:pt>
                <c:pt idx="12840">
                  <c:v>39.439</c:v>
                </c:pt>
                <c:pt idx="12841">
                  <c:v>24.736999999999998</c:v>
                </c:pt>
                <c:pt idx="12842">
                  <c:v>33.884999999999998</c:v>
                </c:pt>
                <c:pt idx="12843">
                  <c:v>18.193000000000001</c:v>
                </c:pt>
                <c:pt idx="12844">
                  <c:v>32.072000000000003</c:v>
                </c:pt>
                <c:pt idx="12845">
                  <c:v>30.666</c:v>
                </c:pt>
                <c:pt idx="12846">
                  <c:v>29.864999999999998</c:v>
                </c:pt>
                <c:pt idx="12847">
                  <c:v>29.707000000000001</c:v>
                </c:pt>
                <c:pt idx="12848">
                  <c:v>30.728000000000002</c:v>
                </c:pt>
                <c:pt idx="12849">
                  <c:v>27.219000000000001</c:v>
                </c:pt>
                <c:pt idx="12850">
                  <c:v>32.970999999999997</c:v>
                </c:pt>
                <c:pt idx="12851">
                  <c:v>26.212</c:v>
                </c:pt>
                <c:pt idx="12852">
                  <c:v>21.73</c:v>
                </c:pt>
                <c:pt idx="12853">
                  <c:v>21.533000000000001</c:v>
                </c:pt>
                <c:pt idx="12854">
                  <c:v>34.719000000000001</c:v>
                </c:pt>
                <c:pt idx="12855">
                  <c:v>23.128</c:v>
                </c:pt>
                <c:pt idx="12856">
                  <c:v>31.097000000000001</c:v>
                </c:pt>
                <c:pt idx="12857">
                  <c:v>28.86</c:v>
                </c:pt>
                <c:pt idx="12858">
                  <c:v>32.975999999999999</c:v>
                </c:pt>
                <c:pt idx="12859">
                  <c:v>20.245999999999999</c:v>
                </c:pt>
                <c:pt idx="12860">
                  <c:v>30.614000000000001</c:v>
                </c:pt>
                <c:pt idx="12861">
                  <c:v>21.297000000000001</c:v>
                </c:pt>
                <c:pt idx="12862">
                  <c:v>23.088000000000001</c:v>
                </c:pt>
                <c:pt idx="12863">
                  <c:v>26.364000000000001</c:v>
                </c:pt>
                <c:pt idx="12864">
                  <c:v>27.148</c:v>
                </c:pt>
                <c:pt idx="12865">
                  <c:v>30.126999999999999</c:v>
                </c:pt>
                <c:pt idx="12866">
                  <c:v>23.234000000000002</c:v>
                </c:pt>
                <c:pt idx="12867">
                  <c:v>24.669</c:v>
                </c:pt>
                <c:pt idx="12868">
                  <c:v>30.484000000000002</c:v>
                </c:pt>
                <c:pt idx="12869">
                  <c:v>24.800999999999998</c:v>
                </c:pt>
                <c:pt idx="12870">
                  <c:v>32.366999999999997</c:v>
                </c:pt>
                <c:pt idx="12871">
                  <c:v>27.736999999999998</c:v>
                </c:pt>
                <c:pt idx="12872">
                  <c:v>25.15</c:v>
                </c:pt>
                <c:pt idx="12873">
                  <c:v>21.085000000000001</c:v>
                </c:pt>
                <c:pt idx="12874">
                  <c:v>23.582000000000001</c:v>
                </c:pt>
                <c:pt idx="12875">
                  <c:v>24.361999999999998</c:v>
                </c:pt>
                <c:pt idx="12876">
                  <c:v>22.036000000000001</c:v>
                </c:pt>
                <c:pt idx="12877">
                  <c:v>26.19</c:v>
                </c:pt>
                <c:pt idx="12878">
                  <c:v>20.286999999999999</c:v>
                </c:pt>
                <c:pt idx="12879">
                  <c:v>23.378</c:v>
                </c:pt>
                <c:pt idx="12880">
                  <c:v>30.341000000000001</c:v>
                </c:pt>
                <c:pt idx="12881">
                  <c:v>24.62</c:v>
                </c:pt>
                <c:pt idx="12882">
                  <c:v>26.109000000000002</c:v>
                </c:pt>
                <c:pt idx="12883">
                  <c:v>19.605</c:v>
                </c:pt>
                <c:pt idx="12884">
                  <c:v>33.012</c:v>
                </c:pt>
                <c:pt idx="12885">
                  <c:v>22.768000000000001</c:v>
                </c:pt>
                <c:pt idx="12886">
                  <c:v>37.057000000000002</c:v>
                </c:pt>
                <c:pt idx="12887">
                  <c:v>29.349</c:v>
                </c:pt>
                <c:pt idx="12888">
                  <c:v>26.632999999999999</c:v>
                </c:pt>
                <c:pt idx="12889">
                  <c:v>23.452999999999999</c:v>
                </c:pt>
                <c:pt idx="12890">
                  <c:v>31.597999999999999</c:v>
                </c:pt>
                <c:pt idx="12891">
                  <c:v>29.509</c:v>
                </c:pt>
                <c:pt idx="12892">
                  <c:v>22.265000000000001</c:v>
                </c:pt>
                <c:pt idx="12893">
                  <c:v>21.866</c:v>
                </c:pt>
                <c:pt idx="12894">
                  <c:v>26.701000000000001</c:v>
                </c:pt>
                <c:pt idx="12895">
                  <c:v>25.716999999999999</c:v>
                </c:pt>
                <c:pt idx="12896">
                  <c:v>25.463999999999999</c:v>
                </c:pt>
                <c:pt idx="12897">
                  <c:v>21.114999999999998</c:v>
                </c:pt>
                <c:pt idx="12898">
                  <c:v>23.283000000000001</c:v>
                </c:pt>
                <c:pt idx="12899">
                  <c:v>21.978999999999999</c:v>
                </c:pt>
                <c:pt idx="12900">
                  <c:v>32.402999999999999</c:v>
                </c:pt>
                <c:pt idx="12901">
                  <c:v>32.392000000000003</c:v>
                </c:pt>
                <c:pt idx="12902">
                  <c:v>25.245000000000001</c:v>
                </c:pt>
                <c:pt idx="12903">
                  <c:v>21.888000000000002</c:v>
                </c:pt>
                <c:pt idx="12904">
                  <c:v>29.472999999999999</c:v>
                </c:pt>
                <c:pt idx="12905">
                  <c:v>28.498000000000001</c:v>
                </c:pt>
                <c:pt idx="12906">
                  <c:v>32.466999999999999</c:v>
                </c:pt>
                <c:pt idx="12907">
                  <c:v>24.126000000000001</c:v>
                </c:pt>
                <c:pt idx="12908">
                  <c:v>26.538</c:v>
                </c:pt>
                <c:pt idx="12909">
                  <c:v>22.37</c:v>
                </c:pt>
                <c:pt idx="12910">
                  <c:v>30.335000000000001</c:v>
                </c:pt>
                <c:pt idx="12911">
                  <c:v>28.315000000000001</c:v>
                </c:pt>
                <c:pt idx="12912">
                  <c:v>26.943999999999999</c:v>
                </c:pt>
                <c:pt idx="12913">
                  <c:v>25.652999999999999</c:v>
                </c:pt>
                <c:pt idx="12914">
                  <c:v>16.878</c:v>
                </c:pt>
                <c:pt idx="12915">
                  <c:v>33</c:v>
                </c:pt>
                <c:pt idx="12916">
                  <c:v>26.616</c:v>
                </c:pt>
                <c:pt idx="12917">
                  <c:v>25.431000000000001</c:v>
                </c:pt>
                <c:pt idx="12918">
                  <c:v>22.17</c:v>
                </c:pt>
                <c:pt idx="12919">
                  <c:v>25.259</c:v>
                </c:pt>
                <c:pt idx="12920">
                  <c:v>25.442</c:v>
                </c:pt>
                <c:pt idx="12921">
                  <c:v>25.484000000000002</c:v>
                </c:pt>
                <c:pt idx="12922">
                  <c:v>38.185000000000002</c:v>
                </c:pt>
                <c:pt idx="12923">
                  <c:v>23.338999999999999</c:v>
                </c:pt>
                <c:pt idx="12924">
                  <c:v>26.8</c:v>
                </c:pt>
                <c:pt idx="12925">
                  <c:v>21.530999999999999</c:v>
                </c:pt>
                <c:pt idx="12926">
                  <c:v>29.581</c:v>
                </c:pt>
                <c:pt idx="12927">
                  <c:v>26.672000000000001</c:v>
                </c:pt>
                <c:pt idx="12928">
                  <c:v>21.219000000000001</c:v>
                </c:pt>
                <c:pt idx="12929">
                  <c:v>23.896999999999998</c:v>
                </c:pt>
                <c:pt idx="12930">
                  <c:v>26.382000000000001</c:v>
                </c:pt>
                <c:pt idx="12931">
                  <c:v>29.972999999999999</c:v>
                </c:pt>
                <c:pt idx="12932">
                  <c:v>32.4</c:v>
                </c:pt>
                <c:pt idx="12933">
                  <c:v>22.498000000000001</c:v>
                </c:pt>
                <c:pt idx="12934">
                  <c:v>25.934999999999999</c:v>
                </c:pt>
                <c:pt idx="12935">
                  <c:v>29.911000000000001</c:v>
                </c:pt>
                <c:pt idx="12936">
                  <c:v>27.449000000000002</c:v>
                </c:pt>
                <c:pt idx="12937">
                  <c:v>32.978999999999999</c:v>
                </c:pt>
                <c:pt idx="12938">
                  <c:v>30.05</c:v>
                </c:pt>
                <c:pt idx="12939">
                  <c:v>32.238999999999997</c:v>
                </c:pt>
                <c:pt idx="12940">
                  <c:v>18.579999999999998</c:v>
                </c:pt>
                <c:pt idx="12941">
                  <c:v>24.666</c:v>
                </c:pt>
                <c:pt idx="12942">
                  <c:v>31.353000000000002</c:v>
                </c:pt>
                <c:pt idx="12943">
                  <c:v>22.478000000000002</c:v>
                </c:pt>
                <c:pt idx="12944">
                  <c:v>28.033999999999999</c:v>
                </c:pt>
                <c:pt idx="12945">
                  <c:v>25.416</c:v>
                </c:pt>
                <c:pt idx="12946">
                  <c:v>27.236000000000001</c:v>
                </c:pt>
                <c:pt idx="12947">
                  <c:v>23.228000000000002</c:v>
                </c:pt>
                <c:pt idx="12948">
                  <c:v>27.422999999999998</c:v>
                </c:pt>
                <c:pt idx="12949">
                  <c:v>29.46</c:v>
                </c:pt>
                <c:pt idx="12950">
                  <c:v>26.905999999999999</c:v>
                </c:pt>
                <c:pt idx="12951">
                  <c:v>27.923999999999999</c:v>
                </c:pt>
                <c:pt idx="12952">
                  <c:v>21.936</c:v>
                </c:pt>
                <c:pt idx="12953">
                  <c:v>28.353999999999999</c:v>
                </c:pt>
                <c:pt idx="12954">
                  <c:v>20.998000000000001</c:v>
                </c:pt>
                <c:pt idx="12955">
                  <c:v>23.347999999999999</c:v>
                </c:pt>
                <c:pt idx="12956">
                  <c:v>15.77</c:v>
                </c:pt>
                <c:pt idx="12957">
                  <c:v>21.8</c:v>
                </c:pt>
                <c:pt idx="12958">
                  <c:v>26.966000000000001</c:v>
                </c:pt>
                <c:pt idx="12959">
                  <c:v>21.268000000000001</c:v>
                </c:pt>
                <c:pt idx="12960">
                  <c:v>18.547999999999998</c:v>
                </c:pt>
                <c:pt idx="12961">
                  <c:v>33.116</c:v>
                </c:pt>
                <c:pt idx="12962">
                  <c:v>26.428000000000001</c:v>
                </c:pt>
                <c:pt idx="12963">
                  <c:v>24.564</c:v>
                </c:pt>
                <c:pt idx="12964">
                  <c:v>35.645000000000003</c:v>
                </c:pt>
                <c:pt idx="12965">
                  <c:v>27.460999999999999</c:v>
                </c:pt>
                <c:pt idx="12966">
                  <c:v>27.95</c:v>
                </c:pt>
                <c:pt idx="12967">
                  <c:v>26.649000000000001</c:v>
                </c:pt>
                <c:pt idx="12968">
                  <c:v>27.09</c:v>
                </c:pt>
                <c:pt idx="12969">
                  <c:v>26.327000000000002</c:v>
                </c:pt>
                <c:pt idx="12970">
                  <c:v>21.486999999999998</c:v>
                </c:pt>
                <c:pt idx="12971">
                  <c:v>32.741</c:v>
                </c:pt>
                <c:pt idx="12972">
                  <c:v>25.757000000000001</c:v>
                </c:pt>
                <c:pt idx="12973">
                  <c:v>30.28</c:v>
                </c:pt>
                <c:pt idx="12974">
                  <c:v>34.947000000000003</c:v>
                </c:pt>
                <c:pt idx="12975">
                  <c:v>17.510000000000002</c:v>
                </c:pt>
                <c:pt idx="12976">
                  <c:v>34.86</c:v>
                </c:pt>
                <c:pt idx="12977">
                  <c:v>29.376999999999999</c:v>
                </c:pt>
                <c:pt idx="12978">
                  <c:v>26.881</c:v>
                </c:pt>
                <c:pt idx="12979">
                  <c:v>26.731000000000002</c:v>
                </c:pt>
                <c:pt idx="12980">
                  <c:v>28.75</c:v>
                </c:pt>
                <c:pt idx="12981">
                  <c:v>25.844999999999999</c:v>
                </c:pt>
                <c:pt idx="12982">
                  <c:v>22.35</c:v>
                </c:pt>
                <c:pt idx="12983">
                  <c:v>22.925000000000001</c:v>
                </c:pt>
                <c:pt idx="12984">
                  <c:v>27.283999999999999</c:v>
                </c:pt>
                <c:pt idx="12985">
                  <c:v>25.295999999999999</c:v>
                </c:pt>
                <c:pt idx="12986">
                  <c:v>25.451000000000001</c:v>
                </c:pt>
                <c:pt idx="12987">
                  <c:v>30.204000000000001</c:v>
                </c:pt>
                <c:pt idx="12988">
                  <c:v>20.131</c:v>
                </c:pt>
                <c:pt idx="12989">
                  <c:v>25.021000000000001</c:v>
                </c:pt>
                <c:pt idx="12990">
                  <c:v>29.545000000000002</c:v>
                </c:pt>
                <c:pt idx="12991">
                  <c:v>21.207999999999998</c:v>
                </c:pt>
                <c:pt idx="12992">
                  <c:v>18.994</c:v>
                </c:pt>
                <c:pt idx="12993">
                  <c:v>27.443999999999999</c:v>
                </c:pt>
                <c:pt idx="12994">
                  <c:v>21.638000000000002</c:v>
                </c:pt>
                <c:pt idx="12995">
                  <c:v>21.530999999999999</c:v>
                </c:pt>
                <c:pt idx="12996">
                  <c:v>25.891999999999999</c:v>
                </c:pt>
                <c:pt idx="12997">
                  <c:v>28.448</c:v>
                </c:pt>
                <c:pt idx="12998">
                  <c:v>33.131</c:v>
                </c:pt>
                <c:pt idx="12999">
                  <c:v>22.783000000000001</c:v>
                </c:pt>
                <c:pt idx="13000">
                  <c:v>26.190999999999999</c:v>
                </c:pt>
                <c:pt idx="13001">
                  <c:v>31.265000000000001</c:v>
                </c:pt>
                <c:pt idx="13002">
                  <c:v>29.443000000000001</c:v>
                </c:pt>
                <c:pt idx="13003">
                  <c:v>24.315000000000001</c:v>
                </c:pt>
                <c:pt idx="13004">
                  <c:v>31.402000000000001</c:v>
                </c:pt>
                <c:pt idx="13005">
                  <c:v>21.596</c:v>
                </c:pt>
                <c:pt idx="13006">
                  <c:v>32.167999999999999</c:v>
                </c:pt>
                <c:pt idx="13007">
                  <c:v>26.806999999999999</c:v>
                </c:pt>
                <c:pt idx="13008">
                  <c:v>30.689</c:v>
                </c:pt>
                <c:pt idx="13009">
                  <c:v>21.120999999999999</c:v>
                </c:pt>
                <c:pt idx="13010">
                  <c:v>27.826000000000001</c:v>
                </c:pt>
                <c:pt idx="13011">
                  <c:v>24.963999999999999</c:v>
                </c:pt>
                <c:pt idx="13012">
                  <c:v>27.975999999999999</c:v>
                </c:pt>
                <c:pt idx="13013">
                  <c:v>28.821000000000002</c:v>
                </c:pt>
                <c:pt idx="13014">
                  <c:v>31.673999999999999</c:v>
                </c:pt>
                <c:pt idx="13015">
                  <c:v>24.702000000000002</c:v>
                </c:pt>
                <c:pt idx="13016">
                  <c:v>28.11</c:v>
                </c:pt>
                <c:pt idx="13017">
                  <c:v>29.3</c:v>
                </c:pt>
                <c:pt idx="13018">
                  <c:v>28.382000000000001</c:v>
                </c:pt>
                <c:pt idx="13019">
                  <c:v>24.968</c:v>
                </c:pt>
                <c:pt idx="13020">
                  <c:v>28.326000000000001</c:v>
                </c:pt>
                <c:pt idx="13021">
                  <c:v>25.678999999999998</c:v>
                </c:pt>
                <c:pt idx="13022">
                  <c:v>25.408000000000001</c:v>
                </c:pt>
                <c:pt idx="13023">
                  <c:v>25.928000000000001</c:v>
                </c:pt>
                <c:pt idx="13024">
                  <c:v>31.204999999999998</c:v>
                </c:pt>
                <c:pt idx="13025">
                  <c:v>27.859000000000002</c:v>
                </c:pt>
                <c:pt idx="13026">
                  <c:v>24.164999999999999</c:v>
                </c:pt>
                <c:pt idx="13027">
                  <c:v>23.803999999999998</c:v>
                </c:pt>
                <c:pt idx="13028">
                  <c:v>28.635999999999999</c:v>
                </c:pt>
                <c:pt idx="13029">
                  <c:v>23.853999999999999</c:v>
                </c:pt>
                <c:pt idx="13030">
                  <c:v>22.526</c:v>
                </c:pt>
                <c:pt idx="13031">
                  <c:v>28.917999999999999</c:v>
                </c:pt>
                <c:pt idx="13032">
                  <c:v>23.978999999999999</c:v>
                </c:pt>
                <c:pt idx="13033">
                  <c:v>19.238</c:v>
                </c:pt>
                <c:pt idx="13034">
                  <c:v>27.404</c:v>
                </c:pt>
                <c:pt idx="13035">
                  <c:v>23.885999999999999</c:v>
                </c:pt>
                <c:pt idx="13036">
                  <c:v>35.957999999999998</c:v>
                </c:pt>
                <c:pt idx="13037">
                  <c:v>21.632999999999999</c:v>
                </c:pt>
                <c:pt idx="13038">
                  <c:v>26.356000000000002</c:v>
                </c:pt>
                <c:pt idx="13039">
                  <c:v>25.864999999999998</c:v>
                </c:pt>
                <c:pt idx="13040">
                  <c:v>23.648</c:v>
                </c:pt>
                <c:pt idx="13041">
                  <c:v>24.026</c:v>
                </c:pt>
                <c:pt idx="13042">
                  <c:v>23.995000000000001</c:v>
                </c:pt>
                <c:pt idx="13043">
                  <c:v>24.625</c:v>
                </c:pt>
                <c:pt idx="13044">
                  <c:v>25.085000000000001</c:v>
                </c:pt>
                <c:pt idx="13045">
                  <c:v>17.108000000000001</c:v>
                </c:pt>
                <c:pt idx="13046">
                  <c:v>33.287999999999997</c:v>
                </c:pt>
                <c:pt idx="13047">
                  <c:v>27.135999999999999</c:v>
                </c:pt>
                <c:pt idx="13048">
                  <c:v>25.294</c:v>
                </c:pt>
                <c:pt idx="13049">
                  <c:v>26.077999999999999</c:v>
                </c:pt>
                <c:pt idx="13050">
                  <c:v>27.024999999999999</c:v>
                </c:pt>
                <c:pt idx="13051">
                  <c:v>21.760999999999999</c:v>
                </c:pt>
                <c:pt idx="13052">
                  <c:v>24.623000000000001</c:v>
                </c:pt>
                <c:pt idx="13053">
                  <c:v>29.472999999999999</c:v>
                </c:pt>
                <c:pt idx="13054">
                  <c:v>28.585000000000001</c:v>
                </c:pt>
                <c:pt idx="13055">
                  <c:v>26.274999999999999</c:v>
                </c:pt>
                <c:pt idx="13056">
                  <c:v>25.818000000000001</c:v>
                </c:pt>
                <c:pt idx="13057">
                  <c:v>20.946999999999999</c:v>
                </c:pt>
                <c:pt idx="13058">
                  <c:v>22.478999999999999</c:v>
                </c:pt>
                <c:pt idx="13059">
                  <c:v>25.390999999999998</c:v>
                </c:pt>
                <c:pt idx="13060">
                  <c:v>17.838000000000001</c:v>
                </c:pt>
                <c:pt idx="13061">
                  <c:v>23.629000000000001</c:v>
                </c:pt>
                <c:pt idx="13062">
                  <c:v>26.495999999999999</c:v>
                </c:pt>
                <c:pt idx="13063">
                  <c:v>21.492000000000001</c:v>
                </c:pt>
                <c:pt idx="13064">
                  <c:v>26.134</c:v>
                </c:pt>
                <c:pt idx="13065">
                  <c:v>30.658000000000001</c:v>
                </c:pt>
                <c:pt idx="13066">
                  <c:v>26.763999999999999</c:v>
                </c:pt>
                <c:pt idx="13067">
                  <c:v>26.523</c:v>
                </c:pt>
                <c:pt idx="13068">
                  <c:v>25.4</c:v>
                </c:pt>
                <c:pt idx="13069">
                  <c:v>19.001999999999999</c:v>
                </c:pt>
                <c:pt idx="13070">
                  <c:v>29.286000000000001</c:v>
                </c:pt>
                <c:pt idx="13071">
                  <c:v>29.760999999999999</c:v>
                </c:pt>
                <c:pt idx="13072">
                  <c:v>24.074000000000002</c:v>
                </c:pt>
                <c:pt idx="13073">
                  <c:v>22.135999999999999</c:v>
                </c:pt>
                <c:pt idx="13074">
                  <c:v>28.004999999999999</c:v>
                </c:pt>
                <c:pt idx="13075">
                  <c:v>19.564</c:v>
                </c:pt>
                <c:pt idx="13076">
                  <c:v>20.582000000000001</c:v>
                </c:pt>
                <c:pt idx="13077">
                  <c:v>29.207000000000001</c:v>
                </c:pt>
                <c:pt idx="13078">
                  <c:v>30.43</c:v>
                </c:pt>
                <c:pt idx="13079">
                  <c:v>26.481999999999999</c:v>
                </c:pt>
                <c:pt idx="13080">
                  <c:v>22.866</c:v>
                </c:pt>
                <c:pt idx="13081">
                  <c:v>24.097999999999999</c:v>
                </c:pt>
                <c:pt idx="13082">
                  <c:v>28.872</c:v>
                </c:pt>
                <c:pt idx="13083">
                  <c:v>25.541</c:v>
                </c:pt>
                <c:pt idx="13084">
                  <c:v>18.042000000000002</c:v>
                </c:pt>
                <c:pt idx="13085">
                  <c:v>23.664000000000001</c:v>
                </c:pt>
                <c:pt idx="13086">
                  <c:v>28.158000000000001</c:v>
                </c:pt>
                <c:pt idx="13087">
                  <c:v>25.141999999999999</c:v>
                </c:pt>
                <c:pt idx="13088">
                  <c:v>16.512</c:v>
                </c:pt>
                <c:pt idx="13089">
                  <c:v>24.084</c:v>
                </c:pt>
                <c:pt idx="13090">
                  <c:v>23.643000000000001</c:v>
                </c:pt>
                <c:pt idx="13091">
                  <c:v>23.405999999999999</c:v>
                </c:pt>
                <c:pt idx="13092">
                  <c:v>24.303000000000001</c:v>
                </c:pt>
                <c:pt idx="13093">
                  <c:v>19.7</c:v>
                </c:pt>
                <c:pt idx="13094">
                  <c:v>27.94</c:v>
                </c:pt>
                <c:pt idx="13095">
                  <c:v>19.158999999999999</c:v>
                </c:pt>
                <c:pt idx="13096">
                  <c:v>24.327000000000002</c:v>
                </c:pt>
                <c:pt idx="13097">
                  <c:v>22.521000000000001</c:v>
                </c:pt>
                <c:pt idx="13098">
                  <c:v>15.388</c:v>
                </c:pt>
                <c:pt idx="13099">
                  <c:v>23.407</c:v>
                </c:pt>
                <c:pt idx="13100">
                  <c:v>25.731999999999999</c:v>
                </c:pt>
                <c:pt idx="13101">
                  <c:v>22.553000000000001</c:v>
                </c:pt>
                <c:pt idx="13102">
                  <c:v>28.616</c:v>
                </c:pt>
                <c:pt idx="13103">
                  <c:v>20.599</c:v>
                </c:pt>
                <c:pt idx="13104">
                  <c:v>24.847000000000001</c:v>
                </c:pt>
                <c:pt idx="13105">
                  <c:v>27.093</c:v>
                </c:pt>
                <c:pt idx="13106">
                  <c:v>20.545000000000002</c:v>
                </c:pt>
                <c:pt idx="13107">
                  <c:v>26.286999999999999</c:v>
                </c:pt>
                <c:pt idx="13108">
                  <c:v>25.76</c:v>
                </c:pt>
                <c:pt idx="13109">
                  <c:v>33.796999999999997</c:v>
                </c:pt>
                <c:pt idx="13110">
                  <c:v>21.452999999999999</c:v>
                </c:pt>
                <c:pt idx="13111">
                  <c:v>26.047999999999998</c:v>
                </c:pt>
                <c:pt idx="13112">
                  <c:v>22.916</c:v>
                </c:pt>
                <c:pt idx="13113">
                  <c:v>30.643000000000001</c:v>
                </c:pt>
                <c:pt idx="13114">
                  <c:v>17.259</c:v>
                </c:pt>
                <c:pt idx="13115">
                  <c:v>23.18</c:v>
                </c:pt>
                <c:pt idx="13116">
                  <c:v>35.267000000000003</c:v>
                </c:pt>
                <c:pt idx="13117">
                  <c:v>31.332999999999998</c:v>
                </c:pt>
                <c:pt idx="13118">
                  <c:v>19.52</c:v>
                </c:pt>
                <c:pt idx="13119">
                  <c:v>25.419</c:v>
                </c:pt>
                <c:pt idx="13120">
                  <c:v>20.556000000000001</c:v>
                </c:pt>
                <c:pt idx="13121">
                  <c:v>24.576000000000001</c:v>
                </c:pt>
                <c:pt idx="13122">
                  <c:v>28.895</c:v>
                </c:pt>
                <c:pt idx="13123">
                  <c:v>24.033999999999999</c:v>
                </c:pt>
                <c:pt idx="13124">
                  <c:v>20.978000000000002</c:v>
                </c:pt>
                <c:pt idx="13125">
                  <c:v>20.225999999999999</c:v>
                </c:pt>
                <c:pt idx="13126">
                  <c:v>25.658000000000001</c:v>
                </c:pt>
                <c:pt idx="13127">
                  <c:v>24.373000000000001</c:v>
                </c:pt>
                <c:pt idx="13128">
                  <c:v>23.234999999999999</c:v>
                </c:pt>
                <c:pt idx="13129">
                  <c:v>26.942</c:v>
                </c:pt>
                <c:pt idx="13130">
                  <c:v>21.709</c:v>
                </c:pt>
                <c:pt idx="13131">
                  <c:v>27.318999999999999</c:v>
                </c:pt>
                <c:pt idx="13132">
                  <c:v>24.042000000000002</c:v>
                </c:pt>
                <c:pt idx="13133">
                  <c:v>27.422000000000001</c:v>
                </c:pt>
                <c:pt idx="13134">
                  <c:v>27.172000000000001</c:v>
                </c:pt>
                <c:pt idx="13135">
                  <c:v>26.122</c:v>
                </c:pt>
                <c:pt idx="13136">
                  <c:v>23.631</c:v>
                </c:pt>
                <c:pt idx="13137">
                  <c:v>22.07</c:v>
                </c:pt>
                <c:pt idx="13138">
                  <c:v>28.227</c:v>
                </c:pt>
                <c:pt idx="13139">
                  <c:v>29.030999999999999</c:v>
                </c:pt>
                <c:pt idx="13140">
                  <c:v>21.884</c:v>
                </c:pt>
                <c:pt idx="13141">
                  <c:v>17.189</c:v>
                </c:pt>
                <c:pt idx="13142">
                  <c:v>23.638000000000002</c:v>
                </c:pt>
                <c:pt idx="13143">
                  <c:v>26.861999999999998</c:v>
                </c:pt>
                <c:pt idx="13144">
                  <c:v>32.186</c:v>
                </c:pt>
                <c:pt idx="13145">
                  <c:v>28.86</c:v>
                </c:pt>
                <c:pt idx="13146">
                  <c:v>27.878</c:v>
                </c:pt>
                <c:pt idx="13147">
                  <c:v>28.186</c:v>
                </c:pt>
                <c:pt idx="13148">
                  <c:v>27.71</c:v>
                </c:pt>
                <c:pt idx="13149">
                  <c:v>26.803000000000001</c:v>
                </c:pt>
                <c:pt idx="13150">
                  <c:v>26.495999999999999</c:v>
                </c:pt>
                <c:pt idx="13151">
                  <c:v>28.832000000000001</c:v>
                </c:pt>
                <c:pt idx="13152">
                  <c:v>28.141999999999999</c:v>
                </c:pt>
                <c:pt idx="13153">
                  <c:v>20.550999999999998</c:v>
                </c:pt>
                <c:pt idx="13154">
                  <c:v>25.751999999999999</c:v>
                </c:pt>
                <c:pt idx="13155">
                  <c:v>21.059000000000001</c:v>
                </c:pt>
                <c:pt idx="13156">
                  <c:v>30.882999999999999</c:v>
                </c:pt>
                <c:pt idx="13157">
                  <c:v>21.338000000000001</c:v>
                </c:pt>
                <c:pt idx="13158">
                  <c:v>28.213000000000001</c:v>
                </c:pt>
                <c:pt idx="13159">
                  <c:v>18.620999999999999</c:v>
                </c:pt>
                <c:pt idx="13160">
                  <c:v>17.100000000000001</c:v>
                </c:pt>
                <c:pt idx="13161">
                  <c:v>23.960999999999999</c:v>
                </c:pt>
                <c:pt idx="13162">
                  <c:v>27.638999999999999</c:v>
                </c:pt>
                <c:pt idx="13163">
                  <c:v>26.573</c:v>
                </c:pt>
                <c:pt idx="13164">
                  <c:v>17.606000000000002</c:v>
                </c:pt>
                <c:pt idx="13165">
                  <c:v>28.087</c:v>
                </c:pt>
                <c:pt idx="13166">
                  <c:v>25.434999999999999</c:v>
                </c:pt>
                <c:pt idx="13167">
                  <c:v>23.704999999999998</c:v>
                </c:pt>
                <c:pt idx="13168">
                  <c:v>30.879000000000001</c:v>
                </c:pt>
                <c:pt idx="13169">
                  <c:v>21.544</c:v>
                </c:pt>
                <c:pt idx="13170">
                  <c:v>23.734000000000002</c:v>
                </c:pt>
                <c:pt idx="13171">
                  <c:v>27.654</c:v>
                </c:pt>
                <c:pt idx="13172">
                  <c:v>19.074999999999999</c:v>
                </c:pt>
                <c:pt idx="13173">
                  <c:v>30.71</c:v>
                </c:pt>
                <c:pt idx="13174">
                  <c:v>30.33</c:v>
                </c:pt>
                <c:pt idx="13175">
                  <c:v>22.204000000000001</c:v>
                </c:pt>
                <c:pt idx="13176">
                  <c:v>22.457999999999998</c:v>
                </c:pt>
                <c:pt idx="13177">
                  <c:v>27.86</c:v>
                </c:pt>
                <c:pt idx="13178">
                  <c:v>17.905999999999999</c:v>
                </c:pt>
                <c:pt idx="13179">
                  <c:v>24.728000000000002</c:v>
                </c:pt>
                <c:pt idx="13180">
                  <c:v>31.155999999999999</c:v>
                </c:pt>
                <c:pt idx="13181">
                  <c:v>22.015999999999998</c:v>
                </c:pt>
                <c:pt idx="13182">
                  <c:v>20.832999999999998</c:v>
                </c:pt>
                <c:pt idx="13183">
                  <c:v>22.745999999999999</c:v>
                </c:pt>
                <c:pt idx="13184">
                  <c:v>26.385999999999999</c:v>
                </c:pt>
                <c:pt idx="13185">
                  <c:v>31.824999999999999</c:v>
                </c:pt>
                <c:pt idx="13186">
                  <c:v>31.9</c:v>
                </c:pt>
                <c:pt idx="13187">
                  <c:v>22.53</c:v>
                </c:pt>
                <c:pt idx="13188">
                  <c:v>28.196999999999999</c:v>
                </c:pt>
                <c:pt idx="13189">
                  <c:v>25.372</c:v>
                </c:pt>
                <c:pt idx="13190">
                  <c:v>28.286999999999999</c:v>
                </c:pt>
                <c:pt idx="13191">
                  <c:v>25.803999999999998</c:v>
                </c:pt>
                <c:pt idx="13192">
                  <c:v>30.890999999999998</c:v>
                </c:pt>
                <c:pt idx="13193">
                  <c:v>21.460999999999999</c:v>
                </c:pt>
                <c:pt idx="13194">
                  <c:v>25.63</c:v>
                </c:pt>
                <c:pt idx="13195">
                  <c:v>30.271000000000001</c:v>
                </c:pt>
                <c:pt idx="13196">
                  <c:v>27.574999999999999</c:v>
                </c:pt>
                <c:pt idx="13197">
                  <c:v>23.327000000000002</c:v>
                </c:pt>
                <c:pt idx="13198">
                  <c:v>28.792999999999999</c:v>
                </c:pt>
                <c:pt idx="13199">
                  <c:v>27.718</c:v>
                </c:pt>
                <c:pt idx="13200">
                  <c:v>24.14</c:v>
                </c:pt>
                <c:pt idx="13201">
                  <c:v>23.701000000000001</c:v>
                </c:pt>
                <c:pt idx="13202">
                  <c:v>31.925000000000001</c:v>
                </c:pt>
                <c:pt idx="13203">
                  <c:v>22.425999999999998</c:v>
                </c:pt>
                <c:pt idx="13204">
                  <c:v>33.432000000000002</c:v>
                </c:pt>
                <c:pt idx="13205">
                  <c:v>27.321000000000002</c:v>
                </c:pt>
                <c:pt idx="13206">
                  <c:v>23.151</c:v>
                </c:pt>
                <c:pt idx="13207">
                  <c:v>24.838000000000001</c:v>
                </c:pt>
                <c:pt idx="13208">
                  <c:v>23.260999999999999</c:v>
                </c:pt>
                <c:pt idx="13209">
                  <c:v>24.742999999999999</c:v>
                </c:pt>
                <c:pt idx="13210">
                  <c:v>29.648</c:v>
                </c:pt>
                <c:pt idx="13211">
                  <c:v>31.885999999999999</c:v>
                </c:pt>
                <c:pt idx="13212">
                  <c:v>18.472000000000001</c:v>
                </c:pt>
                <c:pt idx="13213">
                  <c:v>21.324999999999999</c:v>
                </c:pt>
                <c:pt idx="13214">
                  <c:v>25.417000000000002</c:v>
                </c:pt>
                <c:pt idx="13215">
                  <c:v>27.332000000000001</c:v>
                </c:pt>
                <c:pt idx="13216">
                  <c:v>24.782</c:v>
                </c:pt>
                <c:pt idx="13217">
                  <c:v>29.904</c:v>
                </c:pt>
                <c:pt idx="13218">
                  <c:v>26.59</c:v>
                </c:pt>
                <c:pt idx="13219">
                  <c:v>15.927</c:v>
                </c:pt>
                <c:pt idx="13220">
                  <c:v>23.347000000000001</c:v>
                </c:pt>
                <c:pt idx="13221">
                  <c:v>20.768000000000001</c:v>
                </c:pt>
                <c:pt idx="13222">
                  <c:v>29.972000000000001</c:v>
                </c:pt>
                <c:pt idx="13223">
                  <c:v>27.224</c:v>
                </c:pt>
                <c:pt idx="13224">
                  <c:v>28.579000000000001</c:v>
                </c:pt>
                <c:pt idx="13225">
                  <c:v>19.053999999999998</c:v>
                </c:pt>
                <c:pt idx="13226">
                  <c:v>25.053000000000001</c:v>
                </c:pt>
                <c:pt idx="13227">
                  <c:v>26.221</c:v>
                </c:pt>
                <c:pt idx="13228">
                  <c:v>30.547999999999998</c:v>
                </c:pt>
                <c:pt idx="13229">
                  <c:v>27.564</c:v>
                </c:pt>
                <c:pt idx="13230">
                  <c:v>29.178000000000001</c:v>
                </c:pt>
                <c:pt idx="13231">
                  <c:v>24.648</c:v>
                </c:pt>
                <c:pt idx="13232">
                  <c:v>17.006</c:v>
                </c:pt>
                <c:pt idx="13233">
                  <c:v>21.965</c:v>
                </c:pt>
                <c:pt idx="13234">
                  <c:v>27.789000000000001</c:v>
                </c:pt>
                <c:pt idx="13235">
                  <c:v>24.486000000000001</c:v>
                </c:pt>
                <c:pt idx="13236">
                  <c:v>27.166</c:v>
                </c:pt>
                <c:pt idx="13237">
                  <c:v>24.86</c:v>
                </c:pt>
                <c:pt idx="13238">
                  <c:v>18.754000000000001</c:v>
                </c:pt>
                <c:pt idx="13239">
                  <c:v>26.122</c:v>
                </c:pt>
                <c:pt idx="13240">
                  <c:v>26.172999999999998</c:v>
                </c:pt>
                <c:pt idx="13241">
                  <c:v>22.988</c:v>
                </c:pt>
                <c:pt idx="13242">
                  <c:v>23.802</c:v>
                </c:pt>
                <c:pt idx="13243">
                  <c:v>22.812000000000001</c:v>
                </c:pt>
                <c:pt idx="13244">
                  <c:v>25.125</c:v>
                </c:pt>
                <c:pt idx="13245">
                  <c:v>30.26</c:v>
                </c:pt>
                <c:pt idx="13246">
                  <c:v>26.097999999999999</c:v>
                </c:pt>
                <c:pt idx="13247">
                  <c:v>26.366</c:v>
                </c:pt>
                <c:pt idx="13248">
                  <c:v>25.495000000000001</c:v>
                </c:pt>
                <c:pt idx="13249">
                  <c:v>20.198</c:v>
                </c:pt>
                <c:pt idx="13250">
                  <c:v>21.257999999999999</c:v>
                </c:pt>
                <c:pt idx="13251">
                  <c:v>24.295999999999999</c:v>
                </c:pt>
                <c:pt idx="13252">
                  <c:v>21.956</c:v>
                </c:pt>
                <c:pt idx="13253">
                  <c:v>24.341999999999999</c:v>
                </c:pt>
                <c:pt idx="13254">
                  <c:v>24.547000000000001</c:v>
                </c:pt>
                <c:pt idx="13255">
                  <c:v>27.983000000000001</c:v>
                </c:pt>
                <c:pt idx="13256">
                  <c:v>21.376000000000001</c:v>
                </c:pt>
                <c:pt idx="13257">
                  <c:v>25.876000000000001</c:v>
                </c:pt>
                <c:pt idx="13258">
                  <c:v>16.042000000000002</c:v>
                </c:pt>
                <c:pt idx="13259">
                  <c:v>28.446000000000002</c:v>
                </c:pt>
                <c:pt idx="13260">
                  <c:v>23.925000000000001</c:v>
                </c:pt>
                <c:pt idx="13261">
                  <c:v>20.11</c:v>
                </c:pt>
                <c:pt idx="13262">
                  <c:v>25.920999999999999</c:v>
                </c:pt>
                <c:pt idx="13263">
                  <c:v>27.581</c:v>
                </c:pt>
                <c:pt idx="13264">
                  <c:v>26.459</c:v>
                </c:pt>
                <c:pt idx="13265">
                  <c:v>26.584</c:v>
                </c:pt>
                <c:pt idx="13266">
                  <c:v>28.925999999999998</c:v>
                </c:pt>
                <c:pt idx="13267">
                  <c:v>25.058</c:v>
                </c:pt>
                <c:pt idx="13268">
                  <c:v>18.588000000000001</c:v>
                </c:pt>
                <c:pt idx="13269">
                  <c:v>23.018999999999998</c:v>
                </c:pt>
                <c:pt idx="13270">
                  <c:v>29.367999999999999</c:v>
                </c:pt>
                <c:pt idx="13271">
                  <c:v>22.164000000000001</c:v>
                </c:pt>
                <c:pt idx="13272">
                  <c:v>26.84</c:v>
                </c:pt>
                <c:pt idx="13273">
                  <c:v>20.954999999999998</c:v>
                </c:pt>
                <c:pt idx="13274">
                  <c:v>23.045000000000002</c:v>
                </c:pt>
                <c:pt idx="13275">
                  <c:v>25.396999999999998</c:v>
                </c:pt>
                <c:pt idx="13276">
                  <c:v>37.697000000000003</c:v>
                </c:pt>
                <c:pt idx="13277">
                  <c:v>27.053999999999998</c:v>
                </c:pt>
                <c:pt idx="13278">
                  <c:v>24.719000000000001</c:v>
                </c:pt>
                <c:pt idx="13279">
                  <c:v>27.329000000000001</c:v>
                </c:pt>
                <c:pt idx="13280">
                  <c:v>26.943000000000001</c:v>
                </c:pt>
                <c:pt idx="13281">
                  <c:v>27.106000000000002</c:v>
                </c:pt>
                <c:pt idx="13282">
                  <c:v>29.81</c:v>
                </c:pt>
                <c:pt idx="13283">
                  <c:v>25.856999999999999</c:v>
                </c:pt>
                <c:pt idx="13284">
                  <c:v>31.693999999999999</c:v>
                </c:pt>
                <c:pt idx="13285">
                  <c:v>20.113</c:v>
                </c:pt>
                <c:pt idx="13286">
                  <c:v>27.039000000000001</c:v>
                </c:pt>
                <c:pt idx="13287">
                  <c:v>29.474</c:v>
                </c:pt>
                <c:pt idx="13288">
                  <c:v>22.242999999999999</c:v>
                </c:pt>
                <c:pt idx="13289">
                  <c:v>27.952999999999999</c:v>
                </c:pt>
                <c:pt idx="13290">
                  <c:v>23.396999999999998</c:v>
                </c:pt>
                <c:pt idx="13291">
                  <c:v>20.448</c:v>
                </c:pt>
                <c:pt idx="13292">
                  <c:v>24.388000000000002</c:v>
                </c:pt>
                <c:pt idx="13293">
                  <c:v>30.285</c:v>
                </c:pt>
                <c:pt idx="13294">
                  <c:v>24.187999999999999</c:v>
                </c:pt>
                <c:pt idx="13295">
                  <c:v>24.757999999999999</c:v>
                </c:pt>
                <c:pt idx="13296">
                  <c:v>19.259</c:v>
                </c:pt>
                <c:pt idx="13297">
                  <c:v>22.3</c:v>
                </c:pt>
                <c:pt idx="13298">
                  <c:v>28.97</c:v>
                </c:pt>
                <c:pt idx="13299">
                  <c:v>28.463000000000001</c:v>
                </c:pt>
                <c:pt idx="13300">
                  <c:v>20.437999999999999</c:v>
                </c:pt>
                <c:pt idx="13301">
                  <c:v>18.385000000000002</c:v>
                </c:pt>
                <c:pt idx="13302">
                  <c:v>26.462</c:v>
                </c:pt>
                <c:pt idx="13303">
                  <c:v>21.411999999999999</c:v>
                </c:pt>
                <c:pt idx="13304">
                  <c:v>30.423999999999999</c:v>
                </c:pt>
                <c:pt idx="13305">
                  <c:v>24.882000000000001</c:v>
                </c:pt>
                <c:pt idx="13306">
                  <c:v>22.32</c:v>
                </c:pt>
                <c:pt idx="13307">
                  <c:v>16.302</c:v>
                </c:pt>
                <c:pt idx="13308">
                  <c:v>28.986999999999998</c:v>
                </c:pt>
                <c:pt idx="13309">
                  <c:v>33.198999999999998</c:v>
                </c:pt>
                <c:pt idx="13310">
                  <c:v>22.882000000000001</c:v>
                </c:pt>
                <c:pt idx="13311">
                  <c:v>24.439</c:v>
                </c:pt>
                <c:pt idx="13312">
                  <c:v>19.646999999999998</c:v>
                </c:pt>
                <c:pt idx="13313">
                  <c:v>19.934999999999999</c:v>
                </c:pt>
                <c:pt idx="13314">
                  <c:v>29.355</c:v>
                </c:pt>
                <c:pt idx="13315">
                  <c:v>28.88</c:v>
                </c:pt>
                <c:pt idx="13316">
                  <c:v>18.850999999999999</c:v>
                </c:pt>
                <c:pt idx="13317">
                  <c:v>21.312000000000001</c:v>
                </c:pt>
                <c:pt idx="13318">
                  <c:v>32.24</c:v>
                </c:pt>
                <c:pt idx="13319">
                  <c:v>23.292999999999999</c:v>
                </c:pt>
                <c:pt idx="13320">
                  <c:v>23.271999999999998</c:v>
                </c:pt>
                <c:pt idx="13321">
                  <c:v>24.472000000000001</c:v>
                </c:pt>
                <c:pt idx="13322">
                  <c:v>31.396000000000001</c:v>
                </c:pt>
                <c:pt idx="13323">
                  <c:v>29.62</c:v>
                </c:pt>
                <c:pt idx="13324">
                  <c:v>22.701000000000001</c:v>
                </c:pt>
                <c:pt idx="13325">
                  <c:v>18.172000000000001</c:v>
                </c:pt>
                <c:pt idx="13326">
                  <c:v>29.375</c:v>
                </c:pt>
                <c:pt idx="13327">
                  <c:v>23.867000000000001</c:v>
                </c:pt>
                <c:pt idx="13328">
                  <c:v>21.158999999999999</c:v>
                </c:pt>
                <c:pt idx="13329">
                  <c:v>27.809000000000001</c:v>
                </c:pt>
                <c:pt idx="13330">
                  <c:v>25.754999999999999</c:v>
                </c:pt>
                <c:pt idx="13331">
                  <c:v>26.853999999999999</c:v>
                </c:pt>
                <c:pt idx="13332">
                  <c:v>20.234999999999999</c:v>
                </c:pt>
                <c:pt idx="13333">
                  <c:v>24.591999999999999</c:v>
                </c:pt>
                <c:pt idx="13334">
                  <c:v>26.483000000000001</c:v>
                </c:pt>
                <c:pt idx="13335">
                  <c:v>21.103999999999999</c:v>
                </c:pt>
                <c:pt idx="13336">
                  <c:v>23.302</c:v>
                </c:pt>
                <c:pt idx="13337">
                  <c:v>19.245000000000001</c:v>
                </c:pt>
                <c:pt idx="13338">
                  <c:v>26.829000000000001</c:v>
                </c:pt>
                <c:pt idx="13339">
                  <c:v>24.196000000000002</c:v>
                </c:pt>
                <c:pt idx="13340">
                  <c:v>28.97</c:v>
                </c:pt>
                <c:pt idx="13341">
                  <c:v>22.765999999999998</c:v>
                </c:pt>
                <c:pt idx="13342">
                  <c:v>18.986000000000001</c:v>
                </c:pt>
                <c:pt idx="13343">
                  <c:v>23.649000000000001</c:v>
                </c:pt>
                <c:pt idx="13344">
                  <c:v>16.068000000000001</c:v>
                </c:pt>
                <c:pt idx="13345">
                  <c:v>21.61</c:v>
                </c:pt>
                <c:pt idx="13346">
                  <c:v>20.722999999999999</c:v>
                </c:pt>
                <c:pt idx="13347">
                  <c:v>26.425000000000001</c:v>
                </c:pt>
                <c:pt idx="13348">
                  <c:v>26.791</c:v>
                </c:pt>
                <c:pt idx="13349">
                  <c:v>26.963999999999999</c:v>
                </c:pt>
                <c:pt idx="13350">
                  <c:v>23.67</c:v>
                </c:pt>
                <c:pt idx="13351">
                  <c:v>24.12</c:v>
                </c:pt>
                <c:pt idx="13352">
                  <c:v>27.337</c:v>
                </c:pt>
                <c:pt idx="13353">
                  <c:v>21.106000000000002</c:v>
                </c:pt>
                <c:pt idx="13354">
                  <c:v>25.439</c:v>
                </c:pt>
                <c:pt idx="13355">
                  <c:v>25.202999999999999</c:v>
                </c:pt>
                <c:pt idx="13356">
                  <c:v>19.565000000000001</c:v>
                </c:pt>
                <c:pt idx="13357">
                  <c:v>25.998000000000001</c:v>
                </c:pt>
                <c:pt idx="13358">
                  <c:v>21.811</c:v>
                </c:pt>
                <c:pt idx="13359">
                  <c:v>29.582999999999998</c:v>
                </c:pt>
                <c:pt idx="13360">
                  <c:v>23.148</c:v>
                </c:pt>
                <c:pt idx="13361">
                  <c:v>26.006</c:v>
                </c:pt>
                <c:pt idx="13362">
                  <c:v>22.436</c:v>
                </c:pt>
                <c:pt idx="13363">
                  <c:v>22.256</c:v>
                </c:pt>
                <c:pt idx="13364">
                  <c:v>23.277000000000001</c:v>
                </c:pt>
                <c:pt idx="13365">
                  <c:v>24.643000000000001</c:v>
                </c:pt>
                <c:pt idx="13366">
                  <c:v>27.867999999999999</c:v>
                </c:pt>
                <c:pt idx="13367">
                  <c:v>22.347000000000001</c:v>
                </c:pt>
                <c:pt idx="13368">
                  <c:v>29.350999999999999</c:v>
                </c:pt>
                <c:pt idx="13369">
                  <c:v>19.917000000000002</c:v>
                </c:pt>
                <c:pt idx="13370">
                  <c:v>25.742999999999999</c:v>
                </c:pt>
                <c:pt idx="13371">
                  <c:v>20.341000000000001</c:v>
                </c:pt>
                <c:pt idx="13372">
                  <c:v>24.934999999999999</c:v>
                </c:pt>
                <c:pt idx="13373">
                  <c:v>33.497999999999998</c:v>
                </c:pt>
                <c:pt idx="13374">
                  <c:v>30.407</c:v>
                </c:pt>
                <c:pt idx="13375">
                  <c:v>21.997</c:v>
                </c:pt>
                <c:pt idx="13376">
                  <c:v>21.463999999999999</c:v>
                </c:pt>
                <c:pt idx="13377">
                  <c:v>21.466000000000001</c:v>
                </c:pt>
                <c:pt idx="13378">
                  <c:v>23.925999999999998</c:v>
                </c:pt>
                <c:pt idx="13379">
                  <c:v>21.861000000000001</c:v>
                </c:pt>
                <c:pt idx="13380">
                  <c:v>24.853999999999999</c:v>
                </c:pt>
                <c:pt idx="13381">
                  <c:v>18.283000000000001</c:v>
                </c:pt>
                <c:pt idx="13382">
                  <c:v>14.278</c:v>
                </c:pt>
                <c:pt idx="13383">
                  <c:v>20.454999999999998</c:v>
                </c:pt>
                <c:pt idx="13384">
                  <c:v>25.658999999999999</c:v>
                </c:pt>
                <c:pt idx="13385">
                  <c:v>22.318000000000001</c:v>
                </c:pt>
                <c:pt idx="13386">
                  <c:v>27.218</c:v>
                </c:pt>
                <c:pt idx="13387">
                  <c:v>35.405000000000001</c:v>
                </c:pt>
                <c:pt idx="13388">
                  <c:v>26.678000000000001</c:v>
                </c:pt>
                <c:pt idx="13389">
                  <c:v>28.324000000000002</c:v>
                </c:pt>
                <c:pt idx="13390">
                  <c:v>26.873999999999999</c:v>
                </c:pt>
                <c:pt idx="13391">
                  <c:v>24.355</c:v>
                </c:pt>
                <c:pt idx="13392">
                  <c:v>18.731999999999999</c:v>
                </c:pt>
                <c:pt idx="13393">
                  <c:v>25.712</c:v>
                </c:pt>
                <c:pt idx="13394">
                  <c:v>25.763999999999999</c:v>
                </c:pt>
                <c:pt idx="13395">
                  <c:v>24.120999999999999</c:v>
                </c:pt>
                <c:pt idx="13396">
                  <c:v>20.062999999999999</c:v>
                </c:pt>
                <c:pt idx="13397">
                  <c:v>28.128</c:v>
                </c:pt>
                <c:pt idx="13398">
                  <c:v>28.943000000000001</c:v>
                </c:pt>
                <c:pt idx="13399">
                  <c:v>21.329000000000001</c:v>
                </c:pt>
                <c:pt idx="13400">
                  <c:v>14.619</c:v>
                </c:pt>
                <c:pt idx="13401">
                  <c:v>26.111999999999998</c:v>
                </c:pt>
                <c:pt idx="13402">
                  <c:v>25.779</c:v>
                </c:pt>
                <c:pt idx="13403">
                  <c:v>25.155999999999999</c:v>
                </c:pt>
                <c:pt idx="13404">
                  <c:v>25.173999999999999</c:v>
                </c:pt>
                <c:pt idx="13405">
                  <c:v>31.632000000000001</c:v>
                </c:pt>
                <c:pt idx="13406">
                  <c:v>27.242999999999999</c:v>
                </c:pt>
                <c:pt idx="13407">
                  <c:v>18.829999999999998</c:v>
                </c:pt>
                <c:pt idx="13408">
                  <c:v>25.63</c:v>
                </c:pt>
                <c:pt idx="13409">
                  <c:v>23.335000000000001</c:v>
                </c:pt>
                <c:pt idx="13410">
                  <c:v>27.890999999999998</c:v>
                </c:pt>
                <c:pt idx="13411">
                  <c:v>19.550999999999998</c:v>
                </c:pt>
                <c:pt idx="13412">
                  <c:v>28.702000000000002</c:v>
                </c:pt>
                <c:pt idx="13413">
                  <c:v>25.077999999999999</c:v>
                </c:pt>
                <c:pt idx="13414">
                  <c:v>24.356999999999999</c:v>
                </c:pt>
                <c:pt idx="13415">
                  <c:v>29.251999999999999</c:v>
                </c:pt>
                <c:pt idx="13416">
                  <c:v>21.071000000000002</c:v>
                </c:pt>
                <c:pt idx="13417">
                  <c:v>29.202000000000002</c:v>
                </c:pt>
                <c:pt idx="13418">
                  <c:v>30.666</c:v>
                </c:pt>
                <c:pt idx="13419">
                  <c:v>30.693000000000001</c:v>
                </c:pt>
                <c:pt idx="13420">
                  <c:v>24.327000000000002</c:v>
                </c:pt>
                <c:pt idx="13421">
                  <c:v>24.013999999999999</c:v>
                </c:pt>
                <c:pt idx="13422">
                  <c:v>25.992999999999999</c:v>
                </c:pt>
                <c:pt idx="13423">
                  <c:v>23.148</c:v>
                </c:pt>
                <c:pt idx="13424">
                  <c:v>26.3</c:v>
                </c:pt>
                <c:pt idx="13425">
                  <c:v>22.343</c:v>
                </c:pt>
                <c:pt idx="13426">
                  <c:v>27.494</c:v>
                </c:pt>
                <c:pt idx="13427">
                  <c:v>19.303000000000001</c:v>
                </c:pt>
                <c:pt idx="13428">
                  <c:v>18.934999999999999</c:v>
                </c:pt>
                <c:pt idx="13429">
                  <c:v>28.417999999999999</c:v>
                </c:pt>
                <c:pt idx="13430">
                  <c:v>26.72</c:v>
                </c:pt>
                <c:pt idx="13431">
                  <c:v>20.847999999999999</c:v>
                </c:pt>
                <c:pt idx="13432">
                  <c:v>20.344000000000001</c:v>
                </c:pt>
                <c:pt idx="13433">
                  <c:v>20.276</c:v>
                </c:pt>
                <c:pt idx="13434">
                  <c:v>25.922000000000001</c:v>
                </c:pt>
                <c:pt idx="13435">
                  <c:v>28.111000000000001</c:v>
                </c:pt>
                <c:pt idx="13436">
                  <c:v>25.736000000000001</c:v>
                </c:pt>
                <c:pt idx="13437">
                  <c:v>29.712</c:v>
                </c:pt>
                <c:pt idx="13438">
                  <c:v>23.266999999999999</c:v>
                </c:pt>
                <c:pt idx="13439">
                  <c:v>27.573</c:v>
                </c:pt>
                <c:pt idx="13440">
                  <c:v>20.184999999999999</c:v>
                </c:pt>
                <c:pt idx="13441">
                  <c:v>30.472000000000001</c:v>
                </c:pt>
                <c:pt idx="13442">
                  <c:v>20.638999999999999</c:v>
                </c:pt>
                <c:pt idx="13443">
                  <c:v>28.82</c:v>
                </c:pt>
                <c:pt idx="13444">
                  <c:v>23.641999999999999</c:v>
                </c:pt>
                <c:pt idx="13445">
                  <c:v>33.5</c:v>
                </c:pt>
                <c:pt idx="13446">
                  <c:v>21.27</c:v>
                </c:pt>
                <c:pt idx="13447">
                  <c:v>24.486000000000001</c:v>
                </c:pt>
                <c:pt idx="13448">
                  <c:v>26.463000000000001</c:v>
                </c:pt>
                <c:pt idx="13449">
                  <c:v>23.123000000000001</c:v>
                </c:pt>
                <c:pt idx="13450">
                  <c:v>22.643000000000001</c:v>
                </c:pt>
                <c:pt idx="13451">
                  <c:v>31.213999999999999</c:v>
                </c:pt>
                <c:pt idx="13452">
                  <c:v>22.187000000000001</c:v>
                </c:pt>
                <c:pt idx="13453">
                  <c:v>21.594999999999999</c:v>
                </c:pt>
                <c:pt idx="13454">
                  <c:v>22.071999999999999</c:v>
                </c:pt>
                <c:pt idx="13455">
                  <c:v>21.864000000000001</c:v>
                </c:pt>
                <c:pt idx="13456">
                  <c:v>24.077000000000002</c:v>
                </c:pt>
                <c:pt idx="13457">
                  <c:v>22.303000000000001</c:v>
                </c:pt>
                <c:pt idx="13458">
                  <c:v>32.694000000000003</c:v>
                </c:pt>
                <c:pt idx="13459">
                  <c:v>21.709</c:v>
                </c:pt>
                <c:pt idx="13460">
                  <c:v>29.324000000000002</c:v>
                </c:pt>
                <c:pt idx="13461">
                  <c:v>31.571999999999999</c:v>
                </c:pt>
                <c:pt idx="13462">
                  <c:v>24.821000000000002</c:v>
                </c:pt>
                <c:pt idx="13463">
                  <c:v>26.774999999999999</c:v>
                </c:pt>
                <c:pt idx="13464">
                  <c:v>24.734999999999999</c:v>
                </c:pt>
                <c:pt idx="13465">
                  <c:v>21.091999999999999</c:v>
                </c:pt>
                <c:pt idx="13466">
                  <c:v>27.905000000000001</c:v>
                </c:pt>
                <c:pt idx="13467">
                  <c:v>23.27</c:v>
                </c:pt>
                <c:pt idx="13468">
                  <c:v>25.053000000000001</c:v>
                </c:pt>
                <c:pt idx="13469">
                  <c:v>25.24</c:v>
                </c:pt>
                <c:pt idx="13470">
                  <c:v>22.059000000000001</c:v>
                </c:pt>
                <c:pt idx="13471">
                  <c:v>23.888000000000002</c:v>
                </c:pt>
                <c:pt idx="13472">
                  <c:v>26.832999999999998</c:v>
                </c:pt>
                <c:pt idx="13473">
                  <c:v>22.084</c:v>
                </c:pt>
                <c:pt idx="13474">
                  <c:v>22.114000000000001</c:v>
                </c:pt>
                <c:pt idx="13475">
                  <c:v>22.469000000000001</c:v>
                </c:pt>
                <c:pt idx="13476">
                  <c:v>20.509</c:v>
                </c:pt>
                <c:pt idx="13477">
                  <c:v>19.658000000000001</c:v>
                </c:pt>
                <c:pt idx="13478">
                  <c:v>25.175999999999998</c:v>
                </c:pt>
                <c:pt idx="13479">
                  <c:v>33.454999999999998</c:v>
                </c:pt>
                <c:pt idx="13480">
                  <c:v>35.218000000000004</c:v>
                </c:pt>
                <c:pt idx="13481">
                  <c:v>30.367999999999999</c:v>
                </c:pt>
                <c:pt idx="13482">
                  <c:v>21.873000000000001</c:v>
                </c:pt>
                <c:pt idx="13483">
                  <c:v>22.658999999999999</c:v>
                </c:pt>
                <c:pt idx="13484">
                  <c:v>27.181999999999999</c:v>
                </c:pt>
                <c:pt idx="13485">
                  <c:v>20.637</c:v>
                </c:pt>
                <c:pt idx="13486">
                  <c:v>21.917999999999999</c:v>
                </c:pt>
                <c:pt idx="13487">
                  <c:v>18.959</c:v>
                </c:pt>
                <c:pt idx="13488">
                  <c:v>26.15</c:v>
                </c:pt>
                <c:pt idx="13489">
                  <c:v>33.774999999999999</c:v>
                </c:pt>
                <c:pt idx="13490">
                  <c:v>32.168999999999997</c:v>
                </c:pt>
                <c:pt idx="13491">
                  <c:v>32.61</c:v>
                </c:pt>
                <c:pt idx="13492">
                  <c:v>32.021999999999998</c:v>
                </c:pt>
                <c:pt idx="13493">
                  <c:v>19.364000000000001</c:v>
                </c:pt>
                <c:pt idx="13494">
                  <c:v>22.623000000000001</c:v>
                </c:pt>
                <c:pt idx="13495">
                  <c:v>24.242999999999999</c:v>
                </c:pt>
                <c:pt idx="13496">
                  <c:v>29.306999999999999</c:v>
                </c:pt>
                <c:pt idx="13497">
                  <c:v>25.289000000000001</c:v>
                </c:pt>
                <c:pt idx="13498">
                  <c:v>28.792000000000002</c:v>
                </c:pt>
                <c:pt idx="13499">
                  <c:v>25.234999999999999</c:v>
                </c:pt>
                <c:pt idx="13500">
                  <c:v>23.265000000000001</c:v>
                </c:pt>
                <c:pt idx="13501">
                  <c:v>26.132000000000001</c:v>
                </c:pt>
                <c:pt idx="13502">
                  <c:v>29.661000000000001</c:v>
                </c:pt>
                <c:pt idx="13503">
                  <c:v>30.367000000000001</c:v>
                </c:pt>
                <c:pt idx="13504">
                  <c:v>24.384</c:v>
                </c:pt>
                <c:pt idx="13505">
                  <c:v>20.654</c:v>
                </c:pt>
                <c:pt idx="13506">
                  <c:v>28.076000000000001</c:v>
                </c:pt>
                <c:pt idx="13507">
                  <c:v>28.283000000000001</c:v>
                </c:pt>
                <c:pt idx="13508">
                  <c:v>24.053000000000001</c:v>
                </c:pt>
                <c:pt idx="13509">
                  <c:v>23.713000000000001</c:v>
                </c:pt>
                <c:pt idx="13510">
                  <c:v>28.202999999999999</c:v>
                </c:pt>
                <c:pt idx="13511">
                  <c:v>29.42</c:v>
                </c:pt>
                <c:pt idx="13512">
                  <c:v>28.545999999999999</c:v>
                </c:pt>
                <c:pt idx="13513">
                  <c:v>33.334000000000003</c:v>
                </c:pt>
                <c:pt idx="13514">
                  <c:v>22.375</c:v>
                </c:pt>
                <c:pt idx="13515">
                  <c:v>17.312999999999999</c:v>
                </c:pt>
                <c:pt idx="13516">
                  <c:v>26.696000000000002</c:v>
                </c:pt>
                <c:pt idx="13517">
                  <c:v>30.044</c:v>
                </c:pt>
                <c:pt idx="13518">
                  <c:v>22.14</c:v>
                </c:pt>
                <c:pt idx="13519">
                  <c:v>18.870999999999999</c:v>
                </c:pt>
                <c:pt idx="13520">
                  <c:v>30.593</c:v>
                </c:pt>
                <c:pt idx="13521">
                  <c:v>20.626999999999999</c:v>
                </c:pt>
                <c:pt idx="13522">
                  <c:v>24.588000000000001</c:v>
                </c:pt>
                <c:pt idx="13523">
                  <c:v>31.555</c:v>
                </c:pt>
                <c:pt idx="13524">
                  <c:v>20.646000000000001</c:v>
                </c:pt>
                <c:pt idx="13525">
                  <c:v>34.164999999999999</c:v>
                </c:pt>
                <c:pt idx="13526">
                  <c:v>27.585999999999999</c:v>
                </c:pt>
                <c:pt idx="13527">
                  <c:v>24.318999999999999</c:v>
                </c:pt>
                <c:pt idx="13528">
                  <c:v>25.527999999999999</c:v>
                </c:pt>
                <c:pt idx="13529">
                  <c:v>22.251000000000001</c:v>
                </c:pt>
                <c:pt idx="13530">
                  <c:v>28.669</c:v>
                </c:pt>
                <c:pt idx="13531">
                  <c:v>30.727</c:v>
                </c:pt>
                <c:pt idx="13532">
                  <c:v>21.045000000000002</c:v>
                </c:pt>
                <c:pt idx="13533">
                  <c:v>25.76</c:v>
                </c:pt>
                <c:pt idx="13534">
                  <c:v>27.12</c:v>
                </c:pt>
                <c:pt idx="13535">
                  <c:v>21.988</c:v>
                </c:pt>
                <c:pt idx="13536">
                  <c:v>26.113</c:v>
                </c:pt>
                <c:pt idx="13537">
                  <c:v>31.754000000000001</c:v>
                </c:pt>
                <c:pt idx="13538">
                  <c:v>24.471</c:v>
                </c:pt>
                <c:pt idx="13539">
                  <c:v>24.891999999999999</c:v>
                </c:pt>
                <c:pt idx="13540">
                  <c:v>24.806000000000001</c:v>
                </c:pt>
                <c:pt idx="13541">
                  <c:v>30.616</c:v>
                </c:pt>
                <c:pt idx="13542">
                  <c:v>16.899999999999999</c:v>
                </c:pt>
                <c:pt idx="13543">
                  <c:v>22.87</c:v>
                </c:pt>
                <c:pt idx="13544">
                  <c:v>24.686</c:v>
                </c:pt>
                <c:pt idx="13545">
                  <c:v>16.419</c:v>
                </c:pt>
                <c:pt idx="13546">
                  <c:v>30.782</c:v>
                </c:pt>
                <c:pt idx="13547">
                  <c:v>25.481000000000002</c:v>
                </c:pt>
                <c:pt idx="13548">
                  <c:v>20.533000000000001</c:v>
                </c:pt>
                <c:pt idx="13549">
                  <c:v>22.010999999999999</c:v>
                </c:pt>
                <c:pt idx="13550">
                  <c:v>19.443999999999999</c:v>
                </c:pt>
                <c:pt idx="13551">
                  <c:v>24.962</c:v>
                </c:pt>
                <c:pt idx="13552">
                  <c:v>25.076000000000001</c:v>
                </c:pt>
                <c:pt idx="13553">
                  <c:v>30.122</c:v>
                </c:pt>
                <c:pt idx="13554">
                  <c:v>27.51</c:v>
                </c:pt>
                <c:pt idx="13555">
                  <c:v>27.423999999999999</c:v>
                </c:pt>
                <c:pt idx="13556">
                  <c:v>24.765000000000001</c:v>
                </c:pt>
                <c:pt idx="13557">
                  <c:v>18.381</c:v>
                </c:pt>
                <c:pt idx="13558">
                  <c:v>28.462</c:v>
                </c:pt>
                <c:pt idx="13559">
                  <c:v>27.349</c:v>
                </c:pt>
                <c:pt idx="13560">
                  <c:v>26.172000000000001</c:v>
                </c:pt>
                <c:pt idx="13561">
                  <c:v>34.274999999999999</c:v>
                </c:pt>
                <c:pt idx="13562">
                  <c:v>27.962</c:v>
                </c:pt>
                <c:pt idx="13563">
                  <c:v>21.715</c:v>
                </c:pt>
                <c:pt idx="13564">
                  <c:v>21.117999999999999</c:v>
                </c:pt>
                <c:pt idx="13565">
                  <c:v>25.774000000000001</c:v>
                </c:pt>
                <c:pt idx="13566">
                  <c:v>26.65</c:v>
                </c:pt>
                <c:pt idx="13567">
                  <c:v>32.6</c:v>
                </c:pt>
                <c:pt idx="13568">
                  <c:v>26.445</c:v>
                </c:pt>
                <c:pt idx="13569">
                  <c:v>29.683</c:v>
                </c:pt>
                <c:pt idx="13570">
                  <c:v>22.510999999999999</c:v>
                </c:pt>
                <c:pt idx="13571">
                  <c:v>26.783999999999999</c:v>
                </c:pt>
                <c:pt idx="13572">
                  <c:v>30.029</c:v>
                </c:pt>
                <c:pt idx="13573">
                  <c:v>27.806999999999999</c:v>
                </c:pt>
                <c:pt idx="13574">
                  <c:v>22.352</c:v>
                </c:pt>
                <c:pt idx="13575">
                  <c:v>17.128</c:v>
                </c:pt>
                <c:pt idx="13576">
                  <c:v>25.611999999999998</c:v>
                </c:pt>
                <c:pt idx="13577">
                  <c:v>21.54</c:v>
                </c:pt>
                <c:pt idx="13578">
                  <c:v>29.093</c:v>
                </c:pt>
                <c:pt idx="13579">
                  <c:v>27.041</c:v>
                </c:pt>
                <c:pt idx="13580">
                  <c:v>20.873000000000001</c:v>
                </c:pt>
                <c:pt idx="13581">
                  <c:v>22.677</c:v>
                </c:pt>
                <c:pt idx="13582">
                  <c:v>26.283999999999999</c:v>
                </c:pt>
                <c:pt idx="13583">
                  <c:v>27.794</c:v>
                </c:pt>
                <c:pt idx="13584">
                  <c:v>33.607999999999997</c:v>
                </c:pt>
                <c:pt idx="13585">
                  <c:v>30.460999999999999</c:v>
                </c:pt>
                <c:pt idx="13586">
                  <c:v>24.798999999999999</c:v>
                </c:pt>
                <c:pt idx="13587">
                  <c:v>28.504000000000001</c:v>
                </c:pt>
                <c:pt idx="13588">
                  <c:v>23.303000000000001</c:v>
                </c:pt>
                <c:pt idx="13589">
                  <c:v>23.297999999999998</c:v>
                </c:pt>
                <c:pt idx="13590">
                  <c:v>21.776</c:v>
                </c:pt>
                <c:pt idx="13591">
                  <c:v>24.231000000000002</c:v>
                </c:pt>
                <c:pt idx="13592">
                  <c:v>28.28</c:v>
                </c:pt>
                <c:pt idx="13593">
                  <c:v>25.876000000000001</c:v>
                </c:pt>
                <c:pt idx="13594">
                  <c:v>26.079000000000001</c:v>
                </c:pt>
                <c:pt idx="13595">
                  <c:v>23.359000000000002</c:v>
                </c:pt>
                <c:pt idx="13596">
                  <c:v>22.451000000000001</c:v>
                </c:pt>
                <c:pt idx="13597">
                  <c:v>26.550999999999998</c:v>
                </c:pt>
                <c:pt idx="13598">
                  <c:v>28.382000000000001</c:v>
                </c:pt>
                <c:pt idx="13599">
                  <c:v>26.904</c:v>
                </c:pt>
                <c:pt idx="13600">
                  <c:v>34.015000000000001</c:v>
                </c:pt>
                <c:pt idx="13601">
                  <c:v>23.257999999999999</c:v>
                </c:pt>
                <c:pt idx="13602">
                  <c:v>21.361999999999998</c:v>
                </c:pt>
                <c:pt idx="13603">
                  <c:v>21.231999999999999</c:v>
                </c:pt>
                <c:pt idx="13604">
                  <c:v>28.925000000000001</c:v>
                </c:pt>
                <c:pt idx="13605">
                  <c:v>30.114000000000001</c:v>
                </c:pt>
                <c:pt idx="13606">
                  <c:v>28.754999999999999</c:v>
                </c:pt>
                <c:pt idx="13607">
                  <c:v>23.207000000000001</c:v>
                </c:pt>
                <c:pt idx="13608">
                  <c:v>26.12</c:v>
                </c:pt>
                <c:pt idx="13609">
                  <c:v>24.393000000000001</c:v>
                </c:pt>
                <c:pt idx="13610">
                  <c:v>25.779</c:v>
                </c:pt>
                <c:pt idx="13611">
                  <c:v>26.248000000000001</c:v>
                </c:pt>
                <c:pt idx="13612">
                  <c:v>26.48</c:v>
                </c:pt>
                <c:pt idx="13613">
                  <c:v>19.998999999999999</c:v>
                </c:pt>
                <c:pt idx="13614">
                  <c:v>23.736000000000001</c:v>
                </c:pt>
                <c:pt idx="13615">
                  <c:v>24.172999999999998</c:v>
                </c:pt>
                <c:pt idx="13616">
                  <c:v>24.843</c:v>
                </c:pt>
                <c:pt idx="13617">
                  <c:v>20.663</c:v>
                </c:pt>
                <c:pt idx="13618">
                  <c:v>21.681000000000001</c:v>
                </c:pt>
                <c:pt idx="13619">
                  <c:v>28.039000000000001</c:v>
                </c:pt>
                <c:pt idx="13620">
                  <c:v>20.614999999999998</c:v>
                </c:pt>
                <c:pt idx="13621">
                  <c:v>27.701000000000001</c:v>
                </c:pt>
                <c:pt idx="13622">
                  <c:v>29.951000000000001</c:v>
                </c:pt>
                <c:pt idx="13623">
                  <c:v>33.203000000000003</c:v>
                </c:pt>
                <c:pt idx="13624">
                  <c:v>22.007999999999999</c:v>
                </c:pt>
                <c:pt idx="13625">
                  <c:v>27.457999999999998</c:v>
                </c:pt>
                <c:pt idx="13626">
                  <c:v>31.428999999999998</c:v>
                </c:pt>
                <c:pt idx="13627">
                  <c:v>26.126999999999999</c:v>
                </c:pt>
                <c:pt idx="13628">
                  <c:v>17.256</c:v>
                </c:pt>
                <c:pt idx="13629">
                  <c:v>20.030999999999999</c:v>
                </c:pt>
                <c:pt idx="13630">
                  <c:v>23.693999999999999</c:v>
                </c:pt>
                <c:pt idx="13631">
                  <c:v>21.622</c:v>
                </c:pt>
                <c:pt idx="13632">
                  <c:v>24.222000000000001</c:v>
                </c:pt>
                <c:pt idx="13633">
                  <c:v>21.273</c:v>
                </c:pt>
                <c:pt idx="13634">
                  <c:v>27.356000000000002</c:v>
                </c:pt>
                <c:pt idx="13635">
                  <c:v>35.905999999999999</c:v>
                </c:pt>
                <c:pt idx="13636">
                  <c:v>31.4</c:v>
                </c:pt>
                <c:pt idx="13637">
                  <c:v>30.736999999999998</c:v>
                </c:pt>
                <c:pt idx="13638">
                  <c:v>34.567999999999998</c:v>
                </c:pt>
                <c:pt idx="13639">
                  <c:v>28.768000000000001</c:v>
                </c:pt>
                <c:pt idx="13640">
                  <c:v>19.902000000000001</c:v>
                </c:pt>
                <c:pt idx="13641">
                  <c:v>25.611999999999998</c:v>
                </c:pt>
                <c:pt idx="13642">
                  <c:v>22.701000000000001</c:v>
                </c:pt>
                <c:pt idx="13643">
                  <c:v>30.271999999999998</c:v>
                </c:pt>
                <c:pt idx="13644">
                  <c:v>22.643000000000001</c:v>
                </c:pt>
                <c:pt idx="13645">
                  <c:v>23.064</c:v>
                </c:pt>
                <c:pt idx="13646">
                  <c:v>21.271999999999998</c:v>
                </c:pt>
                <c:pt idx="13647">
                  <c:v>27.802</c:v>
                </c:pt>
                <c:pt idx="13648">
                  <c:v>28.21</c:v>
                </c:pt>
                <c:pt idx="13649">
                  <c:v>29.765000000000001</c:v>
                </c:pt>
                <c:pt idx="13650">
                  <c:v>28.300999999999998</c:v>
                </c:pt>
                <c:pt idx="13651">
                  <c:v>29.521000000000001</c:v>
                </c:pt>
                <c:pt idx="13652">
                  <c:v>26.702000000000002</c:v>
                </c:pt>
                <c:pt idx="13653">
                  <c:v>26.756</c:v>
                </c:pt>
                <c:pt idx="13654">
                  <c:v>31.114999999999998</c:v>
                </c:pt>
                <c:pt idx="13655">
                  <c:v>27.28</c:v>
                </c:pt>
                <c:pt idx="13656">
                  <c:v>31.568999999999999</c:v>
                </c:pt>
                <c:pt idx="13657">
                  <c:v>27.68</c:v>
                </c:pt>
                <c:pt idx="13658">
                  <c:v>26.312000000000001</c:v>
                </c:pt>
                <c:pt idx="13659">
                  <c:v>24.992999999999999</c:v>
                </c:pt>
                <c:pt idx="13660">
                  <c:v>26.111999999999998</c:v>
                </c:pt>
                <c:pt idx="13661">
                  <c:v>26.07</c:v>
                </c:pt>
                <c:pt idx="13662">
                  <c:v>20.169</c:v>
                </c:pt>
                <c:pt idx="13663">
                  <c:v>25.992999999999999</c:v>
                </c:pt>
                <c:pt idx="13664">
                  <c:v>25.376000000000001</c:v>
                </c:pt>
                <c:pt idx="13665">
                  <c:v>29.998000000000001</c:v>
                </c:pt>
                <c:pt idx="13666">
                  <c:v>34.545999999999999</c:v>
                </c:pt>
                <c:pt idx="13667">
                  <c:v>23.885999999999999</c:v>
                </c:pt>
                <c:pt idx="13668">
                  <c:v>27.718</c:v>
                </c:pt>
                <c:pt idx="13669">
                  <c:v>26.097999999999999</c:v>
                </c:pt>
                <c:pt idx="13670">
                  <c:v>29.83</c:v>
                </c:pt>
                <c:pt idx="13671">
                  <c:v>21.63</c:v>
                </c:pt>
                <c:pt idx="13672">
                  <c:v>25.405999999999999</c:v>
                </c:pt>
                <c:pt idx="13673">
                  <c:v>25.486999999999998</c:v>
                </c:pt>
                <c:pt idx="13674">
                  <c:v>25.225999999999999</c:v>
                </c:pt>
                <c:pt idx="13675">
                  <c:v>24.971</c:v>
                </c:pt>
                <c:pt idx="13676">
                  <c:v>24.501999999999999</c:v>
                </c:pt>
                <c:pt idx="13677">
                  <c:v>21.611000000000001</c:v>
                </c:pt>
                <c:pt idx="13678">
                  <c:v>25.184000000000001</c:v>
                </c:pt>
                <c:pt idx="13679">
                  <c:v>24.780999999999999</c:v>
                </c:pt>
                <c:pt idx="13680">
                  <c:v>33.207999999999998</c:v>
                </c:pt>
                <c:pt idx="13681">
                  <c:v>23.702000000000002</c:v>
                </c:pt>
                <c:pt idx="13682">
                  <c:v>31.048999999999999</c:v>
                </c:pt>
                <c:pt idx="13683">
                  <c:v>27.713000000000001</c:v>
                </c:pt>
                <c:pt idx="13684">
                  <c:v>25.911000000000001</c:v>
                </c:pt>
                <c:pt idx="13685">
                  <c:v>26.452000000000002</c:v>
                </c:pt>
                <c:pt idx="13686">
                  <c:v>25.088999999999999</c:v>
                </c:pt>
                <c:pt idx="13687">
                  <c:v>22.811</c:v>
                </c:pt>
                <c:pt idx="13688">
                  <c:v>36.469000000000001</c:v>
                </c:pt>
                <c:pt idx="13689">
                  <c:v>21.091000000000001</c:v>
                </c:pt>
                <c:pt idx="13690">
                  <c:v>26.576000000000001</c:v>
                </c:pt>
                <c:pt idx="13691">
                  <c:v>27.71</c:v>
                </c:pt>
                <c:pt idx="13692">
                  <c:v>19.009</c:v>
                </c:pt>
                <c:pt idx="13693">
                  <c:v>25.257000000000001</c:v>
                </c:pt>
                <c:pt idx="13694">
                  <c:v>24.402999999999999</c:v>
                </c:pt>
                <c:pt idx="13695">
                  <c:v>33.396999999999998</c:v>
                </c:pt>
                <c:pt idx="13696">
                  <c:v>21.224</c:v>
                </c:pt>
                <c:pt idx="13697">
                  <c:v>26.408000000000001</c:v>
                </c:pt>
                <c:pt idx="13698">
                  <c:v>24.425999999999998</c:v>
                </c:pt>
                <c:pt idx="13699">
                  <c:v>20.271000000000001</c:v>
                </c:pt>
                <c:pt idx="13700">
                  <c:v>22.547000000000001</c:v>
                </c:pt>
                <c:pt idx="13701">
                  <c:v>20.399000000000001</c:v>
                </c:pt>
                <c:pt idx="13702">
                  <c:v>21.25</c:v>
                </c:pt>
                <c:pt idx="13703">
                  <c:v>28.588999999999999</c:v>
                </c:pt>
                <c:pt idx="13704">
                  <c:v>18.329000000000001</c:v>
                </c:pt>
                <c:pt idx="13705">
                  <c:v>17.931999999999999</c:v>
                </c:pt>
                <c:pt idx="13706">
                  <c:v>29.097999999999999</c:v>
                </c:pt>
                <c:pt idx="13707">
                  <c:v>18.887</c:v>
                </c:pt>
                <c:pt idx="13708">
                  <c:v>22.448</c:v>
                </c:pt>
                <c:pt idx="13709">
                  <c:v>27.190999999999999</c:v>
                </c:pt>
                <c:pt idx="13710">
                  <c:v>27.663</c:v>
                </c:pt>
                <c:pt idx="13711">
                  <c:v>28.51</c:v>
                </c:pt>
                <c:pt idx="13712">
                  <c:v>24.632000000000001</c:v>
                </c:pt>
                <c:pt idx="13713">
                  <c:v>19.872</c:v>
                </c:pt>
                <c:pt idx="13714">
                  <c:v>23.638000000000002</c:v>
                </c:pt>
                <c:pt idx="13715">
                  <c:v>25.841999999999999</c:v>
                </c:pt>
                <c:pt idx="13716">
                  <c:v>26.32</c:v>
                </c:pt>
                <c:pt idx="13717">
                  <c:v>25.190999999999999</c:v>
                </c:pt>
                <c:pt idx="13718">
                  <c:v>28.437999999999999</c:v>
                </c:pt>
                <c:pt idx="13719">
                  <c:v>25.277999999999999</c:v>
                </c:pt>
                <c:pt idx="13720">
                  <c:v>19.768999999999998</c:v>
                </c:pt>
                <c:pt idx="13721">
                  <c:v>22.273</c:v>
                </c:pt>
                <c:pt idx="13722">
                  <c:v>21.776</c:v>
                </c:pt>
                <c:pt idx="13723">
                  <c:v>20.326000000000001</c:v>
                </c:pt>
                <c:pt idx="13724">
                  <c:v>26.033000000000001</c:v>
                </c:pt>
                <c:pt idx="13725">
                  <c:v>23.013000000000002</c:v>
                </c:pt>
                <c:pt idx="13726">
                  <c:v>20.634</c:v>
                </c:pt>
                <c:pt idx="13727">
                  <c:v>16.419</c:v>
                </c:pt>
                <c:pt idx="13728">
                  <c:v>29.416</c:v>
                </c:pt>
                <c:pt idx="13729">
                  <c:v>26.202000000000002</c:v>
                </c:pt>
                <c:pt idx="13730">
                  <c:v>20.536999999999999</c:v>
                </c:pt>
                <c:pt idx="13731">
                  <c:v>24.754999999999999</c:v>
                </c:pt>
                <c:pt idx="13732">
                  <c:v>26.5</c:v>
                </c:pt>
                <c:pt idx="13733">
                  <c:v>29.614000000000001</c:v>
                </c:pt>
                <c:pt idx="13734">
                  <c:v>18.059000000000001</c:v>
                </c:pt>
                <c:pt idx="13735">
                  <c:v>24.084</c:v>
                </c:pt>
                <c:pt idx="13736">
                  <c:v>24.643999999999998</c:v>
                </c:pt>
                <c:pt idx="13737">
                  <c:v>18.021000000000001</c:v>
                </c:pt>
                <c:pt idx="13738">
                  <c:v>24.117000000000001</c:v>
                </c:pt>
                <c:pt idx="13739">
                  <c:v>22.765000000000001</c:v>
                </c:pt>
                <c:pt idx="13740">
                  <c:v>20.065000000000001</c:v>
                </c:pt>
                <c:pt idx="13741">
                  <c:v>17.388000000000002</c:v>
                </c:pt>
                <c:pt idx="13742">
                  <c:v>21.558</c:v>
                </c:pt>
                <c:pt idx="13743">
                  <c:v>23.341999999999999</c:v>
                </c:pt>
                <c:pt idx="13744">
                  <c:v>28.869</c:v>
                </c:pt>
                <c:pt idx="13745">
                  <c:v>22.488</c:v>
                </c:pt>
                <c:pt idx="13746">
                  <c:v>27.401</c:v>
                </c:pt>
                <c:pt idx="13747">
                  <c:v>27.411999999999999</c:v>
                </c:pt>
                <c:pt idx="13748">
                  <c:v>34.484000000000002</c:v>
                </c:pt>
                <c:pt idx="13749">
                  <c:v>26.38</c:v>
                </c:pt>
                <c:pt idx="13750">
                  <c:v>28.876000000000001</c:v>
                </c:pt>
                <c:pt idx="13751">
                  <c:v>26.01</c:v>
                </c:pt>
                <c:pt idx="13752">
                  <c:v>17.623999999999999</c:v>
                </c:pt>
                <c:pt idx="13753">
                  <c:v>22.012</c:v>
                </c:pt>
                <c:pt idx="13754">
                  <c:v>20.309999999999999</c:v>
                </c:pt>
                <c:pt idx="13755">
                  <c:v>32.237000000000002</c:v>
                </c:pt>
                <c:pt idx="13756">
                  <c:v>19.66</c:v>
                </c:pt>
                <c:pt idx="13757">
                  <c:v>24.972999999999999</c:v>
                </c:pt>
                <c:pt idx="13758">
                  <c:v>21.254999999999999</c:v>
                </c:pt>
                <c:pt idx="13759">
                  <c:v>26.73</c:v>
                </c:pt>
                <c:pt idx="13760">
                  <c:v>29.815000000000001</c:v>
                </c:pt>
                <c:pt idx="13761">
                  <c:v>25.853999999999999</c:v>
                </c:pt>
                <c:pt idx="13762">
                  <c:v>26.873999999999999</c:v>
                </c:pt>
                <c:pt idx="13763">
                  <c:v>23.712</c:v>
                </c:pt>
                <c:pt idx="13764">
                  <c:v>28.341999999999999</c:v>
                </c:pt>
                <c:pt idx="13765">
                  <c:v>23.204000000000001</c:v>
                </c:pt>
                <c:pt idx="13766">
                  <c:v>29.962</c:v>
                </c:pt>
                <c:pt idx="13767">
                  <c:v>25.972999999999999</c:v>
                </c:pt>
                <c:pt idx="13768">
                  <c:v>29.172999999999998</c:v>
                </c:pt>
                <c:pt idx="13769">
                  <c:v>24.574999999999999</c:v>
                </c:pt>
                <c:pt idx="13770">
                  <c:v>27.713000000000001</c:v>
                </c:pt>
                <c:pt idx="13771">
                  <c:v>26.567</c:v>
                </c:pt>
                <c:pt idx="13772">
                  <c:v>30.501000000000001</c:v>
                </c:pt>
                <c:pt idx="13773">
                  <c:v>17.777999999999999</c:v>
                </c:pt>
                <c:pt idx="13774">
                  <c:v>33.234000000000002</c:v>
                </c:pt>
                <c:pt idx="13775">
                  <c:v>25.763000000000002</c:v>
                </c:pt>
                <c:pt idx="13776">
                  <c:v>30.734000000000002</c:v>
                </c:pt>
                <c:pt idx="13777">
                  <c:v>25.488</c:v>
                </c:pt>
                <c:pt idx="13778">
                  <c:v>19.773</c:v>
                </c:pt>
                <c:pt idx="13779">
                  <c:v>22.512</c:v>
                </c:pt>
                <c:pt idx="13780">
                  <c:v>19.152000000000001</c:v>
                </c:pt>
                <c:pt idx="13781">
                  <c:v>20.757999999999999</c:v>
                </c:pt>
                <c:pt idx="13782">
                  <c:v>34.945</c:v>
                </c:pt>
                <c:pt idx="13783">
                  <c:v>25.346</c:v>
                </c:pt>
                <c:pt idx="13784">
                  <c:v>18.170999999999999</c:v>
                </c:pt>
                <c:pt idx="13785">
                  <c:v>32.883000000000003</c:v>
                </c:pt>
                <c:pt idx="13786">
                  <c:v>24.954999999999998</c:v>
                </c:pt>
                <c:pt idx="13787">
                  <c:v>22.219000000000001</c:v>
                </c:pt>
                <c:pt idx="13788">
                  <c:v>23.134</c:v>
                </c:pt>
                <c:pt idx="13789">
                  <c:v>33.523000000000003</c:v>
                </c:pt>
                <c:pt idx="13790">
                  <c:v>25.9</c:v>
                </c:pt>
                <c:pt idx="13791">
                  <c:v>25.44</c:v>
                </c:pt>
                <c:pt idx="13792">
                  <c:v>23.888999999999999</c:v>
                </c:pt>
                <c:pt idx="13793">
                  <c:v>21.555</c:v>
                </c:pt>
                <c:pt idx="13794">
                  <c:v>21.58</c:v>
                </c:pt>
                <c:pt idx="13795">
                  <c:v>27.721</c:v>
                </c:pt>
                <c:pt idx="13796">
                  <c:v>27.933</c:v>
                </c:pt>
                <c:pt idx="13797">
                  <c:v>24.693000000000001</c:v>
                </c:pt>
                <c:pt idx="13798">
                  <c:v>21.210999999999999</c:v>
                </c:pt>
                <c:pt idx="13799">
                  <c:v>30.108000000000001</c:v>
                </c:pt>
                <c:pt idx="13800">
                  <c:v>21.619</c:v>
                </c:pt>
                <c:pt idx="13801">
                  <c:v>19.457999999999998</c:v>
                </c:pt>
                <c:pt idx="13802">
                  <c:v>21.385999999999999</c:v>
                </c:pt>
                <c:pt idx="13803">
                  <c:v>19.632999999999999</c:v>
                </c:pt>
                <c:pt idx="13804">
                  <c:v>29.783999999999999</c:v>
                </c:pt>
                <c:pt idx="13805">
                  <c:v>29.823</c:v>
                </c:pt>
                <c:pt idx="13806">
                  <c:v>29.920999999999999</c:v>
                </c:pt>
                <c:pt idx="13807">
                  <c:v>25.305</c:v>
                </c:pt>
                <c:pt idx="13808">
                  <c:v>28.759</c:v>
                </c:pt>
                <c:pt idx="13809">
                  <c:v>26.7</c:v>
                </c:pt>
                <c:pt idx="13810">
                  <c:v>24.99</c:v>
                </c:pt>
                <c:pt idx="13811">
                  <c:v>24.27</c:v>
                </c:pt>
                <c:pt idx="13812">
                  <c:v>27.483000000000001</c:v>
                </c:pt>
                <c:pt idx="13813">
                  <c:v>20.542999999999999</c:v>
                </c:pt>
                <c:pt idx="13814">
                  <c:v>21.818999999999999</c:v>
                </c:pt>
                <c:pt idx="13815">
                  <c:v>22.064</c:v>
                </c:pt>
                <c:pt idx="13816">
                  <c:v>24.632999999999999</c:v>
                </c:pt>
                <c:pt idx="13817">
                  <c:v>28.356000000000002</c:v>
                </c:pt>
                <c:pt idx="13818">
                  <c:v>24.995000000000001</c:v>
                </c:pt>
                <c:pt idx="13819">
                  <c:v>26.266999999999999</c:v>
                </c:pt>
                <c:pt idx="13820">
                  <c:v>18.803000000000001</c:v>
                </c:pt>
                <c:pt idx="13821">
                  <c:v>23.25</c:v>
                </c:pt>
                <c:pt idx="13822">
                  <c:v>22.407</c:v>
                </c:pt>
                <c:pt idx="13823">
                  <c:v>22.571000000000002</c:v>
                </c:pt>
                <c:pt idx="13824">
                  <c:v>30.497</c:v>
                </c:pt>
                <c:pt idx="13825">
                  <c:v>35.479999999999997</c:v>
                </c:pt>
                <c:pt idx="13826">
                  <c:v>19.268000000000001</c:v>
                </c:pt>
                <c:pt idx="13827">
                  <c:v>24.135999999999999</c:v>
                </c:pt>
                <c:pt idx="13828">
                  <c:v>30.076000000000001</c:v>
                </c:pt>
                <c:pt idx="13829">
                  <c:v>23.527999999999999</c:v>
                </c:pt>
                <c:pt idx="13830">
                  <c:v>22.253</c:v>
                </c:pt>
                <c:pt idx="13831">
                  <c:v>28.236999999999998</c:v>
                </c:pt>
                <c:pt idx="13832">
                  <c:v>26.053000000000001</c:v>
                </c:pt>
                <c:pt idx="13833">
                  <c:v>27.196999999999999</c:v>
                </c:pt>
                <c:pt idx="13834">
                  <c:v>22.811</c:v>
                </c:pt>
                <c:pt idx="13835">
                  <c:v>29.236000000000001</c:v>
                </c:pt>
                <c:pt idx="13836">
                  <c:v>29.021000000000001</c:v>
                </c:pt>
                <c:pt idx="13837">
                  <c:v>25.023</c:v>
                </c:pt>
                <c:pt idx="13838">
                  <c:v>22.366</c:v>
                </c:pt>
                <c:pt idx="13839">
                  <c:v>28.619</c:v>
                </c:pt>
                <c:pt idx="13840">
                  <c:v>31.164000000000001</c:v>
                </c:pt>
                <c:pt idx="13841">
                  <c:v>25.442</c:v>
                </c:pt>
                <c:pt idx="13842">
                  <c:v>21.981000000000002</c:v>
                </c:pt>
                <c:pt idx="13843">
                  <c:v>26.204000000000001</c:v>
                </c:pt>
                <c:pt idx="13844">
                  <c:v>25.713000000000001</c:v>
                </c:pt>
                <c:pt idx="13845">
                  <c:v>18.495999999999999</c:v>
                </c:pt>
                <c:pt idx="13846">
                  <c:v>23.300999999999998</c:v>
                </c:pt>
                <c:pt idx="13847">
                  <c:v>20.323</c:v>
                </c:pt>
                <c:pt idx="13848">
                  <c:v>29.786999999999999</c:v>
                </c:pt>
                <c:pt idx="13849">
                  <c:v>27.605</c:v>
                </c:pt>
                <c:pt idx="13850">
                  <c:v>22.77</c:v>
                </c:pt>
                <c:pt idx="13851">
                  <c:v>18.702999999999999</c:v>
                </c:pt>
                <c:pt idx="13852">
                  <c:v>24.876000000000001</c:v>
                </c:pt>
                <c:pt idx="13853">
                  <c:v>25.763999999999999</c:v>
                </c:pt>
                <c:pt idx="13854">
                  <c:v>26.228000000000002</c:v>
                </c:pt>
                <c:pt idx="13855">
                  <c:v>34.563000000000002</c:v>
                </c:pt>
                <c:pt idx="13856">
                  <c:v>27.03</c:v>
                </c:pt>
                <c:pt idx="13857">
                  <c:v>27.835999999999999</c:v>
                </c:pt>
                <c:pt idx="13858">
                  <c:v>24.591000000000001</c:v>
                </c:pt>
                <c:pt idx="13859">
                  <c:v>24.616</c:v>
                </c:pt>
                <c:pt idx="13860">
                  <c:v>27.584</c:v>
                </c:pt>
                <c:pt idx="13861">
                  <c:v>25.942</c:v>
                </c:pt>
                <c:pt idx="13862">
                  <c:v>30.834</c:v>
                </c:pt>
                <c:pt idx="13863">
                  <c:v>17.827000000000002</c:v>
                </c:pt>
                <c:pt idx="13864">
                  <c:v>20.716000000000001</c:v>
                </c:pt>
                <c:pt idx="13865">
                  <c:v>28.783000000000001</c:v>
                </c:pt>
                <c:pt idx="13866">
                  <c:v>18.609000000000002</c:v>
                </c:pt>
                <c:pt idx="13867">
                  <c:v>22.635000000000002</c:v>
                </c:pt>
                <c:pt idx="13868">
                  <c:v>31.431000000000001</c:v>
                </c:pt>
                <c:pt idx="13869">
                  <c:v>23.491</c:v>
                </c:pt>
                <c:pt idx="13870">
                  <c:v>25.626000000000001</c:v>
                </c:pt>
                <c:pt idx="13871">
                  <c:v>21.526</c:v>
                </c:pt>
                <c:pt idx="13872">
                  <c:v>27.577000000000002</c:v>
                </c:pt>
                <c:pt idx="13873">
                  <c:v>25.141999999999999</c:v>
                </c:pt>
                <c:pt idx="13874">
                  <c:v>26.036999999999999</c:v>
                </c:pt>
                <c:pt idx="13875">
                  <c:v>19.794</c:v>
                </c:pt>
                <c:pt idx="13876">
                  <c:v>24.405000000000001</c:v>
                </c:pt>
                <c:pt idx="13877">
                  <c:v>20.151</c:v>
                </c:pt>
                <c:pt idx="13878">
                  <c:v>23.891999999999999</c:v>
                </c:pt>
                <c:pt idx="13879">
                  <c:v>27.408000000000001</c:v>
                </c:pt>
                <c:pt idx="13880">
                  <c:v>28.698</c:v>
                </c:pt>
                <c:pt idx="13881">
                  <c:v>19.337</c:v>
                </c:pt>
                <c:pt idx="13882">
                  <c:v>14.426</c:v>
                </c:pt>
                <c:pt idx="13883">
                  <c:v>26.291</c:v>
                </c:pt>
                <c:pt idx="13884">
                  <c:v>23.504999999999999</c:v>
                </c:pt>
                <c:pt idx="13885">
                  <c:v>19.675999999999998</c:v>
                </c:pt>
                <c:pt idx="13886">
                  <c:v>22.635000000000002</c:v>
                </c:pt>
                <c:pt idx="13887">
                  <c:v>24.454000000000001</c:v>
                </c:pt>
                <c:pt idx="13888">
                  <c:v>20.02</c:v>
                </c:pt>
                <c:pt idx="13889">
                  <c:v>24.760999999999999</c:v>
                </c:pt>
                <c:pt idx="13890">
                  <c:v>27.600999999999999</c:v>
                </c:pt>
                <c:pt idx="13891">
                  <c:v>33.314999999999998</c:v>
                </c:pt>
                <c:pt idx="13892">
                  <c:v>32.328000000000003</c:v>
                </c:pt>
                <c:pt idx="13893">
                  <c:v>23.504999999999999</c:v>
                </c:pt>
                <c:pt idx="13894">
                  <c:v>28.686</c:v>
                </c:pt>
                <c:pt idx="13895">
                  <c:v>22.277999999999999</c:v>
                </c:pt>
                <c:pt idx="13896">
                  <c:v>23.393000000000001</c:v>
                </c:pt>
                <c:pt idx="13897">
                  <c:v>27.649000000000001</c:v>
                </c:pt>
                <c:pt idx="13898">
                  <c:v>26.113</c:v>
                </c:pt>
                <c:pt idx="13899">
                  <c:v>23.021000000000001</c:v>
                </c:pt>
                <c:pt idx="13900">
                  <c:v>27.803999999999998</c:v>
                </c:pt>
                <c:pt idx="13901">
                  <c:v>32.335000000000001</c:v>
                </c:pt>
                <c:pt idx="13902">
                  <c:v>21.231999999999999</c:v>
                </c:pt>
                <c:pt idx="13903">
                  <c:v>26.83</c:v>
                </c:pt>
                <c:pt idx="13904">
                  <c:v>27.393000000000001</c:v>
                </c:pt>
                <c:pt idx="13905">
                  <c:v>28.92</c:v>
                </c:pt>
                <c:pt idx="13906">
                  <c:v>25.856000000000002</c:v>
                </c:pt>
                <c:pt idx="13907">
                  <c:v>24.419</c:v>
                </c:pt>
                <c:pt idx="13908">
                  <c:v>15.984</c:v>
                </c:pt>
                <c:pt idx="13909">
                  <c:v>25.111999999999998</c:v>
                </c:pt>
                <c:pt idx="13910">
                  <c:v>20.157</c:v>
                </c:pt>
                <c:pt idx="13911">
                  <c:v>28.425999999999998</c:v>
                </c:pt>
                <c:pt idx="13912">
                  <c:v>28.402000000000001</c:v>
                </c:pt>
                <c:pt idx="13913">
                  <c:v>29.382999999999999</c:v>
                </c:pt>
                <c:pt idx="13914">
                  <c:v>24.736000000000001</c:v>
                </c:pt>
                <c:pt idx="13915">
                  <c:v>28.702000000000002</c:v>
                </c:pt>
                <c:pt idx="13916">
                  <c:v>25.204000000000001</c:v>
                </c:pt>
                <c:pt idx="13917">
                  <c:v>27.709</c:v>
                </c:pt>
                <c:pt idx="13918">
                  <c:v>20.661999999999999</c:v>
                </c:pt>
                <c:pt idx="13919">
                  <c:v>24.488</c:v>
                </c:pt>
                <c:pt idx="13920">
                  <c:v>28.003</c:v>
                </c:pt>
                <c:pt idx="13921">
                  <c:v>25.303000000000001</c:v>
                </c:pt>
                <c:pt idx="13922">
                  <c:v>21.716000000000001</c:v>
                </c:pt>
                <c:pt idx="13923">
                  <c:v>24.029</c:v>
                </c:pt>
                <c:pt idx="13924">
                  <c:v>26.029</c:v>
                </c:pt>
                <c:pt idx="13925">
                  <c:v>25.77</c:v>
                </c:pt>
                <c:pt idx="13926">
                  <c:v>27.59</c:v>
                </c:pt>
                <c:pt idx="13927">
                  <c:v>36.088999999999999</c:v>
                </c:pt>
                <c:pt idx="13928">
                  <c:v>21.667000000000002</c:v>
                </c:pt>
                <c:pt idx="13929">
                  <c:v>27.413</c:v>
                </c:pt>
                <c:pt idx="13930">
                  <c:v>26.928000000000001</c:v>
                </c:pt>
                <c:pt idx="13931">
                  <c:v>28.988</c:v>
                </c:pt>
                <c:pt idx="13932">
                  <c:v>22.911000000000001</c:v>
                </c:pt>
                <c:pt idx="13933">
                  <c:v>23.023</c:v>
                </c:pt>
                <c:pt idx="13934">
                  <c:v>23.207000000000001</c:v>
                </c:pt>
                <c:pt idx="13935">
                  <c:v>28.2</c:v>
                </c:pt>
                <c:pt idx="13936">
                  <c:v>26.885999999999999</c:v>
                </c:pt>
                <c:pt idx="13937">
                  <c:v>29.326000000000001</c:v>
                </c:pt>
                <c:pt idx="13938">
                  <c:v>24.081</c:v>
                </c:pt>
                <c:pt idx="13939">
                  <c:v>24.248000000000001</c:v>
                </c:pt>
                <c:pt idx="13940">
                  <c:v>25.059000000000001</c:v>
                </c:pt>
                <c:pt idx="13941">
                  <c:v>26.922999999999998</c:v>
                </c:pt>
                <c:pt idx="13942">
                  <c:v>23.795000000000002</c:v>
                </c:pt>
                <c:pt idx="13943">
                  <c:v>23.02</c:v>
                </c:pt>
                <c:pt idx="13944">
                  <c:v>23.59</c:v>
                </c:pt>
                <c:pt idx="13945">
                  <c:v>20.434000000000001</c:v>
                </c:pt>
                <c:pt idx="13946">
                  <c:v>28.952000000000002</c:v>
                </c:pt>
                <c:pt idx="13947">
                  <c:v>24.852</c:v>
                </c:pt>
                <c:pt idx="13948">
                  <c:v>24.094000000000001</c:v>
                </c:pt>
                <c:pt idx="13949">
                  <c:v>23.632000000000001</c:v>
                </c:pt>
                <c:pt idx="13950">
                  <c:v>27.689</c:v>
                </c:pt>
                <c:pt idx="13951">
                  <c:v>26.75</c:v>
                </c:pt>
                <c:pt idx="13952">
                  <c:v>22.558</c:v>
                </c:pt>
                <c:pt idx="13953">
                  <c:v>22.91</c:v>
                </c:pt>
                <c:pt idx="13954">
                  <c:v>19.802</c:v>
                </c:pt>
                <c:pt idx="13955">
                  <c:v>33.009</c:v>
                </c:pt>
                <c:pt idx="13956">
                  <c:v>29.672999999999998</c:v>
                </c:pt>
                <c:pt idx="13957">
                  <c:v>19.318000000000001</c:v>
                </c:pt>
                <c:pt idx="13958">
                  <c:v>21.097000000000001</c:v>
                </c:pt>
                <c:pt idx="13959">
                  <c:v>24.291</c:v>
                </c:pt>
                <c:pt idx="13960">
                  <c:v>25.54</c:v>
                </c:pt>
                <c:pt idx="13961">
                  <c:v>24.318999999999999</c:v>
                </c:pt>
                <c:pt idx="13962">
                  <c:v>24.835999999999999</c:v>
                </c:pt>
                <c:pt idx="13963">
                  <c:v>25.794</c:v>
                </c:pt>
                <c:pt idx="13964">
                  <c:v>28.106000000000002</c:v>
                </c:pt>
                <c:pt idx="13965">
                  <c:v>27.305</c:v>
                </c:pt>
                <c:pt idx="13966">
                  <c:v>22.65</c:v>
                </c:pt>
                <c:pt idx="13967">
                  <c:v>25.614999999999998</c:v>
                </c:pt>
                <c:pt idx="13968">
                  <c:v>25.074000000000002</c:v>
                </c:pt>
                <c:pt idx="13969">
                  <c:v>21.574000000000002</c:v>
                </c:pt>
                <c:pt idx="13970">
                  <c:v>33.648000000000003</c:v>
                </c:pt>
                <c:pt idx="13971">
                  <c:v>34.506999999999998</c:v>
                </c:pt>
                <c:pt idx="13972">
                  <c:v>25.856000000000002</c:v>
                </c:pt>
                <c:pt idx="13973">
                  <c:v>27.452000000000002</c:v>
                </c:pt>
                <c:pt idx="13974">
                  <c:v>23.617999999999999</c:v>
                </c:pt>
                <c:pt idx="13975">
                  <c:v>22.184000000000001</c:v>
                </c:pt>
                <c:pt idx="13976">
                  <c:v>18.565000000000001</c:v>
                </c:pt>
                <c:pt idx="13977">
                  <c:v>25.204999999999998</c:v>
                </c:pt>
                <c:pt idx="13978">
                  <c:v>23.398</c:v>
                </c:pt>
                <c:pt idx="13979">
                  <c:v>25.324000000000002</c:v>
                </c:pt>
                <c:pt idx="13980">
                  <c:v>26.175000000000001</c:v>
                </c:pt>
                <c:pt idx="13981">
                  <c:v>22.834</c:v>
                </c:pt>
                <c:pt idx="13982">
                  <c:v>27.853999999999999</c:v>
                </c:pt>
                <c:pt idx="13983">
                  <c:v>22.452000000000002</c:v>
                </c:pt>
                <c:pt idx="13984">
                  <c:v>23.300999999999998</c:v>
                </c:pt>
                <c:pt idx="13985">
                  <c:v>22.068000000000001</c:v>
                </c:pt>
                <c:pt idx="13986">
                  <c:v>19.056000000000001</c:v>
                </c:pt>
                <c:pt idx="13987">
                  <c:v>18.643999999999998</c:v>
                </c:pt>
                <c:pt idx="13988">
                  <c:v>22.155999999999999</c:v>
                </c:pt>
                <c:pt idx="13989">
                  <c:v>22.488</c:v>
                </c:pt>
                <c:pt idx="13990">
                  <c:v>26.74</c:v>
                </c:pt>
                <c:pt idx="13991">
                  <c:v>26.8</c:v>
                </c:pt>
                <c:pt idx="13992">
                  <c:v>18.013999999999999</c:v>
                </c:pt>
                <c:pt idx="13993">
                  <c:v>21.030999999999999</c:v>
                </c:pt>
                <c:pt idx="13994">
                  <c:v>20.026</c:v>
                </c:pt>
                <c:pt idx="13995">
                  <c:v>22.152000000000001</c:v>
                </c:pt>
                <c:pt idx="13996">
                  <c:v>24.135000000000002</c:v>
                </c:pt>
                <c:pt idx="13997">
                  <c:v>20.439</c:v>
                </c:pt>
                <c:pt idx="13998">
                  <c:v>25.678000000000001</c:v>
                </c:pt>
                <c:pt idx="13999">
                  <c:v>23.562000000000001</c:v>
                </c:pt>
                <c:pt idx="14000">
                  <c:v>18.170999999999999</c:v>
                </c:pt>
                <c:pt idx="14001">
                  <c:v>25.628</c:v>
                </c:pt>
                <c:pt idx="14002">
                  <c:v>22.503</c:v>
                </c:pt>
                <c:pt idx="14003">
                  <c:v>27.305</c:v>
                </c:pt>
                <c:pt idx="14004">
                  <c:v>24.521000000000001</c:v>
                </c:pt>
                <c:pt idx="14005">
                  <c:v>26.055</c:v>
                </c:pt>
                <c:pt idx="14006">
                  <c:v>27.925999999999998</c:v>
                </c:pt>
                <c:pt idx="14007">
                  <c:v>24.864000000000001</c:v>
                </c:pt>
                <c:pt idx="14008">
                  <c:v>24.268999999999998</c:v>
                </c:pt>
                <c:pt idx="14009">
                  <c:v>19.117000000000001</c:v>
                </c:pt>
                <c:pt idx="14010">
                  <c:v>26.081</c:v>
                </c:pt>
                <c:pt idx="14011">
                  <c:v>27.562000000000001</c:v>
                </c:pt>
                <c:pt idx="14012">
                  <c:v>22.768000000000001</c:v>
                </c:pt>
                <c:pt idx="14013">
                  <c:v>19.052</c:v>
                </c:pt>
                <c:pt idx="14014">
                  <c:v>25.527999999999999</c:v>
                </c:pt>
                <c:pt idx="14015">
                  <c:v>22.847999999999999</c:v>
                </c:pt>
                <c:pt idx="14016">
                  <c:v>28.952999999999999</c:v>
                </c:pt>
                <c:pt idx="14017">
                  <c:v>24.283000000000001</c:v>
                </c:pt>
                <c:pt idx="14018">
                  <c:v>26.247</c:v>
                </c:pt>
                <c:pt idx="14019">
                  <c:v>23.074999999999999</c:v>
                </c:pt>
                <c:pt idx="14020">
                  <c:v>31.68</c:v>
                </c:pt>
                <c:pt idx="14021">
                  <c:v>20.285</c:v>
                </c:pt>
                <c:pt idx="14022">
                  <c:v>28.756</c:v>
                </c:pt>
                <c:pt idx="14023">
                  <c:v>20.164000000000001</c:v>
                </c:pt>
                <c:pt idx="14024">
                  <c:v>24.863</c:v>
                </c:pt>
                <c:pt idx="14025">
                  <c:v>22.86</c:v>
                </c:pt>
                <c:pt idx="14026">
                  <c:v>21.65</c:v>
                </c:pt>
                <c:pt idx="14027">
                  <c:v>26.177</c:v>
                </c:pt>
                <c:pt idx="14028">
                  <c:v>24.661000000000001</c:v>
                </c:pt>
                <c:pt idx="14029">
                  <c:v>25.957999999999998</c:v>
                </c:pt>
                <c:pt idx="14030">
                  <c:v>24.349</c:v>
                </c:pt>
                <c:pt idx="14031">
                  <c:v>28.491</c:v>
                </c:pt>
                <c:pt idx="14032">
                  <c:v>27.617999999999999</c:v>
                </c:pt>
                <c:pt idx="14033">
                  <c:v>29.65</c:v>
                </c:pt>
                <c:pt idx="14034">
                  <c:v>26.591000000000001</c:v>
                </c:pt>
                <c:pt idx="14035">
                  <c:v>27.143000000000001</c:v>
                </c:pt>
                <c:pt idx="14036">
                  <c:v>19.271999999999998</c:v>
                </c:pt>
                <c:pt idx="14037">
                  <c:v>19.035</c:v>
                </c:pt>
                <c:pt idx="14038">
                  <c:v>25.846</c:v>
                </c:pt>
                <c:pt idx="14039">
                  <c:v>25.111999999999998</c:v>
                </c:pt>
                <c:pt idx="14040">
                  <c:v>25.391999999999999</c:v>
                </c:pt>
                <c:pt idx="14041">
                  <c:v>20.553000000000001</c:v>
                </c:pt>
                <c:pt idx="14042">
                  <c:v>23.620999999999999</c:v>
                </c:pt>
                <c:pt idx="14043">
                  <c:v>23.744</c:v>
                </c:pt>
                <c:pt idx="14044">
                  <c:v>24.683</c:v>
                </c:pt>
                <c:pt idx="14045">
                  <c:v>22.018000000000001</c:v>
                </c:pt>
                <c:pt idx="14046">
                  <c:v>26.100999999999999</c:v>
                </c:pt>
                <c:pt idx="14047">
                  <c:v>28.574000000000002</c:v>
                </c:pt>
                <c:pt idx="14048">
                  <c:v>22.332999999999998</c:v>
                </c:pt>
                <c:pt idx="14049">
                  <c:v>32.673000000000002</c:v>
                </c:pt>
                <c:pt idx="14050">
                  <c:v>30.257000000000001</c:v>
                </c:pt>
                <c:pt idx="14051">
                  <c:v>19.100000000000001</c:v>
                </c:pt>
                <c:pt idx="14052">
                  <c:v>15.512</c:v>
                </c:pt>
                <c:pt idx="14053">
                  <c:v>25.119</c:v>
                </c:pt>
                <c:pt idx="14054">
                  <c:v>23.658999999999999</c:v>
                </c:pt>
                <c:pt idx="14055">
                  <c:v>22.39</c:v>
                </c:pt>
                <c:pt idx="14056">
                  <c:v>21.53</c:v>
                </c:pt>
                <c:pt idx="14057">
                  <c:v>24.704999999999998</c:v>
                </c:pt>
                <c:pt idx="14058">
                  <c:v>26.088000000000001</c:v>
                </c:pt>
                <c:pt idx="14059">
                  <c:v>30.975999999999999</c:v>
                </c:pt>
                <c:pt idx="14060">
                  <c:v>28.353999999999999</c:v>
                </c:pt>
                <c:pt idx="14061">
                  <c:v>22.024999999999999</c:v>
                </c:pt>
                <c:pt idx="14062">
                  <c:v>20.690999999999999</c:v>
                </c:pt>
                <c:pt idx="14063">
                  <c:v>21.698</c:v>
                </c:pt>
                <c:pt idx="14064">
                  <c:v>28.718</c:v>
                </c:pt>
                <c:pt idx="14065">
                  <c:v>26.962</c:v>
                </c:pt>
                <c:pt idx="14066">
                  <c:v>26.324999999999999</c:v>
                </c:pt>
                <c:pt idx="14067">
                  <c:v>27.69</c:v>
                </c:pt>
                <c:pt idx="14068">
                  <c:v>20.030999999999999</c:v>
                </c:pt>
                <c:pt idx="14069">
                  <c:v>28.466999999999999</c:v>
                </c:pt>
                <c:pt idx="14070">
                  <c:v>18.219000000000001</c:v>
                </c:pt>
                <c:pt idx="14071">
                  <c:v>14.805</c:v>
                </c:pt>
                <c:pt idx="14072">
                  <c:v>20.547999999999998</c:v>
                </c:pt>
                <c:pt idx="14073">
                  <c:v>21.923999999999999</c:v>
                </c:pt>
                <c:pt idx="14074">
                  <c:v>25.853999999999999</c:v>
                </c:pt>
                <c:pt idx="14075">
                  <c:v>21.841000000000001</c:v>
                </c:pt>
                <c:pt idx="14076">
                  <c:v>27.533000000000001</c:v>
                </c:pt>
                <c:pt idx="14077">
                  <c:v>23.960999999999999</c:v>
                </c:pt>
                <c:pt idx="14078">
                  <c:v>18.510999999999999</c:v>
                </c:pt>
                <c:pt idx="14079">
                  <c:v>29.111999999999998</c:v>
                </c:pt>
                <c:pt idx="14080">
                  <c:v>27.198</c:v>
                </c:pt>
                <c:pt idx="14081">
                  <c:v>25.491</c:v>
                </c:pt>
                <c:pt idx="14082">
                  <c:v>22.186</c:v>
                </c:pt>
                <c:pt idx="14083">
                  <c:v>24.908999999999999</c:v>
                </c:pt>
                <c:pt idx="14084">
                  <c:v>18.949000000000002</c:v>
                </c:pt>
                <c:pt idx="14085">
                  <c:v>27.187999999999999</c:v>
                </c:pt>
                <c:pt idx="14086">
                  <c:v>25.631</c:v>
                </c:pt>
                <c:pt idx="14087">
                  <c:v>26.100999999999999</c:v>
                </c:pt>
                <c:pt idx="14088">
                  <c:v>32.619</c:v>
                </c:pt>
                <c:pt idx="14089">
                  <c:v>25.817</c:v>
                </c:pt>
                <c:pt idx="14090">
                  <c:v>24.013000000000002</c:v>
                </c:pt>
                <c:pt idx="14091">
                  <c:v>22.155999999999999</c:v>
                </c:pt>
                <c:pt idx="14092">
                  <c:v>21.765000000000001</c:v>
                </c:pt>
                <c:pt idx="14093">
                  <c:v>23.045999999999999</c:v>
                </c:pt>
                <c:pt idx="14094">
                  <c:v>21.471</c:v>
                </c:pt>
                <c:pt idx="14095">
                  <c:v>26.882999999999999</c:v>
                </c:pt>
                <c:pt idx="14096">
                  <c:v>21.012</c:v>
                </c:pt>
                <c:pt idx="14097">
                  <c:v>21.113</c:v>
                </c:pt>
                <c:pt idx="14098">
                  <c:v>29.053999999999998</c:v>
                </c:pt>
                <c:pt idx="14099">
                  <c:v>24.888999999999999</c:v>
                </c:pt>
                <c:pt idx="14100">
                  <c:v>26.971</c:v>
                </c:pt>
                <c:pt idx="14101">
                  <c:v>21.321000000000002</c:v>
                </c:pt>
                <c:pt idx="14102">
                  <c:v>22.945</c:v>
                </c:pt>
                <c:pt idx="14103">
                  <c:v>23.474</c:v>
                </c:pt>
                <c:pt idx="14104">
                  <c:v>23.280999999999999</c:v>
                </c:pt>
                <c:pt idx="14105">
                  <c:v>26.47</c:v>
                </c:pt>
                <c:pt idx="14106">
                  <c:v>26.672000000000001</c:v>
                </c:pt>
                <c:pt idx="14107">
                  <c:v>21.59</c:v>
                </c:pt>
                <c:pt idx="14108">
                  <c:v>22.814</c:v>
                </c:pt>
                <c:pt idx="14109">
                  <c:v>24.568999999999999</c:v>
                </c:pt>
                <c:pt idx="14110">
                  <c:v>26.291</c:v>
                </c:pt>
                <c:pt idx="14111">
                  <c:v>22.99</c:v>
                </c:pt>
                <c:pt idx="14112">
                  <c:v>21.626999999999999</c:v>
                </c:pt>
                <c:pt idx="14113">
                  <c:v>23.152000000000001</c:v>
                </c:pt>
                <c:pt idx="14114">
                  <c:v>22.062999999999999</c:v>
                </c:pt>
                <c:pt idx="14115">
                  <c:v>22.088999999999999</c:v>
                </c:pt>
                <c:pt idx="14116">
                  <c:v>31.363</c:v>
                </c:pt>
                <c:pt idx="14117">
                  <c:v>28.984999999999999</c:v>
                </c:pt>
                <c:pt idx="14118">
                  <c:v>27.925999999999998</c:v>
                </c:pt>
                <c:pt idx="14119">
                  <c:v>24.998000000000001</c:v>
                </c:pt>
                <c:pt idx="14120">
                  <c:v>17.817</c:v>
                </c:pt>
                <c:pt idx="14121">
                  <c:v>24.523</c:v>
                </c:pt>
                <c:pt idx="14122">
                  <c:v>26.687999999999999</c:v>
                </c:pt>
                <c:pt idx="14123">
                  <c:v>24.882000000000001</c:v>
                </c:pt>
                <c:pt idx="14124">
                  <c:v>22.193000000000001</c:v>
                </c:pt>
                <c:pt idx="14125">
                  <c:v>20.763999999999999</c:v>
                </c:pt>
                <c:pt idx="14126">
                  <c:v>22.45</c:v>
                </c:pt>
                <c:pt idx="14127">
                  <c:v>22.971</c:v>
                </c:pt>
                <c:pt idx="14128">
                  <c:v>28.439</c:v>
                </c:pt>
                <c:pt idx="14129">
                  <c:v>22.643000000000001</c:v>
                </c:pt>
                <c:pt idx="14130">
                  <c:v>30.998999999999999</c:v>
                </c:pt>
                <c:pt idx="14131">
                  <c:v>22.356999999999999</c:v>
                </c:pt>
                <c:pt idx="14132">
                  <c:v>17.460999999999999</c:v>
                </c:pt>
                <c:pt idx="14133">
                  <c:v>23.423999999999999</c:v>
                </c:pt>
                <c:pt idx="14134">
                  <c:v>19.998999999999999</c:v>
                </c:pt>
                <c:pt idx="14135">
                  <c:v>21.93</c:v>
                </c:pt>
                <c:pt idx="14136">
                  <c:v>18.928999999999998</c:v>
                </c:pt>
                <c:pt idx="14137">
                  <c:v>24.327999999999999</c:v>
                </c:pt>
                <c:pt idx="14138">
                  <c:v>25.71</c:v>
                </c:pt>
                <c:pt idx="14139">
                  <c:v>28.966999999999999</c:v>
                </c:pt>
                <c:pt idx="14140">
                  <c:v>20.524999999999999</c:v>
                </c:pt>
                <c:pt idx="14141">
                  <c:v>27.184999999999999</c:v>
                </c:pt>
                <c:pt idx="14142">
                  <c:v>27.927</c:v>
                </c:pt>
                <c:pt idx="14143">
                  <c:v>26.242000000000001</c:v>
                </c:pt>
                <c:pt idx="14144">
                  <c:v>25.678000000000001</c:v>
                </c:pt>
                <c:pt idx="14145">
                  <c:v>27.327000000000002</c:v>
                </c:pt>
                <c:pt idx="14146">
                  <c:v>20.972000000000001</c:v>
                </c:pt>
                <c:pt idx="14147">
                  <c:v>21.091000000000001</c:v>
                </c:pt>
                <c:pt idx="14148">
                  <c:v>24.481000000000002</c:v>
                </c:pt>
                <c:pt idx="14149">
                  <c:v>32.054000000000002</c:v>
                </c:pt>
                <c:pt idx="14150">
                  <c:v>22.352</c:v>
                </c:pt>
                <c:pt idx="14151">
                  <c:v>24.7</c:v>
                </c:pt>
                <c:pt idx="14152">
                  <c:v>29.997</c:v>
                </c:pt>
                <c:pt idx="14153">
                  <c:v>24.106000000000002</c:v>
                </c:pt>
                <c:pt idx="14154">
                  <c:v>19.245000000000001</c:v>
                </c:pt>
                <c:pt idx="14155">
                  <c:v>19.009</c:v>
                </c:pt>
                <c:pt idx="14156">
                  <c:v>25.192</c:v>
                </c:pt>
                <c:pt idx="14157">
                  <c:v>32.878</c:v>
                </c:pt>
                <c:pt idx="14158">
                  <c:v>24.71</c:v>
                </c:pt>
                <c:pt idx="14159">
                  <c:v>33.58</c:v>
                </c:pt>
                <c:pt idx="14160">
                  <c:v>24.751000000000001</c:v>
                </c:pt>
                <c:pt idx="14161">
                  <c:v>27.163</c:v>
                </c:pt>
                <c:pt idx="14162">
                  <c:v>23.920999999999999</c:v>
                </c:pt>
                <c:pt idx="14163">
                  <c:v>21.405999999999999</c:v>
                </c:pt>
                <c:pt idx="14164">
                  <c:v>24.76</c:v>
                </c:pt>
                <c:pt idx="14165">
                  <c:v>22.497</c:v>
                </c:pt>
                <c:pt idx="14166">
                  <c:v>21.942</c:v>
                </c:pt>
                <c:pt idx="14167">
                  <c:v>19.859000000000002</c:v>
                </c:pt>
                <c:pt idx="14168">
                  <c:v>31.405999999999999</c:v>
                </c:pt>
                <c:pt idx="14169">
                  <c:v>24.065999999999999</c:v>
                </c:pt>
                <c:pt idx="14170">
                  <c:v>30.518999999999998</c:v>
                </c:pt>
                <c:pt idx="14171">
                  <c:v>24.702000000000002</c:v>
                </c:pt>
                <c:pt idx="14172">
                  <c:v>34.057000000000002</c:v>
                </c:pt>
                <c:pt idx="14173">
                  <c:v>22.274000000000001</c:v>
                </c:pt>
                <c:pt idx="14174">
                  <c:v>23.603999999999999</c:v>
                </c:pt>
                <c:pt idx="14175">
                  <c:v>25.212</c:v>
                </c:pt>
                <c:pt idx="14176">
                  <c:v>26.498000000000001</c:v>
                </c:pt>
                <c:pt idx="14177">
                  <c:v>25.707000000000001</c:v>
                </c:pt>
                <c:pt idx="14178">
                  <c:v>20.036999999999999</c:v>
                </c:pt>
                <c:pt idx="14179">
                  <c:v>23.638999999999999</c:v>
                </c:pt>
                <c:pt idx="14180">
                  <c:v>31.887</c:v>
                </c:pt>
                <c:pt idx="14181">
                  <c:v>28.193999999999999</c:v>
                </c:pt>
                <c:pt idx="14182">
                  <c:v>28.21</c:v>
                </c:pt>
                <c:pt idx="14183">
                  <c:v>21.023</c:v>
                </c:pt>
                <c:pt idx="14184">
                  <c:v>30.873000000000001</c:v>
                </c:pt>
                <c:pt idx="14185">
                  <c:v>30.257999999999999</c:v>
                </c:pt>
                <c:pt idx="14186">
                  <c:v>23.972999999999999</c:v>
                </c:pt>
                <c:pt idx="14187">
                  <c:v>21.221</c:v>
                </c:pt>
                <c:pt idx="14188">
                  <c:v>29.248999999999999</c:v>
                </c:pt>
                <c:pt idx="14189">
                  <c:v>25.690999999999999</c:v>
                </c:pt>
                <c:pt idx="14190">
                  <c:v>21.981000000000002</c:v>
                </c:pt>
                <c:pt idx="14191">
                  <c:v>16.239999999999998</c:v>
                </c:pt>
                <c:pt idx="14192">
                  <c:v>23.864000000000001</c:v>
                </c:pt>
                <c:pt idx="14193">
                  <c:v>23.189</c:v>
                </c:pt>
                <c:pt idx="14194">
                  <c:v>29.276</c:v>
                </c:pt>
                <c:pt idx="14195">
                  <c:v>17.553999999999998</c:v>
                </c:pt>
                <c:pt idx="14196">
                  <c:v>23.616</c:v>
                </c:pt>
                <c:pt idx="14197">
                  <c:v>23.814</c:v>
                </c:pt>
                <c:pt idx="14198">
                  <c:v>22.143999999999998</c:v>
                </c:pt>
                <c:pt idx="14199">
                  <c:v>24.079000000000001</c:v>
                </c:pt>
                <c:pt idx="14200">
                  <c:v>17.837</c:v>
                </c:pt>
                <c:pt idx="14201">
                  <c:v>25.149000000000001</c:v>
                </c:pt>
                <c:pt idx="14202">
                  <c:v>24.303999999999998</c:v>
                </c:pt>
                <c:pt idx="14203">
                  <c:v>23.382000000000001</c:v>
                </c:pt>
                <c:pt idx="14204">
                  <c:v>26.064</c:v>
                </c:pt>
                <c:pt idx="14205">
                  <c:v>23.539000000000001</c:v>
                </c:pt>
                <c:pt idx="14206">
                  <c:v>26.100999999999999</c:v>
                </c:pt>
                <c:pt idx="14207">
                  <c:v>25.189</c:v>
                </c:pt>
                <c:pt idx="14208">
                  <c:v>23.800999999999998</c:v>
                </c:pt>
                <c:pt idx="14209">
                  <c:v>28.844000000000001</c:v>
                </c:pt>
                <c:pt idx="14210">
                  <c:v>27.536000000000001</c:v>
                </c:pt>
                <c:pt idx="14211">
                  <c:v>21.582000000000001</c:v>
                </c:pt>
                <c:pt idx="14212">
                  <c:v>21.542999999999999</c:v>
                </c:pt>
                <c:pt idx="14213">
                  <c:v>22.611999999999998</c:v>
                </c:pt>
                <c:pt idx="14214">
                  <c:v>24.277999999999999</c:v>
                </c:pt>
                <c:pt idx="14215">
                  <c:v>24.327999999999999</c:v>
                </c:pt>
                <c:pt idx="14216">
                  <c:v>26.420999999999999</c:v>
                </c:pt>
                <c:pt idx="14217">
                  <c:v>24.4</c:v>
                </c:pt>
                <c:pt idx="14218">
                  <c:v>25.545000000000002</c:v>
                </c:pt>
                <c:pt idx="14219">
                  <c:v>24.12</c:v>
                </c:pt>
                <c:pt idx="14220">
                  <c:v>22.754999999999999</c:v>
                </c:pt>
                <c:pt idx="14221">
                  <c:v>27.663</c:v>
                </c:pt>
                <c:pt idx="14222">
                  <c:v>28.498000000000001</c:v>
                </c:pt>
                <c:pt idx="14223">
                  <c:v>24.251000000000001</c:v>
                </c:pt>
                <c:pt idx="14224">
                  <c:v>25.472000000000001</c:v>
                </c:pt>
                <c:pt idx="14225">
                  <c:v>26.747</c:v>
                </c:pt>
                <c:pt idx="14226">
                  <c:v>23.626000000000001</c:v>
                </c:pt>
                <c:pt idx="14227">
                  <c:v>23.326000000000001</c:v>
                </c:pt>
                <c:pt idx="14228">
                  <c:v>16.248999999999999</c:v>
                </c:pt>
                <c:pt idx="14229">
                  <c:v>25.904</c:v>
                </c:pt>
                <c:pt idx="14230">
                  <c:v>23.256</c:v>
                </c:pt>
                <c:pt idx="14231">
                  <c:v>26.216000000000001</c:v>
                </c:pt>
                <c:pt idx="14232">
                  <c:v>19.625</c:v>
                </c:pt>
                <c:pt idx="14233">
                  <c:v>20.164000000000001</c:v>
                </c:pt>
                <c:pt idx="14234">
                  <c:v>23.927</c:v>
                </c:pt>
                <c:pt idx="14235">
                  <c:v>36.110999999999997</c:v>
                </c:pt>
                <c:pt idx="14236">
                  <c:v>25.498000000000001</c:v>
                </c:pt>
                <c:pt idx="14237">
                  <c:v>20.989000000000001</c:v>
                </c:pt>
                <c:pt idx="14238">
                  <c:v>19.791</c:v>
                </c:pt>
                <c:pt idx="14239">
                  <c:v>29.349</c:v>
                </c:pt>
                <c:pt idx="14240">
                  <c:v>21.68</c:v>
                </c:pt>
                <c:pt idx="14241">
                  <c:v>20.734999999999999</c:v>
                </c:pt>
                <c:pt idx="14242">
                  <c:v>25.678000000000001</c:v>
                </c:pt>
                <c:pt idx="14243">
                  <c:v>23.774000000000001</c:v>
                </c:pt>
                <c:pt idx="14244">
                  <c:v>23.242000000000001</c:v>
                </c:pt>
                <c:pt idx="14245">
                  <c:v>28.614000000000001</c:v>
                </c:pt>
                <c:pt idx="14246">
                  <c:v>32.4</c:v>
                </c:pt>
                <c:pt idx="14247">
                  <c:v>29.123000000000001</c:v>
                </c:pt>
                <c:pt idx="14248">
                  <c:v>23.695</c:v>
                </c:pt>
                <c:pt idx="14249">
                  <c:v>25.565999999999999</c:v>
                </c:pt>
                <c:pt idx="14250">
                  <c:v>22.32</c:v>
                </c:pt>
                <c:pt idx="14251">
                  <c:v>25.963000000000001</c:v>
                </c:pt>
                <c:pt idx="14252">
                  <c:v>26.146999999999998</c:v>
                </c:pt>
                <c:pt idx="14253">
                  <c:v>25.065999999999999</c:v>
                </c:pt>
                <c:pt idx="14254">
                  <c:v>33.542000000000002</c:v>
                </c:pt>
                <c:pt idx="14255">
                  <c:v>26.943000000000001</c:v>
                </c:pt>
                <c:pt idx="14256">
                  <c:v>18.757999999999999</c:v>
                </c:pt>
                <c:pt idx="14257">
                  <c:v>21.754999999999999</c:v>
                </c:pt>
                <c:pt idx="14258">
                  <c:v>30.56</c:v>
                </c:pt>
                <c:pt idx="14259">
                  <c:v>24.925999999999998</c:v>
                </c:pt>
                <c:pt idx="14260">
                  <c:v>27.245999999999999</c:v>
                </c:pt>
                <c:pt idx="14261">
                  <c:v>30.19</c:v>
                </c:pt>
                <c:pt idx="14262">
                  <c:v>31.065000000000001</c:v>
                </c:pt>
                <c:pt idx="14263">
                  <c:v>20.931000000000001</c:v>
                </c:pt>
                <c:pt idx="14264">
                  <c:v>24.713999999999999</c:v>
                </c:pt>
                <c:pt idx="14265">
                  <c:v>22.312999999999999</c:v>
                </c:pt>
                <c:pt idx="14266">
                  <c:v>31.59</c:v>
                </c:pt>
                <c:pt idx="14267">
                  <c:v>25.771999999999998</c:v>
                </c:pt>
                <c:pt idx="14268">
                  <c:v>26.337</c:v>
                </c:pt>
                <c:pt idx="14269">
                  <c:v>16.236999999999998</c:v>
                </c:pt>
                <c:pt idx="14270">
                  <c:v>28.9</c:v>
                </c:pt>
                <c:pt idx="14271">
                  <c:v>16.974</c:v>
                </c:pt>
                <c:pt idx="14272">
                  <c:v>26.155000000000001</c:v>
                </c:pt>
                <c:pt idx="14273">
                  <c:v>18.303999999999998</c:v>
                </c:pt>
                <c:pt idx="14274">
                  <c:v>22.742000000000001</c:v>
                </c:pt>
                <c:pt idx="14275">
                  <c:v>27.646999999999998</c:v>
                </c:pt>
                <c:pt idx="14276">
                  <c:v>18.934999999999999</c:v>
                </c:pt>
                <c:pt idx="14277">
                  <c:v>23.356999999999999</c:v>
                </c:pt>
                <c:pt idx="14278">
                  <c:v>27.681999999999999</c:v>
                </c:pt>
                <c:pt idx="14279">
                  <c:v>29.131</c:v>
                </c:pt>
                <c:pt idx="14280">
                  <c:v>18.100000000000001</c:v>
                </c:pt>
                <c:pt idx="14281">
                  <c:v>21.834</c:v>
                </c:pt>
                <c:pt idx="14282">
                  <c:v>21.244</c:v>
                </c:pt>
                <c:pt idx="14283">
                  <c:v>21.957000000000001</c:v>
                </c:pt>
                <c:pt idx="14284">
                  <c:v>32.515000000000001</c:v>
                </c:pt>
                <c:pt idx="14285">
                  <c:v>21.614000000000001</c:v>
                </c:pt>
                <c:pt idx="14286">
                  <c:v>22.271999999999998</c:v>
                </c:pt>
                <c:pt idx="14287">
                  <c:v>24.811</c:v>
                </c:pt>
                <c:pt idx="14288">
                  <c:v>30.925999999999998</c:v>
                </c:pt>
                <c:pt idx="14289">
                  <c:v>20.475999999999999</c:v>
                </c:pt>
                <c:pt idx="14290">
                  <c:v>23.716000000000001</c:v>
                </c:pt>
                <c:pt idx="14291">
                  <c:v>25.123999999999999</c:v>
                </c:pt>
                <c:pt idx="14292">
                  <c:v>23.03</c:v>
                </c:pt>
                <c:pt idx="14293">
                  <c:v>25.623999999999999</c:v>
                </c:pt>
                <c:pt idx="14294">
                  <c:v>22.021000000000001</c:v>
                </c:pt>
                <c:pt idx="14295">
                  <c:v>34.552999999999997</c:v>
                </c:pt>
                <c:pt idx="14296">
                  <c:v>22.567</c:v>
                </c:pt>
                <c:pt idx="14297">
                  <c:v>29.308</c:v>
                </c:pt>
                <c:pt idx="14298">
                  <c:v>22.608000000000001</c:v>
                </c:pt>
                <c:pt idx="14299">
                  <c:v>25.780999999999999</c:v>
                </c:pt>
                <c:pt idx="14300">
                  <c:v>24.004000000000001</c:v>
                </c:pt>
                <c:pt idx="14301">
                  <c:v>30.201000000000001</c:v>
                </c:pt>
                <c:pt idx="14302">
                  <c:v>20.567</c:v>
                </c:pt>
                <c:pt idx="14303">
                  <c:v>27.402999999999999</c:v>
                </c:pt>
                <c:pt idx="14304">
                  <c:v>22.17</c:v>
                </c:pt>
                <c:pt idx="14305">
                  <c:v>22.904</c:v>
                </c:pt>
                <c:pt idx="14306">
                  <c:v>19.945</c:v>
                </c:pt>
                <c:pt idx="14307">
                  <c:v>29.405000000000001</c:v>
                </c:pt>
                <c:pt idx="14308">
                  <c:v>27.166</c:v>
                </c:pt>
                <c:pt idx="14309">
                  <c:v>19.908000000000001</c:v>
                </c:pt>
                <c:pt idx="14310">
                  <c:v>20.113</c:v>
                </c:pt>
                <c:pt idx="14311">
                  <c:v>22.405999999999999</c:v>
                </c:pt>
                <c:pt idx="14312">
                  <c:v>22.16</c:v>
                </c:pt>
                <c:pt idx="14313">
                  <c:v>22.245999999999999</c:v>
                </c:pt>
                <c:pt idx="14314">
                  <c:v>29.055</c:v>
                </c:pt>
                <c:pt idx="14315">
                  <c:v>25.082000000000001</c:v>
                </c:pt>
                <c:pt idx="14316">
                  <c:v>24.172999999999998</c:v>
                </c:pt>
                <c:pt idx="14317">
                  <c:v>21.254000000000001</c:v>
                </c:pt>
                <c:pt idx="14318">
                  <c:v>22.157</c:v>
                </c:pt>
                <c:pt idx="14319">
                  <c:v>26.803999999999998</c:v>
                </c:pt>
                <c:pt idx="14320">
                  <c:v>25.427</c:v>
                </c:pt>
                <c:pt idx="14321">
                  <c:v>29.091000000000001</c:v>
                </c:pt>
                <c:pt idx="14322">
                  <c:v>29.632000000000001</c:v>
                </c:pt>
                <c:pt idx="14323">
                  <c:v>21.498000000000001</c:v>
                </c:pt>
                <c:pt idx="14324">
                  <c:v>23.824000000000002</c:v>
                </c:pt>
                <c:pt idx="14325">
                  <c:v>27.437999999999999</c:v>
                </c:pt>
                <c:pt idx="14326">
                  <c:v>29.463999999999999</c:v>
                </c:pt>
                <c:pt idx="14327">
                  <c:v>27.728999999999999</c:v>
                </c:pt>
                <c:pt idx="14328">
                  <c:v>17.931999999999999</c:v>
                </c:pt>
                <c:pt idx="14329">
                  <c:v>25.344999999999999</c:v>
                </c:pt>
                <c:pt idx="14330">
                  <c:v>19.901</c:v>
                </c:pt>
                <c:pt idx="14331">
                  <c:v>20.553999999999998</c:v>
                </c:pt>
                <c:pt idx="14332">
                  <c:v>26.363</c:v>
                </c:pt>
                <c:pt idx="14333">
                  <c:v>23.5</c:v>
                </c:pt>
                <c:pt idx="14334">
                  <c:v>22.815999999999999</c:v>
                </c:pt>
                <c:pt idx="14335">
                  <c:v>26.515999999999998</c:v>
                </c:pt>
                <c:pt idx="14336">
                  <c:v>26.132999999999999</c:v>
                </c:pt>
                <c:pt idx="14337">
                  <c:v>26.943999999999999</c:v>
                </c:pt>
                <c:pt idx="14338">
                  <c:v>19.507999999999999</c:v>
                </c:pt>
                <c:pt idx="14339">
                  <c:v>26.274000000000001</c:v>
                </c:pt>
                <c:pt idx="14340">
                  <c:v>25.431999999999999</c:v>
                </c:pt>
                <c:pt idx="14341">
                  <c:v>23.204999999999998</c:v>
                </c:pt>
                <c:pt idx="14342">
                  <c:v>23.773</c:v>
                </c:pt>
                <c:pt idx="14343">
                  <c:v>23.896000000000001</c:v>
                </c:pt>
                <c:pt idx="14344">
                  <c:v>22.748000000000001</c:v>
                </c:pt>
                <c:pt idx="14345">
                  <c:v>25.353999999999999</c:v>
                </c:pt>
                <c:pt idx="14346">
                  <c:v>27.608000000000001</c:v>
                </c:pt>
                <c:pt idx="14347">
                  <c:v>23.986999999999998</c:v>
                </c:pt>
                <c:pt idx="14348">
                  <c:v>25.489000000000001</c:v>
                </c:pt>
                <c:pt idx="14349">
                  <c:v>19.503</c:v>
                </c:pt>
                <c:pt idx="14350">
                  <c:v>23.798999999999999</c:v>
                </c:pt>
                <c:pt idx="14351">
                  <c:v>21.155000000000001</c:v>
                </c:pt>
                <c:pt idx="14352">
                  <c:v>22.498000000000001</c:v>
                </c:pt>
                <c:pt idx="14353">
                  <c:v>27.013999999999999</c:v>
                </c:pt>
                <c:pt idx="14354">
                  <c:v>29.437999999999999</c:v>
                </c:pt>
                <c:pt idx="14355">
                  <c:v>26.891999999999999</c:v>
                </c:pt>
                <c:pt idx="14356">
                  <c:v>26.872</c:v>
                </c:pt>
                <c:pt idx="14357">
                  <c:v>20.469000000000001</c:v>
                </c:pt>
                <c:pt idx="14358">
                  <c:v>21.645</c:v>
                </c:pt>
                <c:pt idx="14359">
                  <c:v>31.202999999999999</c:v>
                </c:pt>
                <c:pt idx="14360">
                  <c:v>26.84</c:v>
                </c:pt>
                <c:pt idx="14361">
                  <c:v>21.541</c:v>
                </c:pt>
                <c:pt idx="14362">
                  <c:v>27.129000000000001</c:v>
                </c:pt>
                <c:pt idx="14363">
                  <c:v>26.489000000000001</c:v>
                </c:pt>
                <c:pt idx="14364">
                  <c:v>21.777999999999999</c:v>
                </c:pt>
                <c:pt idx="14365">
                  <c:v>21.524999999999999</c:v>
                </c:pt>
                <c:pt idx="14366">
                  <c:v>21.75</c:v>
                </c:pt>
                <c:pt idx="14367">
                  <c:v>26.512</c:v>
                </c:pt>
                <c:pt idx="14368">
                  <c:v>28.896999999999998</c:v>
                </c:pt>
                <c:pt idx="14369">
                  <c:v>23.074999999999999</c:v>
                </c:pt>
                <c:pt idx="14370">
                  <c:v>20.484000000000002</c:v>
                </c:pt>
                <c:pt idx="14371">
                  <c:v>22.727</c:v>
                </c:pt>
                <c:pt idx="14372">
                  <c:v>22.477</c:v>
                </c:pt>
                <c:pt idx="14373">
                  <c:v>26.344000000000001</c:v>
                </c:pt>
                <c:pt idx="14374">
                  <c:v>27.544</c:v>
                </c:pt>
                <c:pt idx="14375">
                  <c:v>21.785</c:v>
                </c:pt>
                <c:pt idx="14376">
                  <c:v>29.783999999999999</c:v>
                </c:pt>
                <c:pt idx="14377">
                  <c:v>21.491</c:v>
                </c:pt>
                <c:pt idx="14378">
                  <c:v>24.018000000000001</c:v>
                </c:pt>
                <c:pt idx="14379">
                  <c:v>22.135000000000002</c:v>
                </c:pt>
                <c:pt idx="14380">
                  <c:v>21.577000000000002</c:v>
                </c:pt>
                <c:pt idx="14381">
                  <c:v>15.102</c:v>
                </c:pt>
                <c:pt idx="14382">
                  <c:v>29.01</c:v>
                </c:pt>
                <c:pt idx="14383">
                  <c:v>19.218</c:v>
                </c:pt>
                <c:pt idx="14384">
                  <c:v>27.023</c:v>
                </c:pt>
                <c:pt idx="14385">
                  <c:v>21.699000000000002</c:v>
                </c:pt>
                <c:pt idx="14386">
                  <c:v>21.937999999999999</c:v>
                </c:pt>
                <c:pt idx="14387">
                  <c:v>26.861000000000001</c:v>
                </c:pt>
                <c:pt idx="14388">
                  <c:v>25.594000000000001</c:v>
                </c:pt>
                <c:pt idx="14389">
                  <c:v>20.565999999999999</c:v>
                </c:pt>
                <c:pt idx="14390">
                  <c:v>18.312999999999999</c:v>
                </c:pt>
                <c:pt idx="14391">
                  <c:v>31.826000000000001</c:v>
                </c:pt>
                <c:pt idx="14392">
                  <c:v>21.617000000000001</c:v>
                </c:pt>
                <c:pt idx="14393">
                  <c:v>24.85</c:v>
                </c:pt>
                <c:pt idx="14394">
                  <c:v>23.248999999999999</c:v>
                </c:pt>
                <c:pt idx="14395">
                  <c:v>23.803000000000001</c:v>
                </c:pt>
                <c:pt idx="14396">
                  <c:v>25.099</c:v>
                </c:pt>
                <c:pt idx="14397">
                  <c:v>32.548000000000002</c:v>
                </c:pt>
                <c:pt idx="14398">
                  <c:v>24.050999999999998</c:v>
                </c:pt>
                <c:pt idx="14399">
                  <c:v>23.725000000000001</c:v>
                </c:pt>
                <c:pt idx="14400">
                  <c:v>23.347999999999999</c:v>
                </c:pt>
                <c:pt idx="14401">
                  <c:v>21.094999999999999</c:v>
                </c:pt>
                <c:pt idx="14402">
                  <c:v>24.661999999999999</c:v>
                </c:pt>
                <c:pt idx="14403">
                  <c:v>22.481000000000002</c:v>
                </c:pt>
                <c:pt idx="14404">
                  <c:v>24.948</c:v>
                </c:pt>
                <c:pt idx="14405">
                  <c:v>20.524999999999999</c:v>
                </c:pt>
                <c:pt idx="14406">
                  <c:v>30.65</c:v>
                </c:pt>
                <c:pt idx="14407">
                  <c:v>29.631</c:v>
                </c:pt>
                <c:pt idx="14408">
                  <c:v>21.863</c:v>
                </c:pt>
                <c:pt idx="14409">
                  <c:v>20.786000000000001</c:v>
                </c:pt>
                <c:pt idx="14410">
                  <c:v>21.134</c:v>
                </c:pt>
                <c:pt idx="14411">
                  <c:v>26.709</c:v>
                </c:pt>
                <c:pt idx="14412">
                  <c:v>26.701000000000001</c:v>
                </c:pt>
                <c:pt idx="14413">
                  <c:v>15.818</c:v>
                </c:pt>
                <c:pt idx="14414">
                  <c:v>27.027999999999999</c:v>
                </c:pt>
                <c:pt idx="14415">
                  <c:v>26.751999999999999</c:v>
                </c:pt>
                <c:pt idx="14416">
                  <c:v>29.423999999999999</c:v>
                </c:pt>
                <c:pt idx="14417">
                  <c:v>23.42</c:v>
                </c:pt>
                <c:pt idx="14418">
                  <c:v>29.898</c:v>
                </c:pt>
                <c:pt idx="14419">
                  <c:v>25.111999999999998</c:v>
                </c:pt>
                <c:pt idx="14420">
                  <c:v>28.495000000000001</c:v>
                </c:pt>
                <c:pt idx="14421">
                  <c:v>19.742000000000001</c:v>
                </c:pt>
                <c:pt idx="14422">
                  <c:v>30.568999999999999</c:v>
                </c:pt>
                <c:pt idx="14423">
                  <c:v>18.812000000000001</c:v>
                </c:pt>
                <c:pt idx="14424">
                  <c:v>24.222000000000001</c:v>
                </c:pt>
                <c:pt idx="14425">
                  <c:v>29.033999999999999</c:v>
                </c:pt>
                <c:pt idx="14426">
                  <c:v>21.146999999999998</c:v>
                </c:pt>
                <c:pt idx="14427">
                  <c:v>16.094999999999999</c:v>
                </c:pt>
                <c:pt idx="14428">
                  <c:v>26.762</c:v>
                </c:pt>
                <c:pt idx="14429">
                  <c:v>24.283999999999999</c:v>
                </c:pt>
                <c:pt idx="14430">
                  <c:v>22.803000000000001</c:v>
                </c:pt>
                <c:pt idx="14431">
                  <c:v>29.481999999999999</c:v>
                </c:pt>
                <c:pt idx="14432">
                  <c:v>23.515999999999998</c:v>
                </c:pt>
                <c:pt idx="14433">
                  <c:v>23.024999999999999</c:v>
                </c:pt>
                <c:pt idx="14434">
                  <c:v>16.317</c:v>
                </c:pt>
                <c:pt idx="14435">
                  <c:v>14.848000000000001</c:v>
                </c:pt>
                <c:pt idx="14436">
                  <c:v>30.449000000000002</c:v>
                </c:pt>
                <c:pt idx="14437">
                  <c:v>23.474</c:v>
                </c:pt>
                <c:pt idx="14438">
                  <c:v>20.477</c:v>
                </c:pt>
                <c:pt idx="14439">
                  <c:v>23.097000000000001</c:v>
                </c:pt>
                <c:pt idx="14440">
                  <c:v>25.303000000000001</c:v>
                </c:pt>
                <c:pt idx="14441">
                  <c:v>25.077000000000002</c:v>
                </c:pt>
                <c:pt idx="14442">
                  <c:v>26.106000000000002</c:v>
                </c:pt>
                <c:pt idx="14443">
                  <c:v>19.809000000000001</c:v>
                </c:pt>
                <c:pt idx="14444">
                  <c:v>24.300999999999998</c:v>
                </c:pt>
                <c:pt idx="14445">
                  <c:v>22.167000000000002</c:v>
                </c:pt>
                <c:pt idx="14446">
                  <c:v>19.277000000000001</c:v>
                </c:pt>
                <c:pt idx="14447">
                  <c:v>21.411999999999999</c:v>
                </c:pt>
                <c:pt idx="14448">
                  <c:v>20.606999999999999</c:v>
                </c:pt>
                <c:pt idx="14449">
                  <c:v>26.164999999999999</c:v>
                </c:pt>
                <c:pt idx="14450">
                  <c:v>20.387</c:v>
                </c:pt>
                <c:pt idx="14451">
                  <c:v>26.664000000000001</c:v>
                </c:pt>
                <c:pt idx="14452">
                  <c:v>22.564</c:v>
                </c:pt>
                <c:pt idx="14453">
                  <c:v>24.151</c:v>
                </c:pt>
                <c:pt idx="14454">
                  <c:v>19.994</c:v>
                </c:pt>
                <c:pt idx="14455">
                  <c:v>25.405000000000001</c:v>
                </c:pt>
                <c:pt idx="14456">
                  <c:v>16.175999999999998</c:v>
                </c:pt>
                <c:pt idx="14457">
                  <c:v>26.324999999999999</c:v>
                </c:pt>
                <c:pt idx="14458">
                  <c:v>17.658999999999999</c:v>
                </c:pt>
                <c:pt idx="14459">
                  <c:v>24.855</c:v>
                </c:pt>
                <c:pt idx="14460">
                  <c:v>21.498000000000001</c:v>
                </c:pt>
                <c:pt idx="14461">
                  <c:v>23.756</c:v>
                </c:pt>
                <c:pt idx="14462">
                  <c:v>22.164999999999999</c:v>
                </c:pt>
                <c:pt idx="14463">
                  <c:v>17.507000000000001</c:v>
                </c:pt>
                <c:pt idx="14464">
                  <c:v>26.056000000000001</c:v>
                </c:pt>
                <c:pt idx="14465">
                  <c:v>26.102</c:v>
                </c:pt>
                <c:pt idx="14466">
                  <c:v>27.739000000000001</c:v>
                </c:pt>
                <c:pt idx="14467">
                  <c:v>18.812000000000001</c:v>
                </c:pt>
                <c:pt idx="14468">
                  <c:v>26.792999999999999</c:v>
                </c:pt>
                <c:pt idx="14469">
                  <c:v>26.309000000000001</c:v>
                </c:pt>
                <c:pt idx="14470">
                  <c:v>20.885999999999999</c:v>
                </c:pt>
                <c:pt idx="14471">
                  <c:v>32.210999999999999</c:v>
                </c:pt>
                <c:pt idx="14472">
                  <c:v>24.893000000000001</c:v>
                </c:pt>
                <c:pt idx="14473">
                  <c:v>26.797999999999998</c:v>
                </c:pt>
                <c:pt idx="14474">
                  <c:v>24.004000000000001</c:v>
                </c:pt>
                <c:pt idx="14475">
                  <c:v>20.434999999999999</c:v>
                </c:pt>
                <c:pt idx="14476">
                  <c:v>22.213999999999999</c:v>
                </c:pt>
                <c:pt idx="14477">
                  <c:v>24.646999999999998</c:v>
                </c:pt>
                <c:pt idx="14478">
                  <c:v>23.048999999999999</c:v>
                </c:pt>
                <c:pt idx="14479">
                  <c:v>23.026</c:v>
                </c:pt>
                <c:pt idx="14480">
                  <c:v>17.757000000000001</c:v>
                </c:pt>
                <c:pt idx="14481">
                  <c:v>22.838000000000001</c:v>
                </c:pt>
                <c:pt idx="14482">
                  <c:v>24.85</c:v>
                </c:pt>
                <c:pt idx="14483">
                  <c:v>25.288</c:v>
                </c:pt>
                <c:pt idx="14484">
                  <c:v>23.818999999999999</c:v>
                </c:pt>
                <c:pt idx="14485">
                  <c:v>24.175999999999998</c:v>
                </c:pt>
                <c:pt idx="14486">
                  <c:v>22.084</c:v>
                </c:pt>
                <c:pt idx="14487">
                  <c:v>18.963999999999999</c:v>
                </c:pt>
                <c:pt idx="14488">
                  <c:v>16.847999999999999</c:v>
                </c:pt>
                <c:pt idx="14489">
                  <c:v>22.725000000000001</c:v>
                </c:pt>
                <c:pt idx="14490">
                  <c:v>21.858000000000001</c:v>
                </c:pt>
                <c:pt idx="14491">
                  <c:v>21.93</c:v>
                </c:pt>
                <c:pt idx="14492">
                  <c:v>21.443000000000001</c:v>
                </c:pt>
                <c:pt idx="14493">
                  <c:v>23.640999999999998</c:v>
                </c:pt>
                <c:pt idx="14494">
                  <c:v>22.391999999999999</c:v>
                </c:pt>
                <c:pt idx="14495">
                  <c:v>21.632000000000001</c:v>
                </c:pt>
                <c:pt idx="14496">
                  <c:v>19.385999999999999</c:v>
                </c:pt>
                <c:pt idx="14497">
                  <c:v>27.864000000000001</c:v>
                </c:pt>
                <c:pt idx="14498">
                  <c:v>20.651</c:v>
                </c:pt>
                <c:pt idx="14499">
                  <c:v>20.861999999999998</c:v>
                </c:pt>
                <c:pt idx="14500">
                  <c:v>24.84</c:v>
                </c:pt>
                <c:pt idx="14501">
                  <c:v>21.221</c:v>
                </c:pt>
                <c:pt idx="14502">
                  <c:v>20.888999999999999</c:v>
                </c:pt>
                <c:pt idx="14503">
                  <c:v>19.898</c:v>
                </c:pt>
                <c:pt idx="14504">
                  <c:v>27.279</c:v>
                </c:pt>
                <c:pt idx="14505">
                  <c:v>17.956</c:v>
                </c:pt>
                <c:pt idx="14506">
                  <c:v>29.911999999999999</c:v>
                </c:pt>
                <c:pt idx="14507">
                  <c:v>27.074000000000002</c:v>
                </c:pt>
                <c:pt idx="14508">
                  <c:v>22.497</c:v>
                </c:pt>
                <c:pt idx="14509">
                  <c:v>21.58</c:v>
                </c:pt>
                <c:pt idx="14510">
                  <c:v>24.866</c:v>
                </c:pt>
                <c:pt idx="14511">
                  <c:v>21.274000000000001</c:v>
                </c:pt>
                <c:pt idx="14512">
                  <c:v>22.361999999999998</c:v>
                </c:pt>
                <c:pt idx="14513">
                  <c:v>23.231000000000002</c:v>
                </c:pt>
                <c:pt idx="14514">
                  <c:v>32.35</c:v>
                </c:pt>
                <c:pt idx="14515">
                  <c:v>19.678000000000001</c:v>
                </c:pt>
                <c:pt idx="14516">
                  <c:v>24.620999999999999</c:v>
                </c:pt>
                <c:pt idx="14517">
                  <c:v>23.456</c:v>
                </c:pt>
                <c:pt idx="14518">
                  <c:v>30.434000000000001</c:v>
                </c:pt>
                <c:pt idx="14519">
                  <c:v>28.079000000000001</c:v>
                </c:pt>
                <c:pt idx="14520">
                  <c:v>36.665999999999997</c:v>
                </c:pt>
                <c:pt idx="14521">
                  <c:v>16.724</c:v>
                </c:pt>
                <c:pt idx="14522">
                  <c:v>29.948</c:v>
                </c:pt>
                <c:pt idx="14523">
                  <c:v>23.079000000000001</c:v>
                </c:pt>
                <c:pt idx="14524">
                  <c:v>24.969000000000001</c:v>
                </c:pt>
                <c:pt idx="14525">
                  <c:v>24.97</c:v>
                </c:pt>
                <c:pt idx="14526">
                  <c:v>27.254000000000001</c:v>
                </c:pt>
                <c:pt idx="14527">
                  <c:v>33.482999999999997</c:v>
                </c:pt>
                <c:pt idx="14528">
                  <c:v>23.581</c:v>
                </c:pt>
                <c:pt idx="14529">
                  <c:v>25.231999999999999</c:v>
                </c:pt>
                <c:pt idx="14530">
                  <c:v>29.795999999999999</c:v>
                </c:pt>
                <c:pt idx="14531">
                  <c:v>24.815000000000001</c:v>
                </c:pt>
                <c:pt idx="14532">
                  <c:v>24.541</c:v>
                </c:pt>
                <c:pt idx="14533">
                  <c:v>21.271999999999998</c:v>
                </c:pt>
                <c:pt idx="14534">
                  <c:v>24.373000000000001</c:v>
                </c:pt>
                <c:pt idx="14535">
                  <c:v>14.962999999999999</c:v>
                </c:pt>
                <c:pt idx="14536">
                  <c:v>24.332999999999998</c:v>
                </c:pt>
                <c:pt idx="14537">
                  <c:v>28.635999999999999</c:v>
                </c:pt>
                <c:pt idx="14538">
                  <c:v>22.114999999999998</c:v>
                </c:pt>
                <c:pt idx="14539">
                  <c:v>24.85</c:v>
                </c:pt>
                <c:pt idx="14540">
                  <c:v>29.19</c:v>
                </c:pt>
                <c:pt idx="14541">
                  <c:v>28.367999999999999</c:v>
                </c:pt>
                <c:pt idx="14542">
                  <c:v>24.28</c:v>
                </c:pt>
                <c:pt idx="14543">
                  <c:v>27.238</c:v>
                </c:pt>
                <c:pt idx="14544">
                  <c:v>27.247</c:v>
                </c:pt>
                <c:pt idx="14545">
                  <c:v>20.106999999999999</c:v>
                </c:pt>
                <c:pt idx="14546">
                  <c:v>20.902999999999999</c:v>
                </c:pt>
                <c:pt idx="14547">
                  <c:v>32.975999999999999</c:v>
                </c:pt>
                <c:pt idx="14548">
                  <c:v>25.224</c:v>
                </c:pt>
                <c:pt idx="14549">
                  <c:v>23.126000000000001</c:v>
                </c:pt>
                <c:pt idx="14550">
                  <c:v>30.603999999999999</c:v>
                </c:pt>
                <c:pt idx="14551">
                  <c:v>23.771000000000001</c:v>
                </c:pt>
                <c:pt idx="14552">
                  <c:v>21.376999999999999</c:v>
                </c:pt>
                <c:pt idx="14553">
                  <c:v>20.609000000000002</c:v>
                </c:pt>
                <c:pt idx="14554">
                  <c:v>22.19</c:v>
                </c:pt>
                <c:pt idx="14555">
                  <c:v>20.274999999999999</c:v>
                </c:pt>
                <c:pt idx="14556">
                  <c:v>22.599</c:v>
                </c:pt>
                <c:pt idx="14557">
                  <c:v>27.864000000000001</c:v>
                </c:pt>
                <c:pt idx="14558">
                  <c:v>28.122</c:v>
                </c:pt>
                <c:pt idx="14559">
                  <c:v>22.111999999999998</c:v>
                </c:pt>
                <c:pt idx="14560">
                  <c:v>27.925000000000001</c:v>
                </c:pt>
                <c:pt idx="14561">
                  <c:v>21.835000000000001</c:v>
                </c:pt>
                <c:pt idx="14562">
                  <c:v>24.132000000000001</c:v>
                </c:pt>
                <c:pt idx="14563">
                  <c:v>23.294</c:v>
                </c:pt>
                <c:pt idx="14564">
                  <c:v>20.927</c:v>
                </c:pt>
                <c:pt idx="14565">
                  <c:v>20.338000000000001</c:v>
                </c:pt>
                <c:pt idx="14566">
                  <c:v>22.774000000000001</c:v>
                </c:pt>
                <c:pt idx="14567">
                  <c:v>33.665999999999997</c:v>
                </c:pt>
                <c:pt idx="14568">
                  <c:v>22.992999999999999</c:v>
                </c:pt>
                <c:pt idx="14569">
                  <c:v>19.992000000000001</c:v>
                </c:pt>
                <c:pt idx="14570">
                  <c:v>22.798999999999999</c:v>
                </c:pt>
                <c:pt idx="14571">
                  <c:v>21.597000000000001</c:v>
                </c:pt>
                <c:pt idx="14572">
                  <c:v>26.957999999999998</c:v>
                </c:pt>
                <c:pt idx="14573">
                  <c:v>29.442</c:v>
                </c:pt>
                <c:pt idx="14574">
                  <c:v>24.794</c:v>
                </c:pt>
                <c:pt idx="14575">
                  <c:v>28.623999999999999</c:v>
                </c:pt>
                <c:pt idx="14576">
                  <c:v>21.835000000000001</c:v>
                </c:pt>
                <c:pt idx="14577">
                  <c:v>19.207999999999998</c:v>
                </c:pt>
                <c:pt idx="14578">
                  <c:v>25.521999999999998</c:v>
                </c:pt>
                <c:pt idx="14579">
                  <c:v>20.395</c:v>
                </c:pt>
                <c:pt idx="14580">
                  <c:v>24.943000000000001</c:v>
                </c:pt>
                <c:pt idx="14581">
                  <c:v>29.315000000000001</c:v>
                </c:pt>
                <c:pt idx="14582">
                  <c:v>26.366</c:v>
                </c:pt>
                <c:pt idx="14583">
                  <c:v>26.613</c:v>
                </c:pt>
                <c:pt idx="14584">
                  <c:v>24.218</c:v>
                </c:pt>
                <c:pt idx="14585">
                  <c:v>24.562000000000001</c:v>
                </c:pt>
                <c:pt idx="14586">
                  <c:v>27.213000000000001</c:v>
                </c:pt>
                <c:pt idx="14587">
                  <c:v>27.425999999999998</c:v>
                </c:pt>
                <c:pt idx="14588">
                  <c:v>27.218</c:v>
                </c:pt>
                <c:pt idx="14589">
                  <c:v>27.283999999999999</c:v>
                </c:pt>
                <c:pt idx="14590">
                  <c:v>22.382000000000001</c:v>
                </c:pt>
                <c:pt idx="14591">
                  <c:v>25.364000000000001</c:v>
                </c:pt>
                <c:pt idx="14592">
                  <c:v>25.37</c:v>
                </c:pt>
                <c:pt idx="14593">
                  <c:v>23.821999999999999</c:v>
                </c:pt>
                <c:pt idx="14594">
                  <c:v>24.155999999999999</c:v>
                </c:pt>
                <c:pt idx="14595">
                  <c:v>24.271999999999998</c:v>
                </c:pt>
                <c:pt idx="14596">
                  <c:v>21.475999999999999</c:v>
                </c:pt>
                <c:pt idx="14597">
                  <c:v>21.882999999999999</c:v>
                </c:pt>
                <c:pt idx="14598">
                  <c:v>17.745000000000001</c:v>
                </c:pt>
                <c:pt idx="14599">
                  <c:v>27.413</c:v>
                </c:pt>
                <c:pt idx="14600">
                  <c:v>17.978000000000002</c:v>
                </c:pt>
                <c:pt idx="14601">
                  <c:v>17.684999999999999</c:v>
                </c:pt>
                <c:pt idx="14602">
                  <c:v>28.335999999999999</c:v>
                </c:pt>
                <c:pt idx="14603">
                  <c:v>33.823999999999998</c:v>
                </c:pt>
                <c:pt idx="14604">
                  <c:v>25.66</c:v>
                </c:pt>
                <c:pt idx="14605">
                  <c:v>22.361999999999998</c:v>
                </c:pt>
                <c:pt idx="14606">
                  <c:v>17.991</c:v>
                </c:pt>
                <c:pt idx="14607">
                  <c:v>21.542000000000002</c:v>
                </c:pt>
                <c:pt idx="14608">
                  <c:v>17.128</c:v>
                </c:pt>
                <c:pt idx="14609">
                  <c:v>21.88</c:v>
                </c:pt>
                <c:pt idx="14610">
                  <c:v>19.898</c:v>
                </c:pt>
                <c:pt idx="14611">
                  <c:v>25.158000000000001</c:v>
                </c:pt>
                <c:pt idx="14612">
                  <c:v>19.672000000000001</c:v>
                </c:pt>
                <c:pt idx="14613">
                  <c:v>21.492000000000001</c:v>
                </c:pt>
                <c:pt idx="14614">
                  <c:v>18.98</c:v>
                </c:pt>
                <c:pt idx="14615">
                  <c:v>28.814</c:v>
                </c:pt>
                <c:pt idx="14616">
                  <c:v>21.547999999999998</c:v>
                </c:pt>
                <c:pt idx="14617">
                  <c:v>20.782</c:v>
                </c:pt>
                <c:pt idx="14618">
                  <c:v>20.236999999999998</c:v>
                </c:pt>
                <c:pt idx="14619">
                  <c:v>24.863</c:v>
                </c:pt>
                <c:pt idx="14620">
                  <c:v>31.17</c:v>
                </c:pt>
                <c:pt idx="14621">
                  <c:v>19.388000000000002</c:v>
                </c:pt>
                <c:pt idx="14622">
                  <c:v>28.798999999999999</c:v>
                </c:pt>
                <c:pt idx="14623">
                  <c:v>27.631</c:v>
                </c:pt>
                <c:pt idx="14624">
                  <c:v>23.003</c:v>
                </c:pt>
                <c:pt idx="14625">
                  <c:v>25.11</c:v>
                </c:pt>
                <c:pt idx="14626">
                  <c:v>20.03</c:v>
                </c:pt>
                <c:pt idx="14627">
                  <c:v>21.701000000000001</c:v>
                </c:pt>
                <c:pt idx="14628">
                  <c:v>20.28</c:v>
                </c:pt>
                <c:pt idx="14629">
                  <c:v>22.265000000000001</c:v>
                </c:pt>
                <c:pt idx="14630">
                  <c:v>24.276</c:v>
                </c:pt>
                <c:pt idx="14631">
                  <c:v>24.369</c:v>
                </c:pt>
                <c:pt idx="14632">
                  <c:v>28.221</c:v>
                </c:pt>
                <c:pt idx="14633">
                  <c:v>27.068000000000001</c:v>
                </c:pt>
                <c:pt idx="14634">
                  <c:v>19.776</c:v>
                </c:pt>
                <c:pt idx="14635">
                  <c:v>24.907</c:v>
                </c:pt>
                <c:pt idx="14636">
                  <c:v>33.222000000000001</c:v>
                </c:pt>
                <c:pt idx="14637">
                  <c:v>29.242000000000001</c:v>
                </c:pt>
                <c:pt idx="14638">
                  <c:v>25.643000000000001</c:v>
                </c:pt>
                <c:pt idx="14639">
                  <c:v>22.401</c:v>
                </c:pt>
                <c:pt idx="14640">
                  <c:v>31.428999999999998</c:v>
                </c:pt>
                <c:pt idx="14641">
                  <c:v>19.158000000000001</c:v>
                </c:pt>
                <c:pt idx="14642">
                  <c:v>29.154</c:v>
                </c:pt>
                <c:pt idx="14643">
                  <c:v>26.225999999999999</c:v>
                </c:pt>
                <c:pt idx="14644">
                  <c:v>22.382000000000001</c:v>
                </c:pt>
                <c:pt idx="14645">
                  <c:v>19.821999999999999</c:v>
                </c:pt>
                <c:pt idx="14646">
                  <c:v>21.579000000000001</c:v>
                </c:pt>
                <c:pt idx="14647">
                  <c:v>25.378</c:v>
                </c:pt>
                <c:pt idx="14648">
                  <c:v>27.109000000000002</c:v>
                </c:pt>
                <c:pt idx="14649">
                  <c:v>26.222999999999999</c:v>
                </c:pt>
                <c:pt idx="14650">
                  <c:v>24.042000000000002</c:v>
                </c:pt>
                <c:pt idx="14651">
                  <c:v>21.725999999999999</c:v>
                </c:pt>
                <c:pt idx="14652">
                  <c:v>21.27</c:v>
                </c:pt>
                <c:pt idx="14653">
                  <c:v>26.773</c:v>
                </c:pt>
                <c:pt idx="14654">
                  <c:v>20.071999999999999</c:v>
                </c:pt>
                <c:pt idx="14655">
                  <c:v>25.649000000000001</c:v>
                </c:pt>
                <c:pt idx="14656">
                  <c:v>17.443999999999999</c:v>
                </c:pt>
                <c:pt idx="14657">
                  <c:v>25.542999999999999</c:v>
                </c:pt>
                <c:pt idx="14658">
                  <c:v>22.335999999999999</c:v>
                </c:pt>
                <c:pt idx="14659">
                  <c:v>26.634</c:v>
                </c:pt>
                <c:pt idx="14660">
                  <c:v>19.773</c:v>
                </c:pt>
                <c:pt idx="14661">
                  <c:v>28.308</c:v>
                </c:pt>
                <c:pt idx="14662">
                  <c:v>34.118000000000002</c:v>
                </c:pt>
                <c:pt idx="14663">
                  <c:v>13.837999999999999</c:v>
                </c:pt>
                <c:pt idx="14664">
                  <c:v>28.905999999999999</c:v>
                </c:pt>
                <c:pt idx="14665">
                  <c:v>22.794</c:v>
                </c:pt>
                <c:pt idx="14666">
                  <c:v>21.613</c:v>
                </c:pt>
                <c:pt idx="14667">
                  <c:v>11.930999999999999</c:v>
                </c:pt>
                <c:pt idx="14668">
                  <c:v>23.259</c:v>
                </c:pt>
                <c:pt idx="14669">
                  <c:v>26.565999999999999</c:v>
                </c:pt>
                <c:pt idx="14670">
                  <c:v>28.721</c:v>
                </c:pt>
                <c:pt idx="14671">
                  <c:v>17.079999999999998</c:v>
                </c:pt>
                <c:pt idx="14672">
                  <c:v>21.355</c:v>
                </c:pt>
                <c:pt idx="14673">
                  <c:v>31.437000000000001</c:v>
                </c:pt>
                <c:pt idx="14674">
                  <c:v>18.872</c:v>
                </c:pt>
                <c:pt idx="14675">
                  <c:v>19.481999999999999</c:v>
                </c:pt>
                <c:pt idx="14676">
                  <c:v>28.452000000000002</c:v>
                </c:pt>
                <c:pt idx="14677">
                  <c:v>25.041</c:v>
                </c:pt>
                <c:pt idx="14678">
                  <c:v>24.716999999999999</c:v>
                </c:pt>
                <c:pt idx="14679">
                  <c:v>24.954999999999998</c:v>
                </c:pt>
                <c:pt idx="14680">
                  <c:v>22.638999999999999</c:v>
                </c:pt>
                <c:pt idx="14681">
                  <c:v>27.001999999999999</c:v>
                </c:pt>
                <c:pt idx="14682">
                  <c:v>22.725000000000001</c:v>
                </c:pt>
                <c:pt idx="14683">
                  <c:v>19.532</c:v>
                </c:pt>
                <c:pt idx="14684">
                  <c:v>17.491</c:v>
                </c:pt>
                <c:pt idx="14685">
                  <c:v>23.742000000000001</c:v>
                </c:pt>
                <c:pt idx="14686">
                  <c:v>24.584</c:v>
                </c:pt>
                <c:pt idx="14687">
                  <c:v>22.414000000000001</c:v>
                </c:pt>
                <c:pt idx="14688">
                  <c:v>24.277999999999999</c:v>
                </c:pt>
                <c:pt idx="14689">
                  <c:v>23.178999999999998</c:v>
                </c:pt>
                <c:pt idx="14690">
                  <c:v>27.881</c:v>
                </c:pt>
                <c:pt idx="14691">
                  <c:v>19.946999999999999</c:v>
                </c:pt>
                <c:pt idx="14692">
                  <c:v>26.411000000000001</c:v>
                </c:pt>
                <c:pt idx="14693">
                  <c:v>24.774999999999999</c:v>
                </c:pt>
                <c:pt idx="14694">
                  <c:v>26.763000000000002</c:v>
                </c:pt>
                <c:pt idx="14695">
                  <c:v>18.468</c:v>
                </c:pt>
                <c:pt idx="14696">
                  <c:v>30.741</c:v>
                </c:pt>
                <c:pt idx="14697">
                  <c:v>19.914000000000001</c:v>
                </c:pt>
                <c:pt idx="14698">
                  <c:v>22.085999999999999</c:v>
                </c:pt>
                <c:pt idx="14699">
                  <c:v>27.526</c:v>
                </c:pt>
                <c:pt idx="14700">
                  <c:v>26.312999999999999</c:v>
                </c:pt>
                <c:pt idx="14701">
                  <c:v>24.404</c:v>
                </c:pt>
                <c:pt idx="14702">
                  <c:v>29.923999999999999</c:v>
                </c:pt>
                <c:pt idx="14703">
                  <c:v>22.629000000000001</c:v>
                </c:pt>
                <c:pt idx="14704">
                  <c:v>22.158999999999999</c:v>
                </c:pt>
                <c:pt idx="14705">
                  <c:v>18.437000000000001</c:v>
                </c:pt>
                <c:pt idx="14706">
                  <c:v>20.073</c:v>
                </c:pt>
                <c:pt idx="14707">
                  <c:v>24.169</c:v>
                </c:pt>
                <c:pt idx="14708">
                  <c:v>25.966999999999999</c:v>
                </c:pt>
                <c:pt idx="14709">
                  <c:v>24.535</c:v>
                </c:pt>
                <c:pt idx="14710">
                  <c:v>24.968</c:v>
                </c:pt>
                <c:pt idx="14711">
                  <c:v>32.561</c:v>
                </c:pt>
                <c:pt idx="14712">
                  <c:v>17.667999999999999</c:v>
                </c:pt>
                <c:pt idx="14713">
                  <c:v>19.895</c:v>
                </c:pt>
                <c:pt idx="14714">
                  <c:v>29.946999999999999</c:v>
                </c:pt>
                <c:pt idx="14715">
                  <c:v>26.45</c:v>
                </c:pt>
                <c:pt idx="14716">
                  <c:v>20.402000000000001</c:v>
                </c:pt>
                <c:pt idx="14717">
                  <c:v>26.007999999999999</c:v>
                </c:pt>
                <c:pt idx="14718">
                  <c:v>23.35</c:v>
                </c:pt>
                <c:pt idx="14719">
                  <c:v>13.291</c:v>
                </c:pt>
                <c:pt idx="14720">
                  <c:v>32.07</c:v>
                </c:pt>
                <c:pt idx="14721">
                  <c:v>24.552</c:v>
                </c:pt>
                <c:pt idx="14722">
                  <c:v>20.442</c:v>
                </c:pt>
                <c:pt idx="14723">
                  <c:v>20.577000000000002</c:v>
                </c:pt>
                <c:pt idx="14724">
                  <c:v>20.318999999999999</c:v>
                </c:pt>
                <c:pt idx="14725">
                  <c:v>31.617000000000001</c:v>
                </c:pt>
                <c:pt idx="14726">
                  <c:v>31.747</c:v>
                </c:pt>
                <c:pt idx="14727">
                  <c:v>23.658999999999999</c:v>
                </c:pt>
                <c:pt idx="14728">
                  <c:v>26.765999999999998</c:v>
                </c:pt>
                <c:pt idx="14729">
                  <c:v>22.463000000000001</c:v>
                </c:pt>
                <c:pt idx="14730">
                  <c:v>24.587</c:v>
                </c:pt>
                <c:pt idx="14731">
                  <c:v>18.728999999999999</c:v>
                </c:pt>
                <c:pt idx="14732">
                  <c:v>27.811</c:v>
                </c:pt>
                <c:pt idx="14733">
                  <c:v>28.544</c:v>
                </c:pt>
                <c:pt idx="14734">
                  <c:v>24.937000000000001</c:v>
                </c:pt>
                <c:pt idx="14735">
                  <c:v>28.446000000000002</c:v>
                </c:pt>
                <c:pt idx="14736">
                  <c:v>26.169</c:v>
                </c:pt>
                <c:pt idx="14737">
                  <c:v>24.824000000000002</c:v>
                </c:pt>
                <c:pt idx="14738">
                  <c:v>33.543999999999997</c:v>
                </c:pt>
                <c:pt idx="14739">
                  <c:v>32.161000000000001</c:v>
                </c:pt>
                <c:pt idx="14740">
                  <c:v>26.946999999999999</c:v>
                </c:pt>
                <c:pt idx="14741">
                  <c:v>19.274999999999999</c:v>
                </c:pt>
                <c:pt idx="14742">
                  <c:v>24.696999999999999</c:v>
                </c:pt>
                <c:pt idx="14743">
                  <c:v>24.404</c:v>
                </c:pt>
                <c:pt idx="14744">
                  <c:v>18.742999999999999</c:v>
                </c:pt>
                <c:pt idx="14745">
                  <c:v>30.713999999999999</c:v>
                </c:pt>
                <c:pt idx="14746">
                  <c:v>21.88</c:v>
                </c:pt>
                <c:pt idx="14747">
                  <c:v>24.497</c:v>
                </c:pt>
                <c:pt idx="14748">
                  <c:v>23.629000000000001</c:v>
                </c:pt>
                <c:pt idx="14749">
                  <c:v>20.234000000000002</c:v>
                </c:pt>
                <c:pt idx="14750">
                  <c:v>28.327999999999999</c:v>
                </c:pt>
                <c:pt idx="14751">
                  <c:v>24.381</c:v>
                </c:pt>
                <c:pt idx="14752">
                  <c:v>31.625</c:v>
                </c:pt>
                <c:pt idx="14753">
                  <c:v>27.222000000000001</c:v>
                </c:pt>
                <c:pt idx="14754">
                  <c:v>24.641999999999999</c:v>
                </c:pt>
                <c:pt idx="14755">
                  <c:v>30.905000000000001</c:v>
                </c:pt>
                <c:pt idx="14756">
                  <c:v>20.675999999999998</c:v>
                </c:pt>
                <c:pt idx="14757">
                  <c:v>20.375</c:v>
                </c:pt>
                <c:pt idx="14758">
                  <c:v>25.655999999999999</c:v>
                </c:pt>
                <c:pt idx="14759">
                  <c:v>22.48</c:v>
                </c:pt>
                <c:pt idx="14760">
                  <c:v>26.245999999999999</c:v>
                </c:pt>
                <c:pt idx="14761">
                  <c:v>26.695</c:v>
                </c:pt>
                <c:pt idx="14762">
                  <c:v>20.061</c:v>
                </c:pt>
                <c:pt idx="14763">
                  <c:v>24.722999999999999</c:v>
                </c:pt>
                <c:pt idx="14764">
                  <c:v>25.059000000000001</c:v>
                </c:pt>
                <c:pt idx="14765">
                  <c:v>21.532</c:v>
                </c:pt>
                <c:pt idx="14766">
                  <c:v>23.667999999999999</c:v>
                </c:pt>
                <c:pt idx="14767">
                  <c:v>24.023</c:v>
                </c:pt>
                <c:pt idx="14768">
                  <c:v>24.885000000000002</c:v>
                </c:pt>
                <c:pt idx="14769">
                  <c:v>20.024000000000001</c:v>
                </c:pt>
                <c:pt idx="14770">
                  <c:v>29.18</c:v>
                </c:pt>
                <c:pt idx="14771">
                  <c:v>26.71</c:v>
                </c:pt>
                <c:pt idx="14772">
                  <c:v>21.215</c:v>
                </c:pt>
                <c:pt idx="14773">
                  <c:v>22.948</c:v>
                </c:pt>
                <c:pt idx="14774">
                  <c:v>27.245999999999999</c:v>
                </c:pt>
                <c:pt idx="14775">
                  <c:v>22.26</c:v>
                </c:pt>
                <c:pt idx="14776">
                  <c:v>15.523999999999999</c:v>
                </c:pt>
                <c:pt idx="14777">
                  <c:v>29.298999999999999</c:v>
                </c:pt>
                <c:pt idx="14778">
                  <c:v>26.478999999999999</c:v>
                </c:pt>
                <c:pt idx="14779">
                  <c:v>19.951000000000001</c:v>
                </c:pt>
                <c:pt idx="14780">
                  <c:v>23.064</c:v>
                </c:pt>
                <c:pt idx="14781">
                  <c:v>23.663</c:v>
                </c:pt>
                <c:pt idx="14782">
                  <c:v>23.797999999999998</c:v>
                </c:pt>
                <c:pt idx="14783">
                  <c:v>30.347999999999999</c:v>
                </c:pt>
                <c:pt idx="14784">
                  <c:v>25.986999999999998</c:v>
                </c:pt>
                <c:pt idx="14785">
                  <c:v>21.076000000000001</c:v>
                </c:pt>
                <c:pt idx="14786">
                  <c:v>24.318999999999999</c:v>
                </c:pt>
                <c:pt idx="14787">
                  <c:v>26.896000000000001</c:v>
                </c:pt>
                <c:pt idx="14788">
                  <c:v>21.382000000000001</c:v>
                </c:pt>
                <c:pt idx="14789">
                  <c:v>22.611000000000001</c:v>
                </c:pt>
                <c:pt idx="14790">
                  <c:v>30.375</c:v>
                </c:pt>
                <c:pt idx="14791">
                  <c:v>20.440000000000001</c:v>
                </c:pt>
                <c:pt idx="14792">
                  <c:v>32.744999999999997</c:v>
                </c:pt>
                <c:pt idx="14793">
                  <c:v>21.536999999999999</c:v>
                </c:pt>
                <c:pt idx="14794">
                  <c:v>26.942</c:v>
                </c:pt>
                <c:pt idx="14795">
                  <c:v>20.356999999999999</c:v>
                </c:pt>
                <c:pt idx="14796">
                  <c:v>21.501000000000001</c:v>
                </c:pt>
                <c:pt idx="14797">
                  <c:v>16.896000000000001</c:v>
                </c:pt>
                <c:pt idx="14798">
                  <c:v>18.187000000000001</c:v>
                </c:pt>
                <c:pt idx="14799">
                  <c:v>28.420999999999999</c:v>
                </c:pt>
                <c:pt idx="14800">
                  <c:v>28.771000000000001</c:v>
                </c:pt>
                <c:pt idx="14801">
                  <c:v>24.209</c:v>
                </c:pt>
                <c:pt idx="14802">
                  <c:v>22.314</c:v>
                </c:pt>
                <c:pt idx="14803">
                  <c:v>27.971</c:v>
                </c:pt>
                <c:pt idx="14804">
                  <c:v>23.327000000000002</c:v>
                </c:pt>
                <c:pt idx="14805">
                  <c:v>23.388000000000002</c:v>
                </c:pt>
                <c:pt idx="14806">
                  <c:v>18.994</c:v>
                </c:pt>
                <c:pt idx="14807">
                  <c:v>24.149000000000001</c:v>
                </c:pt>
                <c:pt idx="14808">
                  <c:v>30.338999999999999</c:v>
                </c:pt>
                <c:pt idx="14809">
                  <c:v>20.87</c:v>
                </c:pt>
                <c:pt idx="14810">
                  <c:v>28.731999999999999</c:v>
                </c:pt>
                <c:pt idx="14811">
                  <c:v>21.805</c:v>
                </c:pt>
                <c:pt idx="14812">
                  <c:v>23.978999999999999</c:v>
                </c:pt>
                <c:pt idx="14813">
                  <c:v>29.367000000000001</c:v>
                </c:pt>
                <c:pt idx="14814">
                  <c:v>25.940999999999999</c:v>
                </c:pt>
                <c:pt idx="14815">
                  <c:v>23.138000000000002</c:v>
                </c:pt>
                <c:pt idx="14816">
                  <c:v>24.140999999999998</c:v>
                </c:pt>
                <c:pt idx="14817">
                  <c:v>22.190999999999999</c:v>
                </c:pt>
                <c:pt idx="14818">
                  <c:v>18.544</c:v>
                </c:pt>
                <c:pt idx="14819">
                  <c:v>16.263000000000002</c:v>
                </c:pt>
                <c:pt idx="14820">
                  <c:v>20.597000000000001</c:v>
                </c:pt>
                <c:pt idx="14821">
                  <c:v>25.597999999999999</c:v>
                </c:pt>
                <c:pt idx="14822">
                  <c:v>25.366</c:v>
                </c:pt>
                <c:pt idx="14823">
                  <c:v>27.896999999999998</c:v>
                </c:pt>
                <c:pt idx="14824">
                  <c:v>21.370999999999999</c:v>
                </c:pt>
                <c:pt idx="14825">
                  <c:v>21.373999999999999</c:v>
                </c:pt>
                <c:pt idx="14826">
                  <c:v>26.370999999999999</c:v>
                </c:pt>
                <c:pt idx="14827">
                  <c:v>27.486999999999998</c:v>
                </c:pt>
                <c:pt idx="14828">
                  <c:v>19.632999999999999</c:v>
                </c:pt>
                <c:pt idx="14829">
                  <c:v>22.911000000000001</c:v>
                </c:pt>
                <c:pt idx="14830">
                  <c:v>26.949000000000002</c:v>
                </c:pt>
                <c:pt idx="14831">
                  <c:v>24.376000000000001</c:v>
                </c:pt>
                <c:pt idx="14832">
                  <c:v>20.047999999999998</c:v>
                </c:pt>
                <c:pt idx="14833">
                  <c:v>27.189</c:v>
                </c:pt>
                <c:pt idx="14834">
                  <c:v>21.863</c:v>
                </c:pt>
                <c:pt idx="14835">
                  <c:v>25.617000000000001</c:v>
                </c:pt>
                <c:pt idx="14836">
                  <c:v>21.166</c:v>
                </c:pt>
                <c:pt idx="14837">
                  <c:v>23.206</c:v>
                </c:pt>
                <c:pt idx="14838">
                  <c:v>20.059999999999999</c:v>
                </c:pt>
                <c:pt idx="14839">
                  <c:v>19.872</c:v>
                </c:pt>
                <c:pt idx="14840">
                  <c:v>21.786000000000001</c:v>
                </c:pt>
                <c:pt idx="14841">
                  <c:v>18.39</c:v>
                </c:pt>
                <c:pt idx="14842">
                  <c:v>22.023</c:v>
                </c:pt>
                <c:pt idx="14843">
                  <c:v>29.231999999999999</c:v>
                </c:pt>
                <c:pt idx="14844">
                  <c:v>27.152000000000001</c:v>
                </c:pt>
                <c:pt idx="14845">
                  <c:v>22.047999999999998</c:v>
                </c:pt>
                <c:pt idx="14846">
                  <c:v>28.869</c:v>
                </c:pt>
                <c:pt idx="14847">
                  <c:v>17.047000000000001</c:v>
                </c:pt>
                <c:pt idx="14848">
                  <c:v>23.239000000000001</c:v>
                </c:pt>
                <c:pt idx="14849">
                  <c:v>20.587</c:v>
                </c:pt>
                <c:pt idx="14850">
                  <c:v>27.013000000000002</c:v>
                </c:pt>
                <c:pt idx="14851">
                  <c:v>24.922999999999998</c:v>
                </c:pt>
                <c:pt idx="14852">
                  <c:v>18.530999999999999</c:v>
                </c:pt>
                <c:pt idx="14853">
                  <c:v>23.92</c:v>
                </c:pt>
                <c:pt idx="14854">
                  <c:v>12.273999999999999</c:v>
                </c:pt>
                <c:pt idx="14855">
                  <c:v>35.765999999999998</c:v>
                </c:pt>
                <c:pt idx="14856">
                  <c:v>21.451000000000001</c:v>
                </c:pt>
                <c:pt idx="14857">
                  <c:v>24.574000000000002</c:v>
                </c:pt>
                <c:pt idx="14858">
                  <c:v>18.315999999999999</c:v>
                </c:pt>
                <c:pt idx="14859">
                  <c:v>21.826000000000001</c:v>
                </c:pt>
                <c:pt idx="14860">
                  <c:v>20.434999999999999</c:v>
                </c:pt>
                <c:pt idx="14861">
                  <c:v>23.341000000000001</c:v>
                </c:pt>
                <c:pt idx="14862">
                  <c:v>23.608000000000001</c:v>
                </c:pt>
                <c:pt idx="14863">
                  <c:v>23.795999999999999</c:v>
                </c:pt>
                <c:pt idx="14864">
                  <c:v>20.603000000000002</c:v>
                </c:pt>
                <c:pt idx="14865">
                  <c:v>25.984999999999999</c:v>
                </c:pt>
                <c:pt idx="14866">
                  <c:v>22.233000000000001</c:v>
                </c:pt>
                <c:pt idx="14867">
                  <c:v>19.745000000000001</c:v>
                </c:pt>
                <c:pt idx="14868">
                  <c:v>26.358000000000001</c:v>
                </c:pt>
                <c:pt idx="14869">
                  <c:v>17.343</c:v>
                </c:pt>
                <c:pt idx="14870">
                  <c:v>13.898999999999999</c:v>
                </c:pt>
                <c:pt idx="14871">
                  <c:v>23.265999999999998</c:v>
                </c:pt>
                <c:pt idx="14872">
                  <c:v>23.34</c:v>
                </c:pt>
                <c:pt idx="14873">
                  <c:v>19.64</c:v>
                </c:pt>
                <c:pt idx="14874">
                  <c:v>28.516999999999999</c:v>
                </c:pt>
                <c:pt idx="14875">
                  <c:v>24.446000000000002</c:v>
                </c:pt>
                <c:pt idx="14876">
                  <c:v>12.175000000000001</c:v>
                </c:pt>
                <c:pt idx="14877">
                  <c:v>18.923999999999999</c:v>
                </c:pt>
                <c:pt idx="14878">
                  <c:v>18.009</c:v>
                </c:pt>
                <c:pt idx="14879">
                  <c:v>25.818000000000001</c:v>
                </c:pt>
                <c:pt idx="14880">
                  <c:v>20.925999999999998</c:v>
                </c:pt>
                <c:pt idx="14881">
                  <c:v>24.98</c:v>
                </c:pt>
                <c:pt idx="14882">
                  <c:v>28.803999999999998</c:v>
                </c:pt>
                <c:pt idx="14883">
                  <c:v>26.155000000000001</c:v>
                </c:pt>
                <c:pt idx="14884">
                  <c:v>23.577999999999999</c:v>
                </c:pt>
                <c:pt idx="14885">
                  <c:v>18.72</c:v>
                </c:pt>
                <c:pt idx="14886">
                  <c:v>23.138000000000002</c:v>
                </c:pt>
                <c:pt idx="14887">
                  <c:v>24.135000000000002</c:v>
                </c:pt>
                <c:pt idx="14888">
                  <c:v>25.113</c:v>
                </c:pt>
                <c:pt idx="14889">
                  <c:v>18.417999999999999</c:v>
                </c:pt>
                <c:pt idx="14890">
                  <c:v>30.234000000000002</c:v>
                </c:pt>
                <c:pt idx="14891">
                  <c:v>28.64</c:v>
                </c:pt>
                <c:pt idx="14892">
                  <c:v>25.891999999999999</c:v>
                </c:pt>
                <c:pt idx="14893">
                  <c:v>27.068000000000001</c:v>
                </c:pt>
                <c:pt idx="14894">
                  <c:v>23.37</c:v>
                </c:pt>
                <c:pt idx="14895">
                  <c:v>19.742000000000001</c:v>
                </c:pt>
                <c:pt idx="14896">
                  <c:v>21.19</c:v>
                </c:pt>
                <c:pt idx="14897">
                  <c:v>21.370999999999999</c:v>
                </c:pt>
                <c:pt idx="14898">
                  <c:v>20.001999999999999</c:v>
                </c:pt>
                <c:pt idx="14899">
                  <c:v>25.827000000000002</c:v>
                </c:pt>
                <c:pt idx="14900">
                  <c:v>21.277999999999999</c:v>
                </c:pt>
                <c:pt idx="14901">
                  <c:v>22.05</c:v>
                </c:pt>
                <c:pt idx="14902">
                  <c:v>21.047999999999998</c:v>
                </c:pt>
                <c:pt idx="14903">
                  <c:v>24.093</c:v>
                </c:pt>
                <c:pt idx="14904">
                  <c:v>18.798999999999999</c:v>
                </c:pt>
                <c:pt idx="14905">
                  <c:v>23.292000000000002</c:v>
                </c:pt>
                <c:pt idx="14906">
                  <c:v>23.34</c:v>
                </c:pt>
                <c:pt idx="14907">
                  <c:v>24.013999999999999</c:v>
                </c:pt>
                <c:pt idx="14908">
                  <c:v>21.134</c:v>
                </c:pt>
                <c:pt idx="14909">
                  <c:v>24.948</c:v>
                </c:pt>
                <c:pt idx="14910">
                  <c:v>22.687000000000001</c:v>
                </c:pt>
                <c:pt idx="14911">
                  <c:v>21.893999999999998</c:v>
                </c:pt>
                <c:pt idx="14912">
                  <c:v>25.164000000000001</c:v>
                </c:pt>
                <c:pt idx="14913">
                  <c:v>26.052</c:v>
                </c:pt>
                <c:pt idx="14914">
                  <c:v>35.497</c:v>
                </c:pt>
                <c:pt idx="14915">
                  <c:v>20.904</c:v>
                </c:pt>
                <c:pt idx="14916">
                  <c:v>31.274999999999999</c:v>
                </c:pt>
                <c:pt idx="14917">
                  <c:v>18.693000000000001</c:v>
                </c:pt>
                <c:pt idx="14918">
                  <c:v>26.637</c:v>
                </c:pt>
                <c:pt idx="14919">
                  <c:v>30.745999999999999</c:v>
                </c:pt>
                <c:pt idx="14920">
                  <c:v>19.928000000000001</c:v>
                </c:pt>
                <c:pt idx="14921">
                  <c:v>22.56</c:v>
                </c:pt>
                <c:pt idx="14922">
                  <c:v>23.16</c:v>
                </c:pt>
                <c:pt idx="14923">
                  <c:v>24.803000000000001</c:v>
                </c:pt>
                <c:pt idx="14924">
                  <c:v>27.597000000000001</c:v>
                </c:pt>
                <c:pt idx="14925">
                  <c:v>28.224</c:v>
                </c:pt>
                <c:pt idx="14926">
                  <c:v>23.088999999999999</c:v>
                </c:pt>
                <c:pt idx="14927">
                  <c:v>24.358000000000001</c:v>
                </c:pt>
                <c:pt idx="14928">
                  <c:v>30.812999999999999</c:v>
                </c:pt>
                <c:pt idx="14929">
                  <c:v>26.14</c:v>
                </c:pt>
                <c:pt idx="14930">
                  <c:v>29.071999999999999</c:v>
                </c:pt>
                <c:pt idx="14931">
                  <c:v>23.132999999999999</c:v>
                </c:pt>
                <c:pt idx="14932">
                  <c:v>26.170999999999999</c:v>
                </c:pt>
                <c:pt idx="14933">
                  <c:v>22.626000000000001</c:v>
                </c:pt>
                <c:pt idx="14934">
                  <c:v>24.815999999999999</c:v>
                </c:pt>
                <c:pt idx="14935">
                  <c:v>19.291</c:v>
                </c:pt>
                <c:pt idx="14936">
                  <c:v>23.05</c:v>
                </c:pt>
                <c:pt idx="14937">
                  <c:v>27.841000000000001</c:v>
                </c:pt>
                <c:pt idx="14938">
                  <c:v>21.431000000000001</c:v>
                </c:pt>
                <c:pt idx="14939">
                  <c:v>27.149000000000001</c:v>
                </c:pt>
                <c:pt idx="14940">
                  <c:v>17.364000000000001</c:v>
                </c:pt>
                <c:pt idx="14941">
                  <c:v>24.466000000000001</c:v>
                </c:pt>
                <c:pt idx="14942">
                  <c:v>25.137</c:v>
                </c:pt>
                <c:pt idx="14943">
                  <c:v>23.233000000000001</c:v>
                </c:pt>
                <c:pt idx="14944">
                  <c:v>20.469000000000001</c:v>
                </c:pt>
                <c:pt idx="14945">
                  <c:v>24.19</c:v>
                </c:pt>
                <c:pt idx="14946">
                  <c:v>26.178000000000001</c:v>
                </c:pt>
                <c:pt idx="14947">
                  <c:v>21.457999999999998</c:v>
                </c:pt>
                <c:pt idx="14948">
                  <c:v>21.870999999999999</c:v>
                </c:pt>
                <c:pt idx="14949">
                  <c:v>18.567</c:v>
                </c:pt>
                <c:pt idx="14950">
                  <c:v>18.158000000000001</c:v>
                </c:pt>
                <c:pt idx="14951">
                  <c:v>22.789000000000001</c:v>
                </c:pt>
                <c:pt idx="14952">
                  <c:v>27.196999999999999</c:v>
                </c:pt>
                <c:pt idx="14953">
                  <c:v>23.773</c:v>
                </c:pt>
                <c:pt idx="14954">
                  <c:v>25.010999999999999</c:v>
                </c:pt>
                <c:pt idx="14955">
                  <c:v>24.827000000000002</c:v>
                </c:pt>
                <c:pt idx="14956">
                  <c:v>27.111999999999998</c:v>
                </c:pt>
                <c:pt idx="14957">
                  <c:v>27.422999999999998</c:v>
                </c:pt>
                <c:pt idx="14958">
                  <c:v>17.702000000000002</c:v>
                </c:pt>
                <c:pt idx="14959">
                  <c:v>23.492999999999999</c:v>
                </c:pt>
                <c:pt idx="14960">
                  <c:v>30.545999999999999</c:v>
                </c:pt>
                <c:pt idx="14961">
                  <c:v>20.053000000000001</c:v>
                </c:pt>
                <c:pt idx="14962">
                  <c:v>18.96</c:v>
                </c:pt>
                <c:pt idx="14963">
                  <c:v>21.738</c:v>
                </c:pt>
                <c:pt idx="14964">
                  <c:v>18.152999999999999</c:v>
                </c:pt>
                <c:pt idx="14965">
                  <c:v>25.638999999999999</c:v>
                </c:pt>
                <c:pt idx="14966">
                  <c:v>24.113</c:v>
                </c:pt>
                <c:pt idx="14967">
                  <c:v>20.558</c:v>
                </c:pt>
                <c:pt idx="14968">
                  <c:v>19.085000000000001</c:v>
                </c:pt>
                <c:pt idx="14969">
                  <c:v>21.486999999999998</c:v>
                </c:pt>
                <c:pt idx="14970">
                  <c:v>19.622</c:v>
                </c:pt>
                <c:pt idx="14971">
                  <c:v>21.084</c:v>
                </c:pt>
                <c:pt idx="14972">
                  <c:v>19.872</c:v>
                </c:pt>
                <c:pt idx="14973">
                  <c:v>21.59</c:v>
                </c:pt>
                <c:pt idx="14974">
                  <c:v>26.286999999999999</c:v>
                </c:pt>
                <c:pt idx="14975">
                  <c:v>22.73</c:v>
                </c:pt>
                <c:pt idx="14976">
                  <c:v>19.341000000000001</c:v>
                </c:pt>
                <c:pt idx="14977">
                  <c:v>24.64</c:v>
                </c:pt>
                <c:pt idx="14978">
                  <c:v>20.126000000000001</c:v>
                </c:pt>
                <c:pt idx="14979">
                  <c:v>27.31</c:v>
                </c:pt>
                <c:pt idx="14980">
                  <c:v>21.82</c:v>
                </c:pt>
                <c:pt idx="14981">
                  <c:v>25.245000000000001</c:v>
                </c:pt>
                <c:pt idx="14982">
                  <c:v>21.597999999999999</c:v>
                </c:pt>
                <c:pt idx="14983">
                  <c:v>22.89</c:v>
                </c:pt>
                <c:pt idx="14984">
                  <c:v>33.710999999999999</c:v>
                </c:pt>
                <c:pt idx="14985">
                  <c:v>27.829000000000001</c:v>
                </c:pt>
                <c:pt idx="14986">
                  <c:v>29.024000000000001</c:v>
                </c:pt>
                <c:pt idx="14987">
                  <c:v>17.001000000000001</c:v>
                </c:pt>
                <c:pt idx="14988">
                  <c:v>21.338999999999999</c:v>
                </c:pt>
                <c:pt idx="14989">
                  <c:v>22.044</c:v>
                </c:pt>
                <c:pt idx="14990">
                  <c:v>23.408000000000001</c:v>
                </c:pt>
                <c:pt idx="14991">
                  <c:v>21.279</c:v>
                </c:pt>
                <c:pt idx="14992">
                  <c:v>17.869</c:v>
                </c:pt>
                <c:pt idx="14993">
                  <c:v>21.103999999999999</c:v>
                </c:pt>
                <c:pt idx="14994">
                  <c:v>22.141999999999999</c:v>
                </c:pt>
                <c:pt idx="14995">
                  <c:v>25.478999999999999</c:v>
                </c:pt>
                <c:pt idx="14996">
                  <c:v>20.231999999999999</c:v>
                </c:pt>
                <c:pt idx="14997">
                  <c:v>27.388999999999999</c:v>
                </c:pt>
                <c:pt idx="14998">
                  <c:v>25.832999999999998</c:v>
                </c:pt>
                <c:pt idx="14999">
                  <c:v>25.64</c:v>
                </c:pt>
                <c:pt idx="15000">
                  <c:v>18.675000000000001</c:v>
                </c:pt>
                <c:pt idx="15001">
                  <c:v>18.468</c:v>
                </c:pt>
                <c:pt idx="15002">
                  <c:v>20.841000000000001</c:v>
                </c:pt>
                <c:pt idx="15003">
                  <c:v>18.437000000000001</c:v>
                </c:pt>
                <c:pt idx="15004">
                  <c:v>26.376000000000001</c:v>
                </c:pt>
                <c:pt idx="15005">
                  <c:v>19.446999999999999</c:v>
                </c:pt>
                <c:pt idx="15006">
                  <c:v>25.547000000000001</c:v>
                </c:pt>
                <c:pt idx="15007">
                  <c:v>25.59</c:v>
                </c:pt>
                <c:pt idx="15008">
                  <c:v>24.396000000000001</c:v>
                </c:pt>
                <c:pt idx="15009">
                  <c:v>27.210999999999999</c:v>
                </c:pt>
                <c:pt idx="15010">
                  <c:v>20.088000000000001</c:v>
                </c:pt>
                <c:pt idx="15011">
                  <c:v>35.090000000000003</c:v>
                </c:pt>
                <c:pt idx="15012">
                  <c:v>22.036000000000001</c:v>
                </c:pt>
                <c:pt idx="15013">
                  <c:v>23.920999999999999</c:v>
                </c:pt>
                <c:pt idx="15014">
                  <c:v>27.774000000000001</c:v>
                </c:pt>
                <c:pt idx="15015">
                  <c:v>29.28</c:v>
                </c:pt>
                <c:pt idx="15016">
                  <c:v>23.248999999999999</c:v>
                </c:pt>
                <c:pt idx="15017">
                  <c:v>29.581</c:v>
                </c:pt>
                <c:pt idx="15018">
                  <c:v>27.033000000000001</c:v>
                </c:pt>
                <c:pt idx="15019">
                  <c:v>22.32</c:v>
                </c:pt>
                <c:pt idx="15020">
                  <c:v>23.097999999999999</c:v>
                </c:pt>
                <c:pt idx="15021">
                  <c:v>19.672999999999998</c:v>
                </c:pt>
                <c:pt idx="15022">
                  <c:v>20.632000000000001</c:v>
                </c:pt>
                <c:pt idx="15023">
                  <c:v>20.888999999999999</c:v>
                </c:pt>
                <c:pt idx="15024">
                  <c:v>18.331</c:v>
                </c:pt>
                <c:pt idx="15025">
                  <c:v>21.452999999999999</c:v>
                </c:pt>
                <c:pt idx="15026">
                  <c:v>19.911999999999999</c:v>
                </c:pt>
                <c:pt idx="15027">
                  <c:v>20.379000000000001</c:v>
                </c:pt>
                <c:pt idx="15028">
                  <c:v>25.16</c:v>
                </c:pt>
                <c:pt idx="15029">
                  <c:v>19.283999999999999</c:v>
                </c:pt>
                <c:pt idx="15030">
                  <c:v>20.53</c:v>
                </c:pt>
                <c:pt idx="15031">
                  <c:v>24.193999999999999</c:v>
                </c:pt>
                <c:pt idx="15032">
                  <c:v>26.044</c:v>
                </c:pt>
                <c:pt idx="15033">
                  <c:v>24.148</c:v>
                </c:pt>
                <c:pt idx="15034">
                  <c:v>22.956</c:v>
                </c:pt>
                <c:pt idx="15035">
                  <c:v>20.093</c:v>
                </c:pt>
                <c:pt idx="15036">
                  <c:v>23.712</c:v>
                </c:pt>
                <c:pt idx="15037">
                  <c:v>22.600999999999999</c:v>
                </c:pt>
                <c:pt idx="15038">
                  <c:v>22.63</c:v>
                </c:pt>
                <c:pt idx="15039">
                  <c:v>28.225999999999999</c:v>
                </c:pt>
                <c:pt idx="15040">
                  <c:v>15.887</c:v>
                </c:pt>
                <c:pt idx="15041">
                  <c:v>26.989000000000001</c:v>
                </c:pt>
                <c:pt idx="15042">
                  <c:v>26.036000000000001</c:v>
                </c:pt>
                <c:pt idx="15043">
                  <c:v>19.393000000000001</c:v>
                </c:pt>
                <c:pt idx="15044">
                  <c:v>25.564</c:v>
                </c:pt>
                <c:pt idx="15045">
                  <c:v>30.698</c:v>
                </c:pt>
                <c:pt idx="15046">
                  <c:v>23.064</c:v>
                </c:pt>
                <c:pt idx="15047">
                  <c:v>19.681999999999999</c:v>
                </c:pt>
                <c:pt idx="15048">
                  <c:v>24.215</c:v>
                </c:pt>
                <c:pt idx="15049">
                  <c:v>16.564</c:v>
                </c:pt>
                <c:pt idx="15050">
                  <c:v>17.288</c:v>
                </c:pt>
                <c:pt idx="15051">
                  <c:v>25.785</c:v>
                </c:pt>
                <c:pt idx="15052">
                  <c:v>27.143000000000001</c:v>
                </c:pt>
                <c:pt idx="15053">
                  <c:v>19.885000000000002</c:v>
                </c:pt>
                <c:pt idx="15054">
                  <c:v>22.817</c:v>
                </c:pt>
                <c:pt idx="15055">
                  <c:v>25.669</c:v>
                </c:pt>
                <c:pt idx="15056">
                  <c:v>24.201000000000001</c:v>
                </c:pt>
                <c:pt idx="15057">
                  <c:v>26.829000000000001</c:v>
                </c:pt>
                <c:pt idx="15058">
                  <c:v>23.978999999999999</c:v>
                </c:pt>
                <c:pt idx="15059">
                  <c:v>15.863</c:v>
                </c:pt>
                <c:pt idx="15060">
                  <c:v>21.12</c:v>
                </c:pt>
                <c:pt idx="15061">
                  <c:v>21.76</c:v>
                </c:pt>
                <c:pt idx="15062">
                  <c:v>17.760000000000002</c:v>
                </c:pt>
                <c:pt idx="15063">
                  <c:v>22.201000000000001</c:v>
                </c:pt>
                <c:pt idx="15064">
                  <c:v>23.372</c:v>
                </c:pt>
                <c:pt idx="15065">
                  <c:v>22.221</c:v>
                </c:pt>
                <c:pt idx="15066">
                  <c:v>23.053000000000001</c:v>
                </c:pt>
                <c:pt idx="15067">
                  <c:v>24.274999999999999</c:v>
                </c:pt>
                <c:pt idx="15068">
                  <c:v>25.395</c:v>
                </c:pt>
                <c:pt idx="15069">
                  <c:v>26.148</c:v>
                </c:pt>
                <c:pt idx="15070">
                  <c:v>22.673999999999999</c:v>
                </c:pt>
                <c:pt idx="15071">
                  <c:v>28.998999999999999</c:v>
                </c:pt>
                <c:pt idx="15072">
                  <c:v>17.524999999999999</c:v>
                </c:pt>
                <c:pt idx="15073">
                  <c:v>22.053000000000001</c:v>
                </c:pt>
                <c:pt idx="15074">
                  <c:v>22.128</c:v>
                </c:pt>
                <c:pt idx="15075">
                  <c:v>24.440999999999999</c:v>
                </c:pt>
                <c:pt idx="15076">
                  <c:v>19.509</c:v>
                </c:pt>
                <c:pt idx="15077">
                  <c:v>30.22</c:v>
                </c:pt>
                <c:pt idx="15078">
                  <c:v>26.484999999999999</c:v>
                </c:pt>
                <c:pt idx="15079">
                  <c:v>24.785</c:v>
                </c:pt>
                <c:pt idx="15080">
                  <c:v>23.579000000000001</c:v>
                </c:pt>
                <c:pt idx="15081">
                  <c:v>15.644</c:v>
                </c:pt>
                <c:pt idx="15082">
                  <c:v>27.17</c:v>
                </c:pt>
                <c:pt idx="15083">
                  <c:v>28.488</c:v>
                </c:pt>
                <c:pt idx="15084">
                  <c:v>22.760999999999999</c:v>
                </c:pt>
                <c:pt idx="15085">
                  <c:v>29.89</c:v>
                </c:pt>
                <c:pt idx="15086">
                  <c:v>16.323</c:v>
                </c:pt>
                <c:pt idx="15087">
                  <c:v>24.625</c:v>
                </c:pt>
                <c:pt idx="15088">
                  <c:v>21.835000000000001</c:v>
                </c:pt>
                <c:pt idx="15089">
                  <c:v>20.626999999999999</c:v>
                </c:pt>
                <c:pt idx="15090">
                  <c:v>22.36</c:v>
                </c:pt>
                <c:pt idx="15091">
                  <c:v>25.053999999999998</c:v>
                </c:pt>
                <c:pt idx="15092">
                  <c:v>20.757999999999999</c:v>
                </c:pt>
                <c:pt idx="15093">
                  <c:v>19.617000000000001</c:v>
                </c:pt>
                <c:pt idx="15094">
                  <c:v>25.096</c:v>
                </c:pt>
                <c:pt idx="15095">
                  <c:v>27.99</c:v>
                </c:pt>
                <c:pt idx="15096">
                  <c:v>27.670999999999999</c:v>
                </c:pt>
                <c:pt idx="15097">
                  <c:v>14.863</c:v>
                </c:pt>
                <c:pt idx="15098">
                  <c:v>26.257999999999999</c:v>
                </c:pt>
                <c:pt idx="15099">
                  <c:v>21.922999999999998</c:v>
                </c:pt>
                <c:pt idx="15100">
                  <c:v>26.423999999999999</c:v>
                </c:pt>
                <c:pt idx="15101">
                  <c:v>22.137</c:v>
                </c:pt>
                <c:pt idx="15102">
                  <c:v>17.873999999999999</c:v>
                </c:pt>
                <c:pt idx="15103">
                  <c:v>19.856000000000002</c:v>
                </c:pt>
                <c:pt idx="15104">
                  <c:v>22.664000000000001</c:v>
                </c:pt>
                <c:pt idx="15105">
                  <c:v>29.69</c:v>
                </c:pt>
                <c:pt idx="15106">
                  <c:v>17.518999999999998</c:v>
                </c:pt>
                <c:pt idx="15107">
                  <c:v>26.748000000000001</c:v>
                </c:pt>
                <c:pt idx="15108">
                  <c:v>22.396999999999998</c:v>
                </c:pt>
                <c:pt idx="15109">
                  <c:v>24.963999999999999</c:v>
                </c:pt>
                <c:pt idx="15110">
                  <c:v>23.132999999999999</c:v>
                </c:pt>
                <c:pt idx="15111">
                  <c:v>22.344000000000001</c:v>
                </c:pt>
                <c:pt idx="15112">
                  <c:v>29.027000000000001</c:v>
                </c:pt>
                <c:pt idx="15113">
                  <c:v>24.626999999999999</c:v>
                </c:pt>
                <c:pt idx="15114">
                  <c:v>19.463999999999999</c:v>
                </c:pt>
                <c:pt idx="15115">
                  <c:v>19.280999999999999</c:v>
                </c:pt>
                <c:pt idx="15116">
                  <c:v>16.902999999999999</c:v>
                </c:pt>
                <c:pt idx="15117">
                  <c:v>24.63</c:v>
                </c:pt>
                <c:pt idx="15118">
                  <c:v>25.373999999999999</c:v>
                </c:pt>
                <c:pt idx="15119">
                  <c:v>24.486000000000001</c:v>
                </c:pt>
                <c:pt idx="15120">
                  <c:v>22.481999999999999</c:v>
                </c:pt>
                <c:pt idx="15121">
                  <c:v>22.923999999999999</c:v>
                </c:pt>
                <c:pt idx="15122">
                  <c:v>17.556000000000001</c:v>
                </c:pt>
                <c:pt idx="15123">
                  <c:v>21.192</c:v>
                </c:pt>
                <c:pt idx="15124">
                  <c:v>20.103999999999999</c:v>
                </c:pt>
                <c:pt idx="15125">
                  <c:v>18.254000000000001</c:v>
                </c:pt>
                <c:pt idx="15126">
                  <c:v>16.402999999999999</c:v>
                </c:pt>
                <c:pt idx="15127">
                  <c:v>22.745000000000001</c:v>
                </c:pt>
                <c:pt idx="15128">
                  <c:v>18.079000000000001</c:v>
                </c:pt>
                <c:pt idx="15129">
                  <c:v>28.106000000000002</c:v>
                </c:pt>
                <c:pt idx="15130">
                  <c:v>25.456</c:v>
                </c:pt>
                <c:pt idx="15131">
                  <c:v>23.655000000000001</c:v>
                </c:pt>
                <c:pt idx="15132">
                  <c:v>20.356999999999999</c:v>
                </c:pt>
                <c:pt idx="15133">
                  <c:v>19.309000000000001</c:v>
                </c:pt>
                <c:pt idx="15134">
                  <c:v>18.815000000000001</c:v>
                </c:pt>
                <c:pt idx="15135">
                  <c:v>15.07</c:v>
                </c:pt>
                <c:pt idx="15136">
                  <c:v>20.806000000000001</c:v>
                </c:pt>
                <c:pt idx="15137">
                  <c:v>17.11</c:v>
                </c:pt>
                <c:pt idx="15138">
                  <c:v>23.963000000000001</c:v>
                </c:pt>
                <c:pt idx="15139">
                  <c:v>26.547999999999998</c:v>
                </c:pt>
                <c:pt idx="15140">
                  <c:v>23.835999999999999</c:v>
                </c:pt>
                <c:pt idx="15141">
                  <c:v>24.356999999999999</c:v>
                </c:pt>
                <c:pt idx="15142">
                  <c:v>26.702999999999999</c:v>
                </c:pt>
                <c:pt idx="15143">
                  <c:v>18.794</c:v>
                </c:pt>
                <c:pt idx="15144">
                  <c:v>28.393000000000001</c:v>
                </c:pt>
                <c:pt idx="15145">
                  <c:v>30.102</c:v>
                </c:pt>
                <c:pt idx="15146">
                  <c:v>29.568999999999999</c:v>
                </c:pt>
                <c:pt idx="15147">
                  <c:v>18.809999999999999</c:v>
                </c:pt>
                <c:pt idx="15148">
                  <c:v>22.895</c:v>
                </c:pt>
                <c:pt idx="15149">
                  <c:v>21.940999999999999</c:v>
                </c:pt>
                <c:pt idx="15150">
                  <c:v>24.827999999999999</c:v>
                </c:pt>
                <c:pt idx="15151">
                  <c:v>27.69</c:v>
                </c:pt>
                <c:pt idx="15152">
                  <c:v>23.9</c:v>
                </c:pt>
                <c:pt idx="15153">
                  <c:v>24.559000000000001</c:v>
                </c:pt>
                <c:pt idx="15154">
                  <c:v>20.393999999999998</c:v>
                </c:pt>
                <c:pt idx="15155">
                  <c:v>21.31</c:v>
                </c:pt>
                <c:pt idx="15156">
                  <c:v>27.126999999999999</c:v>
                </c:pt>
                <c:pt idx="15157">
                  <c:v>27.678000000000001</c:v>
                </c:pt>
                <c:pt idx="15158">
                  <c:v>25.632999999999999</c:v>
                </c:pt>
                <c:pt idx="15159">
                  <c:v>16.033000000000001</c:v>
                </c:pt>
                <c:pt idx="15160">
                  <c:v>21.695</c:v>
                </c:pt>
                <c:pt idx="15161">
                  <c:v>18.335000000000001</c:v>
                </c:pt>
                <c:pt idx="15162">
                  <c:v>24.82</c:v>
                </c:pt>
                <c:pt idx="15163">
                  <c:v>19.939</c:v>
                </c:pt>
                <c:pt idx="15164">
                  <c:v>22.881</c:v>
                </c:pt>
                <c:pt idx="15165">
                  <c:v>26.062999999999999</c:v>
                </c:pt>
                <c:pt idx="15166">
                  <c:v>16.952000000000002</c:v>
                </c:pt>
                <c:pt idx="15167">
                  <c:v>21.088999999999999</c:v>
                </c:pt>
                <c:pt idx="15168">
                  <c:v>18.245999999999999</c:v>
                </c:pt>
                <c:pt idx="15169">
                  <c:v>21.242999999999999</c:v>
                </c:pt>
                <c:pt idx="15170">
                  <c:v>24.853000000000002</c:v>
                </c:pt>
                <c:pt idx="15171">
                  <c:v>22.681999999999999</c:v>
                </c:pt>
                <c:pt idx="15172">
                  <c:v>27.655000000000001</c:v>
                </c:pt>
                <c:pt idx="15173">
                  <c:v>26.469000000000001</c:v>
                </c:pt>
                <c:pt idx="15174">
                  <c:v>17.959</c:v>
                </c:pt>
                <c:pt idx="15175">
                  <c:v>20.503</c:v>
                </c:pt>
                <c:pt idx="15176">
                  <c:v>21.297999999999998</c:v>
                </c:pt>
                <c:pt idx="15177">
                  <c:v>20.838999999999999</c:v>
                </c:pt>
                <c:pt idx="15178">
                  <c:v>18.959</c:v>
                </c:pt>
                <c:pt idx="15179">
                  <c:v>24.574000000000002</c:v>
                </c:pt>
                <c:pt idx="15180">
                  <c:v>25.129000000000001</c:v>
                </c:pt>
                <c:pt idx="15181">
                  <c:v>15.945</c:v>
                </c:pt>
                <c:pt idx="15182">
                  <c:v>23.100999999999999</c:v>
                </c:pt>
                <c:pt idx="15183">
                  <c:v>17.777999999999999</c:v>
                </c:pt>
                <c:pt idx="15184">
                  <c:v>23.088000000000001</c:v>
                </c:pt>
                <c:pt idx="15185">
                  <c:v>17.007000000000001</c:v>
                </c:pt>
                <c:pt idx="15186">
                  <c:v>21.495000000000001</c:v>
                </c:pt>
                <c:pt idx="15187">
                  <c:v>16.969000000000001</c:v>
                </c:pt>
                <c:pt idx="15188">
                  <c:v>24.524000000000001</c:v>
                </c:pt>
                <c:pt idx="15189">
                  <c:v>24.355</c:v>
                </c:pt>
                <c:pt idx="15190">
                  <c:v>24.981000000000002</c:v>
                </c:pt>
                <c:pt idx="15191">
                  <c:v>24.154</c:v>
                </c:pt>
                <c:pt idx="15192">
                  <c:v>22.555</c:v>
                </c:pt>
                <c:pt idx="15193">
                  <c:v>23.911000000000001</c:v>
                </c:pt>
                <c:pt idx="15194">
                  <c:v>20.562999999999999</c:v>
                </c:pt>
                <c:pt idx="15195">
                  <c:v>26.363</c:v>
                </c:pt>
                <c:pt idx="15196">
                  <c:v>20.87</c:v>
                </c:pt>
                <c:pt idx="15197">
                  <c:v>20.552</c:v>
                </c:pt>
                <c:pt idx="15198">
                  <c:v>16.227</c:v>
                </c:pt>
                <c:pt idx="15199">
                  <c:v>27.125</c:v>
                </c:pt>
                <c:pt idx="15200">
                  <c:v>28.568999999999999</c:v>
                </c:pt>
                <c:pt idx="15201">
                  <c:v>22.209</c:v>
                </c:pt>
                <c:pt idx="15202">
                  <c:v>30.475000000000001</c:v>
                </c:pt>
                <c:pt idx="15203">
                  <c:v>20.125</c:v>
                </c:pt>
                <c:pt idx="15204">
                  <c:v>19.588000000000001</c:v>
                </c:pt>
                <c:pt idx="15205">
                  <c:v>19.530999999999999</c:v>
                </c:pt>
                <c:pt idx="15206">
                  <c:v>25.013000000000002</c:v>
                </c:pt>
                <c:pt idx="15207">
                  <c:v>21.306000000000001</c:v>
                </c:pt>
                <c:pt idx="15208">
                  <c:v>21.800999999999998</c:v>
                </c:pt>
                <c:pt idx="15209">
                  <c:v>19.704999999999998</c:v>
                </c:pt>
                <c:pt idx="15210">
                  <c:v>24.835000000000001</c:v>
                </c:pt>
                <c:pt idx="15211">
                  <c:v>18.803999999999998</c:v>
                </c:pt>
                <c:pt idx="15212">
                  <c:v>25.806000000000001</c:v>
                </c:pt>
                <c:pt idx="15213">
                  <c:v>23.536000000000001</c:v>
                </c:pt>
                <c:pt idx="15214">
                  <c:v>25.170999999999999</c:v>
                </c:pt>
                <c:pt idx="15215">
                  <c:v>24.21</c:v>
                </c:pt>
                <c:pt idx="15216">
                  <c:v>29.413</c:v>
                </c:pt>
                <c:pt idx="15217">
                  <c:v>33.213000000000001</c:v>
                </c:pt>
                <c:pt idx="15218">
                  <c:v>22.327999999999999</c:v>
                </c:pt>
                <c:pt idx="15219">
                  <c:v>23.585000000000001</c:v>
                </c:pt>
                <c:pt idx="15220">
                  <c:v>24.510999999999999</c:v>
                </c:pt>
                <c:pt idx="15221">
                  <c:v>16.518000000000001</c:v>
                </c:pt>
                <c:pt idx="15222">
                  <c:v>19.611999999999998</c:v>
                </c:pt>
                <c:pt idx="15223">
                  <c:v>26.887</c:v>
                </c:pt>
                <c:pt idx="15224">
                  <c:v>21.279</c:v>
                </c:pt>
                <c:pt idx="15225">
                  <c:v>20.765000000000001</c:v>
                </c:pt>
                <c:pt idx="15226">
                  <c:v>19.975000000000001</c:v>
                </c:pt>
                <c:pt idx="15227">
                  <c:v>22.920999999999999</c:v>
                </c:pt>
                <c:pt idx="15228">
                  <c:v>24.78</c:v>
                </c:pt>
                <c:pt idx="15229">
                  <c:v>31.35</c:v>
                </c:pt>
                <c:pt idx="15230">
                  <c:v>17.032</c:v>
                </c:pt>
                <c:pt idx="15231">
                  <c:v>24.289000000000001</c:v>
                </c:pt>
                <c:pt idx="15232">
                  <c:v>20.065999999999999</c:v>
                </c:pt>
                <c:pt idx="15233">
                  <c:v>19.120999999999999</c:v>
                </c:pt>
                <c:pt idx="15234">
                  <c:v>23.481000000000002</c:v>
                </c:pt>
                <c:pt idx="15235">
                  <c:v>19.103999999999999</c:v>
                </c:pt>
                <c:pt idx="15236">
                  <c:v>20.361999999999998</c:v>
                </c:pt>
                <c:pt idx="15237">
                  <c:v>21.574000000000002</c:v>
                </c:pt>
                <c:pt idx="15238">
                  <c:v>29.689</c:v>
                </c:pt>
                <c:pt idx="15239">
                  <c:v>28.436</c:v>
                </c:pt>
                <c:pt idx="15240">
                  <c:v>25.396000000000001</c:v>
                </c:pt>
                <c:pt idx="15241">
                  <c:v>27.978999999999999</c:v>
                </c:pt>
                <c:pt idx="15242">
                  <c:v>26.111000000000001</c:v>
                </c:pt>
                <c:pt idx="15243">
                  <c:v>22.061</c:v>
                </c:pt>
                <c:pt idx="15244">
                  <c:v>19.2</c:v>
                </c:pt>
                <c:pt idx="15245">
                  <c:v>22.318000000000001</c:v>
                </c:pt>
                <c:pt idx="15246">
                  <c:v>24.126000000000001</c:v>
                </c:pt>
                <c:pt idx="15247">
                  <c:v>23.614999999999998</c:v>
                </c:pt>
                <c:pt idx="15248">
                  <c:v>23.391999999999999</c:v>
                </c:pt>
                <c:pt idx="15249">
                  <c:v>17.417000000000002</c:v>
                </c:pt>
                <c:pt idx="15250">
                  <c:v>28.437000000000001</c:v>
                </c:pt>
                <c:pt idx="15251">
                  <c:v>28.148</c:v>
                </c:pt>
                <c:pt idx="15252">
                  <c:v>31.63</c:v>
                </c:pt>
                <c:pt idx="15253">
                  <c:v>22.762</c:v>
                </c:pt>
                <c:pt idx="15254">
                  <c:v>17.754999999999999</c:v>
                </c:pt>
                <c:pt idx="15255">
                  <c:v>21.887</c:v>
                </c:pt>
                <c:pt idx="15256">
                  <c:v>24.262</c:v>
                </c:pt>
                <c:pt idx="15257">
                  <c:v>19.280999999999999</c:v>
                </c:pt>
                <c:pt idx="15258">
                  <c:v>27.122</c:v>
                </c:pt>
                <c:pt idx="15259">
                  <c:v>26.731000000000002</c:v>
                </c:pt>
                <c:pt idx="15260">
                  <c:v>19.302</c:v>
                </c:pt>
                <c:pt idx="15261">
                  <c:v>24.253</c:v>
                </c:pt>
                <c:pt idx="15262">
                  <c:v>23.04</c:v>
                </c:pt>
                <c:pt idx="15263">
                  <c:v>25.02</c:v>
                </c:pt>
                <c:pt idx="15264">
                  <c:v>28.172000000000001</c:v>
                </c:pt>
                <c:pt idx="15265">
                  <c:v>26.715</c:v>
                </c:pt>
                <c:pt idx="15266">
                  <c:v>27.538</c:v>
                </c:pt>
                <c:pt idx="15267">
                  <c:v>23.254000000000001</c:v>
                </c:pt>
                <c:pt idx="15268">
                  <c:v>27.745999999999999</c:v>
                </c:pt>
                <c:pt idx="15269">
                  <c:v>21.763999999999999</c:v>
                </c:pt>
                <c:pt idx="15270">
                  <c:v>27.055</c:v>
                </c:pt>
                <c:pt idx="15271">
                  <c:v>23.853999999999999</c:v>
                </c:pt>
                <c:pt idx="15272">
                  <c:v>15.845000000000001</c:v>
                </c:pt>
                <c:pt idx="15273">
                  <c:v>29.76</c:v>
                </c:pt>
                <c:pt idx="15274">
                  <c:v>22.562999999999999</c:v>
                </c:pt>
                <c:pt idx="15275">
                  <c:v>26.824999999999999</c:v>
                </c:pt>
                <c:pt idx="15276">
                  <c:v>26.518000000000001</c:v>
                </c:pt>
                <c:pt idx="15277">
                  <c:v>23.684999999999999</c:v>
                </c:pt>
                <c:pt idx="15278">
                  <c:v>23.875</c:v>
                </c:pt>
                <c:pt idx="15279">
                  <c:v>29.373000000000001</c:v>
                </c:pt>
                <c:pt idx="15280">
                  <c:v>21.37</c:v>
                </c:pt>
                <c:pt idx="15281">
                  <c:v>30.379000000000001</c:v>
                </c:pt>
                <c:pt idx="15282">
                  <c:v>26.603999999999999</c:v>
                </c:pt>
                <c:pt idx="15283">
                  <c:v>23.422000000000001</c:v>
                </c:pt>
                <c:pt idx="15284">
                  <c:v>18.614999999999998</c:v>
                </c:pt>
                <c:pt idx="15285">
                  <c:v>22.515000000000001</c:v>
                </c:pt>
                <c:pt idx="15286">
                  <c:v>21.247</c:v>
                </c:pt>
                <c:pt idx="15287">
                  <c:v>24.085999999999999</c:v>
                </c:pt>
                <c:pt idx="15288">
                  <c:v>24.181999999999999</c:v>
                </c:pt>
                <c:pt idx="15289">
                  <c:v>19.196999999999999</c:v>
                </c:pt>
                <c:pt idx="15290">
                  <c:v>21.103999999999999</c:v>
                </c:pt>
                <c:pt idx="15291">
                  <c:v>21.32</c:v>
                </c:pt>
                <c:pt idx="15292">
                  <c:v>14.621</c:v>
                </c:pt>
                <c:pt idx="15293">
                  <c:v>19.786999999999999</c:v>
                </c:pt>
                <c:pt idx="15294">
                  <c:v>27.326000000000001</c:v>
                </c:pt>
                <c:pt idx="15295">
                  <c:v>17.277999999999999</c:v>
                </c:pt>
                <c:pt idx="15296">
                  <c:v>25.997</c:v>
                </c:pt>
                <c:pt idx="15297">
                  <c:v>21.295999999999999</c:v>
                </c:pt>
                <c:pt idx="15298">
                  <c:v>24.54</c:v>
                </c:pt>
                <c:pt idx="15299">
                  <c:v>17.59</c:v>
                </c:pt>
                <c:pt idx="15300">
                  <c:v>30.88</c:v>
                </c:pt>
                <c:pt idx="15301">
                  <c:v>20.664000000000001</c:v>
                </c:pt>
                <c:pt idx="15302">
                  <c:v>24.273</c:v>
                </c:pt>
                <c:pt idx="15303">
                  <c:v>20.994</c:v>
                </c:pt>
                <c:pt idx="15304">
                  <c:v>23.635000000000002</c:v>
                </c:pt>
                <c:pt idx="15305">
                  <c:v>23.853999999999999</c:v>
                </c:pt>
                <c:pt idx="15306">
                  <c:v>38.273000000000003</c:v>
                </c:pt>
                <c:pt idx="15307">
                  <c:v>26.981999999999999</c:v>
                </c:pt>
                <c:pt idx="15308">
                  <c:v>23.222000000000001</c:v>
                </c:pt>
                <c:pt idx="15309">
                  <c:v>18.187000000000001</c:v>
                </c:pt>
                <c:pt idx="15310">
                  <c:v>19.571000000000002</c:v>
                </c:pt>
                <c:pt idx="15311">
                  <c:v>23.355</c:v>
                </c:pt>
                <c:pt idx="15312">
                  <c:v>21.806000000000001</c:v>
                </c:pt>
                <c:pt idx="15313">
                  <c:v>17.515999999999998</c:v>
                </c:pt>
                <c:pt idx="15314">
                  <c:v>24.254999999999999</c:v>
                </c:pt>
                <c:pt idx="15315">
                  <c:v>32.869</c:v>
                </c:pt>
                <c:pt idx="15316">
                  <c:v>26.341000000000001</c:v>
                </c:pt>
                <c:pt idx="15317">
                  <c:v>17.963000000000001</c:v>
                </c:pt>
                <c:pt idx="15318">
                  <c:v>24</c:v>
                </c:pt>
                <c:pt idx="15319">
                  <c:v>27.526</c:v>
                </c:pt>
                <c:pt idx="15320">
                  <c:v>21.577999999999999</c:v>
                </c:pt>
                <c:pt idx="15321">
                  <c:v>31.469000000000001</c:v>
                </c:pt>
                <c:pt idx="15322">
                  <c:v>22.14</c:v>
                </c:pt>
                <c:pt idx="15323">
                  <c:v>27.991</c:v>
                </c:pt>
                <c:pt idx="15324">
                  <c:v>23.056000000000001</c:v>
                </c:pt>
                <c:pt idx="15325">
                  <c:v>21.140999999999998</c:v>
                </c:pt>
                <c:pt idx="15326">
                  <c:v>26.981000000000002</c:v>
                </c:pt>
                <c:pt idx="15327">
                  <c:v>20.167999999999999</c:v>
                </c:pt>
                <c:pt idx="15328">
                  <c:v>23.501000000000001</c:v>
                </c:pt>
                <c:pt idx="15329">
                  <c:v>22.2</c:v>
                </c:pt>
                <c:pt idx="15330">
                  <c:v>21.372</c:v>
                </c:pt>
                <c:pt idx="15331">
                  <c:v>21.43</c:v>
                </c:pt>
                <c:pt idx="15332">
                  <c:v>28.262</c:v>
                </c:pt>
                <c:pt idx="15333">
                  <c:v>26.661999999999999</c:v>
                </c:pt>
                <c:pt idx="15334">
                  <c:v>20.847999999999999</c:v>
                </c:pt>
                <c:pt idx="15335">
                  <c:v>24.835999999999999</c:v>
                </c:pt>
                <c:pt idx="15336">
                  <c:v>22.966000000000001</c:v>
                </c:pt>
                <c:pt idx="15337">
                  <c:v>18.346</c:v>
                </c:pt>
                <c:pt idx="15338">
                  <c:v>23.492999999999999</c:v>
                </c:pt>
                <c:pt idx="15339">
                  <c:v>21.225999999999999</c:v>
                </c:pt>
                <c:pt idx="15340">
                  <c:v>18.577000000000002</c:v>
                </c:pt>
                <c:pt idx="15341">
                  <c:v>20.532</c:v>
                </c:pt>
                <c:pt idx="15342">
                  <c:v>20.742999999999999</c:v>
                </c:pt>
                <c:pt idx="15343">
                  <c:v>21.184999999999999</c:v>
                </c:pt>
                <c:pt idx="15344">
                  <c:v>31.702000000000002</c:v>
                </c:pt>
                <c:pt idx="15345">
                  <c:v>28.577999999999999</c:v>
                </c:pt>
                <c:pt idx="15346">
                  <c:v>23.492000000000001</c:v>
                </c:pt>
                <c:pt idx="15347">
                  <c:v>31.46</c:v>
                </c:pt>
                <c:pt idx="15348">
                  <c:v>21.85</c:v>
                </c:pt>
                <c:pt idx="15349">
                  <c:v>27.228000000000002</c:v>
                </c:pt>
                <c:pt idx="15350">
                  <c:v>15.305999999999999</c:v>
                </c:pt>
                <c:pt idx="15351">
                  <c:v>21.654</c:v>
                </c:pt>
                <c:pt idx="15352">
                  <c:v>26.224</c:v>
                </c:pt>
                <c:pt idx="15353">
                  <c:v>25.684000000000001</c:v>
                </c:pt>
                <c:pt idx="15354">
                  <c:v>26.94</c:v>
                </c:pt>
                <c:pt idx="15355">
                  <c:v>21.042999999999999</c:v>
                </c:pt>
                <c:pt idx="15356">
                  <c:v>23.34</c:v>
                </c:pt>
                <c:pt idx="15357">
                  <c:v>26.736999999999998</c:v>
                </c:pt>
                <c:pt idx="15358">
                  <c:v>26.408999999999999</c:v>
                </c:pt>
                <c:pt idx="15359">
                  <c:v>27.577000000000002</c:v>
                </c:pt>
                <c:pt idx="15360">
                  <c:v>28.169</c:v>
                </c:pt>
                <c:pt idx="15361">
                  <c:v>26.157</c:v>
                </c:pt>
                <c:pt idx="15362">
                  <c:v>22.838000000000001</c:v>
                </c:pt>
                <c:pt idx="15363">
                  <c:v>24.847999999999999</c:v>
                </c:pt>
                <c:pt idx="15364">
                  <c:v>27.507999999999999</c:v>
                </c:pt>
                <c:pt idx="15365">
                  <c:v>25.091999999999999</c:v>
                </c:pt>
                <c:pt idx="15366">
                  <c:v>17.434000000000001</c:v>
                </c:pt>
                <c:pt idx="15367">
                  <c:v>18.561</c:v>
                </c:pt>
                <c:pt idx="15368">
                  <c:v>22.652000000000001</c:v>
                </c:pt>
                <c:pt idx="15369">
                  <c:v>24.745999999999999</c:v>
                </c:pt>
                <c:pt idx="15370">
                  <c:v>22.132000000000001</c:v>
                </c:pt>
                <c:pt idx="15371">
                  <c:v>25.885999999999999</c:v>
                </c:pt>
                <c:pt idx="15372">
                  <c:v>34.021999999999998</c:v>
                </c:pt>
                <c:pt idx="15373">
                  <c:v>25.433</c:v>
                </c:pt>
                <c:pt idx="15374">
                  <c:v>32.415999999999997</c:v>
                </c:pt>
                <c:pt idx="15375">
                  <c:v>22.881</c:v>
                </c:pt>
                <c:pt idx="15376">
                  <c:v>18.178999999999998</c:v>
                </c:pt>
                <c:pt idx="15377">
                  <c:v>25.468</c:v>
                </c:pt>
                <c:pt idx="15378">
                  <c:v>22.126999999999999</c:v>
                </c:pt>
                <c:pt idx="15379">
                  <c:v>24.02</c:v>
                </c:pt>
                <c:pt idx="15380">
                  <c:v>22.762</c:v>
                </c:pt>
                <c:pt idx="15381">
                  <c:v>18.582000000000001</c:v>
                </c:pt>
                <c:pt idx="15382">
                  <c:v>19.513000000000002</c:v>
                </c:pt>
                <c:pt idx="15383">
                  <c:v>24.331</c:v>
                </c:pt>
                <c:pt idx="15384">
                  <c:v>20.824000000000002</c:v>
                </c:pt>
                <c:pt idx="15385">
                  <c:v>21.673999999999999</c:v>
                </c:pt>
                <c:pt idx="15386">
                  <c:v>22.055</c:v>
                </c:pt>
                <c:pt idx="15387">
                  <c:v>20.745000000000001</c:v>
                </c:pt>
                <c:pt idx="15388">
                  <c:v>29.391999999999999</c:v>
                </c:pt>
                <c:pt idx="15389">
                  <c:v>21.78</c:v>
                </c:pt>
                <c:pt idx="15390">
                  <c:v>22.893999999999998</c:v>
                </c:pt>
                <c:pt idx="15391">
                  <c:v>26.315000000000001</c:v>
                </c:pt>
                <c:pt idx="15392">
                  <c:v>19.071999999999999</c:v>
                </c:pt>
                <c:pt idx="15393">
                  <c:v>25.148</c:v>
                </c:pt>
                <c:pt idx="15394">
                  <c:v>31.896000000000001</c:v>
                </c:pt>
                <c:pt idx="15395">
                  <c:v>18.792999999999999</c:v>
                </c:pt>
                <c:pt idx="15396">
                  <c:v>25</c:v>
                </c:pt>
                <c:pt idx="15397">
                  <c:v>22.859000000000002</c:v>
                </c:pt>
                <c:pt idx="15398">
                  <c:v>26.198</c:v>
                </c:pt>
                <c:pt idx="15399">
                  <c:v>23.016999999999999</c:v>
                </c:pt>
                <c:pt idx="15400">
                  <c:v>22.146000000000001</c:v>
                </c:pt>
                <c:pt idx="15401">
                  <c:v>21.317</c:v>
                </c:pt>
                <c:pt idx="15402">
                  <c:v>21.728999999999999</c:v>
                </c:pt>
                <c:pt idx="15403">
                  <c:v>22.509</c:v>
                </c:pt>
                <c:pt idx="15404">
                  <c:v>20.785</c:v>
                </c:pt>
                <c:pt idx="15405">
                  <c:v>20.981999999999999</c:v>
                </c:pt>
                <c:pt idx="15406">
                  <c:v>25.844999999999999</c:v>
                </c:pt>
                <c:pt idx="15407">
                  <c:v>29.594000000000001</c:v>
                </c:pt>
                <c:pt idx="15408">
                  <c:v>26.408000000000001</c:v>
                </c:pt>
                <c:pt idx="15409">
                  <c:v>18.068000000000001</c:v>
                </c:pt>
                <c:pt idx="15410">
                  <c:v>14.010999999999999</c:v>
                </c:pt>
                <c:pt idx="15411">
                  <c:v>23.904</c:v>
                </c:pt>
                <c:pt idx="15412">
                  <c:v>23.584</c:v>
                </c:pt>
                <c:pt idx="15413">
                  <c:v>35.884999999999998</c:v>
                </c:pt>
                <c:pt idx="15414">
                  <c:v>25.67</c:v>
                </c:pt>
                <c:pt idx="15415">
                  <c:v>22.373000000000001</c:v>
                </c:pt>
                <c:pt idx="15416">
                  <c:v>25.268000000000001</c:v>
                </c:pt>
                <c:pt idx="15417">
                  <c:v>17.963000000000001</c:v>
                </c:pt>
                <c:pt idx="15418">
                  <c:v>21.085999999999999</c:v>
                </c:pt>
                <c:pt idx="15419">
                  <c:v>23.523</c:v>
                </c:pt>
                <c:pt idx="15420">
                  <c:v>25.358000000000001</c:v>
                </c:pt>
                <c:pt idx="15421">
                  <c:v>22.719000000000001</c:v>
                </c:pt>
                <c:pt idx="15422">
                  <c:v>20.975000000000001</c:v>
                </c:pt>
                <c:pt idx="15423">
                  <c:v>23.181000000000001</c:v>
                </c:pt>
                <c:pt idx="15424">
                  <c:v>27.088999999999999</c:v>
                </c:pt>
                <c:pt idx="15425">
                  <c:v>27.792999999999999</c:v>
                </c:pt>
                <c:pt idx="15426">
                  <c:v>21.475000000000001</c:v>
                </c:pt>
                <c:pt idx="15427">
                  <c:v>26.588000000000001</c:v>
                </c:pt>
                <c:pt idx="15428">
                  <c:v>27.353999999999999</c:v>
                </c:pt>
                <c:pt idx="15429">
                  <c:v>30.295000000000002</c:v>
                </c:pt>
                <c:pt idx="15430">
                  <c:v>22.655999999999999</c:v>
                </c:pt>
                <c:pt idx="15431">
                  <c:v>29.076000000000001</c:v>
                </c:pt>
                <c:pt idx="15432">
                  <c:v>18.651</c:v>
                </c:pt>
                <c:pt idx="15433">
                  <c:v>17.184000000000001</c:v>
                </c:pt>
                <c:pt idx="15434">
                  <c:v>30.542000000000002</c:v>
                </c:pt>
                <c:pt idx="15435">
                  <c:v>21.515000000000001</c:v>
                </c:pt>
                <c:pt idx="15436">
                  <c:v>22.042000000000002</c:v>
                </c:pt>
                <c:pt idx="15437">
                  <c:v>25.922000000000001</c:v>
                </c:pt>
                <c:pt idx="15438">
                  <c:v>27.603999999999999</c:v>
                </c:pt>
                <c:pt idx="15439">
                  <c:v>31.701000000000001</c:v>
                </c:pt>
                <c:pt idx="15440">
                  <c:v>22.414000000000001</c:v>
                </c:pt>
                <c:pt idx="15441">
                  <c:v>28.93</c:v>
                </c:pt>
                <c:pt idx="15442">
                  <c:v>22.521999999999998</c:v>
                </c:pt>
                <c:pt idx="15443">
                  <c:v>21.016999999999999</c:v>
                </c:pt>
                <c:pt idx="15444">
                  <c:v>23.401</c:v>
                </c:pt>
                <c:pt idx="15445">
                  <c:v>18.783999999999999</c:v>
                </c:pt>
                <c:pt idx="15446">
                  <c:v>20.044</c:v>
                </c:pt>
                <c:pt idx="15447">
                  <c:v>29.748999999999999</c:v>
                </c:pt>
                <c:pt idx="15448">
                  <c:v>25.853999999999999</c:v>
                </c:pt>
                <c:pt idx="15449">
                  <c:v>19.103000000000002</c:v>
                </c:pt>
                <c:pt idx="15450">
                  <c:v>19.081</c:v>
                </c:pt>
                <c:pt idx="15451">
                  <c:v>18.356999999999999</c:v>
                </c:pt>
                <c:pt idx="15452">
                  <c:v>27.748999999999999</c:v>
                </c:pt>
                <c:pt idx="15453">
                  <c:v>18.609000000000002</c:v>
                </c:pt>
                <c:pt idx="15454">
                  <c:v>23.146000000000001</c:v>
                </c:pt>
                <c:pt idx="15455">
                  <c:v>21.518000000000001</c:v>
                </c:pt>
                <c:pt idx="15456">
                  <c:v>23.763000000000002</c:v>
                </c:pt>
                <c:pt idx="15457">
                  <c:v>28.218</c:v>
                </c:pt>
                <c:pt idx="15458">
                  <c:v>21.068999999999999</c:v>
                </c:pt>
                <c:pt idx="15459">
                  <c:v>21.545000000000002</c:v>
                </c:pt>
                <c:pt idx="15460">
                  <c:v>22.747</c:v>
                </c:pt>
                <c:pt idx="15461">
                  <c:v>21.331</c:v>
                </c:pt>
                <c:pt idx="15462">
                  <c:v>22.052</c:v>
                </c:pt>
                <c:pt idx="15463">
                  <c:v>19.678999999999998</c:v>
                </c:pt>
                <c:pt idx="15464">
                  <c:v>31.603000000000002</c:v>
                </c:pt>
                <c:pt idx="15465">
                  <c:v>24.216000000000001</c:v>
                </c:pt>
                <c:pt idx="15466">
                  <c:v>18.414999999999999</c:v>
                </c:pt>
                <c:pt idx="15467">
                  <c:v>19.79</c:v>
                </c:pt>
                <c:pt idx="15468">
                  <c:v>20.402000000000001</c:v>
                </c:pt>
                <c:pt idx="15469">
                  <c:v>24.702000000000002</c:v>
                </c:pt>
                <c:pt idx="15470">
                  <c:v>22.577999999999999</c:v>
                </c:pt>
                <c:pt idx="15471">
                  <c:v>25.591000000000001</c:v>
                </c:pt>
                <c:pt idx="15472">
                  <c:v>20.350000000000001</c:v>
                </c:pt>
                <c:pt idx="15473">
                  <c:v>34.81</c:v>
                </c:pt>
                <c:pt idx="15474">
                  <c:v>20.936</c:v>
                </c:pt>
                <c:pt idx="15475">
                  <c:v>17.515999999999998</c:v>
                </c:pt>
                <c:pt idx="15476">
                  <c:v>19.614000000000001</c:v>
                </c:pt>
                <c:pt idx="15477">
                  <c:v>26.498000000000001</c:v>
                </c:pt>
                <c:pt idx="15478">
                  <c:v>33.122</c:v>
                </c:pt>
                <c:pt idx="15479">
                  <c:v>22.516999999999999</c:v>
                </c:pt>
                <c:pt idx="15480">
                  <c:v>26.106999999999999</c:v>
                </c:pt>
                <c:pt idx="15481">
                  <c:v>22.236000000000001</c:v>
                </c:pt>
                <c:pt idx="15482">
                  <c:v>22.428999999999998</c:v>
                </c:pt>
                <c:pt idx="15483">
                  <c:v>24.904</c:v>
                </c:pt>
                <c:pt idx="15484">
                  <c:v>28.745000000000001</c:v>
                </c:pt>
                <c:pt idx="15485">
                  <c:v>29.524999999999999</c:v>
                </c:pt>
                <c:pt idx="15486">
                  <c:v>24.803999999999998</c:v>
                </c:pt>
                <c:pt idx="15487">
                  <c:v>19.414000000000001</c:v>
                </c:pt>
                <c:pt idx="15488">
                  <c:v>29.677</c:v>
                </c:pt>
                <c:pt idx="15489">
                  <c:v>18.297000000000001</c:v>
                </c:pt>
                <c:pt idx="15490">
                  <c:v>18.451000000000001</c:v>
                </c:pt>
                <c:pt idx="15491">
                  <c:v>29.091999999999999</c:v>
                </c:pt>
                <c:pt idx="15492">
                  <c:v>25.254999999999999</c:v>
                </c:pt>
                <c:pt idx="15493">
                  <c:v>22.295999999999999</c:v>
                </c:pt>
                <c:pt idx="15494">
                  <c:v>20.305</c:v>
                </c:pt>
                <c:pt idx="15495">
                  <c:v>25.309000000000001</c:v>
                </c:pt>
                <c:pt idx="15496">
                  <c:v>25.456</c:v>
                </c:pt>
                <c:pt idx="15497">
                  <c:v>18.879000000000001</c:v>
                </c:pt>
                <c:pt idx="15498">
                  <c:v>17.869</c:v>
                </c:pt>
                <c:pt idx="15499">
                  <c:v>22.477</c:v>
                </c:pt>
                <c:pt idx="15500">
                  <c:v>21.46</c:v>
                </c:pt>
                <c:pt idx="15501">
                  <c:v>29.481999999999999</c:v>
                </c:pt>
                <c:pt idx="15502">
                  <c:v>23.936</c:v>
                </c:pt>
                <c:pt idx="15503">
                  <c:v>27.209</c:v>
                </c:pt>
                <c:pt idx="15504">
                  <c:v>24.963000000000001</c:v>
                </c:pt>
                <c:pt idx="15505">
                  <c:v>28.699000000000002</c:v>
                </c:pt>
                <c:pt idx="15506">
                  <c:v>22.353999999999999</c:v>
                </c:pt>
                <c:pt idx="15507">
                  <c:v>19.059999999999999</c:v>
                </c:pt>
                <c:pt idx="15508">
                  <c:v>32.701999999999998</c:v>
                </c:pt>
                <c:pt idx="15509">
                  <c:v>24.759</c:v>
                </c:pt>
                <c:pt idx="15510">
                  <c:v>21.445</c:v>
                </c:pt>
                <c:pt idx="15511">
                  <c:v>21.623999999999999</c:v>
                </c:pt>
                <c:pt idx="15512">
                  <c:v>23.725000000000001</c:v>
                </c:pt>
                <c:pt idx="15513">
                  <c:v>25.501999999999999</c:v>
                </c:pt>
                <c:pt idx="15514">
                  <c:v>26.82</c:v>
                </c:pt>
                <c:pt idx="15515">
                  <c:v>33.304000000000002</c:v>
                </c:pt>
                <c:pt idx="15516">
                  <c:v>22.888999999999999</c:v>
                </c:pt>
                <c:pt idx="15517">
                  <c:v>20.99</c:v>
                </c:pt>
                <c:pt idx="15518">
                  <c:v>23.376999999999999</c:v>
                </c:pt>
                <c:pt idx="15519">
                  <c:v>25.989000000000001</c:v>
                </c:pt>
                <c:pt idx="15520">
                  <c:v>22.253</c:v>
                </c:pt>
                <c:pt idx="15521">
                  <c:v>24.256</c:v>
                </c:pt>
                <c:pt idx="15522">
                  <c:v>24.344999999999999</c:v>
                </c:pt>
                <c:pt idx="15523">
                  <c:v>32.024999999999999</c:v>
                </c:pt>
                <c:pt idx="15524">
                  <c:v>21.416</c:v>
                </c:pt>
                <c:pt idx="15525">
                  <c:v>28.337</c:v>
                </c:pt>
                <c:pt idx="15526">
                  <c:v>30.832999999999998</c:v>
                </c:pt>
                <c:pt idx="15527">
                  <c:v>20.756</c:v>
                </c:pt>
                <c:pt idx="15528">
                  <c:v>28.946000000000002</c:v>
                </c:pt>
                <c:pt idx="15529">
                  <c:v>24.119</c:v>
                </c:pt>
                <c:pt idx="15530">
                  <c:v>20.257000000000001</c:v>
                </c:pt>
                <c:pt idx="15531">
                  <c:v>14.361000000000001</c:v>
                </c:pt>
                <c:pt idx="15532">
                  <c:v>23.975000000000001</c:v>
                </c:pt>
                <c:pt idx="15533">
                  <c:v>24.716000000000001</c:v>
                </c:pt>
                <c:pt idx="15534">
                  <c:v>26.24</c:v>
                </c:pt>
                <c:pt idx="15535">
                  <c:v>25.213000000000001</c:v>
                </c:pt>
                <c:pt idx="15536">
                  <c:v>22.527000000000001</c:v>
                </c:pt>
                <c:pt idx="15537">
                  <c:v>21.138000000000002</c:v>
                </c:pt>
                <c:pt idx="15538">
                  <c:v>21.184000000000001</c:v>
                </c:pt>
                <c:pt idx="15539">
                  <c:v>21.22</c:v>
                </c:pt>
                <c:pt idx="15540">
                  <c:v>21.510999999999999</c:v>
                </c:pt>
                <c:pt idx="15541">
                  <c:v>30.355</c:v>
                </c:pt>
                <c:pt idx="15542">
                  <c:v>26.370999999999999</c:v>
                </c:pt>
                <c:pt idx="15543">
                  <c:v>19.585000000000001</c:v>
                </c:pt>
                <c:pt idx="15544">
                  <c:v>23.117999999999999</c:v>
                </c:pt>
                <c:pt idx="15545">
                  <c:v>26.670999999999999</c:v>
                </c:pt>
                <c:pt idx="15546">
                  <c:v>28.719000000000001</c:v>
                </c:pt>
                <c:pt idx="15547">
                  <c:v>28.173999999999999</c:v>
                </c:pt>
                <c:pt idx="15548">
                  <c:v>25.565000000000001</c:v>
                </c:pt>
                <c:pt idx="15549">
                  <c:v>22.094000000000001</c:v>
                </c:pt>
                <c:pt idx="15550">
                  <c:v>23.623999999999999</c:v>
                </c:pt>
                <c:pt idx="15551">
                  <c:v>26.585000000000001</c:v>
                </c:pt>
                <c:pt idx="15552">
                  <c:v>26.806999999999999</c:v>
                </c:pt>
                <c:pt idx="15553">
                  <c:v>27.765000000000001</c:v>
                </c:pt>
                <c:pt idx="15554">
                  <c:v>22.738</c:v>
                </c:pt>
                <c:pt idx="15555">
                  <c:v>29.454000000000001</c:v>
                </c:pt>
                <c:pt idx="15556">
                  <c:v>20.111999999999998</c:v>
                </c:pt>
                <c:pt idx="15557">
                  <c:v>21.779</c:v>
                </c:pt>
                <c:pt idx="15558">
                  <c:v>21.378</c:v>
                </c:pt>
                <c:pt idx="15559">
                  <c:v>19.559000000000001</c:v>
                </c:pt>
                <c:pt idx="15560">
                  <c:v>25.925000000000001</c:v>
                </c:pt>
                <c:pt idx="15561">
                  <c:v>29.117999999999999</c:v>
                </c:pt>
                <c:pt idx="15562">
                  <c:v>19.864000000000001</c:v>
                </c:pt>
                <c:pt idx="15563">
                  <c:v>26.393999999999998</c:v>
                </c:pt>
                <c:pt idx="15564">
                  <c:v>24.09</c:v>
                </c:pt>
                <c:pt idx="15565">
                  <c:v>22.323</c:v>
                </c:pt>
                <c:pt idx="15566">
                  <c:v>18.125</c:v>
                </c:pt>
                <c:pt idx="15567">
                  <c:v>37.174999999999997</c:v>
                </c:pt>
                <c:pt idx="15568">
                  <c:v>26.125</c:v>
                </c:pt>
                <c:pt idx="15569">
                  <c:v>33.279000000000003</c:v>
                </c:pt>
                <c:pt idx="15570">
                  <c:v>23.408999999999999</c:v>
                </c:pt>
                <c:pt idx="15571">
                  <c:v>22.527999999999999</c:v>
                </c:pt>
                <c:pt idx="15572">
                  <c:v>23.492999999999999</c:v>
                </c:pt>
                <c:pt idx="15573">
                  <c:v>25.811</c:v>
                </c:pt>
                <c:pt idx="15574">
                  <c:v>25.86</c:v>
                </c:pt>
                <c:pt idx="15575">
                  <c:v>28.37</c:v>
                </c:pt>
                <c:pt idx="15576">
                  <c:v>21.346</c:v>
                </c:pt>
                <c:pt idx="15577">
                  <c:v>28.565000000000001</c:v>
                </c:pt>
                <c:pt idx="15578">
                  <c:v>23.36</c:v>
                </c:pt>
                <c:pt idx="15579">
                  <c:v>22.347000000000001</c:v>
                </c:pt>
                <c:pt idx="15580">
                  <c:v>25.768999999999998</c:v>
                </c:pt>
                <c:pt idx="15581">
                  <c:v>25.335999999999999</c:v>
                </c:pt>
                <c:pt idx="15582">
                  <c:v>21.619</c:v>
                </c:pt>
                <c:pt idx="15583">
                  <c:v>28.693999999999999</c:v>
                </c:pt>
                <c:pt idx="15584">
                  <c:v>24.748000000000001</c:v>
                </c:pt>
                <c:pt idx="15585">
                  <c:v>20.695</c:v>
                </c:pt>
                <c:pt idx="15586">
                  <c:v>27.597000000000001</c:v>
                </c:pt>
                <c:pt idx="15587">
                  <c:v>27.170999999999999</c:v>
                </c:pt>
                <c:pt idx="15588">
                  <c:v>26.228000000000002</c:v>
                </c:pt>
                <c:pt idx="15589">
                  <c:v>24.888000000000002</c:v>
                </c:pt>
                <c:pt idx="15590">
                  <c:v>23.035</c:v>
                </c:pt>
                <c:pt idx="15591">
                  <c:v>24.617000000000001</c:v>
                </c:pt>
                <c:pt idx="15592">
                  <c:v>23.885999999999999</c:v>
                </c:pt>
                <c:pt idx="15593">
                  <c:v>23.454000000000001</c:v>
                </c:pt>
                <c:pt idx="15594">
                  <c:v>26.45</c:v>
                </c:pt>
                <c:pt idx="15595">
                  <c:v>19.675999999999998</c:v>
                </c:pt>
                <c:pt idx="15596">
                  <c:v>18.012</c:v>
                </c:pt>
                <c:pt idx="15597">
                  <c:v>32.173000000000002</c:v>
                </c:pt>
                <c:pt idx="15598">
                  <c:v>17.617999999999999</c:v>
                </c:pt>
                <c:pt idx="15599">
                  <c:v>25.79</c:v>
                </c:pt>
                <c:pt idx="15600">
                  <c:v>21.591000000000001</c:v>
                </c:pt>
                <c:pt idx="15601">
                  <c:v>23.113</c:v>
                </c:pt>
                <c:pt idx="15602">
                  <c:v>21.966000000000001</c:v>
                </c:pt>
                <c:pt idx="15603">
                  <c:v>26.021999999999998</c:v>
                </c:pt>
                <c:pt idx="15604">
                  <c:v>18.95</c:v>
                </c:pt>
                <c:pt idx="15605">
                  <c:v>23.556999999999999</c:v>
                </c:pt>
                <c:pt idx="15606">
                  <c:v>24.818000000000001</c:v>
                </c:pt>
                <c:pt idx="15607">
                  <c:v>24.462</c:v>
                </c:pt>
                <c:pt idx="15608">
                  <c:v>20.030999999999999</c:v>
                </c:pt>
                <c:pt idx="15609">
                  <c:v>26.442</c:v>
                </c:pt>
                <c:pt idx="15610">
                  <c:v>29.422999999999998</c:v>
                </c:pt>
                <c:pt idx="15611">
                  <c:v>28.260999999999999</c:v>
                </c:pt>
                <c:pt idx="15612">
                  <c:v>26.542999999999999</c:v>
                </c:pt>
                <c:pt idx="15613">
                  <c:v>23.443999999999999</c:v>
                </c:pt>
                <c:pt idx="15614">
                  <c:v>21.536000000000001</c:v>
                </c:pt>
                <c:pt idx="15615">
                  <c:v>28.239000000000001</c:v>
                </c:pt>
                <c:pt idx="15616">
                  <c:v>22.364999999999998</c:v>
                </c:pt>
                <c:pt idx="15617">
                  <c:v>23.861999999999998</c:v>
                </c:pt>
                <c:pt idx="15618">
                  <c:v>22.504999999999999</c:v>
                </c:pt>
                <c:pt idx="15619">
                  <c:v>26.949000000000002</c:v>
                </c:pt>
                <c:pt idx="15620">
                  <c:v>17.227</c:v>
                </c:pt>
                <c:pt idx="15621">
                  <c:v>23.207000000000001</c:v>
                </c:pt>
                <c:pt idx="15622">
                  <c:v>17.617999999999999</c:v>
                </c:pt>
                <c:pt idx="15623">
                  <c:v>28.89</c:v>
                </c:pt>
                <c:pt idx="15624">
                  <c:v>28.891999999999999</c:v>
                </c:pt>
                <c:pt idx="15625">
                  <c:v>20.523</c:v>
                </c:pt>
                <c:pt idx="15626">
                  <c:v>24.277999999999999</c:v>
                </c:pt>
                <c:pt idx="15627">
                  <c:v>21.280999999999999</c:v>
                </c:pt>
                <c:pt idx="15628">
                  <c:v>21.571999999999999</c:v>
                </c:pt>
                <c:pt idx="15629">
                  <c:v>22.969000000000001</c:v>
                </c:pt>
                <c:pt idx="15630">
                  <c:v>25.013000000000002</c:v>
                </c:pt>
                <c:pt idx="15631">
                  <c:v>20.257999999999999</c:v>
                </c:pt>
                <c:pt idx="15632">
                  <c:v>29.215</c:v>
                </c:pt>
                <c:pt idx="15633">
                  <c:v>31.189</c:v>
                </c:pt>
                <c:pt idx="15634">
                  <c:v>25.747</c:v>
                </c:pt>
                <c:pt idx="15635">
                  <c:v>21.608000000000001</c:v>
                </c:pt>
                <c:pt idx="15636">
                  <c:v>24.859000000000002</c:v>
                </c:pt>
                <c:pt idx="15637">
                  <c:v>24.149000000000001</c:v>
                </c:pt>
                <c:pt idx="15638">
                  <c:v>29.706</c:v>
                </c:pt>
                <c:pt idx="15639">
                  <c:v>22.222999999999999</c:v>
                </c:pt>
                <c:pt idx="15640">
                  <c:v>25.928999999999998</c:v>
                </c:pt>
                <c:pt idx="15641">
                  <c:v>27.24</c:v>
                </c:pt>
                <c:pt idx="15642">
                  <c:v>26.966999999999999</c:v>
                </c:pt>
                <c:pt idx="15643">
                  <c:v>21.082000000000001</c:v>
                </c:pt>
                <c:pt idx="15644">
                  <c:v>23.390999999999998</c:v>
                </c:pt>
                <c:pt idx="15645">
                  <c:v>24.861000000000001</c:v>
                </c:pt>
                <c:pt idx="15646">
                  <c:v>18.736999999999998</c:v>
                </c:pt>
                <c:pt idx="15647">
                  <c:v>20.757000000000001</c:v>
                </c:pt>
                <c:pt idx="15648">
                  <c:v>29.594000000000001</c:v>
                </c:pt>
                <c:pt idx="15649">
                  <c:v>23.898</c:v>
                </c:pt>
                <c:pt idx="15650">
                  <c:v>20.367999999999999</c:v>
                </c:pt>
                <c:pt idx="15651">
                  <c:v>16.486999999999998</c:v>
                </c:pt>
                <c:pt idx="15652">
                  <c:v>18.68</c:v>
                </c:pt>
                <c:pt idx="15653">
                  <c:v>23.863</c:v>
                </c:pt>
                <c:pt idx="15654">
                  <c:v>23.327999999999999</c:v>
                </c:pt>
                <c:pt idx="15655">
                  <c:v>24.600999999999999</c:v>
                </c:pt>
                <c:pt idx="15656">
                  <c:v>23.626999999999999</c:v>
                </c:pt>
                <c:pt idx="15657">
                  <c:v>24.41</c:v>
                </c:pt>
                <c:pt idx="15658">
                  <c:v>20.434000000000001</c:v>
                </c:pt>
                <c:pt idx="15659">
                  <c:v>21.846</c:v>
                </c:pt>
                <c:pt idx="15660">
                  <c:v>27.791</c:v>
                </c:pt>
                <c:pt idx="15661">
                  <c:v>22.260999999999999</c:v>
                </c:pt>
                <c:pt idx="15662">
                  <c:v>22.75</c:v>
                </c:pt>
                <c:pt idx="15663">
                  <c:v>28.489000000000001</c:v>
                </c:pt>
                <c:pt idx="15664">
                  <c:v>23.151</c:v>
                </c:pt>
                <c:pt idx="15665">
                  <c:v>23.530999999999999</c:v>
                </c:pt>
                <c:pt idx="15666">
                  <c:v>28.832000000000001</c:v>
                </c:pt>
                <c:pt idx="15667">
                  <c:v>32.26</c:v>
                </c:pt>
                <c:pt idx="15668">
                  <c:v>20.036999999999999</c:v>
                </c:pt>
                <c:pt idx="15669">
                  <c:v>23.135999999999999</c:v>
                </c:pt>
                <c:pt idx="15670">
                  <c:v>21.515000000000001</c:v>
                </c:pt>
                <c:pt idx="15671">
                  <c:v>20.657</c:v>
                </c:pt>
                <c:pt idx="15672">
                  <c:v>24.504999999999999</c:v>
                </c:pt>
                <c:pt idx="15673">
                  <c:v>27.687000000000001</c:v>
                </c:pt>
                <c:pt idx="15674">
                  <c:v>25.805</c:v>
                </c:pt>
                <c:pt idx="15675">
                  <c:v>15.689</c:v>
                </c:pt>
                <c:pt idx="15676">
                  <c:v>20.332999999999998</c:v>
                </c:pt>
                <c:pt idx="15677">
                  <c:v>20.088999999999999</c:v>
                </c:pt>
                <c:pt idx="15678">
                  <c:v>20.242000000000001</c:v>
                </c:pt>
                <c:pt idx="15679">
                  <c:v>25.369</c:v>
                </c:pt>
                <c:pt idx="15680">
                  <c:v>27.783999999999999</c:v>
                </c:pt>
                <c:pt idx="15681">
                  <c:v>29.72</c:v>
                </c:pt>
                <c:pt idx="15682">
                  <c:v>26.373000000000001</c:v>
                </c:pt>
                <c:pt idx="15683">
                  <c:v>22.565000000000001</c:v>
                </c:pt>
                <c:pt idx="15684">
                  <c:v>20.802</c:v>
                </c:pt>
                <c:pt idx="15685">
                  <c:v>23.175000000000001</c:v>
                </c:pt>
                <c:pt idx="15686">
                  <c:v>29.416</c:v>
                </c:pt>
                <c:pt idx="15687">
                  <c:v>22.111999999999998</c:v>
                </c:pt>
                <c:pt idx="15688">
                  <c:v>20.37</c:v>
                </c:pt>
                <c:pt idx="15689">
                  <c:v>28.146999999999998</c:v>
                </c:pt>
                <c:pt idx="15690">
                  <c:v>24.161000000000001</c:v>
                </c:pt>
                <c:pt idx="15691">
                  <c:v>26.308</c:v>
                </c:pt>
                <c:pt idx="15692">
                  <c:v>36.299999999999997</c:v>
                </c:pt>
                <c:pt idx="15693">
                  <c:v>26.991</c:v>
                </c:pt>
                <c:pt idx="15694">
                  <c:v>23.102</c:v>
                </c:pt>
                <c:pt idx="15695">
                  <c:v>19.78</c:v>
                </c:pt>
                <c:pt idx="15696">
                  <c:v>27.852</c:v>
                </c:pt>
                <c:pt idx="15697">
                  <c:v>24.093</c:v>
                </c:pt>
                <c:pt idx="15698">
                  <c:v>19.692</c:v>
                </c:pt>
                <c:pt idx="15699">
                  <c:v>18.640999999999998</c:v>
                </c:pt>
                <c:pt idx="15700">
                  <c:v>20.190000000000001</c:v>
                </c:pt>
                <c:pt idx="15701">
                  <c:v>24.17</c:v>
                </c:pt>
                <c:pt idx="15702">
                  <c:v>27.43</c:v>
                </c:pt>
                <c:pt idx="15703">
                  <c:v>22.260999999999999</c:v>
                </c:pt>
                <c:pt idx="15704">
                  <c:v>23.475999999999999</c:v>
                </c:pt>
                <c:pt idx="15705">
                  <c:v>16.565000000000001</c:v>
                </c:pt>
                <c:pt idx="15706">
                  <c:v>18.311</c:v>
                </c:pt>
                <c:pt idx="15707">
                  <c:v>16.451000000000001</c:v>
                </c:pt>
                <c:pt idx="15708">
                  <c:v>28.658000000000001</c:v>
                </c:pt>
                <c:pt idx="15709">
                  <c:v>21.155999999999999</c:v>
                </c:pt>
                <c:pt idx="15710">
                  <c:v>24.048999999999999</c:v>
                </c:pt>
                <c:pt idx="15711">
                  <c:v>23.422000000000001</c:v>
                </c:pt>
                <c:pt idx="15712">
                  <c:v>23.001000000000001</c:v>
                </c:pt>
                <c:pt idx="15713">
                  <c:v>23.277000000000001</c:v>
                </c:pt>
                <c:pt idx="15714">
                  <c:v>24.695</c:v>
                </c:pt>
                <c:pt idx="15715">
                  <c:v>18.103000000000002</c:v>
                </c:pt>
                <c:pt idx="15716">
                  <c:v>26.626999999999999</c:v>
                </c:pt>
                <c:pt idx="15717">
                  <c:v>17.648</c:v>
                </c:pt>
                <c:pt idx="15718">
                  <c:v>20.846</c:v>
                </c:pt>
                <c:pt idx="15719">
                  <c:v>21.847999999999999</c:v>
                </c:pt>
                <c:pt idx="15720">
                  <c:v>22.224</c:v>
                </c:pt>
                <c:pt idx="15721">
                  <c:v>22.529</c:v>
                </c:pt>
                <c:pt idx="15722">
                  <c:v>21.481000000000002</c:v>
                </c:pt>
                <c:pt idx="15723">
                  <c:v>22.254000000000001</c:v>
                </c:pt>
                <c:pt idx="15724">
                  <c:v>21.646000000000001</c:v>
                </c:pt>
                <c:pt idx="15725">
                  <c:v>30.763000000000002</c:v>
                </c:pt>
                <c:pt idx="15726">
                  <c:v>20.687999999999999</c:v>
                </c:pt>
                <c:pt idx="15727">
                  <c:v>29.573</c:v>
                </c:pt>
                <c:pt idx="15728">
                  <c:v>21.004000000000001</c:v>
                </c:pt>
                <c:pt idx="15729">
                  <c:v>22.184999999999999</c:v>
                </c:pt>
                <c:pt idx="15730">
                  <c:v>29.995000000000001</c:v>
                </c:pt>
                <c:pt idx="15731">
                  <c:v>26.317</c:v>
                </c:pt>
                <c:pt idx="15732">
                  <c:v>22.452000000000002</c:v>
                </c:pt>
                <c:pt idx="15733">
                  <c:v>17.867000000000001</c:v>
                </c:pt>
                <c:pt idx="15734">
                  <c:v>20.46</c:v>
                </c:pt>
                <c:pt idx="15735">
                  <c:v>21.420999999999999</c:v>
                </c:pt>
                <c:pt idx="15736">
                  <c:v>31.858000000000001</c:v>
                </c:pt>
                <c:pt idx="15737">
                  <c:v>26.164000000000001</c:v>
                </c:pt>
                <c:pt idx="15738">
                  <c:v>19.606999999999999</c:v>
                </c:pt>
                <c:pt idx="15739">
                  <c:v>25.356999999999999</c:v>
                </c:pt>
                <c:pt idx="15740">
                  <c:v>32.017000000000003</c:v>
                </c:pt>
                <c:pt idx="15741">
                  <c:v>21.983000000000001</c:v>
                </c:pt>
                <c:pt idx="15742">
                  <c:v>18.582999999999998</c:v>
                </c:pt>
                <c:pt idx="15743">
                  <c:v>25.018000000000001</c:v>
                </c:pt>
                <c:pt idx="15744">
                  <c:v>18.097000000000001</c:v>
                </c:pt>
                <c:pt idx="15745">
                  <c:v>26.007999999999999</c:v>
                </c:pt>
                <c:pt idx="15746">
                  <c:v>21.318999999999999</c:v>
                </c:pt>
                <c:pt idx="15747">
                  <c:v>22.178999999999998</c:v>
                </c:pt>
                <c:pt idx="15748">
                  <c:v>22.771999999999998</c:v>
                </c:pt>
                <c:pt idx="15749">
                  <c:v>28.175000000000001</c:v>
                </c:pt>
                <c:pt idx="15750">
                  <c:v>20.521999999999998</c:v>
                </c:pt>
                <c:pt idx="15751">
                  <c:v>27.061</c:v>
                </c:pt>
                <c:pt idx="15752">
                  <c:v>21.236000000000001</c:v>
                </c:pt>
                <c:pt idx="15753">
                  <c:v>29.763000000000002</c:v>
                </c:pt>
                <c:pt idx="15754">
                  <c:v>26.457000000000001</c:v>
                </c:pt>
                <c:pt idx="15755">
                  <c:v>23.936</c:v>
                </c:pt>
                <c:pt idx="15756">
                  <c:v>22.963000000000001</c:v>
                </c:pt>
                <c:pt idx="15757">
                  <c:v>30.62</c:v>
                </c:pt>
                <c:pt idx="15758">
                  <c:v>28.757999999999999</c:v>
                </c:pt>
                <c:pt idx="15759">
                  <c:v>21.766999999999999</c:v>
                </c:pt>
                <c:pt idx="15760">
                  <c:v>27.844000000000001</c:v>
                </c:pt>
                <c:pt idx="15761">
                  <c:v>29.053000000000001</c:v>
                </c:pt>
                <c:pt idx="15762">
                  <c:v>24.420999999999999</c:v>
                </c:pt>
                <c:pt idx="15763">
                  <c:v>26.713999999999999</c:v>
                </c:pt>
                <c:pt idx="15764">
                  <c:v>19.54</c:v>
                </c:pt>
                <c:pt idx="15765">
                  <c:v>21.93</c:v>
                </c:pt>
                <c:pt idx="15766">
                  <c:v>23.225999999999999</c:v>
                </c:pt>
                <c:pt idx="15767">
                  <c:v>32.347000000000001</c:v>
                </c:pt>
                <c:pt idx="15768">
                  <c:v>26.295000000000002</c:v>
                </c:pt>
                <c:pt idx="15769">
                  <c:v>16.507999999999999</c:v>
                </c:pt>
                <c:pt idx="15770">
                  <c:v>19.954999999999998</c:v>
                </c:pt>
                <c:pt idx="15771">
                  <c:v>28.369</c:v>
                </c:pt>
                <c:pt idx="15772">
                  <c:v>30.056999999999999</c:v>
                </c:pt>
                <c:pt idx="15773">
                  <c:v>21.925999999999998</c:v>
                </c:pt>
                <c:pt idx="15774">
                  <c:v>27.725999999999999</c:v>
                </c:pt>
                <c:pt idx="15775">
                  <c:v>17.116</c:v>
                </c:pt>
                <c:pt idx="15776">
                  <c:v>19.882999999999999</c:v>
                </c:pt>
                <c:pt idx="15777">
                  <c:v>23.588999999999999</c:v>
                </c:pt>
                <c:pt idx="15778">
                  <c:v>30.509</c:v>
                </c:pt>
                <c:pt idx="15779">
                  <c:v>20.625</c:v>
                </c:pt>
                <c:pt idx="15780">
                  <c:v>22.584</c:v>
                </c:pt>
                <c:pt idx="15781">
                  <c:v>18.577000000000002</c:v>
                </c:pt>
                <c:pt idx="15782">
                  <c:v>22.754999999999999</c:v>
                </c:pt>
                <c:pt idx="15783">
                  <c:v>23.661999999999999</c:v>
                </c:pt>
                <c:pt idx="15784">
                  <c:v>24.39</c:v>
                </c:pt>
                <c:pt idx="15785">
                  <c:v>25.86</c:v>
                </c:pt>
                <c:pt idx="15786">
                  <c:v>32.97</c:v>
                </c:pt>
                <c:pt idx="15787">
                  <c:v>20.852</c:v>
                </c:pt>
                <c:pt idx="15788">
                  <c:v>20.338999999999999</c:v>
                </c:pt>
                <c:pt idx="15789">
                  <c:v>24.986000000000001</c:v>
                </c:pt>
                <c:pt idx="15790">
                  <c:v>24.292999999999999</c:v>
                </c:pt>
                <c:pt idx="15791">
                  <c:v>22.553000000000001</c:v>
                </c:pt>
                <c:pt idx="15792">
                  <c:v>24.414000000000001</c:v>
                </c:pt>
                <c:pt idx="15793">
                  <c:v>31.132000000000001</c:v>
                </c:pt>
                <c:pt idx="15794">
                  <c:v>19.030999999999999</c:v>
                </c:pt>
                <c:pt idx="15795">
                  <c:v>20.66</c:v>
                </c:pt>
                <c:pt idx="15796">
                  <c:v>27.341999999999999</c:v>
                </c:pt>
                <c:pt idx="15797">
                  <c:v>23.138000000000002</c:v>
                </c:pt>
                <c:pt idx="15798">
                  <c:v>22.327000000000002</c:v>
                </c:pt>
                <c:pt idx="15799">
                  <c:v>24.635000000000002</c:v>
                </c:pt>
                <c:pt idx="15800">
                  <c:v>27.09</c:v>
                </c:pt>
                <c:pt idx="15801">
                  <c:v>27.193999999999999</c:v>
                </c:pt>
                <c:pt idx="15802">
                  <c:v>17.850999999999999</c:v>
                </c:pt>
                <c:pt idx="15803">
                  <c:v>24.579000000000001</c:v>
                </c:pt>
                <c:pt idx="15804">
                  <c:v>17.66</c:v>
                </c:pt>
                <c:pt idx="15805">
                  <c:v>16.670999999999999</c:v>
                </c:pt>
                <c:pt idx="15806">
                  <c:v>24.13</c:v>
                </c:pt>
                <c:pt idx="15807">
                  <c:v>20.646000000000001</c:v>
                </c:pt>
                <c:pt idx="15808">
                  <c:v>22.530999999999999</c:v>
                </c:pt>
                <c:pt idx="15809">
                  <c:v>21.035</c:v>
                </c:pt>
                <c:pt idx="15810">
                  <c:v>24.949000000000002</c:v>
                </c:pt>
                <c:pt idx="15811">
                  <c:v>22.474</c:v>
                </c:pt>
                <c:pt idx="15812">
                  <c:v>22.713000000000001</c:v>
                </c:pt>
                <c:pt idx="15813">
                  <c:v>29.196000000000002</c:v>
                </c:pt>
                <c:pt idx="15814">
                  <c:v>17.395</c:v>
                </c:pt>
                <c:pt idx="15815">
                  <c:v>21.798999999999999</c:v>
                </c:pt>
                <c:pt idx="15816">
                  <c:v>19.829999999999998</c:v>
                </c:pt>
                <c:pt idx="15817">
                  <c:v>25.117999999999999</c:v>
                </c:pt>
                <c:pt idx="15818">
                  <c:v>20.210999999999999</c:v>
                </c:pt>
                <c:pt idx="15819">
                  <c:v>23.137</c:v>
                </c:pt>
                <c:pt idx="15820">
                  <c:v>22.704000000000001</c:v>
                </c:pt>
                <c:pt idx="15821">
                  <c:v>17.846</c:v>
                </c:pt>
                <c:pt idx="15822">
                  <c:v>24.131</c:v>
                </c:pt>
                <c:pt idx="15823">
                  <c:v>18.995999999999999</c:v>
                </c:pt>
                <c:pt idx="15824">
                  <c:v>33.094000000000001</c:v>
                </c:pt>
                <c:pt idx="15825">
                  <c:v>23.594999999999999</c:v>
                </c:pt>
                <c:pt idx="15826">
                  <c:v>22.933</c:v>
                </c:pt>
                <c:pt idx="15827">
                  <c:v>24.94</c:v>
                </c:pt>
                <c:pt idx="15828">
                  <c:v>18.669</c:v>
                </c:pt>
                <c:pt idx="15829">
                  <c:v>19.39</c:v>
                </c:pt>
                <c:pt idx="15830">
                  <c:v>29.128</c:v>
                </c:pt>
                <c:pt idx="15831">
                  <c:v>14.337999999999999</c:v>
                </c:pt>
                <c:pt idx="15832">
                  <c:v>19.423999999999999</c:v>
                </c:pt>
                <c:pt idx="15833">
                  <c:v>25.161000000000001</c:v>
                </c:pt>
                <c:pt idx="15834">
                  <c:v>25.986999999999998</c:v>
                </c:pt>
                <c:pt idx="15835">
                  <c:v>26.684000000000001</c:v>
                </c:pt>
                <c:pt idx="15836">
                  <c:v>25.452999999999999</c:v>
                </c:pt>
                <c:pt idx="15837">
                  <c:v>26.452999999999999</c:v>
                </c:pt>
                <c:pt idx="15838">
                  <c:v>14.221</c:v>
                </c:pt>
                <c:pt idx="15839">
                  <c:v>26.143000000000001</c:v>
                </c:pt>
                <c:pt idx="15840">
                  <c:v>22.158000000000001</c:v>
                </c:pt>
                <c:pt idx="15841">
                  <c:v>23.315000000000001</c:v>
                </c:pt>
                <c:pt idx="15842">
                  <c:v>24.111000000000001</c:v>
                </c:pt>
                <c:pt idx="15843">
                  <c:v>28.655999999999999</c:v>
                </c:pt>
                <c:pt idx="15844">
                  <c:v>26.097999999999999</c:v>
                </c:pt>
                <c:pt idx="15845">
                  <c:v>25.116</c:v>
                </c:pt>
                <c:pt idx="15846">
                  <c:v>26.690999999999999</c:v>
                </c:pt>
                <c:pt idx="15847">
                  <c:v>21.466000000000001</c:v>
                </c:pt>
                <c:pt idx="15848">
                  <c:v>21.167000000000002</c:v>
                </c:pt>
                <c:pt idx="15849">
                  <c:v>28.036999999999999</c:v>
                </c:pt>
                <c:pt idx="15850">
                  <c:v>22.45</c:v>
                </c:pt>
                <c:pt idx="15851">
                  <c:v>27.721</c:v>
                </c:pt>
                <c:pt idx="15852">
                  <c:v>25.977</c:v>
                </c:pt>
                <c:pt idx="15853">
                  <c:v>30.099</c:v>
                </c:pt>
                <c:pt idx="15854">
                  <c:v>23.622</c:v>
                </c:pt>
                <c:pt idx="15855">
                  <c:v>16.613</c:v>
                </c:pt>
                <c:pt idx="15856">
                  <c:v>25.879000000000001</c:v>
                </c:pt>
                <c:pt idx="15857">
                  <c:v>27.530999999999999</c:v>
                </c:pt>
                <c:pt idx="15858">
                  <c:v>22.843</c:v>
                </c:pt>
                <c:pt idx="15859">
                  <c:v>26.609000000000002</c:v>
                </c:pt>
                <c:pt idx="15860">
                  <c:v>23.815000000000001</c:v>
                </c:pt>
                <c:pt idx="15861">
                  <c:v>24.811</c:v>
                </c:pt>
                <c:pt idx="15862">
                  <c:v>19.608000000000001</c:v>
                </c:pt>
                <c:pt idx="15863">
                  <c:v>21.100999999999999</c:v>
                </c:pt>
                <c:pt idx="15864">
                  <c:v>20.265000000000001</c:v>
                </c:pt>
                <c:pt idx="15865">
                  <c:v>24.821999999999999</c:v>
                </c:pt>
                <c:pt idx="15866">
                  <c:v>35.738</c:v>
                </c:pt>
                <c:pt idx="15867">
                  <c:v>22.864999999999998</c:v>
                </c:pt>
                <c:pt idx="15868">
                  <c:v>19.744</c:v>
                </c:pt>
                <c:pt idx="15869">
                  <c:v>31.716000000000001</c:v>
                </c:pt>
                <c:pt idx="15870">
                  <c:v>23.614000000000001</c:v>
                </c:pt>
                <c:pt idx="15871">
                  <c:v>22.251000000000001</c:v>
                </c:pt>
                <c:pt idx="15872">
                  <c:v>27.085999999999999</c:v>
                </c:pt>
                <c:pt idx="15873">
                  <c:v>25.268000000000001</c:v>
                </c:pt>
                <c:pt idx="15874">
                  <c:v>27.364000000000001</c:v>
                </c:pt>
                <c:pt idx="15875">
                  <c:v>21.757999999999999</c:v>
                </c:pt>
                <c:pt idx="15876">
                  <c:v>20.038</c:v>
                </c:pt>
                <c:pt idx="15877">
                  <c:v>24.73</c:v>
                </c:pt>
                <c:pt idx="15878">
                  <c:v>23.957000000000001</c:v>
                </c:pt>
                <c:pt idx="15879">
                  <c:v>20.777999999999999</c:v>
                </c:pt>
                <c:pt idx="15880">
                  <c:v>22.991</c:v>
                </c:pt>
                <c:pt idx="15881">
                  <c:v>27.004999999999999</c:v>
                </c:pt>
                <c:pt idx="15882">
                  <c:v>26.77</c:v>
                </c:pt>
                <c:pt idx="15883">
                  <c:v>22.555</c:v>
                </c:pt>
                <c:pt idx="15884">
                  <c:v>16.664999999999999</c:v>
                </c:pt>
                <c:pt idx="15885">
                  <c:v>17.690999999999999</c:v>
                </c:pt>
                <c:pt idx="15886">
                  <c:v>27.739000000000001</c:v>
                </c:pt>
                <c:pt idx="15887">
                  <c:v>24.158000000000001</c:v>
                </c:pt>
                <c:pt idx="15888">
                  <c:v>25.463999999999999</c:v>
                </c:pt>
                <c:pt idx="15889">
                  <c:v>29.907</c:v>
                </c:pt>
                <c:pt idx="15890">
                  <c:v>22.137</c:v>
                </c:pt>
                <c:pt idx="15891">
                  <c:v>25.492000000000001</c:v>
                </c:pt>
                <c:pt idx="15892">
                  <c:v>18.486000000000001</c:v>
                </c:pt>
                <c:pt idx="15893">
                  <c:v>26.472999999999999</c:v>
                </c:pt>
                <c:pt idx="15894">
                  <c:v>24.97</c:v>
                </c:pt>
                <c:pt idx="15895">
                  <c:v>27.952000000000002</c:v>
                </c:pt>
                <c:pt idx="15896">
                  <c:v>33.268999999999998</c:v>
                </c:pt>
                <c:pt idx="15897">
                  <c:v>23.036999999999999</c:v>
                </c:pt>
                <c:pt idx="15898">
                  <c:v>24.721</c:v>
                </c:pt>
                <c:pt idx="15899">
                  <c:v>17.475000000000001</c:v>
                </c:pt>
                <c:pt idx="15900">
                  <c:v>23.271999999999998</c:v>
                </c:pt>
                <c:pt idx="15901">
                  <c:v>25.143000000000001</c:v>
                </c:pt>
                <c:pt idx="15902">
                  <c:v>22.716999999999999</c:v>
                </c:pt>
                <c:pt idx="15903">
                  <c:v>26.634</c:v>
                </c:pt>
                <c:pt idx="15904">
                  <c:v>18.241</c:v>
                </c:pt>
                <c:pt idx="15905">
                  <c:v>19.864000000000001</c:v>
                </c:pt>
                <c:pt idx="15906">
                  <c:v>19.818999999999999</c:v>
                </c:pt>
                <c:pt idx="15907">
                  <c:v>24.119</c:v>
                </c:pt>
                <c:pt idx="15908">
                  <c:v>23.832000000000001</c:v>
                </c:pt>
                <c:pt idx="15909">
                  <c:v>24.151</c:v>
                </c:pt>
                <c:pt idx="15910">
                  <c:v>26.327000000000002</c:v>
                </c:pt>
                <c:pt idx="15911">
                  <c:v>19.565999999999999</c:v>
                </c:pt>
                <c:pt idx="15912">
                  <c:v>22.475999999999999</c:v>
                </c:pt>
                <c:pt idx="15913">
                  <c:v>20.382000000000001</c:v>
                </c:pt>
                <c:pt idx="15914">
                  <c:v>26.928000000000001</c:v>
                </c:pt>
                <c:pt idx="15915">
                  <c:v>24.815999999999999</c:v>
                </c:pt>
                <c:pt idx="15916">
                  <c:v>24.725999999999999</c:v>
                </c:pt>
                <c:pt idx="15917">
                  <c:v>24.29</c:v>
                </c:pt>
                <c:pt idx="15918">
                  <c:v>22.204999999999998</c:v>
                </c:pt>
                <c:pt idx="15919">
                  <c:v>22.337</c:v>
                </c:pt>
                <c:pt idx="15920">
                  <c:v>20.736000000000001</c:v>
                </c:pt>
                <c:pt idx="15921">
                  <c:v>22.442</c:v>
                </c:pt>
                <c:pt idx="15922">
                  <c:v>25.408999999999999</c:v>
                </c:pt>
                <c:pt idx="15923">
                  <c:v>26.483000000000001</c:v>
                </c:pt>
                <c:pt idx="15924">
                  <c:v>23.806000000000001</c:v>
                </c:pt>
                <c:pt idx="15925">
                  <c:v>22.617999999999999</c:v>
                </c:pt>
                <c:pt idx="15926">
                  <c:v>26</c:v>
                </c:pt>
                <c:pt idx="15927">
                  <c:v>15.776</c:v>
                </c:pt>
                <c:pt idx="15928">
                  <c:v>24.536000000000001</c:v>
                </c:pt>
                <c:pt idx="15929">
                  <c:v>26.744</c:v>
                </c:pt>
                <c:pt idx="15930">
                  <c:v>20.919</c:v>
                </c:pt>
                <c:pt idx="15931">
                  <c:v>16.216999999999999</c:v>
                </c:pt>
                <c:pt idx="15932">
                  <c:v>18.353999999999999</c:v>
                </c:pt>
                <c:pt idx="15933">
                  <c:v>28.85</c:v>
                </c:pt>
                <c:pt idx="15934">
                  <c:v>19.097000000000001</c:v>
                </c:pt>
                <c:pt idx="15935">
                  <c:v>21.044</c:v>
                </c:pt>
                <c:pt idx="15936">
                  <c:v>24.254999999999999</c:v>
                </c:pt>
                <c:pt idx="15937">
                  <c:v>17.038</c:v>
                </c:pt>
                <c:pt idx="15938">
                  <c:v>17.715</c:v>
                </c:pt>
                <c:pt idx="15939">
                  <c:v>25.69</c:v>
                </c:pt>
                <c:pt idx="15940">
                  <c:v>24.46</c:v>
                </c:pt>
                <c:pt idx="15941">
                  <c:v>20.707000000000001</c:v>
                </c:pt>
                <c:pt idx="15942">
                  <c:v>24.625</c:v>
                </c:pt>
                <c:pt idx="15943">
                  <c:v>23.088000000000001</c:v>
                </c:pt>
                <c:pt idx="15944">
                  <c:v>24.343</c:v>
                </c:pt>
                <c:pt idx="15945">
                  <c:v>26.699000000000002</c:v>
                </c:pt>
                <c:pt idx="15946">
                  <c:v>26.26</c:v>
                </c:pt>
                <c:pt idx="15947">
                  <c:v>23.931000000000001</c:v>
                </c:pt>
                <c:pt idx="15948">
                  <c:v>22.481999999999999</c:v>
                </c:pt>
                <c:pt idx="15949">
                  <c:v>35.831000000000003</c:v>
                </c:pt>
                <c:pt idx="15950">
                  <c:v>26.466000000000001</c:v>
                </c:pt>
                <c:pt idx="15951">
                  <c:v>24.234000000000002</c:v>
                </c:pt>
                <c:pt idx="15952">
                  <c:v>26.573</c:v>
                </c:pt>
                <c:pt idx="15953">
                  <c:v>31.594000000000001</c:v>
                </c:pt>
                <c:pt idx="15954">
                  <c:v>21.71</c:v>
                </c:pt>
                <c:pt idx="15955">
                  <c:v>20.721</c:v>
                </c:pt>
                <c:pt idx="15956">
                  <c:v>22.917000000000002</c:v>
                </c:pt>
                <c:pt idx="15957">
                  <c:v>24.562999999999999</c:v>
                </c:pt>
                <c:pt idx="15958">
                  <c:v>19.227</c:v>
                </c:pt>
                <c:pt idx="15959">
                  <c:v>20.670999999999999</c:v>
                </c:pt>
                <c:pt idx="15960">
                  <c:v>18.995000000000001</c:v>
                </c:pt>
                <c:pt idx="15961">
                  <c:v>20.852</c:v>
                </c:pt>
                <c:pt idx="15962">
                  <c:v>22.681000000000001</c:v>
                </c:pt>
                <c:pt idx="15963">
                  <c:v>20.815999999999999</c:v>
                </c:pt>
                <c:pt idx="15964">
                  <c:v>18.663</c:v>
                </c:pt>
                <c:pt idx="15965">
                  <c:v>28.184000000000001</c:v>
                </c:pt>
                <c:pt idx="15966">
                  <c:v>18.88</c:v>
                </c:pt>
                <c:pt idx="15967">
                  <c:v>26.821000000000002</c:v>
                </c:pt>
                <c:pt idx="15968">
                  <c:v>20.266999999999999</c:v>
                </c:pt>
                <c:pt idx="15969">
                  <c:v>25.355</c:v>
                </c:pt>
                <c:pt idx="15970">
                  <c:v>25.933</c:v>
                </c:pt>
                <c:pt idx="15971">
                  <c:v>20.564</c:v>
                </c:pt>
                <c:pt idx="15972">
                  <c:v>18.379000000000001</c:v>
                </c:pt>
                <c:pt idx="15973">
                  <c:v>20.753</c:v>
                </c:pt>
                <c:pt idx="15974">
                  <c:v>20.387</c:v>
                </c:pt>
                <c:pt idx="15975">
                  <c:v>21.587</c:v>
                </c:pt>
                <c:pt idx="15976">
                  <c:v>23.335000000000001</c:v>
                </c:pt>
                <c:pt idx="15977">
                  <c:v>16.923999999999999</c:v>
                </c:pt>
                <c:pt idx="15978">
                  <c:v>26.167999999999999</c:v>
                </c:pt>
                <c:pt idx="15979">
                  <c:v>18.065000000000001</c:v>
                </c:pt>
                <c:pt idx="15980">
                  <c:v>21.837</c:v>
                </c:pt>
                <c:pt idx="15981">
                  <c:v>24.094999999999999</c:v>
                </c:pt>
                <c:pt idx="15982">
                  <c:v>19.713999999999999</c:v>
                </c:pt>
                <c:pt idx="15983">
                  <c:v>27.126999999999999</c:v>
                </c:pt>
                <c:pt idx="15984">
                  <c:v>22.173999999999999</c:v>
                </c:pt>
                <c:pt idx="15985">
                  <c:v>16.206</c:v>
                </c:pt>
                <c:pt idx="15986">
                  <c:v>27.27</c:v>
                </c:pt>
                <c:pt idx="15987">
                  <c:v>23.817</c:v>
                </c:pt>
                <c:pt idx="15988">
                  <c:v>23.561</c:v>
                </c:pt>
                <c:pt idx="15989">
                  <c:v>18.678000000000001</c:v>
                </c:pt>
                <c:pt idx="15990">
                  <c:v>27.247</c:v>
                </c:pt>
                <c:pt idx="15991">
                  <c:v>19.138999999999999</c:v>
                </c:pt>
                <c:pt idx="15992">
                  <c:v>25.72</c:v>
                </c:pt>
                <c:pt idx="15993">
                  <c:v>22.138000000000002</c:v>
                </c:pt>
                <c:pt idx="15994">
                  <c:v>20.646000000000001</c:v>
                </c:pt>
                <c:pt idx="15995">
                  <c:v>21.399000000000001</c:v>
                </c:pt>
                <c:pt idx="15996">
                  <c:v>21.934000000000001</c:v>
                </c:pt>
                <c:pt idx="15997">
                  <c:v>34.841000000000001</c:v>
                </c:pt>
                <c:pt idx="15998">
                  <c:v>14.695</c:v>
                </c:pt>
                <c:pt idx="15999">
                  <c:v>21.524000000000001</c:v>
                </c:pt>
                <c:pt idx="16000">
                  <c:v>25.823</c:v>
                </c:pt>
                <c:pt idx="16001">
                  <c:v>24.975000000000001</c:v>
                </c:pt>
                <c:pt idx="16002">
                  <c:v>26.516999999999999</c:v>
                </c:pt>
                <c:pt idx="16003">
                  <c:v>26.626999999999999</c:v>
                </c:pt>
                <c:pt idx="16004">
                  <c:v>26.914000000000001</c:v>
                </c:pt>
                <c:pt idx="16005">
                  <c:v>22.913</c:v>
                </c:pt>
                <c:pt idx="16006">
                  <c:v>22.866</c:v>
                </c:pt>
                <c:pt idx="16007">
                  <c:v>29.43</c:v>
                </c:pt>
                <c:pt idx="16008">
                  <c:v>22.672999999999998</c:v>
                </c:pt>
                <c:pt idx="16009">
                  <c:v>20.602</c:v>
                </c:pt>
                <c:pt idx="16010">
                  <c:v>19.702999999999999</c:v>
                </c:pt>
                <c:pt idx="16011">
                  <c:v>24.434000000000001</c:v>
                </c:pt>
                <c:pt idx="16012">
                  <c:v>25.431000000000001</c:v>
                </c:pt>
                <c:pt idx="16013">
                  <c:v>24.341999999999999</c:v>
                </c:pt>
                <c:pt idx="16014">
                  <c:v>29.018999999999998</c:v>
                </c:pt>
                <c:pt idx="16015">
                  <c:v>15.787000000000001</c:v>
                </c:pt>
                <c:pt idx="16016">
                  <c:v>22.99</c:v>
                </c:pt>
                <c:pt idx="16017">
                  <c:v>27.928000000000001</c:v>
                </c:pt>
                <c:pt idx="16018">
                  <c:v>26.452999999999999</c:v>
                </c:pt>
                <c:pt idx="16019">
                  <c:v>19.478999999999999</c:v>
                </c:pt>
                <c:pt idx="16020">
                  <c:v>27.838000000000001</c:v>
                </c:pt>
                <c:pt idx="16021">
                  <c:v>35.491999999999997</c:v>
                </c:pt>
                <c:pt idx="16022">
                  <c:v>24.405999999999999</c:v>
                </c:pt>
                <c:pt idx="16023">
                  <c:v>27.024999999999999</c:v>
                </c:pt>
                <c:pt idx="16024">
                  <c:v>27.077000000000002</c:v>
                </c:pt>
                <c:pt idx="16025">
                  <c:v>20.864000000000001</c:v>
                </c:pt>
                <c:pt idx="16026">
                  <c:v>26.114000000000001</c:v>
                </c:pt>
                <c:pt idx="16027">
                  <c:v>22.22</c:v>
                </c:pt>
                <c:pt idx="16028">
                  <c:v>19.507999999999999</c:v>
                </c:pt>
                <c:pt idx="16029">
                  <c:v>22.899000000000001</c:v>
                </c:pt>
                <c:pt idx="16030">
                  <c:v>27.045999999999999</c:v>
                </c:pt>
                <c:pt idx="16031">
                  <c:v>19.187999999999999</c:v>
                </c:pt>
                <c:pt idx="16032">
                  <c:v>27.120999999999999</c:v>
                </c:pt>
                <c:pt idx="16033">
                  <c:v>28.792999999999999</c:v>
                </c:pt>
                <c:pt idx="16034">
                  <c:v>27.327999999999999</c:v>
                </c:pt>
                <c:pt idx="16035">
                  <c:v>20.47</c:v>
                </c:pt>
                <c:pt idx="16036">
                  <c:v>24.748999999999999</c:v>
                </c:pt>
                <c:pt idx="16037">
                  <c:v>23.802</c:v>
                </c:pt>
                <c:pt idx="16038">
                  <c:v>18.611999999999998</c:v>
                </c:pt>
                <c:pt idx="16039">
                  <c:v>33.207000000000001</c:v>
                </c:pt>
                <c:pt idx="16040">
                  <c:v>29.814</c:v>
                </c:pt>
              </c:numCache>
            </c:numRef>
          </c:val>
          <c:smooth val="0"/>
        </c:ser>
        <c:ser>
          <c:idx val="2"/>
          <c:order val="2"/>
          <c:tx>
            <c:strRef>
              <c:f>'TD14'!$A$18</c:f>
              <c:strCache>
                <c:ptCount val="1"/>
                <c:pt idx="0">
                  <c:v>Three steps</c:v>
                </c:pt>
              </c:strCache>
            </c:strRef>
          </c:tx>
          <c:spPr>
            <a:ln w="12700">
              <a:solidFill>
                <a:schemeClr val="tx1"/>
              </a:solidFill>
              <a:prstDash val="sysDash"/>
            </a:ln>
          </c:spPr>
          <c:marker>
            <c:symbol val="none"/>
          </c:marker>
          <c:val>
            <c:numRef>
              <c:f>'TD14'!$B$18:$WSU$18</c:f>
              <c:numCache>
                <c:formatCode>General</c:formatCode>
                <c:ptCount val="16062"/>
                <c:pt idx="0">
                  <c:v>5512.5</c:v>
                </c:pt>
                <c:pt idx="1">
                  <c:v>3913.5</c:v>
                </c:pt>
                <c:pt idx="2">
                  <c:v>2526</c:v>
                </c:pt>
                <c:pt idx="3">
                  <c:v>2248.4</c:v>
                </c:pt>
                <c:pt idx="4">
                  <c:v>1593</c:v>
                </c:pt>
                <c:pt idx="5">
                  <c:v>1695.4</c:v>
                </c:pt>
                <c:pt idx="6">
                  <c:v>1727</c:v>
                </c:pt>
                <c:pt idx="7">
                  <c:v>1527</c:v>
                </c:pt>
                <c:pt idx="8">
                  <c:v>1275.7</c:v>
                </c:pt>
                <c:pt idx="9">
                  <c:v>1193.2</c:v>
                </c:pt>
                <c:pt idx="10">
                  <c:v>981.25</c:v>
                </c:pt>
                <c:pt idx="11">
                  <c:v>1063.9000000000001</c:v>
                </c:pt>
                <c:pt idx="12">
                  <c:v>801.81</c:v>
                </c:pt>
                <c:pt idx="13">
                  <c:v>1121.2</c:v>
                </c:pt>
                <c:pt idx="14">
                  <c:v>597.30999999999995</c:v>
                </c:pt>
                <c:pt idx="15">
                  <c:v>916.17</c:v>
                </c:pt>
                <c:pt idx="16">
                  <c:v>1085.0999999999999</c:v>
                </c:pt>
                <c:pt idx="17">
                  <c:v>1029.9000000000001</c:v>
                </c:pt>
                <c:pt idx="18">
                  <c:v>817.5</c:v>
                </c:pt>
                <c:pt idx="19">
                  <c:v>670.09</c:v>
                </c:pt>
                <c:pt idx="20">
                  <c:v>768.58</c:v>
                </c:pt>
                <c:pt idx="21">
                  <c:v>1046.2</c:v>
                </c:pt>
                <c:pt idx="22">
                  <c:v>766.63</c:v>
                </c:pt>
                <c:pt idx="23">
                  <c:v>660.41</c:v>
                </c:pt>
                <c:pt idx="24">
                  <c:v>757.47</c:v>
                </c:pt>
                <c:pt idx="25">
                  <c:v>773.7</c:v>
                </c:pt>
                <c:pt idx="26">
                  <c:v>743.25</c:v>
                </c:pt>
                <c:pt idx="27">
                  <c:v>625.23</c:v>
                </c:pt>
                <c:pt idx="28">
                  <c:v>539.59</c:v>
                </c:pt>
                <c:pt idx="29">
                  <c:v>624.57000000000005</c:v>
                </c:pt>
                <c:pt idx="30">
                  <c:v>602.29999999999995</c:v>
                </c:pt>
                <c:pt idx="31">
                  <c:v>600.32000000000005</c:v>
                </c:pt>
                <c:pt idx="32">
                  <c:v>583.44000000000005</c:v>
                </c:pt>
                <c:pt idx="33">
                  <c:v>742.56</c:v>
                </c:pt>
                <c:pt idx="34">
                  <c:v>612.55999999999995</c:v>
                </c:pt>
                <c:pt idx="35">
                  <c:v>425.04</c:v>
                </c:pt>
                <c:pt idx="36">
                  <c:v>475.93</c:v>
                </c:pt>
                <c:pt idx="37">
                  <c:v>536.29</c:v>
                </c:pt>
                <c:pt idx="38">
                  <c:v>618.34</c:v>
                </c:pt>
                <c:pt idx="39">
                  <c:v>569.91999999999996</c:v>
                </c:pt>
                <c:pt idx="40">
                  <c:v>544.49</c:v>
                </c:pt>
                <c:pt idx="41">
                  <c:v>679.12</c:v>
                </c:pt>
                <c:pt idx="42">
                  <c:v>589.74</c:v>
                </c:pt>
                <c:pt idx="43">
                  <c:v>497.31</c:v>
                </c:pt>
                <c:pt idx="44">
                  <c:v>655</c:v>
                </c:pt>
                <c:pt idx="45">
                  <c:v>491.66</c:v>
                </c:pt>
                <c:pt idx="46">
                  <c:v>457.31</c:v>
                </c:pt>
                <c:pt idx="47">
                  <c:v>391.51</c:v>
                </c:pt>
                <c:pt idx="48">
                  <c:v>595.35</c:v>
                </c:pt>
                <c:pt idx="49">
                  <c:v>541.69000000000005</c:v>
                </c:pt>
                <c:pt idx="50">
                  <c:v>526.11</c:v>
                </c:pt>
                <c:pt idx="51">
                  <c:v>744.17</c:v>
                </c:pt>
                <c:pt idx="52">
                  <c:v>538.24</c:v>
                </c:pt>
                <c:pt idx="53">
                  <c:v>401.85</c:v>
                </c:pt>
                <c:pt idx="54">
                  <c:v>552.92999999999995</c:v>
                </c:pt>
                <c:pt idx="55">
                  <c:v>575.32000000000005</c:v>
                </c:pt>
                <c:pt idx="56">
                  <c:v>472.02</c:v>
                </c:pt>
                <c:pt idx="57">
                  <c:v>497.64</c:v>
                </c:pt>
                <c:pt idx="58">
                  <c:v>673.25</c:v>
                </c:pt>
                <c:pt idx="59">
                  <c:v>529.02</c:v>
                </c:pt>
                <c:pt idx="60">
                  <c:v>559.46</c:v>
                </c:pt>
                <c:pt idx="61">
                  <c:v>428.36</c:v>
                </c:pt>
                <c:pt idx="62">
                  <c:v>447.79</c:v>
                </c:pt>
                <c:pt idx="63">
                  <c:v>412.55</c:v>
                </c:pt>
                <c:pt idx="64">
                  <c:v>523.16</c:v>
                </c:pt>
                <c:pt idx="65">
                  <c:v>358.33</c:v>
                </c:pt>
                <c:pt idx="66">
                  <c:v>566.70000000000005</c:v>
                </c:pt>
                <c:pt idx="67">
                  <c:v>376.18</c:v>
                </c:pt>
                <c:pt idx="68">
                  <c:v>485.15</c:v>
                </c:pt>
                <c:pt idx="69">
                  <c:v>460.43</c:v>
                </c:pt>
                <c:pt idx="70">
                  <c:v>320.64</c:v>
                </c:pt>
                <c:pt idx="71">
                  <c:v>372.88</c:v>
                </c:pt>
                <c:pt idx="72">
                  <c:v>460.31</c:v>
                </c:pt>
                <c:pt idx="73">
                  <c:v>479.95</c:v>
                </c:pt>
                <c:pt idx="74">
                  <c:v>381.43</c:v>
                </c:pt>
                <c:pt idx="75">
                  <c:v>391.26</c:v>
                </c:pt>
                <c:pt idx="76">
                  <c:v>357.46</c:v>
                </c:pt>
                <c:pt idx="77">
                  <c:v>247.36</c:v>
                </c:pt>
                <c:pt idx="78">
                  <c:v>372.33</c:v>
                </c:pt>
                <c:pt idx="79">
                  <c:v>390.97</c:v>
                </c:pt>
                <c:pt idx="80">
                  <c:v>374.87</c:v>
                </c:pt>
                <c:pt idx="81">
                  <c:v>313.5</c:v>
                </c:pt>
                <c:pt idx="82">
                  <c:v>516.70000000000005</c:v>
                </c:pt>
                <c:pt idx="83">
                  <c:v>319.38</c:v>
                </c:pt>
                <c:pt idx="84">
                  <c:v>344.62</c:v>
                </c:pt>
                <c:pt idx="85">
                  <c:v>393.72</c:v>
                </c:pt>
                <c:pt idx="86">
                  <c:v>398.7</c:v>
                </c:pt>
                <c:pt idx="87">
                  <c:v>346.11</c:v>
                </c:pt>
                <c:pt idx="88">
                  <c:v>407.64</c:v>
                </c:pt>
                <c:pt idx="89">
                  <c:v>404.71</c:v>
                </c:pt>
                <c:pt idx="90">
                  <c:v>471.8</c:v>
                </c:pt>
                <c:pt idx="91">
                  <c:v>350.45</c:v>
                </c:pt>
                <c:pt idx="92">
                  <c:v>324.12</c:v>
                </c:pt>
                <c:pt idx="93">
                  <c:v>480.47</c:v>
                </c:pt>
                <c:pt idx="94">
                  <c:v>401.17</c:v>
                </c:pt>
                <c:pt idx="95">
                  <c:v>334.79</c:v>
                </c:pt>
                <c:pt idx="96">
                  <c:v>376.43</c:v>
                </c:pt>
                <c:pt idx="97">
                  <c:v>277.88</c:v>
                </c:pt>
                <c:pt idx="98">
                  <c:v>401.41</c:v>
                </c:pt>
                <c:pt idx="99">
                  <c:v>322.33999999999997</c:v>
                </c:pt>
                <c:pt idx="100">
                  <c:v>334.31</c:v>
                </c:pt>
                <c:pt idx="101">
                  <c:v>341.03</c:v>
                </c:pt>
                <c:pt idx="102">
                  <c:v>365.33</c:v>
                </c:pt>
                <c:pt idx="103">
                  <c:v>372.39</c:v>
                </c:pt>
                <c:pt idx="104">
                  <c:v>458.46</c:v>
                </c:pt>
                <c:pt idx="105">
                  <c:v>503.84</c:v>
                </c:pt>
                <c:pt idx="106">
                  <c:v>351.53</c:v>
                </c:pt>
                <c:pt idx="107">
                  <c:v>364.89</c:v>
                </c:pt>
                <c:pt idx="108">
                  <c:v>362.93</c:v>
                </c:pt>
                <c:pt idx="109">
                  <c:v>398.52</c:v>
                </c:pt>
                <c:pt idx="110">
                  <c:v>373.7</c:v>
                </c:pt>
                <c:pt idx="111">
                  <c:v>351.75</c:v>
                </c:pt>
                <c:pt idx="112">
                  <c:v>344.91</c:v>
                </c:pt>
                <c:pt idx="113">
                  <c:v>337.82</c:v>
                </c:pt>
                <c:pt idx="114">
                  <c:v>334.26</c:v>
                </c:pt>
                <c:pt idx="115">
                  <c:v>266.41000000000003</c:v>
                </c:pt>
                <c:pt idx="116">
                  <c:v>241.66</c:v>
                </c:pt>
                <c:pt idx="117">
                  <c:v>359.64</c:v>
                </c:pt>
                <c:pt idx="118">
                  <c:v>407.51</c:v>
                </c:pt>
                <c:pt idx="119">
                  <c:v>339.25</c:v>
                </c:pt>
                <c:pt idx="120">
                  <c:v>330.1</c:v>
                </c:pt>
                <c:pt idx="121">
                  <c:v>309.67</c:v>
                </c:pt>
                <c:pt idx="122">
                  <c:v>336.01</c:v>
                </c:pt>
                <c:pt idx="123">
                  <c:v>362.79</c:v>
                </c:pt>
                <c:pt idx="124">
                  <c:v>347.93</c:v>
                </c:pt>
                <c:pt idx="125">
                  <c:v>281.92</c:v>
                </c:pt>
                <c:pt idx="126">
                  <c:v>302.20999999999998</c:v>
                </c:pt>
                <c:pt idx="127">
                  <c:v>330.33</c:v>
                </c:pt>
                <c:pt idx="128">
                  <c:v>298.54000000000002</c:v>
                </c:pt>
                <c:pt idx="129">
                  <c:v>378.89</c:v>
                </c:pt>
                <c:pt idx="130">
                  <c:v>345.29</c:v>
                </c:pt>
                <c:pt idx="131">
                  <c:v>264.82</c:v>
                </c:pt>
                <c:pt idx="132">
                  <c:v>305.66000000000003</c:v>
                </c:pt>
                <c:pt idx="133">
                  <c:v>403.53</c:v>
                </c:pt>
                <c:pt idx="134">
                  <c:v>378.88</c:v>
                </c:pt>
                <c:pt idx="135">
                  <c:v>300.68</c:v>
                </c:pt>
                <c:pt idx="136">
                  <c:v>263.62</c:v>
                </c:pt>
                <c:pt idx="137">
                  <c:v>334.83</c:v>
                </c:pt>
                <c:pt idx="138">
                  <c:v>373.71</c:v>
                </c:pt>
                <c:pt idx="139">
                  <c:v>332.41</c:v>
                </c:pt>
                <c:pt idx="140">
                  <c:v>314.87</c:v>
                </c:pt>
                <c:pt idx="141">
                  <c:v>266.39999999999998</c:v>
                </c:pt>
                <c:pt idx="142">
                  <c:v>346.88</c:v>
                </c:pt>
                <c:pt idx="143">
                  <c:v>345.71</c:v>
                </c:pt>
                <c:pt idx="144">
                  <c:v>215.36</c:v>
                </c:pt>
                <c:pt idx="145">
                  <c:v>258.39</c:v>
                </c:pt>
                <c:pt idx="146">
                  <c:v>402.46</c:v>
                </c:pt>
                <c:pt idx="147">
                  <c:v>390.12</c:v>
                </c:pt>
                <c:pt idx="148">
                  <c:v>322.3</c:v>
                </c:pt>
                <c:pt idx="149">
                  <c:v>269.95999999999998</c:v>
                </c:pt>
                <c:pt idx="150">
                  <c:v>358.26</c:v>
                </c:pt>
                <c:pt idx="151">
                  <c:v>305.19</c:v>
                </c:pt>
                <c:pt idx="152">
                  <c:v>291.92</c:v>
                </c:pt>
                <c:pt idx="153">
                  <c:v>285.39</c:v>
                </c:pt>
                <c:pt idx="154">
                  <c:v>295.99</c:v>
                </c:pt>
                <c:pt idx="155">
                  <c:v>280</c:v>
                </c:pt>
                <c:pt idx="156">
                  <c:v>303.20999999999998</c:v>
                </c:pt>
                <c:pt idx="157">
                  <c:v>310.86</c:v>
                </c:pt>
                <c:pt idx="158">
                  <c:v>301.66000000000003</c:v>
                </c:pt>
                <c:pt idx="159">
                  <c:v>256.35000000000002</c:v>
                </c:pt>
                <c:pt idx="160">
                  <c:v>256.05</c:v>
                </c:pt>
                <c:pt idx="161">
                  <c:v>299.33999999999997</c:v>
                </c:pt>
                <c:pt idx="162">
                  <c:v>286.52999999999997</c:v>
                </c:pt>
                <c:pt idx="163">
                  <c:v>335.61</c:v>
                </c:pt>
                <c:pt idx="164">
                  <c:v>250.42</c:v>
                </c:pt>
                <c:pt idx="165">
                  <c:v>201.21</c:v>
                </c:pt>
                <c:pt idx="166">
                  <c:v>209.54</c:v>
                </c:pt>
                <c:pt idx="167">
                  <c:v>233.54</c:v>
                </c:pt>
                <c:pt idx="168">
                  <c:v>300.36</c:v>
                </c:pt>
                <c:pt idx="169">
                  <c:v>312.54000000000002</c:v>
                </c:pt>
                <c:pt idx="170">
                  <c:v>221.85</c:v>
                </c:pt>
                <c:pt idx="171">
                  <c:v>321.43</c:v>
                </c:pt>
                <c:pt idx="172">
                  <c:v>256.93</c:v>
                </c:pt>
                <c:pt idx="173">
                  <c:v>209.22</c:v>
                </c:pt>
                <c:pt idx="174">
                  <c:v>259.02999999999997</c:v>
                </c:pt>
                <c:pt idx="175">
                  <c:v>277.3</c:v>
                </c:pt>
                <c:pt idx="176">
                  <c:v>263.58999999999997</c:v>
                </c:pt>
                <c:pt idx="177">
                  <c:v>230.03</c:v>
                </c:pt>
                <c:pt idx="178">
                  <c:v>262.3</c:v>
                </c:pt>
                <c:pt idx="179">
                  <c:v>237.63</c:v>
                </c:pt>
                <c:pt idx="180">
                  <c:v>326.42</c:v>
                </c:pt>
                <c:pt idx="181">
                  <c:v>273.18</c:v>
                </c:pt>
                <c:pt idx="182">
                  <c:v>239.98</c:v>
                </c:pt>
                <c:pt idx="183">
                  <c:v>216.79</c:v>
                </c:pt>
                <c:pt idx="184">
                  <c:v>291.38</c:v>
                </c:pt>
                <c:pt idx="185">
                  <c:v>279.17</c:v>
                </c:pt>
                <c:pt idx="186">
                  <c:v>281.39</c:v>
                </c:pt>
                <c:pt idx="187">
                  <c:v>196.1</c:v>
                </c:pt>
                <c:pt idx="188">
                  <c:v>242.32</c:v>
                </c:pt>
                <c:pt idx="189">
                  <c:v>374.24</c:v>
                </c:pt>
                <c:pt idx="190">
                  <c:v>287.58</c:v>
                </c:pt>
                <c:pt idx="191">
                  <c:v>191.34</c:v>
                </c:pt>
                <c:pt idx="192">
                  <c:v>313.33</c:v>
                </c:pt>
                <c:pt idx="193">
                  <c:v>236.57</c:v>
                </c:pt>
                <c:pt idx="194">
                  <c:v>270.83999999999997</c:v>
                </c:pt>
                <c:pt idx="195">
                  <c:v>185.37</c:v>
                </c:pt>
                <c:pt idx="196">
                  <c:v>259</c:v>
                </c:pt>
                <c:pt idx="197">
                  <c:v>229.42</c:v>
                </c:pt>
                <c:pt idx="198">
                  <c:v>252.22</c:v>
                </c:pt>
                <c:pt idx="199">
                  <c:v>305.39999999999998</c:v>
                </c:pt>
                <c:pt idx="200">
                  <c:v>271.70999999999998</c:v>
                </c:pt>
                <c:pt idx="201">
                  <c:v>277.93</c:v>
                </c:pt>
                <c:pt idx="202">
                  <c:v>262.27</c:v>
                </c:pt>
                <c:pt idx="203">
                  <c:v>250.33</c:v>
                </c:pt>
                <c:pt idx="204">
                  <c:v>276.58</c:v>
                </c:pt>
                <c:pt idx="205">
                  <c:v>253.98</c:v>
                </c:pt>
                <c:pt idx="206">
                  <c:v>217.26</c:v>
                </c:pt>
                <c:pt idx="207">
                  <c:v>213.75</c:v>
                </c:pt>
                <c:pt idx="208">
                  <c:v>287.83</c:v>
                </c:pt>
                <c:pt idx="209">
                  <c:v>274.70999999999998</c:v>
                </c:pt>
                <c:pt idx="210">
                  <c:v>237.22</c:v>
                </c:pt>
                <c:pt idx="211">
                  <c:v>217</c:v>
                </c:pt>
                <c:pt idx="212">
                  <c:v>173.51</c:v>
                </c:pt>
                <c:pt idx="213">
                  <c:v>245.15</c:v>
                </c:pt>
                <c:pt idx="214">
                  <c:v>259.89</c:v>
                </c:pt>
                <c:pt idx="215">
                  <c:v>221.29</c:v>
                </c:pt>
                <c:pt idx="216">
                  <c:v>187.86</c:v>
                </c:pt>
                <c:pt idx="217">
                  <c:v>199.65</c:v>
                </c:pt>
                <c:pt idx="218">
                  <c:v>190.8</c:v>
                </c:pt>
                <c:pt idx="219">
                  <c:v>325.14999999999998</c:v>
                </c:pt>
                <c:pt idx="220">
                  <c:v>239</c:v>
                </c:pt>
                <c:pt idx="221">
                  <c:v>250.91</c:v>
                </c:pt>
                <c:pt idx="222">
                  <c:v>217.52</c:v>
                </c:pt>
                <c:pt idx="223">
                  <c:v>247.28</c:v>
                </c:pt>
                <c:pt idx="224">
                  <c:v>250.84</c:v>
                </c:pt>
                <c:pt idx="225">
                  <c:v>248.07</c:v>
                </c:pt>
                <c:pt idx="226">
                  <c:v>241.53</c:v>
                </c:pt>
                <c:pt idx="227">
                  <c:v>253.42</c:v>
                </c:pt>
                <c:pt idx="228">
                  <c:v>310.2</c:v>
                </c:pt>
                <c:pt idx="229">
                  <c:v>187.05</c:v>
                </c:pt>
                <c:pt idx="230">
                  <c:v>163.84</c:v>
                </c:pt>
                <c:pt idx="231">
                  <c:v>275.23</c:v>
                </c:pt>
                <c:pt idx="232">
                  <c:v>185</c:v>
                </c:pt>
                <c:pt idx="233">
                  <c:v>250.86</c:v>
                </c:pt>
                <c:pt idx="234">
                  <c:v>244.07</c:v>
                </c:pt>
                <c:pt idx="235">
                  <c:v>254.31</c:v>
                </c:pt>
                <c:pt idx="236">
                  <c:v>247.73</c:v>
                </c:pt>
                <c:pt idx="237">
                  <c:v>220.81</c:v>
                </c:pt>
                <c:pt idx="238">
                  <c:v>173.35</c:v>
                </c:pt>
                <c:pt idx="239">
                  <c:v>278.17</c:v>
                </c:pt>
                <c:pt idx="240">
                  <c:v>204.17</c:v>
                </c:pt>
                <c:pt idx="241">
                  <c:v>227.06</c:v>
                </c:pt>
                <c:pt idx="242">
                  <c:v>232.21</c:v>
                </c:pt>
                <c:pt idx="243">
                  <c:v>239.3</c:v>
                </c:pt>
                <c:pt idx="244">
                  <c:v>263.10000000000002</c:v>
                </c:pt>
                <c:pt idx="245">
                  <c:v>219.27</c:v>
                </c:pt>
                <c:pt idx="246">
                  <c:v>191.84</c:v>
                </c:pt>
                <c:pt idx="247">
                  <c:v>217.22</c:v>
                </c:pt>
                <c:pt idx="248">
                  <c:v>220.35</c:v>
                </c:pt>
                <c:pt idx="249">
                  <c:v>222.9</c:v>
                </c:pt>
                <c:pt idx="250">
                  <c:v>260.55</c:v>
                </c:pt>
                <c:pt idx="251">
                  <c:v>212.42</c:v>
                </c:pt>
                <c:pt idx="252">
                  <c:v>205.78</c:v>
                </c:pt>
                <c:pt idx="253">
                  <c:v>268.76</c:v>
                </c:pt>
                <c:pt idx="254">
                  <c:v>208.85</c:v>
                </c:pt>
                <c:pt idx="255">
                  <c:v>241.6</c:v>
                </c:pt>
                <c:pt idx="256">
                  <c:v>213.66</c:v>
                </c:pt>
                <c:pt idx="257">
                  <c:v>255.04</c:v>
                </c:pt>
                <c:pt idx="258">
                  <c:v>223.53</c:v>
                </c:pt>
                <c:pt idx="259">
                  <c:v>208.64</c:v>
                </c:pt>
                <c:pt idx="260">
                  <c:v>238.72</c:v>
                </c:pt>
                <c:pt idx="261">
                  <c:v>224.13</c:v>
                </c:pt>
                <c:pt idx="262">
                  <c:v>196.23</c:v>
                </c:pt>
                <c:pt idx="263">
                  <c:v>222.83</c:v>
                </c:pt>
                <c:pt idx="264">
                  <c:v>231.06</c:v>
                </c:pt>
                <c:pt idx="265">
                  <c:v>203.27</c:v>
                </c:pt>
                <c:pt idx="266">
                  <c:v>203.54</c:v>
                </c:pt>
                <c:pt idx="267">
                  <c:v>206.27</c:v>
                </c:pt>
                <c:pt idx="268">
                  <c:v>246.78</c:v>
                </c:pt>
                <c:pt idx="269">
                  <c:v>265.08</c:v>
                </c:pt>
                <c:pt idx="270">
                  <c:v>255.49</c:v>
                </c:pt>
                <c:pt idx="271">
                  <c:v>212.48</c:v>
                </c:pt>
                <c:pt idx="272">
                  <c:v>181.07</c:v>
                </c:pt>
                <c:pt idx="273">
                  <c:v>259.64</c:v>
                </c:pt>
                <c:pt idx="274">
                  <c:v>324.91000000000003</c:v>
                </c:pt>
                <c:pt idx="275">
                  <c:v>228.34</c:v>
                </c:pt>
                <c:pt idx="276">
                  <c:v>210.54</c:v>
                </c:pt>
                <c:pt idx="277">
                  <c:v>238.02</c:v>
                </c:pt>
                <c:pt idx="278">
                  <c:v>247.92</c:v>
                </c:pt>
                <c:pt idx="279">
                  <c:v>229.49</c:v>
                </c:pt>
                <c:pt idx="280">
                  <c:v>245.69</c:v>
                </c:pt>
                <c:pt idx="281">
                  <c:v>273.86</c:v>
                </c:pt>
                <c:pt idx="282">
                  <c:v>174.16</c:v>
                </c:pt>
                <c:pt idx="283">
                  <c:v>247.88</c:v>
                </c:pt>
                <c:pt idx="284">
                  <c:v>219.5</c:v>
                </c:pt>
                <c:pt idx="285">
                  <c:v>215.7</c:v>
                </c:pt>
                <c:pt idx="286">
                  <c:v>210.98</c:v>
                </c:pt>
                <c:pt idx="287">
                  <c:v>233.55</c:v>
                </c:pt>
                <c:pt idx="288">
                  <c:v>174.11</c:v>
                </c:pt>
                <c:pt idx="289">
                  <c:v>231.81</c:v>
                </c:pt>
                <c:pt idx="290">
                  <c:v>242.03</c:v>
                </c:pt>
                <c:pt idx="291">
                  <c:v>259.08</c:v>
                </c:pt>
                <c:pt idx="292">
                  <c:v>217.09</c:v>
                </c:pt>
                <c:pt idx="293">
                  <c:v>205.09</c:v>
                </c:pt>
                <c:pt idx="294">
                  <c:v>215.77</c:v>
                </c:pt>
                <c:pt idx="295">
                  <c:v>252.37</c:v>
                </c:pt>
                <c:pt idx="296">
                  <c:v>199.3</c:v>
                </c:pt>
                <c:pt idx="297">
                  <c:v>205.26</c:v>
                </c:pt>
                <c:pt idx="298">
                  <c:v>184.38</c:v>
                </c:pt>
                <c:pt idx="299">
                  <c:v>258.05</c:v>
                </c:pt>
                <c:pt idx="300">
                  <c:v>212.47</c:v>
                </c:pt>
                <c:pt idx="301">
                  <c:v>186.25</c:v>
                </c:pt>
                <c:pt idx="302">
                  <c:v>280.83999999999997</c:v>
                </c:pt>
                <c:pt idx="303">
                  <c:v>208.06</c:v>
                </c:pt>
                <c:pt idx="304">
                  <c:v>160.4</c:v>
                </c:pt>
                <c:pt idx="305">
                  <c:v>196.77</c:v>
                </c:pt>
                <c:pt idx="306">
                  <c:v>179.7</c:v>
                </c:pt>
                <c:pt idx="307">
                  <c:v>167.86</c:v>
                </c:pt>
                <c:pt idx="308">
                  <c:v>186.38</c:v>
                </c:pt>
                <c:pt idx="309">
                  <c:v>202.31</c:v>
                </c:pt>
                <c:pt idx="310">
                  <c:v>224.06</c:v>
                </c:pt>
                <c:pt idx="311">
                  <c:v>215.15</c:v>
                </c:pt>
                <c:pt idx="312">
                  <c:v>188.11</c:v>
                </c:pt>
                <c:pt idx="313">
                  <c:v>161.94999999999999</c:v>
                </c:pt>
                <c:pt idx="314">
                  <c:v>212.01</c:v>
                </c:pt>
                <c:pt idx="315">
                  <c:v>215.06</c:v>
                </c:pt>
                <c:pt idx="316">
                  <c:v>169.32</c:v>
                </c:pt>
                <c:pt idx="317">
                  <c:v>212.81</c:v>
                </c:pt>
                <c:pt idx="318">
                  <c:v>173.9</c:v>
                </c:pt>
                <c:pt idx="319">
                  <c:v>227.23</c:v>
                </c:pt>
                <c:pt idx="320">
                  <c:v>205.5</c:v>
                </c:pt>
                <c:pt idx="321">
                  <c:v>192.56</c:v>
                </c:pt>
                <c:pt idx="322">
                  <c:v>197.67</c:v>
                </c:pt>
                <c:pt idx="323">
                  <c:v>214.34</c:v>
                </c:pt>
                <c:pt idx="324">
                  <c:v>233.85</c:v>
                </c:pt>
                <c:pt idx="325">
                  <c:v>188.65</c:v>
                </c:pt>
                <c:pt idx="326">
                  <c:v>210.06</c:v>
                </c:pt>
                <c:pt idx="327">
                  <c:v>197.82</c:v>
                </c:pt>
                <c:pt idx="328">
                  <c:v>232.81</c:v>
                </c:pt>
                <c:pt idx="329">
                  <c:v>188.15</c:v>
                </c:pt>
                <c:pt idx="330">
                  <c:v>185.59</c:v>
                </c:pt>
                <c:pt idx="331">
                  <c:v>213.69</c:v>
                </c:pt>
                <c:pt idx="332">
                  <c:v>211.4</c:v>
                </c:pt>
                <c:pt idx="333">
                  <c:v>215.42</c:v>
                </c:pt>
                <c:pt idx="334">
                  <c:v>168.47</c:v>
                </c:pt>
                <c:pt idx="335">
                  <c:v>210.19</c:v>
                </c:pt>
                <c:pt idx="336">
                  <c:v>254.43</c:v>
                </c:pt>
                <c:pt idx="337">
                  <c:v>216.6</c:v>
                </c:pt>
                <c:pt idx="338">
                  <c:v>181.02</c:v>
                </c:pt>
                <c:pt idx="339">
                  <c:v>164.23</c:v>
                </c:pt>
                <c:pt idx="340">
                  <c:v>241.07</c:v>
                </c:pt>
                <c:pt idx="341">
                  <c:v>204.36</c:v>
                </c:pt>
                <c:pt idx="342">
                  <c:v>217.86</c:v>
                </c:pt>
                <c:pt idx="343">
                  <c:v>192.55</c:v>
                </c:pt>
                <c:pt idx="344">
                  <c:v>161.99</c:v>
                </c:pt>
                <c:pt idx="345">
                  <c:v>191.37</c:v>
                </c:pt>
                <c:pt idx="346">
                  <c:v>217.6</c:v>
                </c:pt>
                <c:pt idx="347">
                  <c:v>190.86</c:v>
                </c:pt>
                <c:pt idx="348">
                  <c:v>161.58000000000001</c:v>
                </c:pt>
                <c:pt idx="349">
                  <c:v>182.16</c:v>
                </c:pt>
                <c:pt idx="350">
                  <c:v>209.62</c:v>
                </c:pt>
                <c:pt idx="351">
                  <c:v>233.36</c:v>
                </c:pt>
                <c:pt idx="352">
                  <c:v>178.7</c:v>
                </c:pt>
                <c:pt idx="353">
                  <c:v>155.85</c:v>
                </c:pt>
                <c:pt idx="354">
                  <c:v>183.63</c:v>
                </c:pt>
                <c:pt idx="355">
                  <c:v>163.09</c:v>
                </c:pt>
                <c:pt idx="356">
                  <c:v>191.78</c:v>
                </c:pt>
                <c:pt idx="357">
                  <c:v>145.91999999999999</c:v>
                </c:pt>
                <c:pt idx="358">
                  <c:v>195.29</c:v>
                </c:pt>
                <c:pt idx="359">
                  <c:v>188.41</c:v>
                </c:pt>
                <c:pt idx="360">
                  <c:v>184.18</c:v>
                </c:pt>
                <c:pt idx="361">
                  <c:v>214.46</c:v>
                </c:pt>
                <c:pt idx="362">
                  <c:v>195.51</c:v>
                </c:pt>
                <c:pt idx="363">
                  <c:v>199.62</c:v>
                </c:pt>
                <c:pt idx="364">
                  <c:v>230.33</c:v>
                </c:pt>
                <c:pt idx="365">
                  <c:v>179.16</c:v>
                </c:pt>
                <c:pt idx="366">
                  <c:v>227.98</c:v>
                </c:pt>
                <c:pt idx="367">
                  <c:v>205.09</c:v>
                </c:pt>
                <c:pt idx="368">
                  <c:v>183.19</c:v>
                </c:pt>
                <c:pt idx="369">
                  <c:v>203.32</c:v>
                </c:pt>
                <c:pt idx="370">
                  <c:v>199.48</c:v>
                </c:pt>
                <c:pt idx="371">
                  <c:v>200.49</c:v>
                </c:pt>
                <c:pt idx="372">
                  <c:v>165.55</c:v>
                </c:pt>
                <c:pt idx="373">
                  <c:v>215.71</c:v>
                </c:pt>
                <c:pt idx="374">
                  <c:v>194.89</c:v>
                </c:pt>
                <c:pt idx="375">
                  <c:v>195.15</c:v>
                </c:pt>
                <c:pt idx="376">
                  <c:v>168.27</c:v>
                </c:pt>
                <c:pt idx="377">
                  <c:v>172.85</c:v>
                </c:pt>
                <c:pt idx="378">
                  <c:v>147.87</c:v>
                </c:pt>
                <c:pt idx="379">
                  <c:v>208.32</c:v>
                </c:pt>
                <c:pt idx="380">
                  <c:v>159.1</c:v>
                </c:pt>
                <c:pt idx="381">
                  <c:v>171.88</c:v>
                </c:pt>
                <c:pt idx="382">
                  <c:v>222.99</c:v>
                </c:pt>
                <c:pt idx="383">
                  <c:v>202.61</c:v>
                </c:pt>
                <c:pt idx="384">
                  <c:v>178.3</c:v>
                </c:pt>
                <c:pt idx="385">
                  <c:v>218.12</c:v>
                </c:pt>
                <c:pt idx="386">
                  <c:v>173.19</c:v>
                </c:pt>
                <c:pt idx="387">
                  <c:v>164.25</c:v>
                </c:pt>
                <c:pt idx="388">
                  <c:v>177.37</c:v>
                </c:pt>
                <c:pt idx="389">
                  <c:v>168.63</c:v>
                </c:pt>
                <c:pt idx="390">
                  <c:v>151.81</c:v>
                </c:pt>
                <c:pt idx="391">
                  <c:v>152.85</c:v>
                </c:pt>
                <c:pt idx="392">
                  <c:v>183.66</c:v>
                </c:pt>
                <c:pt idx="393">
                  <c:v>204.44</c:v>
                </c:pt>
                <c:pt idx="394">
                  <c:v>145.84</c:v>
                </c:pt>
                <c:pt idx="395">
                  <c:v>168.59</c:v>
                </c:pt>
                <c:pt idx="396">
                  <c:v>186.29</c:v>
                </c:pt>
                <c:pt idx="397">
                  <c:v>197.17</c:v>
                </c:pt>
                <c:pt idx="398">
                  <c:v>193.64</c:v>
                </c:pt>
                <c:pt idx="399">
                  <c:v>182.53</c:v>
                </c:pt>
                <c:pt idx="400">
                  <c:v>168.97</c:v>
                </c:pt>
                <c:pt idx="401">
                  <c:v>203.6</c:v>
                </c:pt>
                <c:pt idx="402">
                  <c:v>185.62</c:v>
                </c:pt>
                <c:pt idx="403">
                  <c:v>147.94999999999999</c:v>
                </c:pt>
                <c:pt idx="404">
                  <c:v>153.26</c:v>
                </c:pt>
                <c:pt idx="405">
                  <c:v>178.36</c:v>
                </c:pt>
                <c:pt idx="406">
                  <c:v>144.18</c:v>
                </c:pt>
                <c:pt idx="407">
                  <c:v>213.99</c:v>
                </c:pt>
                <c:pt idx="408">
                  <c:v>180.71</c:v>
                </c:pt>
                <c:pt idx="409">
                  <c:v>194.3</c:v>
                </c:pt>
                <c:pt idx="410">
                  <c:v>188.69</c:v>
                </c:pt>
                <c:pt idx="411">
                  <c:v>196.12</c:v>
                </c:pt>
                <c:pt idx="412">
                  <c:v>172.86</c:v>
                </c:pt>
                <c:pt idx="413">
                  <c:v>197.77</c:v>
                </c:pt>
                <c:pt idx="414">
                  <c:v>157.13</c:v>
                </c:pt>
                <c:pt idx="415">
                  <c:v>177.73</c:v>
                </c:pt>
                <c:pt idx="416">
                  <c:v>201.2</c:v>
                </c:pt>
                <c:pt idx="417">
                  <c:v>182.63</c:v>
                </c:pt>
                <c:pt idx="418">
                  <c:v>185.05</c:v>
                </c:pt>
                <c:pt idx="419">
                  <c:v>188.47</c:v>
                </c:pt>
                <c:pt idx="420">
                  <c:v>184</c:v>
                </c:pt>
                <c:pt idx="421">
                  <c:v>186.38</c:v>
                </c:pt>
                <c:pt idx="422">
                  <c:v>175.36</c:v>
                </c:pt>
                <c:pt idx="423">
                  <c:v>222.5</c:v>
                </c:pt>
                <c:pt idx="424">
                  <c:v>189.82</c:v>
                </c:pt>
                <c:pt idx="425">
                  <c:v>163.63999999999999</c:v>
                </c:pt>
                <c:pt idx="426">
                  <c:v>189.67</c:v>
                </c:pt>
                <c:pt idx="427">
                  <c:v>156.26</c:v>
                </c:pt>
                <c:pt idx="428">
                  <c:v>181.84</c:v>
                </c:pt>
                <c:pt idx="429">
                  <c:v>177.7</c:v>
                </c:pt>
                <c:pt idx="430">
                  <c:v>183.8</c:v>
                </c:pt>
                <c:pt idx="431">
                  <c:v>147.24</c:v>
                </c:pt>
                <c:pt idx="432">
                  <c:v>177.45</c:v>
                </c:pt>
                <c:pt idx="433">
                  <c:v>150.68</c:v>
                </c:pt>
                <c:pt idx="434">
                  <c:v>236.92</c:v>
                </c:pt>
                <c:pt idx="435">
                  <c:v>149.36000000000001</c:v>
                </c:pt>
                <c:pt idx="436">
                  <c:v>185.33</c:v>
                </c:pt>
                <c:pt idx="437">
                  <c:v>224.56</c:v>
                </c:pt>
                <c:pt idx="438">
                  <c:v>173.59</c:v>
                </c:pt>
                <c:pt idx="439">
                  <c:v>227.1</c:v>
                </c:pt>
                <c:pt idx="440">
                  <c:v>131.52000000000001</c:v>
                </c:pt>
                <c:pt idx="441">
                  <c:v>168.61</c:v>
                </c:pt>
                <c:pt idx="442">
                  <c:v>181.69</c:v>
                </c:pt>
                <c:pt idx="443">
                  <c:v>141.69999999999999</c:v>
                </c:pt>
                <c:pt idx="444">
                  <c:v>180.52</c:v>
                </c:pt>
                <c:pt idx="445">
                  <c:v>163.38999999999999</c:v>
                </c:pt>
                <c:pt idx="446">
                  <c:v>204.61</c:v>
                </c:pt>
                <c:pt idx="447">
                  <c:v>182.05</c:v>
                </c:pt>
                <c:pt idx="448">
                  <c:v>127.23</c:v>
                </c:pt>
                <c:pt idx="449">
                  <c:v>187.8</c:v>
                </c:pt>
                <c:pt idx="450">
                  <c:v>201.89</c:v>
                </c:pt>
                <c:pt idx="451">
                  <c:v>215.43</c:v>
                </c:pt>
                <c:pt idx="452">
                  <c:v>202.33</c:v>
                </c:pt>
                <c:pt idx="453">
                  <c:v>164.43</c:v>
                </c:pt>
                <c:pt idx="454">
                  <c:v>167.69</c:v>
                </c:pt>
                <c:pt idx="455">
                  <c:v>180.68</c:v>
                </c:pt>
                <c:pt idx="456">
                  <c:v>151</c:v>
                </c:pt>
                <c:pt idx="457">
                  <c:v>164.68</c:v>
                </c:pt>
                <c:pt idx="458">
                  <c:v>140.72999999999999</c:v>
                </c:pt>
                <c:pt idx="459">
                  <c:v>153.05000000000001</c:v>
                </c:pt>
                <c:pt idx="460">
                  <c:v>165.34</c:v>
                </c:pt>
                <c:pt idx="461">
                  <c:v>170.35</c:v>
                </c:pt>
                <c:pt idx="462">
                  <c:v>165.73</c:v>
                </c:pt>
                <c:pt idx="463">
                  <c:v>155.83000000000001</c:v>
                </c:pt>
                <c:pt idx="464">
                  <c:v>146.59</c:v>
                </c:pt>
                <c:pt idx="465">
                  <c:v>136.56</c:v>
                </c:pt>
                <c:pt idx="466">
                  <c:v>186</c:v>
                </c:pt>
                <c:pt idx="467">
                  <c:v>147.47999999999999</c:v>
                </c:pt>
                <c:pt idx="468">
                  <c:v>154.18</c:v>
                </c:pt>
                <c:pt idx="469">
                  <c:v>184.65</c:v>
                </c:pt>
                <c:pt idx="470">
                  <c:v>157.63</c:v>
                </c:pt>
                <c:pt idx="471">
                  <c:v>140.87</c:v>
                </c:pt>
                <c:pt idx="472">
                  <c:v>149.16</c:v>
                </c:pt>
                <c:pt idx="473">
                  <c:v>169.49</c:v>
                </c:pt>
                <c:pt idx="474">
                  <c:v>181.14</c:v>
                </c:pt>
                <c:pt idx="475">
                  <c:v>155.6</c:v>
                </c:pt>
                <c:pt idx="476">
                  <c:v>169.61</c:v>
                </c:pt>
                <c:pt idx="477">
                  <c:v>198.53</c:v>
                </c:pt>
                <c:pt idx="478">
                  <c:v>190.96</c:v>
                </c:pt>
                <c:pt idx="479">
                  <c:v>204.16</c:v>
                </c:pt>
                <c:pt idx="480">
                  <c:v>170.04</c:v>
                </c:pt>
                <c:pt idx="481">
                  <c:v>159.22999999999999</c:v>
                </c:pt>
                <c:pt idx="482">
                  <c:v>207.98</c:v>
                </c:pt>
                <c:pt idx="483">
                  <c:v>135.1</c:v>
                </c:pt>
                <c:pt idx="484">
                  <c:v>208.96</c:v>
                </c:pt>
                <c:pt idx="485">
                  <c:v>147.53</c:v>
                </c:pt>
                <c:pt idx="486">
                  <c:v>170.32</c:v>
                </c:pt>
                <c:pt idx="487">
                  <c:v>171.8</c:v>
                </c:pt>
                <c:pt idx="488">
                  <c:v>144.01</c:v>
                </c:pt>
                <c:pt idx="489">
                  <c:v>190.24</c:v>
                </c:pt>
                <c:pt idx="490">
                  <c:v>160.88</c:v>
                </c:pt>
                <c:pt idx="491">
                  <c:v>146.63999999999999</c:v>
                </c:pt>
                <c:pt idx="492">
                  <c:v>174.1</c:v>
                </c:pt>
                <c:pt idx="493">
                  <c:v>155.09</c:v>
                </c:pt>
                <c:pt idx="494">
                  <c:v>133.33000000000001</c:v>
                </c:pt>
                <c:pt idx="495">
                  <c:v>176.68</c:v>
                </c:pt>
                <c:pt idx="496">
                  <c:v>187.69</c:v>
                </c:pt>
                <c:pt idx="497">
                  <c:v>145.35</c:v>
                </c:pt>
                <c:pt idx="498">
                  <c:v>127.53</c:v>
                </c:pt>
                <c:pt idx="499">
                  <c:v>216.83</c:v>
                </c:pt>
                <c:pt idx="500">
                  <c:v>185.96</c:v>
                </c:pt>
                <c:pt idx="501">
                  <c:v>173.46</c:v>
                </c:pt>
                <c:pt idx="502">
                  <c:v>132.31</c:v>
                </c:pt>
                <c:pt idx="503">
                  <c:v>155.72999999999999</c:v>
                </c:pt>
                <c:pt idx="504">
                  <c:v>175.23</c:v>
                </c:pt>
                <c:pt idx="505">
                  <c:v>154.87</c:v>
                </c:pt>
                <c:pt idx="506">
                  <c:v>142.16</c:v>
                </c:pt>
                <c:pt idx="507">
                  <c:v>191.93</c:v>
                </c:pt>
                <c:pt idx="508">
                  <c:v>173.42</c:v>
                </c:pt>
                <c:pt idx="509">
                  <c:v>191.46</c:v>
                </c:pt>
                <c:pt idx="510">
                  <c:v>142.44999999999999</c:v>
                </c:pt>
                <c:pt idx="511">
                  <c:v>155.87</c:v>
                </c:pt>
                <c:pt idx="512">
                  <c:v>133.97999999999999</c:v>
                </c:pt>
                <c:pt idx="513">
                  <c:v>132.83000000000001</c:v>
                </c:pt>
                <c:pt idx="514">
                  <c:v>180.15</c:v>
                </c:pt>
                <c:pt idx="515">
                  <c:v>118.83</c:v>
                </c:pt>
                <c:pt idx="516">
                  <c:v>214.75</c:v>
                </c:pt>
                <c:pt idx="517">
                  <c:v>150.51</c:v>
                </c:pt>
                <c:pt idx="518">
                  <c:v>171.83</c:v>
                </c:pt>
                <c:pt idx="519">
                  <c:v>121.74</c:v>
                </c:pt>
                <c:pt idx="520">
                  <c:v>127.74</c:v>
                </c:pt>
                <c:pt idx="521">
                  <c:v>173.59</c:v>
                </c:pt>
                <c:pt idx="522">
                  <c:v>226.71</c:v>
                </c:pt>
                <c:pt idx="523">
                  <c:v>140.12</c:v>
                </c:pt>
                <c:pt idx="524">
                  <c:v>182.66</c:v>
                </c:pt>
                <c:pt idx="525">
                  <c:v>140.99</c:v>
                </c:pt>
                <c:pt idx="526">
                  <c:v>159.84</c:v>
                </c:pt>
                <c:pt idx="527">
                  <c:v>184.28</c:v>
                </c:pt>
                <c:pt idx="528">
                  <c:v>177.3</c:v>
                </c:pt>
                <c:pt idx="529">
                  <c:v>154.26</c:v>
                </c:pt>
                <c:pt idx="530">
                  <c:v>179.47</c:v>
                </c:pt>
                <c:pt idx="531">
                  <c:v>194.94</c:v>
                </c:pt>
                <c:pt idx="532">
                  <c:v>182.09</c:v>
                </c:pt>
                <c:pt idx="533">
                  <c:v>209.51</c:v>
                </c:pt>
                <c:pt idx="534">
                  <c:v>155.05000000000001</c:v>
                </c:pt>
                <c:pt idx="535">
                  <c:v>149.59</c:v>
                </c:pt>
                <c:pt idx="536">
                  <c:v>163.75</c:v>
                </c:pt>
                <c:pt idx="537">
                  <c:v>139.44</c:v>
                </c:pt>
                <c:pt idx="538">
                  <c:v>162.27000000000001</c:v>
                </c:pt>
                <c:pt idx="539">
                  <c:v>155.52000000000001</c:v>
                </c:pt>
                <c:pt idx="540">
                  <c:v>151.13999999999999</c:v>
                </c:pt>
                <c:pt idx="541">
                  <c:v>156.27000000000001</c:v>
                </c:pt>
                <c:pt idx="542">
                  <c:v>146.5</c:v>
                </c:pt>
                <c:pt idx="543">
                  <c:v>156.85</c:v>
                </c:pt>
                <c:pt idx="544">
                  <c:v>199.29</c:v>
                </c:pt>
                <c:pt idx="545">
                  <c:v>169.78</c:v>
                </c:pt>
                <c:pt idx="546">
                  <c:v>178.46</c:v>
                </c:pt>
                <c:pt idx="547">
                  <c:v>148.34</c:v>
                </c:pt>
                <c:pt idx="548">
                  <c:v>142.28</c:v>
                </c:pt>
                <c:pt idx="549">
                  <c:v>178.41</c:v>
                </c:pt>
                <c:pt idx="550">
                  <c:v>147.74</c:v>
                </c:pt>
                <c:pt idx="551">
                  <c:v>168.19</c:v>
                </c:pt>
                <c:pt idx="552">
                  <c:v>145.1</c:v>
                </c:pt>
                <c:pt idx="553">
                  <c:v>186.58</c:v>
                </c:pt>
                <c:pt idx="554">
                  <c:v>183.29</c:v>
                </c:pt>
                <c:pt idx="555">
                  <c:v>172.08</c:v>
                </c:pt>
                <c:pt idx="556">
                  <c:v>182.44</c:v>
                </c:pt>
                <c:pt idx="557">
                  <c:v>154.05000000000001</c:v>
                </c:pt>
                <c:pt idx="558">
                  <c:v>130.12</c:v>
                </c:pt>
                <c:pt idx="559">
                  <c:v>170.86</c:v>
                </c:pt>
                <c:pt idx="560">
                  <c:v>133.88999999999999</c:v>
                </c:pt>
                <c:pt idx="561">
                  <c:v>155.41</c:v>
                </c:pt>
                <c:pt idx="562">
                  <c:v>137.87</c:v>
                </c:pt>
                <c:pt idx="563">
                  <c:v>183.96</c:v>
                </c:pt>
                <c:pt idx="564">
                  <c:v>166.39</c:v>
                </c:pt>
                <c:pt idx="565">
                  <c:v>159.77000000000001</c:v>
                </c:pt>
                <c:pt idx="566">
                  <c:v>152.07</c:v>
                </c:pt>
                <c:pt idx="567">
                  <c:v>150.46</c:v>
                </c:pt>
                <c:pt idx="568">
                  <c:v>186.74</c:v>
                </c:pt>
                <c:pt idx="569">
                  <c:v>171.42</c:v>
                </c:pt>
                <c:pt idx="570">
                  <c:v>160.07</c:v>
                </c:pt>
                <c:pt idx="571">
                  <c:v>161.47999999999999</c:v>
                </c:pt>
                <c:pt idx="572">
                  <c:v>118.31</c:v>
                </c:pt>
                <c:pt idx="573">
                  <c:v>127.32</c:v>
                </c:pt>
                <c:pt idx="574">
                  <c:v>189.88</c:v>
                </c:pt>
                <c:pt idx="575">
                  <c:v>130.13</c:v>
                </c:pt>
                <c:pt idx="576">
                  <c:v>180.3</c:v>
                </c:pt>
                <c:pt idx="577">
                  <c:v>161.05000000000001</c:v>
                </c:pt>
                <c:pt idx="578">
                  <c:v>129.19</c:v>
                </c:pt>
                <c:pt idx="579">
                  <c:v>114.61</c:v>
                </c:pt>
                <c:pt idx="580">
                  <c:v>130.96</c:v>
                </c:pt>
                <c:pt idx="581">
                  <c:v>139.12</c:v>
                </c:pt>
                <c:pt idx="582">
                  <c:v>175.38</c:v>
                </c:pt>
                <c:pt idx="583">
                  <c:v>153.53</c:v>
                </c:pt>
                <c:pt idx="584">
                  <c:v>118.6</c:v>
                </c:pt>
                <c:pt idx="585">
                  <c:v>147.22999999999999</c:v>
                </c:pt>
                <c:pt idx="586">
                  <c:v>131.77000000000001</c:v>
                </c:pt>
                <c:pt idx="587">
                  <c:v>109.85</c:v>
                </c:pt>
                <c:pt idx="588">
                  <c:v>150.58000000000001</c:v>
                </c:pt>
                <c:pt idx="589">
                  <c:v>165.14</c:v>
                </c:pt>
                <c:pt idx="590">
                  <c:v>138.93</c:v>
                </c:pt>
                <c:pt idx="591">
                  <c:v>124.52</c:v>
                </c:pt>
                <c:pt idx="592">
                  <c:v>164.87</c:v>
                </c:pt>
                <c:pt idx="593">
                  <c:v>176.22</c:v>
                </c:pt>
                <c:pt idx="594">
                  <c:v>146.22999999999999</c:v>
                </c:pt>
                <c:pt idx="595">
                  <c:v>147.74</c:v>
                </c:pt>
                <c:pt idx="596">
                  <c:v>106.8</c:v>
                </c:pt>
                <c:pt idx="597">
                  <c:v>134.21</c:v>
                </c:pt>
                <c:pt idx="598">
                  <c:v>157.91</c:v>
                </c:pt>
                <c:pt idx="599">
                  <c:v>132.77000000000001</c:v>
                </c:pt>
                <c:pt idx="600">
                  <c:v>132.69</c:v>
                </c:pt>
                <c:pt idx="601">
                  <c:v>120.13</c:v>
                </c:pt>
                <c:pt idx="602">
                  <c:v>140.72999999999999</c:v>
                </c:pt>
                <c:pt idx="603">
                  <c:v>163.69999999999999</c:v>
                </c:pt>
                <c:pt idx="604">
                  <c:v>145.96</c:v>
                </c:pt>
                <c:pt idx="605">
                  <c:v>162.56</c:v>
                </c:pt>
                <c:pt idx="606">
                  <c:v>156.72</c:v>
                </c:pt>
                <c:pt idx="607">
                  <c:v>156.78</c:v>
                </c:pt>
                <c:pt idx="608">
                  <c:v>137.38</c:v>
                </c:pt>
                <c:pt idx="609">
                  <c:v>192.06</c:v>
                </c:pt>
                <c:pt idx="610">
                  <c:v>184.9</c:v>
                </c:pt>
                <c:pt idx="611">
                  <c:v>126.45</c:v>
                </c:pt>
                <c:pt idx="612">
                  <c:v>110.11</c:v>
                </c:pt>
                <c:pt idx="613">
                  <c:v>128.25</c:v>
                </c:pt>
                <c:pt idx="614">
                  <c:v>127.18</c:v>
                </c:pt>
                <c:pt idx="615">
                  <c:v>144.13999999999999</c:v>
                </c:pt>
                <c:pt idx="616">
                  <c:v>129.11000000000001</c:v>
                </c:pt>
                <c:pt idx="617">
                  <c:v>135.55000000000001</c:v>
                </c:pt>
                <c:pt idx="618">
                  <c:v>144.57</c:v>
                </c:pt>
                <c:pt idx="619">
                  <c:v>116.88</c:v>
                </c:pt>
                <c:pt idx="620">
                  <c:v>119.08</c:v>
                </c:pt>
                <c:pt idx="621">
                  <c:v>141.75</c:v>
                </c:pt>
                <c:pt idx="622">
                  <c:v>118.47</c:v>
                </c:pt>
                <c:pt idx="623">
                  <c:v>144.66999999999999</c:v>
                </c:pt>
                <c:pt idx="624">
                  <c:v>144.97999999999999</c:v>
                </c:pt>
                <c:pt idx="625">
                  <c:v>153.5</c:v>
                </c:pt>
                <c:pt idx="626">
                  <c:v>162.68</c:v>
                </c:pt>
                <c:pt idx="627">
                  <c:v>146.97</c:v>
                </c:pt>
                <c:pt idx="628">
                  <c:v>187.74</c:v>
                </c:pt>
                <c:pt idx="629">
                  <c:v>116.35</c:v>
                </c:pt>
                <c:pt idx="630">
                  <c:v>136.31</c:v>
                </c:pt>
                <c:pt idx="631">
                  <c:v>182.54</c:v>
                </c:pt>
                <c:pt idx="632">
                  <c:v>150.16999999999999</c:v>
                </c:pt>
                <c:pt idx="633">
                  <c:v>157.33000000000001</c:v>
                </c:pt>
                <c:pt idx="634">
                  <c:v>147.84</c:v>
                </c:pt>
                <c:pt idx="635">
                  <c:v>142.87</c:v>
                </c:pt>
                <c:pt idx="636">
                  <c:v>123.51</c:v>
                </c:pt>
                <c:pt idx="637">
                  <c:v>102.05</c:v>
                </c:pt>
                <c:pt idx="638">
                  <c:v>106.06</c:v>
                </c:pt>
                <c:pt idx="639">
                  <c:v>144.94</c:v>
                </c:pt>
                <c:pt idx="640">
                  <c:v>146.35</c:v>
                </c:pt>
                <c:pt idx="641">
                  <c:v>123.74</c:v>
                </c:pt>
                <c:pt idx="642">
                  <c:v>164.04</c:v>
                </c:pt>
                <c:pt idx="643">
                  <c:v>109.96</c:v>
                </c:pt>
                <c:pt idx="644">
                  <c:v>138.08000000000001</c:v>
                </c:pt>
                <c:pt idx="645">
                  <c:v>142.38</c:v>
                </c:pt>
                <c:pt idx="646">
                  <c:v>126.87</c:v>
                </c:pt>
                <c:pt idx="647">
                  <c:v>129.82</c:v>
                </c:pt>
                <c:pt idx="648">
                  <c:v>142.21</c:v>
                </c:pt>
                <c:pt idx="649">
                  <c:v>170.1</c:v>
                </c:pt>
                <c:pt idx="650">
                  <c:v>160.41999999999999</c:v>
                </c:pt>
                <c:pt idx="651">
                  <c:v>157.37</c:v>
                </c:pt>
                <c:pt idx="652">
                  <c:v>130.07</c:v>
                </c:pt>
                <c:pt idx="653">
                  <c:v>143.08000000000001</c:v>
                </c:pt>
                <c:pt idx="654">
                  <c:v>106.09</c:v>
                </c:pt>
                <c:pt idx="655">
                  <c:v>141.38</c:v>
                </c:pt>
                <c:pt idx="656">
                  <c:v>146.52000000000001</c:v>
                </c:pt>
                <c:pt idx="657">
                  <c:v>176</c:v>
                </c:pt>
                <c:pt idx="658">
                  <c:v>164.31</c:v>
                </c:pt>
                <c:pt idx="659">
                  <c:v>143.01</c:v>
                </c:pt>
                <c:pt idx="660">
                  <c:v>162.46</c:v>
                </c:pt>
                <c:pt idx="661">
                  <c:v>119.03</c:v>
                </c:pt>
                <c:pt idx="662">
                  <c:v>108.63</c:v>
                </c:pt>
                <c:pt idx="663">
                  <c:v>141.63999999999999</c:v>
                </c:pt>
                <c:pt idx="664">
                  <c:v>135.78</c:v>
                </c:pt>
                <c:pt idx="665">
                  <c:v>130.87</c:v>
                </c:pt>
                <c:pt idx="666">
                  <c:v>127.55</c:v>
                </c:pt>
                <c:pt idx="667">
                  <c:v>136.43</c:v>
                </c:pt>
                <c:pt idx="668">
                  <c:v>119.78</c:v>
                </c:pt>
                <c:pt idx="669">
                  <c:v>135.81</c:v>
                </c:pt>
                <c:pt idx="670">
                  <c:v>129.82</c:v>
                </c:pt>
                <c:pt idx="671">
                  <c:v>145.08000000000001</c:v>
                </c:pt>
                <c:pt idx="672">
                  <c:v>145.82</c:v>
                </c:pt>
                <c:pt idx="673">
                  <c:v>112.29</c:v>
                </c:pt>
                <c:pt idx="674">
                  <c:v>150.24</c:v>
                </c:pt>
                <c:pt idx="675">
                  <c:v>107.74</c:v>
                </c:pt>
                <c:pt idx="676">
                  <c:v>126.24</c:v>
                </c:pt>
                <c:pt idx="677">
                  <c:v>161.94</c:v>
                </c:pt>
                <c:pt idx="678">
                  <c:v>121.85</c:v>
                </c:pt>
                <c:pt idx="679">
                  <c:v>169.25</c:v>
                </c:pt>
                <c:pt idx="680">
                  <c:v>144.82</c:v>
                </c:pt>
                <c:pt idx="681">
                  <c:v>105.44</c:v>
                </c:pt>
                <c:pt idx="682">
                  <c:v>130.26</c:v>
                </c:pt>
                <c:pt idx="683">
                  <c:v>165.27</c:v>
                </c:pt>
                <c:pt idx="684">
                  <c:v>94.043000000000006</c:v>
                </c:pt>
                <c:pt idx="685">
                  <c:v>138.65</c:v>
                </c:pt>
                <c:pt idx="686">
                  <c:v>149.69999999999999</c:v>
                </c:pt>
                <c:pt idx="687">
                  <c:v>107.3</c:v>
                </c:pt>
                <c:pt idx="688">
                  <c:v>128.71</c:v>
                </c:pt>
                <c:pt idx="689">
                  <c:v>129.72</c:v>
                </c:pt>
                <c:pt idx="690">
                  <c:v>145.01</c:v>
                </c:pt>
                <c:pt idx="691">
                  <c:v>110.85</c:v>
                </c:pt>
                <c:pt idx="692">
                  <c:v>115.96</c:v>
                </c:pt>
                <c:pt idx="693">
                  <c:v>125.66</c:v>
                </c:pt>
                <c:pt idx="694">
                  <c:v>135.15</c:v>
                </c:pt>
                <c:pt idx="695">
                  <c:v>154.29</c:v>
                </c:pt>
                <c:pt idx="696">
                  <c:v>121.93</c:v>
                </c:pt>
                <c:pt idx="697">
                  <c:v>130.26</c:v>
                </c:pt>
                <c:pt idx="698">
                  <c:v>119.52</c:v>
                </c:pt>
                <c:pt idx="699">
                  <c:v>130.66</c:v>
                </c:pt>
                <c:pt idx="700">
                  <c:v>128.12</c:v>
                </c:pt>
                <c:pt idx="701">
                  <c:v>138.24</c:v>
                </c:pt>
                <c:pt idx="702">
                  <c:v>137.96</c:v>
                </c:pt>
                <c:pt idx="703">
                  <c:v>160.13</c:v>
                </c:pt>
                <c:pt idx="704">
                  <c:v>160.1</c:v>
                </c:pt>
                <c:pt idx="705">
                  <c:v>141.38</c:v>
                </c:pt>
                <c:pt idx="706">
                  <c:v>135.63</c:v>
                </c:pt>
                <c:pt idx="707">
                  <c:v>146.12</c:v>
                </c:pt>
                <c:pt idx="708">
                  <c:v>142.02000000000001</c:v>
                </c:pt>
                <c:pt idx="709">
                  <c:v>117.07</c:v>
                </c:pt>
                <c:pt idx="710">
                  <c:v>129.46</c:v>
                </c:pt>
                <c:pt idx="711">
                  <c:v>99.13</c:v>
                </c:pt>
                <c:pt idx="712">
                  <c:v>137.21</c:v>
                </c:pt>
                <c:pt idx="713">
                  <c:v>157.11000000000001</c:v>
                </c:pt>
                <c:pt idx="714">
                  <c:v>128.88999999999999</c:v>
                </c:pt>
                <c:pt idx="715">
                  <c:v>119.53</c:v>
                </c:pt>
                <c:pt idx="716">
                  <c:v>139.15</c:v>
                </c:pt>
                <c:pt idx="717">
                  <c:v>137.88</c:v>
                </c:pt>
                <c:pt idx="718">
                  <c:v>163.5</c:v>
                </c:pt>
                <c:pt idx="719">
                  <c:v>127.63</c:v>
                </c:pt>
                <c:pt idx="720">
                  <c:v>122.91</c:v>
                </c:pt>
                <c:pt idx="721">
                  <c:v>134.27000000000001</c:v>
                </c:pt>
                <c:pt idx="722">
                  <c:v>106.41</c:v>
                </c:pt>
                <c:pt idx="723">
                  <c:v>164.95</c:v>
                </c:pt>
                <c:pt idx="724">
                  <c:v>107.74</c:v>
                </c:pt>
                <c:pt idx="725">
                  <c:v>151.44999999999999</c:v>
                </c:pt>
                <c:pt idx="726">
                  <c:v>108.87</c:v>
                </c:pt>
                <c:pt idx="727">
                  <c:v>165.81</c:v>
                </c:pt>
                <c:pt idx="728">
                  <c:v>143.97999999999999</c:v>
                </c:pt>
                <c:pt idx="729">
                  <c:v>161.19999999999999</c:v>
                </c:pt>
                <c:pt idx="730">
                  <c:v>123.86</c:v>
                </c:pt>
                <c:pt idx="731">
                  <c:v>135.49</c:v>
                </c:pt>
                <c:pt idx="732">
                  <c:v>155.07</c:v>
                </c:pt>
                <c:pt idx="733">
                  <c:v>118.34</c:v>
                </c:pt>
                <c:pt idx="734">
                  <c:v>159.16</c:v>
                </c:pt>
                <c:pt idx="735">
                  <c:v>171.39</c:v>
                </c:pt>
                <c:pt idx="736">
                  <c:v>158.76</c:v>
                </c:pt>
                <c:pt idx="737">
                  <c:v>133.81</c:v>
                </c:pt>
                <c:pt idx="738">
                  <c:v>135.65</c:v>
                </c:pt>
                <c:pt idx="739">
                  <c:v>127.92</c:v>
                </c:pt>
                <c:pt idx="740">
                  <c:v>152.79</c:v>
                </c:pt>
                <c:pt idx="741">
                  <c:v>122.61</c:v>
                </c:pt>
                <c:pt idx="742">
                  <c:v>134.91</c:v>
                </c:pt>
                <c:pt idx="743">
                  <c:v>140.41</c:v>
                </c:pt>
                <c:pt idx="744">
                  <c:v>160.27000000000001</c:v>
                </c:pt>
                <c:pt idx="745">
                  <c:v>136.52000000000001</c:v>
                </c:pt>
                <c:pt idx="746">
                  <c:v>125.52</c:v>
                </c:pt>
                <c:pt idx="747">
                  <c:v>108.2</c:v>
                </c:pt>
                <c:pt idx="748">
                  <c:v>120.15</c:v>
                </c:pt>
                <c:pt idx="749">
                  <c:v>110.01</c:v>
                </c:pt>
                <c:pt idx="750">
                  <c:v>111.95</c:v>
                </c:pt>
                <c:pt idx="751">
                  <c:v>162.72</c:v>
                </c:pt>
                <c:pt idx="752">
                  <c:v>156.19999999999999</c:v>
                </c:pt>
                <c:pt idx="753">
                  <c:v>165.46</c:v>
                </c:pt>
                <c:pt idx="754">
                  <c:v>116.24</c:v>
                </c:pt>
                <c:pt idx="755">
                  <c:v>156.01</c:v>
                </c:pt>
                <c:pt idx="756">
                  <c:v>109.04</c:v>
                </c:pt>
                <c:pt idx="757">
                  <c:v>129.58000000000001</c:v>
                </c:pt>
                <c:pt idx="758">
                  <c:v>109.29</c:v>
                </c:pt>
                <c:pt idx="759">
                  <c:v>106.28</c:v>
                </c:pt>
                <c:pt idx="760">
                  <c:v>149.91</c:v>
                </c:pt>
                <c:pt idx="761">
                  <c:v>121.95</c:v>
                </c:pt>
                <c:pt idx="762">
                  <c:v>140.22999999999999</c:v>
                </c:pt>
                <c:pt idx="763">
                  <c:v>161.63999999999999</c:v>
                </c:pt>
                <c:pt idx="764">
                  <c:v>108.93</c:v>
                </c:pt>
                <c:pt idx="765">
                  <c:v>135.94</c:v>
                </c:pt>
                <c:pt idx="766">
                  <c:v>136.53</c:v>
                </c:pt>
                <c:pt idx="767">
                  <c:v>146.6</c:v>
                </c:pt>
                <c:pt idx="768">
                  <c:v>139.76</c:v>
                </c:pt>
                <c:pt idx="769">
                  <c:v>98.798000000000002</c:v>
                </c:pt>
                <c:pt idx="770">
                  <c:v>143.16999999999999</c:v>
                </c:pt>
                <c:pt idx="771">
                  <c:v>153.47</c:v>
                </c:pt>
                <c:pt idx="772">
                  <c:v>144.38</c:v>
                </c:pt>
                <c:pt idx="773">
                  <c:v>155.18</c:v>
                </c:pt>
                <c:pt idx="774">
                  <c:v>120.8</c:v>
                </c:pt>
                <c:pt idx="775">
                  <c:v>121.15</c:v>
                </c:pt>
                <c:pt idx="776">
                  <c:v>117.55</c:v>
                </c:pt>
                <c:pt idx="777">
                  <c:v>113.56</c:v>
                </c:pt>
                <c:pt idx="778">
                  <c:v>146.54</c:v>
                </c:pt>
                <c:pt idx="779">
                  <c:v>146.56</c:v>
                </c:pt>
                <c:pt idx="780">
                  <c:v>132.84</c:v>
                </c:pt>
                <c:pt idx="781">
                  <c:v>138.16</c:v>
                </c:pt>
                <c:pt idx="782">
                  <c:v>143.66999999999999</c:v>
                </c:pt>
                <c:pt idx="783">
                  <c:v>129.63999999999999</c:v>
                </c:pt>
                <c:pt idx="784">
                  <c:v>158.36000000000001</c:v>
                </c:pt>
                <c:pt idx="785">
                  <c:v>117.64</c:v>
                </c:pt>
                <c:pt idx="786">
                  <c:v>150.78</c:v>
                </c:pt>
                <c:pt idx="787">
                  <c:v>142.05000000000001</c:v>
                </c:pt>
                <c:pt idx="788">
                  <c:v>152.11000000000001</c:v>
                </c:pt>
                <c:pt idx="789">
                  <c:v>134.4</c:v>
                </c:pt>
                <c:pt idx="790">
                  <c:v>141.22</c:v>
                </c:pt>
                <c:pt idx="791">
                  <c:v>98.965999999999994</c:v>
                </c:pt>
                <c:pt idx="792">
                  <c:v>119.26</c:v>
                </c:pt>
                <c:pt idx="793">
                  <c:v>149.35</c:v>
                </c:pt>
                <c:pt idx="794">
                  <c:v>120.82</c:v>
                </c:pt>
                <c:pt idx="795">
                  <c:v>155.78</c:v>
                </c:pt>
                <c:pt idx="796">
                  <c:v>138.30000000000001</c:v>
                </c:pt>
                <c:pt idx="797">
                  <c:v>111.55</c:v>
                </c:pt>
                <c:pt idx="798">
                  <c:v>127.03</c:v>
                </c:pt>
                <c:pt idx="799">
                  <c:v>111.69</c:v>
                </c:pt>
                <c:pt idx="800">
                  <c:v>157.4</c:v>
                </c:pt>
                <c:pt idx="801">
                  <c:v>110.38</c:v>
                </c:pt>
                <c:pt idx="802">
                  <c:v>159.08000000000001</c:v>
                </c:pt>
                <c:pt idx="803">
                  <c:v>107.4</c:v>
                </c:pt>
                <c:pt idx="804">
                  <c:v>117.58</c:v>
                </c:pt>
                <c:pt idx="805">
                  <c:v>128.82</c:v>
                </c:pt>
                <c:pt idx="806">
                  <c:v>147.61000000000001</c:v>
                </c:pt>
                <c:pt idx="807">
                  <c:v>126</c:v>
                </c:pt>
                <c:pt idx="808">
                  <c:v>116.17</c:v>
                </c:pt>
                <c:pt idx="809">
                  <c:v>84.742000000000004</c:v>
                </c:pt>
                <c:pt idx="810">
                  <c:v>104.68</c:v>
                </c:pt>
                <c:pt idx="811">
                  <c:v>128.18</c:v>
                </c:pt>
                <c:pt idx="812">
                  <c:v>124.42</c:v>
                </c:pt>
                <c:pt idx="813">
                  <c:v>119.73</c:v>
                </c:pt>
                <c:pt idx="814">
                  <c:v>119.51</c:v>
                </c:pt>
                <c:pt idx="815">
                  <c:v>132.80000000000001</c:v>
                </c:pt>
                <c:pt idx="816">
                  <c:v>132.18</c:v>
                </c:pt>
                <c:pt idx="817">
                  <c:v>132.51</c:v>
                </c:pt>
                <c:pt idx="818">
                  <c:v>96.963999999999999</c:v>
                </c:pt>
                <c:pt idx="819">
                  <c:v>123.37</c:v>
                </c:pt>
                <c:pt idx="820">
                  <c:v>105.69</c:v>
                </c:pt>
                <c:pt idx="821">
                  <c:v>121.5</c:v>
                </c:pt>
                <c:pt idx="822">
                  <c:v>136.53</c:v>
                </c:pt>
                <c:pt idx="823">
                  <c:v>103.98</c:v>
                </c:pt>
                <c:pt idx="824">
                  <c:v>119.01</c:v>
                </c:pt>
                <c:pt idx="825">
                  <c:v>126.96</c:v>
                </c:pt>
                <c:pt idx="826">
                  <c:v>107.34</c:v>
                </c:pt>
                <c:pt idx="827">
                  <c:v>132.22</c:v>
                </c:pt>
                <c:pt idx="828">
                  <c:v>128.51</c:v>
                </c:pt>
                <c:pt idx="829">
                  <c:v>102.95</c:v>
                </c:pt>
                <c:pt idx="830">
                  <c:v>106.12</c:v>
                </c:pt>
                <c:pt idx="831">
                  <c:v>93.879000000000005</c:v>
                </c:pt>
                <c:pt idx="832">
                  <c:v>114.77</c:v>
                </c:pt>
                <c:pt idx="833">
                  <c:v>100.62</c:v>
                </c:pt>
                <c:pt idx="834">
                  <c:v>112.17</c:v>
                </c:pt>
                <c:pt idx="835">
                  <c:v>111.35</c:v>
                </c:pt>
                <c:pt idx="836">
                  <c:v>114.93</c:v>
                </c:pt>
                <c:pt idx="837">
                  <c:v>124.53</c:v>
                </c:pt>
                <c:pt idx="838">
                  <c:v>105.63</c:v>
                </c:pt>
                <c:pt idx="839">
                  <c:v>109.93</c:v>
                </c:pt>
                <c:pt idx="840">
                  <c:v>123.78</c:v>
                </c:pt>
                <c:pt idx="841">
                  <c:v>122.25</c:v>
                </c:pt>
                <c:pt idx="842">
                  <c:v>121.81</c:v>
                </c:pt>
                <c:pt idx="843">
                  <c:v>139.24</c:v>
                </c:pt>
                <c:pt idx="844">
                  <c:v>128.22</c:v>
                </c:pt>
                <c:pt idx="845">
                  <c:v>107.67</c:v>
                </c:pt>
                <c:pt idx="846">
                  <c:v>145.21</c:v>
                </c:pt>
                <c:pt idx="847">
                  <c:v>129.81</c:v>
                </c:pt>
                <c:pt idx="848">
                  <c:v>135.24</c:v>
                </c:pt>
                <c:pt idx="849">
                  <c:v>129.07</c:v>
                </c:pt>
                <c:pt idx="850">
                  <c:v>128.07</c:v>
                </c:pt>
                <c:pt idx="851">
                  <c:v>144.33000000000001</c:v>
                </c:pt>
                <c:pt idx="852">
                  <c:v>138.57</c:v>
                </c:pt>
                <c:pt idx="853">
                  <c:v>111.37</c:v>
                </c:pt>
                <c:pt idx="854">
                  <c:v>138.66</c:v>
                </c:pt>
                <c:pt idx="855">
                  <c:v>113.68</c:v>
                </c:pt>
                <c:pt idx="856">
                  <c:v>135.81</c:v>
                </c:pt>
                <c:pt idx="857">
                  <c:v>111.12</c:v>
                </c:pt>
                <c:pt idx="858">
                  <c:v>140.27000000000001</c:v>
                </c:pt>
                <c:pt idx="859">
                  <c:v>119.85</c:v>
                </c:pt>
                <c:pt idx="860">
                  <c:v>126.19</c:v>
                </c:pt>
                <c:pt idx="861">
                  <c:v>115.41</c:v>
                </c:pt>
                <c:pt idx="862">
                  <c:v>99.373999999999995</c:v>
                </c:pt>
                <c:pt idx="863">
                  <c:v>112.71</c:v>
                </c:pt>
                <c:pt idx="864">
                  <c:v>129.83000000000001</c:v>
                </c:pt>
                <c:pt idx="865">
                  <c:v>118.92</c:v>
                </c:pt>
                <c:pt idx="866">
                  <c:v>92.935000000000002</c:v>
                </c:pt>
                <c:pt idx="867">
                  <c:v>105.08</c:v>
                </c:pt>
                <c:pt idx="868">
                  <c:v>127.01</c:v>
                </c:pt>
                <c:pt idx="869">
                  <c:v>92.549000000000007</c:v>
                </c:pt>
                <c:pt idx="870">
                  <c:v>95.597999999999999</c:v>
                </c:pt>
                <c:pt idx="871">
                  <c:v>112.47</c:v>
                </c:pt>
                <c:pt idx="872">
                  <c:v>107.65</c:v>
                </c:pt>
                <c:pt idx="873">
                  <c:v>94.59</c:v>
                </c:pt>
                <c:pt idx="874">
                  <c:v>166.67</c:v>
                </c:pt>
                <c:pt idx="875">
                  <c:v>129.27000000000001</c:v>
                </c:pt>
                <c:pt idx="876">
                  <c:v>128.22</c:v>
                </c:pt>
                <c:pt idx="877">
                  <c:v>104.23</c:v>
                </c:pt>
                <c:pt idx="878">
                  <c:v>140.87</c:v>
                </c:pt>
                <c:pt idx="879">
                  <c:v>118.89</c:v>
                </c:pt>
                <c:pt idx="880">
                  <c:v>158.9</c:v>
                </c:pt>
                <c:pt idx="881">
                  <c:v>130.68</c:v>
                </c:pt>
                <c:pt idx="882">
                  <c:v>137.24</c:v>
                </c:pt>
                <c:pt idx="883">
                  <c:v>156.79</c:v>
                </c:pt>
                <c:pt idx="884">
                  <c:v>130.34</c:v>
                </c:pt>
                <c:pt idx="885">
                  <c:v>165.73</c:v>
                </c:pt>
                <c:pt idx="886">
                  <c:v>132.21</c:v>
                </c:pt>
                <c:pt idx="887">
                  <c:v>140.99</c:v>
                </c:pt>
                <c:pt idx="888">
                  <c:v>120.58</c:v>
                </c:pt>
                <c:pt idx="889">
                  <c:v>111.06</c:v>
                </c:pt>
                <c:pt idx="890">
                  <c:v>119.44</c:v>
                </c:pt>
                <c:pt idx="891">
                  <c:v>126.34</c:v>
                </c:pt>
                <c:pt idx="892">
                  <c:v>108.42</c:v>
                </c:pt>
                <c:pt idx="893">
                  <c:v>110.13</c:v>
                </c:pt>
                <c:pt idx="894">
                  <c:v>111.2</c:v>
                </c:pt>
                <c:pt idx="895">
                  <c:v>159.19999999999999</c:v>
                </c:pt>
                <c:pt idx="896">
                  <c:v>126.66</c:v>
                </c:pt>
                <c:pt idx="897">
                  <c:v>137.13999999999999</c:v>
                </c:pt>
                <c:pt idx="898">
                  <c:v>110.41</c:v>
                </c:pt>
                <c:pt idx="899">
                  <c:v>103.15</c:v>
                </c:pt>
                <c:pt idx="900">
                  <c:v>128.16</c:v>
                </c:pt>
                <c:pt idx="901">
                  <c:v>95.52</c:v>
                </c:pt>
                <c:pt idx="902">
                  <c:v>131.61000000000001</c:v>
                </c:pt>
                <c:pt idx="903">
                  <c:v>121.96</c:v>
                </c:pt>
                <c:pt idx="904">
                  <c:v>131.63</c:v>
                </c:pt>
                <c:pt idx="905">
                  <c:v>104.72</c:v>
                </c:pt>
                <c:pt idx="906">
                  <c:v>143.79</c:v>
                </c:pt>
                <c:pt idx="907">
                  <c:v>119.99</c:v>
                </c:pt>
                <c:pt idx="908">
                  <c:v>133.1</c:v>
                </c:pt>
                <c:pt idx="909">
                  <c:v>126.75</c:v>
                </c:pt>
                <c:pt idx="910">
                  <c:v>119</c:v>
                </c:pt>
                <c:pt idx="911">
                  <c:v>124.87</c:v>
                </c:pt>
                <c:pt idx="912">
                  <c:v>137.32</c:v>
                </c:pt>
                <c:pt idx="913">
                  <c:v>140.88999999999999</c:v>
                </c:pt>
                <c:pt idx="914">
                  <c:v>122.9</c:v>
                </c:pt>
                <c:pt idx="915">
                  <c:v>121.81</c:v>
                </c:pt>
                <c:pt idx="916">
                  <c:v>108.32</c:v>
                </c:pt>
                <c:pt idx="917">
                  <c:v>131.96</c:v>
                </c:pt>
                <c:pt idx="918">
                  <c:v>112.84</c:v>
                </c:pt>
                <c:pt idx="919">
                  <c:v>132.80000000000001</c:v>
                </c:pt>
                <c:pt idx="920">
                  <c:v>113.64</c:v>
                </c:pt>
                <c:pt idx="921">
                  <c:v>126.79</c:v>
                </c:pt>
                <c:pt idx="922">
                  <c:v>102.12</c:v>
                </c:pt>
                <c:pt idx="923">
                  <c:v>116.39</c:v>
                </c:pt>
                <c:pt idx="924">
                  <c:v>91.962999999999994</c:v>
                </c:pt>
                <c:pt idx="925">
                  <c:v>117.78</c:v>
                </c:pt>
                <c:pt idx="926">
                  <c:v>100.11</c:v>
                </c:pt>
                <c:pt idx="927">
                  <c:v>132</c:v>
                </c:pt>
                <c:pt idx="928">
                  <c:v>131.68</c:v>
                </c:pt>
                <c:pt idx="929">
                  <c:v>112.6</c:v>
                </c:pt>
                <c:pt idx="930">
                  <c:v>120.05</c:v>
                </c:pt>
                <c:pt idx="931">
                  <c:v>124.91</c:v>
                </c:pt>
                <c:pt idx="932">
                  <c:v>115.31</c:v>
                </c:pt>
                <c:pt idx="933">
                  <c:v>112.43</c:v>
                </c:pt>
                <c:pt idx="934">
                  <c:v>100.98</c:v>
                </c:pt>
                <c:pt idx="935">
                  <c:v>116.69</c:v>
                </c:pt>
                <c:pt idx="936">
                  <c:v>104.94</c:v>
                </c:pt>
                <c:pt idx="937">
                  <c:v>82.183000000000007</c:v>
                </c:pt>
                <c:pt idx="938">
                  <c:v>110.34</c:v>
                </c:pt>
                <c:pt idx="939">
                  <c:v>108.18</c:v>
                </c:pt>
                <c:pt idx="940">
                  <c:v>109.9</c:v>
                </c:pt>
                <c:pt idx="941">
                  <c:v>138.41</c:v>
                </c:pt>
                <c:pt idx="942">
                  <c:v>101.77</c:v>
                </c:pt>
                <c:pt idx="943">
                  <c:v>133.11000000000001</c:v>
                </c:pt>
                <c:pt idx="944">
                  <c:v>129.13</c:v>
                </c:pt>
                <c:pt idx="945">
                  <c:v>127.39</c:v>
                </c:pt>
                <c:pt idx="946">
                  <c:v>133.11000000000001</c:v>
                </c:pt>
                <c:pt idx="947">
                  <c:v>124.92</c:v>
                </c:pt>
                <c:pt idx="948">
                  <c:v>126.1</c:v>
                </c:pt>
                <c:pt idx="949">
                  <c:v>113.33</c:v>
                </c:pt>
                <c:pt idx="950">
                  <c:v>98.161000000000001</c:v>
                </c:pt>
                <c:pt idx="951">
                  <c:v>138.97999999999999</c:v>
                </c:pt>
                <c:pt idx="952">
                  <c:v>116.47</c:v>
                </c:pt>
                <c:pt idx="953">
                  <c:v>91.793000000000006</c:v>
                </c:pt>
                <c:pt idx="954">
                  <c:v>110.52</c:v>
                </c:pt>
                <c:pt idx="955">
                  <c:v>79.852999999999994</c:v>
                </c:pt>
                <c:pt idx="956">
                  <c:v>104.49</c:v>
                </c:pt>
                <c:pt idx="957">
                  <c:v>129.09</c:v>
                </c:pt>
                <c:pt idx="958">
                  <c:v>92.454999999999998</c:v>
                </c:pt>
                <c:pt idx="959">
                  <c:v>128.29</c:v>
                </c:pt>
                <c:pt idx="960">
                  <c:v>109.87</c:v>
                </c:pt>
                <c:pt idx="961">
                  <c:v>112.96</c:v>
                </c:pt>
                <c:pt idx="962">
                  <c:v>84.236000000000004</c:v>
                </c:pt>
                <c:pt idx="963">
                  <c:v>130.06</c:v>
                </c:pt>
                <c:pt idx="964">
                  <c:v>132.69999999999999</c:v>
                </c:pt>
                <c:pt idx="965">
                  <c:v>117.68</c:v>
                </c:pt>
                <c:pt idx="966">
                  <c:v>93.686999999999998</c:v>
                </c:pt>
                <c:pt idx="967">
                  <c:v>117.98</c:v>
                </c:pt>
                <c:pt idx="968">
                  <c:v>124.06</c:v>
                </c:pt>
                <c:pt idx="969">
                  <c:v>108.01</c:v>
                </c:pt>
                <c:pt idx="970">
                  <c:v>90.037000000000006</c:v>
                </c:pt>
                <c:pt idx="971">
                  <c:v>124.42</c:v>
                </c:pt>
                <c:pt idx="972">
                  <c:v>109.13</c:v>
                </c:pt>
                <c:pt idx="973">
                  <c:v>87.968000000000004</c:v>
                </c:pt>
                <c:pt idx="974">
                  <c:v>88.504000000000005</c:v>
                </c:pt>
                <c:pt idx="975">
                  <c:v>134.94</c:v>
                </c:pt>
                <c:pt idx="976">
                  <c:v>95.028000000000006</c:v>
                </c:pt>
                <c:pt idx="977">
                  <c:v>109.24</c:v>
                </c:pt>
                <c:pt idx="978">
                  <c:v>109.6</c:v>
                </c:pt>
                <c:pt idx="979">
                  <c:v>96.004000000000005</c:v>
                </c:pt>
                <c:pt idx="980">
                  <c:v>76.551000000000002</c:v>
                </c:pt>
                <c:pt idx="981">
                  <c:v>93.366</c:v>
                </c:pt>
                <c:pt idx="982">
                  <c:v>92.52</c:v>
                </c:pt>
                <c:pt idx="983">
                  <c:v>120.68</c:v>
                </c:pt>
                <c:pt idx="984">
                  <c:v>114.22</c:v>
                </c:pt>
                <c:pt idx="985">
                  <c:v>98.286000000000001</c:v>
                </c:pt>
                <c:pt idx="986">
                  <c:v>90.453000000000003</c:v>
                </c:pt>
                <c:pt idx="987">
                  <c:v>107.06</c:v>
                </c:pt>
                <c:pt idx="988">
                  <c:v>72.802000000000007</c:v>
                </c:pt>
                <c:pt idx="989">
                  <c:v>83.692999999999998</c:v>
                </c:pt>
                <c:pt idx="990">
                  <c:v>119.4</c:v>
                </c:pt>
                <c:pt idx="991">
                  <c:v>102.92</c:v>
                </c:pt>
                <c:pt idx="992">
                  <c:v>104.19</c:v>
                </c:pt>
                <c:pt idx="993">
                  <c:v>109.64</c:v>
                </c:pt>
                <c:pt idx="994">
                  <c:v>88.227999999999994</c:v>
                </c:pt>
                <c:pt idx="995">
                  <c:v>138.72</c:v>
                </c:pt>
                <c:pt idx="996">
                  <c:v>111.33</c:v>
                </c:pt>
                <c:pt idx="997">
                  <c:v>121.96</c:v>
                </c:pt>
                <c:pt idx="998">
                  <c:v>98.063000000000002</c:v>
                </c:pt>
                <c:pt idx="999">
                  <c:v>131.52000000000001</c:v>
                </c:pt>
                <c:pt idx="1000">
                  <c:v>122.83</c:v>
                </c:pt>
                <c:pt idx="1001">
                  <c:v>113.95</c:v>
                </c:pt>
                <c:pt idx="1002">
                  <c:v>113.17</c:v>
                </c:pt>
                <c:pt idx="1003">
                  <c:v>112.82</c:v>
                </c:pt>
                <c:pt idx="1004">
                  <c:v>108.24</c:v>
                </c:pt>
                <c:pt idx="1005">
                  <c:v>98.061000000000007</c:v>
                </c:pt>
                <c:pt idx="1006">
                  <c:v>131.4</c:v>
                </c:pt>
                <c:pt idx="1007">
                  <c:v>97.263000000000005</c:v>
                </c:pt>
                <c:pt idx="1008">
                  <c:v>147.82</c:v>
                </c:pt>
                <c:pt idx="1009">
                  <c:v>107.62</c:v>
                </c:pt>
                <c:pt idx="1010">
                  <c:v>127.36</c:v>
                </c:pt>
                <c:pt idx="1011">
                  <c:v>126.37</c:v>
                </c:pt>
                <c:pt idx="1012">
                  <c:v>131.78</c:v>
                </c:pt>
                <c:pt idx="1013">
                  <c:v>112.44</c:v>
                </c:pt>
                <c:pt idx="1014">
                  <c:v>137.38</c:v>
                </c:pt>
                <c:pt idx="1015">
                  <c:v>89.591999999999999</c:v>
                </c:pt>
                <c:pt idx="1016">
                  <c:v>116.35</c:v>
                </c:pt>
                <c:pt idx="1017">
                  <c:v>126.64</c:v>
                </c:pt>
                <c:pt idx="1018">
                  <c:v>142.22999999999999</c:v>
                </c:pt>
                <c:pt idx="1019">
                  <c:v>103.62</c:v>
                </c:pt>
                <c:pt idx="1020">
                  <c:v>118.79</c:v>
                </c:pt>
                <c:pt idx="1021">
                  <c:v>137.29</c:v>
                </c:pt>
                <c:pt idx="1022">
                  <c:v>97.433000000000007</c:v>
                </c:pt>
                <c:pt idx="1023">
                  <c:v>104.99</c:v>
                </c:pt>
                <c:pt idx="1024">
                  <c:v>119.13</c:v>
                </c:pt>
                <c:pt idx="1025">
                  <c:v>84.04</c:v>
                </c:pt>
                <c:pt idx="1026">
                  <c:v>132.22</c:v>
                </c:pt>
                <c:pt idx="1027">
                  <c:v>122.66</c:v>
                </c:pt>
                <c:pt idx="1028">
                  <c:v>100.58</c:v>
                </c:pt>
                <c:pt idx="1029">
                  <c:v>115.1</c:v>
                </c:pt>
                <c:pt idx="1030">
                  <c:v>83.153999999999996</c:v>
                </c:pt>
                <c:pt idx="1031">
                  <c:v>108.08</c:v>
                </c:pt>
                <c:pt idx="1032">
                  <c:v>124.83</c:v>
                </c:pt>
                <c:pt idx="1033">
                  <c:v>101</c:v>
                </c:pt>
                <c:pt idx="1034">
                  <c:v>97.843999999999994</c:v>
                </c:pt>
                <c:pt idx="1035">
                  <c:v>92.344999999999999</c:v>
                </c:pt>
                <c:pt idx="1036">
                  <c:v>120.12</c:v>
                </c:pt>
                <c:pt idx="1037">
                  <c:v>105.51</c:v>
                </c:pt>
                <c:pt idx="1038">
                  <c:v>124.44</c:v>
                </c:pt>
                <c:pt idx="1039">
                  <c:v>105.12</c:v>
                </c:pt>
                <c:pt idx="1040">
                  <c:v>89.070999999999998</c:v>
                </c:pt>
                <c:pt idx="1041">
                  <c:v>99.712999999999994</c:v>
                </c:pt>
                <c:pt idx="1042">
                  <c:v>113.2</c:v>
                </c:pt>
                <c:pt idx="1043">
                  <c:v>126.58</c:v>
                </c:pt>
                <c:pt idx="1044">
                  <c:v>115.09</c:v>
                </c:pt>
                <c:pt idx="1045">
                  <c:v>110.34</c:v>
                </c:pt>
                <c:pt idx="1046">
                  <c:v>108.25</c:v>
                </c:pt>
                <c:pt idx="1047">
                  <c:v>91.078999999999994</c:v>
                </c:pt>
                <c:pt idx="1048">
                  <c:v>124.96</c:v>
                </c:pt>
                <c:pt idx="1049">
                  <c:v>100.8</c:v>
                </c:pt>
                <c:pt idx="1050">
                  <c:v>108.27</c:v>
                </c:pt>
                <c:pt idx="1051">
                  <c:v>116.76</c:v>
                </c:pt>
                <c:pt idx="1052">
                  <c:v>87.51</c:v>
                </c:pt>
                <c:pt idx="1053">
                  <c:v>110.59</c:v>
                </c:pt>
                <c:pt idx="1054">
                  <c:v>130.87</c:v>
                </c:pt>
                <c:pt idx="1055">
                  <c:v>90.03</c:v>
                </c:pt>
                <c:pt idx="1056">
                  <c:v>115.48</c:v>
                </c:pt>
                <c:pt idx="1057">
                  <c:v>106.85</c:v>
                </c:pt>
                <c:pt idx="1058">
                  <c:v>120.8</c:v>
                </c:pt>
                <c:pt idx="1059">
                  <c:v>101.46</c:v>
                </c:pt>
                <c:pt idx="1060">
                  <c:v>93.772999999999996</c:v>
                </c:pt>
                <c:pt idx="1061">
                  <c:v>89.213999999999999</c:v>
                </c:pt>
                <c:pt idx="1062">
                  <c:v>119.32</c:v>
                </c:pt>
                <c:pt idx="1063">
                  <c:v>113.33</c:v>
                </c:pt>
                <c:pt idx="1064">
                  <c:v>132.13</c:v>
                </c:pt>
                <c:pt idx="1065">
                  <c:v>109.44</c:v>
                </c:pt>
                <c:pt idx="1066">
                  <c:v>97.602999999999994</c:v>
                </c:pt>
                <c:pt idx="1067">
                  <c:v>103.2</c:v>
                </c:pt>
                <c:pt idx="1068">
                  <c:v>88.316999999999993</c:v>
                </c:pt>
                <c:pt idx="1069">
                  <c:v>104.35</c:v>
                </c:pt>
                <c:pt idx="1070">
                  <c:v>122.14</c:v>
                </c:pt>
                <c:pt idx="1071">
                  <c:v>96.058999999999997</c:v>
                </c:pt>
                <c:pt idx="1072">
                  <c:v>112.3</c:v>
                </c:pt>
                <c:pt idx="1073">
                  <c:v>107.46</c:v>
                </c:pt>
                <c:pt idx="1074">
                  <c:v>103.9</c:v>
                </c:pt>
                <c:pt idx="1075">
                  <c:v>110.81</c:v>
                </c:pt>
                <c:pt idx="1076">
                  <c:v>115.48</c:v>
                </c:pt>
                <c:pt idx="1077">
                  <c:v>81.623999999999995</c:v>
                </c:pt>
                <c:pt idx="1078">
                  <c:v>107.88</c:v>
                </c:pt>
                <c:pt idx="1079">
                  <c:v>75.331999999999994</c:v>
                </c:pt>
                <c:pt idx="1080">
                  <c:v>81.256</c:v>
                </c:pt>
                <c:pt idx="1081">
                  <c:v>111.65</c:v>
                </c:pt>
                <c:pt idx="1082">
                  <c:v>101.39</c:v>
                </c:pt>
                <c:pt idx="1083">
                  <c:v>99.239000000000004</c:v>
                </c:pt>
                <c:pt idx="1084">
                  <c:v>133.16999999999999</c:v>
                </c:pt>
                <c:pt idx="1085">
                  <c:v>87.375</c:v>
                </c:pt>
                <c:pt idx="1086">
                  <c:v>103.2</c:v>
                </c:pt>
                <c:pt idx="1087">
                  <c:v>99.953999999999994</c:v>
                </c:pt>
                <c:pt idx="1088">
                  <c:v>82.679000000000002</c:v>
                </c:pt>
                <c:pt idx="1089">
                  <c:v>103.46</c:v>
                </c:pt>
                <c:pt idx="1090">
                  <c:v>121.49</c:v>
                </c:pt>
                <c:pt idx="1091">
                  <c:v>101.71</c:v>
                </c:pt>
                <c:pt idx="1092">
                  <c:v>108.63</c:v>
                </c:pt>
                <c:pt idx="1093">
                  <c:v>94.888999999999996</c:v>
                </c:pt>
                <c:pt idx="1094">
                  <c:v>116.74</c:v>
                </c:pt>
                <c:pt idx="1095">
                  <c:v>78.643000000000001</c:v>
                </c:pt>
                <c:pt idx="1096">
                  <c:v>99.004000000000005</c:v>
                </c:pt>
                <c:pt idx="1097">
                  <c:v>91.543000000000006</c:v>
                </c:pt>
                <c:pt idx="1098">
                  <c:v>134.72999999999999</c:v>
                </c:pt>
                <c:pt idx="1099">
                  <c:v>122.14</c:v>
                </c:pt>
                <c:pt idx="1100">
                  <c:v>79.664000000000001</c:v>
                </c:pt>
                <c:pt idx="1101">
                  <c:v>101.59</c:v>
                </c:pt>
                <c:pt idx="1102">
                  <c:v>120.59</c:v>
                </c:pt>
                <c:pt idx="1103">
                  <c:v>100.11</c:v>
                </c:pt>
                <c:pt idx="1104">
                  <c:v>112.24</c:v>
                </c:pt>
                <c:pt idx="1105">
                  <c:v>114.87</c:v>
                </c:pt>
                <c:pt idx="1106">
                  <c:v>96.584000000000003</c:v>
                </c:pt>
                <c:pt idx="1107">
                  <c:v>108.63</c:v>
                </c:pt>
                <c:pt idx="1108">
                  <c:v>94.608000000000004</c:v>
                </c:pt>
                <c:pt idx="1109">
                  <c:v>80.697000000000003</c:v>
                </c:pt>
                <c:pt idx="1110">
                  <c:v>120.47</c:v>
                </c:pt>
                <c:pt idx="1111">
                  <c:v>109.09</c:v>
                </c:pt>
                <c:pt idx="1112">
                  <c:v>112.71</c:v>
                </c:pt>
                <c:pt idx="1113">
                  <c:v>125.89</c:v>
                </c:pt>
                <c:pt idx="1114">
                  <c:v>126.98</c:v>
                </c:pt>
                <c:pt idx="1115">
                  <c:v>95.287000000000006</c:v>
                </c:pt>
                <c:pt idx="1116">
                  <c:v>78.575999999999993</c:v>
                </c:pt>
                <c:pt idx="1117">
                  <c:v>125.69</c:v>
                </c:pt>
                <c:pt idx="1118">
                  <c:v>102.18</c:v>
                </c:pt>
                <c:pt idx="1119">
                  <c:v>108.38</c:v>
                </c:pt>
                <c:pt idx="1120">
                  <c:v>81.194000000000003</c:v>
                </c:pt>
                <c:pt idx="1121">
                  <c:v>109.48</c:v>
                </c:pt>
                <c:pt idx="1122">
                  <c:v>105.34</c:v>
                </c:pt>
                <c:pt idx="1123">
                  <c:v>101.79</c:v>
                </c:pt>
                <c:pt idx="1124">
                  <c:v>90.548000000000002</c:v>
                </c:pt>
                <c:pt idx="1125">
                  <c:v>79.061999999999998</c:v>
                </c:pt>
                <c:pt idx="1126">
                  <c:v>105.38</c:v>
                </c:pt>
                <c:pt idx="1127">
                  <c:v>106.9</c:v>
                </c:pt>
                <c:pt idx="1128">
                  <c:v>101.12</c:v>
                </c:pt>
                <c:pt idx="1129">
                  <c:v>92.215999999999994</c:v>
                </c:pt>
                <c:pt idx="1130">
                  <c:v>83.14</c:v>
                </c:pt>
                <c:pt idx="1131">
                  <c:v>121.09</c:v>
                </c:pt>
                <c:pt idx="1132">
                  <c:v>76.887</c:v>
                </c:pt>
                <c:pt idx="1133">
                  <c:v>106.56</c:v>
                </c:pt>
                <c:pt idx="1134">
                  <c:v>111.47</c:v>
                </c:pt>
                <c:pt idx="1135">
                  <c:v>78.668999999999997</c:v>
                </c:pt>
                <c:pt idx="1136">
                  <c:v>81.864999999999995</c:v>
                </c:pt>
                <c:pt idx="1137">
                  <c:v>137.56</c:v>
                </c:pt>
                <c:pt idx="1138">
                  <c:v>93.567999999999998</c:v>
                </c:pt>
                <c:pt idx="1139">
                  <c:v>115.1</c:v>
                </c:pt>
                <c:pt idx="1140">
                  <c:v>103.81</c:v>
                </c:pt>
                <c:pt idx="1141">
                  <c:v>91.972999999999999</c:v>
                </c:pt>
                <c:pt idx="1142">
                  <c:v>132.52000000000001</c:v>
                </c:pt>
                <c:pt idx="1143">
                  <c:v>82.96</c:v>
                </c:pt>
                <c:pt idx="1144">
                  <c:v>92.26</c:v>
                </c:pt>
                <c:pt idx="1145">
                  <c:v>85.76</c:v>
                </c:pt>
                <c:pt idx="1146">
                  <c:v>104.26</c:v>
                </c:pt>
                <c:pt idx="1147">
                  <c:v>110</c:v>
                </c:pt>
                <c:pt idx="1148">
                  <c:v>98.638999999999996</c:v>
                </c:pt>
                <c:pt idx="1149">
                  <c:v>105.62</c:v>
                </c:pt>
                <c:pt idx="1150">
                  <c:v>111.03</c:v>
                </c:pt>
                <c:pt idx="1151">
                  <c:v>108.03</c:v>
                </c:pt>
                <c:pt idx="1152">
                  <c:v>123.98</c:v>
                </c:pt>
                <c:pt idx="1153">
                  <c:v>103.26</c:v>
                </c:pt>
                <c:pt idx="1154">
                  <c:v>113.71</c:v>
                </c:pt>
                <c:pt idx="1155">
                  <c:v>104.88</c:v>
                </c:pt>
                <c:pt idx="1156">
                  <c:v>105.95</c:v>
                </c:pt>
                <c:pt idx="1157">
                  <c:v>91.007000000000005</c:v>
                </c:pt>
                <c:pt idx="1158">
                  <c:v>88.846000000000004</c:v>
                </c:pt>
                <c:pt idx="1159">
                  <c:v>96.516999999999996</c:v>
                </c:pt>
                <c:pt idx="1160">
                  <c:v>94.831999999999994</c:v>
                </c:pt>
                <c:pt idx="1161">
                  <c:v>95.525999999999996</c:v>
                </c:pt>
                <c:pt idx="1162">
                  <c:v>83.754999999999995</c:v>
                </c:pt>
                <c:pt idx="1163">
                  <c:v>110.01</c:v>
                </c:pt>
                <c:pt idx="1164">
                  <c:v>109.47</c:v>
                </c:pt>
                <c:pt idx="1165">
                  <c:v>127.39</c:v>
                </c:pt>
                <c:pt idx="1166">
                  <c:v>114.4</c:v>
                </c:pt>
                <c:pt idx="1167">
                  <c:v>105.04</c:v>
                </c:pt>
                <c:pt idx="1168">
                  <c:v>120.93</c:v>
                </c:pt>
                <c:pt idx="1169">
                  <c:v>114.7</c:v>
                </c:pt>
                <c:pt idx="1170">
                  <c:v>97.994</c:v>
                </c:pt>
                <c:pt idx="1171">
                  <c:v>107.36</c:v>
                </c:pt>
                <c:pt idx="1172">
                  <c:v>95.509</c:v>
                </c:pt>
                <c:pt idx="1173">
                  <c:v>88.822000000000003</c:v>
                </c:pt>
                <c:pt idx="1174">
                  <c:v>129.81</c:v>
                </c:pt>
                <c:pt idx="1175">
                  <c:v>109.38</c:v>
                </c:pt>
                <c:pt idx="1176">
                  <c:v>102.57</c:v>
                </c:pt>
                <c:pt idx="1177">
                  <c:v>97.873999999999995</c:v>
                </c:pt>
                <c:pt idx="1178">
                  <c:v>119.23</c:v>
                </c:pt>
                <c:pt idx="1179">
                  <c:v>107.87</c:v>
                </c:pt>
                <c:pt idx="1180">
                  <c:v>118.36</c:v>
                </c:pt>
                <c:pt idx="1181">
                  <c:v>95.885999999999996</c:v>
                </c:pt>
                <c:pt idx="1182">
                  <c:v>118.22</c:v>
                </c:pt>
                <c:pt idx="1183">
                  <c:v>120.99</c:v>
                </c:pt>
                <c:pt idx="1184">
                  <c:v>89.426000000000002</c:v>
                </c:pt>
                <c:pt idx="1185">
                  <c:v>78.635999999999996</c:v>
                </c:pt>
                <c:pt idx="1186">
                  <c:v>129.59</c:v>
                </c:pt>
                <c:pt idx="1187">
                  <c:v>114.97</c:v>
                </c:pt>
                <c:pt idx="1188">
                  <c:v>119.8</c:v>
                </c:pt>
                <c:pt idx="1189">
                  <c:v>130.87</c:v>
                </c:pt>
                <c:pt idx="1190">
                  <c:v>109.45</c:v>
                </c:pt>
                <c:pt idx="1191">
                  <c:v>117.16</c:v>
                </c:pt>
                <c:pt idx="1192">
                  <c:v>106.03</c:v>
                </c:pt>
                <c:pt idx="1193">
                  <c:v>114.52</c:v>
                </c:pt>
                <c:pt idx="1194">
                  <c:v>94.944999999999993</c:v>
                </c:pt>
                <c:pt idx="1195">
                  <c:v>87.561000000000007</c:v>
                </c:pt>
                <c:pt idx="1196">
                  <c:v>95.376999999999995</c:v>
                </c:pt>
                <c:pt idx="1197">
                  <c:v>89.197000000000003</c:v>
                </c:pt>
                <c:pt idx="1198">
                  <c:v>91.498999999999995</c:v>
                </c:pt>
                <c:pt idx="1199">
                  <c:v>106.94</c:v>
                </c:pt>
                <c:pt idx="1200">
                  <c:v>83.012</c:v>
                </c:pt>
                <c:pt idx="1201">
                  <c:v>121.08</c:v>
                </c:pt>
                <c:pt idx="1202">
                  <c:v>83.677000000000007</c:v>
                </c:pt>
                <c:pt idx="1203">
                  <c:v>87.600999999999999</c:v>
                </c:pt>
                <c:pt idx="1204">
                  <c:v>85.388999999999996</c:v>
                </c:pt>
                <c:pt idx="1205">
                  <c:v>89.691999999999993</c:v>
                </c:pt>
                <c:pt idx="1206">
                  <c:v>112.71</c:v>
                </c:pt>
                <c:pt idx="1207">
                  <c:v>102.71</c:v>
                </c:pt>
                <c:pt idx="1208">
                  <c:v>104.52</c:v>
                </c:pt>
                <c:pt idx="1209">
                  <c:v>93.703000000000003</c:v>
                </c:pt>
                <c:pt idx="1210">
                  <c:v>91.393000000000001</c:v>
                </c:pt>
                <c:pt idx="1211">
                  <c:v>87.141999999999996</c:v>
                </c:pt>
                <c:pt idx="1212">
                  <c:v>76.751999999999995</c:v>
                </c:pt>
                <c:pt idx="1213">
                  <c:v>119.14</c:v>
                </c:pt>
                <c:pt idx="1214">
                  <c:v>84.861000000000004</c:v>
                </c:pt>
                <c:pt idx="1215">
                  <c:v>116.7</c:v>
                </c:pt>
                <c:pt idx="1216">
                  <c:v>111.36</c:v>
                </c:pt>
                <c:pt idx="1217">
                  <c:v>125.69</c:v>
                </c:pt>
                <c:pt idx="1218">
                  <c:v>78.515000000000001</c:v>
                </c:pt>
                <c:pt idx="1219">
                  <c:v>81.628</c:v>
                </c:pt>
                <c:pt idx="1220">
                  <c:v>95.091999999999999</c:v>
                </c:pt>
                <c:pt idx="1221">
                  <c:v>101.95</c:v>
                </c:pt>
                <c:pt idx="1222">
                  <c:v>80.739999999999995</c:v>
                </c:pt>
                <c:pt idx="1223">
                  <c:v>101.91</c:v>
                </c:pt>
                <c:pt idx="1224">
                  <c:v>101.32</c:v>
                </c:pt>
                <c:pt idx="1225">
                  <c:v>97.882999999999996</c:v>
                </c:pt>
                <c:pt idx="1226">
                  <c:v>95.382999999999996</c:v>
                </c:pt>
                <c:pt idx="1227">
                  <c:v>109.76</c:v>
                </c:pt>
                <c:pt idx="1228">
                  <c:v>107.89</c:v>
                </c:pt>
                <c:pt idx="1229">
                  <c:v>118.41</c:v>
                </c:pt>
                <c:pt idx="1230">
                  <c:v>123.82</c:v>
                </c:pt>
                <c:pt idx="1231">
                  <c:v>130.74</c:v>
                </c:pt>
                <c:pt idx="1232">
                  <c:v>115.61</c:v>
                </c:pt>
                <c:pt idx="1233">
                  <c:v>90.995999999999995</c:v>
                </c:pt>
                <c:pt idx="1234">
                  <c:v>108.89</c:v>
                </c:pt>
                <c:pt idx="1235">
                  <c:v>92.722999999999999</c:v>
                </c:pt>
                <c:pt idx="1236">
                  <c:v>105.81</c:v>
                </c:pt>
                <c:pt idx="1237">
                  <c:v>122.3</c:v>
                </c:pt>
                <c:pt idx="1238">
                  <c:v>94.08</c:v>
                </c:pt>
                <c:pt idx="1239">
                  <c:v>94.566000000000003</c:v>
                </c:pt>
                <c:pt idx="1240">
                  <c:v>120.86</c:v>
                </c:pt>
                <c:pt idx="1241">
                  <c:v>76.313999999999993</c:v>
                </c:pt>
                <c:pt idx="1242">
                  <c:v>90.722999999999999</c:v>
                </c:pt>
                <c:pt idx="1243">
                  <c:v>107.41</c:v>
                </c:pt>
                <c:pt idx="1244">
                  <c:v>110.19</c:v>
                </c:pt>
                <c:pt idx="1245">
                  <c:v>113.21</c:v>
                </c:pt>
                <c:pt idx="1246">
                  <c:v>90.483999999999995</c:v>
                </c:pt>
                <c:pt idx="1247">
                  <c:v>82.819000000000003</c:v>
                </c:pt>
                <c:pt idx="1248">
                  <c:v>92.95</c:v>
                </c:pt>
                <c:pt idx="1249">
                  <c:v>96.085999999999999</c:v>
                </c:pt>
                <c:pt idx="1250">
                  <c:v>93.531000000000006</c:v>
                </c:pt>
                <c:pt idx="1251">
                  <c:v>99.126999999999995</c:v>
                </c:pt>
                <c:pt idx="1252">
                  <c:v>110.51</c:v>
                </c:pt>
                <c:pt idx="1253">
                  <c:v>105.2</c:v>
                </c:pt>
                <c:pt idx="1254">
                  <c:v>102.67</c:v>
                </c:pt>
                <c:pt idx="1255">
                  <c:v>88.581000000000003</c:v>
                </c:pt>
                <c:pt idx="1256">
                  <c:v>97.929000000000002</c:v>
                </c:pt>
                <c:pt idx="1257">
                  <c:v>101.35</c:v>
                </c:pt>
                <c:pt idx="1258">
                  <c:v>60.38</c:v>
                </c:pt>
                <c:pt idx="1259">
                  <c:v>90.486000000000004</c:v>
                </c:pt>
                <c:pt idx="1260">
                  <c:v>116.88</c:v>
                </c:pt>
                <c:pt idx="1261">
                  <c:v>70.054000000000002</c:v>
                </c:pt>
                <c:pt idx="1262">
                  <c:v>97.179000000000002</c:v>
                </c:pt>
                <c:pt idx="1263">
                  <c:v>68.903999999999996</c:v>
                </c:pt>
                <c:pt idx="1264">
                  <c:v>103.45</c:v>
                </c:pt>
                <c:pt idx="1265">
                  <c:v>98.662999999999997</c:v>
                </c:pt>
                <c:pt idx="1266">
                  <c:v>104.23</c:v>
                </c:pt>
                <c:pt idx="1267">
                  <c:v>92.146000000000001</c:v>
                </c:pt>
                <c:pt idx="1268">
                  <c:v>109</c:v>
                </c:pt>
                <c:pt idx="1269">
                  <c:v>93.242999999999995</c:v>
                </c:pt>
                <c:pt idx="1270">
                  <c:v>110.88</c:v>
                </c:pt>
                <c:pt idx="1271">
                  <c:v>97.134</c:v>
                </c:pt>
                <c:pt idx="1272">
                  <c:v>109.74</c:v>
                </c:pt>
                <c:pt idx="1273">
                  <c:v>120.17</c:v>
                </c:pt>
                <c:pt idx="1274">
                  <c:v>82.626999999999995</c:v>
                </c:pt>
                <c:pt idx="1275">
                  <c:v>106.39</c:v>
                </c:pt>
                <c:pt idx="1276">
                  <c:v>104.55</c:v>
                </c:pt>
                <c:pt idx="1277">
                  <c:v>88.394999999999996</c:v>
                </c:pt>
                <c:pt idx="1278">
                  <c:v>111.03</c:v>
                </c:pt>
                <c:pt idx="1279">
                  <c:v>74.596999999999994</c:v>
                </c:pt>
                <c:pt idx="1280">
                  <c:v>94.771000000000001</c:v>
                </c:pt>
                <c:pt idx="1281">
                  <c:v>113.47</c:v>
                </c:pt>
                <c:pt idx="1282">
                  <c:v>105.44</c:v>
                </c:pt>
                <c:pt idx="1283">
                  <c:v>107.68</c:v>
                </c:pt>
                <c:pt idx="1284">
                  <c:v>120.22</c:v>
                </c:pt>
                <c:pt idx="1285">
                  <c:v>96.481999999999999</c:v>
                </c:pt>
                <c:pt idx="1286">
                  <c:v>109.08</c:v>
                </c:pt>
                <c:pt idx="1287">
                  <c:v>106.22</c:v>
                </c:pt>
                <c:pt idx="1288">
                  <c:v>113.11</c:v>
                </c:pt>
                <c:pt idx="1289">
                  <c:v>118.62</c:v>
                </c:pt>
                <c:pt idx="1290">
                  <c:v>83.528999999999996</c:v>
                </c:pt>
                <c:pt idx="1291">
                  <c:v>114.46</c:v>
                </c:pt>
                <c:pt idx="1292">
                  <c:v>105.48</c:v>
                </c:pt>
                <c:pt idx="1293">
                  <c:v>111.83</c:v>
                </c:pt>
                <c:pt idx="1294">
                  <c:v>78.58</c:v>
                </c:pt>
                <c:pt idx="1295">
                  <c:v>101</c:v>
                </c:pt>
                <c:pt idx="1296">
                  <c:v>130.49</c:v>
                </c:pt>
                <c:pt idx="1297">
                  <c:v>85.927999999999997</c:v>
                </c:pt>
                <c:pt idx="1298">
                  <c:v>109.35</c:v>
                </c:pt>
                <c:pt idx="1299">
                  <c:v>101.67</c:v>
                </c:pt>
                <c:pt idx="1300">
                  <c:v>94.656999999999996</c:v>
                </c:pt>
                <c:pt idx="1301">
                  <c:v>88.228999999999999</c:v>
                </c:pt>
                <c:pt idx="1302">
                  <c:v>102.24</c:v>
                </c:pt>
                <c:pt idx="1303">
                  <c:v>100.14</c:v>
                </c:pt>
                <c:pt idx="1304">
                  <c:v>101.06</c:v>
                </c:pt>
                <c:pt idx="1305">
                  <c:v>111.96</c:v>
                </c:pt>
                <c:pt idx="1306">
                  <c:v>81.518000000000001</c:v>
                </c:pt>
                <c:pt idx="1307">
                  <c:v>106.31</c:v>
                </c:pt>
                <c:pt idx="1308">
                  <c:v>110.01</c:v>
                </c:pt>
                <c:pt idx="1309">
                  <c:v>102.14</c:v>
                </c:pt>
                <c:pt idx="1310">
                  <c:v>85.837999999999994</c:v>
                </c:pt>
                <c:pt idx="1311">
                  <c:v>103.34</c:v>
                </c:pt>
                <c:pt idx="1312">
                  <c:v>91.212999999999994</c:v>
                </c:pt>
                <c:pt idx="1313">
                  <c:v>79.67</c:v>
                </c:pt>
                <c:pt idx="1314">
                  <c:v>97.881</c:v>
                </c:pt>
                <c:pt idx="1315">
                  <c:v>84.772999999999996</c:v>
                </c:pt>
                <c:pt idx="1316">
                  <c:v>95.221000000000004</c:v>
                </c:pt>
                <c:pt idx="1317">
                  <c:v>103.68</c:v>
                </c:pt>
                <c:pt idx="1318">
                  <c:v>106.2</c:v>
                </c:pt>
                <c:pt idx="1319">
                  <c:v>111.73</c:v>
                </c:pt>
                <c:pt idx="1320">
                  <c:v>91.611000000000004</c:v>
                </c:pt>
                <c:pt idx="1321">
                  <c:v>127.51</c:v>
                </c:pt>
                <c:pt idx="1322">
                  <c:v>88.04</c:v>
                </c:pt>
                <c:pt idx="1323">
                  <c:v>94.853999999999999</c:v>
                </c:pt>
                <c:pt idx="1324">
                  <c:v>101.04</c:v>
                </c:pt>
                <c:pt idx="1325">
                  <c:v>83.522000000000006</c:v>
                </c:pt>
                <c:pt idx="1326">
                  <c:v>101.52</c:v>
                </c:pt>
                <c:pt idx="1327">
                  <c:v>82.778999999999996</c:v>
                </c:pt>
                <c:pt idx="1328">
                  <c:v>116.77</c:v>
                </c:pt>
                <c:pt idx="1329">
                  <c:v>110.72</c:v>
                </c:pt>
                <c:pt idx="1330">
                  <c:v>104.25</c:v>
                </c:pt>
                <c:pt idx="1331">
                  <c:v>105.27</c:v>
                </c:pt>
                <c:pt idx="1332">
                  <c:v>73.492999999999995</c:v>
                </c:pt>
                <c:pt idx="1333">
                  <c:v>91.013000000000005</c:v>
                </c:pt>
                <c:pt idx="1334">
                  <c:v>112.2</c:v>
                </c:pt>
                <c:pt idx="1335">
                  <c:v>102.04</c:v>
                </c:pt>
                <c:pt idx="1336">
                  <c:v>108.68</c:v>
                </c:pt>
                <c:pt idx="1337">
                  <c:v>101.85</c:v>
                </c:pt>
                <c:pt idx="1338">
                  <c:v>97.435000000000002</c:v>
                </c:pt>
                <c:pt idx="1339">
                  <c:v>101.72</c:v>
                </c:pt>
                <c:pt idx="1340">
                  <c:v>107.77</c:v>
                </c:pt>
                <c:pt idx="1341">
                  <c:v>95.641999999999996</c:v>
                </c:pt>
                <c:pt idx="1342">
                  <c:v>110.02</c:v>
                </c:pt>
                <c:pt idx="1343">
                  <c:v>90.472999999999999</c:v>
                </c:pt>
                <c:pt idx="1344">
                  <c:v>93.811000000000007</c:v>
                </c:pt>
                <c:pt idx="1345">
                  <c:v>109.56</c:v>
                </c:pt>
                <c:pt idx="1346">
                  <c:v>100.22</c:v>
                </c:pt>
                <c:pt idx="1347">
                  <c:v>129.83000000000001</c:v>
                </c:pt>
                <c:pt idx="1348">
                  <c:v>93.311999999999998</c:v>
                </c:pt>
                <c:pt idx="1349">
                  <c:v>95.698999999999998</c:v>
                </c:pt>
                <c:pt idx="1350">
                  <c:v>110.99</c:v>
                </c:pt>
                <c:pt idx="1351">
                  <c:v>98.537000000000006</c:v>
                </c:pt>
                <c:pt idx="1352">
                  <c:v>75.986999999999995</c:v>
                </c:pt>
                <c:pt idx="1353">
                  <c:v>91.191000000000003</c:v>
                </c:pt>
                <c:pt idx="1354">
                  <c:v>103.23</c:v>
                </c:pt>
                <c:pt idx="1355">
                  <c:v>101.87</c:v>
                </c:pt>
                <c:pt idx="1356">
                  <c:v>82.549000000000007</c:v>
                </c:pt>
                <c:pt idx="1357">
                  <c:v>94.65</c:v>
                </c:pt>
                <c:pt idx="1358">
                  <c:v>109.48</c:v>
                </c:pt>
                <c:pt idx="1359">
                  <c:v>111.2</c:v>
                </c:pt>
                <c:pt idx="1360">
                  <c:v>129.07</c:v>
                </c:pt>
                <c:pt idx="1361">
                  <c:v>93.819000000000003</c:v>
                </c:pt>
                <c:pt idx="1362">
                  <c:v>102.59</c:v>
                </c:pt>
                <c:pt idx="1363">
                  <c:v>85.391999999999996</c:v>
                </c:pt>
                <c:pt idx="1364">
                  <c:v>102.94</c:v>
                </c:pt>
                <c:pt idx="1365">
                  <c:v>99.528999999999996</c:v>
                </c:pt>
                <c:pt idx="1366">
                  <c:v>114.7</c:v>
                </c:pt>
                <c:pt idx="1367">
                  <c:v>100.33</c:v>
                </c:pt>
                <c:pt idx="1368">
                  <c:v>89.793000000000006</c:v>
                </c:pt>
                <c:pt idx="1369">
                  <c:v>115.81</c:v>
                </c:pt>
                <c:pt idx="1370">
                  <c:v>117</c:v>
                </c:pt>
                <c:pt idx="1371">
                  <c:v>93.900999999999996</c:v>
                </c:pt>
                <c:pt idx="1372">
                  <c:v>90.218000000000004</c:v>
                </c:pt>
                <c:pt idx="1373">
                  <c:v>114.71</c:v>
                </c:pt>
                <c:pt idx="1374">
                  <c:v>67.656999999999996</c:v>
                </c:pt>
                <c:pt idx="1375">
                  <c:v>98.936000000000007</c:v>
                </c:pt>
                <c:pt idx="1376">
                  <c:v>126.98</c:v>
                </c:pt>
                <c:pt idx="1377">
                  <c:v>111.33</c:v>
                </c:pt>
                <c:pt idx="1378">
                  <c:v>105.25</c:v>
                </c:pt>
                <c:pt idx="1379">
                  <c:v>101.78</c:v>
                </c:pt>
                <c:pt idx="1380">
                  <c:v>93.721000000000004</c:v>
                </c:pt>
                <c:pt idx="1381">
                  <c:v>110.93</c:v>
                </c:pt>
                <c:pt idx="1382">
                  <c:v>120.87</c:v>
                </c:pt>
                <c:pt idx="1383">
                  <c:v>113.89</c:v>
                </c:pt>
                <c:pt idx="1384">
                  <c:v>118.47</c:v>
                </c:pt>
                <c:pt idx="1385">
                  <c:v>84.308000000000007</c:v>
                </c:pt>
                <c:pt idx="1386">
                  <c:v>85.052000000000007</c:v>
                </c:pt>
                <c:pt idx="1387">
                  <c:v>80.070999999999998</c:v>
                </c:pt>
                <c:pt idx="1388">
                  <c:v>108.47</c:v>
                </c:pt>
                <c:pt idx="1389">
                  <c:v>119.81</c:v>
                </c:pt>
                <c:pt idx="1390">
                  <c:v>99.528000000000006</c:v>
                </c:pt>
                <c:pt idx="1391">
                  <c:v>98.775999999999996</c:v>
                </c:pt>
                <c:pt idx="1392">
                  <c:v>99.102999999999994</c:v>
                </c:pt>
                <c:pt idx="1393">
                  <c:v>82.941000000000003</c:v>
                </c:pt>
                <c:pt idx="1394">
                  <c:v>83.730999999999995</c:v>
                </c:pt>
                <c:pt idx="1395">
                  <c:v>107.2</c:v>
                </c:pt>
                <c:pt idx="1396">
                  <c:v>101.1</c:v>
                </c:pt>
                <c:pt idx="1397">
                  <c:v>97.245000000000005</c:v>
                </c:pt>
                <c:pt idx="1398">
                  <c:v>109.74</c:v>
                </c:pt>
                <c:pt idx="1399">
                  <c:v>84.721999999999994</c:v>
                </c:pt>
                <c:pt idx="1400">
                  <c:v>104.47</c:v>
                </c:pt>
                <c:pt idx="1401">
                  <c:v>94.992999999999995</c:v>
                </c:pt>
                <c:pt idx="1402">
                  <c:v>70.180999999999997</c:v>
                </c:pt>
                <c:pt idx="1403">
                  <c:v>100.87</c:v>
                </c:pt>
                <c:pt idx="1404">
                  <c:v>80.111999999999995</c:v>
                </c:pt>
                <c:pt idx="1405">
                  <c:v>81.307000000000002</c:v>
                </c:pt>
                <c:pt idx="1406">
                  <c:v>93.135000000000005</c:v>
                </c:pt>
                <c:pt idx="1407">
                  <c:v>97.587000000000003</c:v>
                </c:pt>
                <c:pt idx="1408">
                  <c:v>122.89</c:v>
                </c:pt>
                <c:pt idx="1409">
                  <c:v>101.02</c:v>
                </c:pt>
                <c:pt idx="1410">
                  <c:v>88.134</c:v>
                </c:pt>
                <c:pt idx="1411">
                  <c:v>92.403999999999996</c:v>
                </c:pt>
                <c:pt idx="1412">
                  <c:v>120.03</c:v>
                </c:pt>
                <c:pt idx="1413">
                  <c:v>89.414000000000001</c:v>
                </c:pt>
                <c:pt idx="1414">
                  <c:v>102.19</c:v>
                </c:pt>
                <c:pt idx="1415">
                  <c:v>106.94</c:v>
                </c:pt>
                <c:pt idx="1416">
                  <c:v>79.322000000000003</c:v>
                </c:pt>
                <c:pt idx="1417">
                  <c:v>89.480999999999995</c:v>
                </c:pt>
                <c:pt idx="1418">
                  <c:v>93.013000000000005</c:v>
                </c:pt>
                <c:pt idx="1419">
                  <c:v>115.81</c:v>
                </c:pt>
                <c:pt idx="1420">
                  <c:v>104.02</c:v>
                </c:pt>
                <c:pt idx="1421">
                  <c:v>94.855000000000004</c:v>
                </c:pt>
                <c:pt idx="1422">
                  <c:v>95.102000000000004</c:v>
                </c:pt>
                <c:pt idx="1423">
                  <c:v>108.7</c:v>
                </c:pt>
                <c:pt idx="1424">
                  <c:v>85.155000000000001</c:v>
                </c:pt>
                <c:pt idx="1425">
                  <c:v>96.063000000000002</c:v>
                </c:pt>
                <c:pt idx="1426">
                  <c:v>100.84</c:v>
                </c:pt>
                <c:pt idx="1427">
                  <c:v>124.56</c:v>
                </c:pt>
                <c:pt idx="1428">
                  <c:v>85.679000000000002</c:v>
                </c:pt>
                <c:pt idx="1429">
                  <c:v>91.947999999999993</c:v>
                </c:pt>
                <c:pt idx="1430">
                  <c:v>104.97</c:v>
                </c:pt>
                <c:pt idx="1431">
                  <c:v>91.768000000000001</c:v>
                </c:pt>
                <c:pt idx="1432">
                  <c:v>109.99</c:v>
                </c:pt>
                <c:pt idx="1433">
                  <c:v>88.986999999999995</c:v>
                </c:pt>
                <c:pt idx="1434">
                  <c:v>102.78</c:v>
                </c:pt>
                <c:pt idx="1435">
                  <c:v>111.53</c:v>
                </c:pt>
                <c:pt idx="1436">
                  <c:v>84.266999999999996</c:v>
                </c:pt>
                <c:pt idx="1437">
                  <c:v>79.158000000000001</c:v>
                </c:pt>
                <c:pt idx="1438">
                  <c:v>97.308000000000007</c:v>
                </c:pt>
                <c:pt idx="1439">
                  <c:v>81.933999999999997</c:v>
                </c:pt>
                <c:pt idx="1440">
                  <c:v>95.48</c:v>
                </c:pt>
                <c:pt idx="1441">
                  <c:v>102.99</c:v>
                </c:pt>
                <c:pt idx="1442">
                  <c:v>80.319999999999993</c:v>
                </c:pt>
                <c:pt idx="1443">
                  <c:v>69.715999999999994</c:v>
                </c:pt>
                <c:pt idx="1444">
                  <c:v>94.619</c:v>
                </c:pt>
                <c:pt idx="1445">
                  <c:v>77.498000000000005</c:v>
                </c:pt>
                <c:pt idx="1446">
                  <c:v>99.385000000000005</c:v>
                </c:pt>
                <c:pt idx="1447">
                  <c:v>77.436000000000007</c:v>
                </c:pt>
                <c:pt idx="1448">
                  <c:v>86.378</c:v>
                </c:pt>
                <c:pt idx="1449">
                  <c:v>79.524000000000001</c:v>
                </c:pt>
                <c:pt idx="1450">
                  <c:v>72.986000000000004</c:v>
                </c:pt>
                <c:pt idx="1451">
                  <c:v>98.59</c:v>
                </c:pt>
                <c:pt idx="1452">
                  <c:v>88.933000000000007</c:v>
                </c:pt>
                <c:pt idx="1453">
                  <c:v>98.381</c:v>
                </c:pt>
                <c:pt idx="1454">
                  <c:v>96.652000000000001</c:v>
                </c:pt>
                <c:pt idx="1455">
                  <c:v>87.031000000000006</c:v>
                </c:pt>
                <c:pt idx="1456">
                  <c:v>88.998000000000005</c:v>
                </c:pt>
                <c:pt idx="1457">
                  <c:v>99.266999999999996</c:v>
                </c:pt>
                <c:pt idx="1458">
                  <c:v>97.575999999999993</c:v>
                </c:pt>
                <c:pt idx="1459">
                  <c:v>90.551000000000002</c:v>
                </c:pt>
                <c:pt idx="1460">
                  <c:v>104.72</c:v>
                </c:pt>
                <c:pt idx="1461">
                  <c:v>128.56</c:v>
                </c:pt>
                <c:pt idx="1462">
                  <c:v>89.953999999999994</c:v>
                </c:pt>
                <c:pt idx="1463">
                  <c:v>98.085999999999999</c:v>
                </c:pt>
                <c:pt idx="1464">
                  <c:v>93.587999999999994</c:v>
                </c:pt>
                <c:pt idx="1465">
                  <c:v>81.626000000000005</c:v>
                </c:pt>
                <c:pt idx="1466">
                  <c:v>103.01</c:v>
                </c:pt>
                <c:pt idx="1467">
                  <c:v>103.32</c:v>
                </c:pt>
                <c:pt idx="1468">
                  <c:v>78.17</c:v>
                </c:pt>
                <c:pt idx="1469">
                  <c:v>90.012</c:v>
                </c:pt>
                <c:pt idx="1470">
                  <c:v>83.352999999999994</c:v>
                </c:pt>
                <c:pt idx="1471">
                  <c:v>77.787999999999997</c:v>
                </c:pt>
                <c:pt idx="1472">
                  <c:v>107.86</c:v>
                </c:pt>
                <c:pt idx="1473">
                  <c:v>109.66</c:v>
                </c:pt>
                <c:pt idx="1474">
                  <c:v>105.66</c:v>
                </c:pt>
                <c:pt idx="1475">
                  <c:v>89.179000000000002</c:v>
                </c:pt>
                <c:pt idx="1476">
                  <c:v>80.254999999999995</c:v>
                </c:pt>
                <c:pt idx="1477">
                  <c:v>103.21</c:v>
                </c:pt>
                <c:pt idx="1478">
                  <c:v>107.16</c:v>
                </c:pt>
                <c:pt idx="1479">
                  <c:v>84.308999999999997</c:v>
                </c:pt>
                <c:pt idx="1480">
                  <c:v>69.7</c:v>
                </c:pt>
                <c:pt idx="1481">
                  <c:v>78.662999999999997</c:v>
                </c:pt>
                <c:pt idx="1482">
                  <c:v>89.573999999999998</c:v>
                </c:pt>
                <c:pt idx="1483">
                  <c:v>81.271000000000001</c:v>
                </c:pt>
                <c:pt idx="1484">
                  <c:v>73.543999999999997</c:v>
                </c:pt>
                <c:pt idx="1485">
                  <c:v>109.14</c:v>
                </c:pt>
                <c:pt idx="1486">
                  <c:v>92.191000000000003</c:v>
                </c:pt>
                <c:pt idx="1487">
                  <c:v>110.76</c:v>
                </c:pt>
                <c:pt idx="1488">
                  <c:v>85.78</c:v>
                </c:pt>
                <c:pt idx="1489">
                  <c:v>80.647000000000006</c:v>
                </c:pt>
                <c:pt idx="1490">
                  <c:v>65.590999999999994</c:v>
                </c:pt>
                <c:pt idx="1491">
                  <c:v>79.655000000000001</c:v>
                </c:pt>
                <c:pt idx="1492">
                  <c:v>80.206999999999994</c:v>
                </c:pt>
                <c:pt idx="1493">
                  <c:v>97.484999999999999</c:v>
                </c:pt>
                <c:pt idx="1494">
                  <c:v>82.682000000000002</c:v>
                </c:pt>
                <c:pt idx="1495">
                  <c:v>94.462000000000003</c:v>
                </c:pt>
                <c:pt idx="1496">
                  <c:v>90.061999999999998</c:v>
                </c:pt>
                <c:pt idx="1497">
                  <c:v>91.572000000000003</c:v>
                </c:pt>
                <c:pt idx="1498">
                  <c:v>95.28</c:v>
                </c:pt>
                <c:pt idx="1499">
                  <c:v>81.88</c:v>
                </c:pt>
                <c:pt idx="1500">
                  <c:v>100.25</c:v>
                </c:pt>
                <c:pt idx="1501">
                  <c:v>68.825999999999993</c:v>
                </c:pt>
                <c:pt idx="1502">
                  <c:v>76.254999999999995</c:v>
                </c:pt>
                <c:pt idx="1503">
                  <c:v>66.739999999999995</c:v>
                </c:pt>
                <c:pt idx="1504">
                  <c:v>99.453999999999994</c:v>
                </c:pt>
                <c:pt idx="1505">
                  <c:v>102.4</c:v>
                </c:pt>
                <c:pt idx="1506">
                  <c:v>64.120999999999995</c:v>
                </c:pt>
                <c:pt idx="1507">
                  <c:v>73.953000000000003</c:v>
                </c:pt>
                <c:pt idx="1508">
                  <c:v>85.382999999999996</c:v>
                </c:pt>
                <c:pt idx="1509">
                  <c:v>75.587000000000003</c:v>
                </c:pt>
                <c:pt idx="1510">
                  <c:v>109.87</c:v>
                </c:pt>
                <c:pt idx="1511">
                  <c:v>93.897999999999996</c:v>
                </c:pt>
                <c:pt idx="1512">
                  <c:v>76.344999999999999</c:v>
                </c:pt>
                <c:pt idx="1513">
                  <c:v>112.18</c:v>
                </c:pt>
                <c:pt idx="1514">
                  <c:v>70.656999999999996</c:v>
                </c:pt>
                <c:pt idx="1515">
                  <c:v>74.483999999999995</c:v>
                </c:pt>
                <c:pt idx="1516">
                  <c:v>77.025000000000006</c:v>
                </c:pt>
                <c:pt idx="1517">
                  <c:v>94.281000000000006</c:v>
                </c:pt>
                <c:pt idx="1518">
                  <c:v>68.385999999999996</c:v>
                </c:pt>
                <c:pt idx="1519">
                  <c:v>71.131</c:v>
                </c:pt>
                <c:pt idx="1520">
                  <c:v>93.144000000000005</c:v>
                </c:pt>
                <c:pt idx="1521">
                  <c:v>68.516000000000005</c:v>
                </c:pt>
                <c:pt idx="1522">
                  <c:v>110.18</c:v>
                </c:pt>
                <c:pt idx="1523">
                  <c:v>96.01</c:v>
                </c:pt>
                <c:pt idx="1524">
                  <c:v>101.81</c:v>
                </c:pt>
                <c:pt idx="1525">
                  <c:v>76.417000000000002</c:v>
                </c:pt>
                <c:pt idx="1526">
                  <c:v>77.507999999999996</c:v>
                </c:pt>
                <c:pt idx="1527">
                  <c:v>97.846000000000004</c:v>
                </c:pt>
                <c:pt idx="1528">
                  <c:v>94.233999999999995</c:v>
                </c:pt>
                <c:pt idx="1529">
                  <c:v>67.09</c:v>
                </c:pt>
                <c:pt idx="1530">
                  <c:v>87.900999999999996</c:v>
                </c:pt>
                <c:pt idx="1531">
                  <c:v>89.703000000000003</c:v>
                </c:pt>
                <c:pt idx="1532">
                  <c:v>93.364999999999995</c:v>
                </c:pt>
                <c:pt idx="1533">
                  <c:v>77.156000000000006</c:v>
                </c:pt>
                <c:pt idx="1534">
                  <c:v>78.268000000000001</c:v>
                </c:pt>
                <c:pt idx="1535">
                  <c:v>71.215000000000003</c:v>
                </c:pt>
                <c:pt idx="1536">
                  <c:v>99.582999999999998</c:v>
                </c:pt>
                <c:pt idx="1537">
                  <c:v>77.81</c:v>
                </c:pt>
                <c:pt idx="1538">
                  <c:v>92.007000000000005</c:v>
                </c:pt>
                <c:pt idx="1539">
                  <c:v>115.12</c:v>
                </c:pt>
                <c:pt idx="1540">
                  <c:v>99.01</c:v>
                </c:pt>
                <c:pt idx="1541">
                  <c:v>81.619</c:v>
                </c:pt>
                <c:pt idx="1542">
                  <c:v>67.756</c:v>
                </c:pt>
                <c:pt idx="1543">
                  <c:v>87.677999999999997</c:v>
                </c:pt>
                <c:pt idx="1544">
                  <c:v>67.680000000000007</c:v>
                </c:pt>
                <c:pt idx="1545">
                  <c:v>86.510999999999996</c:v>
                </c:pt>
                <c:pt idx="1546">
                  <c:v>100.15</c:v>
                </c:pt>
                <c:pt idx="1547">
                  <c:v>105.24</c:v>
                </c:pt>
                <c:pt idx="1548">
                  <c:v>116.24</c:v>
                </c:pt>
                <c:pt idx="1549">
                  <c:v>90.968000000000004</c:v>
                </c:pt>
                <c:pt idx="1550">
                  <c:v>100.06</c:v>
                </c:pt>
                <c:pt idx="1551">
                  <c:v>84.814999999999998</c:v>
                </c:pt>
                <c:pt idx="1552">
                  <c:v>103</c:v>
                </c:pt>
                <c:pt idx="1553">
                  <c:v>100.59</c:v>
                </c:pt>
                <c:pt idx="1554">
                  <c:v>103.42</c:v>
                </c:pt>
                <c:pt idx="1555">
                  <c:v>103.7</c:v>
                </c:pt>
                <c:pt idx="1556">
                  <c:v>74.695999999999998</c:v>
                </c:pt>
                <c:pt idx="1557">
                  <c:v>112.42</c:v>
                </c:pt>
                <c:pt idx="1558">
                  <c:v>92.813000000000002</c:v>
                </c:pt>
                <c:pt idx="1559">
                  <c:v>79.584999999999994</c:v>
                </c:pt>
                <c:pt idx="1560">
                  <c:v>82.442999999999998</c:v>
                </c:pt>
                <c:pt idx="1561">
                  <c:v>74.239000000000004</c:v>
                </c:pt>
                <c:pt idx="1562">
                  <c:v>91.653999999999996</c:v>
                </c:pt>
                <c:pt idx="1563">
                  <c:v>109.04</c:v>
                </c:pt>
                <c:pt idx="1564">
                  <c:v>109.04</c:v>
                </c:pt>
                <c:pt idx="1565">
                  <c:v>88.355999999999995</c:v>
                </c:pt>
                <c:pt idx="1566">
                  <c:v>76.86</c:v>
                </c:pt>
                <c:pt idx="1567">
                  <c:v>88.063999999999993</c:v>
                </c:pt>
                <c:pt idx="1568">
                  <c:v>66.277000000000001</c:v>
                </c:pt>
                <c:pt idx="1569">
                  <c:v>123.24</c:v>
                </c:pt>
                <c:pt idx="1570">
                  <c:v>77.271000000000001</c:v>
                </c:pt>
                <c:pt idx="1571">
                  <c:v>94.453000000000003</c:v>
                </c:pt>
                <c:pt idx="1572">
                  <c:v>101.43</c:v>
                </c:pt>
                <c:pt idx="1573">
                  <c:v>108.9</c:v>
                </c:pt>
                <c:pt idx="1574">
                  <c:v>93.322000000000003</c:v>
                </c:pt>
                <c:pt idx="1575">
                  <c:v>87.599000000000004</c:v>
                </c:pt>
                <c:pt idx="1576">
                  <c:v>85.962999999999994</c:v>
                </c:pt>
                <c:pt idx="1577">
                  <c:v>95.316999999999993</c:v>
                </c:pt>
                <c:pt idx="1578">
                  <c:v>92.706000000000003</c:v>
                </c:pt>
                <c:pt idx="1579">
                  <c:v>99.239000000000004</c:v>
                </c:pt>
                <c:pt idx="1580">
                  <c:v>86.012</c:v>
                </c:pt>
                <c:pt idx="1581">
                  <c:v>90.727999999999994</c:v>
                </c:pt>
                <c:pt idx="1582">
                  <c:v>88.846999999999994</c:v>
                </c:pt>
                <c:pt idx="1583">
                  <c:v>84.462999999999994</c:v>
                </c:pt>
                <c:pt idx="1584">
                  <c:v>91.474999999999994</c:v>
                </c:pt>
                <c:pt idx="1585">
                  <c:v>93.09</c:v>
                </c:pt>
                <c:pt idx="1586">
                  <c:v>88.406000000000006</c:v>
                </c:pt>
                <c:pt idx="1587">
                  <c:v>96.457999999999998</c:v>
                </c:pt>
                <c:pt idx="1588">
                  <c:v>97.125</c:v>
                </c:pt>
                <c:pt idx="1589">
                  <c:v>102.15</c:v>
                </c:pt>
                <c:pt idx="1590">
                  <c:v>95.122</c:v>
                </c:pt>
                <c:pt idx="1591">
                  <c:v>81.176000000000002</c:v>
                </c:pt>
                <c:pt idx="1592">
                  <c:v>65.766000000000005</c:v>
                </c:pt>
                <c:pt idx="1593">
                  <c:v>103.46</c:v>
                </c:pt>
                <c:pt idx="1594">
                  <c:v>88.212999999999994</c:v>
                </c:pt>
                <c:pt idx="1595">
                  <c:v>92.341999999999999</c:v>
                </c:pt>
                <c:pt idx="1596">
                  <c:v>89.864999999999995</c:v>
                </c:pt>
                <c:pt idx="1597">
                  <c:v>90.311000000000007</c:v>
                </c:pt>
                <c:pt idx="1598">
                  <c:v>74.53</c:v>
                </c:pt>
                <c:pt idx="1599">
                  <c:v>75.397000000000006</c:v>
                </c:pt>
                <c:pt idx="1600">
                  <c:v>94.049000000000007</c:v>
                </c:pt>
                <c:pt idx="1601">
                  <c:v>79.016000000000005</c:v>
                </c:pt>
                <c:pt idx="1602">
                  <c:v>67.53</c:v>
                </c:pt>
                <c:pt idx="1603">
                  <c:v>81.861000000000004</c:v>
                </c:pt>
                <c:pt idx="1604">
                  <c:v>90.081999999999994</c:v>
                </c:pt>
                <c:pt idx="1605">
                  <c:v>111.31</c:v>
                </c:pt>
                <c:pt idx="1606">
                  <c:v>64.066999999999993</c:v>
                </c:pt>
                <c:pt idx="1607">
                  <c:v>75.381</c:v>
                </c:pt>
                <c:pt idx="1608">
                  <c:v>74.781000000000006</c:v>
                </c:pt>
                <c:pt idx="1609">
                  <c:v>89.393000000000001</c:v>
                </c:pt>
                <c:pt idx="1610">
                  <c:v>122.8</c:v>
                </c:pt>
                <c:pt idx="1611">
                  <c:v>86.460999999999999</c:v>
                </c:pt>
                <c:pt idx="1612">
                  <c:v>72.412000000000006</c:v>
                </c:pt>
                <c:pt idx="1613">
                  <c:v>109.48</c:v>
                </c:pt>
                <c:pt idx="1614">
                  <c:v>71.137</c:v>
                </c:pt>
                <c:pt idx="1615">
                  <c:v>113.23</c:v>
                </c:pt>
                <c:pt idx="1616">
                  <c:v>98.438999999999993</c:v>
                </c:pt>
                <c:pt idx="1617">
                  <c:v>78.906000000000006</c:v>
                </c:pt>
                <c:pt idx="1618">
                  <c:v>102.3</c:v>
                </c:pt>
                <c:pt idx="1619">
                  <c:v>75.421000000000006</c:v>
                </c:pt>
                <c:pt idx="1620">
                  <c:v>78.578000000000003</c:v>
                </c:pt>
                <c:pt idx="1621">
                  <c:v>92.926000000000002</c:v>
                </c:pt>
                <c:pt idx="1622">
                  <c:v>79.236999999999995</c:v>
                </c:pt>
                <c:pt idx="1623">
                  <c:v>65.566000000000003</c:v>
                </c:pt>
                <c:pt idx="1624">
                  <c:v>69.846000000000004</c:v>
                </c:pt>
                <c:pt idx="1625">
                  <c:v>97.197000000000003</c:v>
                </c:pt>
                <c:pt idx="1626">
                  <c:v>78.05</c:v>
                </c:pt>
                <c:pt idx="1627">
                  <c:v>102.39</c:v>
                </c:pt>
                <c:pt idx="1628">
                  <c:v>97.402000000000001</c:v>
                </c:pt>
                <c:pt idx="1629">
                  <c:v>90.195999999999998</c:v>
                </c:pt>
                <c:pt idx="1630">
                  <c:v>65.546000000000006</c:v>
                </c:pt>
                <c:pt idx="1631">
                  <c:v>81.811000000000007</c:v>
                </c:pt>
                <c:pt idx="1632">
                  <c:v>82</c:v>
                </c:pt>
                <c:pt idx="1633">
                  <c:v>72.004000000000005</c:v>
                </c:pt>
                <c:pt idx="1634">
                  <c:v>69.650999999999996</c:v>
                </c:pt>
                <c:pt idx="1635">
                  <c:v>69.756</c:v>
                </c:pt>
                <c:pt idx="1636">
                  <c:v>96.533000000000001</c:v>
                </c:pt>
                <c:pt idx="1637">
                  <c:v>76.774000000000001</c:v>
                </c:pt>
                <c:pt idx="1638">
                  <c:v>89.855000000000004</c:v>
                </c:pt>
                <c:pt idx="1639">
                  <c:v>86.668000000000006</c:v>
                </c:pt>
                <c:pt idx="1640">
                  <c:v>91.667000000000002</c:v>
                </c:pt>
                <c:pt idx="1641">
                  <c:v>90.165000000000006</c:v>
                </c:pt>
                <c:pt idx="1642">
                  <c:v>79.724000000000004</c:v>
                </c:pt>
                <c:pt idx="1643">
                  <c:v>110.55</c:v>
                </c:pt>
                <c:pt idx="1644">
                  <c:v>109.88</c:v>
                </c:pt>
                <c:pt idx="1645">
                  <c:v>104.75</c:v>
                </c:pt>
                <c:pt idx="1646">
                  <c:v>105.3</c:v>
                </c:pt>
                <c:pt idx="1647">
                  <c:v>88.882999999999996</c:v>
                </c:pt>
                <c:pt idx="1648">
                  <c:v>83.385999999999996</c:v>
                </c:pt>
                <c:pt idx="1649">
                  <c:v>113.39</c:v>
                </c:pt>
                <c:pt idx="1650">
                  <c:v>103.93</c:v>
                </c:pt>
                <c:pt idx="1651">
                  <c:v>76.778999999999996</c:v>
                </c:pt>
                <c:pt idx="1652">
                  <c:v>109.35</c:v>
                </c:pt>
                <c:pt idx="1653">
                  <c:v>89.442999999999998</c:v>
                </c:pt>
                <c:pt idx="1654">
                  <c:v>81.304000000000002</c:v>
                </c:pt>
                <c:pt idx="1655">
                  <c:v>91.652000000000001</c:v>
                </c:pt>
                <c:pt idx="1656">
                  <c:v>95.108999999999995</c:v>
                </c:pt>
                <c:pt idx="1657">
                  <c:v>89.820999999999998</c:v>
                </c:pt>
                <c:pt idx="1658">
                  <c:v>71.325999999999993</c:v>
                </c:pt>
                <c:pt idx="1659">
                  <c:v>80.271000000000001</c:v>
                </c:pt>
                <c:pt idx="1660">
                  <c:v>91.162999999999997</c:v>
                </c:pt>
                <c:pt idx="1661">
                  <c:v>91.653000000000006</c:v>
                </c:pt>
                <c:pt idx="1662">
                  <c:v>71.165000000000006</c:v>
                </c:pt>
                <c:pt idx="1663">
                  <c:v>67</c:v>
                </c:pt>
                <c:pt idx="1664">
                  <c:v>68.751999999999995</c:v>
                </c:pt>
                <c:pt idx="1665">
                  <c:v>90.478999999999999</c:v>
                </c:pt>
                <c:pt idx="1666">
                  <c:v>71.474999999999994</c:v>
                </c:pt>
                <c:pt idx="1667">
                  <c:v>86.903999999999996</c:v>
                </c:pt>
                <c:pt idx="1668">
                  <c:v>78.323999999999998</c:v>
                </c:pt>
                <c:pt idx="1669">
                  <c:v>97.433000000000007</c:v>
                </c:pt>
                <c:pt idx="1670">
                  <c:v>86.399000000000001</c:v>
                </c:pt>
                <c:pt idx="1671">
                  <c:v>87.07</c:v>
                </c:pt>
                <c:pt idx="1672">
                  <c:v>89.703000000000003</c:v>
                </c:pt>
                <c:pt idx="1673">
                  <c:v>89.45</c:v>
                </c:pt>
                <c:pt idx="1674">
                  <c:v>65.679000000000002</c:v>
                </c:pt>
                <c:pt idx="1675">
                  <c:v>111.76</c:v>
                </c:pt>
                <c:pt idx="1676">
                  <c:v>89.710999999999999</c:v>
                </c:pt>
                <c:pt idx="1677">
                  <c:v>76.09</c:v>
                </c:pt>
                <c:pt idx="1678">
                  <c:v>88.25</c:v>
                </c:pt>
                <c:pt idx="1679">
                  <c:v>94.290999999999997</c:v>
                </c:pt>
                <c:pt idx="1680">
                  <c:v>74.671999999999997</c:v>
                </c:pt>
                <c:pt idx="1681">
                  <c:v>80.927999999999997</c:v>
                </c:pt>
                <c:pt idx="1682">
                  <c:v>85.325999999999993</c:v>
                </c:pt>
                <c:pt idx="1683">
                  <c:v>88.072000000000003</c:v>
                </c:pt>
                <c:pt idx="1684">
                  <c:v>71.207999999999998</c:v>
                </c:pt>
                <c:pt idx="1685">
                  <c:v>82</c:v>
                </c:pt>
                <c:pt idx="1686">
                  <c:v>88.599000000000004</c:v>
                </c:pt>
                <c:pt idx="1687">
                  <c:v>80.210999999999999</c:v>
                </c:pt>
                <c:pt idx="1688">
                  <c:v>92.891999999999996</c:v>
                </c:pt>
                <c:pt idx="1689">
                  <c:v>89.646000000000001</c:v>
                </c:pt>
                <c:pt idx="1690">
                  <c:v>87.403000000000006</c:v>
                </c:pt>
                <c:pt idx="1691">
                  <c:v>86.543000000000006</c:v>
                </c:pt>
                <c:pt idx="1692">
                  <c:v>62.335000000000001</c:v>
                </c:pt>
                <c:pt idx="1693">
                  <c:v>74.463999999999999</c:v>
                </c:pt>
                <c:pt idx="1694">
                  <c:v>74.358999999999995</c:v>
                </c:pt>
                <c:pt idx="1695">
                  <c:v>74.548000000000002</c:v>
                </c:pt>
                <c:pt idx="1696">
                  <c:v>93.736000000000004</c:v>
                </c:pt>
                <c:pt idx="1697">
                  <c:v>72.034999999999997</c:v>
                </c:pt>
                <c:pt idx="1698">
                  <c:v>80.707999999999998</c:v>
                </c:pt>
                <c:pt idx="1699">
                  <c:v>85.052000000000007</c:v>
                </c:pt>
                <c:pt idx="1700">
                  <c:v>108.51</c:v>
                </c:pt>
                <c:pt idx="1701">
                  <c:v>72.634</c:v>
                </c:pt>
                <c:pt idx="1702">
                  <c:v>70.838999999999999</c:v>
                </c:pt>
                <c:pt idx="1703">
                  <c:v>86.168999999999997</c:v>
                </c:pt>
                <c:pt idx="1704">
                  <c:v>80.783000000000001</c:v>
                </c:pt>
                <c:pt idx="1705">
                  <c:v>91.528999999999996</c:v>
                </c:pt>
                <c:pt idx="1706">
                  <c:v>89.555999999999997</c:v>
                </c:pt>
                <c:pt idx="1707">
                  <c:v>91.558000000000007</c:v>
                </c:pt>
                <c:pt idx="1708">
                  <c:v>69.503</c:v>
                </c:pt>
                <c:pt idx="1709">
                  <c:v>81.236000000000004</c:v>
                </c:pt>
                <c:pt idx="1710">
                  <c:v>74.834999999999994</c:v>
                </c:pt>
                <c:pt idx="1711">
                  <c:v>81.319000000000003</c:v>
                </c:pt>
                <c:pt idx="1712">
                  <c:v>84.563999999999993</c:v>
                </c:pt>
                <c:pt idx="1713">
                  <c:v>83.364000000000004</c:v>
                </c:pt>
                <c:pt idx="1714">
                  <c:v>75.194999999999993</c:v>
                </c:pt>
                <c:pt idx="1715">
                  <c:v>80.47</c:v>
                </c:pt>
                <c:pt idx="1716">
                  <c:v>106.06</c:v>
                </c:pt>
                <c:pt idx="1717">
                  <c:v>80.052999999999997</c:v>
                </c:pt>
                <c:pt idx="1718">
                  <c:v>108.11</c:v>
                </c:pt>
                <c:pt idx="1719">
                  <c:v>97.542000000000002</c:v>
                </c:pt>
                <c:pt idx="1720">
                  <c:v>98.028000000000006</c:v>
                </c:pt>
                <c:pt idx="1721">
                  <c:v>91.855999999999995</c:v>
                </c:pt>
                <c:pt idx="1722">
                  <c:v>66.864999999999995</c:v>
                </c:pt>
                <c:pt idx="1723">
                  <c:v>82.977999999999994</c:v>
                </c:pt>
                <c:pt idx="1724">
                  <c:v>88.421999999999997</c:v>
                </c:pt>
                <c:pt idx="1725">
                  <c:v>93.882000000000005</c:v>
                </c:pt>
                <c:pt idx="1726">
                  <c:v>96.731999999999999</c:v>
                </c:pt>
                <c:pt idx="1727">
                  <c:v>78.933999999999997</c:v>
                </c:pt>
                <c:pt idx="1728">
                  <c:v>100.1</c:v>
                </c:pt>
                <c:pt idx="1729">
                  <c:v>78.539000000000001</c:v>
                </c:pt>
                <c:pt idx="1730">
                  <c:v>87.51</c:v>
                </c:pt>
                <c:pt idx="1731">
                  <c:v>77.709000000000003</c:v>
                </c:pt>
                <c:pt idx="1732">
                  <c:v>86.459000000000003</c:v>
                </c:pt>
                <c:pt idx="1733">
                  <c:v>65.344999999999999</c:v>
                </c:pt>
                <c:pt idx="1734">
                  <c:v>89.497</c:v>
                </c:pt>
                <c:pt idx="1735">
                  <c:v>67.253</c:v>
                </c:pt>
                <c:pt idx="1736">
                  <c:v>82.576999999999998</c:v>
                </c:pt>
                <c:pt idx="1737">
                  <c:v>76.042000000000002</c:v>
                </c:pt>
                <c:pt idx="1738">
                  <c:v>80.816999999999993</c:v>
                </c:pt>
                <c:pt idx="1739">
                  <c:v>88.203999999999994</c:v>
                </c:pt>
                <c:pt idx="1740">
                  <c:v>85.664000000000001</c:v>
                </c:pt>
                <c:pt idx="1741">
                  <c:v>77.239000000000004</c:v>
                </c:pt>
                <c:pt idx="1742">
                  <c:v>87.831999999999994</c:v>
                </c:pt>
                <c:pt idx="1743">
                  <c:v>82.701999999999998</c:v>
                </c:pt>
                <c:pt idx="1744">
                  <c:v>97.41</c:v>
                </c:pt>
                <c:pt idx="1745">
                  <c:v>63.165999999999997</c:v>
                </c:pt>
                <c:pt idx="1746">
                  <c:v>63.176000000000002</c:v>
                </c:pt>
                <c:pt idx="1747">
                  <c:v>87.631</c:v>
                </c:pt>
                <c:pt idx="1748">
                  <c:v>82.183999999999997</c:v>
                </c:pt>
                <c:pt idx="1749">
                  <c:v>85.278000000000006</c:v>
                </c:pt>
                <c:pt idx="1750">
                  <c:v>88.71</c:v>
                </c:pt>
                <c:pt idx="1751">
                  <c:v>75.352000000000004</c:v>
                </c:pt>
                <c:pt idx="1752">
                  <c:v>88.387</c:v>
                </c:pt>
                <c:pt idx="1753">
                  <c:v>85.186000000000007</c:v>
                </c:pt>
                <c:pt idx="1754">
                  <c:v>68.745999999999995</c:v>
                </c:pt>
                <c:pt idx="1755">
                  <c:v>69.424000000000007</c:v>
                </c:pt>
                <c:pt idx="1756">
                  <c:v>80.27</c:v>
                </c:pt>
                <c:pt idx="1757">
                  <c:v>85.978999999999999</c:v>
                </c:pt>
                <c:pt idx="1758">
                  <c:v>73.531999999999996</c:v>
                </c:pt>
                <c:pt idx="1759">
                  <c:v>72.822999999999993</c:v>
                </c:pt>
                <c:pt idx="1760">
                  <c:v>81.766999999999996</c:v>
                </c:pt>
                <c:pt idx="1761">
                  <c:v>79.606999999999999</c:v>
                </c:pt>
                <c:pt idx="1762">
                  <c:v>56.45</c:v>
                </c:pt>
                <c:pt idx="1763">
                  <c:v>70.787000000000006</c:v>
                </c:pt>
                <c:pt idx="1764">
                  <c:v>59.18</c:v>
                </c:pt>
                <c:pt idx="1765">
                  <c:v>69.248000000000005</c:v>
                </c:pt>
                <c:pt idx="1766">
                  <c:v>63.235999999999997</c:v>
                </c:pt>
                <c:pt idx="1767">
                  <c:v>63.85</c:v>
                </c:pt>
                <c:pt idx="1768">
                  <c:v>79.311999999999998</c:v>
                </c:pt>
                <c:pt idx="1769">
                  <c:v>72.463999999999999</c:v>
                </c:pt>
                <c:pt idx="1770">
                  <c:v>79.417000000000002</c:v>
                </c:pt>
                <c:pt idx="1771">
                  <c:v>68.201999999999998</c:v>
                </c:pt>
                <c:pt idx="1772">
                  <c:v>98.927999999999997</c:v>
                </c:pt>
                <c:pt idx="1773">
                  <c:v>79.343999999999994</c:v>
                </c:pt>
                <c:pt idx="1774">
                  <c:v>89.347999999999999</c:v>
                </c:pt>
                <c:pt idx="1775">
                  <c:v>76.177000000000007</c:v>
                </c:pt>
                <c:pt idx="1776">
                  <c:v>78.789000000000001</c:v>
                </c:pt>
                <c:pt idx="1777">
                  <c:v>91.361999999999995</c:v>
                </c:pt>
                <c:pt idx="1778">
                  <c:v>76.069999999999993</c:v>
                </c:pt>
                <c:pt idx="1779">
                  <c:v>67.975999999999999</c:v>
                </c:pt>
                <c:pt idx="1780">
                  <c:v>68.430999999999997</c:v>
                </c:pt>
                <c:pt idx="1781">
                  <c:v>91.546000000000006</c:v>
                </c:pt>
                <c:pt idx="1782">
                  <c:v>94.262</c:v>
                </c:pt>
                <c:pt idx="1783">
                  <c:v>79.347999999999999</c:v>
                </c:pt>
                <c:pt idx="1784">
                  <c:v>81.234999999999999</c:v>
                </c:pt>
                <c:pt idx="1785">
                  <c:v>76.38</c:v>
                </c:pt>
                <c:pt idx="1786">
                  <c:v>80.710999999999999</c:v>
                </c:pt>
                <c:pt idx="1787">
                  <c:v>66.054000000000002</c:v>
                </c:pt>
                <c:pt idx="1788">
                  <c:v>79.641000000000005</c:v>
                </c:pt>
                <c:pt idx="1789">
                  <c:v>69.679000000000002</c:v>
                </c:pt>
                <c:pt idx="1790">
                  <c:v>99.498000000000005</c:v>
                </c:pt>
                <c:pt idx="1791">
                  <c:v>87.111000000000004</c:v>
                </c:pt>
                <c:pt idx="1792">
                  <c:v>90.034999999999997</c:v>
                </c:pt>
                <c:pt idx="1793">
                  <c:v>82.671000000000006</c:v>
                </c:pt>
                <c:pt idx="1794">
                  <c:v>54.481000000000002</c:v>
                </c:pt>
                <c:pt idx="1795">
                  <c:v>77.962999999999994</c:v>
                </c:pt>
                <c:pt idx="1796">
                  <c:v>88.534999999999997</c:v>
                </c:pt>
                <c:pt idx="1797">
                  <c:v>57.366</c:v>
                </c:pt>
                <c:pt idx="1798">
                  <c:v>96.545000000000002</c:v>
                </c:pt>
                <c:pt idx="1799">
                  <c:v>96.835999999999999</c:v>
                </c:pt>
                <c:pt idx="1800">
                  <c:v>80.019000000000005</c:v>
                </c:pt>
                <c:pt idx="1801">
                  <c:v>99.296999999999997</c:v>
                </c:pt>
                <c:pt idx="1802">
                  <c:v>76.33</c:v>
                </c:pt>
                <c:pt idx="1803">
                  <c:v>85.552999999999997</c:v>
                </c:pt>
                <c:pt idx="1804">
                  <c:v>85.897000000000006</c:v>
                </c:pt>
                <c:pt idx="1805">
                  <c:v>81.680000000000007</c:v>
                </c:pt>
                <c:pt idx="1806">
                  <c:v>60.512</c:v>
                </c:pt>
                <c:pt idx="1807">
                  <c:v>91.533000000000001</c:v>
                </c:pt>
                <c:pt idx="1808">
                  <c:v>81.096999999999994</c:v>
                </c:pt>
                <c:pt idx="1809">
                  <c:v>78.918000000000006</c:v>
                </c:pt>
                <c:pt idx="1810">
                  <c:v>81.575000000000003</c:v>
                </c:pt>
                <c:pt idx="1811">
                  <c:v>66.706999999999994</c:v>
                </c:pt>
                <c:pt idx="1812">
                  <c:v>74.349000000000004</c:v>
                </c:pt>
                <c:pt idx="1813">
                  <c:v>89.575000000000003</c:v>
                </c:pt>
                <c:pt idx="1814">
                  <c:v>90.316000000000003</c:v>
                </c:pt>
                <c:pt idx="1815">
                  <c:v>77.617000000000004</c:v>
                </c:pt>
                <c:pt idx="1816">
                  <c:v>85.138999999999996</c:v>
                </c:pt>
                <c:pt idx="1817">
                  <c:v>57.779000000000003</c:v>
                </c:pt>
                <c:pt idx="1818">
                  <c:v>93.135000000000005</c:v>
                </c:pt>
                <c:pt idx="1819">
                  <c:v>79.045000000000002</c:v>
                </c:pt>
                <c:pt idx="1820">
                  <c:v>96.447000000000003</c:v>
                </c:pt>
                <c:pt idx="1821">
                  <c:v>96.164000000000001</c:v>
                </c:pt>
                <c:pt idx="1822">
                  <c:v>62.356999999999999</c:v>
                </c:pt>
                <c:pt idx="1823">
                  <c:v>75.45</c:v>
                </c:pt>
                <c:pt idx="1824">
                  <c:v>78.816999999999993</c:v>
                </c:pt>
                <c:pt idx="1825">
                  <c:v>77.064999999999998</c:v>
                </c:pt>
                <c:pt idx="1826">
                  <c:v>91.344999999999999</c:v>
                </c:pt>
                <c:pt idx="1827">
                  <c:v>70.299000000000007</c:v>
                </c:pt>
                <c:pt idx="1828">
                  <c:v>86.906000000000006</c:v>
                </c:pt>
                <c:pt idx="1829">
                  <c:v>89.346000000000004</c:v>
                </c:pt>
                <c:pt idx="1830">
                  <c:v>62.639000000000003</c:v>
                </c:pt>
                <c:pt idx="1831">
                  <c:v>73.504000000000005</c:v>
                </c:pt>
                <c:pt idx="1832">
                  <c:v>80.869</c:v>
                </c:pt>
                <c:pt idx="1833">
                  <c:v>69.971000000000004</c:v>
                </c:pt>
                <c:pt idx="1834">
                  <c:v>71.043999999999997</c:v>
                </c:pt>
                <c:pt idx="1835">
                  <c:v>77.849999999999994</c:v>
                </c:pt>
                <c:pt idx="1836">
                  <c:v>79.974999999999994</c:v>
                </c:pt>
                <c:pt idx="1837">
                  <c:v>79.495999999999995</c:v>
                </c:pt>
                <c:pt idx="1838">
                  <c:v>91.460999999999999</c:v>
                </c:pt>
                <c:pt idx="1839">
                  <c:v>74.83</c:v>
                </c:pt>
                <c:pt idx="1840">
                  <c:v>79.400999999999996</c:v>
                </c:pt>
                <c:pt idx="1841">
                  <c:v>68.040999999999997</c:v>
                </c:pt>
                <c:pt idx="1842">
                  <c:v>62.981999999999999</c:v>
                </c:pt>
                <c:pt idx="1843">
                  <c:v>90.933000000000007</c:v>
                </c:pt>
                <c:pt idx="1844">
                  <c:v>69.754000000000005</c:v>
                </c:pt>
                <c:pt idx="1845">
                  <c:v>79.629000000000005</c:v>
                </c:pt>
                <c:pt idx="1846">
                  <c:v>115.43</c:v>
                </c:pt>
                <c:pt idx="1847">
                  <c:v>89.944999999999993</c:v>
                </c:pt>
                <c:pt idx="1848">
                  <c:v>80.998000000000005</c:v>
                </c:pt>
                <c:pt idx="1849">
                  <c:v>79.209999999999994</c:v>
                </c:pt>
                <c:pt idx="1850">
                  <c:v>74.245999999999995</c:v>
                </c:pt>
                <c:pt idx="1851">
                  <c:v>83.295000000000002</c:v>
                </c:pt>
                <c:pt idx="1852">
                  <c:v>67.075999999999993</c:v>
                </c:pt>
                <c:pt idx="1853">
                  <c:v>86.834000000000003</c:v>
                </c:pt>
                <c:pt idx="1854">
                  <c:v>71.445999999999998</c:v>
                </c:pt>
                <c:pt idx="1855">
                  <c:v>73.991</c:v>
                </c:pt>
                <c:pt idx="1856">
                  <c:v>89.703000000000003</c:v>
                </c:pt>
                <c:pt idx="1857">
                  <c:v>75.66</c:v>
                </c:pt>
                <c:pt idx="1858">
                  <c:v>80.539000000000001</c:v>
                </c:pt>
                <c:pt idx="1859">
                  <c:v>86.555000000000007</c:v>
                </c:pt>
                <c:pt idx="1860">
                  <c:v>99.213999999999999</c:v>
                </c:pt>
                <c:pt idx="1861">
                  <c:v>89.945999999999998</c:v>
                </c:pt>
                <c:pt idx="1862">
                  <c:v>87.200999999999993</c:v>
                </c:pt>
                <c:pt idx="1863">
                  <c:v>73.129000000000005</c:v>
                </c:pt>
                <c:pt idx="1864">
                  <c:v>82.688000000000002</c:v>
                </c:pt>
                <c:pt idx="1865">
                  <c:v>89.01</c:v>
                </c:pt>
                <c:pt idx="1866">
                  <c:v>80.483999999999995</c:v>
                </c:pt>
                <c:pt idx="1867">
                  <c:v>89.257000000000005</c:v>
                </c:pt>
                <c:pt idx="1868">
                  <c:v>82.343999999999994</c:v>
                </c:pt>
                <c:pt idx="1869">
                  <c:v>58.121000000000002</c:v>
                </c:pt>
                <c:pt idx="1870">
                  <c:v>84.805999999999997</c:v>
                </c:pt>
                <c:pt idx="1871">
                  <c:v>83.093000000000004</c:v>
                </c:pt>
                <c:pt idx="1872">
                  <c:v>91.067999999999998</c:v>
                </c:pt>
                <c:pt idx="1873">
                  <c:v>72.168999999999997</c:v>
                </c:pt>
                <c:pt idx="1874">
                  <c:v>89.183000000000007</c:v>
                </c:pt>
                <c:pt idx="1875">
                  <c:v>94.03</c:v>
                </c:pt>
                <c:pt idx="1876">
                  <c:v>85.832999999999998</c:v>
                </c:pt>
                <c:pt idx="1877">
                  <c:v>72.585999999999999</c:v>
                </c:pt>
                <c:pt idx="1878">
                  <c:v>97.614000000000004</c:v>
                </c:pt>
                <c:pt idx="1879">
                  <c:v>75.155000000000001</c:v>
                </c:pt>
                <c:pt idx="1880">
                  <c:v>56.856999999999999</c:v>
                </c:pt>
                <c:pt idx="1881">
                  <c:v>74.572999999999993</c:v>
                </c:pt>
                <c:pt idx="1882">
                  <c:v>72.659000000000006</c:v>
                </c:pt>
                <c:pt idx="1883">
                  <c:v>91.272999999999996</c:v>
                </c:pt>
                <c:pt idx="1884">
                  <c:v>96.649000000000001</c:v>
                </c:pt>
                <c:pt idx="1885">
                  <c:v>80.936999999999998</c:v>
                </c:pt>
                <c:pt idx="1886">
                  <c:v>81.938000000000002</c:v>
                </c:pt>
                <c:pt idx="1887">
                  <c:v>67.784999999999997</c:v>
                </c:pt>
                <c:pt idx="1888">
                  <c:v>76.620999999999995</c:v>
                </c:pt>
                <c:pt idx="1889">
                  <c:v>73.153999999999996</c:v>
                </c:pt>
                <c:pt idx="1890">
                  <c:v>75.747</c:v>
                </c:pt>
                <c:pt idx="1891">
                  <c:v>110.01</c:v>
                </c:pt>
                <c:pt idx="1892">
                  <c:v>85.801000000000002</c:v>
                </c:pt>
                <c:pt idx="1893">
                  <c:v>71.272000000000006</c:v>
                </c:pt>
                <c:pt idx="1894">
                  <c:v>67.430000000000007</c:v>
                </c:pt>
                <c:pt idx="1895">
                  <c:v>86.492999999999995</c:v>
                </c:pt>
                <c:pt idx="1896">
                  <c:v>77.975999999999999</c:v>
                </c:pt>
                <c:pt idx="1897">
                  <c:v>86.921999999999997</c:v>
                </c:pt>
                <c:pt idx="1898">
                  <c:v>82.521000000000001</c:v>
                </c:pt>
                <c:pt idx="1899">
                  <c:v>57.128</c:v>
                </c:pt>
                <c:pt idx="1900">
                  <c:v>69.597999999999999</c:v>
                </c:pt>
                <c:pt idx="1901">
                  <c:v>99.266999999999996</c:v>
                </c:pt>
                <c:pt idx="1902">
                  <c:v>87.215000000000003</c:v>
                </c:pt>
                <c:pt idx="1903">
                  <c:v>76.388000000000005</c:v>
                </c:pt>
                <c:pt idx="1904">
                  <c:v>92.545000000000002</c:v>
                </c:pt>
                <c:pt idx="1905">
                  <c:v>84.555000000000007</c:v>
                </c:pt>
                <c:pt idx="1906">
                  <c:v>70.72</c:v>
                </c:pt>
                <c:pt idx="1907">
                  <c:v>86.129000000000005</c:v>
                </c:pt>
                <c:pt idx="1908">
                  <c:v>81.438000000000002</c:v>
                </c:pt>
                <c:pt idx="1909">
                  <c:v>102.62</c:v>
                </c:pt>
                <c:pt idx="1910">
                  <c:v>88.338999999999999</c:v>
                </c:pt>
                <c:pt idx="1911">
                  <c:v>72.034999999999997</c:v>
                </c:pt>
                <c:pt idx="1912">
                  <c:v>77.875</c:v>
                </c:pt>
                <c:pt idx="1913">
                  <c:v>67.866</c:v>
                </c:pt>
                <c:pt idx="1914">
                  <c:v>73.768000000000001</c:v>
                </c:pt>
                <c:pt idx="1915">
                  <c:v>84.174000000000007</c:v>
                </c:pt>
                <c:pt idx="1916">
                  <c:v>87.460999999999999</c:v>
                </c:pt>
                <c:pt idx="1917">
                  <c:v>78.680999999999997</c:v>
                </c:pt>
                <c:pt idx="1918">
                  <c:v>54.484999999999999</c:v>
                </c:pt>
                <c:pt idx="1919">
                  <c:v>80.763000000000005</c:v>
                </c:pt>
                <c:pt idx="1920">
                  <c:v>83.320999999999998</c:v>
                </c:pt>
                <c:pt idx="1921">
                  <c:v>76.244</c:v>
                </c:pt>
                <c:pt idx="1922">
                  <c:v>74.355000000000004</c:v>
                </c:pt>
                <c:pt idx="1923">
                  <c:v>86.350999999999999</c:v>
                </c:pt>
                <c:pt idx="1924">
                  <c:v>72.558999999999997</c:v>
                </c:pt>
                <c:pt idx="1925">
                  <c:v>72.427000000000007</c:v>
                </c:pt>
                <c:pt idx="1926">
                  <c:v>89.296000000000006</c:v>
                </c:pt>
                <c:pt idx="1927">
                  <c:v>68.807000000000002</c:v>
                </c:pt>
                <c:pt idx="1928">
                  <c:v>71.825000000000003</c:v>
                </c:pt>
                <c:pt idx="1929">
                  <c:v>87.629000000000005</c:v>
                </c:pt>
                <c:pt idx="1930">
                  <c:v>76.367999999999995</c:v>
                </c:pt>
                <c:pt idx="1931">
                  <c:v>83.177000000000007</c:v>
                </c:pt>
                <c:pt idx="1932">
                  <c:v>108.57</c:v>
                </c:pt>
                <c:pt idx="1933">
                  <c:v>74.83</c:v>
                </c:pt>
                <c:pt idx="1934">
                  <c:v>77.686000000000007</c:v>
                </c:pt>
                <c:pt idx="1935">
                  <c:v>91.477999999999994</c:v>
                </c:pt>
                <c:pt idx="1936">
                  <c:v>74.308000000000007</c:v>
                </c:pt>
                <c:pt idx="1937">
                  <c:v>68.08</c:v>
                </c:pt>
                <c:pt idx="1938">
                  <c:v>67.600999999999999</c:v>
                </c:pt>
                <c:pt idx="1939">
                  <c:v>71.617999999999995</c:v>
                </c:pt>
                <c:pt idx="1940">
                  <c:v>82.513000000000005</c:v>
                </c:pt>
                <c:pt idx="1941">
                  <c:v>86.119</c:v>
                </c:pt>
                <c:pt idx="1942">
                  <c:v>81.453999999999994</c:v>
                </c:pt>
                <c:pt idx="1943">
                  <c:v>104.34</c:v>
                </c:pt>
                <c:pt idx="1944">
                  <c:v>80.201999999999998</c:v>
                </c:pt>
                <c:pt idx="1945">
                  <c:v>78.344999999999999</c:v>
                </c:pt>
                <c:pt idx="1946">
                  <c:v>73.683999999999997</c:v>
                </c:pt>
                <c:pt idx="1947">
                  <c:v>68.481999999999999</c:v>
                </c:pt>
                <c:pt idx="1948">
                  <c:v>90.13</c:v>
                </c:pt>
                <c:pt idx="1949">
                  <c:v>93.162000000000006</c:v>
                </c:pt>
                <c:pt idx="1950">
                  <c:v>89.12</c:v>
                </c:pt>
                <c:pt idx="1951">
                  <c:v>81.251999999999995</c:v>
                </c:pt>
                <c:pt idx="1952">
                  <c:v>71.003</c:v>
                </c:pt>
                <c:pt idx="1953">
                  <c:v>86.661000000000001</c:v>
                </c:pt>
                <c:pt idx="1954">
                  <c:v>93.116</c:v>
                </c:pt>
                <c:pt idx="1955">
                  <c:v>73.38</c:v>
                </c:pt>
                <c:pt idx="1956">
                  <c:v>73.36</c:v>
                </c:pt>
                <c:pt idx="1957">
                  <c:v>82.194000000000003</c:v>
                </c:pt>
                <c:pt idx="1958">
                  <c:v>77.927999999999997</c:v>
                </c:pt>
                <c:pt idx="1959">
                  <c:v>72.087999999999994</c:v>
                </c:pt>
                <c:pt idx="1960">
                  <c:v>82.394999999999996</c:v>
                </c:pt>
                <c:pt idx="1961">
                  <c:v>60.143000000000001</c:v>
                </c:pt>
                <c:pt idx="1962">
                  <c:v>72.543000000000006</c:v>
                </c:pt>
                <c:pt idx="1963">
                  <c:v>81.099999999999994</c:v>
                </c:pt>
                <c:pt idx="1964">
                  <c:v>73.713999999999999</c:v>
                </c:pt>
                <c:pt idx="1965">
                  <c:v>83.186999999999998</c:v>
                </c:pt>
                <c:pt idx="1966">
                  <c:v>78.831999999999994</c:v>
                </c:pt>
                <c:pt idx="1967">
                  <c:v>77.641000000000005</c:v>
                </c:pt>
                <c:pt idx="1968">
                  <c:v>74.620999999999995</c:v>
                </c:pt>
                <c:pt idx="1969">
                  <c:v>77.100999999999999</c:v>
                </c:pt>
                <c:pt idx="1970">
                  <c:v>72.436000000000007</c:v>
                </c:pt>
                <c:pt idx="1971">
                  <c:v>57.889000000000003</c:v>
                </c:pt>
                <c:pt idx="1972">
                  <c:v>82.686000000000007</c:v>
                </c:pt>
                <c:pt idx="1973">
                  <c:v>82.317999999999998</c:v>
                </c:pt>
                <c:pt idx="1974">
                  <c:v>75.388000000000005</c:v>
                </c:pt>
                <c:pt idx="1975">
                  <c:v>93.462999999999994</c:v>
                </c:pt>
                <c:pt idx="1976">
                  <c:v>85.307000000000002</c:v>
                </c:pt>
                <c:pt idx="1977">
                  <c:v>75.457999999999998</c:v>
                </c:pt>
                <c:pt idx="1978">
                  <c:v>98.472999999999999</c:v>
                </c:pt>
                <c:pt idx="1979">
                  <c:v>78.302000000000007</c:v>
                </c:pt>
                <c:pt idx="1980">
                  <c:v>85.741</c:v>
                </c:pt>
                <c:pt idx="1981">
                  <c:v>66.603999999999999</c:v>
                </c:pt>
                <c:pt idx="1982">
                  <c:v>76.637</c:v>
                </c:pt>
                <c:pt idx="1983">
                  <c:v>71.576999999999998</c:v>
                </c:pt>
                <c:pt idx="1984">
                  <c:v>93.816999999999993</c:v>
                </c:pt>
                <c:pt idx="1985">
                  <c:v>74.421999999999997</c:v>
                </c:pt>
                <c:pt idx="1986">
                  <c:v>68.47</c:v>
                </c:pt>
                <c:pt idx="1987">
                  <c:v>81.320999999999998</c:v>
                </c:pt>
                <c:pt idx="1988">
                  <c:v>78.953000000000003</c:v>
                </c:pt>
                <c:pt idx="1989">
                  <c:v>74.864999999999995</c:v>
                </c:pt>
                <c:pt idx="1990">
                  <c:v>74.891000000000005</c:v>
                </c:pt>
                <c:pt idx="1991">
                  <c:v>62.38</c:v>
                </c:pt>
                <c:pt idx="1992">
                  <c:v>74.942999999999998</c:v>
                </c:pt>
                <c:pt idx="1993">
                  <c:v>76.853999999999999</c:v>
                </c:pt>
                <c:pt idx="1994">
                  <c:v>80.352999999999994</c:v>
                </c:pt>
                <c:pt idx="1995">
                  <c:v>99.043999999999997</c:v>
                </c:pt>
                <c:pt idx="1996">
                  <c:v>82.638999999999996</c:v>
                </c:pt>
                <c:pt idx="1997">
                  <c:v>79.221000000000004</c:v>
                </c:pt>
                <c:pt idx="1998">
                  <c:v>71.962999999999994</c:v>
                </c:pt>
                <c:pt idx="1999">
                  <c:v>71.685000000000002</c:v>
                </c:pt>
                <c:pt idx="2000">
                  <c:v>58.856999999999999</c:v>
                </c:pt>
                <c:pt idx="2001">
                  <c:v>79.831999999999994</c:v>
                </c:pt>
                <c:pt idx="2002">
                  <c:v>71.567999999999998</c:v>
                </c:pt>
                <c:pt idx="2003">
                  <c:v>99.712999999999994</c:v>
                </c:pt>
                <c:pt idx="2004">
                  <c:v>64.706999999999994</c:v>
                </c:pt>
                <c:pt idx="2005">
                  <c:v>69.597999999999999</c:v>
                </c:pt>
                <c:pt idx="2006">
                  <c:v>87.709000000000003</c:v>
                </c:pt>
                <c:pt idx="2007">
                  <c:v>79.123000000000005</c:v>
                </c:pt>
                <c:pt idx="2008">
                  <c:v>65.353999999999999</c:v>
                </c:pt>
                <c:pt idx="2009">
                  <c:v>96.944999999999993</c:v>
                </c:pt>
                <c:pt idx="2010">
                  <c:v>80.739999999999995</c:v>
                </c:pt>
                <c:pt idx="2011">
                  <c:v>62.667999999999999</c:v>
                </c:pt>
                <c:pt idx="2012">
                  <c:v>75.403000000000006</c:v>
                </c:pt>
                <c:pt idx="2013">
                  <c:v>83.712999999999994</c:v>
                </c:pt>
                <c:pt idx="2014">
                  <c:v>73.194999999999993</c:v>
                </c:pt>
                <c:pt idx="2015">
                  <c:v>98.7</c:v>
                </c:pt>
                <c:pt idx="2016">
                  <c:v>70.399000000000001</c:v>
                </c:pt>
                <c:pt idx="2017">
                  <c:v>71.802000000000007</c:v>
                </c:pt>
                <c:pt idx="2018">
                  <c:v>68.808999999999997</c:v>
                </c:pt>
                <c:pt idx="2019">
                  <c:v>79.238</c:v>
                </c:pt>
                <c:pt idx="2020">
                  <c:v>76.888999999999996</c:v>
                </c:pt>
                <c:pt idx="2021">
                  <c:v>74.409000000000006</c:v>
                </c:pt>
                <c:pt idx="2022">
                  <c:v>94.688000000000002</c:v>
                </c:pt>
                <c:pt idx="2023">
                  <c:v>88.227000000000004</c:v>
                </c:pt>
                <c:pt idx="2024">
                  <c:v>79.590999999999994</c:v>
                </c:pt>
                <c:pt idx="2025">
                  <c:v>81.415000000000006</c:v>
                </c:pt>
                <c:pt idx="2026">
                  <c:v>82.35</c:v>
                </c:pt>
                <c:pt idx="2027">
                  <c:v>83.923000000000002</c:v>
                </c:pt>
                <c:pt idx="2028">
                  <c:v>72.198999999999998</c:v>
                </c:pt>
                <c:pt idx="2029">
                  <c:v>107.81</c:v>
                </c:pt>
                <c:pt idx="2030">
                  <c:v>90.51</c:v>
                </c:pt>
                <c:pt idx="2031">
                  <c:v>71.257999999999996</c:v>
                </c:pt>
                <c:pt idx="2032">
                  <c:v>88.066000000000003</c:v>
                </c:pt>
                <c:pt idx="2033">
                  <c:v>65.727000000000004</c:v>
                </c:pt>
                <c:pt idx="2034">
                  <c:v>68.909000000000006</c:v>
                </c:pt>
                <c:pt idx="2035">
                  <c:v>88.941000000000003</c:v>
                </c:pt>
                <c:pt idx="2036">
                  <c:v>74.28</c:v>
                </c:pt>
                <c:pt idx="2037">
                  <c:v>71.073999999999998</c:v>
                </c:pt>
                <c:pt idx="2038">
                  <c:v>83.852999999999994</c:v>
                </c:pt>
                <c:pt idx="2039">
                  <c:v>76.417000000000002</c:v>
                </c:pt>
                <c:pt idx="2040">
                  <c:v>86.171999999999997</c:v>
                </c:pt>
                <c:pt idx="2041">
                  <c:v>67.522999999999996</c:v>
                </c:pt>
                <c:pt idx="2042">
                  <c:v>79.23</c:v>
                </c:pt>
                <c:pt idx="2043">
                  <c:v>80.290999999999997</c:v>
                </c:pt>
                <c:pt idx="2044">
                  <c:v>73.445999999999998</c:v>
                </c:pt>
                <c:pt idx="2045">
                  <c:v>80.036000000000001</c:v>
                </c:pt>
                <c:pt idx="2046">
                  <c:v>65.271000000000001</c:v>
                </c:pt>
                <c:pt idx="2047">
                  <c:v>85.521000000000001</c:v>
                </c:pt>
                <c:pt idx="2048">
                  <c:v>67.655000000000001</c:v>
                </c:pt>
                <c:pt idx="2049">
                  <c:v>72.247</c:v>
                </c:pt>
                <c:pt idx="2050">
                  <c:v>75.953000000000003</c:v>
                </c:pt>
                <c:pt idx="2051">
                  <c:v>88.540999999999997</c:v>
                </c:pt>
                <c:pt idx="2052">
                  <c:v>65.094999999999999</c:v>
                </c:pt>
                <c:pt idx="2053">
                  <c:v>86.918000000000006</c:v>
                </c:pt>
                <c:pt idx="2054">
                  <c:v>79.712999999999994</c:v>
                </c:pt>
                <c:pt idx="2055">
                  <c:v>74.698999999999998</c:v>
                </c:pt>
                <c:pt idx="2056">
                  <c:v>89.453000000000003</c:v>
                </c:pt>
                <c:pt idx="2057">
                  <c:v>74.010999999999996</c:v>
                </c:pt>
                <c:pt idx="2058">
                  <c:v>98.135999999999996</c:v>
                </c:pt>
                <c:pt idx="2059">
                  <c:v>97.825000000000003</c:v>
                </c:pt>
                <c:pt idx="2060">
                  <c:v>77.462000000000003</c:v>
                </c:pt>
                <c:pt idx="2061">
                  <c:v>80.025000000000006</c:v>
                </c:pt>
                <c:pt idx="2062">
                  <c:v>78.194000000000003</c:v>
                </c:pt>
                <c:pt idx="2063">
                  <c:v>72.194999999999993</c:v>
                </c:pt>
                <c:pt idx="2064">
                  <c:v>73.873000000000005</c:v>
                </c:pt>
                <c:pt idx="2065">
                  <c:v>90.497</c:v>
                </c:pt>
                <c:pt idx="2066">
                  <c:v>71.632000000000005</c:v>
                </c:pt>
                <c:pt idx="2067">
                  <c:v>68.304000000000002</c:v>
                </c:pt>
                <c:pt idx="2068">
                  <c:v>67.105000000000004</c:v>
                </c:pt>
                <c:pt idx="2069">
                  <c:v>87.32</c:v>
                </c:pt>
                <c:pt idx="2070">
                  <c:v>70.040999999999997</c:v>
                </c:pt>
                <c:pt idx="2071">
                  <c:v>80.177999999999997</c:v>
                </c:pt>
                <c:pt idx="2072">
                  <c:v>99.27</c:v>
                </c:pt>
                <c:pt idx="2073">
                  <c:v>81.287000000000006</c:v>
                </c:pt>
                <c:pt idx="2074">
                  <c:v>71.814999999999998</c:v>
                </c:pt>
                <c:pt idx="2075">
                  <c:v>72.923000000000002</c:v>
                </c:pt>
                <c:pt idx="2076">
                  <c:v>60.966000000000001</c:v>
                </c:pt>
                <c:pt idx="2077">
                  <c:v>84.123000000000005</c:v>
                </c:pt>
                <c:pt idx="2078">
                  <c:v>89.31</c:v>
                </c:pt>
                <c:pt idx="2079">
                  <c:v>106.99</c:v>
                </c:pt>
                <c:pt idx="2080">
                  <c:v>84.304000000000002</c:v>
                </c:pt>
                <c:pt idx="2081">
                  <c:v>67.465000000000003</c:v>
                </c:pt>
                <c:pt idx="2082">
                  <c:v>88.870999999999995</c:v>
                </c:pt>
                <c:pt idx="2083">
                  <c:v>64.593000000000004</c:v>
                </c:pt>
                <c:pt idx="2084">
                  <c:v>89.602000000000004</c:v>
                </c:pt>
                <c:pt idx="2085">
                  <c:v>67.650999999999996</c:v>
                </c:pt>
                <c:pt idx="2086">
                  <c:v>69.474999999999994</c:v>
                </c:pt>
                <c:pt idx="2087">
                  <c:v>94.317999999999998</c:v>
                </c:pt>
                <c:pt idx="2088">
                  <c:v>73.48</c:v>
                </c:pt>
                <c:pt idx="2089">
                  <c:v>70.337000000000003</c:v>
                </c:pt>
                <c:pt idx="2090">
                  <c:v>76.623000000000005</c:v>
                </c:pt>
                <c:pt idx="2091">
                  <c:v>62.302</c:v>
                </c:pt>
                <c:pt idx="2092">
                  <c:v>79.921000000000006</c:v>
                </c:pt>
                <c:pt idx="2093">
                  <c:v>79.680000000000007</c:v>
                </c:pt>
                <c:pt idx="2094">
                  <c:v>87.766000000000005</c:v>
                </c:pt>
                <c:pt idx="2095">
                  <c:v>67.257999999999996</c:v>
                </c:pt>
                <c:pt idx="2096">
                  <c:v>79.247</c:v>
                </c:pt>
                <c:pt idx="2097">
                  <c:v>53.082000000000001</c:v>
                </c:pt>
                <c:pt idx="2098">
                  <c:v>81.787999999999997</c:v>
                </c:pt>
                <c:pt idx="2099">
                  <c:v>79.016999999999996</c:v>
                </c:pt>
                <c:pt idx="2100">
                  <c:v>82.676000000000002</c:v>
                </c:pt>
                <c:pt idx="2101">
                  <c:v>71.174999999999997</c:v>
                </c:pt>
                <c:pt idx="2102">
                  <c:v>71.677999999999997</c:v>
                </c:pt>
                <c:pt idx="2103">
                  <c:v>76.02</c:v>
                </c:pt>
                <c:pt idx="2104">
                  <c:v>93.453000000000003</c:v>
                </c:pt>
                <c:pt idx="2105">
                  <c:v>90.103999999999999</c:v>
                </c:pt>
                <c:pt idx="2106">
                  <c:v>79.093000000000004</c:v>
                </c:pt>
                <c:pt idx="2107">
                  <c:v>59.067999999999998</c:v>
                </c:pt>
                <c:pt idx="2108">
                  <c:v>69.515000000000001</c:v>
                </c:pt>
                <c:pt idx="2109">
                  <c:v>97.533000000000001</c:v>
                </c:pt>
                <c:pt idx="2110">
                  <c:v>63.311999999999998</c:v>
                </c:pt>
                <c:pt idx="2111">
                  <c:v>68.635999999999996</c:v>
                </c:pt>
                <c:pt idx="2112">
                  <c:v>101.32</c:v>
                </c:pt>
                <c:pt idx="2113">
                  <c:v>68.869</c:v>
                </c:pt>
                <c:pt idx="2114">
                  <c:v>91.183999999999997</c:v>
                </c:pt>
                <c:pt idx="2115">
                  <c:v>98.069000000000003</c:v>
                </c:pt>
                <c:pt idx="2116">
                  <c:v>73.905000000000001</c:v>
                </c:pt>
                <c:pt idx="2117">
                  <c:v>80.423000000000002</c:v>
                </c:pt>
                <c:pt idx="2118">
                  <c:v>62.84</c:v>
                </c:pt>
                <c:pt idx="2119">
                  <c:v>81.412999999999997</c:v>
                </c:pt>
                <c:pt idx="2120">
                  <c:v>56.521999999999998</c:v>
                </c:pt>
                <c:pt idx="2121">
                  <c:v>76.641000000000005</c:v>
                </c:pt>
                <c:pt idx="2122">
                  <c:v>88.781999999999996</c:v>
                </c:pt>
                <c:pt idx="2123">
                  <c:v>73.103999999999999</c:v>
                </c:pt>
                <c:pt idx="2124">
                  <c:v>74.066000000000003</c:v>
                </c:pt>
                <c:pt idx="2125">
                  <c:v>77.376000000000005</c:v>
                </c:pt>
                <c:pt idx="2126">
                  <c:v>59.98</c:v>
                </c:pt>
                <c:pt idx="2127">
                  <c:v>74.7</c:v>
                </c:pt>
                <c:pt idx="2128">
                  <c:v>77.942999999999998</c:v>
                </c:pt>
                <c:pt idx="2129">
                  <c:v>68.108000000000004</c:v>
                </c:pt>
                <c:pt idx="2130">
                  <c:v>81.771000000000001</c:v>
                </c:pt>
                <c:pt idx="2131">
                  <c:v>84.805000000000007</c:v>
                </c:pt>
                <c:pt idx="2132">
                  <c:v>69.754000000000005</c:v>
                </c:pt>
                <c:pt idx="2133">
                  <c:v>76.503</c:v>
                </c:pt>
                <c:pt idx="2134">
                  <c:v>76.203999999999994</c:v>
                </c:pt>
                <c:pt idx="2135">
                  <c:v>93.17</c:v>
                </c:pt>
                <c:pt idx="2136">
                  <c:v>70.2</c:v>
                </c:pt>
                <c:pt idx="2137">
                  <c:v>66.045000000000002</c:v>
                </c:pt>
                <c:pt idx="2138">
                  <c:v>57.926000000000002</c:v>
                </c:pt>
                <c:pt idx="2139">
                  <c:v>63.02</c:v>
                </c:pt>
                <c:pt idx="2140">
                  <c:v>72.119</c:v>
                </c:pt>
                <c:pt idx="2141">
                  <c:v>87.665999999999997</c:v>
                </c:pt>
                <c:pt idx="2142">
                  <c:v>87.156999999999996</c:v>
                </c:pt>
                <c:pt idx="2143">
                  <c:v>75.138999999999996</c:v>
                </c:pt>
                <c:pt idx="2144">
                  <c:v>60.802</c:v>
                </c:pt>
                <c:pt idx="2145">
                  <c:v>76.212000000000003</c:v>
                </c:pt>
                <c:pt idx="2146">
                  <c:v>93.613</c:v>
                </c:pt>
                <c:pt idx="2147">
                  <c:v>78.623000000000005</c:v>
                </c:pt>
                <c:pt idx="2148">
                  <c:v>85.32</c:v>
                </c:pt>
                <c:pt idx="2149">
                  <c:v>73.478999999999999</c:v>
                </c:pt>
                <c:pt idx="2150">
                  <c:v>82.370999999999995</c:v>
                </c:pt>
                <c:pt idx="2151">
                  <c:v>79.183999999999997</c:v>
                </c:pt>
                <c:pt idx="2152">
                  <c:v>90.67</c:v>
                </c:pt>
                <c:pt idx="2153">
                  <c:v>83.506</c:v>
                </c:pt>
                <c:pt idx="2154">
                  <c:v>81.372</c:v>
                </c:pt>
                <c:pt idx="2155">
                  <c:v>71.39</c:v>
                </c:pt>
                <c:pt idx="2156">
                  <c:v>66.048000000000002</c:v>
                </c:pt>
                <c:pt idx="2157">
                  <c:v>56.475000000000001</c:v>
                </c:pt>
                <c:pt idx="2158">
                  <c:v>79.771000000000001</c:v>
                </c:pt>
                <c:pt idx="2159">
                  <c:v>61.625</c:v>
                </c:pt>
                <c:pt idx="2160">
                  <c:v>75.3</c:v>
                </c:pt>
                <c:pt idx="2161">
                  <c:v>80.953999999999994</c:v>
                </c:pt>
                <c:pt idx="2162">
                  <c:v>93.343999999999994</c:v>
                </c:pt>
                <c:pt idx="2163">
                  <c:v>77.778000000000006</c:v>
                </c:pt>
                <c:pt idx="2164">
                  <c:v>78.956000000000003</c:v>
                </c:pt>
                <c:pt idx="2165">
                  <c:v>82.034999999999997</c:v>
                </c:pt>
                <c:pt idx="2166">
                  <c:v>95.912000000000006</c:v>
                </c:pt>
                <c:pt idx="2167">
                  <c:v>84.247</c:v>
                </c:pt>
                <c:pt idx="2168">
                  <c:v>77.566000000000003</c:v>
                </c:pt>
                <c:pt idx="2169">
                  <c:v>85.834999999999994</c:v>
                </c:pt>
                <c:pt idx="2170">
                  <c:v>75.725999999999999</c:v>
                </c:pt>
                <c:pt idx="2171">
                  <c:v>66.846999999999994</c:v>
                </c:pt>
                <c:pt idx="2172">
                  <c:v>75.051000000000002</c:v>
                </c:pt>
                <c:pt idx="2173">
                  <c:v>86.581000000000003</c:v>
                </c:pt>
                <c:pt idx="2174">
                  <c:v>83.42</c:v>
                </c:pt>
                <c:pt idx="2175">
                  <c:v>73.591999999999999</c:v>
                </c:pt>
                <c:pt idx="2176">
                  <c:v>73.682000000000002</c:v>
                </c:pt>
                <c:pt idx="2177">
                  <c:v>79.948999999999998</c:v>
                </c:pt>
                <c:pt idx="2178">
                  <c:v>61.777000000000001</c:v>
                </c:pt>
                <c:pt idx="2179">
                  <c:v>65.447000000000003</c:v>
                </c:pt>
                <c:pt idx="2180">
                  <c:v>87.655000000000001</c:v>
                </c:pt>
                <c:pt idx="2181">
                  <c:v>71.781999999999996</c:v>
                </c:pt>
                <c:pt idx="2182">
                  <c:v>71.89</c:v>
                </c:pt>
                <c:pt idx="2183">
                  <c:v>68.644000000000005</c:v>
                </c:pt>
                <c:pt idx="2184">
                  <c:v>80.798000000000002</c:v>
                </c:pt>
                <c:pt idx="2185">
                  <c:v>75.873000000000005</c:v>
                </c:pt>
                <c:pt idx="2186">
                  <c:v>85.424999999999997</c:v>
                </c:pt>
                <c:pt idx="2187">
                  <c:v>86.51</c:v>
                </c:pt>
                <c:pt idx="2188">
                  <c:v>66.31</c:v>
                </c:pt>
                <c:pt idx="2189">
                  <c:v>71.849999999999994</c:v>
                </c:pt>
                <c:pt idx="2190">
                  <c:v>71.296999999999997</c:v>
                </c:pt>
                <c:pt idx="2191">
                  <c:v>62.808999999999997</c:v>
                </c:pt>
                <c:pt idx="2192">
                  <c:v>104.28</c:v>
                </c:pt>
                <c:pt idx="2193">
                  <c:v>65.430000000000007</c:v>
                </c:pt>
                <c:pt idx="2194">
                  <c:v>98.945999999999998</c:v>
                </c:pt>
                <c:pt idx="2195">
                  <c:v>71.274000000000001</c:v>
                </c:pt>
                <c:pt idx="2196">
                  <c:v>53.274000000000001</c:v>
                </c:pt>
                <c:pt idx="2197">
                  <c:v>57.417000000000002</c:v>
                </c:pt>
                <c:pt idx="2198">
                  <c:v>70.403999999999996</c:v>
                </c:pt>
                <c:pt idx="2199">
                  <c:v>65.620999999999995</c:v>
                </c:pt>
                <c:pt idx="2200">
                  <c:v>82.167000000000002</c:v>
                </c:pt>
                <c:pt idx="2201">
                  <c:v>82.382999999999996</c:v>
                </c:pt>
                <c:pt idx="2202">
                  <c:v>92.016999999999996</c:v>
                </c:pt>
                <c:pt idx="2203">
                  <c:v>77.16</c:v>
                </c:pt>
                <c:pt idx="2204">
                  <c:v>75.132999999999996</c:v>
                </c:pt>
                <c:pt idx="2205">
                  <c:v>65.564999999999998</c:v>
                </c:pt>
                <c:pt idx="2206">
                  <c:v>93.061999999999998</c:v>
                </c:pt>
                <c:pt idx="2207">
                  <c:v>91.004000000000005</c:v>
                </c:pt>
                <c:pt idx="2208">
                  <c:v>104.88</c:v>
                </c:pt>
                <c:pt idx="2209">
                  <c:v>65.766999999999996</c:v>
                </c:pt>
                <c:pt idx="2210">
                  <c:v>83.320999999999998</c:v>
                </c:pt>
                <c:pt idx="2211">
                  <c:v>69.960999999999999</c:v>
                </c:pt>
                <c:pt idx="2212">
                  <c:v>81.888999999999996</c:v>
                </c:pt>
                <c:pt idx="2213">
                  <c:v>77.622</c:v>
                </c:pt>
                <c:pt idx="2214">
                  <c:v>77.084000000000003</c:v>
                </c:pt>
                <c:pt idx="2215">
                  <c:v>71.835999999999999</c:v>
                </c:pt>
                <c:pt idx="2216">
                  <c:v>96.701999999999998</c:v>
                </c:pt>
                <c:pt idx="2217">
                  <c:v>66.025999999999996</c:v>
                </c:pt>
                <c:pt idx="2218">
                  <c:v>58.399000000000001</c:v>
                </c:pt>
                <c:pt idx="2219">
                  <c:v>56.915999999999997</c:v>
                </c:pt>
                <c:pt idx="2220">
                  <c:v>75.457999999999998</c:v>
                </c:pt>
                <c:pt idx="2221">
                  <c:v>50.939</c:v>
                </c:pt>
                <c:pt idx="2222">
                  <c:v>65.510999999999996</c:v>
                </c:pt>
                <c:pt idx="2223">
                  <c:v>72.53</c:v>
                </c:pt>
                <c:pt idx="2224">
                  <c:v>72.231999999999999</c:v>
                </c:pt>
                <c:pt idx="2225">
                  <c:v>72.247</c:v>
                </c:pt>
                <c:pt idx="2226">
                  <c:v>69.015000000000001</c:v>
                </c:pt>
                <c:pt idx="2227">
                  <c:v>75.912000000000006</c:v>
                </c:pt>
                <c:pt idx="2228">
                  <c:v>68.507000000000005</c:v>
                </c:pt>
                <c:pt idx="2229">
                  <c:v>60.837000000000003</c:v>
                </c:pt>
                <c:pt idx="2230">
                  <c:v>52.819000000000003</c:v>
                </c:pt>
                <c:pt idx="2231">
                  <c:v>79.713999999999999</c:v>
                </c:pt>
                <c:pt idx="2232">
                  <c:v>84.697000000000003</c:v>
                </c:pt>
                <c:pt idx="2233">
                  <c:v>54.427</c:v>
                </c:pt>
                <c:pt idx="2234">
                  <c:v>69.331999999999994</c:v>
                </c:pt>
                <c:pt idx="2235">
                  <c:v>90.676000000000002</c:v>
                </c:pt>
                <c:pt idx="2236">
                  <c:v>81.820999999999998</c:v>
                </c:pt>
                <c:pt idx="2237">
                  <c:v>76.426000000000002</c:v>
                </c:pt>
                <c:pt idx="2238">
                  <c:v>78.619</c:v>
                </c:pt>
                <c:pt idx="2239">
                  <c:v>83.108999999999995</c:v>
                </c:pt>
                <c:pt idx="2240">
                  <c:v>71.816000000000003</c:v>
                </c:pt>
                <c:pt idx="2241">
                  <c:v>64.162999999999997</c:v>
                </c:pt>
                <c:pt idx="2242">
                  <c:v>67.680999999999997</c:v>
                </c:pt>
                <c:pt idx="2243">
                  <c:v>78.926000000000002</c:v>
                </c:pt>
                <c:pt idx="2244">
                  <c:v>85.356999999999999</c:v>
                </c:pt>
                <c:pt idx="2245">
                  <c:v>78.171000000000006</c:v>
                </c:pt>
                <c:pt idx="2246">
                  <c:v>81.358000000000004</c:v>
                </c:pt>
                <c:pt idx="2247">
                  <c:v>65.472999999999999</c:v>
                </c:pt>
                <c:pt idx="2248">
                  <c:v>61.393999999999998</c:v>
                </c:pt>
                <c:pt idx="2249">
                  <c:v>85.106999999999999</c:v>
                </c:pt>
                <c:pt idx="2250">
                  <c:v>74.546000000000006</c:v>
                </c:pt>
                <c:pt idx="2251">
                  <c:v>75.396000000000001</c:v>
                </c:pt>
                <c:pt idx="2252">
                  <c:v>67.2</c:v>
                </c:pt>
                <c:pt idx="2253">
                  <c:v>74.248000000000005</c:v>
                </c:pt>
                <c:pt idx="2254">
                  <c:v>67.998999999999995</c:v>
                </c:pt>
                <c:pt idx="2255">
                  <c:v>79.706000000000003</c:v>
                </c:pt>
                <c:pt idx="2256">
                  <c:v>56.960999999999999</c:v>
                </c:pt>
                <c:pt idx="2257">
                  <c:v>79.319000000000003</c:v>
                </c:pt>
                <c:pt idx="2258">
                  <c:v>70.055000000000007</c:v>
                </c:pt>
                <c:pt idx="2259">
                  <c:v>79.543999999999997</c:v>
                </c:pt>
                <c:pt idx="2260">
                  <c:v>83.525000000000006</c:v>
                </c:pt>
                <c:pt idx="2261">
                  <c:v>79.394000000000005</c:v>
                </c:pt>
                <c:pt idx="2262">
                  <c:v>72.695999999999998</c:v>
                </c:pt>
                <c:pt idx="2263">
                  <c:v>76.94</c:v>
                </c:pt>
                <c:pt idx="2264">
                  <c:v>85.483999999999995</c:v>
                </c:pt>
                <c:pt idx="2265">
                  <c:v>69.435000000000002</c:v>
                </c:pt>
                <c:pt idx="2266">
                  <c:v>83.938000000000002</c:v>
                </c:pt>
                <c:pt idx="2267">
                  <c:v>63.119</c:v>
                </c:pt>
                <c:pt idx="2268">
                  <c:v>84.441000000000003</c:v>
                </c:pt>
                <c:pt idx="2269">
                  <c:v>78.876999999999995</c:v>
                </c:pt>
                <c:pt idx="2270">
                  <c:v>82.905000000000001</c:v>
                </c:pt>
                <c:pt idx="2271">
                  <c:v>75.463999999999999</c:v>
                </c:pt>
                <c:pt idx="2272">
                  <c:v>69.933999999999997</c:v>
                </c:pt>
                <c:pt idx="2273">
                  <c:v>69.756</c:v>
                </c:pt>
                <c:pt idx="2274">
                  <c:v>74.016000000000005</c:v>
                </c:pt>
                <c:pt idx="2275">
                  <c:v>70.56</c:v>
                </c:pt>
                <c:pt idx="2276">
                  <c:v>87.036000000000001</c:v>
                </c:pt>
                <c:pt idx="2277">
                  <c:v>77.727000000000004</c:v>
                </c:pt>
                <c:pt idx="2278">
                  <c:v>76.004999999999995</c:v>
                </c:pt>
                <c:pt idx="2279">
                  <c:v>77.611000000000004</c:v>
                </c:pt>
                <c:pt idx="2280">
                  <c:v>77.331999999999994</c:v>
                </c:pt>
                <c:pt idx="2281">
                  <c:v>62.351999999999997</c:v>
                </c:pt>
                <c:pt idx="2282">
                  <c:v>79.290999999999997</c:v>
                </c:pt>
                <c:pt idx="2283">
                  <c:v>62.552</c:v>
                </c:pt>
                <c:pt idx="2284">
                  <c:v>57.616</c:v>
                </c:pt>
                <c:pt idx="2285">
                  <c:v>75.225999999999999</c:v>
                </c:pt>
                <c:pt idx="2286">
                  <c:v>65.497</c:v>
                </c:pt>
                <c:pt idx="2287">
                  <c:v>70.275000000000006</c:v>
                </c:pt>
                <c:pt idx="2288">
                  <c:v>90.052999999999997</c:v>
                </c:pt>
                <c:pt idx="2289">
                  <c:v>58.991</c:v>
                </c:pt>
                <c:pt idx="2290">
                  <c:v>71.260000000000005</c:v>
                </c:pt>
                <c:pt idx="2291">
                  <c:v>75.7</c:v>
                </c:pt>
                <c:pt idx="2292">
                  <c:v>80.927999999999997</c:v>
                </c:pt>
                <c:pt idx="2293">
                  <c:v>57.085999999999999</c:v>
                </c:pt>
                <c:pt idx="2294">
                  <c:v>71.634</c:v>
                </c:pt>
                <c:pt idx="2295">
                  <c:v>82.396000000000001</c:v>
                </c:pt>
                <c:pt idx="2296">
                  <c:v>80.183000000000007</c:v>
                </c:pt>
                <c:pt idx="2297">
                  <c:v>81.269000000000005</c:v>
                </c:pt>
                <c:pt idx="2298">
                  <c:v>73</c:v>
                </c:pt>
                <c:pt idx="2299">
                  <c:v>73.897000000000006</c:v>
                </c:pt>
                <c:pt idx="2300">
                  <c:v>72.994</c:v>
                </c:pt>
                <c:pt idx="2301">
                  <c:v>67.218999999999994</c:v>
                </c:pt>
                <c:pt idx="2302">
                  <c:v>86.873000000000005</c:v>
                </c:pt>
                <c:pt idx="2303">
                  <c:v>81.63</c:v>
                </c:pt>
                <c:pt idx="2304">
                  <c:v>51.375</c:v>
                </c:pt>
                <c:pt idx="2305">
                  <c:v>87.72</c:v>
                </c:pt>
                <c:pt idx="2306">
                  <c:v>71.53</c:v>
                </c:pt>
                <c:pt idx="2307">
                  <c:v>75.576999999999998</c:v>
                </c:pt>
                <c:pt idx="2308">
                  <c:v>69.024000000000001</c:v>
                </c:pt>
                <c:pt idx="2309">
                  <c:v>88.546999999999997</c:v>
                </c:pt>
                <c:pt idx="2310">
                  <c:v>79.099999999999994</c:v>
                </c:pt>
                <c:pt idx="2311">
                  <c:v>76.875</c:v>
                </c:pt>
                <c:pt idx="2312">
                  <c:v>88.153000000000006</c:v>
                </c:pt>
                <c:pt idx="2313">
                  <c:v>80.564999999999998</c:v>
                </c:pt>
                <c:pt idx="2314">
                  <c:v>64.006</c:v>
                </c:pt>
                <c:pt idx="2315">
                  <c:v>95.293999999999997</c:v>
                </c:pt>
                <c:pt idx="2316">
                  <c:v>71.17</c:v>
                </c:pt>
                <c:pt idx="2317">
                  <c:v>88.742000000000004</c:v>
                </c:pt>
                <c:pt idx="2318">
                  <c:v>71.981999999999999</c:v>
                </c:pt>
                <c:pt idx="2319">
                  <c:v>70.718000000000004</c:v>
                </c:pt>
                <c:pt idx="2320">
                  <c:v>82.225999999999999</c:v>
                </c:pt>
                <c:pt idx="2321">
                  <c:v>65.400000000000006</c:v>
                </c:pt>
                <c:pt idx="2322">
                  <c:v>82.527000000000001</c:v>
                </c:pt>
                <c:pt idx="2323">
                  <c:v>80.149000000000001</c:v>
                </c:pt>
                <c:pt idx="2324">
                  <c:v>79.733999999999995</c:v>
                </c:pt>
                <c:pt idx="2325">
                  <c:v>73.218000000000004</c:v>
                </c:pt>
                <c:pt idx="2326">
                  <c:v>73.731999999999999</c:v>
                </c:pt>
                <c:pt idx="2327">
                  <c:v>73.548000000000002</c:v>
                </c:pt>
                <c:pt idx="2328">
                  <c:v>73.992000000000004</c:v>
                </c:pt>
                <c:pt idx="2329">
                  <c:v>77.284000000000006</c:v>
                </c:pt>
                <c:pt idx="2330">
                  <c:v>74.168999999999997</c:v>
                </c:pt>
                <c:pt idx="2331">
                  <c:v>73.210999999999999</c:v>
                </c:pt>
                <c:pt idx="2332">
                  <c:v>76.997</c:v>
                </c:pt>
                <c:pt idx="2333">
                  <c:v>72.436000000000007</c:v>
                </c:pt>
                <c:pt idx="2334">
                  <c:v>57.86</c:v>
                </c:pt>
                <c:pt idx="2335">
                  <c:v>78.349000000000004</c:v>
                </c:pt>
                <c:pt idx="2336">
                  <c:v>70.296999999999997</c:v>
                </c:pt>
                <c:pt idx="2337">
                  <c:v>60.188000000000002</c:v>
                </c:pt>
                <c:pt idx="2338">
                  <c:v>89.16</c:v>
                </c:pt>
                <c:pt idx="2339">
                  <c:v>91.801000000000002</c:v>
                </c:pt>
                <c:pt idx="2340">
                  <c:v>84.808000000000007</c:v>
                </c:pt>
                <c:pt idx="2341">
                  <c:v>62.96</c:v>
                </c:pt>
                <c:pt idx="2342">
                  <c:v>64.873999999999995</c:v>
                </c:pt>
                <c:pt idx="2343">
                  <c:v>61.957999999999998</c:v>
                </c:pt>
                <c:pt idx="2344">
                  <c:v>87.724000000000004</c:v>
                </c:pt>
                <c:pt idx="2345">
                  <c:v>61.423000000000002</c:v>
                </c:pt>
                <c:pt idx="2346">
                  <c:v>66.097999999999999</c:v>
                </c:pt>
                <c:pt idx="2347">
                  <c:v>74.686000000000007</c:v>
                </c:pt>
                <c:pt idx="2348">
                  <c:v>71.507999999999996</c:v>
                </c:pt>
                <c:pt idx="2349">
                  <c:v>84.572999999999993</c:v>
                </c:pt>
                <c:pt idx="2350">
                  <c:v>58.162999999999997</c:v>
                </c:pt>
                <c:pt idx="2351">
                  <c:v>82.405000000000001</c:v>
                </c:pt>
                <c:pt idx="2352">
                  <c:v>69.558999999999997</c:v>
                </c:pt>
                <c:pt idx="2353">
                  <c:v>58.689</c:v>
                </c:pt>
                <c:pt idx="2354">
                  <c:v>49.872</c:v>
                </c:pt>
                <c:pt idx="2355">
                  <c:v>83.584999999999994</c:v>
                </c:pt>
                <c:pt idx="2356">
                  <c:v>76.724000000000004</c:v>
                </c:pt>
                <c:pt idx="2357">
                  <c:v>83.338999999999999</c:v>
                </c:pt>
                <c:pt idx="2358">
                  <c:v>74.656999999999996</c:v>
                </c:pt>
                <c:pt idx="2359">
                  <c:v>68.548000000000002</c:v>
                </c:pt>
                <c:pt idx="2360">
                  <c:v>70.42</c:v>
                </c:pt>
                <c:pt idx="2361">
                  <c:v>79.558000000000007</c:v>
                </c:pt>
                <c:pt idx="2362">
                  <c:v>86.89</c:v>
                </c:pt>
                <c:pt idx="2363">
                  <c:v>78.855000000000004</c:v>
                </c:pt>
                <c:pt idx="2364">
                  <c:v>74.113</c:v>
                </c:pt>
                <c:pt idx="2365">
                  <c:v>68.843999999999994</c:v>
                </c:pt>
                <c:pt idx="2366">
                  <c:v>68.221000000000004</c:v>
                </c:pt>
                <c:pt idx="2367">
                  <c:v>69.475999999999999</c:v>
                </c:pt>
                <c:pt idx="2368">
                  <c:v>90.488</c:v>
                </c:pt>
                <c:pt idx="2369">
                  <c:v>83.11</c:v>
                </c:pt>
                <c:pt idx="2370">
                  <c:v>77.406999999999996</c:v>
                </c:pt>
                <c:pt idx="2371">
                  <c:v>89.013999999999996</c:v>
                </c:pt>
                <c:pt idx="2372">
                  <c:v>77.504999999999995</c:v>
                </c:pt>
                <c:pt idx="2373">
                  <c:v>68.481999999999999</c:v>
                </c:pt>
                <c:pt idx="2374">
                  <c:v>88.016000000000005</c:v>
                </c:pt>
                <c:pt idx="2375">
                  <c:v>70.215000000000003</c:v>
                </c:pt>
                <c:pt idx="2376">
                  <c:v>74.144999999999996</c:v>
                </c:pt>
                <c:pt idx="2377">
                  <c:v>77.534000000000006</c:v>
                </c:pt>
                <c:pt idx="2378">
                  <c:v>84.703999999999994</c:v>
                </c:pt>
                <c:pt idx="2379">
                  <c:v>83.319000000000003</c:v>
                </c:pt>
                <c:pt idx="2380">
                  <c:v>99.507000000000005</c:v>
                </c:pt>
                <c:pt idx="2381">
                  <c:v>77.909000000000006</c:v>
                </c:pt>
                <c:pt idx="2382">
                  <c:v>58.674999999999997</c:v>
                </c:pt>
                <c:pt idx="2383">
                  <c:v>67.429000000000002</c:v>
                </c:pt>
                <c:pt idx="2384">
                  <c:v>60.984999999999999</c:v>
                </c:pt>
                <c:pt idx="2385">
                  <c:v>77.781999999999996</c:v>
                </c:pt>
                <c:pt idx="2386">
                  <c:v>60.581000000000003</c:v>
                </c:pt>
                <c:pt idx="2387">
                  <c:v>76.968000000000004</c:v>
                </c:pt>
                <c:pt idx="2388">
                  <c:v>71.623000000000005</c:v>
                </c:pt>
                <c:pt idx="2389">
                  <c:v>75.447000000000003</c:v>
                </c:pt>
                <c:pt idx="2390">
                  <c:v>73.206000000000003</c:v>
                </c:pt>
                <c:pt idx="2391">
                  <c:v>71.694000000000003</c:v>
                </c:pt>
                <c:pt idx="2392">
                  <c:v>78.23</c:v>
                </c:pt>
                <c:pt idx="2393">
                  <c:v>76.683000000000007</c:v>
                </c:pt>
                <c:pt idx="2394">
                  <c:v>80.896000000000001</c:v>
                </c:pt>
                <c:pt idx="2395">
                  <c:v>74.05</c:v>
                </c:pt>
                <c:pt idx="2396">
                  <c:v>73.945999999999998</c:v>
                </c:pt>
                <c:pt idx="2397">
                  <c:v>65.796000000000006</c:v>
                </c:pt>
                <c:pt idx="2398">
                  <c:v>71.244</c:v>
                </c:pt>
                <c:pt idx="2399">
                  <c:v>72.611000000000004</c:v>
                </c:pt>
                <c:pt idx="2400">
                  <c:v>61.107999999999997</c:v>
                </c:pt>
                <c:pt idx="2401">
                  <c:v>79.444000000000003</c:v>
                </c:pt>
                <c:pt idx="2402">
                  <c:v>65.869</c:v>
                </c:pt>
                <c:pt idx="2403">
                  <c:v>72.064999999999998</c:v>
                </c:pt>
                <c:pt idx="2404">
                  <c:v>63.866</c:v>
                </c:pt>
                <c:pt idx="2405">
                  <c:v>64.266999999999996</c:v>
                </c:pt>
                <c:pt idx="2406">
                  <c:v>76.533000000000001</c:v>
                </c:pt>
                <c:pt idx="2407">
                  <c:v>77.402000000000001</c:v>
                </c:pt>
                <c:pt idx="2408">
                  <c:v>66.608000000000004</c:v>
                </c:pt>
                <c:pt idx="2409">
                  <c:v>69.512</c:v>
                </c:pt>
                <c:pt idx="2410">
                  <c:v>97.694000000000003</c:v>
                </c:pt>
                <c:pt idx="2411">
                  <c:v>71.11</c:v>
                </c:pt>
                <c:pt idx="2412">
                  <c:v>80.052000000000007</c:v>
                </c:pt>
                <c:pt idx="2413">
                  <c:v>65.108000000000004</c:v>
                </c:pt>
                <c:pt idx="2414">
                  <c:v>67.409000000000006</c:v>
                </c:pt>
                <c:pt idx="2415">
                  <c:v>76.981999999999999</c:v>
                </c:pt>
                <c:pt idx="2416">
                  <c:v>62.241</c:v>
                </c:pt>
                <c:pt idx="2417">
                  <c:v>80.509</c:v>
                </c:pt>
                <c:pt idx="2418">
                  <c:v>57.793999999999997</c:v>
                </c:pt>
                <c:pt idx="2419">
                  <c:v>73.756</c:v>
                </c:pt>
                <c:pt idx="2420">
                  <c:v>75.481999999999999</c:v>
                </c:pt>
                <c:pt idx="2421">
                  <c:v>76.173000000000002</c:v>
                </c:pt>
                <c:pt idx="2422">
                  <c:v>74.274000000000001</c:v>
                </c:pt>
                <c:pt idx="2423">
                  <c:v>91.241</c:v>
                </c:pt>
                <c:pt idx="2424">
                  <c:v>68.787000000000006</c:v>
                </c:pt>
                <c:pt idx="2425">
                  <c:v>89.126999999999995</c:v>
                </c:pt>
                <c:pt idx="2426">
                  <c:v>59.048000000000002</c:v>
                </c:pt>
                <c:pt idx="2427">
                  <c:v>61.981999999999999</c:v>
                </c:pt>
                <c:pt idx="2428">
                  <c:v>73.003</c:v>
                </c:pt>
                <c:pt idx="2429">
                  <c:v>73.941000000000003</c:v>
                </c:pt>
                <c:pt idx="2430">
                  <c:v>59.207999999999998</c:v>
                </c:pt>
                <c:pt idx="2431">
                  <c:v>63.463000000000001</c:v>
                </c:pt>
                <c:pt idx="2432">
                  <c:v>77.430999999999997</c:v>
                </c:pt>
                <c:pt idx="2433">
                  <c:v>75.793999999999997</c:v>
                </c:pt>
                <c:pt idx="2434">
                  <c:v>69.468000000000004</c:v>
                </c:pt>
                <c:pt idx="2435">
                  <c:v>83.384</c:v>
                </c:pt>
                <c:pt idx="2436">
                  <c:v>77.182000000000002</c:v>
                </c:pt>
                <c:pt idx="2437">
                  <c:v>85.790999999999997</c:v>
                </c:pt>
                <c:pt idx="2438">
                  <c:v>88.945999999999998</c:v>
                </c:pt>
                <c:pt idx="2439">
                  <c:v>80.783000000000001</c:v>
                </c:pt>
                <c:pt idx="2440">
                  <c:v>74.346000000000004</c:v>
                </c:pt>
                <c:pt idx="2441">
                  <c:v>52.557000000000002</c:v>
                </c:pt>
                <c:pt idx="2442">
                  <c:v>60.564</c:v>
                </c:pt>
                <c:pt idx="2443">
                  <c:v>64.861999999999995</c:v>
                </c:pt>
                <c:pt idx="2444">
                  <c:v>79.397000000000006</c:v>
                </c:pt>
                <c:pt idx="2445">
                  <c:v>96.718999999999994</c:v>
                </c:pt>
                <c:pt idx="2446">
                  <c:v>93.301000000000002</c:v>
                </c:pt>
                <c:pt idx="2447">
                  <c:v>80.921000000000006</c:v>
                </c:pt>
                <c:pt idx="2448">
                  <c:v>73.954999999999998</c:v>
                </c:pt>
                <c:pt idx="2449">
                  <c:v>82.866</c:v>
                </c:pt>
                <c:pt idx="2450">
                  <c:v>65.534999999999997</c:v>
                </c:pt>
                <c:pt idx="2451">
                  <c:v>56.813000000000002</c:v>
                </c:pt>
                <c:pt idx="2452">
                  <c:v>74.391000000000005</c:v>
                </c:pt>
                <c:pt idx="2453">
                  <c:v>78.016000000000005</c:v>
                </c:pt>
                <c:pt idx="2454">
                  <c:v>74.64</c:v>
                </c:pt>
                <c:pt idx="2455">
                  <c:v>74.825000000000003</c:v>
                </c:pt>
                <c:pt idx="2456">
                  <c:v>68.432000000000002</c:v>
                </c:pt>
                <c:pt idx="2457">
                  <c:v>77.025999999999996</c:v>
                </c:pt>
                <c:pt idx="2458">
                  <c:v>74.817999999999998</c:v>
                </c:pt>
                <c:pt idx="2459">
                  <c:v>66.674000000000007</c:v>
                </c:pt>
                <c:pt idx="2460">
                  <c:v>75.87</c:v>
                </c:pt>
                <c:pt idx="2461">
                  <c:v>70.123000000000005</c:v>
                </c:pt>
                <c:pt idx="2462">
                  <c:v>84.819000000000003</c:v>
                </c:pt>
                <c:pt idx="2463">
                  <c:v>62.805999999999997</c:v>
                </c:pt>
                <c:pt idx="2464">
                  <c:v>66.760000000000005</c:v>
                </c:pt>
                <c:pt idx="2465">
                  <c:v>66.34</c:v>
                </c:pt>
                <c:pt idx="2466">
                  <c:v>87.495999999999995</c:v>
                </c:pt>
                <c:pt idx="2467">
                  <c:v>72.662000000000006</c:v>
                </c:pt>
                <c:pt idx="2468">
                  <c:v>73.471999999999994</c:v>
                </c:pt>
                <c:pt idx="2469">
                  <c:v>74.805999999999997</c:v>
                </c:pt>
                <c:pt idx="2470">
                  <c:v>72.695999999999998</c:v>
                </c:pt>
                <c:pt idx="2471">
                  <c:v>70.081999999999994</c:v>
                </c:pt>
                <c:pt idx="2472">
                  <c:v>64.483999999999995</c:v>
                </c:pt>
                <c:pt idx="2473">
                  <c:v>77.111000000000004</c:v>
                </c:pt>
                <c:pt idx="2474">
                  <c:v>87.201999999999998</c:v>
                </c:pt>
                <c:pt idx="2475">
                  <c:v>72.504999999999995</c:v>
                </c:pt>
                <c:pt idx="2476">
                  <c:v>60.853000000000002</c:v>
                </c:pt>
                <c:pt idx="2477">
                  <c:v>78.319000000000003</c:v>
                </c:pt>
                <c:pt idx="2478">
                  <c:v>71.100999999999999</c:v>
                </c:pt>
                <c:pt idx="2479">
                  <c:v>74.266000000000005</c:v>
                </c:pt>
                <c:pt idx="2480">
                  <c:v>64.078000000000003</c:v>
                </c:pt>
                <c:pt idx="2481">
                  <c:v>72.460999999999999</c:v>
                </c:pt>
                <c:pt idx="2482">
                  <c:v>72.596000000000004</c:v>
                </c:pt>
                <c:pt idx="2483">
                  <c:v>87.716999999999999</c:v>
                </c:pt>
                <c:pt idx="2484">
                  <c:v>81.921000000000006</c:v>
                </c:pt>
                <c:pt idx="2485">
                  <c:v>76.265000000000001</c:v>
                </c:pt>
                <c:pt idx="2486">
                  <c:v>76.424999999999997</c:v>
                </c:pt>
                <c:pt idx="2487">
                  <c:v>82.747</c:v>
                </c:pt>
                <c:pt idx="2488">
                  <c:v>68.052999999999997</c:v>
                </c:pt>
                <c:pt idx="2489">
                  <c:v>78.872</c:v>
                </c:pt>
                <c:pt idx="2490">
                  <c:v>75.248999999999995</c:v>
                </c:pt>
                <c:pt idx="2491">
                  <c:v>68.724999999999994</c:v>
                </c:pt>
                <c:pt idx="2492">
                  <c:v>71.292000000000002</c:v>
                </c:pt>
                <c:pt idx="2493">
                  <c:v>69.488</c:v>
                </c:pt>
                <c:pt idx="2494">
                  <c:v>81.724999999999994</c:v>
                </c:pt>
                <c:pt idx="2495">
                  <c:v>61.69</c:v>
                </c:pt>
                <c:pt idx="2496">
                  <c:v>64.555000000000007</c:v>
                </c:pt>
                <c:pt idx="2497">
                  <c:v>49.381999999999998</c:v>
                </c:pt>
                <c:pt idx="2498">
                  <c:v>56.063000000000002</c:v>
                </c:pt>
                <c:pt idx="2499">
                  <c:v>64.447999999999993</c:v>
                </c:pt>
                <c:pt idx="2500">
                  <c:v>73.747</c:v>
                </c:pt>
                <c:pt idx="2501">
                  <c:v>71.278000000000006</c:v>
                </c:pt>
                <c:pt idx="2502">
                  <c:v>59.401000000000003</c:v>
                </c:pt>
                <c:pt idx="2503">
                  <c:v>51.244</c:v>
                </c:pt>
                <c:pt idx="2504">
                  <c:v>68.75</c:v>
                </c:pt>
                <c:pt idx="2505">
                  <c:v>48.674999999999997</c:v>
                </c:pt>
                <c:pt idx="2506">
                  <c:v>50.4</c:v>
                </c:pt>
                <c:pt idx="2507">
                  <c:v>60.758000000000003</c:v>
                </c:pt>
                <c:pt idx="2508">
                  <c:v>60.868000000000002</c:v>
                </c:pt>
                <c:pt idx="2509">
                  <c:v>70.513999999999996</c:v>
                </c:pt>
                <c:pt idx="2510">
                  <c:v>71.635999999999996</c:v>
                </c:pt>
                <c:pt idx="2511">
                  <c:v>68.754999999999995</c:v>
                </c:pt>
                <c:pt idx="2512">
                  <c:v>65.673000000000002</c:v>
                </c:pt>
                <c:pt idx="2513">
                  <c:v>62.345999999999997</c:v>
                </c:pt>
                <c:pt idx="2514">
                  <c:v>55.996000000000002</c:v>
                </c:pt>
                <c:pt idx="2515">
                  <c:v>57.820999999999998</c:v>
                </c:pt>
                <c:pt idx="2516">
                  <c:v>68.841999999999999</c:v>
                </c:pt>
                <c:pt idx="2517">
                  <c:v>58.000999999999998</c:v>
                </c:pt>
                <c:pt idx="2518">
                  <c:v>86.534999999999997</c:v>
                </c:pt>
                <c:pt idx="2519">
                  <c:v>66.855999999999995</c:v>
                </c:pt>
                <c:pt idx="2520">
                  <c:v>63.143999999999998</c:v>
                </c:pt>
                <c:pt idx="2521">
                  <c:v>55.853999999999999</c:v>
                </c:pt>
                <c:pt idx="2522">
                  <c:v>69.034999999999997</c:v>
                </c:pt>
                <c:pt idx="2523">
                  <c:v>59.972999999999999</c:v>
                </c:pt>
                <c:pt idx="2524">
                  <c:v>67.093999999999994</c:v>
                </c:pt>
                <c:pt idx="2525">
                  <c:v>71.227000000000004</c:v>
                </c:pt>
                <c:pt idx="2526">
                  <c:v>65.944999999999993</c:v>
                </c:pt>
                <c:pt idx="2527">
                  <c:v>77.617000000000004</c:v>
                </c:pt>
                <c:pt idx="2528">
                  <c:v>87.692999999999998</c:v>
                </c:pt>
                <c:pt idx="2529">
                  <c:v>59.905999999999999</c:v>
                </c:pt>
                <c:pt idx="2530">
                  <c:v>83.665999999999997</c:v>
                </c:pt>
                <c:pt idx="2531">
                  <c:v>70.284999999999997</c:v>
                </c:pt>
                <c:pt idx="2532">
                  <c:v>68.62</c:v>
                </c:pt>
                <c:pt idx="2533">
                  <c:v>75.957999999999998</c:v>
                </c:pt>
                <c:pt idx="2534">
                  <c:v>64.221999999999994</c:v>
                </c:pt>
                <c:pt idx="2535">
                  <c:v>68.429000000000002</c:v>
                </c:pt>
                <c:pt idx="2536">
                  <c:v>76.959999999999994</c:v>
                </c:pt>
                <c:pt idx="2537">
                  <c:v>85.805000000000007</c:v>
                </c:pt>
                <c:pt idx="2538">
                  <c:v>93.748999999999995</c:v>
                </c:pt>
                <c:pt idx="2539">
                  <c:v>78.486000000000004</c:v>
                </c:pt>
                <c:pt idx="2540">
                  <c:v>61.238999999999997</c:v>
                </c:pt>
                <c:pt idx="2541">
                  <c:v>71.968999999999994</c:v>
                </c:pt>
                <c:pt idx="2542">
                  <c:v>57.607999999999997</c:v>
                </c:pt>
                <c:pt idx="2543">
                  <c:v>80.286000000000001</c:v>
                </c:pt>
                <c:pt idx="2544">
                  <c:v>55.552</c:v>
                </c:pt>
                <c:pt idx="2545">
                  <c:v>68.956999999999994</c:v>
                </c:pt>
                <c:pt idx="2546">
                  <c:v>70.614999999999995</c:v>
                </c:pt>
                <c:pt idx="2547">
                  <c:v>92.992000000000004</c:v>
                </c:pt>
                <c:pt idx="2548">
                  <c:v>86.736000000000004</c:v>
                </c:pt>
                <c:pt idx="2549">
                  <c:v>78.950999999999993</c:v>
                </c:pt>
                <c:pt idx="2550">
                  <c:v>65.760999999999996</c:v>
                </c:pt>
                <c:pt idx="2551">
                  <c:v>68.709999999999994</c:v>
                </c:pt>
                <c:pt idx="2552">
                  <c:v>81.945999999999998</c:v>
                </c:pt>
                <c:pt idx="2553">
                  <c:v>62.223999999999997</c:v>
                </c:pt>
                <c:pt idx="2554">
                  <c:v>109.03</c:v>
                </c:pt>
                <c:pt idx="2555">
                  <c:v>63.893999999999998</c:v>
                </c:pt>
                <c:pt idx="2556">
                  <c:v>67.81</c:v>
                </c:pt>
                <c:pt idx="2557">
                  <c:v>68.150000000000006</c:v>
                </c:pt>
                <c:pt idx="2558">
                  <c:v>67.89</c:v>
                </c:pt>
                <c:pt idx="2559">
                  <c:v>76.174999999999997</c:v>
                </c:pt>
                <c:pt idx="2560">
                  <c:v>69.870999999999995</c:v>
                </c:pt>
                <c:pt idx="2561">
                  <c:v>73.498000000000005</c:v>
                </c:pt>
                <c:pt idx="2562">
                  <c:v>64.959999999999994</c:v>
                </c:pt>
                <c:pt idx="2563">
                  <c:v>57.372</c:v>
                </c:pt>
                <c:pt idx="2564">
                  <c:v>66.66</c:v>
                </c:pt>
                <c:pt idx="2565">
                  <c:v>73.933999999999997</c:v>
                </c:pt>
                <c:pt idx="2566">
                  <c:v>55.984999999999999</c:v>
                </c:pt>
                <c:pt idx="2567">
                  <c:v>77.128</c:v>
                </c:pt>
                <c:pt idx="2568">
                  <c:v>72.468999999999994</c:v>
                </c:pt>
                <c:pt idx="2569">
                  <c:v>67.784999999999997</c:v>
                </c:pt>
                <c:pt idx="2570">
                  <c:v>54.348999999999997</c:v>
                </c:pt>
                <c:pt idx="2571">
                  <c:v>68.506</c:v>
                </c:pt>
                <c:pt idx="2572">
                  <c:v>57.030999999999999</c:v>
                </c:pt>
                <c:pt idx="2573">
                  <c:v>75.316000000000003</c:v>
                </c:pt>
                <c:pt idx="2574">
                  <c:v>63.005000000000003</c:v>
                </c:pt>
                <c:pt idx="2575">
                  <c:v>75.349000000000004</c:v>
                </c:pt>
                <c:pt idx="2576">
                  <c:v>66.450999999999993</c:v>
                </c:pt>
                <c:pt idx="2577">
                  <c:v>67.484999999999999</c:v>
                </c:pt>
                <c:pt idx="2578">
                  <c:v>66.668000000000006</c:v>
                </c:pt>
                <c:pt idx="2579">
                  <c:v>63.841000000000001</c:v>
                </c:pt>
                <c:pt idx="2580">
                  <c:v>57.465000000000003</c:v>
                </c:pt>
                <c:pt idx="2581">
                  <c:v>70.608999999999995</c:v>
                </c:pt>
                <c:pt idx="2582">
                  <c:v>67.635000000000005</c:v>
                </c:pt>
                <c:pt idx="2583">
                  <c:v>73.007999999999996</c:v>
                </c:pt>
                <c:pt idx="2584">
                  <c:v>53.347999999999999</c:v>
                </c:pt>
                <c:pt idx="2585">
                  <c:v>81.055000000000007</c:v>
                </c:pt>
                <c:pt idx="2586">
                  <c:v>65.480999999999995</c:v>
                </c:pt>
                <c:pt idx="2587">
                  <c:v>84.759</c:v>
                </c:pt>
                <c:pt idx="2588">
                  <c:v>82.647000000000006</c:v>
                </c:pt>
                <c:pt idx="2589">
                  <c:v>72.025999999999996</c:v>
                </c:pt>
                <c:pt idx="2590">
                  <c:v>59.302999999999997</c:v>
                </c:pt>
                <c:pt idx="2591">
                  <c:v>68.447000000000003</c:v>
                </c:pt>
                <c:pt idx="2592">
                  <c:v>63.22</c:v>
                </c:pt>
                <c:pt idx="2593">
                  <c:v>61.76</c:v>
                </c:pt>
                <c:pt idx="2594">
                  <c:v>70.167000000000002</c:v>
                </c:pt>
                <c:pt idx="2595">
                  <c:v>68.055000000000007</c:v>
                </c:pt>
                <c:pt idx="2596">
                  <c:v>61.649000000000001</c:v>
                </c:pt>
                <c:pt idx="2597">
                  <c:v>73.796000000000006</c:v>
                </c:pt>
                <c:pt idx="2598">
                  <c:v>59.396000000000001</c:v>
                </c:pt>
                <c:pt idx="2599">
                  <c:v>73.798000000000002</c:v>
                </c:pt>
                <c:pt idx="2600">
                  <c:v>89.682000000000002</c:v>
                </c:pt>
                <c:pt idx="2601">
                  <c:v>67.441000000000003</c:v>
                </c:pt>
                <c:pt idx="2602">
                  <c:v>73.234999999999999</c:v>
                </c:pt>
                <c:pt idx="2603">
                  <c:v>60.128</c:v>
                </c:pt>
                <c:pt idx="2604">
                  <c:v>77.429000000000002</c:v>
                </c:pt>
                <c:pt idx="2605">
                  <c:v>59.905999999999999</c:v>
                </c:pt>
                <c:pt idx="2606">
                  <c:v>83.858000000000004</c:v>
                </c:pt>
                <c:pt idx="2607">
                  <c:v>66.248999999999995</c:v>
                </c:pt>
                <c:pt idx="2608">
                  <c:v>66.406999999999996</c:v>
                </c:pt>
                <c:pt idx="2609">
                  <c:v>72.03</c:v>
                </c:pt>
                <c:pt idx="2610">
                  <c:v>72.801000000000002</c:v>
                </c:pt>
                <c:pt idx="2611">
                  <c:v>76.298000000000002</c:v>
                </c:pt>
                <c:pt idx="2612">
                  <c:v>76.564999999999998</c:v>
                </c:pt>
                <c:pt idx="2613">
                  <c:v>79.893000000000001</c:v>
                </c:pt>
                <c:pt idx="2614">
                  <c:v>70.566999999999993</c:v>
                </c:pt>
                <c:pt idx="2615">
                  <c:v>73.894000000000005</c:v>
                </c:pt>
                <c:pt idx="2616">
                  <c:v>76.632999999999996</c:v>
                </c:pt>
                <c:pt idx="2617">
                  <c:v>67.864000000000004</c:v>
                </c:pt>
                <c:pt idx="2618">
                  <c:v>82.777000000000001</c:v>
                </c:pt>
                <c:pt idx="2619">
                  <c:v>74.480999999999995</c:v>
                </c:pt>
                <c:pt idx="2620">
                  <c:v>70.543000000000006</c:v>
                </c:pt>
                <c:pt idx="2621">
                  <c:v>62.375999999999998</c:v>
                </c:pt>
                <c:pt idx="2622">
                  <c:v>74.856999999999999</c:v>
                </c:pt>
                <c:pt idx="2623">
                  <c:v>57.552999999999997</c:v>
                </c:pt>
                <c:pt idx="2624">
                  <c:v>65.322999999999993</c:v>
                </c:pt>
                <c:pt idx="2625">
                  <c:v>79.233999999999995</c:v>
                </c:pt>
                <c:pt idx="2626">
                  <c:v>70.578000000000003</c:v>
                </c:pt>
                <c:pt idx="2627">
                  <c:v>65.025000000000006</c:v>
                </c:pt>
                <c:pt idx="2628">
                  <c:v>63.746000000000002</c:v>
                </c:pt>
                <c:pt idx="2629">
                  <c:v>75.471999999999994</c:v>
                </c:pt>
                <c:pt idx="2630">
                  <c:v>67.804000000000002</c:v>
                </c:pt>
                <c:pt idx="2631">
                  <c:v>79.7</c:v>
                </c:pt>
                <c:pt idx="2632">
                  <c:v>61.031999999999996</c:v>
                </c:pt>
                <c:pt idx="2633">
                  <c:v>50.625999999999998</c:v>
                </c:pt>
                <c:pt idx="2634">
                  <c:v>56.612000000000002</c:v>
                </c:pt>
                <c:pt idx="2635">
                  <c:v>67.838999999999999</c:v>
                </c:pt>
                <c:pt idx="2636">
                  <c:v>78.037000000000006</c:v>
                </c:pt>
                <c:pt idx="2637">
                  <c:v>60.012</c:v>
                </c:pt>
                <c:pt idx="2638">
                  <c:v>81.004000000000005</c:v>
                </c:pt>
                <c:pt idx="2639">
                  <c:v>77.209999999999994</c:v>
                </c:pt>
                <c:pt idx="2640">
                  <c:v>69.608000000000004</c:v>
                </c:pt>
                <c:pt idx="2641">
                  <c:v>71.010999999999996</c:v>
                </c:pt>
                <c:pt idx="2642">
                  <c:v>74.272000000000006</c:v>
                </c:pt>
                <c:pt idx="2643">
                  <c:v>56.44</c:v>
                </c:pt>
                <c:pt idx="2644">
                  <c:v>83.105999999999995</c:v>
                </c:pt>
                <c:pt idx="2645">
                  <c:v>71.316000000000003</c:v>
                </c:pt>
                <c:pt idx="2646">
                  <c:v>74.557000000000002</c:v>
                </c:pt>
                <c:pt idx="2647">
                  <c:v>69.143000000000001</c:v>
                </c:pt>
                <c:pt idx="2648">
                  <c:v>76.820999999999998</c:v>
                </c:pt>
                <c:pt idx="2649">
                  <c:v>81.094999999999999</c:v>
                </c:pt>
                <c:pt idx="2650">
                  <c:v>73.054000000000002</c:v>
                </c:pt>
                <c:pt idx="2651">
                  <c:v>80.358999999999995</c:v>
                </c:pt>
                <c:pt idx="2652">
                  <c:v>76.165000000000006</c:v>
                </c:pt>
                <c:pt idx="2653">
                  <c:v>60.926000000000002</c:v>
                </c:pt>
                <c:pt idx="2654">
                  <c:v>81.96</c:v>
                </c:pt>
                <c:pt idx="2655">
                  <c:v>75.941000000000003</c:v>
                </c:pt>
                <c:pt idx="2656">
                  <c:v>69.768000000000001</c:v>
                </c:pt>
                <c:pt idx="2657">
                  <c:v>70.183999999999997</c:v>
                </c:pt>
                <c:pt idx="2658">
                  <c:v>71.022999999999996</c:v>
                </c:pt>
                <c:pt idx="2659">
                  <c:v>67.665999999999997</c:v>
                </c:pt>
                <c:pt idx="2660">
                  <c:v>66.703999999999994</c:v>
                </c:pt>
                <c:pt idx="2661">
                  <c:v>48.537999999999997</c:v>
                </c:pt>
                <c:pt idx="2662">
                  <c:v>72.67</c:v>
                </c:pt>
                <c:pt idx="2663">
                  <c:v>65.510999999999996</c:v>
                </c:pt>
                <c:pt idx="2664">
                  <c:v>66.326999999999998</c:v>
                </c:pt>
                <c:pt idx="2665">
                  <c:v>69.155000000000001</c:v>
                </c:pt>
                <c:pt idx="2666">
                  <c:v>76.293000000000006</c:v>
                </c:pt>
                <c:pt idx="2667">
                  <c:v>45.103999999999999</c:v>
                </c:pt>
                <c:pt idx="2668">
                  <c:v>76.182000000000002</c:v>
                </c:pt>
                <c:pt idx="2669">
                  <c:v>70.004000000000005</c:v>
                </c:pt>
                <c:pt idx="2670">
                  <c:v>68.811000000000007</c:v>
                </c:pt>
                <c:pt idx="2671">
                  <c:v>72.021000000000001</c:v>
                </c:pt>
                <c:pt idx="2672">
                  <c:v>66.603999999999999</c:v>
                </c:pt>
                <c:pt idx="2673">
                  <c:v>71.602999999999994</c:v>
                </c:pt>
                <c:pt idx="2674">
                  <c:v>75.08</c:v>
                </c:pt>
                <c:pt idx="2675">
                  <c:v>68.631</c:v>
                </c:pt>
                <c:pt idx="2676">
                  <c:v>59.841999999999999</c:v>
                </c:pt>
                <c:pt idx="2677">
                  <c:v>68.762</c:v>
                </c:pt>
                <c:pt idx="2678">
                  <c:v>57.36</c:v>
                </c:pt>
                <c:pt idx="2679">
                  <c:v>85.849000000000004</c:v>
                </c:pt>
                <c:pt idx="2680">
                  <c:v>58.131</c:v>
                </c:pt>
                <c:pt idx="2681">
                  <c:v>71.905000000000001</c:v>
                </c:pt>
                <c:pt idx="2682">
                  <c:v>66.460999999999999</c:v>
                </c:pt>
                <c:pt idx="2683">
                  <c:v>58.887</c:v>
                </c:pt>
                <c:pt idx="2684">
                  <c:v>65.33</c:v>
                </c:pt>
                <c:pt idx="2685">
                  <c:v>56.503999999999998</c:v>
                </c:pt>
                <c:pt idx="2686">
                  <c:v>57.774999999999999</c:v>
                </c:pt>
                <c:pt idx="2687">
                  <c:v>62.392000000000003</c:v>
                </c:pt>
                <c:pt idx="2688">
                  <c:v>60.103999999999999</c:v>
                </c:pt>
                <c:pt idx="2689">
                  <c:v>62.518999999999998</c:v>
                </c:pt>
                <c:pt idx="2690">
                  <c:v>75.414000000000001</c:v>
                </c:pt>
                <c:pt idx="2691">
                  <c:v>65.775999999999996</c:v>
                </c:pt>
                <c:pt idx="2692">
                  <c:v>62.656999999999996</c:v>
                </c:pt>
                <c:pt idx="2693">
                  <c:v>45.841999999999999</c:v>
                </c:pt>
                <c:pt idx="2694">
                  <c:v>66.525000000000006</c:v>
                </c:pt>
                <c:pt idx="2695">
                  <c:v>59.7</c:v>
                </c:pt>
                <c:pt idx="2696">
                  <c:v>70.024000000000001</c:v>
                </c:pt>
                <c:pt idx="2697">
                  <c:v>56.027000000000001</c:v>
                </c:pt>
                <c:pt idx="2698">
                  <c:v>62.19</c:v>
                </c:pt>
                <c:pt idx="2699">
                  <c:v>56.743000000000002</c:v>
                </c:pt>
                <c:pt idx="2700">
                  <c:v>90.947999999999993</c:v>
                </c:pt>
                <c:pt idx="2701">
                  <c:v>75.688999999999993</c:v>
                </c:pt>
                <c:pt idx="2702">
                  <c:v>69.712000000000003</c:v>
                </c:pt>
                <c:pt idx="2703">
                  <c:v>73.564999999999998</c:v>
                </c:pt>
                <c:pt idx="2704">
                  <c:v>65.161000000000001</c:v>
                </c:pt>
                <c:pt idx="2705">
                  <c:v>73.486999999999995</c:v>
                </c:pt>
                <c:pt idx="2706">
                  <c:v>58.686</c:v>
                </c:pt>
                <c:pt idx="2707">
                  <c:v>84.572999999999993</c:v>
                </c:pt>
                <c:pt idx="2708">
                  <c:v>68.317999999999998</c:v>
                </c:pt>
                <c:pt idx="2709">
                  <c:v>53.89</c:v>
                </c:pt>
                <c:pt idx="2710">
                  <c:v>77.296999999999997</c:v>
                </c:pt>
                <c:pt idx="2711">
                  <c:v>64.135000000000005</c:v>
                </c:pt>
                <c:pt idx="2712">
                  <c:v>68.096999999999994</c:v>
                </c:pt>
                <c:pt idx="2713">
                  <c:v>55.442999999999998</c:v>
                </c:pt>
                <c:pt idx="2714">
                  <c:v>81.016999999999996</c:v>
                </c:pt>
                <c:pt idx="2715">
                  <c:v>66.88</c:v>
                </c:pt>
                <c:pt idx="2716">
                  <c:v>70.176000000000002</c:v>
                </c:pt>
                <c:pt idx="2717">
                  <c:v>60.496000000000002</c:v>
                </c:pt>
                <c:pt idx="2718">
                  <c:v>61.576000000000001</c:v>
                </c:pt>
                <c:pt idx="2719">
                  <c:v>53.307000000000002</c:v>
                </c:pt>
                <c:pt idx="2720">
                  <c:v>59.970999999999997</c:v>
                </c:pt>
                <c:pt idx="2721">
                  <c:v>65.563999999999993</c:v>
                </c:pt>
                <c:pt idx="2722">
                  <c:v>63.704999999999998</c:v>
                </c:pt>
                <c:pt idx="2723">
                  <c:v>87.254999999999995</c:v>
                </c:pt>
                <c:pt idx="2724">
                  <c:v>62.058999999999997</c:v>
                </c:pt>
                <c:pt idx="2725">
                  <c:v>63.085000000000001</c:v>
                </c:pt>
                <c:pt idx="2726">
                  <c:v>59.024000000000001</c:v>
                </c:pt>
                <c:pt idx="2727">
                  <c:v>76.388999999999996</c:v>
                </c:pt>
                <c:pt idx="2728">
                  <c:v>70.415000000000006</c:v>
                </c:pt>
                <c:pt idx="2729">
                  <c:v>74.411000000000001</c:v>
                </c:pt>
                <c:pt idx="2730">
                  <c:v>74.918000000000006</c:v>
                </c:pt>
                <c:pt idx="2731">
                  <c:v>68.83</c:v>
                </c:pt>
                <c:pt idx="2732">
                  <c:v>60.387999999999998</c:v>
                </c:pt>
                <c:pt idx="2733">
                  <c:v>74.197999999999993</c:v>
                </c:pt>
                <c:pt idx="2734">
                  <c:v>76.332999999999998</c:v>
                </c:pt>
                <c:pt idx="2735">
                  <c:v>77.507000000000005</c:v>
                </c:pt>
                <c:pt idx="2736">
                  <c:v>76.433999999999997</c:v>
                </c:pt>
                <c:pt idx="2737">
                  <c:v>61.951000000000001</c:v>
                </c:pt>
                <c:pt idx="2738">
                  <c:v>76.718999999999994</c:v>
                </c:pt>
                <c:pt idx="2739">
                  <c:v>69.533000000000001</c:v>
                </c:pt>
                <c:pt idx="2740">
                  <c:v>76.947000000000003</c:v>
                </c:pt>
                <c:pt idx="2741">
                  <c:v>56.61</c:v>
                </c:pt>
                <c:pt idx="2742">
                  <c:v>72.647999999999996</c:v>
                </c:pt>
                <c:pt idx="2743">
                  <c:v>60.811999999999998</c:v>
                </c:pt>
                <c:pt idx="2744">
                  <c:v>65.188000000000002</c:v>
                </c:pt>
                <c:pt idx="2745">
                  <c:v>81.05</c:v>
                </c:pt>
                <c:pt idx="2746">
                  <c:v>70.043999999999997</c:v>
                </c:pt>
                <c:pt idx="2747">
                  <c:v>53.523000000000003</c:v>
                </c:pt>
                <c:pt idx="2748">
                  <c:v>68.350999999999999</c:v>
                </c:pt>
                <c:pt idx="2749">
                  <c:v>60.524000000000001</c:v>
                </c:pt>
                <c:pt idx="2750">
                  <c:v>66.256</c:v>
                </c:pt>
                <c:pt idx="2751">
                  <c:v>58.738</c:v>
                </c:pt>
                <c:pt idx="2752">
                  <c:v>59.16</c:v>
                </c:pt>
                <c:pt idx="2753">
                  <c:v>59.741999999999997</c:v>
                </c:pt>
                <c:pt idx="2754">
                  <c:v>55.296999999999997</c:v>
                </c:pt>
                <c:pt idx="2755">
                  <c:v>66.772999999999996</c:v>
                </c:pt>
                <c:pt idx="2756">
                  <c:v>53.418999999999997</c:v>
                </c:pt>
                <c:pt idx="2757">
                  <c:v>68.831999999999994</c:v>
                </c:pt>
                <c:pt idx="2758">
                  <c:v>72.096999999999994</c:v>
                </c:pt>
                <c:pt idx="2759">
                  <c:v>70.308999999999997</c:v>
                </c:pt>
                <c:pt idx="2760">
                  <c:v>69.98</c:v>
                </c:pt>
                <c:pt idx="2761">
                  <c:v>58.792999999999999</c:v>
                </c:pt>
                <c:pt idx="2762">
                  <c:v>73.945999999999998</c:v>
                </c:pt>
                <c:pt idx="2763">
                  <c:v>71.468999999999994</c:v>
                </c:pt>
                <c:pt idx="2764">
                  <c:v>58.054000000000002</c:v>
                </c:pt>
                <c:pt idx="2765">
                  <c:v>73.774000000000001</c:v>
                </c:pt>
                <c:pt idx="2766">
                  <c:v>66.929000000000002</c:v>
                </c:pt>
                <c:pt idx="2767">
                  <c:v>74.585999999999999</c:v>
                </c:pt>
                <c:pt idx="2768">
                  <c:v>65.507999999999996</c:v>
                </c:pt>
                <c:pt idx="2769">
                  <c:v>68.265000000000001</c:v>
                </c:pt>
                <c:pt idx="2770">
                  <c:v>53.454999999999998</c:v>
                </c:pt>
                <c:pt idx="2771">
                  <c:v>51.662999999999997</c:v>
                </c:pt>
                <c:pt idx="2772">
                  <c:v>69.278999999999996</c:v>
                </c:pt>
                <c:pt idx="2773">
                  <c:v>81.897000000000006</c:v>
                </c:pt>
                <c:pt idx="2774">
                  <c:v>59.374000000000002</c:v>
                </c:pt>
                <c:pt idx="2775">
                  <c:v>67.545000000000002</c:v>
                </c:pt>
                <c:pt idx="2776">
                  <c:v>78.009</c:v>
                </c:pt>
                <c:pt idx="2777">
                  <c:v>64.763999999999996</c:v>
                </c:pt>
                <c:pt idx="2778">
                  <c:v>64.45</c:v>
                </c:pt>
                <c:pt idx="2779">
                  <c:v>70.272999999999996</c:v>
                </c:pt>
                <c:pt idx="2780">
                  <c:v>70.06</c:v>
                </c:pt>
                <c:pt idx="2781">
                  <c:v>66.451999999999998</c:v>
                </c:pt>
                <c:pt idx="2782">
                  <c:v>58.889000000000003</c:v>
                </c:pt>
                <c:pt idx="2783">
                  <c:v>63.051000000000002</c:v>
                </c:pt>
                <c:pt idx="2784">
                  <c:v>82.53</c:v>
                </c:pt>
                <c:pt idx="2785">
                  <c:v>77.784999999999997</c:v>
                </c:pt>
                <c:pt idx="2786">
                  <c:v>71.266999999999996</c:v>
                </c:pt>
                <c:pt idx="2787">
                  <c:v>54.374000000000002</c:v>
                </c:pt>
                <c:pt idx="2788">
                  <c:v>84.658000000000001</c:v>
                </c:pt>
                <c:pt idx="2789">
                  <c:v>71.247</c:v>
                </c:pt>
                <c:pt idx="2790">
                  <c:v>76.492999999999995</c:v>
                </c:pt>
                <c:pt idx="2791">
                  <c:v>54.487000000000002</c:v>
                </c:pt>
                <c:pt idx="2792">
                  <c:v>71.346000000000004</c:v>
                </c:pt>
                <c:pt idx="2793">
                  <c:v>70.991</c:v>
                </c:pt>
                <c:pt idx="2794">
                  <c:v>68.453000000000003</c:v>
                </c:pt>
                <c:pt idx="2795">
                  <c:v>60.515999999999998</c:v>
                </c:pt>
                <c:pt idx="2796">
                  <c:v>75.174999999999997</c:v>
                </c:pt>
                <c:pt idx="2797">
                  <c:v>51.844000000000001</c:v>
                </c:pt>
                <c:pt idx="2798">
                  <c:v>76.840999999999994</c:v>
                </c:pt>
                <c:pt idx="2799">
                  <c:v>72.978999999999999</c:v>
                </c:pt>
                <c:pt idx="2800">
                  <c:v>61.314</c:v>
                </c:pt>
                <c:pt idx="2801">
                  <c:v>52.835000000000001</c:v>
                </c:pt>
                <c:pt idx="2802">
                  <c:v>56.531999999999996</c:v>
                </c:pt>
                <c:pt idx="2803">
                  <c:v>59.908000000000001</c:v>
                </c:pt>
                <c:pt idx="2804">
                  <c:v>61.64</c:v>
                </c:pt>
                <c:pt idx="2805">
                  <c:v>61.360999999999997</c:v>
                </c:pt>
                <c:pt idx="2806">
                  <c:v>74.72</c:v>
                </c:pt>
                <c:pt idx="2807">
                  <c:v>74.563999999999993</c:v>
                </c:pt>
                <c:pt idx="2808">
                  <c:v>62.771999999999998</c:v>
                </c:pt>
                <c:pt idx="2809">
                  <c:v>80.647000000000006</c:v>
                </c:pt>
                <c:pt idx="2810">
                  <c:v>80.977000000000004</c:v>
                </c:pt>
                <c:pt idx="2811">
                  <c:v>65.332999999999998</c:v>
                </c:pt>
                <c:pt idx="2812">
                  <c:v>80.852999999999994</c:v>
                </c:pt>
                <c:pt idx="2813">
                  <c:v>67.043000000000006</c:v>
                </c:pt>
                <c:pt idx="2814">
                  <c:v>63.905000000000001</c:v>
                </c:pt>
                <c:pt idx="2815">
                  <c:v>62.752000000000002</c:v>
                </c:pt>
                <c:pt idx="2816">
                  <c:v>54.795999999999999</c:v>
                </c:pt>
                <c:pt idx="2817">
                  <c:v>49.945</c:v>
                </c:pt>
                <c:pt idx="2818">
                  <c:v>71.677999999999997</c:v>
                </c:pt>
                <c:pt idx="2819">
                  <c:v>67.811000000000007</c:v>
                </c:pt>
                <c:pt idx="2820">
                  <c:v>61.023000000000003</c:v>
                </c:pt>
                <c:pt idx="2821">
                  <c:v>58.831000000000003</c:v>
                </c:pt>
                <c:pt idx="2822">
                  <c:v>65.653000000000006</c:v>
                </c:pt>
                <c:pt idx="2823">
                  <c:v>79.436999999999998</c:v>
                </c:pt>
                <c:pt idx="2824">
                  <c:v>74.644999999999996</c:v>
                </c:pt>
                <c:pt idx="2825">
                  <c:v>72.783000000000001</c:v>
                </c:pt>
                <c:pt idx="2826">
                  <c:v>75.83</c:v>
                </c:pt>
                <c:pt idx="2827">
                  <c:v>70.760999999999996</c:v>
                </c:pt>
                <c:pt idx="2828">
                  <c:v>87.536000000000001</c:v>
                </c:pt>
                <c:pt idx="2829">
                  <c:v>65.188999999999993</c:v>
                </c:pt>
                <c:pt idx="2830">
                  <c:v>64.453999999999994</c:v>
                </c:pt>
                <c:pt idx="2831">
                  <c:v>68.409000000000006</c:v>
                </c:pt>
                <c:pt idx="2832">
                  <c:v>61.03</c:v>
                </c:pt>
                <c:pt idx="2833">
                  <c:v>53.896999999999998</c:v>
                </c:pt>
                <c:pt idx="2834">
                  <c:v>58.878</c:v>
                </c:pt>
                <c:pt idx="2835">
                  <c:v>57.395000000000003</c:v>
                </c:pt>
                <c:pt idx="2836">
                  <c:v>74.585999999999999</c:v>
                </c:pt>
                <c:pt idx="2837">
                  <c:v>71.701999999999998</c:v>
                </c:pt>
                <c:pt idx="2838">
                  <c:v>74.393000000000001</c:v>
                </c:pt>
                <c:pt idx="2839">
                  <c:v>62.484000000000002</c:v>
                </c:pt>
                <c:pt idx="2840">
                  <c:v>73.546999999999997</c:v>
                </c:pt>
                <c:pt idx="2841">
                  <c:v>66.2</c:v>
                </c:pt>
                <c:pt idx="2842">
                  <c:v>55.698999999999998</c:v>
                </c:pt>
                <c:pt idx="2843">
                  <c:v>64.835999999999999</c:v>
                </c:pt>
                <c:pt idx="2844">
                  <c:v>61.982999999999997</c:v>
                </c:pt>
                <c:pt idx="2845">
                  <c:v>69.613</c:v>
                </c:pt>
                <c:pt idx="2846">
                  <c:v>84.055000000000007</c:v>
                </c:pt>
                <c:pt idx="2847">
                  <c:v>57.91</c:v>
                </c:pt>
                <c:pt idx="2848">
                  <c:v>64.83</c:v>
                </c:pt>
                <c:pt idx="2849">
                  <c:v>56.540999999999997</c:v>
                </c:pt>
                <c:pt idx="2850">
                  <c:v>64.16</c:v>
                </c:pt>
                <c:pt idx="2851">
                  <c:v>80.825000000000003</c:v>
                </c:pt>
                <c:pt idx="2852">
                  <c:v>82.808000000000007</c:v>
                </c:pt>
                <c:pt idx="2853">
                  <c:v>73.55</c:v>
                </c:pt>
                <c:pt idx="2854">
                  <c:v>64.891999999999996</c:v>
                </c:pt>
                <c:pt idx="2855">
                  <c:v>76.686999999999998</c:v>
                </c:pt>
                <c:pt idx="2856">
                  <c:v>70.998000000000005</c:v>
                </c:pt>
                <c:pt idx="2857">
                  <c:v>81.522000000000006</c:v>
                </c:pt>
                <c:pt idx="2858">
                  <c:v>66.549000000000007</c:v>
                </c:pt>
                <c:pt idx="2859">
                  <c:v>64.108999999999995</c:v>
                </c:pt>
                <c:pt idx="2860">
                  <c:v>68.180999999999997</c:v>
                </c:pt>
                <c:pt idx="2861">
                  <c:v>73.5</c:v>
                </c:pt>
                <c:pt idx="2862">
                  <c:v>74.701999999999998</c:v>
                </c:pt>
                <c:pt idx="2863">
                  <c:v>74.67</c:v>
                </c:pt>
                <c:pt idx="2864">
                  <c:v>68.489999999999995</c:v>
                </c:pt>
                <c:pt idx="2865">
                  <c:v>76.366</c:v>
                </c:pt>
                <c:pt idx="2866">
                  <c:v>60.119</c:v>
                </c:pt>
                <c:pt idx="2867">
                  <c:v>79.569999999999993</c:v>
                </c:pt>
                <c:pt idx="2868">
                  <c:v>79.960999999999999</c:v>
                </c:pt>
                <c:pt idx="2869">
                  <c:v>74.22</c:v>
                </c:pt>
                <c:pt idx="2870">
                  <c:v>67.302999999999997</c:v>
                </c:pt>
                <c:pt idx="2871">
                  <c:v>56.329000000000001</c:v>
                </c:pt>
                <c:pt idx="2872">
                  <c:v>70.831999999999994</c:v>
                </c:pt>
                <c:pt idx="2873">
                  <c:v>85.503</c:v>
                </c:pt>
                <c:pt idx="2874">
                  <c:v>61.908999999999999</c:v>
                </c:pt>
                <c:pt idx="2875">
                  <c:v>72.143000000000001</c:v>
                </c:pt>
                <c:pt idx="2876">
                  <c:v>77.204999999999998</c:v>
                </c:pt>
                <c:pt idx="2877">
                  <c:v>69.478999999999999</c:v>
                </c:pt>
                <c:pt idx="2878">
                  <c:v>55.774000000000001</c:v>
                </c:pt>
                <c:pt idx="2879">
                  <c:v>57.290999999999997</c:v>
                </c:pt>
                <c:pt idx="2880">
                  <c:v>73.480999999999995</c:v>
                </c:pt>
                <c:pt idx="2881">
                  <c:v>59.17</c:v>
                </c:pt>
                <c:pt idx="2882">
                  <c:v>64.733000000000004</c:v>
                </c:pt>
                <c:pt idx="2883">
                  <c:v>63.353999999999999</c:v>
                </c:pt>
                <c:pt idx="2884">
                  <c:v>76.438999999999993</c:v>
                </c:pt>
                <c:pt idx="2885">
                  <c:v>68.41</c:v>
                </c:pt>
                <c:pt idx="2886">
                  <c:v>78.018000000000001</c:v>
                </c:pt>
                <c:pt idx="2887">
                  <c:v>76.352000000000004</c:v>
                </c:pt>
                <c:pt idx="2888">
                  <c:v>65.823999999999998</c:v>
                </c:pt>
                <c:pt idx="2889">
                  <c:v>69.61</c:v>
                </c:pt>
                <c:pt idx="2890">
                  <c:v>61.072000000000003</c:v>
                </c:pt>
                <c:pt idx="2891">
                  <c:v>61.79</c:v>
                </c:pt>
                <c:pt idx="2892">
                  <c:v>73.361999999999995</c:v>
                </c:pt>
                <c:pt idx="2893">
                  <c:v>75.144999999999996</c:v>
                </c:pt>
                <c:pt idx="2894">
                  <c:v>64.786000000000001</c:v>
                </c:pt>
                <c:pt idx="2895">
                  <c:v>68.956000000000003</c:v>
                </c:pt>
                <c:pt idx="2896">
                  <c:v>51.844000000000001</c:v>
                </c:pt>
                <c:pt idx="2897">
                  <c:v>72.873999999999995</c:v>
                </c:pt>
                <c:pt idx="2898">
                  <c:v>56.447000000000003</c:v>
                </c:pt>
                <c:pt idx="2899">
                  <c:v>51.536000000000001</c:v>
                </c:pt>
                <c:pt idx="2900">
                  <c:v>70.483000000000004</c:v>
                </c:pt>
                <c:pt idx="2901">
                  <c:v>91.619</c:v>
                </c:pt>
                <c:pt idx="2902">
                  <c:v>56.158999999999999</c:v>
                </c:pt>
                <c:pt idx="2903">
                  <c:v>69.918999999999997</c:v>
                </c:pt>
                <c:pt idx="2904">
                  <c:v>72.239999999999995</c:v>
                </c:pt>
                <c:pt idx="2905">
                  <c:v>66.015000000000001</c:v>
                </c:pt>
                <c:pt idx="2906">
                  <c:v>84.757999999999996</c:v>
                </c:pt>
                <c:pt idx="2907">
                  <c:v>71.894000000000005</c:v>
                </c:pt>
                <c:pt idx="2908">
                  <c:v>48.179000000000002</c:v>
                </c:pt>
                <c:pt idx="2909">
                  <c:v>83.198999999999998</c:v>
                </c:pt>
                <c:pt idx="2910">
                  <c:v>77.480999999999995</c:v>
                </c:pt>
                <c:pt idx="2911">
                  <c:v>82.078000000000003</c:v>
                </c:pt>
                <c:pt idx="2912">
                  <c:v>54.447000000000003</c:v>
                </c:pt>
                <c:pt idx="2913">
                  <c:v>61.28</c:v>
                </c:pt>
                <c:pt idx="2914">
                  <c:v>67.894999999999996</c:v>
                </c:pt>
                <c:pt idx="2915">
                  <c:v>69.046000000000006</c:v>
                </c:pt>
                <c:pt idx="2916">
                  <c:v>55.405999999999999</c:v>
                </c:pt>
                <c:pt idx="2917">
                  <c:v>62.819000000000003</c:v>
                </c:pt>
                <c:pt idx="2918">
                  <c:v>72.772000000000006</c:v>
                </c:pt>
                <c:pt idx="2919">
                  <c:v>68.271000000000001</c:v>
                </c:pt>
                <c:pt idx="2920">
                  <c:v>64.808999999999997</c:v>
                </c:pt>
                <c:pt idx="2921">
                  <c:v>75.147000000000006</c:v>
                </c:pt>
                <c:pt idx="2922">
                  <c:v>65.819999999999993</c:v>
                </c:pt>
                <c:pt idx="2923">
                  <c:v>55.139000000000003</c:v>
                </c:pt>
                <c:pt idx="2924">
                  <c:v>68.831000000000003</c:v>
                </c:pt>
                <c:pt idx="2925">
                  <c:v>62.505000000000003</c:v>
                </c:pt>
                <c:pt idx="2926">
                  <c:v>54.155000000000001</c:v>
                </c:pt>
                <c:pt idx="2927">
                  <c:v>80.332999999999998</c:v>
                </c:pt>
                <c:pt idx="2928">
                  <c:v>63.131999999999998</c:v>
                </c:pt>
                <c:pt idx="2929">
                  <c:v>51.8</c:v>
                </c:pt>
                <c:pt idx="2930">
                  <c:v>65.481999999999999</c:v>
                </c:pt>
                <c:pt idx="2931">
                  <c:v>71.123000000000005</c:v>
                </c:pt>
                <c:pt idx="2932">
                  <c:v>51.723999999999997</c:v>
                </c:pt>
                <c:pt idx="2933">
                  <c:v>68.768000000000001</c:v>
                </c:pt>
                <c:pt idx="2934">
                  <c:v>73.825999999999993</c:v>
                </c:pt>
                <c:pt idx="2935">
                  <c:v>68.212999999999994</c:v>
                </c:pt>
                <c:pt idx="2936">
                  <c:v>65.325999999999993</c:v>
                </c:pt>
                <c:pt idx="2937">
                  <c:v>54.2</c:v>
                </c:pt>
                <c:pt idx="2938">
                  <c:v>58.988999999999997</c:v>
                </c:pt>
                <c:pt idx="2939">
                  <c:v>67.397000000000006</c:v>
                </c:pt>
                <c:pt idx="2940">
                  <c:v>59.505000000000003</c:v>
                </c:pt>
                <c:pt idx="2941">
                  <c:v>58.374000000000002</c:v>
                </c:pt>
                <c:pt idx="2942">
                  <c:v>66.057000000000002</c:v>
                </c:pt>
                <c:pt idx="2943">
                  <c:v>67.457999999999998</c:v>
                </c:pt>
                <c:pt idx="2944">
                  <c:v>84.126000000000005</c:v>
                </c:pt>
                <c:pt idx="2945">
                  <c:v>75.683000000000007</c:v>
                </c:pt>
                <c:pt idx="2946">
                  <c:v>74.619</c:v>
                </c:pt>
                <c:pt idx="2947">
                  <c:v>74.037999999999997</c:v>
                </c:pt>
                <c:pt idx="2948">
                  <c:v>54.639000000000003</c:v>
                </c:pt>
                <c:pt idx="2949">
                  <c:v>76.358000000000004</c:v>
                </c:pt>
                <c:pt idx="2950">
                  <c:v>70.581999999999994</c:v>
                </c:pt>
                <c:pt idx="2951">
                  <c:v>78.486000000000004</c:v>
                </c:pt>
                <c:pt idx="2952">
                  <c:v>61.433999999999997</c:v>
                </c:pt>
                <c:pt idx="2953">
                  <c:v>49.298999999999999</c:v>
                </c:pt>
                <c:pt idx="2954">
                  <c:v>65.956000000000003</c:v>
                </c:pt>
                <c:pt idx="2955">
                  <c:v>65.858000000000004</c:v>
                </c:pt>
                <c:pt idx="2956">
                  <c:v>67.14</c:v>
                </c:pt>
                <c:pt idx="2957">
                  <c:v>61.085000000000001</c:v>
                </c:pt>
                <c:pt idx="2958">
                  <c:v>64.960999999999999</c:v>
                </c:pt>
                <c:pt idx="2959">
                  <c:v>55.018000000000001</c:v>
                </c:pt>
                <c:pt idx="2960">
                  <c:v>58.301000000000002</c:v>
                </c:pt>
                <c:pt idx="2961">
                  <c:v>64.263000000000005</c:v>
                </c:pt>
                <c:pt idx="2962">
                  <c:v>63.033999999999999</c:v>
                </c:pt>
                <c:pt idx="2963">
                  <c:v>69.328000000000003</c:v>
                </c:pt>
                <c:pt idx="2964">
                  <c:v>59.167999999999999</c:v>
                </c:pt>
                <c:pt idx="2965">
                  <c:v>59.603000000000002</c:v>
                </c:pt>
                <c:pt idx="2966">
                  <c:v>76.269000000000005</c:v>
                </c:pt>
                <c:pt idx="2967">
                  <c:v>66.388999999999996</c:v>
                </c:pt>
                <c:pt idx="2968">
                  <c:v>72.516000000000005</c:v>
                </c:pt>
                <c:pt idx="2969">
                  <c:v>52.061</c:v>
                </c:pt>
                <c:pt idx="2970">
                  <c:v>64.411000000000001</c:v>
                </c:pt>
                <c:pt idx="2971">
                  <c:v>68.334000000000003</c:v>
                </c:pt>
                <c:pt idx="2972">
                  <c:v>65.239999999999995</c:v>
                </c:pt>
                <c:pt idx="2973">
                  <c:v>62.819000000000003</c:v>
                </c:pt>
                <c:pt idx="2974">
                  <c:v>76.977999999999994</c:v>
                </c:pt>
                <c:pt idx="2975">
                  <c:v>81.802999999999997</c:v>
                </c:pt>
                <c:pt idx="2976">
                  <c:v>60.545999999999999</c:v>
                </c:pt>
                <c:pt idx="2977">
                  <c:v>64.816999999999993</c:v>
                </c:pt>
                <c:pt idx="2978">
                  <c:v>51.085999999999999</c:v>
                </c:pt>
                <c:pt idx="2979">
                  <c:v>64.623000000000005</c:v>
                </c:pt>
                <c:pt idx="2980">
                  <c:v>76.352000000000004</c:v>
                </c:pt>
                <c:pt idx="2981">
                  <c:v>49.606000000000002</c:v>
                </c:pt>
                <c:pt idx="2982">
                  <c:v>74.468000000000004</c:v>
                </c:pt>
                <c:pt idx="2983">
                  <c:v>68.09</c:v>
                </c:pt>
                <c:pt idx="2984">
                  <c:v>60.131999999999998</c:v>
                </c:pt>
                <c:pt idx="2985">
                  <c:v>66.972999999999999</c:v>
                </c:pt>
                <c:pt idx="2986">
                  <c:v>73.028000000000006</c:v>
                </c:pt>
                <c:pt idx="2987">
                  <c:v>89.465000000000003</c:v>
                </c:pt>
                <c:pt idx="2988">
                  <c:v>74.463999999999999</c:v>
                </c:pt>
                <c:pt idx="2989">
                  <c:v>64.664000000000001</c:v>
                </c:pt>
                <c:pt idx="2990">
                  <c:v>59.468000000000004</c:v>
                </c:pt>
                <c:pt idx="2991">
                  <c:v>62.917000000000002</c:v>
                </c:pt>
                <c:pt idx="2992">
                  <c:v>51.813000000000002</c:v>
                </c:pt>
                <c:pt idx="2993">
                  <c:v>84.905000000000001</c:v>
                </c:pt>
                <c:pt idx="2994">
                  <c:v>74.844999999999999</c:v>
                </c:pt>
                <c:pt idx="2995">
                  <c:v>68.850999999999999</c:v>
                </c:pt>
                <c:pt idx="2996">
                  <c:v>71.144000000000005</c:v>
                </c:pt>
                <c:pt idx="2997">
                  <c:v>79.718000000000004</c:v>
                </c:pt>
                <c:pt idx="2998">
                  <c:v>57.539000000000001</c:v>
                </c:pt>
                <c:pt idx="2999">
                  <c:v>61.86</c:v>
                </c:pt>
                <c:pt idx="3000">
                  <c:v>65.361999999999995</c:v>
                </c:pt>
                <c:pt idx="3001">
                  <c:v>50.555</c:v>
                </c:pt>
                <c:pt idx="3002">
                  <c:v>69.942999999999998</c:v>
                </c:pt>
                <c:pt idx="3003">
                  <c:v>68.774000000000001</c:v>
                </c:pt>
                <c:pt idx="3004">
                  <c:v>71.796999999999997</c:v>
                </c:pt>
                <c:pt idx="3005">
                  <c:v>57.430999999999997</c:v>
                </c:pt>
                <c:pt idx="3006">
                  <c:v>65.334999999999994</c:v>
                </c:pt>
                <c:pt idx="3007">
                  <c:v>66.108000000000004</c:v>
                </c:pt>
                <c:pt idx="3008">
                  <c:v>62.570999999999998</c:v>
                </c:pt>
                <c:pt idx="3009">
                  <c:v>62.901000000000003</c:v>
                </c:pt>
                <c:pt idx="3010">
                  <c:v>60.664999999999999</c:v>
                </c:pt>
                <c:pt idx="3011">
                  <c:v>78.807000000000002</c:v>
                </c:pt>
                <c:pt idx="3012">
                  <c:v>58.186</c:v>
                </c:pt>
                <c:pt idx="3013">
                  <c:v>60.042000000000002</c:v>
                </c:pt>
                <c:pt idx="3014">
                  <c:v>66.915000000000006</c:v>
                </c:pt>
                <c:pt idx="3015">
                  <c:v>75.631</c:v>
                </c:pt>
                <c:pt idx="3016">
                  <c:v>79.355000000000004</c:v>
                </c:pt>
                <c:pt idx="3017">
                  <c:v>60.497</c:v>
                </c:pt>
                <c:pt idx="3018">
                  <c:v>58.192999999999998</c:v>
                </c:pt>
                <c:pt idx="3019">
                  <c:v>63.884999999999998</c:v>
                </c:pt>
                <c:pt idx="3020">
                  <c:v>64.075000000000003</c:v>
                </c:pt>
                <c:pt idx="3021">
                  <c:v>51.865000000000002</c:v>
                </c:pt>
                <c:pt idx="3022">
                  <c:v>61.512999999999998</c:v>
                </c:pt>
                <c:pt idx="3023">
                  <c:v>62.988999999999997</c:v>
                </c:pt>
                <c:pt idx="3024">
                  <c:v>67.372</c:v>
                </c:pt>
                <c:pt idx="3025">
                  <c:v>78.855999999999995</c:v>
                </c:pt>
                <c:pt idx="3026">
                  <c:v>80.141999999999996</c:v>
                </c:pt>
                <c:pt idx="3027">
                  <c:v>56.572000000000003</c:v>
                </c:pt>
                <c:pt idx="3028">
                  <c:v>61.286000000000001</c:v>
                </c:pt>
                <c:pt idx="3029">
                  <c:v>72.225999999999999</c:v>
                </c:pt>
                <c:pt idx="3030">
                  <c:v>69.242000000000004</c:v>
                </c:pt>
                <c:pt idx="3031">
                  <c:v>60.637</c:v>
                </c:pt>
                <c:pt idx="3032">
                  <c:v>61.231999999999999</c:v>
                </c:pt>
                <c:pt idx="3033">
                  <c:v>82.947000000000003</c:v>
                </c:pt>
                <c:pt idx="3034">
                  <c:v>63.073</c:v>
                </c:pt>
                <c:pt idx="3035">
                  <c:v>101.58</c:v>
                </c:pt>
                <c:pt idx="3036">
                  <c:v>71.86</c:v>
                </c:pt>
                <c:pt idx="3037">
                  <c:v>71.516000000000005</c:v>
                </c:pt>
                <c:pt idx="3038">
                  <c:v>69.756</c:v>
                </c:pt>
                <c:pt idx="3039">
                  <c:v>54.465000000000003</c:v>
                </c:pt>
                <c:pt idx="3040">
                  <c:v>56.012999999999998</c:v>
                </c:pt>
                <c:pt idx="3041">
                  <c:v>65.620999999999995</c:v>
                </c:pt>
                <c:pt idx="3042">
                  <c:v>68.492000000000004</c:v>
                </c:pt>
                <c:pt idx="3043">
                  <c:v>55.155999999999999</c:v>
                </c:pt>
                <c:pt idx="3044">
                  <c:v>64.754000000000005</c:v>
                </c:pt>
                <c:pt idx="3045">
                  <c:v>64.311000000000007</c:v>
                </c:pt>
                <c:pt idx="3046">
                  <c:v>60.51</c:v>
                </c:pt>
                <c:pt idx="3047">
                  <c:v>68.876999999999995</c:v>
                </c:pt>
                <c:pt idx="3048">
                  <c:v>66.204999999999998</c:v>
                </c:pt>
                <c:pt idx="3049">
                  <c:v>55.710999999999999</c:v>
                </c:pt>
                <c:pt idx="3050">
                  <c:v>67.902000000000001</c:v>
                </c:pt>
                <c:pt idx="3051">
                  <c:v>74.081000000000003</c:v>
                </c:pt>
                <c:pt idx="3052">
                  <c:v>58.673999999999999</c:v>
                </c:pt>
                <c:pt idx="3053">
                  <c:v>64.519000000000005</c:v>
                </c:pt>
                <c:pt idx="3054">
                  <c:v>67.424999999999997</c:v>
                </c:pt>
                <c:pt idx="3055">
                  <c:v>51.369</c:v>
                </c:pt>
                <c:pt idx="3056">
                  <c:v>68.650999999999996</c:v>
                </c:pt>
                <c:pt idx="3057">
                  <c:v>67.885999999999996</c:v>
                </c:pt>
                <c:pt idx="3058">
                  <c:v>56.918999999999997</c:v>
                </c:pt>
                <c:pt idx="3059">
                  <c:v>66.44</c:v>
                </c:pt>
                <c:pt idx="3060">
                  <c:v>50.533000000000001</c:v>
                </c:pt>
                <c:pt idx="3061">
                  <c:v>69.415999999999997</c:v>
                </c:pt>
                <c:pt idx="3062">
                  <c:v>56.529000000000003</c:v>
                </c:pt>
                <c:pt idx="3063">
                  <c:v>69.756</c:v>
                </c:pt>
                <c:pt idx="3064">
                  <c:v>64.972999999999999</c:v>
                </c:pt>
                <c:pt idx="3065">
                  <c:v>64.596000000000004</c:v>
                </c:pt>
                <c:pt idx="3066">
                  <c:v>76.884</c:v>
                </c:pt>
                <c:pt idx="3067">
                  <c:v>73.260000000000005</c:v>
                </c:pt>
                <c:pt idx="3068">
                  <c:v>54.488</c:v>
                </c:pt>
                <c:pt idx="3069">
                  <c:v>62.015999999999998</c:v>
                </c:pt>
                <c:pt idx="3070">
                  <c:v>72.95</c:v>
                </c:pt>
                <c:pt idx="3071">
                  <c:v>62.067</c:v>
                </c:pt>
                <c:pt idx="3072">
                  <c:v>52.037999999999997</c:v>
                </c:pt>
                <c:pt idx="3073">
                  <c:v>52.850999999999999</c:v>
                </c:pt>
                <c:pt idx="3074">
                  <c:v>56.54</c:v>
                </c:pt>
                <c:pt idx="3075">
                  <c:v>45.896000000000001</c:v>
                </c:pt>
                <c:pt idx="3076">
                  <c:v>64.284999999999997</c:v>
                </c:pt>
                <c:pt idx="3077">
                  <c:v>53.101999999999997</c:v>
                </c:pt>
                <c:pt idx="3078">
                  <c:v>58.536000000000001</c:v>
                </c:pt>
                <c:pt idx="3079">
                  <c:v>55.619</c:v>
                </c:pt>
                <c:pt idx="3080">
                  <c:v>54.064</c:v>
                </c:pt>
                <c:pt idx="3081">
                  <c:v>77.015000000000001</c:v>
                </c:pt>
                <c:pt idx="3082">
                  <c:v>61.768999999999998</c:v>
                </c:pt>
                <c:pt idx="3083">
                  <c:v>67.98</c:v>
                </c:pt>
                <c:pt idx="3084">
                  <c:v>65.244</c:v>
                </c:pt>
                <c:pt idx="3085">
                  <c:v>70.260999999999996</c:v>
                </c:pt>
                <c:pt idx="3086">
                  <c:v>61.963000000000001</c:v>
                </c:pt>
                <c:pt idx="3087">
                  <c:v>69.647000000000006</c:v>
                </c:pt>
                <c:pt idx="3088">
                  <c:v>48.457000000000001</c:v>
                </c:pt>
                <c:pt idx="3089">
                  <c:v>59.347999999999999</c:v>
                </c:pt>
                <c:pt idx="3090">
                  <c:v>61.247999999999998</c:v>
                </c:pt>
                <c:pt idx="3091">
                  <c:v>72.343000000000004</c:v>
                </c:pt>
                <c:pt idx="3092">
                  <c:v>56.773000000000003</c:v>
                </c:pt>
                <c:pt idx="3093">
                  <c:v>67.451999999999998</c:v>
                </c:pt>
                <c:pt idx="3094">
                  <c:v>49.676000000000002</c:v>
                </c:pt>
                <c:pt idx="3095">
                  <c:v>67.600999999999999</c:v>
                </c:pt>
                <c:pt idx="3096">
                  <c:v>82.093999999999994</c:v>
                </c:pt>
                <c:pt idx="3097">
                  <c:v>62.415999999999997</c:v>
                </c:pt>
                <c:pt idx="3098">
                  <c:v>57.585999999999999</c:v>
                </c:pt>
                <c:pt idx="3099">
                  <c:v>67.010000000000005</c:v>
                </c:pt>
                <c:pt idx="3100">
                  <c:v>78.251999999999995</c:v>
                </c:pt>
                <c:pt idx="3101">
                  <c:v>72.703999999999994</c:v>
                </c:pt>
                <c:pt idx="3102">
                  <c:v>62.537999999999997</c:v>
                </c:pt>
                <c:pt idx="3103">
                  <c:v>57.7</c:v>
                </c:pt>
                <c:pt idx="3104">
                  <c:v>56.118000000000002</c:v>
                </c:pt>
                <c:pt idx="3105">
                  <c:v>60.674999999999997</c:v>
                </c:pt>
                <c:pt idx="3106">
                  <c:v>47.045000000000002</c:v>
                </c:pt>
                <c:pt idx="3107">
                  <c:v>59.954000000000001</c:v>
                </c:pt>
                <c:pt idx="3108">
                  <c:v>63.4</c:v>
                </c:pt>
                <c:pt idx="3109">
                  <c:v>60.899000000000001</c:v>
                </c:pt>
                <c:pt idx="3110">
                  <c:v>57.292000000000002</c:v>
                </c:pt>
                <c:pt idx="3111">
                  <c:v>46.058999999999997</c:v>
                </c:pt>
                <c:pt idx="3112">
                  <c:v>75.613</c:v>
                </c:pt>
                <c:pt idx="3113">
                  <c:v>58.790999999999997</c:v>
                </c:pt>
                <c:pt idx="3114">
                  <c:v>59.7</c:v>
                </c:pt>
                <c:pt idx="3115">
                  <c:v>80.543000000000006</c:v>
                </c:pt>
                <c:pt idx="3116">
                  <c:v>53.139000000000003</c:v>
                </c:pt>
                <c:pt idx="3117">
                  <c:v>64.399000000000001</c:v>
                </c:pt>
                <c:pt idx="3118">
                  <c:v>62.374000000000002</c:v>
                </c:pt>
                <c:pt idx="3119">
                  <c:v>73.492000000000004</c:v>
                </c:pt>
                <c:pt idx="3120">
                  <c:v>65.501999999999995</c:v>
                </c:pt>
                <c:pt idx="3121">
                  <c:v>70.203999999999994</c:v>
                </c:pt>
                <c:pt idx="3122">
                  <c:v>70.944000000000003</c:v>
                </c:pt>
                <c:pt idx="3123">
                  <c:v>67.17</c:v>
                </c:pt>
                <c:pt idx="3124">
                  <c:v>69.757000000000005</c:v>
                </c:pt>
                <c:pt idx="3125">
                  <c:v>65.938999999999993</c:v>
                </c:pt>
                <c:pt idx="3126">
                  <c:v>56.064</c:v>
                </c:pt>
                <c:pt idx="3127">
                  <c:v>68.06</c:v>
                </c:pt>
                <c:pt idx="3128">
                  <c:v>63.411999999999999</c:v>
                </c:pt>
                <c:pt idx="3129">
                  <c:v>75.474000000000004</c:v>
                </c:pt>
                <c:pt idx="3130">
                  <c:v>48.457000000000001</c:v>
                </c:pt>
                <c:pt idx="3131">
                  <c:v>66.197999999999993</c:v>
                </c:pt>
                <c:pt idx="3132">
                  <c:v>72.016000000000005</c:v>
                </c:pt>
                <c:pt idx="3133">
                  <c:v>53.238999999999997</c:v>
                </c:pt>
                <c:pt idx="3134">
                  <c:v>58.945</c:v>
                </c:pt>
                <c:pt idx="3135">
                  <c:v>85.784999999999997</c:v>
                </c:pt>
                <c:pt idx="3136">
                  <c:v>61.392000000000003</c:v>
                </c:pt>
                <c:pt idx="3137">
                  <c:v>55.057000000000002</c:v>
                </c:pt>
                <c:pt idx="3138">
                  <c:v>53.164000000000001</c:v>
                </c:pt>
                <c:pt idx="3139">
                  <c:v>70.158000000000001</c:v>
                </c:pt>
                <c:pt idx="3140">
                  <c:v>70.03</c:v>
                </c:pt>
                <c:pt idx="3141">
                  <c:v>56.71</c:v>
                </c:pt>
                <c:pt idx="3142">
                  <c:v>93.108999999999995</c:v>
                </c:pt>
                <c:pt idx="3143">
                  <c:v>79.385999999999996</c:v>
                </c:pt>
                <c:pt idx="3144">
                  <c:v>71.734999999999999</c:v>
                </c:pt>
                <c:pt idx="3145">
                  <c:v>73.972999999999999</c:v>
                </c:pt>
                <c:pt idx="3146">
                  <c:v>70.004000000000005</c:v>
                </c:pt>
                <c:pt idx="3147">
                  <c:v>63.305999999999997</c:v>
                </c:pt>
                <c:pt idx="3148">
                  <c:v>77.043000000000006</c:v>
                </c:pt>
                <c:pt idx="3149">
                  <c:v>77.296000000000006</c:v>
                </c:pt>
                <c:pt idx="3150">
                  <c:v>54.287999999999997</c:v>
                </c:pt>
                <c:pt idx="3151">
                  <c:v>49.298000000000002</c:v>
                </c:pt>
                <c:pt idx="3152">
                  <c:v>63.918999999999997</c:v>
                </c:pt>
                <c:pt idx="3153">
                  <c:v>66.447999999999993</c:v>
                </c:pt>
                <c:pt idx="3154">
                  <c:v>64.173000000000002</c:v>
                </c:pt>
                <c:pt idx="3155">
                  <c:v>59.575000000000003</c:v>
                </c:pt>
                <c:pt idx="3156">
                  <c:v>56.954999999999998</c:v>
                </c:pt>
                <c:pt idx="3157">
                  <c:v>65.665999999999997</c:v>
                </c:pt>
                <c:pt idx="3158">
                  <c:v>72.251999999999995</c:v>
                </c:pt>
                <c:pt idx="3159">
                  <c:v>64.596999999999994</c:v>
                </c:pt>
                <c:pt idx="3160">
                  <c:v>76.433999999999997</c:v>
                </c:pt>
                <c:pt idx="3161">
                  <c:v>66.856999999999999</c:v>
                </c:pt>
                <c:pt idx="3162">
                  <c:v>57.444000000000003</c:v>
                </c:pt>
                <c:pt idx="3163">
                  <c:v>63.415999999999997</c:v>
                </c:pt>
                <c:pt idx="3164">
                  <c:v>71.605000000000004</c:v>
                </c:pt>
                <c:pt idx="3165">
                  <c:v>65.024000000000001</c:v>
                </c:pt>
                <c:pt idx="3166">
                  <c:v>66.305999999999997</c:v>
                </c:pt>
                <c:pt idx="3167">
                  <c:v>63.32</c:v>
                </c:pt>
                <c:pt idx="3168">
                  <c:v>62.683999999999997</c:v>
                </c:pt>
                <c:pt idx="3169">
                  <c:v>63.075000000000003</c:v>
                </c:pt>
                <c:pt idx="3170">
                  <c:v>55.557000000000002</c:v>
                </c:pt>
                <c:pt idx="3171">
                  <c:v>64.364999999999995</c:v>
                </c:pt>
                <c:pt idx="3172">
                  <c:v>63.189</c:v>
                </c:pt>
                <c:pt idx="3173">
                  <c:v>53.588000000000001</c:v>
                </c:pt>
                <c:pt idx="3174">
                  <c:v>60.756999999999998</c:v>
                </c:pt>
                <c:pt idx="3175">
                  <c:v>65.272000000000006</c:v>
                </c:pt>
                <c:pt idx="3176">
                  <c:v>53.244</c:v>
                </c:pt>
                <c:pt idx="3177">
                  <c:v>63.039000000000001</c:v>
                </c:pt>
                <c:pt idx="3178">
                  <c:v>59.554000000000002</c:v>
                </c:pt>
                <c:pt idx="3179">
                  <c:v>66.335999999999999</c:v>
                </c:pt>
                <c:pt idx="3180">
                  <c:v>62.853999999999999</c:v>
                </c:pt>
                <c:pt idx="3181">
                  <c:v>48.613999999999997</c:v>
                </c:pt>
                <c:pt idx="3182">
                  <c:v>76.744</c:v>
                </c:pt>
                <c:pt idx="3183">
                  <c:v>75.495999999999995</c:v>
                </c:pt>
                <c:pt idx="3184">
                  <c:v>66.34</c:v>
                </c:pt>
                <c:pt idx="3185">
                  <c:v>53.1</c:v>
                </c:pt>
                <c:pt idx="3186">
                  <c:v>58.323999999999998</c:v>
                </c:pt>
                <c:pt idx="3187">
                  <c:v>61.968000000000004</c:v>
                </c:pt>
                <c:pt idx="3188">
                  <c:v>51.573</c:v>
                </c:pt>
                <c:pt idx="3189">
                  <c:v>54.795999999999999</c:v>
                </c:pt>
                <c:pt idx="3190">
                  <c:v>63.16</c:v>
                </c:pt>
                <c:pt idx="3191">
                  <c:v>57.585000000000001</c:v>
                </c:pt>
                <c:pt idx="3192">
                  <c:v>69.257000000000005</c:v>
                </c:pt>
                <c:pt idx="3193">
                  <c:v>46.954999999999998</c:v>
                </c:pt>
                <c:pt idx="3194">
                  <c:v>62.201999999999998</c:v>
                </c:pt>
                <c:pt idx="3195">
                  <c:v>75.241</c:v>
                </c:pt>
                <c:pt idx="3196">
                  <c:v>65.748000000000005</c:v>
                </c:pt>
                <c:pt idx="3197">
                  <c:v>67.56</c:v>
                </c:pt>
                <c:pt idx="3198">
                  <c:v>57.625999999999998</c:v>
                </c:pt>
                <c:pt idx="3199">
                  <c:v>68.975999999999999</c:v>
                </c:pt>
                <c:pt idx="3200">
                  <c:v>62.253999999999998</c:v>
                </c:pt>
                <c:pt idx="3201">
                  <c:v>70.516000000000005</c:v>
                </c:pt>
                <c:pt idx="3202">
                  <c:v>49.222000000000001</c:v>
                </c:pt>
                <c:pt idx="3203">
                  <c:v>80.450999999999993</c:v>
                </c:pt>
                <c:pt idx="3204">
                  <c:v>70.314999999999998</c:v>
                </c:pt>
                <c:pt idx="3205">
                  <c:v>60.863999999999997</c:v>
                </c:pt>
                <c:pt idx="3206">
                  <c:v>57.639000000000003</c:v>
                </c:pt>
                <c:pt idx="3207">
                  <c:v>74.468000000000004</c:v>
                </c:pt>
                <c:pt idx="3208">
                  <c:v>66.688999999999993</c:v>
                </c:pt>
                <c:pt idx="3209">
                  <c:v>61.203000000000003</c:v>
                </c:pt>
                <c:pt idx="3210">
                  <c:v>68.367000000000004</c:v>
                </c:pt>
                <c:pt idx="3211">
                  <c:v>48.64</c:v>
                </c:pt>
                <c:pt idx="3212">
                  <c:v>57.93</c:v>
                </c:pt>
                <c:pt idx="3213">
                  <c:v>62.027999999999999</c:v>
                </c:pt>
                <c:pt idx="3214">
                  <c:v>74.802000000000007</c:v>
                </c:pt>
                <c:pt idx="3215">
                  <c:v>60.212000000000003</c:v>
                </c:pt>
                <c:pt idx="3216">
                  <c:v>60.54</c:v>
                </c:pt>
                <c:pt idx="3217">
                  <c:v>68.602999999999994</c:v>
                </c:pt>
                <c:pt idx="3218">
                  <c:v>63.854999999999997</c:v>
                </c:pt>
                <c:pt idx="3219">
                  <c:v>80.754999999999995</c:v>
                </c:pt>
                <c:pt idx="3220">
                  <c:v>75.224000000000004</c:v>
                </c:pt>
                <c:pt idx="3221">
                  <c:v>75.843000000000004</c:v>
                </c:pt>
                <c:pt idx="3222">
                  <c:v>69.796000000000006</c:v>
                </c:pt>
                <c:pt idx="3223">
                  <c:v>53.384</c:v>
                </c:pt>
                <c:pt idx="3224">
                  <c:v>58.45</c:v>
                </c:pt>
                <c:pt idx="3225">
                  <c:v>64.084999999999994</c:v>
                </c:pt>
                <c:pt idx="3226">
                  <c:v>62.033000000000001</c:v>
                </c:pt>
                <c:pt idx="3227">
                  <c:v>60.125999999999998</c:v>
                </c:pt>
                <c:pt idx="3228">
                  <c:v>62.238</c:v>
                </c:pt>
                <c:pt idx="3229">
                  <c:v>71.332999999999998</c:v>
                </c:pt>
                <c:pt idx="3230">
                  <c:v>56.29</c:v>
                </c:pt>
                <c:pt idx="3231">
                  <c:v>61.841000000000001</c:v>
                </c:pt>
                <c:pt idx="3232">
                  <c:v>71.92</c:v>
                </c:pt>
                <c:pt idx="3233">
                  <c:v>68.912000000000006</c:v>
                </c:pt>
                <c:pt idx="3234">
                  <c:v>49.14</c:v>
                </c:pt>
                <c:pt idx="3235">
                  <c:v>75.747</c:v>
                </c:pt>
                <c:pt idx="3236">
                  <c:v>75.775999999999996</c:v>
                </c:pt>
                <c:pt idx="3237">
                  <c:v>60.902000000000001</c:v>
                </c:pt>
                <c:pt idx="3238">
                  <c:v>59.624000000000002</c:v>
                </c:pt>
                <c:pt idx="3239">
                  <c:v>61.151000000000003</c:v>
                </c:pt>
                <c:pt idx="3240">
                  <c:v>70.010999999999996</c:v>
                </c:pt>
                <c:pt idx="3241">
                  <c:v>59.96</c:v>
                </c:pt>
                <c:pt idx="3242">
                  <c:v>68.400999999999996</c:v>
                </c:pt>
                <c:pt idx="3243">
                  <c:v>66.745000000000005</c:v>
                </c:pt>
                <c:pt idx="3244">
                  <c:v>59.290999999999997</c:v>
                </c:pt>
                <c:pt idx="3245">
                  <c:v>71.935000000000002</c:v>
                </c:pt>
                <c:pt idx="3246">
                  <c:v>72.138999999999996</c:v>
                </c:pt>
                <c:pt idx="3247">
                  <c:v>50.768999999999998</c:v>
                </c:pt>
                <c:pt idx="3248">
                  <c:v>73.381</c:v>
                </c:pt>
                <c:pt idx="3249">
                  <c:v>68.308000000000007</c:v>
                </c:pt>
                <c:pt idx="3250">
                  <c:v>64.897999999999996</c:v>
                </c:pt>
                <c:pt idx="3251">
                  <c:v>65.671999999999997</c:v>
                </c:pt>
                <c:pt idx="3252">
                  <c:v>60.776000000000003</c:v>
                </c:pt>
                <c:pt idx="3253">
                  <c:v>54.732999999999997</c:v>
                </c:pt>
                <c:pt idx="3254">
                  <c:v>55.253</c:v>
                </c:pt>
                <c:pt idx="3255">
                  <c:v>62.057000000000002</c:v>
                </c:pt>
                <c:pt idx="3256">
                  <c:v>60.466000000000001</c:v>
                </c:pt>
                <c:pt idx="3257">
                  <c:v>64.513999999999996</c:v>
                </c:pt>
                <c:pt idx="3258">
                  <c:v>60.546999999999997</c:v>
                </c:pt>
                <c:pt idx="3259">
                  <c:v>59.113999999999997</c:v>
                </c:pt>
                <c:pt idx="3260">
                  <c:v>66.036000000000001</c:v>
                </c:pt>
                <c:pt idx="3261">
                  <c:v>74.820999999999998</c:v>
                </c:pt>
                <c:pt idx="3262">
                  <c:v>49.805</c:v>
                </c:pt>
                <c:pt idx="3263">
                  <c:v>66.084999999999994</c:v>
                </c:pt>
                <c:pt idx="3264">
                  <c:v>58.997999999999998</c:v>
                </c:pt>
                <c:pt idx="3265">
                  <c:v>63.213000000000001</c:v>
                </c:pt>
                <c:pt idx="3266">
                  <c:v>52.417999999999999</c:v>
                </c:pt>
                <c:pt idx="3267">
                  <c:v>57.808999999999997</c:v>
                </c:pt>
                <c:pt idx="3268">
                  <c:v>77.981999999999999</c:v>
                </c:pt>
                <c:pt idx="3269">
                  <c:v>72.881</c:v>
                </c:pt>
                <c:pt idx="3270">
                  <c:v>59.658000000000001</c:v>
                </c:pt>
                <c:pt idx="3271">
                  <c:v>77.009</c:v>
                </c:pt>
                <c:pt idx="3272">
                  <c:v>60.874000000000002</c:v>
                </c:pt>
                <c:pt idx="3273">
                  <c:v>71.867999999999995</c:v>
                </c:pt>
                <c:pt idx="3274">
                  <c:v>66.052000000000007</c:v>
                </c:pt>
                <c:pt idx="3275">
                  <c:v>71.364000000000004</c:v>
                </c:pt>
                <c:pt idx="3276">
                  <c:v>74.438999999999993</c:v>
                </c:pt>
                <c:pt idx="3277">
                  <c:v>56.62</c:v>
                </c:pt>
                <c:pt idx="3278">
                  <c:v>74.269000000000005</c:v>
                </c:pt>
                <c:pt idx="3279">
                  <c:v>66.382999999999996</c:v>
                </c:pt>
                <c:pt idx="3280">
                  <c:v>80.962999999999994</c:v>
                </c:pt>
                <c:pt idx="3281">
                  <c:v>64.867999999999995</c:v>
                </c:pt>
                <c:pt idx="3282">
                  <c:v>60.878</c:v>
                </c:pt>
                <c:pt idx="3283">
                  <c:v>47.692999999999998</c:v>
                </c:pt>
                <c:pt idx="3284">
                  <c:v>71.954999999999998</c:v>
                </c:pt>
                <c:pt idx="3285">
                  <c:v>69.128</c:v>
                </c:pt>
                <c:pt idx="3286">
                  <c:v>66.555999999999997</c:v>
                </c:pt>
                <c:pt idx="3287">
                  <c:v>66.995000000000005</c:v>
                </c:pt>
                <c:pt idx="3288">
                  <c:v>67.388000000000005</c:v>
                </c:pt>
                <c:pt idx="3289">
                  <c:v>72.055000000000007</c:v>
                </c:pt>
                <c:pt idx="3290">
                  <c:v>63.758000000000003</c:v>
                </c:pt>
                <c:pt idx="3291">
                  <c:v>83.317999999999998</c:v>
                </c:pt>
                <c:pt idx="3292">
                  <c:v>58.692</c:v>
                </c:pt>
                <c:pt idx="3293">
                  <c:v>46.677</c:v>
                </c:pt>
                <c:pt idx="3294">
                  <c:v>70.224999999999994</c:v>
                </c:pt>
                <c:pt idx="3295">
                  <c:v>68.680000000000007</c:v>
                </c:pt>
                <c:pt idx="3296">
                  <c:v>56.838000000000001</c:v>
                </c:pt>
                <c:pt idx="3297">
                  <c:v>58.515999999999998</c:v>
                </c:pt>
                <c:pt idx="3298">
                  <c:v>70.013000000000005</c:v>
                </c:pt>
                <c:pt idx="3299">
                  <c:v>70.082999999999998</c:v>
                </c:pt>
                <c:pt idx="3300">
                  <c:v>65.741</c:v>
                </c:pt>
                <c:pt idx="3301">
                  <c:v>48.176000000000002</c:v>
                </c:pt>
                <c:pt idx="3302">
                  <c:v>55.445</c:v>
                </c:pt>
                <c:pt idx="3303">
                  <c:v>81.176000000000002</c:v>
                </c:pt>
                <c:pt idx="3304">
                  <c:v>64.855000000000004</c:v>
                </c:pt>
                <c:pt idx="3305">
                  <c:v>57.337000000000003</c:v>
                </c:pt>
                <c:pt idx="3306">
                  <c:v>65.944000000000003</c:v>
                </c:pt>
                <c:pt idx="3307">
                  <c:v>69.156000000000006</c:v>
                </c:pt>
                <c:pt idx="3308">
                  <c:v>72.236000000000004</c:v>
                </c:pt>
                <c:pt idx="3309">
                  <c:v>59.784999999999997</c:v>
                </c:pt>
                <c:pt idx="3310">
                  <c:v>72.248000000000005</c:v>
                </c:pt>
                <c:pt idx="3311">
                  <c:v>69.850999999999999</c:v>
                </c:pt>
                <c:pt idx="3312">
                  <c:v>50.207000000000001</c:v>
                </c:pt>
                <c:pt idx="3313">
                  <c:v>55.423000000000002</c:v>
                </c:pt>
                <c:pt idx="3314">
                  <c:v>50.162999999999997</c:v>
                </c:pt>
                <c:pt idx="3315">
                  <c:v>50.106000000000002</c:v>
                </c:pt>
                <c:pt idx="3316">
                  <c:v>72.111000000000004</c:v>
                </c:pt>
                <c:pt idx="3317">
                  <c:v>58.906999999999996</c:v>
                </c:pt>
                <c:pt idx="3318">
                  <c:v>64.697999999999993</c:v>
                </c:pt>
                <c:pt idx="3319">
                  <c:v>61.43</c:v>
                </c:pt>
                <c:pt idx="3320">
                  <c:v>57.53</c:v>
                </c:pt>
                <c:pt idx="3321">
                  <c:v>68.680000000000007</c:v>
                </c:pt>
                <c:pt idx="3322">
                  <c:v>65.117999999999995</c:v>
                </c:pt>
                <c:pt idx="3323">
                  <c:v>72.122</c:v>
                </c:pt>
                <c:pt idx="3324">
                  <c:v>67.295000000000002</c:v>
                </c:pt>
                <c:pt idx="3325">
                  <c:v>50.151000000000003</c:v>
                </c:pt>
                <c:pt idx="3326">
                  <c:v>67.233000000000004</c:v>
                </c:pt>
                <c:pt idx="3327">
                  <c:v>53.387999999999998</c:v>
                </c:pt>
                <c:pt idx="3328">
                  <c:v>62.488999999999997</c:v>
                </c:pt>
                <c:pt idx="3329">
                  <c:v>62.726999999999997</c:v>
                </c:pt>
                <c:pt idx="3330">
                  <c:v>72.501999999999995</c:v>
                </c:pt>
                <c:pt idx="3331">
                  <c:v>72.840999999999994</c:v>
                </c:pt>
                <c:pt idx="3332">
                  <c:v>72.265000000000001</c:v>
                </c:pt>
                <c:pt idx="3333">
                  <c:v>72.492000000000004</c:v>
                </c:pt>
                <c:pt idx="3334">
                  <c:v>78.611999999999995</c:v>
                </c:pt>
                <c:pt idx="3335">
                  <c:v>64.031999999999996</c:v>
                </c:pt>
                <c:pt idx="3336">
                  <c:v>64.472999999999999</c:v>
                </c:pt>
                <c:pt idx="3337">
                  <c:v>64.031999999999996</c:v>
                </c:pt>
                <c:pt idx="3338">
                  <c:v>56.942</c:v>
                </c:pt>
                <c:pt idx="3339">
                  <c:v>68.355999999999995</c:v>
                </c:pt>
                <c:pt idx="3340">
                  <c:v>53.527999999999999</c:v>
                </c:pt>
                <c:pt idx="3341">
                  <c:v>69.929000000000002</c:v>
                </c:pt>
                <c:pt idx="3342">
                  <c:v>73.025000000000006</c:v>
                </c:pt>
                <c:pt idx="3343">
                  <c:v>66.433000000000007</c:v>
                </c:pt>
                <c:pt idx="3344">
                  <c:v>72.275000000000006</c:v>
                </c:pt>
                <c:pt idx="3345">
                  <c:v>66.040999999999997</c:v>
                </c:pt>
                <c:pt idx="3346">
                  <c:v>86.311000000000007</c:v>
                </c:pt>
                <c:pt idx="3347">
                  <c:v>64.751000000000005</c:v>
                </c:pt>
                <c:pt idx="3348">
                  <c:v>75.608000000000004</c:v>
                </c:pt>
                <c:pt idx="3349">
                  <c:v>73.186999999999998</c:v>
                </c:pt>
                <c:pt idx="3350">
                  <c:v>46.076000000000001</c:v>
                </c:pt>
                <c:pt idx="3351">
                  <c:v>65.584000000000003</c:v>
                </c:pt>
                <c:pt idx="3352">
                  <c:v>63.304000000000002</c:v>
                </c:pt>
                <c:pt idx="3353">
                  <c:v>71.2</c:v>
                </c:pt>
                <c:pt idx="3354">
                  <c:v>59.351999999999997</c:v>
                </c:pt>
                <c:pt idx="3355">
                  <c:v>43.933999999999997</c:v>
                </c:pt>
                <c:pt idx="3356">
                  <c:v>62.341000000000001</c:v>
                </c:pt>
                <c:pt idx="3357">
                  <c:v>67.992999999999995</c:v>
                </c:pt>
                <c:pt idx="3358">
                  <c:v>68.462999999999994</c:v>
                </c:pt>
                <c:pt idx="3359">
                  <c:v>76.183000000000007</c:v>
                </c:pt>
                <c:pt idx="3360">
                  <c:v>61.957000000000001</c:v>
                </c:pt>
                <c:pt idx="3361">
                  <c:v>57.273000000000003</c:v>
                </c:pt>
                <c:pt idx="3362">
                  <c:v>70.233000000000004</c:v>
                </c:pt>
                <c:pt idx="3363">
                  <c:v>65.504000000000005</c:v>
                </c:pt>
                <c:pt idx="3364">
                  <c:v>49.587000000000003</c:v>
                </c:pt>
                <c:pt idx="3365">
                  <c:v>70.534999999999997</c:v>
                </c:pt>
                <c:pt idx="3366">
                  <c:v>77.433000000000007</c:v>
                </c:pt>
                <c:pt idx="3367">
                  <c:v>60.255000000000003</c:v>
                </c:pt>
                <c:pt idx="3368">
                  <c:v>55.557000000000002</c:v>
                </c:pt>
                <c:pt idx="3369">
                  <c:v>64.209999999999994</c:v>
                </c:pt>
                <c:pt idx="3370">
                  <c:v>44.533000000000001</c:v>
                </c:pt>
                <c:pt idx="3371">
                  <c:v>73.221999999999994</c:v>
                </c:pt>
                <c:pt idx="3372">
                  <c:v>54.418999999999997</c:v>
                </c:pt>
                <c:pt idx="3373">
                  <c:v>62.613</c:v>
                </c:pt>
                <c:pt idx="3374">
                  <c:v>75.069000000000003</c:v>
                </c:pt>
                <c:pt idx="3375">
                  <c:v>63.185000000000002</c:v>
                </c:pt>
                <c:pt idx="3376">
                  <c:v>62.134</c:v>
                </c:pt>
                <c:pt idx="3377">
                  <c:v>44.046999999999997</c:v>
                </c:pt>
                <c:pt idx="3378">
                  <c:v>47.554000000000002</c:v>
                </c:pt>
                <c:pt idx="3379">
                  <c:v>56.847000000000001</c:v>
                </c:pt>
                <c:pt idx="3380">
                  <c:v>66.509</c:v>
                </c:pt>
                <c:pt idx="3381">
                  <c:v>44.658999999999999</c:v>
                </c:pt>
                <c:pt idx="3382">
                  <c:v>55.298000000000002</c:v>
                </c:pt>
                <c:pt idx="3383">
                  <c:v>56.69</c:v>
                </c:pt>
                <c:pt idx="3384">
                  <c:v>80.632999999999996</c:v>
                </c:pt>
                <c:pt idx="3385">
                  <c:v>52.512999999999998</c:v>
                </c:pt>
                <c:pt idx="3386">
                  <c:v>74.054000000000002</c:v>
                </c:pt>
                <c:pt idx="3387">
                  <c:v>56.734000000000002</c:v>
                </c:pt>
                <c:pt idx="3388">
                  <c:v>55.502000000000002</c:v>
                </c:pt>
                <c:pt idx="3389">
                  <c:v>53.103999999999999</c:v>
                </c:pt>
                <c:pt idx="3390">
                  <c:v>60.828000000000003</c:v>
                </c:pt>
                <c:pt idx="3391">
                  <c:v>64.188999999999993</c:v>
                </c:pt>
                <c:pt idx="3392">
                  <c:v>53.654000000000003</c:v>
                </c:pt>
                <c:pt idx="3393">
                  <c:v>52.320999999999998</c:v>
                </c:pt>
                <c:pt idx="3394">
                  <c:v>54.835000000000001</c:v>
                </c:pt>
                <c:pt idx="3395">
                  <c:v>64.971999999999994</c:v>
                </c:pt>
                <c:pt idx="3396">
                  <c:v>62.13</c:v>
                </c:pt>
                <c:pt idx="3397">
                  <c:v>51.158999999999999</c:v>
                </c:pt>
                <c:pt idx="3398">
                  <c:v>66.114999999999995</c:v>
                </c:pt>
                <c:pt idx="3399">
                  <c:v>63.515000000000001</c:v>
                </c:pt>
                <c:pt idx="3400">
                  <c:v>60.253</c:v>
                </c:pt>
                <c:pt idx="3401">
                  <c:v>61.709000000000003</c:v>
                </c:pt>
                <c:pt idx="3402">
                  <c:v>55.851999999999997</c:v>
                </c:pt>
                <c:pt idx="3403">
                  <c:v>72.307000000000002</c:v>
                </c:pt>
                <c:pt idx="3404">
                  <c:v>56.353000000000002</c:v>
                </c:pt>
                <c:pt idx="3405">
                  <c:v>57.91</c:v>
                </c:pt>
                <c:pt idx="3406">
                  <c:v>66.933999999999997</c:v>
                </c:pt>
                <c:pt idx="3407">
                  <c:v>66.736000000000004</c:v>
                </c:pt>
                <c:pt idx="3408">
                  <c:v>54.527999999999999</c:v>
                </c:pt>
                <c:pt idx="3409">
                  <c:v>61.256</c:v>
                </c:pt>
                <c:pt idx="3410">
                  <c:v>58.404000000000003</c:v>
                </c:pt>
                <c:pt idx="3411">
                  <c:v>65.686000000000007</c:v>
                </c:pt>
                <c:pt idx="3412">
                  <c:v>64.974000000000004</c:v>
                </c:pt>
                <c:pt idx="3413">
                  <c:v>69.997</c:v>
                </c:pt>
                <c:pt idx="3414">
                  <c:v>63.906999999999996</c:v>
                </c:pt>
                <c:pt idx="3415">
                  <c:v>60.262999999999998</c:v>
                </c:pt>
                <c:pt idx="3416">
                  <c:v>49.926000000000002</c:v>
                </c:pt>
                <c:pt idx="3417">
                  <c:v>73.165000000000006</c:v>
                </c:pt>
                <c:pt idx="3418">
                  <c:v>61.405000000000001</c:v>
                </c:pt>
                <c:pt idx="3419">
                  <c:v>65.153000000000006</c:v>
                </c:pt>
                <c:pt idx="3420">
                  <c:v>39.698</c:v>
                </c:pt>
                <c:pt idx="3421">
                  <c:v>55.531999999999996</c:v>
                </c:pt>
                <c:pt idx="3422">
                  <c:v>62.857999999999997</c:v>
                </c:pt>
                <c:pt idx="3423">
                  <c:v>45.582000000000001</c:v>
                </c:pt>
                <c:pt idx="3424">
                  <c:v>58.058999999999997</c:v>
                </c:pt>
                <c:pt idx="3425">
                  <c:v>72.245999999999995</c:v>
                </c:pt>
                <c:pt idx="3426">
                  <c:v>70.177999999999997</c:v>
                </c:pt>
                <c:pt idx="3427">
                  <c:v>60.939</c:v>
                </c:pt>
                <c:pt idx="3428">
                  <c:v>66.094999999999999</c:v>
                </c:pt>
                <c:pt idx="3429">
                  <c:v>49.826999999999998</c:v>
                </c:pt>
                <c:pt idx="3430">
                  <c:v>85.819000000000003</c:v>
                </c:pt>
                <c:pt idx="3431">
                  <c:v>54.625</c:v>
                </c:pt>
                <c:pt idx="3432">
                  <c:v>67.438999999999993</c:v>
                </c:pt>
                <c:pt idx="3433">
                  <c:v>76.941000000000003</c:v>
                </c:pt>
                <c:pt idx="3434">
                  <c:v>47.715000000000003</c:v>
                </c:pt>
                <c:pt idx="3435">
                  <c:v>87.551000000000002</c:v>
                </c:pt>
                <c:pt idx="3436">
                  <c:v>63.887</c:v>
                </c:pt>
                <c:pt idx="3437">
                  <c:v>48.167999999999999</c:v>
                </c:pt>
                <c:pt idx="3438">
                  <c:v>46.676000000000002</c:v>
                </c:pt>
                <c:pt idx="3439">
                  <c:v>53.642000000000003</c:v>
                </c:pt>
                <c:pt idx="3440">
                  <c:v>76.478999999999999</c:v>
                </c:pt>
                <c:pt idx="3441">
                  <c:v>59.213999999999999</c:v>
                </c:pt>
                <c:pt idx="3442">
                  <c:v>61.723999999999997</c:v>
                </c:pt>
                <c:pt idx="3443">
                  <c:v>62.194000000000003</c:v>
                </c:pt>
                <c:pt idx="3444">
                  <c:v>49.216000000000001</c:v>
                </c:pt>
                <c:pt idx="3445">
                  <c:v>54.939</c:v>
                </c:pt>
                <c:pt idx="3446">
                  <c:v>58.533000000000001</c:v>
                </c:pt>
                <c:pt idx="3447">
                  <c:v>55.91</c:v>
                </c:pt>
                <c:pt idx="3448">
                  <c:v>63.802999999999997</c:v>
                </c:pt>
                <c:pt idx="3449">
                  <c:v>49.744</c:v>
                </c:pt>
                <c:pt idx="3450">
                  <c:v>74.558999999999997</c:v>
                </c:pt>
                <c:pt idx="3451">
                  <c:v>69.725999999999999</c:v>
                </c:pt>
                <c:pt idx="3452">
                  <c:v>70.064999999999998</c:v>
                </c:pt>
                <c:pt idx="3453">
                  <c:v>57.841000000000001</c:v>
                </c:pt>
                <c:pt idx="3454">
                  <c:v>58.988</c:v>
                </c:pt>
                <c:pt idx="3455">
                  <c:v>59.283000000000001</c:v>
                </c:pt>
                <c:pt idx="3456">
                  <c:v>47.917999999999999</c:v>
                </c:pt>
                <c:pt idx="3457">
                  <c:v>66.512</c:v>
                </c:pt>
                <c:pt idx="3458">
                  <c:v>56.487000000000002</c:v>
                </c:pt>
                <c:pt idx="3459">
                  <c:v>69.222999999999999</c:v>
                </c:pt>
                <c:pt idx="3460">
                  <c:v>70.775999999999996</c:v>
                </c:pt>
                <c:pt idx="3461">
                  <c:v>56.545999999999999</c:v>
                </c:pt>
                <c:pt idx="3462">
                  <c:v>57.972000000000001</c:v>
                </c:pt>
                <c:pt idx="3463">
                  <c:v>63.487000000000002</c:v>
                </c:pt>
                <c:pt idx="3464">
                  <c:v>45.445</c:v>
                </c:pt>
                <c:pt idx="3465">
                  <c:v>79.918000000000006</c:v>
                </c:pt>
                <c:pt idx="3466">
                  <c:v>60.226999999999997</c:v>
                </c:pt>
                <c:pt idx="3467">
                  <c:v>66.472999999999999</c:v>
                </c:pt>
                <c:pt idx="3468">
                  <c:v>70.975999999999999</c:v>
                </c:pt>
                <c:pt idx="3469">
                  <c:v>77.055999999999997</c:v>
                </c:pt>
                <c:pt idx="3470">
                  <c:v>65.941999999999993</c:v>
                </c:pt>
                <c:pt idx="3471">
                  <c:v>51.262999999999998</c:v>
                </c:pt>
                <c:pt idx="3472">
                  <c:v>58.764000000000003</c:v>
                </c:pt>
                <c:pt idx="3473">
                  <c:v>68.98</c:v>
                </c:pt>
                <c:pt idx="3474">
                  <c:v>46.838000000000001</c:v>
                </c:pt>
                <c:pt idx="3475">
                  <c:v>57.255000000000003</c:v>
                </c:pt>
                <c:pt idx="3476">
                  <c:v>62.058999999999997</c:v>
                </c:pt>
                <c:pt idx="3477">
                  <c:v>55.212000000000003</c:v>
                </c:pt>
                <c:pt idx="3478">
                  <c:v>65.058999999999997</c:v>
                </c:pt>
                <c:pt idx="3479">
                  <c:v>61.576000000000001</c:v>
                </c:pt>
                <c:pt idx="3480">
                  <c:v>74.114999999999995</c:v>
                </c:pt>
                <c:pt idx="3481">
                  <c:v>40.145000000000003</c:v>
                </c:pt>
                <c:pt idx="3482">
                  <c:v>58.582999999999998</c:v>
                </c:pt>
                <c:pt idx="3483">
                  <c:v>63.636000000000003</c:v>
                </c:pt>
                <c:pt idx="3484">
                  <c:v>64.150000000000006</c:v>
                </c:pt>
                <c:pt idx="3485">
                  <c:v>49.274999999999999</c:v>
                </c:pt>
                <c:pt idx="3486">
                  <c:v>56.469000000000001</c:v>
                </c:pt>
                <c:pt idx="3487">
                  <c:v>60.917999999999999</c:v>
                </c:pt>
                <c:pt idx="3488">
                  <c:v>62.046999999999997</c:v>
                </c:pt>
                <c:pt idx="3489">
                  <c:v>66.356999999999999</c:v>
                </c:pt>
                <c:pt idx="3490">
                  <c:v>63.87</c:v>
                </c:pt>
                <c:pt idx="3491">
                  <c:v>66.34</c:v>
                </c:pt>
                <c:pt idx="3492">
                  <c:v>52.834000000000003</c:v>
                </c:pt>
                <c:pt idx="3493">
                  <c:v>64.375</c:v>
                </c:pt>
                <c:pt idx="3494">
                  <c:v>71.350999999999999</c:v>
                </c:pt>
                <c:pt idx="3495">
                  <c:v>75.403000000000006</c:v>
                </c:pt>
                <c:pt idx="3496">
                  <c:v>63.835000000000001</c:v>
                </c:pt>
                <c:pt idx="3497">
                  <c:v>61.863999999999997</c:v>
                </c:pt>
                <c:pt idx="3498">
                  <c:v>73.551000000000002</c:v>
                </c:pt>
                <c:pt idx="3499">
                  <c:v>58.923000000000002</c:v>
                </c:pt>
                <c:pt idx="3500">
                  <c:v>55.066000000000003</c:v>
                </c:pt>
                <c:pt idx="3501">
                  <c:v>58.78</c:v>
                </c:pt>
                <c:pt idx="3502">
                  <c:v>74.373000000000005</c:v>
                </c:pt>
                <c:pt idx="3503">
                  <c:v>66.662999999999997</c:v>
                </c:pt>
                <c:pt idx="3504">
                  <c:v>58.701999999999998</c:v>
                </c:pt>
                <c:pt idx="3505">
                  <c:v>62.841999999999999</c:v>
                </c:pt>
                <c:pt idx="3506">
                  <c:v>41.322000000000003</c:v>
                </c:pt>
                <c:pt idx="3507">
                  <c:v>67.525000000000006</c:v>
                </c:pt>
                <c:pt idx="3508">
                  <c:v>63.331000000000003</c:v>
                </c:pt>
                <c:pt idx="3509">
                  <c:v>45.756</c:v>
                </c:pt>
                <c:pt idx="3510">
                  <c:v>69.358000000000004</c:v>
                </c:pt>
                <c:pt idx="3511">
                  <c:v>60.893999999999998</c:v>
                </c:pt>
                <c:pt idx="3512">
                  <c:v>47.152000000000001</c:v>
                </c:pt>
                <c:pt idx="3513">
                  <c:v>53.548000000000002</c:v>
                </c:pt>
                <c:pt idx="3514">
                  <c:v>61.35</c:v>
                </c:pt>
                <c:pt idx="3515">
                  <c:v>50.146999999999998</c:v>
                </c:pt>
                <c:pt idx="3516">
                  <c:v>56.896999999999998</c:v>
                </c:pt>
                <c:pt idx="3517">
                  <c:v>57.524000000000001</c:v>
                </c:pt>
                <c:pt idx="3518">
                  <c:v>61.314999999999998</c:v>
                </c:pt>
                <c:pt idx="3519">
                  <c:v>64.284000000000006</c:v>
                </c:pt>
                <c:pt idx="3520">
                  <c:v>65.623000000000005</c:v>
                </c:pt>
                <c:pt idx="3521">
                  <c:v>66.552999999999997</c:v>
                </c:pt>
                <c:pt idx="3522">
                  <c:v>50.183</c:v>
                </c:pt>
                <c:pt idx="3523">
                  <c:v>66.260999999999996</c:v>
                </c:pt>
                <c:pt idx="3524">
                  <c:v>75.887</c:v>
                </c:pt>
                <c:pt idx="3525">
                  <c:v>66.662999999999997</c:v>
                </c:pt>
                <c:pt idx="3526">
                  <c:v>64.924999999999997</c:v>
                </c:pt>
                <c:pt idx="3527">
                  <c:v>71.59</c:v>
                </c:pt>
                <c:pt idx="3528">
                  <c:v>62.564</c:v>
                </c:pt>
                <c:pt idx="3529">
                  <c:v>69.231999999999999</c:v>
                </c:pt>
                <c:pt idx="3530">
                  <c:v>46.633000000000003</c:v>
                </c:pt>
                <c:pt idx="3531">
                  <c:v>52.923000000000002</c:v>
                </c:pt>
                <c:pt idx="3532">
                  <c:v>55.280999999999999</c:v>
                </c:pt>
                <c:pt idx="3533">
                  <c:v>52.555999999999997</c:v>
                </c:pt>
                <c:pt idx="3534">
                  <c:v>58.384999999999998</c:v>
                </c:pt>
                <c:pt idx="3535">
                  <c:v>60.764000000000003</c:v>
                </c:pt>
                <c:pt idx="3536">
                  <c:v>65.334999999999994</c:v>
                </c:pt>
                <c:pt idx="3537">
                  <c:v>69.385999999999996</c:v>
                </c:pt>
                <c:pt idx="3538">
                  <c:v>66.912000000000006</c:v>
                </c:pt>
                <c:pt idx="3539">
                  <c:v>63.540999999999997</c:v>
                </c:pt>
                <c:pt idx="3540">
                  <c:v>67.736999999999995</c:v>
                </c:pt>
                <c:pt idx="3541">
                  <c:v>57.793999999999997</c:v>
                </c:pt>
                <c:pt idx="3542">
                  <c:v>67.721999999999994</c:v>
                </c:pt>
                <c:pt idx="3543">
                  <c:v>60.970999999999997</c:v>
                </c:pt>
                <c:pt idx="3544">
                  <c:v>55.948</c:v>
                </c:pt>
                <c:pt idx="3545">
                  <c:v>57.750999999999998</c:v>
                </c:pt>
                <c:pt idx="3546">
                  <c:v>80.087999999999994</c:v>
                </c:pt>
                <c:pt idx="3547">
                  <c:v>72.043999999999997</c:v>
                </c:pt>
                <c:pt idx="3548">
                  <c:v>51.481000000000002</c:v>
                </c:pt>
                <c:pt idx="3549">
                  <c:v>72.762</c:v>
                </c:pt>
                <c:pt idx="3550">
                  <c:v>57.905999999999999</c:v>
                </c:pt>
                <c:pt idx="3551">
                  <c:v>61.652000000000001</c:v>
                </c:pt>
                <c:pt idx="3552">
                  <c:v>66.378</c:v>
                </c:pt>
                <c:pt idx="3553">
                  <c:v>60.353999999999999</c:v>
                </c:pt>
                <c:pt idx="3554">
                  <c:v>53.148000000000003</c:v>
                </c:pt>
                <c:pt idx="3555">
                  <c:v>56.328000000000003</c:v>
                </c:pt>
                <c:pt idx="3556">
                  <c:v>58.527000000000001</c:v>
                </c:pt>
                <c:pt idx="3557">
                  <c:v>48.497</c:v>
                </c:pt>
                <c:pt idx="3558">
                  <c:v>67.813999999999993</c:v>
                </c:pt>
                <c:pt idx="3559">
                  <c:v>66.171999999999997</c:v>
                </c:pt>
                <c:pt idx="3560">
                  <c:v>61.003</c:v>
                </c:pt>
                <c:pt idx="3561">
                  <c:v>61.033999999999999</c:v>
                </c:pt>
                <c:pt idx="3562">
                  <c:v>50.110999999999997</c:v>
                </c:pt>
                <c:pt idx="3563">
                  <c:v>52.75</c:v>
                </c:pt>
                <c:pt idx="3564">
                  <c:v>62.064999999999998</c:v>
                </c:pt>
                <c:pt idx="3565">
                  <c:v>61.834000000000003</c:v>
                </c:pt>
                <c:pt idx="3566">
                  <c:v>57.372</c:v>
                </c:pt>
                <c:pt idx="3567">
                  <c:v>70.028999999999996</c:v>
                </c:pt>
                <c:pt idx="3568">
                  <c:v>56.122</c:v>
                </c:pt>
                <c:pt idx="3569">
                  <c:v>53.506</c:v>
                </c:pt>
                <c:pt idx="3570">
                  <c:v>62.558999999999997</c:v>
                </c:pt>
                <c:pt idx="3571">
                  <c:v>76.128</c:v>
                </c:pt>
                <c:pt idx="3572">
                  <c:v>57.787999999999997</c:v>
                </c:pt>
                <c:pt idx="3573">
                  <c:v>51.286999999999999</c:v>
                </c:pt>
                <c:pt idx="3574">
                  <c:v>59.433999999999997</c:v>
                </c:pt>
                <c:pt idx="3575">
                  <c:v>62.738</c:v>
                </c:pt>
                <c:pt idx="3576">
                  <c:v>55.122999999999998</c:v>
                </c:pt>
                <c:pt idx="3577">
                  <c:v>69.799000000000007</c:v>
                </c:pt>
                <c:pt idx="3578">
                  <c:v>50.838999999999999</c:v>
                </c:pt>
                <c:pt idx="3579">
                  <c:v>51.118000000000002</c:v>
                </c:pt>
                <c:pt idx="3580">
                  <c:v>50.981000000000002</c:v>
                </c:pt>
                <c:pt idx="3581">
                  <c:v>50.207999999999998</c:v>
                </c:pt>
                <c:pt idx="3582">
                  <c:v>55.662999999999997</c:v>
                </c:pt>
                <c:pt idx="3583">
                  <c:v>47</c:v>
                </c:pt>
                <c:pt idx="3584">
                  <c:v>56.898000000000003</c:v>
                </c:pt>
                <c:pt idx="3585">
                  <c:v>56.055</c:v>
                </c:pt>
                <c:pt idx="3586">
                  <c:v>45.500999999999998</c:v>
                </c:pt>
                <c:pt idx="3587">
                  <c:v>53.131999999999998</c:v>
                </c:pt>
                <c:pt idx="3588">
                  <c:v>63.843000000000004</c:v>
                </c:pt>
                <c:pt idx="3589">
                  <c:v>64.959000000000003</c:v>
                </c:pt>
                <c:pt idx="3590">
                  <c:v>50.384999999999998</c:v>
                </c:pt>
                <c:pt idx="3591">
                  <c:v>43.704999999999998</c:v>
                </c:pt>
                <c:pt idx="3592">
                  <c:v>54.308999999999997</c:v>
                </c:pt>
                <c:pt idx="3593">
                  <c:v>53.692</c:v>
                </c:pt>
                <c:pt idx="3594">
                  <c:v>56.345999999999997</c:v>
                </c:pt>
                <c:pt idx="3595">
                  <c:v>54.542000000000002</c:v>
                </c:pt>
                <c:pt idx="3596">
                  <c:v>44.776000000000003</c:v>
                </c:pt>
                <c:pt idx="3597">
                  <c:v>52.899000000000001</c:v>
                </c:pt>
                <c:pt idx="3598">
                  <c:v>60.481999999999999</c:v>
                </c:pt>
                <c:pt idx="3599">
                  <c:v>54.393000000000001</c:v>
                </c:pt>
                <c:pt idx="3600">
                  <c:v>63.44</c:v>
                </c:pt>
                <c:pt idx="3601">
                  <c:v>71.111000000000004</c:v>
                </c:pt>
                <c:pt idx="3602">
                  <c:v>60.969000000000001</c:v>
                </c:pt>
                <c:pt idx="3603">
                  <c:v>50.591000000000001</c:v>
                </c:pt>
                <c:pt idx="3604">
                  <c:v>65.849000000000004</c:v>
                </c:pt>
                <c:pt idx="3605">
                  <c:v>67.739999999999995</c:v>
                </c:pt>
                <c:pt idx="3606">
                  <c:v>64.959000000000003</c:v>
                </c:pt>
                <c:pt idx="3607">
                  <c:v>48.649000000000001</c:v>
                </c:pt>
                <c:pt idx="3608">
                  <c:v>52.287999999999997</c:v>
                </c:pt>
                <c:pt idx="3609">
                  <c:v>68.540000000000006</c:v>
                </c:pt>
                <c:pt idx="3610">
                  <c:v>59.475999999999999</c:v>
                </c:pt>
                <c:pt idx="3611">
                  <c:v>69.156000000000006</c:v>
                </c:pt>
                <c:pt idx="3612">
                  <c:v>58.476999999999997</c:v>
                </c:pt>
                <c:pt idx="3613">
                  <c:v>55.250999999999998</c:v>
                </c:pt>
                <c:pt idx="3614">
                  <c:v>62.886000000000003</c:v>
                </c:pt>
                <c:pt idx="3615">
                  <c:v>63.098999999999997</c:v>
                </c:pt>
                <c:pt idx="3616">
                  <c:v>66.180999999999997</c:v>
                </c:pt>
                <c:pt idx="3617">
                  <c:v>66.801000000000002</c:v>
                </c:pt>
                <c:pt idx="3618">
                  <c:v>57.213000000000001</c:v>
                </c:pt>
                <c:pt idx="3619">
                  <c:v>64.311000000000007</c:v>
                </c:pt>
                <c:pt idx="3620">
                  <c:v>65.587999999999994</c:v>
                </c:pt>
                <c:pt idx="3621">
                  <c:v>54.826999999999998</c:v>
                </c:pt>
                <c:pt idx="3622">
                  <c:v>62.155000000000001</c:v>
                </c:pt>
                <c:pt idx="3623">
                  <c:v>56.369</c:v>
                </c:pt>
                <c:pt idx="3624">
                  <c:v>48.045999999999999</c:v>
                </c:pt>
                <c:pt idx="3625">
                  <c:v>50.374000000000002</c:v>
                </c:pt>
                <c:pt idx="3626">
                  <c:v>57.19</c:v>
                </c:pt>
                <c:pt idx="3627">
                  <c:v>69.783000000000001</c:v>
                </c:pt>
                <c:pt idx="3628">
                  <c:v>61.234999999999999</c:v>
                </c:pt>
                <c:pt idx="3629">
                  <c:v>63.363</c:v>
                </c:pt>
                <c:pt idx="3630">
                  <c:v>58.344000000000001</c:v>
                </c:pt>
                <c:pt idx="3631">
                  <c:v>64.638000000000005</c:v>
                </c:pt>
                <c:pt idx="3632">
                  <c:v>70.353999999999999</c:v>
                </c:pt>
                <c:pt idx="3633">
                  <c:v>80.417000000000002</c:v>
                </c:pt>
                <c:pt idx="3634">
                  <c:v>59.267000000000003</c:v>
                </c:pt>
                <c:pt idx="3635">
                  <c:v>54.502000000000002</c:v>
                </c:pt>
                <c:pt idx="3636">
                  <c:v>52.575000000000003</c:v>
                </c:pt>
                <c:pt idx="3637">
                  <c:v>55.207999999999998</c:v>
                </c:pt>
                <c:pt idx="3638">
                  <c:v>62.268999999999998</c:v>
                </c:pt>
                <c:pt idx="3639">
                  <c:v>57.319000000000003</c:v>
                </c:pt>
                <c:pt idx="3640">
                  <c:v>49.941000000000003</c:v>
                </c:pt>
                <c:pt idx="3641">
                  <c:v>53.186999999999998</c:v>
                </c:pt>
                <c:pt idx="3642">
                  <c:v>61.881</c:v>
                </c:pt>
                <c:pt idx="3643">
                  <c:v>57.618000000000002</c:v>
                </c:pt>
                <c:pt idx="3644">
                  <c:v>55.203000000000003</c:v>
                </c:pt>
                <c:pt idx="3645">
                  <c:v>60.643999999999998</c:v>
                </c:pt>
                <c:pt idx="3646">
                  <c:v>69.405000000000001</c:v>
                </c:pt>
                <c:pt idx="3647">
                  <c:v>53.72</c:v>
                </c:pt>
                <c:pt idx="3648">
                  <c:v>62.351999999999997</c:v>
                </c:pt>
                <c:pt idx="3649">
                  <c:v>53.064999999999998</c:v>
                </c:pt>
                <c:pt idx="3650">
                  <c:v>66.89</c:v>
                </c:pt>
                <c:pt idx="3651">
                  <c:v>64.575000000000003</c:v>
                </c:pt>
                <c:pt idx="3652">
                  <c:v>63.664999999999999</c:v>
                </c:pt>
                <c:pt idx="3653">
                  <c:v>59.758000000000003</c:v>
                </c:pt>
                <c:pt idx="3654">
                  <c:v>71.522000000000006</c:v>
                </c:pt>
                <c:pt idx="3655">
                  <c:v>52.128</c:v>
                </c:pt>
                <c:pt idx="3656">
                  <c:v>56.904000000000003</c:v>
                </c:pt>
                <c:pt idx="3657">
                  <c:v>59.38</c:v>
                </c:pt>
                <c:pt idx="3658">
                  <c:v>60.298999999999999</c:v>
                </c:pt>
                <c:pt idx="3659">
                  <c:v>48.847999999999999</c:v>
                </c:pt>
                <c:pt idx="3660">
                  <c:v>52.072000000000003</c:v>
                </c:pt>
                <c:pt idx="3661">
                  <c:v>47.027000000000001</c:v>
                </c:pt>
                <c:pt idx="3662">
                  <c:v>66.700999999999993</c:v>
                </c:pt>
                <c:pt idx="3663">
                  <c:v>48.176000000000002</c:v>
                </c:pt>
                <c:pt idx="3664">
                  <c:v>46.218000000000004</c:v>
                </c:pt>
                <c:pt idx="3665">
                  <c:v>65.816999999999993</c:v>
                </c:pt>
                <c:pt idx="3666">
                  <c:v>61.268000000000001</c:v>
                </c:pt>
                <c:pt idx="3667">
                  <c:v>59.152999999999999</c:v>
                </c:pt>
                <c:pt idx="3668">
                  <c:v>58.567</c:v>
                </c:pt>
                <c:pt idx="3669">
                  <c:v>58.643000000000001</c:v>
                </c:pt>
                <c:pt idx="3670">
                  <c:v>63.125999999999998</c:v>
                </c:pt>
                <c:pt idx="3671">
                  <c:v>42.616999999999997</c:v>
                </c:pt>
                <c:pt idx="3672">
                  <c:v>57.956000000000003</c:v>
                </c:pt>
                <c:pt idx="3673">
                  <c:v>59.694000000000003</c:v>
                </c:pt>
                <c:pt idx="3674">
                  <c:v>57.914999999999999</c:v>
                </c:pt>
                <c:pt idx="3675">
                  <c:v>44.069000000000003</c:v>
                </c:pt>
                <c:pt idx="3676">
                  <c:v>48.908999999999999</c:v>
                </c:pt>
                <c:pt idx="3677">
                  <c:v>53.002000000000002</c:v>
                </c:pt>
                <c:pt idx="3678">
                  <c:v>59.316000000000003</c:v>
                </c:pt>
                <c:pt idx="3679">
                  <c:v>70.650999999999996</c:v>
                </c:pt>
                <c:pt idx="3680">
                  <c:v>43.015000000000001</c:v>
                </c:pt>
                <c:pt idx="3681">
                  <c:v>43.462000000000003</c:v>
                </c:pt>
                <c:pt idx="3682">
                  <c:v>58.225999999999999</c:v>
                </c:pt>
                <c:pt idx="3683">
                  <c:v>57.067999999999998</c:v>
                </c:pt>
                <c:pt idx="3684">
                  <c:v>59.860999999999997</c:v>
                </c:pt>
                <c:pt idx="3685">
                  <c:v>59.213999999999999</c:v>
                </c:pt>
                <c:pt idx="3686">
                  <c:v>61.978999999999999</c:v>
                </c:pt>
                <c:pt idx="3687">
                  <c:v>49.737000000000002</c:v>
                </c:pt>
                <c:pt idx="3688">
                  <c:v>53.920999999999999</c:v>
                </c:pt>
                <c:pt idx="3689">
                  <c:v>68.661000000000001</c:v>
                </c:pt>
                <c:pt idx="3690">
                  <c:v>81.265000000000001</c:v>
                </c:pt>
                <c:pt idx="3691">
                  <c:v>63.726999999999997</c:v>
                </c:pt>
                <c:pt idx="3692">
                  <c:v>53.567</c:v>
                </c:pt>
                <c:pt idx="3693">
                  <c:v>60.874000000000002</c:v>
                </c:pt>
                <c:pt idx="3694">
                  <c:v>71.480999999999995</c:v>
                </c:pt>
                <c:pt idx="3695">
                  <c:v>57.122999999999998</c:v>
                </c:pt>
                <c:pt idx="3696">
                  <c:v>61.154000000000003</c:v>
                </c:pt>
                <c:pt idx="3697">
                  <c:v>61.917999999999999</c:v>
                </c:pt>
                <c:pt idx="3698">
                  <c:v>51.331000000000003</c:v>
                </c:pt>
                <c:pt idx="3699">
                  <c:v>66.855000000000004</c:v>
                </c:pt>
                <c:pt idx="3700">
                  <c:v>72.846000000000004</c:v>
                </c:pt>
                <c:pt idx="3701">
                  <c:v>57.988</c:v>
                </c:pt>
                <c:pt idx="3702">
                  <c:v>62.12</c:v>
                </c:pt>
                <c:pt idx="3703">
                  <c:v>54.868000000000002</c:v>
                </c:pt>
                <c:pt idx="3704">
                  <c:v>62.536999999999999</c:v>
                </c:pt>
                <c:pt idx="3705">
                  <c:v>57.9</c:v>
                </c:pt>
                <c:pt idx="3706">
                  <c:v>51.073</c:v>
                </c:pt>
                <c:pt idx="3707">
                  <c:v>62.488999999999997</c:v>
                </c:pt>
                <c:pt idx="3708">
                  <c:v>55.951999999999998</c:v>
                </c:pt>
                <c:pt idx="3709">
                  <c:v>56.97</c:v>
                </c:pt>
                <c:pt idx="3710">
                  <c:v>53.591999999999999</c:v>
                </c:pt>
                <c:pt idx="3711">
                  <c:v>65.087000000000003</c:v>
                </c:pt>
                <c:pt idx="3712">
                  <c:v>53.497</c:v>
                </c:pt>
                <c:pt idx="3713">
                  <c:v>50.71</c:v>
                </c:pt>
                <c:pt idx="3714">
                  <c:v>50.899000000000001</c:v>
                </c:pt>
                <c:pt idx="3715">
                  <c:v>52.962000000000003</c:v>
                </c:pt>
                <c:pt idx="3716">
                  <c:v>61.982999999999997</c:v>
                </c:pt>
                <c:pt idx="3717">
                  <c:v>46.713000000000001</c:v>
                </c:pt>
                <c:pt idx="3718">
                  <c:v>60.372</c:v>
                </c:pt>
                <c:pt idx="3719">
                  <c:v>40.899000000000001</c:v>
                </c:pt>
                <c:pt idx="3720">
                  <c:v>63.704000000000001</c:v>
                </c:pt>
                <c:pt idx="3721">
                  <c:v>56.043999999999997</c:v>
                </c:pt>
                <c:pt idx="3722">
                  <c:v>59.087000000000003</c:v>
                </c:pt>
                <c:pt idx="3723">
                  <c:v>58.348999999999997</c:v>
                </c:pt>
                <c:pt idx="3724">
                  <c:v>48.947000000000003</c:v>
                </c:pt>
                <c:pt idx="3725">
                  <c:v>42.195999999999998</c:v>
                </c:pt>
                <c:pt idx="3726">
                  <c:v>48.481000000000002</c:v>
                </c:pt>
                <c:pt idx="3727">
                  <c:v>65.611000000000004</c:v>
                </c:pt>
                <c:pt idx="3728">
                  <c:v>53.506</c:v>
                </c:pt>
                <c:pt idx="3729">
                  <c:v>44.582000000000001</c:v>
                </c:pt>
                <c:pt idx="3730">
                  <c:v>51.125</c:v>
                </c:pt>
                <c:pt idx="3731">
                  <c:v>54.832999999999998</c:v>
                </c:pt>
                <c:pt idx="3732">
                  <c:v>60.039000000000001</c:v>
                </c:pt>
                <c:pt idx="3733">
                  <c:v>60.869</c:v>
                </c:pt>
                <c:pt idx="3734">
                  <c:v>47.87</c:v>
                </c:pt>
                <c:pt idx="3735">
                  <c:v>46.466000000000001</c:v>
                </c:pt>
                <c:pt idx="3736">
                  <c:v>74.495000000000005</c:v>
                </c:pt>
                <c:pt idx="3737">
                  <c:v>57.63</c:v>
                </c:pt>
                <c:pt idx="3738">
                  <c:v>56.645000000000003</c:v>
                </c:pt>
                <c:pt idx="3739">
                  <c:v>54.835999999999999</c:v>
                </c:pt>
                <c:pt idx="3740">
                  <c:v>67.41</c:v>
                </c:pt>
                <c:pt idx="3741">
                  <c:v>50.719000000000001</c:v>
                </c:pt>
                <c:pt idx="3742">
                  <c:v>60.512</c:v>
                </c:pt>
                <c:pt idx="3743">
                  <c:v>54.777000000000001</c:v>
                </c:pt>
                <c:pt idx="3744">
                  <c:v>53.624000000000002</c:v>
                </c:pt>
                <c:pt idx="3745">
                  <c:v>58.256999999999998</c:v>
                </c:pt>
                <c:pt idx="3746">
                  <c:v>66.555000000000007</c:v>
                </c:pt>
                <c:pt idx="3747">
                  <c:v>63.026000000000003</c:v>
                </c:pt>
                <c:pt idx="3748">
                  <c:v>59.982999999999997</c:v>
                </c:pt>
                <c:pt idx="3749">
                  <c:v>56.018000000000001</c:v>
                </c:pt>
                <c:pt idx="3750">
                  <c:v>57.911000000000001</c:v>
                </c:pt>
                <c:pt idx="3751">
                  <c:v>65.998999999999995</c:v>
                </c:pt>
                <c:pt idx="3752">
                  <c:v>62.412999999999997</c:v>
                </c:pt>
                <c:pt idx="3753">
                  <c:v>56.473999999999997</c:v>
                </c:pt>
                <c:pt idx="3754">
                  <c:v>60.484000000000002</c:v>
                </c:pt>
                <c:pt idx="3755">
                  <c:v>61.951000000000001</c:v>
                </c:pt>
                <c:pt idx="3756">
                  <c:v>58.396999999999998</c:v>
                </c:pt>
                <c:pt idx="3757">
                  <c:v>65.221999999999994</c:v>
                </c:pt>
                <c:pt idx="3758">
                  <c:v>65.233999999999995</c:v>
                </c:pt>
                <c:pt idx="3759">
                  <c:v>58.045999999999999</c:v>
                </c:pt>
                <c:pt idx="3760">
                  <c:v>69.94</c:v>
                </c:pt>
                <c:pt idx="3761">
                  <c:v>59.448999999999998</c:v>
                </c:pt>
                <c:pt idx="3762">
                  <c:v>58.088999999999999</c:v>
                </c:pt>
                <c:pt idx="3763">
                  <c:v>50.484000000000002</c:v>
                </c:pt>
                <c:pt idx="3764">
                  <c:v>50.258000000000003</c:v>
                </c:pt>
                <c:pt idx="3765">
                  <c:v>64.988</c:v>
                </c:pt>
                <c:pt idx="3766">
                  <c:v>68.322000000000003</c:v>
                </c:pt>
                <c:pt idx="3767">
                  <c:v>56.77</c:v>
                </c:pt>
                <c:pt idx="3768">
                  <c:v>56.325000000000003</c:v>
                </c:pt>
                <c:pt idx="3769">
                  <c:v>51.85</c:v>
                </c:pt>
                <c:pt idx="3770">
                  <c:v>49.695999999999998</c:v>
                </c:pt>
                <c:pt idx="3771">
                  <c:v>57.497999999999998</c:v>
                </c:pt>
                <c:pt idx="3772">
                  <c:v>56.753999999999998</c:v>
                </c:pt>
                <c:pt idx="3773">
                  <c:v>59.798000000000002</c:v>
                </c:pt>
                <c:pt idx="3774">
                  <c:v>64.986000000000004</c:v>
                </c:pt>
                <c:pt idx="3775">
                  <c:v>69.572000000000003</c:v>
                </c:pt>
                <c:pt idx="3776">
                  <c:v>61.369</c:v>
                </c:pt>
                <c:pt idx="3777">
                  <c:v>51.298000000000002</c:v>
                </c:pt>
                <c:pt idx="3778">
                  <c:v>64.328000000000003</c:v>
                </c:pt>
                <c:pt idx="3779">
                  <c:v>56.267000000000003</c:v>
                </c:pt>
                <c:pt idx="3780">
                  <c:v>74.992000000000004</c:v>
                </c:pt>
                <c:pt idx="3781">
                  <c:v>60.473999999999997</c:v>
                </c:pt>
                <c:pt idx="3782">
                  <c:v>52.195</c:v>
                </c:pt>
                <c:pt idx="3783">
                  <c:v>47.697000000000003</c:v>
                </c:pt>
                <c:pt idx="3784">
                  <c:v>55.017000000000003</c:v>
                </c:pt>
                <c:pt idx="3785">
                  <c:v>52.372</c:v>
                </c:pt>
                <c:pt idx="3786">
                  <c:v>62.914000000000001</c:v>
                </c:pt>
                <c:pt idx="3787">
                  <c:v>60.95</c:v>
                </c:pt>
                <c:pt idx="3788">
                  <c:v>58.658000000000001</c:v>
                </c:pt>
                <c:pt idx="3789">
                  <c:v>74.003</c:v>
                </c:pt>
                <c:pt idx="3790">
                  <c:v>64.856999999999999</c:v>
                </c:pt>
                <c:pt idx="3791">
                  <c:v>62.44</c:v>
                </c:pt>
                <c:pt idx="3792">
                  <c:v>58.963999999999999</c:v>
                </c:pt>
                <c:pt idx="3793">
                  <c:v>62.978000000000002</c:v>
                </c:pt>
                <c:pt idx="3794">
                  <c:v>54.875999999999998</c:v>
                </c:pt>
                <c:pt idx="3795">
                  <c:v>50.488</c:v>
                </c:pt>
                <c:pt idx="3796">
                  <c:v>52.18</c:v>
                </c:pt>
                <c:pt idx="3797">
                  <c:v>62.381</c:v>
                </c:pt>
                <c:pt idx="3798">
                  <c:v>51.643999999999998</c:v>
                </c:pt>
                <c:pt idx="3799">
                  <c:v>54.783000000000001</c:v>
                </c:pt>
                <c:pt idx="3800">
                  <c:v>48.515999999999998</c:v>
                </c:pt>
                <c:pt idx="3801">
                  <c:v>53.191000000000003</c:v>
                </c:pt>
                <c:pt idx="3802">
                  <c:v>56.143999999999998</c:v>
                </c:pt>
                <c:pt idx="3803">
                  <c:v>55.045000000000002</c:v>
                </c:pt>
                <c:pt idx="3804">
                  <c:v>51.985999999999997</c:v>
                </c:pt>
                <c:pt idx="3805">
                  <c:v>59.996000000000002</c:v>
                </c:pt>
                <c:pt idx="3806">
                  <c:v>54.759</c:v>
                </c:pt>
                <c:pt idx="3807">
                  <c:v>63.618000000000002</c:v>
                </c:pt>
                <c:pt idx="3808">
                  <c:v>57.518000000000001</c:v>
                </c:pt>
                <c:pt idx="3809">
                  <c:v>44.395000000000003</c:v>
                </c:pt>
                <c:pt idx="3810">
                  <c:v>52.752000000000002</c:v>
                </c:pt>
                <c:pt idx="3811">
                  <c:v>59.164000000000001</c:v>
                </c:pt>
                <c:pt idx="3812">
                  <c:v>55.529000000000003</c:v>
                </c:pt>
                <c:pt idx="3813">
                  <c:v>48.436</c:v>
                </c:pt>
                <c:pt idx="3814">
                  <c:v>44.814</c:v>
                </c:pt>
                <c:pt idx="3815">
                  <c:v>67.215999999999994</c:v>
                </c:pt>
                <c:pt idx="3816">
                  <c:v>58.207000000000001</c:v>
                </c:pt>
                <c:pt idx="3817">
                  <c:v>56.451999999999998</c:v>
                </c:pt>
                <c:pt idx="3818">
                  <c:v>57.247999999999998</c:v>
                </c:pt>
                <c:pt idx="3819">
                  <c:v>71.807000000000002</c:v>
                </c:pt>
                <c:pt idx="3820">
                  <c:v>47.801000000000002</c:v>
                </c:pt>
                <c:pt idx="3821">
                  <c:v>59.545000000000002</c:v>
                </c:pt>
                <c:pt idx="3822">
                  <c:v>66.631</c:v>
                </c:pt>
                <c:pt idx="3823">
                  <c:v>43.091999999999999</c:v>
                </c:pt>
                <c:pt idx="3824">
                  <c:v>54.933999999999997</c:v>
                </c:pt>
                <c:pt idx="3825">
                  <c:v>55.442999999999998</c:v>
                </c:pt>
                <c:pt idx="3826">
                  <c:v>50.32</c:v>
                </c:pt>
                <c:pt idx="3827">
                  <c:v>62.398000000000003</c:v>
                </c:pt>
                <c:pt idx="3828">
                  <c:v>46.896999999999998</c:v>
                </c:pt>
                <c:pt idx="3829">
                  <c:v>51.021999999999998</c:v>
                </c:pt>
                <c:pt idx="3830">
                  <c:v>54.631999999999998</c:v>
                </c:pt>
                <c:pt idx="3831">
                  <c:v>52.054000000000002</c:v>
                </c:pt>
                <c:pt idx="3832">
                  <c:v>68.978999999999999</c:v>
                </c:pt>
                <c:pt idx="3833">
                  <c:v>56.459000000000003</c:v>
                </c:pt>
                <c:pt idx="3834">
                  <c:v>51.101999999999997</c:v>
                </c:pt>
                <c:pt idx="3835">
                  <c:v>63.35</c:v>
                </c:pt>
                <c:pt idx="3836">
                  <c:v>60.106999999999999</c:v>
                </c:pt>
                <c:pt idx="3837">
                  <c:v>69.593999999999994</c:v>
                </c:pt>
                <c:pt idx="3838">
                  <c:v>54.716000000000001</c:v>
                </c:pt>
                <c:pt idx="3839">
                  <c:v>48.222000000000001</c:v>
                </c:pt>
                <c:pt idx="3840">
                  <c:v>55.258000000000003</c:v>
                </c:pt>
                <c:pt idx="3841">
                  <c:v>47.924999999999997</c:v>
                </c:pt>
                <c:pt idx="3842">
                  <c:v>79.891999999999996</c:v>
                </c:pt>
                <c:pt idx="3843">
                  <c:v>46.67</c:v>
                </c:pt>
                <c:pt idx="3844">
                  <c:v>62.582000000000001</c:v>
                </c:pt>
                <c:pt idx="3845">
                  <c:v>52.683</c:v>
                </c:pt>
                <c:pt idx="3846">
                  <c:v>58.314999999999998</c:v>
                </c:pt>
                <c:pt idx="3847">
                  <c:v>49.892000000000003</c:v>
                </c:pt>
                <c:pt idx="3848">
                  <c:v>49.499000000000002</c:v>
                </c:pt>
                <c:pt idx="3849">
                  <c:v>66.16</c:v>
                </c:pt>
                <c:pt idx="3850">
                  <c:v>54.384999999999998</c:v>
                </c:pt>
                <c:pt idx="3851">
                  <c:v>54.683999999999997</c:v>
                </c:pt>
                <c:pt idx="3852">
                  <c:v>59.92</c:v>
                </c:pt>
                <c:pt idx="3853">
                  <c:v>49.552999999999997</c:v>
                </c:pt>
                <c:pt idx="3854">
                  <c:v>50.734999999999999</c:v>
                </c:pt>
                <c:pt idx="3855">
                  <c:v>58.530999999999999</c:v>
                </c:pt>
                <c:pt idx="3856">
                  <c:v>74.638999999999996</c:v>
                </c:pt>
                <c:pt idx="3857">
                  <c:v>66.143000000000001</c:v>
                </c:pt>
                <c:pt idx="3858">
                  <c:v>60.384</c:v>
                </c:pt>
                <c:pt idx="3859">
                  <c:v>48.207000000000001</c:v>
                </c:pt>
                <c:pt idx="3860">
                  <c:v>51.71</c:v>
                </c:pt>
                <c:pt idx="3861">
                  <c:v>52.811</c:v>
                </c:pt>
                <c:pt idx="3862">
                  <c:v>60.679000000000002</c:v>
                </c:pt>
                <c:pt idx="3863">
                  <c:v>59.610999999999997</c:v>
                </c:pt>
                <c:pt idx="3864">
                  <c:v>61.225000000000001</c:v>
                </c:pt>
                <c:pt idx="3865">
                  <c:v>47.713000000000001</c:v>
                </c:pt>
                <c:pt idx="3866">
                  <c:v>56.427999999999997</c:v>
                </c:pt>
                <c:pt idx="3867">
                  <c:v>48.351999999999997</c:v>
                </c:pt>
                <c:pt idx="3868">
                  <c:v>59.863</c:v>
                </c:pt>
                <c:pt idx="3869">
                  <c:v>63.165999999999997</c:v>
                </c:pt>
                <c:pt idx="3870">
                  <c:v>43.936999999999998</c:v>
                </c:pt>
                <c:pt idx="3871">
                  <c:v>47.857999999999997</c:v>
                </c:pt>
                <c:pt idx="3872">
                  <c:v>63.192</c:v>
                </c:pt>
                <c:pt idx="3873">
                  <c:v>60.305</c:v>
                </c:pt>
                <c:pt idx="3874">
                  <c:v>49.451000000000001</c:v>
                </c:pt>
                <c:pt idx="3875">
                  <c:v>62.838000000000001</c:v>
                </c:pt>
                <c:pt idx="3876">
                  <c:v>63.48</c:v>
                </c:pt>
                <c:pt idx="3877">
                  <c:v>72.069000000000003</c:v>
                </c:pt>
                <c:pt idx="3878">
                  <c:v>61.31</c:v>
                </c:pt>
                <c:pt idx="3879">
                  <c:v>54.029000000000003</c:v>
                </c:pt>
                <c:pt idx="3880">
                  <c:v>65.680999999999997</c:v>
                </c:pt>
                <c:pt idx="3881">
                  <c:v>50.866</c:v>
                </c:pt>
                <c:pt idx="3882">
                  <c:v>52.478000000000002</c:v>
                </c:pt>
                <c:pt idx="3883">
                  <c:v>50.276000000000003</c:v>
                </c:pt>
                <c:pt idx="3884">
                  <c:v>52.173999999999999</c:v>
                </c:pt>
                <c:pt idx="3885">
                  <c:v>47.470999999999997</c:v>
                </c:pt>
                <c:pt idx="3886">
                  <c:v>54.33</c:v>
                </c:pt>
                <c:pt idx="3887">
                  <c:v>54.875</c:v>
                </c:pt>
                <c:pt idx="3888">
                  <c:v>52.241999999999997</c:v>
                </c:pt>
                <c:pt idx="3889">
                  <c:v>56.673999999999999</c:v>
                </c:pt>
                <c:pt idx="3890">
                  <c:v>55.67</c:v>
                </c:pt>
                <c:pt idx="3891">
                  <c:v>42.406999999999996</c:v>
                </c:pt>
                <c:pt idx="3892">
                  <c:v>57.427</c:v>
                </c:pt>
                <c:pt idx="3893">
                  <c:v>55.874000000000002</c:v>
                </c:pt>
                <c:pt idx="3894">
                  <c:v>66.549000000000007</c:v>
                </c:pt>
                <c:pt idx="3895">
                  <c:v>73.856999999999999</c:v>
                </c:pt>
                <c:pt idx="3896">
                  <c:v>51.435000000000002</c:v>
                </c:pt>
                <c:pt idx="3897">
                  <c:v>49.067</c:v>
                </c:pt>
                <c:pt idx="3898">
                  <c:v>53.5</c:v>
                </c:pt>
                <c:pt idx="3899">
                  <c:v>56.069000000000003</c:v>
                </c:pt>
                <c:pt idx="3900">
                  <c:v>48.808</c:v>
                </c:pt>
                <c:pt idx="3901">
                  <c:v>54.127000000000002</c:v>
                </c:pt>
                <c:pt idx="3902">
                  <c:v>53.177999999999997</c:v>
                </c:pt>
                <c:pt idx="3903">
                  <c:v>50.826000000000001</c:v>
                </c:pt>
                <c:pt idx="3904">
                  <c:v>46.901000000000003</c:v>
                </c:pt>
                <c:pt idx="3905">
                  <c:v>59.091999999999999</c:v>
                </c:pt>
                <c:pt idx="3906">
                  <c:v>55.162999999999997</c:v>
                </c:pt>
                <c:pt idx="3907">
                  <c:v>55.904000000000003</c:v>
                </c:pt>
                <c:pt idx="3908">
                  <c:v>50.38</c:v>
                </c:pt>
                <c:pt idx="3909">
                  <c:v>49.673000000000002</c:v>
                </c:pt>
                <c:pt idx="3910">
                  <c:v>43.831000000000003</c:v>
                </c:pt>
                <c:pt idx="3911">
                  <c:v>54.517000000000003</c:v>
                </c:pt>
                <c:pt idx="3912">
                  <c:v>45.209000000000003</c:v>
                </c:pt>
                <c:pt idx="3913">
                  <c:v>65.947999999999993</c:v>
                </c:pt>
                <c:pt idx="3914">
                  <c:v>64.436000000000007</c:v>
                </c:pt>
                <c:pt idx="3915">
                  <c:v>55.939</c:v>
                </c:pt>
                <c:pt idx="3916">
                  <c:v>63.167999999999999</c:v>
                </c:pt>
                <c:pt idx="3917">
                  <c:v>40.753</c:v>
                </c:pt>
                <c:pt idx="3918">
                  <c:v>57.859000000000002</c:v>
                </c:pt>
                <c:pt idx="3919">
                  <c:v>43.500999999999998</c:v>
                </c:pt>
                <c:pt idx="3920">
                  <c:v>41.508000000000003</c:v>
                </c:pt>
                <c:pt idx="3921">
                  <c:v>63.988</c:v>
                </c:pt>
                <c:pt idx="3922">
                  <c:v>37.348999999999997</c:v>
                </c:pt>
                <c:pt idx="3923">
                  <c:v>54.780999999999999</c:v>
                </c:pt>
                <c:pt idx="3924">
                  <c:v>63.142000000000003</c:v>
                </c:pt>
                <c:pt idx="3925">
                  <c:v>63.027000000000001</c:v>
                </c:pt>
                <c:pt idx="3926">
                  <c:v>42.789000000000001</c:v>
                </c:pt>
                <c:pt idx="3927">
                  <c:v>61.53</c:v>
                </c:pt>
                <c:pt idx="3928">
                  <c:v>46.715000000000003</c:v>
                </c:pt>
                <c:pt idx="3929">
                  <c:v>45.517000000000003</c:v>
                </c:pt>
                <c:pt idx="3930">
                  <c:v>67.156999999999996</c:v>
                </c:pt>
                <c:pt idx="3931">
                  <c:v>51.238</c:v>
                </c:pt>
                <c:pt idx="3932">
                  <c:v>44.741999999999997</c:v>
                </c:pt>
                <c:pt idx="3933">
                  <c:v>64.777000000000001</c:v>
                </c:pt>
                <c:pt idx="3934">
                  <c:v>39.805999999999997</c:v>
                </c:pt>
                <c:pt idx="3935">
                  <c:v>66.8</c:v>
                </c:pt>
                <c:pt idx="3936">
                  <c:v>54.893999999999998</c:v>
                </c:pt>
                <c:pt idx="3937">
                  <c:v>54.021999999999998</c:v>
                </c:pt>
                <c:pt idx="3938">
                  <c:v>54.396000000000001</c:v>
                </c:pt>
                <c:pt idx="3939">
                  <c:v>49.46</c:v>
                </c:pt>
                <c:pt idx="3940">
                  <c:v>48.326999999999998</c:v>
                </c:pt>
                <c:pt idx="3941">
                  <c:v>56.116</c:v>
                </c:pt>
                <c:pt idx="3942">
                  <c:v>46.956000000000003</c:v>
                </c:pt>
                <c:pt idx="3943">
                  <c:v>68.872</c:v>
                </c:pt>
                <c:pt idx="3944">
                  <c:v>57.875</c:v>
                </c:pt>
                <c:pt idx="3945">
                  <c:v>51.594000000000001</c:v>
                </c:pt>
                <c:pt idx="3946">
                  <c:v>66.03</c:v>
                </c:pt>
                <c:pt idx="3947">
                  <c:v>60.433</c:v>
                </c:pt>
                <c:pt idx="3948">
                  <c:v>48.231000000000002</c:v>
                </c:pt>
                <c:pt idx="3949">
                  <c:v>52.042000000000002</c:v>
                </c:pt>
                <c:pt idx="3950">
                  <c:v>61.143999999999998</c:v>
                </c:pt>
                <c:pt idx="3951">
                  <c:v>60.457000000000001</c:v>
                </c:pt>
                <c:pt idx="3952">
                  <c:v>64.078999999999994</c:v>
                </c:pt>
                <c:pt idx="3953">
                  <c:v>50.701999999999998</c:v>
                </c:pt>
                <c:pt idx="3954">
                  <c:v>55.170999999999999</c:v>
                </c:pt>
                <c:pt idx="3955">
                  <c:v>63.427</c:v>
                </c:pt>
                <c:pt idx="3956">
                  <c:v>53.962000000000003</c:v>
                </c:pt>
                <c:pt idx="3957">
                  <c:v>61.348999999999997</c:v>
                </c:pt>
                <c:pt idx="3958">
                  <c:v>58.616999999999997</c:v>
                </c:pt>
                <c:pt idx="3959">
                  <c:v>64.409000000000006</c:v>
                </c:pt>
                <c:pt idx="3960">
                  <c:v>60.09</c:v>
                </c:pt>
                <c:pt idx="3961">
                  <c:v>57.042000000000002</c:v>
                </c:pt>
                <c:pt idx="3962">
                  <c:v>55.179000000000002</c:v>
                </c:pt>
                <c:pt idx="3963">
                  <c:v>61.905000000000001</c:v>
                </c:pt>
                <c:pt idx="3964">
                  <c:v>70.284000000000006</c:v>
                </c:pt>
                <c:pt idx="3965">
                  <c:v>55.012</c:v>
                </c:pt>
                <c:pt idx="3966">
                  <c:v>63.012</c:v>
                </c:pt>
                <c:pt idx="3967">
                  <c:v>64.75</c:v>
                </c:pt>
                <c:pt idx="3968">
                  <c:v>45.341000000000001</c:v>
                </c:pt>
                <c:pt idx="3969">
                  <c:v>59.356999999999999</c:v>
                </c:pt>
                <c:pt idx="3970">
                  <c:v>62.82</c:v>
                </c:pt>
                <c:pt idx="3971">
                  <c:v>56.332999999999998</c:v>
                </c:pt>
                <c:pt idx="3972">
                  <c:v>59.875999999999998</c:v>
                </c:pt>
                <c:pt idx="3973">
                  <c:v>54.061999999999998</c:v>
                </c:pt>
                <c:pt idx="3974">
                  <c:v>51.487000000000002</c:v>
                </c:pt>
                <c:pt idx="3975">
                  <c:v>47.393000000000001</c:v>
                </c:pt>
                <c:pt idx="3976">
                  <c:v>74.435000000000002</c:v>
                </c:pt>
                <c:pt idx="3977">
                  <c:v>57.134999999999998</c:v>
                </c:pt>
                <c:pt idx="3978">
                  <c:v>51.631999999999998</c:v>
                </c:pt>
                <c:pt idx="3979">
                  <c:v>61.789000000000001</c:v>
                </c:pt>
                <c:pt idx="3980">
                  <c:v>50.59</c:v>
                </c:pt>
                <c:pt idx="3981">
                  <c:v>68.81</c:v>
                </c:pt>
                <c:pt idx="3982">
                  <c:v>63.848999999999997</c:v>
                </c:pt>
                <c:pt idx="3983">
                  <c:v>57.491</c:v>
                </c:pt>
                <c:pt idx="3984">
                  <c:v>59.274999999999999</c:v>
                </c:pt>
                <c:pt idx="3985">
                  <c:v>58.487000000000002</c:v>
                </c:pt>
                <c:pt idx="3986">
                  <c:v>66.45</c:v>
                </c:pt>
                <c:pt idx="3987">
                  <c:v>62.448</c:v>
                </c:pt>
                <c:pt idx="3988">
                  <c:v>44.7</c:v>
                </c:pt>
                <c:pt idx="3989">
                  <c:v>59.777000000000001</c:v>
                </c:pt>
                <c:pt idx="3990">
                  <c:v>55.924999999999997</c:v>
                </c:pt>
                <c:pt idx="3991">
                  <c:v>56.615000000000002</c:v>
                </c:pt>
                <c:pt idx="3992">
                  <c:v>57.014000000000003</c:v>
                </c:pt>
                <c:pt idx="3993">
                  <c:v>63.064</c:v>
                </c:pt>
                <c:pt idx="3994">
                  <c:v>60.695999999999998</c:v>
                </c:pt>
                <c:pt idx="3995">
                  <c:v>72.489999999999995</c:v>
                </c:pt>
                <c:pt idx="3996">
                  <c:v>67.248999999999995</c:v>
                </c:pt>
                <c:pt idx="3997">
                  <c:v>39.762999999999998</c:v>
                </c:pt>
                <c:pt idx="3998">
                  <c:v>61.695999999999998</c:v>
                </c:pt>
                <c:pt idx="3999">
                  <c:v>47.402000000000001</c:v>
                </c:pt>
                <c:pt idx="4000">
                  <c:v>60.26</c:v>
                </c:pt>
                <c:pt idx="4001">
                  <c:v>50.201000000000001</c:v>
                </c:pt>
                <c:pt idx="4002">
                  <c:v>59.83</c:v>
                </c:pt>
                <c:pt idx="4003">
                  <c:v>66.364000000000004</c:v>
                </c:pt>
                <c:pt idx="4004">
                  <c:v>46.703000000000003</c:v>
                </c:pt>
                <c:pt idx="4005">
                  <c:v>59.216000000000001</c:v>
                </c:pt>
                <c:pt idx="4006">
                  <c:v>57.875999999999998</c:v>
                </c:pt>
                <c:pt idx="4007">
                  <c:v>51.874000000000002</c:v>
                </c:pt>
                <c:pt idx="4008">
                  <c:v>56.07</c:v>
                </c:pt>
                <c:pt idx="4009">
                  <c:v>69.622</c:v>
                </c:pt>
                <c:pt idx="4010">
                  <c:v>60.56</c:v>
                </c:pt>
                <c:pt idx="4011">
                  <c:v>57.881</c:v>
                </c:pt>
                <c:pt idx="4012">
                  <c:v>50.368000000000002</c:v>
                </c:pt>
                <c:pt idx="4013">
                  <c:v>60.896000000000001</c:v>
                </c:pt>
                <c:pt idx="4014">
                  <c:v>50.465000000000003</c:v>
                </c:pt>
                <c:pt idx="4015">
                  <c:v>59.417999999999999</c:v>
                </c:pt>
                <c:pt idx="4016">
                  <c:v>51.244999999999997</c:v>
                </c:pt>
                <c:pt idx="4017">
                  <c:v>53.816000000000003</c:v>
                </c:pt>
                <c:pt idx="4018">
                  <c:v>56.201000000000001</c:v>
                </c:pt>
                <c:pt idx="4019">
                  <c:v>51.182000000000002</c:v>
                </c:pt>
                <c:pt idx="4020">
                  <c:v>61.454999999999998</c:v>
                </c:pt>
                <c:pt idx="4021">
                  <c:v>52.92</c:v>
                </c:pt>
                <c:pt idx="4022">
                  <c:v>58.67</c:v>
                </c:pt>
                <c:pt idx="4023">
                  <c:v>47.1</c:v>
                </c:pt>
                <c:pt idx="4024">
                  <c:v>72.893000000000001</c:v>
                </c:pt>
                <c:pt idx="4025">
                  <c:v>53.322000000000003</c:v>
                </c:pt>
                <c:pt idx="4026">
                  <c:v>68.614999999999995</c:v>
                </c:pt>
                <c:pt idx="4027">
                  <c:v>47.085999999999999</c:v>
                </c:pt>
                <c:pt idx="4028">
                  <c:v>59.89</c:v>
                </c:pt>
                <c:pt idx="4029">
                  <c:v>61.917999999999999</c:v>
                </c:pt>
                <c:pt idx="4030">
                  <c:v>56.143999999999998</c:v>
                </c:pt>
                <c:pt idx="4031">
                  <c:v>63.634</c:v>
                </c:pt>
                <c:pt idx="4032">
                  <c:v>52.133000000000003</c:v>
                </c:pt>
                <c:pt idx="4033">
                  <c:v>56.35</c:v>
                </c:pt>
                <c:pt idx="4034">
                  <c:v>51.698999999999998</c:v>
                </c:pt>
                <c:pt idx="4035">
                  <c:v>52.85</c:v>
                </c:pt>
                <c:pt idx="4036">
                  <c:v>45.654000000000003</c:v>
                </c:pt>
                <c:pt idx="4037">
                  <c:v>55.767000000000003</c:v>
                </c:pt>
                <c:pt idx="4038">
                  <c:v>43.09</c:v>
                </c:pt>
                <c:pt idx="4039">
                  <c:v>54.213000000000001</c:v>
                </c:pt>
                <c:pt idx="4040">
                  <c:v>38.551000000000002</c:v>
                </c:pt>
                <c:pt idx="4041">
                  <c:v>63.026000000000003</c:v>
                </c:pt>
                <c:pt idx="4042">
                  <c:v>50.104999999999997</c:v>
                </c:pt>
                <c:pt idx="4043">
                  <c:v>48.988</c:v>
                </c:pt>
                <c:pt idx="4044">
                  <c:v>62.765000000000001</c:v>
                </c:pt>
                <c:pt idx="4045">
                  <c:v>56.082999999999998</c:v>
                </c:pt>
                <c:pt idx="4046">
                  <c:v>56.93</c:v>
                </c:pt>
                <c:pt idx="4047">
                  <c:v>57.606999999999999</c:v>
                </c:pt>
                <c:pt idx="4048">
                  <c:v>68.105000000000004</c:v>
                </c:pt>
                <c:pt idx="4049">
                  <c:v>64.393000000000001</c:v>
                </c:pt>
                <c:pt idx="4050">
                  <c:v>53.482999999999997</c:v>
                </c:pt>
                <c:pt idx="4051">
                  <c:v>62.087000000000003</c:v>
                </c:pt>
                <c:pt idx="4052">
                  <c:v>57.44</c:v>
                </c:pt>
                <c:pt idx="4053">
                  <c:v>54.960999999999999</c:v>
                </c:pt>
                <c:pt idx="4054">
                  <c:v>59.756999999999998</c:v>
                </c:pt>
                <c:pt idx="4055">
                  <c:v>56.469000000000001</c:v>
                </c:pt>
                <c:pt idx="4056">
                  <c:v>45.646999999999998</c:v>
                </c:pt>
                <c:pt idx="4057">
                  <c:v>54.552999999999997</c:v>
                </c:pt>
                <c:pt idx="4058">
                  <c:v>56.552</c:v>
                </c:pt>
                <c:pt idx="4059">
                  <c:v>53</c:v>
                </c:pt>
                <c:pt idx="4060">
                  <c:v>66.075999999999993</c:v>
                </c:pt>
                <c:pt idx="4061">
                  <c:v>42.637999999999998</c:v>
                </c:pt>
                <c:pt idx="4062">
                  <c:v>50.695999999999998</c:v>
                </c:pt>
                <c:pt idx="4063">
                  <c:v>59.579000000000001</c:v>
                </c:pt>
                <c:pt idx="4064">
                  <c:v>59.731000000000002</c:v>
                </c:pt>
                <c:pt idx="4065">
                  <c:v>44.220999999999997</c:v>
                </c:pt>
                <c:pt idx="4066">
                  <c:v>52.005000000000003</c:v>
                </c:pt>
                <c:pt idx="4067">
                  <c:v>57.191000000000003</c:v>
                </c:pt>
                <c:pt idx="4068">
                  <c:v>49.552</c:v>
                </c:pt>
                <c:pt idx="4069">
                  <c:v>69.796000000000006</c:v>
                </c:pt>
                <c:pt idx="4070">
                  <c:v>63.982999999999997</c:v>
                </c:pt>
                <c:pt idx="4071">
                  <c:v>57.043999999999997</c:v>
                </c:pt>
                <c:pt idx="4072">
                  <c:v>64.998000000000005</c:v>
                </c:pt>
                <c:pt idx="4073">
                  <c:v>41.29</c:v>
                </c:pt>
                <c:pt idx="4074">
                  <c:v>62.505000000000003</c:v>
                </c:pt>
                <c:pt idx="4075">
                  <c:v>59.41</c:v>
                </c:pt>
                <c:pt idx="4076">
                  <c:v>48.539000000000001</c:v>
                </c:pt>
                <c:pt idx="4077">
                  <c:v>50.371000000000002</c:v>
                </c:pt>
                <c:pt idx="4078">
                  <c:v>62.360999999999997</c:v>
                </c:pt>
                <c:pt idx="4079">
                  <c:v>44.591000000000001</c:v>
                </c:pt>
                <c:pt idx="4080">
                  <c:v>49.622999999999998</c:v>
                </c:pt>
                <c:pt idx="4081">
                  <c:v>56.27</c:v>
                </c:pt>
                <c:pt idx="4082">
                  <c:v>62.716000000000001</c:v>
                </c:pt>
                <c:pt idx="4083">
                  <c:v>59.752000000000002</c:v>
                </c:pt>
                <c:pt idx="4084">
                  <c:v>48.377000000000002</c:v>
                </c:pt>
                <c:pt idx="4085">
                  <c:v>45.273000000000003</c:v>
                </c:pt>
                <c:pt idx="4086">
                  <c:v>53.438000000000002</c:v>
                </c:pt>
                <c:pt idx="4087">
                  <c:v>46.014000000000003</c:v>
                </c:pt>
                <c:pt idx="4088">
                  <c:v>64.212999999999994</c:v>
                </c:pt>
                <c:pt idx="4089">
                  <c:v>58.195</c:v>
                </c:pt>
                <c:pt idx="4090">
                  <c:v>48.49</c:v>
                </c:pt>
                <c:pt idx="4091">
                  <c:v>39.084000000000003</c:v>
                </c:pt>
                <c:pt idx="4092">
                  <c:v>63.134999999999998</c:v>
                </c:pt>
                <c:pt idx="4093">
                  <c:v>55.216999999999999</c:v>
                </c:pt>
                <c:pt idx="4094">
                  <c:v>45.222999999999999</c:v>
                </c:pt>
                <c:pt idx="4095">
                  <c:v>46.838999999999999</c:v>
                </c:pt>
                <c:pt idx="4096">
                  <c:v>56.991999999999997</c:v>
                </c:pt>
                <c:pt idx="4097">
                  <c:v>53.518999999999998</c:v>
                </c:pt>
                <c:pt idx="4098">
                  <c:v>64.78</c:v>
                </c:pt>
                <c:pt idx="4099">
                  <c:v>50.622</c:v>
                </c:pt>
                <c:pt idx="4100">
                  <c:v>77.117999999999995</c:v>
                </c:pt>
                <c:pt idx="4101">
                  <c:v>59.978999999999999</c:v>
                </c:pt>
                <c:pt idx="4102">
                  <c:v>63.558999999999997</c:v>
                </c:pt>
                <c:pt idx="4103">
                  <c:v>59.226999999999997</c:v>
                </c:pt>
                <c:pt idx="4104">
                  <c:v>61.802999999999997</c:v>
                </c:pt>
                <c:pt idx="4105">
                  <c:v>53.98</c:v>
                </c:pt>
                <c:pt idx="4106">
                  <c:v>62.225000000000001</c:v>
                </c:pt>
                <c:pt idx="4107">
                  <c:v>53.914999999999999</c:v>
                </c:pt>
                <c:pt idx="4108">
                  <c:v>54.14</c:v>
                </c:pt>
                <c:pt idx="4109">
                  <c:v>49.331000000000003</c:v>
                </c:pt>
                <c:pt idx="4110">
                  <c:v>50.256</c:v>
                </c:pt>
                <c:pt idx="4111">
                  <c:v>64.14</c:v>
                </c:pt>
                <c:pt idx="4112">
                  <c:v>55.470999999999997</c:v>
                </c:pt>
                <c:pt idx="4113">
                  <c:v>67.162999999999997</c:v>
                </c:pt>
                <c:pt idx="4114">
                  <c:v>48.606999999999999</c:v>
                </c:pt>
                <c:pt idx="4115">
                  <c:v>54.533999999999999</c:v>
                </c:pt>
                <c:pt idx="4116">
                  <c:v>51.067</c:v>
                </c:pt>
                <c:pt idx="4117">
                  <c:v>47.722000000000001</c:v>
                </c:pt>
                <c:pt idx="4118">
                  <c:v>37.084000000000003</c:v>
                </c:pt>
                <c:pt idx="4119">
                  <c:v>59.947000000000003</c:v>
                </c:pt>
                <c:pt idx="4120">
                  <c:v>54.555999999999997</c:v>
                </c:pt>
                <c:pt idx="4121">
                  <c:v>55.603000000000002</c:v>
                </c:pt>
                <c:pt idx="4122">
                  <c:v>45.828000000000003</c:v>
                </c:pt>
                <c:pt idx="4123">
                  <c:v>46.003999999999998</c:v>
                </c:pt>
                <c:pt idx="4124">
                  <c:v>50.081000000000003</c:v>
                </c:pt>
                <c:pt idx="4125">
                  <c:v>47.203000000000003</c:v>
                </c:pt>
                <c:pt idx="4126">
                  <c:v>49.103000000000002</c:v>
                </c:pt>
                <c:pt idx="4127">
                  <c:v>64.44</c:v>
                </c:pt>
                <c:pt idx="4128">
                  <c:v>52.831000000000003</c:v>
                </c:pt>
                <c:pt idx="4129">
                  <c:v>51.393000000000001</c:v>
                </c:pt>
                <c:pt idx="4130">
                  <c:v>49.35</c:v>
                </c:pt>
                <c:pt idx="4131">
                  <c:v>48.701999999999998</c:v>
                </c:pt>
                <c:pt idx="4132">
                  <c:v>50.418999999999997</c:v>
                </c:pt>
                <c:pt idx="4133">
                  <c:v>61.758000000000003</c:v>
                </c:pt>
                <c:pt idx="4134">
                  <c:v>56.353999999999999</c:v>
                </c:pt>
                <c:pt idx="4135">
                  <c:v>59.978000000000002</c:v>
                </c:pt>
                <c:pt idx="4136">
                  <c:v>66.444999999999993</c:v>
                </c:pt>
                <c:pt idx="4137">
                  <c:v>55.261000000000003</c:v>
                </c:pt>
                <c:pt idx="4138">
                  <c:v>47.104999999999997</c:v>
                </c:pt>
                <c:pt idx="4139">
                  <c:v>54.338999999999999</c:v>
                </c:pt>
                <c:pt idx="4140">
                  <c:v>55.277999999999999</c:v>
                </c:pt>
                <c:pt idx="4141">
                  <c:v>59.308999999999997</c:v>
                </c:pt>
                <c:pt idx="4142">
                  <c:v>59.948999999999998</c:v>
                </c:pt>
                <c:pt idx="4143">
                  <c:v>63.503</c:v>
                </c:pt>
                <c:pt idx="4144">
                  <c:v>61.814</c:v>
                </c:pt>
                <c:pt idx="4145">
                  <c:v>55.47</c:v>
                </c:pt>
                <c:pt idx="4146">
                  <c:v>57.777999999999999</c:v>
                </c:pt>
                <c:pt idx="4147">
                  <c:v>61.021000000000001</c:v>
                </c:pt>
                <c:pt idx="4148">
                  <c:v>62.451999999999998</c:v>
                </c:pt>
                <c:pt idx="4149">
                  <c:v>61.924999999999997</c:v>
                </c:pt>
                <c:pt idx="4150">
                  <c:v>67.516000000000005</c:v>
                </c:pt>
                <c:pt idx="4151">
                  <c:v>58.396000000000001</c:v>
                </c:pt>
                <c:pt idx="4152">
                  <c:v>65.537999999999997</c:v>
                </c:pt>
                <c:pt idx="4153">
                  <c:v>52.551000000000002</c:v>
                </c:pt>
                <c:pt idx="4154">
                  <c:v>51.606000000000002</c:v>
                </c:pt>
                <c:pt idx="4155">
                  <c:v>53.712000000000003</c:v>
                </c:pt>
                <c:pt idx="4156">
                  <c:v>55.414999999999999</c:v>
                </c:pt>
                <c:pt idx="4157">
                  <c:v>46.5</c:v>
                </c:pt>
                <c:pt idx="4158">
                  <c:v>49.643999999999998</c:v>
                </c:pt>
                <c:pt idx="4159">
                  <c:v>47.332999999999998</c:v>
                </c:pt>
                <c:pt idx="4160">
                  <c:v>55.802999999999997</c:v>
                </c:pt>
                <c:pt idx="4161">
                  <c:v>44.780999999999999</c:v>
                </c:pt>
                <c:pt idx="4162">
                  <c:v>54.005000000000003</c:v>
                </c:pt>
                <c:pt idx="4163">
                  <c:v>61.308</c:v>
                </c:pt>
                <c:pt idx="4164">
                  <c:v>51.4</c:v>
                </c:pt>
                <c:pt idx="4165">
                  <c:v>52.64</c:v>
                </c:pt>
                <c:pt idx="4166">
                  <c:v>47.396999999999998</c:v>
                </c:pt>
                <c:pt idx="4167">
                  <c:v>65.363</c:v>
                </c:pt>
                <c:pt idx="4168">
                  <c:v>55.600999999999999</c:v>
                </c:pt>
                <c:pt idx="4169">
                  <c:v>50.030999999999999</c:v>
                </c:pt>
                <c:pt idx="4170">
                  <c:v>64.537000000000006</c:v>
                </c:pt>
                <c:pt idx="4171">
                  <c:v>53.262999999999998</c:v>
                </c:pt>
                <c:pt idx="4172">
                  <c:v>64.912999999999997</c:v>
                </c:pt>
                <c:pt idx="4173">
                  <c:v>66.930000000000007</c:v>
                </c:pt>
                <c:pt idx="4174">
                  <c:v>60.688000000000002</c:v>
                </c:pt>
                <c:pt idx="4175">
                  <c:v>43.758000000000003</c:v>
                </c:pt>
                <c:pt idx="4176">
                  <c:v>53.250999999999998</c:v>
                </c:pt>
                <c:pt idx="4177">
                  <c:v>47.802</c:v>
                </c:pt>
                <c:pt idx="4178">
                  <c:v>63.655999999999999</c:v>
                </c:pt>
                <c:pt idx="4179">
                  <c:v>54.982999999999997</c:v>
                </c:pt>
                <c:pt idx="4180">
                  <c:v>61.072000000000003</c:v>
                </c:pt>
                <c:pt idx="4181">
                  <c:v>61.798000000000002</c:v>
                </c:pt>
                <c:pt idx="4182">
                  <c:v>63.576000000000001</c:v>
                </c:pt>
                <c:pt idx="4183">
                  <c:v>56.939</c:v>
                </c:pt>
                <c:pt idx="4184">
                  <c:v>62.481999999999999</c:v>
                </c:pt>
                <c:pt idx="4185">
                  <c:v>70.278999999999996</c:v>
                </c:pt>
                <c:pt idx="4186">
                  <c:v>64.856999999999999</c:v>
                </c:pt>
                <c:pt idx="4187">
                  <c:v>59.634999999999998</c:v>
                </c:pt>
                <c:pt idx="4188">
                  <c:v>55.406999999999996</c:v>
                </c:pt>
                <c:pt idx="4189">
                  <c:v>42.584000000000003</c:v>
                </c:pt>
                <c:pt idx="4190">
                  <c:v>51.847000000000001</c:v>
                </c:pt>
                <c:pt idx="4191">
                  <c:v>57.368000000000002</c:v>
                </c:pt>
                <c:pt idx="4192">
                  <c:v>47.152000000000001</c:v>
                </c:pt>
                <c:pt idx="4193">
                  <c:v>47.283000000000001</c:v>
                </c:pt>
                <c:pt idx="4194">
                  <c:v>40.189</c:v>
                </c:pt>
                <c:pt idx="4195">
                  <c:v>55.487000000000002</c:v>
                </c:pt>
                <c:pt idx="4196">
                  <c:v>60.335999999999999</c:v>
                </c:pt>
                <c:pt idx="4197">
                  <c:v>55.863</c:v>
                </c:pt>
                <c:pt idx="4198">
                  <c:v>52.14</c:v>
                </c:pt>
                <c:pt idx="4199">
                  <c:v>61.353000000000002</c:v>
                </c:pt>
                <c:pt idx="4200">
                  <c:v>64.784999999999997</c:v>
                </c:pt>
                <c:pt idx="4201">
                  <c:v>66.063000000000002</c:v>
                </c:pt>
                <c:pt idx="4202">
                  <c:v>51.197000000000003</c:v>
                </c:pt>
                <c:pt idx="4203">
                  <c:v>51.018000000000001</c:v>
                </c:pt>
                <c:pt idx="4204">
                  <c:v>55.363999999999997</c:v>
                </c:pt>
                <c:pt idx="4205">
                  <c:v>57.924999999999997</c:v>
                </c:pt>
                <c:pt idx="4206">
                  <c:v>52.103999999999999</c:v>
                </c:pt>
                <c:pt idx="4207">
                  <c:v>51.933999999999997</c:v>
                </c:pt>
                <c:pt idx="4208">
                  <c:v>48.978999999999999</c:v>
                </c:pt>
                <c:pt idx="4209">
                  <c:v>56.38</c:v>
                </c:pt>
                <c:pt idx="4210">
                  <c:v>51.042999999999999</c:v>
                </c:pt>
                <c:pt idx="4211">
                  <c:v>48.277999999999999</c:v>
                </c:pt>
                <c:pt idx="4212">
                  <c:v>51.636000000000003</c:v>
                </c:pt>
                <c:pt idx="4213">
                  <c:v>58.444000000000003</c:v>
                </c:pt>
                <c:pt idx="4214">
                  <c:v>50.072000000000003</c:v>
                </c:pt>
                <c:pt idx="4215">
                  <c:v>62.808999999999997</c:v>
                </c:pt>
                <c:pt idx="4216">
                  <c:v>45.569000000000003</c:v>
                </c:pt>
                <c:pt idx="4217">
                  <c:v>68.680000000000007</c:v>
                </c:pt>
                <c:pt idx="4218">
                  <c:v>50.878</c:v>
                </c:pt>
                <c:pt idx="4219">
                  <c:v>52.365000000000002</c:v>
                </c:pt>
                <c:pt idx="4220">
                  <c:v>60.243000000000002</c:v>
                </c:pt>
                <c:pt idx="4221">
                  <c:v>55.335999999999999</c:v>
                </c:pt>
                <c:pt idx="4222">
                  <c:v>53.012999999999998</c:v>
                </c:pt>
                <c:pt idx="4223">
                  <c:v>58.970999999999997</c:v>
                </c:pt>
                <c:pt idx="4224">
                  <c:v>59.93</c:v>
                </c:pt>
                <c:pt idx="4225">
                  <c:v>52.969000000000001</c:v>
                </c:pt>
                <c:pt idx="4226">
                  <c:v>57.503</c:v>
                </c:pt>
                <c:pt idx="4227">
                  <c:v>68.817999999999998</c:v>
                </c:pt>
                <c:pt idx="4228">
                  <c:v>65.286000000000001</c:v>
                </c:pt>
                <c:pt idx="4229">
                  <c:v>48.875999999999998</c:v>
                </c:pt>
                <c:pt idx="4230">
                  <c:v>58.036000000000001</c:v>
                </c:pt>
                <c:pt idx="4231">
                  <c:v>67.02</c:v>
                </c:pt>
                <c:pt idx="4232">
                  <c:v>58.801000000000002</c:v>
                </c:pt>
                <c:pt idx="4233">
                  <c:v>47.453000000000003</c:v>
                </c:pt>
                <c:pt idx="4234">
                  <c:v>54.752000000000002</c:v>
                </c:pt>
                <c:pt idx="4235">
                  <c:v>55.866999999999997</c:v>
                </c:pt>
                <c:pt idx="4236">
                  <c:v>61.241</c:v>
                </c:pt>
                <c:pt idx="4237">
                  <c:v>51.820999999999998</c:v>
                </c:pt>
                <c:pt idx="4238">
                  <c:v>56.811</c:v>
                </c:pt>
                <c:pt idx="4239">
                  <c:v>43.188000000000002</c:v>
                </c:pt>
                <c:pt idx="4240">
                  <c:v>55.183</c:v>
                </c:pt>
                <c:pt idx="4241">
                  <c:v>47.988999999999997</c:v>
                </c:pt>
                <c:pt idx="4242">
                  <c:v>45.542999999999999</c:v>
                </c:pt>
                <c:pt idx="4243">
                  <c:v>50.253</c:v>
                </c:pt>
                <c:pt idx="4244">
                  <c:v>42.287999999999997</c:v>
                </c:pt>
                <c:pt idx="4245">
                  <c:v>50.521000000000001</c:v>
                </c:pt>
                <c:pt idx="4246">
                  <c:v>44.512</c:v>
                </c:pt>
                <c:pt idx="4247">
                  <c:v>69.385999999999996</c:v>
                </c:pt>
                <c:pt idx="4248">
                  <c:v>60.576999999999998</c:v>
                </c:pt>
                <c:pt idx="4249">
                  <c:v>61.927</c:v>
                </c:pt>
                <c:pt idx="4250">
                  <c:v>38.747</c:v>
                </c:pt>
                <c:pt idx="4251">
                  <c:v>55.545000000000002</c:v>
                </c:pt>
                <c:pt idx="4252">
                  <c:v>66.069000000000003</c:v>
                </c:pt>
                <c:pt idx="4253">
                  <c:v>54.433</c:v>
                </c:pt>
                <c:pt idx="4254">
                  <c:v>66.343999999999994</c:v>
                </c:pt>
                <c:pt idx="4255">
                  <c:v>51.31</c:v>
                </c:pt>
                <c:pt idx="4256">
                  <c:v>64.596999999999994</c:v>
                </c:pt>
                <c:pt idx="4257">
                  <c:v>54.488</c:v>
                </c:pt>
                <c:pt idx="4258">
                  <c:v>58.396000000000001</c:v>
                </c:pt>
                <c:pt idx="4259">
                  <c:v>55.619</c:v>
                </c:pt>
                <c:pt idx="4260">
                  <c:v>57.447000000000003</c:v>
                </c:pt>
                <c:pt idx="4261">
                  <c:v>55.31</c:v>
                </c:pt>
                <c:pt idx="4262">
                  <c:v>56.2</c:v>
                </c:pt>
                <c:pt idx="4263">
                  <c:v>44.902999999999999</c:v>
                </c:pt>
                <c:pt idx="4264">
                  <c:v>54.57</c:v>
                </c:pt>
                <c:pt idx="4265">
                  <c:v>65.738</c:v>
                </c:pt>
                <c:pt idx="4266">
                  <c:v>42.344999999999999</c:v>
                </c:pt>
                <c:pt idx="4267">
                  <c:v>60.433999999999997</c:v>
                </c:pt>
                <c:pt idx="4268">
                  <c:v>49.893000000000001</c:v>
                </c:pt>
                <c:pt idx="4269">
                  <c:v>47.63</c:v>
                </c:pt>
                <c:pt idx="4270">
                  <c:v>53.42</c:v>
                </c:pt>
                <c:pt idx="4271">
                  <c:v>57.15</c:v>
                </c:pt>
                <c:pt idx="4272">
                  <c:v>54.43</c:v>
                </c:pt>
                <c:pt idx="4273">
                  <c:v>46.195</c:v>
                </c:pt>
                <c:pt idx="4274">
                  <c:v>46.287999999999997</c:v>
                </c:pt>
                <c:pt idx="4275">
                  <c:v>63.892000000000003</c:v>
                </c:pt>
                <c:pt idx="4276">
                  <c:v>66.97</c:v>
                </c:pt>
                <c:pt idx="4277">
                  <c:v>56.805999999999997</c:v>
                </c:pt>
                <c:pt idx="4278">
                  <c:v>62.42</c:v>
                </c:pt>
                <c:pt idx="4279">
                  <c:v>48.293999999999997</c:v>
                </c:pt>
                <c:pt idx="4280">
                  <c:v>63.264000000000003</c:v>
                </c:pt>
                <c:pt idx="4281">
                  <c:v>43.542000000000002</c:v>
                </c:pt>
                <c:pt idx="4282">
                  <c:v>68.846999999999994</c:v>
                </c:pt>
                <c:pt idx="4283">
                  <c:v>55.005000000000003</c:v>
                </c:pt>
                <c:pt idx="4284">
                  <c:v>52.601999999999997</c:v>
                </c:pt>
                <c:pt idx="4285">
                  <c:v>47.978999999999999</c:v>
                </c:pt>
                <c:pt idx="4286">
                  <c:v>59.378999999999998</c:v>
                </c:pt>
                <c:pt idx="4287">
                  <c:v>53.506999999999998</c:v>
                </c:pt>
                <c:pt idx="4288">
                  <c:v>46.497</c:v>
                </c:pt>
                <c:pt idx="4289">
                  <c:v>64.372</c:v>
                </c:pt>
                <c:pt idx="4290">
                  <c:v>59.497999999999998</c:v>
                </c:pt>
                <c:pt idx="4291">
                  <c:v>55.146000000000001</c:v>
                </c:pt>
                <c:pt idx="4292">
                  <c:v>57.252000000000002</c:v>
                </c:pt>
                <c:pt idx="4293">
                  <c:v>57.741</c:v>
                </c:pt>
                <c:pt idx="4294">
                  <c:v>45.418999999999997</c:v>
                </c:pt>
                <c:pt idx="4295">
                  <c:v>53.192</c:v>
                </c:pt>
                <c:pt idx="4296">
                  <c:v>54.305</c:v>
                </c:pt>
                <c:pt idx="4297">
                  <c:v>54.722000000000001</c:v>
                </c:pt>
                <c:pt idx="4298">
                  <c:v>60.561999999999998</c:v>
                </c:pt>
                <c:pt idx="4299">
                  <c:v>54.005000000000003</c:v>
                </c:pt>
                <c:pt idx="4300">
                  <c:v>45.7</c:v>
                </c:pt>
                <c:pt idx="4301">
                  <c:v>54.072000000000003</c:v>
                </c:pt>
                <c:pt idx="4302">
                  <c:v>44.476999999999997</c:v>
                </c:pt>
                <c:pt idx="4303">
                  <c:v>55.226999999999997</c:v>
                </c:pt>
                <c:pt idx="4304">
                  <c:v>52.515999999999998</c:v>
                </c:pt>
                <c:pt idx="4305">
                  <c:v>58.308999999999997</c:v>
                </c:pt>
                <c:pt idx="4306">
                  <c:v>47.44</c:v>
                </c:pt>
                <c:pt idx="4307">
                  <c:v>54.197000000000003</c:v>
                </c:pt>
                <c:pt idx="4308">
                  <c:v>67.272000000000006</c:v>
                </c:pt>
                <c:pt idx="4309">
                  <c:v>59.179000000000002</c:v>
                </c:pt>
                <c:pt idx="4310">
                  <c:v>64.16</c:v>
                </c:pt>
                <c:pt idx="4311">
                  <c:v>53.655000000000001</c:v>
                </c:pt>
                <c:pt idx="4312">
                  <c:v>49.743000000000002</c:v>
                </c:pt>
                <c:pt idx="4313">
                  <c:v>63.088999999999999</c:v>
                </c:pt>
                <c:pt idx="4314">
                  <c:v>76.271000000000001</c:v>
                </c:pt>
                <c:pt idx="4315">
                  <c:v>48.55</c:v>
                </c:pt>
                <c:pt idx="4316">
                  <c:v>56.930999999999997</c:v>
                </c:pt>
                <c:pt idx="4317">
                  <c:v>51.076000000000001</c:v>
                </c:pt>
                <c:pt idx="4318">
                  <c:v>54.31</c:v>
                </c:pt>
                <c:pt idx="4319">
                  <c:v>52.524999999999999</c:v>
                </c:pt>
                <c:pt idx="4320">
                  <c:v>53.892000000000003</c:v>
                </c:pt>
                <c:pt idx="4321">
                  <c:v>57.121000000000002</c:v>
                </c:pt>
                <c:pt idx="4322">
                  <c:v>51.634999999999998</c:v>
                </c:pt>
                <c:pt idx="4323">
                  <c:v>59.052999999999997</c:v>
                </c:pt>
                <c:pt idx="4324">
                  <c:v>35.243000000000002</c:v>
                </c:pt>
                <c:pt idx="4325">
                  <c:v>56.814999999999998</c:v>
                </c:pt>
                <c:pt idx="4326">
                  <c:v>65.760999999999996</c:v>
                </c:pt>
                <c:pt idx="4327">
                  <c:v>44.241999999999997</c:v>
                </c:pt>
                <c:pt idx="4328">
                  <c:v>51.034999999999997</c:v>
                </c:pt>
                <c:pt idx="4329">
                  <c:v>59.576999999999998</c:v>
                </c:pt>
                <c:pt idx="4330">
                  <c:v>65.954999999999998</c:v>
                </c:pt>
                <c:pt idx="4331">
                  <c:v>57.115000000000002</c:v>
                </c:pt>
                <c:pt idx="4332">
                  <c:v>55.901000000000003</c:v>
                </c:pt>
                <c:pt idx="4333">
                  <c:v>57.116999999999997</c:v>
                </c:pt>
                <c:pt idx="4334">
                  <c:v>49.331000000000003</c:v>
                </c:pt>
                <c:pt idx="4335">
                  <c:v>55.470999999999997</c:v>
                </c:pt>
                <c:pt idx="4336">
                  <c:v>50.731000000000002</c:v>
                </c:pt>
                <c:pt idx="4337">
                  <c:v>50.649000000000001</c:v>
                </c:pt>
                <c:pt idx="4338">
                  <c:v>55.426000000000002</c:v>
                </c:pt>
                <c:pt idx="4339">
                  <c:v>45.628</c:v>
                </c:pt>
                <c:pt idx="4340">
                  <c:v>45.689</c:v>
                </c:pt>
                <c:pt idx="4341">
                  <c:v>56.872999999999998</c:v>
                </c:pt>
                <c:pt idx="4342">
                  <c:v>51.271999999999998</c:v>
                </c:pt>
                <c:pt idx="4343">
                  <c:v>48.692</c:v>
                </c:pt>
                <c:pt idx="4344">
                  <c:v>53.807000000000002</c:v>
                </c:pt>
                <c:pt idx="4345">
                  <c:v>47.264000000000003</c:v>
                </c:pt>
                <c:pt idx="4346">
                  <c:v>51.945</c:v>
                </c:pt>
                <c:pt idx="4347">
                  <c:v>47.517000000000003</c:v>
                </c:pt>
                <c:pt idx="4348">
                  <c:v>50.509</c:v>
                </c:pt>
                <c:pt idx="4349">
                  <c:v>60.978999999999999</c:v>
                </c:pt>
                <c:pt idx="4350">
                  <c:v>57.219000000000001</c:v>
                </c:pt>
                <c:pt idx="4351">
                  <c:v>47.122999999999998</c:v>
                </c:pt>
                <c:pt idx="4352">
                  <c:v>51.424999999999997</c:v>
                </c:pt>
                <c:pt idx="4353">
                  <c:v>54.186999999999998</c:v>
                </c:pt>
                <c:pt idx="4354">
                  <c:v>49.32</c:v>
                </c:pt>
                <c:pt idx="4355">
                  <c:v>54.835000000000001</c:v>
                </c:pt>
                <c:pt idx="4356">
                  <c:v>39.857999999999997</c:v>
                </c:pt>
                <c:pt idx="4357">
                  <c:v>56.686</c:v>
                </c:pt>
                <c:pt idx="4358">
                  <c:v>57.152999999999999</c:v>
                </c:pt>
                <c:pt idx="4359">
                  <c:v>50.353999999999999</c:v>
                </c:pt>
                <c:pt idx="4360">
                  <c:v>62.076000000000001</c:v>
                </c:pt>
                <c:pt idx="4361">
                  <c:v>40.960999999999999</c:v>
                </c:pt>
                <c:pt idx="4362">
                  <c:v>50.112000000000002</c:v>
                </c:pt>
                <c:pt idx="4363">
                  <c:v>44.314</c:v>
                </c:pt>
                <c:pt idx="4364">
                  <c:v>43.25</c:v>
                </c:pt>
                <c:pt idx="4365">
                  <c:v>47.488999999999997</c:v>
                </c:pt>
                <c:pt idx="4366">
                  <c:v>44.966999999999999</c:v>
                </c:pt>
                <c:pt idx="4367">
                  <c:v>41.665999999999997</c:v>
                </c:pt>
                <c:pt idx="4368">
                  <c:v>45.671999999999997</c:v>
                </c:pt>
                <c:pt idx="4369">
                  <c:v>51.279000000000003</c:v>
                </c:pt>
                <c:pt idx="4370">
                  <c:v>60.207999999999998</c:v>
                </c:pt>
                <c:pt idx="4371">
                  <c:v>67.537000000000006</c:v>
                </c:pt>
                <c:pt idx="4372">
                  <c:v>48.35</c:v>
                </c:pt>
                <c:pt idx="4373">
                  <c:v>69.262</c:v>
                </c:pt>
                <c:pt idx="4374">
                  <c:v>52.627000000000002</c:v>
                </c:pt>
                <c:pt idx="4375">
                  <c:v>51.787999999999997</c:v>
                </c:pt>
                <c:pt idx="4376">
                  <c:v>61.213999999999999</c:v>
                </c:pt>
                <c:pt idx="4377">
                  <c:v>55.566000000000003</c:v>
                </c:pt>
                <c:pt idx="4378">
                  <c:v>60.761000000000003</c:v>
                </c:pt>
                <c:pt idx="4379">
                  <c:v>60.234999999999999</c:v>
                </c:pt>
                <c:pt idx="4380">
                  <c:v>57.414999999999999</c:v>
                </c:pt>
                <c:pt idx="4381">
                  <c:v>51.11</c:v>
                </c:pt>
                <c:pt idx="4382">
                  <c:v>64.712000000000003</c:v>
                </c:pt>
                <c:pt idx="4383">
                  <c:v>53.322000000000003</c:v>
                </c:pt>
                <c:pt idx="4384">
                  <c:v>56.734999999999999</c:v>
                </c:pt>
                <c:pt idx="4385">
                  <c:v>50.402000000000001</c:v>
                </c:pt>
                <c:pt idx="4386">
                  <c:v>49.27</c:v>
                </c:pt>
                <c:pt idx="4387">
                  <c:v>61.393999999999998</c:v>
                </c:pt>
                <c:pt idx="4388">
                  <c:v>48.098999999999997</c:v>
                </c:pt>
                <c:pt idx="4389">
                  <c:v>58.194000000000003</c:v>
                </c:pt>
                <c:pt idx="4390">
                  <c:v>63.811</c:v>
                </c:pt>
                <c:pt idx="4391">
                  <c:v>41.216000000000001</c:v>
                </c:pt>
                <c:pt idx="4392">
                  <c:v>47.652999999999999</c:v>
                </c:pt>
                <c:pt idx="4393">
                  <c:v>67.563000000000002</c:v>
                </c:pt>
                <c:pt idx="4394">
                  <c:v>47.576999999999998</c:v>
                </c:pt>
                <c:pt idx="4395">
                  <c:v>61.4</c:v>
                </c:pt>
                <c:pt idx="4396">
                  <c:v>58.856000000000002</c:v>
                </c:pt>
                <c:pt idx="4397">
                  <c:v>51.884</c:v>
                </c:pt>
                <c:pt idx="4398">
                  <c:v>53.402999999999999</c:v>
                </c:pt>
                <c:pt idx="4399">
                  <c:v>54.697000000000003</c:v>
                </c:pt>
                <c:pt idx="4400">
                  <c:v>43.976999999999997</c:v>
                </c:pt>
                <c:pt idx="4401">
                  <c:v>47.405999999999999</c:v>
                </c:pt>
                <c:pt idx="4402">
                  <c:v>62.591000000000001</c:v>
                </c:pt>
                <c:pt idx="4403">
                  <c:v>51.314999999999998</c:v>
                </c:pt>
                <c:pt idx="4404">
                  <c:v>56.43</c:v>
                </c:pt>
                <c:pt idx="4405">
                  <c:v>67.796000000000006</c:v>
                </c:pt>
                <c:pt idx="4406">
                  <c:v>44.930999999999997</c:v>
                </c:pt>
                <c:pt idx="4407">
                  <c:v>54.377000000000002</c:v>
                </c:pt>
                <c:pt idx="4408">
                  <c:v>48.994</c:v>
                </c:pt>
                <c:pt idx="4409">
                  <c:v>51.459000000000003</c:v>
                </c:pt>
                <c:pt idx="4410">
                  <c:v>46.027999999999999</c:v>
                </c:pt>
                <c:pt idx="4411">
                  <c:v>52.884</c:v>
                </c:pt>
                <c:pt idx="4412">
                  <c:v>54.405999999999999</c:v>
                </c:pt>
                <c:pt idx="4413">
                  <c:v>64.03</c:v>
                </c:pt>
                <c:pt idx="4414">
                  <c:v>52.243000000000002</c:v>
                </c:pt>
                <c:pt idx="4415">
                  <c:v>68.403999999999996</c:v>
                </c:pt>
                <c:pt idx="4416">
                  <c:v>60.960999999999999</c:v>
                </c:pt>
                <c:pt idx="4417">
                  <c:v>64.334999999999994</c:v>
                </c:pt>
                <c:pt idx="4418">
                  <c:v>65.585999999999999</c:v>
                </c:pt>
                <c:pt idx="4419">
                  <c:v>50.671999999999997</c:v>
                </c:pt>
                <c:pt idx="4420">
                  <c:v>53.01</c:v>
                </c:pt>
                <c:pt idx="4421">
                  <c:v>56.927999999999997</c:v>
                </c:pt>
                <c:pt idx="4422">
                  <c:v>59.819000000000003</c:v>
                </c:pt>
                <c:pt idx="4423">
                  <c:v>64.606999999999999</c:v>
                </c:pt>
                <c:pt idx="4424">
                  <c:v>53.975999999999999</c:v>
                </c:pt>
                <c:pt idx="4425">
                  <c:v>53.826000000000001</c:v>
                </c:pt>
                <c:pt idx="4426">
                  <c:v>53.615000000000002</c:v>
                </c:pt>
                <c:pt idx="4427">
                  <c:v>53.957000000000001</c:v>
                </c:pt>
                <c:pt idx="4428">
                  <c:v>57.963000000000001</c:v>
                </c:pt>
                <c:pt idx="4429">
                  <c:v>50.973999999999997</c:v>
                </c:pt>
                <c:pt idx="4430">
                  <c:v>57.191000000000003</c:v>
                </c:pt>
                <c:pt idx="4431">
                  <c:v>60.298000000000002</c:v>
                </c:pt>
                <c:pt idx="4432">
                  <c:v>56.331000000000003</c:v>
                </c:pt>
                <c:pt idx="4433">
                  <c:v>41.893999999999998</c:v>
                </c:pt>
                <c:pt idx="4434">
                  <c:v>51.719000000000001</c:v>
                </c:pt>
                <c:pt idx="4435">
                  <c:v>54.94</c:v>
                </c:pt>
                <c:pt idx="4436">
                  <c:v>54.112000000000002</c:v>
                </c:pt>
                <c:pt idx="4437">
                  <c:v>52.75</c:v>
                </c:pt>
                <c:pt idx="4438">
                  <c:v>47.064</c:v>
                </c:pt>
                <c:pt idx="4439">
                  <c:v>51.502000000000002</c:v>
                </c:pt>
                <c:pt idx="4440">
                  <c:v>45.997999999999998</c:v>
                </c:pt>
                <c:pt idx="4441">
                  <c:v>50.417999999999999</c:v>
                </c:pt>
                <c:pt idx="4442">
                  <c:v>63.582999999999998</c:v>
                </c:pt>
                <c:pt idx="4443">
                  <c:v>54.069000000000003</c:v>
                </c:pt>
                <c:pt idx="4444">
                  <c:v>60.307000000000002</c:v>
                </c:pt>
                <c:pt idx="4445">
                  <c:v>60.261000000000003</c:v>
                </c:pt>
                <c:pt idx="4446">
                  <c:v>35.914000000000001</c:v>
                </c:pt>
                <c:pt idx="4447">
                  <c:v>63.235999999999997</c:v>
                </c:pt>
                <c:pt idx="4448">
                  <c:v>45.747999999999998</c:v>
                </c:pt>
                <c:pt idx="4449">
                  <c:v>44.655999999999999</c:v>
                </c:pt>
                <c:pt idx="4450">
                  <c:v>45.164999999999999</c:v>
                </c:pt>
                <c:pt idx="4451">
                  <c:v>50.161000000000001</c:v>
                </c:pt>
                <c:pt idx="4452">
                  <c:v>63.045999999999999</c:v>
                </c:pt>
                <c:pt idx="4453">
                  <c:v>52.225000000000001</c:v>
                </c:pt>
                <c:pt idx="4454">
                  <c:v>61.243000000000002</c:v>
                </c:pt>
                <c:pt idx="4455">
                  <c:v>54.847999999999999</c:v>
                </c:pt>
                <c:pt idx="4456">
                  <c:v>52.695</c:v>
                </c:pt>
                <c:pt idx="4457">
                  <c:v>66.266000000000005</c:v>
                </c:pt>
                <c:pt idx="4458">
                  <c:v>40.875999999999998</c:v>
                </c:pt>
                <c:pt idx="4459">
                  <c:v>48.402999999999999</c:v>
                </c:pt>
                <c:pt idx="4460">
                  <c:v>49.527000000000001</c:v>
                </c:pt>
                <c:pt idx="4461">
                  <c:v>60.716999999999999</c:v>
                </c:pt>
                <c:pt idx="4462">
                  <c:v>54.94</c:v>
                </c:pt>
                <c:pt idx="4463">
                  <c:v>55.572000000000003</c:v>
                </c:pt>
                <c:pt idx="4464">
                  <c:v>52.290999999999997</c:v>
                </c:pt>
                <c:pt idx="4465">
                  <c:v>62.110999999999997</c:v>
                </c:pt>
                <c:pt idx="4466">
                  <c:v>65.028999999999996</c:v>
                </c:pt>
                <c:pt idx="4467">
                  <c:v>61.137999999999998</c:v>
                </c:pt>
                <c:pt idx="4468">
                  <c:v>39.957000000000001</c:v>
                </c:pt>
                <c:pt idx="4469">
                  <c:v>54.055</c:v>
                </c:pt>
                <c:pt idx="4470">
                  <c:v>46.156999999999996</c:v>
                </c:pt>
                <c:pt idx="4471">
                  <c:v>43.326999999999998</c:v>
                </c:pt>
                <c:pt idx="4472">
                  <c:v>43.954000000000001</c:v>
                </c:pt>
                <c:pt idx="4473">
                  <c:v>47.192</c:v>
                </c:pt>
                <c:pt idx="4474">
                  <c:v>69.474999999999994</c:v>
                </c:pt>
                <c:pt idx="4475">
                  <c:v>52.652000000000001</c:v>
                </c:pt>
                <c:pt idx="4476">
                  <c:v>58.898000000000003</c:v>
                </c:pt>
                <c:pt idx="4477">
                  <c:v>44.776000000000003</c:v>
                </c:pt>
                <c:pt idx="4478">
                  <c:v>43.442</c:v>
                </c:pt>
                <c:pt idx="4479">
                  <c:v>52.814</c:v>
                </c:pt>
                <c:pt idx="4480">
                  <c:v>51.807000000000002</c:v>
                </c:pt>
                <c:pt idx="4481">
                  <c:v>66.491</c:v>
                </c:pt>
                <c:pt idx="4482">
                  <c:v>39.265000000000001</c:v>
                </c:pt>
                <c:pt idx="4483">
                  <c:v>41.875999999999998</c:v>
                </c:pt>
                <c:pt idx="4484">
                  <c:v>73.376000000000005</c:v>
                </c:pt>
                <c:pt idx="4485">
                  <c:v>52.41</c:v>
                </c:pt>
                <c:pt idx="4486">
                  <c:v>71.778999999999996</c:v>
                </c:pt>
                <c:pt idx="4487">
                  <c:v>49.902000000000001</c:v>
                </c:pt>
                <c:pt idx="4488">
                  <c:v>54.167999999999999</c:v>
                </c:pt>
                <c:pt idx="4489">
                  <c:v>41.073</c:v>
                </c:pt>
                <c:pt idx="4490">
                  <c:v>54.701999999999998</c:v>
                </c:pt>
                <c:pt idx="4491">
                  <c:v>51.981000000000002</c:v>
                </c:pt>
                <c:pt idx="4492">
                  <c:v>45.6</c:v>
                </c:pt>
                <c:pt idx="4493">
                  <c:v>57.290999999999997</c:v>
                </c:pt>
                <c:pt idx="4494">
                  <c:v>44.573999999999998</c:v>
                </c:pt>
                <c:pt idx="4495">
                  <c:v>50.436</c:v>
                </c:pt>
                <c:pt idx="4496">
                  <c:v>53.551000000000002</c:v>
                </c:pt>
                <c:pt idx="4497">
                  <c:v>47.866</c:v>
                </c:pt>
                <c:pt idx="4498">
                  <c:v>53.121000000000002</c:v>
                </c:pt>
                <c:pt idx="4499">
                  <c:v>57.743000000000002</c:v>
                </c:pt>
                <c:pt idx="4500">
                  <c:v>52.298999999999999</c:v>
                </c:pt>
                <c:pt idx="4501">
                  <c:v>59.713999999999999</c:v>
                </c:pt>
                <c:pt idx="4502">
                  <c:v>46.988999999999997</c:v>
                </c:pt>
                <c:pt idx="4503">
                  <c:v>60.362000000000002</c:v>
                </c:pt>
                <c:pt idx="4504">
                  <c:v>52.301000000000002</c:v>
                </c:pt>
                <c:pt idx="4505">
                  <c:v>54.975000000000001</c:v>
                </c:pt>
                <c:pt idx="4506">
                  <c:v>45.634</c:v>
                </c:pt>
                <c:pt idx="4507">
                  <c:v>58.795999999999999</c:v>
                </c:pt>
                <c:pt idx="4508">
                  <c:v>51.152999999999999</c:v>
                </c:pt>
                <c:pt idx="4509">
                  <c:v>46.503</c:v>
                </c:pt>
                <c:pt idx="4510">
                  <c:v>57.393000000000001</c:v>
                </c:pt>
                <c:pt idx="4511">
                  <c:v>50.899000000000001</c:v>
                </c:pt>
                <c:pt idx="4512">
                  <c:v>59.19</c:v>
                </c:pt>
                <c:pt idx="4513">
                  <c:v>51.607999999999997</c:v>
                </c:pt>
                <c:pt idx="4514">
                  <c:v>52.789000000000001</c:v>
                </c:pt>
                <c:pt idx="4515">
                  <c:v>58.384</c:v>
                </c:pt>
                <c:pt idx="4516">
                  <c:v>48.308</c:v>
                </c:pt>
                <c:pt idx="4517">
                  <c:v>51.453000000000003</c:v>
                </c:pt>
                <c:pt idx="4518">
                  <c:v>70.254999999999995</c:v>
                </c:pt>
                <c:pt idx="4519">
                  <c:v>51.564</c:v>
                </c:pt>
                <c:pt idx="4520">
                  <c:v>42.075000000000003</c:v>
                </c:pt>
                <c:pt idx="4521">
                  <c:v>52.762</c:v>
                </c:pt>
                <c:pt idx="4522">
                  <c:v>49.905000000000001</c:v>
                </c:pt>
                <c:pt idx="4523">
                  <c:v>55.557000000000002</c:v>
                </c:pt>
                <c:pt idx="4524">
                  <c:v>43.192999999999998</c:v>
                </c:pt>
                <c:pt idx="4525">
                  <c:v>59.167000000000002</c:v>
                </c:pt>
                <c:pt idx="4526">
                  <c:v>49.835000000000001</c:v>
                </c:pt>
                <c:pt idx="4527">
                  <c:v>51.018999999999998</c:v>
                </c:pt>
                <c:pt idx="4528">
                  <c:v>36.741999999999997</c:v>
                </c:pt>
                <c:pt idx="4529">
                  <c:v>56.932000000000002</c:v>
                </c:pt>
                <c:pt idx="4530">
                  <c:v>58.326000000000001</c:v>
                </c:pt>
                <c:pt idx="4531">
                  <c:v>55.259</c:v>
                </c:pt>
                <c:pt idx="4532">
                  <c:v>43.512999999999998</c:v>
                </c:pt>
                <c:pt idx="4533">
                  <c:v>51.29</c:v>
                </c:pt>
                <c:pt idx="4534">
                  <c:v>49.83</c:v>
                </c:pt>
                <c:pt idx="4535">
                  <c:v>48.823999999999998</c:v>
                </c:pt>
                <c:pt idx="4536">
                  <c:v>55.417000000000002</c:v>
                </c:pt>
                <c:pt idx="4537">
                  <c:v>42.637999999999998</c:v>
                </c:pt>
                <c:pt idx="4538">
                  <c:v>63.658000000000001</c:v>
                </c:pt>
                <c:pt idx="4539">
                  <c:v>59.741</c:v>
                </c:pt>
                <c:pt idx="4540">
                  <c:v>49.252000000000002</c:v>
                </c:pt>
                <c:pt idx="4541">
                  <c:v>49.844999999999999</c:v>
                </c:pt>
                <c:pt idx="4542">
                  <c:v>73.215999999999994</c:v>
                </c:pt>
                <c:pt idx="4543">
                  <c:v>38.845999999999997</c:v>
                </c:pt>
                <c:pt idx="4544">
                  <c:v>55.088999999999999</c:v>
                </c:pt>
                <c:pt idx="4545">
                  <c:v>45.917000000000002</c:v>
                </c:pt>
                <c:pt idx="4546">
                  <c:v>53.101999999999997</c:v>
                </c:pt>
                <c:pt idx="4547">
                  <c:v>41.317999999999998</c:v>
                </c:pt>
                <c:pt idx="4548">
                  <c:v>56.557000000000002</c:v>
                </c:pt>
                <c:pt idx="4549">
                  <c:v>51.369</c:v>
                </c:pt>
                <c:pt idx="4550">
                  <c:v>45.061</c:v>
                </c:pt>
                <c:pt idx="4551">
                  <c:v>55.116</c:v>
                </c:pt>
                <c:pt idx="4552">
                  <c:v>33.835000000000001</c:v>
                </c:pt>
                <c:pt idx="4553">
                  <c:v>44.18</c:v>
                </c:pt>
                <c:pt idx="4554">
                  <c:v>43.435000000000002</c:v>
                </c:pt>
                <c:pt idx="4555">
                  <c:v>52.290999999999997</c:v>
                </c:pt>
                <c:pt idx="4556">
                  <c:v>38.649000000000001</c:v>
                </c:pt>
                <c:pt idx="4557">
                  <c:v>54.220999999999997</c:v>
                </c:pt>
                <c:pt idx="4558">
                  <c:v>51.658000000000001</c:v>
                </c:pt>
                <c:pt idx="4559">
                  <c:v>62.335999999999999</c:v>
                </c:pt>
                <c:pt idx="4560">
                  <c:v>52.030999999999999</c:v>
                </c:pt>
                <c:pt idx="4561">
                  <c:v>56.534999999999997</c:v>
                </c:pt>
                <c:pt idx="4562">
                  <c:v>51.482999999999997</c:v>
                </c:pt>
                <c:pt idx="4563">
                  <c:v>57.116999999999997</c:v>
                </c:pt>
                <c:pt idx="4564">
                  <c:v>62.011000000000003</c:v>
                </c:pt>
                <c:pt idx="4565">
                  <c:v>52.850999999999999</c:v>
                </c:pt>
                <c:pt idx="4566">
                  <c:v>55.137999999999998</c:v>
                </c:pt>
                <c:pt idx="4567">
                  <c:v>51.110999999999997</c:v>
                </c:pt>
                <c:pt idx="4568">
                  <c:v>43.045999999999999</c:v>
                </c:pt>
                <c:pt idx="4569">
                  <c:v>47.429000000000002</c:v>
                </c:pt>
                <c:pt idx="4570">
                  <c:v>58.625</c:v>
                </c:pt>
                <c:pt idx="4571">
                  <c:v>57.039000000000001</c:v>
                </c:pt>
                <c:pt idx="4572">
                  <c:v>53.146000000000001</c:v>
                </c:pt>
                <c:pt idx="4573">
                  <c:v>46.441000000000003</c:v>
                </c:pt>
                <c:pt idx="4574">
                  <c:v>50.826999999999998</c:v>
                </c:pt>
                <c:pt idx="4575">
                  <c:v>70.902000000000001</c:v>
                </c:pt>
                <c:pt idx="4576">
                  <c:v>39.07</c:v>
                </c:pt>
                <c:pt idx="4577">
                  <c:v>77.942999999999998</c:v>
                </c:pt>
                <c:pt idx="4578">
                  <c:v>49.762999999999998</c:v>
                </c:pt>
                <c:pt idx="4579">
                  <c:v>48.122</c:v>
                </c:pt>
                <c:pt idx="4580">
                  <c:v>49.889000000000003</c:v>
                </c:pt>
                <c:pt idx="4581">
                  <c:v>58.433999999999997</c:v>
                </c:pt>
                <c:pt idx="4582">
                  <c:v>50.789000000000001</c:v>
                </c:pt>
                <c:pt idx="4583">
                  <c:v>52.508000000000003</c:v>
                </c:pt>
                <c:pt idx="4584">
                  <c:v>46.512999999999998</c:v>
                </c:pt>
                <c:pt idx="4585">
                  <c:v>48.054000000000002</c:v>
                </c:pt>
                <c:pt idx="4586">
                  <c:v>52.994</c:v>
                </c:pt>
                <c:pt idx="4587">
                  <c:v>52.487000000000002</c:v>
                </c:pt>
                <c:pt idx="4588">
                  <c:v>47.954999999999998</c:v>
                </c:pt>
                <c:pt idx="4589">
                  <c:v>49.140999999999998</c:v>
                </c:pt>
                <c:pt idx="4590">
                  <c:v>53.308999999999997</c:v>
                </c:pt>
                <c:pt idx="4591">
                  <c:v>55.616</c:v>
                </c:pt>
                <c:pt idx="4592">
                  <c:v>56.453000000000003</c:v>
                </c:pt>
                <c:pt idx="4593">
                  <c:v>54.404000000000003</c:v>
                </c:pt>
                <c:pt idx="4594">
                  <c:v>57.401000000000003</c:v>
                </c:pt>
                <c:pt idx="4595">
                  <c:v>65.337000000000003</c:v>
                </c:pt>
                <c:pt idx="4596">
                  <c:v>49.082000000000001</c:v>
                </c:pt>
                <c:pt idx="4597">
                  <c:v>66.917000000000002</c:v>
                </c:pt>
                <c:pt idx="4598">
                  <c:v>59.658000000000001</c:v>
                </c:pt>
                <c:pt idx="4599">
                  <c:v>60.426000000000002</c:v>
                </c:pt>
                <c:pt idx="4600">
                  <c:v>60.271999999999998</c:v>
                </c:pt>
                <c:pt idx="4601">
                  <c:v>59.429000000000002</c:v>
                </c:pt>
                <c:pt idx="4602">
                  <c:v>44.030999999999999</c:v>
                </c:pt>
                <c:pt idx="4603">
                  <c:v>53.869</c:v>
                </c:pt>
                <c:pt idx="4604">
                  <c:v>56.267000000000003</c:v>
                </c:pt>
                <c:pt idx="4605">
                  <c:v>57.878</c:v>
                </c:pt>
                <c:pt idx="4606">
                  <c:v>60.027999999999999</c:v>
                </c:pt>
                <c:pt idx="4607">
                  <c:v>56.808</c:v>
                </c:pt>
                <c:pt idx="4608">
                  <c:v>54.112000000000002</c:v>
                </c:pt>
                <c:pt idx="4609">
                  <c:v>53.122</c:v>
                </c:pt>
                <c:pt idx="4610">
                  <c:v>47.19</c:v>
                </c:pt>
                <c:pt idx="4611">
                  <c:v>52.682000000000002</c:v>
                </c:pt>
                <c:pt idx="4612">
                  <c:v>46.323</c:v>
                </c:pt>
                <c:pt idx="4613">
                  <c:v>48.478000000000002</c:v>
                </c:pt>
                <c:pt idx="4614">
                  <c:v>52.921999999999997</c:v>
                </c:pt>
                <c:pt idx="4615">
                  <c:v>49.838999999999999</c:v>
                </c:pt>
                <c:pt idx="4616">
                  <c:v>54.843000000000004</c:v>
                </c:pt>
                <c:pt idx="4617">
                  <c:v>60.731999999999999</c:v>
                </c:pt>
                <c:pt idx="4618">
                  <c:v>53.112000000000002</c:v>
                </c:pt>
                <c:pt idx="4619">
                  <c:v>44.954000000000001</c:v>
                </c:pt>
                <c:pt idx="4620">
                  <c:v>65.150000000000006</c:v>
                </c:pt>
                <c:pt idx="4621">
                  <c:v>51.034999999999997</c:v>
                </c:pt>
                <c:pt idx="4622">
                  <c:v>45.073</c:v>
                </c:pt>
                <c:pt idx="4623">
                  <c:v>50.256999999999998</c:v>
                </c:pt>
                <c:pt idx="4624">
                  <c:v>51.426000000000002</c:v>
                </c:pt>
                <c:pt idx="4625">
                  <c:v>62.118000000000002</c:v>
                </c:pt>
                <c:pt idx="4626">
                  <c:v>45.752000000000002</c:v>
                </c:pt>
                <c:pt idx="4627">
                  <c:v>51.162999999999997</c:v>
                </c:pt>
                <c:pt idx="4628">
                  <c:v>56.313000000000002</c:v>
                </c:pt>
                <c:pt idx="4629">
                  <c:v>43.542000000000002</c:v>
                </c:pt>
                <c:pt idx="4630">
                  <c:v>51.518000000000001</c:v>
                </c:pt>
                <c:pt idx="4631">
                  <c:v>57.32</c:v>
                </c:pt>
                <c:pt idx="4632">
                  <c:v>57.954000000000001</c:v>
                </c:pt>
                <c:pt idx="4633">
                  <c:v>40.908999999999999</c:v>
                </c:pt>
                <c:pt idx="4634">
                  <c:v>46.892000000000003</c:v>
                </c:pt>
                <c:pt idx="4635">
                  <c:v>53.131</c:v>
                </c:pt>
                <c:pt idx="4636">
                  <c:v>53.213999999999999</c:v>
                </c:pt>
                <c:pt idx="4637">
                  <c:v>60.365000000000002</c:v>
                </c:pt>
                <c:pt idx="4638">
                  <c:v>41.500999999999998</c:v>
                </c:pt>
                <c:pt idx="4639">
                  <c:v>59.366</c:v>
                </c:pt>
                <c:pt idx="4640">
                  <c:v>65.173000000000002</c:v>
                </c:pt>
                <c:pt idx="4641">
                  <c:v>50.292999999999999</c:v>
                </c:pt>
                <c:pt idx="4642">
                  <c:v>51.95</c:v>
                </c:pt>
                <c:pt idx="4643">
                  <c:v>71.290999999999997</c:v>
                </c:pt>
                <c:pt idx="4644">
                  <c:v>47.238999999999997</c:v>
                </c:pt>
                <c:pt idx="4645">
                  <c:v>56.752000000000002</c:v>
                </c:pt>
                <c:pt idx="4646">
                  <c:v>43.920999999999999</c:v>
                </c:pt>
                <c:pt idx="4647">
                  <c:v>70.846999999999994</c:v>
                </c:pt>
                <c:pt idx="4648">
                  <c:v>57.499000000000002</c:v>
                </c:pt>
                <c:pt idx="4649">
                  <c:v>63.145000000000003</c:v>
                </c:pt>
                <c:pt idx="4650">
                  <c:v>52.817999999999998</c:v>
                </c:pt>
                <c:pt idx="4651">
                  <c:v>58.252000000000002</c:v>
                </c:pt>
                <c:pt idx="4652">
                  <c:v>47.956000000000003</c:v>
                </c:pt>
                <c:pt idx="4653">
                  <c:v>49.993000000000002</c:v>
                </c:pt>
                <c:pt idx="4654">
                  <c:v>51.328000000000003</c:v>
                </c:pt>
                <c:pt idx="4655">
                  <c:v>54</c:v>
                </c:pt>
                <c:pt idx="4656">
                  <c:v>51.186999999999998</c:v>
                </c:pt>
                <c:pt idx="4657">
                  <c:v>49.627000000000002</c:v>
                </c:pt>
                <c:pt idx="4658">
                  <c:v>46.792000000000002</c:v>
                </c:pt>
                <c:pt idx="4659">
                  <c:v>51.167999999999999</c:v>
                </c:pt>
                <c:pt idx="4660">
                  <c:v>57.85</c:v>
                </c:pt>
                <c:pt idx="4661">
                  <c:v>65.513000000000005</c:v>
                </c:pt>
                <c:pt idx="4662">
                  <c:v>35.128999999999998</c:v>
                </c:pt>
                <c:pt idx="4663">
                  <c:v>47.066000000000003</c:v>
                </c:pt>
                <c:pt idx="4664">
                  <c:v>52.301000000000002</c:v>
                </c:pt>
                <c:pt idx="4665">
                  <c:v>49.822000000000003</c:v>
                </c:pt>
                <c:pt idx="4666">
                  <c:v>54.741</c:v>
                </c:pt>
                <c:pt idx="4667">
                  <c:v>46.628</c:v>
                </c:pt>
                <c:pt idx="4668">
                  <c:v>59.662999999999997</c:v>
                </c:pt>
                <c:pt idx="4669">
                  <c:v>53.826999999999998</c:v>
                </c:pt>
                <c:pt idx="4670">
                  <c:v>48.354999999999997</c:v>
                </c:pt>
                <c:pt idx="4671">
                  <c:v>57.438000000000002</c:v>
                </c:pt>
                <c:pt idx="4672">
                  <c:v>54.533000000000001</c:v>
                </c:pt>
                <c:pt idx="4673">
                  <c:v>54.182000000000002</c:v>
                </c:pt>
                <c:pt idx="4674">
                  <c:v>49.460999999999999</c:v>
                </c:pt>
                <c:pt idx="4675">
                  <c:v>47.347999999999999</c:v>
                </c:pt>
                <c:pt idx="4676">
                  <c:v>56.241</c:v>
                </c:pt>
                <c:pt idx="4677">
                  <c:v>66.903999999999996</c:v>
                </c:pt>
                <c:pt idx="4678">
                  <c:v>50.298000000000002</c:v>
                </c:pt>
                <c:pt idx="4679">
                  <c:v>54.506999999999998</c:v>
                </c:pt>
                <c:pt idx="4680">
                  <c:v>46.29</c:v>
                </c:pt>
                <c:pt idx="4681">
                  <c:v>59.573</c:v>
                </c:pt>
                <c:pt idx="4682">
                  <c:v>57.35</c:v>
                </c:pt>
                <c:pt idx="4683">
                  <c:v>51.408999999999999</c:v>
                </c:pt>
                <c:pt idx="4684">
                  <c:v>54.731999999999999</c:v>
                </c:pt>
                <c:pt idx="4685">
                  <c:v>52.917999999999999</c:v>
                </c:pt>
                <c:pt idx="4686">
                  <c:v>50.5</c:v>
                </c:pt>
                <c:pt idx="4687">
                  <c:v>43.335000000000001</c:v>
                </c:pt>
                <c:pt idx="4688">
                  <c:v>69.019000000000005</c:v>
                </c:pt>
                <c:pt idx="4689">
                  <c:v>47.63</c:v>
                </c:pt>
                <c:pt idx="4690">
                  <c:v>60.012999999999998</c:v>
                </c:pt>
                <c:pt idx="4691">
                  <c:v>65.495999999999995</c:v>
                </c:pt>
                <c:pt idx="4692">
                  <c:v>57.134</c:v>
                </c:pt>
                <c:pt idx="4693">
                  <c:v>61.944000000000003</c:v>
                </c:pt>
                <c:pt idx="4694">
                  <c:v>53.073</c:v>
                </c:pt>
                <c:pt idx="4695">
                  <c:v>51.487000000000002</c:v>
                </c:pt>
                <c:pt idx="4696">
                  <c:v>58.728999999999999</c:v>
                </c:pt>
                <c:pt idx="4697">
                  <c:v>48.3</c:v>
                </c:pt>
                <c:pt idx="4698">
                  <c:v>50.034999999999997</c:v>
                </c:pt>
                <c:pt idx="4699">
                  <c:v>51.15</c:v>
                </c:pt>
                <c:pt idx="4700">
                  <c:v>48.710999999999999</c:v>
                </c:pt>
                <c:pt idx="4701">
                  <c:v>46.4</c:v>
                </c:pt>
                <c:pt idx="4702">
                  <c:v>54.08</c:v>
                </c:pt>
                <c:pt idx="4703">
                  <c:v>44.042000000000002</c:v>
                </c:pt>
                <c:pt idx="4704">
                  <c:v>58.222000000000001</c:v>
                </c:pt>
                <c:pt idx="4705">
                  <c:v>63.683999999999997</c:v>
                </c:pt>
                <c:pt idx="4706">
                  <c:v>54.841000000000001</c:v>
                </c:pt>
                <c:pt idx="4707">
                  <c:v>61.923000000000002</c:v>
                </c:pt>
                <c:pt idx="4708">
                  <c:v>55.332999999999998</c:v>
                </c:pt>
                <c:pt idx="4709">
                  <c:v>62.917000000000002</c:v>
                </c:pt>
                <c:pt idx="4710">
                  <c:v>56.948</c:v>
                </c:pt>
                <c:pt idx="4711">
                  <c:v>52.634</c:v>
                </c:pt>
                <c:pt idx="4712">
                  <c:v>53.646999999999998</c:v>
                </c:pt>
                <c:pt idx="4713">
                  <c:v>49.064</c:v>
                </c:pt>
                <c:pt idx="4714">
                  <c:v>44.762999999999998</c:v>
                </c:pt>
                <c:pt idx="4715">
                  <c:v>47.131</c:v>
                </c:pt>
                <c:pt idx="4716">
                  <c:v>54.536999999999999</c:v>
                </c:pt>
                <c:pt idx="4717">
                  <c:v>66.513999999999996</c:v>
                </c:pt>
                <c:pt idx="4718">
                  <c:v>56.781999999999996</c:v>
                </c:pt>
                <c:pt idx="4719">
                  <c:v>56.234000000000002</c:v>
                </c:pt>
                <c:pt idx="4720">
                  <c:v>59.075000000000003</c:v>
                </c:pt>
                <c:pt idx="4721">
                  <c:v>36.279000000000003</c:v>
                </c:pt>
                <c:pt idx="4722">
                  <c:v>57.865000000000002</c:v>
                </c:pt>
                <c:pt idx="4723">
                  <c:v>55.31</c:v>
                </c:pt>
                <c:pt idx="4724">
                  <c:v>55.154000000000003</c:v>
                </c:pt>
                <c:pt idx="4725">
                  <c:v>53.478000000000002</c:v>
                </c:pt>
                <c:pt idx="4726">
                  <c:v>44.432000000000002</c:v>
                </c:pt>
                <c:pt idx="4727">
                  <c:v>53.957999999999998</c:v>
                </c:pt>
                <c:pt idx="4728">
                  <c:v>51.438000000000002</c:v>
                </c:pt>
                <c:pt idx="4729">
                  <c:v>41.857999999999997</c:v>
                </c:pt>
                <c:pt idx="4730">
                  <c:v>48.853000000000002</c:v>
                </c:pt>
                <c:pt idx="4731">
                  <c:v>56.084000000000003</c:v>
                </c:pt>
                <c:pt idx="4732">
                  <c:v>47.517000000000003</c:v>
                </c:pt>
                <c:pt idx="4733">
                  <c:v>44.215000000000003</c:v>
                </c:pt>
                <c:pt idx="4734">
                  <c:v>53.642000000000003</c:v>
                </c:pt>
                <c:pt idx="4735">
                  <c:v>56.552</c:v>
                </c:pt>
                <c:pt idx="4736">
                  <c:v>51.41</c:v>
                </c:pt>
                <c:pt idx="4737">
                  <c:v>50.805999999999997</c:v>
                </c:pt>
                <c:pt idx="4738">
                  <c:v>45.277000000000001</c:v>
                </c:pt>
                <c:pt idx="4739">
                  <c:v>49.988</c:v>
                </c:pt>
                <c:pt idx="4740">
                  <c:v>54.781999999999996</c:v>
                </c:pt>
                <c:pt idx="4741">
                  <c:v>54.078000000000003</c:v>
                </c:pt>
                <c:pt idx="4742">
                  <c:v>54.255000000000003</c:v>
                </c:pt>
                <c:pt idx="4743">
                  <c:v>48.173999999999999</c:v>
                </c:pt>
                <c:pt idx="4744">
                  <c:v>46.148000000000003</c:v>
                </c:pt>
                <c:pt idx="4745">
                  <c:v>57.194000000000003</c:v>
                </c:pt>
                <c:pt idx="4746">
                  <c:v>58.591000000000001</c:v>
                </c:pt>
                <c:pt idx="4747">
                  <c:v>47.1</c:v>
                </c:pt>
                <c:pt idx="4748">
                  <c:v>51.201999999999998</c:v>
                </c:pt>
                <c:pt idx="4749">
                  <c:v>53.311999999999998</c:v>
                </c:pt>
                <c:pt idx="4750">
                  <c:v>52.966000000000001</c:v>
                </c:pt>
                <c:pt idx="4751">
                  <c:v>58.494</c:v>
                </c:pt>
                <c:pt idx="4752">
                  <c:v>54.024999999999999</c:v>
                </c:pt>
                <c:pt idx="4753">
                  <c:v>51.021000000000001</c:v>
                </c:pt>
                <c:pt idx="4754">
                  <c:v>46.74</c:v>
                </c:pt>
                <c:pt idx="4755">
                  <c:v>56.463000000000001</c:v>
                </c:pt>
                <c:pt idx="4756">
                  <c:v>48.670999999999999</c:v>
                </c:pt>
                <c:pt idx="4757">
                  <c:v>56.314999999999998</c:v>
                </c:pt>
                <c:pt idx="4758">
                  <c:v>43.527000000000001</c:v>
                </c:pt>
                <c:pt idx="4759">
                  <c:v>58.463000000000001</c:v>
                </c:pt>
                <c:pt idx="4760">
                  <c:v>58.345999999999997</c:v>
                </c:pt>
                <c:pt idx="4761">
                  <c:v>47.003999999999998</c:v>
                </c:pt>
                <c:pt idx="4762">
                  <c:v>62.109000000000002</c:v>
                </c:pt>
                <c:pt idx="4763">
                  <c:v>59.841999999999999</c:v>
                </c:pt>
                <c:pt idx="4764">
                  <c:v>47.478999999999999</c:v>
                </c:pt>
                <c:pt idx="4765">
                  <c:v>46.704000000000001</c:v>
                </c:pt>
                <c:pt idx="4766">
                  <c:v>50.34</c:v>
                </c:pt>
                <c:pt idx="4767">
                  <c:v>59.828000000000003</c:v>
                </c:pt>
                <c:pt idx="4768">
                  <c:v>35.107999999999997</c:v>
                </c:pt>
                <c:pt idx="4769">
                  <c:v>53.454999999999998</c:v>
                </c:pt>
                <c:pt idx="4770">
                  <c:v>48.677999999999997</c:v>
                </c:pt>
                <c:pt idx="4771">
                  <c:v>51.767000000000003</c:v>
                </c:pt>
                <c:pt idx="4772">
                  <c:v>48.146000000000001</c:v>
                </c:pt>
                <c:pt idx="4773">
                  <c:v>45.7</c:v>
                </c:pt>
                <c:pt idx="4774">
                  <c:v>63.761000000000003</c:v>
                </c:pt>
                <c:pt idx="4775">
                  <c:v>49.536000000000001</c:v>
                </c:pt>
                <c:pt idx="4776">
                  <c:v>46.75</c:v>
                </c:pt>
                <c:pt idx="4777">
                  <c:v>50.863</c:v>
                </c:pt>
                <c:pt idx="4778">
                  <c:v>54.292999999999999</c:v>
                </c:pt>
                <c:pt idx="4779">
                  <c:v>45.862000000000002</c:v>
                </c:pt>
                <c:pt idx="4780">
                  <c:v>46.65</c:v>
                </c:pt>
                <c:pt idx="4781">
                  <c:v>51.875999999999998</c:v>
                </c:pt>
                <c:pt idx="4782">
                  <c:v>47.414999999999999</c:v>
                </c:pt>
                <c:pt idx="4783">
                  <c:v>70.878</c:v>
                </c:pt>
                <c:pt idx="4784">
                  <c:v>48.085999999999999</c:v>
                </c:pt>
                <c:pt idx="4785">
                  <c:v>46.652000000000001</c:v>
                </c:pt>
                <c:pt idx="4786">
                  <c:v>53.526000000000003</c:v>
                </c:pt>
                <c:pt idx="4787">
                  <c:v>60.564999999999998</c:v>
                </c:pt>
                <c:pt idx="4788">
                  <c:v>58.292999999999999</c:v>
                </c:pt>
                <c:pt idx="4789">
                  <c:v>63.296999999999997</c:v>
                </c:pt>
                <c:pt idx="4790">
                  <c:v>52.856999999999999</c:v>
                </c:pt>
                <c:pt idx="4791">
                  <c:v>62.439</c:v>
                </c:pt>
                <c:pt idx="4792">
                  <c:v>61.703000000000003</c:v>
                </c:pt>
                <c:pt idx="4793">
                  <c:v>45.027000000000001</c:v>
                </c:pt>
                <c:pt idx="4794">
                  <c:v>43.817999999999998</c:v>
                </c:pt>
                <c:pt idx="4795">
                  <c:v>48.267000000000003</c:v>
                </c:pt>
                <c:pt idx="4796">
                  <c:v>56.634</c:v>
                </c:pt>
                <c:pt idx="4797">
                  <c:v>61.073</c:v>
                </c:pt>
                <c:pt idx="4798">
                  <c:v>54.066000000000003</c:v>
                </c:pt>
                <c:pt idx="4799">
                  <c:v>54.061999999999998</c:v>
                </c:pt>
                <c:pt idx="4800">
                  <c:v>59.89</c:v>
                </c:pt>
                <c:pt idx="4801">
                  <c:v>56.981000000000002</c:v>
                </c:pt>
                <c:pt idx="4802">
                  <c:v>58.851999999999997</c:v>
                </c:pt>
                <c:pt idx="4803">
                  <c:v>43.892000000000003</c:v>
                </c:pt>
                <c:pt idx="4804">
                  <c:v>53.158000000000001</c:v>
                </c:pt>
                <c:pt idx="4805">
                  <c:v>49.433</c:v>
                </c:pt>
                <c:pt idx="4806">
                  <c:v>44.024000000000001</c:v>
                </c:pt>
                <c:pt idx="4807">
                  <c:v>54.427</c:v>
                </c:pt>
                <c:pt idx="4808">
                  <c:v>52.841999999999999</c:v>
                </c:pt>
                <c:pt idx="4809">
                  <c:v>54.582000000000001</c:v>
                </c:pt>
                <c:pt idx="4810">
                  <c:v>65.266999999999996</c:v>
                </c:pt>
                <c:pt idx="4811">
                  <c:v>42.401000000000003</c:v>
                </c:pt>
                <c:pt idx="4812">
                  <c:v>45.417999999999999</c:v>
                </c:pt>
                <c:pt idx="4813">
                  <c:v>47.362000000000002</c:v>
                </c:pt>
                <c:pt idx="4814">
                  <c:v>56.569000000000003</c:v>
                </c:pt>
                <c:pt idx="4815">
                  <c:v>36.643999999999998</c:v>
                </c:pt>
                <c:pt idx="4816">
                  <c:v>41.158999999999999</c:v>
                </c:pt>
                <c:pt idx="4817">
                  <c:v>49.344000000000001</c:v>
                </c:pt>
                <c:pt idx="4818">
                  <c:v>57.338000000000001</c:v>
                </c:pt>
                <c:pt idx="4819">
                  <c:v>39.402999999999999</c:v>
                </c:pt>
                <c:pt idx="4820">
                  <c:v>50.566000000000003</c:v>
                </c:pt>
                <c:pt idx="4821">
                  <c:v>50.996000000000002</c:v>
                </c:pt>
                <c:pt idx="4822">
                  <c:v>50.673999999999999</c:v>
                </c:pt>
                <c:pt idx="4823">
                  <c:v>42.481000000000002</c:v>
                </c:pt>
                <c:pt idx="4824">
                  <c:v>52.765000000000001</c:v>
                </c:pt>
                <c:pt idx="4825">
                  <c:v>59.024000000000001</c:v>
                </c:pt>
                <c:pt idx="4826">
                  <c:v>63.180999999999997</c:v>
                </c:pt>
                <c:pt idx="4827">
                  <c:v>43.476999999999997</c:v>
                </c:pt>
                <c:pt idx="4828">
                  <c:v>58.52</c:v>
                </c:pt>
                <c:pt idx="4829">
                  <c:v>52.039000000000001</c:v>
                </c:pt>
                <c:pt idx="4830">
                  <c:v>49.8</c:v>
                </c:pt>
                <c:pt idx="4831">
                  <c:v>45.555999999999997</c:v>
                </c:pt>
                <c:pt idx="4832">
                  <c:v>50.515000000000001</c:v>
                </c:pt>
                <c:pt idx="4833">
                  <c:v>52.661999999999999</c:v>
                </c:pt>
                <c:pt idx="4834">
                  <c:v>44.49</c:v>
                </c:pt>
                <c:pt idx="4835">
                  <c:v>55.203000000000003</c:v>
                </c:pt>
                <c:pt idx="4836">
                  <c:v>57.593000000000004</c:v>
                </c:pt>
                <c:pt idx="4837">
                  <c:v>53.43</c:v>
                </c:pt>
                <c:pt idx="4838">
                  <c:v>48.832999999999998</c:v>
                </c:pt>
                <c:pt idx="4839">
                  <c:v>54.433</c:v>
                </c:pt>
                <c:pt idx="4840">
                  <c:v>56.570999999999998</c:v>
                </c:pt>
                <c:pt idx="4841">
                  <c:v>53.322000000000003</c:v>
                </c:pt>
                <c:pt idx="4842">
                  <c:v>47.664999999999999</c:v>
                </c:pt>
                <c:pt idx="4843">
                  <c:v>57.024999999999999</c:v>
                </c:pt>
                <c:pt idx="4844">
                  <c:v>50.048999999999999</c:v>
                </c:pt>
                <c:pt idx="4845">
                  <c:v>53.491999999999997</c:v>
                </c:pt>
                <c:pt idx="4846">
                  <c:v>57.040999999999997</c:v>
                </c:pt>
                <c:pt idx="4847">
                  <c:v>50.094999999999999</c:v>
                </c:pt>
                <c:pt idx="4848">
                  <c:v>57.354999999999997</c:v>
                </c:pt>
                <c:pt idx="4849">
                  <c:v>57.762999999999998</c:v>
                </c:pt>
                <c:pt idx="4850">
                  <c:v>47.5</c:v>
                </c:pt>
                <c:pt idx="4851">
                  <c:v>52.732999999999997</c:v>
                </c:pt>
                <c:pt idx="4852">
                  <c:v>50.689</c:v>
                </c:pt>
                <c:pt idx="4853">
                  <c:v>51.131</c:v>
                </c:pt>
                <c:pt idx="4854">
                  <c:v>49.935000000000002</c:v>
                </c:pt>
                <c:pt idx="4855">
                  <c:v>52.302999999999997</c:v>
                </c:pt>
                <c:pt idx="4856">
                  <c:v>56.792999999999999</c:v>
                </c:pt>
                <c:pt idx="4857">
                  <c:v>52.588999999999999</c:v>
                </c:pt>
                <c:pt idx="4858">
                  <c:v>40.543999999999997</c:v>
                </c:pt>
                <c:pt idx="4859">
                  <c:v>52.23</c:v>
                </c:pt>
                <c:pt idx="4860">
                  <c:v>57.573999999999998</c:v>
                </c:pt>
                <c:pt idx="4861">
                  <c:v>45.83</c:v>
                </c:pt>
                <c:pt idx="4862">
                  <c:v>58.7</c:v>
                </c:pt>
                <c:pt idx="4863">
                  <c:v>53.48</c:v>
                </c:pt>
                <c:pt idx="4864">
                  <c:v>47.962000000000003</c:v>
                </c:pt>
                <c:pt idx="4865">
                  <c:v>43.207999999999998</c:v>
                </c:pt>
                <c:pt idx="4866">
                  <c:v>57.031999999999996</c:v>
                </c:pt>
                <c:pt idx="4867">
                  <c:v>56.033000000000001</c:v>
                </c:pt>
                <c:pt idx="4868">
                  <c:v>51.732999999999997</c:v>
                </c:pt>
                <c:pt idx="4869">
                  <c:v>41.204999999999998</c:v>
                </c:pt>
                <c:pt idx="4870">
                  <c:v>49.765999999999998</c:v>
                </c:pt>
                <c:pt idx="4871">
                  <c:v>52.95</c:v>
                </c:pt>
                <c:pt idx="4872">
                  <c:v>62.640999999999998</c:v>
                </c:pt>
                <c:pt idx="4873">
                  <c:v>45.959000000000003</c:v>
                </c:pt>
                <c:pt idx="4874">
                  <c:v>55.792000000000002</c:v>
                </c:pt>
                <c:pt idx="4875">
                  <c:v>63.857999999999997</c:v>
                </c:pt>
                <c:pt idx="4876">
                  <c:v>55.066000000000003</c:v>
                </c:pt>
                <c:pt idx="4877">
                  <c:v>57.411999999999999</c:v>
                </c:pt>
                <c:pt idx="4878">
                  <c:v>52.313000000000002</c:v>
                </c:pt>
                <c:pt idx="4879">
                  <c:v>41.084000000000003</c:v>
                </c:pt>
                <c:pt idx="4880">
                  <c:v>58.225000000000001</c:v>
                </c:pt>
                <c:pt idx="4881">
                  <c:v>55.125999999999998</c:v>
                </c:pt>
                <c:pt idx="4882">
                  <c:v>53.194000000000003</c:v>
                </c:pt>
                <c:pt idx="4883">
                  <c:v>46.534999999999997</c:v>
                </c:pt>
                <c:pt idx="4884">
                  <c:v>56.551000000000002</c:v>
                </c:pt>
                <c:pt idx="4885">
                  <c:v>54.99</c:v>
                </c:pt>
                <c:pt idx="4886">
                  <c:v>58.261000000000003</c:v>
                </c:pt>
                <c:pt idx="4887">
                  <c:v>46.468000000000004</c:v>
                </c:pt>
                <c:pt idx="4888">
                  <c:v>50.759</c:v>
                </c:pt>
                <c:pt idx="4889">
                  <c:v>42.412999999999997</c:v>
                </c:pt>
                <c:pt idx="4890">
                  <c:v>52.091999999999999</c:v>
                </c:pt>
                <c:pt idx="4891">
                  <c:v>60.220999999999997</c:v>
                </c:pt>
                <c:pt idx="4892">
                  <c:v>44.988999999999997</c:v>
                </c:pt>
                <c:pt idx="4893">
                  <c:v>38.491</c:v>
                </c:pt>
                <c:pt idx="4894">
                  <c:v>47.081000000000003</c:v>
                </c:pt>
                <c:pt idx="4895">
                  <c:v>56.76</c:v>
                </c:pt>
                <c:pt idx="4896">
                  <c:v>60.344999999999999</c:v>
                </c:pt>
                <c:pt idx="4897">
                  <c:v>45.371000000000002</c:v>
                </c:pt>
                <c:pt idx="4898">
                  <c:v>49.969000000000001</c:v>
                </c:pt>
                <c:pt idx="4899">
                  <c:v>59.218000000000004</c:v>
                </c:pt>
                <c:pt idx="4900">
                  <c:v>61.348999999999997</c:v>
                </c:pt>
                <c:pt idx="4901">
                  <c:v>51.231000000000002</c:v>
                </c:pt>
                <c:pt idx="4902">
                  <c:v>54.459000000000003</c:v>
                </c:pt>
                <c:pt idx="4903">
                  <c:v>55.484000000000002</c:v>
                </c:pt>
                <c:pt idx="4904">
                  <c:v>49.521000000000001</c:v>
                </c:pt>
                <c:pt idx="4905">
                  <c:v>46.094000000000001</c:v>
                </c:pt>
                <c:pt idx="4906">
                  <c:v>52.994</c:v>
                </c:pt>
                <c:pt idx="4907">
                  <c:v>53.378999999999998</c:v>
                </c:pt>
                <c:pt idx="4908">
                  <c:v>51.441000000000003</c:v>
                </c:pt>
                <c:pt idx="4909">
                  <c:v>48.176000000000002</c:v>
                </c:pt>
                <c:pt idx="4910">
                  <c:v>64.16</c:v>
                </c:pt>
                <c:pt idx="4911">
                  <c:v>44.146000000000001</c:v>
                </c:pt>
                <c:pt idx="4912">
                  <c:v>75.512</c:v>
                </c:pt>
                <c:pt idx="4913">
                  <c:v>57.293999999999997</c:v>
                </c:pt>
                <c:pt idx="4914">
                  <c:v>34.929000000000002</c:v>
                </c:pt>
                <c:pt idx="4915">
                  <c:v>43.459000000000003</c:v>
                </c:pt>
                <c:pt idx="4916">
                  <c:v>53.512999999999998</c:v>
                </c:pt>
                <c:pt idx="4917">
                  <c:v>54.03</c:v>
                </c:pt>
                <c:pt idx="4918">
                  <c:v>49.255000000000003</c:v>
                </c:pt>
                <c:pt idx="4919">
                  <c:v>53.045999999999999</c:v>
                </c:pt>
                <c:pt idx="4920">
                  <c:v>48.603999999999999</c:v>
                </c:pt>
                <c:pt idx="4921">
                  <c:v>51.353000000000002</c:v>
                </c:pt>
                <c:pt idx="4922">
                  <c:v>39.222000000000001</c:v>
                </c:pt>
                <c:pt idx="4923">
                  <c:v>49.072000000000003</c:v>
                </c:pt>
                <c:pt idx="4924">
                  <c:v>51.482999999999997</c:v>
                </c:pt>
                <c:pt idx="4925">
                  <c:v>58.063000000000002</c:v>
                </c:pt>
                <c:pt idx="4926">
                  <c:v>42.017000000000003</c:v>
                </c:pt>
                <c:pt idx="4927">
                  <c:v>50.338999999999999</c:v>
                </c:pt>
                <c:pt idx="4928">
                  <c:v>55.417999999999999</c:v>
                </c:pt>
                <c:pt idx="4929">
                  <c:v>48.593000000000004</c:v>
                </c:pt>
                <c:pt idx="4930">
                  <c:v>50.720999999999997</c:v>
                </c:pt>
                <c:pt idx="4931">
                  <c:v>57.981000000000002</c:v>
                </c:pt>
                <c:pt idx="4932">
                  <c:v>56.026000000000003</c:v>
                </c:pt>
                <c:pt idx="4933">
                  <c:v>49.606999999999999</c:v>
                </c:pt>
                <c:pt idx="4934">
                  <c:v>52.381999999999998</c:v>
                </c:pt>
                <c:pt idx="4935">
                  <c:v>55.606000000000002</c:v>
                </c:pt>
                <c:pt idx="4936">
                  <c:v>49.649000000000001</c:v>
                </c:pt>
                <c:pt idx="4937">
                  <c:v>47.533000000000001</c:v>
                </c:pt>
                <c:pt idx="4938">
                  <c:v>41.142000000000003</c:v>
                </c:pt>
                <c:pt idx="4939">
                  <c:v>46.582999999999998</c:v>
                </c:pt>
                <c:pt idx="4940">
                  <c:v>51.664000000000001</c:v>
                </c:pt>
                <c:pt idx="4941">
                  <c:v>38.476999999999997</c:v>
                </c:pt>
                <c:pt idx="4942">
                  <c:v>48.356999999999999</c:v>
                </c:pt>
                <c:pt idx="4943">
                  <c:v>54.709000000000003</c:v>
                </c:pt>
                <c:pt idx="4944">
                  <c:v>43.591000000000001</c:v>
                </c:pt>
                <c:pt idx="4945">
                  <c:v>47.362000000000002</c:v>
                </c:pt>
                <c:pt idx="4946">
                  <c:v>54.554000000000002</c:v>
                </c:pt>
                <c:pt idx="4947">
                  <c:v>44.866</c:v>
                </c:pt>
                <c:pt idx="4948">
                  <c:v>66.882999999999996</c:v>
                </c:pt>
                <c:pt idx="4949">
                  <c:v>51.621000000000002</c:v>
                </c:pt>
                <c:pt idx="4950">
                  <c:v>68.31</c:v>
                </c:pt>
                <c:pt idx="4951">
                  <c:v>48.930999999999997</c:v>
                </c:pt>
                <c:pt idx="4952">
                  <c:v>42.88</c:v>
                </c:pt>
                <c:pt idx="4953">
                  <c:v>53.015999999999998</c:v>
                </c:pt>
                <c:pt idx="4954">
                  <c:v>49.143000000000001</c:v>
                </c:pt>
                <c:pt idx="4955">
                  <c:v>52.238</c:v>
                </c:pt>
                <c:pt idx="4956">
                  <c:v>53.738</c:v>
                </c:pt>
                <c:pt idx="4957">
                  <c:v>42.003999999999998</c:v>
                </c:pt>
                <c:pt idx="4958">
                  <c:v>42.165999999999997</c:v>
                </c:pt>
                <c:pt idx="4959">
                  <c:v>43.264000000000003</c:v>
                </c:pt>
                <c:pt idx="4960">
                  <c:v>52.664000000000001</c:v>
                </c:pt>
                <c:pt idx="4961">
                  <c:v>48.597000000000001</c:v>
                </c:pt>
                <c:pt idx="4962">
                  <c:v>46.371000000000002</c:v>
                </c:pt>
                <c:pt idx="4963">
                  <c:v>40.155999999999999</c:v>
                </c:pt>
                <c:pt idx="4964">
                  <c:v>39.262</c:v>
                </c:pt>
                <c:pt idx="4965">
                  <c:v>43.118000000000002</c:v>
                </c:pt>
                <c:pt idx="4966">
                  <c:v>48.707000000000001</c:v>
                </c:pt>
                <c:pt idx="4967">
                  <c:v>41.167000000000002</c:v>
                </c:pt>
                <c:pt idx="4968">
                  <c:v>47.2</c:v>
                </c:pt>
                <c:pt idx="4969">
                  <c:v>57.883000000000003</c:v>
                </c:pt>
                <c:pt idx="4970">
                  <c:v>54.084000000000003</c:v>
                </c:pt>
                <c:pt idx="4971">
                  <c:v>50.920999999999999</c:v>
                </c:pt>
                <c:pt idx="4972">
                  <c:v>51.841000000000001</c:v>
                </c:pt>
                <c:pt idx="4973">
                  <c:v>48.905999999999999</c:v>
                </c:pt>
                <c:pt idx="4974">
                  <c:v>49.274000000000001</c:v>
                </c:pt>
                <c:pt idx="4975">
                  <c:v>43.51</c:v>
                </c:pt>
                <c:pt idx="4976">
                  <c:v>46.947000000000003</c:v>
                </c:pt>
                <c:pt idx="4977">
                  <c:v>47.473999999999997</c:v>
                </c:pt>
                <c:pt idx="4978">
                  <c:v>49.521000000000001</c:v>
                </c:pt>
                <c:pt idx="4979">
                  <c:v>68.495000000000005</c:v>
                </c:pt>
                <c:pt idx="4980">
                  <c:v>49.188000000000002</c:v>
                </c:pt>
                <c:pt idx="4981">
                  <c:v>49.481999999999999</c:v>
                </c:pt>
                <c:pt idx="4982">
                  <c:v>50.335999999999999</c:v>
                </c:pt>
                <c:pt idx="4983">
                  <c:v>44.127000000000002</c:v>
                </c:pt>
                <c:pt idx="4984">
                  <c:v>41.033000000000001</c:v>
                </c:pt>
                <c:pt idx="4985">
                  <c:v>64.204999999999998</c:v>
                </c:pt>
                <c:pt idx="4986">
                  <c:v>47.674999999999997</c:v>
                </c:pt>
                <c:pt idx="4987">
                  <c:v>56.551000000000002</c:v>
                </c:pt>
                <c:pt idx="4988">
                  <c:v>61.09</c:v>
                </c:pt>
                <c:pt idx="4989">
                  <c:v>53.215000000000003</c:v>
                </c:pt>
                <c:pt idx="4990">
                  <c:v>51.503999999999998</c:v>
                </c:pt>
                <c:pt idx="4991">
                  <c:v>58.084000000000003</c:v>
                </c:pt>
                <c:pt idx="4992">
                  <c:v>44.033000000000001</c:v>
                </c:pt>
                <c:pt idx="4993">
                  <c:v>53.804000000000002</c:v>
                </c:pt>
                <c:pt idx="4994">
                  <c:v>59.497</c:v>
                </c:pt>
                <c:pt idx="4995">
                  <c:v>47.642000000000003</c:v>
                </c:pt>
                <c:pt idx="4996">
                  <c:v>63.171999999999997</c:v>
                </c:pt>
                <c:pt idx="4997">
                  <c:v>40.164000000000001</c:v>
                </c:pt>
                <c:pt idx="4998">
                  <c:v>54.052999999999997</c:v>
                </c:pt>
                <c:pt idx="4999">
                  <c:v>55.756999999999998</c:v>
                </c:pt>
                <c:pt idx="5000">
                  <c:v>46.213000000000001</c:v>
                </c:pt>
                <c:pt idx="5001">
                  <c:v>45.231000000000002</c:v>
                </c:pt>
                <c:pt idx="5002">
                  <c:v>58.664999999999999</c:v>
                </c:pt>
                <c:pt idx="5003">
                  <c:v>53.77</c:v>
                </c:pt>
                <c:pt idx="5004">
                  <c:v>59.381</c:v>
                </c:pt>
                <c:pt idx="5005">
                  <c:v>61.393000000000001</c:v>
                </c:pt>
                <c:pt idx="5006">
                  <c:v>42.658999999999999</c:v>
                </c:pt>
                <c:pt idx="5007">
                  <c:v>57.597999999999999</c:v>
                </c:pt>
                <c:pt idx="5008">
                  <c:v>61.036000000000001</c:v>
                </c:pt>
                <c:pt idx="5009">
                  <c:v>36.856999999999999</c:v>
                </c:pt>
                <c:pt idx="5010">
                  <c:v>44.066000000000003</c:v>
                </c:pt>
                <c:pt idx="5011">
                  <c:v>61.466999999999999</c:v>
                </c:pt>
                <c:pt idx="5012">
                  <c:v>57.335999999999999</c:v>
                </c:pt>
                <c:pt idx="5013">
                  <c:v>42.395000000000003</c:v>
                </c:pt>
                <c:pt idx="5014">
                  <c:v>55.677999999999997</c:v>
                </c:pt>
                <c:pt idx="5015">
                  <c:v>49.86</c:v>
                </c:pt>
                <c:pt idx="5016">
                  <c:v>39.67</c:v>
                </c:pt>
                <c:pt idx="5017">
                  <c:v>55.999000000000002</c:v>
                </c:pt>
                <c:pt idx="5018">
                  <c:v>49.63</c:v>
                </c:pt>
                <c:pt idx="5019">
                  <c:v>46.148000000000003</c:v>
                </c:pt>
                <c:pt idx="5020">
                  <c:v>53.643999999999998</c:v>
                </c:pt>
                <c:pt idx="5021">
                  <c:v>43.783000000000001</c:v>
                </c:pt>
                <c:pt idx="5022">
                  <c:v>49.11</c:v>
                </c:pt>
                <c:pt idx="5023">
                  <c:v>54.09</c:v>
                </c:pt>
                <c:pt idx="5024">
                  <c:v>54.893999999999998</c:v>
                </c:pt>
                <c:pt idx="5025">
                  <c:v>44.722000000000001</c:v>
                </c:pt>
                <c:pt idx="5026">
                  <c:v>46.633000000000003</c:v>
                </c:pt>
                <c:pt idx="5027">
                  <c:v>44.218000000000004</c:v>
                </c:pt>
                <c:pt idx="5028">
                  <c:v>39.531999999999996</c:v>
                </c:pt>
                <c:pt idx="5029">
                  <c:v>46.822000000000003</c:v>
                </c:pt>
                <c:pt idx="5030">
                  <c:v>54.613</c:v>
                </c:pt>
                <c:pt idx="5031">
                  <c:v>53.485999999999997</c:v>
                </c:pt>
                <c:pt idx="5032">
                  <c:v>44.918999999999997</c:v>
                </c:pt>
                <c:pt idx="5033">
                  <c:v>63.851999999999997</c:v>
                </c:pt>
                <c:pt idx="5034">
                  <c:v>37.991</c:v>
                </c:pt>
                <c:pt idx="5035">
                  <c:v>39.151000000000003</c:v>
                </c:pt>
                <c:pt idx="5036">
                  <c:v>55.561</c:v>
                </c:pt>
                <c:pt idx="5037">
                  <c:v>65.325000000000003</c:v>
                </c:pt>
                <c:pt idx="5038">
                  <c:v>46.084000000000003</c:v>
                </c:pt>
                <c:pt idx="5039">
                  <c:v>53.118000000000002</c:v>
                </c:pt>
                <c:pt idx="5040">
                  <c:v>50.127000000000002</c:v>
                </c:pt>
                <c:pt idx="5041">
                  <c:v>52.45</c:v>
                </c:pt>
                <c:pt idx="5042">
                  <c:v>51.488999999999997</c:v>
                </c:pt>
                <c:pt idx="5043">
                  <c:v>49.362000000000002</c:v>
                </c:pt>
                <c:pt idx="5044">
                  <c:v>56.124000000000002</c:v>
                </c:pt>
                <c:pt idx="5045">
                  <c:v>56.283999999999999</c:v>
                </c:pt>
                <c:pt idx="5046">
                  <c:v>46.244</c:v>
                </c:pt>
                <c:pt idx="5047">
                  <c:v>45.258000000000003</c:v>
                </c:pt>
                <c:pt idx="5048">
                  <c:v>47.956000000000003</c:v>
                </c:pt>
                <c:pt idx="5049">
                  <c:v>45.316000000000003</c:v>
                </c:pt>
                <c:pt idx="5050">
                  <c:v>50.554000000000002</c:v>
                </c:pt>
                <c:pt idx="5051">
                  <c:v>42.56</c:v>
                </c:pt>
                <c:pt idx="5052">
                  <c:v>45.606000000000002</c:v>
                </c:pt>
                <c:pt idx="5053">
                  <c:v>54.381999999999998</c:v>
                </c:pt>
                <c:pt idx="5054">
                  <c:v>51.627000000000002</c:v>
                </c:pt>
                <c:pt idx="5055">
                  <c:v>48.747</c:v>
                </c:pt>
                <c:pt idx="5056">
                  <c:v>41.353999999999999</c:v>
                </c:pt>
                <c:pt idx="5057">
                  <c:v>40.67</c:v>
                </c:pt>
                <c:pt idx="5058">
                  <c:v>64.013999999999996</c:v>
                </c:pt>
                <c:pt idx="5059">
                  <c:v>54.296999999999997</c:v>
                </c:pt>
                <c:pt idx="5060">
                  <c:v>45.781999999999996</c:v>
                </c:pt>
                <c:pt idx="5061">
                  <c:v>55.499000000000002</c:v>
                </c:pt>
                <c:pt idx="5062">
                  <c:v>54.796999999999997</c:v>
                </c:pt>
                <c:pt idx="5063">
                  <c:v>42.5</c:v>
                </c:pt>
                <c:pt idx="5064">
                  <c:v>46.061999999999998</c:v>
                </c:pt>
                <c:pt idx="5065">
                  <c:v>50.064</c:v>
                </c:pt>
                <c:pt idx="5066">
                  <c:v>41.656999999999996</c:v>
                </c:pt>
                <c:pt idx="5067">
                  <c:v>42.137999999999998</c:v>
                </c:pt>
                <c:pt idx="5068">
                  <c:v>44.281999999999996</c:v>
                </c:pt>
                <c:pt idx="5069">
                  <c:v>42.249000000000002</c:v>
                </c:pt>
                <c:pt idx="5070">
                  <c:v>52.106000000000002</c:v>
                </c:pt>
                <c:pt idx="5071">
                  <c:v>53.302999999999997</c:v>
                </c:pt>
                <c:pt idx="5072">
                  <c:v>37.848999999999997</c:v>
                </c:pt>
                <c:pt idx="5073">
                  <c:v>65.084000000000003</c:v>
                </c:pt>
                <c:pt idx="5074">
                  <c:v>42.427</c:v>
                </c:pt>
                <c:pt idx="5075">
                  <c:v>48.933999999999997</c:v>
                </c:pt>
                <c:pt idx="5076">
                  <c:v>51.030999999999999</c:v>
                </c:pt>
                <c:pt idx="5077">
                  <c:v>52.652000000000001</c:v>
                </c:pt>
                <c:pt idx="5078">
                  <c:v>45.646000000000001</c:v>
                </c:pt>
                <c:pt idx="5079">
                  <c:v>40.06</c:v>
                </c:pt>
                <c:pt idx="5080">
                  <c:v>60.69</c:v>
                </c:pt>
                <c:pt idx="5081">
                  <c:v>45.841000000000001</c:v>
                </c:pt>
                <c:pt idx="5082">
                  <c:v>66.588999999999999</c:v>
                </c:pt>
                <c:pt idx="5083">
                  <c:v>42.469000000000001</c:v>
                </c:pt>
                <c:pt idx="5084">
                  <c:v>44.140999999999998</c:v>
                </c:pt>
                <c:pt idx="5085">
                  <c:v>49.127000000000002</c:v>
                </c:pt>
                <c:pt idx="5086">
                  <c:v>66.456000000000003</c:v>
                </c:pt>
                <c:pt idx="5087">
                  <c:v>43.671999999999997</c:v>
                </c:pt>
                <c:pt idx="5088">
                  <c:v>49.771000000000001</c:v>
                </c:pt>
                <c:pt idx="5089">
                  <c:v>38.164999999999999</c:v>
                </c:pt>
                <c:pt idx="5090">
                  <c:v>46.298999999999999</c:v>
                </c:pt>
                <c:pt idx="5091">
                  <c:v>37.950000000000003</c:v>
                </c:pt>
                <c:pt idx="5092">
                  <c:v>47.609000000000002</c:v>
                </c:pt>
                <c:pt idx="5093">
                  <c:v>43.567999999999998</c:v>
                </c:pt>
                <c:pt idx="5094">
                  <c:v>49.978999999999999</c:v>
                </c:pt>
                <c:pt idx="5095">
                  <c:v>42.533000000000001</c:v>
                </c:pt>
                <c:pt idx="5096">
                  <c:v>51.988</c:v>
                </c:pt>
                <c:pt idx="5097">
                  <c:v>62.265000000000001</c:v>
                </c:pt>
                <c:pt idx="5098">
                  <c:v>49.322000000000003</c:v>
                </c:pt>
                <c:pt idx="5099">
                  <c:v>52.222999999999999</c:v>
                </c:pt>
                <c:pt idx="5100">
                  <c:v>34.302</c:v>
                </c:pt>
                <c:pt idx="5101">
                  <c:v>53.506</c:v>
                </c:pt>
                <c:pt idx="5102">
                  <c:v>36.926000000000002</c:v>
                </c:pt>
                <c:pt idx="5103">
                  <c:v>44.28</c:v>
                </c:pt>
                <c:pt idx="5104">
                  <c:v>33.664999999999999</c:v>
                </c:pt>
                <c:pt idx="5105">
                  <c:v>65.212000000000003</c:v>
                </c:pt>
                <c:pt idx="5106">
                  <c:v>45.206000000000003</c:v>
                </c:pt>
                <c:pt idx="5107">
                  <c:v>45.332000000000001</c:v>
                </c:pt>
                <c:pt idx="5108">
                  <c:v>62.429000000000002</c:v>
                </c:pt>
                <c:pt idx="5109">
                  <c:v>47.036000000000001</c:v>
                </c:pt>
                <c:pt idx="5110">
                  <c:v>59.337000000000003</c:v>
                </c:pt>
                <c:pt idx="5111">
                  <c:v>44.408000000000001</c:v>
                </c:pt>
                <c:pt idx="5112">
                  <c:v>45.029000000000003</c:v>
                </c:pt>
                <c:pt idx="5113">
                  <c:v>53.902999999999999</c:v>
                </c:pt>
                <c:pt idx="5114">
                  <c:v>47.279000000000003</c:v>
                </c:pt>
                <c:pt idx="5115">
                  <c:v>55.36</c:v>
                </c:pt>
                <c:pt idx="5116">
                  <c:v>44.768999999999998</c:v>
                </c:pt>
                <c:pt idx="5117">
                  <c:v>45.451999999999998</c:v>
                </c:pt>
                <c:pt idx="5118">
                  <c:v>43.335000000000001</c:v>
                </c:pt>
                <c:pt idx="5119">
                  <c:v>50.441000000000003</c:v>
                </c:pt>
                <c:pt idx="5120">
                  <c:v>56.451999999999998</c:v>
                </c:pt>
                <c:pt idx="5121">
                  <c:v>51.167999999999999</c:v>
                </c:pt>
                <c:pt idx="5122">
                  <c:v>53.694000000000003</c:v>
                </c:pt>
                <c:pt idx="5123">
                  <c:v>41.762</c:v>
                </c:pt>
                <c:pt idx="5124">
                  <c:v>52.688000000000002</c:v>
                </c:pt>
                <c:pt idx="5125">
                  <c:v>48.503</c:v>
                </c:pt>
                <c:pt idx="5126">
                  <c:v>55.857999999999997</c:v>
                </c:pt>
                <c:pt idx="5127">
                  <c:v>47.552999999999997</c:v>
                </c:pt>
                <c:pt idx="5128">
                  <c:v>42.529000000000003</c:v>
                </c:pt>
                <c:pt idx="5129">
                  <c:v>49.308999999999997</c:v>
                </c:pt>
                <c:pt idx="5130">
                  <c:v>60.104999999999997</c:v>
                </c:pt>
                <c:pt idx="5131">
                  <c:v>56.953000000000003</c:v>
                </c:pt>
                <c:pt idx="5132">
                  <c:v>52.895000000000003</c:v>
                </c:pt>
                <c:pt idx="5133">
                  <c:v>48.404000000000003</c:v>
                </c:pt>
                <c:pt idx="5134">
                  <c:v>44.034999999999997</c:v>
                </c:pt>
                <c:pt idx="5135">
                  <c:v>51.575000000000003</c:v>
                </c:pt>
                <c:pt idx="5136">
                  <c:v>53.292999999999999</c:v>
                </c:pt>
                <c:pt idx="5137">
                  <c:v>57.134999999999998</c:v>
                </c:pt>
                <c:pt idx="5138">
                  <c:v>37.277999999999999</c:v>
                </c:pt>
                <c:pt idx="5139">
                  <c:v>33.095999999999997</c:v>
                </c:pt>
                <c:pt idx="5140">
                  <c:v>58.265999999999998</c:v>
                </c:pt>
                <c:pt idx="5141">
                  <c:v>46.552</c:v>
                </c:pt>
                <c:pt idx="5142">
                  <c:v>50.622999999999998</c:v>
                </c:pt>
                <c:pt idx="5143">
                  <c:v>42.292000000000002</c:v>
                </c:pt>
                <c:pt idx="5144">
                  <c:v>56.628</c:v>
                </c:pt>
                <c:pt idx="5145">
                  <c:v>41.252000000000002</c:v>
                </c:pt>
                <c:pt idx="5146">
                  <c:v>38.517000000000003</c:v>
                </c:pt>
                <c:pt idx="5147">
                  <c:v>50.935000000000002</c:v>
                </c:pt>
                <c:pt idx="5148">
                  <c:v>47.42</c:v>
                </c:pt>
                <c:pt idx="5149">
                  <c:v>47.006999999999998</c:v>
                </c:pt>
                <c:pt idx="5150">
                  <c:v>41.749000000000002</c:v>
                </c:pt>
                <c:pt idx="5151">
                  <c:v>41.128</c:v>
                </c:pt>
                <c:pt idx="5152">
                  <c:v>46.287999999999997</c:v>
                </c:pt>
                <c:pt idx="5153">
                  <c:v>61.948999999999998</c:v>
                </c:pt>
                <c:pt idx="5154">
                  <c:v>56.07</c:v>
                </c:pt>
                <c:pt idx="5155">
                  <c:v>57.677999999999997</c:v>
                </c:pt>
                <c:pt idx="5156">
                  <c:v>47.69</c:v>
                </c:pt>
                <c:pt idx="5157">
                  <c:v>53.539000000000001</c:v>
                </c:pt>
                <c:pt idx="5158">
                  <c:v>51.677999999999997</c:v>
                </c:pt>
                <c:pt idx="5159">
                  <c:v>45.448999999999998</c:v>
                </c:pt>
                <c:pt idx="5160">
                  <c:v>59.478000000000002</c:v>
                </c:pt>
                <c:pt idx="5161">
                  <c:v>47.814</c:v>
                </c:pt>
                <c:pt idx="5162">
                  <c:v>45.444000000000003</c:v>
                </c:pt>
                <c:pt idx="5163">
                  <c:v>53.44</c:v>
                </c:pt>
                <c:pt idx="5164">
                  <c:v>47.371000000000002</c:v>
                </c:pt>
                <c:pt idx="5165">
                  <c:v>46.073999999999998</c:v>
                </c:pt>
                <c:pt idx="5166">
                  <c:v>35.786999999999999</c:v>
                </c:pt>
                <c:pt idx="5167">
                  <c:v>53.628999999999998</c:v>
                </c:pt>
                <c:pt idx="5168">
                  <c:v>48.697000000000003</c:v>
                </c:pt>
                <c:pt idx="5169">
                  <c:v>61.07</c:v>
                </c:pt>
                <c:pt idx="5170">
                  <c:v>56.587000000000003</c:v>
                </c:pt>
                <c:pt idx="5171">
                  <c:v>56.877000000000002</c:v>
                </c:pt>
                <c:pt idx="5172">
                  <c:v>61.643999999999998</c:v>
                </c:pt>
                <c:pt idx="5173">
                  <c:v>58.627000000000002</c:v>
                </c:pt>
                <c:pt idx="5174">
                  <c:v>42.997</c:v>
                </c:pt>
                <c:pt idx="5175">
                  <c:v>48.832000000000001</c:v>
                </c:pt>
                <c:pt idx="5176">
                  <c:v>55.744</c:v>
                </c:pt>
                <c:pt idx="5177">
                  <c:v>57.826999999999998</c:v>
                </c:pt>
                <c:pt idx="5178">
                  <c:v>55.725000000000001</c:v>
                </c:pt>
                <c:pt idx="5179">
                  <c:v>62.871000000000002</c:v>
                </c:pt>
                <c:pt idx="5180">
                  <c:v>55.302999999999997</c:v>
                </c:pt>
                <c:pt idx="5181">
                  <c:v>42.368000000000002</c:v>
                </c:pt>
                <c:pt idx="5182">
                  <c:v>48.936999999999998</c:v>
                </c:pt>
                <c:pt idx="5183">
                  <c:v>43.765999999999998</c:v>
                </c:pt>
                <c:pt idx="5184">
                  <c:v>40.277999999999999</c:v>
                </c:pt>
                <c:pt idx="5185">
                  <c:v>56.45</c:v>
                </c:pt>
                <c:pt idx="5186">
                  <c:v>60.750999999999998</c:v>
                </c:pt>
                <c:pt idx="5187">
                  <c:v>38.683</c:v>
                </c:pt>
                <c:pt idx="5188">
                  <c:v>48.819000000000003</c:v>
                </c:pt>
                <c:pt idx="5189">
                  <c:v>57.515000000000001</c:v>
                </c:pt>
                <c:pt idx="5190">
                  <c:v>39.927999999999997</c:v>
                </c:pt>
                <c:pt idx="5191">
                  <c:v>48.204999999999998</c:v>
                </c:pt>
                <c:pt idx="5192">
                  <c:v>56.137999999999998</c:v>
                </c:pt>
                <c:pt idx="5193">
                  <c:v>57.593000000000004</c:v>
                </c:pt>
                <c:pt idx="5194">
                  <c:v>49.878</c:v>
                </c:pt>
                <c:pt idx="5195">
                  <c:v>65.494</c:v>
                </c:pt>
                <c:pt idx="5196">
                  <c:v>45.457999999999998</c:v>
                </c:pt>
                <c:pt idx="5197">
                  <c:v>45.856999999999999</c:v>
                </c:pt>
                <c:pt idx="5198">
                  <c:v>57.054000000000002</c:v>
                </c:pt>
                <c:pt idx="5199">
                  <c:v>57.198999999999998</c:v>
                </c:pt>
                <c:pt idx="5200">
                  <c:v>49.502000000000002</c:v>
                </c:pt>
                <c:pt idx="5201">
                  <c:v>57.652000000000001</c:v>
                </c:pt>
                <c:pt idx="5202">
                  <c:v>48.3</c:v>
                </c:pt>
                <c:pt idx="5203">
                  <c:v>55.430999999999997</c:v>
                </c:pt>
                <c:pt idx="5204">
                  <c:v>43.512</c:v>
                </c:pt>
                <c:pt idx="5205">
                  <c:v>55.052</c:v>
                </c:pt>
                <c:pt idx="5206">
                  <c:v>49.591000000000001</c:v>
                </c:pt>
                <c:pt idx="5207">
                  <c:v>45.752000000000002</c:v>
                </c:pt>
                <c:pt idx="5208">
                  <c:v>52.252000000000002</c:v>
                </c:pt>
                <c:pt idx="5209">
                  <c:v>47.807000000000002</c:v>
                </c:pt>
                <c:pt idx="5210">
                  <c:v>45.618000000000002</c:v>
                </c:pt>
                <c:pt idx="5211">
                  <c:v>45.994999999999997</c:v>
                </c:pt>
                <c:pt idx="5212">
                  <c:v>52.904000000000003</c:v>
                </c:pt>
                <c:pt idx="5213">
                  <c:v>45.070999999999998</c:v>
                </c:pt>
                <c:pt idx="5214">
                  <c:v>44.485999999999997</c:v>
                </c:pt>
                <c:pt idx="5215">
                  <c:v>53.911000000000001</c:v>
                </c:pt>
                <c:pt idx="5216">
                  <c:v>43.328000000000003</c:v>
                </c:pt>
                <c:pt idx="5217">
                  <c:v>45.357999999999997</c:v>
                </c:pt>
                <c:pt idx="5218">
                  <c:v>47.133000000000003</c:v>
                </c:pt>
                <c:pt idx="5219">
                  <c:v>55.654000000000003</c:v>
                </c:pt>
                <c:pt idx="5220">
                  <c:v>57.362000000000002</c:v>
                </c:pt>
                <c:pt idx="5221">
                  <c:v>43.780999999999999</c:v>
                </c:pt>
                <c:pt idx="5222">
                  <c:v>38.604999999999997</c:v>
                </c:pt>
                <c:pt idx="5223">
                  <c:v>54.444000000000003</c:v>
                </c:pt>
                <c:pt idx="5224">
                  <c:v>38.536999999999999</c:v>
                </c:pt>
                <c:pt idx="5225">
                  <c:v>61.427999999999997</c:v>
                </c:pt>
                <c:pt idx="5226">
                  <c:v>47.795999999999999</c:v>
                </c:pt>
                <c:pt idx="5227">
                  <c:v>43.042000000000002</c:v>
                </c:pt>
                <c:pt idx="5228">
                  <c:v>43.978000000000002</c:v>
                </c:pt>
                <c:pt idx="5229">
                  <c:v>41.756999999999998</c:v>
                </c:pt>
                <c:pt idx="5230">
                  <c:v>53.624000000000002</c:v>
                </c:pt>
                <c:pt idx="5231">
                  <c:v>34.484999999999999</c:v>
                </c:pt>
                <c:pt idx="5232">
                  <c:v>46.216000000000001</c:v>
                </c:pt>
                <c:pt idx="5233">
                  <c:v>48.643999999999998</c:v>
                </c:pt>
                <c:pt idx="5234">
                  <c:v>51.081000000000003</c:v>
                </c:pt>
                <c:pt idx="5235">
                  <c:v>54.017000000000003</c:v>
                </c:pt>
                <c:pt idx="5236">
                  <c:v>52.954999999999998</c:v>
                </c:pt>
                <c:pt idx="5237">
                  <c:v>38.901000000000003</c:v>
                </c:pt>
                <c:pt idx="5238">
                  <c:v>49.695999999999998</c:v>
                </c:pt>
                <c:pt idx="5239">
                  <c:v>44.292000000000002</c:v>
                </c:pt>
                <c:pt idx="5240">
                  <c:v>40.645000000000003</c:v>
                </c:pt>
                <c:pt idx="5241">
                  <c:v>53.097000000000001</c:v>
                </c:pt>
                <c:pt idx="5242">
                  <c:v>50.514000000000003</c:v>
                </c:pt>
                <c:pt idx="5243">
                  <c:v>53.194000000000003</c:v>
                </c:pt>
                <c:pt idx="5244">
                  <c:v>51.405000000000001</c:v>
                </c:pt>
                <c:pt idx="5245">
                  <c:v>56.441000000000003</c:v>
                </c:pt>
                <c:pt idx="5246">
                  <c:v>51.209000000000003</c:v>
                </c:pt>
                <c:pt idx="5247">
                  <c:v>55.006999999999998</c:v>
                </c:pt>
                <c:pt idx="5248">
                  <c:v>52.161999999999999</c:v>
                </c:pt>
                <c:pt idx="5249">
                  <c:v>50.069000000000003</c:v>
                </c:pt>
                <c:pt idx="5250">
                  <c:v>55.061</c:v>
                </c:pt>
                <c:pt idx="5251">
                  <c:v>49.33</c:v>
                </c:pt>
                <c:pt idx="5252">
                  <c:v>47.426000000000002</c:v>
                </c:pt>
                <c:pt idx="5253">
                  <c:v>48.353000000000002</c:v>
                </c:pt>
                <c:pt idx="5254">
                  <c:v>49.26</c:v>
                </c:pt>
                <c:pt idx="5255">
                  <c:v>50.671999999999997</c:v>
                </c:pt>
                <c:pt idx="5256">
                  <c:v>38.533000000000001</c:v>
                </c:pt>
                <c:pt idx="5257">
                  <c:v>56.35</c:v>
                </c:pt>
                <c:pt idx="5258">
                  <c:v>47.609000000000002</c:v>
                </c:pt>
                <c:pt idx="5259">
                  <c:v>56.722999999999999</c:v>
                </c:pt>
                <c:pt idx="5260">
                  <c:v>57.801000000000002</c:v>
                </c:pt>
                <c:pt idx="5261">
                  <c:v>46.11</c:v>
                </c:pt>
                <c:pt idx="5262">
                  <c:v>47.966000000000001</c:v>
                </c:pt>
                <c:pt idx="5263">
                  <c:v>51.027999999999999</c:v>
                </c:pt>
                <c:pt idx="5264">
                  <c:v>56.078000000000003</c:v>
                </c:pt>
                <c:pt idx="5265">
                  <c:v>47.704999999999998</c:v>
                </c:pt>
                <c:pt idx="5266">
                  <c:v>47.287999999999997</c:v>
                </c:pt>
                <c:pt idx="5267">
                  <c:v>44.826000000000001</c:v>
                </c:pt>
                <c:pt idx="5268">
                  <c:v>48.338999999999999</c:v>
                </c:pt>
                <c:pt idx="5269">
                  <c:v>48.381999999999998</c:v>
                </c:pt>
                <c:pt idx="5270">
                  <c:v>47.42</c:v>
                </c:pt>
                <c:pt idx="5271">
                  <c:v>50.104999999999997</c:v>
                </c:pt>
                <c:pt idx="5272">
                  <c:v>56.015000000000001</c:v>
                </c:pt>
                <c:pt idx="5273">
                  <c:v>49.49</c:v>
                </c:pt>
                <c:pt idx="5274">
                  <c:v>51.634</c:v>
                </c:pt>
                <c:pt idx="5275">
                  <c:v>55.155000000000001</c:v>
                </c:pt>
                <c:pt idx="5276">
                  <c:v>46.960999999999999</c:v>
                </c:pt>
                <c:pt idx="5277">
                  <c:v>49.042999999999999</c:v>
                </c:pt>
                <c:pt idx="5278">
                  <c:v>59.857999999999997</c:v>
                </c:pt>
                <c:pt idx="5279">
                  <c:v>50.848999999999997</c:v>
                </c:pt>
                <c:pt idx="5280">
                  <c:v>53.16</c:v>
                </c:pt>
                <c:pt idx="5281">
                  <c:v>51.222999999999999</c:v>
                </c:pt>
                <c:pt idx="5282">
                  <c:v>41.722000000000001</c:v>
                </c:pt>
                <c:pt idx="5283">
                  <c:v>52.085000000000001</c:v>
                </c:pt>
                <c:pt idx="5284">
                  <c:v>52.79</c:v>
                </c:pt>
                <c:pt idx="5285">
                  <c:v>41.899000000000001</c:v>
                </c:pt>
                <c:pt idx="5286">
                  <c:v>53.622</c:v>
                </c:pt>
                <c:pt idx="5287">
                  <c:v>42.491999999999997</c:v>
                </c:pt>
                <c:pt idx="5288">
                  <c:v>43.466000000000001</c:v>
                </c:pt>
                <c:pt idx="5289">
                  <c:v>59.569000000000003</c:v>
                </c:pt>
                <c:pt idx="5290">
                  <c:v>52.746000000000002</c:v>
                </c:pt>
                <c:pt idx="5291">
                  <c:v>38.127000000000002</c:v>
                </c:pt>
                <c:pt idx="5292">
                  <c:v>50.768000000000001</c:v>
                </c:pt>
                <c:pt idx="5293">
                  <c:v>41.35</c:v>
                </c:pt>
                <c:pt idx="5294">
                  <c:v>45.89</c:v>
                </c:pt>
                <c:pt idx="5295">
                  <c:v>41.344999999999999</c:v>
                </c:pt>
                <c:pt idx="5296">
                  <c:v>50.857999999999997</c:v>
                </c:pt>
                <c:pt idx="5297">
                  <c:v>43.914000000000001</c:v>
                </c:pt>
                <c:pt idx="5298">
                  <c:v>34.606999999999999</c:v>
                </c:pt>
                <c:pt idx="5299">
                  <c:v>47.786000000000001</c:v>
                </c:pt>
                <c:pt idx="5300">
                  <c:v>45.47</c:v>
                </c:pt>
                <c:pt idx="5301">
                  <c:v>49.411999999999999</c:v>
                </c:pt>
                <c:pt idx="5302">
                  <c:v>58.241</c:v>
                </c:pt>
                <c:pt idx="5303">
                  <c:v>49.457999999999998</c:v>
                </c:pt>
                <c:pt idx="5304">
                  <c:v>44.12</c:v>
                </c:pt>
                <c:pt idx="5305">
                  <c:v>41.308</c:v>
                </c:pt>
                <c:pt idx="5306">
                  <c:v>50.923000000000002</c:v>
                </c:pt>
                <c:pt idx="5307">
                  <c:v>44.773000000000003</c:v>
                </c:pt>
                <c:pt idx="5308">
                  <c:v>47.981000000000002</c:v>
                </c:pt>
                <c:pt idx="5309">
                  <c:v>47.844000000000001</c:v>
                </c:pt>
                <c:pt idx="5310">
                  <c:v>51.487000000000002</c:v>
                </c:pt>
                <c:pt idx="5311">
                  <c:v>52.252000000000002</c:v>
                </c:pt>
                <c:pt idx="5312">
                  <c:v>47.12</c:v>
                </c:pt>
                <c:pt idx="5313">
                  <c:v>53.366999999999997</c:v>
                </c:pt>
                <c:pt idx="5314">
                  <c:v>49.322000000000003</c:v>
                </c:pt>
                <c:pt idx="5315">
                  <c:v>52.069000000000003</c:v>
                </c:pt>
                <c:pt idx="5316">
                  <c:v>39.564</c:v>
                </c:pt>
                <c:pt idx="5317">
                  <c:v>65.457999999999998</c:v>
                </c:pt>
                <c:pt idx="5318">
                  <c:v>47.709000000000003</c:v>
                </c:pt>
                <c:pt idx="5319">
                  <c:v>54.500999999999998</c:v>
                </c:pt>
                <c:pt idx="5320">
                  <c:v>45.865000000000002</c:v>
                </c:pt>
                <c:pt idx="5321">
                  <c:v>41.777999999999999</c:v>
                </c:pt>
                <c:pt idx="5322">
                  <c:v>48.933</c:v>
                </c:pt>
                <c:pt idx="5323">
                  <c:v>45.744</c:v>
                </c:pt>
                <c:pt idx="5324">
                  <c:v>52.579000000000001</c:v>
                </c:pt>
                <c:pt idx="5325">
                  <c:v>46.743000000000002</c:v>
                </c:pt>
                <c:pt idx="5326">
                  <c:v>49.719000000000001</c:v>
                </c:pt>
                <c:pt idx="5327">
                  <c:v>63.576999999999998</c:v>
                </c:pt>
                <c:pt idx="5328">
                  <c:v>49.179000000000002</c:v>
                </c:pt>
                <c:pt idx="5329">
                  <c:v>51.097000000000001</c:v>
                </c:pt>
                <c:pt idx="5330">
                  <c:v>39.340000000000003</c:v>
                </c:pt>
                <c:pt idx="5331">
                  <c:v>53.962000000000003</c:v>
                </c:pt>
                <c:pt idx="5332">
                  <c:v>43.268999999999998</c:v>
                </c:pt>
                <c:pt idx="5333">
                  <c:v>44.24</c:v>
                </c:pt>
                <c:pt idx="5334">
                  <c:v>40.872999999999998</c:v>
                </c:pt>
                <c:pt idx="5335">
                  <c:v>57.231000000000002</c:v>
                </c:pt>
                <c:pt idx="5336">
                  <c:v>48.174999999999997</c:v>
                </c:pt>
                <c:pt idx="5337">
                  <c:v>39.746000000000002</c:v>
                </c:pt>
                <c:pt idx="5338">
                  <c:v>52.55</c:v>
                </c:pt>
                <c:pt idx="5339">
                  <c:v>46.860999999999997</c:v>
                </c:pt>
                <c:pt idx="5340">
                  <c:v>41.095999999999997</c:v>
                </c:pt>
                <c:pt idx="5341">
                  <c:v>46.747999999999998</c:v>
                </c:pt>
                <c:pt idx="5342">
                  <c:v>47.478999999999999</c:v>
                </c:pt>
                <c:pt idx="5343">
                  <c:v>51.384</c:v>
                </c:pt>
                <c:pt idx="5344">
                  <c:v>53.283000000000001</c:v>
                </c:pt>
                <c:pt idx="5345">
                  <c:v>40.567999999999998</c:v>
                </c:pt>
                <c:pt idx="5346">
                  <c:v>47.201999999999998</c:v>
                </c:pt>
                <c:pt idx="5347">
                  <c:v>53.686</c:v>
                </c:pt>
                <c:pt idx="5348">
                  <c:v>46.088999999999999</c:v>
                </c:pt>
                <c:pt idx="5349">
                  <c:v>40.097999999999999</c:v>
                </c:pt>
                <c:pt idx="5350">
                  <c:v>45.720999999999997</c:v>
                </c:pt>
                <c:pt idx="5351">
                  <c:v>47.914999999999999</c:v>
                </c:pt>
                <c:pt idx="5352">
                  <c:v>43.762</c:v>
                </c:pt>
                <c:pt idx="5353">
                  <c:v>40.171999999999997</c:v>
                </c:pt>
                <c:pt idx="5354">
                  <c:v>52.41</c:v>
                </c:pt>
                <c:pt idx="5355">
                  <c:v>40.651000000000003</c:v>
                </c:pt>
                <c:pt idx="5356">
                  <c:v>44.536000000000001</c:v>
                </c:pt>
                <c:pt idx="5357">
                  <c:v>37.101999999999997</c:v>
                </c:pt>
                <c:pt idx="5358">
                  <c:v>46.597999999999999</c:v>
                </c:pt>
                <c:pt idx="5359">
                  <c:v>50.898000000000003</c:v>
                </c:pt>
                <c:pt idx="5360">
                  <c:v>43.317</c:v>
                </c:pt>
                <c:pt idx="5361">
                  <c:v>48.594000000000001</c:v>
                </c:pt>
                <c:pt idx="5362">
                  <c:v>50.655000000000001</c:v>
                </c:pt>
                <c:pt idx="5363">
                  <c:v>44.801000000000002</c:v>
                </c:pt>
                <c:pt idx="5364">
                  <c:v>46.173999999999999</c:v>
                </c:pt>
                <c:pt idx="5365">
                  <c:v>60.317999999999998</c:v>
                </c:pt>
                <c:pt idx="5366">
                  <c:v>60.326999999999998</c:v>
                </c:pt>
                <c:pt idx="5367">
                  <c:v>44.488</c:v>
                </c:pt>
                <c:pt idx="5368">
                  <c:v>48.472999999999999</c:v>
                </c:pt>
                <c:pt idx="5369">
                  <c:v>52.822000000000003</c:v>
                </c:pt>
                <c:pt idx="5370">
                  <c:v>47.981999999999999</c:v>
                </c:pt>
                <c:pt idx="5371">
                  <c:v>39.838000000000001</c:v>
                </c:pt>
                <c:pt idx="5372">
                  <c:v>52.14</c:v>
                </c:pt>
                <c:pt idx="5373">
                  <c:v>55.125</c:v>
                </c:pt>
                <c:pt idx="5374">
                  <c:v>38.700000000000003</c:v>
                </c:pt>
                <c:pt idx="5375">
                  <c:v>57.308999999999997</c:v>
                </c:pt>
                <c:pt idx="5376">
                  <c:v>57.956000000000003</c:v>
                </c:pt>
                <c:pt idx="5377">
                  <c:v>66.313999999999993</c:v>
                </c:pt>
                <c:pt idx="5378">
                  <c:v>41.316000000000003</c:v>
                </c:pt>
                <c:pt idx="5379">
                  <c:v>51.372999999999998</c:v>
                </c:pt>
                <c:pt idx="5380">
                  <c:v>46.572000000000003</c:v>
                </c:pt>
                <c:pt idx="5381">
                  <c:v>47.843000000000004</c:v>
                </c:pt>
                <c:pt idx="5382">
                  <c:v>46.798999999999999</c:v>
                </c:pt>
                <c:pt idx="5383">
                  <c:v>41.624000000000002</c:v>
                </c:pt>
                <c:pt idx="5384">
                  <c:v>36.271999999999998</c:v>
                </c:pt>
                <c:pt idx="5385">
                  <c:v>48.017000000000003</c:v>
                </c:pt>
                <c:pt idx="5386">
                  <c:v>44.423999999999999</c:v>
                </c:pt>
                <c:pt idx="5387">
                  <c:v>49.69</c:v>
                </c:pt>
                <c:pt idx="5388">
                  <c:v>50.185000000000002</c:v>
                </c:pt>
                <c:pt idx="5389">
                  <c:v>64.789000000000001</c:v>
                </c:pt>
                <c:pt idx="5390">
                  <c:v>39.737000000000002</c:v>
                </c:pt>
                <c:pt idx="5391">
                  <c:v>45.805999999999997</c:v>
                </c:pt>
                <c:pt idx="5392">
                  <c:v>41.134</c:v>
                </c:pt>
                <c:pt idx="5393">
                  <c:v>48.000999999999998</c:v>
                </c:pt>
                <c:pt idx="5394">
                  <c:v>37.139000000000003</c:v>
                </c:pt>
                <c:pt idx="5395">
                  <c:v>49.279000000000003</c:v>
                </c:pt>
                <c:pt idx="5396">
                  <c:v>54.921999999999997</c:v>
                </c:pt>
                <c:pt idx="5397">
                  <c:v>49.475000000000001</c:v>
                </c:pt>
                <c:pt idx="5398">
                  <c:v>53.292999999999999</c:v>
                </c:pt>
                <c:pt idx="5399">
                  <c:v>47.131999999999998</c:v>
                </c:pt>
                <c:pt idx="5400">
                  <c:v>42.728999999999999</c:v>
                </c:pt>
                <c:pt idx="5401">
                  <c:v>52.651000000000003</c:v>
                </c:pt>
                <c:pt idx="5402">
                  <c:v>42.57</c:v>
                </c:pt>
                <c:pt idx="5403">
                  <c:v>50.768999999999998</c:v>
                </c:pt>
                <c:pt idx="5404">
                  <c:v>41.781999999999996</c:v>
                </c:pt>
                <c:pt idx="5405">
                  <c:v>47.95</c:v>
                </c:pt>
                <c:pt idx="5406">
                  <c:v>39.750999999999998</c:v>
                </c:pt>
                <c:pt idx="5407">
                  <c:v>50.759</c:v>
                </c:pt>
                <c:pt idx="5408">
                  <c:v>41.75</c:v>
                </c:pt>
                <c:pt idx="5409">
                  <c:v>58.07</c:v>
                </c:pt>
                <c:pt idx="5410">
                  <c:v>46.36</c:v>
                </c:pt>
                <c:pt idx="5411">
                  <c:v>41.904000000000003</c:v>
                </c:pt>
                <c:pt idx="5412">
                  <c:v>44.893999999999998</c:v>
                </c:pt>
                <c:pt idx="5413">
                  <c:v>49.182000000000002</c:v>
                </c:pt>
                <c:pt idx="5414">
                  <c:v>44.789000000000001</c:v>
                </c:pt>
                <c:pt idx="5415">
                  <c:v>49.636000000000003</c:v>
                </c:pt>
                <c:pt idx="5416">
                  <c:v>45.2</c:v>
                </c:pt>
                <c:pt idx="5417">
                  <c:v>46.493000000000002</c:v>
                </c:pt>
                <c:pt idx="5418">
                  <c:v>41.131999999999998</c:v>
                </c:pt>
                <c:pt idx="5419">
                  <c:v>50.578000000000003</c:v>
                </c:pt>
                <c:pt idx="5420">
                  <c:v>37.789000000000001</c:v>
                </c:pt>
                <c:pt idx="5421">
                  <c:v>46.362000000000002</c:v>
                </c:pt>
                <c:pt idx="5422">
                  <c:v>39.165999999999997</c:v>
                </c:pt>
                <c:pt idx="5423">
                  <c:v>45.469000000000001</c:v>
                </c:pt>
                <c:pt idx="5424">
                  <c:v>52.277999999999999</c:v>
                </c:pt>
                <c:pt idx="5425">
                  <c:v>46.128999999999998</c:v>
                </c:pt>
                <c:pt idx="5426">
                  <c:v>42.207999999999998</c:v>
                </c:pt>
                <c:pt idx="5427">
                  <c:v>51.311</c:v>
                </c:pt>
                <c:pt idx="5428">
                  <c:v>36.741</c:v>
                </c:pt>
                <c:pt idx="5429">
                  <c:v>41.822000000000003</c:v>
                </c:pt>
                <c:pt idx="5430">
                  <c:v>42.234999999999999</c:v>
                </c:pt>
                <c:pt idx="5431">
                  <c:v>44.469000000000001</c:v>
                </c:pt>
                <c:pt idx="5432">
                  <c:v>40.197000000000003</c:v>
                </c:pt>
                <c:pt idx="5433">
                  <c:v>38.951999999999998</c:v>
                </c:pt>
                <c:pt idx="5434">
                  <c:v>49.65</c:v>
                </c:pt>
                <c:pt idx="5435">
                  <c:v>47.375</c:v>
                </c:pt>
                <c:pt idx="5436">
                  <c:v>43.524000000000001</c:v>
                </c:pt>
                <c:pt idx="5437">
                  <c:v>61.252000000000002</c:v>
                </c:pt>
                <c:pt idx="5438">
                  <c:v>52.67</c:v>
                </c:pt>
                <c:pt idx="5439">
                  <c:v>35.973999999999997</c:v>
                </c:pt>
                <c:pt idx="5440">
                  <c:v>46.408000000000001</c:v>
                </c:pt>
                <c:pt idx="5441">
                  <c:v>54.481000000000002</c:v>
                </c:pt>
                <c:pt idx="5442">
                  <c:v>51.985999999999997</c:v>
                </c:pt>
                <c:pt idx="5443">
                  <c:v>36.783000000000001</c:v>
                </c:pt>
                <c:pt idx="5444">
                  <c:v>53.066000000000003</c:v>
                </c:pt>
                <c:pt idx="5445">
                  <c:v>49.868000000000002</c:v>
                </c:pt>
                <c:pt idx="5446">
                  <c:v>45.396000000000001</c:v>
                </c:pt>
                <c:pt idx="5447">
                  <c:v>36.939</c:v>
                </c:pt>
                <c:pt idx="5448">
                  <c:v>55.69</c:v>
                </c:pt>
                <c:pt idx="5449">
                  <c:v>49.594000000000001</c:v>
                </c:pt>
                <c:pt idx="5450">
                  <c:v>39.067</c:v>
                </c:pt>
                <c:pt idx="5451">
                  <c:v>38.210999999999999</c:v>
                </c:pt>
                <c:pt idx="5452">
                  <c:v>39.96</c:v>
                </c:pt>
                <c:pt idx="5453">
                  <c:v>40.375</c:v>
                </c:pt>
                <c:pt idx="5454">
                  <c:v>38.298999999999999</c:v>
                </c:pt>
                <c:pt idx="5455">
                  <c:v>42.857999999999997</c:v>
                </c:pt>
                <c:pt idx="5456">
                  <c:v>37.893999999999998</c:v>
                </c:pt>
                <c:pt idx="5457">
                  <c:v>43.845999999999997</c:v>
                </c:pt>
                <c:pt idx="5458">
                  <c:v>49.673000000000002</c:v>
                </c:pt>
                <c:pt idx="5459">
                  <c:v>50.926000000000002</c:v>
                </c:pt>
                <c:pt idx="5460">
                  <c:v>47.521000000000001</c:v>
                </c:pt>
                <c:pt idx="5461">
                  <c:v>55.250999999999998</c:v>
                </c:pt>
                <c:pt idx="5462">
                  <c:v>49.712000000000003</c:v>
                </c:pt>
                <c:pt idx="5463">
                  <c:v>37.652999999999999</c:v>
                </c:pt>
                <c:pt idx="5464">
                  <c:v>44.421999999999997</c:v>
                </c:pt>
                <c:pt idx="5465">
                  <c:v>60.728999999999999</c:v>
                </c:pt>
                <c:pt idx="5466">
                  <c:v>38.232999999999997</c:v>
                </c:pt>
                <c:pt idx="5467">
                  <c:v>50.046999999999997</c:v>
                </c:pt>
                <c:pt idx="5468">
                  <c:v>36.606999999999999</c:v>
                </c:pt>
                <c:pt idx="5469">
                  <c:v>45.414999999999999</c:v>
                </c:pt>
                <c:pt idx="5470">
                  <c:v>52.637</c:v>
                </c:pt>
                <c:pt idx="5471">
                  <c:v>38.826999999999998</c:v>
                </c:pt>
                <c:pt idx="5472">
                  <c:v>49.784999999999997</c:v>
                </c:pt>
                <c:pt idx="5473">
                  <c:v>41.869</c:v>
                </c:pt>
                <c:pt idx="5474">
                  <c:v>66.119</c:v>
                </c:pt>
                <c:pt idx="5475">
                  <c:v>47.505000000000003</c:v>
                </c:pt>
                <c:pt idx="5476">
                  <c:v>39.023000000000003</c:v>
                </c:pt>
                <c:pt idx="5477">
                  <c:v>50.451000000000001</c:v>
                </c:pt>
                <c:pt idx="5478">
                  <c:v>36.567</c:v>
                </c:pt>
                <c:pt idx="5479">
                  <c:v>54.703000000000003</c:v>
                </c:pt>
                <c:pt idx="5480">
                  <c:v>54.609000000000002</c:v>
                </c:pt>
                <c:pt idx="5481">
                  <c:v>53.972000000000001</c:v>
                </c:pt>
                <c:pt idx="5482">
                  <c:v>49.048000000000002</c:v>
                </c:pt>
                <c:pt idx="5483">
                  <c:v>35.844000000000001</c:v>
                </c:pt>
                <c:pt idx="5484">
                  <c:v>53.86</c:v>
                </c:pt>
                <c:pt idx="5485">
                  <c:v>41.402000000000001</c:v>
                </c:pt>
                <c:pt idx="5486">
                  <c:v>44.537999999999997</c:v>
                </c:pt>
                <c:pt idx="5487">
                  <c:v>55.481999999999999</c:v>
                </c:pt>
                <c:pt idx="5488">
                  <c:v>41.71</c:v>
                </c:pt>
                <c:pt idx="5489">
                  <c:v>37.869</c:v>
                </c:pt>
                <c:pt idx="5490">
                  <c:v>36.561</c:v>
                </c:pt>
                <c:pt idx="5491">
                  <c:v>47.457999999999998</c:v>
                </c:pt>
                <c:pt idx="5492">
                  <c:v>47.652000000000001</c:v>
                </c:pt>
                <c:pt idx="5493">
                  <c:v>41.716999999999999</c:v>
                </c:pt>
                <c:pt idx="5494">
                  <c:v>46.746000000000002</c:v>
                </c:pt>
                <c:pt idx="5495">
                  <c:v>45.158999999999999</c:v>
                </c:pt>
                <c:pt idx="5496">
                  <c:v>44.223999999999997</c:v>
                </c:pt>
                <c:pt idx="5497">
                  <c:v>40.908000000000001</c:v>
                </c:pt>
                <c:pt idx="5498">
                  <c:v>55.52</c:v>
                </c:pt>
                <c:pt idx="5499">
                  <c:v>41.613999999999997</c:v>
                </c:pt>
                <c:pt idx="5500">
                  <c:v>45.337000000000003</c:v>
                </c:pt>
                <c:pt idx="5501">
                  <c:v>42.37</c:v>
                </c:pt>
                <c:pt idx="5502">
                  <c:v>41.146000000000001</c:v>
                </c:pt>
                <c:pt idx="5503">
                  <c:v>51.982999999999997</c:v>
                </c:pt>
                <c:pt idx="5504">
                  <c:v>41.189</c:v>
                </c:pt>
                <c:pt idx="5505">
                  <c:v>48.097000000000001</c:v>
                </c:pt>
                <c:pt idx="5506">
                  <c:v>71.546000000000006</c:v>
                </c:pt>
                <c:pt idx="5507">
                  <c:v>38.981000000000002</c:v>
                </c:pt>
                <c:pt idx="5508">
                  <c:v>53.808999999999997</c:v>
                </c:pt>
                <c:pt idx="5509">
                  <c:v>38.968000000000004</c:v>
                </c:pt>
                <c:pt idx="5510">
                  <c:v>42.308</c:v>
                </c:pt>
                <c:pt idx="5511">
                  <c:v>56.235999999999997</c:v>
                </c:pt>
                <c:pt idx="5512">
                  <c:v>50.463000000000001</c:v>
                </c:pt>
                <c:pt idx="5513">
                  <c:v>43.591999999999999</c:v>
                </c:pt>
                <c:pt idx="5514">
                  <c:v>40.862000000000002</c:v>
                </c:pt>
                <c:pt idx="5515">
                  <c:v>54.759</c:v>
                </c:pt>
                <c:pt idx="5516">
                  <c:v>40.756999999999998</c:v>
                </c:pt>
                <c:pt idx="5517">
                  <c:v>41.749000000000002</c:v>
                </c:pt>
                <c:pt idx="5518">
                  <c:v>45.393000000000001</c:v>
                </c:pt>
                <c:pt idx="5519">
                  <c:v>43.956000000000003</c:v>
                </c:pt>
                <c:pt idx="5520">
                  <c:v>50.771999999999998</c:v>
                </c:pt>
                <c:pt idx="5521">
                  <c:v>43.988999999999997</c:v>
                </c:pt>
                <c:pt idx="5522">
                  <c:v>57.49</c:v>
                </c:pt>
                <c:pt idx="5523">
                  <c:v>47.835000000000001</c:v>
                </c:pt>
                <c:pt idx="5524">
                  <c:v>55.847000000000001</c:v>
                </c:pt>
                <c:pt idx="5525">
                  <c:v>54.145000000000003</c:v>
                </c:pt>
                <c:pt idx="5526">
                  <c:v>40.978999999999999</c:v>
                </c:pt>
                <c:pt idx="5527">
                  <c:v>39.715000000000003</c:v>
                </c:pt>
                <c:pt idx="5528">
                  <c:v>50.564999999999998</c:v>
                </c:pt>
                <c:pt idx="5529">
                  <c:v>50.838000000000001</c:v>
                </c:pt>
                <c:pt idx="5530">
                  <c:v>51.893000000000001</c:v>
                </c:pt>
                <c:pt idx="5531">
                  <c:v>59.210999999999999</c:v>
                </c:pt>
                <c:pt idx="5532">
                  <c:v>46.347999999999999</c:v>
                </c:pt>
                <c:pt idx="5533">
                  <c:v>41.371000000000002</c:v>
                </c:pt>
                <c:pt idx="5534">
                  <c:v>48.08</c:v>
                </c:pt>
                <c:pt idx="5535">
                  <c:v>42.869</c:v>
                </c:pt>
                <c:pt idx="5536">
                  <c:v>43.947000000000003</c:v>
                </c:pt>
                <c:pt idx="5537">
                  <c:v>50.103000000000002</c:v>
                </c:pt>
                <c:pt idx="5538">
                  <c:v>46.835000000000001</c:v>
                </c:pt>
                <c:pt idx="5539">
                  <c:v>45.66</c:v>
                </c:pt>
                <c:pt idx="5540">
                  <c:v>38.866</c:v>
                </c:pt>
                <c:pt idx="5541">
                  <c:v>43.524999999999999</c:v>
                </c:pt>
                <c:pt idx="5542">
                  <c:v>52.442</c:v>
                </c:pt>
                <c:pt idx="5543">
                  <c:v>47.579000000000001</c:v>
                </c:pt>
                <c:pt idx="5544">
                  <c:v>55.835999999999999</c:v>
                </c:pt>
                <c:pt idx="5545">
                  <c:v>48.505000000000003</c:v>
                </c:pt>
                <c:pt idx="5546">
                  <c:v>41.347999999999999</c:v>
                </c:pt>
                <c:pt idx="5547">
                  <c:v>56.119</c:v>
                </c:pt>
                <c:pt idx="5548">
                  <c:v>50.4</c:v>
                </c:pt>
                <c:pt idx="5549">
                  <c:v>47.63</c:v>
                </c:pt>
                <c:pt idx="5550">
                  <c:v>42.284999999999997</c:v>
                </c:pt>
                <c:pt idx="5551">
                  <c:v>42.389000000000003</c:v>
                </c:pt>
                <c:pt idx="5552">
                  <c:v>43.731000000000002</c:v>
                </c:pt>
                <c:pt idx="5553">
                  <c:v>56.616</c:v>
                </c:pt>
                <c:pt idx="5554">
                  <c:v>51.27</c:v>
                </c:pt>
                <c:pt idx="5555">
                  <c:v>40.433</c:v>
                </c:pt>
                <c:pt idx="5556">
                  <c:v>48.014000000000003</c:v>
                </c:pt>
                <c:pt idx="5557">
                  <c:v>44.622999999999998</c:v>
                </c:pt>
                <c:pt idx="5558">
                  <c:v>54.238</c:v>
                </c:pt>
                <c:pt idx="5559">
                  <c:v>54.768999999999998</c:v>
                </c:pt>
                <c:pt idx="5560">
                  <c:v>40.47</c:v>
                </c:pt>
                <c:pt idx="5561">
                  <c:v>38.878</c:v>
                </c:pt>
                <c:pt idx="5562">
                  <c:v>61.552999999999997</c:v>
                </c:pt>
                <c:pt idx="5563">
                  <c:v>45.585000000000001</c:v>
                </c:pt>
                <c:pt idx="5564">
                  <c:v>56.188000000000002</c:v>
                </c:pt>
                <c:pt idx="5565">
                  <c:v>39.481000000000002</c:v>
                </c:pt>
                <c:pt idx="5566">
                  <c:v>50.353999999999999</c:v>
                </c:pt>
                <c:pt idx="5567">
                  <c:v>47.459000000000003</c:v>
                </c:pt>
                <c:pt idx="5568">
                  <c:v>58.982999999999997</c:v>
                </c:pt>
                <c:pt idx="5569">
                  <c:v>48.033999999999999</c:v>
                </c:pt>
                <c:pt idx="5570">
                  <c:v>46.994999999999997</c:v>
                </c:pt>
                <c:pt idx="5571">
                  <c:v>49.082999999999998</c:v>
                </c:pt>
                <c:pt idx="5572">
                  <c:v>52.124000000000002</c:v>
                </c:pt>
                <c:pt idx="5573">
                  <c:v>42.6</c:v>
                </c:pt>
                <c:pt idx="5574">
                  <c:v>54.162999999999997</c:v>
                </c:pt>
                <c:pt idx="5575">
                  <c:v>49.582999999999998</c:v>
                </c:pt>
                <c:pt idx="5576">
                  <c:v>46.387</c:v>
                </c:pt>
                <c:pt idx="5577">
                  <c:v>51.692999999999998</c:v>
                </c:pt>
                <c:pt idx="5578">
                  <c:v>44.18</c:v>
                </c:pt>
                <c:pt idx="5579">
                  <c:v>49.122</c:v>
                </c:pt>
                <c:pt idx="5580">
                  <c:v>40.691000000000003</c:v>
                </c:pt>
                <c:pt idx="5581">
                  <c:v>48.363</c:v>
                </c:pt>
                <c:pt idx="5582">
                  <c:v>57.917000000000002</c:v>
                </c:pt>
                <c:pt idx="5583">
                  <c:v>46.578000000000003</c:v>
                </c:pt>
                <c:pt idx="5584">
                  <c:v>41.845999999999997</c:v>
                </c:pt>
                <c:pt idx="5585">
                  <c:v>36.262999999999998</c:v>
                </c:pt>
                <c:pt idx="5586">
                  <c:v>45.887</c:v>
                </c:pt>
                <c:pt idx="5587">
                  <c:v>56.06</c:v>
                </c:pt>
                <c:pt idx="5588">
                  <c:v>41.189</c:v>
                </c:pt>
                <c:pt idx="5589">
                  <c:v>38.472999999999999</c:v>
                </c:pt>
                <c:pt idx="5590">
                  <c:v>58.453000000000003</c:v>
                </c:pt>
                <c:pt idx="5591">
                  <c:v>54.426000000000002</c:v>
                </c:pt>
                <c:pt idx="5592">
                  <c:v>49.933</c:v>
                </c:pt>
                <c:pt idx="5593">
                  <c:v>49.649000000000001</c:v>
                </c:pt>
                <c:pt idx="5594">
                  <c:v>48.405000000000001</c:v>
                </c:pt>
                <c:pt idx="5595">
                  <c:v>65.454999999999998</c:v>
                </c:pt>
                <c:pt idx="5596">
                  <c:v>50.466000000000001</c:v>
                </c:pt>
                <c:pt idx="5597">
                  <c:v>52.048000000000002</c:v>
                </c:pt>
                <c:pt idx="5598">
                  <c:v>34.158999999999999</c:v>
                </c:pt>
                <c:pt idx="5599">
                  <c:v>54.75</c:v>
                </c:pt>
                <c:pt idx="5600">
                  <c:v>49.256999999999998</c:v>
                </c:pt>
                <c:pt idx="5601">
                  <c:v>54.942999999999998</c:v>
                </c:pt>
                <c:pt idx="5602">
                  <c:v>56.875</c:v>
                </c:pt>
                <c:pt idx="5603">
                  <c:v>49.588999999999999</c:v>
                </c:pt>
                <c:pt idx="5604">
                  <c:v>56.670999999999999</c:v>
                </c:pt>
                <c:pt idx="5605">
                  <c:v>52.463000000000001</c:v>
                </c:pt>
                <c:pt idx="5606">
                  <c:v>48.418999999999997</c:v>
                </c:pt>
                <c:pt idx="5607">
                  <c:v>37.880000000000003</c:v>
                </c:pt>
                <c:pt idx="5608">
                  <c:v>62.392000000000003</c:v>
                </c:pt>
                <c:pt idx="5609">
                  <c:v>54.893999999999998</c:v>
                </c:pt>
                <c:pt idx="5610">
                  <c:v>47.432000000000002</c:v>
                </c:pt>
                <c:pt idx="5611">
                  <c:v>51.776000000000003</c:v>
                </c:pt>
                <c:pt idx="5612">
                  <c:v>44.664999999999999</c:v>
                </c:pt>
                <c:pt idx="5613">
                  <c:v>42.027000000000001</c:v>
                </c:pt>
                <c:pt idx="5614">
                  <c:v>44.55</c:v>
                </c:pt>
                <c:pt idx="5615">
                  <c:v>46.412999999999997</c:v>
                </c:pt>
                <c:pt idx="5616">
                  <c:v>55.234999999999999</c:v>
                </c:pt>
                <c:pt idx="5617">
                  <c:v>43.744</c:v>
                </c:pt>
                <c:pt idx="5618">
                  <c:v>59.844999999999999</c:v>
                </c:pt>
                <c:pt idx="5619">
                  <c:v>43.911000000000001</c:v>
                </c:pt>
                <c:pt idx="5620">
                  <c:v>46.728000000000002</c:v>
                </c:pt>
                <c:pt idx="5621">
                  <c:v>48.210999999999999</c:v>
                </c:pt>
                <c:pt idx="5622">
                  <c:v>48.180999999999997</c:v>
                </c:pt>
                <c:pt idx="5623">
                  <c:v>54.752000000000002</c:v>
                </c:pt>
                <c:pt idx="5624">
                  <c:v>50.741</c:v>
                </c:pt>
                <c:pt idx="5625">
                  <c:v>44.262999999999998</c:v>
                </c:pt>
                <c:pt idx="5626">
                  <c:v>43.185000000000002</c:v>
                </c:pt>
                <c:pt idx="5627">
                  <c:v>51.372999999999998</c:v>
                </c:pt>
                <c:pt idx="5628">
                  <c:v>50.031999999999996</c:v>
                </c:pt>
                <c:pt idx="5629">
                  <c:v>56.369</c:v>
                </c:pt>
                <c:pt idx="5630">
                  <c:v>35.668999999999997</c:v>
                </c:pt>
                <c:pt idx="5631">
                  <c:v>39.634</c:v>
                </c:pt>
                <c:pt idx="5632">
                  <c:v>52.781999999999996</c:v>
                </c:pt>
                <c:pt idx="5633">
                  <c:v>39.530999999999999</c:v>
                </c:pt>
                <c:pt idx="5634">
                  <c:v>36.381999999999998</c:v>
                </c:pt>
                <c:pt idx="5635">
                  <c:v>59.798999999999999</c:v>
                </c:pt>
                <c:pt idx="5636">
                  <c:v>54.280999999999999</c:v>
                </c:pt>
                <c:pt idx="5637">
                  <c:v>48.707999999999998</c:v>
                </c:pt>
                <c:pt idx="5638">
                  <c:v>55.845999999999997</c:v>
                </c:pt>
                <c:pt idx="5639">
                  <c:v>44.238999999999997</c:v>
                </c:pt>
                <c:pt idx="5640">
                  <c:v>45.612000000000002</c:v>
                </c:pt>
                <c:pt idx="5641">
                  <c:v>53.610999999999997</c:v>
                </c:pt>
                <c:pt idx="5642">
                  <c:v>59.947000000000003</c:v>
                </c:pt>
                <c:pt idx="5643">
                  <c:v>45.844999999999999</c:v>
                </c:pt>
                <c:pt idx="5644">
                  <c:v>47.603000000000002</c:v>
                </c:pt>
                <c:pt idx="5645">
                  <c:v>49.173999999999999</c:v>
                </c:pt>
                <c:pt idx="5646">
                  <c:v>56.557000000000002</c:v>
                </c:pt>
                <c:pt idx="5647">
                  <c:v>53.393000000000001</c:v>
                </c:pt>
                <c:pt idx="5648">
                  <c:v>38.978000000000002</c:v>
                </c:pt>
                <c:pt idx="5649">
                  <c:v>57.634</c:v>
                </c:pt>
                <c:pt idx="5650">
                  <c:v>47.97</c:v>
                </c:pt>
                <c:pt idx="5651">
                  <c:v>50.061</c:v>
                </c:pt>
                <c:pt idx="5652">
                  <c:v>54.603000000000002</c:v>
                </c:pt>
                <c:pt idx="5653">
                  <c:v>60.076999999999998</c:v>
                </c:pt>
                <c:pt idx="5654">
                  <c:v>39.188000000000002</c:v>
                </c:pt>
                <c:pt idx="5655">
                  <c:v>58.37</c:v>
                </c:pt>
                <c:pt idx="5656">
                  <c:v>41.905000000000001</c:v>
                </c:pt>
                <c:pt idx="5657">
                  <c:v>57.881999999999998</c:v>
                </c:pt>
                <c:pt idx="5658">
                  <c:v>56.359000000000002</c:v>
                </c:pt>
                <c:pt idx="5659">
                  <c:v>54.247999999999998</c:v>
                </c:pt>
                <c:pt idx="5660">
                  <c:v>47.859000000000002</c:v>
                </c:pt>
                <c:pt idx="5661">
                  <c:v>43.167999999999999</c:v>
                </c:pt>
                <c:pt idx="5662">
                  <c:v>48.417000000000002</c:v>
                </c:pt>
                <c:pt idx="5663">
                  <c:v>61.143999999999998</c:v>
                </c:pt>
                <c:pt idx="5664">
                  <c:v>45.189</c:v>
                </c:pt>
                <c:pt idx="5665">
                  <c:v>41.24</c:v>
                </c:pt>
                <c:pt idx="5666">
                  <c:v>39.69</c:v>
                </c:pt>
                <c:pt idx="5667">
                  <c:v>41.256</c:v>
                </c:pt>
                <c:pt idx="5668">
                  <c:v>47.384</c:v>
                </c:pt>
                <c:pt idx="5669">
                  <c:v>45.146999999999998</c:v>
                </c:pt>
                <c:pt idx="5670">
                  <c:v>65.150000000000006</c:v>
                </c:pt>
                <c:pt idx="5671">
                  <c:v>50.014000000000003</c:v>
                </c:pt>
                <c:pt idx="5672">
                  <c:v>60.344999999999999</c:v>
                </c:pt>
                <c:pt idx="5673">
                  <c:v>51.35</c:v>
                </c:pt>
                <c:pt idx="5674">
                  <c:v>53.56</c:v>
                </c:pt>
                <c:pt idx="5675">
                  <c:v>46.790999999999997</c:v>
                </c:pt>
                <c:pt idx="5676">
                  <c:v>54.517000000000003</c:v>
                </c:pt>
                <c:pt idx="5677">
                  <c:v>48.255000000000003</c:v>
                </c:pt>
                <c:pt idx="5678">
                  <c:v>44.512999999999998</c:v>
                </c:pt>
                <c:pt idx="5679">
                  <c:v>49.14</c:v>
                </c:pt>
                <c:pt idx="5680">
                  <c:v>42.893000000000001</c:v>
                </c:pt>
                <c:pt idx="5681">
                  <c:v>53.386000000000003</c:v>
                </c:pt>
                <c:pt idx="5682">
                  <c:v>35.143000000000001</c:v>
                </c:pt>
                <c:pt idx="5683">
                  <c:v>55.097000000000001</c:v>
                </c:pt>
                <c:pt idx="5684">
                  <c:v>48.198</c:v>
                </c:pt>
                <c:pt idx="5685">
                  <c:v>47.655000000000001</c:v>
                </c:pt>
                <c:pt idx="5686">
                  <c:v>47.031999999999996</c:v>
                </c:pt>
                <c:pt idx="5687">
                  <c:v>50.021000000000001</c:v>
                </c:pt>
                <c:pt idx="5688">
                  <c:v>52.622</c:v>
                </c:pt>
                <c:pt idx="5689">
                  <c:v>49.671999999999997</c:v>
                </c:pt>
                <c:pt idx="5690">
                  <c:v>49.384</c:v>
                </c:pt>
                <c:pt idx="5691">
                  <c:v>47.957000000000001</c:v>
                </c:pt>
                <c:pt idx="5692">
                  <c:v>57.140999999999998</c:v>
                </c:pt>
                <c:pt idx="5693">
                  <c:v>53.017000000000003</c:v>
                </c:pt>
                <c:pt idx="5694">
                  <c:v>45.725000000000001</c:v>
                </c:pt>
                <c:pt idx="5695">
                  <c:v>34.768000000000001</c:v>
                </c:pt>
                <c:pt idx="5696">
                  <c:v>46.753</c:v>
                </c:pt>
                <c:pt idx="5697">
                  <c:v>40.68</c:v>
                </c:pt>
                <c:pt idx="5698">
                  <c:v>49.210999999999999</c:v>
                </c:pt>
                <c:pt idx="5699">
                  <c:v>52.298999999999999</c:v>
                </c:pt>
                <c:pt idx="5700">
                  <c:v>40.093000000000004</c:v>
                </c:pt>
                <c:pt idx="5701">
                  <c:v>37.518000000000001</c:v>
                </c:pt>
                <c:pt idx="5702">
                  <c:v>44.308999999999997</c:v>
                </c:pt>
                <c:pt idx="5703">
                  <c:v>43.344999999999999</c:v>
                </c:pt>
                <c:pt idx="5704">
                  <c:v>41.695</c:v>
                </c:pt>
                <c:pt idx="5705">
                  <c:v>39.331000000000003</c:v>
                </c:pt>
                <c:pt idx="5706">
                  <c:v>51.286999999999999</c:v>
                </c:pt>
                <c:pt idx="5707">
                  <c:v>41.771000000000001</c:v>
                </c:pt>
                <c:pt idx="5708">
                  <c:v>40.091000000000001</c:v>
                </c:pt>
                <c:pt idx="5709">
                  <c:v>41.231000000000002</c:v>
                </c:pt>
                <c:pt idx="5710">
                  <c:v>50.688000000000002</c:v>
                </c:pt>
                <c:pt idx="5711">
                  <c:v>49.134</c:v>
                </c:pt>
                <c:pt idx="5712">
                  <c:v>44.704000000000001</c:v>
                </c:pt>
                <c:pt idx="5713">
                  <c:v>58.860999999999997</c:v>
                </c:pt>
                <c:pt idx="5714">
                  <c:v>60.741999999999997</c:v>
                </c:pt>
                <c:pt idx="5715">
                  <c:v>41.444000000000003</c:v>
                </c:pt>
                <c:pt idx="5716">
                  <c:v>40.131999999999998</c:v>
                </c:pt>
                <c:pt idx="5717">
                  <c:v>43.616999999999997</c:v>
                </c:pt>
                <c:pt idx="5718">
                  <c:v>57.195999999999998</c:v>
                </c:pt>
                <c:pt idx="5719">
                  <c:v>50.451999999999998</c:v>
                </c:pt>
                <c:pt idx="5720">
                  <c:v>46.424999999999997</c:v>
                </c:pt>
                <c:pt idx="5721">
                  <c:v>52.875</c:v>
                </c:pt>
                <c:pt idx="5722">
                  <c:v>41.103000000000002</c:v>
                </c:pt>
                <c:pt idx="5723">
                  <c:v>40.677999999999997</c:v>
                </c:pt>
                <c:pt idx="5724">
                  <c:v>40.052</c:v>
                </c:pt>
                <c:pt idx="5725">
                  <c:v>43.738</c:v>
                </c:pt>
                <c:pt idx="5726">
                  <c:v>57.110999999999997</c:v>
                </c:pt>
                <c:pt idx="5727">
                  <c:v>57.222999999999999</c:v>
                </c:pt>
                <c:pt idx="5728">
                  <c:v>42.392000000000003</c:v>
                </c:pt>
                <c:pt idx="5729">
                  <c:v>50.372999999999998</c:v>
                </c:pt>
                <c:pt idx="5730">
                  <c:v>43.235999999999997</c:v>
                </c:pt>
                <c:pt idx="5731">
                  <c:v>45.247999999999998</c:v>
                </c:pt>
                <c:pt idx="5732">
                  <c:v>39.725000000000001</c:v>
                </c:pt>
                <c:pt idx="5733">
                  <c:v>47.158000000000001</c:v>
                </c:pt>
                <c:pt idx="5734">
                  <c:v>48.874000000000002</c:v>
                </c:pt>
                <c:pt idx="5735">
                  <c:v>39.494</c:v>
                </c:pt>
                <c:pt idx="5736">
                  <c:v>39.024000000000001</c:v>
                </c:pt>
                <c:pt idx="5737">
                  <c:v>50.558999999999997</c:v>
                </c:pt>
                <c:pt idx="5738">
                  <c:v>37.563000000000002</c:v>
                </c:pt>
                <c:pt idx="5739">
                  <c:v>46.64</c:v>
                </c:pt>
                <c:pt idx="5740">
                  <c:v>45.948999999999998</c:v>
                </c:pt>
                <c:pt idx="5741">
                  <c:v>49.960999999999999</c:v>
                </c:pt>
                <c:pt idx="5742">
                  <c:v>38.718000000000004</c:v>
                </c:pt>
                <c:pt idx="5743">
                  <c:v>54.271999999999998</c:v>
                </c:pt>
                <c:pt idx="5744">
                  <c:v>43.792999999999999</c:v>
                </c:pt>
                <c:pt idx="5745">
                  <c:v>44.877000000000002</c:v>
                </c:pt>
                <c:pt idx="5746">
                  <c:v>41.250999999999998</c:v>
                </c:pt>
                <c:pt idx="5747">
                  <c:v>44.774999999999999</c:v>
                </c:pt>
                <c:pt idx="5748">
                  <c:v>50.996000000000002</c:v>
                </c:pt>
                <c:pt idx="5749">
                  <c:v>46.725000000000001</c:v>
                </c:pt>
                <c:pt idx="5750">
                  <c:v>48.97</c:v>
                </c:pt>
                <c:pt idx="5751">
                  <c:v>49.055999999999997</c:v>
                </c:pt>
                <c:pt idx="5752">
                  <c:v>36.267000000000003</c:v>
                </c:pt>
                <c:pt idx="5753">
                  <c:v>59.029000000000003</c:v>
                </c:pt>
                <c:pt idx="5754">
                  <c:v>43.503</c:v>
                </c:pt>
                <c:pt idx="5755">
                  <c:v>38.345999999999997</c:v>
                </c:pt>
                <c:pt idx="5756">
                  <c:v>49.646000000000001</c:v>
                </c:pt>
                <c:pt idx="5757">
                  <c:v>50.765000000000001</c:v>
                </c:pt>
                <c:pt idx="5758">
                  <c:v>42.878999999999998</c:v>
                </c:pt>
                <c:pt idx="5759">
                  <c:v>49.511000000000003</c:v>
                </c:pt>
                <c:pt idx="5760">
                  <c:v>42.161999999999999</c:v>
                </c:pt>
                <c:pt idx="5761">
                  <c:v>43.704000000000001</c:v>
                </c:pt>
                <c:pt idx="5762">
                  <c:v>45.844000000000001</c:v>
                </c:pt>
                <c:pt idx="5763">
                  <c:v>47.328000000000003</c:v>
                </c:pt>
                <c:pt idx="5764">
                  <c:v>46.48</c:v>
                </c:pt>
                <c:pt idx="5765">
                  <c:v>50.235999999999997</c:v>
                </c:pt>
                <c:pt idx="5766">
                  <c:v>41.31</c:v>
                </c:pt>
                <c:pt idx="5767">
                  <c:v>31.975000000000001</c:v>
                </c:pt>
                <c:pt idx="5768">
                  <c:v>58.682000000000002</c:v>
                </c:pt>
                <c:pt idx="5769">
                  <c:v>48.427</c:v>
                </c:pt>
                <c:pt idx="5770">
                  <c:v>56.881</c:v>
                </c:pt>
                <c:pt idx="5771">
                  <c:v>41.343000000000004</c:v>
                </c:pt>
                <c:pt idx="5772">
                  <c:v>45.564999999999998</c:v>
                </c:pt>
                <c:pt idx="5773">
                  <c:v>40.648000000000003</c:v>
                </c:pt>
                <c:pt idx="5774">
                  <c:v>35.404000000000003</c:v>
                </c:pt>
                <c:pt idx="5775">
                  <c:v>55.470999999999997</c:v>
                </c:pt>
                <c:pt idx="5776">
                  <c:v>55.853999999999999</c:v>
                </c:pt>
                <c:pt idx="5777">
                  <c:v>45.366999999999997</c:v>
                </c:pt>
                <c:pt idx="5778">
                  <c:v>44.453000000000003</c:v>
                </c:pt>
                <c:pt idx="5779">
                  <c:v>38.65</c:v>
                </c:pt>
                <c:pt idx="5780">
                  <c:v>47.883000000000003</c:v>
                </c:pt>
                <c:pt idx="5781">
                  <c:v>47.347000000000001</c:v>
                </c:pt>
                <c:pt idx="5782">
                  <c:v>45.845999999999997</c:v>
                </c:pt>
                <c:pt idx="5783">
                  <c:v>44.706000000000003</c:v>
                </c:pt>
                <c:pt idx="5784">
                  <c:v>52.999000000000002</c:v>
                </c:pt>
                <c:pt idx="5785">
                  <c:v>44.162999999999997</c:v>
                </c:pt>
                <c:pt idx="5786">
                  <c:v>48.954000000000001</c:v>
                </c:pt>
                <c:pt idx="5787">
                  <c:v>40.396000000000001</c:v>
                </c:pt>
                <c:pt idx="5788">
                  <c:v>50.637</c:v>
                </c:pt>
                <c:pt idx="5789">
                  <c:v>40.411999999999999</c:v>
                </c:pt>
                <c:pt idx="5790">
                  <c:v>62.978000000000002</c:v>
                </c:pt>
                <c:pt idx="5791">
                  <c:v>44.793999999999997</c:v>
                </c:pt>
                <c:pt idx="5792">
                  <c:v>54.097999999999999</c:v>
                </c:pt>
                <c:pt idx="5793">
                  <c:v>44.811999999999998</c:v>
                </c:pt>
                <c:pt idx="5794">
                  <c:v>37.627000000000002</c:v>
                </c:pt>
                <c:pt idx="5795">
                  <c:v>46.591000000000001</c:v>
                </c:pt>
                <c:pt idx="5796">
                  <c:v>43.167999999999999</c:v>
                </c:pt>
                <c:pt idx="5797">
                  <c:v>49.048999999999999</c:v>
                </c:pt>
                <c:pt idx="5798">
                  <c:v>54.963000000000001</c:v>
                </c:pt>
                <c:pt idx="5799">
                  <c:v>45.575000000000003</c:v>
                </c:pt>
                <c:pt idx="5800">
                  <c:v>53.225999999999999</c:v>
                </c:pt>
                <c:pt idx="5801">
                  <c:v>39.329000000000001</c:v>
                </c:pt>
                <c:pt idx="5802">
                  <c:v>49.680999999999997</c:v>
                </c:pt>
                <c:pt idx="5803">
                  <c:v>45.517000000000003</c:v>
                </c:pt>
                <c:pt idx="5804">
                  <c:v>41.612000000000002</c:v>
                </c:pt>
                <c:pt idx="5805">
                  <c:v>49.695</c:v>
                </c:pt>
                <c:pt idx="5806">
                  <c:v>46.661000000000001</c:v>
                </c:pt>
                <c:pt idx="5807">
                  <c:v>50.218000000000004</c:v>
                </c:pt>
                <c:pt idx="5808">
                  <c:v>46.203000000000003</c:v>
                </c:pt>
                <c:pt idx="5809">
                  <c:v>50.600999999999999</c:v>
                </c:pt>
                <c:pt idx="5810">
                  <c:v>44.118000000000002</c:v>
                </c:pt>
                <c:pt idx="5811">
                  <c:v>51.481999999999999</c:v>
                </c:pt>
                <c:pt idx="5812">
                  <c:v>49.783999999999999</c:v>
                </c:pt>
                <c:pt idx="5813">
                  <c:v>47.027000000000001</c:v>
                </c:pt>
                <c:pt idx="5814">
                  <c:v>48.203000000000003</c:v>
                </c:pt>
                <c:pt idx="5815">
                  <c:v>48.003999999999998</c:v>
                </c:pt>
                <c:pt idx="5816">
                  <c:v>52.008000000000003</c:v>
                </c:pt>
                <c:pt idx="5817">
                  <c:v>43.573</c:v>
                </c:pt>
                <c:pt idx="5818">
                  <c:v>44.014000000000003</c:v>
                </c:pt>
                <c:pt idx="5819">
                  <c:v>50.030999999999999</c:v>
                </c:pt>
                <c:pt idx="5820">
                  <c:v>40.683999999999997</c:v>
                </c:pt>
                <c:pt idx="5821">
                  <c:v>49.857999999999997</c:v>
                </c:pt>
                <c:pt idx="5822">
                  <c:v>44.030999999999999</c:v>
                </c:pt>
                <c:pt idx="5823">
                  <c:v>41.465000000000003</c:v>
                </c:pt>
                <c:pt idx="5824">
                  <c:v>54.319000000000003</c:v>
                </c:pt>
                <c:pt idx="5825">
                  <c:v>32.933999999999997</c:v>
                </c:pt>
                <c:pt idx="5826">
                  <c:v>51.701999999999998</c:v>
                </c:pt>
                <c:pt idx="5827">
                  <c:v>43.764000000000003</c:v>
                </c:pt>
                <c:pt idx="5828">
                  <c:v>45.162999999999997</c:v>
                </c:pt>
                <c:pt idx="5829">
                  <c:v>52.021000000000001</c:v>
                </c:pt>
                <c:pt idx="5830">
                  <c:v>53.298999999999999</c:v>
                </c:pt>
                <c:pt idx="5831">
                  <c:v>41.578000000000003</c:v>
                </c:pt>
                <c:pt idx="5832">
                  <c:v>44.884</c:v>
                </c:pt>
                <c:pt idx="5833">
                  <c:v>48.558</c:v>
                </c:pt>
                <c:pt idx="5834">
                  <c:v>50.182000000000002</c:v>
                </c:pt>
                <c:pt idx="5835">
                  <c:v>42.48</c:v>
                </c:pt>
                <c:pt idx="5836">
                  <c:v>45.898000000000003</c:v>
                </c:pt>
                <c:pt idx="5837">
                  <c:v>40.360999999999997</c:v>
                </c:pt>
                <c:pt idx="5838">
                  <c:v>39.307000000000002</c:v>
                </c:pt>
                <c:pt idx="5839">
                  <c:v>60.853000000000002</c:v>
                </c:pt>
                <c:pt idx="5840">
                  <c:v>38.728000000000002</c:v>
                </c:pt>
                <c:pt idx="5841">
                  <c:v>49.109000000000002</c:v>
                </c:pt>
                <c:pt idx="5842">
                  <c:v>48.8</c:v>
                </c:pt>
                <c:pt idx="5843">
                  <c:v>53.466000000000001</c:v>
                </c:pt>
                <c:pt idx="5844">
                  <c:v>53.204999999999998</c:v>
                </c:pt>
                <c:pt idx="5845">
                  <c:v>48.886000000000003</c:v>
                </c:pt>
                <c:pt idx="5846">
                  <c:v>41.877000000000002</c:v>
                </c:pt>
                <c:pt idx="5847">
                  <c:v>47.07</c:v>
                </c:pt>
                <c:pt idx="5848">
                  <c:v>44.03</c:v>
                </c:pt>
                <c:pt idx="5849">
                  <c:v>44.595999999999997</c:v>
                </c:pt>
                <c:pt idx="5850">
                  <c:v>59.497</c:v>
                </c:pt>
                <c:pt idx="5851">
                  <c:v>49.082000000000001</c:v>
                </c:pt>
                <c:pt idx="5852">
                  <c:v>41.488</c:v>
                </c:pt>
                <c:pt idx="5853">
                  <c:v>55.046999999999997</c:v>
                </c:pt>
                <c:pt idx="5854">
                  <c:v>43.920999999999999</c:v>
                </c:pt>
                <c:pt idx="5855">
                  <c:v>47.250999999999998</c:v>
                </c:pt>
                <c:pt idx="5856">
                  <c:v>52.868000000000002</c:v>
                </c:pt>
                <c:pt idx="5857">
                  <c:v>59.966000000000001</c:v>
                </c:pt>
                <c:pt idx="5858">
                  <c:v>45.017000000000003</c:v>
                </c:pt>
                <c:pt idx="5859">
                  <c:v>50.88</c:v>
                </c:pt>
                <c:pt idx="5860">
                  <c:v>53.91</c:v>
                </c:pt>
                <c:pt idx="5861">
                  <c:v>45.792999999999999</c:v>
                </c:pt>
                <c:pt idx="5862">
                  <c:v>50.930999999999997</c:v>
                </c:pt>
                <c:pt idx="5863">
                  <c:v>47.441000000000003</c:v>
                </c:pt>
                <c:pt idx="5864">
                  <c:v>42.631999999999998</c:v>
                </c:pt>
                <c:pt idx="5865">
                  <c:v>42.33</c:v>
                </c:pt>
                <c:pt idx="5866">
                  <c:v>48.823</c:v>
                </c:pt>
                <c:pt idx="5867">
                  <c:v>51.985999999999997</c:v>
                </c:pt>
                <c:pt idx="5868">
                  <c:v>60.798999999999999</c:v>
                </c:pt>
                <c:pt idx="5869">
                  <c:v>45.194000000000003</c:v>
                </c:pt>
                <c:pt idx="5870">
                  <c:v>46.34</c:v>
                </c:pt>
                <c:pt idx="5871">
                  <c:v>56.676000000000002</c:v>
                </c:pt>
                <c:pt idx="5872">
                  <c:v>53.759</c:v>
                </c:pt>
                <c:pt idx="5873">
                  <c:v>48.783999999999999</c:v>
                </c:pt>
                <c:pt idx="5874">
                  <c:v>42.133000000000003</c:v>
                </c:pt>
                <c:pt idx="5875">
                  <c:v>46.292000000000002</c:v>
                </c:pt>
                <c:pt idx="5876">
                  <c:v>47.57</c:v>
                </c:pt>
                <c:pt idx="5877">
                  <c:v>51.424999999999997</c:v>
                </c:pt>
                <c:pt idx="5878">
                  <c:v>46.808</c:v>
                </c:pt>
                <c:pt idx="5879">
                  <c:v>40.201999999999998</c:v>
                </c:pt>
                <c:pt idx="5880">
                  <c:v>48.7</c:v>
                </c:pt>
                <c:pt idx="5881">
                  <c:v>53.345999999999997</c:v>
                </c:pt>
                <c:pt idx="5882">
                  <c:v>54.268000000000001</c:v>
                </c:pt>
                <c:pt idx="5883">
                  <c:v>45.707000000000001</c:v>
                </c:pt>
                <c:pt idx="5884">
                  <c:v>49.817999999999998</c:v>
                </c:pt>
                <c:pt idx="5885">
                  <c:v>52.451000000000001</c:v>
                </c:pt>
                <c:pt idx="5886">
                  <c:v>44.631</c:v>
                </c:pt>
                <c:pt idx="5887">
                  <c:v>52.53</c:v>
                </c:pt>
                <c:pt idx="5888">
                  <c:v>59.143999999999998</c:v>
                </c:pt>
                <c:pt idx="5889">
                  <c:v>60.322000000000003</c:v>
                </c:pt>
                <c:pt idx="5890">
                  <c:v>44.116</c:v>
                </c:pt>
                <c:pt idx="5891">
                  <c:v>43.081000000000003</c:v>
                </c:pt>
                <c:pt idx="5892">
                  <c:v>44.061999999999998</c:v>
                </c:pt>
                <c:pt idx="5893">
                  <c:v>54.911999999999999</c:v>
                </c:pt>
                <c:pt idx="5894">
                  <c:v>42.561</c:v>
                </c:pt>
                <c:pt idx="5895">
                  <c:v>45.261000000000003</c:v>
                </c:pt>
                <c:pt idx="5896">
                  <c:v>43.94</c:v>
                </c:pt>
                <c:pt idx="5897">
                  <c:v>41.63</c:v>
                </c:pt>
                <c:pt idx="5898">
                  <c:v>39.040999999999997</c:v>
                </c:pt>
                <c:pt idx="5899">
                  <c:v>50.747</c:v>
                </c:pt>
                <c:pt idx="5900">
                  <c:v>50.235999999999997</c:v>
                </c:pt>
                <c:pt idx="5901">
                  <c:v>58.304000000000002</c:v>
                </c:pt>
                <c:pt idx="5902">
                  <c:v>53.201000000000001</c:v>
                </c:pt>
                <c:pt idx="5903">
                  <c:v>40.770000000000003</c:v>
                </c:pt>
                <c:pt idx="5904">
                  <c:v>35.926000000000002</c:v>
                </c:pt>
                <c:pt idx="5905">
                  <c:v>40.292999999999999</c:v>
                </c:pt>
                <c:pt idx="5906">
                  <c:v>48.11</c:v>
                </c:pt>
                <c:pt idx="5907">
                  <c:v>49.414999999999999</c:v>
                </c:pt>
                <c:pt idx="5908">
                  <c:v>53.386000000000003</c:v>
                </c:pt>
                <c:pt idx="5909">
                  <c:v>49.070999999999998</c:v>
                </c:pt>
                <c:pt idx="5910">
                  <c:v>45.807000000000002</c:v>
                </c:pt>
                <c:pt idx="5911">
                  <c:v>52.052999999999997</c:v>
                </c:pt>
                <c:pt idx="5912">
                  <c:v>40.161000000000001</c:v>
                </c:pt>
                <c:pt idx="5913">
                  <c:v>47.706000000000003</c:v>
                </c:pt>
                <c:pt idx="5914">
                  <c:v>40.502000000000002</c:v>
                </c:pt>
                <c:pt idx="5915">
                  <c:v>36.308999999999997</c:v>
                </c:pt>
                <c:pt idx="5916">
                  <c:v>48.164999999999999</c:v>
                </c:pt>
                <c:pt idx="5917">
                  <c:v>38.104999999999997</c:v>
                </c:pt>
                <c:pt idx="5918">
                  <c:v>56.881999999999998</c:v>
                </c:pt>
                <c:pt idx="5919">
                  <c:v>45.298999999999999</c:v>
                </c:pt>
                <c:pt idx="5920">
                  <c:v>34.540999999999997</c:v>
                </c:pt>
                <c:pt idx="5921">
                  <c:v>47.212000000000003</c:v>
                </c:pt>
                <c:pt idx="5922">
                  <c:v>29.577000000000002</c:v>
                </c:pt>
                <c:pt idx="5923">
                  <c:v>41.780999999999999</c:v>
                </c:pt>
                <c:pt idx="5924">
                  <c:v>33.651000000000003</c:v>
                </c:pt>
                <c:pt idx="5925">
                  <c:v>42.070999999999998</c:v>
                </c:pt>
                <c:pt idx="5926">
                  <c:v>54.569000000000003</c:v>
                </c:pt>
                <c:pt idx="5927">
                  <c:v>44.232999999999997</c:v>
                </c:pt>
                <c:pt idx="5928">
                  <c:v>52.378999999999998</c:v>
                </c:pt>
                <c:pt idx="5929">
                  <c:v>48.234000000000002</c:v>
                </c:pt>
                <c:pt idx="5930">
                  <c:v>44.095999999999997</c:v>
                </c:pt>
                <c:pt idx="5931">
                  <c:v>49.962000000000003</c:v>
                </c:pt>
                <c:pt idx="5932">
                  <c:v>44.500999999999998</c:v>
                </c:pt>
                <c:pt idx="5933">
                  <c:v>53.962000000000003</c:v>
                </c:pt>
                <c:pt idx="5934">
                  <c:v>54.194000000000003</c:v>
                </c:pt>
                <c:pt idx="5935">
                  <c:v>52.332000000000001</c:v>
                </c:pt>
                <c:pt idx="5936">
                  <c:v>52.433</c:v>
                </c:pt>
                <c:pt idx="5937">
                  <c:v>54.427999999999997</c:v>
                </c:pt>
                <c:pt idx="5938">
                  <c:v>42.290999999999997</c:v>
                </c:pt>
                <c:pt idx="5939">
                  <c:v>50.252000000000002</c:v>
                </c:pt>
                <c:pt idx="5940">
                  <c:v>34.127000000000002</c:v>
                </c:pt>
                <c:pt idx="5941">
                  <c:v>41.31</c:v>
                </c:pt>
                <c:pt idx="5942">
                  <c:v>40.978999999999999</c:v>
                </c:pt>
                <c:pt idx="5943">
                  <c:v>50.991999999999997</c:v>
                </c:pt>
                <c:pt idx="5944">
                  <c:v>44.298000000000002</c:v>
                </c:pt>
                <c:pt idx="5945">
                  <c:v>47.331000000000003</c:v>
                </c:pt>
                <c:pt idx="5946">
                  <c:v>59.542999999999999</c:v>
                </c:pt>
                <c:pt idx="5947">
                  <c:v>49.249000000000002</c:v>
                </c:pt>
                <c:pt idx="5948">
                  <c:v>54.947000000000003</c:v>
                </c:pt>
                <c:pt idx="5949">
                  <c:v>51.649000000000001</c:v>
                </c:pt>
                <c:pt idx="5950">
                  <c:v>47.326000000000001</c:v>
                </c:pt>
                <c:pt idx="5951">
                  <c:v>37.607999999999997</c:v>
                </c:pt>
                <c:pt idx="5952">
                  <c:v>43.069000000000003</c:v>
                </c:pt>
                <c:pt idx="5953">
                  <c:v>52.286999999999999</c:v>
                </c:pt>
                <c:pt idx="5954">
                  <c:v>40.944000000000003</c:v>
                </c:pt>
                <c:pt idx="5955">
                  <c:v>56.207999999999998</c:v>
                </c:pt>
                <c:pt idx="5956">
                  <c:v>64.254000000000005</c:v>
                </c:pt>
                <c:pt idx="5957">
                  <c:v>48.777999999999999</c:v>
                </c:pt>
                <c:pt idx="5958">
                  <c:v>43.798999999999999</c:v>
                </c:pt>
                <c:pt idx="5959">
                  <c:v>36.984000000000002</c:v>
                </c:pt>
                <c:pt idx="5960">
                  <c:v>46.368000000000002</c:v>
                </c:pt>
                <c:pt idx="5961">
                  <c:v>57.808999999999997</c:v>
                </c:pt>
                <c:pt idx="5962">
                  <c:v>44.88</c:v>
                </c:pt>
                <c:pt idx="5963">
                  <c:v>40.938000000000002</c:v>
                </c:pt>
                <c:pt idx="5964">
                  <c:v>39.363</c:v>
                </c:pt>
                <c:pt idx="5965">
                  <c:v>49.192999999999998</c:v>
                </c:pt>
                <c:pt idx="5966">
                  <c:v>58.768000000000001</c:v>
                </c:pt>
                <c:pt idx="5967">
                  <c:v>49.302</c:v>
                </c:pt>
                <c:pt idx="5968">
                  <c:v>44.421999999999997</c:v>
                </c:pt>
                <c:pt idx="5969">
                  <c:v>36.343000000000004</c:v>
                </c:pt>
                <c:pt idx="5970">
                  <c:v>50.893000000000001</c:v>
                </c:pt>
                <c:pt idx="5971">
                  <c:v>57.137</c:v>
                </c:pt>
                <c:pt idx="5972">
                  <c:v>47.095999999999997</c:v>
                </c:pt>
                <c:pt idx="5973">
                  <c:v>43.694000000000003</c:v>
                </c:pt>
                <c:pt idx="5974">
                  <c:v>52.5</c:v>
                </c:pt>
                <c:pt idx="5975">
                  <c:v>46.383000000000003</c:v>
                </c:pt>
                <c:pt idx="5976">
                  <c:v>48</c:v>
                </c:pt>
                <c:pt idx="5977">
                  <c:v>54</c:v>
                </c:pt>
                <c:pt idx="5978">
                  <c:v>49.156999999999996</c:v>
                </c:pt>
                <c:pt idx="5979">
                  <c:v>48.807000000000002</c:v>
                </c:pt>
                <c:pt idx="5980">
                  <c:v>44.822000000000003</c:v>
                </c:pt>
                <c:pt idx="5981">
                  <c:v>50.02</c:v>
                </c:pt>
                <c:pt idx="5982">
                  <c:v>50.417000000000002</c:v>
                </c:pt>
                <c:pt idx="5983">
                  <c:v>44.893999999999998</c:v>
                </c:pt>
                <c:pt idx="5984">
                  <c:v>58.286000000000001</c:v>
                </c:pt>
                <c:pt idx="5985">
                  <c:v>52.408000000000001</c:v>
                </c:pt>
                <c:pt idx="5986">
                  <c:v>51.951000000000001</c:v>
                </c:pt>
                <c:pt idx="5987">
                  <c:v>38.622999999999998</c:v>
                </c:pt>
                <c:pt idx="5988">
                  <c:v>43.676000000000002</c:v>
                </c:pt>
                <c:pt idx="5989">
                  <c:v>51.915999999999997</c:v>
                </c:pt>
                <c:pt idx="5990">
                  <c:v>50.512999999999998</c:v>
                </c:pt>
                <c:pt idx="5991">
                  <c:v>44.256</c:v>
                </c:pt>
                <c:pt idx="5992">
                  <c:v>40.648000000000003</c:v>
                </c:pt>
                <c:pt idx="5993">
                  <c:v>33.719000000000001</c:v>
                </c:pt>
                <c:pt idx="5994">
                  <c:v>47.338000000000001</c:v>
                </c:pt>
                <c:pt idx="5995">
                  <c:v>50.774999999999999</c:v>
                </c:pt>
                <c:pt idx="5996">
                  <c:v>47.826999999999998</c:v>
                </c:pt>
                <c:pt idx="5997">
                  <c:v>54.222000000000001</c:v>
                </c:pt>
                <c:pt idx="5998">
                  <c:v>45.569000000000003</c:v>
                </c:pt>
                <c:pt idx="5999">
                  <c:v>44.776000000000003</c:v>
                </c:pt>
                <c:pt idx="6000">
                  <c:v>51.32</c:v>
                </c:pt>
                <c:pt idx="6001">
                  <c:v>42.378</c:v>
                </c:pt>
                <c:pt idx="6002">
                  <c:v>49.774999999999999</c:v>
                </c:pt>
                <c:pt idx="6003">
                  <c:v>50.889000000000003</c:v>
                </c:pt>
                <c:pt idx="6004">
                  <c:v>41.881999999999998</c:v>
                </c:pt>
                <c:pt idx="6005">
                  <c:v>50.408000000000001</c:v>
                </c:pt>
                <c:pt idx="6006">
                  <c:v>51.485999999999997</c:v>
                </c:pt>
                <c:pt idx="6007">
                  <c:v>46.81</c:v>
                </c:pt>
                <c:pt idx="6008">
                  <c:v>45.043999999999997</c:v>
                </c:pt>
                <c:pt idx="6009">
                  <c:v>40.104999999999997</c:v>
                </c:pt>
                <c:pt idx="6010">
                  <c:v>44.189</c:v>
                </c:pt>
                <c:pt idx="6011">
                  <c:v>43.082999999999998</c:v>
                </c:pt>
                <c:pt idx="6012">
                  <c:v>54.564999999999998</c:v>
                </c:pt>
                <c:pt idx="6013">
                  <c:v>48.994</c:v>
                </c:pt>
                <c:pt idx="6014">
                  <c:v>44.116999999999997</c:v>
                </c:pt>
                <c:pt idx="6015">
                  <c:v>39.874000000000002</c:v>
                </c:pt>
                <c:pt idx="6016">
                  <c:v>44.399000000000001</c:v>
                </c:pt>
                <c:pt idx="6017">
                  <c:v>49.215000000000003</c:v>
                </c:pt>
                <c:pt idx="6018">
                  <c:v>47.691000000000003</c:v>
                </c:pt>
                <c:pt idx="6019">
                  <c:v>42.073</c:v>
                </c:pt>
                <c:pt idx="6020">
                  <c:v>43.863999999999997</c:v>
                </c:pt>
                <c:pt idx="6021">
                  <c:v>46.244</c:v>
                </c:pt>
                <c:pt idx="6022">
                  <c:v>41.59</c:v>
                </c:pt>
                <c:pt idx="6023">
                  <c:v>42.393000000000001</c:v>
                </c:pt>
                <c:pt idx="6024">
                  <c:v>51.484000000000002</c:v>
                </c:pt>
                <c:pt idx="6025">
                  <c:v>45.453000000000003</c:v>
                </c:pt>
                <c:pt idx="6026">
                  <c:v>45.975000000000001</c:v>
                </c:pt>
                <c:pt idx="6027">
                  <c:v>49.238999999999997</c:v>
                </c:pt>
                <c:pt idx="6028">
                  <c:v>51.082999999999998</c:v>
                </c:pt>
                <c:pt idx="6029">
                  <c:v>32.982999999999997</c:v>
                </c:pt>
                <c:pt idx="6030">
                  <c:v>40.491</c:v>
                </c:pt>
                <c:pt idx="6031">
                  <c:v>38.829000000000001</c:v>
                </c:pt>
                <c:pt idx="6032">
                  <c:v>40.335999999999999</c:v>
                </c:pt>
                <c:pt idx="6033">
                  <c:v>46.386000000000003</c:v>
                </c:pt>
                <c:pt idx="6034">
                  <c:v>45.091000000000001</c:v>
                </c:pt>
                <c:pt idx="6035">
                  <c:v>43.363</c:v>
                </c:pt>
                <c:pt idx="6036">
                  <c:v>47.89</c:v>
                </c:pt>
                <c:pt idx="6037">
                  <c:v>37.78</c:v>
                </c:pt>
                <c:pt idx="6038">
                  <c:v>51.640999999999998</c:v>
                </c:pt>
                <c:pt idx="6039">
                  <c:v>49.210999999999999</c:v>
                </c:pt>
                <c:pt idx="6040">
                  <c:v>46.874000000000002</c:v>
                </c:pt>
                <c:pt idx="6041">
                  <c:v>36.338999999999999</c:v>
                </c:pt>
                <c:pt idx="6042">
                  <c:v>53.688000000000002</c:v>
                </c:pt>
                <c:pt idx="6043">
                  <c:v>48.067</c:v>
                </c:pt>
                <c:pt idx="6044">
                  <c:v>51.040999999999997</c:v>
                </c:pt>
                <c:pt idx="6045">
                  <c:v>47.523000000000003</c:v>
                </c:pt>
                <c:pt idx="6046">
                  <c:v>38.122999999999998</c:v>
                </c:pt>
                <c:pt idx="6047">
                  <c:v>40.404000000000003</c:v>
                </c:pt>
                <c:pt idx="6048">
                  <c:v>50.290999999999997</c:v>
                </c:pt>
                <c:pt idx="6049">
                  <c:v>52.118000000000002</c:v>
                </c:pt>
                <c:pt idx="6050">
                  <c:v>33.566000000000003</c:v>
                </c:pt>
                <c:pt idx="6051">
                  <c:v>45.408999999999999</c:v>
                </c:pt>
                <c:pt idx="6052">
                  <c:v>50.326999999999998</c:v>
                </c:pt>
                <c:pt idx="6053">
                  <c:v>47.024999999999999</c:v>
                </c:pt>
                <c:pt idx="6054">
                  <c:v>32.176000000000002</c:v>
                </c:pt>
                <c:pt idx="6055">
                  <c:v>43.722000000000001</c:v>
                </c:pt>
                <c:pt idx="6056">
                  <c:v>37.71</c:v>
                </c:pt>
                <c:pt idx="6057">
                  <c:v>41.356000000000002</c:v>
                </c:pt>
                <c:pt idx="6058">
                  <c:v>45.500999999999998</c:v>
                </c:pt>
                <c:pt idx="6059">
                  <c:v>44.936999999999998</c:v>
                </c:pt>
                <c:pt idx="6060">
                  <c:v>43.392000000000003</c:v>
                </c:pt>
                <c:pt idx="6061">
                  <c:v>51.844999999999999</c:v>
                </c:pt>
                <c:pt idx="6062">
                  <c:v>48.652999999999999</c:v>
                </c:pt>
                <c:pt idx="6063">
                  <c:v>35.494999999999997</c:v>
                </c:pt>
                <c:pt idx="6064">
                  <c:v>47.28</c:v>
                </c:pt>
                <c:pt idx="6065">
                  <c:v>45.497999999999998</c:v>
                </c:pt>
                <c:pt idx="6066">
                  <c:v>52.402999999999999</c:v>
                </c:pt>
                <c:pt idx="6067">
                  <c:v>52.845999999999997</c:v>
                </c:pt>
                <c:pt idx="6068">
                  <c:v>47.109000000000002</c:v>
                </c:pt>
                <c:pt idx="6069">
                  <c:v>41.575000000000003</c:v>
                </c:pt>
                <c:pt idx="6070">
                  <c:v>40.991</c:v>
                </c:pt>
                <c:pt idx="6071">
                  <c:v>38.564</c:v>
                </c:pt>
                <c:pt idx="6072">
                  <c:v>38.823</c:v>
                </c:pt>
                <c:pt idx="6073">
                  <c:v>42.313000000000002</c:v>
                </c:pt>
                <c:pt idx="6074">
                  <c:v>45.387999999999998</c:v>
                </c:pt>
                <c:pt idx="6075">
                  <c:v>45.374000000000002</c:v>
                </c:pt>
                <c:pt idx="6076">
                  <c:v>51.228000000000002</c:v>
                </c:pt>
                <c:pt idx="6077">
                  <c:v>34.633000000000003</c:v>
                </c:pt>
                <c:pt idx="6078">
                  <c:v>49.66</c:v>
                </c:pt>
                <c:pt idx="6079">
                  <c:v>38.354999999999997</c:v>
                </c:pt>
                <c:pt idx="6080">
                  <c:v>49.698999999999998</c:v>
                </c:pt>
                <c:pt idx="6081">
                  <c:v>36.787999999999997</c:v>
                </c:pt>
                <c:pt idx="6082">
                  <c:v>42.447000000000003</c:v>
                </c:pt>
                <c:pt idx="6083">
                  <c:v>39.954000000000001</c:v>
                </c:pt>
                <c:pt idx="6084">
                  <c:v>45.912999999999997</c:v>
                </c:pt>
                <c:pt idx="6085">
                  <c:v>48.027999999999999</c:v>
                </c:pt>
                <c:pt idx="6086">
                  <c:v>57.573999999999998</c:v>
                </c:pt>
                <c:pt idx="6087">
                  <c:v>47.752000000000002</c:v>
                </c:pt>
                <c:pt idx="6088">
                  <c:v>45.201000000000001</c:v>
                </c:pt>
                <c:pt idx="6089">
                  <c:v>38.652999999999999</c:v>
                </c:pt>
                <c:pt idx="6090">
                  <c:v>60.279000000000003</c:v>
                </c:pt>
                <c:pt idx="6091">
                  <c:v>47.850999999999999</c:v>
                </c:pt>
                <c:pt idx="6092">
                  <c:v>47.212000000000003</c:v>
                </c:pt>
                <c:pt idx="6093">
                  <c:v>47.808</c:v>
                </c:pt>
                <c:pt idx="6094">
                  <c:v>50.435000000000002</c:v>
                </c:pt>
                <c:pt idx="6095">
                  <c:v>49.109000000000002</c:v>
                </c:pt>
                <c:pt idx="6096">
                  <c:v>39.631999999999998</c:v>
                </c:pt>
                <c:pt idx="6097">
                  <c:v>39.899000000000001</c:v>
                </c:pt>
                <c:pt idx="6098">
                  <c:v>38.799999999999997</c:v>
                </c:pt>
                <c:pt idx="6099">
                  <c:v>45.173999999999999</c:v>
                </c:pt>
                <c:pt idx="6100">
                  <c:v>43.344999999999999</c:v>
                </c:pt>
                <c:pt idx="6101">
                  <c:v>46.750999999999998</c:v>
                </c:pt>
                <c:pt idx="6102">
                  <c:v>51.185000000000002</c:v>
                </c:pt>
                <c:pt idx="6103">
                  <c:v>52.201999999999998</c:v>
                </c:pt>
                <c:pt idx="6104">
                  <c:v>45.429000000000002</c:v>
                </c:pt>
                <c:pt idx="6105">
                  <c:v>35.527999999999999</c:v>
                </c:pt>
                <c:pt idx="6106">
                  <c:v>44.106999999999999</c:v>
                </c:pt>
                <c:pt idx="6107">
                  <c:v>47.811999999999998</c:v>
                </c:pt>
                <c:pt idx="6108">
                  <c:v>39.808</c:v>
                </c:pt>
                <c:pt idx="6109">
                  <c:v>51.594000000000001</c:v>
                </c:pt>
                <c:pt idx="6110">
                  <c:v>56.216999999999999</c:v>
                </c:pt>
                <c:pt idx="6111">
                  <c:v>45.377000000000002</c:v>
                </c:pt>
                <c:pt idx="6112">
                  <c:v>44.35</c:v>
                </c:pt>
                <c:pt idx="6113">
                  <c:v>40.634</c:v>
                </c:pt>
                <c:pt idx="6114">
                  <c:v>46.715000000000003</c:v>
                </c:pt>
                <c:pt idx="6115">
                  <c:v>37.368000000000002</c:v>
                </c:pt>
                <c:pt idx="6116">
                  <c:v>35.783000000000001</c:v>
                </c:pt>
                <c:pt idx="6117">
                  <c:v>44.158999999999999</c:v>
                </c:pt>
                <c:pt idx="6118">
                  <c:v>41.338000000000001</c:v>
                </c:pt>
                <c:pt idx="6119">
                  <c:v>44.372999999999998</c:v>
                </c:pt>
                <c:pt idx="6120">
                  <c:v>46.128</c:v>
                </c:pt>
                <c:pt idx="6121">
                  <c:v>43.609000000000002</c:v>
                </c:pt>
                <c:pt idx="6122">
                  <c:v>37.970999999999997</c:v>
                </c:pt>
                <c:pt idx="6123">
                  <c:v>53.293999999999997</c:v>
                </c:pt>
                <c:pt idx="6124">
                  <c:v>44.244999999999997</c:v>
                </c:pt>
                <c:pt idx="6125">
                  <c:v>37.180999999999997</c:v>
                </c:pt>
                <c:pt idx="6126">
                  <c:v>47.462000000000003</c:v>
                </c:pt>
                <c:pt idx="6127">
                  <c:v>37.69</c:v>
                </c:pt>
                <c:pt idx="6128">
                  <c:v>50.164000000000001</c:v>
                </c:pt>
                <c:pt idx="6129">
                  <c:v>36.933</c:v>
                </c:pt>
                <c:pt idx="6130">
                  <c:v>35.476999999999997</c:v>
                </c:pt>
                <c:pt idx="6131">
                  <c:v>32.936999999999998</c:v>
                </c:pt>
                <c:pt idx="6132">
                  <c:v>38.892000000000003</c:v>
                </c:pt>
                <c:pt idx="6133">
                  <c:v>51.241</c:v>
                </c:pt>
                <c:pt idx="6134">
                  <c:v>51.612000000000002</c:v>
                </c:pt>
                <c:pt idx="6135">
                  <c:v>43.201000000000001</c:v>
                </c:pt>
                <c:pt idx="6136">
                  <c:v>42.075000000000003</c:v>
                </c:pt>
                <c:pt idx="6137">
                  <c:v>42.499000000000002</c:v>
                </c:pt>
                <c:pt idx="6138">
                  <c:v>40.604999999999997</c:v>
                </c:pt>
                <c:pt idx="6139">
                  <c:v>48.713999999999999</c:v>
                </c:pt>
                <c:pt idx="6140">
                  <c:v>48.927</c:v>
                </c:pt>
                <c:pt idx="6141">
                  <c:v>38.508000000000003</c:v>
                </c:pt>
                <c:pt idx="6142">
                  <c:v>44.168999999999997</c:v>
                </c:pt>
                <c:pt idx="6143">
                  <c:v>48.613999999999997</c:v>
                </c:pt>
                <c:pt idx="6144">
                  <c:v>45.637</c:v>
                </c:pt>
                <c:pt idx="6145">
                  <c:v>48.44</c:v>
                </c:pt>
                <c:pt idx="6146">
                  <c:v>38.89</c:v>
                </c:pt>
                <c:pt idx="6147">
                  <c:v>45.667999999999999</c:v>
                </c:pt>
                <c:pt idx="6148">
                  <c:v>59.743000000000002</c:v>
                </c:pt>
                <c:pt idx="6149">
                  <c:v>43.011000000000003</c:v>
                </c:pt>
                <c:pt idx="6150">
                  <c:v>43.408999999999999</c:v>
                </c:pt>
                <c:pt idx="6151">
                  <c:v>41.1</c:v>
                </c:pt>
                <c:pt idx="6152">
                  <c:v>51.991999999999997</c:v>
                </c:pt>
                <c:pt idx="6153">
                  <c:v>41.426000000000002</c:v>
                </c:pt>
                <c:pt idx="6154">
                  <c:v>49.84</c:v>
                </c:pt>
                <c:pt idx="6155">
                  <c:v>45.149000000000001</c:v>
                </c:pt>
                <c:pt idx="6156">
                  <c:v>55.884999999999998</c:v>
                </c:pt>
                <c:pt idx="6157">
                  <c:v>49.427999999999997</c:v>
                </c:pt>
                <c:pt idx="6158">
                  <c:v>51.610999999999997</c:v>
                </c:pt>
                <c:pt idx="6159">
                  <c:v>50.637999999999998</c:v>
                </c:pt>
                <c:pt idx="6160">
                  <c:v>50.723999999999997</c:v>
                </c:pt>
                <c:pt idx="6161">
                  <c:v>39.533999999999999</c:v>
                </c:pt>
                <c:pt idx="6162">
                  <c:v>42.762999999999998</c:v>
                </c:pt>
                <c:pt idx="6163">
                  <c:v>52.405999999999999</c:v>
                </c:pt>
                <c:pt idx="6164">
                  <c:v>44.168999999999997</c:v>
                </c:pt>
                <c:pt idx="6165">
                  <c:v>43.024999999999999</c:v>
                </c:pt>
                <c:pt idx="6166">
                  <c:v>54.06</c:v>
                </c:pt>
                <c:pt idx="6167">
                  <c:v>53.709000000000003</c:v>
                </c:pt>
                <c:pt idx="6168">
                  <c:v>46.41</c:v>
                </c:pt>
                <c:pt idx="6169">
                  <c:v>43.970999999999997</c:v>
                </c:pt>
                <c:pt idx="6170">
                  <c:v>37.167999999999999</c:v>
                </c:pt>
                <c:pt idx="6171">
                  <c:v>46.308</c:v>
                </c:pt>
                <c:pt idx="6172">
                  <c:v>52.345999999999997</c:v>
                </c:pt>
                <c:pt idx="6173">
                  <c:v>46.246000000000002</c:v>
                </c:pt>
                <c:pt idx="6174">
                  <c:v>42.109000000000002</c:v>
                </c:pt>
                <c:pt idx="6175">
                  <c:v>42.058</c:v>
                </c:pt>
                <c:pt idx="6176">
                  <c:v>45.023000000000003</c:v>
                </c:pt>
                <c:pt idx="6177">
                  <c:v>45.076000000000001</c:v>
                </c:pt>
                <c:pt idx="6178">
                  <c:v>40.898000000000003</c:v>
                </c:pt>
                <c:pt idx="6179">
                  <c:v>47.191000000000003</c:v>
                </c:pt>
                <c:pt idx="6180">
                  <c:v>42.938000000000002</c:v>
                </c:pt>
                <c:pt idx="6181">
                  <c:v>61.372</c:v>
                </c:pt>
                <c:pt idx="6182">
                  <c:v>41.921999999999997</c:v>
                </c:pt>
                <c:pt idx="6183">
                  <c:v>46.058</c:v>
                </c:pt>
                <c:pt idx="6184">
                  <c:v>35.606000000000002</c:v>
                </c:pt>
                <c:pt idx="6185">
                  <c:v>46.262</c:v>
                </c:pt>
                <c:pt idx="6186">
                  <c:v>45.892000000000003</c:v>
                </c:pt>
                <c:pt idx="6187">
                  <c:v>59.12</c:v>
                </c:pt>
                <c:pt idx="6188">
                  <c:v>49.344000000000001</c:v>
                </c:pt>
                <c:pt idx="6189">
                  <c:v>39.619999999999997</c:v>
                </c:pt>
                <c:pt idx="6190">
                  <c:v>37.901000000000003</c:v>
                </c:pt>
                <c:pt idx="6191">
                  <c:v>53.027999999999999</c:v>
                </c:pt>
                <c:pt idx="6192">
                  <c:v>54.468000000000004</c:v>
                </c:pt>
                <c:pt idx="6193">
                  <c:v>41.597000000000001</c:v>
                </c:pt>
                <c:pt idx="6194">
                  <c:v>51.408000000000001</c:v>
                </c:pt>
                <c:pt idx="6195">
                  <c:v>31.338999999999999</c:v>
                </c:pt>
                <c:pt idx="6196">
                  <c:v>47.384</c:v>
                </c:pt>
                <c:pt idx="6197">
                  <c:v>38.741</c:v>
                </c:pt>
                <c:pt idx="6198">
                  <c:v>41.962000000000003</c:v>
                </c:pt>
                <c:pt idx="6199">
                  <c:v>36.941000000000003</c:v>
                </c:pt>
                <c:pt idx="6200">
                  <c:v>46.521999999999998</c:v>
                </c:pt>
                <c:pt idx="6201">
                  <c:v>54.433999999999997</c:v>
                </c:pt>
                <c:pt idx="6202">
                  <c:v>40.277000000000001</c:v>
                </c:pt>
                <c:pt idx="6203">
                  <c:v>38.956000000000003</c:v>
                </c:pt>
                <c:pt idx="6204">
                  <c:v>46.86</c:v>
                </c:pt>
                <c:pt idx="6205">
                  <c:v>46.436</c:v>
                </c:pt>
                <c:pt idx="6206">
                  <c:v>46.712000000000003</c:v>
                </c:pt>
                <c:pt idx="6207">
                  <c:v>48.423999999999999</c:v>
                </c:pt>
                <c:pt idx="6208">
                  <c:v>41.281999999999996</c:v>
                </c:pt>
                <c:pt idx="6209">
                  <c:v>49.353000000000002</c:v>
                </c:pt>
                <c:pt idx="6210">
                  <c:v>50.658999999999999</c:v>
                </c:pt>
                <c:pt idx="6211">
                  <c:v>39.311999999999998</c:v>
                </c:pt>
                <c:pt idx="6212">
                  <c:v>37.784999999999997</c:v>
                </c:pt>
                <c:pt idx="6213">
                  <c:v>42.649000000000001</c:v>
                </c:pt>
                <c:pt idx="6214">
                  <c:v>52.582000000000001</c:v>
                </c:pt>
                <c:pt idx="6215">
                  <c:v>63.215000000000003</c:v>
                </c:pt>
                <c:pt idx="6216">
                  <c:v>44.654000000000003</c:v>
                </c:pt>
                <c:pt idx="6217">
                  <c:v>33.762</c:v>
                </c:pt>
                <c:pt idx="6218">
                  <c:v>36.960999999999999</c:v>
                </c:pt>
                <c:pt idx="6219">
                  <c:v>50.603999999999999</c:v>
                </c:pt>
                <c:pt idx="6220">
                  <c:v>46.014000000000003</c:v>
                </c:pt>
                <c:pt idx="6221">
                  <c:v>47.468000000000004</c:v>
                </c:pt>
                <c:pt idx="6222">
                  <c:v>44.569000000000003</c:v>
                </c:pt>
                <c:pt idx="6223">
                  <c:v>42.499000000000002</c:v>
                </c:pt>
                <c:pt idx="6224">
                  <c:v>51.445999999999998</c:v>
                </c:pt>
                <c:pt idx="6225">
                  <c:v>57.131999999999998</c:v>
                </c:pt>
                <c:pt idx="6226">
                  <c:v>62.015000000000001</c:v>
                </c:pt>
                <c:pt idx="6227">
                  <c:v>55.908000000000001</c:v>
                </c:pt>
                <c:pt idx="6228">
                  <c:v>40.723999999999997</c:v>
                </c:pt>
                <c:pt idx="6229">
                  <c:v>45.893999999999998</c:v>
                </c:pt>
                <c:pt idx="6230">
                  <c:v>50.972999999999999</c:v>
                </c:pt>
                <c:pt idx="6231">
                  <c:v>42.86</c:v>
                </c:pt>
                <c:pt idx="6232">
                  <c:v>45.625999999999998</c:v>
                </c:pt>
                <c:pt idx="6233">
                  <c:v>44.246000000000002</c:v>
                </c:pt>
                <c:pt idx="6234">
                  <c:v>47.313000000000002</c:v>
                </c:pt>
                <c:pt idx="6235">
                  <c:v>46.24</c:v>
                </c:pt>
                <c:pt idx="6236">
                  <c:v>44.186999999999998</c:v>
                </c:pt>
                <c:pt idx="6237">
                  <c:v>46.384999999999998</c:v>
                </c:pt>
                <c:pt idx="6238">
                  <c:v>38.997</c:v>
                </c:pt>
                <c:pt idx="6239">
                  <c:v>34.591999999999999</c:v>
                </c:pt>
                <c:pt idx="6240">
                  <c:v>43.244</c:v>
                </c:pt>
                <c:pt idx="6241">
                  <c:v>46.97</c:v>
                </c:pt>
                <c:pt idx="6242">
                  <c:v>54.932000000000002</c:v>
                </c:pt>
                <c:pt idx="6243">
                  <c:v>40.433999999999997</c:v>
                </c:pt>
                <c:pt idx="6244">
                  <c:v>42.024000000000001</c:v>
                </c:pt>
                <c:pt idx="6245">
                  <c:v>46.481999999999999</c:v>
                </c:pt>
                <c:pt idx="6246">
                  <c:v>35.121000000000002</c:v>
                </c:pt>
                <c:pt idx="6247">
                  <c:v>55.113</c:v>
                </c:pt>
                <c:pt idx="6248">
                  <c:v>45.668999999999997</c:v>
                </c:pt>
                <c:pt idx="6249">
                  <c:v>42.948999999999998</c:v>
                </c:pt>
                <c:pt idx="6250">
                  <c:v>56.29</c:v>
                </c:pt>
                <c:pt idx="6251">
                  <c:v>42.101999999999997</c:v>
                </c:pt>
                <c:pt idx="6252">
                  <c:v>48.027000000000001</c:v>
                </c:pt>
                <c:pt idx="6253">
                  <c:v>47.491</c:v>
                </c:pt>
                <c:pt idx="6254">
                  <c:v>44.485999999999997</c:v>
                </c:pt>
                <c:pt idx="6255">
                  <c:v>44.572000000000003</c:v>
                </c:pt>
                <c:pt idx="6256">
                  <c:v>47.539000000000001</c:v>
                </c:pt>
                <c:pt idx="6257">
                  <c:v>39.704000000000001</c:v>
                </c:pt>
                <c:pt idx="6258">
                  <c:v>55.497</c:v>
                </c:pt>
                <c:pt idx="6259">
                  <c:v>45.155999999999999</c:v>
                </c:pt>
                <c:pt idx="6260">
                  <c:v>44.485999999999997</c:v>
                </c:pt>
                <c:pt idx="6261">
                  <c:v>59.042000000000002</c:v>
                </c:pt>
                <c:pt idx="6262">
                  <c:v>44.521000000000001</c:v>
                </c:pt>
                <c:pt idx="6263">
                  <c:v>55.722999999999999</c:v>
                </c:pt>
                <c:pt idx="6264">
                  <c:v>40.825000000000003</c:v>
                </c:pt>
                <c:pt idx="6265">
                  <c:v>49.061</c:v>
                </c:pt>
                <c:pt idx="6266">
                  <c:v>47.625999999999998</c:v>
                </c:pt>
                <c:pt idx="6267">
                  <c:v>46.857999999999997</c:v>
                </c:pt>
                <c:pt idx="6268">
                  <c:v>63.838000000000001</c:v>
                </c:pt>
                <c:pt idx="6269">
                  <c:v>39.366</c:v>
                </c:pt>
                <c:pt idx="6270">
                  <c:v>48.911999999999999</c:v>
                </c:pt>
                <c:pt idx="6271">
                  <c:v>48.314999999999998</c:v>
                </c:pt>
                <c:pt idx="6272">
                  <c:v>50.808</c:v>
                </c:pt>
                <c:pt idx="6273">
                  <c:v>43.07</c:v>
                </c:pt>
                <c:pt idx="6274">
                  <c:v>47.155999999999999</c:v>
                </c:pt>
                <c:pt idx="6275">
                  <c:v>42.930999999999997</c:v>
                </c:pt>
                <c:pt idx="6276">
                  <c:v>51.628</c:v>
                </c:pt>
                <c:pt idx="6277">
                  <c:v>50.173000000000002</c:v>
                </c:pt>
                <c:pt idx="6278">
                  <c:v>47.292999999999999</c:v>
                </c:pt>
                <c:pt idx="6279">
                  <c:v>49.646000000000001</c:v>
                </c:pt>
                <c:pt idx="6280">
                  <c:v>45.777000000000001</c:v>
                </c:pt>
                <c:pt idx="6281">
                  <c:v>57.874000000000002</c:v>
                </c:pt>
                <c:pt idx="6282">
                  <c:v>40.725000000000001</c:v>
                </c:pt>
                <c:pt idx="6283">
                  <c:v>44.838000000000001</c:v>
                </c:pt>
                <c:pt idx="6284">
                  <c:v>41.39</c:v>
                </c:pt>
                <c:pt idx="6285">
                  <c:v>49.744</c:v>
                </c:pt>
                <c:pt idx="6286">
                  <c:v>45.287999999999997</c:v>
                </c:pt>
                <c:pt idx="6287">
                  <c:v>43.966000000000001</c:v>
                </c:pt>
                <c:pt idx="6288">
                  <c:v>44.332999999999998</c:v>
                </c:pt>
                <c:pt idx="6289">
                  <c:v>41.009</c:v>
                </c:pt>
                <c:pt idx="6290">
                  <c:v>29.39</c:v>
                </c:pt>
                <c:pt idx="6291">
                  <c:v>46.073</c:v>
                </c:pt>
                <c:pt idx="6292">
                  <c:v>34.487000000000002</c:v>
                </c:pt>
                <c:pt idx="6293">
                  <c:v>53.517000000000003</c:v>
                </c:pt>
                <c:pt idx="6294">
                  <c:v>57.63</c:v>
                </c:pt>
                <c:pt idx="6295">
                  <c:v>52.521999999999998</c:v>
                </c:pt>
                <c:pt idx="6296">
                  <c:v>47.566000000000003</c:v>
                </c:pt>
                <c:pt idx="6297">
                  <c:v>44.710999999999999</c:v>
                </c:pt>
                <c:pt idx="6298">
                  <c:v>50.015999999999998</c:v>
                </c:pt>
                <c:pt idx="6299">
                  <c:v>39.954999999999998</c:v>
                </c:pt>
                <c:pt idx="6300">
                  <c:v>53.645000000000003</c:v>
                </c:pt>
                <c:pt idx="6301">
                  <c:v>44.311999999999998</c:v>
                </c:pt>
                <c:pt idx="6302">
                  <c:v>55.686</c:v>
                </c:pt>
                <c:pt idx="6303">
                  <c:v>52.942999999999998</c:v>
                </c:pt>
                <c:pt idx="6304">
                  <c:v>37.993000000000002</c:v>
                </c:pt>
                <c:pt idx="6305">
                  <c:v>42.08</c:v>
                </c:pt>
                <c:pt idx="6306">
                  <c:v>36.036000000000001</c:v>
                </c:pt>
                <c:pt idx="6307">
                  <c:v>47.347999999999999</c:v>
                </c:pt>
                <c:pt idx="6308">
                  <c:v>45.682000000000002</c:v>
                </c:pt>
                <c:pt idx="6309">
                  <c:v>48.826000000000001</c:v>
                </c:pt>
                <c:pt idx="6310">
                  <c:v>43.936999999999998</c:v>
                </c:pt>
                <c:pt idx="6311">
                  <c:v>49.536999999999999</c:v>
                </c:pt>
                <c:pt idx="6312">
                  <c:v>40.472000000000001</c:v>
                </c:pt>
                <c:pt idx="6313">
                  <c:v>54.064</c:v>
                </c:pt>
                <c:pt idx="6314">
                  <c:v>47.317</c:v>
                </c:pt>
                <c:pt idx="6315">
                  <c:v>38.298999999999999</c:v>
                </c:pt>
                <c:pt idx="6316">
                  <c:v>46.457000000000001</c:v>
                </c:pt>
                <c:pt idx="6317">
                  <c:v>50.249000000000002</c:v>
                </c:pt>
                <c:pt idx="6318">
                  <c:v>39.363</c:v>
                </c:pt>
                <c:pt idx="6319">
                  <c:v>44.061</c:v>
                </c:pt>
                <c:pt idx="6320">
                  <c:v>39.625999999999998</c:v>
                </c:pt>
                <c:pt idx="6321">
                  <c:v>41.683999999999997</c:v>
                </c:pt>
                <c:pt idx="6322">
                  <c:v>47.012</c:v>
                </c:pt>
                <c:pt idx="6323">
                  <c:v>37.631999999999998</c:v>
                </c:pt>
                <c:pt idx="6324">
                  <c:v>39.146000000000001</c:v>
                </c:pt>
                <c:pt idx="6325">
                  <c:v>41.670999999999999</c:v>
                </c:pt>
                <c:pt idx="6326">
                  <c:v>61.679000000000002</c:v>
                </c:pt>
                <c:pt idx="6327">
                  <c:v>50.966999999999999</c:v>
                </c:pt>
                <c:pt idx="6328">
                  <c:v>52.804000000000002</c:v>
                </c:pt>
                <c:pt idx="6329">
                  <c:v>49.290999999999997</c:v>
                </c:pt>
                <c:pt idx="6330">
                  <c:v>50.712000000000003</c:v>
                </c:pt>
                <c:pt idx="6331">
                  <c:v>34.207999999999998</c:v>
                </c:pt>
                <c:pt idx="6332">
                  <c:v>32.423999999999999</c:v>
                </c:pt>
                <c:pt idx="6333">
                  <c:v>48.723999999999997</c:v>
                </c:pt>
                <c:pt idx="6334">
                  <c:v>33.192</c:v>
                </c:pt>
                <c:pt idx="6335">
                  <c:v>42.357999999999997</c:v>
                </c:pt>
                <c:pt idx="6336">
                  <c:v>48.691000000000003</c:v>
                </c:pt>
                <c:pt idx="6337">
                  <c:v>39.72</c:v>
                </c:pt>
                <c:pt idx="6338">
                  <c:v>44.444000000000003</c:v>
                </c:pt>
                <c:pt idx="6339">
                  <c:v>45.625999999999998</c:v>
                </c:pt>
                <c:pt idx="6340">
                  <c:v>42.747</c:v>
                </c:pt>
                <c:pt idx="6341">
                  <c:v>43.326999999999998</c:v>
                </c:pt>
                <c:pt idx="6342">
                  <c:v>49.02</c:v>
                </c:pt>
                <c:pt idx="6343">
                  <c:v>37.813000000000002</c:v>
                </c:pt>
                <c:pt idx="6344">
                  <c:v>42.722999999999999</c:v>
                </c:pt>
                <c:pt idx="6345">
                  <c:v>45.427999999999997</c:v>
                </c:pt>
                <c:pt idx="6346">
                  <c:v>37.915999999999997</c:v>
                </c:pt>
                <c:pt idx="6347">
                  <c:v>40.432000000000002</c:v>
                </c:pt>
                <c:pt idx="6348">
                  <c:v>46.64</c:v>
                </c:pt>
                <c:pt idx="6349">
                  <c:v>42.145000000000003</c:v>
                </c:pt>
                <c:pt idx="6350">
                  <c:v>53.496000000000002</c:v>
                </c:pt>
                <c:pt idx="6351">
                  <c:v>49.219000000000001</c:v>
                </c:pt>
                <c:pt idx="6352">
                  <c:v>46.122</c:v>
                </c:pt>
                <c:pt idx="6353">
                  <c:v>49.473999999999997</c:v>
                </c:pt>
                <c:pt idx="6354">
                  <c:v>55.627000000000002</c:v>
                </c:pt>
                <c:pt idx="6355">
                  <c:v>52.744999999999997</c:v>
                </c:pt>
                <c:pt idx="6356">
                  <c:v>40.765000000000001</c:v>
                </c:pt>
                <c:pt idx="6357">
                  <c:v>50.643999999999998</c:v>
                </c:pt>
                <c:pt idx="6358">
                  <c:v>47.145000000000003</c:v>
                </c:pt>
                <c:pt idx="6359">
                  <c:v>46.289000000000001</c:v>
                </c:pt>
                <c:pt idx="6360">
                  <c:v>46.996000000000002</c:v>
                </c:pt>
                <c:pt idx="6361">
                  <c:v>50.94</c:v>
                </c:pt>
                <c:pt idx="6362">
                  <c:v>46.448999999999998</c:v>
                </c:pt>
                <c:pt idx="6363">
                  <c:v>44.866</c:v>
                </c:pt>
                <c:pt idx="6364">
                  <c:v>40.792999999999999</c:v>
                </c:pt>
                <c:pt idx="6365">
                  <c:v>52.198</c:v>
                </c:pt>
                <c:pt idx="6366">
                  <c:v>50.502000000000002</c:v>
                </c:pt>
                <c:pt idx="6367">
                  <c:v>45.003</c:v>
                </c:pt>
                <c:pt idx="6368">
                  <c:v>49.898000000000003</c:v>
                </c:pt>
                <c:pt idx="6369">
                  <c:v>39.97</c:v>
                </c:pt>
                <c:pt idx="6370">
                  <c:v>41.732999999999997</c:v>
                </c:pt>
                <c:pt idx="6371">
                  <c:v>50.82</c:v>
                </c:pt>
                <c:pt idx="6372">
                  <c:v>45.393999999999998</c:v>
                </c:pt>
                <c:pt idx="6373">
                  <c:v>43.171999999999997</c:v>
                </c:pt>
                <c:pt idx="6374">
                  <c:v>44.031999999999996</c:v>
                </c:pt>
                <c:pt idx="6375">
                  <c:v>34.799999999999997</c:v>
                </c:pt>
                <c:pt idx="6376">
                  <c:v>39.207000000000001</c:v>
                </c:pt>
                <c:pt idx="6377">
                  <c:v>44.968000000000004</c:v>
                </c:pt>
                <c:pt idx="6378">
                  <c:v>57.786000000000001</c:v>
                </c:pt>
                <c:pt idx="6379">
                  <c:v>56.518999999999998</c:v>
                </c:pt>
                <c:pt idx="6380">
                  <c:v>51.024999999999999</c:v>
                </c:pt>
                <c:pt idx="6381">
                  <c:v>43.429000000000002</c:v>
                </c:pt>
                <c:pt idx="6382">
                  <c:v>38.122</c:v>
                </c:pt>
                <c:pt idx="6383">
                  <c:v>49.241</c:v>
                </c:pt>
                <c:pt idx="6384">
                  <c:v>44.103000000000002</c:v>
                </c:pt>
                <c:pt idx="6385">
                  <c:v>46.901000000000003</c:v>
                </c:pt>
                <c:pt idx="6386">
                  <c:v>37.314999999999998</c:v>
                </c:pt>
                <c:pt idx="6387">
                  <c:v>49.484000000000002</c:v>
                </c:pt>
                <c:pt idx="6388">
                  <c:v>49.5</c:v>
                </c:pt>
                <c:pt idx="6389">
                  <c:v>49.673999999999999</c:v>
                </c:pt>
                <c:pt idx="6390">
                  <c:v>44.454999999999998</c:v>
                </c:pt>
                <c:pt idx="6391">
                  <c:v>50.545000000000002</c:v>
                </c:pt>
                <c:pt idx="6392">
                  <c:v>34.537999999999997</c:v>
                </c:pt>
                <c:pt idx="6393">
                  <c:v>35.698</c:v>
                </c:pt>
                <c:pt idx="6394">
                  <c:v>56.920999999999999</c:v>
                </c:pt>
                <c:pt idx="6395">
                  <c:v>46.872</c:v>
                </c:pt>
                <c:pt idx="6396">
                  <c:v>49.965000000000003</c:v>
                </c:pt>
                <c:pt idx="6397">
                  <c:v>41.524000000000001</c:v>
                </c:pt>
                <c:pt idx="6398">
                  <c:v>54.331000000000003</c:v>
                </c:pt>
                <c:pt idx="6399">
                  <c:v>44.470999999999997</c:v>
                </c:pt>
                <c:pt idx="6400">
                  <c:v>54.508000000000003</c:v>
                </c:pt>
                <c:pt idx="6401">
                  <c:v>47.131</c:v>
                </c:pt>
                <c:pt idx="6402">
                  <c:v>46.11</c:v>
                </c:pt>
                <c:pt idx="6403">
                  <c:v>47.399000000000001</c:v>
                </c:pt>
                <c:pt idx="6404">
                  <c:v>47.213999999999999</c:v>
                </c:pt>
                <c:pt idx="6405">
                  <c:v>40.195</c:v>
                </c:pt>
                <c:pt idx="6406">
                  <c:v>31.535</c:v>
                </c:pt>
                <c:pt idx="6407">
                  <c:v>49.904000000000003</c:v>
                </c:pt>
                <c:pt idx="6408">
                  <c:v>43.926000000000002</c:v>
                </c:pt>
                <c:pt idx="6409">
                  <c:v>34.377000000000002</c:v>
                </c:pt>
                <c:pt idx="6410">
                  <c:v>43.078000000000003</c:v>
                </c:pt>
                <c:pt idx="6411">
                  <c:v>42.454999999999998</c:v>
                </c:pt>
                <c:pt idx="6412">
                  <c:v>40.222000000000001</c:v>
                </c:pt>
                <c:pt idx="6413">
                  <c:v>52.173999999999999</c:v>
                </c:pt>
                <c:pt idx="6414">
                  <c:v>45.246000000000002</c:v>
                </c:pt>
                <c:pt idx="6415">
                  <c:v>44.262</c:v>
                </c:pt>
                <c:pt idx="6416">
                  <c:v>41.62</c:v>
                </c:pt>
                <c:pt idx="6417">
                  <c:v>47.485999999999997</c:v>
                </c:pt>
                <c:pt idx="6418">
                  <c:v>45.832000000000001</c:v>
                </c:pt>
                <c:pt idx="6419">
                  <c:v>50.143999999999998</c:v>
                </c:pt>
                <c:pt idx="6420">
                  <c:v>45.390999999999998</c:v>
                </c:pt>
                <c:pt idx="6421">
                  <c:v>51.570999999999998</c:v>
                </c:pt>
                <c:pt idx="6422">
                  <c:v>37.759</c:v>
                </c:pt>
                <c:pt idx="6423">
                  <c:v>46.442</c:v>
                </c:pt>
                <c:pt idx="6424">
                  <c:v>41.469000000000001</c:v>
                </c:pt>
                <c:pt idx="6425">
                  <c:v>53.765000000000001</c:v>
                </c:pt>
                <c:pt idx="6426">
                  <c:v>42.802999999999997</c:v>
                </c:pt>
                <c:pt idx="6427">
                  <c:v>32.798000000000002</c:v>
                </c:pt>
                <c:pt idx="6428">
                  <c:v>30.521000000000001</c:v>
                </c:pt>
                <c:pt idx="6429">
                  <c:v>37.863999999999997</c:v>
                </c:pt>
                <c:pt idx="6430">
                  <c:v>37.31</c:v>
                </c:pt>
                <c:pt idx="6431">
                  <c:v>44.417000000000002</c:v>
                </c:pt>
                <c:pt idx="6432">
                  <c:v>40.801000000000002</c:v>
                </c:pt>
                <c:pt idx="6433">
                  <c:v>40.392000000000003</c:v>
                </c:pt>
                <c:pt idx="6434">
                  <c:v>48.006999999999998</c:v>
                </c:pt>
                <c:pt idx="6435">
                  <c:v>33.103999999999999</c:v>
                </c:pt>
                <c:pt idx="6436">
                  <c:v>41.631999999999998</c:v>
                </c:pt>
                <c:pt idx="6437">
                  <c:v>39.040999999999997</c:v>
                </c:pt>
                <c:pt idx="6438">
                  <c:v>47.134</c:v>
                </c:pt>
                <c:pt idx="6439">
                  <c:v>46.433999999999997</c:v>
                </c:pt>
                <c:pt idx="6440">
                  <c:v>37.756</c:v>
                </c:pt>
                <c:pt idx="6441">
                  <c:v>34.384999999999998</c:v>
                </c:pt>
                <c:pt idx="6442">
                  <c:v>40.713000000000001</c:v>
                </c:pt>
                <c:pt idx="6443">
                  <c:v>47.179000000000002</c:v>
                </c:pt>
                <c:pt idx="6444">
                  <c:v>44.298999999999999</c:v>
                </c:pt>
                <c:pt idx="6445">
                  <c:v>44.232999999999997</c:v>
                </c:pt>
                <c:pt idx="6446">
                  <c:v>40.991</c:v>
                </c:pt>
                <c:pt idx="6447">
                  <c:v>46.936999999999998</c:v>
                </c:pt>
                <c:pt idx="6448">
                  <c:v>41.23</c:v>
                </c:pt>
                <c:pt idx="6449">
                  <c:v>53.779000000000003</c:v>
                </c:pt>
                <c:pt idx="6450">
                  <c:v>35.119</c:v>
                </c:pt>
                <c:pt idx="6451">
                  <c:v>47.63</c:v>
                </c:pt>
                <c:pt idx="6452">
                  <c:v>43.835000000000001</c:v>
                </c:pt>
                <c:pt idx="6453">
                  <c:v>41.877000000000002</c:v>
                </c:pt>
                <c:pt idx="6454">
                  <c:v>47.268999999999998</c:v>
                </c:pt>
                <c:pt idx="6455">
                  <c:v>55.933999999999997</c:v>
                </c:pt>
                <c:pt idx="6456">
                  <c:v>46.197000000000003</c:v>
                </c:pt>
                <c:pt idx="6457">
                  <c:v>43.079000000000001</c:v>
                </c:pt>
                <c:pt idx="6458">
                  <c:v>49.58</c:v>
                </c:pt>
                <c:pt idx="6459">
                  <c:v>43.164999999999999</c:v>
                </c:pt>
                <c:pt idx="6460">
                  <c:v>39.774999999999999</c:v>
                </c:pt>
                <c:pt idx="6461">
                  <c:v>32.406999999999996</c:v>
                </c:pt>
                <c:pt idx="6462">
                  <c:v>46.411999999999999</c:v>
                </c:pt>
                <c:pt idx="6463">
                  <c:v>43.487000000000002</c:v>
                </c:pt>
                <c:pt idx="6464">
                  <c:v>41.146999999999998</c:v>
                </c:pt>
                <c:pt idx="6465">
                  <c:v>47.131999999999998</c:v>
                </c:pt>
                <c:pt idx="6466">
                  <c:v>45.472000000000001</c:v>
                </c:pt>
                <c:pt idx="6467">
                  <c:v>43.052</c:v>
                </c:pt>
                <c:pt idx="6468">
                  <c:v>39.146000000000001</c:v>
                </c:pt>
                <c:pt idx="6469">
                  <c:v>50.069000000000003</c:v>
                </c:pt>
                <c:pt idx="6470">
                  <c:v>50.509</c:v>
                </c:pt>
                <c:pt idx="6471">
                  <c:v>38.347000000000001</c:v>
                </c:pt>
                <c:pt idx="6472">
                  <c:v>50.286999999999999</c:v>
                </c:pt>
                <c:pt idx="6473">
                  <c:v>42.771999999999998</c:v>
                </c:pt>
                <c:pt idx="6474">
                  <c:v>38.128999999999998</c:v>
                </c:pt>
                <c:pt idx="6475">
                  <c:v>43.515000000000001</c:v>
                </c:pt>
                <c:pt idx="6476">
                  <c:v>43.581000000000003</c:v>
                </c:pt>
                <c:pt idx="6477">
                  <c:v>37.482999999999997</c:v>
                </c:pt>
                <c:pt idx="6478">
                  <c:v>31.777000000000001</c:v>
                </c:pt>
                <c:pt idx="6479">
                  <c:v>44.156999999999996</c:v>
                </c:pt>
                <c:pt idx="6480">
                  <c:v>28.6</c:v>
                </c:pt>
                <c:pt idx="6481">
                  <c:v>51.534999999999997</c:v>
                </c:pt>
                <c:pt idx="6482">
                  <c:v>53.801000000000002</c:v>
                </c:pt>
                <c:pt idx="6483">
                  <c:v>47.207999999999998</c:v>
                </c:pt>
                <c:pt idx="6484">
                  <c:v>55.277999999999999</c:v>
                </c:pt>
                <c:pt idx="6485">
                  <c:v>47.984000000000002</c:v>
                </c:pt>
                <c:pt idx="6486">
                  <c:v>48.893999999999998</c:v>
                </c:pt>
                <c:pt idx="6487">
                  <c:v>55.932000000000002</c:v>
                </c:pt>
                <c:pt idx="6488">
                  <c:v>44.859000000000002</c:v>
                </c:pt>
                <c:pt idx="6489">
                  <c:v>51.997999999999998</c:v>
                </c:pt>
                <c:pt idx="6490">
                  <c:v>51.688000000000002</c:v>
                </c:pt>
                <c:pt idx="6491">
                  <c:v>48.167999999999999</c:v>
                </c:pt>
                <c:pt idx="6492">
                  <c:v>41.421999999999997</c:v>
                </c:pt>
                <c:pt idx="6493">
                  <c:v>41.627000000000002</c:v>
                </c:pt>
                <c:pt idx="6494">
                  <c:v>44.018999999999998</c:v>
                </c:pt>
                <c:pt idx="6495">
                  <c:v>43.308</c:v>
                </c:pt>
                <c:pt idx="6496">
                  <c:v>43.351999999999997</c:v>
                </c:pt>
                <c:pt idx="6497">
                  <c:v>44.097999999999999</c:v>
                </c:pt>
                <c:pt idx="6498">
                  <c:v>58.241999999999997</c:v>
                </c:pt>
                <c:pt idx="6499">
                  <c:v>46.509</c:v>
                </c:pt>
                <c:pt idx="6500">
                  <c:v>41.93</c:v>
                </c:pt>
                <c:pt idx="6501">
                  <c:v>53.076999999999998</c:v>
                </c:pt>
                <c:pt idx="6502">
                  <c:v>48.91</c:v>
                </c:pt>
                <c:pt idx="6503">
                  <c:v>50.387</c:v>
                </c:pt>
                <c:pt idx="6504">
                  <c:v>44.514000000000003</c:v>
                </c:pt>
                <c:pt idx="6505">
                  <c:v>48.668999999999997</c:v>
                </c:pt>
                <c:pt idx="6506">
                  <c:v>42.459000000000003</c:v>
                </c:pt>
                <c:pt idx="6507">
                  <c:v>52.966999999999999</c:v>
                </c:pt>
                <c:pt idx="6508">
                  <c:v>42.898000000000003</c:v>
                </c:pt>
                <c:pt idx="6509">
                  <c:v>45.412999999999997</c:v>
                </c:pt>
                <c:pt idx="6510">
                  <c:v>37.762999999999998</c:v>
                </c:pt>
                <c:pt idx="6511">
                  <c:v>41.515999999999998</c:v>
                </c:pt>
                <c:pt idx="6512">
                  <c:v>42.677</c:v>
                </c:pt>
                <c:pt idx="6513">
                  <c:v>33.28</c:v>
                </c:pt>
                <c:pt idx="6514">
                  <c:v>60.656999999999996</c:v>
                </c:pt>
                <c:pt idx="6515">
                  <c:v>42.764000000000003</c:v>
                </c:pt>
                <c:pt idx="6516">
                  <c:v>49.421999999999997</c:v>
                </c:pt>
                <c:pt idx="6517">
                  <c:v>43.856000000000002</c:v>
                </c:pt>
                <c:pt idx="6518">
                  <c:v>40.831000000000003</c:v>
                </c:pt>
                <c:pt idx="6519">
                  <c:v>47.886000000000003</c:v>
                </c:pt>
                <c:pt idx="6520">
                  <c:v>52.526000000000003</c:v>
                </c:pt>
                <c:pt idx="6521">
                  <c:v>40.555999999999997</c:v>
                </c:pt>
                <c:pt idx="6522">
                  <c:v>41.206000000000003</c:v>
                </c:pt>
                <c:pt idx="6523">
                  <c:v>38.572000000000003</c:v>
                </c:pt>
                <c:pt idx="6524">
                  <c:v>36.773000000000003</c:v>
                </c:pt>
                <c:pt idx="6525">
                  <c:v>41.484000000000002</c:v>
                </c:pt>
                <c:pt idx="6526">
                  <c:v>48.637999999999998</c:v>
                </c:pt>
                <c:pt idx="6527">
                  <c:v>49.600999999999999</c:v>
                </c:pt>
                <c:pt idx="6528">
                  <c:v>45.473999999999997</c:v>
                </c:pt>
                <c:pt idx="6529">
                  <c:v>46.918999999999997</c:v>
                </c:pt>
                <c:pt idx="6530">
                  <c:v>37.457000000000001</c:v>
                </c:pt>
                <c:pt idx="6531">
                  <c:v>44.835999999999999</c:v>
                </c:pt>
                <c:pt idx="6532">
                  <c:v>53.613</c:v>
                </c:pt>
                <c:pt idx="6533">
                  <c:v>47.042000000000002</c:v>
                </c:pt>
                <c:pt idx="6534">
                  <c:v>37.037999999999997</c:v>
                </c:pt>
                <c:pt idx="6535">
                  <c:v>42.561999999999998</c:v>
                </c:pt>
                <c:pt idx="6536">
                  <c:v>48.1</c:v>
                </c:pt>
                <c:pt idx="6537">
                  <c:v>44.164999999999999</c:v>
                </c:pt>
                <c:pt idx="6538">
                  <c:v>37.381999999999998</c:v>
                </c:pt>
                <c:pt idx="6539">
                  <c:v>52.094999999999999</c:v>
                </c:pt>
                <c:pt idx="6540">
                  <c:v>49.573999999999998</c:v>
                </c:pt>
                <c:pt idx="6541">
                  <c:v>37.976999999999997</c:v>
                </c:pt>
                <c:pt idx="6542">
                  <c:v>45.8</c:v>
                </c:pt>
                <c:pt idx="6543">
                  <c:v>42.5</c:v>
                </c:pt>
                <c:pt idx="6544">
                  <c:v>39.923999999999999</c:v>
                </c:pt>
                <c:pt idx="6545">
                  <c:v>47.216000000000001</c:v>
                </c:pt>
                <c:pt idx="6546">
                  <c:v>44.863</c:v>
                </c:pt>
                <c:pt idx="6547">
                  <c:v>39.908999999999999</c:v>
                </c:pt>
                <c:pt idx="6548">
                  <c:v>54.234000000000002</c:v>
                </c:pt>
                <c:pt idx="6549">
                  <c:v>45.55</c:v>
                </c:pt>
                <c:pt idx="6550">
                  <c:v>38.130000000000003</c:v>
                </c:pt>
                <c:pt idx="6551">
                  <c:v>48.091000000000001</c:v>
                </c:pt>
                <c:pt idx="6552">
                  <c:v>45.185000000000002</c:v>
                </c:pt>
                <c:pt idx="6553">
                  <c:v>45.698999999999998</c:v>
                </c:pt>
                <c:pt idx="6554">
                  <c:v>34.470999999999997</c:v>
                </c:pt>
                <c:pt idx="6555">
                  <c:v>44.326000000000001</c:v>
                </c:pt>
                <c:pt idx="6556">
                  <c:v>43.353000000000002</c:v>
                </c:pt>
                <c:pt idx="6557">
                  <c:v>43.033999999999999</c:v>
                </c:pt>
                <c:pt idx="6558">
                  <c:v>45.543999999999997</c:v>
                </c:pt>
                <c:pt idx="6559">
                  <c:v>48.639000000000003</c:v>
                </c:pt>
                <c:pt idx="6560">
                  <c:v>50.44</c:v>
                </c:pt>
                <c:pt idx="6561">
                  <c:v>52.715000000000003</c:v>
                </c:pt>
                <c:pt idx="6562">
                  <c:v>51.658999999999999</c:v>
                </c:pt>
                <c:pt idx="6563">
                  <c:v>37.680999999999997</c:v>
                </c:pt>
                <c:pt idx="6564">
                  <c:v>44.311999999999998</c:v>
                </c:pt>
                <c:pt idx="6565">
                  <c:v>49.542999999999999</c:v>
                </c:pt>
                <c:pt idx="6566">
                  <c:v>48.055</c:v>
                </c:pt>
                <c:pt idx="6567">
                  <c:v>43.845999999999997</c:v>
                </c:pt>
                <c:pt idx="6568">
                  <c:v>41.834000000000003</c:v>
                </c:pt>
                <c:pt idx="6569">
                  <c:v>34.981000000000002</c:v>
                </c:pt>
                <c:pt idx="6570">
                  <c:v>47.771999999999998</c:v>
                </c:pt>
                <c:pt idx="6571">
                  <c:v>37.636000000000003</c:v>
                </c:pt>
                <c:pt idx="6572">
                  <c:v>40.600999999999999</c:v>
                </c:pt>
                <c:pt idx="6573">
                  <c:v>47.085999999999999</c:v>
                </c:pt>
                <c:pt idx="6574">
                  <c:v>44.591000000000001</c:v>
                </c:pt>
                <c:pt idx="6575">
                  <c:v>41.95</c:v>
                </c:pt>
                <c:pt idx="6576">
                  <c:v>33.237000000000002</c:v>
                </c:pt>
                <c:pt idx="6577">
                  <c:v>54.472999999999999</c:v>
                </c:pt>
                <c:pt idx="6578">
                  <c:v>40.887</c:v>
                </c:pt>
                <c:pt idx="6579">
                  <c:v>46.954000000000001</c:v>
                </c:pt>
                <c:pt idx="6580">
                  <c:v>53.276000000000003</c:v>
                </c:pt>
                <c:pt idx="6581">
                  <c:v>35.161000000000001</c:v>
                </c:pt>
                <c:pt idx="6582">
                  <c:v>47.92</c:v>
                </c:pt>
                <c:pt idx="6583">
                  <c:v>41.204000000000001</c:v>
                </c:pt>
                <c:pt idx="6584">
                  <c:v>43.64</c:v>
                </c:pt>
                <c:pt idx="6585">
                  <c:v>40.840000000000003</c:v>
                </c:pt>
                <c:pt idx="6586">
                  <c:v>33.619999999999997</c:v>
                </c:pt>
                <c:pt idx="6587">
                  <c:v>40.521999999999998</c:v>
                </c:pt>
                <c:pt idx="6588">
                  <c:v>43.116999999999997</c:v>
                </c:pt>
                <c:pt idx="6589">
                  <c:v>53.457000000000001</c:v>
                </c:pt>
                <c:pt idx="6590">
                  <c:v>43.091000000000001</c:v>
                </c:pt>
                <c:pt idx="6591">
                  <c:v>50.57</c:v>
                </c:pt>
                <c:pt idx="6592">
                  <c:v>40.841000000000001</c:v>
                </c:pt>
                <c:pt idx="6593">
                  <c:v>50.706000000000003</c:v>
                </c:pt>
                <c:pt idx="6594">
                  <c:v>45.344000000000001</c:v>
                </c:pt>
                <c:pt idx="6595">
                  <c:v>46.12</c:v>
                </c:pt>
                <c:pt idx="6596">
                  <c:v>37.173000000000002</c:v>
                </c:pt>
                <c:pt idx="6597">
                  <c:v>42.643000000000001</c:v>
                </c:pt>
                <c:pt idx="6598">
                  <c:v>37.545000000000002</c:v>
                </c:pt>
                <c:pt idx="6599">
                  <c:v>42.633000000000003</c:v>
                </c:pt>
                <c:pt idx="6600">
                  <c:v>45.615000000000002</c:v>
                </c:pt>
                <c:pt idx="6601">
                  <c:v>44.857999999999997</c:v>
                </c:pt>
                <c:pt idx="6602">
                  <c:v>45.466000000000001</c:v>
                </c:pt>
                <c:pt idx="6603">
                  <c:v>40.402999999999999</c:v>
                </c:pt>
                <c:pt idx="6604">
                  <c:v>43.043999999999997</c:v>
                </c:pt>
                <c:pt idx="6605">
                  <c:v>47.468000000000004</c:v>
                </c:pt>
                <c:pt idx="6606">
                  <c:v>57.581000000000003</c:v>
                </c:pt>
                <c:pt idx="6607">
                  <c:v>41.393999999999998</c:v>
                </c:pt>
                <c:pt idx="6608">
                  <c:v>39.918999999999997</c:v>
                </c:pt>
                <c:pt idx="6609">
                  <c:v>35.496000000000002</c:v>
                </c:pt>
                <c:pt idx="6610">
                  <c:v>34.497</c:v>
                </c:pt>
                <c:pt idx="6611">
                  <c:v>40.540999999999997</c:v>
                </c:pt>
                <c:pt idx="6612">
                  <c:v>40.115000000000002</c:v>
                </c:pt>
                <c:pt idx="6613">
                  <c:v>46.677999999999997</c:v>
                </c:pt>
                <c:pt idx="6614">
                  <c:v>37.524000000000001</c:v>
                </c:pt>
                <c:pt idx="6615">
                  <c:v>48.12</c:v>
                </c:pt>
                <c:pt idx="6616">
                  <c:v>40.39</c:v>
                </c:pt>
                <c:pt idx="6617">
                  <c:v>43.530999999999999</c:v>
                </c:pt>
                <c:pt idx="6618">
                  <c:v>33.503</c:v>
                </c:pt>
                <c:pt idx="6619">
                  <c:v>40.259</c:v>
                </c:pt>
                <c:pt idx="6620">
                  <c:v>46.470999999999997</c:v>
                </c:pt>
                <c:pt idx="6621">
                  <c:v>44.15</c:v>
                </c:pt>
                <c:pt idx="6622">
                  <c:v>43.15</c:v>
                </c:pt>
                <c:pt idx="6623">
                  <c:v>51.926000000000002</c:v>
                </c:pt>
                <c:pt idx="6624">
                  <c:v>45.878999999999998</c:v>
                </c:pt>
                <c:pt idx="6625">
                  <c:v>52.024000000000001</c:v>
                </c:pt>
                <c:pt idx="6626">
                  <c:v>35.284999999999997</c:v>
                </c:pt>
                <c:pt idx="6627">
                  <c:v>53.456000000000003</c:v>
                </c:pt>
                <c:pt idx="6628">
                  <c:v>45.436999999999998</c:v>
                </c:pt>
                <c:pt idx="6629">
                  <c:v>48.646999999999998</c:v>
                </c:pt>
                <c:pt idx="6630">
                  <c:v>47.27</c:v>
                </c:pt>
                <c:pt idx="6631">
                  <c:v>47.225000000000001</c:v>
                </c:pt>
                <c:pt idx="6632">
                  <c:v>38.543999999999997</c:v>
                </c:pt>
                <c:pt idx="6633">
                  <c:v>56.29</c:v>
                </c:pt>
                <c:pt idx="6634">
                  <c:v>40.612000000000002</c:v>
                </c:pt>
                <c:pt idx="6635">
                  <c:v>41.204999999999998</c:v>
                </c:pt>
                <c:pt idx="6636">
                  <c:v>26.285</c:v>
                </c:pt>
                <c:pt idx="6637">
                  <c:v>37.896999999999998</c:v>
                </c:pt>
                <c:pt idx="6638">
                  <c:v>45.252000000000002</c:v>
                </c:pt>
                <c:pt idx="6639">
                  <c:v>54.356999999999999</c:v>
                </c:pt>
                <c:pt idx="6640">
                  <c:v>51.417999999999999</c:v>
                </c:pt>
                <c:pt idx="6641">
                  <c:v>42.786000000000001</c:v>
                </c:pt>
                <c:pt idx="6642">
                  <c:v>52.636000000000003</c:v>
                </c:pt>
                <c:pt idx="6643">
                  <c:v>50.411999999999999</c:v>
                </c:pt>
                <c:pt idx="6644">
                  <c:v>36.439</c:v>
                </c:pt>
                <c:pt idx="6645">
                  <c:v>61.804000000000002</c:v>
                </c:pt>
                <c:pt idx="6646">
                  <c:v>43.993000000000002</c:v>
                </c:pt>
                <c:pt idx="6647">
                  <c:v>47.456000000000003</c:v>
                </c:pt>
                <c:pt idx="6648">
                  <c:v>38.771000000000001</c:v>
                </c:pt>
                <c:pt idx="6649">
                  <c:v>50.439</c:v>
                </c:pt>
                <c:pt idx="6650">
                  <c:v>43.274000000000001</c:v>
                </c:pt>
                <c:pt idx="6651">
                  <c:v>37.152000000000001</c:v>
                </c:pt>
                <c:pt idx="6652">
                  <c:v>34.341999999999999</c:v>
                </c:pt>
                <c:pt idx="6653">
                  <c:v>42.176000000000002</c:v>
                </c:pt>
                <c:pt idx="6654">
                  <c:v>38.308</c:v>
                </c:pt>
                <c:pt idx="6655">
                  <c:v>48.634</c:v>
                </c:pt>
                <c:pt idx="6656">
                  <c:v>42.984000000000002</c:v>
                </c:pt>
                <c:pt idx="6657">
                  <c:v>46.246000000000002</c:v>
                </c:pt>
                <c:pt idx="6658">
                  <c:v>41.316000000000003</c:v>
                </c:pt>
                <c:pt idx="6659">
                  <c:v>45.393999999999998</c:v>
                </c:pt>
                <c:pt idx="6660">
                  <c:v>50.734000000000002</c:v>
                </c:pt>
                <c:pt idx="6661">
                  <c:v>40.4</c:v>
                </c:pt>
                <c:pt idx="6662">
                  <c:v>46.064</c:v>
                </c:pt>
                <c:pt idx="6663">
                  <c:v>45.45</c:v>
                </c:pt>
                <c:pt idx="6664">
                  <c:v>46.555999999999997</c:v>
                </c:pt>
                <c:pt idx="6665">
                  <c:v>48.924999999999997</c:v>
                </c:pt>
                <c:pt idx="6666">
                  <c:v>38.408000000000001</c:v>
                </c:pt>
                <c:pt idx="6667">
                  <c:v>40.856000000000002</c:v>
                </c:pt>
                <c:pt idx="6668">
                  <c:v>49.119</c:v>
                </c:pt>
                <c:pt idx="6669">
                  <c:v>43.654000000000003</c:v>
                </c:pt>
                <c:pt idx="6670">
                  <c:v>34.817</c:v>
                </c:pt>
                <c:pt idx="6671">
                  <c:v>48.579000000000001</c:v>
                </c:pt>
                <c:pt idx="6672">
                  <c:v>51.981000000000002</c:v>
                </c:pt>
                <c:pt idx="6673">
                  <c:v>43.167999999999999</c:v>
                </c:pt>
                <c:pt idx="6674">
                  <c:v>50.036000000000001</c:v>
                </c:pt>
                <c:pt idx="6675">
                  <c:v>51.62</c:v>
                </c:pt>
                <c:pt idx="6676">
                  <c:v>46.844999999999999</c:v>
                </c:pt>
                <c:pt idx="6677">
                  <c:v>42.762</c:v>
                </c:pt>
                <c:pt idx="6678">
                  <c:v>44.515000000000001</c:v>
                </c:pt>
                <c:pt idx="6679">
                  <c:v>49.823</c:v>
                </c:pt>
                <c:pt idx="6680">
                  <c:v>47.12</c:v>
                </c:pt>
                <c:pt idx="6681">
                  <c:v>38.463000000000001</c:v>
                </c:pt>
                <c:pt idx="6682">
                  <c:v>42.802999999999997</c:v>
                </c:pt>
                <c:pt idx="6683">
                  <c:v>45.651000000000003</c:v>
                </c:pt>
                <c:pt idx="6684">
                  <c:v>42.558999999999997</c:v>
                </c:pt>
                <c:pt idx="6685">
                  <c:v>50.555</c:v>
                </c:pt>
                <c:pt idx="6686">
                  <c:v>42.966000000000001</c:v>
                </c:pt>
                <c:pt idx="6687">
                  <c:v>54.201999999999998</c:v>
                </c:pt>
                <c:pt idx="6688">
                  <c:v>37.881</c:v>
                </c:pt>
                <c:pt idx="6689">
                  <c:v>41.866999999999997</c:v>
                </c:pt>
                <c:pt idx="6690">
                  <c:v>50.707000000000001</c:v>
                </c:pt>
                <c:pt idx="6691">
                  <c:v>44.292000000000002</c:v>
                </c:pt>
                <c:pt idx="6692">
                  <c:v>39.933999999999997</c:v>
                </c:pt>
                <c:pt idx="6693">
                  <c:v>41.234000000000002</c:v>
                </c:pt>
                <c:pt idx="6694">
                  <c:v>50.622999999999998</c:v>
                </c:pt>
                <c:pt idx="6695">
                  <c:v>42.32</c:v>
                </c:pt>
                <c:pt idx="6696">
                  <c:v>40.253999999999998</c:v>
                </c:pt>
                <c:pt idx="6697">
                  <c:v>44.801000000000002</c:v>
                </c:pt>
                <c:pt idx="6698">
                  <c:v>40.616</c:v>
                </c:pt>
                <c:pt idx="6699">
                  <c:v>45.984000000000002</c:v>
                </c:pt>
                <c:pt idx="6700">
                  <c:v>41.555999999999997</c:v>
                </c:pt>
                <c:pt idx="6701">
                  <c:v>45.506999999999998</c:v>
                </c:pt>
                <c:pt idx="6702">
                  <c:v>46.777999999999999</c:v>
                </c:pt>
                <c:pt idx="6703">
                  <c:v>50.439</c:v>
                </c:pt>
                <c:pt idx="6704">
                  <c:v>39.753999999999998</c:v>
                </c:pt>
                <c:pt idx="6705">
                  <c:v>47.326000000000001</c:v>
                </c:pt>
                <c:pt idx="6706">
                  <c:v>56.53</c:v>
                </c:pt>
                <c:pt idx="6707">
                  <c:v>44.462000000000003</c:v>
                </c:pt>
                <c:pt idx="6708">
                  <c:v>54.287999999999997</c:v>
                </c:pt>
                <c:pt idx="6709">
                  <c:v>55.865000000000002</c:v>
                </c:pt>
                <c:pt idx="6710">
                  <c:v>46.445999999999998</c:v>
                </c:pt>
                <c:pt idx="6711">
                  <c:v>49.929000000000002</c:v>
                </c:pt>
                <c:pt idx="6712">
                  <c:v>48.871000000000002</c:v>
                </c:pt>
                <c:pt idx="6713">
                  <c:v>40.533999999999999</c:v>
                </c:pt>
                <c:pt idx="6714">
                  <c:v>37.148000000000003</c:v>
                </c:pt>
                <c:pt idx="6715">
                  <c:v>54.363999999999997</c:v>
                </c:pt>
                <c:pt idx="6716">
                  <c:v>48.137999999999998</c:v>
                </c:pt>
                <c:pt idx="6717">
                  <c:v>43.890999999999998</c:v>
                </c:pt>
                <c:pt idx="6718">
                  <c:v>44.627000000000002</c:v>
                </c:pt>
                <c:pt idx="6719">
                  <c:v>53.859000000000002</c:v>
                </c:pt>
                <c:pt idx="6720">
                  <c:v>48.883000000000003</c:v>
                </c:pt>
                <c:pt idx="6721">
                  <c:v>40.106999999999999</c:v>
                </c:pt>
                <c:pt idx="6722">
                  <c:v>40.313000000000002</c:v>
                </c:pt>
                <c:pt idx="6723">
                  <c:v>39.048000000000002</c:v>
                </c:pt>
                <c:pt idx="6724">
                  <c:v>44.704999999999998</c:v>
                </c:pt>
                <c:pt idx="6725">
                  <c:v>45.146999999999998</c:v>
                </c:pt>
                <c:pt idx="6726">
                  <c:v>43.661000000000001</c:v>
                </c:pt>
                <c:pt idx="6727">
                  <c:v>45.722999999999999</c:v>
                </c:pt>
                <c:pt idx="6728">
                  <c:v>48.643999999999998</c:v>
                </c:pt>
                <c:pt idx="6729">
                  <c:v>43.006999999999998</c:v>
                </c:pt>
                <c:pt idx="6730">
                  <c:v>45.387999999999998</c:v>
                </c:pt>
                <c:pt idx="6731">
                  <c:v>38.356999999999999</c:v>
                </c:pt>
                <c:pt idx="6732">
                  <c:v>43.328000000000003</c:v>
                </c:pt>
                <c:pt idx="6733">
                  <c:v>37.628999999999998</c:v>
                </c:pt>
                <c:pt idx="6734">
                  <c:v>37.74</c:v>
                </c:pt>
                <c:pt idx="6735">
                  <c:v>38.277000000000001</c:v>
                </c:pt>
                <c:pt idx="6736">
                  <c:v>43.15</c:v>
                </c:pt>
                <c:pt idx="6737">
                  <c:v>47.023000000000003</c:v>
                </c:pt>
                <c:pt idx="6738">
                  <c:v>42.863999999999997</c:v>
                </c:pt>
                <c:pt idx="6739">
                  <c:v>40.344999999999999</c:v>
                </c:pt>
                <c:pt idx="6740">
                  <c:v>42.758000000000003</c:v>
                </c:pt>
                <c:pt idx="6741">
                  <c:v>37.86</c:v>
                </c:pt>
                <c:pt idx="6742">
                  <c:v>40.453000000000003</c:v>
                </c:pt>
                <c:pt idx="6743">
                  <c:v>40.691000000000003</c:v>
                </c:pt>
                <c:pt idx="6744">
                  <c:v>38.619999999999997</c:v>
                </c:pt>
                <c:pt idx="6745">
                  <c:v>35.277999999999999</c:v>
                </c:pt>
                <c:pt idx="6746">
                  <c:v>46.216999999999999</c:v>
                </c:pt>
                <c:pt idx="6747">
                  <c:v>46.420999999999999</c:v>
                </c:pt>
                <c:pt idx="6748">
                  <c:v>49.706000000000003</c:v>
                </c:pt>
                <c:pt idx="6749">
                  <c:v>45.116</c:v>
                </c:pt>
                <c:pt idx="6750">
                  <c:v>35.517000000000003</c:v>
                </c:pt>
                <c:pt idx="6751">
                  <c:v>40.718000000000004</c:v>
                </c:pt>
                <c:pt idx="6752">
                  <c:v>38.411999999999999</c:v>
                </c:pt>
                <c:pt idx="6753">
                  <c:v>37.003</c:v>
                </c:pt>
                <c:pt idx="6754">
                  <c:v>46.750999999999998</c:v>
                </c:pt>
                <c:pt idx="6755">
                  <c:v>40.243000000000002</c:v>
                </c:pt>
                <c:pt idx="6756">
                  <c:v>47.901000000000003</c:v>
                </c:pt>
                <c:pt idx="6757">
                  <c:v>46.24</c:v>
                </c:pt>
                <c:pt idx="6758">
                  <c:v>45.335999999999999</c:v>
                </c:pt>
                <c:pt idx="6759">
                  <c:v>33.787999999999997</c:v>
                </c:pt>
                <c:pt idx="6760">
                  <c:v>41.962000000000003</c:v>
                </c:pt>
                <c:pt idx="6761">
                  <c:v>44.021000000000001</c:v>
                </c:pt>
                <c:pt idx="6762">
                  <c:v>45.314999999999998</c:v>
                </c:pt>
                <c:pt idx="6763">
                  <c:v>55.271999999999998</c:v>
                </c:pt>
                <c:pt idx="6764">
                  <c:v>46.027999999999999</c:v>
                </c:pt>
                <c:pt idx="6765">
                  <c:v>54.350999999999999</c:v>
                </c:pt>
                <c:pt idx="6766">
                  <c:v>48.307000000000002</c:v>
                </c:pt>
                <c:pt idx="6767">
                  <c:v>44.755000000000003</c:v>
                </c:pt>
                <c:pt idx="6768">
                  <c:v>43.075000000000003</c:v>
                </c:pt>
                <c:pt idx="6769">
                  <c:v>42.194000000000003</c:v>
                </c:pt>
                <c:pt idx="6770">
                  <c:v>42.911999999999999</c:v>
                </c:pt>
                <c:pt idx="6771">
                  <c:v>39.942</c:v>
                </c:pt>
                <c:pt idx="6772">
                  <c:v>35.988</c:v>
                </c:pt>
                <c:pt idx="6773">
                  <c:v>41.469000000000001</c:v>
                </c:pt>
                <c:pt idx="6774">
                  <c:v>36.076000000000001</c:v>
                </c:pt>
                <c:pt idx="6775">
                  <c:v>50.134</c:v>
                </c:pt>
                <c:pt idx="6776">
                  <c:v>40.817999999999998</c:v>
                </c:pt>
                <c:pt idx="6777">
                  <c:v>43.42</c:v>
                </c:pt>
                <c:pt idx="6778">
                  <c:v>37.698999999999998</c:v>
                </c:pt>
                <c:pt idx="6779">
                  <c:v>47.601999999999997</c:v>
                </c:pt>
                <c:pt idx="6780">
                  <c:v>36.26</c:v>
                </c:pt>
                <c:pt idx="6781">
                  <c:v>35.292999999999999</c:v>
                </c:pt>
                <c:pt idx="6782">
                  <c:v>39.079000000000001</c:v>
                </c:pt>
                <c:pt idx="6783">
                  <c:v>47.886000000000003</c:v>
                </c:pt>
                <c:pt idx="6784">
                  <c:v>43.655000000000001</c:v>
                </c:pt>
                <c:pt idx="6785">
                  <c:v>44.082000000000001</c:v>
                </c:pt>
                <c:pt idx="6786">
                  <c:v>36.512999999999998</c:v>
                </c:pt>
                <c:pt idx="6787">
                  <c:v>44.734999999999999</c:v>
                </c:pt>
                <c:pt idx="6788">
                  <c:v>38.878999999999998</c:v>
                </c:pt>
                <c:pt idx="6789">
                  <c:v>31.079000000000001</c:v>
                </c:pt>
                <c:pt idx="6790">
                  <c:v>42.317</c:v>
                </c:pt>
                <c:pt idx="6791">
                  <c:v>44.055999999999997</c:v>
                </c:pt>
                <c:pt idx="6792">
                  <c:v>39.838000000000001</c:v>
                </c:pt>
                <c:pt idx="6793">
                  <c:v>37.956000000000003</c:v>
                </c:pt>
                <c:pt idx="6794">
                  <c:v>55.027999999999999</c:v>
                </c:pt>
                <c:pt idx="6795">
                  <c:v>51.356999999999999</c:v>
                </c:pt>
                <c:pt idx="6796">
                  <c:v>33.698</c:v>
                </c:pt>
                <c:pt idx="6797">
                  <c:v>36.634999999999998</c:v>
                </c:pt>
                <c:pt idx="6798">
                  <c:v>26.056000000000001</c:v>
                </c:pt>
                <c:pt idx="6799">
                  <c:v>39.860999999999997</c:v>
                </c:pt>
                <c:pt idx="6800">
                  <c:v>46.075000000000003</c:v>
                </c:pt>
                <c:pt idx="6801">
                  <c:v>47.478000000000002</c:v>
                </c:pt>
                <c:pt idx="6802">
                  <c:v>43.829000000000001</c:v>
                </c:pt>
                <c:pt idx="6803">
                  <c:v>38.152999999999999</c:v>
                </c:pt>
                <c:pt idx="6804">
                  <c:v>48.66</c:v>
                </c:pt>
                <c:pt idx="6805">
                  <c:v>40.890999999999998</c:v>
                </c:pt>
                <c:pt idx="6806">
                  <c:v>47.874000000000002</c:v>
                </c:pt>
                <c:pt idx="6807">
                  <c:v>46.545000000000002</c:v>
                </c:pt>
                <c:pt idx="6808">
                  <c:v>33.588000000000001</c:v>
                </c:pt>
                <c:pt idx="6809">
                  <c:v>43.015999999999998</c:v>
                </c:pt>
                <c:pt idx="6810">
                  <c:v>46.097000000000001</c:v>
                </c:pt>
                <c:pt idx="6811">
                  <c:v>37.228000000000002</c:v>
                </c:pt>
                <c:pt idx="6812">
                  <c:v>40.616</c:v>
                </c:pt>
                <c:pt idx="6813">
                  <c:v>55.582999999999998</c:v>
                </c:pt>
                <c:pt idx="6814">
                  <c:v>45.679000000000002</c:v>
                </c:pt>
                <c:pt idx="6815">
                  <c:v>44.250999999999998</c:v>
                </c:pt>
                <c:pt idx="6816">
                  <c:v>50.055</c:v>
                </c:pt>
                <c:pt idx="6817">
                  <c:v>45.804000000000002</c:v>
                </c:pt>
                <c:pt idx="6818">
                  <c:v>37.76</c:v>
                </c:pt>
                <c:pt idx="6819">
                  <c:v>48.023000000000003</c:v>
                </c:pt>
                <c:pt idx="6820">
                  <c:v>33.31</c:v>
                </c:pt>
                <c:pt idx="6821">
                  <c:v>29.754999999999999</c:v>
                </c:pt>
                <c:pt idx="6822">
                  <c:v>37.003999999999998</c:v>
                </c:pt>
                <c:pt idx="6823">
                  <c:v>42.17</c:v>
                </c:pt>
                <c:pt idx="6824">
                  <c:v>32.981999999999999</c:v>
                </c:pt>
                <c:pt idx="6825">
                  <c:v>46.396999999999998</c:v>
                </c:pt>
                <c:pt idx="6826">
                  <c:v>46.253999999999998</c:v>
                </c:pt>
                <c:pt idx="6827">
                  <c:v>45.85</c:v>
                </c:pt>
                <c:pt idx="6828">
                  <c:v>30.486000000000001</c:v>
                </c:pt>
                <c:pt idx="6829">
                  <c:v>49.917000000000002</c:v>
                </c:pt>
                <c:pt idx="6830">
                  <c:v>40.043999999999997</c:v>
                </c:pt>
                <c:pt idx="6831">
                  <c:v>42.862000000000002</c:v>
                </c:pt>
                <c:pt idx="6832">
                  <c:v>44.052999999999997</c:v>
                </c:pt>
                <c:pt idx="6833">
                  <c:v>38.655999999999999</c:v>
                </c:pt>
                <c:pt idx="6834">
                  <c:v>35.817</c:v>
                </c:pt>
                <c:pt idx="6835">
                  <c:v>34.048000000000002</c:v>
                </c:pt>
                <c:pt idx="6836">
                  <c:v>50.908000000000001</c:v>
                </c:pt>
                <c:pt idx="6837">
                  <c:v>50.607999999999997</c:v>
                </c:pt>
                <c:pt idx="6838">
                  <c:v>51.485999999999997</c:v>
                </c:pt>
                <c:pt idx="6839">
                  <c:v>32.984999999999999</c:v>
                </c:pt>
                <c:pt idx="6840">
                  <c:v>43.69</c:v>
                </c:pt>
                <c:pt idx="6841">
                  <c:v>49.691000000000003</c:v>
                </c:pt>
                <c:pt idx="6842">
                  <c:v>41.220999999999997</c:v>
                </c:pt>
                <c:pt idx="6843">
                  <c:v>42.371000000000002</c:v>
                </c:pt>
                <c:pt idx="6844">
                  <c:v>46.439</c:v>
                </c:pt>
                <c:pt idx="6845">
                  <c:v>59.368000000000002</c:v>
                </c:pt>
                <c:pt idx="6846">
                  <c:v>45.454999999999998</c:v>
                </c:pt>
                <c:pt idx="6847">
                  <c:v>44.404000000000003</c:v>
                </c:pt>
                <c:pt idx="6848">
                  <c:v>49.052999999999997</c:v>
                </c:pt>
                <c:pt idx="6849">
                  <c:v>36.061999999999998</c:v>
                </c:pt>
                <c:pt idx="6850">
                  <c:v>42.872</c:v>
                </c:pt>
                <c:pt idx="6851">
                  <c:v>34.481000000000002</c:v>
                </c:pt>
                <c:pt idx="6852">
                  <c:v>58.872</c:v>
                </c:pt>
                <c:pt idx="6853">
                  <c:v>35.533000000000001</c:v>
                </c:pt>
                <c:pt idx="6854">
                  <c:v>45.844000000000001</c:v>
                </c:pt>
                <c:pt idx="6855">
                  <c:v>42.256999999999998</c:v>
                </c:pt>
                <c:pt idx="6856">
                  <c:v>38.795999999999999</c:v>
                </c:pt>
                <c:pt idx="6857">
                  <c:v>44.854999999999997</c:v>
                </c:pt>
                <c:pt idx="6858">
                  <c:v>44.997999999999998</c:v>
                </c:pt>
                <c:pt idx="6859">
                  <c:v>37.856000000000002</c:v>
                </c:pt>
                <c:pt idx="6860">
                  <c:v>31.497</c:v>
                </c:pt>
                <c:pt idx="6861">
                  <c:v>48.506</c:v>
                </c:pt>
                <c:pt idx="6862">
                  <c:v>39.274000000000001</c:v>
                </c:pt>
                <c:pt idx="6863">
                  <c:v>38.880000000000003</c:v>
                </c:pt>
                <c:pt idx="6864">
                  <c:v>39.808999999999997</c:v>
                </c:pt>
                <c:pt idx="6865">
                  <c:v>50.012</c:v>
                </c:pt>
                <c:pt idx="6866">
                  <c:v>41.744999999999997</c:v>
                </c:pt>
                <c:pt idx="6867">
                  <c:v>51.677</c:v>
                </c:pt>
                <c:pt idx="6868">
                  <c:v>35.902000000000001</c:v>
                </c:pt>
                <c:pt idx="6869">
                  <c:v>55.655999999999999</c:v>
                </c:pt>
                <c:pt idx="6870">
                  <c:v>43.383000000000003</c:v>
                </c:pt>
                <c:pt idx="6871">
                  <c:v>54.701000000000001</c:v>
                </c:pt>
                <c:pt idx="6872">
                  <c:v>32.503</c:v>
                </c:pt>
                <c:pt idx="6873">
                  <c:v>55.008000000000003</c:v>
                </c:pt>
                <c:pt idx="6874">
                  <c:v>50.146000000000001</c:v>
                </c:pt>
                <c:pt idx="6875">
                  <c:v>44.636000000000003</c:v>
                </c:pt>
                <c:pt idx="6876">
                  <c:v>47.264000000000003</c:v>
                </c:pt>
                <c:pt idx="6877">
                  <c:v>48.228000000000002</c:v>
                </c:pt>
                <c:pt idx="6878">
                  <c:v>42.305</c:v>
                </c:pt>
                <c:pt idx="6879">
                  <c:v>43.069000000000003</c:v>
                </c:pt>
                <c:pt idx="6880">
                  <c:v>40.515000000000001</c:v>
                </c:pt>
                <c:pt idx="6881">
                  <c:v>38.259</c:v>
                </c:pt>
                <c:pt idx="6882">
                  <c:v>43.298999999999999</c:v>
                </c:pt>
                <c:pt idx="6883">
                  <c:v>55.457999999999998</c:v>
                </c:pt>
                <c:pt idx="6884">
                  <c:v>48.341999999999999</c:v>
                </c:pt>
                <c:pt idx="6885">
                  <c:v>40.776000000000003</c:v>
                </c:pt>
                <c:pt idx="6886">
                  <c:v>36.651000000000003</c:v>
                </c:pt>
                <c:pt idx="6887">
                  <c:v>36.927999999999997</c:v>
                </c:pt>
                <c:pt idx="6888">
                  <c:v>41.186</c:v>
                </c:pt>
                <c:pt idx="6889">
                  <c:v>34.228000000000002</c:v>
                </c:pt>
                <c:pt idx="6890">
                  <c:v>46.527000000000001</c:v>
                </c:pt>
                <c:pt idx="6891">
                  <c:v>38.198999999999998</c:v>
                </c:pt>
                <c:pt idx="6892">
                  <c:v>44.445999999999998</c:v>
                </c:pt>
                <c:pt idx="6893">
                  <c:v>42.62</c:v>
                </c:pt>
                <c:pt idx="6894">
                  <c:v>34.017000000000003</c:v>
                </c:pt>
                <c:pt idx="6895">
                  <c:v>39.116999999999997</c:v>
                </c:pt>
                <c:pt idx="6896">
                  <c:v>42.408000000000001</c:v>
                </c:pt>
                <c:pt idx="6897">
                  <c:v>44.23</c:v>
                </c:pt>
                <c:pt idx="6898">
                  <c:v>43.023000000000003</c:v>
                </c:pt>
                <c:pt idx="6899">
                  <c:v>44.908999999999999</c:v>
                </c:pt>
                <c:pt idx="6900">
                  <c:v>33.067</c:v>
                </c:pt>
                <c:pt idx="6901">
                  <c:v>45.317999999999998</c:v>
                </c:pt>
                <c:pt idx="6902">
                  <c:v>44.018999999999998</c:v>
                </c:pt>
                <c:pt idx="6903">
                  <c:v>44.968000000000004</c:v>
                </c:pt>
                <c:pt idx="6904">
                  <c:v>42.454000000000001</c:v>
                </c:pt>
                <c:pt idx="6905">
                  <c:v>39.715000000000003</c:v>
                </c:pt>
                <c:pt idx="6906">
                  <c:v>47.52</c:v>
                </c:pt>
                <c:pt idx="6907">
                  <c:v>41.691000000000003</c:v>
                </c:pt>
                <c:pt idx="6908">
                  <c:v>42.417000000000002</c:v>
                </c:pt>
                <c:pt idx="6909">
                  <c:v>50.585000000000001</c:v>
                </c:pt>
                <c:pt idx="6910">
                  <c:v>46.531999999999996</c:v>
                </c:pt>
                <c:pt idx="6911">
                  <c:v>34.360999999999997</c:v>
                </c:pt>
                <c:pt idx="6912">
                  <c:v>37.46</c:v>
                </c:pt>
                <c:pt idx="6913">
                  <c:v>44.417000000000002</c:v>
                </c:pt>
                <c:pt idx="6914">
                  <c:v>47.023000000000003</c:v>
                </c:pt>
                <c:pt idx="6915">
                  <c:v>40.04</c:v>
                </c:pt>
                <c:pt idx="6916">
                  <c:v>45.390999999999998</c:v>
                </c:pt>
                <c:pt idx="6917">
                  <c:v>43.902999999999999</c:v>
                </c:pt>
                <c:pt idx="6918">
                  <c:v>41.453000000000003</c:v>
                </c:pt>
                <c:pt idx="6919">
                  <c:v>32.749000000000002</c:v>
                </c:pt>
                <c:pt idx="6920">
                  <c:v>46.281999999999996</c:v>
                </c:pt>
                <c:pt idx="6921">
                  <c:v>52.066000000000003</c:v>
                </c:pt>
                <c:pt idx="6922">
                  <c:v>46.798000000000002</c:v>
                </c:pt>
                <c:pt idx="6923">
                  <c:v>36.823999999999998</c:v>
                </c:pt>
                <c:pt idx="6924">
                  <c:v>45.588999999999999</c:v>
                </c:pt>
                <c:pt idx="6925">
                  <c:v>39.814999999999998</c:v>
                </c:pt>
                <c:pt idx="6926">
                  <c:v>40.887999999999998</c:v>
                </c:pt>
                <c:pt idx="6927">
                  <c:v>42.052</c:v>
                </c:pt>
                <c:pt idx="6928">
                  <c:v>43.786000000000001</c:v>
                </c:pt>
                <c:pt idx="6929">
                  <c:v>49.902999999999999</c:v>
                </c:pt>
                <c:pt idx="6930">
                  <c:v>44.433</c:v>
                </c:pt>
                <c:pt idx="6931">
                  <c:v>38.128</c:v>
                </c:pt>
                <c:pt idx="6932">
                  <c:v>42.277999999999999</c:v>
                </c:pt>
                <c:pt idx="6933">
                  <c:v>38.851999999999997</c:v>
                </c:pt>
                <c:pt idx="6934">
                  <c:v>35.518999999999998</c:v>
                </c:pt>
                <c:pt idx="6935">
                  <c:v>49.835000000000001</c:v>
                </c:pt>
                <c:pt idx="6936">
                  <c:v>42.905999999999999</c:v>
                </c:pt>
                <c:pt idx="6937">
                  <c:v>36.006</c:v>
                </c:pt>
                <c:pt idx="6938">
                  <c:v>41.26</c:v>
                </c:pt>
                <c:pt idx="6939">
                  <c:v>38.091000000000001</c:v>
                </c:pt>
                <c:pt idx="6940">
                  <c:v>50.78</c:v>
                </c:pt>
                <c:pt idx="6941">
                  <c:v>34.494999999999997</c:v>
                </c:pt>
                <c:pt idx="6942">
                  <c:v>32.972000000000001</c:v>
                </c:pt>
                <c:pt idx="6943">
                  <c:v>38.57</c:v>
                </c:pt>
                <c:pt idx="6944">
                  <c:v>49.631</c:v>
                </c:pt>
                <c:pt idx="6945">
                  <c:v>37.527999999999999</c:v>
                </c:pt>
                <c:pt idx="6946">
                  <c:v>37.622</c:v>
                </c:pt>
                <c:pt idx="6947">
                  <c:v>36.771000000000001</c:v>
                </c:pt>
                <c:pt idx="6948">
                  <c:v>37.780999999999999</c:v>
                </c:pt>
                <c:pt idx="6949">
                  <c:v>45.814999999999998</c:v>
                </c:pt>
                <c:pt idx="6950">
                  <c:v>45.235999999999997</c:v>
                </c:pt>
                <c:pt idx="6951">
                  <c:v>48.612000000000002</c:v>
                </c:pt>
                <c:pt idx="6952">
                  <c:v>48.055</c:v>
                </c:pt>
                <c:pt idx="6953">
                  <c:v>30.637</c:v>
                </c:pt>
                <c:pt idx="6954">
                  <c:v>45.38</c:v>
                </c:pt>
                <c:pt idx="6955">
                  <c:v>35.348999999999997</c:v>
                </c:pt>
                <c:pt idx="6956">
                  <c:v>40.878999999999998</c:v>
                </c:pt>
                <c:pt idx="6957">
                  <c:v>40.692999999999998</c:v>
                </c:pt>
                <c:pt idx="6958">
                  <c:v>41.695</c:v>
                </c:pt>
                <c:pt idx="6959">
                  <c:v>37.517000000000003</c:v>
                </c:pt>
                <c:pt idx="6960">
                  <c:v>36.807000000000002</c:v>
                </c:pt>
                <c:pt idx="6961">
                  <c:v>40.307000000000002</c:v>
                </c:pt>
                <c:pt idx="6962">
                  <c:v>41.058999999999997</c:v>
                </c:pt>
                <c:pt idx="6963">
                  <c:v>36.103000000000002</c:v>
                </c:pt>
                <c:pt idx="6964">
                  <c:v>32.561</c:v>
                </c:pt>
                <c:pt idx="6965">
                  <c:v>43.076999999999998</c:v>
                </c:pt>
                <c:pt idx="6966">
                  <c:v>45.622999999999998</c:v>
                </c:pt>
                <c:pt idx="6967">
                  <c:v>38.122999999999998</c:v>
                </c:pt>
                <c:pt idx="6968">
                  <c:v>50.762</c:v>
                </c:pt>
                <c:pt idx="6969">
                  <c:v>40.787999999999997</c:v>
                </c:pt>
                <c:pt idx="6970">
                  <c:v>46.957000000000001</c:v>
                </c:pt>
                <c:pt idx="6971">
                  <c:v>40.158000000000001</c:v>
                </c:pt>
                <c:pt idx="6972">
                  <c:v>49.951000000000001</c:v>
                </c:pt>
                <c:pt idx="6973">
                  <c:v>48.198999999999998</c:v>
                </c:pt>
                <c:pt idx="6974">
                  <c:v>42.55</c:v>
                </c:pt>
                <c:pt idx="6975">
                  <c:v>50.920999999999999</c:v>
                </c:pt>
                <c:pt idx="6976">
                  <c:v>41.017000000000003</c:v>
                </c:pt>
                <c:pt idx="6977">
                  <c:v>51.838000000000001</c:v>
                </c:pt>
                <c:pt idx="6978">
                  <c:v>42.112000000000002</c:v>
                </c:pt>
                <c:pt idx="6979">
                  <c:v>47.829000000000001</c:v>
                </c:pt>
                <c:pt idx="6980">
                  <c:v>41.186999999999998</c:v>
                </c:pt>
                <c:pt idx="6981">
                  <c:v>46.110999999999997</c:v>
                </c:pt>
                <c:pt idx="6982">
                  <c:v>47.174999999999997</c:v>
                </c:pt>
                <c:pt idx="6983">
                  <c:v>55.295000000000002</c:v>
                </c:pt>
                <c:pt idx="6984">
                  <c:v>38.387999999999998</c:v>
                </c:pt>
                <c:pt idx="6985">
                  <c:v>40.704999999999998</c:v>
                </c:pt>
                <c:pt idx="6986">
                  <c:v>45.006999999999998</c:v>
                </c:pt>
                <c:pt idx="6987">
                  <c:v>34.773000000000003</c:v>
                </c:pt>
                <c:pt idx="6988">
                  <c:v>55.08</c:v>
                </c:pt>
                <c:pt idx="6989">
                  <c:v>33.027000000000001</c:v>
                </c:pt>
                <c:pt idx="6990">
                  <c:v>41.39</c:v>
                </c:pt>
                <c:pt idx="6991">
                  <c:v>35.86</c:v>
                </c:pt>
                <c:pt idx="6992">
                  <c:v>45.582000000000001</c:v>
                </c:pt>
                <c:pt idx="6993">
                  <c:v>42.256999999999998</c:v>
                </c:pt>
                <c:pt idx="6994">
                  <c:v>34.780999999999999</c:v>
                </c:pt>
                <c:pt idx="6995">
                  <c:v>43.807000000000002</c:v>
                </c:pt>
                <c:pt idx="6996">
                  <c:v>38.396000000000001</c:v>
                </c:pt>
                <c:pt idx="6997">
                  <c:v>47.591000000000001</c:v>
                </c:pt>
                <c:pt idx="6998">
                  <c:v>45.331000000000003</c:v>
                </c:pt>
                <c:pt idx="6999">
                  <c:v>40.401000000000003</c:v>
                </c:pt>
                <c:pt idx="7000">
                  <c:v>33.064</c:v>
                </c:pt>
                <c:pt idx="7001">
                  <c:v>42.985999999999997</c:v>
                </c:pt>
                <c:pt idx="7002">
                  <c:v>43.34</c:v>
                </c:pt>
                <c:pt idx="7003">
                  <c:v>51.389000000000003</c:v>
                </c:pt>
                <c:pt idx="7004">
                  <c:v>44.542999999999999</c:v>
                </c:pt>
                <c:pt idx="7005">
                  <c:v>45.008000000000003</c:v>
                </c:pt>
                <c:pt idx="7006">
                  <c:v>49.002000000000002</c:v>
                </c:pt>
                <c:pt idx="7007">
                  <c:v>52.905000000000001</c:v>
                </c:pt>
                <c:pt idx="7008">
                  <c:v>45.524999999999999</c:v>
                </c:pt>
                <c:pt idx="7009">
                  <c:v>48.43</c:v>
                </c:pt>
                <c:pt idx="7010">
                  <c:v>42.723999999999997</c:v>
                </c:pt>
                <c:pt idx="7011">
                  <c:v>39.725999999999999</c:v>
                </c:pt>
                <c:pt idx="7012">
                  <c:v>53.982999999999997</c:v>
                </c:pt>
                <c:pt idx="7013">
                  <c:v>44.856999999999999</c:v>
                </c:pt>
                <c:pt idx="7014">
                  <c:v>43.228999999999999</c:v>
                </c:pt>
                <c:pt idx="7015">
                  <c:v>45.273000000000003</c:v>
                </c:pt>
                <c:pt idx="7016">
                  <c:v>50.531999999999996</c:v>
                </c:pt>
                <c:pt idx="7017">
                  <c:v>60.127000000000002</c:v>
                </c:pt>
                <c:pt idx="7018">
                  <c:v>33.006999999999998</c:v>
                </c:pt>
                <c:pt idx="7019">
                  <c:v>47.055999999999997</c:v>
                </c:pt>
                <c:pt idx="7020">
                  <c:v>41.531999999999996</c:v>
                </c:pt>
                <c:pt idx="7021">
                  <c:v>44.942999999999998</c:v>
                </c:pt>
                <c:pt idx="7022">
                  <c:v>45.441000000000003</c:v>
                </c:pt>
                <c:pt idx="7023">
                  <c:v>32.962000000000003</c:v>
                </c:pt>
                <c:pt idx="7024">
                  <c:v>43.436</c:v>
                </c:pt>
                <c:pt idx="7025">
                  <c:v>38.170999999999999</c:v>
                </c:pt>
                <c:pt idx="7026">
                  <c:v>41.109000000000002</c:v>
                </c:pt>
                <c:pt idx="7027">
                  <c:v>39.142000000000003</c:v>
                </c:pt>
                <c:pt idx="7028">
                  <c:v>41.640999999999998</c:v>
                </c:pt>
                <c:pt idx="7029">
                  <c:v>43.067999999999998</c:v>
                </c:pt>
                <c:pt idx="7030">
                  <c:v>31.841999999999999</c:v>
                </c:pt>
                <c:pt idx="7031">
                  <c:v>36.643000000000001</c:v>
                </c:pt>
                <c:pt idx="7032">
                  <c:v>40.328000000000003</c:v>
                </c:pt>
                <c:pt idx="7033">
                  <c:v>35.582999999999998</c:v>
                </c:pt>
                <c:pt idx="7034">
                  <c:v>36.180999999999997</c:v>
                </c:pt>
                <c:pt idx="7035">
                  <c:v>37.680999999999997</c:v>
                </c:pt>
                <c:pt idx="7036">
                  <c:v>41.451000000000001</c:v>
                </c:pt>
                <c:pt idx="7037">
                  <c:v>31.634</c:v>
                </c:pt>
                <c:pt idx="7038">
                  <c:v>43.944000000000003</c:v>
                </c:pt>
                <c:pt idx="7039">
                  <c:v>35.481000000000002</c:v>
                </c:pt>
                <c:pt idx="7040">
                  <c:v>43.780999999999999</c:v>
                </c:pt>
                <c:pt idx="7041">
                  <c:v>40.643999999999998</c:v>
                </c:pt>
                <c:pt idx="7042">
                  <c:v>46.603999999999999</c:v>
                </c:pt>
                <c:pt idx="7043">
                  <c:v>38.564999999999998</c:v>
                </c:pt>
                <c:pt idx="7044">
                  <c:v>40.158999999999999</c:v>
                </c:pt>
                <c:pt idx="7045">
                  <c:v>36.962000000000003</c:v>
                </c:pt>
                <c:pt idx="7046">
                  <c:v>43.301000000000002</c:v>
                </c:pt>
                <c:pt idx="7047">
                  <c:v>43.057000000000002</c:v>
                </c:pt>
                <c:pt idx="7048">
                  <c:v>45.064999999999998</c:v>
                </c:pt>
                <c:pt idx="7049">
                  <c:v>47.81</c:v>
                </c:pt>
                <c:pt idx="7050">
                  <c:v>46.610999999999997</c:v>
                </c:pt>
                <c:pt idx="7051">
                  <c:v>38.756999999999998</c:v>
                </c:pt>
                <c:pt idx="7052">
                  <c:v>36.860999999999997</c:v>
                </c:pt>
                <c:pt idx="7053">
                  <c:v>39.206000000000003</c:v>
                </c:pt>
                <c:pt idx="7054">
                  <c:v>37.895000000000003</c:v>
                </c:pt>
                <c:pt idx="7055">
                  <c:v>47.472999999999999</c:v>
                </c:pt>
                <c:pt idx="7056">
                  <c:v>39.634999999999998</c:v>
                </c:pt>
                <c:pt idx="7057">
                  <c:v>48.448999999999998</c:v>
                </c:pt>
                <c:pt idx="7058">
                  <c:v>43.963999999999999</c:v>
                </c:pt>
                <c:pt idx="7059">
                  <c:v>37.479999999999997</c:v>
                </c:pt>
                <c:pt idx="7060">
                  <c:v>43.173000000000002</c:v>
                </c:pt>
                <c:pt idx="7061">
                  <c:v>35.978000000000002</c:v>
                </c:pt>
                <c:pt idx="7062">
                  <c:v>31.661999999999999</c:v>
                </c:pt>
                <c:pt idx="7063">
                  <c:v>37.534999999999997</c:v>
                </c:pt>
                <c:pt idx="7064">
                  <c:v>37.164999999999999</c:v>
                </c:pt>
                <c:pt idx="7065">
                  <c:v>34.548999999999999</c:v>
                </c:pt>
                <c:pt idx="7066">
                  <c:v>37.692</c:v>
                </c:pt>
                <c:pt idx="7067">
                  <c:v>42.148000000000003</c:v>
                </c:pt>
                <c:pt idx="7068">
                  <c:v>47.238999999999997</c:v>
                </c:pt>
                <c:pt idx="7069">
                  <c:v>33.945</c:v>
                </c:pt>
                <c:pt idx="7070">
                  <c:v>44.625999999999998</c:v>
                </c:pt>
                <c:pt idx="7071">
                  <c:v>38.606000000000002</c:v>
                </c:pt>
                <c:pt idx="7072">
                  <c:v>43.695999999999998</c:v>
                </c:pt>
                <c:pt idx="7073">
                  <c:v>34.646999999999998</c:v>
                </c:pt>
                <c:pt idx="7074">
                  <c:v>42.53</c:v>
                </c:pt>
                <c:pt idx="7075">
                  <c:v>50.759</c:v>
                </c:pt>
                <c:pt idx="7076">
                  <c:v>47.139000000000003</c:v>
                </c:pt>
                <c:pt idx="7077">
                  <c:v>47.695</c:v>
                </c:pt>
                <c:pt idx="7078">
                  <c:v>33.286999999999999</c:v>
                </c:pt>
                <c:pt idx="7079">
                  <c:v>34.813000000000002</c:v>
                </c:pt>
                <c:pt idx="7080">
                  <c:v>45.348999999999997</c:v>
                </c:pt>
                <c:pt idx="7081">
                  <c:v>39.857999999999997</c:v>
                </c:pt>
                <c:pt idx="7082">
                  <c:v>44.46</c:v>
                </c:pt>
                <c:pt idx="7083">
                  <c:v>40.860999999999997</c:v>
                </c:pt>
                <c:pt idx="7084">
                  <c:v>38.084000000000003</c:v>
                </c:pt>
                <c:pt idx="7085">
                  <c:v>39.055</c:v>
                </c:pt>
                <c:pt idx="7086">
                  <c:v>38.072000000000003</c:v>
                </c:pt>
                <c:pt idx="7087">
                  <c:v>37.335000000000001</c:v>
                </c:pt>
                <c:pt idx="7088">
                  <c:v>43.021000000000001</c:v>
                </c:pt>
                <c:pt idx="7089">
                  <c:v>38.594000000000001</c:v>
                </c:pt>
                <c:pt idx="7090">
                  <c:v>32.287999999999997</c:v>
                </c:pt>
                <c:pt idx="7091">
                  <c:v>39.997</c:v>
                </c:pt>
                <c:pt idx="7092">
                  <c:v>40.347000000000001</c:v>
                </c:pt>
                <c:pt idx="7093">
                  <c:v>31.943999999999999</c:v>
                </c:pt>
                <c:pt idx="7094">
                  <c:v>38.503999999999998</c:v>
                </c:pt>
                <c:pt idx="7095">
                  <c:v>35.985999999999997</c:v>
                </c:pt>
                <c:pt idx="7096">
                  <c:v>38.015999999999998</c:v>
                </c:pt>
                <c:pt idx="7097">
                  <c:v>44.957000000000001</c:v>
                </c:pt>
                <c:pt idx="7098">
                  <c:v>43.521000000000001</c:v>
                </c:pt>
                <c:pt idx="7099">
                  <c:v>39.610999999999997</c:v>
                </c:pt>
                <c:pt idx="7100">
                  <c:v>40.468000000000004</c:v>
                </c:pt>
                <c:pt idx="7101">
                  <c:v>42.493000000000002</c:v>
                </c:pt>
                <c:pt idx="7102">
                  <c:v>32.375</c:v>
                </c:pt>
                <c:pt idx="7103">
                  <c:v>37.012999999999998</c:v>
                </c:pt>
                <c:pt idx="7104">
                  <c:v>34.661999999999999</c:v>
                </c:pt>
                <c:pt idx="7105">
                  <c:v>39.095999999999997</c:v>
                </c:pt>
                <c:pt idx="7106">
                  <c:v>38.646999999999998</c:v>
                </c:pt>
                <c:pt idx="7107">
                  <c:v>36.661000000000001</c:v>
                </c:pt>
                <c:pt idx="7108">
                  <c:v>47.723999999999997</c:v>
                </c:pt>
                <c:pt idx="7109">
                  <c:v>46.664000000000001</c:v>
                </c:pt>
                <c:pt idx="7110">
                  <c:v>42.381</c:v>
                </c:pt>
                <c:pt idx="7111">
                  <c:v>47.18</c:v>
                </c:pt>
                <c:pt idx="7112">
                  <c:v>32.72</c:v>
                </c:pt>
                <c:pt idx="7113">
                  <c:v>41.857999999999997</c:v>
                </c:pt>
                <c:pt idx="7114">
                  <c:v>45.981000000000002</c:v>
                </c:pt>
                <c:pt idx="7115">
                  <c:v>38.866</c:v>
                </c:pt>
                <c:pt idx="7116">
                  <c:v>42.404000000000003</c:v>
                </c:pt>
                <c:pt idx="7117">
                  <c:v>34.783000000000001</c:v>
                </c:pt>
                <c:pt idx="7118">
                  <c:v>40.344999999999999</c:v>
                </c:pt>
                <c:pt idx="7119">
                  <c:v>43.292000000000002</c:v>
                </c:pt>
                <c:pt idx="7120">
                  <c:v>46.893999999999998</c:v>
                </c:pt>
                <c:pt idx="7121">
                  <c:v>46.627000000000002</c:v>
                </c:pt>
                <c:pt idx="7122">
                  <c:v>30.818999999999999</c:v>
                </c:pt>
                <c:pt idx="7123">
                  <c:v>35.768999999999998</c:v>
                </c:pt>
                <c:pt idx="7124">
                  <c:v>46.595999999999997</c:v>
                </c:pt>
                <c:pt idx="7125">
                  <c:v>31.760999999999999</c:v>
                </c:pt>
                <c:pt idx="7126">
                  <c:v>48.654000000000003</c:v>
                </c:pt>
                <c:pt idx="7127">
                  <c:v>39.079000000000001</c:v>
                </c:pt>
                <c:pt idx="7128">
                  <c:v>42.344000000000001</c:v>
                </c:pt>
                <c:pt idx="7129">
                  <c:v>37.578000000000003</c:v>
                </c:pt>
                <c:pt idx="7130">
                  <c:v>46.411000000000001</c:v>
                </c:pt>
                <c:pt idx="7131">
                  <c:v>38.475999999999999</c:v>
                </c:pt>
                <c:pt idx="7132">
                  <c:v>38.165999999999997</c:v>
                </c:pt>
                <c:pt idx="7133">
                  <c:v>40.609000000000002</c:v>
                </c:pt>
                <c:pt idx="7134">
                  <c:v>49.101999999999997</c:v>
                </c:pt>
                <c:pt idx="7135">
                  <c:v>45.100999999999999</c:v>
                </c:pt>
                <c:pt idx="7136">
                  <c:v>47.606000000000002</c:v>
                </c:pt>
                <c:pt idx="7137">
                  <c:v>58.636000000000003</c:v>
                </c:pt>
                <c:pt idx="7138">
                  <c:v>34.587000000000003</c:v>
                </c:pt>
                <c:pt idx="7139">
                  <c:v>48.793999999999997</c:v>
                </c:pt>
                <c:pt idx="7140">
                  <c:v>36.438000000000002</c:v>
                </c:pt>
                <c:pt idx="7141">
                  <c:v>45.926000000000002</c:v>
                </c:pt>
                <c:pt idx="7142">
                  <c:v>42.771000000000001</c:v>
                </c:pt>
                <c:pt idx="7143">
                  <c:v>34.276000000000003</c:v>
                </c:pt>
                <c:pt idx="7144">
                  <c:v>45.98</c:v>
                </c:pt>
                <c:pt idx="7145">
                  <c:v>50.533000000000001</c:v>
                </c:pt>
                <c:pt idx="7146">
                  <c:v>42.38</c:v>
                </c:pt>
                <c:pt idx="7147">
                  <c:v>48.692</c:v>
                </c:pt>
                <c:pt idx="7148">
                  <c:v>39.933</c:v>
                </c:pt>
                <c:pt idx="7149">
                  <c:v>34.267000000000003</c:v>
                </c:pt>
                <c:pt idx="7150">
                  <c:v>45.734999999999999</c:v>
                </c:pt>
                <c:pt idx="7151">
                  <c:v>50.003</c:v>
                </c:pt>
                <c:pt idx="7152">
                  <c:v>35.261000000000003</c:v>
                </c:pt>
                <c:pt idx="7153">
                  <c:v>42.924999999999997</c:v>
                </c:pt>
                <c:pt idx="7154">
                  <c:v>51.012999999999998</c:v>
                </c:pt>
                <c:pt idx="7155">
                  <c:v>46.302</c:v>
                </c:pt>
                <c:pt idx="7156">
                  <c:v>39.838999999999999</c:v>
                </c:pt>
                <c:pt idx="7157">
                  <c:v>47.96</c:v>
                </c:pt>
                <c:pt idx="7158">
                  <c:v>43.475999999999999</c:v>
                </c:pt>
                <c:pt idx="7159">
                  <c:v>44.9</c:v>
                </c:pt>
                <c:pt idx="7160">
                  <c:v>37.747999999999998</c:v>
                </c:pt>
                <c:pt idx="7161">
                  <c:v>38.633000000000003</c:v>
                </c:pt>
                <c:pt idx="7162">
                  <c:v>41.558</c:v>
                </c:pt>
                <c:pt idx="7163">
                  <c:v>33.07</c:v>
                </c:pt>
                <c:pt idx="7164">
                  <c:v>39.71</c:v>
                </c:pt>
                <c:pt idx="7165">
                  <c:v>42.448999999999998</c:v>
                </c:pt>
                <c:pt idx="7166">
                  <c:v>45.031999999999996</c:v>
                </c:pt>
                <c:pt idx="7167">
                  <c:v>41.860999999999997</c:v>
                </c:pt>
                <c:pt idx="7168">
                  <c:v>46.305</c:v>
                </c:pt>
                <c:pt idx="7169">
                  <c:v>45.707999999999998</c:v>
                </c:pt>
                <c:pt idx="7170">
                  <c:v>38.33</c:v>
                </c:pt>
                <c:pt idx="7171">
                  <c:v>34.804000000000002</c:v>
                </c:pt>
                <c:pt idx="7172">
                  <c:v>43.98</c:v>
                </c:pt>
                <c:pt idx="7173">
                  <c:v>49.441000000000003</c:v>
                </c:pt>
                <c:pt idx="7174">
                  <c:v>36.066000000000003</c:v>
                </c:pt>
                <c:pt idx="7175">
                  <c:v>47.420999999999999</c:v>
                </c:pt>
                <c:pt idx="7176">
                  <c:v>46.048000000000002</c:v>
                </c:pt>
                <c:pt idx="7177">
                  <c:v>47.548999999999999</c:v>
                </c:pt>
                <c:pt idx="7178">
                  <c:v>48.381</c:v>
                </c:pt>
                <c:pt idx="7179">
                  <c:v>39.908999999999999</c:v>
                </c:pt>
                <c:pt idx="7180">
                  <c:v>47.533999999999999</c:v>
                </c:pt>
                <c:pt idx="7181">
                  <c:v>47.847999999999999</c:v>
                </c:pt>
                <c:pt idx="7182">
                  <c:v>44.816000000000003</c:v>
                </c:pt>
                <c:pt idx="7183">
                  <c:v>38.691000000000003</c:v>
                </c:pt>
                <c:pt idx="7184">
                  <c:v>36.311</c:v>
                </c:pt>
                <c:pt idx="7185">
                  <c:v>43.71</c:v>
                </c:pt>
                <c:pt idx="7186">
                  <c:v>44.825000000000003</c:v>
                </c:pt>
                <c:pt idx="7187">
                  <c:v>42.317</c:v>
                </c:pt>
                <c:pt idx="7188">
                  <c:v>37.268000000000001</c:v>
                </c:pt>
                <c:pt idx="7189">
                  <c:v>40.271000000000001</c:v>
                </c:pt>
                <c:pt idx="7190">
                  <c:v>46.843000000000004</c:v>
                </c:pt>
                <c:pt idx="7191">
                  <c:v>38.423000000000002</c:v>
                </c:pt>
                <c:pt idx="7192">
                  <c:v>36.625</c:v>
                </c:pt>
                <c:pt idx="7193">
                  <c:v>41.261000000000003</c:v>
                </c:pt>
                <c:pt idx="7194">
                  <c:v>41.244999999999997</c:v>
                </c:pt>
                <c:pt idx="7195">
                  <c:v>51.97</c:v>
                </c:pt>
                <c:pt idx="7196">
                  <c:v>41.271999999999998</c:v>
                </c:pt>
                <c:pt idx="7197">
                  <c:v>43.345999999999997</c:v>
                </c:pt>
                <c:pt idx="7198">
                  <c:v>39.871000000000002</c:v>
                </c:pt>
                <c:pt idx="7199">
                  <c:v>48.917999999999999</c:v>
                </c:pt>
                <c:pt idx="7200">
                  <c:v>40.000999999999998</c:v>
                </c:pt>
                <c:pt idx="7201">
                  <c:v>47.686999999999998</c:v>
                </c:pt>
                <c:pt idx="7202">
                  <c:v>41.704999999999998</c:v>
                </c:pt>
                <c:pt idx="7203">
                  <c:v>38.33</c:v>
                </c:pt>
                <c:pt idx="7204">
                  <c:v>45.387</c:v>
                </c:pt>
                <c:pt idx="7205">
                  <c:v>37.311999999999998</c:v>
                </c:pt>
                <c:pt idx="7206">
                  <c:v>35.813000000000002</c:v>
                </c:pt>
                <c:pt idx="7207">
                  <c:v>33.764000000000003</c:v>
                </c:pt>
                <c:pt idx="7208">
                  <c:v>44.84</c:v>
                </c:pt>
                <c:pt idx="7209">
                  <c:v>38.819000000000003</c:v>
                </c:pt>
                <c:pt idx="7210">
                  <c:v>40.878</c:v>
                </c:pt>
                <c:pt idx="7211">
                  <c:v>32.936</c:v>
                </c:pt>
                <c:pt idx="7212">
                  <c:v>41.02</c:v>
                </c:pt>
                <c:pt idx="7213">
                  <c:v>53.658999999999999</c:v>
                </c:pt>
                <c:pt idx="7214">
                  <c:v>28.474</c:v>
                </c:pt>
                <c:pt idx="7215">
                  <c:v>40.360999999999997</c:v>
                </c:pt>
                <c:pt idx="7216">
                  <c:v>43.802</c:v>
                </c:pt>
                <c:pt idx="7217">
                  <c:v>41.271999999999998</c:v>
                </c:pt>
                <c:pt idx="7218">
                  <c:v>37.326000000000001</c:v>
                </c:pt>
                <c:pt idx="7219">
                  <c:v>47.13</c:v>
                </c:pt>
                <c:pt idx="7220">
                  <c:v>38.381999999999998</c:v>
                </c:pt>
                <c:pt idx="7221">
                  <c:v>40.648000000000003</c:v>
                </c:pt>
                <c:pt idx="7222">
                  <c:v>32.850999999999999</c:v>
                </c:pt>
                <c:pt idx="7223">
                  <c:v>45.155000000000001</c:v>
                </c:pt>
                <c:pt idx="7224">
                  <c:v>43.89</c:v>
                </c:pt>
                <c:pt idx="7225">
                  <c:v>39.216000000000001</c:v>
                </c:pt>
                <c:pt idx="7226">
                  <c:v>27.001000000000001</c:v>
                </c:pt>
                <c:pt idx="7227">
                  <c:v>28.687000000000001</c:v>
                </c:pt>
                <c:pt idx="7228">
                  <c:v>33.548999999999999</c:v>
                </c:pt>
                <c:pt idx="7229">
                  <c:v>45.872999999999998</c:v>
                </c:pt>
                <c:pt idx="7230">
                  <c:v>42.62</c:v>
                </c:pt>
                <c:pt idx="7231">
                  <c:v>33.345999999999997</c:v>
                </c:pt>
                <c:pt idx="7232">
                  <c:v>37.118000000000002</c:v>
                </c:pt>
                <c:pt idx="7233">
                  <c:v>46.768999999999998</c:v>
                </c:pt>
                <c:pt idx="7234">
                  <c:v>35.058999999999997</c:v>
                </c:pt>
                <c:pt idx="7235">
                  <c:v>39.36</c:v>
                </c:pt>
                <c:pt idx="7236">
                  <c:v>44.781999999999996</c:v>
                </c:pt>
                <c:pt idx="7237">
                  <c:v>44.284999999999997</c:v>
                </c:pt>
                <c:pt idx="7238">
                  <c:v>42.715000000000003</c:v>
                </c:pt>
                <c:pt idx="7239">
                  <c:v>41.883000000000003</c:v>
                </c:pt>
                <c:pt idx="7240">
                  <c:v>45.466000000000001</c:v>
                </c:pt>
                <c:pt idx="7241">
                  <c:v>47.856000000000002</c:v>
                </c:pt>
                <c:pt idx="7242">
                  <c:v>40.655999999999999</c:v>
                </c:pt>
                <c:pt idx="7243">
                  <c:v>47.158999999999999</c:v>
                </c:pt>
                <c:pt idx="7244">
                  <c:v>40.192999999999998</c:v>
                </c:pt>
                <c:pt idx="7245">
                  <c:v>47.084000000000003</c:v>
                </c:pt>
                <c:pt idx="7246">
                  <c:v>37.430999999999997</c:v>
                </c:pt>
                <c:pt idx="7247">
                  <c:v>42.738</c:v>
                </c:pt>
                <c:pt idx="7248">
                  <c:v>39.155999999999999</c:v>
                </c:pt>
                <c:pt idx="7249">
                  <c:v>33.456000000000003</c:v>
                </c:pt>
                <c:pt idx="7250">
                  <c:v>37.49</c:v>
                </c:pt>
                <c:pt idx="7251">
                  <c:v>52.57</c:v>
                </c:pt>
                <c:pt idx="7252">
                  <c:v>35.067999999999998</c:v>
                </c:pt>
                <c:pt idx="7253">
                  <c:v>50.640999999999998</c:v>
                </c:pt>
                <c:pt idx="7254">
                  <c:v>41.222000000000001</c:v>
                </c:pt>
                <c:pt idx="7255">
                  <c:v>38.469000000000001</c:v>
                </c:pt>
                <c:pt idx="7256">
                  <c:v>41.5</c:v>
                </c:pt>
                <c:pt idx="7257">
                  <c:v>40.905999999999999</c:v>
                </c:pt>
                <c:pt idx="7258">
                  <c:v>40.707999999999998</c:v>
                </c:pt>
                <c:pt idx="7259">
                  <c:v>36.981999999999999</c:v>
                </c:pt>
                <c:pt idx="7260">
                  <c:v>44.405999999999999</c:v>
                </c:pt>
                <c:pt idx="7261">
                  <c:v>38.802</c:v>
                </c:pt>
                <c:pt idx="7262">
                  <c:v>49.165999999999997</c:v>
                </c:pt>
                <c:pt idx="7263">
                  <c:v>38.673000000000002</c:v>
                </c:pt>
                <c:pt idx="7264">
                  <c:v>39.287999999999997</c:v>
                </c:pt>
                <c:pt idx="7265">
                  <c:v>39.023000000000003</c:v>
                </c:pt>
                <c:pt idx="7266">
                  <c:v>40.061999999999998</c:v>
                </c:pt>
                <c:pt idx="7267">
                  <c:v>43.026000000000003</c:v>
                </c:pt>
                <c:pt idx="7268">
                  <c:v>36.460999999999999</c:v>
                </c:pt>
                <c:pt idx="7269">
                  <c:v>42.502000000000002</c:v>
                </c:pt>
                <c:pt idx="7270">
                  <c:v>31.431000000000001</c:v>
                </c:pt>
                <c:pt idx="7271">
                  <c:v>36.076999999999998</c:v>
                </c:pt>
                <c:pt idx="7272">
                  <c:v>34.859000000000002</c:v>
                </c:pt>
                <c:pt idx="7273">
                  <c:v>35.261000000000003</c:v>
                </c:pt>
                <c:pt idx="7274">
                  <c:v>39.927999999999997</c:v>
                </c:pt>
                <c:pt idx="7275">
                  <c:v>47.838999999999999</c:v>
                </c:pt>
                <c:pt idx="7276">
                  <c:v>39.511000000000003</c:v>
                </c:pt>
                <c:pt idx="7277">
                  <c:v>38.840000000000003</c:v>
                </c:pt>
                <c:pt idx="7278">
                  <c:v>38.055</c:v>
                </c:pt>
                <c:pt idx="7279">
                  <c:v>39.814</c:v>
                </c:pt>
                <c:pt idx="7280">
                  <c:v>44.228000000000002</c:v>
                </c:pt>
                <c:pt idx="7281">
                  <c:v>36.115000000000002</c:v>
                </c:pt>
                <c:pt idx="7282">
                  <c:v>33.552999999999997</c:v>
                </c:pt>
                <c:pt idx="7283">
                  <c:v>54.322000000000003</c:v>
                </c:pt>
                <c:pt idx="7284">
                  <c:v>42.249000000000002</c:v>
                </c:pt>
                <c:pt idx="7285">
                  <c:v>36.533999999999999</c:v>
                </c:pt>
                <c:pt idx="7286">
                  <c:v>38.024000000000001</c:v>
                </c:pt>
                <c:pt idx="7287">
                  <c:v>45.292999999999999</c:v>
                </c:pt>
                <c:pt idx="7288">
                  <c:v>32.509</c:v>
                </c:pt>
                <c:pt idx="7289">
                  <c:v>47.843000000000004</c:v>
                </c:pt>
                <c:pt idx="7290">
                  <c:v>40.932000000000002</c:v>
                </c:pt>
                <c:pt idx="7291">
                  <c:v>37.795000000000002</c:v>
                </c:pt>
                <c:pt idx="7292">
                  <c:v>37.918999999999997</c:v>
                </c:pt>
                <c:pt idx="7293">
                  <c:v>39.320999999999998</c:v>
                </c:pt>
                <c:pt idx="7294">
                  <c:v>39.841999999999999</c:v>
                </c:pt>
                <c:pt idx="7295">
                  <c:v>36.359000000000002</c:v>
                </c:pt>
                <c:pt idx="7296">
                  <c:v>40.703000000000003</c:v>
                </c:pt>
                <c:pt idx="7297">
                  <c:v>43.715000000000003</c:v>
                </c:pt>
                <c:pt idx="7298">
                  <c:v>34.500999999999998</c:v>
                </c:pt>
                <c:pt idx="7299">
                  <c:v>47</c:v>
                </c:pt>
                <c:pt idx="7300">
                  <c:v>34.956000000000003</c:v>
                </c:pt>
                <c:pt idx="7301">
                  <c:v>47.112000000000002</c:v>
                </c:pt>
                <c:pt idx="7302">
                  <c:v>39.854999999999997</c:v>
                </c:pt>
                <c:pt idx="7303">
                  <c:v>35.78</c:v>
                </c:pt>
                <c:pt idx="7304">
                  <c:v>40.311</c:v>
                </c:pt>
                <c:pt idx="7305">
                  <c:v>44.868000000000002</c:v>
                </c:pt>
                <c:pt idx="7306">
                  <c:v>38.914999999999999</c:v>
                </c:pt>
                <c:pt idx="7307">
                  <c:v>43.28</c:v>
                </c:pt>
                <c:pt idx="7308">
                  <c:v>36.688000000000002</c:v>
                </c:pt>
                <c:pt idx="7309">
                  <c:v>57.353999999999999</c:v>
                </c:pt>
                <c:pt idx="7310">
                  <c:v>40.753</c:v>
                </c:pt>
                <c:pt idx="7311">
                  <c:v>44.213999999999999</c:v>
                </c:pt>
                <c:pt idx="7312">
                  <c:v>34.396000000000001</c:v>
                </c:pt>
                <c:pt idx="7313">
                  <c:v>47.302999999999997</c:v>
                </c:pt>
                <c:pt idx="7314">
                  <c:v>41.75</c:v>
                </c:pt>
                <c:pt idx="7315">
                  <c:v>44.12</c:v>
                </c:pt>
                <c:pt idx="7316">
                  <c:v>56.454000000000001</c:v>
                </c:pt>
                <c:pt idx="7317">
                  <c:v>36.463000000000001</c:v>
                </c:pt>
                <c:pt idx="7318">
                  <c:v>44.661000000000001</c:v>
                </c:pt>
                <c:pt idx="7319">
                  <c:v>37.234999999999999</c:v>
                </c:pt>
                <c:pt idx="7320">
                  <c:v>46.545000000000002</c:v>
                </c:pt>
                <c:pt idx="7321">
                  <c:v>37.945</c:v>
                </c:pt>
                <c:pt idx="7322">
                  <c:v>36.378999999999998</c:v>
                </c:pt>
                <c:pt idx="7323">
                  <c:v>41.280999999999999</c:v>
                </c:pt>
                <c:pt idx="7324">
                  <c:v>31.356000000000002</c:v>
                </c:pt>
                <c:pt idx="7325">
                  <c:v>50.091000000000001</c:v>
                </c:pt>
                <c:pt idx="7326">
                  <c:v>34.283000000000001</c:v>
                </c:pt>
                <c:pt idx="7327">
                  <c:v>44.853999999999999</c:v>
                </c:pt>
                <c:pt idx="7328">
                  <c:v>46.411999999999999</c:v>
                </c:pt>
                <c:pt idx="7329">
                  <c:v>35.19</c:v>
                </c:pt>
                <c:pt idx="7330">
                  <c:v>41.259</c:v>
                </c:pt>
                <c:pt idx="7331">
                  <c:v>43.707000000000001</c:v>
                </c:pt>
                <c:pt idx="7332">
                  <c:v>46.962000000000003</c:v>
                </c:pt>
                <c:pt idx="7333">
                  <c:v>40.292999999999999</c:v>
                </c:pt>
                <c:pt idx="7334">
                  <c:v>54.567999999999998</c:v>
                </c:pt>
                <c:pt idx="7335">
                  <c:v>47.316000000000003</c:v>
                </c:pt>
                <c:pt idx="7336">
                  <c:v>46.563000000000002</c:v>
                </c:pt>
                <c:pt idx="7337">
                  <c:v>48.082000000000001</c:v>
                </c:pt>
                <c:pt idx="7338">
                  <c:v>39.137</c:v>
                </c:pt>
                <c:pt idx="7339">
                  <c:v>46.072000000000003</c:v>
                </c:pt>
                <c:pt idx="7340">
                  <c:v>30.1</c:v>
                </c:pt>
                <c:pt idx="7341">
                  <c:v>44.064999999999998</c:v>
                </c:pt>
                <c:pt idx="7342">
                  <c:v>44.875</c:v>
                </c:pt>
                <c:pt idx="7343">
                  <c:v>39.055999999999997</c:v>
                </c:pt>
                <c:pt idx="7344">
                  <c:v>44.661000000000001</c:v>
                </c:pt>
                <c:pt idx="7345">
                  <c:v>38.472999999999999</c:v>
                </c:pt>
                <c:pt idx="7346">
                  <c:v>38.875</c:v>
                </c:pt>
                <c:pt idx="7347">
                  <c:v>45.469000000000001</c:v>
                </c:pt>
                <c:pt idx="7348">
                  <c:v>44.497999999999998</c:v>
                </c:pt>
                <c:pt idx="7349">
                  <c:v>44.058999999999997</c:v>
                </c:pt>
                <c:pt idx="7350">
                  <c:v>41.031999999999996</c:v>
                </c:pt>
                <c:pt idx="7351">
                  <c:v>42.686</c:v>
                </c:pt>
                <c:pt idx="7352">
                  <c:v>39.923999999999999</c:v>
                </c:pt>
                <c:pt idx="7353">
                  <c:v>43.395000000000003</c:v>
                </c:pt>
                <c:pt idx="7354">
                  <c:v>51.201000000000001</c:v>
                </c:pt>
                <c:pt idx="7355">
                  <c:v>37.521999999999998</c:v>
                </c:pt>
                <c:pt idx="7356">
                  <c:v>42.616</c:v>
                </c:pt>
                <c:pt idx="7357">
                  <c:v>42.723999999999997</c:v>
                </c:pt>
                <c:pt idx="7358">
                  <c:v>37.048999999999999</c:v>
                </c:pt>
                <c:pt idx="7359">
                  <c:v>32.761000000000003</c:v>
                </c:pt>
                <c:pt idx="7360">
                  <c:v>32.85</c:v>
                </c:pt>
                <c:pt idx="7361">
                  <c:v>46.158999999999999</c:v>
                </c:pt>
                <c:pt idx="7362">
                  <c:v>39.950000000000003</c:v>
                </c:pt>
                <c:pt idx="7363">
                  <c:v>43.76</c:v>
                </c:pt>
                <c:pt idx="7364">
                  <c:v>46.395000000000003</c:v>
                </c:pt>
                <c:pt idx="7365">
                  <c:v>46.813000000000002</c:v>
                </c:pt>
                <c:pt idx="7366">
                  <c:v>50.122999999999998</c:v>
                </c:pt>
                <c:pt idx="7367">
                  <c:v>42.834000000000003</c:v>
                </c:pt>
                <c:pt idx="7368">
                  <c:v>45.244999999999997</c:v>
                </c:pt>
                <c:pt idx="7369">
                  <c:v>44.768000000000001</c:v>
                </c:pt>
                <c:pt idx="7370">
                  <c:v>39.512999999999998</c:v>
                </c:pt>
                <c:pt idx="7371">
                  <c:v>40.442</c:v>
                </c:pt>
                <c:pt idx="7372">
                  <c:v>47.959000000000003</c:v>
                </c:pt>
                <c:pt idx="7373">
                  <c:v>41.518999999999998</c:v>
                </c:pt>
                <c:pt idx="7374">
                  <c:v>46.027000000000001</c:v>
                </c:pt>
                <c:pt idx="7375">
                  <c:v>45.146999999999998</c:v>
                </c:pt>
                <c:pt idx="7376">
                  <c:v>36.468000000000004</c:v>
                </c:pt>
                <c:pt idx="7377">
                  <c:v>44.395000000000003</c:v>
                </c:pt>
                <c:pt idx="7378">
                  <c:v>28.08</c:v>
                </c:pt>
                <c:pt idx="7379">
                  <c:v>34.658000000000001</c:v>
                </c:pt>
                <c:pt idx="7380">
                  <c:v>35.786999999999999</c:v>
                </c:pt>
                <c:pt idx="7381">
                  <c:v>48.433999999999997</c:v>
                </c:pt>
                <c:pt idx="7382">
                  <c:v>45.124000000000002</c:v>
                </c:pt>
                <c:pt idx="7383">
                  <c:v>54.061</c:v>
                </c:pt>
                <c:pt idx="7384">
                  <c:v>42.487000000000002</c:v>
                </c:pt>
                <c:pt idx="7385">
                  <c:v>46.000999999999998</c:v>
                </c:pt>
                <c:pt idx="7386">
                  <c:v>44.384999999999998</c:v>
                </c:pt>
                <c:pt idx="7387">
                  <c:v>38.360999999999997</c:v>
                </c:pt>
                <c:pt idx="7388">
                  <c:v>39.941000000000003</c:v>
                </c:pt>
                <c:pt idx="7389">
                  <c:v>30.391999999999999</c:v>
                </c:pt>
                <c:pt idx="7390">
                  <c:v>39.69</c:v>
                </c:pt>
                <c:pt idx="7391">
                  <c:v>43.881999999999998</c:v>
                </c:pt>
                <c:pt idx="7392">
                  <c:v>38.423000000000002</c:v>
                </c:pt>
                <c:pt idx="7393">
                  <c:v>47.097999999999999</c:v>
                </c:pt>
                <c:pt idx="7394">
                  <c:v>42.316000000000003</c:v>
                </c:pt>
                <c:pt idx="7395">
                  <c:v>39.728000000000002</c:v>
                </c:pt>
                <c:pt idx="7396">
                  <c:v>42.369</c:v>
                </c:pt>
                <c:pt idx="7397">
                  <c:v>38.195999999999998</c:v>
                </c:pt>
                <c:pt idx="7398">
                  <c:v>39.466000000000001</c:v>
                </c:pt>
                <c:pt idx="7399">
                  <c:v>38.209000000000003</c:v>
                </c:pt>
                <c:pt idx="7400">
                  <c:v>37.738999999999997</c:v>
                </c:pt>
                <c:pt idx="7401">
                  <c:v>36.902000000000001</c:v>
                </c:pt>
                <c:pt idx="7402">
                  <c:v>38.603999999999999</c:v>
                </c:pt>
                <c:pt idx="7403">
                  <c:v>53.802999999999997</c:v>
                </c:pt>
                <c:pt idx="7404">
                  <c:v>33.926000000000002</c:v>
                </c:pt>
                <c:pt idx="7405">
                  <c:v>36.104999999999997</c:v>
                </c:pt>
                <c:pt idx="7406">
                  <c:v>29.172000000000001</c:v>
                </c:pt>
                <c:pt idx="7407">
                  <c:v>40.936</c:v>
                </c:pt>
                <c:pt idx="7408">
                  <c:v>30.681000000000001</c:v>
                </c:pt>
                <c:pt idx="7409">
                  <c:v>43.280999999999999</c:v>
                </c:pt>
                <c:pt idx="7410">
                  <c:v>38.548999999999999</c:v>
                </c:pt>
                <c:pt idx="7411">
                  <c:v>50.075000000000003</c:v>
                </c:pt>
                <c:pt idx="7412">
                  <c:v>44.85</c:v>
                </c:pt>
                <c:pt idx="7413">
                  <c:v>34.012999999999998</c:v>
                </c:pt>
                <c:pt idx="7414">
                  <c:v>35.296999999999997</c:v>
                </c:pt>
                <c:pt idx="7415">
                  <c:v>33.624000000000002</c:v>
                </c:pt>
                <c:pt idx="7416">
                  <c:v>37.753</c:v>
                </c:pt>
                <c:pt idx="7417">
                  <c:v>39.143999999999998</c:v>
                </c:pt>
                <c:pt idx="7418">
                  <c:v>48.094999999999999</c:v>
                </c:pt>
                <c:pt idx="7419">
                  <c:v>38.185000000000002</c:v>
                </c:pt>
                <c:pt idx="7420">
                  <c:v>39.886000000000003</c:v>
                </c:pt>
                <c:pt idx="7421">
                  <c:v>37.466000000000001</c:v>
                </c:pt>
                <c:pt idx="7422">
                  <c:v>37.049999999999997</c:v>
                </c:pt>
                <c:pt idx="7423">
                  <c:v>35.777000000000001</c:v>
                </c:pt>
                <c:pt idx="7424">
                  <c:v>40.930999999999997</c:v>
                </c:pt>
                <c:pt idx="7425">
                  <c:v>41.631999999999998</c:v>
                </c:pt>
                <c:pt idx="7426">
                  <c:v>30.786999999999999</c:v>
                </c:pt>
                <c:pt idx="7427">
                  <c:v>49.034999999999997</c:v>
                </c:pt>
                <c:pt idx="7428">
                  <c:v>33.773000000000003</c:v>
                </c:pt>
                <c:pt idx="7429">
                  <c:v>48.320999999999998</c:v>
                </c:pt>
                <c:pt idx="7430">
                  <c:v>57.378</c:v>
                </c:pt>
                <c:pt idx="7431">
                  <c:v>34.218000000000004</c:v>
                </c:pt>
                <c:pt idx="7432">
                  <c:v>31.824000000000002</c:v>
                </c:pt>
                <c:pt idx="7433">
                  <c:v>33.874000000000002</c:v>
                </c:pt>
                <c:pt idx="7434">
                  <c:v>48.921999999999997</c:v>
                </c:pt>
                <c:pt idx="7435">
                  <c:v>37.482999999999997</c:v>
                </c:pt>
                <c:pt idx="7436">
                  <c:v>41.371000000000002</c:v>
                </c:pt>
                <c:pt idx="7437">
                  <c:v>45.951999999999998</c:v>
                </c:pt>
                <c:pt idx="7438">
                  <c:v>37.232999999999997</c:v>
                </c:pt>
                <c:pt idx="7439">
                  <c:v>39.97</c:v>
                </c:pt>
                <c:pt idx="7440">
                  <c:v>42.158999999999999</c:v>
                </c:pt>
                <c:pt idx="7441">
                  <c:v>51.387999999999998</c:v>
                </c:pt>
                <c:pt idx="7442">
                  <c:v>52.277999999999999</c:v>
                </c:pt>
                <c:pt idx="7443">
                  <c:v>38.148000000000003</c:v>
                </c:pt>
                <c:pt idx="7444">
                  <c:v>40.005000000000003</c:v>
                </c:pt>
                <c:pt idx="7445">
                  <c:v>41.73</c:v>
                </c:pt>
                <c:pt idx="7446">
                  <c:v>38.090000000000003</c:v>
                </c:pt>
                <c:pt idx="7447">
                  <c:v>41.713000000000001</c:v>
                </c:pt>
                <c:pt idx="7448">
                  <c:v>35.106999999999999</c:v>
                </c:pt>
                <c:pt idx="7449">
                  <c:v>37.654000000000003</c:v>
                </c:pt>
                <c:pt idx="7450">
                  <c:v>35.951000000000001</c:v>
                </c:pt>
                <c:pt idx="7451">
                  <c:v>43.805</c:v>
                </c:pt>
                <c:pt idx="7452">
                  <c:v>36.862000000000002</c:v>
                </c:pt>
                <c:pt idx="7453">
                  <c:v>45.445</c:v>
                </c:pt>
                <c:pt idx="7454">
                  <c:v>30.202000000000002</c:v>
                </c:pt>
                <c:pt idx="7455">
                  <c:v>44.262999999999998</c:v>
                </c:pt>
                <c:pt idx="7456">
                  <c:v>47.396000000000001</c:v>
                </c:pt>
                <c:pt idx="7457">
                  <c:v>38.021999999999998</c:v>
                </c:pt>
                <c:pt idx="7458">
                  <c:v>42.99</c:v>
                </c:pt>
                <c:pt idx="7459">
                  <c:v>48.093000000000004</c:v>
                </c:pt>
                <c:pt idx="7460">
                  <c:v>32.771000000000001</c:v>
                </c:pt>
                <c:pt idx="7461">
                  <c:v>41.576000000000001</c:v>
                </c:pt>
                <c:pt idx="7462">
                  <c:v>36.597000000000001</c:v>
                </c:pt>
                <c:pt idx="7463">
                  <c:v>39.981999999999999</c:v>
                </c:pt>
                <c:pt idx="7464">
                  <c:v>53.13</c:v>
                </c:pt>
                <c:pt idx="7465">
                  <c:v>40.383000000000003</c:v>
                </c:pt>
                <c:pt idx="7466">
                  <c:v>41.575000000000003</c:v>
                </c:pt>
                <c:pt idx="7467">
                  <c:v>48.639000000000003</c:v>
                </c:pt>
                <c:pt idx="7468">
                  <c:v>44.875999999999998</c:v>
                </c:pt>
                <c:pt idx="7469">
                  <c:v>44.206000000000003</c:v>
                </c:pt>
                <c:pt idx="7470">
                  <c:v>45.92</c:v>
                </c:pt>
                <c:pt idx="7471">
                  <c:v>47.636000000000003</c:v>
                </c:pt>
                <c:pt idx="7472">
                  <c:v>39.872</c:v>
                </c:pt>
                <c:pt idx="7473">
                  <c:v>42.74</c:v>
                </c:pt>
                <c:pt idx="7474">
                  <c:v>39.445</c:v>
                </c:pt>
                <c:pt idx="7475">
                  <c:v>39.936</c:v>
                </c:pt>
                <c:pt idx="7476">
                  <c:v>39.545999999999999</c:v>
                </c:pt>
                <c:pt idx="7477">
                  <c:v>54.34</c:v>
                </c:pt>
                <c:pt idx="7478">
                  <c:v>47.744</c:v>
                </c:pt>
                <c:pt idx="7479">
                  <c:v>30.866</c:v>
                </c:pt>
                <c:pt idx="7480">
                  <c:v>43.084000000000003</c:v>
                </c:pt>
                <c:pt idx="7481">
                  <c:v>44.744999999999997</c:v>
                </c:pt>
                <c:pt idx="7482">
                  <c:v>44.976999999999997</c:v>
                </c:pt>
                <c:pt idx="7483">
                  <c:v>31.584</c:v>
                </c:pt>
                <c:pt idx="7484">
                  <c:v>49.881</c:v>
                </c:pt>
                <c:pt idx="7485">
                  <c:v>35.692</c:v>
                </c:pt>
                <c:pt idx="7486">
                  <c:v>41.158000000000001</c:v>
                </c:pt>
                <c:pt idx="7487">
                  <c:v>40.844000000000001</c:v>
                </c:pt>
                <c:pt idx="7488">
                  <c:v>39.347999999999999</c:v>
                </c:pt>
                <c:pt idx="7489">
                  <c:v>39.366</c:v>
                </c:pt>
                <c:pt idx="7490">
                  <c:v>40.567</c:v>
                </c:pt>
                <c:pt idx="7491">
                  <c:v>34.97</c:v>
                </c:pt>
                <c:pt idx="7492">
                  <c:v>50.67</c:v>
                </c:pt>
                <c:pt idx="7493">
                  <c:v>38.185000000000002</c:v>
                </c:pt>
                <c:pt idx="7494">
                  <c:v>40.298999999999999</c:v>
                </c:pt>
                <c:pt idx="7495">
                  <c:v>30.481999999999999</c:v>
                </c:pt>
                <c:pt idx="7496">
                  <c:v>39.320999999999998</c:v>
                </c:pt>
                <c:pt idx="7497">
                  <c:v>38.323</c:v>
                </c:pt>
                <c:pt idx="7498">
                  <c:v>39.481000000000002</c:v>
                </c:pt>
                <c:pt idx="7499">
                  <c:v>50.005000000000003</c:v>
                </c:pt>
                <c:pt idx="7500">
                  <c:v>32.055</c:v>
                </c:pt>
                <c:pt idx="7501">
                  <c:v>43.331000000000003</c:v>
                </c:pt>
                <c:pt idx="7502">
                  <c:v>50.247</c:v>
                </c:pt>
                <c:pt idx="7503">
                  <c:v>49.136000000000003</c:v>
                </c:pt>
                <c:pt idx="7504">
                  <c:v>36.841999999999999</c:v>
                </c:pt>
                <c:pt idx="7505">
                  <c:v>36.201000000000001</c:v>
                </c:pt>
                <c:pt idx="7506">
                  <c:v>32.088999999999999</c:v>
                </c:pt>
                <c:pt idx="7507">
                  <c:v>51.701999999999998</c:v>
                </c:pt>
                <c:pt idx="7508">
                  <c:v>36.792999999999999</c:v>
                </c:pt>
                <c:pt idx="7509">
                  <c:v>48.585000000000001</c:v>
                </c:pt>
                <c:pt idx="7510">
                  <c:v>34.752000000000002</c:v>
                </c:pt>
                <c:pt idx="7511">
                  <c:v>33.945</c:v>
                </c:pt>
                <c:pt idx="7512">
                  <c:v>45.7</c:v>
                </c:pt>
                <c:pt idx="7513">
                  <c:v>28.123999999999999</c:v>
                </c:pt>
                <c:pt idx="7514">
                  <c:v>43.895000000000003</c:v>
                </c:pt>
                <c:pt idx="7515">
                  <c:v>34.704000000000001</c:v>
                </c:pt>
                <c:pt idx="7516">
                  <c:v>45.665999999999997</c:v>
                </c:pt>
                <c:pt idx="7517">
                  <c:v>41.298000000000002</c:v>
                </c:pt>
                <c:pt idx="7518">
                  <c:v>44.905000000000001</c:v>
                </c:pt>
                <c:pt idx="7519">
                  <c:v>38.515000000000001</c:v>
                </c:pt>
                <c:pt idx="7520">
                  <c:v>51.752000000000002</c:v>
                </c:pt>
                <c:pt idx="7521">
                  <c:v>39.395000000000003</c:v>
                </c:pt>
                <c:pt idx="7522">
                  <c:v>39.890999999999998</c:v>
                </c:pt>
                <c:pt idx="7523">
                  <c:v>38.981000000000002</c:v>
                </c:pt>
                <c:pt idx="7524">
                  <c:v>43.468000000000004</c:v>
                </c:pt>
                <c:pt idx="7525">
                  <c:v>49.636000000000003</c:v>
                </c:pt>
                <c:pt idx="7526">
                  <c:v>46.325000000000003</c:v>
                </c:pt>
                <c:pt idx="7527">
                  <c:v>42.168999999999997</c:v>
                </c:pt>
                <c:pt idx="7528">
                  <c:v>43.774999999999999</c:v>
                </c:pt>
                <c:pt idx="7529">
                  <c:v>38.795000000000002</c:v>
                </c:pt>
                <c:pt idx="7530">
                  <c:v>33.335999999999999</c:v>
                </c:pt>
                <c:pt idx="7531">
                  <c:v>45.103999999999999</c:v>
                </c:pt>
                <c:pt idx="7532">
                  <c:v>39.351999999999997</c:v>
                </c:pt>
                <c:pt idx="7533">
                  <c:v>41.582999999999998</c:v>
                </c:pt>
                <c:pt idx="7534">
                  <c:v>44.148000000000003</c:v>
                </c:pt>
                <c:pt idx="7535">
                  <c:v>40.685000000000002</c:v>
                </c:pt>
                <c:pt idx="7536">
                  <c:v>45.835000000000001</c:v>
                </c:pt>
                <c:pt idx="7537">
                  <c:v>39.069000000000003</c:v>
                </c:pt>
                <c:pt idx="7538">
                  <c:v>48.024000000000001</c:v>
                </c:pt>
                <c:pt idx="7539">
                  <c:v>41.948</c:v>
                </c:pt>
                <c:pt idx="7540">
                  <c:v>39.119999999999997</c:v>
                </c:pt>
                <c:pt idx="7541">
                  <c:v>41.792999999999999</c:v>
                </c:pt>
                <c:pt idx="7542">
                  <c:v>43.045000000000002</c:v>
                </c:pt>
                <c:pt idx="7543">
                  <c:v>34.145000000000003</c:v>
                </c:pt>
                <c:pt idx="7544">
                  <c:v>43.103999999999999</c:v>
                </c:pt>
                <c:pt idx="7545">
                  <c:v>48.539000000000001</c:v>
                </c:pt>
                <c:pt idx="7546">
                  <c:v>44.951000000000001</c:v>
                </c:pt>
                <c:pt idx="7547">
                  <c:v>31.815999999999999</c:v>
                </c:pt>
                <c:pt idx="7548">
                  <c:v>38.548999999999999</c:v>
                </c:pt>
                <c:pt idx="7549">
                  <c:v>35.304000000000002</c:v>
                </c:pt>
                <c:pt idx="7550">
                  <c:v>28.431999999999999</c:v>
                </c:pt>
                <c:pt idx="7551">
                  <c:v>47.470999999999997</c:v>
                </c:pt>
                <c:pt idx="7552">
                  <c:v>43.66</c:v>
                </c:pt>
                <c:pt idx="7553">
                  <c:v>38.700000000000003</c:v>
                </c:pt>
                <c:pt idx="7554">
                  <c:v>46.972000000000001</c:v>
                </c:pt>
                <c:pt idx="7555">
                  <c:v>46.677</c:v>
                </c:pt>
                <c:pt idx="7556">
                  <c:v>41.832999999999998</c:v>
                </c:pt>
                <c:pt idx="7557">
                  <c:v>41.185000000000002</c:v>
                </c:pt>
                <c:pt idx="7558">
                  <c:v>42.466999999999999</c:v>
                </c:pt>
                <c:pt idx="7559">
                  <c:v>37.853000000000002</c:v>
                </c:pt>
                <c:pt idx="7560">
                  <c:v>24.242000000000001</c:v>
                </c:pt>
                <c:pt idx="7561">
                  <c:v>48.093000000000004</c:v>
                </c:pt>
                <c:pt idx="7562">
                  <c:v>41.670999999999999</c:v>
                </c:pt>
                <c:pt idx="7563">
                  <c:v>35.447000000000003</c:v>
                </c:pt>
                <c:pt idx="7564">
                  <c:v>44.758000000000003</c:v>
                </c:pt>
                <c:pt idx="7565">
                  <c:v>34.5</c:v>
                </c:pt>
                <c:pt idx="7566">
                  <c:v>40.731999999999999</c:v>
                </c:pt>
                <c:pt idx="7567">
                  <c:v>29.963000000000001</c:v>
                </c:pt>
                <c:pt idx="7568">
                  <c:v>37.351999999999997</c:v>
                </c:pt>
                <c:pt idx="7569">
                  <c:v>32.323</c:v>
                </c:pt>
                <c:pt idx="7570">
                  <c:v>46.625999999999998</c:v>
                </c:pt>
                <c:pt idx="7571">
                  <c:v>30.102</c:v>
                </c:pt>
                <c:pt idx="7572">
                  <c:v>36.073</c:v>
                </c:pt>
                <c:pt idx="7573">
                  <c:v>37.274999999999999</c:v>
                </c:pt>
                <c:pt idx="7574">
                  <c:v>45.603000000000002</c:v>
                </c:pt>
                <c:pt idx="7575">
                  <c:v>37.878</c:v>
                </c:pt>
                <c:pt idx="7576">
                  <c:v>44.064999999999998</c:v>
                </c:pt>
                <c:pt idx="7577">
                  <c:v>43.098999999999997</c:v>
                </c:pt>
                <c:pt idx="7578">
                  <c:v>37.801000000000002</c:v>
                </c:pt>
                <c:pt idx="7579">
                  <c:v>41.603000000000002</c:v>
                </c:pt>
                <c:pt idx="7580">
                  <c:v>40.975000000000001</c:v>
                </c:pt>
                <c:pt idx="7581">
                  <c:v>48.207000000000001</c:v>
                </c:pt>
                <c:pt idx="7582">
                  <c:v>52.326999999999998</c:v>
                </c:pt>
                <c:pt idx="7583">
                  <c:v>34.183</c:v>
                </c:pt>
                <c:pt idx="7584">
                  <c:v>37.935000000000002</c:v>
                </c:pt>
                <c:pt idx="7585">
                  <c:v>32.555999999999997</c:v>
                </c:pt>
                <c:pt idx="7586">
                  <c:v>44.750999999999998</c:v>
                </c:pt>
                <c:pt idx="7587">
                  <c:v>47.749000000000002</c:v>
                </c:pt>
                <c:pt idx="7588">
                  <c:v>33.399000000000001</c:v>
                </c:pt>
                <c:pt idx="7589">
                  <c:v>50.14</c:v>
                </c:pt>
                <c:pt idx="7590">
                  <c:v>41.527999999999999</c:v>
                </c:pt>
                <c:pt idx="7591">
                  <c:v>28.161999999999999</c:v>
                </c:pt>
                <c:pt idx="7592">
                  <c:v>35.167000000000002</c:v>
                </c:pt>
                <c:pt idx="7593">
                  <c:v>40.857999999999997</c:v>
                </c:pt>
                <c:pt idx="7594">
                  <c:v>39.417000000000002</c:v>
                </c:pt>
                <c:pt idx="7595">
                  <c:v>36.787999999999997</c:v>
                </c:pt>
                <c:pt idx="7596">
                  <c:v>34.119999999999997</c:v>
                </c:pt>
                <c:pt idx="7597">
                  <c:v>39.51</c:v>
                </c:pt>
                <c:pt idx="7598">
                  <c:v>33.256</c:v>
                </c:pt>
                <c:pt idx="7599">
                  <c:v>46.665999999999997</c:v>
                </c:pt>
                <c:pt idx="7600">
                  <c:v>40.695999999999998</c:v>
                </c:pt>
                <c:pt idx="7601">
                  <c:v>40.595999999999997</c:v>
                </c:pt>
                <c:pt idx="7602">
                  <c:v>44.512999999999998</c:v>
                </c:pt>
                <c:pt idx="7603">
                  <c:v>33.018000000000001</c:v>
                </c:pt>
                <c:pt idx="7604">
                  <c:v>39.722999999999999</c:v>
                </c:pt>
                <c:pt idx="7605">
                  <c:v>41.835999999999999</c:v>
                </c:pt>
                <c:pt idx="7606">
                  <c:v>49.851999999999997</c:v>
                </c:pt>
                <c:pt idx="7607">
                  <c:v>37.472000000000001</c:v>
                </c:pt>
                <c:pt idx="7608">
                  <c:v>39.685000000000002</c:v>
                </c:pt>
                <c:pt idx="7609">
                  <c:v>49.029000000000003</c:v>
                </c:pt>
                <c:pt idx="7610">
                  <c:v>36.238</c:v>
                </c:pt>
                <c:pt idx="7611">
                  <c:v>36.271999999999998</c:v>
                </c:pt>
                <c:pt idx="7612">
                  <c:v>29.329000000000001</c:v>
                </c:pt>
                <c:pt idx="7613">
                  <c:v>47.728000000000002</c:v>
                </c:pt>
                <c:pt idx="7614">
                  <c:v>38.296999999999997</c:v>
                </c:pt>
                <c:pt idx="7615">
                  <c:v>49.347000000000001</c:v>
                </c:pt>
                <c:pt idx="7616">
                  <c:v>41.274000000000001</c:v>
                </c:pt>
                <c:pt idx="7617">
                  <c:v>35.948</c:v>
                </c:pt>
                <c:pt idx="7618">
                  <c:v>41.487000000000002</c:v>
                </c:pt>
                <c:pt idx="7619">
                  <c:v>41.865000000000002</c:v>
                </c:pt>
                <c:pt idx="7620">
                  <c:v>37.637999999999998</c:v>
                </c:pt>
                <c:pt idx="7621">
                  <c:v>45.033999999999999</c:v>
                </c:pt>
                <c:pt idx="7622">
                  <c:v>46.366999999999997</c:v>
                </c:pt>
                <c:pt idx="7623">
                  <c:v>33.409999999999997</c:v>
                </c:pt>
                <c:pt idx="7624">
                  <c:v>45.183999999999997</c:v>
                </c:pt>
                <c:pt idx="7625">
                  <c:v>36.137</c:v>
                </c:pt>
                <c:pt idx="7626">
                  <c:v>37.353000000000002</c:v>
                </c:pt>
                <c:pt idx="7627">
                  <c:v>36.381999999999998</c:v>
                </c:pt>
                <c:pt idx="7628">
                  <c:v>36.58</c:v>
                </c:pt>
                <c:pt idx="7629">
                  <c:v>42.832000000000001</c:v>
                </c:pt>
                <c:pt idx="7630">
                  <c:v>52.697000000000003</c:v>
                </c:pt>
                <c:pt idx="7631">
                  <c:v>37.945</c:v>
                </c:pt>
                <c:pt idx="7632">
                  <c:v>52.008000000000003</c:v>
                </c:pt>
                <c:pt idx="7633">
                  <c:v>40.155000000000001</c:v>
                </c:pt>
                <c:pt idx="7634">
                  <c:v>38.784999999999997</c:v>
                </c:pt>
                <c:pt idx="7635">
                  <c:v>37.715000000000003</c:v>
                </c:pt>
                <c:pt idx="7636">
                  <c:v>44.052</c:v>
                </c:pt>
                <c:pt idx="7637">
                  <c:v>41.14</c:v>
                </c:pt>
                <c:pt idx="7638">
                  <c:v>47.896999999999998</c:v>
                </c:pt>
                <c:pt idx="7639">
                  <c:v>42.371000000000002</c:v>
                </c:pt>
                <c:pt idx="7640">
                  <c:v>32.401000000000003</c:v>
                </c:pt>
                <c:pt idx="7641">
                  <c:v>38.774000000000001</c:v>
                </c:pt>
                <c:pt idx="7642">
                  <c:v>46.256</c:v>
                </c:pt>
                <c:pt idx="7643">
                  <c:v>36.183999999999997</c:v>
                </c:pt>
                <c:pt idx="7644">
                  <c:v>47.152999999999999</c:v>
                </c:pt>
                <c:pt idx="7645">
                  <c:v>44.241999999999997</c:v>
                </c:pt>
                <c:pt idx="7646">
                  <c:v>41.029000000000003</c:v>
                </c:pt>
                <c:pt idx="7647">
                  <c:v>50.168999999999997</c:v>
                </c:pt>
                <c:pt idx="7648">
                  <c:v>33.555999999999997</c:v>
                </c:pt>
                <c:pt idx="7649">
                  <c:v>35.709000000000003</c:v>
                </c:pt>
                <c:pt idx="7650">
                  <c:v>38.195999999999998</c:v>
                </c:pt>
                <c:pt idx="7651">
                  <c:v>44.24</c:v>
                </c:pt>
                <c:pt idx="7652">
                  <c:v>38.399000000000001</c:v>
                </c:pt>
                <c:pt idx="7653">
                  <c:v>48.588000000000001</c:v>
                </c:pt>
                <c:pt idx="7654">
                  <c:v>38.082999999999998</c:v>
                </c:pt>
                <c:pt idx="7655">
                  <c:v>48.131</c:v>
                </c:pt>
                <c:pt idx="7656">
                  <c:v>37.125</c:v>
                </c:pt>
                <c:pt idx="7657">
                  <c:v>42.064</c:v>
                </c:pt>
                <c:pt idx="7658">
                  <c:v>42.465000000000003</c:v>
                </c:pt>
                <c:pt idx="7659">
                  <c:v>37.826999999999998</c:v>
                </c:pt>
                <c:pt idx="7660">
                  <c:v>47.765999999999998</c:v>
                </c:pt>
                <c:pt idx="7661">
                  <c:v>41.548000000000002</c:v>
                </c:pt>
                <c:pt idx="7662">
                  <c:v>37.648000000000003</c:v>
                </c:pt>
                <c:pt idx="7663">
                  <c:v>42.168999999999997</c:v>
                </c:pt>
                <c:pt idx="7664">
                  <c:v>32.429000000000002</c:v>
                </c:pt>
                <c:pt idx="7665">
                  <c:v>38.578000000000003</c:v>
                </c:pt>
                <c:pt idx="7666">
                  <c:v>39.527000000000001</c:v>
                </c:pt>
                <c:pt idx="7667">
                  <c:v>48.563000000000002</c:v>
                </c:pt>
                <c:pt idx="7668">
                  <c:v>48.261000000000003</c:v>
                </c:pt>
                <c:pt idx="7669">
                  <c:v>33.468000000000004</c:v>
                </c:pt>
                <c:pt idx="7670">
                  <c:v>35.637999999999998</c:v>
                </c:pt>
                <c:pt idx="7671">
                  <c:v>43.371000000000002</c:v>
                </c:pt>
                <c:pt idx="7672">
                  <c:v>39.832999999999998</c:v>
                </c:pt>
                <c:pt idx="7673">
                  <c:v>44.494</c:v>
                </c:pt>
                <c:pt idx="7674">
                  <c:v>37.048999999999999</c:v>
                </c:pt>
                <c:pt idx="7675">
                  <c:v>45.808</c:v>
                </c:pt>
                <c:pt idx="7676">
                  <c:v>38.781999999999996</c:v>
                </c:pt>
                <c:pt idx="7677">
                  <c:v>40.621000000000002</c:v>
                </c:pt>
                <c:pt idx="7678">
                  <c:v>41.37</c:v>
                </c:pt>
                <c:pt idx="7679">
                  <c:v>39.161000000000001</c:v>
                </c:pt>
                <c:pt idx="7680">
                  <c:v>37.908999999999999</c:v>
                </c:pt>
                <c:pt idx="7681">
                  <c:v>33.777999999999999</c:v>
                </c:pt>
                <c:pt idx="7682">
                  <c:v>42.088999999999999</c:v>
                </c:pt>
                <c:pt idx="7683">
                  <c:v>35.947000000000003</c:v>
                </c:pt>
                <c:pt idx="7684">
                  <c:v>35.119999999999997</c:v>
                </c:pt>
                <c:pt idx="7685">
                  <c:v>35.813000000000002</c:v>
                </c:pt>
                <c:pt idx="7686">
                  <c:v>34.32</c:v>
                </c:pt>
                <c:pt idx="7687">
                  <c:v>50.225000000000001</c:v>
                </c:pt>
                <c:pt idx="7688">
                  <c:v>47.972000000000001</c:v>
                </c:pt>
                <c:pt idx="7689">
                  <c:v>49.133000000000003</c:v>
                </c:pt>
                <c:pt idx="7690">
                  <c:v>38.753</c:v>
                </c:pt>
                <c:pt idx="7691">
                  <c:v>50.546999999999997</c:v>
                </c:pt>
                <c:pt idx="7692">
                  <c:v>35.414999999999999</c:v>
                </c:pt>
                <c:pt idx="7693">
                  <c:v>48.881</c:v>
                </c:pt>
                <c:pt idx="7694">
                  <c:v>44.975000000000001</c:v>
                </c:pt>
                <c:pt idx="7695">
                  <c:v>41.795000000000002</c:v>
                </c:pt>
                <c:pt idx="7696">
                  <c:v>40.457999999999998</c:v>
                </c:pt>
                <c:pt idx="7697">
                  <c:v>42.957000000000001</c:v>
                </c:pt>
                <c:pt idx="7698">
                  <c:v>38.807000000000002</c:v>
                </c:pt>
                <c:pt idx="7699">
                  <c:v>43.963999999999999</c:v>
                </c:pt>
                <c:pt idx="7700">
                  <c:v>49.923000000000002</c:v>
                </c:pt>
                <c:pt idx="7701">
                  <c:v>48.557000000000002</c:v>
                </c:pt>
                <c:pt idx="7702">
                  <c:v>46.01</c:v>
                </c:pt>
                <c:pt idx="7703">
                  <c:v>36.25</c:v>
                </c:pt>
                <c:pt idx="7704">
                  <c:v>43.286999999999999</c:v>
                </c:pt>
                <c:pt idx="7705">
                  <c:v>43.91</c:v>
                </c:pt>
                <c:pt idx="7706">
                  <c:v>33.780999999999999</c:v>
                </c:pt>
                <c:pt idx="7707">
                  <c:v>40.926000000000002</c:v>
                </c:pt>
                <c:pt idx="7708">
                  <c:v>43.195</c:v>
                </c:pt>
                <c:pt idx="7709">
                  <c:v>38.363999999999997</c:v>
                </c:pt>
                <c:pt idx="7710">
                  <c:v>37.883000000000003</c:v>
                </c:pt>
                <c:pt idx="7711">
                  <c:v>33.518000000000001</c:v>
                </c:pt>
                <c:pt idx="7712">
                  <c:v>43.545999999999999</c:v>
                </c:pt>
                <c:pt idx="7713">
                  <c:v>42.935000000000002</c:v>
                </c:pt>
                <c:pt idx="7714">
                  <c:v>42.857999999999997</c:v>
                </c:pt>
                <c:pt idx="7715">
                  <c:v>36.957999999999998</c:v>
                </c:pt>
                <c:pt idx="7716">
                  <c:v>32.305</c:v>
                </c:pt>
                <c:pt idx="7717">
                  <c:v>45.801000000000002</c:v>
                </c:pt>
                <c:pt idx="7718">
                  <c:v>43.314</c:v>
                </c:pt>
                <c:pt idx="7719">
                  <c:v>41.17</c:v>
                </c:pt>
                <c:pt idx="7720">
                  <c:v>39.954999999999998</c:v>
                </c:pt>
                <c:pt idx="7721">
                  <c:v>52.875</c:v>
                </c:pt>
                <c:pt idx="7722">
                  <c:v>42.895000000000003</c:v>
                </c:pt>
                <c:pt idx="7723">
                  <c:v>36.207000000000001</c:v>
                </c:pt>
                <c:pt idx="7724">
                  <c:v>45.246000000000002</c:v>
                </c:pt>
                <c:pt idx="7725">
                  <c:v>38.75</c:v>
                </c:pt>
                <c:pt idx="7726">
                  <c:v>33.494</c:v>
                </c:pt>
                <c:pt idx="7727">
                  <c:v>39.582999999999998</c:v>
                </c:pt>
                <c:pt idx="7728">
                  <c:v>32.634999999999998</c:v>
                </c:pt>
                <c:pt idx="7729">
                  <c:v>37.561999999999998</c:v>
                </c:pt>
                <c:pt idx="7730">
                  <c:v>35.393000000000001</c:v>
                </c:pt>
                <c:pt idx="7731">
                  <c:v>47.441000000000003</c:v>
                </c:pt>
                <c:pt idx="7732">
                  <c:v>39.337000000000003</c:v>
                </c:pt>
                <c:pt idx="7733">
                  <c:v>37.841999999999999</c:v>
                </c:pt>
                <c:pt idx="7734">
                  <c:v>49.267000000000003</c:v>
                </c:pt>
                <c:pt idx="7735">
                  <c:v>47.759</c:v>
                </c:pt>
                <c:pt idx="7736">
                  <c:v>46.448</c:v>
                </c:pt>
                <c:pt idx="7737">
                  <c:v>40.456000000000003</c:v>
                </c:pt>
                <c:pt idx="7738">
                  <c:v>47.139000000000003</c:v>
                </c:pt>
                <c:pt idx="7739">
                  <c:v>35.68</c:v>
                </c:pt>
                <c:pt idx="7740">
                  <c:v>41.113</c:v>
                </c:pt>
                <c:pt idx="7741">
                  <c:v>40.993000000000002</c:v>
                </c:pt>
                <c:pt idx="7742">
                  <c:v>46.664000000000001</c:v>
                </c:pt>
                <c:pt idx="7743">
                  <c:v>42.359000000000002</c:v>
                </c:pt>
                <c:pt idx="7744">
                  <c:v>37.927999999999997</c:v>
                </c:pt>
                <c:pt idx="7745">
                  <c:v>42.360999999999997</c:v>
                </c:pt>
                <c:pt idx="7746">
                  <c:v>42.14</c:v>
                </c:pt>
                <c:pt idx="7747">
                  <c:v>45.988999999999997</c:v>
                </c:pt>
                <c:pt idx="7748">
                  <c:v>47.472000000000001</c:v>
                </c:pt>
                <c:pt idx="7749">
                  <c:v>48.575000000000003</c:v>
                </c:pt>
                <c:pt idx="7750">
                  <c:v>50.621000000000002</c:v>
                </c:pt>
                <c:pt idx="7751">
                  <c:v>46.13</c:v>
                </c:pt>
                <c:pt idx="7752">
                  <c:v>32.82</c:v>
                </c:pt>
                <c:pt idx="7753">
                  <c:v>39.006</c:v>
                </c:pt>
                <c:pt idx="7754">
                  <c:v>40.668999999999997</c:v>
                </c:pt>
                <c:pt idx="7755">
                  <c:v>27.64</c:v>
                </c:pt>
                <c:pt idx="7756">
                  <c:v>44.277000000000001</c:v>
                </c:pt>
                <c:pt idx="7757">
                  <c:v>43.399000000000001</c:v>
                </c:pt>
                <c:pt idx="7758">
                  <c:v>43.332000000000001</c:v>
                </c:pt>
                <c:pt idx="7759">
                  <c:v>44.058999999999997</c:v>
                </c:pt>
                <c:pt idx="7760">
                  <c:v>49.360999999999997</c:v>
                </c:pt>
                <c:pt idx="7761">
                  <c:v>40.396000000000001</c:v>
                </c:pt>
                <c:pt idx="7762">
                  <c:v>40.770000000000003</c:v>
                </c:pt>
                <c:pt idx="7763">
                  <c:v>41.008000000000003</c:v>
                </c:pt>
                <c:pt idx="7764">
                  <c:v>45.69</c:v>
                </c:pt>
                <c:pt idx="7765">
                  <c:v>40.042999999999999</c:v>
                </c:pt>
                <c:pt idx="7766">
                  <c:v>43.337000000000003</c:v>
                </c:pt>
                <c:pt idx="7767">
                  <c:v>44.055999999999997</c:v>
                </c:pt>
                <c:pt idx="7768">
                  <c:v>35.683</c:v>
                </c:pt>
                <c:pt idx="7769">
                  <c:v>39.468000000000004</c:v>
                </c:pt>
                <c:pt idx="7770">
                  <c:v>41.747</c:v>
                </c:pt>
                <c:pt idx="7771">
                  <c:v>43.831000000000003</c:v>
                </c:pt>
                <c:pt idx="7772">
                  <c:v>38.552999999999997</c:v>
                </c:pt>
                <c:pt idx="7773">
                  <c:v>45.741999999999997</c:v>
                </c:pt>
                <c:pt idx="7774">
                  <c:v>40.597000000000001</c:v>
                </c:pt>
                <c:pt idx="7775">
                  <c:v>40.387999999999998</c:v>
                </c:pt>
                <c:pt idx="7776">
                  <c:v>36.127000000000002</c:v>
                </c:pt>
                <c:pt idx="7777">
                  <c:v>42.826000000000001</c:v>
                </c:pt>
                <c:pt idx="7778">
                  <c:v>37.497999999999998</c:v>
                </c:pt>
                <c:pt idx="7779">
                  <c:v>43.091000000000001</c:v>
                </c:pt>
                <c:pt idx="7780">
                  <c:v>38.317</c:v>
                </c:pt>
                <c:pt idx="7781">
                  <c:v>40.688000000000002</c:v>
                </c:pt>
                <c:pt idx="7782">
                  <c:v>37.542000000000002</c:v>
                </c:pt>
                <c:pt idx="7783">
                  <c:v>36.253</c:v>
                </c:pt>
                <c:pt idx="7784">
                  <c:v>36.119999999999997</c:v>
                </c:pt>
                <c:pt idx="7785">
                  <c:v>41.268000000000001</c:v>
                </c:pt>
                <c:pt idx="7786">
                  <c:v>50.14</c:v>
                </c:pt>
                <c:pt idx="7787">
                  <c:v>33.478999999999999</c:v>
                </c:pt>
                <c:pt idx="7788">
                  <c:v>40.262999999999998</c:v>
                </c:pt>
                <c:pt idx="7789">
                  <c:v>50.389000000000003</c:v>
                </c:pt>
                <c:pt idx="7790">
                  <c:v>35.682000000000002</c:v>
                </c:pt>
                <c:pt idx="7791">
                  <c:v>45.167000000000002</c:v>
                </c:pt>
                <c:pt idx="7792">
                  <c:v>41.107999999999997</c:v>
                </c:pt>
                <c:pt idx="7793">
                  <c:v>42.566000000000003</c:v>
                </c:pt>
                <c:pt idx="7794">
                  <c:v>41.841999999999999</c:v>
                </c:pt>
                <c:pt idx="7795">
                  <c:v>46.296999999999997</c:v>
                </c:pt>
                <c:pt idx="7796">
                  <c:v>39.682000000000002</c:v>
                </c:pt>
                <c:pt idx="7797">
                  <c:v>40.576999999999998</c:v>
                </c:pt>
                <c:pt idx="7798">
                  <c:v>43.847999999999999</c:v>
                </c:pt>
                <c:pt idx="7799">
                  <c:v>35.716999999999999</c:v>
                </c:pt>
                <c:pt idx="7800">
                  <c:v>30.21</c:v>
                </c:pt>
                <c:pt idx="7801">
                  <c:v>38.158999999999999</c:v>
                </c:pt>
                <c:pt idx="7802">
                  <c:v>42.356999999999999</c:v>
                </c:pt>
                <c:pt idx="7803">
                  <c:v>36.057000000000002</c:v>
                </c:pt>
                <c:pt idx="7804">
                  <c:v>40.936999999999998</c:v>
                </c:pt>
                <c:pt idx="7805">
                  <c:v>41.847999999999999</c:v>
                </c:pt>
                <c:pt idx="7806">
                  <c:v>40.67</c:v>
                </c:pt>
                <c:pt idx="7807">
                  <c:v>41.222999999999999</c:v>
                </c:pt>
                <c:pt idx="7808">
                  <c:v>39.128999999999998</c:v>
                </c:pt>
                <c:pt idx="7809">
                  <c:v>42.468000000000004</c:v>
                </c:pt>
                <c:pt idx="7810">
                  <c:v>47.363999999999997</c:v>
                </c:pt>
                <c:pt idx="7811">
                  <c:v>39.113999999999997</c:v>
                </c:pt>
                <c:pt idx="7812">
                  <c:v>47.625</c:v>
                </c:pt>
                <c:pt idx="7813">
                  <c:v>34.197000000000003</c:v>
                </c:pt>
                <c:pt idx="7814">
                  <c:v>39.923000000000002</c:v>
                </c:pt>
                <c:pt idx="7815">
                  <c:v>38.954999999999998</c:v>
                </c:pt>
                <c:pt idx="7816">
                  <c:v>40.563000000000002</c:v>
                </c:pt>
                <c:pt idx="7817">
                  <c:v>43.792000000000002</c:v>
                </c:pt>
                <c:pt idx="7818">
                  <c:v>40.018999999999998</c:v>
                </c:pt>
                <c:pt idx="7819">
                  <c:v>48.674999999999997</c:v>
                </c:pt>
                <c:pt idx="7820">
                  <c:v>43.088000000000001</c:v>
                </c:pt>
                <c:pt idx="7821">
                  <c:v>39.594000000000001</c:v>
                </c:pt>
                <c:pt idx="7822">
                  <c:v>39.027000000000001</c:v>
                </c:pt>
                <c:pt idx="7823">
                  <c:v>41.7</c:v>
                </c:pt>
                <c:pt idx="7824">
                  <c:v>35.15</c:v>
                </c:pt>
                <c:pt idx="7825">
                  <c:v>43.231000000000002</c:v>
                </c:pt>
                <c:pt idx="7826">
                  <c:v>40.374000000000002</c:v>
                </c:pt>
                <c:pt idx="7827">
                  <c:v>45.564</c:v>
                </c:pt>
                <c:pt idx="7828">
                  <c:v>37.235999999999997</c:v>
                </c:pt>
                <c:pt idx="7829">
                  <c:v>53.906999999999996</c:v>
                </c:pt>
                <c:pt idx="7830">
                  <c:v>47.789000000000001</c:v>
                </c:pt>
                <c:pt idx="7831">
                  <c:v>39.427</c:v>
                </c:pt>
                <c:pt idx="7832">
                  <c:v>40.787999999999997</c:v>
                </c:pt>
                <c:pt idx="7833">
                  <c:v>38.039000000000001</c:v>
                </c:pt>
                <c:pt idx="7834">
                  <c:v>39.545999999999999</c:v>
                </c:pt>
                <c:pt idx="7835">
                  <c:v>39.429000000000002</c:v>
                </c:pt>
                <c:pt idx="7836">
                  <c:v>36.776000000000003</c:v>
                </c:pt>
                <c:pt idx="7837">
                  <c:v>41.238999999999997</c:v>
                </c:pt>
                <c:pt idx="7838">
                  <c:v>31.771999999999998</c:v>
                </c:pt>
                <c:pt idx="7839">
                  <c:v>46.881</c:v>
                </c:pt>
                <c:pt idx="7840">
                  <c:v>34.996000000000002</c:v>
                </c:pt>
                <c:pt idx="7841">
                  <c:v>41.631</c:v>
                </c:pt>
                <c:pt idx="7842">
                  <c:v>37.149000000000001</c:v>
                </c:pt>
                <c:pt idx="7843">
                  <c:v>42.030999999999999</c:v>
                </c:pt>
                <c:pt idx="7844">
                  <c:v>44.286999999999999</c:v>
                </c:pt>
                <c:pt idx="7845">
                  <c:v>39.862000000000002</c:v>
                </c:pt>
                <c:pt idx="7846">
                  <c:v>42.783000000000001</c:v>
                </c:pt>
                <c:pt idx="7847">
                  <c:v>45.383000000000003</c:v>
                </c:pt>
                <c:pt idx="7848">
                  <c:v>29.922000000000001</c:v>
                </c:pt>
                <c:pt idx="7849">
                  <c:v>39.351999999999997</c:v>
                </c:pt>
                <c:pt idx="7850">
                  <c:v>38.392000000000003</c:v>
                </c:pt>
                <c:pt idx="7851">
                  <c:v>43.110999999999997</c:v>
                </c:pt>
                <c:pt idx="7852">
                  <c:v>46.649000000000001</c:v>
                </c:pt>
                <c:pt idx="7853">
                  <c:v>44.051000000000002</c:v>
                </c:pt>
                <c:pt idx="7854">
                  <c:v>36.118000000000002</c:v>
                </c:pt>
                <c:pt idx="7855">
                  <c:v>42.125999999999998</c:v>
                </c:pt>
                <c:pt idx="7856">
                  <c:v>31.44</c:v>
                </c:pt>
                <c:pt idx="7857">
                  <c:v>38.594999999999999</c:v>
                </c:pt>
                <c:pt idx="7858">
                  <c:v>39.499000000000002</c:v>
                </c:pt>
                <c:pt idx="7859">
                  <c:v>45.247</c:v>
                </c:pt>
                <c:pt idx="7860">
                  <c:v>40.756</c:v>
                </c:pt>
                <c:pt idx="7861">
                  <c:v>42.823</c:v>
                </c:pt>
                <c:pt idx="7862">
                  <c:v>45.253999999999998</c:v>
                </c:pt>
                <c:pt idx="7863">
                  <c:v>36.009</c:v>
                </c:pt>
                <c:pt idx="7864">
                  <c:v>34.726999999999997</c:v>
                </c:pt>
                <c:pt idx="7865">
                  <c:v>49.466999999999999</c:v>
                </c:pt>
                <c:pt idx="7866">
                  <c:v>36.567</c:v>
                </c:pt>
                <c:pt idx="7867">
                  <c:v>40.624000000000002</c:v>
                </c:pt>
                <c:pt idx="7868">
                  <c:v>46.552999999999997</c:v>
                </c:pt>
                <c:pt idx="7869">
                  <c:v>44.484999999999999</c:v>
                </c:pt>
                <c:pt idx="7870">
                  <c:v>45.396000000000001</c:v>
                </c:pt>
                <c:pt idx="7871">
                  <c:v>39.816000000000003</c:v>
                </c:pt>
                <c:pt idx="7872">
                  <c:v>30.515999999999998</c:v>
                </c:pt>
                <c:pt idx="7873">
                  <c:v>47.572000000000003</c:v>
                </c:pt>
                <c:pt idx="7874">
                  <c:v>47.851999999999997</c:v>
                </c:pt>
                <c:pt idx="7875">
                  <c:v>42.781999999999996</c:v>
                </c:pt>
                <c:pt idx="7876">
                  <c:v>44.893999999999998</c:v>
                </c:pt>
                <c:pt idx="7877">
                  <c:v>43.396000000000001</c:v>
                </c:pt>
                <c:pt idx="7878">
                  <c:v>40.976999999999997</c:v>
                </c:pt>
                <c:pt idx="7879">
                  <c:v>45.399000000000001</c:v>
                </c:pt>
                <c:pt idx="7880">
                  <c:v>39.415999999999997</c:v>
                </c:pt>
                <c:pt idx="7881">
                  <c:v>50.295000000000002</c:v>
                </c:pt>
                <c:pt idx="7882">
                  <c:v>37.686999999999998</c:v>
                </c:pt>
                <c:pt idx="7883">
                  <c:v>39.665999999999997</c:v>
                </c:pt>
                <c:pt idx="7884">
                  <c:v>42.351999999999997</c:v>
                </c:pt>
                <c:pt idx="7885">
                  <c:v>37.143000000000001</c:v>
                </c:pt>
                <c:pt idx="7886">
                  <c:v>45.968000000000004</c:v>
                </c:pt>
                <c:pt idx="7887">
                  <c:v>37.408000000000001</c:v>
                </c:pt>
                <c:pt idx="7888">
                  <c:v>45.262999999999998</c:v>
                </c:pt>
                <c:pt idx="7889">
                  <c:v>37.034999999999997</c:v>
                </c:pt>
                <c:pt idx="7890">
                  <c:v>44.305999999999997</c:v>
                </c:pt>
                <c:pt idx="7891">
                  <c:v>42.621000000000002</c:v>
                </c:pt>
                <c:pt idx="7892">
                  <c:v>38.276000000000003</c:v>
                </c:pt>
                <c:pt idx="7893">
                  <c:v>49.088999999999999</c:v>
                </c:pt>
                <c:pt idx="7894">
                  <c:v>39.298999999999999</c:v>
                </c:pt>
                <c:pt idx="7895">
                  <c:v>50.862000000000002</c:v>
                </c:pt>
                <c:pt idx="7896">
                  <c:v>29.908999999999999</c:v>
                </c:pt>
                <c:pt idx="7897">
                  <c:v>33.302999999999997</c:v>
                </c:pt>
                <c:pt idx="7898">
                  <c:v>33.643999999999998</c:v>
                </c:pt>
                <c:pt idx="7899">
                  <c:v>30.38</c:v>
                </c:pt>
                <c:pt idx="7900">
                  <c:v>43.478999999999999</c:v>
                </c:pt>
                <c:pt idx="7901">
                  <c:v>46.667999999999999</c:v>
                </c:pt>
                <c:pt idx="7902">
                  <c:v>38.555</c:v>
                </c:pt>
                <c:pt idx="7903">
                  <c:v>35.067</c:v>
                </c:pt>
                <c:pt idx="7904">
                  <c:v>38.584000000000003</c:v>
                </c:pt>
                <c:pt idx="7905">
                  <c:v>46.171999999999997</c:v>
                </c:pt>
                <c:pt idx="7906">
                  <c:v>38.305999999999997</c:v>
                </c:pt>
                <c:pt idx="7907">
                  <c:v>44.899000000000001</c:v>
                </c:pt>
                <c:pt idx="7908">
                  <c:v>35.826000000000001</c:v>
                </c:pt>
                <c:pt idx="7909">
                  <c:v>38.886000000000003</c:v>
                </c:pt>
                <c:pt idx="7910">
                  <c:v>48.198999999999998</c:v>
                </c:pt>
                <c:pt idx="7911">
                  <c:v>40.664000000000001</c:v>
                </c:pt>
                <c:pt idx="7912">
                  <c:v>40.691000000000003</c:v>
                </c:pt>
                <c:pt idx="7913">
                  <c:v>44.186</c:v>
                </c:pt>
                <c:pt idx="7914">
                  <c:v>32.335999999999999</c:v>
                </c:pt>
                <c:pt idx="7915">
                  <c:v>34.433</c:v>
                </c:pt>
                <c:pt idx="7916">
                  <c:v>42.682000000000002</c:v>
                </c:pt>
                <c:pt idx="7917">
                  <c:v>45.216000000000001</c:v>
                </c:pt>
                <c:pt idx="7918">
                  <c:v>41.526000000000003</c:v>
                </c:pt>
                <c:pt idx="7919">
                  <c:v>34.529000000000003</c:v>
                </c:pt>
                <c:pt idx="7920">
                  <c:v>35.72</c:v>
                </c:pt>
                <c:pt idx="7921">
                  <c:v>39.563000000000002</c:v>
                </c:pt>
                <c:pt idx="7922">
                  <c:v>40.68</c:v>
                </c:pt>
                <c:pt idx="7923">
                  <c:v>42.290999999999997</c:v>
                </c:pt>
                <c:pt idx="7924">
                  <c:v>46.082999999999998</c:v>
                </c:pt>
                <c:pt idx="7925">
                  <c:v>40.970999999999997</c:v>
                </c:pt>
                <c:pt idx="7926">
                  <c:v>35.945</c:v>
                </c:pt>
                <c:pt idx="7927">
                  <c:v>42.939</c:v>
                </c:pt>
                <c:pt idx="7928">
                  <c:v>30.414000000000001</c:v>
                </c:pt>
                <c:pt idx="7929">
                  <c:v>40.265000000000001</c:v>
                </c:pt>
                <c:pt idx="7930">
                  <c:v>40.360999999999997</c:v>
                </c:pt>
                <c:pt idx="7931">
                  <c:v>42.529000000000003</c:v>
                </c:pt>
                <c:pt idx="7932">
                  <c:v>44.646999999999998</c:v>
                </c:pt>
                <c:pt idx="7933">
                  <c:v>49.042000000000002</c:v>
                </c:pt>
                <c:pt idx="7934">
                  <c:v>59.286999999999999</c:v>
                </c:pt>
                <c:pt idx="7935">
                  <c:v>44.963999999999999</c:v>
                </c:pt>
                <c:pt idx="7936">
                  <c:v>34.003</c:v>
                </c:pt>
                <c:pt idx="7937">
                  <c:v>34.576000000000001</c:v>
                </c:pt>
                <c:pt idx="7938">
                  <c:v>41.286999999999999</c:v>
                </c:pt>
                <c:pt idx="7939">
                  <c:v>34.749000000000002</c:v>
                </c:pt>
                <c:pt idx="7940">
                  <c:v>48.018000000000001</c:v>
                </c:pt>
                <c:pt idx="7941">
                  <c:v>38.707000000000001</c:v>
                </c:pt>
                <c:pt idx="7942">
                  <c:v>39.328000000000003</c:v>
                </c:pt>
                <c:pt idx="7943">
                  <c:v>44.741999999999997</c:v>
                </c:pt>
                <c:pt idx="7944">
                  <c:v>37.07</c:v>
                </c:pt>
                <c:pt idx="7945">
                  <c:v>43.000999999999998</c:v>
                </c:pt>
                <c:pt idx="7946">
                  <c:v>39.234999999999999</c:v>
                </c:pt>
                <c:pt idx="7947">
                  <c:v>38.072000000000003</c:v>
                </c:pt>
                <c:pt idx="7948">
                  <c:v>45.41</c:v>
                </c:pt>
                <c:pt idx="7949">
                  <c:v>31.927</c:v>
                </c:pt>
                <c:pt idx="7950">
                  <c:v>47.948999999999998</c:v>
                </c:pt>
                <c:pt idx="7951">
                  <c:v>36.555</c:v>
                </c:pt>
                <c:pt idx="7952">
                  <c:v>31.789000000000001</c:v>
                </c:pt>
                <c:pt idx="7953">
                  <c:v>31.873999999999999</c:v>
                </c:pt>
                <c:pt idx="7954">
                  <c:v>48.152999999999999</c:v>
                </c:pt>
                <c:pt idx="7955">
                  <c:v>39.137999999999998</c:v>
                </c:pt>
                <c:pt idx="7956">
                  <c:v>43.378999999999998</c:v>
                </c:pt>
                <c:pt idx="7957">
                  <c:v>36.823999999999998</c:v>
                </c:pt>
                <c:pt idx="7958">
                  <c:v>33.192</c:v>
                </c:pt>
                <c:pt idx="7959">
                  <c:v>44.651000000000003</c:v>
                </c:pt>
                <c:pt idx="7960">
                  <c:v>39.531999999999996</c:v>
                </c:pt>
                <c:pt idx="7961">
                  <c:v>38.81</c:v>
                </c:pt>
                <c:pt idx="7962">
                  <c:v>37.658000000000001</c:v>
                </c:pt>
                <c:pt idx="7963">
                  <c:v>40.927999999999997</c:v>
                </c:pt>
                <c:pt idx="7964">
                  <c:v>33.207999999999998</c:v>
                </c:pt>
                <c:pt idx="7965">
                  <c:v>40.140999999999998</c:v>
                </c:pt>
                <c:pt idx="7966">
                  <c:v>45.563000000000002</c:v>
                </c:pt>
                <c:pt idx="7967">
                  <c:v>50.216000000000001</c:v>
                </c:pt>
                <c:pt idx="7968">
                  <c:v>46.241999999999997</c:v>
                </c:pt>
                <c:pt idx="7969">
                  <c:v>40.279000000000003</c:v>
                </c:pt>
                <c:pt idx="7970">
                  <c:v>43.453000000000003</c:v>
                </c:pt>
                <c:pt idx="7971">
                  <c:v>44.548999999999999</c:v>
                </c:pt>
                <c:pt idx="7972">
                  <c:v>45.606000000000002</c:v>
                </c:pt>
                <c:pt idx="7973">
                  <c:v>32.576999999999998</c:v>
                </c:pt>
                <c:pt idx="7974">
                  <c:v>35.372999999999998</c:v>
                </c:pt>
                <c:pt idx="7975">
                  <c:v>38.631999999999998</c:v>
                </c:pt>
                <c:pt idx="7976">
                  <c:v>36.430999999999997</c:v>
                </c:pt>
                <c:pt idx="7977">
                  <c:v>46.914999999999999</c:v>
                </c:pt>
                <c:pt idx="7978">
                  <c:v>47.314999999999998</c:v>
                </c:pt>
                <c:pt idx="7979">
                  <c:v>38.533000000000001</c:v>
                </c:pt>
                <c:pt idx="7980">
                  <c:v>42.006</c:v>
                </c:pt>
                <c:pt idx="7981">
                  <c:v>36.043999999999997</c:v>
                </c:pt>
                <c:pt idx="7982">
                  <c:v>39.530999999999999</c:v>
                </c:pt>
                <c:pt idx="7983">
                  <c:v>45.06</c:v>
                </c:pt>
                <c:pt idx="7984">
                  <c:v>40.368000000000002</c:v>
                </c:pt>
                <c:pt idx="7985">
                  <c:v>47.972000000000001</c:v>
                </c:pt>
                <c:pt idx="7986">
                  <c:v>34.950000000000003</c:v>
                </c:pt>
                <c:pt idx="7987">
                  <c:v>40.53</c:v>
                </c:pt>
                <c:pt idx="7988">
                  <c:v>38.600999999999999</c:v>
                </c:pt>
                <c:pt idx="7989">
                  <c:v>44.633000000000003</c:v>
                </c:pt>
                <c:pt idx="7990">
                  <c:v>42.911000000000001</c:v>
                </c:pt>
                <c:pt idx="7991">
                  <c:v>47.776000000000003</c:v>
                </c:pt>
                <c:pt idx="7992">
                  <c:v>38.862000000000002</c:v>
                </c:pt>
                <c:pt idx="7993">
                  <c:v>48.118000000000002</c:v>
                </c:pt>
                <c:pt idx="7994">
                  <c:v>43</c:v>
                </c:pt>
                <c:pt idx="7995">
                  <c:v>39.463999999999999</c:v>
                </c:pt>
                <c:pt idx="7996">
                  <c:v>33.79</c:v>
                </c:pt>
                <c:pt idx="7997">
                  <c:v>37.026000000000003</c:v>
                </c:pt>
                <c:pt idx="7998">
                  <c:v>42.759</c:v>
                </c:pt>
                <c:pt idx="7999">
                  <c:v>44.896000000000001</c:v>
                </c:pt>
                <c:pt idx="8000">
                  <c:v>46.67</c:v>
                </c:pt>
                <c:pt idx="8001">
                  <c:v>45.012999999999998</c:v>
                </c:pt>
                <c:pt idx="8002">
                  <c:v>34.918999999999997</c:v>
                </c:pt>
                <c:pt idx="8003">
                  <c:v>41.96</c:v>
                </c:pt>
                <c:pt idx="8004">
                  <c:v>43.98</c:v>
                </c:pt>
                <c:pt idx="8005">
                  <c:v>46.420999999999999</c:v>
                </c:pt>
                <c:pt idx="8006">
                  <c:v>44.938000000000002</c:v>
                </c:pt>
                <c:pt idx="8007">
                  <c:v>45.348999999999997</c:v>
                </c:pt>
                <c:pt idx="8008">
                  <c:v>45.344000000000001</c:v>
                </c:pt>
                <c:pt idx="8009">
                  <c:v>41.451000000000001</c:v>
                </c:pt>
                <c:pt idx="8010">
                  <c:v>35.536000000000001</c:v>
                </c:pt>
                <c:pt idx="8011">
                  <c:v>40.832999999999998</c:v>
                </c:pt>
                <c:pt idx="8012">
                  <c:v>47.564999999999998</c:v>
                </c:pt>
                <c:pt idx="8013">
                  <c:v>46.198</c:v>
                </c:pt>
                <c:pt idx="8014">
                  <c:v>46.073999999999998</c:v>
                </c:pt>
                <c:pt idx="8015">
                  <c:v>42.412999999999997</c:v>
                </c:pt>
                <c:pt idx="8016">
                  <c:v>43.143999999999998</c:v>
                </c:pt>
                <c:pt idx="8017">
                  <c:v>44.442999999999998</c:v>
                </c:pt>
                <c:pt idx="8018">
                  <c:v>36.44</c:v>
                </c:pt>
                <c:pt idx="8019">
                  <c:v>37.005000000000003</c:v>
                </c:pt>
                <c:pt idx="8020">
                  <c:v>43.767000000000003</c:v>
                </c:pt>
                <c:pt idx="8021">
                  <c:v>34.79</c:v>
                </c:pt>
                <c:pt idx="8022">
                  <c:v>41.146000000000001</c:v>
                </c:pt>
                <c:pt idx="8023">
                  <c:v>37.423000000000002</c:v>
                </c:pt>
                <c:pt idx="8024">
                  <c:v>31.684999999999999</c:v>
                </c:pt>
                <c:pt idx="8025">
                  <c:v>40.366</c:v>
                </c:pt>
                <c:pt idx="8026">
                  <c:v>35.209000000000003</c:v>
                </c:pt>
                <c:pt idx="8027">
                  <c:v>38.802</c:v>
                </c:pt>
                <c:pt idx="8028">
                  <c:v>34.951999999999998</c:v>
                </c:pt>
                <c:pt idx="8029">
                  <c:v>38.008000000000003</c:v>
                </c:pt>
                <c:pt idx="8030">
                  <c:v>40.557000000000002</c:v>
                </c:pt>
                <c:pt idx="8031">
                  <c:v>38.731000000000002</c:v>
                </c:pt>
                <c:pt idx="8032">
                  <c:v>39.15</c:v>
                </c:pt>
                <c:pt idx="8033">
                  <c:v>41.993000000000002</c:v>
                </c:pt>
                <c:pt idx="8034">
                  <c:v>31.661000000000001</c:v>
                </c:pt>
                <c:pt idx="8035">
                  <c:v>31.11</c:v>
                </c:pt>
                <c:pt idx="8036">
                  <c:v>37.465000000000003</c:v>
                </c:pt>
                <c:pt idx="8037">
                  <c:v>31.812000000000001</c:v>
                </c:pt>
                <c:pt idx="8038">
                  <c:v>30.965</c:v>
                </c:pt>
                <c:pt idx="8039">
                  <c:v>33.786000000000001</c:v>
                </c:pt>
                <c:pt idx="8040">
                  <c:v>41.655999999999999</c:v>
                </c:pt>
                <c:pt idx="8041">
                  <c:v>45.564</c:v>
                </c:pt>
                <c:pt idx="8042">
                  <c:v>46.844000000000001</c:v>
                </c:pt>
                <c:pt idx="8043">
                  <c:v>46.893000000000001</c:v>
                </c:pt>
                <c:pt idx="8044">
                  <c:v>42.351999999999997</c:v>
                </c:pt>
                <c:pt idx="8045">
                  <c:v>34.783000000000001</c:v>
                </c:pt>
                <c:pt idx="8046">
                  <c:v>43.68</c:v>
                </c:pt>
                <c:pt idx="8047">
                  <c:v>39.481999999999999</c:v>
                </c:pt>
                <c:pt idx="8048">
                  <c:v>40.691000000000003</c:v>
                </c:pt>
                <c:pt idx="8049">
                  <c:v>47.87</c:v>
                </c:pt>
                <c:pt idx="8050">
                  <c:v>40.868000000000002</c:v>
                </c:pt>
                <c:pt idx="8051">
                  <c:v>38.558</c:v>
                </c:pt>
                <c:pt idx="8052">
                  <c:v>37.127000000000002</c:v>
                </c:pt>
                <c:pt idx="8053">
                  <c:v>30.414000000000001</c:v>
                </c:pt>
                <c:pt idx="8054">
                  <c:v>42.085000000000001</c:v>
                </c:pt>
                <c:pt idx="8055">
                  <c:v>41.293999999999997</c:v>
                </c:pt>
                <c:pt idx="8056">
                  <c:v>52.755000000000003</c:v>
                </c:pt>
                <c:pt idx="8057">
                  <c:v>40.697000000000003</c:v>
                </c:pt>
                <c:pt idx="8058">
                  <c:v>36.999000000000002</c:v>
                </c:pt>
                <c:pt idx="8059">
                  <c:v>42.945999999999998</c:v>
                </c:pt>
                <c:pt idx="8060">
                  <c:v>41.47</c:v>
                </c:pt>
                <c:pt idx="8061">
                  <c:v>32.689</c:v>
                </c:pt>
                <c:pt idx="8062">
                  <c:v>38.409999999999997</c:v>
                </c:pt>
                <c:pt idx="8063">
                  <c:v>35.456000000000003</c:v>
                </c:pt>
                <c:pt idx="8064">
                  <c:v>55.142000000000003</c:v>
                </c:pt>
                <c:pt idx="8065">
                  <c:v>37.235999999999997</c:v>
                </c:pt>
                <c:pt idx="8066">
                  <c:v>35.637</c:v>
                </c:pt>
                <c:pt idx="8067">
                  <c:v>37.170999999999999</c:v>
                </c:pt>
                <c:pt idx="8068">
                  <c:v>32.959000000000003</c:v>
                </c:pt>
                <c:pt idx="8069">
                  <c:v>40.677</c:v>
                </c:pt>
                <c:pt idx="8070">
                  <c:v>38.262999999999998</c:v>
                </c:pt>
                <c:pt idx="8071">
                  <c:v>36.783999999999999</c:v>
                </c:pt>
                <c:pt idx="8072">
                  <c:v>38.598999999999997</c:v>
                </c:pt>
                <c:pt idx="8073">
                  <c:v>34.054000000000002</c:v>
                </c:pt>
                <c:pt idx="8074">
                  <c:v>40.110999999999997</c:v>
                </c:pt>
                <c:pt idx="8075">
                  <c:v>37.173999999999999</c:v>
                </c:pt>
                <c:pt idx="8076">
                  <c:v>38.424999999999997</c:v>
                </c:pt>
                <c:pt idx="8077">
                  <c:v>41.69</c:v>
                </c:pt>
                <c:pt idx="8078">
                  <c:v>33.430999999999997</c:v>
                </c:pt>
                <c:pt idx="8079">
                  <c:v>44.149000000000001</c:v>
                </c:pt>
                <c:pt idx="8080">
                  <c:v>45.774000000000001</c:v>
                </c:pt>
                <c:pt idx="8081">
                  <c:v>38.83</c:v>
                </c:pt>
                <c:pt idx="8082">
                  <c:v>37.924999999999997</c:v>
                </c:pt>
                <c:pt idx="8083">
                  <c:v>40.479999999999997</c:v>
                </c:pt>
                <c:pt idx="8084">
                  <c:v>39.804000000000002</c:v>
                </c:pt>
                <c:pt idx="8085">
                  <c:v>36.207000000000001</c:v>
                </c:pt>
                <c:pt idx="8086">
                  <c:v>36.151000000000003</c:v>
                </c:pt>
                <c:pt idx="8087">
                  <c:v>39.932000000000002</c:v>
                </c:pt>
                <c:pt idx="8088">
                  <c:v>35.125999999999998</c:v>
                </c:pt>
                <c:pt idx="8089">
                  <c:v>47.343000000000004</c:v>
                </c:pt>
                <c:pt idx="8090">
                  <c:v>43.195999999999998</c:v>
                </c:pt>
                <c:pt idx="8091">
                  <c:v>33.152000000000001</c:v>
                </c:pt>
                <c:pt idx="8092">
                  <c:v>38.956000000000003</c:v>
                </c:pt>
                <c:pt idx="8093">
                  <c:v>38.524000000000001</c:v>
                </c:pt>
                <c:pt idx="8094">
                  <c:v>37.058</c:v>
                </c:pt>
                <c:pt idx="8095">
                  <c:v>40.225000000000001</c:v>
                </c:pt>
                <c:pt idx="8096">
                  <c:v>34.642000000000003</c:v>
                </c:pt>
                <c:pt idx="8097">
                  <c:v>40.612000000000002</c:v>
                </c:pt>
                <c:pt idx="8098">
                  <c:v>46.689</c:v>
                </c:pt>
                <c:pt idx="8099">
                  <c:v>36.323</c:v>
                </c:pt>
                <c:pt idx="8100">
                  <c:v>40.363999999999997</c:v>
                </c:pt>
                <c:pt idx="8101">
                  <c:v>44.929000000000002</c:v>
                </c:pt>
                <c:pt idx="8102">
                  <c:v>42.265999999999998</c:v>
                </c:pt>
                <c:pt idx="8103">
                  <c:v>43.298999999999999</c:v>
                </c:pt>
                <c:pt idx="8104">
                  <c:v>33.542999999999999</c:v>
                </c:pt>
                <c:pt idx="8105">
                  <c:v>42.048999999999999</c:v>
                </c:pt>
                <c:pt idx="8106">
                  <c:v>37.826999999999998</c:v>
                </c:pt>
                <c:pt idx="8107">
                  <c:v>44.5</c:v>
                </c:pt>
                <c:pt idx="8108">
                  <c:v>39.619999999999997</c:v>
                </c:pt>
                <c:pt idx="8109">
                  <c:v>46.654000000000003</c:v>
                </c:pt>
                <c:pt idx="8110">
                  <c:v>47.954000000000001</c:v>
                </c:pt>
                <c:pt idx="8111">
                  <c:v>38.472000000000001</c:v>
                </c:pt>
                <c:pt idx="8112">
                  <c:v>35.323999999999998</c:v>
                </c:pt>
                <c:pt idx="8113">
                  <c:v>35.862000000000002</c:v>
                </c:pt>
                <c:pt idx="8114">
                  <c:v>37.551000000000002</c:v>
                </c:pt>
                <c:pt idx="8115">
                  <c:v>37.866999999999997</c:v>
                </c:pt>
                <c:pt idx="8116">
                  <c:v>43.381999999999998</c:v>
                </c:pt>
                <c:pt idx="8117">
                  <c:v>41.948999999999998</c:v>
                </c:pt>
                <c:pt idx="8118">
                  <c:v>35.554000000000002</c:v>
                </c:pt>
                <c:pt idx="8119">
                  <c:v>38.381</c:v>
                </c:pt>
                <c:pt idx="8120">
                  <c:v>45.536000000000001</c:v>
                </c:pt>
                <c:pt idx="8121">
                  <c:v>29.021999999999998</c:v>
                </c:pt>
                <c:pt idx="8122">
                  <c:v>28.314</c:v>
                </c:pt>
                <c:pt idx="8123">
                  <c:v>40.878</c:v>
                </c:pt>
                <c:pt idx="8124">
                  <c:v>46.87</c:v>
                </c:pt>
                <c:pt idx="8125">
                  <c:v>38.311</c:v>
                </c:pt>
                <c:pt idx="8126">
                  <c:v>39.756</c:v>
                </c:pt>
                <c:pt idx="8127">
                  <c:v>39.167999999999999</c:v>
                </c:pt>
                <c:pt idx="8128">
                  <c:v>43.899000000000001</c:v>
                </c:pt>
                <c:pt idx="8129">
                  <c:v>34.113</c:v>
                </c:pt>
                <c:pt idx="8130">
                  <c:v>34.375</c:v>
                </c:pt>
                <c:pt idx="8131">
                  <c:v>38.140999999999998</c:v>
                </c:pt>
                <c:pt idx="8132">
                  <c:v>36.298000000000002</c:v>
                </c:pt>
                <c:pt idx="8133">
                  <c:v>34.811</c:v>
                </c:pt>
                <c:pt idx="8134">
                  <c:v>39.625</c:v>
                </c:pt>
                <c:pt idx="8135">
                  <c:v>35.905000000000001</c:v>
                </c:pt>
                <c:pt idx="8136">
                  <c:v>46.837000000000003</c:v>
                </c:pt>
                <c:pt idx="8137">
                  <c:v>41.377000000000002</c:v>
                </c:pt>
                <c:pt idx="8138">
                  <c:v>40.671999999999997</c:v>
                </c:pt>
                <c:pt idx="8139">
                  <c:v>33.234000000000002</c:v>
                </c:pt>
                <c:pt idx="8140">
                  <c:v>39.200000000000003</c:v>
                </c:pt>
                <c:pt idx="8141">
                  <c:v>32.069000000000003</c:v>
                </c:pt>
                <c:pt idx="8142">
                  <c:v>38.125</c:v>
                </c:pt>
                <c:pt idx="8143">
                  <c:v>40.5</c:v>
                </c:pt>
                <c:pt idx="8144">
                  <c:v>36.79</c:v>
                </c:pt>
                <c:pt idx="8145">
                  <c:v>35.44</c:v>
                </c:pt>
                <c:pt idx="8146">
                  <c:v>40.100999999999999</c:v>
                </c:pt>
                <c:pt idx="8147">
                  <c:v>48.484999999999999</c:v>
                </c:pt>
                <c:pt idx="8148">
                  <c:v>46.436999999999998</c:v>
                </c:pt>
                <c:pt idx="8149">
                  <c:v>39.183999999999997</c:v>
                </c:pt>
                <c:pt idx="8150">
                  <c:v>39.631999999999998</c:v>
                </c:pt>
                <c:pt idx="8151">
                  <c:v>34.603000000000002</c:v>
                </c:pt>
                <c:pt idx="8152">
                  <c:v>37.746000000000002</c:v>
                </c:pt>
                <c:pt idx="8153">
                  <c:v>34.072000000000003</c:v>
                </c:pt>
                <c:pt idx="8154">
                  <c:v>41.951000000000001</c:v>
                </c:pt>
                <c:pt idx="8155">
                  <c:v>31.045000000000002</c:v>
                </c:pt>
                <c:pt idx="8156">
                  <c:v>36.664999999999999</c:v>
                </c:pt>
                <c:pt idx="8157">
                  <c:v>37.433</c:v>
                </c:pt>
                <c:pt idx="8158">
                  <c:v>41.296999999999997</c:v>
                </c:pt>
                <c:pt idx="8159">
                  <c:v>33.771000000000001</c:v>
                </c:pt>
                <c:pt idx="8160">
                  <c:v>40.435000000000002</c:v>
                </c:pt>
                <c:pt idx="8161">
                  <c:v>31.582000000000001</c:v>
                </c:pt>
                <c:pt idx="8162">
                  <c:v>39.279000000000003</c:v>
                </c:pt>
                <c:pt idx="8163">
                  <c:v>37.494</c:v>
                </c:pt>
                <c:pt idx="8164">
                  <c:v>43.932000000000002</c:v>
                </c:pt>
                <c:pt idx="8165">
                  <c:v>43.265999999999998</c:v>
                </c:pt>
                <c:pt idx="8166">
                  <c:v>37.558</c:v>
                </c:pt>
                <c:pt idx="8167">
                  <c:v>33.414000000000001</c:v>
                </c:pt>
                <c:pt idx="8168">
                  <c:v>36.177</c:v>
                </c:pt>
                <c:pt idx="8169">
                  <c:v>29.501999999999999</c:v>
                </c:pt>
                <c:pt idx="8170">
                  <c:v>33.29</c:v>
                </c:pt>
                <c:pt idx="8171">
                  <c:v>39.331000000000003</c:v>
                </c:pt>
                <c:pt idx="8172">
                  <c:v>34.331000000000003</c:v>
                </c:pt>
                <c:pt idx="8173">
                  <c:v>39.466999999999999</c:v>
                </c:pt>
                <c:pt idx="8174">
                  <c:v>41.423000000000002</c:v>
                </c:pt>
                <c:pt idx="8175">
                  <c:v>34.973999999999997</c:v>
                </c:pt>
                <c:pt idx="8176">
                  <c:v>44.997</c:v>
                </c:pt>
                <c:pt idx="8177">
                  <c:v>30.254000000000001</c:v>
                </c:pt>
                <c:pt idx="8178">
                  <c:v>43.551000000000002</c:v>
                </c:pt>
                <c:pt idx="8179">
                  <c:v>52.015000000000001</c:v>
                </c:pt>
                <c:pt idx="8180">
                  <c:v>37.893000000000001</c:v>
                </c:pt>
                <c:pt idx="8181">
                  <c:v>29.52</c:v>
                </c:pt>
                <c:pt idx="8182">
                  <c:v>43.947000000000003</c:v>
                </c:pt>
                <c:pt idx="8183">
                  <c:v>36.844999999999999</c:v>
                </c:pt>
                <c:pt idx="8184">
                  <c:v>33.143000000000001</c:v>
                </c:pt>
                <c:pt idx="8185">
                  <c:v>38.523000000000003</c:v>
                </c:pt>
                <c:pt idx="8186">
                  <c:v>45.225999999999999</c:v>
                </c:pt>
                <c:pt idx="8187">
                  <c:v>39.959000000000003</c:v>
                </c:pt>
                <c:pt idx="8188">
                  <c:v>34.920999999999999</c:v>
                </c:pt>
                <c:pt idx="8189">
                  <c:v>36.715000000000003</c:v>
                </c:pt>
                <c:pt idx="8190">
                  <c:v>44.661000000000001</c:v>
                </c:pt>
                <c:pt idx="8191">
                  <c:v>42.139000000000003</c:v>
                </c:pt>
                <c:pt idx="8192">
                  <c:v>44.784999999999997</c:v>
                </c:pt>
                <c:pt idx="8193">
                  <c:v>41.472000000000001</c:v>
                </c:pt>
                <c:pt idx="8194">
                  <c:v>38.789000000000001</c:v>
                </c:pt>
                <c:pt idx="8195">
                  <c:v>32.645000000000003</c:v>
                </c:pt>
                <c:pt idx="8196">
                  <c:v>43.719000000000001</c:v>
                </c:pt>
                <c:pt idx="8197">
                  <c:v>38.448</c:v>
                </c:pt>
                <c:pt idx="8198">
                  <c:v>36.39</c:v>
                </c:pt>
                <c:pt idx="8199">
                  <c:v>37.353999999999999</c:v>
                </c:pt>
                <c:pt idx="8200">
                  <c:v>39.904000000000003</c:v>
                </c:pt>
                <c:pt idx="8201">
                  <c:v>33.743000000000002</c:v>
                </c:pt>
                <c:pt idx="8202">
                  <c:v>42.472999999999999</c:v>
                </c:pt>
                <c:pt idx="8203">
                  <c:v>47.716999999999999</c:v>
                </c:pt>
                <c:pt idx="8204">
                  <c:v>37.116999999999997</c:v>
                </c:pt>
                <c:pt idx="8205">
                  <c:v>33.384</c:v>
                </c:pt>
                <c:pt idx="8206">
                  <c:v>39.039000000000001</c:v>
                </c:pt>
                <c:pt idx="8207">
                  <c:v>32.320999999999998</c:v>
                </c:pt>
                <c:pt idx="8208">
                  <c:v>36.356999999999999</c:v>
                </c:pt>
                <c:pt idx="8209">
                  <c:v>41.433999999999997</c:v>
                </c:pt>
                <c:pt idx="8210">
                  <c:v>37.859000000000002</c:v>
                </c:pt>
                <c:pt idx="8211">
                  <c:v>40.39</c:v>
                </c:pt>
                <c:pt idx="8212">
                  <c:v>45.557000000000002</c:v>
                </c:pt>
                <c:pt idx="8213">
                  <c:v>42.463999999999999</c:v>
                </c:pt>
                <c:pt idx="8214">
                  <c:v>28.119</c:v>
                </c:pt>
                <c:pt idx="8215">
                  <c:v>34.695999999999998</c:v>
                </c:pt>
                <c:pt idx="8216">
                  <c:v>46.146999999999998</c:v>
                </c:pt>
                <c:pt idx="8217">
                  <c:v>43.573</c:v>
                </c:pt>
                <c:pt idx="8218">
                  <c:v>33.460999999999999</c:v>
                </c:pt>
                <c:pt idx="8219">
                  <c:v>50.68</c:v>
                </c:pt>
                <c:pt idx="8220">
                  <c:v>39.514000000000003</c:v>
                </c:pt>
                <c:pt idx="8221">
                  <c:v>39.591999999999999</c:v>
                </c:pt>
                <c:pt idx="8222">
                  <c:v>41.55</c:v>
                </c:pt>
                <c:pt idx="8223">
                  <c:v>41.235999999999997</c:v>
                </c:pt>
                <c:pt idx="8224">
                  <c:v>39.094999999999999</c:v>
                </c:pt>
                <c:pt idx="8225">
                  <c:v>47.776000000000003</c:v>
                </c:pt>
                <c:pt idx="8226">
                  <c:v>40.491</c:v>
                </c:pt>
                <c:pt idx="8227">
                  <c:v>36.822000000000003</c:v>
                </c:pt>
                <c:pt idx="8228">
                  <c:v>36.497</c:v>
                </c:pt>
                <c:pt idx="8229">
                  <c:v>36.341999999999999</c:v>
                </c:pt>
                <c:pt idx="8230">
                  <c:v>42.837000000000003</c:v>
                </c:pt>
                <c:pt idx="8231">
                  <c:v>43.481000000000002</c:v>
                </c:pt>
                <c:pt idx="8232">
                  <c:v>39.960999999999999</c:v>
                </c:pt>
                <c:pt idx="8233">
                  <c:v>44.094000000000001</c:v>
                </c:pt>
                <c:pt idx="8234">
                  <c:v>36.911999999999999</c:v>
                </c:pt>
                <c:pt idx="8235">
                  <c:v>39.71</c:v>
                </c:pt>
                <c:pt idx="8236">
                  <c:v>39.537999999999997</c:v>
                </c:pt>
                <c:pt idx="8237">
                  <c:v>35.276000000000003</c:v>
                </c:pt>
                <c:pt idx="8238">
                  <c:v>44.472999999999999</c:v>
                </c:pt>
                <c:pt idx="8239">
                  <c:v>35.676000000000002</c:v>
                </c:pt>
                <c:pt idx="8240">
                  <c:v>45.598999999999997</c:v>
                </c:pt>
                <c:pt idx="8241">
                  <c:v>35.442</c:v>
                </c:pt>
                <c:pt idx="8242">
                  <c:v>49.97</c:v>
                </c:pt>
                <c:pt idx="8243">
                  <c:v>35.523000000000003</c:v>
                </c:pt>
                <c:pt idx="8244">
                  <c:v>40.792000000000002</c:v>
                </c:pt>
                <c:pt idx="8245">
                  <c:v>32.518000000000001</c:v>
                </c:pt>
                <c:pt idx="8246">
                  <c:v>39.957999999999998</c:v>
                </c:pt>
                <c:pt idx="8247">
                  <c:v>42.987000000000002</c:v>
                </c:pt>
                <c:pt idx="8248">
                  <c:v>35.798000000000002</c:v>
                </c:pt>
                <c:pt idx="8249">
                  <c:v>39.911000000000001</c:v>
                </c:pt>
                <c:pt idx="8250">
                  <c:v>38.567</c:v>
                </c:pt>
                <c:pt idx="8251">
                  <c:v>36.491</c:v>
                </c:pt>
                <c:pt idx="8252">
                  <c:v>28.315000000000001</c:v>
                </c:pt>
                <c:pt idx="8253">
                  <c:v>41.207999999999998</c:v>
                </c:pt>
                <c:pt idx="8254">
                  <c:v>35.991</c:v>
                </c:pt>
                <c:pt idx="8255">
                  <c:v>38.988999999999997</c:v>
                </c:pt>
                <c:pt idx="8256">
                  <c:v>46.308</c:v>
                </c:pt>
                <c:pt idx="8257">
                  <c:v>36.603999999999999</c:v>
                </c:pt>
                <c:pt idx="8258">
                  <c:v>35.228999999999999</c:v>
                </c:pt>
                <c:pt idx="8259">
                  <c:v>35.329000000000001</c:v>
                </c:pt>
                <c:pt idx="8260">
                  <c:v>33.31</c:v>
                </c:pt>
                <c:pt idx="8261">
                  <c:v>43.055999999999997</c:v>
                </c:pt>
                <c:pt idx="8262">
                  <c:v>35.472000000000001</c:v>
                </c:pt>
                <c:pt idx="8263">
                  <c:v>34.948</c:v>
                </c:pt>
                <c:pt idx="8264">
                  <c:v>34.396000000000001</c:v>
                </c:pt>
                <c:pt idx="8265">
                  <c:v>39.381</c:v>
                </c:pt>
                <c:pt idx="8266">
                  <c:v>31.94</c:v>
                </c:pt>
                <c:pt idx="8267">
                  <c:v>38.619999999999997</c:v>
                </c:pt>
                <c:pt idx="8268">
                  <c:v>37.658000000000001</c:v>
                </c:pt>
                <c:pt idx="8269">
                  <c:v>45.881</c:v>
                </c:pt>
                <c:pt idx="8270">
                  <c:v>42.225999999999999</c:v>
                </c:pt>
                <c:pt idx="8271">
                  <c:v>29.79</c:v>
                </c:pt>
                <c:pt idx="8272">
                  <c:v>34.014000000000003</c:v>
                </c:pt>
                <c:pt idx="8273">
                  <c:v>38.329000000000001</c:v>
                </c:pt>
                <c:pt idx="8274">
                  <c:v>37.895000000000003</c:v>
                </c:pt>
                <c:pt idx="8275">
                  <c:v>33.738999999999997</c:v>
                </c:pt>
                <c:pt idx="8276">
                  <c:v>42.968000000000004</c:v>
                </c:pt>
                <c:pt idx="8277">
                  <c:v>38.322000000000003</c:v>
                </c:pt>
                <c:pt idx="8278">
                  <c:v>37.671999999999997</c:v>
                </c:pt>
                <c:pt idx="8279">
                  <c:v>49.1</c:v>
                </c:pt>
                <c:pt idx="8280">
                  <c:v>39.659999999999997</c:v>
                </c:pt>
                <c:pt idx="8281">
                  <c:v>41.506</c:v>
                </c:pt>
                <c:pt idx="8282">
                  <c:v>33.174999999999997</c:v>
                </c:pt>
                <c:pt idx="8283">
                  <c:v>37.549999999999997</c:v>
                </c:pt>
                <c:pt idx="8284">
                  <c:v>35.408999999999999</c:v>
                </c:pt>
                <c:pt idx="8285">
                  <c:v>35.976999999999997</c:v>
                </c:pt>
                <c:pt idx="8286">
                  <c:v>38.152999999999999</c:v>
                </c:pt>
                <c:pt idx="8287">
                  <c:v>37.256</c:v>
                </c:pt>
                <c:pt idx="8288">
                  <c:v>35.597000000000001</c:v>
                </c:pt>
                <c:pt idx="8289">
                  <c:v>41.241999999999997</c:v>
                </c:pt>
                <c:pt idx="8290">
                  <c:v>41.067999999999998</c:v>
                </c:pt>
                <c:pt idx="8291">
                  <c:v>40.524999999999999</c:v>
                </c:pt>
                <c:pt idx="8292">
                  <c:v>36.976999999999997</c:v>
                </c:pt>
                <c:pt idx="8293">
                  <c:v>45.54</c:v>
                </c:pt>
                <c:pt idx="8294">
                  <c:v>41.012999999999998</c:v>
                </c:pt>
                <c:pt idx="8295">
                  <c:v>40.433</c:v>
                </c:pt>
                <c:pt idx="8296">
                  <c:v>37.463999999999999</c:v>
                </c:pt>
                <c:pt idx="8297">
                  <c:v>48.439</c:v>
                </c:pt>
                <c:pt idx="8298">
                  <c:v>33.988999999999997</c:v>
                </c:pt>
                <c:pt idx="8299">
                  <c:v>38.142000000000003</c:v>
                </c:pt>
                <c:pt idx="8300">
                  <c:v>43.460999999999999</c:v>
                </c:pt>
                <c:pt idx="8301">
                  <c:v>38.853999999999999</c:v>
                </c:pt>
                <c:pt idx="8302">
                  <c:v>41.131999999999998</c:v>
                </c:pt>
                <c:pt idx="8303">
                  <c:v>41.456000000000003</c:v>
                </c:pt>
                <c:pt idx="8304">
                  <c:v>34.707999999999998</c:v>
                </c:pt>
                <c:pt idx="8305">
                  <c:v>41.284999999999997</c:v>
                </c:pt>
                <c:pt idx="8306">
                  <c:v>37.268000000000001</c:v>
                </c:pt>
                <c:pt idx="8307">
                  <c:v>36.811999999999998</c:v>
                </c:pt>
                <c:pt idx="8308">
                  <c:v>35.368000000000002</c:v>
                </c:pt>
                <c:pt idx="8309">
                  <c:v>41.268999999999998</c:v>
                </c:pt>
                <c:pt idx="8310">
                  <c:v>45.643000000000001</c:v>
                </c:pt>
                <c:pt idx="8311">
                  <c:v>35.765999999999998</c:v>
                </c:pt>
                <c:pt idx="8312">
                  <c:v>32.997999999999998</c:v>
                </c:pt>
                <c:pt idx="8313">
                  <c:v>38.896999999999998</c:v>
                </c:pt>
                <c:pt idx="8314">
                  <c:v>31.192</c:v>
                </c:pt>
                <c:pt idx="8315">
                  <c:v>33.578000000000003</c:v>
                </c:pt>
                <c:pt idx="8316">
                  <c:v>37.116</c:v>
                </c:pt>
                <c:pt idx="8317">
                  <c:v>39.637</c:v>
                </c:pt>
                <c:pt idx="8318">
                  <c:v>41.640999999999998</c:v>
                </c:pt>
                <c:pt idx="8319">
                  <c:v>36.54</c:v>
                </c:pt>
                <c:pt idx="8320">
                  <c:v>41.503</c:v>
                </c:pt>
                <c:pt idx="8321">
                  <c:v>40.369999999999997</c:v>
                </c:pt>
                <c:pt idx="8322">
                  <c:v>38.655000000000001</c:v>
                </c:pt>
                <c:pt idx="8323">
                  <c:v>33.848999999999997</c:v>
                </c:pt>
                <c:pt idx="8324">
                  <c:v>44.970999999999997</c:v>
                </c:pt>
                <c:pt idx="8325">
                  <c:v>37.817999999999998</c:v>
                </c:pt>
                <c:pt idx="8326">
                  <c:v>36.786000000000001</c:v>
                </c:pt>
                <c:pt idx="8327">
                  <c:v>36.25</c:v>
                </c:pt>
                <c:pt idx="8328">
                  <c:v>37.04</c:v>
                </c:pt>
                <c:pt idx="8329">
                  <c:v>40.393000000000001</c:v>
                </c:pt>
                <c:pt idx="8330">
                  <c:v>41.512</c:v>
                </c:pt>
                <c:pt idx="8331">
                  <c:v>39.444000000000003</c:v>
                </c:pt>
                <c:pt idx="8332">
                  <c:v>35.795000000000002</c:v>
                </c:pt>
                <c:pt idx="8333">
                  <c:v>41.298999999999999</c:v>
                </c:pt>
                <c:pt idx="8334">
                  <c:v>45.301000000000002</c:v>
                </c:pt>
                <c:pt idx="8335">
                  <c:v>33.942</c:v>
                </c:pt>
                <c:pt idx="8336">
                  <c:v>46.023000000000003</c:v>
                </c:pt>
                <c:pt idx="8337">
                  <c:v>38.204000000000001</c:v>
                </c:pt>
                <c:pt idx="8338">
                  <c:v>38.863999999999997</c:v>
                </c:pt>
                <c:pt idx="8339">
                  <c:v>40.737000000000002</c:v>
                </c:pt>
                <c:pt idx="8340">
                  <c:v>48.572000000000003</c:v>
                </c:pt>
                <c:pt idx="8341">
                  <c:v>37.191000000000003</c:v>
                </c:pt>
                <c:pt idx="8342">
                  <c:v>37.814999999999998</c:v>
                </c:pt>
                <c:pt idx="8343">
                  <c:v>45.149000000000001</c:v>
                </c:pt>
                <c:pt idx="8344">
                  <c:v>34.536000000000001</c:v>
                </c:pt>
                <c:pt idx="8345">
                  <c:v>34.902000000000001</c:v>
                </c:pt>
                <c:pt idx="8346">
                  <c:v>34.908000000000001</c:v>
                </c:pt>
                <c:pt idx="8347">
                  <c:v>46.207000000000001</c:v>
                </c:pt>
                <c:pt idx="8348">
                  <c:v>42.698</c:v>
                </c:pt>
                <c:pt idx="8349">
                  <c:v>39.432000000000002</c:v>
                </c:pt>
                <c:pt idx="8350">
                  <c:v>40.03</c:v>
                </c:pt>
                <c:pt idx="8351">
                  <c:v>30.536000000000001</c:v>
                </c:pt>
                <c:pt idx="8352">
                  <c:v>41.506999999999998</c:v>
                </c:pt>
                <c:pt idx="8353">
                  <c:v>37.207999999999998</c:v>
                </c:pt>
                <c:pt idx="8354">
                  <c:v>39.212000000000003</c:v>
                </c:pt>
                <c:pt idx="8355">
                  <c:v>49.860999999999997</c:v>
                </c:pt>
                <c:pt idx="8356">
                  <c:v>38.427999999999997</c:v>
                </c:pt>
                <c:pt idx="8357">
                  <c:v>37.317</c:v>
                </c:pt>
                <c:pt idx="8358">
                  <c:v>32.203000000000003</c:v>
                </c:pt>
                <c:pt idx="8359">
                  <c:v>35.206000000000003</c:v>
                </c:pt>
                <c:pt idx="8360">
                  <c:v>34.527999999999999</c:v>
                </c:pt>
                <c:pt idx="8361">
                  <c:v>44.433</c:v>
                </c:pt>
                <c:pt idx="8362">
                  <c:v>35.619999999999997</c:v>
                </c:pt>
                <c:pt idx="8363">
                  <c:v>43.581000000000003</c:v>
                </c:pt>
                <c:pt idx="8364">
                  <c:v>40.99</c:v>
                </c:pt>
                <c:pt idx="8365">
                  <c:v>35.088000000000001</c:v>
                </c:pt>
                <c:pt idx="8366">
                  <c:v>37.930999999999997</c:v>
                </c:pt>
                <c:pt idx="8367">
                  <c:v>40.762999999999998</c:v>
                </c:pt>
                <c:pt idx="8368">
                  <c:v>41.35</c:v>
                </c:pt>
                <c:pt idx="8369">
                  <c:v>42.503999999999998</c:v>
                </c:pt>
                <c:pt idx="8370">
                  <c:v>50.603999999999999</c:v>
                </c:pt>
                <c:pt idx="8371">
                  <c:v>34.460999999999999</c:v>
                </c:pt>
                <c:pt idx="8372">
                  <c:v>36.448999999999998</c:v>
                </c:pt>
                <c:pt idx="8373">
                  <c:v>40.718000000000004</c:v>
                </c:pt>
                <c:pt idx="8374">
                  <c:v>49.356999999999999</c:v>
                </c:pt>
                <c:pt idx="8375">
                  <c:v>31.956</c:v>
                </c:pt>
                <c:pt idx="8376">
                  <c:v>53.703000000000003</c:v>
                </c:pt>
                <c:pt idx="8377">
                  <c:v>39.363999999999997</c:v>
                </c:pt>
                <c:pt idx="8378">
                  <c:v>30.841999999999999</c:v>
                </c:pt>
                <c:pt idx="8379">
                  <c:v>33.377000000000002</c:v>
                </c:pt>
                <c:pt idx="8380">
                  <c:v>31.919</c:v>
                </c:pt>
                <c:pt idx="8381">
                  <c:v>41.279000000000003</c:v>
                </c:pt>
                <c:pt idx="8382">
                  <c:v>47.89</c:v>
                </c:pt>
                <c:pt idx="8383">
                  <c:v>48.392000000000003</c:v>
                </c:pt>
                <c:pt idx="8384">
                  <c:v>29.417000000000002</c:v>
                </c:pt>
                <c:pt idx="8385">
                  <c:v>34.47</c:v>
                </c:pt>
                <c:pt idx="8386">
                  <c:v>43.606000000000002</c:v>
                </c:pt>
                <c:pt idx="8387">
                  <c:v>31.291</c:v>
                </c:pt>
                <c:pt idx="8388">
                  <c:v>35.332999999999998</c:v>
                </c:pt>
                <c:pt idx="8389">
                  <c:v>35.993000000000002</c:v>
                </c:pt>
                <c:pt idx="8390">
                  <c:v>35.08</c:v>
                </c:pt>
                <c:pt idx="8391">
                  <c:v>42.405000000000001</c:v>
                </c:pt>
                <c:pt idx="8392">
                  <c:v>33.393000000000001</c:v>
                </c:pt>
                <c:pt idx="8393">
                  <c:v>43.829000000000001</c:v>
                </c:pt>
                <c:pt idx="8394">
                  <c:v>34.347999999999999</c:v>
                </c:pt>
                <c:pt idx="8395">
                  <c:v>39.6</c:v>
                </c:pt>
                <c:pt idx="8396">
                  <c:v>38.281999999999996</c:v>
                </c:pt>
                <c:pt idx="8397">
                  <c:v>39.292999999999999</c:v>
                </c:pt>
                <c:pt idx="8398">
                  <c:v>37.107999999999997</c:v>
                </c:pt>
                <c:pt idx="8399">
                  <c:v>37.847999999999999</c:v>
                </c:pt>
                <c:pt idx="8400">
                  <c:v>31.042999999999999</c:v>
                </c:pt>
                <c:pt idx="8401">
                  <c:v>32.889000000000003</c:v>
                </c:pt>
                <c:pt idx="8402">
                  <c:v>28.914999999999999</c:v>
                </c:pt>
                <c:pt idx="8403">
                  <c:v>43.456000000000003</c:v>
                </c:pt>
                <c:pt idx="8404">
                  <c:v>29.152000000000001</c:v>
                </c:pt>
                <c:pt idx="8405">
                  <c:v>32.048999999999999</c:v>
                </c:pt>
                <c:pt idx="8406">
                  <c:v>36.371000000000002</c:v>
                </c:pt>
                <c:pt idx="8407">
                  <c:v>45.009</c:v>
                </c:pt>
                <c:pt idx="8408">
                  <c:v>33.091000000000001</c:v>
                </c:pt>
                <c:pt idx="8409">
                  <c:v>39.984000000000002</c:v>
                </c:pt>
                <c:pt idx="8410">
                  <c:v>38.65</c:v>
                </c:pt>
                <c:pt idx="8411">
                  <c:v>44.658999999999999</c:v>
                </c:pt>
                <c:pt idx="8412">
                  <c:v>36.906999999999996</c:v>
                </c:pt>
                <c:pt idx="8413">
                  <c:v>38.268000000000001</c:v>
                </c:pt>
                <c:pt idx="8414">
                  <c:v>36.246000000000002</c:v>
                </c:pt>
                <c:pt idx="8415">
                  <c:v>36.972999999999999</c:v>
                </c:pt>
                <c:pt idx="8416">
                  <c:v>43.649000000000001</c:v>
                </c:pt>
                <c:pt idx="8417">
                  <c:v>33.11</c:v>
                </c:pt>
                <c:pt idx="8418">
                  <c:v>36.707000000000001</c:v>
                </c:pt>
                <c:pt idx="8419">
                  <c:v>41.000999999999998</c:v>
                </c:pt>
                <c:pt idx="8420">
                  <c:v>43.347000000000001</c:v>
                </c:pt>
                <c:pt idx="8421">
                  <c:v>43.081000000000003</c:v>
                </c:pt>
                <c:pt idx="8422">
                  <c:v>54.115000000000002</c:v>
                </c:pt>
                <c:pt idx="8423">
                  <c:v>35.561</c:v>
                </c:pt>
                <c:pt idx="8424">
                  <c:v>41.725999999999999</c:v>
                </c:pt>
                <c:pt idx="8425">
                  <c:v>34.61</c:v>
                </c:pt>
                <c:pt idx="8426">
                  <c:v>38.323999999999998</c:v>
                </c:pt>
                <c:pt idx="8427">
                  <c:v>35.548999999999999</c:v>
                </c:pt>
                <c:pt idx="8428">
                  <c:v>38.994999999999997</c:v>
                </c:pt>
                <c:pt idx="8429">
                  <c:v>48.383000000000003</c:v>
                </c:pt>
                <c:pt idx="8430">
                  <c:v>29.5</c:v>
                </c:pt>
                <c:pt idx="8431">
                  <c:v>34.143000000000001</c:v>
                </c:pt>
                <c:pt idx="8432">
                  <c:v>35.734999999999999</c:v>
                </c:pt>
                <c:pt idx="8433">
                  <c:v>46.335000000000001</c:v>
                </c:pt>
                <c:pt idx="8434">
                  <c:v>45.277999999999999</c:v>
                </c:pt>
                <c:pt idx="8435">
                  <c:v>47.97</c:v>
                </c:pt>
                <c:pt idx="8436">
                  <c:v>35.311</c:v>
                </c:pt>
                <c:pt idx="8437">
                  <c:v>37.491999999999997</c:v>
                </c:pt>
                <c:pt idx="8438">
                  <c:v>38.265000000000001</c:v>
                </c:pt>
                <c:pt idx="8439">
                  <c:v>36.572000000000003</c:v>
                </c:pt>
                <c:pt idx="8440">
                  <c:v>31.33</c:v>
                </c:pt>
                <c:pt idx="8441">
                  <c:v>41.084000000000003</c:v>
                </c:pt>
                <c:pt idx="8442">
                  <c:v>47.154000000000003</c:v>
                </c:pt>
                <c:pt idx="8443">
                  <c:v>43.790999999999997</c:v>
                </c:pt>
                <c:pt idx="8444">
                  <c:v>36.286999999999999</c:v>
                </c:pt>
                <c:pt idx="8445">
                  <c:v>37.944000000000003</c:v>
                </c:pt>
                <c:pt idx="8446">
                  <c:v>28.404</c:v>
                </c:pt>
                <c:pt idx="8447">
                  <c:v>41.497999999999998</c:v>
                </c:pt>
                <c:pt idx="8448">
                  <c:v>41.59</c:v>
                </c:pt>
                <c:pt idx="8449">
                  <c:v>47.151000000000003</c:v>
                </c:pt>
                <c:pt idx="8450">
                  <c:v>44.052999999999997</c:v>
                </c:pt>
                <c:pt idx="8451">
                  <c:v>29.306999999999999</c:v>
                </c:pt>
                <c:pt idx="8452">
                  <c:v>43.97</c:v>
                </c:pt>
                <c:pt idx="8453">
                  <c:v>37.176000000000002</c:v>
                </c:pt>
                <c:pt idx="8454">
                  <c:v>38.92</c:v>
                </c:pt>
                <c:pt idx="8455">
                  <c:v>49.127000000000002</c:v>
                </c:pt>
                <c:pt idx="8456">
                  <c:v>38.74</c:v>
                </c:pt>
                <c:pt idx="8457">
                  <c:v>44.067999999999998</c:v>
                </c:pt>
                <c:pt idx="8458">
                  <c:v>40.390999999999998</c:v>
                </c:pt>
                <c:pt idx="8459">
                  <c:v>42.750999999999998</c:v>
                </c:pt>
                <c:pt idx="8460">
                  <c:v>45.542000000000002</c:v>
                </c:pt>
                <c:pt idx="8461">
                  <c:v>35.668999999999997</c:v>
                </c:pt>
                <c:pt idx="8462">
                  <c:v>34.808</c:v>
                </c:pt>
                <c:pt idx="8463">
                  <c:v>32.51</c:v>
                </c:pt>
                <c:pt idx="8464">
                  <c:v>43.210999999999999</c:v>
                </c:pt>
                <c:pt idx="8465">
                  <c:v>36.372999999999998</c:v>
                </c:pt>
                <c:pt idx="8466">
                  <c:v>36.948999999999998</c:v>
                </c:pt>
                <c:pt idx="8467">
                  <c:v>44.042999999999999</c:v>
                </c:pt>
                <c:pt idx="8468">
                  <c:v>39.32</c:v>
                </c:pt>
                <c:pt idx="8469">
                  <c:v>34.408999999999999</c:v>
                </c:pt>
                <c:pt idx="8470">
                  <c:v>46.651000000000003</c:v>
                </c:pt>
                <c:pt idx="8471">
                  <c:v>35.587000000000003</c:v>
                </c:pt>
                <c:pt idx="8472">
                  <c:v>46.645000000000003</c:v>
                </c:pt>
                <c:pt idx="8473">
                  <c:v>45.25</c:v>
                </c:pt>
                <c:pt idx="8474">
                  <c:v>31.866</c:v>
                </c:pt>
                <c:pt idx="8475">
                  <c:v>39.389000000000003</c:v>
                </c:pt>
                <c:pt idx="8476">
                  <c:v>38.017000000000003</c:v>
                </c:pt>
                <c:pt idx="8477">
                  <c:v>33.999000000000002</c:v>
                </c:pt>
                <c:pt idx="8478">
                  <c:v>41.863</c:v>
                </c:pt>
                <c:pt idx="8479">
                  <c:v>45.537999999999997</c:v>
                </c:pt>
                <c:pt idx="8480">
                  <c:v>39.581000000000003</c:v>
                </c:pt>
                <c:pt idx="8481">
                  <c:v>33.558999999999997</c:v>
                </c:pt>
                <c:pt idx="8482">
                  <c:v>42.121000000000002</c:v>
                </c:pt>
                <c:pt idx="8483">
                  <c:v>39.761000000000003</c:v>
                </c:pt>
                <c:pt idx="8484">
                  <c:v>39.793999999999997</c:v>
                </c:pt>
                <c:pt idx="8485">
                  <c:v>32.914999999999999</c:v>
                </c:pt>
                <c:pt idx="8486">
                  <c:v>40.811</c:v>
                </c:pt>
                <c:pt idx="8487">
                  <c:v>30.472999999999999</c:v>
                </c:pt>
                <c:pt idx="8488">
                  <c:v>35.671999999999997</c:v>
                </c:pt>
                <c:pt idx="8489">
                  <c:v>34.463000000000001</c:v>
                </c:pt>
                <c:pt idx="8490">
                  <c:v>29.199000000000002</c:v>
                </c:pt>
                <c:pt idx="8491">
                  <c:v>37.456000000000003</c:v>
                </c:pt>
                <c:pt idx="8492">
                  <c:v>39.225000000000001</c:v>
                </c:pt>
                <c:pt idx="8493">
                  <c:v>43.232999999999997</c:v>
                </c:pt>
                <c:pt idx="8494">
                  <c:v>42.683999999999997</c:v>
                </c:pt>
                <c:pt idx="8495">
                  <c:v>46.561</c:v>
                </c:pt>
                <c:pt idx="8496">
                  <c:v>36.798000000000002</c:v>
                </c:pt>
                <c:pt idx="8497">
                  <c:v>31.09</c:v>
                </c:pt>
                <c:pt idx="8498">
                  <c:v>33.31</c:v>
                </c:pt>
                <c:pt idx="8499">
                  <c:v>34.822000000000003</c:v>
                </c:pt>
                <c:pt idx="8500">
                  <c:v>30.268999999999998</c:v>
                </c:pt>
                <c:pt idx="8501">
                  <c:v>36.869</c:v>
                </c:pt>
                <c:pt idx="8502">
                  <c:v>45.393000000000001</c:v>
                </c:pt>
                <c:pt idx="8503">
                  <c:v>38.22</c:v>
                </c:pt>
                <c:pt idx="8504">
                  <c:v>44.603999999999999</c:v>
                </c:pt>
                <c:pt idx="8505">
                  <c:v>35.548999999999999</c:v>
                </c:pt>
                <c:pt idx="8506">
                  <c:v>34.198</c:v>
                </c:pt>
                <c:pt idx="8507">
                  <c:v>41.203000000000003</c:v>
                </c:pt>
                <c:pt idx="8508">
                  <c:v>33.915999999999997</c:v>
                </c:pt>
                <c:pt idx="8509">
                  <c:v>35.287999999999997</c:v>
                </c:pt>
                <c:pt idx="8510">
                  <c:v>38.984000000000002</c:v>
                </c:pt>
                <c:pt idx="8511">
                  <c:v>40.869</c:v>
                </c:pt>
                <c:pt idx="8512">
                  <c:v>31.972999999999999</c:v>
                </c:pt>
                <c:pt idx="8513">
                  <c:v>45.554000000000002</c:v>
                </c:pt>
                <c:pt idx="8514">
                  <c:v>35.835000000000001</c:v>
                </c:pt>
                <c:pt idx="8515">
                  <c:v>36.405000000000001</c:v>
                </c:pt>
                <c:pt idx="8516">
                  <c:v>43.307000000000002</c:v>
                </c:pt>
                <c:pt idx="8517">
                  <c:v>40.567999999999998</c:v>
                </c:pt>
                <c:pt idx="8518">
                  <c:v>38.543999999999997</c:v>
                </c:pt>
                <c:pt idx="8519">
                  <c:v>36.247999999999998</c:v>
                </c:pt>
                <c:pt idx="8520">
                  <c:v>34.29</c:v>
                </c:pt>
                <c:pt idx="8521">
                  <c:v>33.793999999999997</c:v>
                </c:pt>
                <c:pt idx="8522">
                  <c:v>36.619999999999997</c:v>
                </c:pt>
                <c:pt idx="8523">
                  <c:v>30.058</c:v>
                </c:pt>
                <c:pt idx="8524">
                  <c:v>36.496000000000002</c:v>
                </c:pt>
                <c:pt idx="8525">
                  <c:v>35.731999999999999</c:v>
                </c:pt>
                <c:pt idx="8526">
                  <c:v>34.362000000000002</c:v>
                </c:pt>
                <c:pt idx="8527">
                  <c:v>42.094000000000001</c:v>
                </c:pt>
                <c:pt idx="8528">
                  <c:v>34.71</c:v>
                </c:pt>
                <c:pt idx="8529">
                  <c:v>40.021999999999998</c:v>
                </c:pt>
                <c:pt idx="8530">
                  <c:v>38.064</c:v>
                </c:pt>
                <c:pt idx="8531">
                  <c:v>36.167999999999999</c:v>
                </c:pt>
                <c:pt idx="8532">
                  <c:v>39.554000000000002</c:v>
                </c:pt>
                <c:pt idx="8533">
                  <c:v>38.341999999999999</c:v>
                </c:pt>
                <c:pt idx="8534">
                  <c:v>34.289000000000001</c:v>
                </c:pt>
                <c:pt idx="8535">
                  <c:v>41.17</c:v>
                </c:pt>
                <c:pt idx="8536">
                  <c:v>32.436999999999998</c:v>
                </c:pt>
                <c:pt idx="8537">
                  <c:v>50.902999999999999</c:v>
                </c:pt>
                <c:pt idx="8538">
                  <c:v>39.634</c:v>
                </c:pt>
                <c:pt idx="8539">
                  <c:v>37.365000000000002</c:v>
                </c:pt>
                <c:pt idx="8540">
                  <c:v>37.939</c:v>
                </c:pt>
                <c:pt idx="8541">
                  <c:v>35.743000000000002</c:v>
                </c:pt>
                <c:pt idx="8542">
                  <c:v>49.558</c:v>
                </c:pt>
                <c:pt idx="8543">
                  <c:v>42.249000000000002</c:v>
                </c:pt>
                <c:pt idx="8544">
                  <c:v>35.572000000000003</c:v>
                </c:pt>
                <c:pt idx="8545">
                  <c:v>28.513999999999999</c:v>
                </c:pt>
                <c:pt idx="8546">
                  <c:v>38.6</c:v>
                </c:pt>
                <c:pt idx="8547">
                  <c:v>30.035</c:v>
                </c:pt>
                <c:pt idx="8548">
                  <c:v>40.521000000000001</c:v>
                </c:pt>
                <c:pt idx="8549">
                  <c:v>39.143999999999998</c:v>
                </c:pt>
                <c:pt idx="8550">
                  <c:v>43.261000000000003</c:v>
                </c:pt>
                <c:pt idx="8551">
                  <c:v>45.488</c:v>
                </c:pt>
                <c:pt idx="8552">
                  <c:v>39.613999999999997</c:v>
                </c:pt>
                <c:pt idx="8553">
                  <c:v>35.682000000000002</c:v>
                </c:pt>
                <c:pt idx="8554">
                  <c:v>36.308</c:v>
                </c:pt>
                <c:pt idx="8555">
                  <c:v>35.1</c:v>
                </c:pt>
                <c:pt idx="8556">
                  <c:v>41.808999999999997</c:v>
                </c:pt>
                <c:pt idx="8557">
                  <c:v>39.630000000000003</c:v>
                </c:pt>
                <c:pt idx="8558">
                  <c:v>32.191000000000003</c:v>
                </c:pt>
                <c:pt idx="8559">
                  <c:v>30.544</c:v>
                </c:pt>
                <c:pt idx="8560">
                  <c:v>45.008000000000003</c:v>
                </c:pt>
                <c:pt idx="8561">
                  <c:v>33.936999999999998</c:v>
                </c:pt>
                <c:pt idx="8562">
                  <c:v>34.939</c:v>
                </c:pt>
                <c:pt idx="8563">
                  <c:v>31.992999999999999</c:v>
                </c:pt>
                <c:pt idx="8564">
                  <c:v>41.018999999999998</c:v>
                </c:pt>
                <c:pt idx="8565">
                  <c:v>41.46</c:v>
                </c:pt>
                <c:pt idx="8566">
                  <c:v>38.881999999999998</c:v>
                </c:pt>
                <c:pt idx="8567">
                  <c:v>43.426000000000002</c:v>
                </c:pt>
                <c:pt idx="8568">
                  <c:v>33.924999999999997</c:v>
                </c:pt>
                <c:pt idx="8569">
                  <c:v>40.042999999999999</c:v>
                </c:pt>
                <c:pt idx="8570">
                  <c:v>46.834000000000003</c:v>
                </c:pt>
                <c:pt idx="8571">
                  <c:v>39.180999999999997</c:v>
                </c:pt>
                <c:pt idx="8572">
                  <c:v>31.492000000000001</c:v>
                </c:pt>
                <c:pt idx="8573">
                  <c:v>33.250999999999998</c:v>
                </c:pt>
                <c:pt idx="8574">
                  <c:v>48.345999999999997</c:v>
                </c:pt>
                <c:pt idx="8575">
                  <c:v>43.923999999999999</c:v>
                </c:pt>
                <c:pt idx="8576">
                  <c:v>45.73</c:v>
                </c:pt>
                <c:pt idx="8577">
                  <c:v>33.927</c:v>
                </c:pt>
                <c:pt idx="8578">
                  <c:v>44.927</c:v>
                </c:pt>
                <c:pt idx="8579">
                  <c:v>46.307000000000002</c:v>
                </c:pt>
                <c:pt idx="8580">
                  <c:v>48.49</c:v>
                </c:pt>
                <c:pt idx="8581">
                  <c:v>35.798000000000002</c:v>
                </c:pt>
                <c:pt idx="8582">
                  <c:v>38.844000000000001</c:v>
                </c:pt>
                <c:pt idx="8583">
                  <c:v>45.944000000000003</c:v>
                </c:pt>
                <c:pt idx="8584">
                  <c:v>38.911000000000001</c:v>
                </c:pt>
                <c:pt idx="8585">
                  <c:v>31.963999999999999</c:v>
                </c:pt>
                <c:pt idx="8586">
                  <c:v>28.085999999999999</c:v>
                </c:pt>
                <c:pt idx="8587">
                  <c:v>32.884999999999998</c:v>
                </c:pt>
                <c:pt idx="8588">
                  <c:v>31.481999999999999</c:v>
                </c:pt>
                <c:pt idx="8589">
                  <c:v>35.390999999999998</c:v>
                </c:pt>
                <c:pt idx="8590">
                  <c:v>35.593000000000004</c:v>
                </c:pt>
                <c:pt idx="8591">
                  <c:v>40.247999999999998</c:v>
                </c:pt>
                <c:pt idx="8592">
                  <c:v>36.497999999999998</c:v>
                </c:pt>
                <c:pt idx="8593">
                  <c:v>28.891999999999999</c:v>
                </c:pt>
                <c:pt idx="8594">
                  <c:v>32.57</c:v>
                </c:pt>
                <c:pt idx="8595">
                  <c:v>32.481000000000002</c:v>
                </c:pt>
                <c:pt idx="8596">
                  <c:v>34.701999999999998</c:v>
                </c:pt>
                <c:pt idx="8597">
                  <c:v>29.661999999999999</c:v>
                </c:pt>
                <c:pt idx="8598">
                  <c:v>44.494999999999997</c:v>
                </c:pt>
                <c:pt idx="8599">
                  <c:v>42.887</c:v>
                </c:pt>
                <c:pt idx="8600">
                  <c:v>34.921999999999997</c:v>
                </c:pt>
                <c:pt idx="8601">
                  <c:v>35.110999999999997</c:v>
                </c:pt>
                <c:pt idx="8602">
                  <c:v>28.489000000000001</c:v>
                </c:pt>
                <c:pt idx="8603">
                  <c:v>44.811999999999998</c:v>
                </c:pt>
                <c:pt idx="8604">
                  <c:v>34.133000000000003</c:v>
                </c:pt>
                <c:pt idx="8605">
                  <c:v>39.554000000000002</c:v>
                </c:pt>
                <c:pt idx="8606">
                  <c:v>34.131999999999998</c:v>
                </c:pt>
                <c:pt idx="8607">
                  <c:v>42.658000000000001</c:v>
                </c:pt>
                <c:pt idx="8608">
                  <c:v>29.870999999999999</c:v>
                </c:pt>
                <c:pt idx="8609">
                  <c:v>41.933999999999997</c:v>
                </c:pt>
                <c:pt idx="8610">
                  <c:v>37.976999999999997</c:v>
                </c:pt>
                <c:pt idx="8611">
                  <c:v>35.918999999999997</c:v>
                </c:pt>
                <c:pt idx="8612">
                  <c:v>46.023000000000003</c:v>
                </c:pt>
                <c:pt idx="8613">
                  <c:v>33.81</c:v>
                </c:pt>
                <c:pt idx="8614">
                  <c:v>37.545000000000002</c:v>
                </c:pt>
                <c:pt idx="8615">
                  <c:v>34.301000000000002</c:v>
                </c:pt>
                <c:pt idx="8616">
                  <c:v>39.020000000000003</c:v>
                </c:pt>
                <c:pt idx="8617">
                  <c:v>36.610999999999997</c:v>
                </c:pt>
                <c:pt idx="8618">
                  <c:v>43.456000000000003</c:v>
                </c:pt>
                <c:pt idx="8619">
                  <c:v>30.54</c:v>
                </c:pt>
                <c:pt idx="8620">
                  <c:v>31.373000000000001</c:v>
                </c:pt>
                <c:pt idx="8621">
                  <c:v>36.127000000000002</c:v>
                </c:pt>
                <c:pt idx="8622">
                  <c:v>40.926000000000002</c:v>
                </c:pt>
                <c:pt idx="8623">
                  <c:v>28.448</c:v>
                </c:pt>
                <c:pt idx="8624">
                  <c:v>40.79</c:v>
                </c:pt>
                <c:pt idx="8625">
                  <c:v>44.533000000000001</c:v>
                </c:pt>
                <c:pt idx="8626">
                  <c:v>44.219000000000001</c:v>
                </c:pt>
                <c:pt idx="8627">
                  <c:v>44.002000000000002</c:v>
                </c:pt>
                <c:pt idx="8628">
                  <c:v>35.664000000000001</c:v>
                </c:pt>
                <c:pt idx="8629">
                  <c:v>34.941000000000003</c:v>
                </c:pt>
                <c:pt idx="8630">
                  <c:v>34.509</c:v>
                </c:pt>
                <c:pt idx="8631">
                  <c:v>37.481000000000002</c:v>
                </c:pt>
                <c:pt idx="8632">
                  <c:v>35.515000000000001</c:v>
                </c:pt>
                <c:pt idx="8633">
                  <c:v>31.436</c:v>
                </c:pt>
                <c:pt idx="8634">
                  <c:v>38.493000000000002</c:v>
                </c:pt>
                <c:pt idx="8635">
                  <c:v>33.582000000000001</c:v>
                </c:pt>
                <c:pt idx="8636">
                  <c:v>49.07</c:v>
                </c:pt>
                <c:pt idx="8637">
                  <c:v>42.892000000000003</c:v>
                </c:pt>
                <c:pt idx="8638">
                  <c:v>35.777000000000001</c:v>
                </c:pt>
                <c:pt idx="8639">
                  <c:v>30.562000000000001</c:v>
                </c:pt>
                <c:pt idx="8640">
                  <c:v>39.043999999999997</c:v>
                </c:pt>
                <c:pt idx="8641">
                  <c:v>37.045999999999999</c:v>
                </c:pt>
                <c:pt idx="8642">
                  <c:v>31.462</c:v>
                </c:pt>
                <c:pt idx="8643">
                  <c:v>29.638000000000002</c:v>
                </c:pt>
                <c:pt idx="8644">
                  <c:v>32.835999999999999</c:v>
                </c:pt>
                <c:pt idx="8645">
                  <c:v>38.384999999999998</c:v>
                </c:pt>
                <c:pt idx="8646">
                  <c:v>35.936</c:v>
                </c:pt>
                <c:pt idx="8647">
                  <c:v>36.277999999999999</c:v>
                </c:pt>
                <c:pt idx="8648">
                  <c:v>32.008000000000003</c:v>
                </c:pt>
                <c:pt idx="8649">
                  <c:v>34.585999999999999</c:v>
                </c:pt>
                <c:pt idx="8650">
                  <c:v>27.884</c:v>
                </c:pt>
                <c:pt idx="8651">
                  <c:v>36.814</c:v>
                </c:pt>
                <c:pt idx="8652">
                  <c:v>30.241</c:v>
                </c:pt>
                <c:pt idx="8653">
                  <c:v>34.531999999999996</c:v>
                </c:pt>
                <c:pt idx="8654">
                  <c:v>41.401000000000003</c:v>
                </c:pt>
                <c:pt idx="8655">
                  <c:v>34.28</c:v>
                </c:pt>
                <c:pt idx="8656">
                  <c:v>31.478999999999999</c:v>
                </c:pt>
                <c:pt idx="8657">
                  <c:v>46.451000000000001</c:v>
                </c:pt>
                <c:pt idx="8658">
                  <c:v>40.902999999999999</c:v>
                </c:pt>
                <c:pt idx="8659">
                  <c:v>47.823999999999998</c:v>
                </c:pt>
                <c:pt idx="8660">
                  <c:v>33.28</c:v>
                </c:pt>
                <c:pt idx="8661">
                  <c:v>38.588000000000001</c:v>
                </c:pt>
                <c:pt idx="8662">
                  <c:v>44.616</c:v>
                </c:pt>
                <c:pt idx="8663">
                  <c:v>42.515999999999998</c:v>
                </c:pt>
                <c:pt idx="8664">
                  <c:v>36.994</c:v>
                </c:pt>
                <c:pt idx="8665">
                  <c:v>43.612000000000002</c:v>
                </c:pt>
                <c:pt idx="8666">
                  <c:v>41.515999999999998</c:v>
                </c:pt>
                <c:pt idx="8667">
                  <c:v>34.609000000000002</c:v>
                </c:pt>
                <c:pt idx="8668">
                  <c:v>44.737000000000002</c:v>
                </c:pt>
                <c:pt idx="8669">
                  <c:v>43.124000000000002</c:v>
                </c:pt>
                <c:pt idx="8670">
                  <c:v>40.643999999999998</c:v>
                </c:pt>
                <c:pt idx="8671">
                  <c:v>26.53</c:v>
                </c:pt>
                <c:pt idx="8672">
                  <c:v>46.170999999999999</c:v>
                </c:pt>
                <c:pt idx="8673">
                  <c:v>45.43</c:v>
                </c:pt>
                <c:pt idx="8674">
                  <c:v>45.213000000000001</c:v>
                </c:pt>
                <c:pt idx="8675">
                  <c:v>37.036999999999999</c:v>
                </c:pt>
                <c:pt idx="8676">
                  <c:v>44.348999999999997</c:v>
                </c:pt>
                <c:pt idx="8677">
                  <c:v>42.183999999999997</c:v>
                </c:pt>
                <c:pt idx="8678">
                  <c:v>36.459000000000003</c:v>
                </c:pt>
                <c:pt idx="8679">
                  <c:v>34.002000000000002</c:v>
                </c:pt>
                <c:pt idx="8680">
                  <c:v>41.465000000000003</c:v>
                </c:pt>
                <c:pt idx="8681">
                  <c:v>35.820999999999998</c:v>
                </c:pt>
                <c:pt idx="8682">
                  <c:v>34.479999999999997</c:v>
                </c:pt>
                <c:pt idx="8683">
                  <c:v>36.274999999999999</c:v>
                </c:pt>
                <c:pt idx="8684">
                  <c:v>39.954000000000001</c:v>
                </c:pt>
                <c:pt idx="8685">
                  <c:v>41.475999999999999</c:v>
                </c:pt>
                <c:pt idx="8686">
                  <c:v>41.156999999999996</c:v>
                </c:pt>
                <c:pt idx="8687">
                  <c:v>36.832999999999998</c:v>
                </c:pt>
                <c:pt idx="8688">
                  <c:v>45.76</c:v>
                </c:pt>
                <c:pt idx="8689">
                  <c:v>39.408000000000001</c:v>
                </c:pt>
                <c:pt idx="8690">
                  <c:v>38.872</c:v>
                </c:pt>
                <c:pt idx="8691">
                  <c:v>40.795999999999999</c:v>
                </c:pt>
                <c:pt idx="8692">
                  <c:v>44.286999999999999</c:v>
                </c:pt>
                <c:pt idx="8693">
                  <c:v>41.482999999999997</c:v>
                </c:pt>
                <c:pt idx="8694">
                  <c:v>39.804000000000002</c:v>
                </c:pt>
                <c:pt idx="8695">
                  <c:v>32.965000000000003</c:v>
                </c:pt>
                <c:pt idx="8696">
                  <c:v>31.065999999999999</c:v>
                </c:pt>
                <c:pt idx="8697">
                  <c:v>38.298999999999999</c:v>
                </c:pt>
                <c:pt idx="8698">
                  <c:v>33.107999999999997</c:v>
                </c:pt>
                <c:pt idx="8699">
                  <c:v>35.939</c:v>
                </c:pt>
                <c:pt idx="8700">
                  <c:v>37.649000000000001</c:v>
                </c:pt>
                <c:pt idx="8701">
                  <c:v>41.244999999999997</c:v>
                </c:pt>
                <c:pt idx="8702">
                  <c:v>37.566000000000003</c:v>
                </c:pt>
                <c:pt idx="8703">
                  <c:v>39.631</c:v>
                </c:pt>
                <c:pt idx="8704">
                  <c:v>31.468</c:v>
                </c:pt>
                <c:pt idx="8705">
                  <c:v>28.55</c:v>
                </c:pt>
                <c:pt idx="8706">
                  <c:v>38.817999999999998</c:v>
                </c:pt>
                <c:pt idx="8707">
                  <c:v>45.066000000000003</c:v>
                </c:pt>
                <c:pt idx="8708">
                  <c:v>49.176000000000002</c:v>
                </c:pt>
                <c:pt idx="8709">
                  <c:v>37.094999999999999</c:v>
                </c:pt>
                <c:pt idx="8710">
                  <c:v>40.33</c:v>
                </c:pt>
                <c:pt idx="8711">
                  <c:v>39.337000000000003</c:v>
                </c:pt>
                <c:pt idx="8712">
                  <c:v>42.082999999999998</c:v>
                </c:pt>
                <c:pt idx="8713">
                  <c:v>31.050999999999998</c:v>
                </c:pt>
                <c:pt idx="8714">
                  <c:v>36.805999999999997</c:v>
                </c:pt>
                <c:pt idx="8715">
                  <c:v>34.261000000000003</c:v>
                </c:pt>
                <c:pt idx="8716">
                  <c:v>43.033000000000001</c:v>
                </c:pt>
                <c:pt idx="8717">
                  <c:v>37.116</c:v>
                </c:pt>
                <c:pt idx="8718">
                  <c:v>43.521000000000001</c:v>
                </c:pt>
                <c:pt idx="8719">
                  <c:v>37.439</c:v>
                </c:pt>
                <c:pt idx="8720">
                  <c:v>43.975000000000001</c:v>
                </c:pt>
                <c:pt idx="8721">
                  <c:v>26.616</c:v>
                </c:pt>
                <c:pt idx="8722">
                  <c:v>37.07</c:v>
                </c:pt>
                <c:pt idx="8723">
                  <c:v>37.274999999999999</c:v>
                </c:pt>
                <c:pt idx="8724">
                  <c:v>37.082999999999998</c:v>
                </c:pt>
                <c:pt idx="8725">
                  <c:v>45.335999999999999</c:v>
                </c:pt>
                <c:pt idx="8726">
                  <c:v>31.997</c:v>
                </c:pt>
                <c:pt idx="8727">
                  <c:v>35.356999999999999</c:v>
                </c:pt>
                <c:pt idx="8728">
                  <c:v>51.433</c:v>
                </c:pt>
                <c:pt idx="8729">
                  <c:v>28.948</c:v>
                </c:pt>
                <c:pt idx="8730">
                  <c:v>35.508000000000003</c:v>
                </c:pt>
                <c:pt idx="8731">
                  <c:v>27.565000000000001</c:v>
                </c:pt>
                <c:pt idx="8732">
                  <c:v>38.606000000000002</c:v>
                </c:pt>
                <c:pt idx="8733">
                  <c:v>38.924999999999997</c:v>
                </c:pt>
                <c:pt idx="8734">
                  <c:v>38.512</c:v>
                </c:pt>
                <c:pt idx="8735">
                  <c:v>34.374000000000002</c:v>
                </c:pt>
                <c:pt idx="8736">
                  <c:v>37.222999999999999</c:v>
                </c:pt>
                <c:pt idx="8737">
                  <c:v>43.793999999999997</c:v>
                </c:pt>
                <c:pt idx="8738">
                  <c:v>36.832000000000001</c:v>
                </c:pt>
                <c:pt idx="8739">
                  <c:v>47.052</c:v>
                </c:pt>
                <c:pt idx="8740">
                  <c:v>29.414999999999999</c:v>
                </c:pt>
                <c:pt idx="8741">
                  <c:v>35.03</c:v>
                </c:pt>
                <c:pt idx="8742">
                  <c:v>39.439</c:v>
                </c:pt>
                <c:pt idx="8743">
                  <c:v>39.302</c:v>
                </c:pt>
                <c:pt idx="8744">
                  <c:v>25.911999999999999</c:v>
                </c:pt>
                <c:pt idx="8745">
                  <c:v>33.829000000000001</c:v>
                </c:pt>
                <c:pt idx="8746">
                  <c:v>34.954999999999998</c:v>
                </c:pt>
                <c:pt idx="8747">
                  <c:v>42.381999999999998</c:v>
                </c:pt>
                <c:pt idx="8748">
                  <c:v>46.951999999999998</c:v>
                </c:pt>
                <c:pt idx="8749">
                  <c:v>41.162999999999997</c:v>
                </c:pt>
                <c:pt idx="8750">
                  <c:v>39.396999999999998</c:v>
                </c:pt>
                <c:pt idx="8751">
                  <c:v>44.701999999999998</c:v>
                </c:pt>
                <c:pt idx="8752">
                  <c:v>32.445999999999998</c:v>
                </c:pt>
                <c:pt idx="8753">
                  <c:v>40.746000000000002</c:v>
                </c:pt>
                <c:pt idx="8754">
                  <c:v>38.530999999999999</c:v>
                </c:pt>
                <c:pt idx="8755">
                  <c:v>40.357999999999997</c:v>
                </c:pt>
                <c:pt idx="8756">
                  <c:v>35.393000000000001</c:v>
                </c:pt>
                <c:pt idx="8757">
                  <c:v>39.822000000000003</c:v>
                </c:pt>
                <c:pt idx="8758">
                  <c:v>40.686999999999998</c:v>
                </c:pt>
                <c:pt idx="8759">
                  <c:v>32.655999999999999</c:v>
                </c:pt>
                <c:pt idx="8760">
                  <c:v>38.162999999999997</c:v>
                </c:pt>
                <c:pt idx="8761">
                  <c:v>36.03</c:v>
                </c:pt>
                <c:pt idx="8762">
                  <c:v>45.718000000000004</c:v>
                </c:pt>
                <c:pt idx="8763">
                  <c:v>33.555</c:v>
                </c:pt>
                <c:pt idx="8764">
                  <c:v>36.234999999999999</c:v>
                </c:pt>
                <c:pt idx="8765">
                  <c:v>37.994</c:v>
                </c:pt>
                <c:pt idx="8766">
                  <c:v>46.773000000000003</c:v>
                </c:pt>
                <c:pt idx="8767">
                  <c:v>42.89</c:v>
                </c:pt>
                <c:pt idx="8768">
                  <c:v>46.4</c:v>
                </c:pt>
                <c:pt idx="8769">
                  <c:v>41.878</c:v>
                </c:pt>
                <c:pt idx="8770">
                  <c:v>30.853000000000002</c:v>
                </c:pt>
                <c:pt idx="8771">
                  <c:v>33.720999999999997</c:v>
                </c:pt>
                <c:pt idx="8772">
                  <c:v>33.658000000000001</c:v>
                </c:pt>
                <c:pt idx="8773">
                  <c:v>32.601999999999997</c:v>
                </c:pt>
                <c:pt idx="8774">
                  <c:v>35.439</c:v>
                </c:pt>
                <c:pt idx="8775">
                  <c:v>30.902999999999999</c:v>
                </c:pt>
                <c:pt idx="8776">
                  <c:v>35.402999999999999</c:v>
                </c:pt>
                <c:pt idx="8777">
                  <c:v>40.103999999999999</c:v>
                </c:pt>
                <c:pt idx="8778">
                  <c:v>35.201999999999998</c:v>
                </c:pt>
                <c:pt idx="8779">
                  <c:v>34.909999999999997</c:v>
                </c:pt>
                <c:pt idx="8780">
                  <c:v>36.158000000000001</c:v>
                </c:pt>
                <c:pt idx="8781">
                  <c:v>38.768999999999998</c:v>
                </c:pt>
                <c:pt idx="8782">
                  <c:v>40.933999999999997</c:v>
                </c:pt>
                <c:pt idx="8783">
                  <c:v>38.259</c:v>
                </c:pt>
                <c:pt idx="8784">
                  <c:v>35.511000000000003</c:v>
                </c:pt>
                <c:pt idx="8785">
                  <c:v>39.697000000000003</c:v>
                </c:pt>
                <c:pt idx="8786">
                  <c:v>37.927999999999997</c:v>
                </c:pt>
                <c:pt idx="8787">
                  <c:v>33.956000000000003</c:v>
                </c:pt>
                <c:pt idx="8788">
                  <c:v>39.853999999999999</c:v>
                </c:pt>
                <c:pt idx="8789">
                  <c:v>35.637</c:v>
                </c:pt>
                <c:pt idx="8790">
                  <c:v>37.195</c:v>
                </c:pt>
                <c:pt idx="8791">
                  <c:v>42.823</c:v>
                </c:pt>
                <c:pt idx="8792">
                  <c:v>44.747999999999998</c:v>
                </c:pt>
                <c:pt idx="8793">
                  <c:v>33.244</c:v>
                </c:pt>
                <c:pt idx="8794">
                  <c:v>35.75</c:v>
                </c:pt>
                <c:pt idx="8795">
                  <c:v>34.923000000000002</c:v>
                </c:pt>
                <c:pt idx="8796">
                  <c:v>31.814</c:v>
                </c:pt>
                <c:pt idx="8797">
                  <c:v>39.847999999999999</c:v>
                </c:pt>
                <c:pt idx="8798">
                  <c:v>40.607999999999997</c:v>
                </c:pt>
                <c:pt idx="8799">
                  <c:v>43.820999999999998</c:v>
                </c:pt>
                <c:pt idx="8800">
                  <c:v>35.718000000000004</c:v>
                </c:pt>
                <c:pt idx="8801">
                  <c:v>39.109000000000002</c:v>
                </c:pt>
                <c:pt idx="8802">
                  <c:v>41.713000000000001</c:v>
                </c:pt>
                <c:pt idx="8803">
                  <c:v>43.917000000000002</c:v>
                </c:pt>
                <c:pt idx="8804">
                  <c:v>44.506</c:v>
                </c:pt>
                <c:pt idx="8805">
                  <c:v>34.633000000000003</c:v>
                </c:pt>
                <c:pt idx="8806">
                  <c:v>37.279000000000003</c:v>
                </c:pt>
                <c:pt idx="8807">
                  <c:v>38.453000000000003</c:v>
                </c:pt>
                <c:pt idx="8808">
                  <c:v>27.989000000000001</c:v>
                </c:pt>
                <c:pt idx="8809">
                  <c:v>41.975999999999999</c:v>
                </c:pt>
                <c:pt idx="8810">
                  <c:v>36.311</c:v>
                </c:pt>
                <c:pt idx="8811">
                  <c:v>41.45</c:v>
                </c:pt>
                <c:pt idx="8812">
                  <c:v>42.98</c:v>
                </c:pt>
                <c:pt idx="8813">
                  <c:v>41.176000000000002</c:v>
                </c:pt>
                <c:pt idx="8814">
                  <c:v>29.526</c:v>
                </c:pt>
                <c:pt idx="8815">
                  <c:v>40.302</c:v>
                </c:pt>
                <c:pt idx="8816">
                  <c:v>32.576000000000001</c:v>
                </c:pt>
                <c:pt idx="8817">
                  <c:v>38.216999999999999</c:v>
                </c:pt>
                <c:pt idx="8818">
                  <c:v>43.045999999999999</c:v>
                </c:pt>
                <c:pt idx="8819">
                  <c:v>40.04</c:v>
                </c:pt>
                <c:pt idx="8820">
                  <c:v>40.470999999999997</c:v>
                </c:pt>
                <c:pt idx="8821">
                  <c:v>35.784999999999997</c:v>
                </c:pt>
                <c:pt idx="8822">
                  <c:v>27.76</c:v>
                </c:pt>
                <c:pt idx="8823">
                  <c:v>38.817999999999998</c:v>
                </c:pt>
                <c:pt idx="8824">
                  <c:v>37.377000000000002</c:v>
                </c:pt>
                <c:pt idx="8825">
                  <c:v>30.318999999999999</c:v>
                </c:pt>
                <c:pt idx="8826">
                  <c:v>35.945</c:v>
                </c:pt>
                <c:pt idx="8827">
                  <c:v>46.6</c:v>
                </c:pt>
                <c:pt idx="8828">
                  <c:v>32.229999999999997</c:v>
                </c:pt>
                <c:pt idx="8829">
                  <c:v>34.232999999999997</c:v>
                </c:pt>
                <c:pt idx="8830">
                  <c:v>26.831</c:v>
                </c:pt>
                <c:pt idx="8831">
                  <c:v>43.119</c:v>
                </c:pt>
                <c:pt idx="8832">
                  <c:v>38.481000000000002</c:v>
                </c:pt>
                <c:pt idx="8833">
                  <c:v>39.627000000000002</c:v>
                </c:pt>
                <c:pt idx="8834">
                  <c:v>40.506999999999998</c:v>
                </c:pt>
                <c:pt idx="8835">
                  <c:v>32.868000000000002</c:v>
                </c:pt>
                <c:pt idx="8836">
                  <c:v>40.585000000000001</c:v>
                </c:pt>
                <c:pt idx="8837">
                  <c:v>47.881</c:v>
                </c:pt>
                <c:pt idx="8838">
                  <c:v>39.296999999999997</c:v>
                </c:pt>
                <c:pt idx="8839">
                  <c:v>35.847000000000001</c:v>
                </c:pt>
                <c:pt idx="8840">
                  <c:v>30.984999999999999</c:v>
                </c:pt>
                <c:pt idx="8841">
                  <c:v>41.878</c:v>
                </c:pt>
                <c:pt idx="8842">
                  <c:v>32.978000000000002</c:v>
                </c:pt>
                <c:pt idx="8843">
                  <c:v>43.677999999999997</c:v>
                </c:pt>
                <c:pt idx="8844">
                  <c:v>47.744</c:v>
                </c:pt>
                <c:pt idx="8845">
                  <c:v>33.844000000000001</c:v>
                </c:pt>
                <c:pt idx="8846">
                  <c:v>30.071000000000002</c:v>
                </c:pt>
                <c:pt idx="8847">
                  <c:v>43.655999999999999</c:v>
                </c:pt>
                <c:pt idx="8848">
                  <c:v>37.811999999999998</c:v>
                </c:pt>
                <c:pt idx="8849">
                  <c:v>28.026</c:v>
                </c:pt>
                <c:pt idx="8850">
                  <c:v>37.5</c:v>
                </c:pt>
                <c:pt idx="8851">
                  <c:v>40.103000000000002</c:v>
                </c:pt>
                <c:pt idx="8852">
                  <c:v>37.002000000000002</c:v>
                </c:pt>
                <c:pt idx="8853">
                  <c:v>35.11</c:v>
                </c:pt>
                <c:pt idx="8854">
                  <c:v>40.951000000000001</c:v>
                </c:pt>
                <c:pt idx="8855">
                  <c:v>42.703000000000003</c:v>
                </c:pt>
                <c:pt idx="8856">
                  <c:v>39.164999999999999</c:v>
                </c:pt>
                <c:pt idx="8857">
                  <c:v>33.917000000000002</c:v>
                </c:pt>
                <c:pt idx="8858">
                  <c:v>33.006</c:v>
                </c:pt>
                <c:pt idx="8859">
                  <c:v>40.271000000000001</c:v>
                </c:pt>
                <c:pt idx="8860">
                  <c:v>40.023000000000003</c:v>
                </c:pt>
                <c:pt idx="8861">
                  <c:v>35.850999999999999</c:v>
                </c:pt>
                <c:pt idx="8862">
                  <c:v>37.969000000000001</c:v>
                </c:pt>
                <c:pt idx="8863">
                  <c:v>39.447000000000003</c:v>
                </c:pt>
                <c:pt idx="8864">
                  <c:v>31.356999999999999</c:v>
                </c:pt>
                <c:pt idx="8865">
                  <c:v>36.002000000000002</c:v>
                </c:pt>
                <c:pt idx="8866">
                  <c:v>43.81</c:v>
                </c:pt>
                <c:pt idx="8867">
                  <c:v>39.44</c:v>
                </c:pt>
                <c:pt idx="8868">
                  <c:v>39.021000000000001</c:v>
                </c:pt>
                <c:pt idx="8869">
                  <c:v>39.161999999999999</c:v>
                </c:pt>
                <c:pt idx="8870">
                  <c:v>30.126999999999999</c:v>
                </c:pt>
                <c:pt idx="8871">
                  <c:v>35.5</c:v>
                </c:pt>
                <c:pt idx="8872">
                  <c:v>38.948999999999998</c:v>
                </c:pt>
                <c:pt idx="8873">
                  <c:v>29.13</c:v>
                </c:pt>
                <c:pt idx="8874">
                  <c:v>37.133000000000003</c:v>
                </c:pt>
                <c:pt idx="8875">
                  <c:v>34.326999999999998</c:v>
                </c:pt>
                <c:pt idx="8876">
                  <c:v>40.831000000000003</c:v>
                </c:pt>
                <c:pt idx="8877">
                  <c:v>45.204999999999998</c:v>
                </c:pt>
                <c:pt idx="8878">
                  <c:v>33.737000000000002</c:v>
                </c:pt>
                <c:pt idx="8879">
                  <c:v>34.957000000000001</c:v>
                </c:pt>
                <c:pt idx="8880">
                  <c:v>35.585000000000001</c:v>
                </c:pt>
                <c:pt idx="8881">
                  <c:v>28.501999999999999</c:v>
                </c:pt>
                <c:pt idx="8882">
                  <c:v>33.527000000000001</c:v>
                </c:pt>
                <c:pt idx="8883">
                  <c:v>42.305999999999997</c:v>
                </c:pt>
                <c:pt idx="8884">
                  <c:v>36.234999999999999</c:v>
                </c:pt>
                <c:pt idx="8885">
                  <c:v>40.006999999999998</c:v>
                </c:pt>
                <c:pt idx="8886">
                  <c:v>35.502000000000002</c:v>
                </c:pt>
                <c:pt idx="8887">
                  <c:v>30.376999999999999</c:v>
                </c:pt>
                <c:pt idx="8888">
                  <c:v>30.332000000000001</c:v>
                </c:pt>
                <c:pt idx="8889">
                  <c:v>38.658000000000001</c:v>
                </c:pt>
                <c:pt idx="8890">
                  <c:v>34.820999999999998</c:v>
                </c:pt>
                <c:pt idx="8891">
                  <c:v>37.234999999999999</c:v>
                </c:pt>
                <c:pt idx="8892">
                  <c:v>38.311999999999998</c:v>
                </c:pt>
                <c:pt idx="8893">
                  <c:v>40.081000000000003</c:v>
                </c:pt>
                <c:pt idx="8894">
                  <c:v>40.81</c:v>
                </c:pt>
                <c:pt idx="8895">
                  <c:v>32.093000000000004</c:v>
                </c:pt>
                <c:pt idx="8896">
                  <c:v>33.021999999999998</c:v>
                </c:pt>
                <c:pt idx="8897">
                  <c:v>28.300999999999998</c:v>
                </c:pt>
                <c:pt idx="8898">
                  <c:v>39.604999999999997</c:v>
                </c:pt>
                <c:pt idx="8899">
                  <c:v>35.591999999999999</c:v>
                </c:pt>
                <c:pt idx="8900">
                  <c:v>39.594000000000001</c:v>
                </c:pt>
                <c:pt idx="8901">
                  <c:v>39.92</c:v>
                </c:pt>
                <c:pt idx="8902">
                  <c:v>43.667999999999999</c:v>
                </c:pt>
                <c:pt idx="8903">
                  <c:v>44.645000000000003</c:v>
                </c:pt>
                <c:pt idx="8904">
                  <c:v>40.264000000000003</c:v>
                </c:pt>
                <c:pt idx="8905">
                  <c:v>34.848999999999997</c:v>
                </c:pt>
                <c:pt idx="8906">
                  <c:v>34.847000000000001</c:v>
                </c:pt>
                <c:pt idx="8907">
                  <c:v>38.414000000000001</c:v>
                </c:pt>
                <c:pt idx="8908">
                  <c:v>45.112000000000002</c:v>
                </c:pt>
                <c:pt idx="8909">
                  <c:v>47.533999999999999</c:v>
                </c:pt>
                <c:pt idx="8910">
                  <c:v>43.345999999999997</c:v>
                </c:pt>
                <c:pt idx="8911">
                  <c:v>29.579000000000001</c:v>
                </c:pt>
                <c:pt idx="8912">
                  <c:v>36.393000000000001</c:v>
                </c:pt>
                <c:pt idx="8913">
                  <c:v>49.851999999999997</c:v>
                </c:pt>
                <c:pt idx="8914">
                  <c:v>41.551000000000002</c:v>
                </c:pt>
                <c:pt idx="8915">
                  <c:v>37.472999999999999</c:v>
                </c:pt>
                <c:pt idx="8916">
                  <c:v>33.700000000000003</c:v>
                </c:pt>
                <c:pt idx="8917">
                  <c:v>33.926000000000002</c:v>
                </c:pt>
                <c:pt idx="8918">
                  <c:v>42.259</c:v>
                </c:pt>
                <c:pt idx="8919">
                  <c:v>37.402000000000001</c:v>
                </c:pt>
                <c:pt idx="8920">
                  <c:v>30.763999999999999</c:v>
                </c:pt>
                <c:pt idx="8921">
                  <c:v>39.256999999999998</c:v>
                </c:pt>
                <c:pt idx="8922">
                  <c:v>36.401000000000003</c:v>
                </c:pt>
                <c:pt idx="8923">
                  <c:v>42.734000000000002</c:v>
                </c:pt>
                <c:pt idx="8924">
                  <c:v>41.481000000000002</c:v>
                </c:pt>
                <c:pt idx="8925">
                  <c:v>37.566000000000003</c:v>
                </c:pt>
                <c:pt idx="8926">
                  <c:v>29.2</c:v>
                </c:pt>
                <c:pt idx="8927">
                  <c:v>38.822000000000003</c:v>
                </c:pt>
                <c:pt idx="8928">
                  <c:v>43.279000000000003</c:v>
                </c:pt>
                <c:pt idx="8929">
                  <c:v>41.033999999999999</c:v>
                </c:pt>
                <c:pt idx="8930">
                  <c:v>30.696999999999999</c:v>
                </c:pt>
                <c:pt idx="8931">
                  <c:v>31.855</c:v>
                </c:pt>
                <c:pt idx="8932">
                  <c:v>43.515999999999998</c:v>
                </c:pt>
                <c:pt idx="8933">
                  <c:v>39.204000000000001</c:v>
                </c:pt>
                <c:pt idx="8934">
                  <c:v>34.965000000000003</c:v>
                </c:pt>
                <c:pt idx="8935">
                  <c:v>32.805999999999997</c:v>
                </c:pt>
                <c:pt idx="8936">
                  <c:v>43.902999999999999</c:v>
                </c:pt>
                <c:pt idx="8937">
                  <c:v>36.350999999999999</c:v>
                </c:pt>
                <c:pt idx="8938">
                  <c:v>34.619999999999997</c:v>
                </c:pt>
                <c:pt idx="8939">
                  <c:v>38.899000000000001</c:v>
                </c:pt>
                <c:pt idx="8940">
                  <c:v>34.46</c:v>
                </c:pt>
                <c:pt idx="8941">
                  <c:v>35.941000000000003</c:v>
                </c:pt>
                <c:pt idx="8942">
                  <c:v>30.87</c:v>
                </c:pt>
                <c:pt idx="8943">
                  <c:v>41.536000000000001</c:v>
                </c:pt>
                <c:pt idx="8944">
                  <c:v>34.374000000000002</c:v>
                </c:pt>
                <c:pt idx="8945">
                  <c:v>33.151000000000003</c:v>
                </c:pt>
                <c:pt idx="8946">
                  <c:v>30.172000000000001</c:v>
                </c:pt>
                <c:pt idx="8947">
                  <c:v>36.868000000000002</c:v>
                </c:pt>
                <c:pt idx="8948">
                  <c:v>44.868000000000002</c:v>
                </c:pt>
                <c:pt idx="8949">
                  <c:v>41.832000000000001</c:v>
                </c:pt>
                <c:pt idx="8950">
                  <c:v>35.817999999999998</c:v>
                </c:pt>
                <c:pt idx="8951">
                  <c:v>32.183</c:v>
                </c:pt>
                <c:pt idx="8952">
                  <c:v>37.552</c:v>
                </c:pt>
                <c:pt idx="8953">
                  <c:v>40.094999999999999</c:v>
                </c:pt>
                <c:pt idx="8954">
                  <c:v>29.966000000000001</c:v>
                </c:pt>
                <c:pt idx="8955">
                  <c:v>47.606000000000002</c:v>
                </c:pt>
                <c:pt idx="8956">
                  <c:v>40.484999999999999</c:v>
                </c:pt>
                <c:pt idx="8957">
                  <c:v>38.281999999999996</c:v>
                </c:pt>
                <c:pt idx="8958">
                  <c:v>35.530999999999999</c:v>
                </c:pt>
                <c:pt idx="8959">
                  <c:v>27.302</c:v>
                </c:pt>
                <c:pt idx="8960">
                  <c:v>47.72</c:v>
                </c:pt>
                <c:pt idx="8961">
                  <c:v>45.631999999999998</c:v>
                </c:pt>
                <c:pt idx="8962">
                  <c:v>46.725000000000001</c:v>
                </c:pt>
                <c:pt idx="8963">
                  <c:v>44.146000000000001</c:v>
                </c:pt>
                <c:pt idx="8964">
                  <c:v>40.000999999999998</c:v>
                </c:pt>
                <c:pt idx="8965">
                  <c:v>44.332000000000001</c:v>
                </c:pt>
                <c:pt idx="8966">
                  <c:v>40.628</c:v>
                </c:pt>
                <c:pt idx="8967">
                  <c:v>32.463000000000001</c:v>
                </c:pt>
                <c:pt idx="8968">
                  <c:v>37.941000000000003</c:v>
                </c:pt>
                <c:pt idx="8969">
                  <c:v>41.895000000000003</c:v>
                </c:pt>
                <c:pt idx="8970">
                  <c:v>43.298000000000002</c:v>
                </c:pt>
                <c:pt idx="8971">
                  <c:v>45.222999999999999</c:v>
                </c:pt>
                <c:pt idx="8972">
                  <c:v>44.33</c:v>
                </c:pt>
                <c:pt idx="8973">
                  <c:v>36.22</c:v>
                </c:pt>
                <c:pt idx="8974">
                  <c:v>46.054000000000002</c:v>
                </c:pt>
                <c:pt idx="8975">
                  <c:v>35.323</c:v>
                </c:pt>
                <c:pt idx="8976">
                  <c:v>35.927</c:v>
                </c:pt>
                <c:pt idx="8977">
                  <c:v>35.033000000000001</c:v>
                </c:pt>
                <c:pt idx="8978">
                  <c:v>34.615000000000002</c:v>
                </c:pt>
                <c:pt idx="8979">
                  <c:v>35.588000000000001</c:v>
                </c:pt>
                <c:pt idx="8980">
                  <c:v>37.454999999999998</c:v>
                </c:pt>
                <c:pt idx="8981">
                  <c:v>34.36</c:v>
                </c:pt>
                <c:pt idx="8982">
                  <c:v>42.71</c:v>
                </c:pt>
                <c:pt idx="8983">
                  <c:v>36.329000000000001</c:v>
                </c:pt>
                <c:pt idx="8984">
                  <c:v>44.219000000000001</c:v>
                </c:pt>
                <c:pt idx="8985">
                  <c:v>38.892000000000003</c:v>
                </c:pt>
                <c:pt idx="8986">
                  <c:v>36.234000000000002</c:v>
                </c:pt>
                <c:pt idx="8987">
                  <c:v>36.99</c:v>
                </c:pt>
                <c:pt idx="8988">
                  <c:v>43.344999999999999</c:v>
                </c:pt>
                <c:pt idx="8989">
                  <c:v>36.332000000000001</c:v>
                </c:pt>
                <c:pt idx="8990">
                  <c:v>45.76</c:v>
                </c:pt>
                <c:pt idx="8991">
                  <c:v>41.889000000000003</c:v>
                </c:pt>
                <c:pt idx="8992">
                  <c:v>36.384</c:v>
                </c:pt>
                <c:pt idx="8993">
                  <c:v>35.540999999999997</c:v>
                </c:pt>
                <c:pt idx="8994">
                  <c:v>42.212000000000003</c:v>
                </c:pt>
                <c:pt idx="8995">
                  <c:v>52.417999999999999</c:v>
                </c:pt>
                <c:pt idx="8996">
                  <c:v>46.387999999999998</c:v>
                </c:pt>
                <c:pt idx="8997">
                  <c:v>30.760999999999999</c:v>
                </c:pt>
                <c:pt idx="8998">
                  <c:v>39.037999999999997</c:v>
                </c:pt>
                <c:pt idx="8999">
                  <c:v>34.613</c:v>
                </c:pt>
                <c:pt idx="9000">
                  <c:v>36.040999999999997</c:v>
                </c:pt>
                <c:pt idx="9001">
                  <c:v>40.575000000000003</c:v>
                </c:pt>
                <c:pt idx="9002">
                  <c:v>40.42</c:v>
                </c:pt>
                <c:pt idx="9003">
                  <c:v>37.652999999999999</c:v>
                </c:pt>
                <c:pt idx="9004">
                  <c:v>43.018000000000001</c:v>
                </c:pt>
                <c:pt idx="9005">
                  <c:v>38.966999999999999</c:v>
                </c:pt>
                <c:pt idx="9006">
                  <c:v>46.264000000000003</c:v>
                </c:pt>
                <c:pt idx="9007">
                  <c:v>35.024000000000001</c:v>
                </c:pt>
                <c:pt idx="9008">
                  <c:v>39.076999999999998</c:v>
                </c:pt>
                <c:pt idx="9009">
                  <c:v>49.823999999999998</c:v>
                </c:pt>
                <c:pt idx="9010">
                  <c:v>34.079000000000001</c:v>
                </c:pt>
                <c:pt idx="9011">
                  <c:v>35.192999999999998</c:v>
                </c:pt>
                <c:pt idx="9012">
                  <c:v>38.512999999999998</c:v>
                </c:pt>
                <c:pt idx="9013">
                  <c:v>40.014000000000003</c:v>
                </c:pt>
                <c:pt idx="9014">
                  <c:v>32.549999999999997</c:v>
                </c:pt>
                <c:pt idx="9015">
                  <c:v>40.590000000000003</c:v>
                </c:pt>
                <c:pt idx="9016">
                  <c:v>39.784999999999997</c:v>
                </c:pt>
                <c:pt idx="9017">
                  <c:v>34.378</c:v>
                </c:pt>
                <c:pt idx="9018">
                  <c:v>38.345999999999997</c:v>
                </c:pt>
                <c:pt idx="9019">
                  <c:v>42.453000000000003</c:v>
                </c:pt>
                <c:pt idx="9020">
                  <c:v>47.856000000000002</c:v>
                </c:pt>
                <c:pt idx="9021">
                  <c:v>28.529</c:v>
                </c:pt>
                <c:pt idx="9022">
                  <c:v>36.095999999999997</c:v>
                </c:pt>
                <c:pt idx="9023">
                  <c:v>30.916</c:v>
                </c:pt>
                <c:pt idx="9024">
                  <c:v>31.846</c:v>
                </c:pt>
                <c:pt idx="9025">
                  <c:v>29.684000000000001</c:v>
                </c:pt>
                <c:pt idx="9026">
                  <c:v>41.911000000000001</c:v>
                </c:pt>
                <c:pt idx="9027">
                  <c:v>30.879000000000001</c:v>
                </c:pt>
                <c:pt idx="9028">
                  <c:v>39.963999999999999</c:v>
                </c:pt>
                <c:pt idx="9029">
                  <c:v>36.274999999999999</c:v>
                </c:pt>
                <c:pt idx="9030">
                  <c:v>38.070999999999998</c:v>
                </c:pt>
                <c:pt idx="9031">
                  <c:v>38.972999999999999</c:v>
                </c:pt>
                <c:pt idx="9032">
                  <c:v>37.709000000000003</c:v>
                </c:pt>
                <c:pt idx="9033">
                  <c:v>40.658999999999999</c:v>
                </c:pt>
                <c:pt idx="9034">
                  <c:v>31.103000000000002</c:v>
                </c:pt>
                <c:pt idx="9035">
                  <c:v>31.661999999999999</c:v>
                </c:pt>
                <c:pt idx="9036">
                  <c:v>34.107999999999997</c:v>
                </c:pt>
                <c:pt idx="9037">
                  <c:v>41.716999999999999</c:v>
                </c:pt>
                <c:pt idx="9038">
                  <c:v>36.652999999999999</c:v>
                </c:pt>
                <c:pt idx="9039">
                  <c:v>41.423000000000002</c:v>
                </c:pt>
                <c:pt idx="9040">
                  <c:v>35.820999999999998</c:v>
                </c:pt>
                <c:pt idx="9041">
                  <c:v>36.021000000000001</c:v>
                </c:pt>
                <c:pt idx="9042">
                  <c:v>28.748999999999999</c:v>
                </c:pt>
                <c:pt idx="9043">
                  <c:v>44.502000000000002</c:v>
                </c:pt>
                <c:pt idx="9044">
                  <c:v>47.131</c:v>
                </c:pt>
                <c:pt idx="9045">
                  <c:v>34.521999999999998</c:v>
                </c:pt>
                <c:pt idx="9046">
                  <c:v>40.363</c:v>
                </c:pt>
                <c:pt idx="9047">
                  <c:v>30.471</c:v>
                </c:pt>
                <c:pt idx="9048">
                  <c:v>43.207999999999998</c:v>
                </c:pt>
                <c:pt idx="9049">
                  <c:v>31.015000000000001</c:v>
                </c:pt>
                <c:pt idx="9050">
                  <c:v>32.326999999999998</c:v>
                </c:pt>
                <c:pt idx="9051">
                  <c:v>41.694000000000003</c:v>
                </c:pt>
                <c:pt idx="9052">
                  <c:v>38.209000000000003</c:v>
                </c:pt>
                <c:pt idx="9053">
                  <c:v>34.017000000000003</c:v>
                </c:pt>
                <c:pt idx="9054">
                  <c:v>44.307000000000002</c:v>
                </c:pt>
                <c:pt idx="9055">
                  <c:v>46.554000000000002</c:v>
                </c:pt>
                <c:pt idx="9056">
                  <c:v>45.100999999999999</c:v>
                </c:pt>
                <c:pt idx="9057">
                  <c:v>39.607999999999997</c:v>
                </c:pt>
                <c:pt idx="9058">
                  <c:v>46.046999999999997</c:v>
                </c:pt>
                <c:pt idx="9059">
                  <c:v>33.588000000000001</c:v>
                </c:pt>
                <c:pt idx="9060">
                  <c:v>36.408999999999999</c:v>
                </c:pt>
                <c:pt idx="9061">
                  <c:v>37.908999999999999</c:v>
                </c:pt>
                <c:pt idx="9062">
                  <c:v>33.606999999999999</c:v>
                </c:pt>
                <c:pt idx="9063">
                  <c:v>43.991999999999997</c:v>
                </c:pt>
                <c:pt idx="9064">
                  <c:v>36.311</c:v>
                </c:pt>
                <c:pt idx="9065">
                  <c:v>35.206000000000003</c:v>
                </c:pt>
                <c:pt idx="9066">
                  <c:v>41.244999999999997</c:v>
                </c:pt>
                <c:pt idx="9067">
                  <c:v>36.601999999999997</c:v>
                </c:pt>
                <c:pt idx="9068">
                  <c:v>34.527000000000001</c:v>
                </c:pt>
                <c:pt idx="9069">
                  <c:v>32.25</c:v>
                </c:pt>
                <c:pt idx="9070">
                  <c:v>37.585999999999999</c:v>
                </c:pt>
                <c:pt idx="9071">
                  <c:v>44.658000000000001</c:v>
                </c:pt>
                <c:pt idx="9072">
                  <c:v>44.51</c:v>
                </c:pt>
                <c:pt idx="9073">
                  <c:v>42.165999999999997</c:v>
                </c:pt>
                <c:pt idx="9074">
                  <c:v>41.186</c:v>
                </c:pt>
                <c:pt idx="9075">
                  <c:v>30.356999999999999</c:v>
                </c:pt>
                <c:pt idx="9076">
                  <c:v>32.926000000000002</c:v>
                </c:pt>
                <c:pt idx="9077">
                  <c:v>37.409999999999997</c:v>
                </c:pt>
                <c:pt idx="9078">
                  <c:v>46.463000000000001</c:v>
                </c:pt>
                <c:pt idx="9079">
                  <c:v>29.54</c:v>
                </c:pt>
                <c:pt idx="9080">
                  <c:v>41.203000000000003</c:v>
                </c:pt>
                <c:pt idx="9081">
                  <c:v>32.697000000000003</c:v>
                </c:pt>
                <c:pt idx="9082">
                  <c:v>33.581000000000003</c:v>
                </c:pt>
                <c:pt idx="9083">
                  <c:v>32.124000000000002</c:v>
                </c:pt>
                <c:pt idx="9084">
                  <c:v>26.238</c:v>
                </c:pt>
                <c:pt idx="9085">
                  <c:v>49.04</c:v>
                </c:pt>
                <c:pt idx="9086">
                  <c:v>33.726999999999997</c:v>
                </c:pt>
                <c:pt idx="9087">
                  <c:v>32.472000000000001</c:v>
                </c:pt>
                <c:pt idx="9088">
                  <c:v>34.24</c:v>
                </c:pt>
                <c:pt idx="9089">
                  <c:v>43.597999999999999</c:v>
                </c:pt>
                <c:pt idx="9090">
                  <c:v>35.201999999999998</c:v>
                </c:pt>
                <c:pt idx="9091">
                  <c:v>35.655000000000001</c:v>
                </c:pt>
                <c:pt idx="9092">
                  <c:v>37.837000000000003</c:v>
                </c:pt>
                <c:pt idx="9093">
                  <c:v>46.829000000000001</c:v>
                </c:pt>
                <c:pt idx="9094">
                  <c:v>35.685000000000002</c:v>
                </c:pt>
                <c:pt idx="9095">
                  <c:v>33.567999999999998</c:v>
                </c:pt>
                <c:pt idx="9096">
                  <c:v>44.006999999999998</c:v>
                </c:pt>
                <c:pt idx="9097">
                  <c:v>40.662999999999997</c:v>
                </c:pt>
                <c:pt idx="9098">
                  <c:v>42.548000000000002</c:v>
                </c:pt>
                <c:pt idx="9099">
                  <c:v>37.875999999999998</c:v>
                </c:pt>
                <c:pt idx="9100">
                  <c:v>45.030999999999999</c:v>
                </c:pt>
                <c:pt idx="9101">
                  <c:v>31.326000000000001</c:v>
                </c:pt>
                <c:pt idx="9102">
                  <c:v>38.442</c:v>
                </c:pt>
                <c:pt idx="9103">
                  <c:v>32.433</c:v>
                </c:pt>
                <c:pt idx="9104">
                  <c:v>41.805999999999997</c:v>
                </c:pt>
                <c:pt idx="9105">
                  <c:v>38.093000000000004</c:v>
                </c:pt>
                <c:pt idx="9106">
                  <c:v>35.262999999999998</c:v>
                </c:pt>
                <c:pt idx="9107">
                  <c:v>43.347999999999999</c:v>
                </c:pt>
                <c:pt idx="9108">
                  <c:v>44.874000000000002</c:v>
                </c:pt>
                <c:pt idx="9109">
                  <c:v>41.106999999999999</c:v>
                </c:pt>
                <c:pt idx="9110">
                  <c:v>34.198</c:v>
                </c:pt>
                <c:pt idx="9111">
                  <c:v>30.808</c:v>
                </c:pt>
                <c:pt idx="9112">
                  <c:v>44.353000000000002</c:v>
                </c:pt>
                <c:pt idx="9113">
                  <c:v>35.840000000000003</c:v>
                </c:pt>
                <c:pt idx="9114">
                  <c:v>34.832000000000001</c:v>
                </c:pt>
                <c:pt idx="9115">
                  <c:v>30.821999999999999</c:v>
                </c:pt>
                <c:pt idx="9116">
                  <c:v>41.829000000000001</c:v>
                </c:pt>
                <c:pt idx="9117">
                  <c:v>31.704999999999998</c:v>
                </c:pt>
                <c:pt idx="9118">
                  <c:v>37.640999999999998</c:v>
                </c:pt>
                <c:pt idx="9119">
                  <c:v>32.512</c:v>
                </c:pt>
                <c:pt idx="9120">
                  <c:v>29.712</c:v>
                </c:pt>
                <c:pt idx="9121">
                  <c:v>29.582999999999998</c:v>
                </c:pt>
                <c:pt idx="9122">
                  <c:v>31.029</c:v>
                </c:pt>
                <c:pt idx="9123">
                  <c:v>42.014000000000003</c:v>
                </c:pt>
                <c:pt idx="9124">
                  <c:v>32.948</c:v>
                </c:pt>
                <c:pt idx="9125">
                  <c:v>36.085000000000001</c:v>
                </c:pt>
                <c:pt idx="9126">
                  <c:v>35.924999999999997</c:v>
                </c:pt>
                <c:pt idx="9127">
                  <c:v>35.783999999999999</c:v>
                </c:pt>
                <c:pt idx="9128">
                  <c:v>42.497999999999998</c:v>
                </c:pt>
                <c:pt idx="9129">
                  <c:v>35.984999999999999</c:v>
                </c:pt>
                <c:pt idx="9130">
                  <c:v>41.502000000000002</c:v>
                </c:pt>
                <c:pt idx="9131">
                  <c:v>39.603000000000002</c:v>
                </c:pt>
                <c:pt idx="9132">
                  <c:v>41.921999999999997</c:v>
                </c:pt>
                <c:pt idx="9133">
                  <c:v>37.359000000000002</c:v>
                </c:pt>
                <c:pt idx="9134">
                  <c:v>39.164999999999999</c:v>
                </c:pt>
                <c:pt idx="9135">
                  <c:v>32.439</c:v>
                </c:pt>
                <c:pt idx="9136">
                  <c:v>39.759</c:v>
                </c:pt>
                <c:pt idx="9137">
                  <c:v>42.417999999999999</c:v>
                </c:pt>
                <c:pt idx="9138">
                  <c:v>38.954000000000001</c:v>
                </c:pt>
                <c:pt idx="9139">
                  <c:v>43.322000000000003</c:v>
                </c:pt>
                <c:pt idx="9140">
                  <c:v>34.96</c:v>
                </c:pt>
                <c:pt idx="9141">
                  <c:v>33.789000000000001</c:v>
                </c:pt>
                <c:pt idx="9142">
                  <c:v>38.96</c:v>
                </c:pt>
                <c:pt idx="9143">
                  <c:v>38.107999999999997</c:v>
                </c:pt>
                <c:pt idx="9144">
                  <c:v>37.289000000000001</c:v>
                </c:pt>
                <c:pt idx="9145">
                  <c:v>35.033000000000001</c:v>
                </c:pt>
                <c:pt idx="9146">
                  <c:v>41.21</c:v>
                </c:pt>
                <c:pt idx="9147">
                  <c:v>37.941000000000003</c:v>
                </c:pt>
                <c:pt idx="9148">
                  <c:v>39.673000000000002</c:v>
                </c:pt>
                <c:pt idx="9149">
                  <c:v>42.033999999999999</c:v>
                </c:pt>
                <c:pt idx="9150">
                  <c:v>26.198</c:v>
                </c:pt>
                <c:pt idx="9151">
                  <c:v>43.78</c:v>
                </c:pt>
                <c:pt idx="9152">
                  <c:v>41.671999999999997</c:v>
                </c:pt>
                <c:pt idx="9153">
                  <c:v>31.791</c:v>
                </c:pt>
                <c:pt idx="9154">
                  <c:v>37.456000000000003</c:v>
                </c:pt>
                <c:pt idx="9155">
                  <c:v>38.729999999999997</c:v>
                </c:pt>
                <c:pt idx="9156">
                  <c:v>37.256</c:v>
                </c:pt>
                <c:pt idx="9157">
                  <c:v>31.091999999999999</c:v>
                </c:pt>
                <c:pt idx="9158">
                  <c:v>43.57</c:v>
                </c:pt>
                <c:pt idx="9159">
                  <c:v>38.207999999999998</c:v>
                </c:pt>
                <c:pt idx="9160">
                  <c:v>38.545000000000002</c:v>
                </c:pt>
                <c:pt idx="9161">
                  <c:v>36.956000000000003</c:v>
                </c:pt>
                <c:pt idx="9162">
                  <c:v>35.414000000000001</c:v>
                </c:pt>
                <c:pt idx="9163">
                  <c:v>41.673999999999999</c:v>
                </c:pt>
                <c:pt idx="9164">
                  <c:v>28.532</c:v>
                </c:pt>
                <c:pt idx="9165">
                  <c:v>42.54</c:v>
                </c:pt>
                <c:pt idx="9166">
                  <c:v>42.344000000000001</c:v>
                </c:pt>
                <c:pt idx="9167">
                  <c:v>35.698</c:v>
                </c:pt>
                <c:pt idx="9168">
                  <c:v>37.762999999999998</c:v>
                </c:pt>
                <c:pt idx="9169">
                  <c:v>33.122</c:v>
                </c:pt>
                <c:pt idx="9170">
                  <c:v>37.179000000000002</c:v>
                </c:pt>
                <c:pt idx="9171">
                  <c:v>36.453000000000003</c:v>
                </c:pt>
                <c:pt idx="9172">
                  <c:v>37.741</c:v>
                </c:pt>
                <c:pt idx="9173">
                  <c:v>44.067</c:v>
                </c:pt>
                <c:pt idx="9174">
                  <c:v>27.084</c:v>
                </c:pt>
                <c:pt idx="9175">
                  <c:v>36.969000000000001</c:v>
                </c:pt>
                <c:pt idx="9176">
                  <c:v>39.177</c:v>
                </c:pt>
                <c:pt idx="9177">
                  <c:v>35.959000000000003</c:v>
                </c:pt>
                <c:pt idx="9178">
                  <c:v>42.779000000000003</c:v>
                </c:pt>
                <c:pt idx="9179">
                  <c:v>40.210999999999999</c:v>
                </c:pt>
                <c:pt idx="9180">
                  <c:v>37.734999999999999</c:v>
                </c:pt>
                <c:pt idx="9181">
                  <c:v>34.744</c:v>
                </c:pt>
                <c:pt idx="9182">
                  <c:v>39.235999999999997</c:v>
                </c:pt>
                <c:pt idx="9183">
                  <c:v>38.142000000000003</c:v>
                </c:pt>
                <c:pt idx="9184">
                  <c:v>48.01</c:v>
                </c:pt>
                <c:pt idx="9185">
                  <c:v>34.521999999999998</c:v>
                </c:pt>
                <c:pt idx="9186">
                  <c:v>31.835999999999999</c:v>
                </c:pt>
                <c:pt idx="9187">
                  <c:v>39.188000000000002</c:v>
                </c:pt>
                <c:pt idx="9188">
                  <c:v>35.031999999999996</c:v>
                </c:pt>
                <c:pt idx="9189">
                  <c:v>34.962000000000003</c:v>
                </c:pt>
                <c:pt idx="9190">
                  <c:v>33.722000000000001</c:v>
                </c:pt>
                <c:pt idx="9191">
                  <c:v>30.3</c:v>
                </c:pt>
                <c:pt idx="9192">
                  <c:v>38.984999999999999</c:v>
                </c:pt>
                <c:pt idx="9193">
                  <c:v>35.558</c:v>
                </c:pt>
                <c:pt idx="9194">
                  <c:v>39.816000000000003</c:v>
                </c:pt>
                <c:pt idx="9195">
                  <c:v>34.630000000000003</c:v>
                </c:pt>
                <c:pt idx="9196">
                  <c:v>37.171999999999997</c:v>
                </c:pt>
                <c:pt idx="9197">
                  <c:v>34.255000000000003</c:v>
                </c:pt>
                <c:pt idx="9198">
                  <c:v>38.131999999999998</c:v>
                </c:pt>
                <c:pt idx="9199">
                  <c:v>37.81</c:v>
                </c:pt>
                <c:pt idx="9200">
                  <c:v>38.874000000000002</c:v>
                </c:pt>
                <c:pt idx="9201">
                  <c:v>39.04</c:v>
                </c:pt>
                <c:pt idx="9202">
                  <c:v>39.896000000000001</c:v>
                </c:pt>
                <c:pt idx="9203">
                  <c:v>29.907</c:v>
                </c:pt>
                <c:pt idx="9204">
                  <c:v>27.565000000000001</c:v>
                </c:pt>
                <c:pt idx="9205">
                  <c:v>51.645000000000003</c:v>
                </c:pt>
                <c:pt idx="9206">
                  <c:v>36.277000000000001</c:v>
                </c:pt>
                <c:pt idx="9207">
                  <c:v>30.344000000000001</c:v>
                </c:pt>
                <c:pt idx="9208">
                  <c:v>38.744</c:v>
                </c:pt>
                <c:pt idx="9209">
                  <c:v>36.219000000000001</c:v>
                </c:pt>
                <c:pt idx="9210">
                  <c:v>28.768000000000001</c:v>
                </c:pt>
                <c:pt idx="9211">
                  <c:v>34.228999999999999</c:v>
                </c:pt>
                <c:pt idx="9212">
                  <c:v>24.481000000000002</c:v>
                </c:pt>
                <c:pt idx="9213">
                  <c:v>26.292000000000002</c:v>
                </c:pt>
                <c:pt idx="9214">
                  <c:v>38.045000000000002</c:v>
                </c:pt>
                <c:pt idx="9215">
                  <c:v>36.216000000000001</c:v>
                </c:pt>
                <c:pt idx="9216">
                  <c:v>35.790999999999997</c:v>
                </c:pt>
                <c:pt idx="9217">
                  <c:v>51.786999999999999</c:v>
                </c:pt>
                <c:pt idx="9218">
                  <c:v>40.036999999999999</c:v>
                </c:pt>
                <c:pt idx="9219">
                  <c:v>41.892000000000003</c:v>
                </c:pt>
                <c:pt idx="9220">
                  <c:v>42.305</c:v>
                </c:pt>
                <c:pt idx="9221">
                  <c:v>34.856000000000002</c:v>
                </c:pt>
                <c:pt idx="9222">
                  <c:v>46.203000000000003</c:v>
                </c:pt>
                <c:pt idx="9223">
                  <c:v>38.737000000000002</c:v>
                </c:pt>
                <c:pt idx="9224">
                  <c:v>44.027000000000001</c:v>
                </c:pt>
                <c:pt idx="9225">
                  <c:v>37.939</c:v>
                </c:pt>
                <c:pt idx="9226">
                  <c:v>37.487000000000002</c:v>
                </c:pt>
                <c:pt idx="9227">
                  <c:v>31.602</c:v>
                </c:pt>
                <c:pt idx="9228">
                  <c:v>36.975000000000001</c:v>
                </c:pt>
                <c:pt idx="9229">
                  <c:v>30.048999999999999</c:v>
                </c:pt>
                <c:pt idx="9230">
                  <c:v>44.692</c:v>
                </c:pt>
                <c:pt idx="9231">
                  <c:v>33.729999999999997</c:v>
                </c:pt>
                <c:pt idx="9232">
                  <c:v>41.417000000000002</c:v>
                </c:pt>
                <c:pt idx="9233">
                  <c:v>36.863</c:v>
                </c:pt>
                <c:pt idx="9234">
                  <c:v>47.570999999999998</c:v>
                </c:pt>
                <c:pt idx="9235">
                  <c:v>42.31</c:v>
                </c:pt>
                <c:pt idx="9236">
                  <c:v>42.573999999999998</c:v>
                </c:pt>
                <c:pt idx="9237">
                  <c:v>41.040999999999997</c:v>
                </c:pt>
                <c:pt idx="9238">
                  <c:v>42.747</c:v>
                </c:pt>
                <c:pt idx="9239">
                  <c:v>36.712000000000003</c:v>
                </c:pt>
                <c:pt idx="9240">
                  <c:v>37.805</c:v>
                </c:pt>
                <c:pt idx="9241">
                  <c:v>36.957000000000001</c:v>
                </c:pt>
                <c:pt idx="9242">
                  <c:v>47.07</c:v>
                </c:pt>
                <c:pt idx="9243">
                  <c:v>39.371000000000002</c:v>
                </c:pt>
                <c:pt idx="9244">
                  <c:v>45.99</c:v>
                </c:pt>
                <c:pt idx="9245">
                  <c:v>42.932000000000002</c:v>
                </c:pt>
                <c:pt idx="9246">
                  <c:v>40.784999999999997</c:v>
                </c:pt>
                <c:pt idx="9247">
                  <c:v>36.289000000000001</c:v>
                </c:pt>
                <c:pt idx="9248">
                  <c:v>31.228000000000002</c:v>
                </c:pt>
                <c:pt idx="9249">
                  <c:v>47.871000000000002</c:v>
                </c:pt>
                <c:pt idx="9250">
                  <c:v>35.963000000000001</c:v>
                </c:pt>
                <c:pt idx="9251">
                  <c:v>48.89</c:v>
                </c:pt>
                <c:pt idx="9252">
                  <c:v>41.045000000000002</c:v>
                </c:pt>
                <c:pt idx="9253">
                  <c:v>49.389000000000003</c:v>
                </c:pt>
                <c:pt idx="9254">
                  <c:v>38.35</c:v>
                </c:pt>
                <c:pt idx="9255">
                  <c:v>41.252000000000002</c:v>
                </c:pt>
                <c:pt idx="9256">
                  <c:v>39.317999999999998</c:v>
                </c:pt>
                <c:pt idx="9257">
                  <c:v>26.878</c:v>
                </c:pt>
                <c:pt idx="9258">
                  <c:v>44.003999999999998</c:v>
                </c:pt>
                <c:pt idx="9259">
                  <c:v>41.387999999999998</c:v>
                </c:pt>
                <c:pt idx="9260">
                  <c:v>35.573</c:v>
                </c:pt>
                <c:pt idx="9261">
                  <c:v>45.034999999999997</c:v>
                </c:pt>
                <c:pt idx="9262">
                  <c:v>26.994</c:v>
                </c:pt>
                <c:pt idx="9263">
                  <c:v>35.731999999999999</c:v>
                </c:pt>
                <c:pt idx="9264">
                  <c:v>37.322000000000003</c:v>
                </c:pt>
                <c:pt idx="9265">
                  <c:v>45.000999999999998</c:v>
                </c:pt>
                <c:pt idx="9266">
                  <c:v>37.963999999999999</c:v>
                </c:pt>
                <c:pt idx="9267">
                  <c:v>39.234000000000002</c:v>
                </c:pt>
                <c:pt idx="9268">
                  <c:v>35.390999999999998</c:v>
                </c:pt>
                <c:pt idx="9269">
                  <c:v>30.574999999999999</c:v>
                </c:pt>
                <c:pt idx="9270">
                  <c:v>38.357999999999997</c:v>
                </c:pt>
                <c:pt idx="9271">
                  <c:v>30.510999999999999</c:v>
                </c:pt>
                <c:pt idx="9272">
                  <c:v>30.411000000000001</c:v>
                </c:pt>
                <c:pt idx="9273">
                  <c:v>34.176000000000002</c:v>
                </c:pt>
                <c:pt idx="9274">
                  <c:v>39.290999999999997</c:v>
                </c:pt>
                <c:pt idx="9275">
                  <c:v>32.533999999999999</c:v>
                </c:pt>
                <c:pt idx="9276">
                  <c:v>35.341999999999999</c:v>
                </c:pt>
                <c:pt idx="9277">
                  <c:v>38.540999999999997</c:v>
                </c:pt>
                <c:pt idx="9278">
                  <c:v>39.237000000000002</c:v>
                </c:pt>
                <c:pt idx="9279">
                  <c:v>37.441000000000003</c:v>
                </c:pt>
                <c:pt idx="9280">
                  <c:v>44.292000000000002</c:v>
                </c:pt>
                <c:pt idx="9281">
                  <c:v>36.014000000000003</c:v>
                </c:pt>
                <c:pt idx="9282">
                  <c:v>28.061</c:v>
                </c:pt>
                <c:pt idx="9283">
                  <c:v>39.200000000000003</c:v>
                </c:pt>
                <c:pt idx="9284">
                  <c:v>39.409999999999997</c:v>
                </c:pt>
                <c:pt idx="9285">
                  <c:v>34.127000000000002</c:v>
                </c:pt>
                <c:pt idx="9286">
                  <c:v>45.515000000000001</c:v>
                </c:pt>
                <c:pt idx="9287">
                  <c:v>46.106999999999999</c:v>
                </c:pt>
                <c:pt idx="9288">
                  <c:v>47.920999999999999</c:v>
                </c:pt>
                <c:pt idx="9289">
                  <c:v>40.798000000000002</c:v>
                </c:pt>
                <c:pt idx="9290">
                  <c:v>41.731999999999999</c:v>
                </c:pt>
                <c:pt idx="9291">
                  <c:v>35.591000000000001</c:v>
                </c:pt>
                <c:pt idx="9292">
                  <c:v>32.652000000000001</c:v>
                </c:pt>
                <c:pt idx="9293">
                  <c:v>37.561999999999998</c:v>
                </c:pt>
                <c:pt idx="9294">
                  <c:v>37.503999999999998</c:v>
                </c:pt>
                <c:pt idx="9295">
                  <c:v>41.511000000000003</c:v>
                </c:pt>
                <c:pt idx="9296">
                  <c:v>40.929000000000002</c:v>
                </c:pt>
                <c:pt idx="9297">
                  <c:v>32.08</c:v>
                </c:pt>
                <c:pt idx="9298">
                  <c:v>52.43</c:v>
                </c:pt>
                <c:pt idx="9299">
                  <c:v>37.302999999999997</c:v>
                </c:pt>
                <c:pt idx="9300">
                  <c:v>35.884</c:v>
                </c:pt>
                <c:pt idx="9301">
                  <c:v>35.758000000000003</c:v>
                </c:pt>
                <c:pt idx="9302">
                  <c:v>34.215000000000003</c:v>
                </c:pt>
                <c:pt idx="9303">
                  <c:v>37.423999999999999</c:v>
                </c:pt>
                <c:pt idx="9304">
                  <c:v>30.611999999999998</c:v>
                </c:pt>
                <c:pt idx="9305">
                  <c:v>32.896000000000001</c:v>
                </c:pt>
                <c:pt idx="9306">
                  <c:v>35.247999999999998</c:v>
                </c:pt>
                <c:pt idx="9307">
                  <c:v>33.289000000000001</c:v>
                </c:pt>
                <c:pt idx="9308">
                  <c:v>34.515000000000001</c:v>
                </c:pt>
                <c:pt idx="9309">
                  <c:v>34.271000000000001</c:v>
                </c:pt>
                <c:pt idx="9310">
                  <c:v>36.527999999999999</c:v>
                </c:pt>
                <c:pt idx="9311">
                  <c:v>36.216000000000001</c:v>
                </c:pt>
                <c:pt idx="9312">
                  <c:v>31.917999999999999</c:v>
                </c:pt>
                <c:pt idx="9313">
                  <c:v>38.463999999999999</c:v>
                </c:pt>
                <c:pt idx="9314">
                  <c:v>40.548000000000002</c:v>
                </c:pt>
                <c:pt idx="9315">
                  <c:v>36.863</c:v>
                </c:pt>
                <c:pt idx="9316">
                  <c:v>33.307000000000002</c:v>
                </c:pt>
                <c:pt idx="9317">
                  <c:v>38.411000000000001</c:v>
                </c:pt>
                <c:pt idx="9318">
                  <c:v>37.378</c:v>
                </c:pt>
                <c:pt idx="9319">
                  <c:v>34.28</c:v>
                </c:pt>
                <c:pt idx="9320">
                  <c:v>35.299999999999997</c:v>
                </c:pt>
                <c:pt idx="9321">
                  <c:v>42.213999999999999</c:v>
                </c:pt>
                <c:pt idx="9322">
                  <c:v>41.481999999999999</c:v>
                </c:pt>
                <c:pt idx="9323">
                  <c:v>38.616999999999997</c:v>
                </c:pt>
                <c:pt idx="9324">
                  <c:v>34.304000000000002</c:v>
                </c:pt>
                <c:pt idx="9325">
                  <c:v>31</c:v>
                </c:pt>
                <c:pt idx="9326">
                  <c:v>34.685000000000002</c:v>
                </c:pt>
                <c:pt idx="9327">
                  <c:v>30.568999999999999</c:v>
                </c:pt>
                <c:pt idx="9328">
                  <c:v>38.01</c:v>
                </c:pt>
                <c:pt idx="9329">
                  <c:v>36.707999999999998</c:v>
                </c:pt>
                <c:pt idx="9330">
                  <c:v>38.695999999999998</c:v>
                </c:pt>
                <c:pt idx="9331">
                  <c:v>29.571999999999999</c:v>
                </c:pt>
                <c:pt idx="9332">
                  <c:v>37.069000000000003</c:v>
                </c:pt>
                <c:pt idx="9333">
                  <c:v>39.552999999999997</c:v>
                </c:pt>
                <c:pt idx="9334">
                  <c:v>35.966000000000001</c:v>
                </c:pt>
                <c:pt idx="9335">
                  <c:v>34.889000000000003</c:v>
                </c:pt>
                <c:pt idx="9336">
                  <c:v>34.816000000000003</c:v>
                </c:pt>
                <c:pt idx="9337">
                  <c:v>38.362000000000002</c:v>
                </c:pt>
                <c:pt idx="9338">
                  <c:v>39.886000000000003</c:v>
                </c:pt>
                <c:pt idx="9339">
                  <c:v>42.481000000000002</c:v>
                </c:pt>
                <c:pt idx="9340">
                  <c:v>42.938000000000002</c:v>
                </c:pt>
                <c:pt idx="9341">
                  <c:v>32.713999999999999</c:v>
                </c:pt>
                <c:pt idx="9342">
                  <c:v>37.460999999999999</c:v>
                </c:pt>
                <c:pt idx="9343">
                  <c:v>32.441000000000003</c:v>
                </c:pt>
                <c:pt idx="9344">
                  <c:v>42.003</c:v>
                </c:pt>
                <c:pt idx="9345">
                  <c:v>29.225000000000001</c:v>
                </c:pt>
                <c:pt idx="9346">
                  <c:v>43.468000000000004</c:v>
                </c:pt>
                <c:pt idx="9347">
                  <c:v>42.012999999999998</c:v>
                </c:pt>
                <c:pt idx="9348">
                  <c:v>33.258000000000003</c:v>
                </c:pt>
                <c:pt idx="9349">
                  <c:v>30.937999999999999</c:v>
                </c:pt>
                <c:pt idx="9350">
                  <c:v>39.286999999999999</c:v>
                </c:pt>
                <c:pt idx="9351">
                  <c:v>34.594999999999999</c:v>
                </c:pt>
                <c:pt idx="9352">
                  <c:v>38.466999999999999</c:v>
                </c:pt>
                <c:pt idx="9353">
                  <c:v>38.643999999999998</c:v>
                </c:pt>
                <c:pt idx="9354">
                  <c:v>36.868000000000002</c:v>
                </c:pt>
                <c:pt idx="9355">
                  <c:v>34.090000000000003</c:v>
                </c:pt>
                <c:pt idx="9356">
                  <c:v>38.679000000000002</c:v>
                </c:pt>
                <c:pt idx="9357">
                  <c:v>37.933</c:v>
                </c:pt>
                <c:pt idx="9358">
                  <c:v>37.595999999999997</c:v>
                </c:pt>
                <c:pt idx="9359">
                  <c:v>35.246000000000002</c:v>
                </c:pt>
                <c:pt idx="9360">
                  <c:v>40.619999999999997</c:v>
                </c:pt>
                <c:pt idx="9361">
                  <c:v>36.762999999999998</c:v>
                </c:pt>
                <c:pt idx="9362">
                  <c:v>29.204999999999998</c:v>
                </c:pt>
                <c:pt idx="9363">
                  <c:v>40.469000000000001</c:v>
                </c:pt>
                <c:pt idx="9364">
                  <c:v>40.722999999999999</c:v>
                </c:pt>
                <c:pt idx="9365">
                  <c:v>36.533000000000001</c:v>
                </c:pt>
                <c:pt idx="9366">
                  <c:v>33.722000000000001</c:v>
                </c:pt>
                <c:pt idx="9367">
                  <c:v>37.097999999999999</c:v>
                </c:pt>
                <c:pt idx="9368">
                  <c:v>35.231000000000002</c:v>
                </c:pt>
                <c:pt idx="9369">
                  <c:v>30.579000000000001</c:v>
                </c:pt>
                <c:pt idx="9370">
                  <c:v>37.502000000000002</c:v>
                </c:pt>
                <c:pt idx="9371">
                  <c:v>36.786000000000001</c:v>
                </c:pt>
                <c:pt idx="9372">
                  <c:v>35.692</c:v>
                </c:pt>
                <c:pt idx="9373">
                  <c:v>43.506999999999998</c:v>
                </c:pt>
                <c:pt idx="9374">
                  <c:v>35.710999999999999</c:v>
                </c:pt>
                <c:pt idx="9375">
                  <c:v>47.524000000000001</c:v>
                </c:pt>
                <c:pt idx="9376">
                  <c:v>33.369</c:v>
                </c:pt>
                <c:pt idx="9377">
                  <c:v>36.811</c:v>
                </c:pt>
                <c:pt idx="9378">
                  <c:v>40.246000000000002</c:v>
                </c:pt>
                <c:pt idx="9379">
                  <c:v>38.363</c:v>
                </c:pt>
                <c:pt idx="9380">
                  <c:v>46.844999999999999</c:v>
                </c:pt>
                <c:pt idx="9381">
                  <c:v>35.122</c:v>
                </c:pt>
                <c:pt idx="9382">
                  <c:v>44.53</c:v>
                </c:pt>
                <c:pt idx="9383">
                  <c:v>44.148000000000003</c:v>
                </c:pt>
                <c:pt idx="9384">
                  <c:v>34.28</c:v>
                </c:pt>
                <c:pt idx="9385">
                  <c:v>40.771999999999998</c:v>
                </c:pt>
                <c:pt idx="9386">
                  <c:v>28.475000000000001</c:v>
                </c:pt>
                <c:pt idx="9387">
                  <c:v>31.437999999999999</c:v>
                </c:pt>
                <c:pt idx="9388">
                  <c:v>42.137999999999998</c:v>
                </c:pt>
                <c:pt idx="9389">
                  <c:v>42.414000000000001</c:v>
                </c:pt>
                <c:pt idx="9390">
                  <c:v>31.422999999999998</c:v>
                </c:pt>
                <c:pt idx="9391">
                  <c:v>39.753</c:v>
                </c:pt>
                <c:pt idx="9392">
                  <c:v>35.039000000000001</c:v>
                </c:pt>
                <c:pt idx="9393">
                  <c:v>41.398000000000003</c:v>
                </c:pt>
                <c:pt idx="9394">
                  <c:v>39.813000000000002</c:v>
                </c:pt>
                <c:pt idx="9395">
                  <c:v>31.731000000000002</c:v>
                </c:pt>
                <c:pt idx="9396">
                  <c:v>39.729999999999997</c:v>
                </c:pt>
                <c:pt idx="9397">
                  <c:v>30.42</c:v>
                </c:pt>
                <c:pt idx="9398">
                  <c:v>42.317999999999998</c:v>
                </c:pt>
                <c:pt idx="9399">
                  <c:v>40.154000000000003</c:v>
                </c:pt>
                <c:pt idx="9400">
                  <c:v>36.213999999999999</c:v>
                </c:pt>
                <c:pt idx="9401">
                  <c:v>36.481999999999999</c:v>
                </c:pt>
                <c:pt idx="9402">
                  <c:v>32.426000000000002</c:v>
                </c:pt>
                <c:pt idx="9403">
                  <c:v>37.814</c:v>
                </c:pt>
                <c:pt idx="9404">
                  <c:v>43.171999999999997</c:v>
                </c:pt>
                <c:pt idx="9405">
                  <c:v>36.314999999999998</c:v>
                </c:pt>
                <c:pt idx="9406">
                  <c:v>34.39</c:v>
                </c:pt>
                <c:pt idx="9407">
                  <c:v>39.143000000000001</c:v>
                </c:pt>
                <c:pt idx="9408">
                  <c:v>37.106999999999999</c:v>
                </c:pt>
                <c:pt idx="9409">
                  <c:v>28.677</c:v>
                </c:pt>
                <c:pt idx="9410">
                  <c:v>32.366999999999997</c:v>
                </c:pt>
                <c:pt idx="9411">
                  <c:v>35.478999999999999</c:v>
                </c:pt>
                <c:pt idx="9412">
                  <c:v>38.17</c:v>
                </c:pt>
                <c:pt idx="9413">
                  <c:v>32.088999999999999</c:v>
                </c:pt>
                <c:pt idx="9414">
                  <c:v>42.329000000000001</c:v>
                </c:pt>
                <c:pt idx="9415">
                  <c:v>33.353000000000002</c:v>
                </c:pt>
                <c:pt idx="9416">
                  <c:v>34.435000000000002</c:v>
                </c:pt>
                <c:pt idx="9417">
                  <c:v>36.844999999999999</c:v>
                </c:pt>
                <c:pt idx="9418">
                  <c:v>47.3</c:v>
                </c:pt>
                <c:pt idx="9419">
                  <c:v>39.613</c:v>
                </c:pt>
                <c:pt idx="9420">
                  <c:v>42.363999999999997</c:v>
                </c:pt>
                <c:pt idx="9421">
                  <c:v>34.957000000000001</c:v>
                </c:pt>
                <c:pt idx="9422">
                  <c:v>42.685000000000002</c:v>
                </c:pt>
                <c:pt idx="9423">
                  <c:v>29.927</c:v>
                </c:pt>
                <c:pt idx="9424">
                  <c:v>36.634</c:v>
                </c:pt>
                <c:pt idx="9425">
                  <c:v>27.931999999999999</c:v>
                </c:pt>
                <c:pt idx="9426">
                  <c:v>39.271999999999998</c:v>
                </c:pt>
                <c:pt idx="9427">
                  <c:v>32.320999999999998</c:v>
                </c:pt>
                <c:pt idx="9428">
                  <c:v>41.151000000000003</c:v>
                </c:pt>
                <c:pt idx="9429">
                  <c:v>33.402999999999999</c:v>
                </c:pt>
                <c:pt idx="9430">
                  <c:v>28.231000000000002</c:v>
                </c:pt>
                <c:pt idx="9431">
                  <c:v>36.323999999999998</c:v>
                </c:pt>
                <c:pt idx="9432">
                  <c:v>36.436</c:v>
                </c:pt>
                <c:pt idx="9433">
                  <c:v>38.567999999999998</c:v>
                </c:pt>
                <c:pt idx="9434">
                  <c:v>41.49</c:v>
                </c:pt>
                <c:pt idx="9435">
                  <c:v>33.107999999999997</c:v>
                </c:pt>
                <c:pt idx="9436">
                  <c:v>39.476999999999997</c:v>
                </c:pt>
                <c:pt idx="9437">
                  <c:v>32.835000000000001</c:v>
                </c:pt>
                <c:pt idx="9438">
                  <c:v>37.83</c:v>
                </c:pt>
                <c:pt idx="9439">
                  <c:v>31.882000000000001</c:v>
                </c:pt>
                <c:pt idx="9440">
                  <c:v>37.798999999999999</c:v>
                </c:pt>
                <c:pt idx="9441">
                  <c:v>33.999000000000002</c:v>
                </c:pt>
                <c:pt idx="9442">
                  <c:v>31.312000000000001</c:v>
                </c:pt>
                <c:pt idx="9443">
                  <c:v>34.302</c:v>
                </c:pt>
                <c:pt idx="9444">
                  <c:v>30.184000000000001</c:v>
                </c:pt>
                <c:pt idx="9445">
                  <c:v>35.380000000000003</c:v>
                </c:pt>
                <c:pt idx="9446">
                  <c:v>45.134999999999998</c:v>
                </c:pt>
                <c:pt idx="9447">
                  <c:v>38.045000000000002</c:v>
                </c:pt>
                <c:pt idx="9448">
                  <c:v>41.347999999999999</c:v>
                </c:pt>
                <c:pt idx="9449">
                  <c:v>49.981999999999999</c:v>
                </c:pt>
                <c:pt idx="9450">
                  <c:v>39.630000000000003</c:v>
                </c:pt>
                <c:pt idx="9451">
                  <c:v>34.451000000000001</c:v>
                </c:pt>
                <c:pt idx="9452">
                  <c:v>26.48</c:v>
                </c:pt>
                <c:pt idx="9453">
                  <c:v>41.63</c:v>
                </c:pt>
                <c:pt idx="9454">
                  <c:v>37.789000000000001</c:v>
                </c:pt>
                <c:pt idx="9455">
                  <c:v>34.622</c:v>
                </c:pt>
                <c:pt idx="9456">
                  <c:v>38.732999999999997</c:v>
                </c:pt>
                <c:pt idx="9457">
                  <c:v>32.337000000000003</c:v>
                </c:pt>
                <c:pt idx="9458">
                  <c:v>38.74</c:v>
                </c:pt>
                <c:pt idx="9459">
                  <c:v>36.165999999999997</c:v>
                </c:pt>
                <c:pt idx="9460">
                  <c:v>29.02</c:v>
                </c:pt>
                <c:pt idx="9461">
                  <c:v>34.661000000000001</c:v>
                </c:pt>
                <c:pt idx="9462">
                  <c:v>32.747</c:v>
                </c:pt>
                <c:pt idx="9463">
                  <c:v>34.85</c:v>
                </c:pt>
                <c:pt idx="9464">
                  <c:v>37.276000000000003</c:v>
                </c:pt>
                <c:pt idx="9465">
                  <c:v>40.799999999999997</c:v>
                </c:pt>
                <c:pt idx="9466">
                  <c:v>33.109000000000002</c:v>
                </c:pt>
                <c:pt idx="9467">
                  <c:v>44.171999999999997</c:v>
                </c:pt>
                <c:pt idx="9468">
                  <c:v>36.387999999999998</c:v>
                </c:pt>
                <c:pt idx="9469">
                  <c:v>40.287999999999997</c:v>
                </c:pt>
                <c:pt idx="9470">
                  <c:v>50.127000000000002</c:v>
                </c:pt>
                <c:pt idx="9471">
                  <c:v>34.040999999999997</c:v>
                </c:pt>
                <c:pt idx="9472">
                  <c:v>30.806000000000001</c:v>
                </c:pt>
                <c:pt idx="9473">
                  <c:v>30.902000000000001</c:v>
                </c:pt>
                <c:pt idx="9474">
                  <c:v>45.23</c:v>
                </c:pt>
                <c:pt idx="9475">
                  <c:v>32.095999999999997</c:v>
                </c:pt>
                <c:pt idx="9476">
                  <c:v>42.59</c:v>
                </c:pt>
                <c:pt idx="9477">
                  <c:v>34.183999999999997</c:v>
                </c:pt>
                <c:pt idx="9478">
                  <c:v>33.764000000000003</c:v>
                </c:pt>
                <c:pt idx="9479">
                  <c:v>41.423999999999999</c:v>
                </c:pt>
                <c:pt idx="9480">
                  <c:v>36.816000000000003</c:v>
                </c:pt>
                <c:pt idx="9481">
                  <c:v>43.134</c:v>
                </c:pt>
                <c:pt idx="9482">
                  <c:v>33.709000000000003</c:v>
                </c:pt>
                <c:pt idx="9483">
                  <c:v>28.068999999999999</c:v>
                </c:pt>
                <c:pt idx="9484">
                  <c:v>31.323</c:v>
                </c:pt>
                <c:pt idx="9485">
                  <c:v>46.323999999999998</c:v>
                </c:pt>
                <c:pt idx="9486">
                  <c:v>30.934999999999999</c:v>
                </c:pt>
                <c:pt idx="9487">
                  <c:v>39.192</c:v>
                </c:pt>
                <c:pt idx="9488">
                  <c:v>42.572000000000003</c:v>
                </c:pt>
                <c:pt idx="9489">
                  <c:v>38.018000000000001</c:v>
                </c:pt>
                <c:pt idx="9490">
                  <c:v>48.281999999999996</c:v>
                </c:pt>
                <c:pt idx="9491">
                  <c:v>38.08</c:v>
                </c:pt>
                <c:pt idx="9492">
                  <c:v>26.422000000000001</c:v>
                </c:pt>
                <c:pt idx="9493">
                  <c:v>35.531999999999996</c:v>
                </c:pt>
                <c:pt idx="9494">
                  <c:v>33.084000000000003</c:v>
                </c:pt>
                <c:pt idx="9495">
                  <c:v>33.081000000000003</c:v>
                </c:pt>
                <c:pt idx="9496">
                  <c:v>40.067</c:v>
                </c:pt>
                <c:pt idx="9497">
                  <c:v>30.827999999999999</c:v>
                </c:pt>
                <c:pt idx="9498">
                  <c:v>27.824999999999999</c:v>
                </c:pt>
                <c:pt idx="9499">
                  <c:v>40.188000000000002</c:v>
                </c:pt>
                <c:pt idx="9500">
                  <c:v>32.753</c:v>
                </c:pt>
                <c:pt idx="9501">
                  <c:v>34.018999999999998</c:v>
                </c:pt>
                <c:pt idx="9502">
                  <c:v>37.250999999999998</c:v>
                </c:pt>
                <c:pt idx="9503">
                  <c:v>35.973999999999997</c:v>
                </c:pt>
                <c:pt idx="9504">
                  <c:v>39.533000000000001</c:v>
                </c:pt>
                <c:pt idx="9505">
                  <c:v>42.2</c:v>
                </c:pt>
                <c:pt idx="9506">
                  <c:v>42.637</c:v>
                </c:pt>
                <c:pt idx="9507">
                  <c:v>36.128999999999998</c:v>
                </c:pt>
                <c:pt idx="9508">
                  <c:v>33.79</c:v>
                </c:pt>
                <c:pt idx="9509">
                  <c:v>35.829000000000001</c:v>
                </c:pt>
                <c:pt idx="9510">
                  <c:v>30.42</c:v>
                </c:pt>
                <c:pt idx="9511">
                  <c:v>41.545999999999999</c:v>
                </c:pt>
                <c:pt idx="9512">
                  <c:v>41.555999999999997</c:v>
                </c:pt>
                <c:pt idx="9513">
                  <c:v>34.853999999999999</c:v>
                </c:pt>
                <c:pt idx="9514">
                  <c:v>32.337000000000003</c:v>
                </c:pt>
                <c:pt idx="9515">
                  <c:v>35.75</c:v>
                </c:pt>
                <c:pt idx="9516">
                  <c:v>38.792000000000002</c:v>
                </c:pt>
                <c:pt idx="9517">
                  <c:v>39.93</c:v>
                </c:pt>
                <c:pt idx="9518">
                  <c:v>39.569000000000003</c:v>
                </c:pt>
                <c:pt idx="9519">
                  <c:v>34.93</c:v>
                </c:pt>
                <c:pt idx="9520">
                  <c:v>37.722999999999999</c:v>
                </c:pt>
                <c:pt idx="9521">
                  <c:v>33.953000000000003</c:v>
                </c:pt>
                <c:pt idx="9522">
                  <c:v>39.500999999999998</c:v>
                </c:pt>
                <c:pt idx="9523">
                  <c:v>33.540999999999997</c:v>
                </c:pt>
                <c:pt idx="9524">
                  <c:v>39.072000000000003</c:v>
                </c:pt>
                <c:pt idx="9525">
                  <c:v>34.104999999999997</c:v>
                </c:pt>
                <c:pt idx="9526">
                  <c:v>35.164000000000001</c:v>
                </c:pt>
                <c:pt idx="9527">
                  <c:v>35.201000000000001</c:v>
                </c:pt>
                <c:pt idx="9528">
                  <c:v>37.6</c:v>
                </c:pt>
                <c:pt idx="9529">
                  <c:v>35.345999999999997</c:v>
                </c:pt>
                <c:pt idx="9530">
                  <c:v>35.738</c:v>
                </c:pt>
                <c:pt idx="9531">
                  <c:v>36.567</c:v>
                </c:pt>
                <c:pt idx="9532">
                  <c:v>40.651000000000003</c:v>
                </c:pt>
                <c:pt idx="9533">
                  <c:v>39.137</c:v>
                </c:pt>
                <c:pt idx="9534">
                  <c:v>37.082000000000001</c:v>
                </c:pt>
                <c:pt idx="9535">
                  <c:v>29.643000000000001</c:v>
                </c:pt>
                <c:pt idx="9536">
                  <c:v>35.726999999999997</c:v>
                </c:pt>
                <c:pt idx="9537">
                  <c:v>33.756</c:v>
                </c:pt>
                <c:pt idx="9538">
                  <c:v>33.773000000000003</c:v>
                </c:pt>
                <c:pt idx="9539">
                  <c:v>42.01</c:v>
                </c:pt>
                <c:pt idx="9540">
                  <c:v>54.52</c:v>
                </c:pt>
                <c:pt idx="9541">
                  <c:v>43.884</c:v>
                </c:pt>
                <c:pt idx="9542">
                  <c:v>37.548000000000002</c:v>
                </c:pt>
                <c:pt idx="9543">
                  <c:v>31.829000000000001</c:v>
                </c:pt>
                <c:pt idx="9544">
                  <c:v>44.631</c:v>
                </c:pt>
                <c:pt idx="9545">
                  <c:v>33.363999999999997</c:v>
                </c:pt>
                <c:pt idx="9546">
                  <c:v>32.616999999999997</c:v>
                </c:pt>
                <c:pt idx="9547">
                  <c:v>36.618000000000002</c:v>
                </c:pt>
                <c:pt idx="9548">
                  <c:v>40.648000000000003</c:v>
                </c:pt>
                <c:pt idx="9549">
                  <c:v>26.172999999999998</c:v>
                </c:pt>
                <c:pt idx="9550">
                  <c:v>30.067</c:v>
                </c:pt>
                <c:pt idx="9551">
                  <c:v>35.819000000000003</c:v>
                </c:pt>
                <c:pt idx="9552">
                  <c:v>27.021000000000001</c:v>
                </c:pt>
                <c:pt idx="9553">
                  <c:v>34.673999999999999</c:v>
                </c:pt>
                <c:pt idx="9554">
                  <c:v>37.588999999999999</c:v>
                </c:pt>
                <c:pt idx="9555">
                  <c:v>37.225000000000001</c:v>
                </c:pt>
                <c:pt idx="9556">
                  <c:v>35.201999999999998</c:v>
                </c:pt>
                <c:pt idx="9557">
                  <c:v>36.866</c:v>
                </c:pt>
                <c:pt idx="9558">
                  <c:v>31.297999999999998</c:v>
                </c:pt>
                <c:pt idx="9559">
                  <c:v>25.645</c:v>
                </c:pt>
                <c:pt idx="9560">
                  <c:v>34.573999999999998</c:v>
                </c:pt>
                <c:pt idx="9561">
                  <c:v>42.252000000000002</c:v>
                </c:pt>
                <c:pt idx="9562">
                  <c:v>26.11</c:v>
                </c:pt>
                <c:pt idx="9563">
                  <c:v>39.408000000000001</c:v>
                </c:pt>
                <c:pt idx="9564">
                  <c:v>34.277000000000001</c:v>
                </c:pt>
                <c:pt idx="9565">
                  <c:v>31.91</c:v>
                </c:pt>
                <c:pt idx="9566">
                  <c:v>33.659999999999997</c:v>
                </c:pt>
                <c:pt idx="9567">
                  <c:v>38.890999999999998</c:v>
                </c:pt>
                <c:pt idx="9568">
                  <c:v>40.837000000000003</c:v>
                </c:pt>
                <c:pt idx="9569">
                  <c:v>39.512</c:v>
                </c:pt>
                <c:pt idx="9570">
                  <c:v>29.350999999999999</c:v>
                </c:pt>
                <c:pt idx="9571">
                  <c:v>34.832999999999998</c:v>
                </c:pt>
                <c:pt idx="9572">
                  <c:v>36.283000000000001</c:v>
                </c:pt>
                <c:pt idx="9573">
                  <c:v>41.116999999999997</c:v>
                </c:pt>
                <c:pt idx="9574">
                  <c:v>45.68</c:v>
                </c:pt>
                <c:pt idx="9575">
                  <c:v>46.52</c:v>
                </c:pt>
                <c:pt idx="9576">
                  <c:v>29.405000000000001</c:v>
                </c:pt>
                <c:pt idx="9577">
                  <c:v>42.12</c:v>
                </c:pt>
                <c:pt idx="9578">
                  <c:v>35.506999999999998</c:v>
                </c:pt>
                <c:pt idx="9579">
                  <c:v>43.744999999999997</c:v>
                </c:pt>
                <c:pt idx="9580">
                  <c:v>27.04</c:v>
                </c:pt>
                <c:pt idx="9581">
                  <c:v>36.335000000000001</c:v>
                </c:pt>
                <c:pt idx="9582">
                  <c:v>26.091000000000001</c:v>
                </c:pt>
                <c:pt idx="9583">
                  <c:v>33.734999999999999</c:v>
                </c:pt>
                <c:pt idx="9584">
                  <c:v>34.393999999999998</c:v>
                </c:pt>
                <c:pt idx="9585">
                  <c:v>25.5</c:v>
                </c:pt>
                <c:pt idx="9586">
                  <c:v>36.197000000000003</c:v>
                </c:pt>
                <c:pt idx="9587">
                  <c:v>31.041</c:v>
                </c:pt>
                <c:pt idx="9588">
                  <c:v>32.776000000000003</c:v>
                </c:pt>
                <c:pt idx="9589">
                  <c:v>34.024000000000001</c:v>
                </c:pt>
                <c:pt idx="9590">
                  <c:v>34.579000000000001</c:v>
                </c:pt>
                <c:pt idx="9591">
                  <c:v>28.436</c:v>
                </c:pt>
                <c:pt idx="9592">
                  <c:v>31.228000000000002</c:v>
                </c:pt>
                <c:pt idx="9593">
                  <c:v>41.585999999999999</c:v>
                </c:pt>
                <c:pt idx="9594">
                  <c:v>34.198</c:v>
                </c:pt>
                <c:pt idx="9595">
                  <c:v>38.594999999999999</c:v>
                </c:pt>
                <c:pt idx="9596">
                  <c:v>35.021999999999998</c:v>
                </c:pt>
                <c:pt idx="9597">
                  <c:v>38.823999999999998</c:v>
                </c:pt>
                <c:pt idx="9598">
                  <c:v>35.787999999999997</c:v>
                </c:pt>
                <c:pt idx="9599">
                  <c:v>34.674999999999997</c:v>
                </c:pt>
                <c:pt idx="9600">
                  <c:v>34.491</c:v>
                </c:pt>
                <c:pt idx="9601">
                  <c:v>34.258000000000003</c:v>
                </c:pt>
                <c:pt idx="9602">
                  <c:v>39.970999999999997</c:v>
                </c:pt>
                <c:pt idx="9603">
                  <c:v>29.074000000000002</c:v>
                </c:pt>
                <c:pt idx="9604">
                  <c:v>37.731999999999999</c:v>
                </c:pt>
                <c:pt idx="9605">
                  <c:v>37.935000000000002</c:v>
                </c:pt>
                <c:pt idx="9606">
                  <c:v>37.671999999999997</c:v>
                </c:pt>
                <c:pt idx="9607">
                  <c:v>42.566000000000003</c:v>
                </c:pt>
                <c:pt idx="9608">
                  <c:v>38.468000000000004</c:v>
                </c:pt>
                <c:pt idx="9609">
                  <c:v>30.710999999999999</c:v>
                </c:pt>
                <c:pt idx="9610">
                  <c:v>38.384</c:v>
                </c:pt>
                <c:pt idx="9611">
                  <c:v>38.442999999999998</c:v>
                </c:pt>
                <c:pt idx="9612">
                  <c:v>41.000999999999998</c:v>
                </c:pt>
                <c:pt idx="9613">
                  <c:v>30.719000000000001</c:v>
                </c:pt>
                <c:pt idx="9614">
                  <c:v>35.203000000000003</c:v>
                </c:pt>
                <c:pt idx="9615">
                  <c:v>39.618000000000002</c:v>
                </c:pt>
                <c:pt idx="9616">
                  <c:v>35.942</c:v>
                </c:pt>
                <c:pt idx="9617">
                  <c:v>33.284999999999997</c:v>
                </c:pt>
                <c:pt idx="9618">
                  <c:v>41.146999999999998</c:v>
                </c:pt>
                <c:pt idx="9619">
                  <c:v>41.73</c:v>
                </c:pt>
                <c:pt idx="9620">
                  <c:v>34.917000000000002</c:v>
                </c:pt>
                <c:pt idx="9621">
                  <c:v>40.741999999999997</c:v>
                </c:pt>
                <c:pt idx="9622">
                  <c:v>37.719000000000001</c:v>
                </c:pt>
                <c:pt idx="9623">
                  <c:v>42.459000000000003</c:v>
                </c:pt>
                <c:pt idx="9624">
                  <c:v>39.131999999999998</c:v>
                </c:pt>
                <c:pt idx="9625">
                  <c:v>33.500999999999998</c:v>
                </c:pt>
                <c:pt idx="9626">
                  <c:v>41.563000000000002</c:v>
                </c:pt>
                <c:pt idx="9627">
                  <c:v>33.161999999999999</c:v>
                </c:pt>
                <c:pt idx="9628">
                  <c:v>32.518999999999998</c:v>
                </c:pt>
                <c:pt idx="9629">
                  <c:v>39.924999999999997</c:v>
                </c:pt>
                <c:pt idx="9630">
                  <c:v>42.524000000000001</c:v>
                </c:pt>
                <c:pt idx="9631">
                  <c:v>31.021000000000001</c:v>
                </c:pt>
                <c:pt idx="9632">
                  <c:v>41.841999999999999</c:v>
                </c:pt>
                <c:pt idx="9633">
                  <c:v>36.642000000000003</c:v>
                </c:pt>
                <c:pt idx="9634">
                  <c:v>38.703000000000003</c:v>
                </c:pt>
                <c:pt idx="9635">
                  <c:v>36.841999999999999</c:v>
                </c:pt>
                <c:pt idx="9636">
                  <c:v>32.207000000000001</c:v>
                </c:pt>
                <c:pt idx="9637">
                  <c:v>29.722000000000001</c:v>
                </c:pt>
                <c:pt idx="9638">
                  <c:v>36.817</c:v>
                </c:pt>
                <c:pt idx="9639">
                  <c:v>40.08</c:v>
                </c:pt>
                <c:pt idx="9640">
                  <c:v>34.594000000000001</c:v>
                </c:pt>
                <c:pt idx="9641">
                  <c:v>35.668999999999997</c:v>
                </c:pt>
                <c:pt idx="9642">
                  <c:v>41.451000000000001</c:v>
                </c:pt>
                <c:pt idx="9643">
                  <c:v>32.527999999999999</c:v>
                </c:pt>
                <c:pt idx="9644">
                  <c:v>34.356000000000002</c:v>
                </c:pt>
                <c:pt idx="9645">
                  <c:v>48.204999999999998</c:v>
                </c:pt>
                <c:pt idx="9646">
                  <c:v>26.565000000000001</c:v>
                </c:pt>
                <c:pt idx="9647">
                  <c:v>42.871000000000002</c:v>
                </c:pt>
                <c:pt idx="9648">
                  <c:v>43.167000000000002</c:v>
                </c:pt>
                <c:pt idx="9649">
                  <c:v>36.636000000000003</c:v>
                </c:pt>
                <c:pt idx="9650">
                  <c:v>45.694000000000003</c:v>
                </c:pt>
                <c:pt idx="9651">
                  <c:v>32.418999999999997</c:v>
                </c:pt>
                <c:pt idx="9652">
                  <c:v>35.417000000000002</c:v>
                </c:pt>
                <c:pt idx="9653">
                  <c:v>30.692</c:v>
                </c:pt>
                <c:pt idx="9654">
                  <c:v>30.231000000000002</c:v>
                </c:pt>
                <c:pt idx="9655">
                  <c:v>34.448</c:v>
                </c:pt>
                <c:pt idx="9656">
                  <c:v>38.796999999999997</c:v>
                </c:pt>
                <c:pt idx="9657">
                  <c:v>34.109000000000002</c:v>
                </c:pt>
                <c:pt idx="9658">
                  <c:v>46.773000000000003</c:v>
                </c:pt>
                <c:pt idx="9659">
                  <c:v>39.125</c:v>
                </c:pt>
                <c:pt idx="9660">
                  <c:v>32.009</c:v>
                </c:pt>
                <c:pt idx="9661">
                  <c:v>29.015999999999998</c:v>
                </c:pt>
                <c:pt idx="9662">
                  <c:v>35.317</c:v>
                </c:pt>
                <c:pt idx="9663">
                  <c:v>34.750999999999998</c:v>
                </c:pt>
                <c:pt idx="9664">
                  <c:v>34.768000000000001</c:v>
                </c:pt>
                <c:pt idx="9665">
                  <c:v>39.017000000000003</c:v>
                </c:pt>
                <c:pt idx="9666">
                  <c:v>33.814999999999998</c:v>
                </c:pt>
                <c:pt idx="9667">
                  <c:v>44.389000000000003</c:v>
                </c:pt>
                <c:pt idx="9668">
                  <c:v>38.546999999999997</c:v>
                </c:pt>
                <c:pt idx="9669">
                  <c:v>38.445</c:v>
                </c:pt>
                <c:pt idx="9670">
                  <c:v>35.151000000000003</c:v>
                </c:pt>
                <c:pt idx="9671">
                  <c:v>38.213000000000001</c:v>
                </c:pt>
                <c:pt idx="9672">
                  <c:v>37.530999999999999</c:v>
                </c:pt>
                <c:pt idx="9673">
                  <c:v>28.361999999999998</c:v>
                </c:pt>
                <c:pt idx="9674">
                  <c:v>27.334</c:v>
                </c:pt>
                <c:pt idx="9675">
                  <c:v>35.506999999999998</c:v>
                </c:pt>
                <c:pt idx="9676">
                  <c:v>43.154000000000003</c:v>
                </c:pt>
                <c:pt idx="9677">
                  <c:v>40.177</c:v>
                </c:pt>
                <c:pt idx="9678">
                  <c:v>32.845999999999997</c:v>
                </c:pt>
                <c:pt idx="9679">
                  <c:v>46.776000000000003</c:v>
                </c:pt>
                <c:pt idx="9680">
                  <c:v>43.628999999999998</c:v>
                </c:pt>
                <c:pt idx="9681">
                  <c:v>34.637999999999998</c:v>
                </c:pt>
                <c:pt idx="9682">
                  <c:v>41.06</c:v>
                </c:pt>
                <c:pt idx="9683">
                  <c:v>40.880000000000003</c:v>
                </c:pt>
                <c:pt idx="9684">
                  <c:v>33.405999999999999</c:v>
                </c:pt>
                <c:pt idx="9685">
                  <c:v>33.866999999999997</c:v>
                </c:pt>
                <c:pt idx="9686">
                  <c:v>32.276000000000003</c:v>
                </c:pt>
                <c:pt idx="9687">
                  <c:v>37.67</c:v>
                </c:pt>
                <c:pt idx="9688">
                  <c:v>47.078000000000003</c:v>
                </c:pt>
                <c:pt idx="9689">
                  <c:v>41.198999999999998</c:v>
                </c:pt>
                <c:pt idx="9690">
                  <c:v>34.543999999999997</c:v>
                </c:pt>
                <c:pt idx="9691">
                  <c:v>30.515000000000001</c:v>
                </c:pt>
                <c:pt idx="9692">
                  <c:v>39.158999999999999</c:v>
                </c:pt>
                <c:pt idx="9693">
                  <c:v>41.743000000000002</c:v>
                </c:pt>
                <c:pt idx="9694">
                  <c:v>41.293999999999997</c:v>
                </c:pt>
                <c:pt idx="9695">
                  <c:v>49.673999999999999</c:v>
                </c:pt>
                <c:pt idx="9696">
                  <c:v>35.209000000000003</c:v>
                </c:pt>
                <c:pt idx="9697">
                  <c:v>40.332000000000001</c:v>
                </c:pt>
                <c:pt idx="9698">
                  <c:v>34.78</c:v>
                </c:pt>
                <c:pt idx="9699">
                  <c:v>46.131</c:v>
                </c:pt>
                <c:pt idx="9700">
                  <c:v>36.665999999999997</c:v>
                </c:pt>
                <c:pt idx="9701">
                  <c:v>29.391999999999999</c:v>
                </c:pt>
                <c:pt idx="9702">
                  <c:v>38.863999999999997</c:v>
                </c:pt>
                <c:pt idx="9703">
                  <c:v>28.972999999999999</c:v>
                </c:pt>
                <c:pt idx="9704">
                  <c:v>43.878999999999998</c:v>
                </c:pt>
                <c:pt idx="9705">
                  <c:v>48.673999999999999</c:v>
                </c:pt>
                <c:pt idx="9706">
                  <c:v>39.848999999999997</c:v>
                </c:pt>
                <c:pt idx="9707">
                  <c:v>36.003999999999998</c:v>
                </c:pt>
                <c:pt idx="9708">
                  <c:v>30.635000000000002</c:v>
                </c:pt>
                <c:pt idx="9709">
                  <c:v>28.244</c:v>
                </c:pt>
                <c:pt idx="9710">
                  <c:v>37.6</c:v>
                </c:pt>
                <c:pt idx="9711">
                  <c:v>36.314</c:v>
                </c:pt>
                <c:pt idx="9712">
                  <c:v>35.543999999999997</c:v>
                </c:pt>
                <c:pt idx="9713">
                  <c:v>35.823999999999998</c:v>
                </c:pt>
                <c:pt idx="9714">
                  <c:v>26.946999999999999</c:v>
                </c:pt>
                <c:pt idx="9715">
                  <c:v>28.190999999999999</c:v>
                </c:pt>
                <c:pt idx="9716">
                  <c:v>39.932000000000002</c:v>
                </c:pt>
                <c:pt idx="9717">
                  <c:v>38.345999999999997</c:v>
                </c:pt>
                <c:pt idx="9718">
                  <c:v>38.070999999999998</c:v>
                </c:pt>
                <c:pt idx="9719">
                  <c:v>40.1</c:v>
                </c:pt>
                <c:pt idx="9720">
                  <c:v>31.553999999999998</c:v>
                </c:pt>
                <c:pt idx="9721">
                  <c:v>39.072000000000003</c:v>
                </c:pt>
                <c:pt idx="9722">
                  <c:v>42.662999999999997</c:v>
                </c:pt>
                <c:pt idx="9723">
                  <c:v>32.893000000000001</c:v>
                </c:pt>
                <c:pt idx="9724">
                  <c:v>35.923999999999999</c:v>
                </c:pt>
                <c:pt idx="9725">
                  <c:v>37.064</c:v>
                </c:pt>
                <c:pt idx="9726">
                  <c:v>33.770000000000003</c:v>
                </c:pt>
                <c:pt idx="9727">
                  <c:v>28.777999999999999</c:v>
                </c:pt>
                <c:pt idx="9728">
                  <c:v>51.057000000000002</c:v>
                </c:pt>
                <c:pt idx="9729">
                  <c:v>32.938000000000002</c:v>
                </c:pt>
                <c:pt idx="9730">
                  <c:v>39.378</c:v>
                </c:pt>
                <c:pt idx="9731">
                  <c:v>33.204999999999998</c:v>
                </c:pt>
                <c:pt idx="9732">
                  <c:v>44.637</c:v>
                </c:pt>
                <c:pt idx="9733">
                  <c:v>32.942999999999998</c:v>
                </c:pt>
                <c:pt idx="9734">
                  <c:v>36.506999999999998</c:v>
                </c:pt>
                <c:pt idx="9735">
                  <c:v>40.280999999999999</c:v>
                </c:pt>
                <c:pt idx="9736">
                  <c:v>45.134</c:v>
                </c:pt>
                <c:pt idx="9737">
                  <c:v>44.856000000000002</c:v>
                </c:pt>
                <c:pt idx="9738">
                  <c:v>36.881</c:v>
                </c:pt>
                <c:pt idx="9739">
                  <c:v>39.046999999999997</c:v>
                </c:pt>
                <c:pt idx="9740">
                  <c:v>50.762999999999998</c:v>
                </c:pt>
                <c:pt idx="9741">
                  <c:v>35.478999999999999</c:v>
                </c:pt>
                <c:pt idx="9742">
                  <c:v>30.7</c:v>
                </c:pt>
                <c:pt idx="9743">
                  <c:v>35.070999999999998</c:v>
                </c:pt>
                <c:pt idx="9744">
                  <c:v>35.616</c:v>
                </c:pt>
                <c:pt idx="9745">
                  <c:v>34.820999999999998</c:v>
                </c:pt>
                <c:pt idx="9746">
                  <c:v>39.475000000000001</c:v>
                </c:pt>
                <c:pt idx="9747">
                  <c:v>37.9</c:v>
                </c:pt>
                <c:pt idx="9748">
                  <c:v>29.509</c:v>
                </c:pt>
                <c:pt idx="9749">
                  <c:v>36.473999999999997</c:v>
                </c:pt>
                <c:pt idx="9750">
                  <c:v>37.332999999999998</c:v>
                </c:pt>
                <c:pt idx="9751">
                  <c:v>39.066000000000003</c:v>
                </c:pt>
                <c:pt idx="9752">
                  <c:v>45.470999999999997</c:v>
                </c:pt>
                <c:pt idx="9753">
                  <c:v>32.880000000000003</c:v>
                </c:pt>
                <c:pt idx="9754">
                  <c:v>37.094999999999999</c:v>
                </c:pt>
                <c:pt idx="9755">
                  <c:v>38.29</c:v>
                </c:pt>
                <c:pt idx="9756">
                  <c:v>31.331</c:v>
                </c:pt>
                <c:pt idx="9757">
                  <c:v>31.151</c:v>
                </c:pt>
                <c:pt idx="9758">
                  <c:v>33.764000000000003</c:v>
                </c:pt>
                <c:pt idx="9759">
                  <c:v>35.731000000000002</c:v>
                </c:pt>
                <c:pt idx="9760">
                  <c:v>37.795000000000002</c:v>
                </c:pt>
                <c:pt idx="9761">
                  <c:v>42.779000000000003</c:v>
                </c:pt>
                <c:pt idx="9762">
                  <c:v>38.454999999999998</c:v>
                </c:pt>
                <c:pt idx="9763">
                  <c:v>40.207000000000001</c:v>
                </c:pt>
                <c:pt idx="9764">
                  <c:v>41.018000000000001</c:v>
                </c:pt>
                <c:pt idx="9765">
                  <c:v>36.287999999999997</c:v>
                </c:pt>
                <c:pt idx="9766">
                  <c:v>41.061</c:v>
                </c:pt>
                <c:pt idx="9767">
                  <c:v>32.152000000000001</c:v>
                </c:pt>
                <c:pt idx="9768">
                  <c:v>34.256999999999998</c:v>
                </c:pt>
                <c:pt idx="9769">
                  <c:v>38.594000000000001</c:v>
                </c:pt>
                <c:pt idx="9770">
                  <c:v>35.031999999999996</c:v>
                </c:pt>
                <c:pt idx="9771">
                  <c:v>29.908999999999999</c:v>
                </c:pt>
                <c:pt idx="9772">
                  <c:v>31.901</c:v>
                </c:pt>
                <c:pt idx="9773">
                  <c:v>47.137999999999998</c:v>
                </c:pt>
                <c:pt idx="9774">
                  <c:v>30.931000000000001</c:v>
                </c:pt>
                <c:pt idx="9775">
                  <c:v>42.774000000000001</c:v>
                </c:pt>
                <c:pt idx="9776">
                  <c:v>45.844999999999999</c:v>
                </c:pt>
                <c:pt idx="9777">
                  <c:v>48.212000000000003</c:v>
                </c:pt>
                <c:pt idx="9778">
                  <c:v>36.255000000000003</c:v>
                </c:pt>
                <c:pt idx="9779">
                  <c:v>30.321999999999999</c:v>
                </c:pt>
                <c:pt idx="9780">
                  <c:v>40.149000000000001</c:v>
                </c:pt>
                <c:pt idx="9781">
                  <c:v>44.494</c:v>
                </c:pt>
                <c:pt idx="9782">
                  <c:v>37.942999999999998</c:v>
                </c:pt>
                <c:pt idx="9783">
                  <c:v>33.887999999999998</c:v>
                </c:pt>
                <c:pt idx="9784">
                  <c:v>31.94</c:v>
                </c:pt>
                <c:pt idx="9785">
                  <c:v>37.47</c:v>
                </c:pt>
                <c:pt idx="9786">
                  <c:v>34.811</c:v>
                </c:pt>
                <c:pt idx="9787">
                  <c:v>34.029000000000003</c:v>
                </c:pt>
                <c:pt idx="9788">
                  <c:v>32.348999999999997</c:v>
                </c:pt>
                <c:pt idx="9789">
                  <c:v>28.225999999999999</c:v>
                </c:pt>
                <c:pt idx="9790">
                  <c:v>33.325000000000003</c:v>
                </c:pt>
                <c:pt idx="9791">
                  <c:v>42.518000000000001</c:v>
                </c:pt>
                <c:pt idx="9792">
                  <c:v>31.908999999999999</c:v>
                </c:pt>
                <c:pt idx="9793">
                  <c:v>40.81</c:v>
                </c:pt>
                <c:pt idx="9794">
                  <c:v>35.741999999999997</c:v>
                </c:pt>
                <c:pt idx="9795">
                  <c:v>33.478000000000002</c:v>
                </c:pt>
                <c:pt idx="9796">
                  <c:v>33.418999999999997</c:v>
                </c:pt>
                <c:pt idx="9797">
                  <c:v>38.143999999999998</c:v>
                </c:pt>
                <c:pt idx="9798">
                  <c:v>31.684000000000001</c:v>
                </c:pt>
                <c:pt idx="9799">
                  <c:v>34.94</c:v>
                </c:pt>
                <c:pt idx="9800">
                  <c:v>37.564999999999998</c:v>
                </c:pt>
                <c:pt idx="9801">
                  <c:v>35.575000000000003</c:v>
                </c:pt>
                <c:pt idx="9802">
                  <c:v>39.259</c:v>
                </c:pt>
                <c:pt idx="9803">
                  <c:v>37.646999999999998</c:v>
                </c:pt>
                <c:pt idx="9804">
                  <c:v>31.58</c:v>
                </c:pt>
                <c:pt idx="9805">
                  <c:v>28.885000000000002</c:v>
                </c:pt>
                <c:pt idx="9806">
                  <c:v>38.25</c:v>
                </c:pt>
                <c:pt idx="9807">
                  <c:v>43.704999999999998</c:v>
                </c:pt>
                <c:pt idx="9808">
                  <c:v>37.085999999999999</c:v>
                </c:pt>
                <c:pt idx="9809">
                  <c:v>33.966999999999999</c:v>
                </c:pt>
                <c:pt idx="9810">
                  <c:v>32.713000000000001</c:v>
                </c:pt>
                <c:pt idx="9811">
                  <c:v>44.27</c:v>
                </c:pt>
                <c:pt idx="9812">
                  <c:v>38.494999999999997</c:v>
                </c:pt>
                <c:pt idx="9813">
                  <c:v>38.304000000000002</c:v>
                </c:pt>
                <c:pt idx="9814">
                  <c:v>37.643999999999998</c:v>
                </c:pt>
                <c:pt idx="9815">
                  <c:v>34.423000000000002</c:v>
                </c:pt>
                <c:pt idx="9816">
                  <c:v>40.790999999999997</c:v>
                </c:pt>
                <c:pt idx="9817">
                  <c:v>42.884999999999998</c:v>
                </c:pt>
                <c:pt idx="9818">
                  <c:v>30.692</c:v>
                </c:pt>
                <c:pt idx="9819">
                  <c:v>32.948</c:v>
                </c:pt>
                <c:pt idx="9820">
                  <c:v>51.216999999999999</c:v>
                </c:pt>
                <c:pt idx="9821">
                  <c:v>36.655999999999999</c:v>
                </c:pt>
                <c:pt idx="9822">
                  <c:v>33.923999999999999</c:v>
                </c:pt>
                <c:pt idx="9823">
                  <c:v>34.805</c:v>
                </c:pt>
                <c:pt idx="9824">
                  <c:v>36.981000000000002</c:v>
                </c:pt>
                <c:pt idx="9825">
                  <c:v>33.473999999999997</c:v>
                </c:pt>
                <c:pt idx="9826">
                  <c:v>39.853999999999999</c:v>
                </c:pt>
                <c:pt idx="9827">
                  <c:v>38.884</c:v>
                </c:pt>
                <c:pt idx="9828">
                  <c:v>41.616999999999997</c:v>
                </c:pt>
                <c:pt idx="9829">
                  <c:v>24.314</c:v>
                </c:pt>
                <c:pt idx="9830">
                  <c:v>36.399000000000001</c:v>
                </c:pt>
                <c:pt idx="9831">
                  <c:v>40.609000000000002</c:v>
                </c:pt>
                <c:pt idx="9832">
                  <c:v>34.320999999999998</c:v>
                </c:pt>
                <c:pt idx="9833">
                  <c:v>37.902000000000001</c:v>
                </c:pt>
                <c:pt idx="9834">
                  <c:v>34.161999999999999</c:v>
                </c:pt>
                <c:pt idx="9835">
                  <c:v>34.701000000000001</c:v>
                </c:pt>
                <c:pt idx="9836">
                  <c:v>37.966999999999999</c:v>
                </c:pt>
                <c:pt idx="9837">
                  <c:v>31.07</c:v>
                </c:pt>
                <c:pt idx="9838">
                  <c:v>35.210999999999999</c:v>
                </c:pt>
                <c:pt idx="9839">
                  <c:v>33.917999999999999</c:v>
                </c:pt>
                <c:pt idx="9840">
                  <c:v>32.685000000000002</c:v>
                </c:pt>
                <c:pt idx="9841">
                  <c:v>35.155999999999999</c:v>
                </c:pt>
                <c:pt idx="9842">
                  <c:v>43.515000000000001</c:v>
                </c:pt>
                <c:pt idx="9843">
                  <c:v>40.69</c:v>
                </c:pt>
                <c:pt idx="9844">
                  <c:v>33.317</c:v>
                </c:pt>
                <c:pt idx="9845">
                  <c:v>40.720999999999997</c:v>
                </c:pt>
                <c:pt idx="9846">
                  <c:v>43.451000000000001</c:v>
                </c:pt>
                <c:pt idx="9847">
                  <c:v>39.527000000000001</c:v>
                </c:pt>
                <c:pt idx="9848">
                  <c:v>38.432000000000002</c:v>
                </c:pt>
                <c:pt idx="9849">
                  <c:v>42.276000000000003</c:v>
                </c:pt>
                <c:pt idx="9850">
                  <c:v>38.136000000000003</c:v>
                </c:pt>
                <c:pt idx="9851">
                  <c:v>36.930999999999997</c:v>
                </c:pt>
                <c:pt idx="9852">
                  <c:v>37.823999999999998</c:v>
                </c:pt>
                <c:pt idx="9853">
                  <c:v>30.268000000000001</c:v>
                </c:pt>
                <c:pt idx="9854">
                  <c:v>32.216999999999999</c:v>
                </c:pt>
                <c:pt idx="9855">
                  <c:v>37.542999999999999</c:v>
                </c:pt>
                <c:pt idx="9856">
                  <c:v>37.856999999999999</c:v>
                </c:pt>
                <c:pt idx="9857">
                  <c:v>37.170999999999999</c:v>
                </c:pt>
                <c:pt idx="9858">
                  <c:v>40.341000000000001</c:v>
                </c:pt>
                <c:pt idx="9859">
                  <c:v>36.244999999999997</c:v>
                </c:pt>
                <c:pt idx="9860">
                  <c:v>33.168999999999997</c:v>
                </c:pt>
                <c:pt idx="9861">
                  <c:v>31.978000000000002</c:v>
                </c:pt>
                <c:pt idx="9862">
                  <c:v>42.125</c:v>
                </c:pt>
                <c:pt idx="9863">
                  <c:v>34.691000000000003</c:v>
                </c:pt>
                <c:pt idx="9864">
                  <c:v>37.847000000000001</c:v>
                </c:pt>
                <c:pt idx="9865">
                  <c:v>28.963000000000001</c:v>
                </c:pt>
                <c:pt idx="9866">
                  <c:v>38.317999999999998</c:v>
                </c:pt>
                <c:pt idx="9867">
                  <c:v>30.956</c:v>
                </c:pt>
                <c:pt idx="9868">
                  <c:v>40.082000000000001</c:v>
                </c:pt>
                <c:pt idx="9869">
                  <c:v>29.100999999999999</c:v>
                </c:pt>
                <c:pt idx="9870">
                  <c:v>36.459000000000003</c:v>
                </c:pt>
                <c:pt idx="9871">
                  <c:v>38.101999999999997</c:v>
                </c:pt>
                <c:pt idx="9872">
                  <c:v>32.564999999999998</c:v>
                </c:pt>
                <c:pt idx="9873">
                  <c:v>32.530999999999999</c:v>
                </c:pt>
                <c:pt idx="9874">
                  <c:v>36.029000000000003</c:v>
                </c:pt>
                <c:pt idx="9875">
                  <c:v>37.792000000000002</c:v>
                </c:pt>
                <c:pt idx="9876">
                  <c:v>38.688000000000002</c:v>
                </c:pt>
                <c:pt idx="9877">
                  <c:v>36.866</c:v>
                </c:pt>
                <c:pt idx="9878">
                  <c:v>33.945</c:v>
                </c:pt>
                <c:pt idx="9879">
                  <c:v>36.264000000000003</c:v>
                </c:pt>
                <c:pt idx="9880">
                  <c:v>28.888999999999999</c:v>
                </c:pt>
                <c:pt idx="9881">
                  <c:v>35.738999999999997</c:v>
                </c:pt>
                <c:pt idx="9882">
                  <c:v>31.289000000000001</c:v>
                </c:pt>
                <c:pt idx="9883">
                  <c:v>37.848999999999997</c:v>
                </c:pt>
                <c:pt idx="9884">
                  <c:v>38.612000000000002</c:v>
                </c:pt>
                <c:pt idx="9885">
                  <c:v>40.991999999999997</c:v>
                </c:pt>
                <c:pt idx="9886">
                  <c:v>37.277999999999999</c:v>
                </c:pt>
                <c:pt idx="9887">
                  <c:v>39.97</c:v>
                </c:pt>
                <c:pt idx="9888">
                  <c:v>39.21</c:v>
                </c:pt>
                <c:pt idx="9889">
                  <c:v>42.587000000000003</c:v>
                </c:pt>
                <c:pt idx="9890">
                  <c:v>29.757999999999999</c:v>
                </c:pt>
                <c:pt idx="9891">
                  <c:v>29.094000000000001</c:v>
                </c:pt>
                <c:pt idx="9892">
                  <c:v>34.606999999999999</c:v>
                </c:pt>
                <c:pt idx="9893">
                  <c:v>37.176000000000002</c:v>
                </c:pt>
                <c:pt idx="9894">
                  <c:v>43.171999999999997</c:v>
                </c:pt>
                <c:pt idx="9895">
                  <c:v>39.642000000000003</c:v>
                </c:pt>
                <c:pt idx="9896">
                  <c:v>35.433999999999997</c:v>
                </c:pt>
                <c:pt idx="9897">
                  <c:v>33.207999999999998</c:v>
                </c:pt>
                <c:pt idx="9898">
                  <c:v>30.992999999999999</c:v>
                </c:pt>
                <c:pt idx="9899">
                  <c:v>33.783999999999999</c:v>
                </c:pt>
                <c:pt idx="9900">
                  <c:v>29.706</c:v>
                </c:pt>
                <c:pt idx="9901">
                  <c:v>40.100999999999999</c:v>
                </c:pt>
                <c:pt idx="9902">
                  <c:v>33.731999999999999</c:v>
                </c:pt>
                <c:pt idx="9903">
                  <c:v>34.871000000000002</c:v>
                </c:pt>
                <c:pt idx="9904">
                  <c:v>33.935000000000002</c:v>
                </c:pt>
                <c:pt idx="9905">
                  <c:v>26.209</c:v>
                </c:pt>
                <c:pt idx="9906">
                  <c:v>42.654000000000003</c:v>
                </c:pt>
                <c:pt idx="9907">
                  <c:v>44.982999999999997</c:v>
                </c:pt>
                <c:pt idx="9908">
                  <c:v>30.605</c:v>
                </c:pt>
                <c:pt idx="9909">
                  <c:v>33.085999999999999</c:v>
                </c:pt>
                <c:pt idx="9910">
                  <c:v>39.304000000000002</c:v>
                </c:pt>
                <c:pt idx="9911">
                  <c:v>33.762</c:v>
                </c:pt>
                <c:pt idx="9912">
                  <c:v>37.643000000000001</c:v>
                </c:pt>
                <c:pt idx="9913">
                  <c:v>39.377000000000002</c:v>
                </c:pt>
                <c:pt idx="9914">
                  <c:v>36.548999999999999</c:v>
                </c:pt>
                <c:pt idx="9915">
                  <c:v>29.884</c:v>
                </c:pt>
                <c:pt idx="9916">
                  <c:v>32.15</c:v>
                </c:pt>
                <c:pt idx="9917">
                  <c:v>38.430999999999997</c:v>
                </c:pt>
                <c:pt idx="9918">
                  <c:v>41.655999999999999</c:v>
                </c:pt>
                <c:pt idx="9919">
                  <c:v>32.274000000000001</c:v>
                </c:pt>
                <c:pt idx="9920">
                  <c:v>42.966000000000001</c:v>
                </c:pt>
                <c:pt idx="9921">
                  <c:v>33.655999999999999</c:v>
                </c:pt>
                <c:pt idx="9922">
                  <c:v>39.064</c:v>
                </c:pt>
                <c:pt idx="9923">
                  <c:v>42.197000000000003</c:v>
                </c:pt>
                <c:pt idx="9924">
                  <c:v>41.780999999999999</c:v>
                </c:pt>
                <c:pt idx="9925">
                  <c:v>41.756999999999998</c:v>
                </c:pt>
                <c:pt idx="9926">
                  <c:v>38.084000000000003</c:v>
                </c:pt>
                <c:pt idx="9927">
                  <c:v>35.207999999999998</c:v>
                </c:pt>
                <c:pt idx="9928">
                  <c:v>32.228999999999999</c:v>
                </c:pt>
                <c:pt idx="9929">
                  <c:v>37.362000000000002</c:v>
                </c:pt>
                <c:pt idx="9930">
                  <c:v>39.280999999999999</c:v>
                </c:pt>
                <c:pt idx="9931">
                  <c:v>32.845999999999997</c:v>
                </c:pt>
                <c:pt idx="9932">
                  <c:v>45.125999999999998</c:v>
                </c:pt>
                <c:pt idx="9933">
                  <c:v>36.165999999999997</c:v>
                </c:pt>
                <c:pt idx="9934">
                  <c:v>34.28</c:v>
                </c:pt>
                <c:pt idx="9935">
                  <c:v>39.600999999999999</c:v>
                </c:pt>
                <c:pt idx="9936">
                  <c:v>39.826000000000001</c:v>
                </c:pt>
                <c:pt idx="9937">
                  <c:v>38.64</c:v>
                </c:pt>
                <c:pt idx="9938">
                  <c:v>34.167000000000002</c:v>
                </c:pt>
                <c:pt idx="9939">
                  <c:v>43.012</c:v>
                </c:pt>
                <c:pt idx="9940">
                  <c:v>23.434999999999999</c:v>
                </c:pt>
                <c:pt idx="9941">
                  <c:v>35.088000000000001</c:v>
                </c:pt>
                <c:pt idx="9942">
                  <c:v>37.091999999999999</c:v>
                </c:pt>
                <c:pt idx="9943">
                  <c:v>29.166</c:v>
                </c:pt>
                <c:pt idx="9944">
                  <c:v>39.74</c:v>
                </c:pt>
                <c:pt idx="9945">
                  <c:v>36.499000000000002</c:v>
                </c:pt>
                <c:pt idx="9946">
                  <c:v>36.81</c:v>
                </c:pt>
                <c:pt idx="9947">
                  <c:v>31.556000000000001</c:v>
                </c:pt>
                <c:pt idx="9948">
                  <c:v>45.334000000000003</c:v>
                </c:pt>
                <c:pt idx="9949">
                  <c:v>39.780999999999999</c:v>
                </c:pt>
                <c:pt idx="9950">
                  <c:v>43.917999999999999</c:v>
                </c:pt>
                <c:pt idx="9951">
                  <c:v>38.481999999999999</c:v>
                </c:pt>
                <c:pt idx="9952">
                  <c:v>33.393999999999998</c:v>
                </c:pt>
                <c:pt idx="9953">
                  <c:v>37.435000000000002</c:v>
                </c:pt>
                <c:pt idx="9954">
                  <c:v>37.713999999999999</c:v>
                </c:pt>
                <c:pt idx="9955">
                  <c:v>36.594000000000001</c:v>
                </c:pt>
                <c:pt idx="9956">
                  <c:v>27.212</c:v>
                </c:pt>
                <c:pt idx="9957">
                  <c:v>35.625999999999998</c:v>
                </c:pt>
                <c:pt idx="9958">
                  <c:v>37.353999999999999</c:v>
                </c:pt>
                <c:pt idx="9959">
                  <c:v>37.444000000000003</c:v>
                </c:pt>
                <c:pt idx="9960">
                  <c:v>33.953000000000003</c:v>
                </c:pt>
                <c:pt idx="9961">
                  <c:v>33.128999999999998</c:v>
                </c:pt>
                <c:pt idx="9962">
                  <c:v>30.466000000000001</c:v>
                </c:pt>
                <c:pt idx="9963">
                  <c:v>39.438000000000002</c:v>
                </c:pt>
                <c:pt idx="9964">
                  <c:v>45.146000000000001</c:v>
                </c:pt>
                <c:pt idx="9965">
                  <c:v>36.572000000000003</c:v>
                </c:pt>
                <c:pt idx="9966">
                  <c:v>33.521999999999998</c:v>
                </c:pt>
                <c:pt idx="9967">
                  <c:v>37.262999999999998</c:v>
                </c:pt>
                <c:pt idx="9968">
                  <c:v>36.747999999999998</c:v>
                </c:pt>
                <c:pt idx="9969">
                  <c:v>24.507000000000001</c:v>
                </c:pt>
                <c:pt idx="9970">
                  <c:v>36.54</c:v>
                </c:pt>
                <c:pt idx="9971">
                  <c:v>26.841999999999999</c:v>
                </c:pt>
                <c:pt idx="9972">
                  <c:v>33.073999999999998</c:v>
                </c:pt>
                <c:pt idx="9973">
                  <c:v>40.779000000000003</c:v>
                </c:pt>
                <c:pt idx="9974">
                  <c:v>38.244999999999997</c:v>
                </c:pt>
                <c:pt idx="9975">
                  <c:v>39.987000000000002</c:v>
                </c:pt>
                <c:pt idx="9976">
                  <c:v>30.971</c:v>
                </c:pt>
                <c:pt idx="9977">
                  <c:v>38.017000000000003</c:v>
                </c:pt>
                <c:pt idx="9978">
                  <c:v>39.459000000000003</c:v>
                </c:pt>
                <c:pt idx="9979">
                  <c:v>42.055999999999997</c:v>
                </c:pt>
                <c:pt idx="9980">
                  <c:v>37.999000000000002</c:v>
                </c:pt>
                <c:pt idx="9981">
                  <c:v>39.826000000000001</c:v>
                </c:pt>
                <c:pt idx="9982">
                  <c:v>37.341999999999999</c:v>
                </c:pt>
                <c:pt idx="9983">
                  <c:v>38.280999999999999</c:v>
                </c:pt>
                <c:pt idx="9984">
                  <c:v>32.054000000000002</c:v>
                </c:pt>
                <c:pt idx="9985">
                  <c:v>40.92</c:v>
                </c:pt>
                <c:pt idx="9986">
                  <c:v>28.350999999999999</c:v>
                </c:pt>
                <c:pt idx="9987">
                  <c:v>26.988</c:v>
                </c:pt>
                <c:pt idx="9988">
                  <c:v>28.567</c:v>
                </c:pt>
                <c:pt idx="9989">
                  <c:v>35.938000000000002</c:v>
                </c:pt>
                <c:pt idx="9990">
                  <c:v>31.536000000000001</c:v>
                </c:pt>
                <c:pt idx="9991">
                  <c:v>38.536999999999999</c:v>
                </c:pt>
                <c:pt idx="9992">
                  <c:v>34.642000000000003</c:v>
                </c:pt>
                <c:pt idx="9993">
                  <c:v>36.856999999999999</c:v>
                </c:pt>
                <c:pt idx="9994">
                  <c:v>42.475000000000001</c:v>
                </c:pt>
                <c:pt idx="9995">
                  <c:v>28.452999999999999</c:v>
                </c:pt>
                <c:pt idx="9996">
                  <c:v>31.736999999999998</c:v>
                </c:pt>
                <c:pt idx="9997">
                  <c:v>38.564999999999998</c:v>
                </c:pt>
                <c:pt idx="9998">
                  <c:v>34.463000000000001</c:v>
                </c:pt>
                <c:pt idx="9999">
                  <c:v>37.237000000000002</c:v>
                </c:pt>
                <c:pt idx="10000">
                  <c:v>31.356999999999999</c:v>
                </c:pt>
                <c:pt idx="10001">
                  <c:v>35.57</c:v>
                </c:pt>
                <c:pt idx="10002">
                  <c:v>32.250999999999998</c:v>
                </c:pt>
                <c:pt idx="10003">
                  <c:v>33.578000000000003</c:v>
                </c:pt>
                <c:pt idx="10004">
                  <c:v>31.672000000000001</c:v>
                </c:pt>
                <c:pt idx="10005">
                  <c:v>28.145</c:v>
                </c:pt>
                <c:pt idx="10006">
                  <c:v>33.923999999999999</c:v>
                </c:pt>
                <c:pt idx="10007">
                  <c:v>39.881999999999998</c:v>
                </c:pt>
                <c:pt idx="10008">
                  <c:v>33.905999999999999</c:v>
                </c:pt>
                <c:pt idx="10009">
                  <c:v>29.86</c:v>
                </c:pt>
                <c:pt idx="10010">
                  <c:v>30.73</c:v>
                </c:pt>
                <c:pt idx="10011">
                  <c:v>33.994999999999997</c:v>
                </c:pt>
                <c:pt idx="10012">
                  <c:v>30.991</c:v>
                </c:pt>
                <c:pt idx="10013">
                  <c:v>35.484999999999999</c:v>
                </c:pt>
                <c:pt idx="10014">
                  <c:v>38.710999999999999</c:v>
                </c:pt>
                <c:pt idx="10015">
                  <c:v>24.959</c:v>
                </c:pt>
                <c:pt idx="10016">
                  <c:v>33.387999999999998</c:v>
                </c:pt>
                <c:pt idx="10017">
                  <c:v>32.064</c:v>
                </c:pt>
                <c:pt idx="10018">
                  <c:v>34.17</c:v>
                </c:pt>
                <c:pt idx="10019">
                  <c:v>29.19</c:v>
                </c:pt>
                <c:pt idx="10020">
                  <c:v>33.341999999999999</c:v>
                </c:pt>
                <c:pt idx="10021">
                  <c:v>33.316000000000003</c:v>
                </c:pt>
                <c:pt idx="10022">
                  <c:v>42.191000000000003</c:v>
                </c:pt>
                <c:pt idx="10023">
                  <c:v>29.577999999999999</c:v>
                </c:pt>
                <c:pt idx="10024">
                  <c:v>29.596</c:v>
                </c:pt>
                <c:pt idx="10025">
                  <c:v>26.437999999999999</c:v>
                </c:pt>
                <c:pt idx="10026">
                  <c:v>29.574999999999999</c:v>
                </c:pt>
                <c:pt idx="10027">
                  <c:v>44.137999999999998</c:v>
                </c:pt>
                <c:pt idx="10028">
                  <c:v>31.677</c:v>
                </c:pt>
                <c:pt idx="10029">
                  <c:v>44.305999999999997</c:v>
                </c:pt>
                <c:pt idx="10030">
                  <c:v>29.613</c:v>
                </c:pt>
                <c:pt idx="10031">
                  <c:v>32.89</c:v>
                </c:pt>
                <c:pt idx="10032">
                  <c:v>43.124000000000002</c:v>
                </c:pt>
                <c:pt idx="10033">
                  <c:v>31.379000000000001</c:v>
                </c:pt>
                <c:pt idx="10034">
                  <c:v>36.807000000000002</c:v>
                </c:pt>
                <c:pt idx="10035">
                  <c:v>32.863</c:v>
                </c:pt>
                <c:pt idx="10036">
                  <c:v>45.207999999999998</c:v>
                </c:pt>
                <c:pt idx="10037">
                  <c:v>36.404000000000003</c:v>
                </c:pt>
                <c:pt idx="10038">
                  <c:v>38.563000000000002</c:v>
                </c:pt>
                <c:pt idx="10039">
                  <c:v>28.646000000000001</c:v>
                </c:pt>
                <c:pt idx="10040">
                  <c:v>42.918999999999997</c:v>
                </c:pt>
                <c:pt idx="10041">
                  <c:v>38.390999999999998</c:v>
                </c:pt>
                <c:pt idx="10042">
                  <c:v>33.863</c:v>
                </c:pt>
                <c:pt idx="10043">
                  <c:v>36.72</c:v>
                </c:pt>
                <c:pt idx="10044">
                  <c:v>27.86</c:v>
                </c:pt>
                <c:pt idx="10045">
                  <c:v>39.935000000000002</c:v>
                </c:pt>
                <c:pt idx="10046">
                  <c:v>44.683</c:v>
                </c:pt>
                <c:pt idx="10047">
                  <c:v>30.789000000000001</c:v>
                </c:pt>
                <c:pt idx="10048">
                  <c:v>35.966000000000001</c:v>
                </c:pt>
                <c:pt idx="10049">
                  <c:v>40.499000000000002</c:v>
                </c:pt>
                <c:pt idx="10050">
                  <c:v>32.040999999999997</c:v>
                </c:pt>
                <c:pt idx="10051">
                  <c:v>28.207000000000001</c:v>
                </c:pt>
                <c:pt idx="10052">
                  <c:v>38.08</c:v>
                </c:pt>
                <c:pt idx="10053">
                  <c:v>43.442999999999998</c:v>
                </c:pt>
                <c:pt idx="10054">
                  <c:v>45.405999999999999</c:v>
                </c:pt>
                <c:pt idx="10055">
                  <c:v>30.004999999999999</c:v>
                </c:pt>
                <c:pt idx="10056">
                  <c:v>33.475000000000001</c:v>
                </c:pt>
                <c:pt idx="10057">
                  <c:v>35.003999999999998</c:v>
                </c:pt>
                <c:pt idx="10058">
                  <c:v>27.553000000000001</c:v>
                </c:pt>
                <c:pt idx="10059">
                  <c:v>27.404</c:v>
                </c:pt>
                <c:pt idx="10060">
                  <c:v>33.284999999999997</c:v>
                </c:pt>
                <c:pt idx="10061">
                  <c:v>26.786999999999999</c:v>
                </c:pt>
                <c:pt idx="10062">
                  <c:v>47.718000000000004</c:v>
                </c:pt>
                <c:pt idx="10063">
                  <c:v>46.363999999999997</c:v>
                </c:pt>
                <c:pt idx="10064">
                  <c:v>30.997</c:v>
                </c:pt>
                <c:pt idx="10065">
                  <c:v>35.43</c:v>
                </c:pt>
                <c:pt idx="10066">
                  <c:v>43.9</c:v>
                </c:pt>
                <c:pt idx="10067">
                  <c:v>31.436</c:v>
                </c:pt>
                <c:pt idx="10068">
                  <c:v>30.218</c:v>
                </c:pt>
                <c:pt idx="10069">
                  <c:v>36.692999999999998</c:v>
                </c:pt>
                <c:pt idx="10070">
                  <c:v>42.057000000000002</c:v>
                </c:pt>
                <c:pt idx="10071">
                  <c:v>32.4</c:v>
                </c:pt>
                <c:pt idx="10072">
                  <c:v>39.817999999999998</c:v>
                </c:pt>
                <c:pt idx="10073">
                  <c:v>35.307000000000002</c:v>
                </c:pt>
                <c:pt idx="10074">
                  <c:v>41.261000000000003</c:v>
                </c:pt>
                <c:pt idx="10075">
                  <c:v>32.692</c:v>
                </c:pt>
                <c:pt idx="10076">
                  <c:v>44.86</c:v>
                </c:pt>
                <c:pt idx="10077">
                  <c:v>33.588000000000001</c:v>
                </c:pt>
                <c:pt idx="10078">
                  <c:v>25.555</c:v>
                </c:pt>
                <c:pt idx="10079">
                  <c:v>25.984000000000002</c:v>
                </c:pt>
                <c:pt idx="10080">
                  <c:v>34.756999999999998</c:v>
                </c:pt>
                <c:pt idx="10081">
                  <c:v>32.911999999999999</c:v>
                </c:pt>
                <c:pt idx="10082">
                  <c:v>38.622999999999998</c:v>
                </c:pt>
                <c:pt idx="10083">
                  <c:v>37.276000000000003</c:v>
                </c:pt>
                <c:pt idx="10084">
                  <c:v>34.731999999999999</c:v>
                </c:pt>
                <c:pt idx="10085">
                  <c:v>27.988</c:v>
                </c:pt>
                <c:pt idx="10086">
                  <c:v>40.238</c:v>
                </c:pt>
                <c:pt idx="10087">
                  <c:v>31.114000000000001</c:v>
                </c:pt>
                <c:pt idx="10088">
                  <c:v>37.252000000000002</c:v>
                </c:pt>
                <c:pt idx="10089">
                  <c:v>29.69</c:v>
                </c:pt>
                <c:pt idx="10090">
                  <c:v>36.567999999999998</c:v>
                </c:pt>
                <c:pt idx="10091">
                  <c:v>30.439</c:v>
                </c:pt>
                <c:pt idx="10092">
                  <c:v>38.49</c:v>
                </c:pt>
                <c:pt idx="10093">
                  <c:v>36.862000000000002</c:v>
                </c:pt>
                <c:pt idx="10094">
                  <c:v>44.902000000000001</c:v>
                </c:pt>
                <c:pt idx="10095">
                  <c:v>45.637</c:v>
                </c:pt>
                <c:pt idx="10096">
                  <c:v>40.597000000000001</c:v>
                </c:pt>
                <c:pt idx="10097">
                  <c:v>30.402000000000001</c:v>
                </c:pt>
                <c:pt idx="10098">
                  <c:v>32.944000000000003</c:v>
                </c:pt>
                <c:pt idx="10099">
                  <c:v>27.635000000000002</c:v>
                </c:pt>
                <c:pt idx="10100">
                  <c:v>30.300999999999998</c:v>
                </c:pt>
                <c:pt idx="10101">
                  <c:v>34.29</c:v>
                </c:pt>
                <c:pt idx="10102">
                  <c:v>38.343000000000004</c:v>
                </c:pt>
                <c:pt idx="10103">
                  <c:v>35.064</c:v>
                </c:pt>
                <c:pt idx="10104">
                  <c:v>34.488999999999997</c:v>
                </c:pt>
                <c:pt idx="10105">
                  <c:v>43.534999999999997</c:v>
                </c:pt>
                <c:pt idx="10106">
                  <c:v>32.624000000000002</c:v>
                </c:pt>
                <c:pt idx="10107">
                  <c:v>37.853999999999999</c:v>
                </c:pt>
                <c:pt idx="10108">
                  <c:v>38.985999999999997</c:v>
                </c:pt>
                <c:pt idx="10109">
                  <c:v>36.892000000000003</c:v>
                </c:pt>
                <c:pt idx="10110">
                  <c:v>34.753999999999998</c:v>
                </c:pt>
                <c:pt idx="10111">
                  <c:v>32.161000000000001</c:v>
                </c:pt>
                <c:pt idx="10112">
                  <c:v>33.878</c:v>
                </c:pt>
                <c:pt idx="10113">
                  <c:v>27.997</c:v>
                </c:pt>
                <c:pt idx="10114">
                  <c:v>40.372</c:v>
                </c:pt>
                <c:pt idx="10115">
                  <c:v>43.557000000000002</c:v>
                </c:pt>
                <c:pt idx="10116">
                  <c:v>35.975999999999999</c:v>
                </c:pt>
                <c:pt idx="10117">
                  <c:v>36.840000000000003</c:v>
                </c:pt>
                <c:pt idx="10118">
                  <c:v>35.71</c:v>
                </c:pt>
                <c:pt idx="10119">
                  <c:v>31.89</c:v>
                </c:pt>
                <c:pt idx="10120">
                  <c:v>35.183999999999997</c:v>
                </c:pt>
                <c:pt idx="10121">
                  <c:v>39.652999999999999</c:v>
                </c:pt>
                <c:pt idx="10122">
                  <c:v>38.587000000000003</c:v>
                </c:pt>
                <c:pt idx="10123">
                  <c:v>31.364000000000001</c:v>
                </c:pt>
                <c:pt idx="10124">
                  <c:v>39.985999999999997</c:v>
                </c:pt>
                <c:pt idx="10125">
                  <c:v>36.722999999999999</c:v>
                </c:pt>
                <c:pt idx="10126">
                  <c:v>31.347000000000001</c:v>
                </c:pt>
                <c:pt idx="10127">
                  <c:v>35.555999999999997</c:v>
                </c:pt>
                <c:pt idx="10128">
                  <c:v>32.674999999999997</c:v>
                </c:pt>
                <c:pt idx="10129">
                  <c:v>35.24</c:v>
                </c:pt>
                <c:pt idx="10130">
                  <c:v>39.953000000000003</c:v>
                </c:pt>
                <c:pt idx="10131">
                  <c:v>28.748999999999999</c:v>
                </c:pt>
                <c:pt idx="10132">
                  <c:v>39.991999999999997</c:v>
                </c:pt>
                <c:pt idx="10133">
                  <c:v>42.034999999999997</c:v>
                </c:pt>
                <c:pt idx="10134">
                  <c:v>32.398000000000003</c:v>
                </c:pt>
                <c:pt idx="10135">
                  <c:v>33.033999999999999</c:v>
                </c:pt>
                <c:pt idx="10136">
                  <c:v>42.23</c:v>
                </c:pt>
                <c:pt idx="10137">
                  <c:v>28.696999999999999</c:v>
                </c:pt>
                <c:pt idx="10138">
                  <c:v>35.646000000000001</c:v>
                </c:pt>
                <c:pt idx="10139">
                  <c:v>36.598999999999997</c:v>
                </c:pt>
                <c:pt idx="10140">
                  <c:v>36.628</c:v>
                </c:pt>
                <c:pt idx="10141">
                  <c:v>35.545000000000002</c:v>
                </c:pt>
                <c:pt idx="10142">
                  <c:v>38.148000000000003</c:v>
                </c:pt>
                <c:pt idx="10143">
                  <c:v>40.4</c:v>
                </c:pt>
                <c:pt idx="10144">
                  <c:v>34.612000000000002</c:v>
                </c:pt>
                <c:pt idx="10145">
                  <c:v>40.792000000000002</c:v>
                </c:pt>
                <c:pt idx="10146">
                  <c:v>42.572000000000003</c:v>
                </c:pt>
                <c:pt idx="10147">
                  <c:v>34.203000000000003</c:v>
                </c:pt>
                <c:pt idx="10148">
                  <c:v>30.238</c:v>
                </c:pt>
                <c:pt idx="10149">
                  <c:v>35.960999999999999</c:v>
                </c:pt>
                <c:pt idx="10150">
                  <c:v>33.551000000000002</c:v>
                </c:pt>
                <c:pt idx="10151">
                  <c:v>39.963000000000001</c:v>
                </c:pt>
                <c:pt idx="10152">
                  <c:v>32.837000000000003</c:v>
                </c:pt>
                <c:pt idx="10153">
                  <c:v>39.393000000000001</c:v>
                </c:pt>
                <c:pt idx="10154">
                  <c:v>37.923999999999999</c:v>
                </c:pt>
                <c:pt idx="10155">
                  <c:v>34.466000000000001</c:v>
                </c:pt>
                <c:pt idx="10156">
                  <c:v>34.186</c:v>
                </c:pt>
                <c:pt idx="10157">
                  <c:v>38.593000000000004</c:v>
                </c:pt>
                <c:pt idx="10158">
                  <c:v>33.130000000000003</c:v>
                </c:pt>
                <c:pt idx="10159">
                  <c:v>29.472000000000001</c:v>
                </c:pt>
                <c:pt idx="10160">
                  <c:v>33.886000000000003</c:v>
                </c:pt>
                <c:pt idx="10161">
                  <c:v>34.283999999999999</c:v>
                </c:pt>
                <c:pt idx="10162">
                  <c:v>41.109000000000002</c:v>
                </c:pt>
                <c:pt idx="10163">
                  <c:v>37.938000000000002</c:v>
                </c:pt>
                <c:pt idx="10164">
                  <c:v>33.723999999999997</c:v>
                </c:pt>
                <c:pt idx="10165">
                  <c:v>32.347000000000001</c:v>
                </c:pt>
                <c:pt idx="10166">
                  <c:v>32.128</c:v>
                </c:pt>
                <c:pt idx="10167">
                  <c:v>31.678999999999998</c:v>
                </c:pt>
                <c:pt idx="10168">
                  <c:v>36.039000000000001</c:v>
                </c:pt>
                <c:pt idx="10169">
                  <c:v>36.722999999999999</c:v>
                </c:pt>
                <c:pt idx="10170">
                  <c:v>38.835000000000001</c:v>
                </c:pt>
                <c:pt idx="10171">
                  <c:v>34.851999999999997</c:v>
                </c:pt>
                <c:pt idx="10172">
                  <c:v>37.49</c:v>
                </c:pt>
                <c:pt idx="10173">
                  <c:v>31.167999999999999</c:v>
                </c:pt>
                <c:pt idx="10174">
                  <c:v>39.642000000000003</c:v>
                </c:pt>
                <c:pt idx="10175">
                  <c:v>26.113</c:v>
                </c:pt>
                <c:pt idx="10176">
                  <c:v>40.363</c:v>
                </c:pt>
                <c:pt idx="10177">
                  <c:v>37.290999999999997</c:v>
                </c:pt>
                <c:pt idx="10178">
                  <c:v>22.23</c:v>
                </c:pt>
                <c:pt idx="10179">
                  <c:v>31.413</c:v>
                </c:pt>
                <c:pt idx="10180">
                  <c:v>37.680999999999997</c:v>
                </c:pt>
                <c:pt idx="10181">
                  <c:v>33.965000000000003</c:v>
                </c:pt>
                <c:pt idx="10182">
                  <c:v>31.707000000000001</c:v>
                </c:pt>
                <c:pt idx="10183">
                  <c:v>28.346</c:v>
                </c:pt>
                <c:pt idx="10184">
                  <c:v>27.696000000000002</c:v>
                </c:pt>
                <c:pt idx="10185">
                  <c:v>37.536000000000001</c:v>
                </c:pt>
                <c:pt idx="10186">
                  <c:v>30.678000000000001</c:v>
                </c:pt>
                <c:pt idx="10187">
                  <c:v>38.847000000000001</c:v>
                </c:pt>
                <c:pt idx="10188">
                  <c:v>35.290999999999997</c:v>
                </c:pt>
                <c:pt idx="10189">
                  <c:v>47.35</c:v>
                </c:pt>
                <c:pt idx="10190">
                  <c:v>24.024000000000001</c:v>
                </c:pt>
                <c:pt idx="10191">
                  <c:v>35.113999999999997</c:v>
                </c:pt>
                <c:pt idx="10192">
                  <c:v>36.97</c:v>
                </c:pt>
                <c:pt idx="10193">
                  <c:v>30.788</c:v>
                </c:pt>
                <c:pt idx="10194">
                  <c:v>29.405000000000001</c:v>
                </c:pt>
                <c:pt idx="10195">
                  <c:v>41.789000000000001</c:v>
                </c:pt>
                <c:pt idx="10196">
                  <c:v>36.136000000000003</c:v>
                </c:pt>
                <c:pt idx="10197">
                  <c:v>36.697000000000003</c:v>
                </c:pt>
                <c:pt idx="10198">
                  <c:v>31.603999999999999</c:v>
                </c:pt>
                <c:pt idx="10199">
                  <c:v>37.869999999999997</c:v>
                </c:pt>
                <c:pt idx="10200">
                  <c:v>29.943999999999999</c:v>
                </c:pt>
                <c:pt idx="10201">
                  <c:v>31.13</c:v>
                </c:pt>
                <c:pt idx="10202">
                  <c:v>36.895000000000003</c:v>
                </c:pt>
                <c:pt idx="10203">
                  <c:v>29.882999999999999</c:v>
                </c:pt>
                <c:pt idx="10204">
                  <c:v>33.912999999999997</c:v>
                </c:pt>
                <c:pt idx="10205">
                  <c:v>41.482999999999997</c:v>
                </c:pt>
                <c:pt idx="10206">
                  <c:v>30.891999999999999</c:v>
                </c:pt>
                <c:pt idx="10207">
                  <c:v>41.36</c:v>
                </c:pt>
                <c:pt idx="10208">
                  <c:v>37.944000000000003</c:v>
                </c:pt>
                <c:pt idx="10209">
                  <c:v>33.14</c:v>
                </c:pt>
                <c:pt idx="10210">
                  <c:v>37.484999999999999</c:v>
                </c:pt>
                <c:pt idx="10211">
                  <c:v>30.625</c:v>
                </c:pt>
                <c:pt idx="10212">
                  <c:v>31.908999999999999</c:v>
                </c:pt>
                <c:pt idx="10213">
                  <c:v>29.92</c:v>
                </c:pt>
                <c:pt idx="10214">
                  <c:v>42.311</c:v>
                </c:pt>
                <c:pt idx="10215">
                  <c:v>36.11</c:v>
                </c:pt>
                <c:pt idx="10216">
                  <c:v>40.49</c:v>
                </c:pt>
                <c:pt idx="10217">
                  <c:v>34.905999999999999</c:v>
                </c:pt>
                <c:pt idx="10218">
                  <c:v>36.363</c:v>
                </c:pt>
                <c:pt idx="10219">
                  <c:v>48.319000000000003</c:v>
                </c:pt>
                <c:pt idx="10220">
                  <c:v>36.340000000000003</c:v>
                </c:pt>
                <c:pt idx="10221">
                  <c:v>33.789000000000001</c:v>
                </c:pt>
                <c:pt idx="10222">
                  <c:v>42.012999999999998</c:v>
                </c:pt>
                <c:pt idx="10223">
                  <c:v>35.972999999999999</c:v>
                </c:pt>
                <c:pt idx="10224">
                  <c:v>32.167999999999999</c:v>
                </c:pt>
                <c:pt idx="10225">
                  <c:v>40.093000000000004</c:v>
                </c:pt>
                <c:pt idx="10226">
                  <c:v>42.252000000000002</c:v>
                </c:pt>
                <c:pt idx="10227">
                  <c:v>37.259</c:v>
                </c:pt>
                <c:pt idx="10228">
                  <c:v>32.585000000000001</c:v>
                </c:pt>
                <c:pt idx="10229">
                  <c:v>35.65</c:v>
                </c:pt>
                <c:pt idx="10230">
                  <c:v>31</c:v>
                </c:pt>
                <c:pt idx="10231">
                  <c:v>29.501999999999999</c:v>
                </c:pt>
                <c:pt idx="10232">
                  <c:v>35.450000000000003</c:v>
                </c:pt>
                <c:pt idx="10233">
                  <c:v>31.132999999999999</c:v>
                </c:pt>
                <c:pt idx="10234">
                  <c:v>52.249000000000002</c:v>
                </c:pt>
                <c:pt idx="10235">
                  <c:v>43.716999999999999</c:v>
                </c:pt>
                <c:pt idx="10236">
                  <c:v>38.216000000000001</c:v>
                </c:pt>
                <c:pt idx="10237">
                  <c:v>37.536000000000001</c:v>
                </c:pt>
                <c:pt idx="10238">
                  <c:v>36.658999999999999</c:v>
                </c:pt>
                <c:pt idx="10239">
                  <c:v>41.258000000000003</c:v>
                </c:pt>
                <c:pt idx="10240">
                  <c:v>51.350999999999999</c:v>
                </c:pt>
                <c:pt idx="10241">
                  <c:v>39.802</c:v>
                </c:pt>
                <c:pt idx="10242">
                  <c:v>38.948999999999998</c:v>
                </c:pt>
                <c:pt idx="10243">
                  <c:v>35.234999999999999</c:v>
                </c:pt>
                <c:pt idx="10244">
                  <c:v>29.062999999999999</c:v>
                </c:pt>
                <c:pt idx="10245">
                  <c:v>36.755000000000003</c:v>
                </c:pt>
                <c:pt idx="10246">
                  <c:v>36.963999999999999</c:v>
                </c:pt>
                <c:pt idx="10247">
                  <c:v>30.774000000000001</c:v>
                </c:pt>
                <c:pt idx="10248">
                  <c:v>34.378999999999998</c:v>
                </c:pt>
                <c:pt idx="10249">
                  <c:v>43.215000000000003</c:v>
                </c:pt>
                <c:pt idx="10250">
                  <c:v>34.164999999999999</c:v>
                </c:pt>
                <c:pt idx="10251">
                  <c:v>32.959000000000003</c:v>
                </c:pt>
                <c:pt idx="10252">
                  <c:v>31.52</c:v>
                </c:pt>
                <c:pt idx="10253">
                  <c:v>33.555</c:v>
                </c:pt>
                <c:pt idx="10254">
                  <c:v>32.206000000000003</c:v>
                </c:pt>
                <c:pt idx="10255">
                  <c:v>43.042000000000002</c:v>
                </c:pt>
                <c:pt idx="10256">
                  <c:v>37.588999999999999</c:v>
                </c:pt>
                <c:pt idx="10257">
                  <c:v>35.841999999999999</c:v>
                </c:pt>
                <c:pt idx="10258">
                  <c:v>33.837000000000003</c:v>
                </c:pt>
                <c:pt idx="10259">
                  <c:v>30.298999999999999</c:v>
                </c:pt>
                <c:pt idx="10260">
                  <c:v>41.313000000000002</c:v>
                </c:pt>
                <c:pt idx="10261">
                  <c:v>37.662999999999997</c:v>
                </c:pt>
                <c:pt idx="10262">
                  <c:v>35.356999999999999</c:v>
                </c:pt>
                <c:pt idx="10263">
                  <c:v>31.718</c:v>
                </c:pt>
                <c:pt idx="10264">
                  <c:v>35.094000000000001</c:v>
                </c:pt>
                <c:pt idx="10265">
                  <c:v>37.256999999999998</c:v>
                </c:pt>
                <c:pt idx="10266">
                  <c:v>34.274000000000001</c:v>
                </c:pt>
                <c:pt idx="10267">
                  <c:v>36.146999999999998</c:v>
                </c:pt>
                <c:pt idx="10268">
                  <c:v>43.26</c:v>
                </c:pt>
                <c:pt idx="10269">
                  <c:v>32.024000000000001</c:v>
                </c:pt>
                <c:pt idx="10270">
                  <c:v>31.623999999999999</c:v>
                </c:pt>
                <c:pt idx="10271">
                  <c:v>37.927999999999997</c:v>
                </c:pt>
                <c:pt idx="10272">
                  <c:v>35.436999999999998</c:v>
                </c:pt>
                <c:pt idx="10273">
                  <c:v>28.152000000000001</c:v>
                </c:pt>
                <c:pt idx="10274">
                  <c:v>37.752000000000002</c:v>
                </c:pt>
                <c:pt idx="10275">
                  <c:v>27.585000000000001</c:v>
                </c:pt>
                <c:pt idx="10276">
                  <c:v>35.36</c:v>
                </c:pt>
                <c:pt idx="10277">
                  <c:v>33.012999999999998</c:v>
                </c:pt>
                <c:pt idx="10278">
                  <c:v>32.71</c:v>
                </c:pt>
                <c:pt idx="10279">
                  <c:v>31.745000000000001</c:v>
                </c:pt>
                <c:pt idx="10280">
                  <c:v>29.699000000000002</c:v>
                </c:pt>
                <c:pt idx="10281">
                  <c:v>31.920999999999999</c:v>
                </c:pt>
                <c:pt idx="10282">
                  <c:v>37.034999999999997</c:v>
                </c:pt>
                <c:pt idx="10283">
                  <c:v>38.298000000000002</c:v>
                </c:pt>
                <c:pt idx="10284">
                  <c:v>33.962000000000003</c:v>
                </c:pt>
                <c:pt idx="10285">
                  <c:v>38.039000000000001</c:v>
                </c:pt>
                <c:pt idx="10286">
                  <c:v>33.524000000000001</c:v>
                </c:pt>
                <c:pt idx="10287">
                  <c:v>35.133000000000003</c:v>
                </c:pt>
                <c:pt idx="10288">
                  <c:v>36.408999999999999</c:v>
                </c:pt>
                <c:pt idx="10289">
                  <c:v>34.518999999999998</c:v>
                </c:pt>
                <c:pt idx="10290">
                  <c:v>33.107999999999997</c:v>
                </c:pt>
                <c:pt idx="10291">
                  <c:v>34.908999999999999</c:v>
                </c:pt>
                <c:pt idx="10292">
                  <c:v>33.244999999999997</c:v>
                </c:pt>
                <c:pt idx="10293">
                  <c:v>31.332999999999998</c:v>
                </c:pt>
                <c:pt idx="10294">
                  <c:v>36.03</c:v>
                </c:pt>
                <c:pt idx="10295">
                  <c:v>38.962000000000003</c:v>
                </c:pt>
                <c:pt idx="10296">
                  <c:v>31.42</c:v>
                </c:pt>
                <c:pt idx="10297">
                  <c:v>37.341999999999999</c:v>
                </c:pt>
                <c:pt idx="10298">
                  <c:v>25.611999999999998</c:v>
                </c:pt>
                <c:pt idx="10299">
                  <c:v>35.088999999999999</c:v>
                </c:pt>
                <c:pt idx="10300">
                  <c:v>29.023</c:v>
                </c:pt>
                <c:pt idx="10301">
                  <c:v>28.571000000000002</c:v>
                </c:pt>
                <c:pt idx="10302">
                  <c:v>31.356999999999999</c:v>
                </c:pt>
                <c:pt idx="10303">
                  <c:v>29.292000000000002</c:v>
                </c:pt>
                <c:pt idx="10304">
                  <c:v>29.856999999999999</c:v>
                </c:pt>
                <c:pt idx="10305">
                  <c:v>35.228999999999999</c:v>
                </c:pt>
                <c:pt idx="10306">
                  <c:v>33.273000000000003</c:v>
                </c:pt>
                <c:pt idx="10307">
                  <c:v>40.466999999999999</c:v>
                </c:pt>
                <c:pt idx="10308">
                  <c:v>34.779000000000003</c:v>
                </c:pt>
                <c:pt idx="10309">
                  <c:v>34.100999999999999</c:v>
                </c:pt>
                <c:pt idx="10310">
                  <c:v>31.576000000000001</c:v>
                </c:pt>
                <c:pt idx="10311">
                  <c:v>33.985999999999997</c:v>
                </c:pt>
                <c:pt idx="10312">
                  <c:v>45.692999999999998</c:v>
                </c:pt>
                <c:pt idx="10313">
                  <c:v>45.783000000000001</c:v>
                </c:pt>
                <c:pt idx="10314">
                  <c:v>31.972000000000001</c:v>
                </c:pt>
                <c:pt idx="10315">
                  <c:v>36.423999999999999</c:v>
                </c:pt>
                <c:pt idx="10316">
                  <c:v>32.802</c:v>
                </c:pt>
                <c:pt idx="10317">
                  <c:v>30.244</c:v>
                </c:pt>
                <c:pt idx="10318">
                  <c:v>38.540999999999997</c:v>
                </c:pt>
                <c:pt idx="10319">
                  <c:v>37.552</c:v>
                </c:pt>
                <c:pt idx="10320">
                  <c:v>28.661999999999999</c:v>
                </c:pt>
                <c:pt idx="10321">
                  <c:v>38.914000000000001</c:v>
                </c:pt>
                <c:pt idx="10322">
                  <c:v>30.024999999999999</c:v>
                </c:pt>
                <c:pt idx="10323">
                  <c:v>36.987000000000002</c:v>
                </c:pt>
                <c:pt idx="10324">
                  <c:v>30.297000000000001</c:v>
                </c:pt>
                <c:pt idx="10325">
                  <c:v>38.302</c:v>
                </c:pt>
                <c:pt idx="10326">
                  <c:v>29.285</c:v>
                </c:pt>
                <c:pt idx="10327">
                  <c:v>35.841999999999999</c:v>
                </c:pt>
                <c:pt idx="10328">
                  <c:v>31.032</c:v>
                </c:pt>
                <c:pt idx="10329">
                  <c:v>35.875</c:v>
                </c:pt>
                <c:pt idx="10330">
                  <c:v>27.951000000000001</c:v>
                </c:pt>
                <c:pt idx="10331">
                  <c:v>33.706000000000003</c:v>
                </c:pt>
                <c:pt idx="10332">
                  <c:v>38.317</c:v>
                </c:pt>
                <c:pt idx="10333">
                  <c:v>31.852</c:v>
                </c:pt>
                <c:pt idx="10334">
                  <c:v>37.972999999999999</c:v>
                </c:pt>
                <c:pt idx="10335">
                  <c:v>26.207000000000001</c:v>
                </c:pt>
                <c:pt idx="10336">
                  <c:v>32.652999999999999</c:v>
                </c:pt>
                <c:pt idx="10337">
                  <c:v>38.893000000000001</c:v>
                </c:pt>
                <c:pt idx="10338">
                  <c:v>29.350999999999999</c:v>
                </c:pt>
                <c:pt idx="10339">
                  <c:v>30.585999999999999</c:v>
                </c:pt>
                <c:pt idx="10340">
                  <c:v>35.220999999999997</c:v>
                </c:pt>
                <c:pt idx="10341">
                  <c:v>34.018000000000001</c:v>
                </c:pt>
                <c:pt idx="10342">
                  <c:v>39.584000000000003</c:v>
                </c:pt>
                <c:pt idx="10343">
                  <c:v>35.465000000000003</c:v>
                </c:pt>
                <c:pt idx="10344">
                  <c:v>35.72</c:v>
                </c:pt>
                <c:pt idx="10345">
                  <c:v>42.884999999999998</c:v>
                </c:pt>
                <c:pt idx="10346">
                  <c:v>34.299999999999997</c:v>
                </c:pt>
                <c:pt idx="10347">
                  <c:v>30.965</c:v>
                </c:pt>
                <c:pt idx="10348">
                  <c:v>31.614000000000001</c:v>
                </c:pt>
                <c:pt idx="10349">
                  <c:v>35.795000000000002</c:v>
                </c:pt>
                <c:pt idx="10350">
                  <c:v>37.186999999999998</c:v>
                </c:pt>
                <c:pt idx="10351">
                  <c:v>34.289000000000001</c:v>
                </c:pt>
                <c:pt idx="10352">
                  <c:v>46.509</c:v>
                </c:pt>
                <c:pt idx="10353">
                  <c:v>37.966999999999999</c:v>
                </c:pt>
                <c:pt idx="10354">
                  <c:v>28.021999999999998</c:v>
                </c:pt>
                <c:pt idx="10355">
                  <c:v>35.859000000000002</c:v>
                </c:pt>
                <c:pt idx="10356">
                  <c:v>29.765000000000001</c:v>
                </c:pt>
                <c:pt idx="10357">
                  <c:v>29.521000000000001</c:v>
                </c:pt>
                <c:pt idx="10358">
                  <c:v>35.737000000000002</c:v>
                </c:pt>
                <c:pt idx="10359">
                  <c:v>37.790999999999997</c:v>
                </c:pt>
                <c:pt idx="10360">
                  <c:v>37.832999999999998</c:v>
                </c:pt>
                <c:pt idx="10361">
                  <c:v>39.356000000000002</c:v>
                </c:pt>
                <c:pt idx="10362">
                  <c:v>38.576000000000001</c:v>
                </c:pt>
                <c:pt idx="10363">
                  <c:v>51.13</c:v>
                </c:pt>
                <c:pt idx="10364">
                  <c:v>30.847000000000001</c:v>
                </c:pt>
                <c:pt idx="10365">
                  <c:v>31.178999999999998</c:v>
                </c:pt>
                <c:pt idx="10366">
                  <c:v>40.374000000000002</c:v>
                </c:pt>
                <c:pt idx="10367">
                  <c:v>32.281999999999996</c:v>
                </c:pt>
                <c:pt idx="10368">
                  <c:v>29.646999999999998</c:v>
                </c:pt>
                <c:pt idx="10369">
                  <c:v>46.290999999999997</c:v>
                </c:pt>
                <c:pt idx="10370">
                  <c:v>28.763000000000002</c:v>
                </c:pt>
                <c:pt idx="10371">
                  <c:v>36.603000000000002</c:v>
                </c:pt>
                <c:pt idx="10372">
                  <c:v>34.997</c:v>
                </c:pt>
                <c:pt idx="10373">
                  <c:v>31.003</c:v>
                </c:pt>
                <c:pt idx="10374">
                  <c:v>36.414999999999999</c:v>
                </c:pt>
                <c:pt idx="10375">
                  <c:v>27.78</c:v>
                </c:pt>
                <c:pt idx="10376">
                  <c:v>34.418999999999997</c:v>
                </c:pt>
                <c:pt idx="10377">
                  <c:v>38.51</c:v>
                </c:pt>
                <c:pt idx="10378">
                  <c:v>41.228999999999999</c:v>
                </c:pt>
                <c:pt idx="10379">
                  <c:v>35.561</c:v>
                </c:pt>
                <c:pt idx="10380">
                  <c:v>24.588999999999999</c:v>
                </c:pt>
                <c:pt idx="10381">
                  <c:v>32.981000000000002</c:v>
                </c:pt>
                <c:pt idx="10382">
                  <c:v>32.045999999999999</c:v>
                </c:pt>
                <c:pt idx="10383">
                  <c:v>37.947000000000003</c:v>
                </c:pt>
                <c:pt idx="10384">
                  <c:v>37.328000000000003</c:v>
                </c:pt>
                <c:pt idx="10385">
                  <c:v>34.884999999999998</c:v>
                </c:pt>
                <c:pt idx="10386">
                  <c:v>25.701000000000001</c:v>
                </c:pt>
                <c:pt idx="10387">
                  <c:v>31.532</c:v>
                </c:pt>
                <c:pt idx="10388">
                  <c:v>35.777000000000001</c:v>
                </c:pt>
                <c:pt idx="10389">
                  <c:v>30.393000000000001</c:v>
                </c:pt>
                <c:pt idx="10390">
                  <c:v>31.547999999999998</c:v>
                </c:pt>
                <c:pt idx="10391">
                  <c:v>37.649000000000001</c:v>
                </c:pt>
                <c:pt idx="10392">
                  <c:v>30.757999999999999</c:v>
                </c:pt>
                <c:pt idx="10393">
                  <c:v>38.387999999999998</c:v>
                </c:pt>
                <c:pt idx="10394">
                  <c:v>35.841999999999999</c:v>
                </c:pt>
                <c:pt idx="10395">
                  <c:v>41.284999999999997</c:v>
                </c:pt>
                <c:pt idx="10396">
                  <c:v>38.820999999999998</c:v>
                </c:pt>
                <c:pt idx="10397">
                  <c:v>28.015999999999998</c:v>
                </c:pt>
                <c:pt idx="10398">
                  <c:v>33.307000000000002</c:v>
                </c:pt>
                <c:pt idx="10399">
                  <c:v>30.858000000000001</c:v>
                </c:pt>
                <c:pt idx="10400">
                  <c:v>34.404000000000003</c:v>
                </c:pt>
                <c:pt idx="10401">
                  <c:v>31.577999999999999</c:v>
                </c:pt>
                <c:pt idx="10402">
                  <c:v>38.121000000000002</c:v>
                </c:pt>
                <c:pt idx="10403">
                  <c:v>36.154000000000003</c:v>
                </c:pt>
                <c:pt idx="10404">
                  <c:v>31.827999999999999</c:v>
                </c:pt>
                <c:pt idx="10405">
                  <c:v>30.63</c:v>
                </c:pt>
                <c:pt idx="10406">
                  <c:v>38.811999999999998</c:v>
                </c:pt>
                <c:pt idx="10407">
                  <c:v>27.44</c:v>
                </c:pt>
                <c:pt idx="10408">
                  <c:v>28.931999999999999</c:v>
                </c:pt>
                <c:pt idx="10409">
                  <c:v>31.364000000000001</c:v>
                </c:pt>
                <c:pt idx="10410">
                  <c:v>33.005000000000003</c:v>
                </c:pt>
                <c:pt idx="10411">
                  <c:v>35.503999999999998</c:v>
                </c:pt>
                <c:pt idx="10412">
                  <c:v>38.927999999999997</c:v>
                </c:pt>
                <c:pt idx="10413">
                  <c:v>34.509</c:v>
                </c:pt>
                <c:pt idx="10414">
                  <c:v>34.420999999999999</c:v>
                </c:pt>
                <c:pt idx="10415">
                  <c:v>34.137999999999998</c:v>
                </c:pt>
                <c:pt idx="10416">
                  <c:v>31.370999999999999</c:v>
                </c:pt>
                <c:pt idx="10417">
                  <c:v>32.630000000000003</c:v>
                </c:pt>
                <c:pt idx="10418">
                  <c:v>24.738</c:v>
                </c:pt>
                <c:pt idx="10419">
                  <c:v>44.078000000000003</c:v>
                </c:pt>
                <c:pt idx="10420">
                  <c:v>32.420999999999999</c:v>
                </c:pt>
                <c:pt idx="10421">
                  <c:v>30.556000000000001</c:v>
                </c:pt>
                <c:pt idx="10422">
                  <c:v>34.283000000000001</c:v>
                </c:pt>
                <c:pt idx="10423">
                  <c:v>30.468</c:v>
                </c:pt>
                <c:pt idx="10424">
                  <c:v>40.726999999999997</c:v>
                </c:pt>
                <c:pt idx="10425">
                  <c:v>36.622</c:v>
                </c:pt>
                <c:pt idx="10426">
                  <c:v>39.75</c:v>
                </c:pt>
                <c:pt idx="10427">
                  <c:v>28.186</c:v>
                </c:pt>
                <c:pt idx="10428">
                  <c:v>30.696999999999999</c:v>
                </c:pt>
                <c:pt idx="10429">
                  <c:v>35.484999999999999</c:v>
                </c:pt>
                <c:pt idx="10430">
                  <c:v>38.414999999999999</c:v>
                </c:pt>
                <c:pt idx="10431">
                  <c:v>37.128999999999998</c:v>
                </c:pt>
                <c:pt idx="10432">
                  <c:v>47.116999999999997</c:v>
                </c:pt>
                <c:pt idx="10433">
                  <c:v>39.020000000000003</c:v>
                </c:pt>
                <c:pt idx="10434">
                  <c:v>34.884999999999998</c:v>
                </c:pt>
                <c:pt idx="10435">
                  <c:v>28.702999999999999</c:v>
                </c:pt>
                <c:pt idx="10436">
                  <c:v>31.096</c:v>
                </c:pt>
                <c:pt idx="10437">
                  <c:v>42.325000000000003</c:v>
                </c:pt>
                <c:pt idx="10438">
                  <c:v>35.082999999999998</c:v>
                </c:pt>
                <c:pt idx="10439">
                  <c:v>46.009</c:v>
                </c:pt>
                <c:pt idx="10440">
                  <c:v>35.110999999999997</c:v>
                </c:pt>
                <c:pt idx="10441">
                  <c:v>31.841999999999999</c:v>
                </c:pt>
                <c:pt idx="10442">
                  <c:v>31.08</c:v>
                </c:pt>
                <c:pt idx="10443">
                  <c:v>38.024000000000001</c:v>
                </c:pt>
                <c:pt idx="10444">
                  <c:v>36.290999999999997</c:v>
                </c:pt>
                <c:pt idx="10445">
                  <c:v>33.802999999999997</c:v>
                </c:pt>
                <c:pt idx="10446">
                  <c:v>39.456000000000003</c:v>
                </c:pt>
                <c:pt idx="10447">
                  <c:v>29.030999999999999</c:v>
                </c:pt>
                <c:pt idx="10448">
                  <c:v>36.779000000000003</c:v>
                </c:pt>
                <c:pt idx="10449">
                  <c:v>37.588000000000001</c:v>
                </c:pt>
                <c:pt idx="10450">
                  <c:v>38.085999999999999</c:v>
                </c:pt>
                <c:pt idx="10451">
                  <c:v>35.018999999999998</c:v>
                </c:pt>
                <c:pt idx="10452">
                  <c:v>29.67</c:v>
                </c:pt>
                <c:pt idx="10453">
                  <c:v>35.966000000000001</c:v>
                </c:pt>
                <c:pt idx="10454">
                  <c:v>30.427</c:v>
                </c:pt>
                <c:pt idx="10455">
                  <c:v>37.683</c:v>
                </c:pt>
                <c:pt idx="10456">
                  <c:v>35.497999999999998</c:v>
                </c:pt>
                <c:pt idx="10457">
                  <c:v>25.888999999999999</c:v>
                </c:pt>
                <c:pt idx="10458">
                  <c:v>34.817</c:v>
                </c:pt>
                <c:pt idx="10459">
                  <c:v>29.831</c:v>
                </c:pt>
                <c:pt idx="10460">
                  <c:v>30.698</c:v>
                </c:pt>
                <c:pt idx="10461">
                  <c:v>29.390999999999998</c:v>
                </c:pt>
                <c:pt idx="10462">
                  <c:v>41.54</c:v>
                </c:pt>
                <c:pt idx="10463">
                  <c:v>26.861000000000001</c:v>
                </c:pt>
                <c:pt idx="10464">
                  <c:v>31.452000000000002</c:v>
                </c:pt>
                <c:pt idx="10465">
                  <c:v>37.247999999999998</c:v>
                </c:pt>
                <c:pt idx="10466">
                  <c:v>35.654000000000003</c:v>
                </c:pt>
                <c:pt idx="10467">
                  <c:v>25.524000000000001</c:v>
                </c:pt>
                <c:pt idx="10468">
                  <c:v>25.004999999999999</c:v>
                </c:pt>
                <c:pt idx="10469">
                  <c:v>33.633000000000003</c:v>
                </c:pt>
                <c:pt idx="10470">
                  <c:v>39.588000000000001</c:v>
                </c:pt>
                <c:pt idx="10471">
                  <c:v>36.133000000000003</c:v>
                </c:pt>
                <c:pt idx="10472">
                  <c:v>34.366</c:v>
                </c:pt>
                <c:pt idx="10473">
                  <c:v>36.747</c:v>
                </c:pt>
                <c:pt idx="10474">
                  <c:v>40.933999999999997</c:v>
                </c:pt>
                <c:pt idx="10475">
                  <c:v>38.798000000000002</c:v>
                </c:pt>
                <c:pt idx="10476">
                  <c:v>29.898</c:v>
                </c:pt>
                <c:pt idx="10477">
                  <c:v>34.457000000000001</c:v>
                </c:pt>
                <c:pt idx="10478">
                  <c:v>35.006</c:v>
                </c:pt>
                <c:pt idx="10479">
                  <c:v>31.966000000000001</c:v>
                </c:pt>
                <c:pt idx="10480">
                  <c:v>37.020000000000003</c:v>
                </c:pt>
                <c:pt idx="10481">
                  <c:v>37.639000000000003</c:v>
                </c:pt>
                <c:pt idx="10482">
                  <c:v>37.85</c:v>
                </c:pt>
                <c:pt idx="10483">
                  <c:v>38.976999999999997</c:v>
                </c:pt>
                <c:pt idx="10484">
                  <c:v>33.149000000000001</c:v>
                </c:pt>
                <c:pt idx="10485">
                  <c:v>29.192</c:v>
                </c:pt>
                <c:pt idx="10486">
                  <c:v>30.838000000000001</c:v>
                </c:pt>
                <c:pt idx="10487">
                  <c:v>39.084000000000003</c:v>
                </c:pt>
                <c:pt idx="10488">
                  <c:v>33.316000000000003</c:v>
                </c:pt>
                <c:pt idx="10489">
                  <c:v>42.139000000000003</c:v>
                </c:pt>
                <c:pt idx="10490">
                  <c:v>27.364000000000001</c:v>
                </c:pt>
                <c:pt idx="10491">
                  <c:v>26.727</c:v>
                </c:pt>
                <c:pt idx="10492">
                  <c:v>29.763000000000002</c:v>
                </c:pt>
                <c:pt idx="10493">
                  <c:v>37.844999999999999</c:v>
                </c:pt>
                <c:pt idx="10494">
                  <c:v>31.670999999999999</c:v>
                </c:pt>
                <c:pt idx="10495">
                  <c:v>30.95</c:v>
                </c:pt>
                <c:pt idx="10496">
                  <c:v>33.902000000000001</c:v>
                </c:pt>
                <c:pt idx="10497">
                  <c:v>40.893999999999998</c:v>
                </c:pt>
                <c:pt idx="10498">
                  <c:v>32.414000000000001</c:v>
                </c:pt>
                <c:pt idx="10499">
                  <c:v>28.753</c:v>
                </c:pt>
                <c:pt idx="10500">
                  <c:v>37.317</c:v>
                </c:pt>
                <c:pt idx="10501">
                  <c:v>34.670999999999999</c:v>
                </c:pt>
                <c:pt idx="10502">
                  <c:v>43.762</c:v>
                </c:pt>
                <c:pt idx="10503">
                  <c:v>29.335999999999999</c:v>
                </c:pt>
                <c:pt idx="10504">
                  <c:v>31.975999999999999</c:v>
                </c:pt>
                <c:pt idx="10505">
                  <c:v>32.987000000000002</c:v>
                </c:pt>
                <c:pt idx="10506">
                  <c:v>35.783999999999999</c:v>
                </c:pt>
                <c:pt idx="10507">
                  <c:v>29.013000000000002</c:v>
                </c:pt>
                <c:pt idx="10508">
                  <c:v>31.384</c:v>
                </c:pt>
                <c:pt idx="10509">
                  <c:v>33.152999999999999</c:v>
                </c:pt>
                <c:pt idx="10510">
                  <c:v>36.107999999999997</c:v>
                </c:pt>
                <c:pt idx="10511">
                  <c:v>27.393000000000001</c:v>
                </c:pt>
                <c:pt idx="10512">
                  <c:v>31.727</c:v>
                </c:pt>
                <c:pt idx="10513">
                  <c:v>34.82</c:v>
                </c:pt>
                <c:pt idx="10514">
                  <c:v>34.247999999999998</c:v>
                </c:pt>
                <c:pt idx="10515">
                  <c:v>36.320999999999998</c:v>
                </c:pt>
                <c:pt idx="10516">
                  <c:v>28.138000000000002</c:v>
                </c:pt>
                <c:pt idx="10517">
                  <c:v>32.090000000000003</c:v>
                </c:pt>
                <c:pt idx="10518">
                  <c:v>28.09</c:v>
                </c:pt>
                <c:pt idx="10519">
                  <c:v>34.753999999999998</c:v>
                </c:pt>
                <c:pt idx="10520">
                  <c:v>41.832000000000001</c:v>
                </c:pt>
                <c:pt idx="10521">
                  <c:v>26.835000000000001</c:v>
                </c:pt>
                <c:pt idx="10522">
                  <c:v>34.841999999999999</c:v>
                </c:pt>
                <c:pt idx="10523">
                  <c:v>35.304000000000002</c:v>
                </c:pt>
                <c:pt idx="10524">
                  <c:v>36.753</c:v>
                </c:pt>
                <c:pt idx="10525">
                  <c:v>33.042000000000002</c:v>
                </c:pt>
                <c:pt idx="10526">
                  <c:v>28.905000000000001</c:v>
                </c:pt>
                <c:pt idx="10527">
                  <c:v>25.456</c:v>
                </c:pt>
                <c:pt idx="10528">
                  <c:v>27.26</c:v>
                </c:pt>
                <c:pt idx="10529">
                  <c:v>34.143999999999998</c:v>
                </c:pt>
                <c:pt idx="10530">
                  <c:v>35.499000000000002</c:v>
                </c:pt>
                <c:pt idx="10531">
                  <c:v>28.995000000000001</c:v>
                </c:pt>
                <c:pt idx="10532">
                  <c:v>42.817</c:v>
                </c:pt>
                <c:pt idx="10533">
                  <c:v>37.201999999999998</c:v>
                </c:pt>
                <c:pt idx="10534">
                  <c:v>40.088000000000001</c:v>
                </c:pt>
                <c:pt idx="10535">
                  <c:v>31.391999999999999</c:v>
                </c:pt>
                <c:pt idx="10536">
                  <c:v>22.948</c:v>
                </c:pt>
                <c:pt idx="10537">
                  <c:v>27.155999999999999</c:v>
                </c:pt>
                <c:pt idx="10538">
                  <c:v>33.679000000000002</c:v>
                </c:pt>
                <c:pt idx="10539">
                  <c:v>42.012999999999998</c:v>
                </c:pt>
                <c:pt idx="10540">
                  <c:v>37.247</c:v>
                </c:pt>
                <c:pt idx="10541">
                  <c:v>33.673000000000002</c:v>
                </c:pt>
                <c:pt idx="10542">
                  <c:v>42.408999999999999</c:v>
                </c:pt>
                <c:pt idx="10543">
                  <c:v>36.619999999999997</c:v>
                </c:pt>
                <c:pt idx="10544">
                  <c:v>37.984999999999999</c:v>
                </c:pt>
                <c:pt idx="10545">
                  <c:v>27.652999999999999</c:v>
                </c:pt>
                <c:pt idx="10546">
                  <c:v>28.809000000000001</c:v>
                </c:pt>
                <c:pt idx="10547">
                  <c:v>32.588999999999999</c:v>
                </c:pt>
                <c:pt idx="10548">
                  <c:v>35.308999999999997</c:v>
                </c:pt>
                <c:pt idx="10549">
                  <c:v>34.276000000000003</c:v>
                </c:pt>
                <c:pt idx="10550">
                  <c:v>31.766999999999999</c:v>
                </c:pt>
                <c:pt idx="10551">
                  <c:v>25.152999999999999</c:v>
                </c:pt>
                <c:pt idx="10552">
                  <c:v>30.452999999999999</c:v>
                </c:pt>
                <c:pt idx="10553">
                  <c:v>32.354999999999997</c:v>
                </c:pt>
                <c:pt idx="10554">
                  <c:v>36.537999999999997</c:v>
                </c:pt>
                <c:pt idx="10555">
                  <c:v>41.107999999999997</c:v>
                </c:pt>
                <c:pt idx="10556">
                  <c:v>31.359000000000002</c:v>
                </c:pt>
                <c:pt idx="10557">
                  <c:v>33.136000000000003</c:v>
                </c:pt>
                <c:pt idx="10558">
                  <c:v>35.585999999999999</c:v>
                </c:pt>
                <c:pt idx="10559">
                  <c:v>35.764000000000003</c:v>
                </c:pt>
                <c:pt idx="10560">
                  <c:v>37.848999999999997</c:v>
                </c:pt>
                <c:pt idx="10561">
                  <c:v>34.942</c:v>
                </c:pt>
                <c:pt idx="10562">
                  <c:v>32.497999999999998</c:v>
                </c:pt>
                <c:pt idx="10563">
                  <c:v>28.518999999999998</c:v>
                </c:pt>
                <c:pt idx="10564">
                  <c:v>29.908999999999999</c:v>
                </c:pt>
                <c:pt idx="10565">
                  <c:v>38.692</c:v>
                </c:pt>
                <c:pt idx="10566">
                  <c:v>33.802999999999997</c:v>
                </c:pt>
                <c:pt idx="10567">
                  <c:v>38.621000000000002</c:v>
                </c:pt>
                <c:pt idx="10568">
                  <c:v>28.013999999999999</c:v>
                </c:pt>
                <c:pt idx="10569">
                  <c:v>34.505000000000003</c:v>
                </c:pt>
                <c:pt idx="10570">
                  <c:v>30.902000000000001</c:v>
                </c:pt>
                <c:pt idx="10571">
                  <c:v>40.463000000000001</c:v>
                </c:pt>
                <c:pt idx="10572">
                  <c:v>35.598999999999997</c:v>
                </c:pt>
                <c:pt idx="10573">
                  <c:v>41.390999999999998</c:v>
                </c:pt>
                <c:pt idx="10574">
                  <c:v>35.975999999999999</c:v>
                </c:pt>
                <c:pt idx="10575">
                  <c:v>26.428000000000001</c:v>
                </c:pt>
                <c:pt idx="10576">
                  <c:v>35.808</c:v>
                </c:pt>
                <c:pt idx="10577">
                  <c:v>34.631999999999998</c:v>
                </c:pt>
                <c:pt idx="10578">
                  <c:v>43.103000000000002</c:v>
                </c:pt>
                <c:pt idx="10579">
                  <c:v>34.652000000000001</c:v>
                </c:pt>
                <c:pt idx="10580">
                  <c:v>35.999000000000002</c:v>
                </c:pt>
                <c:pt idx="10581">
                  <c:v>34.384</c:v>
                </c:pt>
                <c:pt idx="10582">
                  <c:v>38.536999999999999</c:v>
                </c:pt>
                <c:pt idx="10583">
                  <c:v>29.413</c:v>
                </c:pt>
                <c:pt idx="10584">
                  <c:v>35.835999999999999</c:v>
                </c:pt>
                <c:pt idx="10585">
                  <c:v>32.204999999999998</c:v>
                </c:pt>
                <c:pt idx="10586">
                  <c:v>31.68</c:v>
                </c:pt>
                <c:pt idx="10587">
                  <c:v>24.202999999999999</c:v>
                </c:pt>
                <c:pt idx="10588">
                  <c:v>28.687999999999999</c:v>
                </c:pt>
                <c:pt idx="10589">
                  <c:v>36.197000000000003</c:v>
                </c:pt>
                <c:pt idx="10590">
                  <c:v>38.433</c:v>
                </c:pt>
                <c:pt idx="10591">
                  <c:v>32.168999999999997</c:v>
                </c:pt>
                <c:pt idx="10592">
                  <c:v>38.807000000000002</c:v>
                </c:pt>
                <c:pt idx="10593">
                  <c:v>47.008000000000003</c:v>
                </c:pt>
                <c:pt idx="10594">
                  <c:v>33.024000000000001</c:v>
                </c:pt>
                <c:pt idx="10595">
                  <c:v>38.292999999999999</c:v>
                </c:pt>
                <c:pt idx="10596">
                  <c:v>34.183999999999997</c:v>
                </c:pt>
                <c:pt idx="10597">
                  <c:v>30.148</c:v>
                </c:pt>
                <c:pt idx="10598">
                  <c:v>25.774999999999999</c:v>
                </c:pt>
                <c:pt idx="10599">
                  <c:v>32.582000000000001</c:v>
                </c:pt>
                <c:pt idx="10600">
                  <c:v>30.978999999999999</c:v>
                </c:pt>
                <c:pt idx="10601">
                  <c:v>38.392000000000003</c:v>
                </c:pt>
                <c:pt idx="10602">
                  <c:v>32.789000000000001</c:v>
                </c:pt>
                <c:pt idx="10603">
                  <c:v>28.221</c:v>
                </c:pt>
                <c:pt idx="10604">
                  <c:v>34.039000000000001</c:v>
                </c:pt>
                <c:pt idx="10605">
                  <c:v>39.435000000000002</c:v>
                </c:pt>
                <c:pt idx="10606">
                  <c:v>29.978000000000002</c:v>
                </c:pt>
                <c:pt idx="10607">
                  <c:v>39.920999999999999</c:v>
                </c:pt>
                <c:pt idx="10608">
                  <c:v>39.610999999999997</c:v>
                </c:pt>
                <c:pt idx="10609">
                  <c:v>41.631999999999998</c:v>
                </c:pt>
                <c:pt idx="10610">
                  <c:v>38.322000000000003</c:v>
                </c:pt>
                <c:pt idx="10611">
                  <c:v>38.619</c:v>
                </c:pt>
                <c:pt idx="10612">
                  <c:v>36.53</c:v>
                </c:pt>
                <c:pt idx="10613">
                  <c:v>28.556999999999999</c:v>
                </c:pt>
                <c:pt idx="10614">
                  <c:v>33.713999999999999</c:v>
                </c:pt>
                <c:pt idx="10615">
                  <c:v>36.392000000000003</c:v>
                </c:pt>
                <c:pt idx="10616">
                  <c:v>33.664000000000001</c:v>
                </c:pt>
                <c:pt idx="10617">
                  <c:v>31.074000000000002</c:v>
                </c:pt>
                <c:pt idx="10618">
                  <c:v>36.441000000000003</c:v>
                </c:pt>
                <c:pt idx="10619">
                  <c:v>33.408999999999999</c:v>
                </c:pt>
                <c:pt idx="10620">
                  <c:v>28.452000000000002</c:v>
                </c:pt>
                <c:pt idx="10621">
                  <c:v>41.482999999999997</c:v>
                </c:pt>
                <c:pt idx="10622">
                  <c:v>35.619</c:v>
                </c:pt>
                <c:pt idx="10623">
                  <c:v>37.420999999999999</c:v>
                </c:pt>
                <c:pt idx="10624">
                  <c:v>26.443000000000001</c:v>
                </c:pt>
                <c:pt idx="10625">
                  <c:v>33.481999999999999</c:v>
                </c:pt>
                <c:pt idx="10626">
                  <c:v>42.773000000000003</c:v>
                </c:pt>
                <c:pt idx="10627">
                  <c:v>36.371000000000002</c:v>
                </c:pt>
                <c:pt idx="10628">
                  <c:v>30.13</c:v>
                </c:pt>
                <c:pt idx="10629">
                  <c:v>31.675999999999998</c:v>
                </c:pt>
                <c:pt idx="10630">
                  <c:v>40.805</c:v>
                </c:pt>
                <c:pt idx="10631">
                  <c:v>37.021000000000001</c:v>
                </c:pt>
                <c:pt idx="10632">
                  <c:v>28.260999999999999</c:v>
                </c:pt>
                <c:pt idx="10633">
                  <c:v>24.263000000000002</c:v>
                </c:pt>
                <c:pt idx="10634">
                  <c:v>26.1</c:v>
                </c:pt>
                <c:pt idx="10635">
                  <c:v>34.890999999999998</c:v>
                </c:pt>
                <c:pt idx="10636">
                  <c:v>21.838000000000001</c:v>
                </c:pt>
                <c:pt idx="10637">
                  <c:v>32.564999999999998</c:v>
                </c:pt>
                <c:pt idx="10638">
                  <c:v>28.367000000000001</c:v>
                </c:pt>
                <c:pt idx="10639">
                  <c:v>37.969000000000001</c:v>
                </c:pt>
                <c:pt idx="10640">
                  <c:v>35.436</c:v>
                </c:pt>
                <c:pt idx="10641">
                  <c:v>33.734000000000002</c:v>
                </c:pt>
                <c:pt idx="10642">
                  <c:v>29.337</c:v>
                </c:pt>
                <c:pt idx="10643">
                  <c:v>30.539000000000001</c:v>
                </c:pt>
                <c:pt idx="10644">
                  <c:v>39.65</c:v>
                </c:pt>
                <c:pt idx="10645">
                  <c:v>29.033000000000001</c:v>
                </c:pt>
                <c:pt idx="10646">
                  <c:v>31.988</c:v>
                </c:pt>
                <c:pt idx="10647">
                  <c:v>34.826000000000001</c:v>
                </c:pt>
                <c:pt idx="10648">
                  <c:v>37.481999999999999</c:v>
                </c:pt>
                <c:pt idx="10649">
                  <c:v>31.12</c:v>
                </c:pt>
                <c:pt idx="10650">
                  <c:v>30.129000000000001</c:v>
                </c:pt>
                <c:pt idx="10651">
                  <c:v>30.007999999999999</c:v>
                </c:pt>
                <c:pt idx="10652">
                  <c:v>28.863</c:v>
                </c:pt>
                <c:pt idx="10653">
                  <c:v>31.123999999999999</c:v>
                </c:pt>
                <c:pt idx="10654">
                  <c:v>31.533999999999999</c:v>
                </c:pt>
                <c:pt idx="10655">
                  <c:v>34.499000000000002</c:v>
                </c:pt>
                <c:pt idx="10656">
                  <c:v>35.988999999999997</c:v>
                </c:pt>
                <c:pt idx="10657">
                  <c:v>30.527000000000001</c:v>
                </c:pt>
                <c:pt idx="10658">
                  <c:v>28.396999999999998</c:v>
                </c:pt>
                <c:pt idx="10659">
                  <c:v>43.826999999999998</c:v>
                </c:pt>
                <c:pt idx="10660">
                  <c:v>34.323999999999998</c:v>
                </c:pt>
                <c:pt idx="10661">
                  <c:v>37.764000000000003</c:v>
                </c:pt>
                <c:pt idx="10662">
                  <c:v>40.661999999999999</c:v>
                </c:pt>
                <c:pt idx="10663">
                  <c:v>42.773000000000003</c:v>
                </c:pt>
                <c:pt idx="10664">
                  <c:v>33.325000000000003</c:v>
                </c:pt>
                <c:pt idx="10665">
                  <c:v>40.473999999999997</c:v>
                </c:pt>
                <c:pt idx="10666">
                  <c:v>33.487000000000002</c:v>
                </c:pt>
                <c:pt idx="10667">
                  <c:v>36.325000000000003</c:v>
                </c:pt>
                <c:pt idx="10668">
                  <c:v>33.917000000000002</c:v>
                </c:pt>
                <c:pt idx="10669">
                  <c:v>37.875</c:v>
                </c:pt>
                <c:pt idx="10670">
                  <c:v>33.020000000000003</c:v>
                </c:pt>
                <c:pt idx="10671">
                  <c:v>27.643000000000001</c:v>
                </c:pt>
                <c:pt idx="10672">
                  <c:v>32.694000000000003</c:v>
                </c:pt>
                <c:pt idx="10673">
                  <c:v>32.256</c:v>
                </c:pt>
                <c:pt idx="10674">
                  <c:v>30.61</c:v>
                </c:pt>
                <c:pt idx="10675">
                  <c:v>30.46</c:v>
                </c:pt>
                <c:pt idx="10676">
                  <c:v>33.103999999999999</c:v>
                </c:pt>
                <c:pt idx="10677">
                  <c:v>32.799999999999997</c:v>
                </c:pt>
                <c:pt idx="10678">
                  <c:v>37.064</c:v>
                </c:pt>
                <c:pt idx="10679">
                  <c:v>36.826999999999998</c:v>
                </c:pt>
                <c:pt idx="10680">
                  <c:v>29.81</c:v>
                </c:pt>
                <c:pt idx="10681">
                  <c:v>31.789000000000001</c:v>
                </c:pt>
                <c:pt idx="10682">
                  <c:v>37.57</c:v>
                </c:pt>
                <c:pt idx="10683">
                  <c:v>35.396999999999998</c:v>
                </c:pt>
                <c:pt idx="10684">
                  <c:v>30.413</c:v>
                </c:pt>
                <c:pt idx="10685">
                  <c:v>30.751999999999999</c:v>
                </c:pt>
                <c:pt idx="10686">
                  <c:v>37.284999999999997</c:v>
                </c:pt>
                <c:pt idx="10687">
                  <c:v>28.303999999999998</c:v>
                </c:pt>
                <c:pt idx="10688">
                  <c:v>23.893999999999998</c:v>
                </c:pt>
                <c:pt idx="10689">
                  <c:v>40.54</c:v>
                </c:pt>
                <c:pt idx="10690">
                  <c:v>34.195</c:v>
                </c:pt>
                <c:pt idx="10691">
                  <c:v>34.712000000000003</c:v>
                </c:pt>
                <c:pt idx="10692">
                  <c:v>36.231999999999999</c:v>
                </c:pt>
                <c:pt idx="10693">
                  <c:v>31.343</c:v>
                </c:pt>
                <c:pt idx="10694">
                  <c:v>37.034999999999997</c:v>
                </c:pt>
                <c:pt idx="10695">
                  <c:v>31.815999999999999</c:v>
                </c:pt>
                <c:pt idx="10696">
                  <c:v>32.968000000000004</c:v>
                </c:pt>
                <c:pt idx="10697">
                  <c:v>35.703000000000003</c:v>
                </c:pt>
                <c:pt idx="10698">
                  <c:v>31.934999999999999</c:v>
                </c:pt>
                <c:pt idx="10699">
                  <c:v>31.045000000000002</c:v>
                </c:pt>
                <c:pt idx="10700">
                  <c:v>31.161000000000001</c:v>
                </c:pt>
                <c:pt idx="10701">
                  <c:v>28.216999999999999</c:v>
                </c:pt>
                <c:pt idx="10702">
                  <c:v>38.249000000000002</c:v>
                </c:pt>
                <c:pt idx="10703">
                  <c:v>36.252000000000002</c:v>
                </c:pt>
                <c:pt idx="10704">
                  <c:v>42.472999999999999</c:v>
                </c:pt>
                <c:pt idx="10705">
                  <c:v>34.674999999999997</c:v>
                </c:pt>
                <c:pt idx="10706">
                  <c:v>30.024000000000001</c:v>
                </c:pt>
                <c:pt idx="10707">
                  <c:v>26.227</c:v>
                </c:pt>
                <c:pt idx="10708">
                  <c:v>27.687000000000001</c:v>
                </c:pt>
                <c:pt idx="10709">
                  <c:v>28.164999999999999</c:v>
                </c:pt>
                <c:pt idx="10710">
                  <c:v>30.321999999999999</c:v>
                </c:pt>
                <c:pt idx="10711">
                  <c:v>30.765000000000001</c:v>
                </c:pt>
                <c:pt idx="10712">
                  <c:v>30.126999999999999</c:v>
                </c:pt>
                <c:pt idx="10713">
                  <c:v>30.216999999999999</c:v>
                </c:pt>
                <c:pt idx="10714">
                  <c:v>29.22</c:v>
                </c:pt>
                <c:pt idx="10715">
                  <c:v>33.048000000000002</c:v>
                </c:pt>
                <c:pt idx="10716">
                  <c:v>35.962000000000003</c:v>
                </c:pt>
                <c:pt idx="10717">
                  <c:v>31.532</c:v>
                </c:pt>
                <c:pt idx="10718">
                  <c:v>34.203000000000003</c:v>
                </c:pt>
                <c:pt idx="10719">
                  <c:v>30.478999999999999</c:v>
                </c:pt>
                <c:pt idx="10720">
                  <c:v>45.415999999999997</c:v>
                </c:pt>
                <c:pt idx="10721">
                  <c:v>30.507999999999999</c:v>
                </c:pt>
                <c:pt idx="10722">
                  <c:v>38.901000000000003</c:v>
                </c:pt>
                <c:pt idx="10723">
                  <c:v>28.024000000000001</c:v>
                </c:pt>
                <c:pt idx="10724">
                  <c:v>30.308</c:v>
                </c:pt>
                <c:pt idx="10725">
                  <c:v>40.908999999999999</c:v>
                </c:pt>
                <c:pt idx="10726">
                  <c:v>31.167000000000002</c:v>
                </c:pt>
                <c:pt idx="10727">
                  <c:v>42.061999999999998</c:v>
                </c:pt>
                <c:pt idx="10728">
                  <c:v>32.234999999999999</c:v>
                </c:pt>
                <c:pt idx="10729">
                  <c:v>29.478999999999999</c:v>
                </c:pt>
                <c:pt idx="10730">
                  <c:v>31.901</c:v>
                </c:pt>
                <c:pt idx="10731">
                  <c:v>36.987000000000002</c:v>
                </c:pt>
                <c:pt idx="10732">
                  <c:v>31.846</c:v>
                </c:pt>
                <c:pt idx="10733">
                  <c:v>28.122</c:v>
                </c:pt>
                <c:pt idx="10734">
                  <c:v>33.19</c:v>
                </c:pt>
                <c:pt idx="10735">
                  <c:v>38.89</c:v>
                </c:pt>
                <c:pt idx="10736">
                  <c:v>41.151000000000003</c:v>
                </c:pt>
                <c:pt idx="10737">
                  <c:v>30.352</c:v>
                </c:pt>
                <c:pt idx="10738">
                  <c:v>28.373000000000001</c:v>
                </c:pt>
                <c:pt idx="10739">
                  <c:v>42.11</c:v>
                </c:pt>
                <c:pt idx="10740">
                  <c:v>27.928999999999998</c:v>
                </c:pt>
                <c:pt idx="10741">
                  <c:v>37.268000000000001</c:v>
                </c:pt>
                <c:pt idx="10742">
                  <c:v>34.420999999999999</c:v>
                </c:pt>
                <c:pt idx="10743">
                  <c:v>46.509</c:v>
                </c:pt>
                <c:pt idx="10744">
                  <c:v>32.950000000000003</c:v>
                </c:pt>
                <c:pt idx="10745">
                  <c:v>32.826999999999998</c:v>
                </c:pt>
                <c:pt idx="10746">
                  <c:v>34.841999999999999</c:v>
                </c:pt>
                <c:pt idx="10747">
                  <c:v>41.043999999999997</c:v>
                </c:pt>
                <c:pt idx="10748">
                  <c:v>33.537999999999997</c:v>
                </c:pt>
                <c:pt idx="10749">
                  <c:v>30.004000000000001</c:v>
                </c:pt>
                <c:pt idx="10750">
                  <c:v>38.784999999999997</c:v>
                </c:pt>
                <c:pt idx="10751">
                  <c:v>36.423000000000002</c:v>
                </c:pt>
                <c:pt idx="10752">
                  <c:v>31.306000000000001</c:v>
                </c:pt>
                <c:pt idx="10753">
                  <c:v>38.661999999999999</c:v>
                </c:pt>
                <c:pt idx="10754">
                  <c:v>33.860999999999997</c:v>
                </c:pt>
                <c:pt idx="10755">
                  <c:v>36.523000000000003</c:v>
                </c:pt>
                <c:pt idx="10756">
                  <c:v>34.5</c:v>
                </c:pt>
                <c:pt idx="10757">
                  <c:v>34.500999999999998</c:v>
                </c:pt>
                <c:pt idx="10758">
                  <c:v>28.759</c:v>
                </c:pt>
                <c:pt idx="10759">
                  <c:v>33.195999999999998</c:v>
                </c:pt>
                <c:pt idx="10760">
                  <c:v>32.832000000000001</c:v>
                </c:pt>
                <c:pt idx="10761">
                  <c:v>34.838000000000001</c:v>
                </c:pt>
                <c:pt idx="10762">
                  <c:v>31.103000000000002</c:v>
                </c:pt>
                <c:pt idx="10763">
                  <c:v>37.075000000000003</c:v>
                </c:pt>
                <c:pt idx="10764">
                  <c:v>36.201000000000001</c:v>
                </c:pt>
                <c:pt idx="10765">
                  <c:v>31.033999999999999</c:v>
                </c:pt>
                <c:pt idx="10766">
                  <c:v>40.232999999999997</c:v>
                </c:pt>
                <c:pt idx="10767">
                  <c:v>25.117999999999999</c:v>
                </c:pt>
                <c:pt idx="10768">
                  <c:v>38.146000000000001</c:v>
                </c:pt>
                <c:pt idx="10769">
                  <c:v>29.334</c:v>
                </c:pt>
                <c:pt idx="10770">
                  <c:v>30.890999999999998</c:v>
                </c:pt>
                <c:pt idx="10771">
                  <c:v>33.932000000000002</c:v>
                </c:pt>
                <c:pt idx="10772">
                  <c:v>31.158000000000001</c:v>
                </c:pt>
                <c:pt idx="10773">
                  <c:v>36.424999999999997</c:v>
                </c:pt>
                <c:pt idx="10774">
                  <c:v>40.395000000000003</c:v>
                </c:pt>
                <c:pt idx="10775">
                  <c:v>35.701999999999998</c:v>
                </c:pt>
                <c:pt idx="10776">
                  <c:v>35.215000000000003</c:v>
                </c:pt>
                <c:pt idx="10777">
                  <c:v>31.202999999999999</c:v>
                </c:pt>
                <c:pt idx="10778">
                  <c:v>40.17</c:v>
                </c:pt>
                <c:pt idx="10779">
                  <c:v>29.166</c:v>
                </c:pt>
                <c:pt idx="10780">
                  <c:v>35.677</c:v>
                </c:pt>
                <c:pt idx="10781">
                  <c:v>40.237000000000002</c:v>
                </c:pt>
                <c:pt idx="10782">
                  <c:v>40.750999999999998</c:v>
                </c:pt>
                <c:pt idx="10783">
                  <c:v>26.190999999999999</c:v>
                </c:pt>
                <c:pt idx="10784">
                  <c:v>29.053999999999998</c:v>
                </c:pt>
                <c:pt idx="10785">
                  <c:v>33.119999999999997</c:v>
                </c:pt>
                <c:pt idx="10786">
                  <c:v>35.308999999999997</c:v>
                </c:pt>
                <c:pt idx="10787">
                  <c:v>35.345999999999997</c:v>
                </c:pt>
                <c:pt idx="10788">
                  <c:v>31.759</c:v>
                </c:pt>
                <c:pt idx="10789">
                  <c:v>25.765000000000001</c:v>
                </c:pt>
                <c:pt idx="10790">
                  <c:v>39.500999999999998</c:v>
                </c:pt>
                <c:pt idx="10791">
                  <c:v>28.989000000000001</c:v>
                </c:pt>
                <c:pt idx="10792">
                  <c:v>27.94</c:v>
                </c:pt>
                <c:pt idx="10793">
                  <c:v>33.298999999999999</c:v>
                </c:pt>
                <c:pt idx="10794">
                  <c:v>36.034999999999997</c:v>
                </c:pt>
                <c:pt idx="10795">
                  <c:v>33.415999999999997</c:v>
                </c:pt>
                <c:pt idx="10796">
                  <c:v>34.654000000000003</c:v>
                </c:pt>
                <c:pt idx="10797">
                  <c:v>30.213000000000001</c:v>
                </c:pt>
                <c:pt idx="10798">
                  <c:v>39.345999999999997</c:v>
                </c:pt>
                <c:pt idx="10799">
                  <c:v>29.683</c:v>
                </c:pt>
                <c:pt idx="10800">
                  <c:v>26.6</c:v>
                </c:pt>
                <c:pt idx="10801">
                  <c:v>30.712</c:v>
                </c:pt>
                <c:pt idx="10802">
                  <c:v>29.707999999999998</c:v>
                </c:pt>
                <c:pt idx="10803">
                  <c:v>34.677</c:v>
                </c:pt>
                <c:pt idx="10804">
                  <c:v>32.56</c:v>
                </c:pt>
                <c:pt idx="10805">
                  <c:v>31.276</c:v>
                </c:pt>
                <c:pt idx="10806">
                  <c:v>37.683999999999997</c:v>
                </c:pt>
                <c:pt idx="10807">
                  <c:v>27.553000000000001</c:v>
                </c:pt>
                <c:pt idx="10808">
                  <c:v>34.588999999999999</c:v>
                </c:pt>
                <c:pt idx="10809">
                  <c:v>27.571999999999999</c:v>
                </c:pt>
                <c:pt idx="10810">
                  <c:v>29.347999999999999</c:v>
                </c:pt>
                <c:pt idx="10811">
                  <c:v>29.006</c:v>
                </c:pt>
                <c:pt idx="10812">
                  <c:v>33.412999999999997</c:v>
                </c:pt>
                <c:pt idx="10813">
                  <c:v>33.362000000000002</c:v>
                </c:pt>
                <c:pt idx="10814">
                  <c:v>36.656999999999996</c:v>
                </c:pt>
                <c:pt idx="10815">
                  <c:v>42.956000000000003</c:v>
                </c:pt>
                <c:pt idx="10816">
                  <c:v>32.328000000000003</c:v>
                </c:pt>
                <c:pt idx="10817">
                  <c:v>36.116999999999997</c:v>
                </c:pt>
                <c:pt idx="10818">
                  <c:v>32.378</c:v>
                </c:pt>
                <c:pt idx="10819">
                  <c:v>37.61</c:v>
                </c:pt>
                <c:pt idx="10820">
                  <c:v>33.701000000000001</c:v>
                </c:pt>
                <c:pt idx="10821">
                  <c:v>39.725999999999999</c:v>
                </c:pt>
                <c:pt idx="10822">
                  <c:v>39.039000000000001</c:v>
                </c:pt>
                <c:pt idx="10823">
                  <c:v>36.01</c:v>
                </c:pt>
                <c:pt idx="10824">
                  <c:v>32.204999999999998</c:v>
                </c:pt>
                <c:pt idx="10825">
                  <c:v>34.253999999999998</c:v>
                </c:pt>
                <c:pt idx="10826">
                  <c:v>32.667999999999999</c:v>
                </c:pt>
                <c:pt idx="10827">
                  <c:v>24.193999999999999</c:v>
                </c:pt>
                <c:pt idx="10828">
                  <c:v>32.578000000000003</c:v>
                </c:pt>
                <c:pt idx="10829">
                  <c:v>32.423000000000002</c:v>
                </c:pt>
                <c:pt idx="10830">
                  <c:v>40.747999999999998</c:v>
                </c:pt>
                <c:pt idx="10831">
                  <c:v>44.143000000000001</c:v>
                </c:pt>
                <c:pt idx="10832">
                  <c:v>34.082000000000001</c:v>
                </c:pt>
                <c:pt idx="10833">
                  <c:v>36.801000000000002</c:v>
                </c:pt>
                <c:pt idx="10834">
                  <c:v>36.808999999999997</c:v>
                </c:pt>
                <c:pt idx="10835">
                  <c:v>35.631999999999998</c:v>
                </c:pt>
                <c:pt idx="10836">
                  <c:v>40.828000000000003</c:v>
                </c:pt>
                <c:pt idx="10837">
                  <c:v>24.024000000000001</c:v>
                </c:pt>
                <c:pt idx="10838">
                  <c:v>38.857999999999997</c:v>
                </c:pt>
                <c:pt idx="10839">
                  <c:v>33.845999999999997</c:v>
                </c:pt>
                <c:pt idx="10840">
                  <c:v>35.563000000000002</c:v>
                </c:pt>
                <c:pt idx="10841">
                  <c:v>30.463999999999999</c:v>
                </c:pt>
                <c:pt idx="10842">
                  <c:v>32.942999999999998</c:v>
                </c:pt>
                <c:pt idx="10843">
                  <c:v>38.520000000000003</c:v>
                </c:pt>
                <c:pt idx="10844">
                  <c:v>42.082999999999998</c:v>
                </c:pt>
                <c:pt idx="10845">
                  <c:v>39.124000000000002</c:v>
                </c:pt>
                <c:pt idx="10846">
                  <c:v>42.213999999999999</c:v>
                </c:pt>
                <c:pt idx="10847">
                  <c:v>32.951999999999998</c:v>
                </c:pt>
                <c:pt idx="10848">
                  <c:v>36.298999999999999</c:v>
                </c:pt>
                <c:pt idx="10849">
                  <c:v>27.561</c:v>
                </c:pt>
                <c:pt idx="10850">
                  <c:v>31.513000000000002</c:v>
                </c:pt>
                <c:pt idx="10851">
                  <c:v>31.14</c:v>
                </c:pt>
                <c:pt idx="10852">
                  <c:v>33.65</c:v>
                </c:pt>
                <c:pt idx="10853">
                  <c:v>45.101999999999997</c:v>
                </c:pt>
                <c:pt idx="10854">
                  <c:v>33.875</c:v>
                </c:pt>
                <c:pt idx="10855">
                  <c:v>34.933</c:v>
                </c:pt>
                <c:pt idx="10856">
                  <c:v>34.884999999999998</c:v>
                </c:pt>
                <c:pt idx="10857">
                  <c:v>25.317</c:v>
                </c:pt>
                <c:pt idx="10858">
                  <c:v>31.251000000000001</c:v>
                </c:pt>
                <c:pt idx="10859">
                  <c:v>30.437000000000001</c:v>
                </c:pt>
                <c:pt idx="10860">
                  <c:v>34.299999999999997</c:v>
                </c:pt>
                <c:pt idx="10861">
                  <c:v>32.841000000000001</c:v>
                </c:pt>
                <c:pt idx="10862">
                  <c:v>35.441000000000003</c:v>
                </c:pt>
                <c:pt idx="10863">
                  <c:v>27.68</c:v>
                </c:pt>
                <c:pt idx="10864">
                  <c:v>34.164000000000001</c:v>
                </c:pt>
                <c:pt idx="10865">
                  <c:v>30.375</c:v>
                </c:pt>
                <c:pt idx="10866">
                  <c:v>41.094000000000001</c:v>
                </c:pt>
                <c:pt idx="10867">
                  <c:v>43.46</c:v>
                </c:pt>
                <c:pt idx="10868">
                  <c:v>38.216999999999999</c:v>
                </c:pt>
                <c:pt idx="10869">
                  <c:v>29.292999999999999</c:v>
                </c:pt>
                <c:pt idx="10870">
                  <c:v>34.384999999999998</c:v>
                </c:pt>
                <c:pt idx="10871">
                  <c:v>41.732999999999997</c:v>
                </c:pt>
                <c:pt idx="10872">
                  <c:v>37.290999999999997</c:v>
                </c:pt>
                <c:pt idx="10873">
                  <c:v>31.363</c:v>
                </c:pt>
                <c:pt idx="10874">
                  <c:v>35.125</c:v>
                </c:pt>
                <c:pt idx="10875">
                  <c:v>33.369</c:v>
                </c:pt>
                <c:pt idx="10876">
                  <c:v>36.603000000000002</c:v>
                </c:pt>
                <c:pt idx="10877">
                  <c:v>34.276000000000003</c:v>
                </c:pt>
                <c:pt idx="10878">
                  <c:v>38.151000000000003</c:v>
                </c:pt>
                <c:pt idx="10879">
                  <c:v>33.146999999999998</c:v>
                </c:pt>
                <c:pt idx="10880">
                  <c:v>36.899000000000001</c:v>
                </c:pt>
                <c:pt idx="10881">
                  <c:v>29.414000000000001</c:v>
                </c:pt>
                <c:pt idx="10882">
                  <c:v>33.061999999999998</c:v>
                </c:pt>
                <c:pt idx="10883">
                  <c:v>27.581</c:v>
                </c:pt>
                <c:pt idx="10884">
                  <c:v>35.465000000000003</c:v>
                </c:pt>
                <c:pt idx="10885">
                  <c:v>28.524000000000001</c:v>
                </c:pt>
                <c:pt idx="10886">
                  <c:v>28.504999999999999</c:v>
                </c:pt>
                <c:pt idx="10887">
                  <c:v>29.253</c:v>
                </c:pt>
                <c:pt idx="10888">
                  <c:v>37.424999999999997</c:v>
                </c:pt>
                <c:pt idx="10889">
                  <c:v>28.678999999999998</c:v>
                </c:pt>
                <c:pt idx="10890">
                  <c:v>36.593000000000004</c:v>
                </c:pt>
                <c:pt idx="10891">
                  <c:v>32.415999999999997</c:v>
                </c:pt>
                <c:pt idx="10892">
                  <c:v>42.701000000000001</c:v>
                </c:pt>
                <c:pt idx="10893">
                  <c:v>33.323</c:v>
                </c:pt>
                <c:pt idx="10894">
                  <c:v>43.465000000000003</c:v>
                </c:pt>
                <c:pt idx="10895">
                  <c:v>38.848999999999997</c:v>
                </c:pt>
                <c:pt idx="10896">
                  <c:v>29.79</c:v>
                </c:pt>
                <c:pt idx="10897">
                  <c:v>29.071000000000002</c:v>
                </c:pt>
                <c:pt idx="10898">
                  <c:v>27.649000000000001</c:v>
                </c:pt>
                <c:pt idx="10899">
                  <c:v>32.497</c:v>
                </c:pt>
                <c:pt idx="10900">
                  <c:v>31.672999999999998</c:v>
                </c:pt>
                <c:pt idx="10901">
                  <c:v>32.375</c:v>
                </c:pt>
                <c:pt idx="10902">
                  <c:v>40.375999999999998</c:v>
                </c:pt>
                <c:pt idx="10903">
                  <c:v>37.213999999999999</c:v>
                </c:pt>
                <c:pt idx="10904">
                  <c:v>34.715000000000003</c:v>
                </c:pt>
                <c:pt idx="10905">
                  <c:v>41.515000000000001</c:v>
                </c:pt>
                <c:pt idx="10906">
                  <c:v>41.993000000000002</c:v>
                </c:pt>
                <c:pt idx="10907">
                  <c:v>32.753</c:v>
                </c:pt>
                <c:pt idx="10908">
                  <c:v>39.99</c:v>
                </c:pt>
                <c:pt idx="10909">
                  <c:v>27.411000000000001</c:v>
                </c:pt>
                <c:pt idx="10910">
                  <c:v>27.728000000000002</c:v>
                </c:pt>
                <c:pt idx="10911">
                  <c:v>30.105</c:v>
                </c:pt>
                <c:pt idx="10912">
                  <c:v>35.371000000000002</c:v>
                </c:pt>
                <c:pt idx="10913">
                  <c:v>40.814</c:v>
                </c:pt>
                <c:pt idx="10914">
                  <c:v>30.771999999999998</c:v>
                </c:pt>
                <c:pt idx="10915">
                  <c:v>29.309000000000001</c:v>
                </c:pt>
                <c:pt idx="10916">
                  <c:v>30.585999999999999</c:v>
                </c:pt>
                <c:pt idx="10917">
                  <c:v>31.986999999999998</c:v>
                </c:pt>
                <c:pt idx="10918">
                  <c:v>38.86</c:v>
                </c:pt>
                <c:pt idx="10919">
                  <c:v>39.768000000000001</c:v>
                </c:pt>
                <c:pt idx="10920">
                  <c:v>29.687000000000001</c:v>
                </c:pt>
                <c:pt idx="10921">
                  <c:v>40.787999999999997</c:v>
                </c:pt>
                <c:pt idx="10922">
                  <c:v>36.933</c:v>
                </c:pt>
                <c:pt idx="10923">
                  <c:v>30.067</c:v>
                </c:pt>
                <c:pt idx="10924">
                  <c:v>34.527999999999999</c:v>
                </c:pt>
                <c:pt idx="10925">
                  <c:v>29.094000000000001</c:v>
                </c:pt>
                <c:pt idx="10926">
                  <c:v>29.405000000000001</c:v>
                </c:pt>
                <c:pt idx="10927">
                  <c:v>31.4</c:v>
                </c:pt>
                <c:pt idx="10928">
                  <c:v>29.035</c:v>
                </c:pt>
                <c:pt idx="10929">
                  <c:v>32.701999999999998</c:v>
                </c:pt>
                <c:pt idx="10930">
                  <c:v>35.200000000000003</c:v>
                </c:pt>
                <c:pt idx="10931">
                  <c:v>33.229999999999997</c:v>
                </c:pt>
                <c:pt idx="10932">
                  <c:v>33.719000000000001</c:v>
                </c:pt>
                <c:pt idx="10933">
                  <c:v>37.715000000000003</c:v>
                </c:pt>
                <c:pt idx="10934">
                  <c:v>45.078000000000003</c:v>
                </c:pt>
                <c:pt idx="10935">
                  <c:v>30.963999999999999</c:v>
                </c:pt>
                <c:pt idx="10936">
                  <c:v>38.015999999999998</c:v>
                </c:pt>
                <c:pt idx="10937">
                  <c:v>40.048000000000002</c:v>
                </c:pt>
                <c:pt idx="10938">
                  <c:v>23.143999999999998</c:v>
                </c:pt>
                <c:pt idx="10939">
                  <c:v>29.812999999999999</c:v>
                </c:pt>
                <c:pt idx="10940">
                  <c:v>37.783999999999999</c:v>
                </c:pt>
                <c:pt idx="10941">
                  <c:v>39.119999999999997</c:v>
                </c:pt>
                <c:pt idx="10942">
                  <c:v>39.774000000000001</c:v>
                </c:pt>
                <c:pt idx="10943">
                  <c:v>32.433999999999997</c:v>
                </c:pt>
                <c:pt idx="10944">
                  <c:v>33.305</c:v>
                </c:pt>
                <c:pt idx="10945">
                  <c:v>29.404</c:v>
                </c:pt>
                <c:pt idx="10946">
                  <c:v>28.292000000000002</c:v>
                </c:pt>
                <c:pt idx="10947">
                  <c:v>31.417999999999999</c:v>
                </c:pt>
                <c:pt idx="10948">
                  <c:v>38.180999999999997</c:v>
                </c:pt>
                <c:pt idx="10949">
                  <c:v>29.995000000000001</c:v>
                </c:pt>
                <c:pt idx="10950">
                  <c:v>28.501999999999999</c:v>
                </c:pt>
                <c:pt idx="10951">
                  <c:v>37.185000000000002</c:v>
                </c:pt>
                <c:pt idx="10952">
                  <c:v>31.004999999999999</c:v>
                </c:pt>
                <c:pt idx="10953">
                  <c:v>32.479999999999997</c:v>
                </c:pt>
                <c:pt idx="10954">
                  <c:v>29.129000000000001</c:v>
                </c:pt>
                <c:pt idx="10955">
                  <c:v>39.621000000000002</c:v>
                </c:pt>
                <c:pt idx="10956">
                  <c:v>37.369</c:v>
                </c:pt>
                <c:pt idx="10957">
                  <c:v>30.388000000000002</c:v>
                </c:pt>
                <c:pt idx="10958">
                  <c:v>36.305</c:v>
                </c:pt>
                <c:pt idx="10959">
                  <c:v>28.911000000000001</c:v>
                </c:pt>
                <c:pt idx="10960">
                  <c:v>36.893000000000001</c:v>
                </c:pt>
                <c:pt idx="10961">
                  <c:v>29.792999999999999</c:v>
                </c:pt>
                <c:pt idx="10962">
                  <c:v>25.221</c:v>
                </c:pt>
                <c:pt idx="10963">
                  <c:v>35.414000000000001</c:v>
                </c:pt>
                <c:pt idx="10964">
                  <c:v>32.920999999999999</c:v>
                </c:pt>
                <c:pt idx="10965">
                  <c:v>24.716000000000001</c:v>
                </c:pt>
                <c:pt idx="10966">
                  <c:v>26.315000000000001</c:v>
                </c:pt>
                <c:pt idx="10967">
                  <c:v>35.738</c:v>
                </c:pt>
                <c:pt idx="10968">
                  <c:v>26.184999999999999</c:v>
                </c:pt>
                <c:pt idx="10969">
                  <c:v>36.271000000000001</c:v>
                </c:pt>
                <c:pt idx="10970">
                  <c:v>25.846</c:v>
                </c:pt>
                <c:pt idx="10971">
                  <c:v>30.071000000000002</c:v>
                </c:pt>
                <c:pt idx="10972">
                  <c:v>38.258000000000003</c:v>
                </c:pt>
                <c:pt idx="10973">
                  <c:v>29.401</c:v>
                </c:pt>
                <c:pt idx="10974">
                  <c:v>35.667000000000002</c:v>
                </c:pt>
                <c:pt idx="10975">
                  <c:v>34.326999999999998</c:v>
                </c:pt>
                <c:pt idx="10976">
                  <c:v>38.015000000000001</c:v>
                </c:pt>
                <c:pt idx="10977">
                  <c:v>31.305</c:v>
                </c:pt>
                <c:pt idx="10978">
                  <c:v>39.881</c:v>
                </c:pt>
                <c:pt idx="10979">
                  <c:v>37.311</c:v>
                </c:pt>
                <c:pt idx="10980">
                  <c:v>33.829000000000001</c:v>
                </c:pt>
                <c:pt idx="10981">
                  <c:v>27.856000000000002</c:v>
                </c:pt>
                <c:pt idx="10982">
                  <c:v>36.741</c:v>
                </c:pt>
                <c:pt idx="10983">
                  <c:v>37.398000000000003</c:v>
                </c:pt>
                <c:pt idx="10984">
                  <c:v>31.702999999999999</c:v>
                </c:pt>
                <c:pt idx="10985">
                  <c:v>27.148</c:v>
                </c:pt>
                <c:pt idx="10986">
                  <c:v>42.48</c:v>
                </c:pt>
                <c:pt idx="10987">
                  <c:v>33.601999999999997</c:v>
                </c:pt>
                <c:pt idx="10988">
                  <c:v>32.823999999999998</c:v>
                </c:pt>
                <c:pt idx="10989">
                  <c:v>33.850999999999999</c:v>
                </c:pt>
                <c:pt idx="10990">
                  <c:v>42.771000000000001</c:v>
                </c:pt>
                <c:pt idx="10991">
                  <c:v>37.734000000000002</c:v>
                </c:pt>
                <c:pt idx="10992">
                  <c:v>30.137</c:v>
                </c:pt>
                <c:pt idx="10993">
                  <c:v>34.99</c:v>
                </c:pt>
                <c:pt idx="10994">
                  <c:v>26.885999999999999</c:v>
                </c:pt>
                <c:pt idx="10995">
                  <c:v>32.128999999999998</c:v>
                </c:pt>
                <c:pt idx="10996">
                  <c:v>35.970999999999997</c:v>
                </c:pt>
                <c:pt idx="10997">
                  <c:v>30.048999999999999</c:v>
                </c:pt>
                <c:pt idx="10998">
                  <c:v>39.567</c:v>
                </c:pt>
                <c:pt idx="10999">
                  <c:v>30.379000000000001</c:v>
                </c:pt>
                <c:pt idx="11000">
                  <c:v>32.389000000000003</c:v>
                </c:pt>
                <c:pt idx="11001">
                  <c:v>36.511000000000003</c:v>
                </c:pt>
                <c:pt idx="11002">
                  <c:v>42.581000000000003</c:v>
                </c:pt>
                <c:pt idx="11003">
                  <c:v>33.25</c:v>
                </c:pt>
                <c:pt idx="11004">
                  <c:v>36.143000000000001</c:v>
                </c:pt>
                <c:pt idx="11005">
                  <c:v>28.033999999999999</c:v>
                </c:pt>
                <c:pt idx="11006">
                  <c:v>35.462000000000003</c:v>
                </c:pt>
                <c:pt idx="11007">
                  <c:v>29.282</c:v>
                </c:pt>
                <c:pt idx="11008">
                  <c:v>35.076000000000001</c:v>
                </c:pt>
                <c:pt idx="11009">
                  <c:v>32.746000000000002</c:v>
                </c:pt>
                <c:pt idx="11010">
                  <c:v>37.420999999999999</c:v>
                </c:pt>
                <c:pt idx="11011">
                  <c:v>34.283000000000001</c:v>
                </c:pt>
                <c:pt idx="11012">
                  <c:v>33.777000000000001</c:v>
                </c:pt>
                <c:pt idx="11013">
                  <c:v>36.881999999999998</c:v>
                </c:pt>
                <c:pt idx="11014">
                  <c:v>35.094000000000001</c:v>
                </c:pt>
                <c:pt idx="11015">
                  <c:v>36.457000000000001</c:v>
                </c:pt>
                <c:pt idx="11016">
                  <c:v>27.626999999999999</c:v>
                </c:pt>
                <c:pt idx="11017">
                  <c:v>43.988</c:v>
                </c:pt>
                <c:pt idx="11018">
                  <c:v>25.524000000000001</c:v>
                </c:pt>
                <c:pt idx="11019">
                  <c:v>31.855</c:v>
                </c:pt>
                <c:pt idx="11020">
                  <c:v>41.759</c:v>
                </c:pt>
                <c:pt idx="11021">
                  <c:v>32.22</c:v>
                </c:pt>
                <c:pt idx="11022">
                  <c:v>36.270000000000003</c:v>
                </c:pt>
                <c:pt idx="11023">
                  <c:v>28.571999999999999</c:v>
                </c:pt>
                <c:pt idx="11024">
                  <c:v>30.677</c:v>
                </c:pt>
                <c:pt idx="11025">
                  <c:v>32.220999999999997</c:v>
                </c:pt>
                <c:pt idx="11026">
                  <c:v>30.977</c:v>
                </c:pt>
                <c:pt idx="11027">
                  <c:v>33.966000000000001</c:v>
                </c:pt>
                <c:pt idx="11028">
                  <c:v>31.573</c:v>
                </c:pt>
                <c:pt idx="11029">
                  <c:v>29.777000000000001</c:v>
                </c:pt>
                <c:pt idx="11030">
                  <c:v>32.652000000000001</c:v>
                </c:pt>
                <c:pt idx="11031">
                  <c:v>38.210999999999999</c:v>
                </c:pt>
                <c:pt idx="11032">
                  <c:v>33.463000000000001</c:v>
                </c:pt>
                <c:pt idx="11033">
                  <c:v>34.594999999999999</c:v>
                </c:pt>
                <c:pt idx="11034">
                  <c:v>30.065000000000001</c:v>
                </c:pt>
                <c:pt idx="11035">
                  <c:v>34.506</c:v>
                </c:pt>
                <c:pt idx="11036">
                  <c:v>36.008000000000003</c:v>
                </c:pt>
                <c:pt idx="11037">
                  <c:v>33.375999999999998</c:v>
                </c:pt>
                <c:pt idx="11038">
                  <c:v>37.662999999999997</c:v>
                </c:pt>
                <c:pt idx="11039">
                  <c:v>40.673000000000002</c:v>
                </c:pt>
                <c:pt idx="11040">
                  <c:v>43.000999999999998</c:v>
                </c:pt>
                <c:pt idx="11041">
                  <c:v>31.832000000000001</c:v>
                </c:pt>
                <c:pt idx="11042">
                  <c:v>38.344999999999999</c:v>
                </c:pt>
                <c:pt idx="11043">
                  <c:v>28.558</c:v>
                </c:pt>
                <c:pt idx="11044">
                  <c:v>26.984999999999999</c:v>
                </c:pt>
                <c:pt idx="11045">
                  <c:v>32.654000000000003</c:v>
                </c:pt>
                <c:pt idx="11046">
                  <c:v>31.452999999999999</c:v>
                </c:pt>
                <c:pt idx="11047">
                  <c:v>35.292000000000002</c:v>
                </c:pt>
                <c:pt idx="11048">
                  <c:v>32.988999999999997</c:v>
                </c:pt>
                <c:pt idx="11049">
                  <c:v>33.186</c:v>
                </c:pt>
                <c:pt idx="11050">
                  <c:v>33.33</c:v>
                </c:pt>
                <c:pt idx="11051">
                  <c:v>33.646000000000001</c:v>
                </c:pt>
                <c:pt idx="11052">
                  <c:v>30.686</c:v>
                </c:pt>
                <c:pt idx="11053">
                  <c:v>41.927</c:v>
                </c:pt>
                <c:pt idx="11054">
                  <c:v>39.314</c:v>
                </c:pt>
                <c:pt idx="11055">
                  <c:v>28.381</c:v>
                </c:pt>
                <c:pt idx="11056">
                  <c:v>42.514000000000003</c:v>
                </c:pt>
                <c:pt idx="11057">
                  <c:v>34.725999999999999</c:v>
                </c:pt>
                <c:pt idx="11058">
                  <c:v>35.061999999999998</c:v>
                </c:pt>
                <c:pt idx="11059">
                  <c:v>36.476999999999997</c:v>
                </c:pt>
                <c:pt idx="11060">
                  <c:v>40.454999999999998</c:v>
                </c:pt>
                <c:pt idx="11061">
                  <c:v>33.595999999999997</c:v>
                </c:pt>
                <c:pt idx="11062">
                  <c:v>35.518999999999998</c:v>
                </c:pt>
                <c:pt idx="11063">
                  <c:v>30.306999999999999</c:v>
                </c:pt>
                <c:pt idx="11064">
                  <c:v>28.832999999999998</c:v>
                </c:pt>
                <c:pt idx="11065">
                  <c:v>36.56</c:v>
                </c:pt>
                <c:pt idx="11066">
                  <c:v>31.757000000000001</c:v>
                </c:pt>
                <c:pt idx="11067">
                  <c:v>30.106999999999999</c:v>
                </c:pt>
                <c:pt idx="11068">
                  <c:v>31.875</c:v>
                </c:pt>
                <c:pt idx="11069">
                  <c:v>32.113</c:v>
                </c:pt>
                <c:pt idx="11070">
                  <c:v>27.831</c:v>
                </c:pt>
                <c:pt idx="11071">
                  <c:v>30.94</c:v>
                </c:pt>
                <c:pt idx="11072">
                  <c:v>35.472999999999999</c:v>
                </c:pt>
                <c:pt idx="11073">
                  <c:v>32.518000000000001</c:v>
                </c:pt>
                <c:pt idx="11074">
                  <c:v>34.003</c:v>
                </c:pt>
                <c:pt idx="11075">
                  <c:v>33.289000000000001</c:v>
                </c:pt>
                <c:pt idx="11076">
                  <c:v>28.132000000000001</c:v>
                </c:pt>
                <c:pt idx="11077">
                  <c:v>36.045999999999999</c:v>
                </c:pt>
                <c:pt idx="11078">
                  <c:v>32.036999999999999</c:v>
                </c:pt>
                <c:pt idx="11079">
                  <c:v>34.700000000000003</c:v>
                </c:pt>
                <c:pt idx="11080">
                  <c:v>30.494</c:v>
                </c:pt>
                <c:pt idx="11081">
                  <c:v>41.673999999999999</c:v>
                </c:pt>
                <c:pt idx="11082">
                  <c:v>32.210999999999999</c:v>
                </c:pt>
                <c:pt idx="11083">
                  <c:v>42.137999999999998</c:v>
                </c:pt>
                <c:pt idx="11084">
                  <c:v>29.565000000000001</c:v>
                </c:pt>
                <c:pt idx="11085">
                  <c:v>35.697000000000003</c:v>
                </c:pt>
                <c:pt idx="11086">
                  <c:v>34.524000000000001</c:v>
                </c:pt>
                <c:pt idx="11087">
                  <c:v>30.045000000000002</c:v>
                </c:pt>
                <c:pt idx="11088">
                  <c:v>33.658000000000001</c:v>
                </c:pt>
                <c:pt idx="11089">
                  <c:v>42.762</c:v>
                </c:pt>
                <c:pt idx="11090">
                  <c:v>37.18</c:v>
                </c:pt>
                <c:pt idx="11091">
                  <c:v>34.122</c:v>
                </c:pt>
                <c:pt idx="11092">
                  <c:v>28.792000000000002</c:v>
                </c:pt>
                <c:pt idx="11093">
                  <c:v>34.697000000000003</c:v>
                </c:pt>
                <c:pt idx="11094">
                  <c:v>34.866999999999997</c:v>
                </c:pt>
                <c:pt idx="11095">
                  <c:v>32.308999999999997</c:v>
                </c:pt>
                <c:pt idx="11096">
                  <c:v>29.474</c:v>
                </c:pt>
                <c:pt idx="11097">
                  <c:v>29.216999999999999</c:v>
                </c:pt>
                <c:pt idx="11098">
                  <c:v>39.031999999999996</c:v>
                </c:pt>
                <c:pt idx="11099">
                  <c:v>37.518999999999998</c:v>
                </c:pt>
                <c:pt idx="11100">
                  <c:v>29.847999999999999</c:v>
                </c:pt>
                <c:pt idx="11101">
                  <c:v>34.645000000000003</c:v>
                </c:pt>
                <c:pt idx="11102">
                  <c:v>41.401000000000003</c:v>
                </c:pt>
                <c:pt idx="11103">
                  <c:v>31.559000000000001</c:v>
                </c:pt>
                <c:pt idx="11104">
                  <c:v>37.581000000000003</c:v>
                </c:pt>
                <c:pt idx="11105">
                  <c:v>36.292999999999999</c:v>
                </c:pt>
                <c:pt idx="11106">
                  <c:v>36.82</c:v>
                </c:pt>
                <c:pt idx="11107">
                  <c:v>30.927</c:v>
                </c:pt>
                <c:pt idx="11108">
                  <c:v>34.375</c:v>
                </c:pt>
                <c:pt idx="11109">
                  <c:v>23.143000000000001</c:v>
                </c:pt>
                <c:pt idx="11110">
                  <c:v>31.997</c:v>
                </c:pt>
                <c:pt idx="11111">
                  <c:v>27.565999999999999</c:v>
                </c:pt>
                <c:pt idx="11112">
                  <c:v>28.41</c:v>
                </c:pt>
                <c:pt idx="11113">
                  <c:v>31.518999999999998</c:v>
                </c:pt>
                <c:pt idx="11114">
                  <c:v>34.761000000000003</c:v>
                </c:pt>
                <c:pt idx="11115">
                  <c:v>43.703000000000003</c:v>
                </c:pt>
                <c:pt idx="11116">
                  <c:v>34.027000000000001</c:v>
                </c:pt>
                <c:pt idx="11117">
                  <c:v>30.462</c:v>
                </c:pt>
                <c:pt idx="11118">
                  <c:v>39.17</c:v>
                </c:pt>
                <c:pt idx="11119">
                  <c:v>33.817999999999998</c:v>
                </c:pt>
                <c:pt idx="11120">
                  <c:v>28.686</c:v>
                </c:pt>
                <c:pt idx="11121">
                  <c:v>29.527999999999999</c:v>
                </c:pt>
                <c:pt idx="11122">
                  <c:v>27.797999999999998</c:v>
                </c:pt>
                <c:pt idx="11123">
                  <c:v>29.789000000000001</c:v>
                </c:pt>
                <c:pt idx="11124">
                  <c:v>33.823999999999998</c:v>
                </c:pt>
                <c:pt idx="11125">
                  <c:v>32.781999999999996</c:v>
                </c:pt>
                <c:pt idx="11126">
                  <c:v>32.415999999999997</c:v>
                </c:pt>
                <c:pt idx="11127">
                  <c:v>36.94</c:v>
                </c:pt>
                <c:pt idx="11128">
                  <c:v>34.383000000000003</c:v>
                </c:pt>
                <c:pt idx="11129">
                  <c:v>36.945</c:v>
                </c:pt>
                <c:pt idx="11130">
                  <c:v>33.799999999999997</c:v>
                </c:pt>
                <c:pt idx="11131">
                  <c:v>27.602</c:v>
                </c:pt>
                <c:pt idx="11132">
                  <c:v>38.314999999999998</c:v>
                </c:pt>
                <c:pt idx="11133">
                  <c:v>31.009</c:v>
                </c:pt>
                <c:pt idx="11134">
                  <c:v>32.869</c:v>
                </c:pt>
                <c:pt idx="11135">
                  <c:v>34.703000000000003</c:v>
                </c:pt>
                <c:pt idx="11136">
                  <c:v>29.472999999999999</c:v>
                </c:pt>
                <c:pt idx="11137">
                  <c:v>36.298000000000002</c:v>
                </c:pt>
                <c:pt idx="11138">
                  <c:v>28.413</c:v>
                </c:pt>
                <c:pt idx="11139">
                  <c:v>29.234000000000002</c:v>
                </c:pt>
                <c:pt idx="11140">
                  <c:v>35.716999999999999</c:v>
                </c:pt>
                <c:pt idx="11141">
                  <c:v>40.014000000000003</c:v>
                </c:pt>
                <c:pt idx="11142">
                  <c:v>33.277999999999999</c:v>
                </c:pt>
                <c:pt idx="11143">
                  <c:v>38.802999999999997</c:v>
                </c:pt>
                <c:pt idx="11144">
                  <c:v>31.943999999999999</c:v>
                </c:pt>
                <c:pt idx="11145">
                  <c:v>45.557000000000002</c:v>
                </c:pt>
                <c:pt idx="11146">
                  <c:v>37.030999999999999</c:v>
                </c:pt>
                <c:pt idx="11147">
                  <c:v>32.462000000000003</c:v>
                </c:pt>
                <c:pt idx="11148">
                  <c:v>38.058</c:v>
                </c:pt>
                <c:pt idx="11149">
                  <c:v>34.530999999999999</c:v>
                </c:pt>
                <c:pt idx="11150">
                  <c:v>39.037999999999997</c:v>
                </c:pt>
                <c:pt idx="11151">
                  <c:v>32.573999999999998</c:v>
                </c:pt>
                <c:pt idx="11152">
                  <c:v>39.448</c:v>
                </c:pt>
                <c:pt idx="11153">
                  <c:v>28.628</c:v>
                </c:pt>
                <c:pt idx="11154">
                  <c:v>38.338999999999999</c:v>
                </c:pt>
                <c:pt idx="11155">
                  <c:v>38.945</c:v>
                </c:pt>
                <c:pt idx="11156">
                  <c:v>30.417999999999999</c:v>
                </c:pt>
                <c:pt idx="11157">
                  <c:v>28.024000000000001</c:v>
                </c:pt>
                <c:pt idx="11158">
                  <c:v>33.515999999999998</c:v>
                </c:pt>
                <c:pt idx="11159">
                  <c:v>35.473999999999997</c:v>
                </c:pt>
                <c:pt idx="11160">
                  <c:v>37.741</c:v>
                </c:pt>
                <c:pt idx="11161">
                  <c:v>36.695</c:v>
                </c:pt>
                <c:pt idx="11162">
                  <c:v>33.317</c:v>
                </c:pt>
                <c:pt idx="11163">
                  <c:v>28.579000000000001</c:v>
                </c:pt>
                <c:pt idx="11164">
                  <c:v>35.618000000000002</c:v>
                </c:pt>
                <c:pt idx="11165">
                  <c:v>38.957000000000001</c:v>
                </c:pt>
                <c:pt idx="11166">
                  <c:v>28.155000000000001</c:v>
                </c:pt>
                <c:pt idx="11167">
                  <c:v>35.567999999999998</c:v>
                </c:pt>
                <c:pt idx="11168">
                  <c:v>38.759</c:v>
                </c:pt>
                <c:pt idx="11169">
                  <c:v>34.546999999999997</c:v>
                </c:pt>
                <c:pt idx="11170">
                  <c:v>27.555</c:v>
                </c:pt>
                <c:pt idx="11171">
                  <c:v>26.199000000000002</c:v>
                </c:pt>
                <c:pt idx="11172">
                  <c:v>31.396999999999998</c:v>
                </c:pt>
                <c:pt idx="11173">
                  <c:v>28.713999999999999</c:v>
                </c:pt>
                <c:pt idx="11174">
                  <c:v>30</c:v>
                </c:pt>
                <c:pt idx="11175">
                  <c:v>37.354999999999997</c:v>
                </c:pt>
                <c:pt idx="11176">
                  <c:v>36.917999999999999</c:v>
                </c:pt>
                <c:pt idx="11177">
                  <c:v>35.564999999999998</c:v>
                </c:pt>
                <c:pt idx="11178">
                  <c:v>31.745000000000001</c:v>
                </c:pt>
                <c:pt idx="11179">
                  <c:v>35.683</c:v>
                </c:pt>
                <c:pt idx="11180">
                  <c:v>35.207999999999998</c:v>
                </c:pt>
                <c:pt idx="11181">
                  <c:v>36.905999999999999</c:v>
                </c:pt>
                <c:pt idx="11182">
                  <c:v>34.279000000000003</c:v>
                </c:pt>
                <c:pt idx="11183">
                  <c:v>32.701000000000001</c:v>
                </c:pt>
                <c:pt idx="11184">
                  <c:v>40.058</c:v>
                </c:pt>
                <c:pt idx="11185">
                  <c:v>39.223999999999997</c:v>
                </c:pt>
                <c:pt idx="11186">
                  <c:v>32.777999999999999</c:v>
                </c:pt>
                <c:pt idx="11187">
                  <c:v>30.981999999999999</c:v>
                </c:pt>
                <c:pt idx="11188">
                  <c:v>32.997</c:v>
                </c:pt>
                <c:pt idx="11189">
                  <c:v>37.829000000000001</c:v>
                </c:pt>
                <c:pt idx="11190">
                  <c:v>31.204999999999998</c:v>
                </c:pt>
                <c:pt idx="11191">
                  <c:v>35.024999999999999</c:v>
                </c:pt>
                <c:pt idx="11192">
                  <c:v>32.97</c:v>
                </c:pt>
                <c:pt idx="11193">
                  <c:v>28.25</c:v>
                </c:pt>
                <c:pt idx="11194">
                  <c:v>29.35</c:v>
                </c:pt>
                <c:pt idx="11195">
                  <c:v>36.533999999999999</c:v>
                </c:pt>
                <c:pt idx="11196">
                  <c:v>34.264000000000003</c:v>
                </c:pt>
                <c:pt idx="11197">
                  <c:v>31.427</c:v>
                </c:pt>
                <c:pt idx="11198">
                  <c:v>29.398</c:v>
                </c:pt>
                <c:pt idx="11199">
                  <c:v>31.882999999999999</c:v>
                </c:pt>
                <c:pt idx="11200">
                  <c:v>27.78</c:v>
                </c:pt>
                <c:pt idx="11201">
                  <c:v>29.623999999999999</c:v>
                </c:pt>
                <c:pt idx="11202">
                  <c:v>30.113</c:v>
                </c:pt>
                <c:pt idx="11203">
                  <c:v>37.311999999999998</c:v>
                </c:pt>
                <c:pt idx="11204">
                  <c:v>33.143000000000001</c:v>
                </c:pt>
                <c:pt idx="11205">
                  <c:v>37.795000000000002</c:v>
                </c:pt>
                <c:pt idx="11206">
                  <c:v>23.713999999999999</c:v>
                </c:pt>
                <c:pt idx="11207">
                  <c:v>31.094000000000001</c:v>
                </c:pt>
                <c:pt idx="11208">
                  <c:v>33.203000000000003</c:v>
                </c:pt>
                <c:pt idx="11209">
                  <c:v>28.645</c:v>
                </c:pt>
                <c:pt idx="11210">
                  <c:v>33.802999999999997</c:v>
                </c:pt>
                <c:pt idx="11211">
                  <c:v>26.893999999999998</c:v>
                </c:pt>
                <c:pt idx="11212">
                  <c:v>27.96</c:v>
                </c:pt>
                <c:pt idx="11213">
                  <c:v>30.199000000000002</c:v>
                </c:pt>
                <c:pt idx="11214">
                  <c:v>26.859000000000002</c:v>
                </c:pt>
                <c:pt idx="11215">
                  <c:v>29.864000000000001</c:v>
                </c:pt>
                <c:pt idx="11216">
                  <c:v>28.690999999999999</c:v>
                </c:pt>
                <c:pt idx="11217">
                  <c:v>34.65</c:v>
                </c:pt>
                <c:pt idx="11218">
                  <c:v>35.636000000000003</c:v>
                </c:pt>
                <c:pt idx="11219">
                  <c:v>29.713999999999999</c:v>
                </c:pt>
                <c:pt idx="11220">
                  <c:v>30.004000000000001</c:v>
                </c:pt>
                <c:pt idx="11221">
                  <c:v>31.009</c:v>
                </c:pt>
                <c:pt idx="11222">
                  <c:v>26.481000000000002</c:v>
                </c:pt>
                <c:pt idx="11223">
                  <c:v>35.207000000000001</c:v>
                </c:pt>
                <c:pt idx="11224">
                  <c:v>27.387</c:v>
                </c:pt>
                <c:pt idx="11225">
                  <c:v>37.098999999999997</c:v>
                </c:pt>
                <c:pt idx="11226">
                  <c:v>38.329000000000001</c:v>
                </c:pt>
                <c:pt idx="11227">
                  <c:v>38.090000000000003</c:v>
                </c:pt>
                <c:pt idx="11228">
                  <c:v>30.87</c:v>
                </c:pt>
                <c:pt idx="11229">
                  <c:v>32.273000000000003</c:v>
                </c:pt>
                <c:pt idx="11230">
                  <c:v>34.389000000000003</c:v>
                </c:pt>
                <c:pt idx="11231">
                  <c:v>31.698</c:v>
                </c:pt>
                <c:pt idx="11232">
                  <c:v>33.238</c:v>
                </c:pt>
                <c:pt idx="11233">
                  <c:v>31.212</c:v>
                </c:pt>
                <c:pt idx="11234">
                  <c:v>29.186</c:v>
                </c:pt>
                <c:pt idx="11235">
                  <c:v>35.402000000000001</c:v>
                </c:pt>
                <c:pt idx="11236">
                  <c:v>35.347999999999999</c:v>
                </c:pt>
                <c:pt idx="11237">
                  <c:v>34.588000000000001</c:v>
                </c:pt>
                <c:pt idx="11238">
                  <c:v>28.629000000000001</c:v>
                </c:pt>
                <c:pt idx="11239">
                  <c:v>34.341999999999999</c:v>
                </c:pt>
                <c:pt idx="11240">
                  <c:v>33.947000000000003</c:v>
                </c:pt>
                <c:pt idx="11241">
                  <c:v>30.655999999999999</c:v>
                </c:pt>
                <c:pt idx="11242">
                  <c:v>23.788</c:v>
                </c:pt>
                <c:pt idx="11243">
                  <c:v>43.404000000000003</c:v>
                </c:pt>
                <c:pt idx="11244">
                  <c:v>33.454999999999998</c:v>
                </c:pt>
                <c:pt idx="11245">
                  <c:v>38.103000000000002</c:v>
                </c:pt>
                <c:pt idx="11246">
                  <c:v>35.679000000000002</c:v>
                </c:pt>
                <c:pt idx="11247">
                  <c:v>35.274999999999999</c:v>
                </c:pt>
                <c:pt idx="11248">
                  <c:v>34.533999999999999</c:v>
                </c:pt>
                <c:pt idx="11249">
                  <c:v>32.247</c:v>
                </c:pt>
                <c:pt idx="11250">
                  <c:v>35.311999999999998</c:v>
                </c:pt>
                <c:pt idx="11251">
                  <c:v>37.177</c:v>
                </c:pt>
                <c:pt idx="11252">
                  <c:v>33.872</c:v>
                </c:pt>
                <c:pt idx="11253">
                  <c:v>29.914999999999999</c:v>
                </c:pt>
                <c:pt idx="11254">
                  <c:v>38.563000000000002</c:v>
                </c:pt>
                <c:pt idx="11255">
                  <c:v>36.006999999999998</c:v>
                </c:pt>
                <c:pt idx="11256">
                  <c:v>42.481999999999999</c:v>
                </c:pt>
                <c:pt idx="11257">
                  <c:v>26.233000000000001</c:v>
                </c:pt>
                <c:pt idx="11258">
                  <c:v>29.047999999999998</c:v>
                </c:pt>
                <c:pt idx="11259">
                  <c:v>26.140999999999998</c:v>
                </c:pt>
                <c:pt idx="11260">
                  <c:v>42.027999999999999</c:v>
                </c:pt>
                <c:pt idx="11261">
                  <c:v>27.946999999999999</c:v>
                </c:pt>
                <c:pt idx="11262">
                  <c:v>37.198999999999998</c:v>
                </c:pt>
                <c:pt idx="11263">
                  <c:v>35.22</c:v>
                </c:pt>
                <c:pt idx="11264">
                  <c:v>31.065000000000001</c:v>
                </c:pt>
                <c:pt idx="11265">
                  <c:v>29.2</c:v>
                </c:pt>
                <c:pt idx="11266">
                  <c:v>33.811999999999998</c:v>
                </c:pt>
                <c:pt idx="11267">
                  <c:v>36.456000000000003</c:v>
                </c:pt>
                <c:pt idx="11268">
                  <c:v>26.132000000000001</c:v>
                </c:pt>
                <c:pt idx="11269">
                  <c:v>36.323</c:v>
                </c:pt>
                <c:pt idx="11270">
                  <c:v>28.824000000000002</c:v>
                </c:pt>
                <c:pt idx="11271">
                  <c:v>34.661999999999999</c:v>
                </c:pt>
                <c:pt idx="11272">
                  <c:v>35.302</c:v>
                </c:pt>
                <c:pt idx="11273">
                  <c:v>36.677999999999997</c:v>
                </c:pt>
                <c:pt idx="11274">
                  <c:v>33.770000000000003</c:v>
                </c:pt>
                <c:pt idx="11275">
                  <c:v>39.470999999999997</c:v>
                </c:pt>
                <c:pt idx="11276">
                  <c:v>23.518000000000001</c:v>
                </c:pt>
                <c:pt idx="11277">
                  <c:v>23.640999999999998</c:v>
                </c:pt>
                <c:pt idx="11278">
                  <c:v>33.774999999999999</c:v>
                </c:pt>
                <c:pt idx="11279">
                  <c:v>32.314999999999998</c:v>
                </c:pt>
                <c:pt idx="11280">
                  <c:v>30.477</c:v>
                </c:pt>
                <c:pt idx="11281">
                  <c:v>31.343</c:v>
                </c:pt>
                <c:pt idx="11282">
                  <c:v>35.606000000000002</c:v>
                </c:pt>
                <c:pt idx="11283">
                  <c:v>25.95</c:v>
                </c:pt>
                <c:pt idx="11284">
                  <c:v>33.097000000000001</c:v>
                </c:pt>
                <c:pt idx="11285">
                  <c:v>25.771999999999998</c:v>
                </c:pt>
                <c:pt idx="11286">
                  <c:v>45.207999999999998</c:v>
                </c:pt>
                <c:pt idx="11287">
                  <c:v>36.281999999999996</c:v>
                </c:pt>
                <c:pt idx="11288">
                  <c:v>31.398</c:v>
                </c:pt>
                <c:pt idx="11289">
                  <c:v>36.118000000000002</c:v>
                </c:pt>
                <c:pt idx="11290">
                  <c:v>35.045999999999999</c:v>
                </c:pt>
                <c:pt idx="11291">
                  <c:v>35.000999999999998</c:v>
                </c:pt>
                <c:pt idx="11292">
                  <c:v>28.768000000000001</c:v>
                </c:pt>
                <c:pt idx="11293">
                  <c:v>33.024000000000001</c:v>
                </c:pt>
                <c:pt idx="11294">
                  <c:v>26.831</c:v>
                </c:pt>
                <c:pt idx="11295">
                  <c:v>30.117999999999999</c:v>
                </c:pt>
                <c:pt idx="11296">
                  <c:v>38.262999999999998</c:v>
                </c:pt>
                <c:pt idx="11297">
                  <c:v>37.738</c:v>
                </c:pt>
                <c:pt idx="11298">
                  <c:v>34.618000000000002</c:v>
                </c:pt>
                <c:pt idx="11299">
                  <c:v>32.838999999999999</c:v>
                </c:pt>
                <c:pt idx="11300">
                  <c:v>30.222999999999999</c:v>
                </c:pt>
                <c:pt idx="11301">
                  <c:v>35.773000000000003</c:v>
                </c:pt>
                <c:pt idx="11302">
                  <c:v>28.044</c:v>
                </c:pt>
                <c:pt idx="11303">
                  <c:v>36.991999999999997</c:v>
                </c:pt>
                <c:pt idx="11304">
                  <c:v>40.216000000000001</c:v>
                </c:pt>
                <c:pt idx="11305">
                  <c:v>35.164000000000001</c:v>
                </c:pt>
                <c:pt idx="11306">
                  <c:v>33.148000000000003</c:v>
                </c:pt>
                <c:pt idx="11307">
                  <c:v>32.552</c:v>
                </c:pt>
                <c:pt idx="11308">
                  <c:v>32.942</c:v>
                </c:pt>
                <c:pt idx="11309">
                  <c:v>30.875</c:v>
                </c:pt>
                <c:pt idx="11310">
                  <c:v>34.082999999999998</c:v>
                </c:pt>
                <c:pt idx="11311">
                  <c:v>36.341999999999999</c:v>
                </c:pt>
                <c:pt idx="11312">
                  <c:v>30.111999999999998</c:v>
                </c:pt>
                <c:pt idx="11313">
                  <c:v>33.302</c:v>
                </c:pt>
                <c:pt idx="11314">
                  <c:v>39</c:v>
                </c:pt>
                <c:pt idx="11315">
                  <c:v>27.521000000000001</c:v>
                </c:pt>
                <c:pt idx="11316">
                  <c:v>31.760999999999999</c:v>
                </c:pt>
                <c:pt idx="11317">
                  <c:v>28.748000000000001</c:v>
                </c:pt>
                <c:pt idx="11318">
                  <c:v>29.678000000000001</c:v>
                </c:pt>
                <c:pt idx="11319">
                  <c:v>33.472000000000001</c:v>
                </c:pt>
                <c:pt idx="11320">
                  <c:v>30.306999999999999</c:v>
                </c:pt>
                <c:pt idx="11321">
                  <c:v>32.201000000000001</c:v>
                </c:pt>
                <c:pt idx="11322">
                  <c:v>28.218</c:v>
                </c:pt>
                <c:pt idx="11323">
                  <c:v>31.875</c:v>
                </c:pt>
                <c:pt idx="11324">
                  <c:v>29.663</c:v>
                </c:pt>
                <c:pt idx="11325">
                  <c:v>39.942</c:v>
                </c:pt>
                <c:pt idx="11326">
                  <c:v>20.382999999999999</c:v>
                </c:pt>
                <c:pt idx="11327">
                  <c:v>34.28</c:v>
                </c:pt>
                <c:pt idx="11328">
                  <c:v>32.872999999999998</c:v>
                </c:pt>
                <c:pt idx="11329">
                  <c:v>31.254999999999999</c:v>
                </c:pt>
                <c:pt idx="11330">
                  <c:v>34.853000000000002</c:v>
                </c:pt>
                <c:pt idx="11331">
                  <c:v>37.243000000000002</c:v>
                </c:pt>
                <c:pt idx="11332">
                  <c:v>27.786000000000001</c:v>
                </c:pt>
                <c:pt idx="11333">
                  <c:v>22.402999999999999</c:v>
                </c:pt>
                <c:pt idx="11334">
                  <c:v>36.985999999999997</c:v>
                </c:pt>
                <c:pt idx="11335">
                  <c:v>30.18</c:v>
                </c:pt>
                <c:pt idx="11336">
                  <c:v>34.279000000000003</c:v>
                </c:pt>
                <c:pt idx="11337">
                  <c:v>37.631</c:v>
                </c:pt>
                <c:pt idx="11338">
                  <c:v>35.308999999999997</c:v>
                </c:pt>
                <c:pt idx="11339">
                  <c:v>33.896000000000001</c:v>
                </c:pt>
                <c:pt idx="11340">
                  <c:v>29.535</c:v>
                </c:pt>
                <c:pt idx="11341">
                  <c:v>31.683</c:v>
                </c:pt>
                <c:pt idx="11342">
                  <c:v>34.371000000000002</c:v>
                </c:pt>
                <c:pt idx="11343">
                  <c:v>37.847000000000001</c:v>
                </c:pt>
                <c:pt idx="11344">
                  <c:v>39.67</c:v>
                </c:pt>
                <c:pt idx="11345">
                  <c:v>34.344000000000001</c:v>
                </c:pt>
                <c:pt idx="11346">
                  <c:v>47.585000000000001</c:v>
                </c:pt>
                <c:pt idx="11347">
                  <c:v>46.506999999999998</c:v>
                </c:pt>
                <c:pt idx="11348">
                  <c:v>31.48</c:v>
                </c:pt>
                <c:pt idx="11349">
                  <c:v>33.052</c:v>
                </c:pt>
                <c:pt idx="11350">
                  <c:v>31.721</c:v>
                </c:pt>
                <c:pt idx="11351">
                  <c:v>26.766999999999999</c:v>
                </c:pt>
                <c:pt idx="11352">
                  <c:v>34.390999999999998</c:v>
                </c:pt>
                <c:pt idx="11353">
                  <c:v>33.478000000000002</c:v>
                </c:pt>
                <c:pt idx="11354">
                  <c:v>31.867000000000001</c:v>
                </c:pt>
                <c:pt idx="11355">
                  <c:v>35.137999999999998</c:v>
                </c:pt>
                <c:pt idx="11356">
                  <c:v>31.361000000000001</c:v>
                </c:pt>
                <c:pt idx="11357">
                  <c:v>31.742000000000001</c:v>
                </c:pt>
                <c:pt idx="11358">
                  <c:v>29.492000000000001</c:v>
                </c:pt>
                <c:pt idx="11359">
                  <c:v>32.090000000000003</c:v>
                </c:pt>
                <c:pt idx="11360">
                  <c:v>35.878</c:v>
                </c:pt>
                <c:pt idx="11361">
                  <c:v>33.460999999999999</c:v>
                </c:pt>
                <c:pt idx="11362">
                  <c:v>32.273000000000003</c:v>
                </c:pt>
                <c:pt idx="11363">
                  <c:v>30.643999999999998</c:v>
                </c:pt>
                <c:pt idx="11364">
                  <c:v>23.780999999999999</c:v>
                </c:pt>
                <c:pt idx="11365">
                  <c:v>35.450000000000003</c:v>
                </c:pt>
                <c:pt idx="11366">
                  <c:v>38.634999999999998</c:v>
                </c:pt>
                <c:pt idx="11367">
                  <c:v>37.326999999999998</c:v>
                </c:pt>
                <c:pt idx="11368">
                  <c:v>33.524000000000001</c:v>
                </c:pt>
                <c:pt idx="11369">
                  <c:v>29.210999999999999</c:v>
                </c:pt>
                <c:pt idx="11370">
                  <c:v>29.632000000000001</c:v>
                </c:pt>
                <c:pt idx="11371">
                  <c:v>35.832000000000001</c:v>
                </c:pt>
                <c:pt idx="11372">
                  <c:v>30.155999999999999</c:v>
                </c:pt>
                <c:pt idx="11373">
                  <c:v>43.006</c:v>
                </c:pt>
                <c:pt idx="11374">
                  <c:v>26.417999999999999</c:v>
                </c:pt>
                <c:pt idx="11375">
                  <c:v>25.239000000000001</c:v>
                </c:pt>
                <c:pt idx="11376">
                  <c:v>35.283000000000001</c:v>
                </c:pt>
                <c:pt idx="11377">
                  <c:v>44.209000000000003</c:v>
                </c:pt>
                <c:pt idx="11378">
                  <c:v>28.768000000000001</c:v>
                </c:pt>
                <c:pt idx="11379">
                  <c:v>31.832000000000001</c:v>
                </c:pt>
                <c:pt idx="11380">
                  <c:v>33.563000000000002</c:v>
                </c:pt>
                <c:pt idx="11381">
                  <c:v>30.713999999999999</c:v>
                </c:pt>
                <c:pt idx="11382">
                  <c:v>27.17</c:v>
                </c:pt>
                <c:pt idx="11383">
                  <c:v>28.297000000000001</c:v>
                </c:pt>
                <c:pt idx="11384">
                  <c:v>39.856999999999999</c:v>
                </c:pt>
                <c:pt idx="11385">
                  <c:v>33.424999999999997</c:v>
                </c:pt>
                <c:pt idx="11386">
                  <c:v>34.012999999999998</c:v>
                </c:pt>
                <c:pt idx="11387">
                  <c:v>30.797000000000001</c:v>
                </c:pt>
                <c:pt idx="11388">
                  <c:v>33.716000000000001</c:v>
                </c:pt>
                <c:pt idx="11389">
                  <c:v>34.624000000000002</c:v>
                </c:pt>
                <c:pt idx="11390">
                  <c:v>33.795999999999999</c:v>
                </c:pt>
                <c:pt idx="11391">
                  <c:v>32.295000000000002</c:v>
                </c:pt>
                <c:pt idx="11392">
                  <c:v>40.787999999999997</c:v>
                </c:pt>
                <c:pt idx="11393">
                  <c:v>29.364000000000001</c:v>
                </c:pt>
                <c:pt idx="11394">
                  <c:v>41.011000000000003</c:v>
                </c:pt>
                <c:pt idx="11395">
                  <c:v>25.893000000000001</c:v>
                </c:pt>
                <c:pt idx="11396">
                  <c:v>34.621000000000002</c:v>
                </c:pt>
                <c:pt idx="11397">
                  <c:v>26.475000000000001</c:v>
                </c:pt>
                <c:pt idx="11398">
                  <c:v>34.704999999999998</c:v>
                </c:pt>
                <c:pt idx="11399">
                  <c:v>37.954999999999998</c:v>
                </c:pt>
                <c:pt idx="11400">
                  <c:v>33.529000000000003</c:v>
                </c:pt>
                <c:pt idx="11401">
                  <c:v>29.847999999999999</c:v>
                </c:pt>
                <c:pt idx="11402">
                  <c:v>35.250999999999998</c:v>
                </c:pt>
                <c:pt idx="11403">
                  <c:v>33.968000000000004</c:v>
                </c:pt>
                <c:pt idx="11404">
                  <c:v>31.184999999999999</c:v>
                </c:pt>
                <c:pt idx="11405">
                  <c:v>27.994</c:v>
                </c:pt>
                <c:pt idx="11406">
                  <c:v>30.966000000000001</c:v>
                </c:pt>
                <c:pt idx="11407">
                  <c:v>30.876999999999999</c:v>
                </c:pt>
                <c:pt idx="11408">
                  <c:v>37.235999999999997</c:v>
                </c:pt>
                <c:pt idx="11409">
                  <c:v>31.37</c:v>
                </c:pt>
                <c:pt idx="11410">
                  <c:v>32.969000000000001</c:v>
                </c:pt>
                <c:pt idx="11411">
                  <c:v>31.829000000000001</c:v>
                </c:pt>
                <c:pt idx="11412">
                  <c:v>30.876000000000001</c:v>
                </c:pt>
                <c:pt idx="11413">
                  <c:v>27.167999999999999</c:v>
                </c:pt>
                <c:pt idx="11414">
                  <c:v>38.933999999999997</c:v>
                </c:pt>
                <c:pt idx="11415">
                  <c:v>28.408000000000001</c:v>
                </c:pt>
                <c:pt idx="11416">
                  <c:v>34.536000000000001</c:v>
                </c:pt>
                <c:pt idx="11417">
                  <c:v>37.026000000000003</c:v>
                </c:pt>
                <c:pt idx="11418">
                  <c:v>30.346</c:v>
                </c:pt>
                <c:pt idx="11419">
                  <c:v>29.638000000000002</c:v>
                </c:pt>
                <c:pt idx="11420">
                  <c:v>38.372999999999998</c:v>
                </c:pt>
                <c:pt idx="11421">
                  <c:v>38.018999999999998</c:v>
                </c:pt>
                <c:pt idx="11422">
                  <c:v>47.302</c:v>
                </c:pt>
                <c:pt idx="11423">
                  <c:v>30.189</c:v>
                </c:pt>
                <c:pt idx="11424">
                  <c:v>28.998999999999999</c:v>
                </c:pt>
                <c:pt idx="11425">
                  <c:v>43.661999999999999</c:v>
                </c:pt>
                <c:pt idx="11426">
                  <c:v>36.578000000000003</c:v>
                </c:pt>
                <c:pt idx="11427">
                  <c:v>27.538</c:v>
                </c:pt>
                <c:pt idx="11428">
                  <c:v>41.366</c:v>
                </c:pt>
                <c:pt idx="11429">
                  <c:v>31.116</c:v>
                </c:pt>
                <c:pt idx="11430">
                  <c:v>35.47</c:v>
                </c:pt>
                <c:pt idx="11431">
                  <c:v>40.701999999999998</c:v>
                </c:pt>
                <c:pt idx="11432">
                  <c:v>32.994</c:v>
                </c:pt>
                <c:pt idx="11433">
                  <c:v>41.671999999999997</c:v>
                </c:pt>
                <c:pt idx="11434">
                  <c:v>39.798999999999999</c:v>
                </c:pt>
                <c:pt idx="11435">
                  <c:v>35.935000000000002</c:v>
                </c:pt>
                <c:pt idx="11436">
                  <c:v>32.962000000000003</c:v>
                </c:pt>
                <c:pt idx="11437">
                  <c:v>38.536999999999999</c:v>
                </c:pt>
                <c:pt idx="11438">
                  <c:v>25.885000000000002</c:v>
                </c:pt>
                <c:pt idx="11439">
                  <c:v>29.757999999999999</c:v>
                </c:pt>
                <c:pt idx="11440">
                  <c:v>30.123999999999999</c:v>
                </c:pt>
                <c:pt idx="11441">
                  <c:v>30.175000000000001</c:v>
                </c:pt>
                <c:pt idx="11442">
                  <c:v>38.606000000000002</c:v>
                </c:pt>
                <c:pt idx="11443">
                  <c:v>29.834</c:v>
                </c:pt>
                <c:pt idx="11444">
                  <c:v>38.646000000000001</c:v>
                </c:pt>
                <c:pt idx="11445">
                  <c:v>37.463999999999999</c:v>
                </c:pt>
                <c:pt idx="11446">
                  <c:v>32.518000000000001</c:v>
                </c:pt>
                <c:pt idx="11447">
                  <c:v>28.582999999999998</c:v>
                </c:pt>
                <c:pt idx="11448">
                  <c:v>38.156999999999996</c:v>
                </c:pt>
                <c:pt idx="11449">
                  <c:v>35.716999999999999</c:v>
                </c:pt>
                <c:pt idx="11450">
                  <c:v>35.761000000000003</c:v>
                </c:pt>
                <c:pt idx="11451">
                  <c:v>39.109000000000002</c:v>
                </c:pt>
                <c:pt idx="11452">
                  <c:v>33.923000000000002</c:v>
                </c:pt>
                <c:pt idx="11453">
                  <c:v>31.8</c:v>
                </c:pt>
                <c:pt idx="11454">
                  <c:v>25.184999999999999</c:v>
                </c:pt>
                <c:pt idx="11455">
                  <c:v>29.439</c:v>
                </c:pt>
                <c:pt idx="11456">
                  <c:v>35.917999999999999</c:v>
                </c:pt>
                <c:pt idx="11457">
                  <c:v>36.179000000000002</c:v>
                </c:pt>
                <c:pt idx="11458">
                  <c:v>28.192</c:v>
                </c:pt>
                <c:pt idx="11459">
                  <c:v>31.148</c:v>
                </c:pt>
                <c:pt idx="11460">
                  <c:v>40.860999999999997</c:v>
                </c:pt>
                <c:pt idx="11461">
                  <c:v>34.19</c:v>
                </c:pt>
                <c:pt idx="11462">
                  <c:v>33.457000000000001</c:v>
                </c:pt>
                <c:pt idx="11463">
                  <c:v>34.811</c:v>
                </c:pt>
                <c:pt idx="11464">
                  <c:v>33.076999999999998</c:v>
                </c:pt>
                <c:pt idx="11465">
                  <c:v>38.253</c:v>
                </c:pt>
                <c:pt idx="11466">
                  <c:v>40.042999999999999</c:v>
                </c:pt>
                <c:pt idx="11467">
                  <c:v>38.018999999999998</c:v>
                </c:pt>
                <c:pt idx="11468">
                  <c:v>37.857999999999997</c:v>
                </c:pt>
                <c:pt idx="11469">
                  <c:v>35.762999999999998</c:v>
                </c:pt>
                <c:pt idx="11470">
                  <c:v>27.533999999999999</c:v>
                </c:pt>
                <c:pt idx="11471">
                  <c:v>32.664999999999999</c:v>
                </c:pt>
                <c:pt idx="11472">
                  <c:v>31.771000000000001</c:v>
                </c:pt>
                <c:pt idx="11473">
                  <c:v>27.388000000000002</c:v>
                </c:pt>
                <c:pt idx="11474">
                  <c:v>34.350999999999999</c:v>
                </c:pt>
                <c:pt idx="11475">
                  <c:v>47.765999999999998</c:v>
                </c:pt>
                <c:pt idx="11476">
                  <c:v>37.832999999999998</c:v>
                </c:pt>
                <c:pt idx="11477">
                  <c:v>34.747999999999998</c:v>
                </c:pt>
                <c:pt idx="11478">
                  <c:v>31.463000000000001</c:v>
                </c:pt>
                <c:pt idx="11479">
                  <c:v>30.640999999999998</c:v>
                </c:pt>
                <c:pt idx="11480">
                  <c:v>34.94</c:v>
                </c:pt>
                <c:pt idx="11481">
                  <c:v>36.259</c:v>
                </c:pt>
                <c:pt idx="11482">
                  <c:v>34.594999999999999</c:v>
                </c:pt>
                <c:pt idx="11483">
                  <c:v>25.350999999999999</c:v>
                </c:pt>
                <c:pt idx="11484">
                  <c:v>34.515999999999998</c:v>
                </c:pt>
                <c:pt idx="11485">
                  <c:v>43.741999999999997</c:v>
                </c:pt>
                <c:pt idx="11486">
                  <c:v>30.067</c:v>
                </c:pt>
                <c:pt idx="11487">
                  <c:v>34.814999999999998</c:v>
                </c:pt>
                <c:pt idx="11488">
                  <c:v>32.997</c:v>
                </c:pt>
                <c:pt idx="11489">
                  <c:v>32.805</c:v>
                </c:pt>
                <c:pt idx="11490">
                  <c:v>32.715000000000003</c:v>
                </c:pt>
                <c:pt idx="11491">
                  <c:v>33.454999999999998</c:v>
                </c:pt>
                <c:pt idx="11492">
                  <c:v>33.600999999999999</c:v>
                </c:pt>
                <c:pt idx="11493">
                  <c:v>32.021999999999998</c:v>
                </c:pt>
                <c:pt idx="11494">
                  <c:v>34.395000000000003</c:v>
                </c:pt>
                <c:pt idx="11495">
                  <c:v>37.219000000000001</c:v>
                </c:pt>
                <c:pt idx="11496">
                  <c:v>39.487000000000002</c:v>
                </c:pt>
                <c:pt idx="11497">
                  <c:v>32.994</c:v>
                </c:pt>
                <c:pt idx="11498">
                  <c:v>32.15</c:v>
                </c:pt>
                <c:pt idx="11499">
                  <c:v>31.507999999999999</c:v>
                </c:pt>
                <c:pt idx="11500">
                  <c:v>31.393000000000001</c:v>
                </c:pt>
                <c:pt idx="11501">
                  <c:v>41.148000000000003</c:v>
                </c:pt>
                <c:pt idx="11502">
                  <c:v>30.652000000000001</c:v>
                </c:pt>
                <c:pt idx="11503">
                  <c:v>29.908999999999999</c:v>
                </c:pt>
                <c:pt idx="11504">
                  <c:v>36.890999999999998</c:v>
                </c:pt>
                <c:pt idx="11505">
                  <c:v>38.308999999999997</c:v>
                </c:pt>
                <c:pt idx="11506">
                  <c:v>28.158999999999999</c:v>
                </c:pt>
                <c:pt idx="11507">
                  <c:v>34.332999999999998</c:v>
                </c:pt>
                <c:pt idx="11508">
                  <c:v>29.981999999999999</c:v>
                </c:pt>
                <c:pt idx="11509">
                  <c:v>39.811</c:v>
                </c:pt>
                <c:pt idx="11510">
                  <c:v>24.992999999999999</c:v>
                </c:pt>
                <c:pt idx="11511">
                  <c:v>32.715000000000003</c:v>
                </c:pt>
                <c:pt idx="11512">
                  <c:v>26.512</c:v>
                </c:pt>
                <c:pt idx="11513">
                  <c:v>30.192</c:v>
                </c:pt>
                <c:pt idx="11514">
                  <c:v>37.616999999999997</c:v>
                </c:pt>
                <c:pt idx="11515">
                  <c:v>26.273</c:v>
                </c:pt>
                <c:pt idx="11516">
                  <c:v>25.411999999999999</c:v>
                </c:pt>
                <c:pt idx="11517">
                  <c:v>26.881</c:v>
                </c:pt>
                <c:pt idx="11518">
                  <c:v>39.75</c:v>
                </c:pt>
                <c:pt idx="11519">
                  <c:v>34.667000000000002</c:v>
                </c:pt>
                <c:pt idx="11520">
                  <c:v>26.498999999999999</c:v>
                </c:pt>
                <c:pt idx="11521">
                  <c:v>29.856999999999999</c:v>
                </c:pt>
                <c:pt idx="11522">
                  <c:v>28.576000000000001</c:v>
                </c:pt>
                <c:pt idx="11523">
                  <c:v>28.850999999999999</c:v>
                </c:pt>
                <c:pt idx="11524">
                  <c:v>29.696000000000002</c:v>
                </c:pt>
                <c:pt idx="11525">
                  <c:v>41.637999999999998</c:v>
                </c:pt>
                <c:pt idx="11526">
                  <c:v>35.383000000000003</c:v>
                </c:pt>
                <c:pt idx="11527">
                  <c:v>30.513999999999999</c:v>
                </c:pt>
                <c:pt idx="11528">
                  <c:v>29.088999999999999</c:v>
                </c:pt>
                <c:pt idx="11529">
                  <c:v>35.594999999999999</c:v>
                </c:pt>
                <c:pt idx="11530">
                  <c:v>48.182000000000002</c:v>
                </c:pt>
                <c:pt idx="11531">
                  <c:v>38.17</c:v>
                </c:pt>
                <c:pt idx="11532">
                  <c:v>38.96</c:v>
                </c:pt>
                <c:pt idx="11533">
                  <c:v>34.820999999999998</c:v>
                </c:pt>
                <c:pt idx="11534">
                  <c:v>32.337000000000003</c:v>
                </c:pt>
                <c:pt idx="11535">
                  <c:v>35.441000000000003</c:v>
                </c:pt>
                <c:pt idx="11536">
                  <c:v>30.853999999999999</c:v>
                </c:pt>
                <c:pt idx="11537">
                  <c:v>32.887</c:v>
                </c:pt>
                <c:pt idx="11538">
                  <c:v>30.498000000000001</c:v>
                </c:pt>
                <c:pt idx="11539">
                  <c:v>32.447000000000003</c:v>
                </c:pt>
                <c:pt idx="11540">
                  <c:v>25.556999999999999</c:v>
                </c:pt>
                <c:pt idx="11541">
                  <c:v>26.477</c:v>
                </c:pt>
                <c:pt idx="11542">
                  <c:v>30.585000000000001</c:v>
                </c:pt>
                <c:pt idx="11543">
                  <c:v>34.713999999999999</c:v>
                </c:pt>
                <c:pt idx="11544">
                  <c:v>32.436999999999998</c:v>
                </c:pt>
                <c:pt idx="11545">
                  <c:v>30.931000000000001</c:v>
                </c:pt>
                <c:pt idx="11546">
                  <c:v>31.128</c:v>
                </c:pt>
                <c:pt idx="11547">
                  <c:v>34.100999999999999</c:v>
                </c:pt>
                <c:pt idx="11548">
                  <c:v>37.049999999999997</c:v>
                </c:pt>
                <c:pt idx="11549">
                  <c:v>29.986999999999998</c:v>
                </c:pt>
                <c:pt idx="11550">
                  <c:v>31.244</c:v>
                </c:pt>
                <c:pt idx="11551">
                  <c:v>33.734000000000002</c:v>
                </c:pt>
                <c:pt idx="11552">
                  <c:v>35.01</c:v>
                </c:pt>
                <c:pt idx="11553">
                  <c:v>23.911999999999999</c:v>
                </c:pt>
                <c:pt idx="11554">
                  <c:v>34.155000000000001</c:v>
                </c:pt>
                <c:pt idx="11555">
                  <c:v>29.664000000000001</c:v>
                </c:pt>
                <c:pt idx="11556">
                  <c:v>26.225000000000001</c:v>
                </c:pt>
                <c:pt idx="11557">
                  <c:v>31.954000000000001</c:v>
                </c:pt>
                <c:pt idx="11558">
                  <c:v>36.258000000000003</c:v>
                </c:pt>
                <c:pt idx="11559">
                  <c:v>30.594999999999999</c:v>
                </c:pt>
                <c:pt idx="11560">
                  <c:v>31.084</c:v>
                </c:pt>
                <c:pt idx="11561">
                  <c:v>28.783000000000001</c:v>
                </c:pt>
                <c:pt idx="11562">
                  <c:v>33.521000000000001</c:v>
                </c:pt>
                <c:pt idx="11563">
                  <c:v>25.67</c:v>
                </c:pt>
                <c:pt idx="11564">
                  <c:v>34.426000000000002</c:v>
                </c:pt>
                <c:pt idx="11565">
                  <c:v>37.941000000000003</c:v>
                </c:pt>
                <c:pt idx="11566">
                  <c:v>28.681999999999999</c:v>
                </c:pt>
                <c:pt idx="11567">
                  <c:v>30.626999999999999</c:v>
                </c:pt>
                <c:pt idx="11568">
                  <c:v>28.64</c:v>
                </c:pt>
                <c:pt idx="11569">
                  <c:v>29.751999999999999</c:v>
                </c:pt>
                <c:pt idx="11570">
                  <c:v>45.005000000000003</c:v>
                </c:pt>
                <c:pt idx="11571">
                  <c:v>26.408999999999999</c:v>
                </c:pt>
                <c:pt idx="11572">
                  <c:v>36.86</c:v>
                </c:pt>
                <c:pt idx="11573">
                  <c:v>34.695</c:v>
                </c:pt>
                <c:pt idx="11574">
                  <c:v>27.24</c:v>
                </c:pt>
                <c:pt idx="11575">
                  <c:v>24.952000000000002</c:v>
                </c:pt>
                <c:pt idx="11576">
                  <c:v>36.01</c:v>
                </c:pt>
                <c:pt idx="11577">
                  <c:v>36.155999999999999</c:v>
                </c:pt>
                <c:pt idx="11578">
                  <c:v>33.186</c:v>
                </c:pt>
                <c:pt idx="11579">
                  <c:v>32.088999999999999</c:v>
                </c:pt>
                <c:pt idx="11580">
                  <c:v>41.344000000000001</c:v>
                </c:pt>
                <c:pt idx="11581">
                  <c:v>32.555</c:v>
                </c:pt>
                <c:pt idx="11582">
                  <c:v>26.555</c:v>
                </c:pt>
                <c:pt idx="11583">
                  <c:v>34.576999999999998</c:v>
                </c:pt>
                <c:pt idx="11584">
                  <c:v>32.847000000000001</c:v>
                </c:pt>
                <c:pt idx="11585">
                  <c:v>27.131</c:v>
                </c:pt>
                <c:pt idx="11586">
                  <c:v>32.951999999999998</c:v>
                </c:pt>
                <c:pt idx="11587">
                  <c:v>35.814</c:v>
                </c:pt>
                <c:pt idx="11588">
                  <c:v>31.265000000000001</c:v>
                </c:pt>
                <c:pt idx="11589">
                  <c:v>29.256</c:v>
                </c:pt>
                <c:pt idx="11590">
                  <c:v>29.835000000000001</c:v>
                </c:pt>
                <c:pt idx="11591">
                  <c:v>31.337</c:v>
                </c:pt>
                <c:pt idx="11592">
                  <c:v>28.515999999999998</c:v>
                </c:pt>
                <c:pt idx="11593">
                  <c:v>37.496000000000002</c:v>
                </c:pt>
                <c:pt idx="11594">
                  <c:v>31.459</c:v>
                </c:pt>
                <c:pt idx="11595">
                  <c:v>23.827999999999999</c:v>
                </c:pt>
                <c:pt idx="11596">
                  <c:v>28.997</c:v>
                </c:pt>
                <c:pt idx="11597">
                  <c:v>32.268000000000001</c:v>
                </c:pt>
                <c:pt idx="11598">
                  <c:v>30.818999999999999</c:v>
                </c:pt>
                <c:pt idx="11599">
                  <c:v>34.279000000000003</c:v>
                </c:pt>
                <c:pt idx="11600">
                  <c:v>40.216999999999999</c:v>
                </c:pt>
                <c:pt idx="11601">
                  <c:v>29.181999999999999</c:v>
                </c:pt>
                <c:pt idx="11602">
                  <c:v>29.911000000000001</c:v>
                </c:pt>
                <c:pt idx="11603">
                  <c:v>25.091000000000001</c:v>
                </c:pt>
                <c:pt idx="11604">
                  <c:v>32.713000000000001</c:v>
                </c:pt>
                <c:pt idx="11605">
                  <c:v>31.417999999999999</c:v>
                </c:pt>
                <c:pt idx="11606">
                  <c:v>31.934000000000001</c:v>
                </c:pt>
                <c:pt idx="11607">
                  <c:v>33.908999999999999</c:v>
                </c:pt>
                <c:pt idx="11608">
                  <c:v>31.495999999999999</c:v>
                </c:pt>
                <c:pt idx="11609">
                  <c:v>29.722999999999999</c:v>
                </c:pt>
                <c:pt idx="11610">
                  <c:v>28.5</c:v>
                </c:pt>
                <c:pt idx="11611">
                  <c:v>30.478000000000002</c:v>
                </c:pt>
                <c:pt idx="11612">
                  <c:v>37.597999999999999</c:v>
                </c:pt>
                <c:pt idx="11613">
                  <c:v>34.755000000000003</c:v>
                </c:pt>
                <c:pt idx="11614">
                  <c:v>29.472000000000001</c:v>
                </c:pt>
                <c:pt idx="11615">
                  <c:v>25.245999999999999</c:v>
                </c:pt>
                <c:pt idx="11616">
                  <c:v>38.603999999999999</c:v>
                </c:pt>
                <c:pt idx="11617">
                  <c:v>34.466999999999999</c:v>
                </c:pt>
                <c:pt idx="11618">
                  <c:v>41.475000000000001</c:v>
                </c:pt>
                <c:pt idx="11619">
                  <c:v>27.271999999999998</c:v>
                </c:pt>
                <c:pt idx="11620">
                  <c:v>27.558</c:v>
                </c:pt>
                <c:pt idx="11621">
                  <c:v>35.808999999999997</c:v>
                </c:pt>
                <c:pt idx="11622">
                  <c:v>35.874000000000002</c:v>
                </c:pt>
                <c:pt idx="11623">
                  <c:v>29.952999999999999</c:v>
                </c:pt>
                <c:pt idx="11624">
                  <c:v>36.808</c:v>
                </c:pt>
                <c:pt idx="11625">
                  <c:v>28.06</c:v>
                </c:pt>
                <c:pt idx="11626">
                  <c:v>31.501999999999999</c:v>
                </c:pt>
                <c:pt idx="11627">
                  <c:v>30.751999999999999</c:v>
                </c:pt>
                <c:pt idx="11628">
                  <c:v>30.667999999999999</c:v>
                </c:pt>
                <c:pt idx="11629">
                  <c:v>28.815999999999999</c:v>
                </c:pt>
                <c:pt idx="11630">
                  <c:v>37.082000000000001</c:v>
                </c:pt>
                <c:pt idx="11631">
                  <c:v>30.545000000000002</c:v>
                </c:pt>
                <c:pt idx="11632">
                  <c:v>30.149000000000001</c:v>
                </c:pt>
                <c:pt idx="11633">
                  <c:v>32.290999999999997</c:v>
                </c:pt>
                <c:pt idx="11634">
                  <c:v>34.777999999999999</c:v>
                </c:pt>
                <c:pt idx="11635">
                  <c:v>31.45</c:v>
                </c:pt>
                <c:pt idx="11636">
                  <c:v>31.76</c:v>
                </c:pt>
                <c:pt idx="11637">
                  <c:v>31.006</c:v>
                </c:pt>
                <c:pt idx="11638">
                  <c:v>34.564999999999998</c:v>
                </c:pt>
                <c:pt idx="11639">
                  <c:v>29.501000000000001</c:v>
                </c:pt>
                <c:pt idx="11640">
                  <c:v>36.292999999999999</c:v>
                </c:pt>
                <c:pt idx="11641">
                  <c:v>30.132999999999999</c:v>
                </c:pt>
                <c:pt idx="11642">
                  <c:v>30.536999999999999</c:v>
                </c:pt>
                <c:pt idx="11643">
                  <c:v>28.082999999999998</c:v>
                </c:pt>
                <c:pt idx="11644">
                  <c:v>32.347000000000001</c:v>
                </c:pt>
                <c:pt idx="11645">
                  <c:v>37.832999999999998</c:v>
                </c:pt>
                <c:pt idx="11646">
                  <c:v>30.927</c:v>
                </c:pt>
                <c:pt idx="11647">
                  <c:v>19.434000000000001</c:v>
                </c:pt>
                <c:pt idx="11648">
                  <c:v>31.404</c:v>
                </c:pt>
                <c:pt idx="11649">
                  <c:v>30.800999999999998</c:v>
                </c:pt>
                <c:pt idx="11650">
                  <c:v>30.274999999999999</c:v>
                </c:pt>
                <c:pt idx="11651">
                  <c:v>32.926000000000002</c:v>
                </c:pt>
                <c:pt idx="11652">
                  <c:v>30.163</c:v>
                </c:pt>
                <c:pt idx="11653">
                  <c:v>33.722999999999999</c:v>
                </c:pt>
                <c:pt idx="11654">
                  <c:v>24.065999999999999</c:v>
                </c:pt>
                <c:pt idx="11655">
                  <c:v>35.567</c:v>
                </c:pt>
                <c:pt idx="11656">
                  <c:v>38.328000000000003</c:v>
                </c:pt>
                <c:pt idx="11657">
                  <c:v>36.719000000000001</c:v>
                </c:pt>
                <c:pt idx="11658">
                  <c:v>34.470999999999997</c:v>
                </c:pt>
                <c:pt idx="11659">
                  <c:v>35.154000000000003</c:v>
                </c:pt>
                <c:pt idx="11660">
                  <c:v>25.638000000000002</c:v>
                </c:pt>
                <c:pt idx="11661">
                  <c:v>29.486999999999998</c:v>
                </c:pt>
                <c:pt idx="11662">
                  <c:v>36.182000000000002</c:v>
                </c:pt>
                <c:pt idx="11663">
                  <c:v>31.120999999999999</c:v>
                </c:pt>
                <c:pt idx="11664">
                  <c:v>35.786999999999999</c:v>
                </c:pt>
                <c:pt idx="11665">
                  <c:v>29.2</c:v>
                </c:pt>
                <c:pt idx="11666">
                  <c:v>30.448</c:v>
                </c:pt>
                <c:pt idx="11667">
                  <c:v>30.064</c:v>
                </c:pt>
                <c:pt idx="11668">
                  <c:v>27.686</c:v>
                </c:pt>
                <c:pt idx="11669">
                  <c:v>30.472999999999999</c:v>
                </c:pt>
                <c:pt idx="11670">
                  <c:v>32.136000000000003</c:v>
                </c:pt>
                <c:pt idx="11671">
                  <c:v>27.097000000000001</c:v>
                </c:pt>
                <c:pt idx="11672">
                  <c:v>29.414000000000001</c:v>
                </c:pt>
                <c:pt idx="11673">
                  <c:v>35.744999999999997</c:v>
                </c:pt>
                <c:pt idx="11674">
                  <c:v>30.338999999999999</c:v>
                </c:pt>
                <c:pt idx="11675">
                  <c:v>34.476999999999997</c:v>
                </c:pt>
                <c:pt idx="11676">
                  <c:v>33.536000000000001</c:v>
                </c:pt>
                <c:pt idx="11677">
                  <c:v>31.018999999999998</c:v>
                </c:pt>
                <c:pt idx="11678">
                  <c:v>40.658999999999999</c:v>
                </c:pt>
                <c:pt idx="11679">
                  <c:v>39.396000000000001</c:v>
                </c:pt>
                <c:pt idx="11680">
                  <c:v>29.167000000000002</c:v>
                </c:pt>
                <c:pt idx="11681">
                  <c:v>27.056000000000001</c:v>
                </c:pt>
                <c:pt idx="11682">
                  <c:v>33.930999999999997</c:v>
                </c:pt>
                <c:pt idx="11683">
                  <c:v>32.69</c:v>
                </c:pt>
                <c:pt idx="11684">
                  <c:v>31.873000000000001</c:v>
                </c:pt>
                <c:pt idx="11685">
                  <c:v>29.501999999999999</c:v>
                </c:pt>
                <c:pt idx="11686">
                  <c:v>41.774999999999999</c:v>
                </c:pt>
                <c:pt idx="11687">
                  <c:v>29.433</c:v>
                </c:pt>
                <c:pt idx="11688">
                  <c:v>32.170999999999999</c:v>
                </c:pt>
                <c:pt idx="11689">
                  <c:v>38.404000000000003</c:v>
                </c:pt>
                <c:pt idx="11690">
                  <c:v>46.606999999999999</c:v>
                </c:pt>
                <c:pt idx="11691">
                  <c:v>29.346</c:v>
                </c:pt>
                <c:pt idx="11692">
                  <c:v>27.361999999999998</c:v>
                </c:pt>
                <c:pt idx="11693">
                  <c:v>37.427999999999997</c:v>
                </c:pt>
                <c:pt idx="11694">
                  <c:v>33.531999999999996</c:v>
                </c:pt>
                <c:pt idx="11695">
                  <c:v>35.534999999999997</c:v>
                </c:pt>
                <c:pt idx="11696">
                  <c:v>37.985999999999997</c:v>
                </c:pt>
                <c:pt idx="11697">
                  <c:v>26.503</c:v>
                </c:pt>
                <c:pt idx="11698">
                  <c:v>38.32</c:v>
                </c:pt>
                <c:pt idx="11699">
                  <c:v>31.481999999999999</c:v>
                </c:pt>
                <c:pt idx="11700">
                  <c:v>32.442</c:v>
                </c:pt>
                <c:pt idx="11701">
                  <c:v>34.063000000000002</c:v>
                </c:pt>
                <c:pt idx="11702">
                  <c:v>31.606000000000002</c:v>
                </c:pt>
                <c:pt idx="11703">
                  <c:v>33.393999999999998</c:v>
                </c:pt>
                <c:pt idx="11704">
                  <c:v>25.855</c:v>
                </c:pt>
                <c:pt idx="11705">
                  <c:v>29.382000000000001</c:v>
                </c:pt>
                <c:pt idx="11706">
                  <c:v>32.65</c:v>
                </c:pt>
                <c:pt idx="11707">
                  <c:v>37.375999999999998</c:v>
                </c:pt>
                <c:pt idx="11708">
                  <c:v>33.277999999999999</c:v>
                </c:pt>
                <c:pt idx="11709">
                  <c:v>22.475000000000001</c:v>
                </c:pt>
                <c:pt idx="11710">
                  <c:v>32.960999999999999</c:v>
                </c:pt>
                <c:pt idx="11711">
                  <c:v>29.303999999999998</c:v>
                </c:pt>
                <c:pt idx="11712">
                  <c:v>31.681999999999999</c:v>
                </c:pt>
                <c:pt idx="11713">
                  <c:v>36.722000000000001</c:v>
                </c:pt>
                <c:pt idx="11714">
                  <c:v>32.878999999999998</c:v>
                </c:pt>
                <c:pt idx="11715">
                  <c:v>35.106999999999999</c:v>
                </c:pt>
                <c:pt idx="11716">
                  <c:v>32.392000000000003</c:v>
                </c:pt>
                <c:pt idx="11717">
                  <c:v>30.28</c:v>
                </c:pt>
                <c:pt idx="11718">
                  <c:v>33.628999999999998</c:v>
                </c:pt>
                <c:pt idx="11719">
                  <c:v>32.741</c:v>
                </c:pt>
                <c:pt idx="11720">
                  <c:v>35.982999999999997</c:v>
                </c:pt>
                <c:pt idx="11721">
                  <c:v>33.366999999999997</c:v>
                </c:pt>
                <c:pt idx="11722">
                  <c:v>32.798999999999999</c:v>
                </c:pt>
                <c:pt idx="11723">
                  <c:v>33.206000000000003</c:v>
                </c:pt>
                <c:pt idx="11724">
                  <c:v>36.56</c:v>
                </c:pt>
                <c:pt idx="11725">
                  <c:v>32.622999999999998</c:v>
                </c:pt>
                <c:pt idx="11726">
                  <c:v>31.529</c:v>
                </c:pt>
                <c:pt idx="11727">
                  <c:v>30.286999999999999</c:v>
                </c:pt>
                <c:pt idx="11728">
                  <c:v>34.618000000000002</c:v>
                </c:pt>
                <c:pt idx="11729">
                  <c:v>27.17</c:v>
                </c:pt>
                <c:pt idx="11730">
                  <c:v>34.276000000000003</c:v>
                </c:pt>
                <c:pt idx="11731">
                  <c:v>33.405999999999999</c:v>
                </c:pt>
                <c:pt idx="11732">
                  <c:v>31.321000000000002</c:v>
                </c:pt>
                <c:pt idx="11733">
                  <c:v>30.913</c:v>
                </c:pt>
                <c:pt idx="11734">
                  <c:v>39.351999999999997</c:v>
                </c:pt>
                <c:pt idx="11735">
                  <c:v>33.42</c:v>
                </c:pt>
                <c:pt idx="11736">
                  <c:v>20.812000000000001</c:v>
                </c:pt>
                <c:pt idx="11737">
                  <c:v>34.484999999999999</c:v>
                </c:pt>
                <c:pt idx="11738">
                  <c:v>34.286000000000001</c:v>
                </c:pt>
                <c:pt idx="11739">
                  <c:v>40.143999999999998</c:v>
                </c:pt>
                <c:pt idx="11740">
                  <c:v>30.867999999999999</c:v>
                </c:pt>
                <c:pt idx="11741">
                  <c:v>30.39</c:v>
                </c:pt>
                <c:pt idx="11742">
                  <c:v>30.231000000000002</c:v>
                </c:pt>
                <c:pt idx="11743">
                  <c:v>31.51</c:v>
                </c:pt>
                <c:pt idx="11744">
                  <c:v>41.197000000000003</c:v>
                </c:pt>
                <c:pt idx="11745">
                  <c:v>36.848999999999997</c:v>
                </c:pt>
                <c:pt idx="11746">
                  <c:v>38.695999999999998</c:v>
                </c:pt>
                <c:pt idx="11747">
                  <c:v>27.585999999999999</c:v>
                </c:pt>
                <c:pt idx="11748">
                  <c:v>39.665999999999997</c:v>
                </c:pt>
                <c:pt idx="11749">
                  <c:v>25.765999999999998</c:v>
                </c:pt>
                <c:pt idx="11750">
                  <c:v>26.928000000000001</c:v>
                </c:pt>
                <c:pt idx="11751">
                  <c:v>33.353999999999999</c:v>
                </c:pt>
                <c:pt idx="11752">
                  <c:v>37.634999999999998</c:v>
                </c:pt>
                <c:pt idx="11753">
                  <c:v>34.866</c:v>
                </c:pt>
                <c:pt idx="11754">
                  <c:v>29.995999999999999</c:v>
                </c:pt>
                <c:pt idx="11755">
                  <c:v>32.585000000000001</c:v>
                </c:pt>
                <c:pt idx="11756">
                  <c:v>32.029000000000003</c:v>
                </c:pt>
                <c:pt idx="11757">
                  <c:v>35.652999999999999</c:v>
                </c:pt>
                <c:pt idx="11758">
                  <c:v>27.565000000000001</c:v>
                </c:pt>
                <c:pt idx="11759">
                  <c:v>31.949000000000002</c:v>
                </c:pt>
                <c:pt idx="11760">
                  <c:v>35.966000000000001</c:v>
                </c:pt>
                <c:pt idx="11761">
                  <c:v>28.484999999999999</c:v>
                </c:pt>
                <c:pt idx="11762">
                  <c:v>27.710999999999999</c:v>
                </c:pt>
                <c:pt idx="11763">
                  <c:v>32.930999999999997</c:v>
                </c:pt>
                <c:pt idx="11764">
                  <c:v>32.438000000000002</c:v>
                </c:pt>
                <c:pt idx="11765">
                  <c:v>28.114999999999998</c:v>
                </c:pt>
                <c:pt idx="11766">
                  <c:v>31.652000000000001</c:v>
                </c:pt>
                <c:pt idx="11767">
                  <c:v>22.527000000000001</c:v>
                </c:pt>
                <c:pt idx="11768">
                  <c:v>36.673999999999999</c:v>
                </c:pt>
                <c:pt idx="11769">
                  <c:v>34.231000000000002</c:v>
                </c:pt>
                <c:pt idx="11770">
                  <c:v>33.454000000000001</c:v>
                </c:pt>
                <c:pt idx="11771">
                  <c:v>28.905000000000001</c:v>
                </c:pt>
                <c:pt idx="11772">
                  <c:v>36.863</c:v>
                </c:pt>
                <c:pt idx="11773">
                  <c:v>30.263000000000002</c:v>
                </c:pt>
                <c:pt idx="11774">
                  <c:v>38.35</c:v>
                </c:pt>
                <c:pt idx="11775">
                  <c:v>27.795999999999999</c:v>
                </c:pt>
                <c:pt idx="11776">
                  <c:v>27.465</c:v>
                </c:pt>
                <c:pt idx="11777">
                  <c:v>29.634</c:v>
                </c:pt>
                <c:pt idx="11778">
                  <c:v>36.468000000000004</c:v>
                </c:pt>
                <c:pt idx="11779">
                  <c:v>41.866999999999997</c:v>
                </c:pt>
                <c:pt idx="11780">
                  <c:v>34.813000000000002</c:v>
                </c:pt>
                <c:pt idx="11781">
                  <c:v>33.805</c:v>
                </c:pt>
                <c:pt idx="11782">
                  <c:v>33.347000000000001</c:v>
                </c:pt>
                <c:pt idx="11783">
                  <c:v>29.361999999999998</c:v>
                </c:pt>
                <c:pt idx="11784">
                  <c:v>25.285</c:v>
                </c:pt>
                <c:pt idx="11785">
                  <c:v>36.063000000000002</c:v>
                </c:pt>
                <c:pt idx="11786">
                  <c:v>32.125999999999998</c:v>
                </c:pt>
                <c:pt idx="11787">
                  <c:v>32.716999999999999</c:v>
                </c:pt>
                <c:pt idx="11788">
                  <c:v>39.908000000000001</c:v>
                </c:pt>
                <c:pt idx="11789">
                  <c:v>35.264000000000003</c:v>
                </c:pt>
                <c:pt idx="11790">
                  <c:v>31.824999999999999</c:v>
                </c:pt>
                <c:pt idx="11791">
                  <c:v>33.302999999999997</c:v>
                </c:pt>
                <c:pt idx="11792">
                  <c:v>34.033000000000001</c:v>
                </c:pt>
                <c:pt idx="11793">
                  <c:v>31.276</c:v>
                </c:pt>
                <c:pt idx="11794">
                  <c:v>34.622</c:v>
                </c:pt>
                <c:pt idx="11795">
                  <c:v>30.573</c:v>
                </c:pt>
                <c:pt idx="11796">
                  <c:v>32.427999999999997</c:v>
                </c:pt>
                <c:pt idx="11797">
                  <c:v>29.768000000000001</c:v>
                </c:pt>
                <c:pt idx="11798">
                  <c:v>28.475000000000001</c:v>
                </c:pt>
                <c:pt idx="11799">
                  <c:v>30.259</c:v>
                </c:pt>
                <c:pt idx="11800">
                  <c:v>29.129000000000001</c:v>
                </c:pt>
                <c:pt idx="11801">
                  <c:v>32.716000000000001</c:v>
                </c:pt>
                <c:pt idx="11802">
                  <c:v>35.988999999999997</c:v>
                </c:pt>
                <c:pt idx="11803">
                  <c:v>26.338000000000001</c:v>
                </c:pt>
                <c:pt idx="11804">
                  <c:v>36.491999999999997</c:v>
                </c:pt>
                <c:pt idx="11805">
                  <c:v>36.75</c:v>
                </c:pt>
                <c:pt idx="11806">
                  <c:v>27.988</c:v>
                </c:pt>
                <c:pt idx="11807">
                  <c:v>34.186</c:v>
                </c:pt>
                <c:pt idx="11808">
                  <c:v>26.61</c:v>
                </c:pt>
                <c:pt idx="11809">
                  <c:v>35.533000000000001</c:v>
                </c:pt>
                <c:pt idx="11810">
                  <c:v>26.585999999999999</c:v>
                </c:pt>
                <c:pt idx="11811">
                  <c:v>34.662999999999997</c:v>
                </c:pt>
                <c:pt idx="11812">
                  <c:v>38.610999999999997</c:v>
                </c:pt>
                <c:pt idx="11813">
                  <c:v>37.595999999999997</c:v>
                </c:pt>
                <c:pt idx="11814">
                  <c:v>29.382999999999999</c:v>
                </c:pt>
                <c:pt idx="11815">
                  <c:v>29.706</c:v>
                </c:pt>
                <c:pt idx="11816">
                  <c:v>31.11</c:v>
                </c:pt>
                <c:pt idx="11817">
                  <c:v>26.622</c:v>
                </c:pt>
                <c:pt idx="11818">
                  <c:v>30.193999999999999</c:v>
                </c:pt>
                <c:pt idx="11819">
                  <c:v>28.236000000000001</c:v>
                </c:pt>
                <c:pt idx="11820">
                  <c:v>30.193999999999999</c:v>
                </c:pt>
                <c:pt idx="11821">
                  <c:v>34.719000000000001</c:v>
                </c:pt>
                <c:pt idx="11822">
                  <c:v>31.132000000000001</c:v>
                </c:pt>
                <c:pt idx="11823">
                  <c:v>28.318999999999999</c:v>
                </c:pt>
                <c:pt idx="11824">
                  <c:v>36.137999999999998</c:v>
                </c:pt>
                <c:pt idx="11825">
                  <c:v>34.875</c:v>
                </c:pt>
                <c:pt idx="11826">
                  <c:v>36.610999999999997</c:v>
                </c:pt>
                <c:pt idx="11827">
                  <c:v>29.895</c:v>
                </c:pt>
                <c:pt idx="11828">
                  <c:v>30.506</c:v>
                </c:pt>
                <c:pt idx="11829">
                  <c:v>36.555</c:v>
                </c:pt>
                <c:pt idx="11830">
                  <c:v>27.994</c:v>
                </c:pt>
                <c:pt idx="11831">
                  <c:v>36.11</c:v>
                </c:pt>
                <c:pt idx="11832">
                  <c:v>40.168999999999997</c:v>
                </c:pt>
                <c:pt idx="11833">
                  <c:v>27.164000000000001</c:v>
                </c:pt>
                <c:pt idx="11834">
                  <c:v>36.716999999999999</c:v>
                </c:pt>
                <c:pt idx="11835">
                  <c:v>32.396999999999998</c:v>
                </c:pt>
                <c:pt idx="11836">
                  <c:v>33.018999999999998</c:v>
                </c:pt>
                <c:pt idx="11837">
                  <c:v>32.308</c:v>
                </c:pt>
                <c:pt idx="11838">
                  <c:v>26.187000000000001</c:v>
                </c:pt>
                <c:pt idx="11839">
                  <c:v>27.681000000000001</c:v>
                </c:pt>
                <c:pt idx="11840">
                  <c:v>31.215</c:v>
                </c:pt>
                <c:pt idx="11841">
                  <c:v>32.47</c:v>
                </c:pt>
                <c:pt idx="11842">
                  <c:v>29.550999999999998</c:v>
                </c:pt>
                <c:pt idx="11843">
                  <c:v>33.963000000000001</c:v>
                </c:pt>
                <c:pt idx="11844">
                  <c:v>38.359000000000002</c:v>
                </c:pt>
                <c:pt idx="11845">
                  <c:v>33.430999999999997</c:v>
                </c:pt>
                <c:pt idx="11846">
                  <c:v>35.860999999999997</c:v>
                </c:pt>
                <c:pt idx="11847">
                  <c:v>35.469000000000001</c:v>
                </c:pt>
                <c:pt idx="11848">
                  <c:v>29.065999999999999</c:v>
                </c:pt>
                <c:pt idx="11849">
                  <c:v>32.183999999999997</c:v>
                </c:pt>
                <c:pt idx="11850">
                  <c:v>30.67</c:v>
                </c:pt>
                <c:pt idx="11851">
                  <c:v>30.234999999999999</c:v>
                </c:pt>
                <c:pt idx="11852">
                  <c:v>33.28</c:v>
                </c:pt>
                <c:pt idx="11853">
                  <c:v>31.271000000000001</c:v>
                </c:pt>
                <c:pt idx="11854">
                  <c:v>29.56</c:v>
                </c:pt>
                <c:pt idx="11855">
                  <c:v>31.925000000000001</c:v>
                </c:pt>
                <c:pt idx="11856">
                  <c:v>37.161999999999999</c:v>
                </c:pt>
                <c:pt idx="11857">
                  <c:v>27.594999999999999</c:v>
                </c:pt>
                <c:pt idx="11858">
                  <c:v>35.654000000000003</c:v>
                </c:pt>
                <c:pt idx="11859">
                  <c:v>28.98</c:v>
                </c:pt>
                <c:pt idx="11860">
                  <c:v>29.702999999999999</c:v>
                </c:pt>
                <c:pt idx="11861">
                  <c:v>32.253</c:v>
                </c:pt>
                <c:pt idx="11862">
                  <c:v>23.55</c:v>
                </c:pt>
                <c:pt idx="11863">
                  <c:v>32.912999999999997</c:v>
                </c:pt>
                <c:pt idx="11864">
                  <c:v>30.978000000000002</c:v>
                </c:pt>
                <c:pt idx="11865">
                  <c:v>34.039000000000001</c:v>
                </c:pt>
                <c:pt idx="11866">
                  <c:v>23.754999999999999</c:v>
                </c:pt>
                <c:pt idx="11867">
                  <c:v>40.752000000000002</c:v>
                </c:pt>
                <c:pt idx="11868">
                  <c:v>34.049999999999997</c:v>
                </c:pt>
                <c:pt idx="11869">
                  <c:v>31.99</c:v>
                </c:pt>
                <c:pt idx="11870">
                  <c:v>30.814</c:v>
                </c:pt>
                <c:pt idx="11871">
                  <c:v>27.875</c:v>
                </c:pt>
                <c:pt idx="11872">
                  <c:v>32.966000000000001</c:v>
                </c:pt>
                <c:pt idx="11873">
                  <c:v>32.890999999999998</c:v>
                </c:pt>
                <c:pt idx="11874">
                  <c:v>29.798999999999999</c:v>
                </c:pt>
                <c:pt idx="11875">
                  <c:v>31.716000000000001</c:v>
                </c:pt>
                <c:pt idx="11876">
                  <c:v>27.544</c:v>
                </c:pt>
                <c:pt idx="11877">
                  <c:v>30.581</c:v>
                </c:pt>
                <c:pt idx="11878">
                  <c:v>32.737000000000002</c:v>
                </c:pt>
                <c:pt idx="11879">
                  <c:v>26.22</c:v>
                </c:pt>
                <c:pt idx="11880">
                  <c:v>27.888999999999999</c:v>
                </c:pt>
                <c:pt idx="11881">
                  <c:v>24.431999999999999</c:v>
                </c:pt>
                <c:pt idx="11882">
                  <c:v>27.419</c:v>
                </c:pt>
                <c:pt idx="11883">
                  <c:v>33.784999999999997</c:v>
                </c:pt>
                <c:pt idx="11884">
                  <c:v>28.108000000000001</c:v>
                </c:pt>
                <c:pt idx="11885">
                  <c:v>28.791</c:v>
                </c:pt>
                <c:pt idx="11886">
                  <c:v>33.316000000000003</c:v>
                </c:pt>
                <c:pt idx="11887">
                  <c:v>33.557000000000002</c:v>
                </c:pt>
                <c:pt idx="11888">
                  <c:v>30.007000000000001</c:v>
                </c:pt>
                <c:pt idx="11889">
                  <c:v>36.585999999999999</c:v>
                </c:pt>
                <c:pt idx="11890">
                  <c:v>30.332999999999998</c:v>
                </c:pt>
                <c:pt idx="11891">
                  <c:v>35.682000000000002</c:v>
                </c:pt>
                <c:pt idx="11892">
                  <c:v>31.135000000000002</c:v>
                </c:pt>
                <c:pt idx="11893">
                  <c:v>34.268000000000001</c:v>
                </c:pt>
                <c:pt idx="11894">
                  <c:v>35.448</c:v>
                </c:pt>
                <c:pt idx="11895">
                  <c:v>34.713999999999999</c:v>
                </c:pt>
                <c:pt idx="11896">
                  <c:v>34.06</c:v>
                </c:pt>
                <c:pt idx="11897">
                  <c:v>34.354999999999997</c:v>
                </c:pt>
                <c:pt idx="11898">
                  <c:v>30.085000000000001</c:v>
                </c:pt>
                <c:pt idx="11899">
                  <c:v>35.252000000000002</c:v>
                </c:pt>
                <c:pt idx="11900">
                  <c:v>30.375</c:v>
                </c:pt>
                <c:pt idx="11901">
                  <c:v>30.02</c:v>
                </c:pt>
                <c:pt idx="11902">
                  <c:v>27.742000000000001</c:v>
                </c:pt>
                <c:pt idx="11903">
                  <c:v>33.774000000000001</c:v>
                </c:pt>
                <c:pt idx="11904">
                  <c:v>25.026</c:v>
                </c:pt>
                <c:pt idx="11905">
                  <c:v>35.61</c:v>
                </c:pt>
                <c:pt idx="11906">
                  <c:v>28.056999999999999</c:v>
                </c:pt>
                <c:pt idx="11907">
                  <c:v>42.393999999999998</c:v>
                </c:pt>
                <c:pt idx="11908">
                  <c:v>30.73</c:v>
                </c:pt>
                <c:pt idx="11909">
                  <c:v>37.545999999999999</c:v>
                </c:pt>
                <c:pt idx="11910">
                  <c:v>41.468000000000004</c:v>
                </c:pt>
                <c:pt idx="11911">
                  <c:v>35.088000000000001</c:v>
                </c:pt>
                <c:pt idx="11912">
                  <c:v>34.411999999999999</c:v>
                </c:pt>
                <c:pt idx="11913">
                  <c:v>37.637</c:v>
                </c:pt>
                <c:pt idx="11914">
                  <c:v>35.063000000000002</c:v>
                </c:pt>
                <c:pt idx="11915">
                  <c:v>31.324999999999999</c:v>
                </c:pt>
                <c:pt idx="11916">
                  <c:v>36.819000000000003</c:v>
                </c:pt>
                <c:pt idx="11917">
                  <c:v>31.814</c:v>
                </c:pt>
                <c:pt idx="11918">
                  <c:v>29.888000000000002</c:v>
                </c:pt>
                <c:pt idx="11919">
                  <c:v>34.649000000000001</c:v>
                </c:pt>
                <c:pt idx="11920">
                  <c:v>43.081000000000003</c:v>
                </c:pt>
                <c:pt idx="11921">
                  <c:v>29.786999999999999</c:v>
                </c:pt>
                <c:pt idx="11922">
                  <c:v>33.35</c:v>
                </c:pt>
                <c:pt idx="11923">
                  <c:v>30.561</c:v>
                </c:pt>
                <c:pt idx="11924">
                  <c:v>32.024000000000001</c:v>
                </c:pt>
                <c:pt idx="11925">
                  <c:v>39.774000000000001</c:v>
                </c:pt>
                <c:pt idx="11926">
                  <c:v>26.867000000000001</c:v>
                </c:pt>
                <c:pt idx="11927">
                  <c:v>24.652000000000001</c:v>
                </c:pt>
                <c:pt idx="11928">
                  <c:v>27.132000000000001</c:v>
                </c:pt>
                <c:pt idx="11929">
                  <c:v>24.966999999999999</c:v>
                </c:pt>
                <c:pt idx="11930">
                  <c:v>28.510999999999999</c:v>
                </c:pt>
                <c:pt idx="11931">
                  <c:v>38.112000000000002</c:v>
                </c:pt>
                <c:pt idx="11932">
                  <c:v>31.134</c:v>
                </c:pt>
                <c:pt idx="11933">
                  <c:v>28.887</c:v>
                </c:pt>
                <c:pt idx="11934">
                  <c:v>36.957999999999998</c:v>
                </c:pt>
                <c:pt idx="11935">
                  <c:v>33.311</c:v>
                </c:pt>
                <c:pt idx="11936">
                  <c:v>30.925999999999998</c:v>
                </c:pt>
                <c:pt idx="11937">
                  <c:v>35.003</c:v>
                </c:pt>
                <c:pt idx="11938">
                  <c:v>33.042000000000002</c:v>
                </c:pt>
                <c:pt idx="11939">
                  <c:v>42.811999999999998</c:v>
                </c:pt>
                <c:pt idx="11940">
                  <c:v>32.051000000000002</c:v>
                </c:pt>
                <c:pt idx="11941">
                  <c:v>35.19</c:v>
                </c:pt>
                <c:pt idx="11942">
                  <c:v>28.678999999999998</c:v>
                </c:pt>
                <c:pt idx="11943">
                  <c:v>36.951000000000001</c:v>
                </c:pt>
                <c:pt idx="11944">
                  <c:v>29.62</c:v>
                </c:pt>
                <c:pt idx="11945">
                  <c:v>41.070999999999998</c:v>
                </c:pt>
                <c:pt idx="11946">
                  <c:v>42.976999999999997</c:v>
                </c:pt>
                <c:pt idx="11947">
                  <c:v>35.536999999999999</c:v>
                </c:pt>
                <c:pt idx="11948">
                  <c:v>37.548999999999999</c:v>
                </c:pt>
                <c:pt idx="11949">
                  <c:v>31.943000000000001</c:v>
                </c:pt>
                <c:pt idx="11950">
                  <c:v>33.174999999999997</c:v>
                </c:pt>
                <c:pt idx="11951">
                  <c:v>38.695999999999998</c:v>
                </c:pt>
                <c:pt idx="11952">
                  <c:v>35.536000000000001</c:v>
                </c:pt>
                <c:pt idx="11953">
                  <c:v>32.774999999999999</c:v>
                </c:pt>
                <c:pt idx="11954">
                  <c:v>26.297000000000001</c:v>
                </c:pt>
                <c:pt idx="11955">
                  <c:v>37.494999999999997</c:v>
                </c:pt>
                <c:pt idx="11956">
                  <c:v>31.015000000000001</c:v>
                </c:pt>
                <c:pt idx="11957">
                  <c:v>34.844000000000001</c:v>
                </c:pt>
                <c:pt idx="11958">
                  <c:v>37.713999999999999</c:v>
                </c:pt>
                <c:pt idx="11959">
                  <c:v>27.63</c:v>
                </c:pt>
                <c:pt idx="11960">
                  <c:v>34.57</c:v>
                </c:pt>
                <c:pt idx="11961">
                  <c:v>30.66</c:v>
                </c:pt>
                <c:pt idx="11962">
                  <c:v>34.393000000000001</c:v>
                </c:pt>
                <c:pt idx="11963">
                  <c:v>31.295999999999999</c:v>
                </c:pt>
                <c:pt idx="11964">
                  <c:v>35.326999999999998</c:v>
                </c:pt>
                <c:pt idx="11965">
                  <c:v>37.405999999999999</c:v>
                </c:pt>
                <c:pt idx="11966">
                  <c:v>38.677999999999997</c:v>
                </c:pt>
                <c:pt idx="11967">
                  <c:v>34.832000000000001</c:v>
                </c:pt>
                <c:pt idx="11968">
                  <c:v>29.013999999999999</c:v>
                </c:pt>
                <c:pt idx="11969">
                  <c:v>26.669</c:v>
                </c:pt>
                <c:pt idx="11970">
                  <c:v>32.356999999999999</c:v>
                </c:pt>
                <c:pt idx="11971">
                  <c:v>36.137999999999998</c:v>
                </c:pt>
                <c:pt idx="11972">
                  <c:v>32.529000000000003</c:v>
                </c:pt>
                <c:pt idx="11973">
                  <c:v>32.244999999999997</c:v>
                </c:pt>
                <c:pt idx="11974">
                  <c:v>31.158000000000001</c:v>
                </c:pt>
                <c:pt idx="11975">
                  <c:v>40.121000000000002</c:v>
                </c:pt>
                <c:pt idx="11976">
                  <c:v>32.176000000000002</c:v>
                </c:pt>
                <c:pt idx="11977">
                  <c:v>36.942</c:v>
                </c:pt>
                <c:pt idx="11978">
                  <c:v>40.189</c:v>
                </c:pt>
                <c:pt idx="11979">
                  <c:v>29.132000000000001</c:v>
                </c:pt>
                <c:pt idx="11980">
                  <c:v>36.003</c:v>
                </c:pt>
                <c:pt idx="11981">
                  <c:v>32.106000000000002</c:v>
                </c:pt>
                <c:pt idx="11982">
                  <c:v>37.429000000000002</c:v>
                </c:pt>
                <c:pt idx="11983">
                  <c:v>35.984000000000002</c:v>
                </c:pt>
                <c:pt idx="11984">
                  <c:v>36.200000000000003</c:v>
                </c:pt>
                <c:pt idx="11985">
                  <c:v>36.396999999999998</c:v>
                </c:pt>
                <c:pt idx="11986">
                  <c:v>36.249000000000002</c:v>
                </c:pt>
                <c:pt idx="11987">
                  <c:v>30.007000000000001</c:v>
                </c:pt>
                <c:pt idx="11988">
                  <c:v>30.367999999999999</c:v>
                </c:pt>
                <c:pt idx="11989">
                  <c:v>29.504000000000001</c:v>
                </c:pt>
                <c:pt idx="11990">
                  <c:v>29.782</c:v>
                </c:pt>
                <c:pt idx="11991">
                  <c:v>40.04</c:v>
                </c:pt>
                <c:pt idx="11992">
                  <c:v>30.681000000000001</c:v>
                </c:pt>
                <c:pt idx="11993">
                  <c:v>28.79</c:v>
                </c:pt>
                <c:pt idx="11994">
                  <c:v>37.197000000000003</c:v>
                </c:pt>
                <c:pt idx="11995">
                  <c:v>37.835999999999999</c:v>
                </c:pt>
                <c:pt idx="11996">
                  <c:v>34.81</c:v>
                </c:pt>
                <c:pt idx="11997">
                  <c:v>34.128</c:v>
                </c:pt>
                <c:pt idx="11998">
                  <c:v>37.225000000000001</c:v>
                </c:pt>
                <c:pt idx="11999">
                  <c:v>37.201999999999998</c:v>
                </c:pt>
                <c:pt idx="12000">
                  <c:v>38.732999999999997</c:v>
                </c:pt>
                <c:pt idx="12001">
                  <c:v>35.692</c:v>
                </c:pt>
                <c:pt idx="12002">
                  <c:v>33.712000000000003</c:v>
                </c:pt>
                <c:pt idx="12003">
                  <c:v>30.661999999999999</c:v>
                </c:pt>
                <c:pt idx="12004">
                  <c:v>27.79</c:v>
                </c:pt>
                <c:pt idx="12005">
                  <c:v>30.734000000000002</c:v>
                </c:pt>
                <c:pt idx="12006">
                  <c:v>31.731000000000002</c:v>
                </c:pt>
                <c:pt idx="12007">
                  <c:v>34.091000000000001</c:v>
                </c:pt>
                <c:pt idx="12008">
                  <c:v>36.893000000000001</c:v>
                </c:pt>
                <c:pt idx="12009">
                  <c:v>25.363</c:v>
                </c:pt>
                <c:pt idx="12010">
                  <c:v>33.040999999999997</c:v>
                </c:pt>
                <c:pt idx="12011">
                  <c:v>34.918999999999997</c:v>
                </c:pt>
                <c:pt idx="12012">
                  <c:v>35.56</c:v>
                </c:pt>
                <c:pt idx="12013">
                  <c:v>31.474</c:v>
                </c:pt>
                <c:pt idx="12014">
                  <c:v>27.975000000000001</c:v>
                </c:pt>
                <c:pt idx="12015">
                  <c:v>31.099</c:v>
                </c:pt>
                <c:pt idx="12016">
                  <c:v>34.201000000000001</c:v>
                </c:pt>
                <c:pt idx="12017">
                  <c:v>33.414000000000001</c:v>
                </c:pt>
                <c:pt idx="12018">
                  <c:v>37.752000000000002</c:v>
                </c:pt>
                <c:pt idx="12019">
                  <c:v>35.908999999999999</c:v>
                </c:pt>
                <c:pt idx="12020">
                  <c:v>39.200000000000003</c:v>
                </c:pt>
                <c:pt idx="12021">
                  <c:v>37.573999999999998</c:v>
                </c:pt>
                <c:pt idx="12022">
                  <c:v>30.379000000000001</c:v>
                </c:pt>
                <c:pt idx="12023">
                  <c:v>27.670999999999999</c:v>
                </c:pt>
                <c:pt idx="12024">
                  <c:v>25.632000000000001</c:v>
                </c:pt>
                <c:pt idx="12025">
                  <c:v>24.629000000000001</c:v>
                </c:pt>
                <c:pt idx="12026">
                  <c:v>35.338000000000001</c:v>
                </c:pt>
                <c:pt idx="12027">
                  <c:v>28.475000000000001</c:v>
                </c:pt>
                <c:pt idx="12028">
                  <c:v>26.056999999999999</c:v>
                </c:pt>
                <c:pt idx="12029">
                  <c:v>32.71</c:v>
                </c:pt>
                <c:pt idx="12030">
                  <c:v>35.235999999999997</c:v>
                </c:pt>
                <c:pt idx="12031">
                  <c:v>30.718</c:v>
                </c:pt>
                <c:pt idx="12032">
                  <c:v>43.795000000000002</c:v>
                </c:pt>
                <c:pt idx="12033">
                  <c:v>35.743000000000002</c:v>
                </c:pt>
                <c:pt idx="12034">
                  <c:v>30.376999999999999</c:v>
                </c:pt>
                <c:pt idx="12035">
                  <c:v>27.774000000000001</c:v>
                </c:pt>
                <c:pt idx="12036">
                  <c:v>37.719000000000001</c:v>
                </c:pt>
                <c:pt idx="12037">
                  <c:v>32.268000000000001</c:v>
                </c:pt>
                <c:pt idx="12038">
                  <c:v>30.978999999999999</c:v>
                </c:pt>
                <c:pt idx="12039">
                  <c:v>27.898</c:v>
                </c:pt>
                <c:pt idx="12040">
                  <c:v>28.832000000000001</c:v>
                </c:pt>
                <c:pt idx="12041">
                  <c:v>29.513999999999999</c:v>
                </c:pt>
                <c:pt idx="12042">
                  <c:v>32.034999999999997</c:v>
                </c:pt>
                <c:pt idx="12043">
                  <c:v>27.23</c:v>
                </c:pt>
                <c:pt idx="12044">
                  <c:v>34.222000000000001</c:v>
                </c:pt>
                <c:pt idx="12045">
                  <c:v>37.268999999999998</c:v>
                </c:pt>
                <c:pt idx="12046">
                  <c:v>40.088000000000001</c:v>
                </c:pt>
                <c:pt idx="12047">
                  <c:v>35.267000000000003</c:v>
                </c:pt>
                <c:pt idx="12048">
                  <c:v>37.228000000000002</c:v>
                </c:pt>
                <c:pt idx="12049">
                  <c:v>31.635999999999999</c:v>
                </c:pt>
                <c:pt idx="12050">
                  <c:v>28.603999999999999</c:v>
                </c:pt>
                <c:pt idx="12051">
                  <c:v>34.177999999999997</c:v>
                </c:pt>
                <c:pt idx="12052">
                  <c:v>26.277999999999999</c:v>
                </c:pt>
                <c:pt idx="12053">
                  <c:v>30.940999999999999</c:v>
                </c:pt>
                <c:pt idx="12054">
                  <c:v>29.562000000000001</c:v>
                </c:pt>
                <c:pt idx="12055">
                  <c:v>38.759</c:v>
                </c:pt>
                <c:pt idx="12056">
                  <c:v>28.265000000000001</c:v>
                </c:pt>
                <c:pt idx="12057">
                  <c:v>32.229999999999997</c:v>
                </c:pt>
                <c:pt idx="12058">
                  <c:v>27.911000000000001</c:v>
                </c:pt>
                <c:pt idx="12059">
                  <c:v>39.061999999999998</c:v>
                </c:pt>
                <c:pt idx="12060">
                  <c:v>33.957000000000001</c:v>
                </c:pt>
                <c:pt idx="12061">
                  <c:v>24.902000000000001</c:v>
                </c:pt>
                <c:pt idx="12062">
                  <c:v>37.825000000000003</c:v>
                </c:pt>
                <c:pt idx="12063">
                  <c:v>35.642000000000003</c:v>
                </c:pt>
                <c:pt idx="12064">
                  <c:v>33.988</c:v>
                </c:pt>
                <c:pt idx="12065">
                  <c:v>27.081</c:v>
                </c:pt>
                <c:pt idx="12066">
                  <c:v>33.771999999999998</c:v>
                </c:pt>
                <c:pt idx="12067">
                  <c:v>26.523</c:v>
                </c:pt>
                <c:pt idx="12068">
                  <c:v>33.356999999999999</c:v>
                </c:pt>
                <c:pt idx="12069">
                  <c:v>31.541</c:v>
                </c:pt>
                <c:pt idx="12070">
                  <c:v>32.546999999999997</c:v>
                </c:pt>
                <c:pt idx="12071">
                  <c:v>34.133000000000003</c:v>
                </c:pt>
                <c:pt idx="12072">
                  <c:v>31.151</c:v>
                </c:pt>
                <c:pt idx="12073">
                  <c:v>25.77</c:v>
                </c:pt>
                <c:pt idx="12074">
                  <c:v>30.86</c:v>
                </c:pt>
                <c:pt idx="12075">
                  <c:v>32.972000000000001</c:v>
                </c:pt>
                <c:pt idx="12076">
                  <c:v>36.954999999999998</c:v>
                </c:pt>
                <c:pt idx="12077">
                  <c:v>35.191000000000003</c:v>
                </c:pt>
                <c:pt idx="12078">
                  <c:v>27.649000000000001</c:v>
                </c:pt>
                <c:pt idx="12079">
                  <c:v>40.159999999999997</c:v>
                </c:pt>
                <c:pt idx="12080">
                  <c:v>30.728000000000002</c:v>
                </c:pt>
                <c:pt idx="12081">
                  <c:v>34.133000000000003</c:v>
                </c:pt>
                <c:pt idx="12082">
                  <c:v>28.689</c:v>
                </c:pt>
                <c:pt idx="12083">
                  <c:v>29.684999999999999</c:v>
                </c:pt>
                <c:pt idx="12084">
                  <c:v>31.827999999999999</c:v>
                </c:pt>
                <c:pt idx="12085">
                  <c:v>28.387</c:v>
                </c:pt>
                <c:pt idx="12086">
                  <c:v>25.495000000000001</c:v>
                </c:pt>
                <c:pt idx="12087">
                  <c:v>35.963000000000001</c:v>
                </c:pt>
                <c:pt idx="12088">
                  <c:v>32.826999999999998</c:v>
                </c:pt>
                <c:pt idx="12089">
                  <c:v>37.634999999999998</c:v>
                </c:pt>
                <c:pt idx="12090">
                  <c:v>30.221</c:v>
                </c:pt>
                <c:pt idx="12091">
                  <c:v>49.664000000000001</c:v>
                </c:pt>
                <c:pt idx="12092">
                  <c:v>31.094999999999999</c:v>
                </c:pt>
                <c:pt idx="12093">
                  <c:v>32.789000000000001</c:v>
                </c:pt>
                <c:pt idx="12094">
                  <c:v>31.152000000000001</c:v>
                </c:pt>
                <c:pt idx="12095">
                  <c:v>26.64</c:v>
                </c:pt>
                <c:pt idx="12096">
                  <c:v>33.625999999999998</c:v>
                </c:pt>
                <c:pt idx="12097">
                  <c:v>27.3</c:v>
                </c:pt>
                <c:pt idx="12098">
                  <c:v>38.04</c:v>
                </c:pt>
                <c:pt idx="12099">
                  <c:v>32.28</c:v>
                </c:pt>
                <c:pt idx="12100">
                  <c:v>33.515999999999998</c:v>
                </c:pt>
                <c:pt idx="12101">
                  <c:v>30.501999999999999</c:v>
                </c:pt>
                <c:pt idx="12102">
                  <c:v>34.997999999999998</c:v>
                </c:pt>
                <c:pt idx="12103">
                  <c:v>29.655000000000001</c:v>
                </c:pt>
                <c:pt idx="12104">
                  <c:v>26.548999999999999</c:v>
                </c:pt>
                <c:pt idx="12105">
                  <c:v>30.106000000000002</c:v>
                </c:pt>
                <c:pt idx="12106">
                  <c:v>25.946999999999999</c:v>
                </c:pt>
                <c:pt idx="12107">
                  <c:v>36.082000000000001</c:v>
                </c:pt>
                <c:pt idx="12108">
                  <c:v>32.845999999999997</c:v>
                </c:pt>
                <c:pt idx="12109">
                  <c:v>31.677</c:v>
                </c:pt>
                <c:pt idx="12110">
                  <c:v>34.941000000000003</c:v>
                </c:pt>
                <c:pt idx="12111">
                  <c:v>31.864999999999998</c:v>
                </c:pt>
                <c:pt idx="12112">
                  <c:v>25.327000000000002</c:v>
                </c:pt>
                <c:pt idx="12113">
                  <c:v>28.446999999999999</c:v>
                </c:pt>
                <c:pt idx="12114">
                  <c:v>23.707000000000001</c:v>
                </c:pt>
                <c:pt idx="12115">
                  <c:v>38.448999999999998</c:v>
                </c:pt>
                <c:pt idx="12116">
                  <c:v>34.359000000000002</c:v>
                </c:pt>
                <c:pt idx="12117">
                  <c:v>24.428000000000001</c:v>
                </c:pt>
                <c:pt idx="12118">
                  <c:v>38.628999999999998</c:v>
                </c:pt>
                <c:pt idx="12119">
                  <c:v>27.768000000000001</c:v>
                </c:pt>
                <c:pt idx="12120">
                  <c:v>30.82</c:v>
                </c:pt>
                <c:pt idx="12121">
                  <c:v>31.521000000000001</c:v>
                </c:pt>
                <c:pt idx="12122">
                  <c:v>32.927</c:v>
                </c:pt>
                <c:pt idx="12123">
                  <c:v>29.827999999999999</c:v>
                </c:pt>
                <c:pt idx="12124">
                  <c:v>26.21</c:v>
                </c:pt>
                <c:pt idx="12125">
                  <c:v>30.332999999999998</c:v>
                </c:pt>
                <c:pt idx="12126">
                  <c:v>29.963000000000001</c:v>
                </c:pt>
                <c:pt idx="12127">
                  <c:v>31.273</c:v>
                </c:pt>
                <c:pt idx="12128">
                  <c:v>39.774999999999999</c:v>
                </c:pt>
                <c:pt idx="12129">
                  <c:v>25.51</c:v>
                </c:pt>
                <c:pt idx="12130">
                  <c:v>31.370999999999999</c:v>
                </c:pt>
                <c:pt idx="12131">
                  <c:v>23.71</c:v>
                </c:pt>
                <c:pt idx="12132">
                  <c:v>29.817</c:v>
                </c:pt>
                <c:pt idx="12133">
                  <c:v>21.132999999999999</c:v>
                </c:pt>
                <c:pt idx="12134">
                  <c:v>28.477</c:v>
                </c:pt>
                <c:pt idx="12135">
                  <c:v>38.195</c:v>
                </c:pt>
                <c:pt idx="12136">
                  <c:v>33.677999999999997</c:v>
                </c:pt>
                <c:pt idx="12137">
                  <c:v>30.989000000000001</c:v>
                </c:pt>
                <c:pt idx="12138">
                  <c:v>27.893000000000001</c:v>
                </c:pt>
                <c:pt idx="12139">
                  <c:v>30.417000000000002</c:v>
                </c:pt>
                <c:pt idx="12140">
                  <c:v>21.741</c:v>
                </c:pt>
                <c:pt idx="12141">
                  <c:v>32.469000000000001</c:v>
                </c:pt>
                <c:pt idx="12142">
                  <c:v>24.026</c:v>
                </c:pt>
                <c:pt idx="12143">
                  <c:v>35.328000000000003</c:v>
                </c:pt>
                <c:pt idx="12144">
                  <c:v>27.468</c:v>
                </c:pt>
                <c:pt idx="12145">
                  <c:v>32.392000000000003</c:v>
                </c:pt>
                <c:pt idx="12146">
                  <c:v>29.244</c:v>
                </c:pt>
                <c:pt idx="12147">
                  <c:v>32.405000000000001</c:v>
                </c:pt>
                <c:pt idx="12148">
                  <c:v>25.271000000000001</c:v>
                </c:pt>
                <c:pt idx="12149">
                  <c:v>27.968</c:v>
                </c:pt>
                <c:pt idx="12150">
                  <c:v>31.832999999999998</c:v>
                </c:pt>
                <c:pt idx="12151">
                  <c:v>37.320999999999998</c:v>
                </c:pt>
                <c:pt idx="12152">
                  <c:v>44.975999999999999</c:v>
                </c:pt>
                <c:pt idx="12153">
                  <c:v>27.035</c:v>
                </c:pt>
                <c:pt idx="12154">
                  <c:v>35.290999999999997</c:v>
                </c:pt>
                <c:pt idx="12155">
                  <c:v>30.667999999999999</c:v>
                </c:pt>
                <c:pt idx="12156">
                  <c:v>30.672999999999998</c:v>
                </c:pt>
                <c:pt idx="12157">
                  <c:v>35.1</c:v>
                </c:pt>
                <c:pt idx="12158">
                  <c:v>32.993000000000002</c:v>
                </c:pt>
                <c:pt idx="12159">
                  <c:v>37.064</c:v>
                </c:pt>
                <c:pt idx="12160">
                  <c:v>30.893000000000001</c:v>
                </c:pt>
                <c:pt idx="12161">
                  <c:v>37.646000000000001</c:v>
                </c:pt>
                <c:pt idx="12162">
                  <c:v>38.009</c:v>
                </c:pt>
                <c:pt idx="12163">
                  <c:v>30.724</c:v>
                </c:pt>
                <c:pt idx="12164">
                  <c:v>32.49</c:v>
                </c:pt>
                <c:pt idx="12165">
                  <c:v>30.919</c:v>
                </c:pt>
                <c:pt idx="12166">
                  <c:v>30.678999999999998</c:v>
                </c:pt>
                <c:pt idx="12167">
                  <c:v>35.311</c:v>
                </c:pt>
                <c:pt idx="12168">
                  <c:v>34.904000000000003</c:v>
                </c:pt>
                <c:pt idx="12169">
                  <c:v>28.814</c:v>
                </c:pt>
                <c:pt idx="12170">
                  <c:v>30.486000000000001</c:v>
                </c:pt>
                <c:pt idx="12171">
                  <c:v>32.185000000000002</c:v>
                </c:pt>
                <c:pt idx="12172">
                  <c:v>28.010999999999999</c:v>
                </c:pt>
                <c:pt idx="12173">
                  <c:v>26.824999999999999</c:v>
                </c:pt>
                <c:pt idx="12174">
                  <c:v>34.874000000000002</c:v>
                </c:pt>
                <c:pt idx="12175">
                  <c:v>37.1</c:v>
                </c:pt>
                <c:pt idx="12176">
                  <c:v>22.251999999999999</c:v>
                </c:pt>
                <c:pt idx="12177">
                  <c:v>26.661000000000001</c:v>
                </c:pt>
                <c:pt idx="12178">
                  <c:v>39.677</c:v>
                </c:pt>
                <c:pt idx="12179">
                  <c:v>33.956000000000003</c:v>
                </c:pt>
                <c:pt idx="12180">
                  <c:v>34.405999999999999</c:v>
                </c:pt>
                <c:pt idx="12181">
                  <c:v>33.441000000000003</c:v>
                </c:pt>
                <c:pt idx="12182">
                  <c:v>36.329000000000001</c:v>
                </c:pt>
                <c:pt idx="12183">
                  <c:v>36.103999999999999</c:v>
                </c:pt>
                <c:pt idx="12184">
                  <c:v>32.232999999999997</c:v>
                </c:pt>
                <c:pt idx="12185">
                  <c:v>27.132000000000001</c:v>
                </c:pt>
                <c:pt idx="12186">
                  <c:v>38.334000000000003</c:v>
                </c:pt>
                <c:pt idx="12187">
                  <c:v>34.481000000000002</c:v>
                </c:pt>
                <c:pt idx="12188">
                  <c:v>40.295000000000002</c:v>
                </c:pt>
                <c:pt idx="12189">
                  <c:v>34.122999999999998</c:v>
                </c:pt>
                <c:pt idx="12190">
                  <c:v>33.656999999999996</c:v>
                </c:pt>
                <c:pt idx="12191">
                  <c:v>28.207000000000001</c:v>
                </c:pt>
                <c:pt idx="12192">
                  <c:v>28.443999999999999</c:v>
                </c:pt>
                <c:pt idx="12193">
                  <c:v>34.613999999999997</c:v>
                </c:pt>
                <c:pt idx="12194">
                  <c:v>24.164000000000001</c:v>
                </c:pt>
                <c:pt idx="12195">
                  <c:v>33.009</c:v>
                </c:pt>
                <c:pt idx="12196">
                  <c:v>25.462</c:v>
                </c:pt>
                <c:pt idx="12197">
                  <c:v>36.591999999999999</c:v>
                </c:pt>
                <c:pt idx="12198">
                  <c:v>37.463999999999999</c:v>
                </c:pt>
                <c:pt idx="12199">
                  <c:v>24.46</c:v>
                </c:pt>
                <c:pt idx="12200">
                  <c:v>27.664000000000001</c:v>
                </c:pt>
                <c:pt idx="12201">
                  <c:v>35.348999999999997</c:v>
                </c:pt>
                <c:pt idx="12202">
                  <c:v>27.446000000000002</c:v>
                </c:pt>
                <c:pt idx="12203">
                  <c:v>31.747</c:v>
                </c:pt>
                <c:pt idx="12204">
                  <c:v>29.391999999999999</c:v>
                </c:pt>
                <c:pt idx="12205">
                  <c:v>36.526000000000003</c:v>
                </c:pt>
                <c:pt idx="12206">
                  <c:v>38.049999999999997</c:v>
                </c:pt>
                <c:pt idx="12207">
                  <c:v>32.634</c:v>
                </c:pt>
                <c:pt idx="12208">
                  <c:v>36.645000000000003</c:v>
                </c:pt>
                <c:pt idx="12209">
                  <c:v>33.351999999999997</c:v>
                </c:pt>
                <c:pt idx="12210">
                  <c:v>35.091000000000001</c:v>
                </c:pt>
                <c:pt idx="12211">
                  <c:v>38.465000000000003</c:v>
                </c:pt>
                <c:pt idx="12212">
                  <c:v>24.475999999999999</c:v>
                </c:pt>
                <c:pt idx="12213">
                  <c:v>26.94</c:v>
                </c:pt>
                <c:pt idx="12214">
                  <c:v>31.055</c:v>
                </c:pt>
                <c:pt idx="12215">
                  <c:v>31.234999999999999</c:v>
                </c:pt>
                <c:pt idx="12216">
                  <c:v>33.933999999999997</c:v>
                </c:pt>
                <c:pt idx="12217">
                  <c:v>31.986000000000001</c:v>
                </c:pt>
                <c:pt idx="12218">
                  <c:v>36.817</c:v>
                </c:pt>
                <c:pt idx="12219">
                  <c:v>29.786999999999999</c:v>
                </c:pt>
                <c:pt idx="12220">
                  <c:v>27.15</c:v>
                </c:pt>
                <c:pt idx="12221">
                  <c:v>34.564999999999998</c:v>
                </c:pt>
                <c:pt idx="12222">
                  <c:v>28.666</c:v>
                </c:pt>
                <c:pt idx="12223">
                  <c:v>22.852</c:v>
                </c:pt>
                <c:pt idx="12224">
                  <c:v>35.069000000000003</c:v>
                </c:pt>
                <c:pt idx="12225">
                  <c:v>35.395000000000003</c:v>
                </c:pt>
                <c:pt idx="12226">
                  <c:v>39.435000000000002</c:v>
                </c:pt>
                <c:pt idx="12227">
                  <c:v>29.94</c:v>
                </c:pt>
                <c:pt idx="12228">
                  <c:v>35.832999999999998</c:v>
                </c:pt>
                <c:pt idx="12229">
                  <c:v>36.124000000000002</c:v>
                </c:pt>
                <c:pt idx="12230">
                  <c:v>32.575000000000003</c:v>
                </c:pt>
                <c:pt idx="12231">
                  <c:v>34.973999999999997</c:v>
                </c:pt>
                <c:pt idx="12232">
                  <c:v>31.513999999999999</c:v>
                </c:pt>
                <c:pt idx="12233">
                  <c:v>27.806999999999999</c:v>
                </c:pt>
                <c:pt idx="12234">
                  <c:v>31.613</c:v>
                </c:pt>
                <c:pt idx="12235">
                  <c:v>28.167000000000002</c:v>
                </c:pt>
                <c:pt idx="12236">
                  <c:v>27.696000000000002</c:v>
                </c:pt>
                <c:pt idx="12237">
                  <c:v>32.548000000000002</c:v>
                </c:pt>
                <c:pt idx="12238">
                  <c:v>29.141999999999999</c:v>
                </c:pt>
                <c:pt idx="12239">
                  <c:v>40.924999999999997</c:v>
                </c:pt>
                <c:pt idx="12240">
                  <c:v>30.527999999999999</c:v>
                </c:pt>
                <c:pt idx="12241">
                  <c:v>28.202999999999999</c:v>
                </c:pt>
                <c:pt idx="12242">
                  <c:v>30.893999999999998</c:v>
                </c:pt>
                <c:pt idx="12243">
                  <c:v>39.412999999999997</c:v>
                </c:pt>
                <c:pt idx="12244">
                  <c:v>32.15</c:v>
                </c:pt>
                <c:pt idx="12245">
                  <c:v>34.136000000000003</c:v>
                </c:pt>
                <c:pt idx="12246">
                  <c:v>35.61</c:v>
                </c:pt>
                <c:pt idx="12247">
                  <c:v>30.808</c:v>
                </c:pt>
                <c:pt idx="12248">
                  <c:v>32.408999999999999</c:v>
                </c:pt>
                <c:pt idx="12249">
                  <c:v>27.224</c:v>
                </c:pt>
                <c:pt idx="12250">
                  <c:v>28.835999999999999</c:v>
                </c:pt>
                <c:pt idx="12251">
                  <c:v>28.062000000000001</c:v>
                </c:pt>
                <c:pt idx="12252">
                  <c:v>29.899000000000001</c:v>
                </c:pt>
                <c:pt idx="12253">
                  <c:v>29.893000000000001</c:v>
                </c:pt>
                <c:pt idx="12254">
                  <c:v>32.704000000000001</c:v>
                </c:pt>
                <c:pt idx="12255">
                  <c:v>36.371000000000002</c:v>
                </c:pt>
                <c:pt idx="12256">
                  <c:v>36.020000000000003</c:v>
                </c:pt>
                <c:pt idx="12257">
                  <c:v>31.92</c:v>
                </c:pt>
                <c:pt idx="12258">
                  <c:v>28.614000000000001</c:v>
                </c:pt>
                <c:pt idx="12259">
                  <c:v>32.468000000000004</c:v>
                </c:pt>
                <c:pt idx="12260">
                  <c:v>29.344000000000001</c:v>
                </c:pt>
                <c:pt idx="12261">
                  <c:v>38.195999999999998</c:v>
                </c:pt>
                <c:pt idx="12262">
                  <c:v>32.076999999999998</c:v>
                </c:pt>
                <c:pt idx="12263">
                  <c:v>27.334</c:v>
                </c:pt>
                <c:pt idx="12264">
                  <c:v>35.162999999999997</c:v>
                </c:pt>
                <c:pt idx="12265">
                  <c:v>34.218000000000004</c:v>
                </c:pt>
                <c:pt idx="12266">
                  <c:v>30.295999999999999</c:v>
                </c:pt>
                <c:pt idx="12267">
                  <c:v>36.155999999999999</c:v>
                </c:pt>
                <c:pt idx="12268">
                  <c:v>26.658999999999999</c:v>
                </c:pt>
                <c:pt idx="12269">
                  <c:v>33.225000000000001</c:v>
                </c:pt>
                <c:pt idx="12270">
                  <c:v>34.197000000000003</c:v>
                </c:pt>
                <c:pt idx="12271">
                  <c:v>23.917999999999999</c:v>
                </c:pt>
                <c:pt idx="12272">
                  <c:v>33.018999999999998</c:v>
                </c:pt>
                <c:pt idx="12273">
                  <c:v>25.582999999999998</c:v>
                </c:pt>
                <c:pt idx="12274">
                  <c:v>27.324999999999999</c:v>
                </c:pt>
                <c:pt idx="12275">
                  <c:v>33.737000000000002</c:v>
                </c:pt>
                <c:pt idx="12276">
                  <c:v>29.731000000000002</c:v>
                </c:pt>
                <c:pt idx="12277">
                  <c:v>32.506999999999998</c:v>
                </c:pt>
                <c:pt idx="12278">
                  <c:v>25.779</c:v>
                </c:pt>
                <c:pt idx="12279">
                  <c:v>37.866999999999997</c:v>
                </c:pt>
                <c:pt idx="12280">
                  <c:v>29.52</c:v>
                </c:pt>
                <c:pt idx="12281">
                  <c:v>31.693999999999999</c:v>
                </c:pt>
                <c:pt idx="12282">
                  <c:v>40.588000000000001</c:v>
                </c:pt>
                <c:pt idx="12283">
                  <c:v>29.698</c:v>
                </c:pt>
                <c:pt idx="12284">
                  <c:v>34.610999999999997</c:v>
                </c:pt>
                <c:pt idx="12285">
                  <c:v>28.001000000000001</c:v>
                </c:pt>
                <c:pt idx="12286">
                  <c:v>36.051000000000002</c:v>
                </c:pt>
                <c:pt idx="12287">
                  <c:v>32.313000000000002</c:v>
                </c:pt>
                <c:pt idx="12288">
                  <c:v>36.661999999999999</c:v>
                </c:pt>
                <c:pt idx="12289">
                  <c:v>33.737000000000002</c:v>
                </c:pt>
                <c:pt idx="12290">
                  <c:v>34.085999999999999</c:v>
                </c:pt>
                <c:pt idx="12291">
                  <c:v>32.587000000000003</c:v>
                </c:pt>
                <c:pt idx="12292">
                  <c:v>28.119</c:v>
                </c:pt>
                <c:pt idx="12293">
                  <c:v>39.625999999999998</c:v>
                </c:pt>
                <c:pt idx="12294">
                  <c:v>30.706</c:v>
                </c:pt>
                <c:pt idx="12295">
                  <c:v>32.087000000000003</c:v>
                </c:pt>
                <c:pt idx="12296">
                  <c:v>30.57</c:v>
                </c:pt>
                <c:pt idx="12297">
                  <c:v>29.053000000000001</c:v>
                </c:pt>
                <c:pt idx="12298">
                  <c:v>28.114000000000001</c:v>
                </c:pt>
                <c:pt idx="12299">
                  <c:v>30.184000000000001</c:v>
                </c:pt>
                <c:pt idx="12300">
                  <c:v>36.893000000000001</c:v>
                </c:pt>
                <c:pt idx="12301">
                  <c:v>30.837</c:v>
                </c:pt>
                <c:pt idx="12302">
                  <c:v>30.966000000000001</c:v>
                </c:pt>
                <c:pt idx="12303">
                  <c:v>24.228999999999999</c:v>
                </c:pt>
                <c:pt idx="12304">
                  <c:v>31.149000000000001</c:v>
                </c:pt>
                <c:pt idx="12305">
                  <c:v>40.052</c:v>
                </c:pt>
                <c:pt idx="12306">
                  <c:v>36.779000000000003</c:v>
                </c:pt>
                <c:pt idx="12307">
                  <c:v>31.888000000000002</c:v>
                </c:pt>
                <c:pt idx="12308">
                  <c:v>30.734000000000002</c:v>
                </c:pt>
                <c:pt idx="12309">
                  <c:v>38.484000000000002</c:v>
                </c:pt>
                <c:pt idx="12310">
                  <c:v>35.917999999999999</c:v>
                </c:pt>
                <c:pt idx="12311">
                  <c:v>31.856000000000002</c:v>
                </c:pt>
                <c:pt idx="12312">
                  <c:v>35.292000000000002</c:v>
                </c:pt>
                <c:pt idx="12313">
                  <c:v>39.633000000000003</c:v>
                </c:pt>
                <c:pt idx="12314">
                  <c:v>31.042000000000002</c:v>
                </c:pt>
                <c:pt idx="12315">
                  <c:v>35.405000000000001</c:v>
                </c:pt>
                <c:pt idx="12316">
                  <c:v>34.505000000000003</c:v>
                </c:pt>
                <c:pt idx="12317">
                  <c:v>33.615000000000002</c:v>
                </c:pt>
                <c:pt idx="12318">
                  <c:v>21.797000000000001</c:v>
                </c:pt>
                <c:pt idx="12319">
                  <c:v>30.15</c:v>
                </c:pt>
                <c:pt idx="12320">
                  <c:v>26.655999999999999</c:v>
                </c:pt>
                <c:pt idx="12321">
                  <c:v>33.46</c:v>
                </c:pt>
                <c:pt idx="12322">
                  <c:v>29.399000000000001</c:v>
                </c:pt>
                <c:pt idx="12323">
                  <c:v>31.434000000000001</c:v>
                </c:pt>
                <c:pt idx="12324">
                  <c:v>38.668999999999997</c:v>
                </c:pt>
                <c:pt idx="12325">
                  <c:v>34.726999999999997</c:v>
                </c:pt>
                <c:pt idx="12326">
                  <c:v>34.03</c:v>
                </c:pt>
                <c:pt idx="12327">
                  <c:v>35.095999999999997</c:v>
                </c:pt>
                <c:pt idx="12328">
                  <c:v>36.494999999999997</c:v>
                </c:pt>
                <c:pt idx="12329">
                  <c:v>31.265999999999998</c:v>
                </c:pt>
                <c:pt idx="12330">
                  <c:v>27.141999999999999</c:v>
                </c:pt>
                <c:pt idx="12331">
                  <c:v>34.947000000000003</c:v>
                </c:pt>
                <c:pt idx="12332">
                  <c:v>29.763999999999999</c:v>
                </c:pt>
                <c:pt idx="12333">
                  <c:v>33.460999999999999</c:v>
                </c:pt>
                <c:pt idx="12334">
                  <c:v>33.225000000000001</c:v>
                </c:pt>
                <c:pt idx="12335">
                  <c:v>32.128</c:v>
                </c:pt>
                <c:pt idx="12336">
                  <c:v>29.541</c:v>
                </c:pt>
                <c:pt idx="12337">
                  <c:v>26.959</c:v>
                </c:pt>
                <c:pt idx="12338">
                  <c:v>25.795000000000002</c:v>
                </c:pt>
                <c:pt idx="12339">
                  <c:v>31.899000000000001</c:v>
                </c:pt>
                <c:pt idx="12340">
                  <c:v>32.194000000000003</c:v>
                </c:pt>
                <c:pt idx="12341">
                  <c:v>40.414000000000001</c:v>
                </c:pt>
                <c:pt idx="12342">
                  <c:v>34.005000000000003</c:v>
                </c:pt>
                <c:pt idx="12343">
                  <c:v>30.783000000000001</c:v>
                </c:pt>
                <c:pt idx="12344">
                  <c:v>23.263999999999999</c:v>
                </c:pt>
                <c:pt idx="12345">
                  <c:v>25.082000000000001</c:v>
                </c:pt>
                <c:pt idx="12346">
                  <c:v>29.448</c:v>
                </c:pt>
                <c:pt idx="12347">
                  <c:v>34.33</c:v>
                </c:pt>
                <c:pt idx="12348">
                  <c:v>32.688000000000002</c:v>
                </c:pt>
                <c:pt idx="12349">
                  <c:v>25.684999999999999</c:v>
                </c:pt>
                <c:pt idx="12350">
                  <c:v>35.485999999999997</c:v>
                </c:pt>
                <c:pt idx="12351">
                  <c:v>24.305</c:v>
                </c:pt>
                <c:pt idx="12352">
                  <c:v>31.954000000000001</c:v>
                </c:pt>
                <c:pt idx="12353">
                  <c:v>28.835999999999999</c:v>
                </c:pt>
                <c:pt idx="12354">
                  <c:v>34.795000000000002</c:v>
                </c:pt>
                <c:pt idx="12355">
                  <c:v>35.134</c:v>
                </c:pt>
                <c:pt idx="12356">
                  <c:v>35.905000000000001</c:v>
                </c:pt>
                <c:pt idx="12357">
                  <c:v>31.902999999999999</c:v>
                </c:pt>
                <c:pt idx="12358">
                  <c:v>29.199000000000002</c:v>
                </c:pt>
                <c:pt idx="12359">
                  <c:v>31.108000000000001</c:v>
                </c:pt>
                <c:pt idx="12360">
                  <c:v>31.849</c:v>
                </c:pt>
                <c:pt idx="12361">
                  <c:v>39.726999999999997</c:v>
                </c:pt>
                <c:pt idx="12362">
                  <c:v>32.765999999999998</c:v>
                </c:pt>
                <c:pt idx="12363">
                  <c:v>32.732999999999997</c:v>
                </c:pt>
                <c:pt idx="12364">
                  <c:v>32.100999999999999</c:v>
                </c:pt>
                <c:pt idx="12365">
                  <c:v>23.908000000000001</c:v>
                </c:pt>
                <c:pt idx="12366">
                  <c:v>31.312999999999999</c:v>
                </c:pt>
                <c:pt idx="12367">
                  <c:v>35.137999999999998</c:v>
                </c:pt>
                <c:pt idx="12368">
                  <c:v>29.597000000000001</c:v>
                </c:pt>
                <c:pt idx="12369">
                  <c:v>30.603000000000002</c:v>
                </c:pt>
                <c:pt idx="12370">
                  <c:v>32.582999999999998</c:v>
                </c:pt>
                <c:pt idx="12371">
                  <c:v>29.58</c:v>
                </c:pt>
                <c:pt idx="12372">
                  <c:v>37.905999999999999</c:v>
                </c:pt>
                <c:pt idx="12373">
                  <c:v>42.298999999999999</c:v>
                </c:pt>
                <c:pt idx="12374">
                  <c:v>29.423999999999999</c:v>
                </c:pt>
                <c:pt idx="12375">
                  <c:v>30.843</c:v>
                </c:pt>
                <c:pt idx="12376">
                  <c:v>37.975000000000001</c:v>
                </c:pt>
                <c:pt idx="12377">
                  <c:v>34.42</c:v>
                </c:pt>
                <c:pt idx="12378">
                  <c:v>36.021999999999998</c:v>
                </c:pt>
                <c:pt idx="12379">
                  <c:v>32.012999999999998</c:v>
                </c:pt>
                <c:pt idx="12380">
                  <c:v>30.943000000000001</c:v>
                </c:pt>
                <c:pt idx="12381">
                  <c:v>33.401000000000003</c:v>
                </c:pt>
                <c:pt idx="12382">
                  <c:v>35.179000000000002</c:v>
                </c:pt>
                <c:pt idx="12383">
                  <c:v>32.081000000000003</c:v>
                </c:pt>
                <c:pt idx="12384">
                  <c:v>38.101999999999997</c:v>
                </c:pt>
                <c:pt idx="12385">
                  <c:v>36.369999999999997</c:v>
                </c:pt>
                <c:pt idx="12386">
                  <c:v>37.018000000000001</c:v>
                </c:pt>
                <c:pt idx="12387">
                  <c:v>32.658000000000001</c:v>
                </c:pt>
                <c:pt idx="12388">
                  <c:v>35.061</c:v>
                </c:pt>
                <c:pt idx="12389">
                  <c:v>37.978999999999999</c:v>
                </c:pt>
                <c:pt idx="12390">
                  <c:v>25.045000000000002</c:v>
                </c:pt>
                <c:pt idx="12391">
                  <c:v>35.197000000000003</c:v>
                </c:pt>
                <c:pt idx="12392">
                  <c:v>27.699000000000002</c:v>
                </c:pt>
                <c:pt idx="12393">
                  <c:v>36.878999999999998</c:v>
                </c:pt>
                <c:pt idx="12394">
                  <c:v>22.4</c:v>
                </c:pt>
                <c:pt idx="12395">
                  <c:v>28.302</c:v>
                </c:pt>
                <c:pt idx="12396">
                  <c:v>28.097999999999999</c:v>
                </c:pt>
                <c:pt idx="12397">
                  <c:v>39.296999999999997</c:v>
                </c:pt>
                <c:pt idx="12398">
                  <c:v>29.216000000000001</c:v>
                </c:pt>
                <c:pt idx="12399">
                  <c:v>24.692</c:v>
                </c:pt>
                <c:pt idx="12400">
                  <c:v>31.741</c:v>
                </c:pt>
                <c:pt idx="12401">
                  <c:v>29.884</c:v>
                </c:pt>
                <c:pt idx="12402">
                  <c:v>31.321000000000002</c:v>
                </c:pt>
                <c:pt idx="12403">
                  <c:v>32.18</c:v>
                </c:pt>
                <c:pt idx="12404">
                  <c:v>30.312999999999999</c:v>
                </c:pt>
                <c:pt idx="12405">
                  <c:v>38.701999999999998</c:v>
                </c:pt>
                <c:pt idx="12406">
                  <c:v>27.238</c:v>
                </c:pt>
                <c:pt idx="12407">
                  <c:v>32.265999999999998</c:v>
                </c:pt>
                <c:pt idx="12408">
                  <c:v>41.076999999999998</c:v>
                </c:pt>
                <c:pt idx="12409">
                  <c:v>33.389000000000003</c:v>
                </c:pt>
                <c:pt idx="12410">
                  <c:v>26.172000000000001</c:v>
                </c:pt>
                <c:pt idx="12411">
                  <c:v>29.904</c:v>
                </c:pt>
                <c:pt idx="12412">
                  <c:v>33.085000000000001</c:v>
                </c:pt>
                <c:pt idx="12413">
                  <c:v>38.963999999999999</c:v>
                </c:pt>
                <c:pt idx="12414">
                  <c:v>31.972000000000001</c:v>
                </c:pt>
                <c:pt idx="12415">
                  <c:v>39.707999999999998</c:v>
                </c:pt>
                <c:pt idx="12416">
                  <c:v>28.696999999999999</c:v>
                </c:pt>
                <c:pt idx="12417">
                  <c:v>32.662999999999997</c:v>
                </c:pt>
                <c:pt idx="12418">
                  <c:v>25.437999999999999</c:v>
                </c:pt>
                <c:pt idx="12419">
                  <c:v>33.17</c:v>
                </c:pt>
                <c:pt idx="12420">
                  <c:v>33.451000000000001</c:v>
                </c:pt>
                <c:pt idx="12421">
                  <c:v>32.311</c:v>
                </c:pt>
                <c:pt idx="12422">
                  <c:v>37.549999999999997</c:v>
                </c:pt>
                <c:pt idx="12423">
                  <c:v>25.911000000000001</c:v>
                </c:pt>
                <c:pt idx="12424">
                  <c:v>38.128</c:v>
                </c:pt>
                <c:pt idx="12425">
                  <c:v>31.155000000000001</c:v>
                </c:pt>
                <c:pt idx="12426">
                  <c:v>33.46</c:v>
                </c:pt>
                <c:pt idx="12427">
                  <c:v>32.76</c:v>
                </c:pt>
                <c:pt idx="12428">
                  <c:v>30.074999999999999</c:v>
                </c:pt>
                <c:pt idx="12429">
                  <c:v>31.241</c:v>
                </c:pt>
                <c:pt idx="12430">
                  <c:v>34.390999999999998</c:v>
                </c:pt>
                <c:pt idx="12431">
                  <c:v>26.710999999999999</c:v>
                </c:pt>
                <c:pt idx="12432">
                  <c:v>35.868000000000002</c:v>
                </c:pt>
                <c:pt idx="12433">
                  <c:v>30</c:v>
                </c:pt>
                <c:pt idx="12434">
                  <c:v>30.234999999999999</c:v>
                </c:pt>
                <c:pt idx="12435">
                  <c:v>30.684000000000001</c:v>
                </c:pt>
                <c:pt idx="12436">
                  <c:v>30.943000000000001</c:v>
                </c:pt>
                <c:pt idx="12437">
                  <c:v>29.489000000000001</c:v>
                </c:pt>
                <c:pt idx="12438">
                  <c:v>31.015999999999998</c:v>
                </c:pt>
                <c:pt idx="12439">
                  <c:v>26.265000000000001</c:v>
                </c:pt>
                <c:pt idx="12440">
                  <c:v>36.856999999999999</c:v>
                </c:pt>
                <c:pt idx="12441">
                  <c:v>33.25</c:v>
                </c:pt>
                <c:pt idx="12442">
                  <c:v>29.437999999999999</c:v>
                </c:pt>
                <c:pt idx="12443">
                  <c:v>35.273000000000003</c:v>
                </c:pt>
                <c:pt idx="12444">
                  <c:v>32.381999999999998</c:v>
                </c:pt>
                <c:pt idx="12445">
                  <c:v>31.994</c:v>
                </c:pt>
                <c:pt idx="12446">
                  <c:v>28.183</c:v>
                </c:pt>
                <c:pt idx="12447">
                  <c:v>31.084</c:v>
                </c:pt>
                <c:pt idx="12448">
                  <c:v>29.161000000000001</c:v>
                </c:pt>
                <c:pt idx="12449">
                  <c:v>31.219000000000001</c:v>
                </c:pt>
                <c:pt idx="12450">
                  <c:v>35.822000000000003</c:v>
                </c:pt>
                <c:pt idx="12451">
                  <c:v>38.524999999999999</c:v>
                </c:pt>
                <c:pt idx="12452">
                  <c:v>33.381</c:v>
                </c:pt>
                <c:pt idx="12453">
                  <c:v>27.385000000000002</c:v>
                </c:pt>
                <c:pt idx="12454">
                  <c:v>32.164000000000001</c:v>
                </c:pt>
                <c:pt idx="12455">
                  <c:v>28.824999999999999</c:v>
                </c:pt>
                <c:pt idx="12456">
                  <c:v>33.058999999999997</c:v>
                </c:pt>
                <c:pt idx="12457">
                  <c:v>31.206</c:v>
                </c:pt>
                <c:pt idx="12458">
                  <c:v>35.076000000000001</c:v>
                </c:pt>
                <c:pt idx="12459">
                  <c:v>34.01</c:v>
                </c:pt>
                <c:pt idx="12460">
                  <c:v>35.905999999999999</c:v>
                </c:pt>
                <c:pt idx="12461">
                  <c:v>27.27</c:v>
                </c:pt>
                <c:pt idx="12462">
                  <c:v>29.637</c:v>
                </c:pt>
                <c:pt idx="12463">
                  <c:v>38.729999999999997</c:v>
                </c:pt>
                <c:pt idx="12464">
                  <c:v>33.305999999999997</c:v>
                </c:pt>
                <c:pt idx="12465">
                  <c:v>30.417999999999999</c:v>
                </c:pt>
                <c:pt idx="12466">
                  <c:v>25.143000000000001</c:v>
                </c:pt>
                <c:pt idx="12467">
                  <c:v>32.856999999999999</c:v>
                </c:pt>
                <c:pt idx="12468">
                  <c:v>36.392000000000003</c:v>
                </c:pt>
                <c:pt idx="12469">
                  <c:v>36.292000000000002</c:v>
                </c:pt>
                <c:pt idx="12470">
                  <c:v>34.997</c:v>
                </c:pt>
                <c:pt idx="12471">
                  <c:v>31.158000000000001</c:v>
                </c:pt>
                <c:pt idx="12472">
                  <c:v>26.472000000000001</c:v>
                </c:pt>
                <c:pt idx="12473">
                  <c:v>38.819000000000003</c:v>
                </c:pt>
                <c:pt idx="12474">
                  <c:v>29.648</c:v>
                </c:pt>
                <c:pt idx="12475">
                  <c:v>38.954000000000001</c:v>
                </c:pt>
                <c:pt idx="12476">
                  <c:v>36.750999999999998</c:v>
                </c:pt>
                <c:pt idx="12477">
                  <c:v>29.132999999999999</c:v>
                </c:pt>
                <c:pt idx="12478">
                  <c:v>31.423999999999999</c:v>
                </c:pt>
                <c:pt idx="12479">
                  <c:v>27.318000000000001</c:v>
                </c:pt>
                <c:pt idx="12480">
                  <c:v>32.569000000000003</c:v>
                </c:pt>
                <c:pt idx="12481">
                  <c:v>31.411999999999999</c:v>
                </c:pt>
                <c:pt idx="12482">
                  <c:v>30.628</c:v>
                </c:pt>
                <c:pt idx="12483">
                  <c:v>24.117999999999999</c:v>
                </c:pt>
                <c:pt idx="12484">
                  <c:v>34.503</c:v>
                </c:pt>
                <c:pt idx="12485">
                  <c:v>34.380000000000003</c:v>
                </c:pt>
                <c:pt idx="12486">
                  <c:v>28.599</c:v>
                </c:pt>
                <c:pt idx="12487">
                  <c:v>41.093000000000004</c:v>
                </c:pt>
                <c:pt idx="12488">
                  <c:v>27</c:v>
                </c:pt>
                <c:pt idx="12489">
                  <c:v>26.550999999999998</c:v>
                </c:pt>
                <c:pt idx="12490">
                  <c:v>29.939</c:v>
                </c:pt>
                <c:pt idx="12491">
                  <c:v>29.716000000000001</c:v>
                </c:pt>
                <c:pt idx="12492">
                  <c:v>38.451999999999998</c:v>
                </c:pt>
                <c:pt idx="12493">
                  <c:v>29.873000000000001</c:v>
                </c:pt>
                <c:pt idx="12494">
                  <c:v>30.803999999999998</c:v>
                </c:pt>
                <c:pt idx="12495">
                  <c:v>38.549999999999997</c:v>
                </c:pt>
                <c:pt idx="12496">
                  <c:v>31.870999999999999</c:v>
                </c:pt>
                <c:pt idx="12497">
                  <c:v>29.513000000000002</c:v>
                </c:pt>
                <c:pt idx="12498">
                  <c:v>30.065999999999999</c:v>
                </c:pt>
                <c:pt idx="12499">
                  <c:v>32.119</c:v>
                </c:pt>
                <c:pt idx="12500">
                  <c:v>35.356999999999999</c:v>
                </c:pt>
                <c:pt idx="12501">
                  <c:v>35.26</c:v>
                </c:pt>
                <c:pt idx="12502">
                  <c:v>31.006</c:v>
                </c:pt>
                <c:pt idx="12503">
                  <c:v>32.466000000000001</c:v>
                </c:pt>
                <c:pt idx="12504">
                  <c:v>32.896000000000001</c:v>
                </c:pt>
                <c:pt idx="12505">
                  <c:v>28.876999999999999</c:v>
                </c:pt>
                <c:pt idx="12506">
                  <c:v>32.073</c:v>
                </c:pt>
                <c:pt idx="12507">
                  <c:v>29.030999999999999</c:v>
                </c:pt>
                <c:pt idx="12508">
                  <c:v>34.534999999999997</c:v>
                </c:pt>
                <c:pt idx="12509">
                  <c:v>31.998000000000001</c:v>
                </c:pt>
                <c:pt idx="12510">
                  <c:v>26.253</c:v>
                </c:pt>
                <c:pt idx="12511">
                  <c:v>34.661000000000001</c:v>
                </c:pt>
                <c:pt idx="12512">
                  <c:v>34.048000000000002</c:v>
                </c:pt>
                <c:pt idx="12513">
                  <c:v>40.616</c:v>
                </c:pt>
                <c:pt idx="12514">
                  <c:v>28.672000000000001</c:v>
                </c:pt>
                <c:pt idx="12515">
                  <c:v>40.192999999999998</c:v>
                </c:pt>
                <c:pt idx="12516">
                  <c:v>29.565000000000001</c:v>
                </c:pt>
                <c:pt idx="12517">
                  <c:v>26.526</c:v>
                </c:pt>
                <c:pt idx="12518">
                  <c:v>28.774000000000001</c:v>
                </c:pt>
                <c:pt idx="12519">
                  <c:v>30.68</c:v>
                </c:pt>
                <c:pt idx="12520">
                  <c:v>24.087</c:v>
                </c:pt>
                <c:pt idx="12521">
                  <c:v>32.682000000000002</c:v>
                </c:pt>
                <c:pt idx="12522">
                  <c:v>40.530999999999999</c:v>
                </c:pt>
                <c:pt idx="12523">
                  <c:v>35.853999999999999</c:v>
                </c:pt>
                <c:pt idx="12524">
                  <c:v>40.639000000000003</c:v>
                </c:pt>
                <c:pt idx="12525">
                  <c:v>30.827999999999999</c:v>
                </c:pt>
                <c:pt idx="12526">
                  <c:v>33.094999999999999</c:v>
                </c:pt>
                <c:pt idx="12527">
                  <c:v>26.798999999999999</c:v>
                </c:pt>
                <c:pt idx="12528">
                  <c:v>37.006999999999998</c:v>
                </c:pt>
                <c:pt idx="12529">
                  <c:v>30.189</c:v>
                </c:pt>
                <c:pt idx="12530">
                  <c:v>37.076000000000001</c:v>
                </c:pt>
                <c:pt idx="12531">
                  <c:v>31.76</c:v>
                </c:pt>
                <c:pt idx="12532">
                  <c:v>33.005000000000003</c:v>
                </c:pt>
                <c:pt idx="12533">
                  <c:v>30.100999999999999</c:v>
                </c:pt>
                <c:pt idx="12534">
                  <c:v>32.970999999999997</c:v>
                </c:pt>
                <c:pt idx="12535">
                  <c:v>30.922000000000001</c:v>
                </c:pt>
                <c:pt idx="12536">
                  <c:v>35.204999999999998</c:v>
                </c:pt>
                <c:pt idx="12537">
                  <c:v>31.459</c:v>
                </c:pt>
                <c:pt idx="12538">
                  <c:v>27.907</c:v>
                </c:pt>
                <c:pt idx="12539">
                  <c:v>23.489000000000001</c:v>
                </c:pt>
                <c:pt idx="12540">
                  <c:v>31.785</c:v>
                </c:pt>
                <c:pt idx="12541">
                  <c:v>32.950000000000003</c:v>
                </c:pt>
                <c:pt idx="12542">
                  <c:v>37.76</c:v>
                </c:pt>
                <c:pt idx="12543">
                  <c:v>33.344999999999999</c:v>
                </c:pt>
                <c:pt idx="12544">
                  <c:v>32.206000000000003</c:v>
                </c:pt>
                <c:pt idx="12545">
                  <c:v>35.094000000000001</c:v>
                </c:pt>
                <c:pt idx="12546">
                  <c:v>37.283999999999999</c:v>
                </c:pt>
                <c:pt idx="12547">
                  <c:v>26.856999999999999</c:v>
                </c:pt>
                <c:pt idx="12548">
                  <c:v>23.265000000000001</c:v>
                </c:pt>
                <c:pt idx="12549">
                  <c:v>32.396999999999998</c:v>
                </c:pt>
                <c:pt idx="12550">
                  <c:v>34.530999999999999</c:v>
                </c:pt>
                <c:pt idx="12551">
                  <c:v>30.233000000000001</c:v>
                </c:pt>
                <c:pt idx="12552">
                  <c:v>31.605</c:v>
                </c:pt>
                <c:pt idx="12553">
                  <c:v>36.868000000000002</c:v>
                </c:pt>
                <c:pt idx="12554">
                  <c:v>32.281999999999996</c:v>
                </c:pt>
                <c:pt idx="12555">
                  <c:v>32.344000000000001</c:v>
                </c:pt>
                <c:pt idx="12556">
                  <c:v>30.57</c:v>
                </c:pt>
                <c:pt idx="12557">
                  <c:v>31.062999999999999</c:v>
                </c:pt>
                <c:pt idx="12558">
                  <c:v>26.515999999999998</c:v>
                </c:pt>
                <c:pt idx="12559">
                  <c:v>29.486999999999998</c:v>
                </c:pt>
                <c:pt idx="12560">
                  <c:v>36.89</c:v>
                </c:pt>
                <c:pt idx="12561">
                  <c:v>29.434999999999999</c:v>
                </c:pt>
                <c:pt idx="12562">
                  <c:v>29.736000000000001</c:v>
                </c:pt>
                <c:pt idx="12563">
                  <c:v>36.606000000000002</c:v>
                </c:pt>
                <c:pt idx="12564">
                  <c:v>29.058</c:v>
                </c:pt>
                <c:pt idx="12565">
                  <c:v>38.75</c:v>
                </c:pt>
                <c:pt idx="12566">
                  <c:v>41.472000000000001</c:v>
                </c:pt>
                <c:pt idx="12567">
                  <c:v>27.01</c:v>
                </c:pt>
                <c:pt idx="12568">
                  <c:v>34.534999999999997</c:v>
                </c:pt>
                <c:pt idx="12569">
                  <c:v>29.8</c:v>
                </c:pt>
                <c:pt idx="12570">
                  <c:v>33.677</c:v>
                </c:pt>
                <c:pt idx="12571">
                  <c:v>35.113</c:v>
                </c:pt>
                <c:pt idx="12572">
                  <c:v>34.401000000000003</c:v>
                </c:pt>
                <c:pt idx="12573">
                  <c:v>29.387</c:v>
                </c:pt>
                <c:pt idx="12574">
                  <c:v>21.942</c:v>
                </c:pt>
                <c:pt idx="12575">
                  <c:v>31.591999999999999</c:v>
                </c:pt>
                <c:pt idx="12576">
                  <c:v>28.702000000000002</c:v>
                </c:pt>
                <c:pt idx="12577">
                  <c:v>32.036000000000001</c:v>
                </c:pt>
                <c:pt idx="12578">
                  <c:v>30.001000000000001</c:v>
                </c:pt>
                <c:pt idx="12579">
                  <c:v>32.545999999999999</c:v>
                </c:pt>
                <c:pt idx="12580">
                  <c:v>27.975999999999999</c:v>
                </c:pt>
                <c:pt idx="12581">
                  <c:v>34.854999999999997</c:v>
                </c:pt>
                <c:pt idx="12582">
                  <c:v>34.854999999999997</c:v>
                </c:pt>
                <c:pt idx="12583">
                  <c:v>37.143000000000001</c:v>
                </c:pt>
                <c:pt idx="12584">
                  <c:v>32.945999999999998</c:v>
                </c:pt>
                <c:pt idx="12585">
                  <c:v>28.204999999999998</c:v>
                </c:pt>
                <c:pt idx="12586">
                  <c:v>33.969000000000001</c:v>
                </c:pt>
                <c:pt idx="12587">
                  <c:v>30.952999999999999</c:v>
                </c:pt>
                <c:pt idx="12588">
                  <c:v>38.417999999999999</c:v>
                </c:pt>
                <c:pt idx="12589">
                  <c:v>29.404</c:v>
                </c:pt>
                <c:pt idx="12590">
                  <c:v>27.472000000000001</c:v>
                </c:pt>
                <c:pt idx="12591">
                  <c:v>32.088000000000001</c:v>
                </c:pt>
                <c:pt idx="12592">
                  <c:v>27.004000000000001</c:v>
                </c:pt>
                <c:pt idx="12593">
                  <c:v>33.887999999999998</c:v>
                </c:pt>
                <c:pt idx="12594">
                  <c:v>38.786999999999999</c:v>
                </c:pt>
                <c:pt idx="12595">
                  <c:v>25.477</c:v>
                </c:pt>
                <c:pt idx="12596">
                  <c:v>26.227</c:v>
                </c:pt>
                <c:pt idx="12597">
                  <c:v>27.077999999999999</c:v>
                </c:pt>
                <c:pt idx="12598">
                  <c:v>32.988999999999997</c:v>
                </c:pt>
                <c:pt idx="12599">
                  <c:v>42.034999999999997</c:v>
                </c:pt>
                <c:pt idx="12600">
                  <c:v>32.713000000000001</c:v>
                </c:pt>
                <c:pt idx="12601">
                  <c:v>29.829000000000001</c:v>
                </c:pt>
                <c:pt idx="12602">
                  <c:v>34.36</c:v>
                </c:pt>
                <c:pt idx="12603">
                  <c:v>28.119</c:v>
                </c:pt>
                <c:pt idx="12604">
                  <c:v>36.619</c:v>
                </c:pt>
                <c:pt idx="12605">
                  <c:v>25.841000000000001</c:v>
                </c:pt>
                <c:pt idx="12606">
                  <c:v>24.776</c:v>
                </c:pt>
                <c:pt idx="12607">
                  <c:v>37.792000000000002</c:v>
                </c:pt>
                <c:pt idx="12608">
                  <c:v>30.218</c:v>
                </c:pt>
                <c:pt idx="12609">
                  <c:v>23.478000000000002</c:v>
                </c:pt>
                <c:pt idx="12610">
                  <c:v>32.633000000000003</c:v>
                </c:pt>
                <c:pt idx="12611">
                  <c:v>37.225999999999999</c:v>
                </c:pt>
                <c:pt idx="12612">
                  <c:v>35.677</c:v>
                </c:pt>
                <c:pt idx="12613">
                  <c:v>32.405000000000001</c:v>
                </c:pt>
                <c:pt idx="12614">
                  <c:v>32.216000000000001</c:v>
                </c:pt>
                <c:pt idx="12615">
                  <c:v>35.901000000000003</c:v>
                </c:pt>
                <c:pt idx="12616">
                  <c:v>34.185000000000002</c:v>
                </c:pt>
                <c:pt idx="12617">
                  <c:v>25.082000000000001</c:v>
                </c:pt>
                <c:pt idx="12618">
                  <c:v>32.823</c:v>
                </c:pt>
                <c:pt idx="12619">
                  <c:v>36.222000000000001</c:v>
                </c:pt>
                <c:pt idx="12620">
                  <c:v>30.908999999999999</c:v>
                </c:pt>
                <c:pt idx="12621">
                  <c:v>26.756</c:v>
                </c:pt>
                <c:pt idx="12622">
                  <c:v>29.988</c:v>
                </c:pt>
                <c:pt idx="12623">
                  <c:v>25.29</c:v>
                </c:pt>
                <c:pt idx="12624">
                  <c:v>27.154</c:v>
                </c:pt>
                <c:pt idx="12625">
                  <c:v>31.713000000000001</c:v>
                </c:pt>
                <c:pt idx="12626">
                  <c:v>34.341999999999999</c:v>
                </c:pt>
                <c:pt idx="12627">
                  <c:v>35.941000000000003</c:v>
                </c:pt>
                <c:pt idx="12628">
                  <c:v>33.703000000000003</c:v>
                </c:pt>
                <c:pt idx="12629">
                  <c:v>36.326000000000001</c:v>
                </c:pt>
                <c:pt idx="12630">
                  <c:v>31.009</c:v>
                </c:pt>
                <c:pt idx="12631">
                  <c:v>26.550999999999998</c:v>
                </c:pt>
                <c:pt idx="12632">
                  <c:v>33.283000000000001</c:v>
                </c:pt>
                <c:pt idx="12633">
                  <c:v>28.382000000000001</c:v>
                </c:pt>
                <c:pt idx="12634">
                  <c:v>32.348999999999997</c:v>
                </c:pt>
                <c:pt idx="12635">
                  <c:v>36.213999999999999</c:v>
                </c:pt>
                <c:pt idx="12636">
                  <c:v>29.457000000000001</c:v>
                </c:pt>
                <c:pt idx="12637">
                  <c:v>31.896999999999998</c:v>
                </c:pt>
                <c:pt idx="12638">
                  <c:v>44.655999999999999</c:v>
                </c:pt>
                <c:pt idx="12639">
                  <c:v>36.072000000000003</c:v>
                </c:pt>
                <c:pt idx="12640">
                  <c:v>29.524000000000001</c:v>
                </c:pt>
                <c:pt idx="12641">
                  <c:v>27.599</c:v>
                </c:pt>
                <c:pt idx="12642">
                  <c:v>28.350999999999999</c:v>
                </c:pt>
                <c:pt idx="12643">
                  <c:v>29.942</c:v>
                </c:pt>
                <c:pt idx="12644">
                  <c:v>24.172000000000001</c:v>
                </c:pt>
                <c:pt idx="12645">
                  <c:v>33.600999999999999</c:v>
                </c:pt>
                <c:pt idx="12646">
                  <c:v>40.5</c:v>
                </c:pt>
                <c:pt idx="12647">
                  <c:v>36.350999999999999</c:v>
                </c:pt>
                <c:pt idx="12648">
                  <c:v>31.64</c:v>
                </c:pt>
                <c:pt idx="12649">
                  <c:v>34.548999999999999</c:v>
                </c:pt>
                <c:pt idx="12650">
                  <c:v>35.448999999999998</c:v>
                </c:pt>
                <c:pt idx="12651">
                  <c:v>29.446000000000002</c:v>
                </c:pt>
                <c:pt idx="12652">
                  <c:v>39.933</c:v>
                </c:pt>
                <c:pt idx="12653">
                  <c:v>30.391999999999999</c:v>
                </c:pt>
                <c:pt idx="12654">
                  <c:v>28.672999999999998</c:v>
                </c:pt>
                <c:pt idx="12655">
                  <c:v>37.618000000000002</c:v>
                </c:pt>
                <c:pt idx="12656">
                  <c:v>22.309000000000001</c:v>
                </c:pt>
                <c:pt idx="12657">
                  <c:v>32.481999999999999</c:v>
                </c:pt>
                <c:pt idx="12658">
                  <c:v>30.085000000000001</c:v>
                </c:pt>
                <c:pt idx="12659">
                  <c:v>33.869</c:v>
                </c:pt>
                <c:pt idx="12660">
                  <c:v>33.909999999999997</c:v>
                </c:pt>
                <c:pt idx="12661">
                  <c:v>36.098999999999997</c:v>
                </c:pt>
                <c:pt idx="12662">
                  <c:v>36.658000000000001</c:v>
                </c:pt>
                <c:pt idx="12663">
                  <c:v>25.687999999999999</c:v>
                </c:pt>
                <c:pt idx="12664">
                  <c:v>37.545000000000002</c:v>
                </c:pt>
                <c:pt idx="12665">
                  <c:v>30.507000000000001</c:v>
                </c:pt>
                <c:pt idx="12666">
                  <c:v>30.286999999999999</c:v>
                </c:pt>
                <c:pt idx="12667">
                  <c:v>35.450000000000003</c:v>
                </c:pt>
                <c:pt idx="12668">
                  <c:v>33.927</c:v>
                </c:pt>
                <c:pt idx="12669">
                  <c:v>29.038</c:v>
                </c:pt>
                <c:pt idx="12670">
                  <c:v>36.634</c:v>
                </c:pt>
                <c:pt idx="12671">
                  <c:v>26.626000000000001</c:v>
                </c:pt>
                <c:pt idx="12672">
                  <c:v>31.198</c:v>
                </c:pt>
                <c:pt idx="12673">
                  <c:v>40.292999999999999</c:v>
                </c:pt>
                <c:pt idx="12674">
                  <c:v>35.030999999999999</c:v>
                </c:pt>
                <c:pt idx="12675">
                  <c:v>35.854999999999997</c:v>
                </c:pt>
                <c:pt idx="12676">
                  <c:v>25.745000000000001</c:v>
                </c:pt>
                <c:pt idx="12677">
                  <c:v>30.138999999999999</c:v>
                </c:pt>
                <c:pt idx="12678">
                  <c:v>39.420999999999999</c:v>
                </c:pt>
                <c:pt idx="12679">
                  <c:v>31.457000000000001</c:v>
                </c:pt>
                <c:pt idx="12680">
                  <c:v>32.844000000000001</c:v>
                </c:pt>
                <c:pt idx="12681">
                  <c:v>27.518000000000001</c:v>
                </c:pt>
                <c:pt idx="12682">
                  <c:v>32.33</c:v>
                </c:pt>
                <c:pt idx="12683">
                  <c:v>39.359000000000002</c:v>
                </c:pt>
                <c:pt idx="12684">
                  <c:v>32.058</c:v>
                </c:pt>
                <c:pt idx="12685">
                  <c:v>29.242999999999999</c:v>
                </c:pt>
                <c:pt idx="12686">
                  <c:v>31.981999999999999</c:v>
                </c:pt>
                <c:pt idx="12687">
                  <c:v>24.106999999999999</c:v>
                </c:pt>
                <c:pt idx="12688">
                  <c:v>25.344999999999999</c:v>
                </c:pt>
                <c:pt idx="12689">
                  <c:v>40.942999999999998</c:v>
                </c:pt>
                <c:pt idx="12690">
                  <c:v>31.49</c:v>
                </c:pt>
                <c:pt idx="12691">
                  <c:v>29.236999999999998</c:v>
                </c:pt>
                <c:pt idx="12692">
                  <c:v>23.68</c:v>
                </c:pt>
                <c:pt idx="12693">
                  <c:v>36.029000000000003</c:v>
                </c:pt>
                <c:pt idx="12694">
                  <c:v>33.305999999999997</c:v>
                </c:pt>
                <c:pt idx="12695">
                  <c:v>33.993000000000002</c:v>
                </c:pt>
                <c:pt idx="12696">
                  <c:v>25.175000000000001</c:v>
                </c:pt>
                <c:pt idx="12697">
                  <c:v>25.08</c:v>
                </c:pt>
                <c:pt idx="12698">
                  <c:v>32.295000000000002</c:v>
                </c:pt>
                <c:pt idx="12699">
                  <c:v>30.318999999999999</c:v>
                </c:pt>
                <c:pt idx="12700">
                  <c:v>28.420999999999999</c:v>
                </c:pt>
                <c:pt idx="12701">
                  <c:v>30.105</c:v>
                </c:pt>
                <c:pt idx="12702">
                  <c:v>30.986000000000001</c:v>
                </c:pt>
                <c:pt idx="12703">
                  <c:v>27.62</c:v>
                </c:pt>
                <c:pt idx="12704">
                  <c:v>35.863999999999997</c:v>
                </c:pt>
                <c:pt idx="12705">
                  <c:v>30.306999999999999</c:v>
                </c:pt>
                <c:pt idx="12706">
                  <c:v>32.442</c:v>
                </c:pt>
                <c:pt idx="12707">
                  <c:v>23.722000000000001</c:v>
                </c:pt>
                <c:pt idx="12708">
                  <c:v>42.683999999999997</c:v>
                </c:pt>
                <c:pt idx="12709">
                  <c:v>27.312000000000001</c:v>
                </c:pt>
                <c:pt idx="12710">
                  <c:v>32.002000000000002</c:v>
                </c:pt>
                <c:pt idx="12711">
                  <c:v>27.027000000000001</c:v>
                </c:pt>
                <c:pt idx="12712">
                  <c:v>32.658999999999999</c:v>
                </c:pt>
                <c:pt idx="12713">
                  <c:v>30.981000000000002</c:v>
                </c:pt>
                <c:pt idx="12714">
                  <c:v>32.329000000000001</c:v>
                </c:pt>
                <c:pt idx="12715">
                  <c:v>31.119</c:v>
                </c:pt>
                <c:pt idx="12716">
                  <c:v>26.591000000000001</c:v>
                </c:pt>
                <c:pt idx="12717">
                  <c:v>30.295000000000002</c:v>
                </c:pt>
                <c:pt idx="12718">
                  <c:v>29.683</c:v>
                </c:pt>
                <c:pt idx="12719">
                  <c:v>33.142000000000003</c:v>
                </c:pt>
                <c:pt idx="12720">
                  <c:v>32.298999999999999</c:v>
                </c:pt>
                <c:pt idx="12721">
                  <c:v>23.873999999999999</c:v>
                </c:pt>
                <c:pt idx="12722">
                  <c:v>31.295999999999999</c:v>
                </c:pt>
                <c:pt idx="12723">
                  <c:v>36.93</c:v>
                </c:pt>
                <c:pt idx="12724">
                  <c:v>22.602</c:v>
                </c:pt>
                <c:pt idx="12725">
                  <c:v>31.751000000000001</c:v>
                </c:pt>
                <c:pt idx="12726">
                  <c:v>31.052</c:v>
                </c:pt>
                <c:pt idx="12727">
                  <c:v>28.202000000000002</c:v>
                </c:pt>
                <c:pt idx="12728">
                  <c:v>29.132000000000001</c:v>
                </c:pt>
                <c:pt idx="12729">
                  <c:v>32.307000000000002</c:v>
                </c:pt>
                <c:pt idx="12730">
                  <c:v>28.061</c:v>
                </c:pt>
                <c:pt idx="12731">
                  <c:v>35.180999999999997</c:v>
                </c:pt>
                <c:pt idx="12732">
                  <c:v>28.997</c:v>
                </c:pt>
                <c:pt idx="12733">
                  <c:v>26.367999999999999</c:v>
                </c:pt>
                <c:pt idx="12734">
                  <c:v>34.448999999999998</c:v>
                </c:pt>
                <c:pt idx="12735">
                  <c:v>31.817</c:v>
                </c:pt>
                <c:pt idx="12736">
                  <c:v>35.676000000000002</c:v>
                </c:pt>
                <c:pt idx="12737">
                  <c:v>28.920999999999999</c:v>
                </c:pt>
                <c:pt idx="12738">
                  <c:v>30.033999999999999</c:v>
                </c:pt>
                <c:pt idx="12739">
                  <c:v>32.262</c:v>
                </c:pt>
                <c:pt idx="12740">
                  <c:v>27.184999999999999</c:v>
                </c:pt>
                <c:pt idx="12741">
                  <c:v>33.792000000000002</c:v>
                </c:pt>
                <c:pt idx="12742">
                  <c:v>31.678000000000001</c:v>
                </c:pt>
                <c:pt idx="12743">
                  <c:v>28.347000000000001</c:v>
                </c:pt>
                <c:pt idx="12744">
                  <c:v>36.354999999999997</c:v>
                </c:pt>
                <c:pt idx="12745">
                  <c:v>33.796999999999997</c:v>
                </c:pt>
                <c:pt idx="12746">
                  <c:v>28.99</c:v>
                </c:pt>
                <c:pt idx="12747">
                  <c:v>33.180999999999997</c:v>
                </c:pt>
                <c:pt idx="12748">
                  <c:v>31.055</c:v>
                </c:pt>
                <c:pt idx="12749">
                  <c:v>40.976999999999997</c:v>
                </c:pt>
                <c:pt idx="12750">
                  <c:v>28.82</c:v>
                </c:pt>
                <c:pt idx="12751">
                  <c:v>32.673000000000002</c:v>
                </c:pt>
                <c:pt idx="12752">
                  <c:v>41.281999999999996</c:v>
                </c:pt>
                <c:pt idx="12753">
                  <c:v>28.95</c:v>
                </c:pt>
                <c:pt idx="12754">
                  <c:v>44.932000000000002</c:v>
                </c:pt>
                <c:pt idx="12755">
                  <c:v>31.753</c:v>
                </c:pt>
                <c:pt idx="12756">
                  <c:v>30.943999999999999</c:v>
                </c:pt>
                <c:pt idx="12757">
                  <c:v>28.92</c:v>
                </c:pt>
                <c:pt idx="12758">
                  <c:v>29.071000000000002</c:v>
                </c:pt>
                <c:pt idx="12759">
                  <c:v>31.552</c:v>
                </c:pt>
                <c:pt idx="12760">
                  <c:v>35.531999999999996</c:v>
                </c:pt>
                <c:pt idx="12761">
                  <c:v>23.134</c:v>
                </c:pt>
                <c:pt idx="12762">
                  <c:v>32.621000000000002</c:v>
                </c:pt>
                <c:pt idx="12763">
                  <c:v>26.841999999999999</c:v>
                </c:pt>
                <c:pt idx="12764">
                  <c:v>31.968</c:v>
                </c:pt>
                <c:pt idx="12765">
                  <c:v>35.715000000000003</c:v>
                </c:pt>
                <c:pt idx="12766">
                  <c:v>31.52</c:v>
                </c:pt>
                <c:pt idx="12767">
                  <c:v>30.484999999999999</c:v>
                </c:pt>
                <c:pt idx="12768">
                  <c:v>32.500999999999998</c:v>
                </c:pt>
                <c:pt idx="12769">
                  <c:v>31.707999999999998</c:v>
                </c:pt>
                <c:pt idx="12770">
                  <c:v>24.538</c:v>
                </c:pt>
                <c:pt idx="12771">
                  <c:v>33.848999999999997</c:v>
                </c:pt>
                <c:pt idx="12772">
                  <c:v>34.738</c:v>
                </c:pt>
                <c:pt idx="12773">
                  <c:v>30.248000000000001</c:v>
                </c:pt>
                <c:pt idx="12774">
                  <c:v>32.552</c:v>
                </c:pt>
                <c:pt idx="12775">
                  <c:v>29.741</c:v>
                </c:pt>
                <c:pt idx="12776">
                  <c:v>27.120999999999999</c:v>
                </c:pt>
                <c:pt idx="12777">
                  <c:v>37.195</c:v>
                </c:pt>
                <c:pt idx="12778">
                  <c:v>32.548000000000002</c:v>
                </c:pt>
                <c:pt idx="12779">
                  <c:v>30.140999999999998</c:v>
                </c:pt>
                <c:pt idx="12780">
                  <c:v>26.495999999999999</c:v>
                </c:pt>
                <c:pt idx="12781">
                  <c:v>28.788</c:v>
                </c:pt>
                <c:pt idx="12782">
                  <c:v>32.063000000000002</c:v>
                </c:pt>
                <c:pt idx="12783">
                  <c:v>29.404</c:v>
                </c:pt>
                <c:pt idx="12784">
                  <c:v>28.934000000000001</c:v>
                </c:pt>
                <c:pt idx="12785">
                  <c:v>30.879000000000001</c:v>
                </c:pt>
                <c:pt idx="12786">
                  <c:v>37.75</c:v>
                </c:pt>
                <c:pt idx="12787">
                  <c:v>27.337</c:v>
                </c:pt>
                <c:pt idx="12788">
                  <c:v>32.442999999999998</c:v>
                </c:pt>
                <c:pt idx="12789">
                  <c:v>28.079000000000001</c:v>
                </c:pt>
                <c:pt idx="12790">
                  <c:v>38.000999999999998</c:v>
                </c:pt>
                <c:pt idx="12791">
                  <c:v>29.428000000000001</c:v>
                </c:pt>
                <c:pt idx="12792">
                  <c:v>36.198999999999998</c:v>
                </c:pt>
                <c:pt idx="12793">
                  <c:v>35.505000000000003</c:v>
                </c:pt>
                <c:pt idx="12794">
                  <c:v>37.076000000000001</c:v>
                </c:pt>
                <c:pt idx="12795">
                  <c:v>28.696999999999999</c:v>
                </c:pt>
                <c:pt idx="12796">
                  <c:v>34.174999999999997</c:v>
                </c:pt>
                <c:pt idx="12797">
                  <c:v>28.521999999999998</c:v>
                </c:pt>
                <c:pt idx="12798">
                  <c:v>38.697000000000003</c:v>
                </c:pt>
                <c:pt idx="12799">
                  <c:v>32.106999999999999</c:v>
                </c:pt>
                <c:pt idx="12800">
                  <c:v>29.821999999999999</c:v>
                </c:pt>
                <c:pt idx="12801">
                  <c:v>29.434999999999999</c:v>
                </c:pt>
                <c:pt idx="12802">
                  <c:v>35.57</c:v>
                </c:pt>
                <c:pt idx="12803">
                  <c:v>34.518999999999998</c:v>
                </c:pt>
                <c:pt idx="12804">
                  <c:v>30.417000000000002</c:v>
                </c:pt>
                <c:pt idx="12805">
                  <c:v>29.016999999999999</c:v>
                </c:pt>
                <c:pt idx="12806">
                  <c:v>32.378</c:v>
                </c:pt>
                <c:pt idx="12807">
                  <c:v>31.798999999999999</c:v>
                </c:pt>
                <c:pt idx="12808">
                  <c:v>42.725999999999999</c:v>
                </c:pt>
                <c:pt idx="12809">
                  <c:v>29.175999999999998</c:v>
                </c:pt>
                <c:pt idx="12810">
                  <c:v>33.659999999999997</c:v>
                </c:pt>
                <c:pt idx="12811">
                  <c:v>30.611999999999998</c:v>
                </c:pt>
                <c:pt idx="12812">
                  <c:v>27.713000000000001</c:v>
                </c:pt>
                <c:pt idx="12813">
                  <c:v>27.713000000000001</c:v>
                </c:pt>
                <c:pt idx="12814">
                  <c:v>31.117999999999999</c:v>
                </c:pt>
                <c:pt idx="12815">
                  <c:v>32.896000000000001</c:v>
                </c:pt>
                <c:pt idx="12816">
                  <c:v>28.652999999999999</c:v>
                </c:pt>
                <c:pt idx="12817">
                  <c:v>37.68</c:v>
                </c:pt>
                <c:pt idx="12818">
                  <c:v>31.63</c:v>
                </c:pt>
                <c:pt idx="12819">
                  <c:v>30.08</c:v>
                </c:pt>
                <c:pt idx="12820">
                  <c:v>33.277000000000001</c:v>
                </c:pt>
                <c:pt idx="12821">
                  <c:v>36.131999999999998</c:v>
                </c:pt>
                <c:pt idx="12822">
                  <c:v>28.097000000000001</c:v>
                </c:pt>
                <c:pt idx="12823">
                  <c:v>35.643999999999998</c:v>
                </c:pt>
                <c:pt idx="12824">
                  <c:v>32.274000000000001</c:v>
                </c:pt>
                <c:pt idx="12825">
                  <c:v>33.58</c:v>
                </c:pt>
                <c:pt idx="12826">
                  <c:v>31.15</c:v>
                </c:pt>
                <c:pt idx="12827">
                  <c:v>30.126999999999999</c:v>
                </c:pt>
                <c:pt idx="12828">
                  <c:v>32.496000000000002</c:v>
                </c:pt>
                <c:pt idx="12829">
                  <c:v>33.521999999999998</c:v>
                </c:pt>
                <c:pt idx="12830">
                  <c:v>25.428999999999998</c:v>
                </c:pt>
                <c:pt idx="12831">
                  <c:v>30.742000000000001</c:v>
                </c:pt>
                <c:pt idx="12832">
                  <c:v>34.631</c:v>
                </c:pt>
                <c:pt idx="12833">
                  <c:v>34.844999999999999</c:v>
                </c:pt>
                <c:pt idx="12834">
                  <c:v>34.4</c:v>
                </c:pt>
                <c:pt idx="12835">
                  <c:v>28.978000000000002</c:v>
                </c:pt>
                <c:pt idx="12836">
                  <c:v>29.294</c:v>
                </c:pt>
                <c:pt idx="12837">
                  <c:v>32.006</c:v>
                </c:pt>
                <c:pt idx="12838">
                  <c:v>28.920999999999999</c:v>
                </c:pt>
                <c:pt idx="12839">
                  <c:v>41.042000000000002</c:v>
                </c:pt>
                <c:pt idx="12840">
                  <c:v>35.363</c:v>
                </c:pt>
                <c:pt idx="12841">
                  <c:v>37.863</c:v>
                </c:pt>
                <c:pt idx="12842">
                  <c:v>32.441000000000003</c:v>
                </c:pt>
                <c:pt idx="12843">
                  <c:v>31.745999999999999</c:v>
                </c:pt>
                <c:pt idx="12844">
                  <c:v>31.513000000000002</c:v>
                </c:pt>
                <c:pt idx="12845">
                  <c:v>33.698999999999998</c:v>
                </c:pt>
                <c:pt idx="12846">
                  <c:v>36.106000000000002</c:v>
                </c:pt>
                <c:pt idx="12847">
                  <c:v>31.539000000000001</c:v>
                </c:pt>
                <c:pt idx="12848">
                  <c:v>35.027000000000001</c:v>
                </c:pt>
                <c:pt idx="12849">
                  <c:v>34.776000000000003</c:v>
                </c:pt>
                <c:pt idx="12850">
                  <c:v>35.68</c:v>
                </c:pt>
                <c:pt idx="12851">
                  <c:v>32.137</c:v>
                </c:pt>
                <c:pt idx="12852">
                  <c:v>27.966999999999999</c:v>
                </c:pt>
                <c:pt idx="12853">
                  <c:v>31.292000000000002</c:v>
                </c:pt>
                <c:pt idx="12854">
                  <c:v>30.76</c:v>
                </c:pt>
                <c:pt idx="12855">
                  <c:v>26.12</c:v>
                </c:pt>
                <c:pt idx="12856">
                  <c:v>35.817</c:v>
                </c:pt>
                <c:pt idx="12857">
                  <c:v>33.29</c:v>
                </c:pt>
                <c:pt idx="12858">
                  <c:v>38.691000000000003</c:v>
                </c:pt>
                <c:pt idx="12859">
                  <c:v>29.257999999999999</c:v>
                </c:pt>
                <c:pt idx="12860">
                  <c:v>36.552</c:v>
                </c:pt>
                <c:pt idx="12861">
                  <c:v>27.344999999999999</c:v>
                </c:pt>
                <c:pt idx="12862">
                  <c:v>31.42</c:v>
                </c:pt>
                <c:pt idx="12863">
                  <c:v>27.744</c:v>
                </c:pt>
                <c:pt idx="12864">
                  <c:v>29.379000000000001</c:v>
                </c:pt>
                <c:pt idx="12865">
                  <c:v>36.331000000000003</c:v>
                </c:pt>
                <c:pt idx="12866">
                  <c:v>33.317</c:v>
                </c:pt>
                <c:pt idx="12867">
                  <c:v>25.972999999999999</c:v>
                </c:pt>
                <c:pt idx="12868">
                  <c:v>35.933999999999997</c:v>
                </c:pt>
                <c:pt idx="12869">
                  <c:v>26.675000000000001</c:v>
                </c:pt>
                <c:pt idx="12870">
                  <c:v>33.325000000000003</c:v>
                </c:pt>
                <c:pt idx="12871">
                  <c:v>40.176000000000002</c:v>
                </c:pt>
                <c:pt idx="12872">
                  <c:v>36.256</c:v>
                </c:pt>
                <c:pt idx="12873">
                  <c:v>34.023000000000003</c:v>
                </c:pt>
                <c:pt idx="12874">
                  <c:v>32.89</c:v>
                </c:pt>
                <c:pt idx="12875">
                  <c:v>28.073</c:v>
                </c:pt>
                <c:pt idx="12876">
                  <c:v>39.930999999999997</c:v>
                </c:pt>
                <c:pt idx="12877">
                  <c:v>40.906999999999996</c:v>
                </c:pt>
                <c:pt idx="12878">
                  <c:v>33.457000000000001</c:v>
                </c:pt>
                <c:pt idx="12879">
                  <c:v>37.673999999999999</c:v>
                </c:pt>
                <c:pt idx="12880">
                  <c:v>37.436</c:v>
                </c:pt>
                <c:pt idx="12881">
                  <c:v>26.218</c:v>
                </c:pt>
                <c:pt idx="12882">
                  <c:v>29.501000000000001</c:v>
                </c:pt>
                <c:pt idx="12883">
                  <c:v>39.96</c:v>
                </c:pt>
                <c:pt idx="12884">
                  <c:v>26.132999999999999</c:v>
                </c:pt>
                <c:pt idx="12885">
                  <c:v>33.450000000000003</c:v>
                </c:pt>
                <c:pt idx="12886">
                  <c:v>28.931000000000001</c:v>
                </c:pt>
                <c:pt idx="12887">
                  <c:v>30.547000000000001</c:v>
                </c:pt>
                <c:pt idx="12888">
                  <c:v>30.314</c:v>
                </c:pt>
                <c:pt idx="12889">
                  <c:v>38.841000000000001</c:v>
                </c:pt>
                <c:pt idx="12890">
                  <c:v>29.969000000000001</c:v>
                </c:pt>
                <c:pt idx="12891">
                  <c:v>25.183</c:v>
                </c:pt>
                <c:pt idx="12892">
                  <c:v>28.952000000000002</c:v>
                </c:pt>
                <c:pt idx="12893">
                  <c:v>40.841999999999999</c:v>
                </c:pt>
                <c:pt idx="12894">
                  <c:v>33.914999999999999</c:v>
                </c:pt>
                <c:pt idx="12895">
                  <c:v>28.465</c:v>
                </c:pt>
                <c:pt idx="12896">
                  <c:v>26.311</c:v>
                </c:pt>
                <c:pt idx="12897">
                  <c:v>28.341999999999999</c:v>
                </c:pt>
                <c:pt idx="12898">
                  <c:v>38.645000000000003</c:v>
                </c:pt>
                <c:pt idx="12899">
                  <c:v>37.642000000000003</c:v>
                </c:pt>
                <c:pt idx="12900">
                  <c:v>27.202000000000002</c:v>
                </c:pt>
                <c:pt idx="12901">
                  <c:v>28.856000000000002</c:v>
                </c:pt>
                <c:pt idx="12902">
                  <c:v>31.858000000000001</c:v>
                </c:pt>
                <c:pt idx="12903">
                  <c:v>29.03</c:v>
                </c:pt>
                <c:pt idx="12904">
                  <c:v>35.488999999999997</c:v>
                </c:pt>
                <c:pt idx="12905">
                  <c:v>28.923999999999999</c:v>
                </c:pt>
                <c:pt idx="12906">
                  <c:v>33.768999999999998</c:v>
                </c:pt>
                <c:pt idx="12907">
                  <c:v>36.573999999999998</c:v>
                </c:pt>
                <c:pt idx="12908">
                  <c:v>29.222000000000001</c:v>
                </c:pt>
                <c:pt idx="12909">
                  <c:v>30.596</c:v>
                </c:pt>
                <c:pt idx="12910">
                  <c:v>32.420999999999999</c:v>
                </c:pt>
                <c:pt idx="12911">
                  <c:v>25.303000000000001</c:v>
                </c:pt>
                <c:pt idx="12912">
                  <c:v>30.997</c:v>
                </c:pt>
                <c:pt idx="12913">
                  <c:v>26.103000000000002</c:v>
                </c:pt>
                <c:pt idx="12914">
                  <c:v>30.239000000000001</c:v>
                </c:pt>
                <c:pt idx="12915">
                  <c:v>29.832000000000001</c:v>
                </c:pt>
                <c:pt idx="12916">
                  <c:v>33.222000000000001</c:v>
                </c:pt>
                <c:pt idx="12917">
                  <c:v>25.541</c:v>
                </c:pt>
                <c:pt idx="12918">
                  <c:v>27.436</c:v>
                </c:pt>
                <c:pt idx="12919">
                  <c:v>32.456000000000003</c:v>
                </c:pt>
                <c:pt idx="12920">
                  <c:v>27.12</c:v>
                </c:pt>
                <c:pt idx="12921">
                  <c:v>28.893000000000001</c:v>
                </c:pt>
                <c:pt idx="12922">
                  <c:v>35.774999999999999</c:v>
                </c:pt>
                <c:pt idx="12923">
                  <c:v>32.146000000000001</c:v>
                </c:pt>
                <c:pt idx="12924">
                  <c:v>29.256</c:v>
                </c:pt>
                <c:pt idx="12925">
                  <c:v>35.136000000000003</c:v>
                </c:pt>
                <c:pt idx="12926">
                  <c:v>34.103999999999999</c:v>
                </c:pt>
                <c:pt idx="12927">
                  <c:v>35.167999999999999</c:v>
                </c:pt>
                <c:pt idx="12928">
                  <c:v>37.497</c:v>
                </c:pt>
                <c:pt idx="12929">
                  <c:v>31.593</c:v>
                </c:pt>
                <c:pt idx="12930">
                  <c:v>31.353000000000002</c:v>
                </c:pt>
                <c:pt idx="12931">
                  <c:v>28.59</c:v>
                </c:pt>
                <c:pt idx="12932">
                  <c:v>37.17</c:v>
                </c:pt>
                <c:pt idx="12933">
                  <c:v>24.821000000000002</c:v>
                </c:pt>
                <c:pt idx="12934">
                  <c:v>34.735999999999997</c:v>
                </c:pt>
                <c:pt idx="12935">
                  <c:v>32.127000000000002</c:v>
                </c:pt>
                <c:pt idx="12936">
                  <c:v>35.524999999999999</c:v>
                </c:pt>
                <c:pt idx="12937">
                  <c:v>30.786999999999999</c:v>
                </c:pt>
                <c:pt idx="12938">
                  <c:v>28.901</c:v>
                </c:pt>
                <c:pt idx="12939">
                  <c:v>28.882000000000001</c:v>
                </c:pt>
                <c:pt idx="12940">
                  <c:v>39.954000000000001</c:v>
                </c:pt>
                <c:pt idx="12941">
                  <c:v>32.015999999999998</c:v>
                </c:pt>
                <c:pt idx="12942">
                  <c:v>27.858000000000001</c:v>
                </c:pt>
                <c:pt idx="12943">
                  <c:v>29.096</c:v>
                </c:pt>
                <c:pt idx="12944">
                  <c:v>32.521000000000001</c:v>
                </c:pt>
                <c:pt idx="12945">
                  <c:v>37.911000000000001</c:v>
                </c:pt>
                <c:pt idx="12946">
                  <c:v>34.045999999999999</c:v>
                </c:pt>
                <c:pt idx="12947">
                  <c:v>30.786999999999999</c:v>
                </c:pt>
                <c:pt idx="12948">
                  <c:v>33.704000000000001</c:v>
                </c:pt>
                <c:pt idx="12949">
                  <c:v>31.687000000000001</c:v>
                </c:pt>
                <c:pt idx="12950">
                  <c:v>25.49</c:v>
                </c:pt>
                <c:pt idx="12951">
                  <c:v>25.413</c:v>
                </c:pt>
                <c:pt idx="12952">
                  <c:v>33.692999999999998</c:v>
                </c:pt>
                <c:pt idx="12953">
                  <c:v>29.103000000000002</c:v>
                </c:pt>
                <c:pt idx="12954">
                  <c:v>35.037999999999997</c:v>
                </c:pt>
                <c:pt idx="12955">
                  <c:v>35.084000000000003</c:v>
                </c:pt>
                <c:pt idx="12956">
                  <c:v>23.577000000000002</c:v>
                </c:pt>
                <c:pt idx="12957">
                  <c:v>27.584</c:v>
                </c:pt>
                <c:pt idx="12958">
                  <c:v>33.447000000000003</c:v>
                </c:pt>
                <c:pt idx="12959">
                  <c:v>33.033000000000001</c:v>
                </c:pt>
                <c:pt idx="12960">
                  <c:v>37.055</c:v>
                </c:pt>
                <c:pt idx="12961">
                  <c:v>32.536999999999999</c:v>
                </c:pt>
                <c:pt idx="12962">
                  <c:v>25.934999999999999</c:v>
                </c:pt>
                <c:pt idx="12963">
                  <c:v>29.513000000000002</c:v>
                </c:pt>
                <c:pt idx="12964">
                  <c:v>28.015000000000001</c:v>
                </c:pt>
                <c:pt idx="12965">
                  <c:v>34.414000000000001</c:v>
                </c:pt>
                <c:pt idx="12966">
                  <c:v>32.241999999999997</c:v>
                </c:pt>
                <c:pt idx="12967">
                  <c:v>29.61</c:v>
                </c:pt>
                <c:pt idx="12968">
                  <c:v>30.527000000000001</c:v>
                </c:pt>
                <c:pt idx="12969">
                  <c:v>27.504999999999999</c:v>
                </c:pt>
                <c:pt idx="12970">
                  <c:v>28.495999999999999</c:v>
                </c:pt>
                <c:pt idx="12971">
                  <c:v>27.405000000000001</c:v>
                </c:pt>
                <c:pt idx="12972">
                  <c:v>34.359000000000002</c:v>
                </c:pt>
                <c:pt idx="12973">
                  <c:v>36.037999999999997</c:v>
                </c:pt>
                <c:pt idx="12974">
                  <c:v>35.817</c:v>
                </c:pt>
                <c:pt idx="12975">
                  <c:v>26.437000000000001</c:v>
                </c:pt>
                <c:pt idx="12976">
                  <c:v>35.668999999999997</c:v>
                </c:pt>
                <c:pt idx="12977">
                  <c:v>28.681000000000001</c:v>
                </c:pt>
                <c:pt idx="12978">
                  <c:v>26.911999999999999</c:v>
                </c:pt>
                <c:pt idx="12979">
                  <c:v>34.459000000000003</c:v>
                </c:pt>
                <c:pt idx="12980">
                  <c:v>33.292000000000002</c:v>
                </c:pt>
                <c:pt idx="12981">
                  <c:v>33.115000000000002</c:v>
                </c:pt>
                <c:pt idx="12982">
                  <c:v>37.984999999999999</c:v>
                </c:pt>
                <c:pt idx="12983">
                  <c:v>34.845999999999997</c:v>
                </c:pt>
                <c:pt idx="12984">
                  <c:v>28.414999999999999</c:v>
                </c:pt>
                <c:pt idx="12985">
                  <c:v>26.853999999999999</c:v>
                </c:pt>
                <c:pt idx="12986">
                  <c:v>36.119</c:v>
                </c:pt>
                <c:pt idx="12987">
                  <c:v>29.887</c:v>
                </c:pt>
                <c:pt idx="12988">
                  <c:v>26.414000000000001</c:v>
                </c:pt>
                <c:pt idx="12989">
                  <c:v>28.495999999999999</c:v>
                </c:pt>
                <c:pt idx="12990">
                  <c:v>29.053999999999998</c:v>
                </c:pt>
                <c:pt idx="12991">
                  <c:v>29.35</c:v>
                </c:pt>
                <c:pt idx="12992">
                  <c:v>29.422999999999998</c:v>
                </c:pt>
                <c:pt idx="12993">
                  <c:v>40.883000000000003</c:v>
                </c:pt>
                <c:pt idx="12994">
                  <c:v>27.768000000000001</c:v>
                </c:pt>
                <c:pt idx="12995">
                  <c:v>30.518000000000001</c:v>
                </c:pt>
                <c:pt idx="12996">
                  <c:v>30.262</c:v>
                </c:pt>
                <c:pt idx="12997">
                  <c:v>32.03</c:v>
                </c:pt>
                <c:pt idx="12998">
                  <c:v>32.332999999999998</c:v>
                </c:pt>
                <c:pt idx="12999">
                  <c:v>20.864000000000001</c:v>
                </c:pt>
                <c:pt idx="13000">
                  <c:v>30.757999999999999</c:v>
                </c:pt>
                <c:pt idx="13001">
                  <c:v>30.111999999999998</c:v>
                </c:pt>
                <c:pt idx="13002">
                  <c:v>40.155999999999999</c:v>
                </c:pt>
                <c:pt idx="13003">
                  <c:v>34.11</c:v>
                </c:pt>
                <c:pt idx="13004">
                  <c:v>26.032</c:v>
                </c:pt>
                <c:pt idx="13005">
                  <c:v>32.930999999999997</c:v>
                </c:pt>
                <c:pt idx="13006">
                  <c:v>30.431000000000001</c:v>
                </c:pt>
                <c:pt idx="13007">
                  <c:v>34.152999999999999</c:v>
                </c:pt>
                <c:pt idx="13008">
                  <c:v>26.494</c:v>
                </c:pt>
                <c:pt idx="13009">
                  <c:v>23.283000000000001</c:v>
                </c:pt>
                <c:pt idx="13010">
                  <c:v>29.422999999999998</c:v>
                </c:pt>
                <c:pt idx="13011">
                  <c:v>32.89</c:v>
                </c:pt>
                <c:pt idx="13012">
                  <c:v>29.536999999999999</c:v>
                </c:pt>
                <c:pt idx="13013">
                  <c:v>23.521999999999998</c:v>
                </c:pt>
                <c:pt idx="13014">
                  <c:v>27.591999999999999</c:v>
                </c:pt>
                <c:pt idx="13015">
                  <c:v>28.442</c:v>
                </c:pt>
                <c:pt idx="13016">
                  <c:v>29.079000000000001</c:v>
                </c:pt>
                <c:pt idx="13017">
                  <c:v>30.655000000000001</c:v>
                </c:pt>
                <c:pt idx="13018">
                  <c:v>29.527999999999999</c:v>
                </c:pt>
                <c:pt idx="13019">
                  <c:v>32.826999999999998</c:v>
                </c:pt>
                <c:pt idx="13020">
                  <c:v>29.802</c:v>
                </c:pt>
                <c:pt idx="13021">
                  <c:v>27.302</c:v>
                </c:pt>
                <c:pt idx="13022">
                  <c:v>34.243000000000002</c:v>
                </c:pt>
                <c:pt idx="13023">
                  <c:v>29.844000000000001</c:v>
                </c:pt>
                <c:pt idx="13024">
                  <c:v>35.479999999999997</c:v>
                </c:pt>
                <c:pt idx="13025">
                  <c:v>23.977</c:v>
                </c:pt>
                <c:pt idx="13026">
                  <c:v>32.261000000000003</c:v>
                </c:pt>
                <c:pt idx="13027">
                  <c:v>30.995000000000001</c:v>
                </c:pt>
                <c:pt idx="13028">
                  <c:v>27.265000000000001</c:v>
                </c:pt>
                <c:pt idx="13029">
                  <c:v>29.335999999999999</c:v>
                </c:pt>
                <c:pt idx="13030">
                  <c:v>26.707000000000001</c:v>
                </c:pt>
                <c:pt idx="13031">
                  <c:v>25.423999999999999</c:v>
                </c:pt>
                <c:pt idx="13032">
                  <c:v>23.61</c:v>
                </c:pt>
                <c:pt idx="13033">
                  <c:v>27.702999999999999</c:v>
                </c:pt>
                <c:pt idx="13034">
                  <c:v>27.422999999999998</c:v>
                </c:pt>
                <c:pt idx="13035">
                  <c:v>29.085999999999999</c:v>
                </c:pt>
                <c:pt idx="13036">
                  <c:v>30.114000000000001</c:v>
                </c:pt>
                <c:pt idx="13037">
                  <c:v>37.569000000000003</c:v>
                </c:pt>
                <c:pt idx="13038">
                  <c:v>30.504999999999999</c:v>
                </c:pt>
                <c:pt idx="13039">
                  <c:v>30.734999999999999</c:v>
                </c:pt>
                <c:pt idx="13040">
                  <c:v>41.942</c:v>
                </c:pt>
                <c:pt idx="13041">
                  <c:v>33.402999999999999</c:v>
                </c:pt>
                <c:pt idx="13042">
                  <c:v>28.417999999999999</c:v>
                </c:pt>
                <c:pt idx="13043">
                  <c:v>32.454000000000001</c:v>
                </c:pt>
                <c:pt idx="13044">
                  <c:v>29.262</c:v>
                </c:pt>
                <c:pt idx="13045">
                  <c:v>27.974</c:v>
                </c:pt>
                <c:pt idx="13046">
                  <c:v>28.849</c:v>
                </c:pt>
                <c:pt idx="13047">
                  <c:v>19.623000000000001</c:v>
                </c:pt>
                <c:pt idx="13048">
                  <c:v>28.695</c:v>
                </c:pt>
                <c:pt idx="13049">
                  <c:v>30.462</c:v>
                </c:pt>
                <c:pt idx="13050">
                  <c:v>28.571000000000002</c:v>
                </c:pt>
                <c:pt idx="13051">
                  <c:v>32.094000000000001</c:v>
                </c:pt>
                <c:pt idx="13052">
                  <c:v>28.411000000000001</c:v>
                </c:pt>
                <c:pt idx="13053">
                  <c:v>29.193999999999999</c:v>
                </c:pt>
                <c:pt idx="13054">
                  <c:v>27.004999999999999</c:v>
                </c:pt>
                <c:pt idx="13055">
                  <c:v>31.78</c:v>
                </c:pt>
                <c:pt idx="13056">
                  <c:v>35.329000000000001</c:v>
                </c:pt>
                <c:pt idx="13057">
                  <c:v>31.379000000000001</c:v>
                </c:pt>
                <c:pt idx="13058">
                  <c:v>27.035</c:v>
                </c:pt>
                <c:pt idx="13059">
                  <c:v>35.247</c:v>
                </c:pt>
                <c:pt idx="13060">
                  <c:v>30.295999999999999</c:v>
                </c:pt>
                <c:pt idx="13061">
                  <c:v>25.981000000000002</c:v>
                </c:pt>
                <c:pt idx="13062">
                  <c:v>35.423999999999999</c:v>
                </c:pt>
                <c:pt idx="13063">
                  <c:v>33.417000000000002</c:v>
                </c:pt>
                <c:pt idx="13064">
                  <c:v>34.218000000000004</c:v>
                </c:pt>
                <c:pt idx="13065">
                  <c:v>30.899000000000001</c:v>
                </c:pt>
                <c:pt idx="13066">
                  <c:v>32.145000000000003</c:v>
                </c:pt>
                <c:pt idx="13067">
                  <c:v>33.271999999999998</c:v>
                </c:pt>
                <c:pt idx="13068">
                  <c:v>30.815999999999999</c:v>
                </c:pt>
                <c:pt idx="13069">
                  <c:v>34.99</c:v>
                </c:pt>
                <c:pt idx="13070">
                  <c:v>31.736999999999998</c:v>
                </c:pt>
                <c:pt idx="13071">
                  <c:v>32.756999999999998</c:v>
                </c:pt>
                <c:pt idx="13072">
                  <c:v>33.314</c:v>
                </c:pt>
                <c:pt idx="13073">
                  <c:v>31.818999999999999</c:v>
                </c:pt>
                <c:pt idx="13074">
                  <c:v>34.780999999999999</c:v>
                </c:pt>
                <c:pt idx="13075">
                  <c:v>32.241</c:v>
                </c:pt>
                <c:pt idx="13076">
                  <c:v>31.291</c:v>
                </c:pt>
                <c:pt idx="13077">
                  <c:v>33.692</c:v>
                </c:pt>
                <c:pt idx="13078">
                  <c:v>36.319000000000003</c:v>
                </c:pt>
                <c:pt idx="13079">
                  <c:v>35.972000000000001</c:v>
                </c:pt>
                <c:pt idx="13080">
                  <c:v>36.545000000000002</c:v>
                </c:pt>
                <c:pt idx="13081">
                  <c:v>39.909999999999997</c:v>
                </c:pt>
                <c:pt idx="13082">
                  <c:v>31.077000000000002</c:v>
                </c:pt>
                <c:pt idx="13083">
                  <c:v>29.561</c:v>
                </c:pt>
                <c:pt idx="13084">
                  <c:v>29.507000000000001</c:v>
                </c:pt>
                <c:pt idx="13085">
                  <c:v>35.159999999999997</c:v>
                </c:pt>
                <c:pt idx="13086">
                  <c:v>29.013000000000002</c:v>
                </c:pt>
                <c:pt idx="13087">
                  <c:v>26.367999999999999</c:v>
                </c:pt>
                <c:pt idx="13088">
                  <c:v>37.207000000000001</c:v>
                </c:pt>
                <c:pt idx="13089">
                  <c:v>30.420999999999999</c:v>
                </c:pt>
                <c:pt idx="13090">
                  <c:v>30.452999999999999</c:v>
                </c:pt>
                <c:pt idx="13091">
                  <c:v>34.661999999999999</c:v>
                </c:pt>
                <c:pt idx="13092">
                  <c:v>27.428000000000001</c:v>
                </c:pt>
                <c:pt idx="13093">
                  <c:v>30.257999999999999</c:v>
                </c:pt>
                <c:pt idx="13094">
                  <c:v>33.036999999999999</c:v>
                </c:pt>
                <c:pt idx="13095">
                  <c:v>24.875</c:v>
                </c:pt>
                <c:pt idx="13096">
                  <c:v>33.529000000000003</c:v>
                </c:pt>
                <c:pt idx="13097">
                  <c:v>33.448999999999998</c:v>
                </c:pt>
                <c:pt idx="13098">
                  <c:v>27.992999999999999</c:v>
                </c:pt>
                <c:pt idx="13099">
                  <c:v>31.504999999999999</c:v>
                </c:pt>
                <c:pt idx="13100">
                  <c:v>24.881</c:v>
                </c:pt>
                <c:pt idx="13101">
                  <c:v>33.69</c:v>
                </c:pt>
                <c:pt idx="13102">
                  <c:v>30.873000000000001</c:v>
                </c:pt>
                <c:pt idx="13103">
                  <c:v>35.241999999999997</c:v>
                </c:pt>
                <c:pt idx="13104">
                  <c:v>30.184000000000001</c:v>
                </c:pt>
                <c:pt idx="13105">
                  <c:v>24.341999999999999</c:v>
                </c:pt>
                <c:pt idx="13106">
                  <c:v>34.808</c:v>
                </c:pt>
                <c:pt idx="13107">
                  <c:v>22.934999999999999</c:v>
                </c:pt>
                <c:pt idx="13108">
                  <c:v>32.683</c:v>
                </c:pt>
                <c:pt idx="13109">
                  <c:v>29.998999999999999</c:v>
                </c:pt>
                <c:pt idx="13110">
                  <c:v>30.725999999999999</c:v>
                </c:pt>
                <c:pt idx="13111">
                  <c:v>35.685000000000002</c:v>
                </c:pt>
                <c:pt idx="13112">
                  <c:v>27.972000000000001</c:v>
                </c:pt>
                <c:pt idx="13113">
                  <c:v>36.465000000000003</c:v>
                </c:pt>
                <c:pt idx="13114">
                  <c:v>29.856999999999999</c:v>
                </c:pt>
                <c:pt idx="13115">
                  <c:v>33.518999999999998</c:v>
                </c:pt>
                <c:pt idx="13116">
                  <c:v>24.198</c:v>
                </c:pt>
                <c:pt idx="13117">
                  <c:v>35.04</c:v>
                </c:pt>
                <c:pt idx="13118">
                  <c:v>30.867000000000001</c:v>
                </c:pt>
                <c:pt idx="13119">
                  <c:v>29.196000000000002</c:v>
                </c:pt>
                <c:pt idx="13120">
                  <c:v>29.893999999999998</c:v>
                </c:pt>
                <c:pt idx="13121">
                  <c:v>34.063000000000002</c:v>
                </c:pt>
                <c:pt idx="13122">
                  <c:v>36.508000000000003</c:v>
                </c:pt>
                <c:pt idx="13123">
                  <c:v>27.113</c:v>
                </c:pt>
                <c:pt idx="13124">
                  <c:v>33.488</c:v>
                </c:pt>
                <c:pt idx="13125">
                  <c:v>33.075000000000003</c:v>
                </c:pt>
                <c:pt idx="13126">
                  <c:v>26.382000000000001</c:v>
                </c:pt>
                <c:pt idx="13127">
                  <c:v>28.960999999999999</c:v>
                </c:pt>
                <c:pt idx="13128">
                  <c:v>33.567</c:v>
                </c:pt>
                <c:pt idx="13129">
                  <c:v>30.67</c:v>
                </c:pt>
                <c:pt idx="13130">
                  <c:v>32.094000000000001</c:v>
                </c:pt>
                <c:pt idx="13131">
                  <c:v>23.119</c:v>
                </c:pt>
                <c:pt idx="13132">
                  <c:v>31.962</c:v>
                </c:pt>
                <c:pt idx="13133">
                  <c:v>29.405000000000001</c:v>
                </c:pt>
                <c:pt idx="13134">
                  <c:v>20.440000000000001</c:v>
                </c:pt>
                <c:pt idx="13135">
                  <c:v>28.175999999999998</c:v>
                </c:pt>
                <c:pt idx="13136">
                  <c:v>30.466999999999999</c:v>
                </c:pt>
                <c:pt idx="13137">
                  <c:v>24.614999999999998</c:v>
                </c:pt>
                <c:pt idx="13138">
                  <c:v>32.713999999999999</c:v>
                </c:pt>
                <c:pt idx="13139">
                  <c:v>23.311</c:v>
                </c:pt>
                <c:pt idx="13140">
                  <c:v>32.651000000000003</c:v>
                </c:pt>
                <c:pt idx="13141">
                  <c:v>36.884</c:v>
                </c:pt>
                <c:pt idx="13142">
                  <c:v>29.622</c:v>
                </c:pt>
                <c:pt idx="13143">
                  <c:v>33.447000000000003</c:v>
                </c:pt>
                <c:pt idx="13144">
                  <c:v>30.78</c:v>
                </c:pt>
                <c:pt idx="13145">
                  <c:v>25.707000000000001</c:v>
                </c:pt>
                <c:pt idx="13146">
                  <c:v>38.070999999999998</c:v>
                </c:pt>
                <c:pt idx="13147">
                  <c:v>28.524999999999999</c:v>
                </c:pt>
                <c:pt idx="13148">
                  <c:v>30.637</c:v>
                </c:pt>
                <c:pt idx="13149">
                  <c:v>29.638000000000002</c:v>
                </c:pt>
                <c:pt idx="13150">
                  <c:v>32.061999999999998</c:v>
                </c:pt>
                <c:pt idx="13151">
                  <c:v>30.565999999999999</c:v>
                </c:pt>
                <c:pt idx="13152">
                  <c:v>25.045000000000002</c:v>
                </c:pt>
                <c:pt idx="13153">
                  <c:v>35.448999999999998</c:v>
                </c:pt>
                <c:pt idx="13154">
                  <c:v>32.85</c:v>
                </c:pt>
                <c:pt idx="13155">
                  <c:v>31.105</c:v>
                </c:pt>
                <c:pt idx="13156">
                  <c:v>34.048999999999999</c:v>
                </c:pt>
                <c:pt idx="13157">
                  <c:v>26.248000000000001</c:v>
                </c:pt>
                <c:pt idx="13158">
                  <c:v>32.167999999999999</c:v>
                </c:pt>
                <c:pt idx="13159">
                  <c:v>29.398</c:v>
                </c:pt>
                <c:pt idx="13160">
                  <c:v>34.219000000000001</c:v>
                </c:pt>
                <c:pt idx="13161">
                  <c:v>29.891999999999999</c:v>
                </c:pt>
                <c:pt idx="13162">
                  <c:v>26.097999999999999</c:v>
                </c:pt>
                <c:pt idx="13163">
                  <c:v>32.012999999999998</c:v>
                </c:pt>
                <c:pt idx="13164">
                  <c:v>30.555</c:v>
                </c:pt>
                <c:pt idx="13165">
                  <c:v>29.664000000000001</c:v>
                </c:pt>
                <c:pt idx="13166">
                  <c:v>40.713000000000001</c:v>
                </c:pt>
                <c:pt idx="13167">
                  <c:v>37.356000000000002</c:v>
                </c:pt>
                <c:pt idx="13168">
                  <c:v>27.1</c:v>
                </c:pt>
                <c:pt idx="13169">
                  <c:v>37.603000000000002</c:v>
                </c:pt>
                <c:pt idx="13170">
                  <c:v>34.743000000000002</c:v>
                </c:pt>
                <c:pt idx="13171">
                  <c:v>29.265000000000001</c:v>
                </c:pt>
                <c:pt idx="13172">
                  <c:v>27.401</c:v>
                </c:pt>
                <c:pt idx="13173">
                  <c:v>26.63</c:v>
                </c:pt>
                <c:pt idx="13174">
                  <c:v>29.087</c:v>
                </c:pt>
                <c:pt idx="13175">
                  <c:v>25.981999999999999</c:v>
                </c:pt>
                <c:pt idx="13176">
                  <c:v>34.232999999999997</c:v>
                </c:pt>
                <c:pt idx="13177">
                  <c:v>29.838999999999999</c:v>
                </c:pt>
                <c:pt idx="13178">
                  <c:v>27.268000000000001</c:v>
                </c:pt>
                <c:pt idx="13179">
                  <c:v>35.020000000000003</c:v>
                </c:pt>
                <c:pt idx="13180">
                  <c:v>29.643999999999998</c:v>
                </c:pt>
                <c:pt idx="13181">
                  <c:v>38.414999999999999</c:v>
                </c:pt>
                <c:pt idx="13182">
                  <c:v>36.087000000000003</c:v>
                </c:pt>
                <c:pt idx="13183">
                  <c:v>35.357999999999997</c:v>
                </c:pt>
                <c:pt idx="13184">
                  <c:v>30.16</c:v>
                </c:pt>
                <c:pt idx="13185">
                  <c:v>34.430999999999997</c:v>
                </c:pt>
                <c:pt idx="13186">
                  <c:v>35.816000000000003</c:v>
                </c:pt>
                <c:pt idx="13187">
                  <c:v>29.318000000000001</c:v>
                </c:pt>
                <c:pt idx="13188">
                  <c:v>31.97</c:v>
                </c:pt>
                <c:pt idx="13189">
                  <c:v>32.529000000000003</c:v>
                </c:pt>
                <c:pt idx="13190">
                  <c:v>35.834000000000003</c:v>
                </c:pt>
                <c:pt idx="13191">
                  <c:v>29.324999999999999</c:v>
                </c:pt>
                <c:pt idx="13192">
                  <c:v>29.533999999999999</c:v>
                </c:pt>
                <c:pt idx="13193">
                  <c:v>28.1</c:v>
                </c:pt>
                <c:pt idx="13194">
                  <c:v>31.7</c:v>
                </c:pt>
                <c:pt idx="13195">
                  <c:v>26.760999999999999</c:v>
                </c:pt>
                <c:pt idx="13196">
                  <c:v>36.783999999999999</c:v>
                </c:pt>
                <c:pt idx="13197">
                  <c:v>37.4</c:v>
                </c:pt>
                <c:pt idx="13198">
                  <c:v>33.664000000000001</c:v>
                </c:pt>
                <c:pt idx="13199">
                  <c:v>31.986999999999998</c:v>
                </c:pt>
                <c:pt idx="13200">
                  <c:v>29.501999999999999</c:v>
                </c:pt>
                <c:pt idx="13201">
                  <c:v>33.35</c:v>
                </c:pt>
                <c:pt idx="13202">
                  <c:v>22.681999999999999</c:v>
                </c:pt>
                <c:pt idx="13203">
                  <c:v>34.661999999999999</c:v>
                </c:pt>
                <c:pt idx="13204">
                  <c:v>32.994999999999997</c:v>
                </c:pt>
                <c:pt idx="13205">
                  <c:v>24.009</c:v>
                </c:pt>
                <c:pt idx="13206">
                  <c:v>33.116</c:v>
                </c:pt>
                <c:pt idx="13207">
                  <c:v>25.992999999999999</c:v>
                </c:pt>
                <c:pt idx="13208">
                  <c:v>34.703000000000003</c:v>
                </c:pt>
                <c:pt idx="13209">
                  <c:v>26.561</c:v>
                </c:pt>
                <c:pt idx="13210">
                  <c:v>27.984999999999999</c:v>
                </c:pt>
                <c:pt idx="13211">
                  <c:v>27.914000000000001</c:v>
                </c:pt>
                <c:pt idx="13212">
                  <c:v>30.803000000000001</c:v>
                </c:pt>
                <c:pt idx="13213">
                  <c:v>26.346</c:v>
                </c:pt>
                <c:pt idx="13214">
                  <c:v>33.872</c:v>
                </c:pt>
                <c:pt idx="13215">
                  <c:v>26.306000000000001</c:v>
                </c:pt>
                <c:pt idx="13216">
                  <c:v>32.326000000000001</c:v>
                </c:pt>
                <c:pt idx="13217">
                  <c:v>29.69</c:v>
                </c:pt>
                <c:pt idx="13218">
                  <c:v>33.377000000000002</c:v>
                </c:pt>
                <c:pt idx="13219">
                  <c:v>27.588999999999999</c:v>
                </c:pt>
                <c:pt idx="13220">
                  <c:v>32.482999999999997</c:v>
                </c:pt>
                <c:pt idx="13221">
                  <c:v>27.077999999999999</c:v>
                </c:pt>
                <c:pt idx="13222">
                  <c:v>25.262</c:v>
                </c:pt>
                <c:pt idx="13223">
                  <c:v>35.32</c:v>
                </c:pt>
                <c:pt idx="13224">
                  <c:v>29.437000000000001</c:v>
                </c:pt>
                <c:pt idx="13225">
                  <c:v>35.747</c:v>
                </c:pt>
                <c:pt idx="13226">
                  <c:v>35.042000000000002</c:v>
                </c:pt>
                <c:pt idx="13227">
                  <c:v>29.524999999999999</c:v>
                </c:pt>
                <c:pt idx="13228">
                  <c:v>37.43</c:v>
                </c:pt>
                <c:pt idx="13229">
                  <c:v>33.109000000000002</c:v>
                </c:pt>
                <c:pt idx="13230">
                  <c:v>32.731000000000002</c:v>
                </c:pt>
                <c:pt idx="13231">
                  <c:v>26.024999999999999</c:v>
                </c:pt>
                <c:pt idx="13232">
                  <c:v>29.623000000000001</c:v>
                </c:pt>
                <c:pt idx="13233">
                  <c:v>25.24</c:v>
                </c:pt>
                <c:pt idx="13234">
                  <c:v>24.286999999999999</c:v>
                </c:pt>
                <c:pt idx="13235">
                  <c:v>24.51</c:v>
                </c:pt>
                <c:pt idx="13236">
                  <c:v>35.659999999999997</c:v>
                </c:pt>
                <c:pt idx="13237">
                  <c:v>33.290999999999997</c:v>
                </c:pt>
                <c:pt idx="13238">
                  <c:v>32.438000000000002</c:v>
                </c:pt>
                <c:pt idx="13239">
                  <c:v>30.792999999999999</c:v>
                </c:pt>
                <c:pt idx="13240">
                  <c:v>30.24</c:v>
                </c:pt>
                <c:pt idx="13241">
                  <c:v>28.463999999999999</c:v>
                </c:pt>
                <c:pt idx="13242">
                  <c:v>28.756</c:v>
                </c:pt>
                <c:pt idx="13243">
                  <c:v>32.271999999999998</c:v>
                </c:pt>
                <c:pt idx="13244">
                  <c:v>34.283000000000001</c:v>
                </c:pt>
                <c:pt idx="13245">
                  <c:v>27.687000000000001</c:v>
                </c:pt>
                <c:pt idx="13246">
                  <c:v>25.100999999999999</c:v>
                </c:pt>
                <c:pt idx="13247">
                  <c:v>29.582000000000001</c:v>
                </c:pt>
                <c:pt idx="13248">
                  <c:v>29.065999999999999</c:v>
                </c:pt>
                <c:pt idx="13249">
                  <c:v>22.92</c:v>
                </c:pt>
                <c:pt idx="13250">
                  <c:v>40.04</c:v>
                </c:pt>
                <c:pt idx="13251">
                  <c:v>35.926000000000002</c:v>
                </c:pt>
                <c:pt idx="13252">
                  <c:v>32.814999999999998</c:v>
                </c:pt>
                <c:pt idx="13253">
                  <c:v>31.11</c:v>
                </c:pt>
                <c:pt idx="13254">
                  <c:v>32.838999999999999</c:v>
                </c:pt>
                <c:pt idx="13255">
                  <c:v>39.459000000000003</c:v>
                </c:pt>
                <c:pt idx="13256">
                  <c:v>35.572000000000003</c:v>
                </c:pt>
                <c:pt idx="13257">
                  <c:v>29.727</c:v>
                </c:pt>
                <c:pt idx="13258">
                  <c:v>29.481999999999999</c:v>
                </c:pt>
                <c:pt idx="13259">
                  <c:v>25.766999999999999</c:v>
                </c:pt>
                <c:pt idx="13260">
                  <c:v>36.457000000000001</c:v>
                </c:pt>
                <c:pt idx="13261">
                  <c:v>35.073</c:v>
                </c:pt>
                <c:pt idx="13262">
                  <c:v>24.004999999999999</c:v>
                </c:pt>
                <c:pt idx="13263">
                  <c:v>33.497999999999998</c:v>
                </c:pt>
                <c:pt idx="13264">
                  <c:v>32.591000000000001</c:v>
                </c:pt>
                <c:pt idx="13265">
                  <c:v>31.489000000000001</c:v>
                </c:pt>
                <c:pt idx="13266">
                  <c:v>25.719000000000001</c:v>
                </c:pt>
                <c:pt idx="13267">
                  <c:v>34.149000000000001</c:v>
                </c:pt>
                <c:pt idx="13268">
                  <c:v>23.73</c:v>
                </c:pt>
                <c:pt idx="13269">
                  <c:v>38.548999999999999</c:v>
                </c:pt>
                <c:pt idx="13270">
                  <c:v>33.959000000000003</c:v>
                </c:pt>
                <c:pt idx="13271">
                  <c:v>30.986000000000001</c:v>
                </c:pt>
                <c:pt idx="13272">
                  <c:v>37.975000000000001</c:v>
                </c:pt>
                <c:pt idx="13273">
                  <c:v>30.811</c:v>
                </c:pt>
                <c:pt idx="13274">
                  <c:v>30.643999999999998</c:v>
                </c:pt>
                <c:pt idx="13275">
                  <c:v>28.545000000000002</c:v>
                </c:pt>
                <c:pt idx="13276">
                  <c:v>29.030999999999999</c:v>
                </c:pt>
                <c:pt idx="13277">
                  <c:v>30.116</c:v>
                </c:pt>
                <c:pt idx="13278">
                  <c:v>34.07</c:v>
                </c:pt>
                <c:pt idx="13279">
                  <c:v>25.390999999999998</c:v>
                </c:pt>
                <c:pt idx="13280">
                  <c:v>22.559000000000001</c:v>
                </c:pt>
                <c:pt idx="13281">
                  <c:v>25.876000000000001</c:v>
                </c:pt>
                <c:pt idx="13282">
                  <c:v>32.393999999999998</c:v>
                </c:pt>
                <c:pt idx="13283">
                  <c:v>30.475999999999999</c:v>
                </c:pt>
                <c:pt idx="13284">
                  <c:v>32.356999999999999</c:v>
                </c:pt>
                <c:pt idx="13285">
                  <c:v>28.245000000000001</c:v>
                </c:pt>
                <c:pt idx="13286">
                  <c:v>35.162999999999997</c:v>
                </c:pt>
                <c:pt idx="13287">
                  <c:v>38.935000000000002</c:v>
                </c:pt>
                <c:pt idx="13288">
                  <c:v>35.713999999999999</c:v>
                </c:pt>
                <c:pt idx="13289">
                  <c:v>32.613999999999997</c:v>
                </c:pt>
                <c:pt idx="13290">
                  <c:v>25.548999999999999</c:v>
                </c:pt>
                <c:pt idx="13291">
                  <c:v>29.745000000000001</c:v>
                </c:pt>
                <c:pt idx="13292">
                  <c:v>30.291</c:v>
                </c:pt>
                <c:pt idx="13293">
                  <c:v>35.959000000000003</c:v>
                </c:pt>
                <c:pt idx="13294">
                  <c:v>32.896999999999998</c:v>
                </c:pt>
                <c:pt idx="13295">
                  <c:v>30.52</c:v>
                </c:pt>
                <c:pt idx="13296">
                  <c:v>38.374000000000002</c:v>
                </c:pt>
                <c:pt idx="13297">
                  <c:v>37.695</c:v>
                </c:pt>
                <c:pt idx="13298">
                  <c:v>35.052999999999997</c:v>
                </c:pt>
                <c:pt idx="13299">
                  <c:v>28.359000000000002</c:v>
                </c:pt>
                <c:pt idx="13300">
                  <c:v>33.832999999999998</c:v>
                </c:pt>
                <c:pt idx="13301">
                  <c:v>31.004000000000001</c:v>
                </c:pt>
                <c:pt idx="13302">
                  <c:v>36.468000000000004</c:v>
                </c:pt>
                <c:pt idx="13303">
                  <c:v>30.059000000000001</c:v>
                </c:pt>
                <c:pt idx="13304">
                  <c:v>27.114999999999998</c:v>
                </c:pt>
                <c:pt idx="13305">
                  <c:v>27.446000000000002</c:v>
                </c:pt>
                <c:pt idx="13306">
                  <c:v>30.754000000000001</c:v>
                </c:pt>
                <c:pt idx="13307">
                  <c:v>37.162999999999997</c:v>
                </c:pt>
                <c:pt idx="13308">
                  <c:v>41.039000000000001</c:v>
                </c:pt>
                <c:pt idx="13309">
                  <c:v>29.908000000000001</c:v>
                </c:pt>
                <c:pt idx="13310">
                  <c:v>33.454000000000001</c:v>
                </c:pt>
                <c:pt idx="13311">
                  <c:v>27.298999999999999</c:v>
                </c:pt>
                <c:pt idx="13312">
                  <c:v>30.474</c:v>
                </c:pt>
                <c:pt idx="13313">
                  <c:v>27.248000000000001</c:v>
                </c:pt>
                <c:pt idx="13314">
                  <c:v>31.99</c:v>
                </c:pt>
                <c:pt idx="13315">
                  <c:v>34.697000000000003</c:v>
                </c:pt>
                <c:pt idx="13316">
                  <c:v>31.292999999999999</c:v>
                </c:pt>
                <c:pt idx="13317">
                  <c:v>27.696000000000002</c:v>
                </c:pt>
                <c:pt idx="13318">
                  <c:v>31.062000000000001</c:v>
                </c:pt>
                <c:pt idx="13319">
                  <c:v>30.902000000000001</c:v>
                </c:pt>
                <c:pt idx="13320">
                  <c:v>32.969000000000001</c:v>
                </c:pt>
                <c:pt idx="13321">
                  <c:v>31.901</c:v>
                </c:pt>
                <c:pt idx="13322">
                  <c:v>24.681000000000001</c:v>
                </c:pt>
                <c:pt idx="13323">
                  <c:v>34.762999999999998</c:v>
                </c:pt>
                <c:pt idx="13324">
                  <c:v>29.507999999999999</c:v>
                </c:pt>
                <c:pt idx="13325">
                  <c:v>32.411999999999999</c:v>
                </c:pt>
                <c:pt idx="13326">
                  <c:v>30.995000000000001</c:v>
                </c:pt>
                <c:pt idx="13327">
                  <c:v>28.062000000000001</c:v>
                </c:pt>
                <c:pt idx="13328">
                  <c:v>33.965000000000003</c:v>
                </c:pt>
                <c:pt idx="13329">
                  <c:v>32.484999999999999</c:v>
                </c:pt>
                <c:pt idx="13330">
                  <c:v>38.466000000000001</c:v>
                </c:pt>
                <c:pt idx="13331">
                  <c:v>30.372</c:v>
                </c:pt>
                <c:pt idx="13332">
                  <c:v>28.119</c:v>
                </c:pt>
                <c:pt idx="13333">
                  <c:v>32.030999999999999</c:v>
                </c:pt>
                <c:pt idx="13334">
                  <c:v>27.376000000000001</c:v>
                </c:pt>
                <c:pt idx="13335">
                  <c:v>39.598999999999997</c:v>
                </c:pt>
                <c:pt idx="13336">
                  <c:v>33.859000000000002</c:v>
                </c:pt>
                <c:pt idx="13337">
                  <c:v>23.457999999999998</c:v>
                </c:pt>
                <c:pt idx="13338">
                  <c:v>25.113</c:v>
                </c:pt>
                <c:pt idx="13339">
                  <c:v>28.68</c:v>
                </c:pt>
                <c:pt idx="13340">
                  <c:v>27.574999999999999</c:v>
                </c:pt>
                <c:pt idx="13341">
                  <c:v>30.035</c:v>
                </c:pt>
                <c:pt idx="13342">
                  <c:v>34.335999999999999</c:v>
                </c:pt>
                <c:pt idx="13343">
                  <c:v>34.621000000000002</c:v>
                </c:pt>
                <c:pt idx="13344">
                  <c:v>26.908999999999999</c:v>
                </c:pt>
                <c:pt idx="13345">
                  <c:v>29.321000000000002</c:v>
                </c:pt>
                <c:pt idx="13346">
                  <c:v>30.433</c:v>
                </c:pt>
                <c:pt idx="13347">
                  <c:v>24.902000000000001</c:v>
                </c:pt>
                <c:pt idx="13348">
                  <c:v>27.334</c:v>
                </c:pt>
                <c:pt idx="13349">
                  <c:v>22.792999999999999</c:v>
                </c:pt>
                <c:pt idx="13350">
                  <c:v>34.304000000000002</c:v>
                </c:pt>
                <c:pt idx="13351">
                  <c:v>29.736000000000001</c:v>
                </c:pt>
                <c:pt idx="13352">
                  <c:v>28.536999999999999</c:v>
                </c:pt>
                <c:pt idx="13353">
                  <c:v>27.815000000000001</c:v>
                </c:pt>
                <c:pt idx="13354">
                  <c:v>23.486999999999998</c:v>
                </c:pt>
                <c:pt idx="13355">
                  <c:v>32.787999999999997</c:v>
                </c:pt>
                <c:pt idx="13356">
                  <c:v>31.259</c:v>
                </c:pt>
                <c:pt idx="13357">
                  <c:v>31.219000000000001</c:v>
                </c:pt>
                <c:pt idx="13358">
                  <c:v>32.460999999999999</c:v>
                </c:pt>
                <c:pt idx="13359">
                  <c:v>40.393000000000001</c:v>
                </c:pt>
                <c:pt idx="13360">
                  <c:v>28.52</c:v>
                </c:pt>
                <c:pt idx="13361">
                  <c:v>30.51</c:v>
                </c:pt>
                <c:pt idx="13362">
                  <c:v>36.936999999999998</c:v>
                </c:pt>
                <c:pt idx="13363">
                  <c:v>28.544</c:v>
                </c:pt>
                <c:pt idx="13364">
                  <c:v>35.509</c:v>
                </c:pt>
                <c:pt idx="13365">
                  <c:v>32.863999999999997</c:v>
                </c:pt>
                <c:pt idx="13366">
                  <c:v>26.555</c:v>
                </c:pt>
                <c:pt idx="13367">
                  <c:v>23.140999999999998</c:v>
                </c:pt>
                <c:pt idx="13368">
                  <c:v>31.850999999999999</c:v>
                </c:pt>
                <c:pt idx="13369">
                  <c:v>34.597999999999999</c:v>
                </c:pt>
                <c:pt idx="13370">
                  <c:v>26.643000000000001</c:v>
                </c:pt>
                <c:pt idx="13371">
                  <c:v>28.367000000000001</c:v>
                </c:pt>
                <c:pt idx="13372">
                  <c:v>34.43</c:v>
                </c:pt>
                <c:pt idx="13373">
                  <c:v>28.312000000000001</c:v>
                </c:pt>
                <c:pt idx="13374">
                  <c:v>26.556000000000001</c:v>
                </c:pt>
                <c:pt idx="13375">
                  <c:v>34.646999999999998</c:v>
                </c:pt>
                <c:pt idx="13376">
                  <c:v>30.376999999999999</c:v>
                </c:pt>
                <c:pt idx="13377">
                  <c:v>28.327000000000002</c:v>
                </c:pt>
                <c:pt idx="13378">
                  <c:v>28.744</c:v>
                </c:pt>
                <c:pt idx="13379">
                  <c:v>25.978000000000002</c:v>
                </c:pt>
                <c:pt idx="13380">
                  <c:v>32.22</c:v>
                </c:pt>
                <c:pt idx="13381">
                  <c:v>26.931999999999999</c:v>
                </c:pt>
                <c:pt idx="13382">
                  <c:v>25.565999999999999</c:v>
                </c:pt>
                <c:pt idx="13383">
                  <c:v>24.626000000000001</c:v>
                </c:pt>
                <c:pt idx="13384">
                  <c:v>33.906999999999996</c:v>
                </c:pt>
                <c:pt idx="13385">
                  <c:v>36.972999999999999</c:v>
                </c:pt>
                <c:pt idx="13386">
                  <c:v>32.948</c:v>
                </c:pt>
                <c:pt idx="13387">
                  <c:v>31.274999999999999</c:v>
                </c:pt>
                <c:pt idx="13388">
                  <c:v>31.154</c:v>
                </c:pt>
                <c:pt idx="13389">
                  <c:v>31.141999999999999</c:v>
                </c:pt>
                <c:pt idx="13390">
                  <c:v>35.424999999999997</c:v>
                </c:pt>
                <c:pt idx="13391">
                  <c:v>35.814999999999998</c:v>
                </c:pt>
                <c:pt idx="13392">
                  <c:v>34.29</c:v>
                </c:pt>
                <c:pt idx="13393">
                  <c:v>34.076999999999998</c:v>
                </c:pt>
                <c:pt idx="13394">
                  <c:v>25.901</c:v>
                </c:pt>
                <c:pt idx="13395">
                  <c:v>33.097000000000001</c:v>
                </c:pt>
                <c:pt idx="13396">
                  <c:v>36.871000000000002</c:v>
                </c:pt>
                <c:pt idx="13397">
                  <c:v>29.356999999999999</c:v>
                </c:pt>
                <c:pt idx="13398">
                  <c:v>33.787999999999997</c:v>
                </c:pt>
                <c:pt idx="13399">
                  <c:v>33.585000000000001</c:v>
                </c:pt>
                <c:pt idx="13400">
                  <c:v>26.751000000000001</c:v>
                </c:pt>
                <c:pt idx="13401">
                  <c:v>30.917000000000002</c:v>
                </c:pt>
                <c:pt idx="13402">
                  <c:v>32.048000000000002</c:v>
                </c:pt>
                <c:pt idx="13403">
                  <c:v>33.673000000000002</c:v>
                </c:pt>
                <c:pt idx="13404">
                  <c:v>37.420999999999999</c:v>
                </c:pt>
                <c:pt idx="13405">
                  <c:v>40.677999999999997</c:v>
                </c:pt>
                <c:pt idx="13406">
                  <c:v>33.384</c:v>
                </c:pt>
                <c:pt idx="13407">
                  <c:v>30.34</c:v>
                </c:pt>
                <c:pt idx="13408">
                  <c:v>35.067999999999998</c:v>
                </c:pt>
                <c:pt idx="13409">
                  <c:v>35.225999999999999</c:v>
                </c:pt>
                <c:pt idx="13410">
                  <c:v>26.556000000000001</c:v>
                </c:pt>
                <c:pt idx="13411">
                  <c:v>27.343</c:v>
                </c:pt>
                <c:pt idx="13412">
                  <c:v>32.957000000000001</c:v>
                </c:pt>
                <c:pt idx="13413">
                  <c:v>26.736000000000001</c:v>
                </c:pt>
                <c:pt idx="13414">
                  <c:v>33.520000000000003</c:v>
                </c:pt>
                <c:pt idx="13415">
                  <c:v>32.631999999999998</c:v>
                </c:pt>
                <c:pt idx="13416">
                  <c:v>33.268000000000001</c:v>
                </c:pt>
                <c:pt idx="13417">
                  <c:v>24.233000000000001</c:v>
                </c:pt>
                <c:pt idx="13418">
                  <c:v>26.95</c:v>
                </c:pt>
                <c:pt idx="13419">
                  <c:v>30.844999999999999</c:v>
                </c:pt>
                <c:pt idx="13420">
                  <c:v>35.28</c:v>
                </c:pt>
                <c:pt idx="13421">
                  <c:v>32.898000000000003</c:v>
                </c:pt>
                <c:pt idx="13422">
                  <c:v>33.064</c:v>
                </c:pt>
                <c:pt idx="13423">
                  <c:v>33.003999999999998</c:v>
                </c:pt>
                <c:pt idx="13424">
                  <c:v>27.82</c:v>
                </c:pt>
                <c:pt idx="13425">
                  <c:v>32.319000000000003</c:v>
                </c:pt>
                <c:pt idx="13426">
                  <c:v>31.91</c:v>
                </c:pt>
                <c:pt idx="13427">
                  <c:v>31.701000000000001</c:v>
                </c:pt>
                <c:pt idx="13428">
                  <c:v>34.99</c:v>
                </c:pt>
                <c:pt idx="13429">
                  <c:v>33.222000000000001</c:v>
                </c:pt>
                <c:pt idx="13430">
                  <c:v>31.937999999999999</c:v>
                </c:pt>
                <c:pt idx="13431">
                  <c:v>26.655999999999999</c:v>
                </c:pt>
                <c:pt idx="13432">
                  <c:v>23.19</c:v>
                </c:pt>
                <c:pt idx="13433">
                  <c:v>27.155000000000001</c:v>
                </c:pt>
                <c:pt idx="13434">
                  <c:v>34.857999999999997</c:v>
                </c:pt>
                <c:pt idx="13435">
                  <c:v>27.786000000000001</c:v>
                </c:pt>
                <c:pt idx="13436">
                  <c:v>36.082999999999998</c:v>
                </c:pt>
                <c:pt idx="13437">
                  <c:v>29.693999999999999</c:v>
                </c:pt>
                <c:pt idx="13438">
                  <c:v>29.722999999999999</c:v>
                </c:pt>
                <c:pt idx="13439">
                  <c:v>38.371000000000002</c:v>
                </c:pt>
                <c:pt idx="13440">
                  <c:v>30.251000000000001</c:v>
                </c:pt>
                <c:pt idx="13441">
                  <c:v>25.478000000000002</c:v>
                </c:pt>
                <c:pt idx="13442">
                  <c:v>29.481999999999999</c:v>
                </c:pt>
                <c:pt idx="13443">
                  <c:v>26.149000000000001</c:v>
                </c:pt>
                <c:pt idx="13444">
                  <c:v>31.367000000000001</c:v>
                </c:pt>
                <c:pt idx="13445">
                  <c:v>33.436999999999998</c:v>
                </c:pt>
                <c:pt idx="13446">
                  <c:v>31.312000000000001</c:v>
                </c:pt>
                <c:pt idx="13447">
                  <c:v>37.597999999999999</c:v>
                </c:pt>
                <c:pt idx="13448">
                  <c:v>29.402999999999999</c:v>
                </c:pt>
                <c:pt idx="13449">
                  <c:v>30.699000000000002</c:v>
                </c:pt>
                <c:pt idx="13450">
                  <c:v>27.021999999999998</c:v>
                </c:pt>
                <c:pt idx="13451">
                  <c:v>28.195</c:v>
                </c:pt>
                <c:pt idx="13452">
                  <c:v>35.927999999999997</c:v>
                </c:pt>
                <c:pt idx="13453">
                  <c:v>35.228999999999999</c:v>
                </c:pt>
                <c:pt idx="13454">
                  <c:v>28.504999999999999</c:v>
                </c:pt>
                <c:pt idx="13455">
                  <c:v>31.535</c:v>
                </c:pt>
                <c:pt idx="13456">
                  <c:v>33.167999999999999</c:v>
                </c:pt>
                <c:pt idx="13457">
                  <c:v>29.689</c:v>
                </c:pt>
                <c:pt idx="13458">
                  <c:v>29.093</c:v>
                </c:pt>
                <c:pt idx="13459">
                  <c:v>29.731999999999999</c:v>
                </c:pt>
                <c:pt idx="13460">
                  <c:v>33.905000000000001</c:v>
                </c:pt>
                <c:pt idx="13461">
                  <c:v>28.555</c:v>
                </c:pt>
                <c:pt idx="13462">
                  <c:v>28.186</c:v>
                </c:pt>
                <c:pt idx="13463">
                  <c:v>34.817999999999998</c:v>
                </c:pt>
                <c:pt idx="13464">
                  <c:v>30.494</c:v>
                </c:pt>
                <c:pt idx="13465">
                  <c:v>42.21</c:v>
                </c:pt>
                <c:pt idx="13466">
                  <c:v>40.131999999999998</c:v>
                </c:pt>
                <c:pt idx="13467">
                  <c:v>30.132000000000001</c:v>
                </c:pt>
                <c:pt idx="13468">
                  <c:v>29.701000000000001</c:v>
                </c:pt>
                <c:pt idx="13469">
                  <c:v>34.11</c:v>
                </c:pt>
                <c:pt idx="13470">
                  <c:v>30.951000000000001</c:v>
                </c:pt>
                <c:pt idx="13471">
                  <c:v>28.838000000000001</c:v>
                </c:pt>
                <c:pt idx="13472">
                  <c:v>35.194000000000003</c:v>
                </c:pt>
                <c:pt idx="13473">
                  <c:v>27.984000000000002</c:v>
                </c:pt>
                <c:pt idx="13474">
                  <c:v>28.76</c:v>
                </c:pt>
                <c:pt idx="13475">
                  <c:v>31.471</c:v>
                </c:pt>
                <c:pt idx="13476">
                  <c:v>38.398000000000003</c:v>
                </c:pt>
                <c:pt idx="13477">
                  <c:v>26.207000000000001</c:v>
                </c:pt>
                <c:pt idx="13478">
                  <c:v>24.324000000000002</c:v>
                </c:pt>
                <c:pt idx="13479">
                  <c:v>30.800999999999998</c:v>
                </c:pt>
                <c:pt idx="13480">
                  <c:v>28.58</c:v>
                </c:pt>
                <c:pt idx="13481">
                  <c:v>30.488</c:v>
                </c:pt>
                <c:pt idx="13482">
                  <c:v>31.802</c:v>
                </c:pt>
                <c:pt idx="13483">
                  <c:v>37.030999999999999</c:v>
                </c:pt>
                <c:pt idx="13484">
                  <c:v>32.872999999999998</c:v>
                </c:pt>
                <c:pt idx="13485">
                  <c:v>29.5</c:v>
                </c:pt>
                <c:pt idx="13486">
                  <c:v>28.923999999999999</c:v>
                </c:pt>
                <c:pt idx="13487">
                  <c:v>24.283000000000001</c:v>
                </c:pt>
                <c:pt idx="13488">
                  <c:v>31.491</c:v>
                </c:pt>
                <c:pt idx="13489">
                  <c:v>31.88</c:v>
                </c:pt>
                <c:pt idx="13490">
                  <c:v>30.222000000000001</c:v>
                </c:pt>
                <c:pt idx="13491">
                  <c:v>31.18</c:v>
                </c:pt>
                <c:pt idx="13492">
                  <c:v>30.704000000000001</c:v>
                </c:pt>
                <c:pt idx="13493">
                  <c:v>35.817</c:v>
                </c:pt>
                <c:pt idx="13494">
                  <c:v>34.529000000000003</c:v>
                </c:pt>
                <c:pt idx="13495">
                  <c:v>31.443999999999999</c:v>
                </c:pt>
                <c:pt idx="13496">
                  <c:v>30.242000000000001</c:v>
                </c:pt>
                <c:pt idx="13497">
                  <c:v>27.271999999999998</c:v>
                </c:pt>
                <c:pt idx="13498">
                  <c:v>28.102</c:v>
                </c:pt>
                <c:pt idx="13499">
                  <c:v>32.478000000000002</c:v>
                </c:pt>
                <c:pt idx="13500">
                  <c:v>33.290999999999997</c:v>
                </c:pt>
                <c:pt idx="13501">
                  <c:v>31.827999999999999</c:v>
                </c:pt>
                <c:pt idx="13502">
                  <c:v>31.989000000000001</c:v>
                </c:pt>
                <c:pt idx="13503">
                  <c:v>28.193000000000001</c:v>
                </c:pt>
                <c:pt idx="13504">
                  <c:v>31.172999999999998</c:v>
                </c:pt>
                <c:pt idx="13505">
                  <c:v>30.581</c:v>
                </c:pt>
                <c:pt idx="13506">
                  <c:v>22.757000000000001</c:v>
                </c:pt>
                <c:pt idx="13507">
                  <c:v>34.972000000000001</c:v>
                </c:pt>
                <c:pt idx="13508">
                  <c:v>34.241999999999997</c:v>
                </c:pt>
                <c:pt idx="13509">
                  <c:v>29.875</c:v>
                </c:pt>
                <c:pt idx="13510">
                  <c:v>30.24</c:v>
                </c:pt>
                <c:pt idx="13511">
                  <c:v>36.145000000000003</c:v>
                </c:pt>
                <c:pt idx="13512">
                  <c:v>25.338999999999999</c:v>
                </c:pt>
                <c:pt idx="13513">
                  <c:v>23.832999999999998</c:v>
                </c:pt>
                <c:pt idx="13514">
                  <c:v>31.105</c:v>
                </c:pt>
                <c:pt idx="13515">
                  <c:v>30.225999999999999</c:v>
                </c:pt>
                <c:pt idx="13516">
                  <c:v>28.856999999999999</c:v>
                </c:pt>
                <c:pt idx="13517">
                  <c:v>30.545999999999999</c:v>
                </c:pt>
                <c:pt idx="13518">
                  <c:v>28.513999999999999</c:v>
                </c:pt>
                <c:pt idx="13519">
                  <c:v>32.996000000000002</c:v>
                </c:pt>
                <c:pt idx="13520">
                  <c:v>32.616</c:v>
                </c:pt>
                <c:pt idx="13521">
                  <c:v>20.893999999999998</c:v>
                </c:pt>
                <c:pt idx="13522">
                  <c:v>28.408000000000001</c:v>
                </c:pt>
                <c:pt idx="13523">
                  <c:v>25.334</c:v>
                </c:pt>
                <c:pt idx="13524">
                  <c:v>37.384999999999998</c:v>
                </c:pt>
                <c:pt idx="13525">
                  <c:v>31.797000000000001</c:v>
                </c:pt>
                <c:pt idx="13526">
                  <c:v>28.111000000000001</c:v>
                </c:pt>
                <c:pt idx="13527">
                  <c:v>28.268000000000001</c:v>
                </c:pt>
                <c:pt idx="13528">
                  <c:v>26.053999999999998</c:v>
                </c:pt>
                <c:pt idx="13529">
                  <c:v>28.006</c:v>
                </c:pt>
                <c:pt idx="13530">
                  <c:v>26.533999999999999</c:v>
                </c:pt>
                <c:pt idx="13531">
                  <c:v>33.186</c:v>
                </c:pt>
                <c:pt idx="13532">
                  <c:v>28.228999999999999</c:v>
                </c:pt>
                <c:pt idx="13533">
                  <c:v>30.276</c:v>
                </c:pt>
                <c:pt idx="13534">
                  <c:v>34.585000000000001</c:v>
                </c:pt>
                <c:pt idx="13535">
                  <c:v>29.451000000000001</c:v>
                </c:pt>
                <c:pt idx="13536">
                  <c:v>25.457000000000001</c:v>
                </c:pt>
                <c:pt idx="13537">
                  <c:v>35.889000000000003</c:v>
                </c:pt>
                <c:pt idx="13538">
                  <c:v>35.615000000000002</c:v>
                </c:pt>
                <c:pt idx="13539">
                  <c:v>34.963000000000001</c:v>
                </c:pt>
                <c:pt idx="13540">
                  <c:v>24.707999999999998</c:v>
                </c:pt>
                <c:pt idx="13541">
                  <c:v>25.49</c:v>
                </c:pt>
                <c:pt idx="13542">
                  <c:v>26.684999999999999</c:v>
                </c:pt>
                <c:pt idx="13543">
                  <c:v>28.411999999999999</c:v>
                </c:pt>
                <c:pt idx="13544">
                  <c:v>27.643000000000001</c:v>
                </c:pt>
                <c:pt idx="13545">
                  <c:v>23.184999999999999</c:v>
                </c:pt>
                <c:pt idx="13546">
                  <c:v>27.994</c:v>
                </c:pt>
                <c:pt idx="13547">
                  <c:v>26.215</c:v>
                </c:pt>
                <c:pt idx="13548">
                  <c:v>33.237000000000002</c:v>
                </c:pt>
                <c:pt idx="13549">
                  <c:v>33.917000000000002</c:v>
                </c:pt>
                <c:pt idx="13550">
                  <c:v>33.430999999999997</c:v>
                </c:pt>
                <c:pt idx="13551">
                  <c:v>31.265000000000001</c:v>
                </c:pt>
                <c:pt idx="13552">
                  <c:v>29.85</c:v>
                </c:pt>
                <c:pt idx="13553">
                  <c:v>29.007999999999999</c:v>
                </c:pt>
                <c:pt idx="13554">
                  <c:v>42.555999999999997</c:v>
                </c:pt>
                <c:pt idx="13555">
                  <c:v>35.316000000000003</c:v>
                </c:pt>
                <c:pt idx="13556">
                  <c:v>30.029</c:v>
                </c:pt>
                <c:pt idx="13557">
                  <c:v>27.318999999999999</c:v>
                </c:pt>
                <c:pt idx="13558">
                  <c:v>28.059000000000001</c:v>
                </c:pt>
                <c:pt idx="13559">
                  <c:v>30.84</c:v>
                </c:pt>
                <c:pt idx="13560">
                  <c:v>29.001999999999999</c:v>
                </c:pt>
                <c:pt idx="13561">
                  <c:v>30.71</c:v>
                </c:pt>
                <c:pt idx="13562">
                  <c:v>30.88</c:v>
                </c:pt>
                <c:pt idx="13563">
                  <c:v>22.596</c:v>
                </c:pt>
                <c:pt idx="13564">
                  <c:v>29.908999999999999</c:v>
                </c:pt>
                <c:pt idx="13565">
                  <c:v>25.2</c:v>
                </c:pt>
                <c:pt idx="13566">
                  <c:v>34.485999999999997</c:v>
                </c:pt>
                <c:pt idx="13567">
                  <c:v>29.94</c:v>
                </c:pt>
                <c:pt idx="13568">
                  <c:v>29.161999999999999</c:v>
                </c:pt>
                <c:pt idx="13569">
                  <c:v>24.928000000000001</c:v>
                </c:pt>
                <c:pt idx="13570">
                  <c:v>27.71</c:v>
                </c:pt>
                <c:pt idx="13571">
                  <c:v>21.888999999999999</c:v>
                </c:pt>
                <c:pt idx="13572">
                  <c:v>38.04</c:v>
                </c:pt>
                <c:pt idx="13573">
                  <c:v>27.568000000000001</c:v>
                </c:pt>
                <c:pt idx="13574">
                  <c:v>34.74</c:v>
                </c:pt>
                <c:pt idx="13575">
                  <c:v>29.111999999999998</c:v>
                </c:pt>
                <c:pt idx="13576">
                  <c:v>33.856000000000002</c:v>
                </c:pt>
                <c:pt idx="13577">
                  <c:v>26.440999999999999</c:v>
                </c:pt>
                <c:pt idx="13578">
                  <c:v>36.829000000000001</c:v>
                </c:pt>
                <c:pt idx="13579">
                  <c:v>36.762</c:v>
                </c:pt>
                <c:pt idx="13580">
                  <c:v>30.163</c:v>
                </c:pt>
                <c:pt idx="13581">
                  <c:v>34.064</c:v>
                </c:pt>
                <c:pt idx="13582">
                  <c:v>26.068999999999999</c:v>
                </c:pt>
                <c:pt idx="13583">
                  <c:v>37.835999999999999</c:v>
                </c:pt>
                <c:pt idx="13584">
                  <c:v>29.942</c:v>
                </c:pt>
                <c:pt idx="13585">
                  <c:v>26.902999999999999</c:v>
                </c:pt>
                <c:pt idx="13586">
                  <c:v>32.838999999999999</c:v>
                </c:pt>
                <c:pt idx="13587">
                  <c:v>30.388999999999999</c:v>
                </c:pt>
                <c:pt idx="13588">
                  <c:v>33.121000000000002</c:v>
                </c:pt>
                <c:pt idx="13589">
                  <c:v>32.220999999999997</c:v>
                </c:pt>
                <c:pt idx="13590">
                  <c:v>34.555</c:v>
                </c:pt>
                <c:pt idx="13591">
                  <c:v>34.155999999999999</c:v>
                </c:pt>
                <c:pt idx="13592">
                  <c:v>26.998999999999999</c:v>
                </c:pt>
                <c:pt idx="13593">
                  <c:v>30.536999999999999</c:v>
                </c:pt>
                <c:pt idx="13594">
                  <c:v>28.114999999999998</c:v>
                </c:pt>
                <c:pt idx="13595">
                  <c:v>29.495999999999999</c:v>
                </c:pt>
                <c:pt idx="13596">
                  <c:v>29.254999999999999</c:v>
                </c:pt>
                <c:pt idx="13597">
                  <c:v>37.570999999999998</c:v>
                </c:pt>
                <c:pt idx="13598">
                  <c:v>35.454000000000001</c:v>
                </c:pt>
                <c:pt idx="13599">
                  <c:v>33.875</c:v>
                </c:pt>
                <c:pt idx="13600">
                  <c:v>27.068000000000001</c:v>
                </c:pt>
                <c:pt idx="13601">
                  <c:v>33.545999999999999</c:v>
                </c:pt>
                <c:pt idx="13602">
                  <c:v>25.838000000000001</c:v>
                </c:pt>
                <c:pt idx="13603">
                  <c:v>26.065000000000001</c:v>
                </c:pt>
                <c:pt idx="13604">
                  <c:v>32.412999999999997</c:v>
                </c:pt>
                <c:pt idx="13605">
                  <c:v>35.265999999999998</c:v>
                </c:pt>
                <c:pt idx="13606">
                  <c:v>29.135000000000002</c:v>
                </c:pt>
                <c:pt idx="13607">
                  <c:v>32.941000000000003</c:v>
                </c:pt>
                <c:pt idx="13608">
                  <c:v>34.963000000000001</c:v>
                </c:pt>
                <c:pt idx="13609">
                  <c:v>25.32</c:v>
                </c:pt>
                <c:pt idx="13610">
                  <c:v>30.474</c:v>
                </c:pt>
                <c:pt idx="13611">
                  <c:v>30.43</c:v>
                </c:pt>
                <c:pt idx="13612">
                  <c:v>32.475999999999999</c:v>
                </c:pt>
                <c:pt idx="13613">
                  <c:v>26.440999999999999</c:v>
                </c:pt>
                <c:pt idx="13614">
                  <c:v>32.021999999999998</c:v>
                </c:pt>
                <c:pt idx="13615">
                  <c:v>27.581</c:v>
                </c:pt>
                <c:pt idx="13616">
                  <c:v>35.000999999999998</c:v>
                </c:pt>
                <c:pt idx="13617">
                  <c:v>35.637999999999998</c:v>
                </c:pt>
                <c:pt idx="13618">
                  <c:v>34.116999999999997</c:v>
                </c:pt>
                <c:pt idx="13619">
                  <c:v>28.733000000000001</c:v>
                </c:pt>
                <c:pt idx="13620">
                  <c:v>38.162999999999997</c:v>
                </c:pt>
                <c:pt idx="13621">
                  <c:v>30.527000000000001</c:v>
                </c:pt>
                <c:pt idx="13622">
                  <c:v>29.219000000000001</c:v>
                </c:pt>
                <c:pt idx="13623">
                  <c:v>30.672000000000001</c:v>
                </c:pt>
                <c:pt idx="13624">
                  <c:v>37.286999999999999</c:v>
                </c:pt>
                <c:pt idx="13625">
                  <c:v>32.231000000000002</c:v>
                </c:pt>
                <c:pt idx="13626">
                  <c:v>34.502000000000002</c:v>
                </c:pt>
                <c:pt idx="13627">
                  <c:v>27.375</c:v>
                </c:pt>
                <c:pt idx="13628">
                  <c:v>33.215000000000003</c:v>
                </c:pt>
                <c:pt idx="13629">
                  <c:v>21.861000000000001</c:v>
                </c:pt>
                <c:pt idx="13630">
                  <c:v>31.093</c:v>
                </c:pt>
                <c:pt idx="13631">
                  <c:v>34.884999999999998</c:v>
                </c:pt>
                <c:pt idx="13632">
                  <c:v>29.626999999999999</c:v>
                </c:pt>
                <c:pt idx="13633">
                  <c:v>26.329000000000001</c:v>
                </c:pt>
                <c:pt idx="13634">
                  <c:v>40.045000000000002</c:v>
                </c:pt>
                <c:pt idx="13635">
                  <c:v>31.704999999999998</c:v>
                </c:pt>
                <c:pt idx="13636">
                  <c:v>32.692</c:v>
                </c:pt>
                <c:pt idx="13637">
                  <c:v>28.995000000000001</c:v>
                </c:pt>
                <c:pt idx="13638">
                  <c:v>30.015999999999998</c:v>
                </c:pt>
                <c:pt idx="13639">
                  <c:v>27.67</c:v>
                </c:pt>
                <c:pt idx="13640">
                  <c:v>28.140999999999998</c:v>
                </c:pt>
                <c:pt idx="13641">
                  <c:v>21.44</c:v>
                </c:pt>
                <c:pt idx="13642">
                  <c:v>31.327000000000002</c:v>
                </c:pt>
                <c:pt idx="13643">
                  <c:v>33.128999999999998</c:v>
                </c:pt>
                <c:pt idx="13644">
                  <c:v>32.137</c:v>
                </c:pt>
                <c:pt idx="13645">
                  <c:v>28.129000000000001</c:v>
                </c:pt>
                <c:pt idx="13646">
                  <c:v>23.227</c:v>
                </c:pt>
                <c:pt idx="13647">
                  <c:v>29.414000000000001</c:v>
                </c:pt>
                <c:pt idx="13648">
                  <c:v>27.864999999999998</c:v>
                </c:pt>
                <c:pt idx="13649">
                  <c:v>38.572000000000003</c:v>
                </c:pt>
                <c:pt idx="13650">
                  <c:v>29.474</c:v>
                </c:pt>
                <c:pt idx="13651">
                  <c:v>33.31</c:v>
                </c:pt>
                <c:pt idx="13652">
                  <c:v>27.608000000000001</c:v>
                </c:pt>
                <c:pt idx="13653">
                  <c:v>25.416</c:v>
                </c:pt>
                <c:pt idx="13654">
                  <c:v>27.922999999999998</c:v>
                </c:pt>
                <c:pt idx="13655">
                  <c:v>24.727</c:v>
                </c:pt>
                <c:pt idx="13656">
                  <c:v>25.151</c:v>
                </c:pt>
                <c:pt idx="13657">
                  <c:v>32.210999999999999</c:v>
                </c:pt>
                <c:pt idx="13658">
                  <c:v>26.099</c:v>
                </c:pt>
                <c:pt idx="13659">
                  <c:v>35.902000000000001</c:v>
                </c:pt>
                <c:pt idx="13660">
                  <c:v>36.104999999999997</c:v>
                </c:pt>
                <c:pt idx="13661">
                  <c:v>26.641999999999999</c:v>
                </c:pt>
                <c:pt idx="13662">
                  <c:v>33.99</c:v>
                </c:pt>
                <c:pt idx="13663">
                  <c:v>32.536000000000001</c:v>
                </c:pt>
                <c:pt idx="13664">
                  <c:v>33.862000000000002</c:v>
                </c:pt>
                <c:pt idx="13665">
                  <c:v>29.637</c:v>
                </c:pt>
                <c:pt idx="13666">
                  <c:v>31.007000000000001</c:v>
                </c:pt>
                <c:pt idx="13667">
                  <c:v>26.071999999999999</c:v>
                </c:pt>
                <c:pt idx="13668">
                  <c:v>34.164000000000001</c:v>
                </c:pt>
                <c:pt idx="13669">
                  <c:v>33.753</c:v>
                </c:pt>
                <c:pt idx="13670">
                  <c:v>28.234000000000002</c:v>
                </c:pt>
                <c:pt idx="13671">
                  <c:v>32.524000000000001</c:v>
                </c:pt>
                <c:pt idx="13672">
                  <c:v>31.669</c:v>
                </c:pt>
                <c:pt idx="13673">
                  <c:v>31.611000000000001</c:v>
                </c:pt>
                <c:pt idx="13674">
                  <c:v>29.916</c:v>
                </c:pt>
                <c:pt idx="13675">
                  <c:v>28.69</c:v>
                </c:pt>
                <c:pt idx="13676">
                  <c:v>25.815999999999999</c:v>
                </c:pt>
                <c:pt idx="13677">
                  <c:v>36.520000000000003</c:v>
                </c:pt>
                <c:pt idx="13678">
                  <c:v>31.007000000000001</c:v>
                </c:pt>
                <c:pt idx="13679">
                  <c:v>31.459</c:v>
                </c:pt>
                <c:pt idx="13680">
                  <c:v>30.812999999999999</c:v>
                </c:pt>
                <c:pt idx="13681">
                  <c:v>24.724</c:v>
                </c:pt>
                <c:pt idx="13682">
                  <c:v>24.797000000000001</c:v>
                </c:pt>
                <c:pt idx="13683">
                  <c:v>28.834</c:v>
                </c:pt>
                <c:pt idx="13684">
                  <c:v>30.797000000000001</c:v>
                </c:pt>
                <c:pt idx="13685">
                  <c:v>25.364999999999998</c:v>
                </c:pt>
                <c:pt idx="13686">
                  <c:v>27.012</c:v>
                </c:pt>
                <c:pt idx="13687">
                  <c:v>34.152999999999999</c:v>
                </c:pt>
                <c:pt idx="13688">
                  <c:v>26.568999999999999</c:v>
                </c:pt>
                <c:pt idx="13689">
                  <c:v>24.954999999999998</c:v>
                </c:pt>
                <c:pt idx="13690">
                  <c:v>26.338000000000001</c:v>
                </c:pt>
                <c:pt idx="13691">
                  <c:v>35.183999999999997</c:v>
                </c:pt>
                <c:pt idx="13692">
                  <c:v>26.346</c:v>
                </c:pt>
                <c:pt idx="13693">
                  <c:v>26.31</c:v>
                </c:pt>
                <c:pt idx="13694">
                  <c:v>30.338999999999999</c:v>
                </c:pt>
                <c:pt idx="13695">
                  <c:v>32.39</c:v>
                </c:pt>
                <c:pt idx="13696">
                  <c:v>31.815999999999999</c:v>
                </c:pt>
                <c:pt idx="13697">
                  <c:v>33.430999999999997</c:v>
                </c:pt>
                <c:pt idx="13698">
                  <c:v>40.539000000000001</c:v>
                </c:pt>
                <c:pt idx="13699">
                  <c:v>24.422000000000001</c:v>
                </c:pt>
                <c:pt idx="13700">
                  <c:v>28.045000000000002</c:v>
                </c:pt>
                <c:pt idx="13701">
                  <c:v>38.204000000000001</c:v>
                </c:pt>
                <c:pt idx="13702">
                  <c:v>29.606000000000002</c:v>
                </c:pt>
                <c:pt idx="13703">
                  <c:v>27.02</c:v>
                </c:pt>
                <c:pt idx="13704">
                  <c:v>25.385000000000002</c:v>
                </c:pt>
                <c:pt idx="13705">
                  <c:v>32.776000000000003</c:v>
                </c:pt>
                <c:pt idx="13706">
                  <c:v>30.59</c:v>
                </c:pt>
                <c:pt idx="13707">
                  <c:v>31.951000000000001</c:v>
                </c:pt>
                <c:pt idx="13708">
                  <c:v>30.138999999999999</c:v>
                </c:pt>
                <c:pt idx="13709">
                  <c:v>28.728999999999999</c:v>
                </c:pt>
                <c:pt idx="13710">
                  <c:v>25.917999999999999</c:v>
                </c:pt>
                <c:pt idx="13711">
                  <c:v>25.478999999999999</c:v>
                </c:pt>
                <c:pt idx="13712">
                  <c:v>28.648</c:v>
                </c:pt>
                <c:pt idx="13713">
                  <c:v>26.577999999999999</c:v>
                </c:pt>
                <c:pt idx="13714">
                  <c:v>25.036000000000001</c:v>
                </c:pt>
                <c:pt idx="13715">
                  <c:v>24.847999999999999</c:v>
                </c:pt>
                <c:pt idx="13716">
                  <c:v>27.096</c:v>
                </c:pt>
                <c:pt idx="13717">
                  <c:v>32.665999999999997</c:v>
                </c:pt>
                <c:pt idx="13718">
                  <c:v>36.692</c:v>
                </c:pt>
                <c:pt idx="13719">
                  <c:v>35.323</c:v>
                </c:pt>
                <c:pt idx="13720">
                  <c:v>31.001000000000001</c:v>
                </c:pt>
                <c:pt idx="13721">
                  <c:v>34.868000000000002</c:v>
                </c:pt>
                <c:pt idx="13722">
                  <c:v>28.931000000000001</c:v>
                </c:pt>
                <c:pt idx="13723">
                  <c:v>29.175999999999998</c:v>
                </c:pt>
                <c:pt idx="13724">
                  <c:v>28.067</c:v>
                </c:pt>
                <c:pt idx="13725">
                  <c:v>28.56</c:v>
                </c:pt>
                <c:pt idx="13726">
                  <c:v>31.927</c:v>
                </c:pt>
                <c:pt idx="13727">
                  <c:v>35.229999999999997</c:v>
                </c:pt>
                <c:pt idx="13728">
                  <c:v>32.859000000000002</c:v>
                </c:pt>
                <c:pt idx="13729">
                  <c:v>34.478999999999999</c:v>
                </c:pt>
                <c:pt idx="13730">
                  <c:v>30.779</c:v>
                </c:pt>
                <c:pt idx="13731">
                  <c:v>24.902999999999999</c:v>
                </c:pt>
                <c:pt idx="13732">
                  <c:v>26.018999999999998</c:v>
                </c:pt>
                <c:pt idx="13733">
                  <c:v>25.143000000000001</c:v>
                </c:pt>
                <c:pt idx="13734">
                  <c:v>29.481000000000002</c:v>
                </c:pt>
                <c:pt idx="13735">
                  <c:v>31.504000000000001</c:v>
                </c:pt>
                <c:pt idx="13736">
                  <c:v>34.664999999999999</c:v>
                </c:pt>
                <c:pt idx="13737">
                  <c:v>28.376000000000001</c:v>
                </c:pt>
                <c:pt idx="13738">
                  <c:v>26.117000000000001</c:v>
                </c:pt>
                <c:pt idx="13739">
                  <c:v>29.984999999999999</c:v>
                </c:pt>
                <c:pt idx="13740">
                  <c:v>29.675000000000001</c:v>
                </c:pt>
                <c:pt idx="13741">
                  <c:v>23.545999999999999</c:v>
                </c:pt>
                <c:pt idx="13742">
                  <c:v>27.698</c:v>
                </c:pt>
                <c:pt idx="13743">
                  <c:v>28.033000000000001</c:v>
                </c:pt>
                <c:pt idx="13744">
                  <c:v>31.67</c:v>
                </c:pt>
                <c:pt idx="13745">
                  <c:v>39.729999999999997</c:v>
                </c:pt>
                <c:pt idx="13746">
                  <c:v>29.827999999999999</c:v>
                </c:pt>
                <c:pt idx="13747">
                  <c:v>34.25</c:v>
                </c:pt>
                <c:pt idx="13748">
                  <c:v>29.742999999999999</c:v>
                </c:pt>
                <c:pt idx="13749">
                  <c:v>30.888000000000002</c:v>
                </c:pt>
                <c:pt idx="13750">
                  <c:v>36.42</c:v>
                </c:pt>
                <c:pt idx="13751">
                  <c:v>27.391999999999999</c:v>
                </c:pt>
                <c:pt idx="13752">
                  <c:v>28.855</c:v>
                </c:pt>
                <c:pt idx="13753">
                  <c:v>27.527999999999999</c:v>
                </c:pt>
                <c:pt idx="13754">
                  <c:v>28.135000000000002</c:v>
                </c:pt>
                <c:pt idx="13755">
                  <c:v>26.045000000000002</c:v>
                </c:pt>
                <c:pt idx="13756">
                  <c:v>27.114000000000001</c:v>
                </c:pt>
                <c:pt idx="13757">
                  <c:v>30.050999999999998</c:v>
                </c:pt>
                <c:pt idx="13758">
                  <c:v>34.604999999999997</c:v>
                </c:pt>
                <c:pt idx="13759">
                  <c:v>27.576000000000001</c:v>
                </c:pt>
                <c:pt idx="13760">
                  <c:v>33.235999999999997</c:v>
                </c:pt>
                <c:pt idx="13761">
                  <c:v>30.73</c:v>
                </c:pt>
                <c:pt idx="13762">
                  <c:v>32.682000000000002</c:v>
                </c:pt>
                <c:pt idx="13763">
                  <c:v>30.760999999999999</c:v>
                </c:pt>
                <c:pt idx="13764">
                  <c:v>31.564</c:v>
                </c:pt>
                <c:pt idx="13765">
                  <c:v>34.723999999999997</c:v>
                </c:pt>
                <c:pt idx="13766">
                  <c:v>31.936</c:v>
                </c:pt>
                <c:pt idx="13767">
                  <c:v>33.04</c:v>
                </c:pt>
                <c:pt idx="13768">
                  <c:v>30.164000000000001</c:v>
                </c:pt>
                <c:pt idx="13769">
                  <c:v>30.736000000000001</c:v>
                </c:pt>
                <c:pt idx="13770">
                  <c:v>35.295999999999999</c:v>
                </c:pt>
                <c:pt idx="13771">
                  <c:v>32.692999999999998</c:v>
                </c:pt>
                <c:pt idx="13772">
                  <c:v>30.379000000000001</c:v>
                </c:pt>
                <c:pt idx="13773">
                  <c:v>31.805</c:v>
                </c:pt>
                <c:pt idx="13774">
                  <c:v>28.617000000000001</c:v>
                </c:pt>
                <c:pt idx="13775">
                  <c:v>30.655000000000001</c:v>
                </c:pt>
                <c:pt idx="13776">
                  <c:v>31.317</c:v>
                </c:pt>
                <c:pt idx="13777">
                  <c:v>29.651</c:v>
                </c:pt>
                <c:pt idx="13778">
                  <c:v>31.777000000000001</c:v>
                </c:pt>
                <c:pt idx="13779">
                  <c:v>31.315999999999999</c:v>
                </c:pt>
                <c:pt idx="13780">
                  <c:v>33.127000000000002</c:v>
                </c:pt>
                <c:pt idx="13781">
                  <c:v>36.109000000000002</c:v>
                </c:pt>
                <c:pt idx="13782">
                  <c:v>32.185000000000002</c:v>
                </c:pt>
                <c:pt idx="13783">
                  <c:v>31.353000000000002</c:v>
                </c:pt>
                <c:pt idx="13784">
                  <c:v>26.295999999999999</c:v>
                </c:pt>
                <c:pt idx="13785">
                  <c:v>22.523</c:v>
                </c:pt>
                <c:pt idx="13786">
                  <c:v>26.42</c:v>
                </c:pt>
                <c:pt idx="13787">
                  <c:v>31.66</c:v>
                </c:pt>
                <c:pt idx="13788">
                  <c:v>31.286999999999999</c:v>
                </c:pt>
                <c:pt idx="13789">
                  <c:v>40.299999999999997</c:v>
                </c:pt>
                <c:pt idx="13790">
                  <c:v>26.657</c:v>
                </c:pt>
                <c:pt idx="13791">
                  <c:v>27.282</c:v>
                </c:pt>
                <c:pt idx="13792">
                  <c:v>30.922000000000001</c:v>
                </c:pt>
                <c:pt idx="13793">
                  <c:v>27.581</c:v>
                </c:pt>
                <c:pt idx="13794">
                  <c:v>29.37</c:v>
                </c:pt>
                <c:pt idx="13795">
                  <c:v>31.707000000000001</c:v>
                </c:pt>
                <c:pt idx="13796">
                  <c:v>36.463999999999999</c:v>
                </c:pt>
                <c:pt idx="13797">
                  <c:v>28.917000000000002</c:v>
                </c:pt>
                <c:pt idx="13798">
                  <c:v>30.02</c:v>
                </c:pt>
                <c:pt idx="13799">
                  <c:v>37.396999999999998</c:v>
                </c:pt>
                <c:pt idx="13800">
                  <c:v>29.425000000000001</c:v>
                </c:pt>
                <c:pt idx="13801">
                  <c:v>28.300999999999998</c:v>
                </c:pt>
                <c:pt idx="13802">
                  <c:v>36.067999999999998</c:v>
                </c:pt>
                <c:pt idx="13803">
                  <c:v>34.156999999999996</c:v>
                </c:pt>
                <c:pt idx="13804">
                  <c:v>31.966999999999999</c:v>
                </c:pt>
                <c:pt idx="13805">
                  <c:v>26.358000000000001</c:v>
                </c:pt>
                <c:pt idx="13806">
                  <c:v>21.52</c:v>
                </c:pt>
                <c:pt idx="13807">
                  <c:v>23.748000000000001</c:v>
                </c:pt>
                <c:pt idx="13808">
                  <c:v>30.574000000000002</c:v>
                </c:pt>
                <c:pt idx="13809">
                  <c:v>28.117000000000001</c:v>
                </c:pt>
                <c:pt idx="13810">
                  <c:v>29.006</c:v>
                </c:pt>
                <c:pt idx="13811">
                  <c:v>26.478000000000002</c:v>
                </c:pt>
                <c:pt idx="13812">
                  <c:v>26.527000000000001</c:v>
                </c:pt>
                <c:pt idx="13813">
                  <c:v>25.068000000000001</c:v>
                </c:pt>
                <c:pt idx="13814">
                  <c:v>24.634</c:v>
                </c:pt>
                <c:pt idx="13815">
                  <c:v>30.108000000000001</c:v>
                </c:pt>
                <c:pt idx="13816">
                  <c:v>35.744</c:v>
                </c:pt>
                <c:pt idx="13817">
                  <c:v>28.222999999999999</c:v>
                </c:pt>
                <c:pt idx="13818">
                  <c:v>29.640999999999998</c:v>
                </c:pt>
                <c:pt idx="13819">
                  <c:v>34.225999999999999</c:v>
                </c:pt>
                <c:pt idx="13820">
                  <c:v>32.207000000000001</c:v>
                </c:pt>
                <c:pt idx="13821">
                  <c:v>26.443000000000001</c:v>
                </c:pt>
                <c:pt idx="13822">
                  <c:v>29.077000000000002</c:v>
                </c:pt>
                <c:pt idx="13823">
                  <c:v>26.594000000000001</c:v>
                </c:pt>
                <c:pt idx="13824">
                  <c:v>27.692</c:v>
                </c:pt>
                <c:pt idx="13825">
                  <c:v>36.445999999999998</c:v>
                </c:pt>
                <c:pt idx="13826">
                  <c:v>22.721</c:v>
                </c:pt>
                <c:pt idx="13827">
                  <c:v>27.943000000000001</c:v>
                </c:pt>
                <c:pt idx="13828">
                  <c:v>27.478999999999999</c:v>
                </c:pt>
                <c:pt idx="13829">
                  <c:v>28.849</c:v>
                </c:pt>
                <c:pt idx="13830">
                  <c:v>31.533999999999999</c:v>
                </c:pt>
                <c:pt idx="13831">
                  <c:v>32.822000000000003</c:v>
                </c:pt>
                <c:pt idx="13832">
                  <c:v>23.858000000000001</c:v>
                </c:pt>
                <c:pt idx="13833">
                  <c:v>28.850999999999999</c:v>
                </c:pt>
                <c:pt idx="13834">
                  <c:v>28.925999999999998</c:v>
                </c:pt>
                <c:pt idx="13835">
                  <c:v>24.712</c:v>
                </c:pt>
                <c:pt idx="13836">
                  <c:v>22.143999999999998</c:v>
                </c:pt>
                <c:pt idx="13837">
                  <c:v>33.06</c:v>
                </c:pt>
                <c:pt idx="13838">
                  <c:v>32.997</c:v>
                </c:pt>
                <c:pt idx="13839">
                  <c:v>30.356999999999999</c:v>
                </c:pt>
                <c:pt idx="13840">
                  <c:v>38.844999999999999</c:v>
                </c:pt>
                <c:pt idx="13841">
                  <c:v>32.476999999999997</c:v>
                </c:pt>
                <c:pt idx="13842">
                  <c:v>31.042000000000002</c:v>
                </c:pt>
                <c:pt idx="13843">
                  <c:v>34.249000000000002</c:v>
                </c:pt>
                <c:pt idx="13844">
                  <c:v>25.382999999999999</c:v>
                </c:pt>
                <c:pt idx="13845">
                  <c:v>29.452000000000002</c:v>
                </c:pt>
                <c:pt idx="13846">
                  <c:v>25.097000000000001</c:v>
                </c:pt>
                <c:pt idx="13847">
                  <c:v>22.193999999999999</c:v>
                </c:pt>
                <c:pt idx="13848">
                  <c:v>25.888000000000002</c:v>
                </c:pt>
                <c:pt idx="13849">
                  <c:v>29.841999999999999</c:v>
                </c:pt>
                <c:pt idx="13850">
                  <c:v>30.904</c:v>
                </c:pt>
                <c:pt idx="13851">
                  <c:v>27.689</c:v>
                </c:pt>
                <c:pt idx="13852">
                  <c:v>28.652000000000001</c:v>
                </c:pt>
                <c:pt idx="13853">
                  <c:v>34.581000000000003</c:v>
                </c:pt>
                <c:pt idx="13854">
                  <c:v>30.997</c:v>
                </c:pt>
                <c:pt idx="13855">
                  <c:v>25.071000000000002</c:v>
                </c:pt>
                <c:pt idx="13856">
                  <c:v>27.553999999999998</c:v>
                </c:pt>
                <c:pt idx="13857">
                  <c:v>27.385000000000002</c:v>
                </c:pt>
                <c:pt idx="13858">
                  <c:v>31.638000000000002</c:v>
                </c:pt>
                <c:pt idx="13859">
                  <c:v>26.295000000000002</c:v>
                </c:pt>
                <c:pt idx="13860">
                  <c:v>31.347000000000001</c:v>
                </c:pt>
                <c:pt idx="13861">
                  <c:v>34.540999999999997</c:v>
                </c:pt>
                <c:pt idx="13862">
                  <c:v>26.145</c:v>
                </c:pt>
                <c:pt idx="13863">
                  <c:v>33.82</c:v>
                </c:pt>
                <c:pt idx="13864">
                  <c:v>33.267000000000003</c:v>
                </c:pt>
                <c:pt idx="13865">
                  <c:v>24.504999999999999</c:v>
                </c:pt>
                <c:pt idx="13866">
                  <c:v>26.786000000000001</c:v>
                </c:pt>
                <c:pt idx="13867">
                  <c:v>33.378999999999998</c:v>
                </c:pt>
                <c:pt idx="13868">
                  <c:v>28.29</c:v>
                </c:pt>
                <c:pt idx="13869">
                  <c:v>29.062999999999999</c:v>
                </c:pt>
                <c:pt idx="13870">
                  <c:v>28.965</c:v>
                </c:pt>
                <c:pt idx="13871">
                  <c:v>31.218</c:v>
                </c:pt>
                <c:pt idx="13872">
                  <c:v>37.771999999999998</c:v>
                </c:pt>
                <c:pt idx="13873">
                  <c:v>29.99</c:v>
                </c:pt>
                <c:pt idx="13874">
                  <c:v>31.19</c:v>
                </c:pt>
                <c:pt idx="13875">
                  <c:v>27.727</c:v>
                </c:pt>
                <c:pt idx="13876">
                  <c:v>30.401</c:v>
                </c:pt>
                <c:pt idx="13877">
                  <c:v>33.558999999999997</c:v>
                </c:pt>
                <c:pt idx="13878">
                  <c:v>34.097999999999999</c:v>
                </c:pt>
                <c:pt idx="13879">
                  <c:v>32.950000000000003</c:v>
                </c:pt>
                <c:pt idx="13880">
                  <c:v>31.059000000000001</c:v>
                </c:pt>
                <c:pt idx="13881">
                  <c:v>24.48</c:v>
                </c:pt>
                <c:pt idx="13882">
                  <c:v>30.335999999999999</c:v>
                </c:pt>
                <c:pt idx="13883">
                  <c:v>29.574999999999999</c:v>
                </c:pt>
                <c:pt idx="13884">
                  <c:v>27.277000000000001</c:v>
                </c:pt>
                <c:pt idx="13885">
                  <c:v>34.371000000000002</c:v>
                </c:pt>
                <c:pt idx="13886">
                  <c:v>28.146000000000001</c:v>
                </c:pt>
                <c:pt idx="13887">
                  <c:v>29.27</c:v>
                </c:pt>
                <c:pt idx="13888">
                  <c:v>41.095999999999997</c:v>
                </c:pt>
                <c:pt idx="13889">
                  <c:v>30.666</c:v>
                </c:pt>
                <c:pt idx="13890">
                  <c:v>31.004000000000001</c:v>
                </c:pt>
                <c:pt idx="13891">
                  <c:v>32.814999999999998</c:v>
                </c:pt>
                <c:pt idx="13892">
                  <c:v>24.948</c:v>
                </c:pt>
                <c:pt idx="13893">
                  <c:v>28.05</c:v>
                </c:pt>
                <c:pt idx="13894">
                  <c:v>30.981999999999999</c:v>
                </c:pt>
                <c:pt idx="13895">
                  <c:v>26.597999999999999</c:v>
                </c:pt>
                <c:pt idx="13896">
                  <c:v>23.771999999999998</c:v>
                </c:pt>
                <c:pt idx="13897">
                  <c:v>28.184999999999999</c:v>
                </c:pt>
                <c:pt idx="13898">
                  <c:v>25.276</c:v>
                </c:pt>
                <c:pt idx="13899">
                  <c:v>27.041</c:v>
                </c:pt>
                <c:pt idx="13900">
                  <c:v>37.012</c:v>
                </c:pt>
                <c:pt idx="13901">
                  <c:v>23.140999999999998</c:v>
                </c:pt>
                <c:pt idx="13902">
                  <c:v>33.270000000000003</c:v>
                </c:pt>
                <c:pt idx="13903">
                  <c:v>25.245000000000001</c:v>
                </c:pt>
                <c:pt idx="13904">
                  <c:v>26.706</c:v>
                </c:pt>
                <c:pt idx="13905">
                  <c:v>30.655999999999999</c:v>
                </c:pt>
                <c:pt idx="13906">
                  <c:v>28.417999999999999</c:v>
                </c:pt>
                <c:pt idx="13907">
                  <c:v>26.259</c:v>
                </c:pt>
                <c:pt idx="13908">
                  <c:v>33.536999999999999</c:v>
                </c:pt>
                <c:pt idx="13909">
                  <c:v>37.204000000000001</c:v>
                </c:pt>
                <c:pt idx="13910">
                  <c:v>25.344999999999999</c:v>
                </c:pt>
                <c:pt idx="13911">
                  <c:v>27.867999999999999</c:v>
                </c:pt>
                <c:pt idx="13912">
                  <c:v>31.952999999999999</c:v>
                </c:pt>
                <c:pt idx="13913">
                  <c:v>24.114000000000001</c:v>
                </c:pt>
                <c:pt idx="13914">
                  <c:v>30.111999999999998</c:v>
                </c:pt>
                <c:pt idx="13915">
                  <c:v>36.274000000000001</c:v>
                </c:pt>
                <c:pt idx="13916">
                  <c:v>26.847000000000001</c:v>
                </c:pt>
                <c:pt idx="13917">
                  <c:v>25.489000000000001</c:v>
                </c:pt>
                <c:pt idx="13918">
                  <c:v>28.364000000000001</c:v>
                </c:pt>
                <c:pt idx="13919">
                  <c:v>28.843</c:v>
                </c:pt>
                <c:pt idx="13920">
                  <c:v>31.925000000000001</c:v>
                </c:pt>
                <c:pt idx="13921">
                  <c:v>32.14</c:v>
                </c:pt>
                <c:pt idx="13922">
                  <c:v>35.006999999999998</c:v>
                </c:pt>
                <c:pt idx="13923">
                  <c:v>18.562000000000001</c:v>
                </c:pt>
                <c:pt idx="13924">
                  <c:v>31.93</c:v>
                </c:pt>
                <c:pt idx="13925">
                  <c:v>34.905999999999999</c:v>
                </c:pt>
                <c:pt idx="13926">
                  <c:v>24.212</c:v>
                </c:pt>
                <c:pt idx="13927">
                  <c:v>30.946000000000002</c:v>
                </c:pt>
                <c:pt idx="13928">
                  <c:v>30.4</c:v>
                </c:pt>
                <c:pt idx="13929">
                  <c:v>26.661000000000001</c:v>
                </c:pt>
                <c:pt idx="13930">
                  <c:v>35.012999999999998</c:v>
                </c:pt>
                <c:pt idx="13931">
                  <c:v>31.186</c:v>
                </c:pt>
                <c:pt idx="13932">
                  <c:v>30.065999999999999</c:v>
                </c:pt>
                <c:pt idx="13933">
                  <c:v>30.286999999999999</c:v>
                </c:pt>
                <c:pt idx="13934">
                  <c:v>38.020000000000003</c:v>
                </c:pt>
                <c:pt idx="13935">
                  <c:v>27.227</c:v>
                </c:pt>
                <c:pt idx="13936">
                  <c:v>32.164999999999999</c:v>
                </c:pt>
                <c:pt idx="13937">
                  <c:v>25.7</c:v>
                </c:pt>
                <c:pt idx="13938">
                  <c:v>25.085999999999999</c:v>
                </c:pt>
                <c:pt idx="13939">
                  <c:v>32.130000000000003</c:v>
                </c:pt>
                <c:pt idx="13940">
                  <c:v>30.416</c:v>
                </c:pt>
                <c:pt idx="13941">
                  <c:v>28.337</c:v>
                </c:pt>
                <c:pt idx="13942">
                  <c:v>33.966000000000001</c:v>
                </c:pt>
                <c:pt idx="13943">
                  <c:v>30.027000000000001</c:v>
                </c:pt>
                <c:pt idx="13944">
                  <c:v>29.977</c:v>
                </c:pt>
                <c:pt idx="13945">
                  <c:v>33.14</c:v>
                </c:pt>
                <c:pt idx="13946">
                  <c:v>29.303000000000001</c:v>
                </c:pt>
                <c:pt idx="13947">
                  <c:v>23.527999999999999</c:v>
                </c:pt>
                <c:pt idx="13948">
                  <c:v>28.356999999999999</c:v>
                </c:pt>
                <c:pt idx="13949">
                  <c:v>31.218</c:v>
                </c:pt>
                <c:pt idx="13950">
                  <c:v>27.398</c:v>
                </c:pt>
                <c:pt idx="13951">
                  <c:v>40.616</c:v>
                </c:pt>
                <c:pt idx="13952">
                  <c:v>24.977</c:v>
                </c:pt>
                <c:pt idx="13953">
                  <c:v>32.042000000000002</c:v>
                </c:pt>
                <c:pt idx="13954">
                  <c:v>35.689</c:v>
                </c:pt>
                <c:pt idx="13955">
                  <c:v>30.983000000000001</c:v>
                </c:pt>
                <c:pt idx="13956">
                  <c:v>31.2</c:v>
                </c:pt>
                <c:pt idx="13957">
                  <c:v>32.29</c:v>
                </c:pt>
                <c:pt idx="13958">
                  <c:v>35.274000000000001</c:v>
                </c:pt>
                <c:pt idx="13959">
                  <c:v>37.497</c:v>
                </c:pt>
                <c:pt idx="13960">
                  <c:v>34.603999999999999</c:v>
                </c:pt>
                <c:pt idx="13961">
                  <c:v>33.118000000000002</c:v>
                </c:pt>
                <c:pt idx="13962">
                  <c:v>32.113</c:v>
                </c:pt>
                <c:pt idx="13963">
                  <c:v>30.928000000000001</c:v>
                </c:pt>
                <c:pt idx="13964">
                  <c:v>24.295999999999999</c:v>
                </c:pt>
                <c:pt idx="13965">
                  <c:v>31.527000000000001</c:v>
                </c:pt>
                <c:pt idx="13966">
                  <c:v>37.878</c:v>
                </c:pt>
                <c:pt idx="13967">
                  <c:v>29.727</c:v>
                </c:pt>
                <c:pt idx="13968">
                  <c:v>28.109000000000002</c:v>
                </c:pt>
                <c:pt idx="13969">
                  <c:v>32.947000000000003</c:v>
                </c:pt>
                <c:pt idx="13970">
                  <c:v>26.372</c:v>
                </c:pt>
                <c:pt idx="13971">
                  <c:v>27.388000000000002</c:v>
                </c:pt>
                <c:pt idx="13972">
                  <c:v>26.681000000000001</c:v>
                </c:pt>
                <c:pt idx="13973">
                  <c:v>24.346</c:v>
                </c:pt>
                <c:pt idx="13974">
                  <c:v>23.477</c:v>
                </c:pt>
                <c:pt idx="13975">
                  <c:v>39.057000000000002</c:v>
                </c:pt>
                <c:pt idx="13976">
                  <c:v>29.998000000000001</c:v>
                </c:pt>
                <c:pt idx="13977">
                  <c:v>36.280999999999999</c:v>
                </c:pt>
                <c:pt idx="13978">
                  <c:v>31.745999999999999</c:v>
                </c:pt>
                <c:pt idx="13979">
                  <c:v>32.33</c:v>
                </c:pt>
                <c:pt idx="13980">
                  <c:v>30.271000000000001</c:v>
                </c:pt>
                <c:pt idx="13981">
                  <c:v>24.100999999999999</c:v>
                </c:pt>
                <c:pt idx="13982">
                  <c:v>27.5</c:v>
                </c:pt>
                <c:pt idx="13983">
                  <c:v>26.977</c:v>
                </c:pt>
                <c:pt idx="13984">
                  <c:v>27.050999999999998</c:v>
                </c:pt>
                <c:pt idx="13985">
                  <c:v>27.390999999999998</c:v>
                </c:pt>
                <c:pt idx="13986">
                  <c:v>27.997</c:v>
                </c:pt>
                <c:pt idx="13987">
                  <c:v>30.423999999999999</c:v>
                </c:pt>
                <c:pt idx="13988">
                  <c:v>32.917999999999999</c:v>
                </c:pt>
                <c:pt idx="13989">
                  <c:v>27.334</c:v>
                </c:pt>
                <c:pt idx="13990">
                  <c:v>32.210999999999999</c:v>
                </c:pt>
                <c:pt idx="13991">
                  <c:v>24.782</c:v>
                </c:pt>
                <c:pt idx="13992">
                  <c:v>22.225000000000001</c:v>
                </c:pt>
                <c:pt idx="13993">
                  <c:v>24.652000000000001</c:v>
                </c:pt>
                <c:pt idx="13994">
                  <c:v>26.378</c:v>
                </c:pt>
                <c:pt idx="13995">
                  <c:v>28.815999999999999</c:v>
                </c:pt>
                <c:pt idx="13996">
                  <c:v>37.457999999999998</c:v>
                </c:pt>
                <c:pt idx="13997">
                  <c:v>23.381</c:v>
                </c:pt>
                <c:pt idx="13998">
                  <c:v>31.841000000000001</c:v>
                </c:pt>
                <c:pt idx="13999">
                  <c:v>26.6</c:v>
                </c:pt>
                <c:pt idx="14000">
                  <c:v>29.584</c:v>
                </c:pt>
                <c:pt idx="14001">
                  <c:v>26.297999999999998</c:v>
                </c:pt>
                <c:pt idx="14002">
                  <c:v>30.783999999999999</c:v>
                </c:pt>
                <c:pt idx="14003">
                  <c:v>30.547000000000001</c:v>
                </c:pt>
                <c:pt idx="14004">
                  <c:v>30.143999999999998</c:v>
                </c:pt>
                <c:pt idx="14005">
                  <c:v>31.518000000000001</c:v>
                </c:pt>
                <c:pt idx="14006">
                  <c:v>35.912999999999997</c:v>
                </c:pt>
                <c:pt idx="14007">
                  <c:v>26.195</c:v>
                </c:pt>
                <c:pt idx="14008">
                  <c:v>28.795000000000002</c:v>
                </c:pt>
                <c:pt idx="14009">
                  <c:v>30.766999999999999</c:v>
                </c:pt>
                <c:pt idx="14010">
                  <c:v>31.617999999999999</c:v>
                </c:pt>
                <c:pt idx="14011">
                  <c:v>23.914000000000001</c:v>
                </c:pt>
                <c:pt idx="14012">
                  <c:v>34.582000000000001</c:v>
                </c:pt>
                <c:pt idx="14013">
                  <c:v>29.701000000000001</c:v>
                </c:pt>
                <c:pt idx="14014">
                  <c:v>31.396999999999998</c:v>
                </c:pt>
                <c:pt idx="14015">
                  <c:v>26.533000000000001</c:v>
                </c:pt>
                <c:pt idx="14016">
                  <c:v>31.943999999999999</c:v>
                </c:pt>
                <c:pt idx="14017">
                  <c:v>29.173999999999999</c:v>
                </c:pt>
                <c:pt idx="14018">
                  <c:v>26.43</c:v>
                </c:pt>
                <c:pt idx="14019">
                  <c:v>28.556999999999999</c:v>
                </c:pt>
                <c:pt idx="14020">
                  <c:v>29.704999999999998</c:v>
                </c:pt>
                <c:pt idx="14021">
                  <c:v>26.215</c:v>
                </c:pt>
                <c:pt idx="14022">
                  <c:v>25.088000000000001</c:v>
                </c:pt>
                <c:pt idx="14023">
                  <c:v>34.049999999999997</c:v>
                </c:pt>
                <c:pt idx="14024">
                  <c:v>30.253</c:v>
                </c:pt>
                <c:pt idx="14025">
                  <c:v>28.981000000000002</c:v>
                </c:pt>
                <c:pt idx="14026">
                  <c:v>28.751000000000001</c:v>
                </c:pt>
                <c:pt idx="14027">
                  <c:v>30.079000000000001</c:v>
                </c:pt>
                <c:pt idx="14028">
                  <c:v>30.986999999999998</c:v>
                </c:pt>
                <c:pt idx="14029">
                  <c:v>27.747</c:v>
                </c:pt>
                <c:pt idx="14030">
                  <c:v>23.945</c:v>
                </c:pt>
                <c:pt idx="14031">
                  <c:v>32.292999999999999</c:v>
                </c:pt>
                <c:pt idx="14032">
                  <c:v>33.581000000000003</c:v>
                </c:pt>
                <c:pt idx="14033">
                  <c:v>30.042999999999999</c:v>
                </c:pt>
                <c:pt idx="14034">
                  <c:v>27.166</c:v>
                </c:pt>
                <c:pt idx="14035">
                  <c:v>32.436</c:v>
                </c:pt>
                <c:pt idx="14036">
                  <c:v>30.934000000000001</c:v>
                </c:pt>
                <c:pt idx="14037">
                  <c:v>30.172999999999998</c:v>
                </c:pt>
                <c:pt idx="14038">
                  <c:v>26.19</c:v>
                </c:pt>
                <c:pt idx="14039">
                  <c:v>28.56</c:v>
                </c:pt>
                <c:pt idx="14040">
                  <c:v>25.713000000000001</c:v>
                </c:pt>
                <c:pt idx="14041">
                  <c:v>30.797000000000001</c:v>
                </c:pt>
                <c:pt idx="14042">
                  <c:v>33.587000000000003</c:v>
                </c:pt>
                <c:pt idx="14043">
                  <c:v>29.771000000000001</c:v>
                </c:pt>
                <c:pt idx="14044">
                  <c:v>32.752000000000002</c:v>
                </c:pt>
                <c:pt idx="14045">
                  <c:v>26.414999999999999</c:v>
                </c:pt>
                <c:pt idx="14046">
                  <c:v>39.012999999999998</c:v>
                </c:pt>
                <c:pt idx="14047">
                  <c:v>38.24</c:v>
                </c:pt>
                <c:pt idx="14048">
                  <c:v>33.154000000000003</c:v>
                </c:pt>
                <c:pt idx="14049">
                  <c:v>34.729999999999997</c:v>
                </c:pt>
                <c:pt idx="14050">
                  <c:v>33.345999999999997</c:v>
                </c:pt>
                <c:pt idx="14051">
                  <c:v>33.159999999999997</c:v>
                </c:pt>
                <c:pt idx="14052">
                  <c:v>24.744</c:v>
                </c:pt>
                <c:pt idx="14053">
                  <c:v>30.337</c:v>
                </c:pt>
                <c:pt idx="14054">
                  <c:v>28.832000000000001</c:v>
                </c:pt>
                <c:pt idx="14055">
                  <c:v>24.245000000000001</c:v>
                </c:pt>
                <c:pt idx="14056">
                  <c:v>33.814999999999998</c:v>
                </c:pt>
                <c:pt idx="14057">
                  <c:v>30.456</c:v>
                </c:pt>
                <c:pt idx="14058">
                  <c:v>29.068000000000001</c:v>
                </c:pt>
                <c:pt idx="14059">
                  <c:v>33.356999999999999</c:v>
                </c:pt>
                <c:pt idx="14060">
                  <c:v>26.456</c:v>
                </c:pt>
                <c:pt idx="14061">
                  <c:v>31.776</c:v>
                </c:pt>
                <c:pt idx="14062">
                  <c:v>25.324000000000002</c:v>
                </c:pt>
                <c:pt idx="14063">
                  <c:v>30.571000000000002</c:v>
                </c:pt>
                <c:pt idx="14064">
                  <c:v>24.571000000000002</c:v>
                </c:pt>
                <c:pt idx="14065">
                  <c:v>29.356999999999999</c:v>
                </c:pt>
                <c:pt idx="14066">
                  <c:v>24.067</c:v>
                </c:pt>
                <c:pt idx="14067">
                  <c:v>35.67</c:v>
                </c:pt>
                <c:pt idx="14068">
                  <c:v>36.134</c:v>
                </c:pt>
                <c:pt idx="14069">
                  <c:v>30.213000000000001</c:v>
                </c:pt>
                <c:pt idx="14070">
                  <c:v>29.36</c:v>
                </c:pt>
                <c:pt idx="14071">
                  <c:v>23.079000000000001</c:v>
                </c:pt>
                <c:pt idx="14072">
                  <c:v>25.757000000000001</c:v>
                </c:pt>
                <c:pt idx="14073">
                  <c:v>28.097000000000001</c:v>
                </c:pt>
                <c:pt idx="14074">
                  <c:v>34.255000000000003</c:v>
                </c:pt>
                <c:pt idx="14075">
                  <c:v>21.917000000000002</c:v>
                </c:pt>
                <c:pt idx="14076">
                  <c:v>38.686</c:v>
                </c:pt>
                <c:pt idx="14077">
                  <c:v>30.045000000000002</c:v>
                </c:pt>
                <c:pt idx="14078">
                  <c:v>33.664999999999999</c:v>
                </c:pt>
                <c:pt idx="14079">
                  <c:v>36.744</c:v>
                </c:pt>
                <c:pt idx="14080">
                  <c:v>35.329000000000001</c:v>
                </c:pt>
                <c:pt idx="14081">
                  <c:v>33.988999999999997</c:v>
                </c:pt>
                <c:pt idx="14082">
                  <c:v>34.216999999999999</c:v>
                </c:pt>
                <c:pt idx="14083">
                  <c:v>22.541</c:v>
                </c:pt>
                <c:pt idx="14084">
                  <c:v>26.814</c:v>
                </c:pt>
                <c:pt idx="14085">
                  <c:v>26.495999999999999</c:v>
                </c:pt>
                <c:pt idx="14086">
                  <c:v>28.538</c:v>
                </c:pt>
                <c:pt idx="14087">
                  <c:v>27.425000000000001</c:v>
                </c:pt>
                <c:pt idx="14088">
                  <c:v>34.723999999999997</c:v>
                </c:pt>
                <c:pt idx="14089">
                  <c:v>33.472999999999999</c:v>
                </c:pt>
                <c:pt idx="14090">
                  <c:v>33.642000000000003</c:v>
                </c:pt>
                <c:pt idx="14091">
                  <c:v>30.484999999999999</c:v>
                </c:pt>
                <c:pt idx="14092">
                  <c:v>33.215000000000003</c:v>
                </c:pt>
                <c:pt idx="14093">
                  <c:v>26.876000000000001</c:v>
                </c:pt>
                <c:pt idx="14094">
                  <c:v>36.463000000000001</c:v>
                </c:pt>
                <c:pt idx="14095">
                  <c:v>32.603999999999999</c:v>
                </c:pt>
                <c:pt idx="14096">
                  <c:v>31.279</c:v>
                </c:pt>
                <c:pt idx="14097">
                  <c:v>32.298999999999999</c:v>
                </c:pt>
                <c:pt idx="14098">
                  <c:v>24.64</c:v>
                </c:pt>
                <c:pt idx="14099">
                  <c:v>30.826000000000001</c:v>
                </c:pt>
                <c:pt idx="14100">
                  <c:v>25.053999999999998</c:v>
                </c:pt>
                <c:pt idx="14101">
                  <c:v>34.656999999999996</c:v>
                </c:pt>
                <c:pt idx="14102">
                  <c:v>32.485999999999997</c:v>
                </c:pt>
                <c:pt idx="14103">
                  <c:v>28.050999999999998</c:v>
                </c:pt>
                <c:pt idx="14104">
                  <c:v>24.652000000000001</c:v>
                </c:pt>
                <c:pt idx="14105">
                  <c:v>33.121000000000002</c:v>
                </c:pt>
                <c:pt idx="14106">
                  <c:v>31.72</c:v>
                </c:pt>
                <c:pt idx="14107">
                  <c:v>26.042999999999999</c:v>
                </c:pt>
                <c:pt idx="14108">
                  <c:v>28.03</c:v>
                </c:pt>
                <c:pt idx="14109">
                  <c:v>27.513999999999999</c:v>
                </c:pt>
                <c:pt idx="14110">
                  <c:v>28.21</c:v>
                </c:pt>
                <c:pt idx="14111">
                  <c:v>29.132999999999999</c:v>
                </c:pt>
                <c:pt idx="14112">
                  <c:v>30.786000000000001</c:v>
                </c:pt>
                <c:pt idx="14113">
                  <c:v>26.556000000000001</c:v>
                </c:pt>
                <c:pt idx="14114">
                  <c:v>27.355</c:v>
                </c:pt>
                <c:pt idx="14115">
                  <c:v>21.475999999999999</c:v>
                </c:pt>
                <c:pt idx="14116">
                  <c:v>34.551000000000002</c:v>
                </c:pt>
                <c:pt idx="14117">
                  <c:v>29.911000000000001</c:v>
                </c:pt>
                <c:pt idx="14118">
                  <c:v>32.040999999999997</c:v>
                </c:pt>
                <c:pt idx="14119">
                  <c:v>25.352</c:v>
                </c:pt>
                <c:pt idx="14120">
                  <c:v>33.302999999999997</c:v>
                </c:pt>
                <c:pt idx="14121">
                  <c:v>28.298999999999999</c:v>
                </c:pt>
                <c:pt idx="14122">
                  <c:v>29.896000000000001</c:v>
                </c:pt>
                <c:pt idx="14123">
                  <c:v>25.385000000000002</c:v>
                </c:pt>
                <c:pt idx="14124">
                  <c:v>29.629000000000001</c:v>
                </c:pt>
                <c:pt idx="14125">
                  <c:v>28.161999999999999</c:v>
                </c:pt>
                <c:pt idx="14126">
                  <c:v>29.32</c:v>
                </c:pt>
                <c:pt idx="14127">
                  <c:v>29.603000000000002</c:v>
                </c:pt>
                <c:pt idx="14128">
                  <c:v>28.091000000000001</c:v>
                </c:pt>
                <c:pt idx="14129">
                  <c:v>25.937999999999999</c:v>
                </c:pt>
                <c:pt idx="14130">
                  <c:v>26.43</c:v>
                </c:pt>
                <c:pt idx="14131">
                  <c:v>29.021000000000001</c:v>
                </c:pt>
                <c:pt idx="14132">
                  <c:v>25.562000000000001</c:v>
                </c:pt>
                <c:pt idx="14133">
                  <c:v>36.451000000000001</c:v>
                </c:pt>
                <c:pt idx="14134">
                  <c:v>18.420999999999999</c:v>
                </c:pt>
                <c:pt idx="14135">
                  <c:v>27.702000000000002</c:v>
                </c:pt>
                <c:pt idx="14136">
                  <c:v>37.673999999999999</c:v>
                </c:pt>
                <c:pt idx="14137">
                  <c:v>32.21</c:v>
                </c:pt>
                <c:pt idx="14138">
                  <c:v>21.78</c:v>
                </c:pt>
                <c:pt idx="14139">
                  <c:v>23.581</c:v>
                </c:pt>
                <c:pt idx="14140">
                  <c:v>27.402999999999999</c:v>
                </c:pt>
                <c:pt idx="14141">
                  <c:v>36.409999999999997</c:v>
                </c:pt>
                <c:pt idx="14142">
                  <c:v>24.17</c:v>
                </c:pt>
                <c:pt idx="14143">
                  <c:v>30.138000000000002</c:v>
                </c:pt>
                <c:pt idx="14144">
                  <c:v>33.091000000000001</c:v>
                </c:pt>
                <c:pt idx="14145">
                  <c:v>29.175000000000001</c:v>
                </c:pt>
                <c:pt idx="14146">
                  <c:v>26.597000000000001</c:v>
                </c:pt>
                <c:pt idx="14147">
                  <c:v>33.744999999999997</c:v>
                </c:pt>
                <c:pt idx="14148">
                  <c:v>28.605</c:v>
                </c:pt>
                <c:pt idx="14149">
                  <c:v>28.818999999999999</c:v>
                </c:pt>
                <c:pt idx="14150">
                  <c:v>30.01</c:v>
                </c:pt>
                <c:pt idx="14151">
                  <c:v>32.128999999999998</c:v>
                </c:pt>
                <c:pt idx="14152">
                  <c:v>28.460999999999999</c:v>
                </c:pt>
                <c:pt idx="14153">
                  <c:v>28.872</c:v>
                </c:pt>
                <c:pt idx="14154">
                  <c:v>32.503999999999998</c:v>
                </c:pt>
                <c:pt idx="14155">
                  <c:v>30.984999999999999</c:v>
                </c:pt>
                <c:pt idx="14156">
                  <c:v>25.951000000000001</c:v>
                </c:pt>
                <c:pt idx="14157">
                  <c:v>32.457000000000001</c:v>
                </c:pt>
                <c:pt idx="14158">
                  <c:v>30.640999999999998</c:v>
                </c:pt>
                <c:pt idx="14159">
                  <c:v>32.448999999999998</c:v>
                </c:pt>
                <c:pt idx="14160">
                  <c:v>38.176000000000002</c:v>
                </c:pt>
                <c:pt idx="14161">
                  <c:v>28.55</c:v>
                </c:pt>
                <c:pt idx="14162">
                  <c:v>34.405000000000001</c:v>
                </c:pt>
                <c:pt idx="14163">
                  <c:v>25.39</c:v>
                </c:pt>
                <c:pt idx="14164">
                  <c:v>30.28</c:v>
                </c:pt>
                <c:pt idx="14165">
                  <c:v>31.126999999999999</c:v>
                </c:pt>
                <c:pt idx="14166">
                  <c:v>27.282</c:v>
                </c:pt>
                <c:pt idx="14167">
                  <c:v>24.259</c:v>
                </c:pt>
                <c:pt idx="14168">
                  <c:v>25.881</c:v>
                </c:pt>
                <c:pt idx="14169">
                  <c:v>35.463000000000001</c:v>
                </c:pt>
                <c:pt idx="14170">
                  <c:v>30.925000000000001</c:v>
                </c:pt>
                <c:pt idx="14171">
                  <c:v>22.565000000000001</c:v>
                </c:pt>
                <c:pt idx="14172">
                  <c:v>29.59</c:v>
                </c:pt>
                <c:pt idx="14173">
                  <c:v>33.703000000000003</c:v>
                </c:pt>
                <c:pt idx="14174">
                  <c:v>22.934999999999999</c:v>
                </c:pt>
                <c:pt idx="14175">
                  <c:v>27.966000000000001</c:v>
                </c:pt>
                <c:pt idx="14176">
                  <c:v>29.872</c:v>
                </c:pt>
                <c:pt idx="14177">
                  <c:v>26.361999999999998</c:v>
                </c:pt>
                <c:pt idx="14178">
                  <c:v>33.493000000000002</c:v>
                </c:pt>
                <c:pt idx="14179">
                  <c:v>31.035</c:v>
                </c:pt>
                <c:pt idx="14180">
                  <c:v>25.927</c:v>
                </c:pt>
                <c:pt idx="14181">
                  <c:v>35.606000000000002</c:v>
                </c:pt>
                <c:pt idx="14182">
                  <c:v>31.102</c:v>
                </c:pt>
                <c:pt idx="14183">
                  <c:v>27.408000000000001</c:v>
                </c:pt>
                <c:pt idx="14184">
                  <c:v>23.265999999999998</c:v>
                </c:pt>
                <c:pt idx="14185">
                  <c:v>30.486999999999998</c:v>
                </c:pt>
                <c:pt idx="14186">
                  <c:v>26.1</c:v>
                </c:pt>
                <c:pt idx="14187">
                  <c:v>27.672000000000001</c:v>
                </c:pt>
                <c:pt idx="14188">
                  <c:v>34.613</c:v>
                </c:pt>
                <c:pt idx="14189">
                  <c:v>31.591000000000001</c:v>
                </c:pt>
                <c:pt idx="14190">
                  <c:v>27.503</c:v>
                </c:pt>
                <c:pt idx="14191">
                  <c:v>21.928000000000001</c:v>
                </c:pt>
                <c:pt idx="14192">
                  <c:v>32.735999999999997</c:v>
                </c:pt>
                <c:pt idx="14193">
                  <c:v>29.870999999999999</c:v>
                </c:pt>
                <c:pt idx="14194">
                  <c:v>27.768999999999998</c:v>
                </c:pt>
                <c:pt idx="14195">
                  <c:v>24.562000000000001</c:v>
                </c:pt>
                <c:pt idx="14196">
                  <c:v>34.682000000000002</c:v>
                </c:pt>
                <c:pt idx="14197">
                  <c:v>28.856999999999999</c:v>
                </c:pt>
                <c:pt idx="14198">
                  <c:v>31.382000000000001</c:v>
                </c:pt>
                <c:pt idx="14199">
                  <c:v>33.991999999999997</c:v>
                </c:pt>
                <c:pt idx="14200">
                  <c:v>28.798999999999999</c:v>
                </c:pt>
                <c:pt idx="14201">
                  <c:v>22.866</c:v>
                </c:pt>
                <c:pt idx="14202">
                  <c:v>36.9</c:v>
                </c:pt>
                <c:pt idx="14203">
                  <c:v>36.713999999999999</c:v>
                </c:pt>
                <c:pt idx="14204">
                  <c:v>33.581000000000003</c:v>
                </c:pt>
                <c:pt idx="14205">
                  <c:v>22.728000000000002</c:v>
                </c:pt>
                <c:pt idx="14206">
                  <c:v>31.263000000000002</c:v>
                </c:pt>
                <c:pt idx="14207">
                  <c:v>34.908999999999999</c:v>
                </c:pt>
                <c:pt idx="14208">
                  <c:v>25.878</c:v>
                </c:pt>
                <c:pt idx="14209">
                  <c:v>33.103000000000002</c:v>
                </c:pt>
                <c:pt idx="14210">
                  <c:v>34.877000000000002</c:v>
                </c:pt>
                <c:pt idx="14211">
                  <c:v>31.446000000000002</c:v>
                </c:pt>
                <c:pt idx="14212">
                  <c:v>28.94</c:v>
                </c:pt>
                <c:pt idx="14213">
                  <c:v>25.2</c:v>
                </c:pt>
                <c:pt idx="14214">
                  <c:v>30.053999999999998</c:v>
                </c:pt>
                <c:pt idx="14215">
                  <c:v>34.408999999999999</c:v>
                </c:pt>
                <c:pt idx="14216">
                  <c:v>26.951000000000001</c:v>
                </c:pt>
                <c:pt idx="14217">
                  <c:v>28.936</c:v>
                </c:pt>
                <c:pt idx="14218">
                  <c:v>28.568999999999999</c:v>
                </c:pt>
                <c:pt idx="14219">
                  <c:v>32.606000000000002</c:v>
                </c:pt>
                <c:pt idx="14220">
                  <c:v>34.320999999999998</c:v>
                </c:pt>
                <c:pt idx="14221">
                  <c:v>28.541</c:v>
                </c:pt>
                <c:pt idx="14222">
                  <c:v>33.570999999999998</c:v>
                </c:pt>
                <c:pt idx="14223">
                  <c:v>28.475000000000001</c:v>
                </c:pt>
                <c:pt idx="14224">
                  <c:v>30.504000000000001</c:v>
                </c:pt>
                <c:pt idx="14225">
                  <c:v>31.436</c:v>
                </c:pt>
                <c:pt idx="14226">
                  <c:v>37.392000000000003</c:v>
                </c:pt>
                <c:pt idx="14227">
                  <c:v>34.856999999999999</c:v>
                </c:pt>
                <c:pt idx="14228">
                  <c:v>29.802</c:v>
                </c:pt>
                <c:pt idx="14229">
                  <c:v>23.055</c:v>
                </c:pt>
                <c:pt idx="14230">
                  <c:v>30.114000000000001</c:v>
                </c:pt>
                <c:pt idx="14231">
                  <c:v>27.170999999999999</c:v>
                </c:pt>
                <c:pt idx="14232">
                  <c:v>38.405000000000001</c:v>
                </c:pt>
                <c:pt idx="14233">
                  <c:v>30.97</c:v>
                </c:pt>
                <c:pt idx="14234">
                  <c:v>29.058</c:v>
                </c:pt>
                <c:pt idx="14235">
                  <c:v>28.23</c:v>
                </c:pt>
                <c:pt idx="14236">
                  <c:v>28.591999999999999</c:v>
                </c:pt>
                <c:pt idx="14237">
                  <c:v>28.693000000000001</c:v>
                </c:pt>
                <c:pt idx="14238">
                  <c:v>26.66</c:v>
                </c:pt>
                <c:pt idx="14239">
                  <c:v>34.881999999999998</c:v>
                </c:pt>
                <c:pt idx="14240">
                  <c:v>28.876000000000001</c:v>
                </c:pt>
                <c:pt idx="14241">
                  <c:v>34.811999999999998</c:v>
                </c:pt>
                <c:pt idx="14242">
                  <c:v>29.100999999999999</c:v>
                </c:pt>
                <c:pt idx="14243">
                  <c:v>33.116</c:v>
                </c:pt>
                <c:pt idx="14244">
                  <c:v>31.885999999999999</c:v>
                </c:pt>
                <c:pt idx="14245">
                  <c:v>20.984999999999999</c:v>
                </c:pt>
                <c:pt idx="14246">
                  <c:v>30.414999999999999</c:v>
                </c:pt>
                <c:pt idx="14247">
                  <c:v>25.268000000000001</c:v>
                </c:pt>
                <c:pt idx="14248">
                  <c:v>29.518000000000001</c:v>
                </c:pt>
                <c:pt idx="14249">
                  <c:v>24.407</c:v>
                </c:pt>
                <c:pt idx="14250">
                  <c:v>25.315000000000001</c:v>
                </c:pt>
                <c:pt idx="14251">
                  <c:v>26.951000000000001</c:v>
                </c:pt>
                <c:pt idx="14252">
                  <c:v>27.289000000000001</c:v>
                </c:pt>
                <c:pt idx="14253">
                  <c:v>25.056000000000001</c:v>
                </c:pt>
                <c:pt idx="14254">
                  <c:v>28.97</c:v>
                </c:pt>
                <c:pt idx="14255">
                  <c:v>24.574999999999999</c:v>
                </c:pt>
                <c:pt idx="14256">
                  <c:v>32.74</c:v>
                </c:pt>
                <c:pt idx="14257">
                  <c:v>30.236000000000001</c:v>
                </c:pt>
                <c:pt idx="14258">
                  <c:v>29.725999999999999</c:v>
                </c:pt>
                <c:pt idx="14259">
                  <c:v>33.543999999999997</c:v>
                </c:pt>
                <c:pt idx="14260">
                  <c:v>32.613999999999997</c:v>
                </c:pt>
                <c:pt idx="14261">
                  <c:v>31.524000000000001</c:v>
                </c:pt>
                <c:pt idx="14262">
                  <c:v>37.725000000000001</c:v>
                </c:pt>
                <c:pt idx="14263">
                  <c:v>33.161000000000001</c:v>
                </c:pt>
                <c:pt idx="14264">
                  <c:v>28.638999999999999</c:v>
                </c:pt>
                <c:pt idx="14265">
                  <c:v>30.789000000000001</c:v>
                </c:pt>
                <c:pt idx="14266">
                  <c:v>32.686999999999998</c:v>
                </c:pt>
                <c:pt idx="14267">
                  <c:v>32.878</c:v>
                </c:pt>
                <c:pt idx="14268">
                  <c:v>32.875999999999998</c:v>
                </c:pt>
                <c:pt idx="14269">
                  <c:v>27.529</c:v>
                </c:pt>
                <c:pt idx="14270">
                  <c:v>26.262</c:v>
                </c:pt>
                <c:pt idx="14271">
                  <c:v>33.587000000000003</c:v>
                </c:pt>
                <c:pt idx="14272">
                  <c:v>32.438000000000002</c:v>
                </c:pt>
                <c:pt idx="14273">
                  <c:v>25.738</c:v>
                </c:pt>
                <c:pt idx="14274">
                  <c:v>32.212000000000003</c:v>
                </c:pt>
                <c:pt idx="14275">
                  <c:v>29.056000000000001</c:v>
                </c:pt>
                <c:pt idx="14276">
                  <c:v>33.46</c:v>
                </c:pt>
                <c:pt idx="14277">
                  <c:v>28.771999999999998</c:v>
                </c:pt>
                <c:pt idx="14278">
                  <c:v>25.274000000000001</c:v>
                </c:pt>
                <c:pt idx="14279">
                  <c:v>28.14</c:v>
                </c:pt>
                <c:pt idx="14280">
                  <c:v>22.161999999999999</c:v>
                </c:pt>
                <c:pt idx="14281">
                  <c:v>30.891999999999999</c:v>
                </c:pt>
                <c:pt idx="14282">
                  <c:v>37.735999999999997</c:v>
                </c:pt>
                <c:pt idx="14283">
                  <c:v>29.875</c:v>
                </c:pt>
                <c:pt idx="14284">
                  <c:v>29.536000000000001</c:v>
                </c:pt>
                <c:pt idx="14285">
                  <c:v>29.655000000000001</c:v>
                </c:pt>
                <c:pt idx="14286">
                  <c:v>35.122999999999998</c:v>
                </c:pt>
                <c:pt idx="14287">
                  <c:v>35.36</c:v>
                </c:pt>
                <c:pt idx="14288">
                  <c:v>32.701000000000001</c:v>
                </c:pt>
                <c:pt idx="14289">
                  <c:v>27.09</c:v>
                </c:pt>
                <c:pt idx="14290">
                  <c:v>25.722999999999999</c:v>
                </c:pt>
                <c:pt idx="14291">
                  <c:v>25.474</c:v>
                </c:pt>
                <c:pt idx="14292">
                  <c:v>29.571999999999999</c:v>
                </c:pt>
                <c:pt idx="14293">
                  <c:v>28.4</c:v>
                </c:pt>
                <c:pt idx="14294">
                  <c:v>35.475999999999999</c:v>
                </c:pt>
                <c:pt idx="14295">
                  <c:v>34.597999999999999</c:v>
                </c:pt>
                <c:pt idx="14296">
                  <c:v>31.347000000000001</c:v>
                </c:pt>
                <c:pt idx="14297">
                  <c:v>32.213000000000001</c:v>
                </c:pt>
                <c:pt idx="14298">
                  <c:v>30.009</c:v>
                </c:pt>
                <c:pt idx="14299">
                  <c:v>35.850999999999999</c:v>
                </c:pt>
                <c:pt idx="14300">
                  <c:v>29.341000000000001</c:v>
                </c:pt>
                <c:pt idx="14301">
                  <c:v>35.264000000000003</c:v>
                </c:pt>
                <c:pt idx="14302">
                  <c:v>27.936</c:v>
                </c:pt>
                <c:pt idx="14303">
                  <c:v>24.132000000000001</c:v>
                </c:pt>
                <c:pt idx="14304">
                  <c:v>33.713000000000001</c:v>
                </c:pt>
                <c:pt idx="14305">
                  <c:v>28.57</c:v>
                </c:pt>
                <c:pt idx="14306">
                  <c:v>25.32</c:v>
                </c:pt>
                <c:pt idx="14307">
                  <c:v>34.091000000000001</c:v>
                </c:pt>
                <c:pt idx="14308">
                  <c:v>33.241999999999997</c:v>
                </c:pt>
                <c:pt idx="14309">
                  <c:v>33.838999999999999</c:v>
                </c:pt>
                <c:pt idx="14310">
                  <c:v>34.619999999999997</c:v>
                </c:pt>
                <c:pt idx="14311">
                  <c:v>32.012999999999998</c:v>
                </c:pt>
                <c:pt idx="14312">
                  <c:v>21.95</c:v>
                </c:pt>
                <c:pt idx="14313">
                  <c:v>29.541</c:v>
                </c:pt>
                <c:pt idx="14314">
                  <c:v>29.138000000000002</c:v>
                </c:pt>
                <c:pt idx="14315">
                  <c:v>38.545999999999999</c:v>
                </c:pt>
                <c:pt idx="14316">
                  <c:v>28.36</c:v>
                </c:pt>
                <c:pt idx="14317">
                  <c:v>25.666</c:v>
                </c:pt>
                <c:pt idx="14318">
                  <c:v>24.786999999999999</c:v>
                </c:pt>
                <c:pt idx="14319">
                  <c:v>31.669</c:v>
                </c:pt>
                <c:pt idx="14320">
                  <c:v>32.122999999999998</c:v>
                </c:pt>
                <c:pt idx="14321">
                  <c:v>28.343</c:v>
                </c:pt>
                <c:pt idx="14322">
                  <c:v>24.364000000000001</c:v>
                </c:pt>
                <c:pt idx="14323">
                  <c:v>27.777000000000001</c:v>
                </c:pt>
                <c:pt idx="14324">
                  <c:v>24.975000000000001</c:v>
                </c:pt>
                <c:pt idx="14325">
                  <c:v>25.004999999999999</c:v>
                </c:pt>
                <c:pt idx="14326">
                  <c:v>34.923999999999999</c:v>
                </c:pt>
                <c:pt idx="14327">
                  <c:v>36.097000000000001</c:v>
                </c:pt>
                <c:pt idx="14328">
                  <c:v>30.05</c:v>
                </c:pt>
                <c:pt idx="14329">
                  <c:v>31.827000000000002</c:v>
                </c:pt>
                <c:pt idx="14330">
                  <c:v>25.541</c:v>
                </c:pt>
                <c:pt idx="14331">
                  <c:v>31.975000000000001</c:v>
                </c:pt>
                <c:pt idx="14332">
                  <c:v>25.11</c:v>
                </c:pt>
                <c:pt idx="14333">
                  <c:v>30.893999999999998</c:v>
                </c:pt>
                <c:pt idx="14334">
                  <c:v>33.58</c:v>
                </c:pt>
                <c:pt idx="14335">
                  <c:v>27.324000000000002</c:v>
                </c:pt>
                <c:pt idx="14336">
                  <c:v>25.748999999999999</c:v>
                </c:pt>
                <c:pt idx="14337">
                  <c:v>28.818000000000001</c:v>
                </c:pt>
                <c:pt idx="14338">
                  <c:v>27.172999999999998</c:v>
                </c:pt>
                <c:pt idx="14339">
                  <c:v>28.997</c:v>
                </c:pt>
                <c:pt idx="14340">
                  <c:v>33.365000000000002</c:v>
                </c:pt>
                <c:pt idx="14341">
                  <c:v>28.768999999999998</c:v>
                </c:pt>
                <c:pt idx="14342">
                  <c:v>25.207000000000001</c:v>
                </c:pt>
                <c:pt idx="14343">
                  <c:v>30.635000000000002</c:v>
                </c:pt>
                <c:pt idx="14344">
                  <c:v>32.670999999999999</c:v>
                </c:pt>
                <c:pt idx="14345">
                  <c:v>26.843</c:v>
                </c:pt>
                <c:pt idx="14346">
                  <c:v>25.216000000000001</c:v>
                </c:pt>
                <c:pt idx="14347">
                  <c:v>26.800999999999998</c:v>
                </c:pt>
                <c:pt idx="14348">
                  <c:v>27.975000000000001</c:v>
                </c:pt>
                <c:pt idx="14349">
                  <c:v>35.619</c:v>
                </c:pt>
                <c:pt idx="14350">
                  <c:v>29.282</c:v>
                </c:pt>
                <c:pt idx="14351">
                  <c:v>31.437000000000001</c:v>
                </c:pt>
                <c:pt idx="14352">
                  <c:v>22.763999999999999</c:v>
                </c:pt>
                <c:pt idx="14353">
                  <c:v>37.381</c:v>
                </c:pt>
                <c:pt idx="14354">
                  <c:v>28.141999999999999</c:v>
                </c:pt>
                <c:pt idx="14355">
                  <c:v>30.768000000000001</c:v>
                </c:pt>
                <c:pt idx="14356">
                  <c:v>25.486999999999998</c:v>
                </c:pt>
                <c:pt idx="14357">
                  <c:v>35.222000000000001</c:v>
                </c:pt>
                <c:pt idx="14358">
                  <c:v>35.895000000000003</c:v>
                </c:pt>
                <c:pt idx="14359">
                  <c:v>29.794</c:v>
                </c:pt>
                <c:pt idx="14360">
                  <c:v>28.085000000000001</c:v>
                </c:pt>
                <c:pt idx="14361">
                  <c:v>27.285</c:v>
                </c:pt>
                <c:pt idx="14362">
                  <c:v>30.353000000000002</c:v>
                </c:pt>
                <c:pt idx="14363">
                  <c:v>23.972000000000001</c:v>
                </c:pt>
                <c:pt idx="14364">
                  <c:v>27.597000000000001</c:v>
                </c:pt>
                <c:pt idx="14365">
                  <c:v>26.635999999999999</c:v>
                </c:pt>
                <c:pt idx="14366">
                  <c:v>27.852</c:v>
                </c:pt>
                <c:pt idx="14367">
                  <c:v>22.477</c:v>
                </c:pt>
                <c:pt idx="14368">
                  <c:v>28.298999999999999</c:v>
                </c:pt>
                <c:pt idx="14369">
                  <c:v>31.082000000000001</c:v>
                </c:pt>
                <c:pt idx="14370">
                  <c:v>33.299999999999997</c:v>
                </c:pt>
                <c:pt idx="14371">
                  <c:v>33.003</c:v>
                </c:pt>
                <c:pt idx="14372">
                  <c:v>31.120999999999999</c:v>
                </c:pt>
                <c:pt idx="14373">
                  <c:v>37.72</c:v>
                </c:pt>
                <c:pt idx="14374">
                  <c:v>32.902999999999999</c:v>
                </c:pt>
                <c:pt idx="14375">
                  <c:v>23.655000000000001</c:v>
                </c:pt>
                <c:pt idx="14376">
                  <c:v>28.864000000000001</c:v>
                </c:pt>
                <c:pt idx="14377">
                  <c:v>33.898000000000003</c:v>
                </c:pt>
                <c:pt idx="14378">
                  <c:v>21.416</c:v>
                </c:pt>
                <c:pt idx="14379">
                  <c:v>40.347000000000001</c:v>
                </c:pt>
                <c:pt idx="14380">
                  <c:v>30.238</c:v>
                </c:pt>
                <c:pt idx="14381">
                  <c:v>30.815999999999999</c:v>
                </c:pt>
                <c:pt idx="14382">
                  <c:v>31.431999999999999</c:v>
                </c:pt>
                <c:pt idx="14383">
                  <c:v>19.777000000000001</c:v>
                </c:pt>
                <c:pt idx="14384">
                  <c:v>29.908999999999999</c:v>
                </c:pt>
                <c:pt idx="14385">
                  <c:v>26.766999999999999</c:v>
                </c:pt>
                <c:pt idx="14386">
                  <c:v>31.463999999999999</c:v>
                </c:pt>
                <c:pt idx="14387">
                  <c:v>34.988999999999997</c:v>
                </c:pt>
                <c:pt idx="14388">
                  <c:v>37.045999999999999</c:v>
                </c:pt>
                <c:pt idx="14389">
                  <c:v>26.009</c:v>
                </c:pt>
                <c:pt idx="14390">
                  <c:v>32</c:v>
                </c:pt>
                <c:pt idx="14391">
                  <c:v>29.872</c:v>
                </c:pt>
                <c:pt idx="14392">
                  <c:v>31.725999999999999</c:v>
                </c:pt>
                <c:pt idx="14393">
                  <c:v>37.311999999999998</c:v>
                </c:pt>
                <c:pt idx="14394">
                  <c:v>27.884</c:v>
                </c:pt>
                <c:pt idx="14395">
                  <c:v>29.013999999999999</c:v>
                </c:pt>
                <c:pt idx="14396">
                  <c:v>24.573</c:v>
                </c:pt>
                <c:pt idx="14397">
                  <c:v>24.756</c:v>
                </c:pt>
                <c:pt idx="14398">
                  <c:v>25.611999999999998</c:v>
                </c:pt>
                <c:pt idx="14399">
                  <c:v>27.545999999999999</c:v>
                </c:pt>
                <c:pt idx="14400">
                  <c:v>38.402999999999999</c:v>
                </c:pt>
                <c:pt idx="14401">
                  <c:v>30.538</c:v>
                </c:pt>
                <c:pt idx="14402">
                  <c:v>34.375999999999998</c:v>
                </c:pt>
                <c:pt idx="14403">
                  <c:v>38.847999999999999</c:v>
                </c:pt>
                <c:pt idx="14404">
                  <c:v>30.376999999999999</c:v>
                </c:pt>
                <c:pt idx="14405">
                  <c:v>27.103000000000002</c:v>
                </c:pt>
                <c:pt idx="14406">
                  <c:v>27.838999999999999</c:v>
                </c:pt>
                <c:pt idx="14407">
                  <c:v>22.972000000000001</c:v>
                </c:pt>
                <c:pt idx="14408">
                  <c:v>30.395</c:v>
                </c:pt>
                <c:pt idx="14409">
                  <c:v>32.192999999999998</c:v>
                </c:pt>
                <c:pt idx="14410">
                  <c:v>28.983000000000001</c:v>
                </c:pt>
                <c:pt idx="14411">
                  <c:v>27.145</c:v>
                </c:pt>
                <c:pt idx="14412">
                  <c:v>31.091999999999999</c:v>
                </c:pt>
                <c:pt idx="14413">
                  <c:v>30.888999999999999</c:v>
                </c:pt>
                <c:pt idx="14414">
                  <c:v>26.44</c:v>
                </c:pt>
                <c:pt idx="14415">
                  <c:v>26.138000000000002</c:v>
                </c:pt>
                <c:pt idx="14416">
                  <c:v>27.253</c:v>
                </c:pt>
                <c:pt idx="14417">
                  <c:v>32.844000000000001</c:v>
                </c:pt>
                <c:pt idx="14418">
                  <c:v>25.001999999999999</c:v>
                </c:pt>
                <c:pt idx="14419">
                  <c:v>27.039000000000001</c:v>
                </c:pt>
                <c:pt idx="14420">
                  <c:v>29.684999999999999</c:v>
                </c:pt>
                <c:pt idx="14421">
                  <c:v>30.638000000000002</c:v>
                </c:pt>
                <c:pt idx="14422">
                  <c:v>23.913</c:v>
                </c:pt>
                <c:pt idx="14423">
                  <c:v>33.582000000000001</c:v>
                </c:pt>
                <c:pt idx="14424">
                  <c:v>28.904</c:v>
                </c:pt>
                <c:pt idx="14425">
                  <c:v>31.213999999999999</c:v>
                </c:pt>
                <c:pt idx="14426">
                  <c:v>36.798000000000002</c:v>
                </c:pt>
                <c:pt idx="14427">
                  <c:v>36.533999999999999</c:v>
                </c:pt>
                <c:pt idx="14428">
                  <c:v>28.045000000000002</c:v>
                </c:pt>
                <c:pt idx="14429">
                  <c:v>29.690999999999999</c:v>
                </c:pt>
                <c:pt idx="14430">
                  <c:v>29.257000000000001</c:v>
                </c:pt>
                <c:pt idx="14431">
                  <c:v>30.324999999999999</c:v>
                </c:pt>
                <c:pt idx="14432">
                  <c:v>26.308</c:v>
                </c:pt>
                <c:pt idx="14433">
                  <c:v>32.509</c:v>
                </c:pt>
                <c:pt idx="14434">
                  <c:v>26.236000000000001</c:v>
                </c:pt>
                <c:pt idx="14435">
                  <c:v>24.343</c:v>
                </c:pt>
                <c:pt idx="14436">
                  <c:v>32.395000000000003</c:v>
                </c:pt>
                <c:pt idx="14437">
                  <c:v>35.951999999999998</c:v>
                </c:pt>
                <c:pt idx="14438">
                  <c:v>26.446000000000002</c:v>
                </c:pt>
                <c:pt idx="14439">
                  <c:v>27.308</c:v>
                </c:pt>
                <c:pt idx="14440">
                  <c:v>32.302</c:v>
                </c:pt>
                <c:pt idx="14441">
                  <c:v>32.704000000000001</c:v>
                </c:pt>
                <c:pt idx="14442">
                  <c:v>28.132000000000001</c:v>
                </c:pt>
                <c:pt idx="14443">
                  <c:v>31.317</c:v>
                </c:pt>
                <c:pt idx="14444">
                  <c:v>32.003</c:v>
                </c:pt>
                <c:pt idx="14445">
                  <c:v>22.637</c:v>
                </c:pt>
                <c:pt idx="14446">
                  <c:v>27.834</c:v>
                </c:pt>
                <c:pt idx="14447">
                  <c:v>22.425000000000001</c:v>
                </c:pt>
                <c:pt idx="14448">
                  <c:v>37.828000000000003</c:v>
                </c:pt>
                <c:pt idx="14449">
                  <c:v>31.097000000000001</c:v>
                </c:pt>
                <c:pt idx="14450">
                  <c:v>26.890999999999998</c:v>
                </c:pt>
                <c:pt idx="14451">
                  <c:v>26.381</c:v>
                </c:pt>
                <c:pt idx="14452">
                  <c:v>22.626999999999999</c:v>
                </c:pt>
                <c:pt idx="14453">
                  <c:v>23.888999999999999</c:v>
                </c:pt>
                <c:pt idx="14454">
                  <c:v>30.928999999999998</c:v>
                </c:pt>
                <c:pt idx="14455">
                  <c:v>31.936</c:v>
                </c:pt>
                <c:pt idx="14456">
                  <c:v>27.311</c:v>
                </c:pt>
                <c:pt idx="14457">
                  <c:v>26.99</c:v>
                </c:pt>
                <c:pt idx="14458">
                  <c:v>30.535</c:v>
                </c:pt>
                <c:pt idx="14459">
                  <c:v>32.600999999999999</c:v>
                </c:pt>
                <c:pt idx="14460">
                  <c:v>37.051000000000002</c:v>
                </c:pt>
                <c:pt idx="14461">
                  <c:v>24.617000000000001</c:v>
                </c:pt>
                <c:pt idx="14462">
                  <c:v>24.341000000000001</c:v>
                </c:pt>
                <c:pt idx="14463">
                  <c:v>27.058</c:v>
                </c:pt>
                <c:pt idx="14464">
                  <c:v>28.303999999999998</c:v>
                </c:pt>
                <c:pt idx="14465">
                  <c:v>29.437000000000001</c:v>
                </c:pt>
                <c:pt idx="14466">
                  <c:v>34.472999999999999</c:v>
                </c:pt>
                <c:pt idx="14467">
                  <c:v>22.978000000000002</c:v>
                </c:pt>
                <c:pt idx="14468">
                  <c:v>24.617000000000001</c:v>
                </c:pt>
                <c:pt idx="14469">
                  <c:v>31.577000000000002</c:v>
                </c:pt>
                <c:pt idx="14470">
                  <c:v>31.960999999999999</c:v>
                </c:pt>
                <c:pt idx="14471">
                  <c:v>32.534999999999997</c:v>
                </c:pt>
                <c:pt idx="14472">
                  <c:v>35.488999999999997</c:v>
                </c:pt>
                <c:pt idx="14473">
                  <c:v>24.463000000000001</c:v>
                </c:pt>
                <c:pt idx="14474">
                  <c:v>28.34</c:v>
                </c:pt>
                <c:pt idx="14475">
                  <c:v>26.562000000000001</c:v>
                </c:pt>
                <c:pt idx="14476">
                  <c:v>29.332999999999998</c:v>
                </c:pt>
                <c:pt idx="14477">
                  <c:v>22.922000000000001</c:v>
                </c:pt>
                <c:pt idx="14478">
                  <c:v>27.683</c:v>
                </c:pt>
                <c:pt idx="14479">
                  <c:v>29.344999999999999</c:v>
                </c:pt>
                <c:pt idx="14480">
                  <c:v>29.648</c:v>
                </c:pt>
                <c:pt idx="14481">
                  <c:v>35.223999999999997</c:v>
                </c:pt>
                <c:pt idx="14482">
                  <c:v>21.402999999999999</c:v>
                </c:pt>
                <c:pt idx="14483">
                  <c:v>27.312999999999999</c:v>
                </c:pt>
                <c:pt idx="14484">
                  <c:v>28.172000000000001</c:v>
                </c:pt>
                <c:pt idx="14485">
                  <c:v>31.19</c:v>
                </c:pt>
                <c:pt idx="14486">
                  <c:v>28.533000000000001</c:v>
                </c:pt>
                <c:pt idx="14487">
                  <c:v>26.611999999999998</c:v>
                </c:pt>
                <c:pt idx="14488">
                  <c:v>26.931999999999999</c:v>
                </c:pt>
                <c:pt idx="14489">
                  <c:v>27.800999999999998</c:v>
                </c:pt>
                <c:pt idx="14490">
                  <c:v>32.238</c:v>
                </c:pt>
                <c:pt idx="14491">
                  <c:v>34.237000000000002</c:v>
                </c:pt>
                <c:pt idx="14492">
                  <c:v>27.76</c:v>
                </c:pt>
                <c:pt idx="14493">
                  <c:v>30.965</c:v>
                </c:pt>
                <c:pt idx="14494">
                  <c:v>39.738</c:v>
                </c:pt>
                <c:pt idx="14495">
                  <c:v>39.627000000000002</c:v>
                </c:pt>
                <c:pt idx="14496">
                  <c:v>29.777999999999999</c:v>
                </c:pt>
                <c:pt idx="14497">
                  <c:v>27.574000000000002</c:v>
                </c:pt>
                <c:pt idx="14498">
                  <c:v>28.742000000000001</c:v>
                </c:pt>
                <c:pt idx="14499">
                  <c:v>30.963999999999999</c:v>
                </c:pt>
                <c:pt idx="14500">
                  <c:v>28.335000000000001</c:v>
                </c:pt>
                <c:pt idx="14501">
                  <c:v>32.177999999999997</c:v>
                </c:pt>
                <c:pt idx="14502">
                  <c:v>27.488</c:v>
                </c:pt>
                <c:pt idx="14503">
                  <c:v>32.741999999999997</c:v>
                </c:pt>
                <c:pt idx="14504">
                  <c:v>32.616999999999997</c:v>
                </c:pt>
                <c:pt idx="14505">
                  <c:v>37.087000000000003</c:v>
                </c:pt>
                <c:pt idx="14506">
                  <c:v>28.995000000000001</c:v>
                </c:pt>
                <c:pt idx="14507">
                  <c:v>28.105</c:v>
                </c:pt>
                <c:pt idx="14508">
                  <c:v>22.747</c:v>
                </c:pt>
                <c:pt idx="14509">
                  <c:v>26.768999999999998</c:v>
                </c:pt>
                <c:pt idx="14510">
                  <c:v>25.088000000000001</c:v>
                </c:pt>
                <c:pt idx="14511">
                  <c:v>29.974</c:v>
                </c:pt>
                <c:pt idx="14512">
                  <c:v>29.841999999999999</c:v>
                </c:pt>
                <c:pt idx="14513">
                  <c:v>25.151</c:v>
                </c:pt>
                <c:pt idx="14514">
                  <c:v>21.573</c:v>
                </c:pt>
                <c:pt idx="14515">
                  <c:v>29.04</c:v>
                </c:pt>
                <c:pt idx="14516">
                  <c:v>33.69</c:v>
                </c:pt>
                <c:pt idx="14517">
                  <c:v>26.960999999999999</c:v>
                </c:pt>
                <c:pt idx="14518">
                  <c:v>32.542999999999999</c:v>
                </c:pt>
                <c:pt idx="14519">
                  <c:v>30.49</c:v>
                </c:pt>
                <c:pt idx="14520">
                  <c:v>35.622</c:v>
                </c:pt>
                <c:pt idx="14521">
                  <c:v>27.582999999999998</c:v>
                </c:pt>
                <c:pt idx="14522">
                  <c:v>36.545999999999999</c:v>
                </c:pt>
                <c:pt idx="14523">
                  <c:v>32.558999999999997</c:v>
                </c:pt>
                <c:pt idx="14524">
                  <c:v>30.626000000000001</c:v>
                </c:pt>
                <c:pt idx="14525">
                  <c:v>26.120999999999999</c:v>
                </c:pt>
                <c:pt idx="14526">
                  <c:v>32.631</c:v>
                </c:pt>
                <c:pt idx="14527">
                  <c:v>25.898</c:v>
                </c:pt>
                <c:pt idx="14528">
                  <c:v>27.603999999999999</c:v>
                </c:pt>
                <c:pt idx="14529">
                  <c:v>33.241999999999997</c:v>
                </c:pt>
                <c:pt idx="14530">
                  <c:v>36.468000000000004</c:v>
                </c:pt>
                <c:pt idx="14531">
                  <c:v>30.564</c:v>
                </c:pt>
                <c:pt idx="14532">
                  <c:v>37.229999999999997</c:v>
                </c:pt>
                <c:pt idx="14533">
                  <c:v>34.182000000000002</c:v>
                </c:pt>
                <c:pt idx="14534">
                  <c:v>36.095999999999997</c:v>
                </c:pt>
                <c:pt idx="14535">
                  <c:v>34.094000000000001</c:v>
                </c:pt>
                <c:pt idx="14536">
                  <c:v>35.694000000000003</c:v>
                </c:pt>
                <c:pt idx="14537">
                  <c:v>29.146000000000001</c:v>
                </c:pt>
                <c:pt idx="14538">
                  <c:v>27.332999999999998</c:v>
                </c:pt>
                <c:pt idx="14539">
                  <c:v>28.323</c:v>
                </c:pt>
                <c:pt idx="14540">
                  <c:v>25.724</c:v>
                </c:pt>
                <c:pt idx="14541">
                  <c:v>30.294</c:v>
                </c:pt>
                <c:pt idx="14542">
                  <c:v>32.960999999999999</c:v>
                </c:pt>
                <c:pt idx="14543">
                  <c:v>26.727</c:v>
                </c:pt>
                <c:pt idx="14544">
                  <c:v>28.268000000000001</c:v>
                </c:pt>
                <c:pt idx="14545">
                  <c:v>35.095999999999997</c:v>
                </c:pt>
                <c:pt idx="14546">
                  <c:v>34.454999999999998</c:v>
                </c:pt>
                <c:pt idx="14547">
                  <c:v>26.481999999999999</c:v>
                </c:pt>
                <c:pt idx="14548">
                  <c:v>32.290999999999997</c:v>
                </c:pt>
                <c:pt idx="14549">
                  <c:v>31.109000000000002</c:v>
                </c:pt>
                <c:pt idx="14550">
                  <c:v>34.119</c:v>
                </c:pt>
                <c:pt idx="14551">
                  <c:v>28.719000000000001</c:v>
                </c:pt>
                <c:pt idx="14552">
                  <c:v>28.271000000000001</c:v>
                </c:pt>
                <c:pt idx="14553">
                  <c:v>30.728999999999999</c:v>
                </c:pt>
                <c:pt idx="14554">
                  <c:v>27.41</c:v>
                </c:pt>
                <c:pt idx="14555">
                  <c:v>33.331000000000003</c:v>
                </c:pt>
                <c:pt idx="14556">
                  <c:v>24.759</c:v>
                </c:pt>
                <c:pt idx="14557">
                  <c:v>29.166</c:v>
                </c:pt>
                <c:pt idx="14558">
                  <c:v>35.848999999999997</c:v>
                </c:pt>
                <c:pt idx="14559">
                  <c:v>31.581</c:v>
                </c:pt>
                <c:pt idx="14560">
                  <c:v>29.274000000000001</c:v>
                </c:pt>
                <c:pt idx="14561">
                  <c:v>31.033000000000001</c:v>
                </c:pt>
                <c:pt idx="14562">
                  <c:v>31.324000000000002</c:v>
                </c:pt>
                <c:pt idx="14563">
                  <c:v>34.500999999999998</c:v>
                </c:pt>
                <c:pt idx="14564">
                  <c:v>27.376000000000001</c:v>
                </c:pt>
                <c:pt idx="14565">
                  <c:v>25.117999999999999</c:v>
                </c:pt>
                <c:pt idx="14566">
                  <c:v>25.529</c:v>
                </c:pt>
                <c:pt idx="14567">
                  <c:v>31.699000000000002</c:v>
                </c:pt>
                <c:pt idx="14568">
                  <c:v>29.687000000000001</c:v>
                </c:pt>
                <c:pt idx="14569">
                  <c:v>25.507000000000001</c:v>
                </c:pt>
                <c:pt idx="14570">
                  <c:v>28.123000000000001</c:v>
                </c:pt>
                <c:pt idx="14571">
                  <c:v>30.390999999999998</c:v>
                </c:pt>
                <c:pt idx="14572">
                  <c:v>34.46</c:v>
                </c:pt>
                <c:pt idx="14573">
                  <c:v>28.620999999999999</c:v>
                </c:pt>
                <c:pt idx="14574">
                  <c:v>24.553000000000001</c:v>
                </c:pt>
                <c:pt idx="14575">
                  <c:v>26.25</c:v>
                </c:pt>
                <c:pt idx="14576">
                  <c:v>30.552</c:v>
                </c:pt>
                <c:pt idx="14577">
                  <c:v>26.28</c:v>
                </c:pt>
                <c:pt idx="14578">
                  <c:v>22.33</c:v>
                </c:pt>
                <c:pt idx="14579">
                  <c:v>27.597000000000001</c:v>
                </c:pt>
                <c:pt idx="14580">
                  <c:v>22.681000000000001</c:v>
                </c:pt>
                <c:pt idx="14581">
                  <c:v>26.983000000000001</c:v>
                </c:pt>
                <c:pt idx="14582">
                  <c:v>29.193999999999999</c:v>
                </c:pt>
                <c:pt idx="14583">
                  <c:v>30.713000000000001</c:v>
                </c:pt>
                <c:pt idx="14584">
                  <c:v>30.359000000000002</c:v>
                </c:pt>
                <c:pt idx="14585">
                  <c:v>29.038</c:v>
                </c:pt>
                <c:pt idx="14586">
                  <c:v>30.725000000000001</c:v>
                </c:pt>
                <c:pt idx="14587">
                  <c:v>36.073999999999998</c:v>
                </c:pt>
                <c:pt idx="14588">
                  <c:v>23.754999999999999</c:v>
                </c:pt>
                <c:pt idx="14589">
                  <c:v>20.204000000000001</c:v>
                </c:pt>
                <c:pt idx="14590">
                  <c:v>30.282</c:v>
                </c:pt>
                <c:pt idx="14591">
                  <c:v>29.670999999999999</c:v>
                </c:pt>
                <c:pt idx="14592">
                  <c:v>29.919</c:v>
                </c:pt>
                <c:pt idx="14593">
                  <c:v>30.539000000000001</c:v>
                </c:pt>
                <c:pt idx="14594">
                  <c:v>35.081000000000003</c:v>
                </c:pt>
                <c:pt idx="14595">
                  <c:v>30.030999999999999</c:v>
                </c:pt>
                <c:pt idx="14596">
                  <c:v>26.756</c:v>
                </c:pt>
                <c:pt idx="14597">
                  <c:v>23.646999999999998</c:v>
                </c:pt>
                <c:pt idx="14598">
                  <c:v>25.102</c:v>
                </c:pt>
                <c:pt idx="14599">
                  <c:v>34.146000000000001</c:v>
                </c:pt>
                <c:pt idx="14600">
                  <c:v>27.803000000000001</c:v>
                </c:pt>
                <c:pt idx="14601">
                  <c:v>28.785</c:v>
                </c:pt>
                <c:pt idx="14602">
                  <c:v>29.803999999999998</c:v>
                </c:pt>
                <c:pt idx="14603">
                  <c:v>31.318999999999999</c:v>
                </c:pt>
                <c:pt idx="14604">
                  <c:v>32.994</c:v>
                </c:pt>
                <c:pt idx="14605">
                  <c:v>27.309000000000001</c:v>
                </c:pt>
                <c:pt idx="14606">
                  <c:v>32.302999999999997</c:v>
                </c:pt>
                <c:pt idx="14607">
                  <c:v>23.137</c:v>
                </c:pt>
                <c:pt idx="14608">
                  <c:v>26.905999999999999</c:v>
                </c:pt>
                <c:pt idx="14609">
                  <c:v>29.748000000000001</c:v>
                </c:pt>
                <c:pt idx="14610">
                  <c:v>20.94</c:v>
                </c:pt>
                <c:pt idx="14611">
                  <c:v>33.698</c:v>
                </c:pt>
                <c:pt idx="14612">
                  <c:v>25.742999999999999</c:v>
                </c:pt>
                <c:pt idx="14613">
                  <c:v>31.475000000000001</c:v>
                </c:pt>
                <c:pt idx="14614">
                  <c:v>21.742999999999999</c:v>
                </c:pt>
                <c:pt idx="14615">
                  <c:v>28.132999999999999</c:v>
                </c:pt>
                <c:pt idx="14616">
                  <c:v>27.216999999999999</c:v>
                </c:pt>
                <c:pt idx="14617">
                  <c:v>35.484999999999999</c:v>
                </c:pt>
                <c:pt idx="14618">
                  <c:v>24.056000000000001</c:v>
                </c:pt>
                <c:pt idx="14619">
                  <c:v>28.138000000000002</c:v>
                </c:pt>
                <c:pt idx="14620">
                  <c:v>30.347000000000001</c:v>
                </c:pt>
                <c:pt idx="14621">
                  <c:v>22.878</c:v>
                </c:pt>
                <c:pt idx="14622">
                  <c:v>32.982999999999997</c:v>
                </c:pt>
                <c:pt idx="14623">
                  <c:v>26.068000000000001</c:v>
                </c:pt>
                <c:pt idx="14624">
                  <c:v>25.422000000000001</c:v>
                </c:pt>
                <c:pt idx="14625">
                  <c:v>37.182000000000002</c:v>
                </c:pt>
                <c:pt idx="14626">
                  <c:v>24.779</c:v>
                </c:pt>
                <c:pt idx="14627">
                  <c:v>28.42</c:v>
                </c:pt>
                <c:pt idx="14628">
                  <c:v>23.331</c:v>
                </c:pt>
                <c:pt idx="14629">
                  <c:v>24.187999999999999</c:v>
                </c:pt>
                <c:pt idx="14630">
                  <c:v>25.228000000000002</c:v>
                </c:pt>
                <c:pt idx="14631">
                  <c:v>23.77</c:v>
                </c:pt>
                <c:pt idx="14632">
                  <c:v>24.513999999999999</c:v>
                </c:pt>
                <c:pt idx="14633">
                  <c:v>29.442</c:v>
                </c:pt>
                <c:pt idx="14634">
                  <c:v>33.335999999999999</c:v>
                </c:pt>
                <c:pt idx="14635">
                  <c:v>28.46</c:v>
                </c:pt>
                <c:pt idx="14636">
                  <c:v>30.495999999999999</c:v>
                </c:pt>
                <c:pt idx="14637">
                  <c:v>33.363</c:v>
                </c:pt>
                <c:pt idx="14638">
                  <c:v>32.887</c:v>
                </c:pt>
                <c:pt idx="14639">
                  <c:v>34.296999999999997</c:v>
                </c:pt>
                <c:pt idx="14640">
                  <c:v>23.187999999999999</c:v>
                </c:pt>
                <c:pt idx="14641">
                  <c:v>28.821000000000002</c:v>
                </c:pt>
                <c:pt idx="14642">
                  <c:v>29.36</c:v>
                </c:pt>
                <c:pt idx="14643">
                  <c:v>26.265999999999998</c:v>
                </c:pt>
                <c:pt idx="14644">
                  <c:v>31.984999999999999</c:v>
                </c:pt>
                <c:pt idx="14645">
                  <c:v>34.575000000000003</c:v>
                </c:pt>
                <c:pt idx="14646">
                  <c:v>29.422999999999998</c:v>
                </c:pt>
                <c:pt idx="14647">
                  <c:v>28.045000000000002</c:v>
                </c:pt>
                <c:pt idx="14648">
                  <c:v>28.524999999999999</c:v>
                </c:pt>
                <c:pt idx="14649">
                  <c:v>28.332000000000001</c:v>
                </c:pt>
                <c:pt idx="14650">
                  <c:v>26.138000000000002</c:v>
                </c:pt>
                <c:pt idx="14651">
                  <c:v>32.545999999999999</c:v>
                </c:pt>
                <c:pt idx="14652">
                  <c:v>40.857999999999997</c:v>
                </c:pt>
                <c:pt idx="14653">
                  <c:v>27.672999999999998</c:v>
                </c:pt>
                <c:pt idx="14654">
                  <c:v>29.491</c:v>
                </c:pt>
                <c:pt idx="14655">
                  <c:v>34.768999999999998</c:v>
                </c:pt>
                <c:pt idx="14656">
                  <c:v>27.335999999999999</c:v>
                </c:pt>
                <c:pt idx="14657">
                  <c:v>31.722000000000001</c:v>
                </c:pt>
                <c:pt idx="14658">
                  <c:v>25.422000000000001</c:v>
                </c:pt>
                <c:pt idx="14659">
                  <c:v>32.613</c:v>
                </c:pt>
                <c:pt idx="14660">
                  <c:v>23.411999999999999</c:v>
                </c:pt>
                <c:pt idx="14661">
                  <c:v>29.024999999999999</c:v>
                </c:pt>
                <c:pt idx="14662">
                  <c:v>41.859000000000002</c:v>
                </c:pt>
                <c:pt idx="14663">
                  <c:v>31.67</c:v>
                </c:pt>
                <c:pt idx="14664">
                  <c:v>35.11</c:v>
                </c:pt>
                <c:pt idx="14665">
                  <c:v>36.106000000000002</c:v>
                </c:pt>
                <c:pt idx="14666">
                  <c:v>23.908000000000001</c:v>
                </c:pt>
                <c:pt idx="14667">
                  <c:v>26.606000000000002</c:v>
                </c:pt>
                <c:pt idx="14668">
                  <c:v>33.774999999999999</c:v>
                </c:pt>
                <c:pt idx="14669">
                  <c:v>31.957999999999998</c:v>
                </c:pt>
                <c:pt idx="14670">
                  <c:v>31.08</c:v>
                </c:pt>
                <c:pt idx="14671">
                  <c:v>27.858000000000001</c:v>
                </c:pt>
                <c:pt idx="14672">
                  <c:v>27.768000000000001</c:v>
                </c:pt>
                <c:pt idx="14673">
                  <c:v>29.481999999999999</c:v>
                </c:pt>
                <c:pt idx="14674">
                  <c:v>34.786000000000001</c:v>
                </c:pt>
                <c:pt idx="14675">
                  <c:v>28.431999999999999</c:v>
                </c:pt>
                <c:pt idx="14676">
                  <c:v>30.33</c:v>
                </c:pt>
                <c:pt idx="14677">
                  <c:v>30.812000000000001</c:v>
                </c:pt>
                <c:pt idx="14678">
                  <c:v>22.983000000000001</c:v>
                </c:pt>
                <c:pt idx="14679">
                  <c:v>31.515000000000001</c:v>
                </c:pt>
                <c:pt idx="14680">
                  <c:v>30.027000000000001</c:v>
                </c:pt>
                <c:pt idx="14681">
                  <c:v>32.44</c:v>
                </c:pt>
                <c:pt idx="14682">
                  <c:v>30.451000000000001</c:v>
                </c:pt>
                <c:pt idx="14683">
                  <c:v>32.082000000000001</c:v>
                </c:pt>
                <c:pt idx="14684">
                  <c:v>21.952999999999999</c:v>
                </c:pt>
                <c:pt idx="14685">
                  <c:v>31.747</c:v>
                </c:pt>
                <c:pt idx="14686">
                  <c:v>26.631</c:v>
                </c:pt>
                <c:pt idx="14687">
                  <c:v>24.494</c:v>
                </c:pt>
                <c:pt idx="14688">
                  <c:v>32.863999999999997</c:v>
                </c:pt>
                <c:pt idx="14689">
                  <c:v>31.901</c:v>
                </c:pt>
                <c:pt idx="14690">
                  <c:v>31.446999999999999</c:v>
                </c:pt>
                <c:pt idx="14691">
                  <c:v>21.152000000000001</c:v>
                </c:pt>
                <c:pt idx="14692">
                  <c:v>30.992000000000001</c:v>
                </c:pt>
                <c:pt idx="14693">
                  <c:v>34.618000000000002</c:v>
                </c:pt>
                <c:pt idx="14694">
                  <c:v>31</c:v>
                </c:pt>
                <c:pt idx="14695">
                  <c:v>26.186</c:v>
                </c:pt>
                <c:pt idx="14696">
                  <c:v>29.54</c:v>
                </c:pt>
                <c:pt idx="14697">
                  <c:v>32.280999999999999</c:v>
                </c:pt>
                <c:pt idx="14698">
                  <c:v>31.53</c:v>
                </c:pt>
                <c:pt idx="14699">
                  <c:v>31.055</c:v>
                </c:pt>
                <c:pt idx="14700">
                  <c:v>29.128</c:v>
                </c:pt>
                <c:pt idx="14701">
                  <c:v>28.661000000000001</c:v>
                </c:pt>
                <c:pt idx="14702">
                  <c:v>32.295999999999999</c:v>
                </c:pt>
                <c:pt idx="14703">
                  <c:v>27.23</c:v>
                </c:pt>
                <c:pt idx="14704">
                  <c:v>27.068000000000001</c:v>
                </c:pt>
                <c:pt idx="14705">
                  <c:v>29.596</c:v>
                </c:pt>
                <c:pt idx="14706">
                  <c:v>21.117000000000001</c:v>
                </c:pt>
                <c:pt idx="14707">
                  <c:v>30.753</c:v>
                </c:pt>
                <c:pt idx="14708">
                  <c:v>30.462</c:v>
                </c:pt>
                <c:pt idx="14709">
                  <c:v>30.34</c:v>
                </c:pt>
                <c:pt idx="14710">
                  <c:v>36.273000000000003</c:v>
                </c:pt>
                <c:pt idx="14711">
                  <c:v>32.637999999999998</c:v>
                </c:pt>
                <c:pt idx="14712">
                  <c:v>26.335000000000001</c:v>
                </c:pt>
                <c:pt idx="14713">
                  <c:v>26.983000000000001</c:v>
                </c:pt>
                <c:pt idx="14714">
                  <c:v>28.65</c:v>
                </c:pt>
                <c:pt idx="14715">
                  <c:v>25.8</c:v>
                </c:pt>
                <c:pt idx="14716">
                  <c:v>25.603000000000002</c:v>
                </c:pt>
                <c:pt idx="14717">
                  <c:v>33.616</c:v>
                </c:pt>
                <c:pt idx="14718">
                  <c:v>25.190999999999999</c:v>
                </c:pt>
                <c:pt idx="14719">
                  <c:v>25.245999999999999</c:v>
                </c:pt>
                <c:pt idx="14720">
                  <c:v>30.693999999999999</c:v>
                </c:pt>
                <c:pt idx="14721">
                  <c:v>29.791</c:v>
                </c:pt>
                <c:pt idx="14722">
                  <c:v>30.277000000000001</c:v>
                </c:pt>
                <c:pt idx="14723">
                  <c:v>25.501000000000001</c:v>
                </c:pt>
                <c:pt idx="14724">
                  <c:v>28.451000000000001</c:v>
                </c:pt>
                <c:pt idx="14725">
                  <c:v>33.639000000000003</c:v>
                </c:pt>
                <c:pt idx="14726">
                  <c:v>30.361999999999998</c:v>
                </c:pt>
                <c:pt idx="14727">
                  <c:v>31.843</c:v>
                </c:pt>
                <c:pt idx="14728">
                  <c:v>34.758000000000003</c:v>
                </c:pt>
                <c:pt idx="14729">
                  <c:v>30.451000000000001</c:v>
                </c:pt>
                <c:pt idx="14730">
                  <c:v>33.847999999999999</c:v>
                </c:pt>
                <c:pt idx="14731">
                  <c:v>29.530999999999999</c:v>
                </c:pt>
                <c:pt idx="14732">
                  <c:v>32.728999999999999</c:v>
                </c:pt>
                <c:pt idx="14733">
                  <c:v>31.350999999999999</c:v>
                </c:pt>
                <c:pt idx="14734">
                  <c:v>26.501000000000001</c:v>
                </c:pt>
                <c:pt idx="14735">
                  <c:v>26.172999999999998</c:v>
                </c:pt>
                <c:pt idx="14736">
                  <c:v>28.356000000000002</c:v>
                </c:pt>
                <c:pt idx="14737">
                  <c:v>26.276</c:v>
                </c:pt>
                <c:pt idx="14738">
                  <c:v>35.029000000000003</c:v>
                </c:pt>
                <c:pt idx="14739">
                  <c:v>27.902000000000001</c:v>
                </c:pt>
                <c:pt idx="14740">
                  <c:v>31.093</c:v>
                </c:pt>
                <c:pt idx="14741">
                  <c:v>25.748999999999999</c:v>
                </c:pt>
                <c:pt idx="14742">
                  <c:v>22.402999999999999</c:v>
                </c:pt>
                <c:pt idx="14743">
                  <c:v>32.332999999999998</c:v>
                </c:pt>
                <c:pt idx="14744">
                  <c:v>32.511000000000003</c:v>
                </c:pt>
                <c:pt idx="14745">
                  <c:v>31.254999999999999</c:v>
                </c:pt>
                <c:pt idx="14746">
                  <c:v>25.745999999999999</c:v>
                </c:pt>
                <c:pt idx="14747">
                  <c:v>33.15</c:v>
                </c:pt>
                <c:pt idx="14748">
                  <c:v>33.122999999999998</c:v>
                </c:pt>
                <c:pt idx="14749">
                  <c:v>30.808</c:v>
                </c:pt>
                <c:pt idx="14750">
                  <c:v>31.849</c:v>
                </c:pt>
                <c:pt idx="14751">
                  <c:v>28.135999999999999</c:v>
                </c:pt>
                <c:pt idx="14752">
                  <c:v>25.616</c:v>
                </c:pt>
                <c:pt idx="14753">
                  <c:v>26.161000000000001</c:v>
                </c:pt>
                <c:pt idx="14754">
                  <c:v>27.553999999999998</c:v>
                </c:pt>
                <c:pt idx="14755">
                  <c:v>28.664999999999999</c:v>
                </c:pt>
                <c:pt idx="14756">
                  <c:v>29.777000000000001</c:v>
                </c:pt>
                <c:pt idx="14757">
                  <c:v>32.238</c:v>
                </c:pt>
                <c:pt idx="14758">
                  <c:v>31.29</c:v>
                </c:pt>
                <c:pt idx="14759">
                  <c:v>28.001000000000001</c:v>
                </c:pt>
                <c:pt idx="14760">
                  <c:v>32.003</c:v>
                </c:pt>
                <c:pt idx="14761">
                  <c:v>22.934000000000001</c:v>
                </c:pt>
                <c:pt idx="14762">
                  <c:v>30.481000000000002</c:v>
                </c:pt>
                <c:pt idx="14763">
                  <c:v>24.052</c:v>
                </c:pt>
                <c:pt idx="14764">
                  <c:v>25.594999999999999</c:v>
                </c:pt>
                <c:pt idx="14765">
                  <c:v>31.459</c:v>
                </c:pt>
                <c:pt idx="14766">
                  <c:v>29.224</c:v>
                </c:pt>
                <c:pt idx="14767">
                  <c:v>22.846</c:v>
                </c:pt>
                <c:pt idx="14768">
                  <c:v>25.029</c:v>
                </c:pt>
                <c:pt idx="14769">
                  <c:v>33.527999999999999</c:v>
                </c:pt>
                <c:pt idx="14770">
                  <c:v>26.981999999999999</c:v>
                </c:pt>
                <c:pt idx="14771">
                  <c:v>30.501000000000001</c:v>
                </c:pt>
                <c:pt idx="14772">
                  <c:v>27.811</c:v>
                </c:pt>
                <c:pt idx="14773">
                  <c:v>25.282</c:v>
                </c:pt>
                <c:pt idx="14774">
                  <c:v>28.407</c:v>
                </c:pt>
                <c:pt idx="14775">
                  <c:v>26.186</c:v>
                </c:pt>
                <c:pt idx="14776">
                  <c:v>22.64</c:v>
                </c:pt>
                <c:pt idx="14777">
                  <c:v>27.686</c:v>
                </c:pt>
                <c:pt idx="14778">
                  <c:v>26.678999999999998</c:v>
                </c:pt>
                <c:pt idx="14779">
                  <c:v>26.582000000000001</c:v>
                </c:pt>
                <c:pt idx="14780">
                  <c:v>30.606999999999999</c:v>
                </c:pt>
                <c:pt idx="14781">
                  <c:v>30.271000000000001</c:v>
                </c:pt>
                <c:pt idx="14782">
                  <c:v>24.001000000000001</c:v>
                </c:pt>
                <c:pt idx="14783">
                  <c:v>35.091999999999999</c:v>
                </c:pt>
                <c:pt idx="14784">
                  <c:v>24.933</c:v>
                </c:pt>
                <c:pt idx="14785">
                  <c:v>32.904000000000003</c:v>
                </c:pt>
                <c:pt idx="14786">
                  <c:v>31.135999999999999</c:v>
                </c:pt>
                <c:pt idx="14787">
                  <c:v>37.072000000000003</c:v>
                </c:pt>
                <c:pt idx="14788">
                  <c:v>29.649000000000001</c:v>
                </c:pt>
                <c:pt idx="14789">
                  <c:v>27.574000000000002</c:v>
                </c:pt>
                <c:pt idx="14790">
                  <c:v>28.687999999999999</c:v>
                </c:pt>
                <c:pt idx="14791">
                  <c:v>31.556000000000001</c:v>
                </c:pt>
                <c:pt idx="14792">
                  <c:v>30.451000000000001</c:v>
                </c:pt>
                <c:pt idx="14793">
                  <c:v>29.058</c:v>
                </c:pt>
                <c:pt idx="14794">
                  <c:v>30.62</c:v>
                </c:pt>
                <c:pt idx="14795">
                  <c:v>24.611000000000001</c:v>
                </c:pt>
                <c:pt idx="14796">
                  <c:v>29.869</c:v>
                </c:pt>
                <c:pt idx="14797">
                  <c:v>28.32</c:v>
                </c:pt>
                <c:pt idx="14798">
                  <c:v>26.361999999999998</c:v>
                </c:pt>
                <c:pt idx="14799">
                  <c:v>29.574999999999999</c:v>
                </c:pt>
                <c:pt idx="14800">
                  <c:v>24.071999999999999</c:v>
                </c:pt>
                <c:pt idx="14801">
                  <c:v>31.093</c:v>
                </c:pt>
                <c:pt idx="14802">
                  <c:v>27.43</c:v>
                </c:pt>
                <c:pt idx="14803">
                  <c:v>29.161000000000001</c:v>
                </c:pt>
                <c:pt idx="14804">
                  <c:v>30.93</c:v>
                </c:pt>
                <c:pt idx="14805">
                  <c:v>31.55</c:v>
                </c:pt>
                <c:pt idx="14806">
                  <c:v>27.353999999999999</c:v>
                </c:pt>
                <c:pt idx="14807">
                  <c:v>30.379000000000001</c:v>
                </c:pt>
                <c:pt idx="14808">
                  <c:v>26.289000000000001</c:v>
                </c:pt>
                <c:pt idx="14809">
                  <c:v>29.285</c:v>
                </c:pt>
                <c:pt idx="14810">
                  <c:v>32.149000000000001</c:v>
                </c:pt>
                <c:pt idx="14811">
                  <c:v>28.451000000000001</c:v>
                </c:pt>
                <c:pt idx="14812">
                  <c:v>29.207000000000001</c:v>
                </c:pt>
                <c:pt idx="14813">
                  <c:v>26.954999999999998</c:v>
                </c:pt>
                <c:pt idx="14814">
                  <c:v>31.125</c:v>
                </c:pt>
                <c:pt idx="14815">
                  <c:v>36.293999999999997</c:v>
                </c:pt>
                <c:pt idx="14816">
                  <c:v>33.686999999999998</c:v>
                </c:pt>
                <c:pt idx="14817">
                  <c:v>36.954000000000001</c:v>
                </c:pt>
                <c:pt idx="14818">
                  <c:v>27.006</c:v>
                </c:pt>
                <c:pt idx="14819">
                  <c:v>31.225000000000001</c:v>
                </c:pt>
                <c:pt idx="14820">
                  <c:v>33.991999999999997</c:v>
                </c:pt>
                <c:pt idx="14821">
                  <c:v>36.587000000000003</c:v>
                </c:pt>
                <c:pt idx="14822">
                  <c:v>30.349</c:v>
                </c:pt>
                <c:pt idx="14823">
                  <c:v>30.367999999999999</c:v>
                </c:pt>
                <c:pt idx="14824">
                  <c:v>28.786000000000001</c:v>
                </c:pt>
                <c:pt idx="14825">
                  <c:v>29.055</c:v>
                </c:pt>
                <c:pt idx="14826">
                  <c:v>30.277000000000001</c:v>
                </c:pt>
                <c:pt idx="14827">
                  <c:v>30.776</c:v>
                </c:pt>
                <c:pt idx="14828">
                  <c:v>39.948999999999998</c:v>
                </c:pt>
                <c:pt idx="14829">
                  <c:v>32.136000000000003</c:v>
                </c:pt>
                <c:pt idx="14830">
                  <c:v>29.716999999999999</c:v>
                </c:pt>
                <c:pt idx="14831">
                  <c:v>31.75</c:v>
                </c:pt>
                <c:pt idx="14832">
                  <c:v>35.795999999999999</c:v>
                </c:pt>
                <c:pt idx="14833">
                  <c:v>27.062999999999999</c:v>
                </c:pt>
                <c:pt idx="14834">
                  <c:v>28.314</c:v>
                </c:pt>
                <c:pt idx="14835">
                  <c:v>29.977</c:v>
                </c:pt>
                <c:pt idx="14836">
                  <c:v>27.233000000000001</c:v>
                </c:pt>
                <c:pt idx="14837">
                  <c:v>26.777999999999999</c:v>
                </c:pt>
                <c:pt idx="14838">
                  <c:v>32.948</c:v>
                </c:pt>
                <c:pt idx="14839">
                  <c:v>31.568000000000001</c:v>
                </c:pt>
                <c:pt idx="14840">
                  <c:v>24.492999999999999</c:v>
                </c:pt>
                <c:pt idx="14841">
                  <c:v>25.989000000000001</c:v>
                </c:pt>
                <c:pt idx="14842">
                  <c:v>22.809000000000001</c:v>
                </c:pt>
                <c:pt idx="14843">
                  <c:v>35.033999999999999</c:v>
                </c:pt>
                <c:pt idx="14844">
                  <c:v>30.879000000000001</c:v>
                </c:pt>
                <c:pt idx="14845">
                  <c:v>25.524999999999999</c:v>
                </c:pt>
                <c:pt idx="14846">
                  <c:v>30.693999999999999</c:v>
                </c:pt>
                <c:pt idx="14847">
                  <c:v>27.757000000000001</c:v>
                </c:pt>
                <c:pt idx="14848">
                  <c:v>30.599</c:v>
                </c:pt>
                <c:pt idx="14849">
                  <c:v>32.601999999999997</c:v>
                </c:pt>
                <c:pt idx="14850">
                  <c:v>30.312999999999999</c:v>
                </c:pt>
                <c:pt idx="14851">
                  <c:v>22.645</c:v>
                </c:pt>
                <c:pt idx="14852">
                  <c:v>25.706</c:v>
                </c:pt>
                <c:pt idx="14853">
                  <c:v>33.893000000000001</c:v>
                </c:pt>
                <c:pt idx="14854">
                  <c:v>26.853000000000002</c:v>
                </c:pt>
                <c:pt idx="14855">
                  <c:v>29.882999999999999</c:v>
                </c:pt>
                <c:pt idx="14856">
                  <c:v>31.172999999999998</c:v>
                </c:pt>
                <c:pt idx="14857">
                  <c:v>27.526</c:v>
                </c:pt>
                <c:pt idx="14858">
                  <c:v>30.855</c:v>
                </c:pt>
                <c:pt idx="14859">
                  <c:v>24.149000000000001</c:v>
                </c:pt>
                <c:pt idx="14860">
                  <c:v>30.408000000000001</c:v>
                </c:pt>
                <c:pt idx="14861">
                  <c:v>31.469000000000001</c:v>
                </c:pt>
                <c:pt idx="14862">
                  <c:v>32.143999999999998</c:v>
                </c:pt>
                <c:pt idx="14863">
                  <c:v>30.661999999999999</c:v>
                </c:pt>
                <c:pt idx="14864">
                  <c:v>31.279</c:v>
                </c:pt>
                <c:pt idx="14865">
                  <c:v>26.22</c:v>
                </c:pt>
                <c:pt idx="14866">
                  <c:v>34.792000000000002</c:v>
                </c:pt>
                <c:pt idx="14867">
                  <c:v>28.257000000000001</c:v>
                </c:pt>
                <c:pt idx="14868">
                  <c:v>22.643000000000001</c:v>
                </c:pt>
                <c:pt idx="14869">
                  <c:v>24.576000000000001</c:v>
                </c:pt>
                <c:pt idx="14870">
                  <c:v>26.667000000000002</c:v>
                </c:pt>
                <c:pt idx="14871">
                  <c:v>34.564999999999998</c:v>
                </c:pt>
                <c:pt idx="14872">
                  <c:v>24.454999999999998</c:v>
                </c:pt>
                <c:pt idx="14873">
                  <c:v>31.24</c:v>
                </c:pt>
                <c:pt idx="14874">
                  <c:v>29.465</c:v>
                </c:pt>
                <c:pt idx="14875">
                  <c:v>24.843</c:v>
                </c:pt>
                <c:pt idx="14876">
                  <c:v>23.707000000000001</c:v>
                </c:pt>
                <c:pt idx="14877">
                  <c:v>27.946999999999999</c:v>
                </c:pt>
                <c:pt idx="14878">
                  <c:v>30.06</c:v>
                </c:pt>
                <c:pt idx="14879">
                  <c:v>29.568999999999999</c:v>
                </c:pt>
                <c:pt idx="14880">
                  <c:v>24.143000000000001</c:v>
                </c:pt>
                <c:pt idx="14881">
                  <c:v>35.67</c:v>
                </c:pt>
                <c:pt idx="14882">
                  <c:v>29.885000000000002</c:v>
                </c:pt>
                <c:pt idx="14883">
                  <c:v>25.829000000000001</c:v>
                </c:pt>
                <c:pt idx="14884">
                  <c:v>27.805</c:v>
                </c:pt>
                <c:pt idx="14885">
                  <c:v>27.925000000000001</c:v>
                </c:pt>
                <c:pt idx="14886">
                  <c:v>30.021000000000001</c:v>
                </c:pt>
                <c:pt idx="14887">
                  <c:v>29.492999999999999</c:v>
                </c:pt>
                <c:pt idx="14888">
                  <c:v>30.687000000000001</c:v>
                </c:pt>
                <c:pt idx="14889">
                  <c:v>32.372999999999998</c:v>
                </c:pt>
                <c:pt idx="14890">
                  <c:v>29.718</c:v>
                </c:pt>
                <c:pt idx="14891">
                  <c:v>29.044</c:v>
                </c:pt>
                <c:pt idx="14892">
                  <c:v>28.122</c:v>
                </c:pt>
                <c:pt idx="14893">
                  <c:v>26.645</c:v>
                </c:pt>
                <c:pt idx="14894">
                  <c:v>33.064</c:v>
                </c:pt>
                <c:pt idx="14895">
                  <c:v>35.377000000000002</c:v>
                </c:pt>
                <c:pt idx="14896">
                  <c:v>42.152999999999999</c:v>
                </c:pt>
                <c:pt idx="14897">
                  <c:v>32.856999999999999</c:v>
                </c:pt>
                <c:pt idx="14898">
                  <c:v>30.495000000000001</c:v>
                </c:pt>
                <c:pt idx="14899">
                  <c:v>29.87</c:v>
                </c:pt>
                <c:pt idx="14900">
                  <c:v>28.015000000000001</c:v>
                </c:pt>
                <c:pt idx="14901">
                  <c:v>31.77</c:v>
                </c:pt>
                <c:pt idx="14902">
                  <c:v>29.670999999999999</c:v>
                </c:pt>
                <c:pt idx="14903">
                  <c:v>31.614000000000001</c:v>
                </c:pt>
                <c:pt idx="14904">
                  <c:v>33.204999999999998</c:v>
                </c:pt>
                <c:pt idx="14905">
                  <c:v>31.33</c:v>
                </c:pt>
                <c:pt idx="14906">
                  <c:v>29.855</c:v>
                </c:pt>
                <c:pt idx="14907">
                  <c:v>25.542000000000002</c:v>
                </c:pt>
                <c:pt idx="14908">
                  <c:v>32.890999999999998</c:v>
                </c:pt>
                <c:pt idx="14909">
                  <c:v>31.375</c:v>
                </c:pt>
                <c:pt idx="14910">
                  <c:v>27.606999999999999</c:v>
                </c:pt>
                <c:pt idx="14911">
                  <c:v>27.669</c:v>
                </c:pt>
                <c:pt idx="14912">
                  <c:v>27.111000000000001</c:v>
                </c:pt>
                <c:pt idx="14913">
                  <c:v>31.254000000000001</c:v>
                </c:pt>
                <c:pt idx="14914">
                  <c:v>35.69</c:v>
                </c:pt>
                <c:pt idx="14915">
                  <c:v>30.719000000000001</c:v>
                </c:pt>
                <c:pt idx="14916">
                  <c:v>26.472000000000001</c:v>
                </c:pt>
                <c:pt idx="14917">
                  <c:v>26.21</c:v>
                </c:pt>
                <c:pt idx="14918">
                  <c:v>25.099</c:v>
                </c:pt>
                <c:pt idx="14919">
                  <c:v>33.945999999999998</c:v>
                </c:pt>
                <c:pt idx="14920">
                  <c:v>30.896000000000001</c:v>
                </c:pt>
                <c:pt idx="14921">
                  <c:v>30.152999999999999</c:v>
                </c:pt>
                <c:pt idx="14922">
                  <c:v>24.376000000000001</c:v>
                </c:pt>
                <c:pt idx="14923">
                  <c:v>32.118000000000002</c:v>
                </c:pt>
                <c:pt idx="14924">
                  <c:v>25.664000000000001</c:v>
                </c:pt>
                <c:pt idx="14925">
                  <c:v>31.873999999999999</c:v>
                </c:pt>
                <c:pt idx="14926">
                  <c:v>32.296999999999997</c:v>
                </c:pt>
                <c:pt idx="14927">
                  <c:v>27.071000000000002</c:v>
                </c:pt>
                <c:pt idx="14928">
                  <c:v>32.024000000000001</c:v>
                </c:pt>
                <c:pt idx="14929">
                  <c:v>29.927</c:v>
                </c:pt>
                <c:pt idx="14930">
                  <c:v>29.38</c:v>
                </c:pt>
                <c:pt idx="14931">
                  <c:v>25.605</c:v>
                </c:pt>
                <c:pt idx="14932">
                  <c:v>34.140999999999998</c:v>
                </c:pt>
                <c:pt idx="14933">
                  <c:v>31.027000000000001</c:v>
                </c:pt>
                <c:pt idx="14934">
                  <c:v>31.175999999999998</c:v>
                </c:pt>
                <c:pt idx="14935">
                  <c:v>26.577000000000002</c:v>
                </c:pt>
                <c:pt idx="14936">
                  <c:v>33.408999999999999</c:v>
                </c:pt>
                <c:pt idx="14937">
                  <c:v>34.201000000000001</c:v>
                </c:pt>
                <c:pt idx="14938">
                  <c:v>27.117000000000001</c:v>
                </c:pt>
                <c:pt idx="14939">
                  <c:v>28.687999999999999</c:v>
                </c:pt>
                <c:pt idx="14940">
                  <c:v>34.597000000000001</c:v>
                </c:pt>
                <c:pt idx="14941">
                  <c:v>31.901</c:v>
                </c:pt>
                <c:pt idx="14942">
                  <c:v>26.850999999999999</c:v>
                </c:pt>
                <c:pt idx="14943">
                  <c:v>27.975999999999999</c:v>
                </c:pt>
                <c:pt idx="14944">
                  <c:v>33.72</c:v>
                </c:pt>
                <c:pt idx="14945">
                  <c:v>25.754000000000001</c:v>
                </c:pt>
                <c:pt idx="14946">
                  <c:v>27.625</c:v>
                </c:pt>
                <c:pt idx="14947">
                  <c:v>31.442</c:v>
                </c:pt>
                <c:pt idx="14948">
                  <c:v>35.429000000000002</c:v>
                </c:pt>
                <c:pt idx="14949">
                  <c:v>25.413</c:v>
                </c:pt>
                <c:pt idx="14950">
                  <c:v>30.917999999999999</c:v>
                </c:pt>
                <c:pt idx="14951">
                  <c:v>26.917999999999999</c:v>
                </c:pt>
                <c:pt idx="14952">
                  <c:v>30.073</c:v>
                </c:pt>
                <c:pt idx="14953">
                  <c:v>30.946999999999999</c:v>
                </c:pt>
                <c:pt idx="14954">
                  <c:v>30.952000000000002</c:v>
                </c:pt>
                <c:pt idx="14955">
                  <c:v>29.071000000000002</c:v>
                </c:pt>
                <c:pt idx="14956">
                  <c:v>28.620999999999999</c:v>
                </c:pt>
                <c:pt idx="14957">
                  <c:v>30.344999999999999</c:v>
                </c:pt>
                <c:pt idx="14958">
                  <c:v>27.222999999999999</c:v>
                </c:pt>
                <c:pt idx="14959">
                  <c:v>30.196000000000002</c:v>
                </c:pt>
                <c:pt idx="14960">
                  <c:v>35.875</c:v>
                </c:pt>
                <c:pt idx="14961">
                  <c:v>24.669</c:v>
                </c:pt>
                <c:pt idx="14962">
                  <c:v>34.104999999999997</c:v>
                </c:pt>
                <c:pt idx="14963">
                  <c:v>29.035</c:v>
                </c:pt>
                <c:pt idx="14964">
                  <c:v>23.478999999999999</c:v>
                </c:pt>
                <c:pt idx="14965">
                  <c:v>28.161999999999999</c:v>
                </c:pt>
                <c:pt idx="14966">
                  <c:v>29.312000000000001</c:v>
                </c:pt>
                <c:pt idx="14967">
                  <c:v>29.016999999999999</c:v>
                </c:pt>
                <c:pt idx="14968">
                  <c:v>25.228000000000002</c:v>
                </c:pt>
                <c:pt idx="14969">
                  <c:v>35.015000000000001</c:v>
                </c:pt>
                <c:pt idx="14970">
                  <c:v>34.594000000000001</c:v>
                </c:pt>
                <c:pt idx="14971">
                  <c:v>32.082000000000001</c:v>
                </c:pt>
                <c:pt idx="14972">
                  <c:v>29.951000000000001</c:v>
                </c:pt>
                <c:pt idx="14973">
                  <c:v>28.75</c:v>
                </c:pt>
                <c:pt idx="14974">
                  <c:v>27.436</c:v>
                </c:pt>
                <c:pt idx="14975">
                  <c:v>29.952000000000002</c:v>
                </c:pt>
                <c:pt idx="14976">
                  <c:v>30.236000000000001</c:v>
                </c:pt>
                <c:pt idx="14977">
                  <c:v>34.563000000000002</c:v>
                </c:pt>
                <c:pt idx="14978">
                  <c:v>33.939</c:v>
                </c:pt>
                <c:pt idx="14979">
                  <c:v>30.030999999999999</c:v>
                </c:pt>
                <c:pt idx="14980">
                  <c:v>33.191000000000003</c:v>
                </c:pt>
                <c:pt idx="14981">
                  <c:v>31.082000000000001</c:v>
                </c:pt>
                <c:pt idx="14982">
                  <c:v>30.172999999999998</c:v>
                </c:pt>
                <c:pt idx="14983">
                  <c:v>23.623000000000001</c:v>
                </c:pt>
                <c:pt idx="14984">
                  <c:v>25.395</c:v>
                </c:pt>
                <c:pt idx="14985">
                  <c:v>30.236000000000001</c:v>
                </c:pt>
                <c:pt idx="14986">
                  <c:v>30.195</c:v>
                </c:pt>
                <c:pt idx="14987">
                  <c:v>33.558999999999997</c:v>
                </c:pt>
                <c:pt idx="14988">
                  <c:v>28.548999999999999</c:v>
                </c:pt>
                <c:pt idx="14989">
                  <c:v>35.79</c:v>
                </c:pt>
                <c:pt idx="14990">
                  <c:v>24.451000000000001</c:v>
                </c:pt>
                <c:pt idx="14991">
                  <c:v>24.585999999999999</c:v>
                </c:pt>
                <c:pt idx="14992">
                  <c:v>22.297000000000001</c:v>
                </c:pt>
                <c:pt idx="14993">
                  <c:v>32.579000000000001</c:v>
                </c:pt>
                <c:pt idx="14994">
                  <c:v>29.244</c:v>
                </c:pt>
                <c:pt idx="14995">
                  <c:v>31.356000000000002</c:v>
                </c:pt>
                <c:pt idx="14996">
                  <c:v>26.795999999999999</c:v>
                </c:pt>
                <c:pt idx="14997">
                  <c:v>38.44</c:v>
                </c:pt>
                <c:pt idx="14998">
                  <c:v>30.486000000000001</c:v>
                </c:pt>
                <c:pt idx="14999">
                  <c:v>25.97</c:v>
                </c:pt>
                <c:pt idx="15000">
                  <c:v>25.353999999999999</c:v>
                </c:pt>
                <c:pt idx="15001">
                  <c:v>25.881</c:v>
                </c:pt>
                <c:pt idx="15002">
                  <c:v>27.148</c:v>
                </c:pt>
                <c:pt idx="15003">
                  <c:v>26.719000000000001</c:v>
                </c:pt>
                <c:pt idx="15004">
                  <c:v>27.244</c:v>
                </c:pt>
                <c:pt idx="15005">
                  <c:v>33.497999999999998</c:v>
                </c:pt>
                <c:pt idx="15006">
                  <c:v>31.751000000000001</c:v>
                </c:pt>
                <c:pt idx="15007">
                  <c:v>30.760999999999999</c:v>
                </c:pt>
                <c:pt idx="15008">
                  <c:v>26.013000000000002</c:v>
                </c:pt>
                <c:pt idx="15009">
                  <c:v>30.72</c:v>
                </c:pt>
                <c:pt idx="15010">
                  <c:v>32.491999999999997</c:v>
                </c:pt>
                <c:pt idx="15011">
                  <c:v>28.274000000000001</c:v>
                </c:pt>
                <c:pt idx="15012">
                  <c:v>26.698</c:v>
                </c:pt>
                <c:pt idx="15013">
                  <c:v>26.024000000000001</c:v>
                </c:pt>
                <c:pt idx="15014">
                  <c:v>24.814</c:v>
                </c:pt>
                <c:pt idx="15015">
                  <c:v>26.873999999999999</c:v>
                </c:pt>
                <c:pt idx="15016">
                  <c:v>29.341999999999999</c:v>
                </c:pt>
                <c:pt idx="15017">
                  <c:v>28.890999999999998</c:v>
                </c:pt>
                <c:pt idx="15018">
                  <c:v>30.417000000000002</c:v>
                </c:pt>
                <c:pt idx="15019">
                  <c:v>28.591000000000001</c:v>
                </c:pt>
                <c:pt idx="15020">
                  <c:v>25.036000000000001</c:v>
                </c:pt>
                <c:pt idx="15021">
                  <c:v>30.219000000000001</c:v>
                </c:pt>
                <c:pt idx="15022">
                  <c:v>28.707000000000001</c:v>
                </c:pt>
                <c:pt idx="15023">
                  <c:v>25.637</c:v>
                </c:pt>
                <c:pt idx="15024">
                  <c:v>22.773</c:v>
                </c:pt>
                <c:pt idx="15025">
                  <c:v>27.594000000000001</c:v>
                </c:pt>
                <c:pt idx="15026">
                  <c:v>25.408000000000001</c:v>
                </c:pt>
                <c:pt idx="15027">
                  <c:v>35.164000000000001</c:v>
                </c:pt>
                <c:pt idx="15028">
                  <c:v>23.402000000000001</c:v>
                </c:pt>
                <c:pt idx="15029">
                  <c:v>21.300999999999998</c:v>
                </c:pt>
                <c:pt idx="15030">
                  <c:v>26.143999999999998</c:v>
                </c:pt>
                <c:pt idx="15031">
                  <c:v>25.402999999999999</c:v>
                </c:pt>
                <c:pt idx="15032">
                  <c:v>25.227</c:v>
                </c:pt>
                <c:pt idx="15033">
                  <c:v>27.353999999999999</c:v>
                </c:pt>
                <c:pt idx="15034">
                  <c:v>24.858000000000001</c:v>
                </c:pt>
                <c:pt idx="15035">
                  <c:v>24.152000000000001</c:v>
                </c:pt>
                <c:pt idx="15036">
                  <c:v>29.378</c:v>
                </c:pt>
                <c:pt idx="15037">
                  <c:v>27.585000000000001</c:v>
                </c:pt>
                <c:pt idx="15038">
                  <c:v>32.759</c:v>
                </c:pt>
                <c:pt idx="15039">
                  <c:v>30.263999999999999</c:v>
                </c:pt>
                <c:pt idx="15040">
                  <c:v>30.475000000000001</c:v>
                </c:pt>
                <c:pt idx="15041">
                  <c:v>22.413</c:v>
                </c:pt>
                <c:pt idx="15042">
                  <c:v>26.247</c:v>
                </c:pt>
                <c:pt idx="15043">
                  <c:v>23.981999999999999</c:v>
                </c:pt>
                <c:pt idx="15044">
                  <c:v>34.975999999999999</c:v>
                </c:pt>
                <c:pt idx="15045">
                  <c:v>23.719000000000001</c:v>
                </c:pt>
                <c:pt idx="15046">
                  <c:v>27.555</c:v>
                </c:pt>
                <c:pt idx="15047">
                  <c:v>29.591999999999999</c:v>
                </c:pt>
                <c:pt idx="15048">
                  <c:v>24.262</c:v>
                </c:pt>
                <c:pt idx="15049">
                  <c:v>33.901000000000003</c:v>
                </c:pt>
                <c:pt idx="15050">
                  <c:v>35.414000000000001</c:v>
                </c:pt>
                <c:pt idx="15051">
                  <c:v>30.356999999999999</c:v>
                </c:pt>
                <c:pt idx="15052">
                  <c:v>27.312000000000001</c:v>
                </c:pt>
                <c:pt idx="15053">
                  <c:v>30.425999999999998</c:v>
                </c:pt>
                <c:pt idx="15054">
                  <c:v>26.279</c:v>
                </c:pt>
                <c:pt idx="15055">
                  <c:v>31.672000000000001</c:v>
                </c:pt>
                <c:pt idx="15056">
                  <c:v>33.023000000000003</c:v>
                </c:pt>
                <c:pt idx="15057">
                  <c:v>27.297000000000001</c:v>
                </c:pt>
                <c:pt idx="15058">
                  <c:v>28.428999999999998</c:v>
                </c:pt>
                <c:pt idx="15059">
                  <c:v>26.251999999999999</c:v>
                </c:pt>
                <c:pt idx="15060">
                  <c:v>23.337</c:v>
                </c:pt>
                <c:pt idx="15061">
                  <c:v>21.672000000000001</c:v>
                </c:pt>
                <c:pt idx="15062">
                  <c:v>27.882999999999999</c:v>
                </c:pt>
                <c:pt idx="15063">
                  <c:v>19.366</c:v>
                </c:pt>
                <c:pt idx="15064">
                  <c:v>26.231000000000002</c:v>
                </c:pt>
                <c:pt idx="15065">
                  <c:v>26.222000000000001</c:v>
                </c:pt>
                <c:pt idx="15066">
                  <c:v>24.391999999999999</c:v>
                </c:pt>
                <c:pt idx="15067">
                  <c:v>31.756</c:v>
                </c:pt>
                <c:pt idx="15068">
                  <c:v>27.106000000000002</c:v>
                </c:pt>
                <c:pt idx="15069">
                  <c:v>24.972000000000001</c:v>
                </c:pt>
                <c:pt idx="15070">
                  <c:v>27.771000000000001</c:v>
                </c:pt>
                <c:pt idx="15071">
                  <c:v>26.818000000000001</c:v>
                </c:pt>
                <c:pt idx="15072">
                  <c:v>38.523000000000003</c:v>
                </c:pt>
                <c:pt idx="15073">
                  <c:v>33.530999999999999</c:v>
                </c:pt>
                <c:pt idx="15074">
                  <c:v>24.097000000000001</c:v>
                </c:pt>
                <c:pt idx="15075">
                  <c:v>30.972999999999999</c:v>
                </c:pt>
                <c:pt idx="15076">
                  <c:v>31.571000000000002</c:v>
                </c:pt>
                <c:pt idx="15077">
                  <c:v>33.423000000000002</c:v>
                </c:pt>
                <c:pt idx="15078">
                  <c:v>26.61</c:v>
                </c:pt>
                <c:pt idx="15079">
                  <c:v>32.889000000000003</c:v>
                </c:pt>
                <c:pt idx="15080">
                  <c:v>23.38</c:v>
                </c:pt>
                <c:pt idx="15081">
                  <c:v>27.617000000000001</c:v>
                </c:pt>
                <c:pt idx="15082">
                  <c:v>35.156999999999996</c:v>
                </c:pt>
                <c:pt idx="15083">
                  <c:v>31.829000000000001</c:v>
                </c:pt>
                <c:pt idx="15084">
                  <c:v>23.56</c:v>
                </c:pt>
                <c:pt idx="15085">
                  <c:v>24.213000000000001</c:v>
                </c:pt>
                <c:pt idx="15086">
                  <c:v>27.178000000000001</c:v>
                </c:pt>
                <c:pt idx="15087">
                  <c:v>25.491</c:v>
                </c:pt>
                <c:pt idx="15088">
                  <c:v>34.493000000000002</c:v>
                </c:pt>
                <c:pt idx="15089">
                  <c:v>30.835999999999999</c:v>
                </c:pt>
                <c:pt idx="15090">
                  <c:v>25.707999999999998</c:v>
                </c:pt>
                <c:pt idx="15091">
                  <c:v>26.346</c:v>
                </c:pt>
                <c:pt idx="15092">
                  <c:v>26.873000000000001</c:v>
                </c:pt>
                <c:pt idx="15093">
                  <c:v>32.899000000000001</c:v>
                </c:pt>
                <c:pt idx="15094">
                  <c:v>27.550999999999998</c:v>
                </c:pt>
                <c:pt idx="15095">
                  <c:v>28.559000000000001</c:v>
                </c:pt>
                <c:pt idx="15096">
                  <c:v>23.189</c:v>
                </c:pt>
                <c:pt idx="15097">
                  <c:v>28.274000000000001</c:v>
                </c:pt>
                <c:pt idx="15098">
                  <c:v>24.146000000000001</c:v>
                </c:pt>
                <c:pt idx="15099">
                  <c:v>28.866</c:v>
                </c:pt>
                <c:pt idx="15100">
                  <c:v>33.213000000000001</c:v>
                </c:pt>
                <c:pt idx="15101">
                  <c:v>24.914999999999999</c:v>
                </c:pt>
                <c:pt idx="15102">
                  <c:v>33.773000000000003</c:v>
                </c:pt>
                <c:pt idx="15103">
                  <c:v>30.766999999999999</c:v>
                </c:pt>
                <c:pt idx="15104">
                  <c:v>31.806999999999999</c:v>
                </c:pt>
                <c:pt idx="15105">
                  <c:v>26.541</c:v>
                </c:pt>
                <c:pt idx="15106">
                  <c:v>30.707000000000001</c:v>
                </c:pt>
                <c:pt idx="15107">
                  <c:v>32.526000000000003</c:v>
                </c:pt>
                <c:pt idx="15108">
                  <c:v>32.752000000000002</c:v>
                </c:pt>
                <c:pt idx="15109">
                  <c:v>22.448</c:v>
                </c:pt>
                <c:pt idx="15110">
                  <c:v>32.213999999999999</c:v>
                </c:pt>
                <c:pt idx="15111">
                  <c:v>25.756</c:v>
                </c:pt>
                <c:pt idx="15112">
                  <c:v>29.759</c:v>
                </c:pt>
                <c:pt idx="15113">
                  <c:v>24.280999999999999</c:v>
                </c:pt>
                <c:pt idx="15114">
                  <c:v>24.163</c:v>
                </c:pt>
                <c:pt idx="15115">
                  <c:v>27.780999999999999</c:v>
                </c:pt>
                <c:pt idx="15116">
                  <c:v>25.899000000000001</c:v>
                </c:pt>
                <c:pt idx="15117">
                  <c:v>27.869</c:v>
                </c:pt>
                <c:pt idx="15118">
                  <c:v>29.253</c:v>
                </c:pt>
                <c:pt idx="15119">
                  <c:v>26.404</c:v>
                </c:pt>
                <c:pt idx="15120">
                  <c:v>32.328000000000003</c:v>
                </c:pt>
                <c:pt idx="15121">
                  <c:v>34.222999999999999</c:v>
                </c:pt>
                <c:pt idx="15122">
                  <c:v>36.279000000000003</c:v>
                </c:pt>
                <c:pt idx="15123">
                  <c:v>34.465000000000003</c:v>
                </c:pt>
                <c:pt idx="15124">
                  <c:v>19.43</c:v>
                </c:pt>
                <c:pt idx="15125">
                  <c:v>26.167999999999999</c:v>
                </c:pt>
                <c:pt idx="15126">
                  <c:v>25.870999999999999</c:v>
                </c:pt>
                <c:pt idx="15127">
                  <c:v>25.356999999999999</c:v>
                </c:pt>
                <c:pt idx="15128">
                  <c:v>29.262</c:v>
                </c:pt>
                <c:pt idx="15129">
                  <c:v>22.408000000000001</c:v>
                </c:pt>
                <c:pt idx="15130">
                  <c:v>29.709</c:v>
                </c:pt>
                <c:pt idx="15131">
                  <c:v>24.86</c:v>
                </c:pt>
                <c:pt idx="15132">
                  <c:v>23.181000000000001</c:v>
                </c:pt>
                <c:pt idx="15133">
                  <c:v>35.866</c:v>
                </c:pt>
                <c:pt idx="15134">
                  <c:v>28.492999999999999</c:v>
                </c:pt>
                <c:pt idx="15135">
                  <c:v>24.846</c:v>
                </c:pt>
                <c:pt idx="15136">
                  <c:v>27.585999999999999</c:v>
                </c:pt>
                <c:pt idx="15137">
                  <c:v>34.289000000000001</c:v>
                </c:pt>
                <c:pt idx="15138">
                  <c:v>28.030999999999999</c:v>
                </c:pt>
                <c:pt idx="15139">
                  <c:v>25.983000000000001</c:v>
                </c:pt>
                <c:pt idx="15140">
                  <c:v>27.858000000000001</c:v>
                </c:pt>
                <c:pt idx="15141">
                  <c:v>25.931000000000001</c:v>
                </c:pt>
                <c:pt idx="15142">
                  <c:v>38.466000000000001</c:v>
                </c:pt>
                <c:pt idx="15143">
                  <c:v>26.023</c:v>
                </c:pt>
                <c:pt idx="15144">
                  <c:v>29.911000000000001</c:v>
                </c:pt>
                <c:pt idx="15145">
                  <c:v>30.37</c:v>
                </c:pt>
                <c:pt idx="15146">
                  <c:v>32.473999999999997</c:v>
                </c:pt>
                <c:pt idx="15147">
                  <c:v>23.93</c:v>
                </c:pt>
                <c:pt idx="15148">
                  <c:v>32.737000000000002</c:v>
                </c:pt>
                <c:pt idx="15149">
                  <c:v>28.657</c:v>
                </c:pt>
                <c:pt idx="15150">
                  <c:v>20.576000000000001</c:v>
                </c:pt>
                <c:pt idx="15151">
                  <c:v>24.7</c:v>
                </c:pt>
                <c:pt idx="15152">
                  <c:v>25.053000000000001</c:v>
                </c:pt>
                <c:pt idx="15153">
                  <c:v>29.599</c:v>
                </c:pt>
                <c:pt idx="15154">
                  <c:v>28.242999999999999</c:v>
                </c:pt>
                <c:pt idx="15155">
                  <c:v>36.868000000000002</c:v>
                </c:pt>
                <c:pt idx="15156">
                  <c:v>27.518000000000001</c:v>
                </c:pt>
                <c:pt idx="15157">
                  <c:v>29.279</c:v>
                </c:pt>
                <c:pt idx="15158">
                  <c:v>34.073</c:v>
                </c:pt>
                <c:pt idx="15159">
                  <c:v>31.173999999999999</c:v>
                </c:pt>
                <c:pt idx="15160">
                  <c:v>29.594000000000001</c:v>
                </c:pt>
                <c:pt idx="15161">
                  <c:v>22.667999999999999</c:v>
                </c:pt>
                <c:pt idx="15162">
                  <c:v>25.802</c:v>
                </c:pt>
                <c:pt idx="15163">
                  <c:v>23.994</c:v>
                </c:pt>
                <c:pt idx="15164">
                  <c:v>29.786999999999999</c:v>
                </c:pt>
                <c:pt idx="15165">
                  <c:v>22.613</c:v>
                </c:pt>
                <c:pt idx="15166">
                  <c:v>28.515999999999998</c:v>
                </c:pt>
                <c:pt idx="15167">
                  <c:v>21.948</c:v>
                </c:pt>
                <c:pt idx="15168">
                  <c:v>34.563000000000002</c:v>
                </c:pt>
                <c:pt idx="15169">
                  <c:v>31.535</c:v>
                </c:pt>
                <c:pt idx="15170">
                  <c:v>28.966999999999999</c:v>
                </c:pt>
                <c:pt idx="15171">
                  <c:v>23.635999999999999</c:v>
                </c:pt>
                <c:pt idx="15172">
                  <c:v>26.035</c:v>
                </c:pt>
                <c:pt idx="15173">
                  <c:v>27.748999999999999</c:v>
                </c:pt>
                <c:pt idx="15174">
                  <c:v>27.117999999999999</c:v>
                </c:pt>
                <c:pt idx="15175">
                  <c:v>27.457999999999998</c:v>
                </c:pt>
                <c:pt idx="15176">
                  <c:v>34.027999999999999</c:v>
                </c:pt>
                <c:pt idx="15177">
                  <c:v>30.123999999999999</c:v>
                </c:pt>
                <c:pt idx="15178">
                  <c:v>26.515999999999998</c:v>
                </c:pt>
                <c:pt idx="15179">
                  <c:v>27.855</c:v>
                </c:pt>
                <c:pt idx="15180">
                  <c:v>28.388999999999999</c:v>
                </c:pt>
                <c:pt idx="15181">
                  <c:v>28.337</c:v>
                </c:pt>
                <c:pt idx="15182">
                  <c:v>26.125</c:v>
                </c:pt>
                <c:pt idx="15183">
                  <c:v>27.55</c:v>
                </c:pt>
                <c:pt idx="15184">
                  <c:v>24.477</c:v>
                </c:pt>
                <c:pt idx="15185">
                  <c:v>25.78</c:v>
                </c:pt>
                <c:pt idx="15186">
                  <c:v>30.286999999999999</c:v>
                </c:pt>
                <c:pt idx="15187">
                  <c:v>28.622</c:v>
                </c:pt>
                <c:pt idx="15188">
                  <c:v>28.741</c:v>
                </c:pt>
                <c:pt idx="15189">
                  <c:v>31.33</c:v>
                </c:pt>
                <c:pt idx="15190">
                  <c:v>32.936999999999998</c:v>
                </c:pt>
                <c:pt idx="15191">
                  <c:v>29.413</c:v>
                </c:pt>
                <c:pt idx="15192">
                  <c:v>28.241</c:v>
                </c:pt>
                <c:pt idx="15193">
                  <c:v>29.757000000000001</c:v>
                </c:pt>
                <c:pt idx="15194">
                  <c:v>31.422999999999998</c:v>
                </c:pt>
                <c:pt idx="15195">
                  <c:v>26.503</c:v>
                </c:pt>
                <c:pt idx="15196">
                  <c:v>28.588999999999999</c:v>
                </c:pt>
                <c:pt idx="15197">
                  <c:v>29.547999999999998</c:v>
                </c:pt>
                <c:pt idx="15198">
                  <c:v>26.143000000000001</c:v>
                </c:pt>
                <c:pt idx="15199">
                  <c:v>29.43</c:v>
                </c:pt>
                <c:pt idx="15200">
                  <c:v>28.663</c:v>
                </c:pt>
                <c:pt idx="15201">
                  <c:v>28.501999999999999</c:v>
                </c:pt>
                <c:pt idx="15202">
                  <c:v>27.715</c:v>
                </c:pt>
                <c:pt idx="15203">
                  <c:v>31.035</c:v>
                </c:pt>
                <c:pt idx="15204">
                  <c:v>33.439</c:v>
                </c:pt>
                <c:pt idx="15205">
                  <c:v>34.828000000000003</c:v>
                </c:pt>
                <c:pt idx="15206">
                  <c:v>27.483000000000001</c:v>
                </c:pt>
                <c:pt idx="15207">
                  <c:v>28.26</c:v>
                </c:pt>
                <c:pt idx="15208">
                  <c:v>28.094000000000001</c:v>
                </c:pt>
                <c:pt idx="15209">
                  <c:v>29.471</c:v>
                </c:pt>
                <c:pt idx="15210">
                  <c:v>25.181999999999999</c:v>
                </c:pt>
                <c:pt idx="15211">
                  <c:v>29.63</c:v>
                </c:pt>
                <c:pt idx="15212">
                  <c:v>31.7</c:v>
                </c:pt>
                <c:pt idx="15213">
                  <c:v>25.856000000000002</c:v>
                </c:pt>
                <c:pt idx="15214">
                  <c:v>26.42</c:v>
                </c:pt>
                <c:pt idx="15215">
                  <c:v>32.523000000000003</c:v>
                </c:pt>
                <c:pt idx="15216">
                  <c:v>24.753</c:v>
                </c:pt>
                <c:pt idx="15217">
                  <c:v>27.245999999999999</c:v>
                </c:pt>
                <c:pt idx="15218">
                  <c:v>34.600999999999999</c:v>
                </c:pt>
                <c:pt idx="15219">
                  <c:v>36.912999999999997</c:v>
                </c:pt>
                <c:pt idx="15220">
                  <c:v>30.414000000000001</c:v>
                </c:pt>
                <c:pt idx="15221">
                  <c:v>36.578000000000003</c:v>
                </c:pt>
                <c:pt idx="15222">
                  <c:v>25.908999999999999</c:v>
                </c:pt>
                <c:pt idx="15223">
                  <c:v>36.085999999999999</c:v>
                </c:pt>
                <c:pt idx="15224">
                  <c:v>27.852</c:v>
                </c:pt>
                <c:pt idx="15225">
                  <c:v>30.331</c:v>
                </c:pt>
                <c:pt idx="15226">
                  <c:v>27.047000000000001</c:v>
                </c:pt>
                <c:pt idx="15227">
                  <c:v>27.736999999999998</c:v>
                </c:pt>
                <c:pt idx="15228">
                  <c:v>31.382999999999999</c:v>
                </c:pt>
                <c:pt idx="15229">
                  <c:v>28.916</c:v>
                </c:pt>
                <c:pt idx="15230">
                  <c:v>24.655000000000001</c:v>
                </c:pt>
                <c:pt idx="15231">
                  <c:v>34.566000000000003</c:v>
                </c:pt>
                <c:pt idx="15232">
                  <c:v>22.224</c:v>
                </c:pt>
                <c:pt idx="15233">
                  <c:v>32.130000000000003</c:v>
                </c:pt>
                <c:pt idx="15234">
                  <c:v>27.242000000000001</c:v>
                </c:pt>
                <c:pt idx="15235">
                  <c:v>24.93</c:v>
                </c:pt>
                <c:pt idx="15236">
                  <c:v>24.876000000000001</c:v>
                </c:pt>
                <c:pt idx="15237">
                  <c:v>38.183999999999997</c:v>
                </c:pt>
                <c:pt idx="15238">
                  <c:v>31.312999999999999</c:v>
                </c:pt>
                <c:pt idx="15239">
                  <c:v>37.887</c:v>
                </c:pt>
                <c:pt idx="15240">
                  <c:v>43.093000000000004</c:v>
                </c:pt>
                <c:pt idx="15241">
                  <c:v>28.108000000000001</c:v>
                </c:pt>
                <c:pt idx="15242">
                  <c:v>26.73</c:v>
                </c:pt>
                <c:pt idx="15243">
                  <c:v>38.128999999999998</c:v>
                </c:pt>
                <c:pt idx="15244">
                  <c:v>29.667000000000002</c:v>
                </c:pt>
                <c:pt idx="15245">
                  <c:v>33.247</c:v>
                </c:pt>
                <c:pt idx="15246">
                  <c:v>27.225999999999999</c:v>
                </c:pt>
                <c:pt idx="15247">
                  <c:v>27.452000000000002</c:v>
                </c:pt>
                <c:pt idx="15248">
                  <c:v>30.175999999999998</c:v>
                </c:pt>
                <c:pt idx="15249">
                  <c:v>32.146999999999998</c:v>
                </c:pt>
                <c:pt idx="15250">
                  <c:v>28.411999999999999</c:v>
                </c:pt>
                <c:pt idx="15251">
                  <c:v>34.536999999999999</c:v>
                </c:pt>
                <c:pt idx="15252">
                  <c:v>21.164000000000001</c:v>
                </c:pt>
                <c:pt idx="15253">
                  <c:v>31.838000000000001</c:v>
                </c:pt>
                <c:pt idx="15254">
                  <c:v>29.885000000000002</c:v>
                </c:pt>
                <c:pt idx="15255">
                  <c:v>26.352</c:v>
                </c:pt>
                <c:pt idx="15256">
                  <c:v>27.873000000000001</c:v>
                </c:pt>
                <c:pt idx="15257">
                  <c:v>29.135999999999999</c:v>
                </c:pt>
                <c:pt idx="15258">
                  <c:v>27.378</c:v>
                </c:pt>
                <c:pt idx="15259">
                  <c:v>29.42</c:v>
                </c:pt>
                <c:pt idx="15260">
                  <c:v>29.384</c:v>
                </c:pt>
                <c:pt idx="15261">
                  <c:v>23.097999999999999</c:v>
                </c:pt>
                <c:pt idx="15262">
                  <c:v>31.648</c:v>
                </c:pt>
                <c:pt idx="15263">
                  <c:v>30.823</c:v>
                </c:pt>
                <c:pt idx="15264">
                  <c:v>37.841999999999999</c:v>
                </c:pt>
                <c:pt idx="15265">
                  <c:v>26.38</c:v>
                </c:pt>
                <c:pt idx="15266">
                  <c:v>28.34</c:v>
                </c:pt>
                <c:pt idx="15267">
                  <c:v>40.765000000000001</c:v>
                </c:pt>
                <c:pt idx="15268">
                  <c:v>32.627000000000002</c:v>
                </c:pt>
                <c:pt idx="15269">
                  <c:v>32.143000000000001</c:v>
                </c:pt>
                <c:pt idx="15270">
                  <c:v>23.364999999999998</c:v>
                </c:pt>
                <c:pt idx="15271">
                  <c:v>24.864000000000001</c:v>
                </c:pt>
                <c:pt idx="15272">
                  <c:v>26.776</c:v>
                </c:pt>
                <c:pt idx="15273">
                  <c:v>30.934000000000001</c:v>
                </c:pt>
                <c:pt idx="15274">
                  <c:v>30.167000000000002</c:v>
                </c:pt>
                <c:pt idx="15275">
                  <c:v>23.404</c:v>
                </c:pt>
                <c:pt idx="15276">
                  <c:v>28.353999999999999</c:v>
                </c:pt>
                <c:pt idx="15277">
                  <c:v>32.445</c:v>
                </c:pt>
                <c:pt idx="15278">
                  <c:v>28.375</c:v>
                </c:pt>
                <c:pt idx="15279">
                  <c:v>28.728000000000002</c:v>
                </c:pt>
                <c:pt idx="15280">
                  <c:v>28.231000000000002</c:v>
                </c:pt>
                <c:pt idx="15281">
                  <c:v>24.611000000000001</c:v>
                </c:pt>
                <c:pt idx="15282">
                  <c:v>29.667999999999999</c:v>
                </c:pt>
                <c:pt idx="15283">
                  <c:v>28.184000000000001</c:v>
                </c:pt>
                <c:pt idx="15284">
                  <c:v>26.509</c:v>
                </c:pt>
                <c:pt idx="15285">
                  <c:v>29.335999999999999</c:v>
                </c:pt>
                <c:pt idx="15286">
                  <c:v>27.276</c:v>
                </c:pt>
                <c:pt idx="15287">
                  <c:v>23.262</c:v>
                </c:pt>
                <c:pt idx="15288">
                  <c:v>27.56</c:v>
                </c:pt>
                <c:pt idx="15289">
                  <c:v>34.462000000000003</c:v>
                </c:pt>
                <c:pt idx="15290">
                  <c:v>23.692</c:v>
                </c:pt>
                <c:pt idx="15291">
                  <c:v>31.178000000000001</c:v>
                </c:pt>
                <c:pt idx="15292">
                  <c:v>28.663</c:v>
                </c:pt>
                <c:pt idx="15293">
                  <c:v>30.693999999999999</c:v>
                </c:pt>
                <c:pt idx="15294">
                  <c:v>29.367999999999999</c:v>
                </c:pt>
                <c:pt idx="15295">
                  <c:v>24.251999999999999</c:v>
                </c:pt>
                <c:pt idx="15296">
                  <c:v>30.69</c:v>
                </c:pt>
                <c:pt idx="15297">
                  <c:v>31.097999999999999</c:v>
                </c:pt>
                <c:pt idx="15298">
                  <c:v>34.284999999999997</c:v>
                </c:pt>
                <c:pt idx="15299">
                  <c:v>32.231999999999999</c:v>
                </c:pt>
                <c:pt idx="15300">
                  <c:v>32.811</c:v>
                </c:pt>
                <c:pt idx="15301">
                  <c:v>33.661000000000001</c:v>
                </c:pt>
                <c:pt idx="15302">
                  <c:v>30.442</c:v>
                </c:pt>
                <c:pt idx="15303">
                  <c:v>28.234999999999999</c:v>
                </c:pt>
                <c:pt idx="15304">
                  <c:v>32.680999999999997</c:v>
                </c:pt>
                <c:pt idx="15305">
                  <c:v>31.071000000000002</c:v>
                </c:pt>
                <c:pt idx="15306">
                  <c:v>35.661000000000001</c:v>
                </c:pt>
                <c:pt idx="15307">
                  <c:v>29.759</c:v>
                </c:pt>
                <c:pt idx="15308">
                  <c:v>25.254000000000001</c:v>
                </c:pt>
                <c:pt idx="15309">
                  <c:v>27.216000000000001</c:v>
                </c:pt>
                <c:pt idx="15310">
                  <c:v>29.033999999999999</c:v>
                </c:pt>
                <c:pt idx="15311">
                  <c:v>25.594000000000001</c:v>
                </c:pt>
                <c:pt idx="15312">
                  <c:v>32.402000000000001</c:v>
                </c:pt>
                <c:pt idx="15313">
                  <c:v>30.338999999999999</c:v>
                </c:pt>
                <c:pt idx="15314">
                  <c:v>32.625</c:v>
                </c:pt>
                <c:pt idx="15315">
                  <c:v>31.317</c:v>
                </c:pt>
                <c:pt idx="15316">
                  <c:v>30.483000000000001</c:v>
                </c:pt>
                <c:pt idx="15317">
                  <c:v>35.369999999999997</c:v>
                </c:pt>
                <c:pt idx="15318">
                  <c:v>28.384</c:v>
                </c:pt>
                <c:pt idx="15319">
                  <c:v>31.443999999999999</c:v>
                </c:pt>
                <c:pt idx="15320">
                  <c:v>30.858000000000001</c:v>
                </c:pt>
                <c:pt idx="15321">
                  <c:v>32.01</c:v>
                </c:pt>
                <c:pt idx="15322">
                  <c:v>25.853000000000002</c:v>
                </c:pt>
                <c:pt idx="15323">
                  <c:v>33.542000000000002</c:v>
                </c:pt>
                <c:pt idx="15324">
                  <c:v>26.36</c:v>
                </c:pt>
                <c:pt idx="15325">
                  <c:v>28.704000000000001</c:v>
                </c:pt>
                <c:pt idx="15326">
                  <c:v>26.097000000000001</c:v>
                </c:pt>
                <c:pt idx="15327">
                  <c:v>29.315999999999999</c:v>
                </c:pt>
                <c:pt idx="15328">
                  <c:v>21.940999999999999</c:v>
                </c:pt>
                <c:pt idx="15329">
                  <c:v>28.045000000000002</c:v>
                </c:pt>
                <c:pt idx="15330">
                  <c:v>27.298999999999999</c:v>
                </c:pt>
                <c:pt idx="15331">
                  <c:v>33.426000000000002</c:v>
                </c:pt>
                <c:pt idx="15332">
                  <c:v>28.92</c:v>
                </c:pt>
                <c:pt idx="15333">
                  <c:v>25.225999999999999</c:v>
                </c:pt>
                <c:pt idx="15334">
                  <c:v>25.812999999999999</c:v>
                </c:pt>
                <c:pt idx="15335">
                  <c:v>27.084</c:v>
                </c:pt>
                <c:pt idx="15336">
                  <c:v>26.349</c:v>
                </c:pt>
                <c:pt idx="15337">
                  <c:v>27.186</c:v>
                </c:pt>
                <c:pt idx="15338">
                  <c:v>25.995000000000001</c:v>
                </c:pt>
                <c:pt idx="15339">
                  <c:v>35.453000000000003</c:v>
                </c:pt>
                <c:pt idx="15340">
                  <c:v>26.024999999999999</c:v>
                </c:pt>
                <c:pt idx="15341">
                  <c:v>29.413</c:v>
                </c:pt>
                <c:pt idx="15342">
                  <c:v>31.867999999999999</c:v>
                </c:pt>
                <c:pt idx="15343">
                  <c:v>28.379000000000001</c:v>
                </c:pt>
                <c:pt idx="15344">
                  <c:v>28.966000000000001</c:v>
                </c:pt>
                <c:pt idx="15345">
                  <c:v>28.792000000000002</c:v>
                </c:pt>
                <c:pt idx="15346">
                  <c:v>32</c:v>
                </c:pt>
                <c:pt idx="15347">
                  <c:v>23.609000000000002</c:v>
                </c:pt>
                <c:pt idx="15348">
                  <c:v>28.86</c:v>
                </c:pt>
                <c:pt idx="15349">
                  <c:v>29.39</c:v>
                </c:pt>
                <c:pt idx="15350">
                  <c:v>27.867999999999999</c:v>
                </c:pt>
                <c:pt idx="15351">
                  <c:v>25.277000000000001</c:v>
                </c:pt>
                <c:pt idx="15352">
                  <c:v>29.087</c:v>
                </c:pt>
                <c:pt idx="15353">
                  <c:v>27.594999999999999</c:v>
                </c:pt>
                <c:pt idx="15354">
                  <c:v>30.548999999999999</c:v>
                </c:pt>
                <c:pt idx="15355">
                  <c:v>29.887</c:v>
                </c:pt>
                <c:pt idx="15356">
                  <c:v>28.742999999999999</c:v>
                </c:pt>
                <c:pt idx="15357">
                  <c:v>25.925000000000001</c:v>
                </c:pt>
                <c:pt idx="15358">
                  <c:v>23.151</c:v>
                </c:pt>
                <c:pt idx="15359">
                  <c:v>25.363</c:v>
                </c:pt>
                <c:pt idx="15360">
                  <c:v>19.548999999999999</c:v>
                </c:pt>
                <c:pt idx="15361">
                  <c:v>42.106000000000002</c:v>
                </c:pt>
                <c:pt idx="15362">
                  <c:v>25.027000000000001</c:v>
                </c:pt>
                <c:pt idx="15363">
                  <c:v>28.523</c:v>
                </c:pt>
                <c:pt idx="15364">
                  <c:v>29.745999999999999</c:v>
                </c:pt>
                <c:pt idx="15365">
                  <c:v>28.454999999999998</c:v>
                </c:pt>
                <c:pt idx="15366">
                  <c:v>26.783999999999999</c:v>
                </c:pt>
                <c:pt idx="15367">
                  <c:v>25.532</c:v>
                </c:pt>
                <c:pt idx="15368">
                  <c:v>27.888999999999999</c:v>
                </c:pt>
                <c:pt idx="15369">
                  <c:v>34.454999999999998</c:v>
                </c:pt>
                <c:pt idx="15370">
                  <c:v>25.885000000000002</c:v>
                </c:pt>
                <c:pt idx="15371">
                  <c:v>23.972999999999999</c:v>
                </c:pt>
                <c:pt idx="15372">
                  <c:v>20.495000000000001</c:v>
                </c:pt>
                <c:pt idx="15373">
                  <c:v>29.448</c:v>
                </c:pt>
                <c:pt idx="15374">
                  <c:v>28.396000000000001</c:v>
                </c:pt>
                <c:pt idx="15375">
                  <c:v>26.786999999999999</c:v>
                </c:pt>
                <c:pt idx="15376">
                  <c:v>28.148</c:v>
                </c:pt>
                <c:pt idx="15377">
                  <c:v>37.957999999999998</c:v>
                </c:pt>
                <c:pt idx="15378">
                  <c:v>25.305</c:v>
                </c:pt>
                <c:pt idx="15379">
                  <c:v>27.030999999999999</c:v>
                </c:pt>
                <c:pt idx="15380">
                  <c:v>28.725999999999999</c:v>
                </c:pt>
                <c:pt idx="15381">
                  <c:v>33.527999999999999</c:v>
                </c:pt>
                <c:pt idx="15382">
                  <c:v>30.718</c:v>
                </c:pt>
                <c:pt idx="15383">
                  <c:v>27.725999999999999</c:v>
                </c:pt>
                <c:pt idx="15384">
                  <c:v>29.018999999999998</c:v>
                </c:pt>
                <c:pt idx="15385">
                  <c:v>22.181999999999999</c:v>
                </c:pt>
                <c:pt idx="15386">
                  <c:v>24.405000000000001</c:v>
                </c:pt>
                <c:pt idx="15387">
                  <c:v>20.716000000000001</c:v>
                </c:pt>
                <c:pt idx="15388">
                  <c:v>21.917000000000002</c:v>
                </c:pt>
                <c:pt idx="15389">
                  <c:v>22.696999999999999</c:v>
                </c:pt>
                <c:pt idx="15390">
                  <c:v>27.963000000000001</c:v>
                </c:pt>
                <c:pt idx="15391">
                  <c:v>25.234000000000002</c:v>
                </c:pt>
                <c:pt idx="15392">
                  <c:v>35.497</c:v>
                </c:pt>
                <c:pt idx="15393">
                  <c:v>28.798999999999999</c:v>
                </c:pt>
                <c:pt idx="15394">
                  <c:v>29.727</c:v>
                </c:pt>
                <c:pt idx="15395">
                  <c:v>24.72</c:v>
                </c:pt>
                <c:pt idx="15396">
                  <c:v>35.945</c:v>
                </c:pt>
                <c:pt idx="15397">
                  <c:v>26.021000000000001</c:v>
                </c:pt>
                <c:pt idx="15398">
                  <c:v>34.436</c:v>
                </c:pt>
                <c:pt idx="15399">
                  <c:v>21.280999999999999</c:v>
                </c:pt>
                <c:pt idx="15400">
                  <c:v>24.805</c:v>
                </c:pt>
                <c:pt idx="15401">
                  <c:v>34.363999999999997</c:v>
                </c:pt>
                <c:pt idx="15402">
                  <c:v>23.068000000000001</c:v>
                </c:pt>
                <c:pt idx="15403">
                  <c:v>28.029</c:v>
                </c:pt>
                <c:pt idx="15404">
                  <c:v>28.655999999999999</c:v>
                </c:pt>
                <c:pt idx="15405">
                  <c:v>30.462</c:v>
                </c:pt>
                <c:pt idx="15406">
                  <c:v>26.439</c:v>
                </c:pt>
                <c:pt idx="15407">
                  <c:v>29.443000000000001</c:v>
                </c:pt>
                <c:pt idx="15408">
                  <c:v>25.01</c:v>
                </c:pt>
                <c:pt idx="15409">
                  <c:v>24.576000000000001</c:v>
                </c:pt>
                <c:pt idx="15410">
                  <c:v>27.346</c:v>
                </c:pt>
                <c:pt idx="15411">
                  <c:v>25.077999999999999</c:v>
                </c:pt>
                <c:pt idx="15412">
                  <c:v>27.442</c:v>
                </c:pt>
                <c:pt idx="15413">
                  <c:v>32.344999999999999</c:v>
                </c:pt>
                <c:pt idx="15414">
                  <c:v>32.613</c:v>
                </c:pt>
                <c:pt idx="15415">
                  <c:v>31.867000000000001</c:v>
                </c:pt>
                <c:pt idx="15416">
                  <c:v>31.291</c:v>
                </c:pt>
                <c:pt idx="15417">
                  <c:v>31.788</c:v>
                </c:pt>
                <c:pt idx="15418">
                  <c:v>23.530999999999999</c:v>
                </c:pt>
                <c:pt idx="15419">
                  <c:v>31.146999999999998</c:v>
                </c:pt>
                <c:pt idx="15420">
                  <c:v>22.867000000000001</c:v>
                </c:pt>
                <c:pt idx="15421">
                  <c:v>28.805</c:v>
                </c:pt>
                <c:pt idx="15422">
                  <c:v>33.393000000000001</c:v>
                </c:pt>
                <c:pt idx="15423">
                  <c:v>29.038</c:v>
                </c:pt>
                <c:pt idx="15424">
                  <c:v>26.766999999999999</c:v>
                </c:pt>
                <c:pt idx="15425">
                  <c:v>26.905999999999999</c:v>
                </c:pt>
                <c:pt idx="15426">
                  <c:v>26.948</c:v>
                </c:pt>
                <c:pt idx="15427">
                  <c:v>32.816000000000003</c:v>
                </c:pt>
                <c:pt idx="15428">
                  <c:v>32.429000000000002</c:v>
                </c:pt>
                <c:pt idx="15429">
                  <c:v>26.957000000000001</c:v>
                </c:pt>
                <c:pt idx="15430">
                  <c:v>29.998999999999999</c:v>
                </c:pt>
                <c:pt idx="15431">
                  <c:v>30.835000000000001</c:v>
                </c:pt>
                <c:pt idx="15432">
                  <c:v>23.879000000000001</c:v>
                </c:pt>
                <c:pt idx="15433">
                  <c:v>29.936</c:v>
                </c:pt>
                <c:pt idx="15434">
                  <c:v>31.26</c:v>
                </c:pt>
                <c:pt idx="15435">
                  <c:v>26.919</c:v>
                </c:pt>
                <c:pt idx="15436">
                  <c:v>28.597999999999999</c:v>
                </c:pt>
                <c:pt idx="15437">
                  <c:v>27.417000000000002</c:v>
                </c:pt>
                <c:pt idx="15438">
                  <c:v>27.495999999999999</c:v>
                </c:pt>
                <c:pt idx="15439">
                  <c:v>32.704000000000001</c:v>
                </c:pt>
                <c:pt idx="15440">
                  <c:v>25.143999999999998</c:v>
                </c:pt>
                <c:pt idx="15441">
                  <c:v>25.18</c:v>
                </c:pt>
                <c:pt idx="15442">
                  <c:v>26.702000000000002</c:v>
                </c:pt>
                <c:pt idx="15443">
                  <c:v>32.006</c:v>
                </c:pt>
                <c:pt idx="15444">
                  <c:v>30.114999999999998</c:v>
                </c:pt>
                <c:pt idx="15445">
                  <c:v>23.297000000000001</c:v>
                </c:pt>
                <c:pt idx="15446">
                  <c:v>34.533999999999999</c:v>
                </c:pt>
                <c:pt idx="15447">
                  <c:v>20.420999999999999</c:v>
                </c:pt>
                <c:pt idx="15448">
                  <c:v>31.957000000000001</c:v>
                </c:pt>
                <c:pt idx="15449">
                  <c:v>32.322000000000003</c:v>
                </c:pt>
                <c:pt idx="15450">
                  <c:v>29.881</c:v>
                </c:pt>
                <c:pt idx="15451">
                  <c:v>27.574000000000002</c:v>
                </c:pt>
                <c:pt idx="15452">
                  <c:v>34.238999999999997</c:v>
                </c:pt>
                <c:pt idx="15453">
                  <c:v>31.835000000000001</c:v>
                </c:pt>
                <c:pt idx="15454">
                  <c:v>33.671999999999997</c:v>
                </c:pt>
                <c:pt idx="15455">
                  <c:v>29.385000000000002</c:v>
                </c:pt>
                <c:pt idx="15456">
                  <c:v>23.271000000000001</c:v>
                </c:pt>
                <c:pt idx="15457">
                  <c:v>22.655999999999999</c:v>
                </c:pt>
                <c:pt idx="15458">
                  <c:v>25.82</c:v>
                </c:pt>
                <c:pt idx="15459">
                  <c:v>28.364000000000001</c:v>
                </c:pt>
                <c:pt idx="15460">
                  <c:v>25.513999999999999</c:v>
                </c:pt>
                <c:pt idx="15461">
                  <c:v>32.622999999999998</c:v>
                </c:pt>
                <c:pt idx="15462">
                  <c:v>29.713000000000001</c:v>
                </c:pt>
                <c:pt idx="15463">
                  <c:v>31.434999999999999</c:v>
                </c:pt>
                <c:pt idx="15464">
                  <c:v>29.9</c:v>
                </c:pt>
                <c:pt idx="15465">
                  <c:v>26.373999999999999</c:v>
                </c:pt>
                <c:pt idx="15466">
                  <c:v>26.710999999999999</c:v>
                </c:pt>
                <c:pt idx="15467">
                  <c:v>23.077999999999999</c:v>
                </c:pt>
                <c:pt idx="15468">
                  <c:v>28.831</c:v>
                </c:pt>
                <c:pt idx="15469">
                  <c:v>27.027999999999999</c:v>
                </c:pt>
                <c:pt idx="15470">
                  <c:v>27.992000000000001</c:v>
                </c:pt>
                <c:pt idx="15471">
                  <c:v>29.434000000000001</c:v>
                </c:pt>
                <c:pt idx="15472">
                  <c:v>24.59</c:v>
                </c:pt>
                <c:pt idx="15473">
                  <c:v>28.484999999999999</c:v>
                </c:pt>
                <c:pt idx="15474">
                  <c:v>25.667999999999999</c:v>
                </c:pt>
                <c:pt idx="15475">
                  <c:v>30.33</c:v>
                </c:pt>
                <c:pt idx="15476">
                  <c:v>22.49</c:v>
                </c:pt>
                <c:pt idx="15477">
                  <c:v>24.975000000000001</c:v>
                </c:pt>
                <c:pt idx="15478">
                  <c:v>32.027999999999999</c:v>
                </c:pt>
                <c:pt idx="15479">
                  <c:v>26.334</c:v>
                </c:pt>
                <c:pt idx="15480">
                  <c:v>32.24</c:v>
                </c:pt>
                <c:pt idx="15481">
                  <c:v>29.388999999999999</c:v>
                </c:pt>
                <c:pt idx="15482">
                  <c:v>32.204999999999998</c:v>
                </c:pt>
                <c:pt idx="15483">
                  <c:v>27.212</c:v>
                </c:pt>
                <c:pt idx="15484">
                  <c:v>25.614999999999998</c:v>
                </c:pt>
                <c:pt idx="15485">
                  <c:v>32.387</c:v>
                </c:pt>
                <c:pt idx="15486">
                  <c:v>34.987000000000002</c:v>
                </c:pt>
                <c:pt idx="15487">
                  <c:v>26.324999999999999</c:v>
                </c:pt>
                <c:pt idx="15488">
                  <c:v>32.308999999999997</c:v>
                </c:pt>
                <c:pt idx="15489">
                  <c:v>25.565999999999999</c:v>
                </c:pt>
                <c:pt idx="15490">
                  <c:v>29.542000000000002</c:v>
                </c:pt>
                <c:pt idx="15491">
                  <c:v>31.718</c:v>
                </c:pt>
                <c:pt idx="15492">
                  <c:v>30.677</c:v>
                </c:pt>
                <c:pt idx="15493">
                  <c:v>32.567999999999998</c:v>
                </c:pt>
                <c:pt idx="15494">
                  <c:v>29.600999999999999</c:v>
                </c:pt>
                <c:pt idx="15495">
                  <c:v>26.469000000000001</c:v>
                </c:pt>
                <c:pt idx="15496">
                  <c:v>29.216000000000001</c:v>
                </c:pt>
                <c:pt idx="15497">
                  <c:v>28.867999999999999</c:v>
                </c:pt>
                <c:pt idx="15498">
                  <c:v>28.536999999999999</c:v>
                </c:pt>
                <c:pt idx="15499">
                  <c:v>27.454999999999998</c:v>
                </c:pt>
                <c:pt idx="15500">
                  <c:v>37.171999999999997</c:v>
                </c:pt>
                <c:pt idx="15501">
                  <c:v>32.765999999999998</c:v>
                </c:pt>
                <c:pt idx="15502">
                  <c:v>28.678999999999998</c:v>
                </c:pt>
                <c:pt idx="15503">
                  <c:v>25.803999999999998</c:v>
                </c:pt>
                <c:pt idx="15504">
                  <c:v>28.74</c:v>
                </c:pt>
                <c:pt idx="15505">
                  <c:v>34.186999999999998</c:v>
                </c:pt>
                <c:pt idx="15506">
                  <c:v>30.105</c:v>
                </c:pt>
                <c:pt idx="15507">
                  <c:v>28.83</c:v>
                </c:pt>
                <c:pt idx="15508">
                  <c:v>32.792000000000002</c:v>
                </c:pt>
                <c:pt idx="15509">
                  <c:v>27.8</c:v>
                </c:pt>
                <c:pt idx="15510">
                  <c:v>33.155000000000001</c:v>
                </c:pt>
                <c:pt idx="15511">
                  <c:v>25.731000000000002</c:v>
                </c:pt>
                <c:pt idx="15512">
                  <c:v>31.152999999999999</c:v>
                </c:pt>
                <c:pt idx="15513">
                  <c:v>27.771999999999998</c:v>
                </c:pt>
                <c:pt idx="15514">
                  <c:v>26.350999999999999</c:v>
                </c:pt>
                <c:pt idx="15515">
                  <c:v>32.99</c:v>
                </c:pt>
                <c:pt idx="15516">
                  <c:v>26.526</c:v>
                </c:pt>
                <c:pt idx="15517">
                  <c:v>23.875</c:v>
                </c:pt>
                <c:pt idx="15518">
                  <c:v>30.538</c:v>
                </c:pt>
                <c:pt idx="15519">
                  <c:v>27.849</c:v>
                </c:pt>
                <c:pt idx="15520">
                  <c:v>28.032</c:v>
                </c:pt>
                <c:pt idx="15521">
                  <c:v>31.631</c:v>
                </c:pt>
                <c:pt idx="15522">
                  <c:v>25.530999999999999</c:v>
                </c:pt>
                <c:pt idx="15523">
                  <c:v>28.411000000000001</c:v>
                </c:pt>
                <c:pt idx="15524">
                  <c:v>36.14</c:v>
                </c:pt>
                <c:pt idx="15525">
                  <c:v>28.956</c:v>
                </c:pt>
                <c:pt idx="15526">
                  <c:v>30.018999999999998</c:v>
                </c:pt>
                <c:pt idx="15527">
                  <c:v>28.85</c:v>
                </c:pt>
                <c:pt idx="15528">
                  <c:v>22.914999999999999</c:v>
                </c:pt>
                <c:pt idx="15529">
                  <c:v>30.224</c:v>
                </c:pt>
                <c:pt idx="15530">
                  <c:v>29.602</c:v>
                </c:pt>
                <c:pt idx="15531">
                  <c:v>24.443999999999999</c:v>
                </c:pt>
                <c:pt idx="15532">
                  <c:v>33.340000000000003</c:v>
                </c:pt>
                <c:pt idx="15533">
                  <c:v>25.497</c:v>
                </c:pt>
                <c:pt idx="15534">
                  <c:v>33.779000000000003</c:v>
                </c:pt>
                <c:pt idx="15535">
                  <c:v>29.061</c:v>
                </c:pt>
                <c:pt idx="15536">
                  <c:v>23.815999999999999</c:v>
                </c:pt>
                <c:pt idx="15537">
                  <c:v>22.614000000000001</c:v>
                </c:pt>
                <c:pt idx="15538">
                  <c:v>23.718</c:v>
                </c:pt>
                <c:pt idx="15539">
                  <c:v>32.622</c:v>
                </c:pt>
                <c:pt idx="15540">
                  <c:v>23.047999999999998</c:v>
                </c:pt>
                <c:pt idx="15541">
                  <c:v>25.036999999999999</c:v>
                </c:pt>
                <c:pt idx="15542">
                  <c:v>33.860999999999997</c:v>
                </c:pt>
                <c:pt idx="15543">
                  <c:v>28.4</c:v>
                </c:pt>
                <c:pt idx="15544">
                  <c:v>29.439</c:v>
                </c:pt>
                <c:pt idx="15545">
                  <c:v>36.698</c:v>
                </c:pt>
                <c:pt idx="15546">
                  <c:v>27.481000000000002</c:v>
                </c:pt>
                <c:pt idx="15547">
                  <c:v>38.351999999999997</c:v>
                </c:pt>
                <c:pt idx="15548">
                  <c:v>30.372</c:v>
                </c:pt>
                <c:pt idx="15549">
                  <c:v>31.247</c:v>
                </c:pt>
                <c:pt idx="15550">
                  <c:v>24.606000000000002</c:v>
                </c:pt>
                <c:pt idx="15551">
                  <c:v>25.056000000000001</c:v>
                </c:pt>
                <c:pt idx="15552">
                  <c:v>33.384</c:v>
                </c:pt>
                <c:pt idx="15553">
                  <c:v>30.478999999999999</c:v>
                </c:pt>
                <c:pt idx="15554">
                  <c:v>27.308</c:v>
                </c:pt>
                <c:pt idx="15555">
                  <c:v>26.623999999999999</c:v>
                </c:pt>
                <c:pt idx="15556">
                  <c:v>22.716000000000001</c:v>
                </c:pt>
                <c:pt idx="15557">
                  <c:v>28.488</c:v>
                </c:pt>
                <c:pt idx="15558">
                  <c:v>29.928999999999998</c:v>
                </c:pt>
                <c:pt idx="15559">
                  <c:v>24.721</c:v>
                </c:pt>
                <c:pt idx="15560">
                  <c:v>29.617000000000001</c:v>
                </c:pt>
                <c:pt idx="15561">
                  <c:v>25.074999999999999</c:v>
                </c:pt>
                <c:pt idx="15562">
                  <c:v>31.055</c:v>
                </c:pt>
                <c:pt idx="15563">
                  <c:v>31.690999999999999</c:v>
                </c:pt>
                <c:pt idx="15564">
                  <c:v>27.727</c:v>
                </c:pt>
                <c:pt idx="15565">
                  <c:v>28.638000000000002</c:v>
                </c:pt>
                <c:pt idx="15566">
                  <c:v>26.773</c:v>
                </c:pt>
                <c:pt idx="15567">
                  <c:v>23.2</c:v>
                </c:pt>
                <c:pt idx="15568">
                  <c:v>23.795000000000002</c:v>
                </c:pt>
                <c:pt idx="15569">
                  <c:v>32.68</c:v>
                </c:pt>
                <c:pt idx="15570">
                  <c:v>31.61</c:v>
                </c:pt>
                <c:pt idx="15571">
                  <c:v>23.818999999999999</c:v>
                </c:pt>
                <c:pt idx="15572">
                  <c:v>27.995000000000001</c:v>
                </c:pt>
                <c:pt idx="15573">
                  <c:v>29.771000000000001</c:v>
                </c:pt>
                <c:pt idx="15574">
                  <c:v>26.725999999999999</c:v>
                </c:pt>
                <c:pt idx="15575">
                  <c:v>36.765999999999998</c:v>
                </c:pt>
                <c:pt idx="15576">
                  <c:v>27.632999999999999</c:v>
                </c:pt>
                <c:pt idx="15577">
                  <c:v>28.683</c:v>
                </c:pt>
                <c:pt idx="15578">
                  <c:v>30.28</c:v>
                </c:pt>
                <c:pt idx="15579">
                  <c:v>29.992999999999999</c:v>
                </c:pt>
                <c:pt idx="15580">
                  <c:v>37.03</c:v>
                </c:pt>
                <c:pt idx="15581">
                  <c:v>28.846</c:v>
                </c:pt>
                <c:pt idx="15582">
                  <c:v>26.206</c:v>
                </c:pt>
                <c:pt idx="15583">
                  <c:v>29.902000000000001</c:v>
                </c:pt>
                <c:pt idx="15584">
                  <c:v>33.122</c:v>
                </c:pt>
                <c:pt idx="15585">
                  <c:v>27.349</c:v>
                </c:pt>
                <c:pt idx="15586">
                  <c:v>36.728999999999999</c:v>
                </c:pt>
                <c:pt idx="15587">
                  <c:v>31.817</c:v>
                </c:pt>
                <c:pt idx="15588">
                  <c:v>29.937000000000001</c:v>
                </c:pt>
                <c:pt idx="15589">
                  <c:v>33.734000000000002</c:v>
                </c:pt>
                <c:pt idx="15590">
                  <c:v>27.731999999999999</c:v>
                </c:pt>
                <c:pt idx="15591">
                  <c:v>32.643999999999998</c:v>
                </c:pt>
                <c:pt idx="15592">
                  <c:v>25.196999999999999</c:v>
                </c:pt>
                <c:pt idx="15593">
                  <c:v>24.073</c:v>
                </c:pt>
                <c:pt idx="15594">
                  <c:v>34.343000000000004</c:v>
                </c:pt>
                <c:pt idx="15595">
                  <c:v>32.020000000000003</c:v>
                </c:pt>
                <c:pt idx="15596">
                  <c:v>31.408999999999999</c:v>
                </c:pt>
                <c:pt idx="15597">
                  <c:v>23.756</c:v>
                </c:pt>
                <c:pt idx="15598">
                  <c:v>35.579000000000001</c:v>
                </c:pt>
                <c:pt idx="15599">
                  <c:v>32.110999999999997</c:v>
                </c:pt>
                <c:pt idx="15600">
                  <c:v>33.113</c:v>
                </c:pt>
                <c:pt idx="15601">
                  <c:v>36.46</c:v>
                </c:pt>
                <c:pt idx="15602">
                  <c:v>23.082000000000001</c:v>
                </c:pt>
                <c:pt idx="15603">
                  <c:v>25.065999999999999</c:v>
                </c:pt>
                <c:pt idx="15604">
                  <c:v>23.992000000000001</c:v>
                </c:pt>
                <c:pt idx="15605">
                  <c:v>40.308</c:v>
                </c:pt>
                <c:pt idx="15606">
                  <c:v>27.847999999999999</c:v>
                </c:pt>
                <c:pt idx="15607">
                  <c:v>22.405999999999999</c:v>
                </c:pt>
                <c:pt idx="15608">
                  <c:v>28.934000000000001</c:v>
                </c:pt>
                <c:pt idx="15609">
                  <c:v>23.285</c:v>
                </c:pt>
                <c:pt idx="15610">
                  <c:v>32.798000000000002</c:v>
                </c:pt>
                <c:pt idx="15611">
                  <c:v>33.844999999999999</c:v>
                </c:pt>
                <c:pt idx="15612">
                  <c:v>30.367999999999999</c:v>
                </c:pt>
                <c:pt idx="15613">
                  <c:v>33.052999999999997</c:v>
                </c:pt>
                <c:pt idx="15614">
                  <c:v>29.460999999999999</c:v>
                </c:pt>
                <c:pt idx="15615">
                  <c:v>35.189</c:v>
                </c:pt>
                <c:pt idx="15616">
                  <c:v>26.125</c:v>
                </c:pt>
                <c:pt idx="15617">
                  <c:v>23.975000000000001</c:v>
                </c:pt>
                <c:pt idx="15618">
                  <c:v>26.765000000000001</c:v>
                </c:pt>
                <c:pt idx="15619">
                  <c:v>25.974</c:v>
                </c:pt>
                <c:pt idx="15620">
                  <c:v>26.67</c:v>
                </c:pt>
                <c:pt idx="15621">
                  <c:v>31.864999999999998</c:v>
                </c:pt>
                <c:pt idx="15622">
                  <c:v>23.611000000000001</c:v>
                </c:pt>
                <c:pt idx="15623">
                  <c:v>24.294</c:v>
                </c:pt>
                <c:pt idx="15624">
                  <c:v>27.31</c:v>
                </c:pt>
                <c:pt idx="15625">
                  <c:v>26.047000000000001</c:v>
                </c:pt>
                <c:pt idx="15626">
                  <c:v>25.902999999999999</c:v>
                </c:pt>
                <c:pt idx="15627">
                  <c:v>24.762</c:v>
                </c:pt>
                <c:pt idx="15628">
                  <c:v>20.649000000000001</c:v>
                </c:pt>
                <c:pt idx="15629">
                  <c:v>27.998000000000001</c:v>
                </c:pt>
                <c:pt idx="15630">
                  <c:v>25.335000000000001</c:v>
                </c:pt>
                <c:pt idx="15631">
                  <c:v>31.175000000000001</c:v>
                </c:pt>
                <c:pt idx="15632">
                  <c:v>25.335999999999999</c:v>
                </c:pt>
                <c:pt idx="15633">
                  <c:v>24.704000000000001</c:v>
                </c:pt>
                <c:pt idx="15634">
                  <c:v>29.289000000000001</c:v>
                </c:pt>
                <c:pt idx="15635">
                  <c:v>32.734999999999999</c:v>
                </c:pt>
                <c:pt idx="15636">
                  <c:v>27.709</c:v>
                </c:pt>
                <c:pt idx="15637">
                  <c:v>21.818000000000001</c:v>
                </c:pt>
                <c:pt idx="15638">
                  <c:v>24.370999999999999</c:v>
                </c:pt>
                <c:pt idx="15639">
                  <c:v>33.704000000000001</c:v>
                </c:pt>
                <c:pt idx="15640">
                  <c:v>25.6</c:v>
                </c:pt>
                <c:pt idx="15641">
                  <c:v>30.524999999999999</c:v>
                </c:pt>
                <c:pt idx="15642">
                  <c:v>24.326000000000001</c:v>
                </c:pt>
                <c:pt idx="15643">
                  <c:v>31.606000000000002</c:v>
                </c:pt>
                <c:pt idx="15644">
                  <c:v>21.515999999999998</c:v>
                </c:pt>
                <c:pt idx="15645">
                  <c:v>31.515000000000001</c:v>
                </c:pt>
                <c:pt idx="15646">
                  <c:v>28.411000000000001</c:v>
                </c:pt>
                <c:pt idx="15647">
                  <c:v>22.353999999999999</c:v>
                </c:pt>
                <c:pt idx="15648">
                  <c:v>26.082000000000001</c:v>
                </c:pt>
                <c:pt idx="15649">
                  <c:v>31.469000000000001</c:v>
                </c:pt>
                <c:pt idx="15650">
                  <c:v>27.875</c:v>
                </c:pt>
                <c:pt idx="15651">
                  <c:v>26.824000000000002</c:v>
                </c:pt>
                <c:pt idx="15652">
                  <c:v>27.498999999999999</c:v>
                </c:pt>
                <c:pt idx="15653">
                  <c:v>27.484999999999999</c:v>
                </c:pt>
                <c:pt idx="15654">
                  <c:v>28.315999999999999</c:v>
                </c:pt>
                <c:pt idx="15655">
                  <c:v>26.957000000000001</c:v>
                </c:pt>
                <c:pt idx="15656">
                  <c:v>26.945</c:v>
                </c:pt>
                <c:pt idx="15657">
                  <c:v>40.747</c:v>
                </c:pt>
                <c:pt idx="15658">
                  <c:v>30.167000000000002</c:v>
                </c:pt>
                <c:pt idx="15659">
                  <c:v>26.513000000000002</c:v>
                </c:pt>
                <c:pt idx="15660">
                  <c:v>29.748999999999999</c:v>
                </c:pt>
                <c:pt idx="15661">
                  <c:v>29.178999999999998</c:v>
                </c:pt>
                <c:pt idx="15662">
                  <c:v>26.295999999999999</c:v>
                </c:pt>
                <c:pt idx="15663">
                  <c:v>35.709000000000003</c:v>
                </c:pt>
                <c:pt idx="15664">
                  <c:v>28.387</c:v>
                </c:pt>
                <c:pt idx="15665">
                  <c:v>24.638999999999999</c:v>
                </c:pt>
                <c:pt idx="15666">
                  <c:v>26.419</c:v>
                </c:pt>
                <c:pt idx="15667">
                  <c:v>25.535</c:v>
                </c:pt>
                <c:pt idx="15668">
                  <c:v>27.998999999999999</c:v>
                </c:pt>
                <c:pt idx="15669">
                  <c:v>26.594999999999999</c:v>
                </c:pt>
                <c:pt idx="15670">
                  <c:v>25.818000000000001</c:v>
                </c:pt>
                <c:pt idx="15671">
                  <c:v>29.548999999999999</c:v>
                </c:pt>
                <c:pt idx="15672">
                  <c:v>26.673999999999999</c:v>
                </c:pt>
                <c:pt idx="15673">
                  <c:v>31.16</c:v>
                </c:pt>
                <c:pt idx="15674">
                  <c:v>21.722999999999999</c:v>
                </c:pt>
                <c:pt idx="15675">
                  <c:v>27.821000000000002</c:v>
                </c:pt>
                <c:pt idx="15676">
                  <c:v>26.475999999999999</c:v>
                </c:pt>
                <c:pt idx="15677">
                  <c:v>21.532</c:v>
                </c:pt>
                <c:pt idx="15678">
                  <c:v>26.460999999999999</c:v>
                </c:pt>
                <c:pt idx="15679">
                  <c:v>27.774000000000001</c:v>
                </c:pt>
                <c:pt idx="15680">
                  <c:v>33.404000000000003</c:v>
                </c:pt>
                <c:pt idx="15681">
                  <c:v>32.840000000000003</c:v>
                </c:pt>
                <c:pt idx="15682">
                  <c:v>28.010999999999999</c:v>
                </c:pt>
                <c:pt idx="15683">
                  <c:v>30.553999999999998</c:v>
                </c:pt>
                <c:pt idx="15684">
                  <c:v>32.771999999999998</c:v>
                </c:pt>
                <c:pt idx="15685">
                  <c:v>24.936</c:v>
                </c:pt>
                <c:pt idx="15686">
                  <c:v>28.082000000000001</c:v>
                </c:pt>
                <c:pt idx="15687">
                  <c:v>22.565000000000001</c:v>
                </c:pt>
                <c:pt idx="15688">
                  <c:v>32.691000000000003</c:v>
                </c:pt>
                <c:pt idx="15689">
                  <c:v>24.143000000000001</c:v>
                </c:pt>
                <c:pt idx="15690">
                  <c:v>22.837</c:v>
                </c:pt>
                <c:pt idx="15691">
                  <c:v>24.7</c:v>
                </c:pt>
                <c:pt idx="15692">
                  <c:v>23.945</c:v>
                </c:pt>
                <c:pt idx="15693">
                  <c:v>28.097000000000001</c:v>
                </c:pt>
                <c:pt idx="15694">
                  <c:v>30.919</c:v>
                </c:pt>
                <c:pt idx="15695">
                  <c:v>23.289000000000001</c:v>
                </c:pt>
                <c:pt idx="15696">
                  <c:v>32.993000000000002</c:v>
                </c:pt>
                <c:pt idx="15697">
                  <c:v>34.584000000000003</c:v>
                </c:pt>
                <c:pt idx="15698">
                  <c:v>25.550999999999998</c:v>
                </c:pt>
                <c:pt idx="15699">
                  <c:v>29.236000000000001</c:v>
                </c:pt>
                <c:pt idx="15700">
                  <c:v>24.251999999999999</c:v>
                </c:pt>
                <c:pt idx="15701">
                  <c:v>28.375</c:v>
                </c:pt>
                <c:pt idx="15702">
                  <c:v>29.37</c:v>
                </c:pt>
                <c:pt idx="15703">
                  <c:v>31.823</c:v>
                </c:pt>
                <c:pt idx="15704">
                  <c:v>25.885999999999999</c:v>
                </c:pt>
                <c:pt idx="15705">
                  <c:v>26.437999999999999</c:v>
                </c:pt>
                <c:pt idx="15706">
                  <c:v>33.902000000000001</c:v>
                </c:pt>
                <c:pt idx="15707">
                  <c:v>31.562000000000001</c:v>
                </c:pt>
                <c:pt idx="15708">
                  <c:v>32.01</c:v>
                </c:pt>
                <c:pt idx="15709">
                  <c:v>27.876999999999999</c:v>
                </c:pt>
                <c:pt idx="15710">
                  <c:v>24.065000000000001</c:v>
                </c:pt>
                <c:pt idx="15711">
                  <c:v>29.824999999999999</c:v>
                </c:pt>
                <c:pt idx="15712">
                  <c:v>33.302999999999997</c:v>
                </c:pt>
                <c:pt idx="15713">
                  <c:v>30.936</c:v>
                </c:pt>
                <c:pt idx="15714">
                  <c:v>29.096</c:v>
                </c:pt>
                <c:pt idx="15715">
                  <c:v>27.672999999999998</c:v>
                </c:pt>
                <c:pt idx="15716">
                  <c:v>34.155999999999999</c:v>
                </c:pt>
                <c:pt idx="15717">
                  <c:v>31.681999999999999</c:v>
                </c:pt>
                <c:pt idx="15718">
                  <c:v>30.329000000000001</c:v>
                </c:pt>
                <c:pt idx="15719">
                  <c:v>24.716999999999999</c:v>
                </c:pt>
                <c:pt idx="15720">
                  <c:v>24.401</c:v>
                </c:pt>
                <c:pt idx="15721">
                  <c:v>28.501000000000001</c:v>
                </c:pt>
                <c:pt idx="15722">
                  <c:v>37.652999999999999</c:v>
                </c:pt>
                <c:pt idx="15723">
                  <c:v>32.052999999999997</c:v>
                </c:pt>
                <c:pt idx="15724">
                  <c:v>27.92</c:v>
                </c:pt>
                <c:pt idx="15725">
                  <c:v>30.638000000000002</c:v>
                </c:pt>
                <c:pt idx="15726">
                  <c:v>23.837</c:v>
                </c:pt>
                <c:pt idx="15727">
                  <c:v>31.518999999999998</c:v>
                </c:pt>
                <c:pt idx="15728">
                  <c:v>25.437000000000001</c:v>
                </c:pt>
                <c:pt idx="15729">
                  <c:v>25.54</c:v>
                </c:pt>
                <c:pt idx="15730">
                  <c:v>32.143000000000001</c:v>
                </c:pt>
                <c:pt idx="15731">
                  <c:v>25.594000000000001</c:v>
                </c:pt>
                <c:pt idx="15732">
                  <c:v>27.332999999999998</c:v>
                </c:pt>
                <c:pt idx="15733">
                  <c:v>33.954999999999998</c:v>
                </c:pt>
                <c:pt idx="15734">
                  <c:v>31.696000000000002</c:v>
                </c:pt>
                <c:pt idx="15735">
                  <c:v>28.917000000000002</c:v>
                </c:pt>
                <c:pt idx="15736">
                  <c:v>33.942</c:v>
                </c:pt>
                <c:pt idx="15737">
                  <c:v>28.827999999999999</c:v>
                </c:pt>
                <c:pt idx="15738">
                  <c:v>27.545999999999999</c:v>
                </c:pt>
                <c:pt idx="15739">
                  <c:v>24.335000000000001</c:v>
                </c:pt>
                <c:pt idx="15740">
                  <c:v>29.76</c:v>
                </c:pt>
                <c:pt idx="15741">
                  <c:v>32.091999999999999</c:v>
                </c:pt>
                <c:pt idx="15742">
                  <c:v>26.683</c:v>
                </c:pt>
                <c:pt idx="15743">
                  <c:v>28.196000000000002</c:v>
                </c:pt>
                <c:pt idx="15744">
                  <c:v>28.893999999999998</c:v>
                </c:pt>
                <c:pt idx="15745">
                  <c:v>32.085000000000001</c:v>
                </c:pt>
                <c:pt idx="15746">
                  <c:v>26.946999999999999</c:v>
                </c:pt>
                <c:pt idx="15747">
                  <c:v>21.416</c:v>
                </c:pt>
                <c:pt idx="15748">
                  <c:v>27.061</c:v>
                </c:pt>
                <c:pt idx="15749">
                  <c:v>32.265000000000001</c:v>
                </c:pt>
                <c:pt idx="15750">
                  <c:v>31.04</c:v>
                </c:pt>
                <c:pt idx="15751">
                  <c:v>22.728000000000002</c:v>
                </c:pt>
                <c:pt idx="15752">
                  <c:v>29.88</c:v>
                </c:pt>
                <c:pt idx="15753">
                  <c:v>35.112000000000002</c:v>
                </c:pt>
                <c:pt idx="15754">
                  <c:v>26.056999999999999</c:v>
                </c:pt>
                <c:pt idx="15755">
                  <c:v>31.012</c:v>
                </c:pt>
                <c:pt idx="15756">
                  <c:v>30.864999999999998</c:v>
                </c:pt>
                <c:pt idx="15757">
                  <c:v>32.966000000000001</c:v>
                </c:pt>
                <c:pt idx="15758">
                  <c:v>27.975999999999999</c:v>
                </c:pt>
                <c:pt idx="15759">
                  <c:v>26.885000000000002</c:v>
                </c:pt>
                <c:pt idx="15760">
                  <c:v>27.863</c:v>
                </c:pt>
                <c:pt idx="15761">
                  <c:v>26.855</c:v>
                </c:pt>
                <c:pt idx="15762">
                  <c:v>29.375</c:v>
                </c:pt>
                <c:pt idx="15763">
                  <c:v>28.667000000000002</c:v>
                </c:pt>
                <c:pt idx="15764">
                  <c:v>26.77</c:v>
                </c:pt>
                <c:pt idx="15765">
                  <c:v>26.058</c:v>
                </c:pt>
                <c:pt idx="15766">
                  <c:v>31.398</c:v>
                </c:pt>
                <c:pt idx="15767">
                  <c:v>24.247</c:v>
                </c:pt>
                <c:pt idx="15768">
                  <c:v>29.312000000000001</c:v>
                </c:pt>
                <c:pt idx="15769">
                  <c:v>25.277999999999999</c:v>
                </c:pt>
                <c:pt idx="15770">
                  <c:v>26.606000000000002</c:v>
                </c:pt>
                <c:pt idx="15771">
                  <c:v>26.172000000000001</c:v>
                </c:pt>
                <c:pt idx="15772">
                  <c:v>32.317999999999998</c:v>
                </c:pt>
                <c:pt idx="15773">
                  <c:v>23.145</c:v>
                </c:pt>
                <c:pt idx="15774">
                  <c:v>30.856000000000002</c:v>
                </c:pt>
                <c:pt idx="15775">
                  <c:v>30.388999999999999</c:v>
                </c:pt>
                <c:pt idx="15776">
                  <c:v>30.119</c:v>
                </c:pt>
                <c:pt idx="15777">
                  <c:v>35.299999999999997</c:v>
                </c:pt>
                <c:pt idx="15778">
                  <c:v>25.716000000000001</c:v>
                </c:pt>
                <c:pt idx="15779">
                  <c:v>29.896999999999998</c:v>
                </c:pt>
                <c:pt idx="15780">
                  <c:v>32.552999999999997</c:v>
                </c:pt>
                <c:pt idx="15781">
                  <c:v>30.052</c:v>
                </c:pt>
                <c:pt idx="15782">
                  <c:v>23.457999999999998</c:v>
                </c:pt>
                <c:pt idx="15783">
                  <c:v>31.207999999999998</c:v>
                </c:pt>
                <c:pt idx="15784">
                  <c:v>27.689</c:v>
                </c:pt>
                <c:pt idx="15785">
                  <c:v>24.603000000000002</c:v>
                </c:pt>
                <c:pt idx="15786">
                  <c:v>28.449000000000002</c:v>
                </c:pt>
                <c:pt idx="15787">
                  <c:v>25.931999999999999</c:v>
                </c:pt>
                <c:pt idx="15788">
                  <c:v>20.042000000000002</c:v>
                </c:pt>
                <c:pt idx="15789">
                  <c:v>27.036000000000001</c:v>
                </c:pt>
                <c:pt idx="15790">
                  <c:v>24.302</c:v>
                </c:pt>
                <c:pt idx="15791">
                  <c:v>27.402000000000001</c:v>
                </c:pt>
                <c:pt idx="15792">
                  <c:v>39.811</c:v>
                </c:pt>
                <c:pt idx="15793">
                  <c:v>29.832000000000001</c:v>
                </c:pt>
                <c:pt idx="15794">
                  <c:v>32.76</c:v>
                </c:pt>
                <c:pt idx="15795">
                  <c:v>30.71</c:v>
                </c:pt>
                <c:pt idx="15796">
                  <c:v>29.814</c:v>
                </c:pt>
                <c:pt idx="15797">
                  <c:v>33.838000000000001</c:v>
                </c:pt>
                <c:pt idx="15798">
                  <c:v>27.417000000000002</c:v>
                </c:pt>
                <c:pt idx="15799">
                  <c:v>29.259</c:v>
                </c:pt>
                <c:pt idx="15800">
                  <c:v>27.364000000000001</c:v>
                </c:pt>
                <c:pt idx="15801">
                  <c:v>24.308</c:v>
                </c:pt>
                <c:pt idx="15802">
                  <c:v>30.111000000000001</c:v>
                </c:pt>
                <c:pt idx="15803">
                  <c:v>25.748000000000001</c:v>
                </c:pt>
                <c:pt idx="15804">
                  <c:v>31.175000000000001</c:v>
                </c:pt>
                <c:pt idx="15805">
                  <c:v>24.835999999999999</c:v>
                </c:pt>
                <c:pt idx="15806">
                  <c:v>31.352</c:v>
                </c:pt>
                <c:pt idx="15807">
                  <c:v>31.574000000000002</c:v>
                </c:pt>
                <c:pt idx="15808">
                  <c:v>28.846</c:v>
                </c:pt>
                <c:pt idx="15809">
                  <c:v>28.716999999999999</c:v>
                </c:pt>
                <c:pt idx="15810">
                  <c:v>30.594000000000001</c:v>
                </c:pt>
                <c:pt idx="15811">
                  <c:v>28.283000000000001</c:v>
                </c:pt>
                <c:pt idx="15812">
                  <c:v>25.23</c:v>
                </c:pt>
                <c:pt idx="15813">
                  <c:v>29.344999999999999</c:v>
                </c:pt>
                <c:pt idx="15814">
                  <c:v>30.06</c:v>
                </c:pt>
                <c:pt idx="15815">
                  <c:v>31.53</c:v>
                </c:pt>
                <c:pt idx="15816">
                  <c:v>26.311</c:v>
                </c:pt>
                <c:pt idx="15817">
                  <c:v>29.234000000000002</c:v>
                </c:pt>
                <c:pt idx="15818">
                  <c:v>24.539000000000001</c:v>
                </c:pt>
                <c:pt idx="15819">
                  <c:v>29.376999999999999</c:v>
                </c:pt>
                <c:pt idx="15820">
                  <c:v>24.649000000000001</c:v>
                </c:pt>
                <c:pt idx="15821">
                  <c:v>31.922999999999998</c:v>
                </c:pt>
                <c:pt idx="15822">
                  <c:v>28.053999999999998</c:v>
                </c:pt>
                <c:pt idx="15823">
                  <c:v>32.206000000000003</c:v>
                </c:pt>
                <c:pt idx="15824">
                  <c:v>32.563000000000002</c:v>
                </c:pt>
                <c:pt idx="15825">
                  <c:v>24.945</c:v>
                </c:pt>
                <c:pt idx="15826">
                  <c:v>33.978000000000002</c:v>
                </c:pt>
                <c:pt idx="15827">
                  <c:v>27.071999999999999</c:v>
                </c:pt>
                <c:pt idx="15828">
                  <c:v>33.323999999999998</c:v>
                </c:pt>
                <c:pt idx="15829">
                  <c:v>30.491</c:v>
                </c:pt>
                <c:pt idx="15830">
                  <c:v>25.184999999999999</c:v>
                </c:pt>
                <c:pt idx="15831">
                  <c:v>29.879000000000001</c:v>
                </c:pt>
                <c:pt idx="15832">
                  <c:v>28.786000000000001</c:v>
                </c:pt>
                <c:pt idx="15833">
                  <c:v>23.216000000000001</c:v>
                </c:pt>
                <c:pt idx="15834">
                  <c:v>25.48</c:v>
                </c:pt>
                <c:pt idx="15835">
                  <c:v>24.454000000000001</c:v>
                </c:pt>
                <c:pt idx="15836">
                  <c:v>26.623999999999999</c:v>
                </c:pt>
                <c:pt idx="15837">
                  <c:v>26.728999999999999</c:v>
                </c:pt>
                <c:pt idx="15838">
                  <c:v>29.893000000000001</c:v>
                </c:pt>
                <c:pt idx="15839">
                  <c:v>36.201999999999998</c:v>
                </c:pt>
                <c:pt idx="15840">
                  <c:v>29.484000000000002</c:v>
                </c:pt>
                <c:pt idx="15841">
                  <c:v>26.268999999999998</c:v>
                </c:pt>
                <c:pt idx="15842">
                  <c:v>25.321000000000002</c:v>
                </c:pt>
                <c:pt idx="15843">
                  <c:v>29.097000000000001</c:v>
                </c:pt>
                <c:pt idx="15844">
                  <c:v>33.015000000000001</c:v>
                </c:pt>
                <c:pt idx="15845">
                  <c:v>29.613</c:v>
                </c:pt>
                <c:pt idx="15846">
                  <c:v>25.792999999999999</c:v>
                </c:pt>
                <c:pt idx="15847">
                  <c:v>25.844999999999999</c:v>
                </c:pt>
                <c:pt idx="15848">
                  <c:v>27.614000000000001</c:v>
                </c:pt>
                <c:pt idx="15849">
                  <c:v>23.195</c:v>
                </c:pt>
                <c:pt idx="15850">
                  <c:v>30.747</c:v>
                </c:pt>
                <c:pt idx="15851">
                  <c:v>19.567</c:v>
                </c:pt>
                <c:pt idx="15852">
                  <c:v>33.536000000000001</c:v>
                </c:pt>
                <c:pt idx="15853">
                  <c:v>27.945</c:v>
                </c:pt>
                <c:pt idx="15854">
                  <c:v>21.420999999999999</c:v>
                </c:pt>
                <c:pt idx="15855">
                  <c:v>26.238</c:v>
                </c:pt>
                <c:pt idx="15856">
                  <c:v>25.553000000000001</c:v>
                </c:pt>
                <c:pt idx="15857">
                  <c:v>25.678000000000001</c:v>
                </c:pt>
                <c:pt idx="15858">
                  <c:v>24.544</c:v>
                </c:pt>
                <c:pt idx="15859">
                  <c:v>25.92</c:v>
                </c:pt>
                <c:pt idx="15860">
                  <c:v>27.143000000000001</c:v>
                </c:pt>
                <c:pt idx="15861">
                  <c:v>31.971</c:v>
                </c:pt>
                <c:pt idx="15862">
                  <c:v>28.065000000000001</c:v>
                </c:pt>
                <c:pt idx="15863">
                  <c:v>25.27</c:v>
                </c:pt>
                <c:pt idx="15864">
                  <c:v>24.385999999999999</c:v>
                </c:pt>
                <c:pt idx="15865">
                  <c:v>27.975999999999999</c:v>
                </c:pt>
                <c:pt idx="15866">
                  <c:v>30.326000000000001</c:v>
                </c:pt>
                <c:pt idx="15867">
                  <c:v>35.231000000000002</c:v>
                </c:pt>
                <c:pt idx="15868">
                  <c:v>22.72</c:v>
                </c:pt>
                <c:pt idx="15869">
                  <c:v>22.571999999999999</c:v>
                </c:pt>
                <c:pt idx="15870">
                  <c:v>28.884</c:v>
                </c:pt>
                <c:pt idx="15871">
                  <c:v>27.452000000000002</c:v>
                </c:pt>
                <c:pt idx="15872">
                  <c:v>27.951000000000001</c:v>
                </c:pt>
                <c:pt idx="15873">
                  <c:v>34.639000000000003</c:v>
                </c:pt>
                <c:pt idx="15874">
                  <c:v>26.826000000000001</c:v>
                </c:pt>
                <c:pt idx="15875">
                  <c:v>26.065999999999999</c:v>
                </c:pt>
                <c:pt idx="15876">
                  <c:v>30.603999999999999</c:v>
                </c:pt>
                <c:pt idx="15877">
                  <c:v>23.337</c:v>
                </c:pt>
                <c:pt idx="15878">
                  <c:v>30.154</c:v>
                </c:pt>
                <c:pt idx="15879">
                  <c:v>27.709</c:v>
                </c:pt>
                <c:pt idx="15880">
                  <c:v>26.859000000000002</c:v>
                </c:pt>
                <c:pt idx="15881">
                  <c:v>23.056999999999999</c:v>
                </c:pt>
                <c:pt idx="15882">
                  <c:v>28.800999999999998</c:v>
                </c:pt>
                <c:pt idx="15883">
                  <c:v>28.472999999999999</c:v>
                </c:pt>
                <c:pt idx="15884">
                  <c:v>24.501000000000001</c:v>
                </c:pt>
                <c:pt idx="15885">
                  <c:v>34.055999999999997</c:v>
                </c:pt>
                <c:pt idx="15886">
                  <c:v>24.53</c:v>
                </c:pt>
                <c:pt idx="15887">
                  <c:v>38.887999999999998</c:v>
                </c:pt>
                <c:pt idx="15888">
                  <c:v>28.658999999999999</c:v>
                </c:pt>
                <c:pt idx="15889">
                  <c:v>24.225999999999999</c:v>
                </c:pt>
                <c:pt idx="15890">
                  <c:v>27.844000000000001</c:v>
                </c:pt>
                <c:pt idx="15891">
                  <c:v>29.285</c:v>
                </c:pt>
                <c:pt idx="15892">
                  <c:v>28.367000000000001</c:v>
                </c:pt>
                <c:pt idx="15893">
                  <c:v>24.62</c:v>
                </c:pt>
                <c:pt idx="15894">
                  <c:v>37.872</c:v>
                </c:pt>
                <c:pt idx="15895">
                  <c:v>32.061</c:v>
                </c:pt>
                <c:pt idx="15896">
                  <c:v>25.536999999999999</c:v>
                </c:pt>
                <c:pt idx="15897">
                  <c:v>24.824000000000002</c:v>
                </c:pt>
                <c:pt idx="15898">
                  <c:v>27.234999999999999</c:v>
                </c:pt>
                <c:pt idx="15899">
                  <c:v>22.834</c:v>
                </c:pt>
                <c:pt idx="15900">
                  <c:v>26.469000000000001</c:v>
                </c:pt>
                <c:pt idx="15901">
                  <c:v>30.78</c:v>
                </c:pt>
                <c:pt idx="15902">
                  <c:v>28.138000000000002</c:v>
                </c:pt>
                <c:pt idx="15903">
                  <c:v>23.460999999999999</c:v>
                </c:pt>
                <c:pt idx="15904">
                  <c:v>22.088000000000001</c:v>
                </c:pt>
                <c:pt idx="15905">
                  <c:v>25.814</c:v>
                </c:pt>
                <c:pt idx="15906">
                  <c:v>31.256</c:v>
                </c:pt>
                <c:pt idx="15907">
                  <c:v>33.643000000000001</c:v>
                </c:pt>
                <c:pt idx="15908">
                  <c:v>29.835999999999999</c:v>
                </c:pt>
                <c:pt idx="15909">
                  <c:v>35.801000000000002</c:v>
                </c:pt>
                <c:pt idx="15910">
                  <c:v>22.693000000000001</c:v>
                </c:pt>
                <c:pt idx="15911">
                  <c:v>21.683</c:v>
                </c:pt>
                <c:pt idx="15912">
                  <c:v>32.536999999999999</c:v>
                </c:pt>
                <c:pt idx="15913">
                  <c:v>23.030999999999999</c:v>
                </c:pt>
                <c:pt idx="15914">
                  <c:v>25.968</c:v>
                </c:pt>
                <c:pt idx="15915">
                  <c:v>32.475999999999999</c:v>
                </c:pt>
                <c:pt idx="15916">
                  <c:v>28.530999999999999</c:v>
                </c:pt>
                <c:pt idx="15917">
                  <c:v>24.234999999999999</c:v>
                </c:pt>
                <c:pt idx="15918">
                  <c:v>29.254999999999999</c:v>
                </c:pt>
                <c:pt idx="15919">
                  <c:v>27.539000000000001</c:v>
                </c:pt>
                <c:pt idx="15920">
                  <c:v>35.155999999999999</c:v>
                </c:pt>
                <c:pt idx="15921">
                  <c:v>33.822000000000003</c:v>
                </c:pt>
                <c:pt idx="15922">
                  <c:v>22.34</c:v>
                </c:pt>
                <c:pt idx="15923">
                  <c:v>30.841999999999999</c:v>
                </c:pt>
                <c:pt idx="15924">
                  <c:v>23.552</c:v>
                </c:pt>
                <c:pt idx="15925">
                  <c:v>33.277000000000001</c:v>
                </c:pt>
                <c:pt idx="15926">
                  <c:v>26.105</c:v>
                </c:pt>
                <c:pt idx="15927">
                  <c:v>24.120999999999999</c:v>
                </c:pt>
                <c:pt idx="15928">
                  <c:v>32.773000000000003</c:v>
                </c:pt>
                <c:pt idx="15929">
                  <c:v>22.18</c:v>
                </c:pt>
                <c:pt idx="15930">
                  <c:v>28.864999999999998</c:v>
                </c:pt>
                <c:pt idx="15931">
                  <c:v>21.992999999999999</c:v>
                </c:pt>
                <c:pt idx="15932">
                  <c:v>22.120999999999999</c:v>
                </c:pt>
                <c:pt idx="15933">
                  <c:v>31.907</c:v>
                </c:pt>
                <c:pt idx="15934">
                  <c:v>30.766999999999999</c:v>
                </c:pt>
                <c:pt idx="15935">
                  <c:v>35.902999999999999</c:v>
                </c:pt>
                <c:pt idx="15936">
                  <c:v>29.346</c:v>
                </c:pt>
                <c:pt idx="15937">
                  <c:v>23.756</c:v>
                </c:pt>
                <c:pt idx="15938">
                  <c:v>30.253</c:v>
                </c:pt>
                <c:pt idx="15939">
                  <c:v>27.881</c:v>
                </c:pt>
                <c:pt idx="15940">
                  <c:v>23.914999999999999</c:v>
                </c:pt>
                <c:pt idx="15941">
                  <c:v>30.337</c:v>
                </c:pt>
                <c:pt idx="15942">
                  <c:v>26.547999999999998</c:v>
                </c:pt>
                <c:pt idx="15943">
                  <c:v>28.190999999999999</c:v>
                </c:pt>
                <c:pt idx="15944">
                  <c:v>32.444000000000003</c:v>
                </c:pt>
                <c:pt idx="15945">
                  <c:v>22.774999999999999</c:v>
                </c:pt>
                <c:pt idx="15946">
                  <c:v>34.646999999999998</c:v>
                </c:pt>
                <c:pt idx="15947">
                  <c:v>25.283000000000001</c:v>
                </c:pt>
                <c:pt idx="15948">
                  <c:v>20.408999999999999</c:v>
                </c:pt>
                <c:pt idx="15949">
                  <c:v>29.827000000000002</c:v>
                </c:pt>
                <c:pt idx="15950">
                  <c:v>27.835000000000001</c:v>
                </c:pt>
                <c:pt idx="15951">
                  <c:v>28.916</c:v>
                </c:pt>
                <c:pt idx="15952">
                  <c:v>30.532</c:v>
                </c:pt>
                <c:pt idx="15953">
                  <c:v>29.149000000000001</c:v>
                </c:pt>
                <c:pt idx="15954">
                  <c:v>28.753</c:v>
                </c:pt>
                <c:pt idx="15955">
                  <c:v>30.591999999999999</c:v>
                </c:pt>
                <c:pt idx="15956">
                  <c:v>26.344999999999999</c:v>
                </c:pt>
                <c:pt idx="15957">
                  <c:v>31.648</c:v>
                </c:pt>
                <c:pt idx="15958">
                  <c:v>28.614999999999998</c:v>
                </c:pt>
                <c:pt idx="15959">
                  <c:v>24.776</c:v>
                </c:pt>
                <c:pt idx="15960">
                  <c:v>31.559000000000001</c:v>
                </c:pt>
                <c:pt idx="15961">
                  <c:v>34.723999999999997</c:v>
                </c:pt>
                <c:pt idx="15962">
                  <c:v>25.513000000000002</c:v>
                </c:pt>
                <c:pt idx="15963">
                  <c:v>26.443000000000001</c:v>
                </c:pt>
                <c:pt idx="15964">
                  <c:v>27.209</c:v>
                </c:pt>
                <c:pt idx="15965">
                  <c:v>21.873000000000001</c:v>
                </c:pt>
                <c:pt idx="15966">
                  <c:v>32.598999999999997</c:v>
                </c:pt>
                <c:pt idx="15967">
                  <c:v>26.145</c:v>
                </c:pt>
                <c:pt idx="15968">
                  <c:v>29.006</c:v>
                </c:pt>
                <c:pt idx="15969">
                  <c:v>21.553000000000001</c:v>
                </c:pt>
                <c:pt idx="15970">
                  <c:v>25.760999999999999</c:v>
                </c:pt>
                <c:pt idx="15971">
                  <c:v>27.89</c:v>
                </c:pt>
                <c:pt idx="15972">
                  <c:v>29.442</c:v>
                </c:pt>
                <c:pt idx="15973">
                  <c:v>32.258000000000003</c:v>
                </c:pt>
                <c:pt idx="15974">
                  <c:v>31.047999999999998</c:v>
                </c:pt>
                <c:pt idx="15975">
                  <c:v>26.509</c:v>
                </c:pt>
                <c:pt idx="15976">
                  <c:v>24.225999999999999</c:v>
                </c:pt>
                <c:pt idx="15977">
                  <c:v>30.696000000000002</c:v>
                </c:pt>
                <c:pt idx="15978">
                  <c:v>35.043999999999997</c:v>
                </c:pt>
                <c:pt idx="15979">
                  <c:v>22.297999999999998</c:v>
                </c:pt>
                <c:pt idx="15980">
                  <c:v>27.013999999999999</c:v>
                </c:pt>
                <c:pt idx="15981">
                  <c:v>25.263999999999999</c:v>
                </c:pt>
                <c:pt idx="15982">
                  <c:v>26.337</c:v>
                </c:pt>
                <c:pt idx="15983">
                  <c:v>35.57</c:v>
                </c:pt>
                <c:pt idx="15984">
                  <c:v>29.286999999999999</c:v>
                </c:pt>
                <c:pt idx="15985">
                  <c:v>32.293999999999997</c:v>
                </c:pt>
                <c:pt idx="15986">
                  <c:v>31.954999999999998</c:v>
                </c:pt>
                <c:pt idx="15987">
                  <c:v>27.832999999999998</c:v>
                </c:pt>
                <c:pt idx="15988">
                  <c:v>24.895</c:v>
                </c:pt>
                <c:pt idx="15989">
                  <c:v>30.972000000000001</c:v>
                </c:pt>
                <c:pt idx="15990">
                  <c:v>28.594999999999999</c:v>
                </c:pt>
                <c:pt idx="15991">
                  <c:v>26.085000000000001</c:v>
                </c:pt>
                <c:pt idx="15992">
                  <c:v>30.388999999999999</c:v>
                </c:pt>
                <c:pt idx="15993">
                  <c:v>33.402999999999999</c:v>
                </c:pt>
                <c:pt idx="15994">
                  <c:v>30.279</c:v>
                </c:pt>
                <c:pt idx="15995">
                  <c:v>26.207000000000001</c:v>
                </c:pt>
                <c:pt idx="15996">
                  <c:v>27.905999999999999</c:v>
                </c:pt>
                <c:pt idx="15997">
                  <c:v>28.367999999999999</c:v>
                </c:pt>
                <c:pt idx="15998">
                  <c:v>29.774000000000001</c:v>
                </c:pt>
                <c:pt idx="15999">
                  <c:v>28.654</c:v>
                </c:pt>
                <c:pt idx="16000">
                  <c:v>29.542000000000002</c:v>
                </c:pt>
                <c:pt idx="16001">
                  <c:v>29.327999999999999</c:v>
                </c:pt>
                <c:pt idx="16002">
                  <c:v>23.052</c:v>
                </c:pt>
                <c:pt idx="16003">
                  <c:v>27.832999999999998</c:v>
                </c:pt>
                <c:pt idx="16004">
                  <c:v>29.533000000000001</c:v>
                </c:pt>
                <c:pt idx="16005">
                  <c:v>28.15</c:v>
                </c:pt>
                <c:pt idx="16006">
                  <c:v>33.521000000000001</c:v>
                </c:pt>
                <c:pt idx="16007">
                  <c:v>26.385000000000002</c:v>
                </c:pt>
                <c:pt idx="16008">
                  <c:v>22.024999999999999</c:v>
                </c:pt>
                <c:pt idx="16009">
                  <c:v>27.071999999999999</c:v>
                </c:pt>
                <c:pt idx="16010">
                  <c:v>33.037999999999997</c:v>
                </c:pt>
                <c:pt idx="16011">
                  <c:v>22.190999999999999</c:v>
                </c:pt>
                <c:pt idx="16012">
                  <c:v>29.870999999999999</c:v>
                </c:pt>
                <c:pt idx="16013">
                  <c:v>27.385000000000002</c:v>
                </c:pt>
                <c:pt idx="16014">
                  <c:v>30.625</c:v>
                </c:pt>
                <c:pt idx="16015">
                  <c:v>27.898</c:v>
                </c:pt>
                <c:pt idx="16016">
                  <c:v>22.239000000000001</c:v>
                </c:pt>
                <c:pt idx="16017">
                  <c:v>24.181000000000001</c:v>
                </c:pt>
                <c:pt idx="16018">
                  <c:v>26.645</c:v>
                </c:pt>
                <c:pt idx="16019">
                  <c:v>29.87</c:v>
                </c:pt>
                <c:pt idx="16020">
                  <c:v>33.712000000000003</c:v>
                </c:pt>
                <c:pt idx="16021">
                  <c:v>30.622</c:v>
                </c:pt>
                <c:pt idx="16022">
                  <c:v>27.071999999999999</c:v>
                </c:pt>
                <c:pt idx="16023">
                  <c:v>23.01</c:v>
                </c:pt>
                <c:pt idx="16024">
                  <c:v>31.492999999999999</c:v>
                </c:pt>
                <c:pt idx="16025">
                  <c:v>21.861000000000001</c:v>
                </c:pt>
                <c:pt idx="16026">
                  <c:v>28.524000000000001</c:v>
                </c:pt>
                <c:pt idx="16027">
                  <c:v>31.904</c:v>
                </c:pt>
                <c:pt idx="16028">
                  <c:v>21.081</c:v>
                </c:pt>
                <c:pt idx="16029">
                  <c:v>23.189</c:v>
                </c:pt>
                <c:pt idx="16030">
                  <c:v>31.951000000000001</c:v>
                </c:pt>
                <c:pt idx="16031">
                  <c:v>25.433</c:v>
                </c:pt>
                <c:pt idx="16032">
                  <c:v>24.545999999999999</c:v>
                </c:pt>
                <c:pt idx="16033">
                  <c:v>27.305</c:v>
                </c:pt>
                <c:pt idx="16034">
                  <c:v>27.346</c:v>
                </c:pt>
                <c:pt idx="16035">
                  <c:v>30.943000000000001</c:v>
                </c:pt>
                <c:pt idx="16036">
                  <c:v>31.994</c:v>
                </c:pt>
                <c:pt idx="16037">
                  <c:v>23.492999999999999</c:v>
                </c:pt>
                <c:pt idx="16038">
                  <c:v>27.167000000000002</c:v>
                </c:pt>
                <c:pt idx="16039">
                  <c:v>26.427</c:v>
                </c:pt>
                <c:pt idx="16040">
                  <c:v>23.265000000000001</c:v>
                </c:pt>
                <c:pt idx="16041">
                  <c:v>26.341999999999999</c:v>
                </c:pt>
                <c:pt idx="16042">
                  <c:v>28.039000000000001</c:v>
                </c:pt>
                <c:pt idx="16043">
                  <c:v>27.184000000000001</c:v>
                </c:pt>
                <c:pt idx="16044">
                  <c:v>27.077000000000002</c:v>
                </c:pt>
                <c:pt idx="16045">
                  <c:v>27.861999999999998</c:v>
                </c:pt>
                <c:pt idx="16046">
                  <c:v>27.079000000000001</c:v>
                </c:pt>
                <c:pt idx="16047">
                  <c:v>25.085000000000001</c:v>
                </c:pt>
                <c:pt idx="16048">
                  <c:v>29.783999999999999</c:v>
                </c:pt>
                <c:pt idx="16049">
                  <c:v>31.350999999999999</c:v>
                </c:pt>
                <c:pt idx="16050">
                  <c:v>24.212</c:v>
                </c:pt>
                <c:pt idx="16051">
                  <c:v>30.756</c:v>
                </c:pt>
                <c:pt idx="16052">
                  <c:v>26.295999999999999</c:v>
                </c:pt>
                <c:pt idx="16053">
                  <c:v>27.844999999999999</c:v>
                </c:pt>
                <c:pt idx="16054">
                  <c:v>32.600999999999999</c:v>
                </c:pt>
                <c:pt idx="16055">
                  <c:v>30.384</c:v>
                </c:pt>
                <c:pt idx="16056">
                  <c:v>22.274999999999999</c:v>
                </c:pt>
                <c:pt idx="16057">
                  <c:v>34.698</c:v>
                </c:pt>
                <c:pt idx="16058">
                  <c:v>28.844999999999999</c:v>
                </c:pt>
                <c:pt idx="16059">
                  <c:v>32.133000000000003</c:v>
                </c:pt>
              </c:numCache>
            </c:numRef>
          </c:val>
          <c:smooth val="0"/>
        </c:ser>
        <c:dLbls>
          <c:showLegendKey val="0"/>
          <c:showVal val="0"/>
          <c:showCatName val="0"/>
          <c:showSerName val="0"/>
          <c:showPercent val="0"/>
          <c:showBubbleSize val="0"/>
        </c:dLbls>
        <c:marker val="1"/>
        <c:smooth val="0"/>
        <c:axId val="358536704"/>
        <c:axId val="358538624"/>
      </c:lineChart>
      <c:catAx>
        <c:axId val="358536704"/>
        <c:scaling>
          <c:orientation val="minMax"/>
        </c:scaling>
        <c:delete val="0"/>
        <c:axPos val="b"/>
        <c:title>
          <c:tx>
            <c:rich>
              <a:bodyPr/>
              <a:lstStyle/>
              <a:p>
                <a:pPr>
                  <a:defRPr b="0"/>
                </a:pPr>
                <a:r>
                  <a:rPr lang="en-GB" b="0"/>
                  <a:t>Iterations (1,000,000 cases)</a:t>
                </a:r>
              </a:p>
            </c:rich>
          </c:tx>
          <c:layout>
            <c:manualLayout>
              <c:xMode val="edge"/>
              <c:yMode val="edge"/>
              <c:x val="0.40017077100335136"/>
              <c:y val="0.89342525732670497"/>
            </c:manualLayout>
          </c:layout>
          <c:overlay val="0"/>
        </c:title>
        <c:majorTickMark val="out"/>
        <c:minorTickMark val="none"/>
        <c:tickLblPos val="nextTo"/>
        <c:txPr>
          <a:bodyPr/>
          <a:lstStyle/>
          <a:p>
            <a:pPr>
              <a:defRPr sz="750"/>
            </a:pPr>
            <a:endParaRPr lang="en-US"/>
          </a:p>
        </c:txPr>
        <c:crossAx val="358538624"/>
        <c:crosses val="autoZero"/>
        <c:auto val="1"/>
        <c:lblAlgn val="ctr"/>
        <c:lblOffset val="100"/>
        <c:noMultiLvlLbl val="0"/>
      </c:catAx>
      <c:valAx>
        <c:axId val="358538624"/>
        <c:scaling>
          <c:orientation val="minMax"/>
        </c:scaling>
        <c:delete val="0"/>
        <c:axPos val="l"/>
        <c:majorGridlines/>
        <c:title>
          <c:tx>
            <c:rich>
              <a:bodyPr rot="-5400000" vert="horz"/>
              <a:lstStyle/>
              <a:p>
                <a:pPr>
                  <a:defRPr b="0"/>
                </a:pPr>
                <a:r>
                  <a:rPr lang="en-GB" b="0"/>
                  <a:t>Discrepancy in Q-values</a:t>
                </a:r>
              </a:p>
            </c:rich>
          </c:tx>
          <c:layout>
            <c:manualLayout>
              <c:xMode val="edge"/>
              <c:yMode val="edge"/>
              <c:x val="1.2143290831815421E-2"/>
              <c:y val="0.10722256492132032"/>
            </c:manualLayout>
          </c:layout>
          <c:overlay val="0"/>
        </c:title>
        <c:numFmt formatCode="General" sourceLinked="1"/>
        <c:majorTickMark val="out"/>
        <c:minorTickMark val="none"/>
        <c:tickLblPos val="nextTo"/>
        <c:crossAx val="358536704"/>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C$2</c:f>
              <c:strCache>
                <c:ptCount val="1"/>
                <c:pt idx="0">
                  <c:v>Enumeration</c:v>
                </c:pt>
              </c:strCache>
            </c:strRef>
          </c:tx>
          <c:spPr>
            <a:solidFill>
              <a:schemeClr val="tx1"/>
            </a:solidFill>
            <a:ln w="12700">
              <a:noFill/>
            </a:ln>
          </c:spPr>
          <c:invertIfNegative val="0"/>
          <c:cat>
            <c:strRef>
              <c:f>Sheet5!$B$3:$B$4</c:f>
              <c:strCache>
                <c:ptCount val="2"/>
                <c:pt idx="0">
                  <c:v>The hypothetical simple SDDP</c:v>
                </c:pt>
                <c:pt idx="1">
                  <c:v>The SDDP in primary hypertension</c:v>
                </c:pt>
              </c:strCache>
            </c:strRef>
          </c:cat>
          <c:val>
            <c:numRef>
              <c:f>Sheet5!$C$3:$C$4</c:f>
              <c:numCache>
                <c:formatCode>General</c:formatCode>
                <c:ptCount val="2"/>
                <c:pt idx="0">
                  <c:v>27</c:v>
                </c:pt>
                <c:pt idx="1">
                  <c:v>31</c:v>
                </c:pt>
              </c:numCache>
            </c:numRef>
          </c:val>
        </c:ser>
        <c:ser>
          <c:idx val="1"/>
          <c:order val="1"/>
          <c:tx>
            <c:strRef>
              <c:f>Sheet5!$D$2</c:f>
              <c:strCache>
                <c:ptCount val="1"/>
                <c:pt idx="0">
                  <c:v>SA</c:v>
                </c:pt>
              </c:strCache>
            </c:strRef>
          </c:tx>
          <c:spPr>
            <a:solidFill>
              <a:schemeClr val="bg1">
                <a:lumMod val="75000"/>
              </a:schemeClr>
            </a:solidFill>
            <a:ln w="12700">
              <a:solidFill>
                <a:schemeClr val="tx1"/>
              </a:solidFill>
              <a:prstDash val="solid"/>
            </a:ln>
          </c:spPr>
          <c:invertIfNegative val="0"/>
          <c:dPt>
            <c:idx val="0"/>
            <c:invertIfNegative val="0"/>
            <c:bubble3D val="0"/>
            <c:spPr>
              <a:pattFill prst="pct50">
                <a:fgClr>
                  <a:schemeClr val="bg1">
                    <a:lumMod val="75000"/>
                  </a:schemeClr>
                </a:fgClr>
                <a:bgClr>
                  <a:schemeClr val="bg1"/>
                </a:bgClr>
              </a:pattFill>
              <a:ln w="12700">
                <a:solidFill>
                  <a:schemeClr val="tx1"/>
                </a:solidFill>
                <a:prstDash val="solid"/>
              </a:ln>
            </c:spPr>
          </c:dPt>
          <c:dPt>
            <c:idx val="1"/>
            <c:invertIfNegative val="0"/>
            <c:bubble3D val="0"/>
            <c:spPr>
              <a:pattFill prst="pct50">
                <a:fgClr>
                  <a:schemeClr val="bg1">
                    <a:lumMod val="75000"/>
                  </a:schemeClr>
                </a:fgClr>
                <a:bgClr>
                  <a:schemeClr val="bg1"/>
                </a:bgClr>
              </a:pattFill>
              <a:ln w="12700">
                <a:solidFill>
                  <a:schemeClr val="tx1"/>
                </a:solidFill>
                <a:prstDash val="solid"/>
              </a:ln>
            </c:spPr>
          </c:dPt>
          <c:cat>
            <c:strRef>
              <c:f>Sheet5!$B$3:$B$4</c:f>
              <c:strCache>
                <c:ptCount val="2"/>
                <c:pt idx="0">
                  <c:v>The hypothetical simple SDDP</c:v>
                </c:pt>
                <c:pt idx="1">
                  <c:v>The SDDP in primary hypertension</c:v>
                </c:pt>
              </c:strCache>
            </c:strRef>
          </c:cat>
          <c:val>
            <c:numRef>
              <c:f>Sheet5!$D$3:$D$4</c:f>
              <c:numCache>
                <c:formatCode>General</c:formatCode>
                <c:ptCount val="2"/>
                <c:pt idx="0">
                  <c:v>27</c:v>
                </c:pt>
                <c:pt idx="1">
                  <c:v>31</c:v>
                </c:pt>
              </c:numCache>
            </c:numRef>
          </c:val>
        </c:ser>
        <c:ser>
          <c:idx val="2"/>
          <c:order val="2"/>
          <c:tx>
            <c:strRef>
              <c:f>Sheet5!$E$2</c:f>
              <c:strCache>
                <c:ptCount val="1"/>
                <c:pt idx="0">
                  <c:v>GA</c:v>
                </c:pt>
              </c:strCache>
            </c:strRef>
          </c:tx>
          <c:spPr>
            <a:pattFill prst="pct5">
              <a:fgClr>
                <a:schemeClr val="accent1"/>
              </a:fgClr>
              <a:bgClr>
                <a:schemeClr val="bg1"/>
              </a:bgClr>
            </a:pattFill>
            <a:ln w="12700">
              <a:solidFill>
                <a:schemeClr val="tx1"/>
              </a:solidFill>
              <a:prstDash val="solid"/>
            </a:ln>
          </c:spPr>
          <c:invertIfNegative val="0"/>
          <c:cat>
            <c:strRef>
              <c:f>Sheet5!$B$3:$B$4</c:f>
              <c:strCache>
                <c:ptCount val="2"/>
                <c:pt idx="0">
                  <c:v>The hypothetical simple SDDP</c:v>
                </c:pt>
                <c:pt idx="1">
                  <c:v>The SDDP in primary hypertension</c:v>
                </c:pt>
              </c:strCache>
            </c:strRef>
          </c:cat>
          <c:val>
            <c:numRef>
              <c:f>Sheet5!$E$3:$E$4</c:f>
              <c:numCache>
                <c:formatCode>General</c:formatCode>
                <c:ptCount val="2"/>
                <c:pt idx="0">
                  <c:v>27</c:v>
                </c:pt>
                <c:pt idx="1">
                  <c:v>31</c:v>
                </c:pt>
              </c:numCache>
            </c:numRef>
          </c:val>
        </c:ser>
        <c:ser>
          <c:idx val="3"/>
          <c:order val="3"/>
          <c:tx>
            <c:strRef>
              <c:f>Sheet5!$F$2</c:f>
              <c:strCache>
                <c:ptCount val="1"/>
                <c:pt idx="0">
                  <c:v>RL</c:v>
                </c:pt>
              </c:strCache>
            </c:strRef>
          </c:tx>
          <c:spPr>
            <a:pattFill prst="dkDnDiag">
              <a:fgClr>
                <a:schemeClr val="bg2">
                  <a:lumMod val="50000"/>
                </a:schemeClr>
              </a:fgClr>
              <a:bgClr>
                <a:schemeClr val="bg1"/>
              </a:bgClr>
            </a:pattFill>
            <a:ln>
              <a:solidFill>
                <a:schemeClr val="tx1"/>
              </a:solidFill>
            </a:ln>
          </c:spPr>
          <c:invertIfNegative val="0"/>
          <c:cat>
            <c:strRef>
              <c:f>Sheet5!$B$3:$B$4</c:f>
              <c:strCache>
                <c:ptCount val="2"/>
                <c:pt idx="0">
                  <c:v>The hypothetical simple SDDP</c:v>
                </c:pt>
                <c:pt idx="1">
                  <c:v>The SDDP in primary hypertension</c:v>
                </c:pt>
              </c:strCache>
            </c:strRef>
          </c:cat>
          <c:val>
            <c:numRef>
              <c:f>Sheet5!$F$3:$F$4</c:f>
              <c:numCache>
                <c:formatCode>General</c:formatCode>
                <c:ptCount val="2"/>
                <c:pt idx="0">
                  <c:v>9</c:v>
                </c:pt>
                <c:pt idx="1">
                  <c:v>27</c:v>
                </c:pt>
              </c:numCache>
            </c:numRef>
          </c:val>
        </c:ser>
        <c:dLbls>
          <c:showLegendKey val="0"/>
          <c:showVal val="0"/>
          <c:showCatName val="0"/>
          <c:showSerName val="0"/>
          <c:showPercent val="0"/>
          <c:showBubbleSize val="0"/>
        </c:dLbls>
        <c:gapWidth val="150"/>
        <c:axId val="358873728"/>
        <c:axId val="358961536"/>
      </c:barChart>
      <c:catAx>
        <c:axId val="358873728"/>
        <c:scaling>
          <c:orientation val="minMax"/>
        </c:scaling>
        <c:delete val="0"/>
        <c:axPos val="b"/>
        <c:majorTickMark val="out"/>
        <c:minorTickMark val="none"/>
        <c:tickLblPos val="nextTo"/>
        <c:crossAx val="358961536"/>
        <c:crosses val="autoZero"/>
        <c:auto val="1"/>
        <c:lblAlgn val="ctr"/>
        <c:lblOffset val="100"/>
        <c:noMultiLvlLbl val="0"/>
      </c:catAx>
      <c:valAx>
        <c:axId val="358961536"/>
        <c:scaling>
          <c:orientation val="minMax"/>
        </c:scaling>
        <c:delete val="0"/>
        <c:axPos val="l"/>
        <c:majorGridlines/>
        <c:title>
          <c:tx>
            <c:rich>
              <a:bodyPr rot="-5400000" vert="horz"/>
              <a:lstStyle/>
              <a:p>
                <a:pPr>
                  <a:defRPr/>
                </a:pPr>
                <a:r>
                  <a:rPr lang="en-GB"/>
                  <a:t>Z(HS)</a:t>
                </a:r>
              </a:p>
            </c:rich>
          </c:tx>
          <c:overlay val="0"/>
        </c:title>
        <c:numFmt formatCode="General" sourceLinked="1"/>
        <c:majorTickMark val="out"/>
        <c:minorTickMark val="none"/>
        <c:tickLblPos val="nextTo"/>
        <c:crossAx val="358873728"/>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32281461000581"/>
          <c:y val="6.3218390804597707E-2"/>
          <c:w val="0.68204964837410587"/>
          <c:h val="0.8114272784867409"/>
        </c:manualLayout>
      </c:layout>
      <c:barChart>
        <c:barDir val="col"/>
        <c:grouping val="clustered"/>
        <c:varyColors val="0"/>
        <c:ser>
          <c:idx val="0"/>
          <c:order val="0"/>
          <c:tx>
            <c:strRef>
              <c:f>Sheet5!$C$2</c:f>
              <c:strCache>
                <c:ptCount val="1"/>
                <c:pt idx="0">
                  <c:v>Enumeration</c:v>
                </c:pt>
              </c:strCache>
            </c:strRef>
          </c:tx>
          <c:spPr>
            <a:solidFill>
              <a:schemeClr val="tx1"/>
            </a:solidFill>
            <a:ln w="12700">
              <a:solidFill>
                <a:schemeClr val="tx1"/>
              </a:solidFill>
            </a:ln>
          </c:spPr>
          <c:invertIfNegative val="0"/>
          <c:cat>
            <c:strRef>
              <c:f>Sheet5!$B$5:$B$6</c:f>
              <c:strCache>
                <c:ptCount val="2"/>
                <c:pt idx="0">
                  <c:v>The hypothetical simple SDDP</c:v>
                </c:pt>
                <c:pt idx="1">
                  <c:v>The SDDP in primary hypertension</c:v>
                </c:pt>
              </c:strCache>
            </c:strRef>
          </c:cat>
          <c:val>
            <c:numRef>
              <c:f>Sheet5!$C$5:$C$6</c:f>
              <c:numCache>
                <c:formatCode>General</c:formatCode>
                <c:ptCount val="2"/>
                <c:pt idx="0" formatCode="0">
                  <c:v>6</c:v>
                </c:pt>
                <c:pt idx="1">
                  <c:v>4128</c:v>
                </c:pt>
              </c:numCache>
            </c:numRef>
          </c:val>
        </c:ser>
        <c:ser>
          <c:idx val="1"/>
          <c:order val="1"/>
          <c:tx>
            <c:strRef>
              <c:f>Sheet5!$D$2</c:f>
              <c:strCache>
                <c:ptCount val="1"/>
                <c:pt idx="0">
                  <c:v>SA</c:v>
                </c:pt>
              </c:strCache>
            </c:strRef>
          </c:tx>
          <c:spPr>
            <a:pattFill prst="pct50">
              <a:fgClr>
                <a:schemeClr val="tx1"/>
              </a:fgClr>
              <a:bgClr>
                <a:schemeClr val="bg1"/>
              </a:bgClr>
            </a:pattFill>
            <a:ln w="12700">
              <a:solidFill>
                <a:schemeClr val="tx1"/>
              </a:solidFill>
              <a:prstDash val="solid"/>
            </a:ln>
          </c:spPr>
          <c:invertIfNegative val="0"/>
          <c:dPt>
            <c:idx val="0"/>
            <c:invertIfNegative val="0"/>
            <c:bubble3D val="0"/>
            <c:spPr>
              <a:solidFill>
                <a:schemeClr val="tx1"/>
              </a:solidFill>
              <a:ln w="12700">
                <a:solidFill>
                  <a:schemeClr val="tx1"/>
                </a:solidFill>
                <a:prstDash val="solid"/>
              </a:ln>
            </c:spPr>
          </c:dPt>
          <c:cat>
            <c:strRef>
              <c:f>Sheet5!$B$5:$B$6</c:f>
              <c:strCache>
                <c:ptCount val="2"/>
                <c:pt idx="0">
                  <c:v>The hypothetical simple SDDP</c:v>
                </c:pt>
                <c:pt idx="1">
                  <c:v>The SDDP in primary hypertension</c:v>
                </c:pt>
              </c:strCache>
            </c:strRef>
          </c:cat>
          <c:val>
            <c:numRef>
              <c:f>Sheet5!$D$5:$D$6</c:f>
              <c:numCache>
                <c:formatCode>General</c:formatCode>
                <c:ptCount val="2"/>
                <c:pt idx="0" formatCode="0">
                  <c:v>6</c:v>
                </c:pt>
                <c:pt idx="1">
                  <c:v>4128</c:v>
                </c:pt>
              </c:numCache>
            </c:numRef>
          </c:val>
        </c:ser>
        <c:ser>
          <c:idx val="2"/>
          <c:order val="2"/>
          <c:tx>
            <c:strRef>
              <c:f>Sheet5!$E$2</c:f>
              <c:strCache>
                <c:ptCount val="1"/>
                <c:pt idx="0">
                  <c:v>GA</c:v>
                </c:pt>
              </c:strCache>
            </c:strRef>
          </c:tx>
          <c:spPr>
            <a:pattFill prst="pct5">
              <a:fgClr>
                <a:schemeClr val="accent1"/>
              </a:fgClr>
              <a:bgClr>
                <a:schemeClr val="bg1"/>
              </a:bgClr>
            </a:pattFill>
            <a:ln w="12700">
              <a:solidFill>
                <a:schemeClr val="tx1"/>
              </a:solidFill>
              <a:prstDash val="solid"/>
            </a:ln>
          </c:spPr>
          <c:invertIfNegative val="0"/>
          <c:dPt>
            <c:idx val="0"/>
            <c:invertIfNegative val="0"/>
            <c:bubble3D val="0"/>
            <c:spPr>
              <a:solidFill>
                <a:schemeClr val="tx1"/>
              </a:solidFill>
              <a:ln w="12700">
                <a:solidFill>
                  <a:schemeClr val="tx1"/>
                </a:solidFill>
                <a:prstDash val="solid"/>
              </a:ln>
            </c:spPr>
          </c:dPt>
          <c:cat>
            <c:strRef>
              <c:f>Sheet5!$B$5:$B$6</c:f>
              <c:strCache>
                <c:ptCount val="2"/>
                <c:pt idx="0">
                  <c:v>The hypothetical simple SDDP</c:v>
                </c:pt>
                <c:pt idx="1">
                  <c:v>The SDDP in primary hypertension</c:v>
                </c:pt>
              </c:strCache>
            </c:strRef>
          </c:cat>
          <c:val>
            <c:numRef>
              <c:f>Sheet5!$E$5:$E$6</c:f>
              <c:numCache>
                <c:formatCode>General</c:formatCode>
                <c:ptCount val="2"/>
                <c:pt idx="0" formatCode="0">
                  <c:v>6</c:v>
                </c:pt>
                <c:pt idx="1">
                  <c:v>4128</c:v>
                </c:pt>
              </c:numCache>
            </c:numRef>
          </c:val>
        </c:ser>
        <c:ser>
          <c:idx val="3"/>
          <c:order val="3"/>
          <c:tx>
            <c:strRef>
              <c:f>Sheet5!$F$2</c:f>
              <c:strCache>
                <c:ptCount val="1"/>
                <c:pt idx="0">
                  <c:v>RL</c:v>
                </c:pt>
              </c:strCache>
            </c:strRef>
          </c:tx>
          <c:spPr>
            <a:pattFill prst="dkDnDiag">
              <a:fgClr>
                <a:schemeClr val="bg2">
                  <a:lumMod val="50000"/>
                </a:schemeClr>
              </a:fgClr>
              <a:bgClr>
                <a:schemeClr val="bg1"/>
              </a:bgClr>
            </a:pattFill>
            <a:ln>
              <a:solidFill>
                <a:schemeClr val="tx1"/>
              </a:solidFill>
            </a:ln>
          </c:spPr>
          <c:invertIfNegative val="0"/>
          <c:dPt>
            <c:idx val="0"/>
            <c:invertIfNegative val="0"/>
            <c:bubble3D val="0"/>
            <c:spPr>
              <a:solidFill>
                <a:schemeClr val="tx1"/>
              </a:solidFill>
              <a:ln>
                <a:solidFill>
                  <a:schemeClr val="tx1"/>
                </a:solidFill>
              </a:ln>
            </c:spPr>
          </c:dPt>
          <c:cat>
            <c:strRef>
              <c:f>Sheet5!$B$5:$B$6</c:f>
              <c:strCache>
                <c:ptCount val="2"/>
                <c:pt idx="0">
                  <c:v>The hypothetical simple SDDP</c:v>
                </c:pt>
                <c:pt idx="1">
                  <c:v>The SDDP in primary hypertension</c:v>
                </c:pt>
              </c:strCache>
            </c:strRef>
          </c:cat>
          <c:val>
            <c:numRef>
              <c:f>Sheet5!$F$5:$F$6</c:f>
              <c:numCache>
                <c:formatCode>General</c:formatCode>
                <c:ptCount val="2"/>
                <c:pt idx="0" formatCode="0">
                  <c:v>3</c:v>
                </c:pt>
                <c:pt idx="1">
                  <c:v>14</c:v>
                </c:pt>
              </c:numCache>
            </c:numRef>
          </c:val>
        </c:ser>
        <c:dLbls>
          <c:showLegendKey val="0"/>
          <c:showVal val="0"/>
          <c:showCatName val="0"/>
          <c:showSerName val="0"/>
          <c:showPercent val="0"/>
          <c:showBubbleSize val="0"/>
        </c:dLbls>
        <c:gapWidth val="150"/>
        <c:axId val="359190528"/>
        <c:axId val="359192064"/>
      </c:barChart>
      <c:catAx>
        <c:axId val="359190528"/>
        <c:scaling>
          <c:orientation val="minMax"/>
        </c:scaling>
        <c:delete val="0"/>
        <c:axPos val="b"/>
        <c:numFmt formatCode="General" sourceLinked="1"/>
        <c:majorTickMark val="out"/>
        <c:minorTickMark val="none"/>
        <c:tickLblPos val="nextTo"/>
        <c:crossAx val="359192064"/>
        <c:crosses val="autoZero"/>
        <c:auto val="1"/>
        <c:lblAlgn val="ctr"/>
        <c:lblOffset val="100"/>
        <c:noMultiLvlLbl val="0"/>
      </c:catAx>
      <c:valAx>
        <c:axId val="359192064"/>
        <c:scaling>
          <c:orientation val="minMax"/>
        </c:scaling>
        <c:delete val="0"/>
        <c:axPos val="l"/>
        <c:majorGridlines/>
        <c:title>
          <c:tx>
            <c:rich>
              <a:bodyPr rot="-5400000" vert="horz"/>
              <a:lstStyle/>
              <a:p>
                <a:pPr>
                  <a:defRPr/>
                </a:pPr>
                <a:r>
                  <a:rPr lang="en-GB"/>
                  <a:t>Z(SS)</a:t>
                </a:r>
              </a:p>
            </c:rich>
          </c:tx>
          <c:layout>
            <c:manualLayout>
              <c:xMode val="edge"/>
              <c:yMode val="edge"/>
              <c:x val="5.0890585241730284E-3"/>
              <c:y val="0.38416191510543946"/>
            </c:manualLayout>
          </c:layout>
          <c:overlay val="0"/>
        </c:title>
        <c:numFmt formatCode="0" sourceLinked="1"/>
        <c:majorTickMark val="out"/>
        <c:minorTickMark val="none"/>
        <c:tickLblPos val="nextTo"/>
        <c:crossAx val="359190528"/>
        <c:crosses val="autoZero"/>
        <c:crossBetween val="between"/>
        <c:majorUnit val="1000"/>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45875726208381"/>
          <c:y val="5.9379217273954114E-2"/>
          <c:w val="0.67503769893931798"/>
          <c:h val="0.76703539587915881"/>
        </c:manualLayout>
      </c:layout>
      <c:barChart>
        <c:barDir val="col"/>
        <c:grouping val="clustered"/>
        <c:varyColors val="0"/>
        <c:ser>
          <c:idx val="0"/>
          <c:order val="0"/>
          <c:tx>
            <c:strRef>
              <c:f>Sheet5!$C$2</c:f>
              <c:strCache>
                <c:ptCount val="1"/>
                <c:pt idx="0">
                  <c:v>Enumeration</c:v>
                </c:pt>
              </c:strCache>
            </c:strRef>
          </c:tx>
          <c:spPr>
            <a:solidFill>
              <a:schemeClr val="tx1"/>
            </a:solidFill>
            <a:ln w="12700">
              <a:solidFill>
                <a:schemeClr val="tx1"/>
              </a:solidFill>
            </a:ln>
          </c:spPr>
          <c:invertIfNegative val="0"/>
          <c:cat>
            <c:strRef>
              <c:f>Sheet5!$B$7:$B$8</c:f>
              <c:strCache>
                <c:ptCount val="2"/>
                <c:pt idx="0">
                  <c:v>The hypothetical simple SDDP</c:v>
                </c:pt>
                <c:pt idx="1">
                  <c:v>The SDDP in primary hypertension</c:v>
                </c:pt>
              </c:strCache>
            </c:strRef>
          </c:cat>
          <c:val>
            <c:numRef>
              <c:f>Sheet5!$C$7:$C$8</c:f>
              <c:numCache>
                <c:formatCode>General</c:formatCode>
                <c:ptCount val="2"/>
                <c:pt idx="0">
                  <c:v>162</c:v>
                </c:pt>
                <c:pt idx="1">
                  <c:v>1023744</c:v>
                </c:pt>
              </c:numCache>
            </c:numRef>
          </c:val>
        </c:ser>
        <c:ser>
          <c:idx val="1"/>
          <c:order val="1"/>
          <c:tx>
            <c:strRef>
              <c:f>Sheet5!$D$2</c:f>
              <c:strCache>
                <c:ptCount val="1"/>
                <c:pt idx="0">
                  <c:v>SA</c:v>
                </c:pt>
              </c:strCache>
            </c:strRef>
          </c:tx>
          <c:spPr>
            <a:pattFill prst="pct50">
              <a:fgClr>
                <a:schemeClr val="bg1">
                  <a:lumMod val="75000"/>
                </a:schemeClr>
              </a:fgClr>
              <a:bgClr>
                <a:schemeClr val="bg1"/>
              </a:bgClr>
            </a:pattFill>
            <a:ln w="12700">
              <a:solidFill>
                <a:schemeClr val="tx1"/>
              </a:solidFill>
              <a:prstDash val="solid"/>
            </a:ln>
          </c:spPr>
          <c:invertIfNegative val="0"/>
          <c:dPt>
            <c:idx val="0"/>
            <c:invertIfNegative val="0"/>
            <c:bubble3D val="0"/>
            <c:spPr>
              <a:solidFill>
                <a:schemeClr val="tx1"/>
              </a:solidFill>
              <a:ln w="12700">
                <a:solidFill>
                  <a:schemeClr val="tx1"/>
                </a:solidFill>
                <a:prstDash val="solid"/>
              </a:ln>
            </c:spPr>
          </c:dPt>
          <c:cat>
            <c:strRef>
              <c:f>Sheet5!$B$7:$B$8</c:f>
              <c:strCache>
                <c:ptCount val="2"/>
                <c:pt idx="0">
                  <c:v>The hypothetical simple SDDP</c:v>
                </c:pt>
                <c:pt idx="1">
                  <c:v>The SDDP in primary hypertension</c:v>
                </c:pt>
              </c:strCache>
            </c:strRef>
          </c:cat>
          <c:val>
            <c:numRef>
              <c:f>Sheet5!$D$7:$D$8</c:f>
              <c:numCache>
                <c:formatCode>General</c:formatCode>
                <c:ptCount val="2"/>
                <c:pt idx="0">
                  <c:v>162</c:v>
                </c:pt>
                <c:pt idx="1">
                  <c:v>12384</c:v>
                </c:pt>
              </c:numCache>
            </c:numRef>
          </c:val>
        </c:ser>
        <c:ser>
          <c:idx val="2"/>
          <c:order val="2"/>
          <c:tx>
            <c:strRef>
              <c:f>Sheet5!$E$2</c:f>
              <c:strCache>
                <c:ptCount val="1"/>
                <c:pt idx="0">
                  <c:v>GA</c:v>
                </c:pt>
              </c:strCache>
            </c:strRef>
          </c:tx>
          <c:spPr>
            <a:pattFill prst="pct5">
              <a:fgClr>
                <a:schemeClr val="accent1"/>
              </a:fgClr>
              <a:bgClr>
                <a:schemeClr val="bg1"/>
              </a:bgClr>
            </a:pattFill>
            <a:ln w="12700">
              <a:solidFill>
                <a:schemeClr val="tx1"/>
              </a:solidFill>
              <a:prstDash val="solid"/>
            </a:ln>
          </c:spPr>
          <c:invertIfNegative val="0"/>
          <c:dPt>
            <c:idx val="0"/>
            <c:invertIfNegative val="0"/>
            <c:bubble3D val="0"/>
            <c:spPr>
              <a:solidFill>
                <a:schemeClr val="tx1"/>
              </a:solidFill>
              <a:ln w="12700">
                <a:solidFill>
                  <a:schemeClr val="tx1"/>
                </a:solidFill>
                <a:prstDash val="solid"/>
              </a:ln>
            </c:spPr>
          </c:dPt>
          <c:cat>
            <c:strRef>
              <c:f>Sheet5!$B$7:$B$8</c:f>
              <c:strCache>
                <c:ptCount val="2"/>
                <c:pt idx="0">
                  <c:v>The hypothetical simple SDDP</c:v>
                </c:pt>
                <c:pt idx="1">
                  <c:v>The SDDP in primary hypertension</c:v>
                </c:pt>
              </c:strCache>
            </c:strRef>
          </c:cat>
          <c:val>
            <c:numRef>
              <c:f>Sheet5!$E$7:$E$8</c:f>
              <c:numCache>
                <c:formatCode>General</c:formatCode>
                <c:ptCount val="2"/>
                <c:pt idx="0">
                  <c:v>162</c:v>
                </c:pt>
                <c:pt idx="1">
                  <c:v>12384</c:v>
                </c:pt>
              </c:numCache>
            </c:numRef>
          </c:val>
        </c:ser>
        <c:ser>
          <c:idx val="3"/>
          <c:order val="3"/>
          <c:tx>
            <c:strRef>
              <c:f>Sheet5!$F$2</c:f>
              <c:strCache>
                <c:ptCount val="1"/>
                <c:pt idx="0">
                  <c:v>RL</c:v>
                </c:pt>
              </c:strCache>
            </c:strRef>
          </c:tx>
          <c:spPr>
            <a:pattFill prst="dkDnDiag">
              <a:fgClr>
                <a:schemeClr val="bg2">
                  <a:lumMod val="50000"/>
                </a:schemeClr>
              </a:fgClr>
              <a:bgClr>
                <a:schemeClr val="bg1"/>
              </a:bgClr>
            </a:pattFill>
            <a:ln>
              <a:solidFill>
                <a:schemeClr val="tx1"/>
              </a:solidFill>
            </a:ln>
          </c:spPr>
          <c:invertIfNegative val="0"/>
          <c:dPt>
            <c:idx val="0"/>
            <c:invertIfNegative val="0"/>
            <c:bubble3D val="0"/>
            <c:spPr>
              <a:solidFill>
                <a:schemeClr val="tx1"/>
              </a:solidFill>
              <a:ln>
                <a:solidFill>
                  <a:schemeClr val="tx1"/>
                </a:solidFill>
              </a:ln>
            </c:spPr>
          </c:dPt>
          <c:cat>
            <c:strRef>
              <c:f>Sheet5!$B$7:$B$8</c:f>
              <c:strCache>
                <c:ptCount val="2"/>
                <c:pt idx="0">
                  <c:v>The hypothetical simple SDDP</c:v>
                </c:pt>
                <c:pt idx="1">
                  <c:v>The SDDP in primary hypertension</c:v>
                </c:pt>
              </c:strCache>
            </c:strRef>
          </c:cat>
          <c:val>
            <c:numRef>
              <c:f>Sheet5!$F$7:$F$8</c:f>
              <c:numCache>
                <c:formatCode>General</c:formatCode>
                <c:ptCount val="2"/>
                <c:pt idx="0">
                  <c:v>27</c:v>
                </c:pt>
                <c:pt idx="1">
                  <c:v>378</c:v>
                </c:pt>
              </c:numCache>
            </c:numRef>
          </c:val>
        </c:ser>
        <c:dLbls>
          <c:showLegendKey val="0"/>
          <c:showVal val="0"/>
          <c:showCatName val="0"/>
          <c:showSerName val="0"/>
          <c:showPercent val="0"/>
          <c:showBubbleSize val="0"/>
        </c:dLbls>
        <c:gapWidth val="150"/>
        <c:axId val="359023744"/>
        <c:axId val="359025280"/>
      </c:barChart>
      <c:catAx>
        <c:axId val="359023744"/>
        <c:scaling>
          <c:orientation val="minMax"/>
        </c:scaling>
        <c:delete val="0"/>
        <c:axPos val="b"/>
        <c:majorTickMark val="out"/>
        <c:minorTickMark val="none"/>
        <c:tickLblPos val="nextTo"/>
        <c:crossAx val="359025280"/>
        <c:crosses val="autoZero"/>
        <c:auto val="1"/>
        <c:lblAlgn val="ctr"/>
        <c:lblOffset val="100"/>
        <c:noMultiLvlLbl val="0"/>
      </c:catAx>
      <c:valAx>
        <c:axId val="359025280"/>
        <c:scaling>
          <c:orientation val="minMax"/>
        </c:scaling>
        <c:delete val="0"/>
        <c:axPos val="l"/>
        <c:majorGridlines/>
        <c:title>
          <c:tx>
            <c:rich>
              <a:bodyPr rot="-5400000" vert="horz"/>
              <a:lstStyle/>
              <a:p>
                <a:pPr>
                  <a:defRPr/>
                </a:pPr>
                <a:r>
                  <a:rPr lang="en-GB"/>
                  <a:t>Z(DS)</a:t>
                </a:r>
              </a:p>
            </c:rich>
          </c:tx>
          <c:layout>
            <c:manualLayout>
              <c:xMode val="edge"/>
              <c:yMode val="edge"/>
              <c:x val="2.5300442757748261E-3"/>
              <c:y val="0.36463769963977177"/>
            </c:manualLayout>
          </c:layout>
          <c:overlay val="0"/>
        </c:title>
        <c:numFmt formatCode="General" sourceLinked="1"/>
        <c:majorTickMark val="out"/>
        <c:minorTickMark val="none"/>
        <c:tickLblPos val="nextTo"/>
        <c:crossAx val="359023744"/>
        <c:crosses val="autoZero"/>
        <c:crossBetween val="between"/>
      </c:valAx>
      <c:spPr>
        <a:ln>
          <a:solidFill>
            <a:schemeClr val="bg1">
              <a:lumMod val="75000"/>
            </a:schemeClr>
          </a:solidFill>
        </a:ln>
      </c:spPr>
    </c:plotArea>
    <c:legend>
      <c:legendPos val="r"/>
      <c:overlay val="0"/>
    </c:legend>
    <c:plotVisOnly val="1"/>
    <c:dispBlanksAs val="gap"/>
    <c:showDLblsOverMax val="0"/>
  </c:chart>
  <c:spPr>
    <a:noFill/>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C$2</c:f>
              <c:strCache>
                <c:ptCount val="1"/>
                <c:pt idx="0">
                  <c:v>Enumeration</c:v>
                </c:pt>
              </c:strCache>
            </c:strRef>
          </c:tx>
          <c:spPr>
            <a:solidFill>
              <a:schemeClr val="tx1"/>
            </a:solidFill>
            <a:ln w="12700">
              <a:solidFill>
                <a:schemeClr val="tx1"/>
              </a:solidFill>
            </a:ln>
          </c:spPr>
          <c:invertIfNegative val="0"/>
          <c:cat>
            <c:strRef>
              <c:f>Sheet5!$B$9:$B$10</c:f>
              <c:strCache>
                <c:ptCount val="2"/>
                <c:pt idx="0">
                  <c:v>The hypothetical simple SDDP</c:v>
                </c:pt>
                <c:pt idx="1">
                  <c:v>The SDDP in primary hypertension</c:v>
                </c:pt>
              </c:strCache>
            </c:strRef>
          </c:cat>
          <c:val>
            <c:numRef>
              <c:f>Sheet5!$C$9:$C$10</c:f>
              <c:numCache>
                <c:formatCode>General</c:formatCode>
                <c:ptCount val="2"/>
                <c:pt idx="0">
                  <c:v>0</c:v>
                </c:pt>
                <c:pt idx="1">
                  <c:v>12.2</c:v>
                </c:pt>
              </c:numCache>
            </c:numRef>
          </c:val>
        </c:ser>
        <c:ser>
          <c:idx val="1"/>
          <c:order val="1"/>
          <c:tx>
            <c:strRef>
              <c:f>Sheet5!$D$2</c:f>
              <c:strCache>
                <c:ptCount val="1"/>
                <c:pt idx="0">
                  <c:v>SA</c:v>
                </c:pt>
              </c:strCache>
            </c:strRef>
          </c:tx>
          <c:spPr>
            <a:pattFill prst="pct50">
              <a:fgClr>
                <a:schemeClr val="bg1">
                  <a:lumMod val="75000"/>
                </a:schemeClr>
              </a:fgClr>
              <a:bgClr>
                <a:schemeClr val="bg1"/>
              </a:bgClr>
            </a:pattFill>
            <a:ln w="12700">
              <a:solidFill>
                <a:schemeClr val="tx1"/>
              </a:solidFill>
              <a:prstDash val="solid"/>
            </a:ln>
          </c:spPr>
          <c:invertIfNegative val="0"/>
          <c:cat>
            <c:strRef>
              <c:f>Sheet5!$B$9:$B$10</c:f>
              <c:strCache>
                <c:ptCount val="2"/>
                <c:pt idx="0">
                  <c:v>The hypothetical simple SDDP</c:v>
                </c:pt>
                <c:pt idx="1">
                  <c:v>The SDDP in primary hypertension</c:v>
                </c:pt>
              </c:strCache>
            </c:strRef>
          </c:cat>
          <c:val>
            <c:numRef>
              <c:f>Sheet5!$D$9:$D$10</c:f>
              <c:numCache>
                <c:formatCode>General</c:formatCode>
                <c:ptCount val="2"/>
                <c:pt idx="0">
                  <c:v>0</c:v>
                </c:pt>
                <c:pt idx="1">
                  <c:v>4.5599999999999996</c:v>
                </c:pt>
              </c:numCache>
            </c:numRef>
          </c:val>
        </c:ser>
        <c:ser>
          <c:idx val="2"/>
          <c:order val="2"/>
          <c:tx>
            <c:strRef>
              <c:f>Sheet5!$E$2</c:f>
              <c:strCache>
                <c:ptCount val="1"/>
                <c:pt idx="0">
                  <c:v>GA</c:v>
                </c:pt>
              </c:strCache>
            </c:strRef>
          </c:tx>
          <c:spPr>
            <a:pattFill prst="pct5">
              <a:fgClr>
                <a:schemeClr val="accent1"/>
              </a:fgClr>
              <a:bgClr>
                <a:schemeClr val="bg1"/>
              </a:bgClr>
            </a:pattFill>
            <a:ln w="12700">
              <a:solidFill>
                <a:schemeClr val="tx1"/>
              </a:solidFill>
              <a:prstDash val="solid"/>
            </a:ln>
          </c:spPr>
          <c:invertIfNegative val="0"/>
          <c:cat>
            <c:strRef>
              <c:f>Sheet5!$B$9:$B$10</c:f>
              <c:strCache>
                <c:ptCount val="2"/>
                <c:pt idx="0">
                  <c:v>The hypothetical simple SDDP</c:v>
                </c:pt>
                <c:pt idx="1">
                  <c:v>The SDDP in primary hypertension</c:v>
                </c:pt>
              </c:strCache>
            </c:strRef>
          </c:cat>
          <c:val>
            <c:numRef>
              <c:f>Sheet5!$E$9:$E$10</c:f>
              <c:numCache>
                <c:formatCode>General</c:formatCode>
                <c:ptCount val="2"/>
                <c:pt idx="0">
                  <c:v>0</c:v>
                </c:pt>
                <c:pt idx="1">
                  <c:v>4.0999999999999996</c:v>
                </c:pt>
              </c:numCache>
            </c:numRef>
          </c:val>
        </c:ser>
        <c:ser>
          <c:idx val="3"/>
          <c:order val="3"/>
          <c:tx>
            <c:strRef>
              <c:f>Sheet5!$F$2</c:f>
              <c:strCache>
                <c:ptCount val="1"/>
                <c:pt idx="0">
                  <c:v>RL</c:v>
                </c:pt>
              </c:strCache>
            </c:strRef>
          </c:tx>
          <c:spPr>
            <a:pattFill prst="dkDnDiag">
              <a:fgClr>
                <a:schemeClr val="bg2">
                  <a:lumMod val="50000"/>
                </a:schemeClr>
              </a:fgClr>
              <a:bgClr>
                <a:schemeClr val="bg1"/>
              </a:bgClr>
            </a:pattFill>
            <a:ln>
              <a:solidFill>
                <a:schemeClr val="tx1"/>
              </a:solidFill>
            </a:ln>
          </c:spPr>
          <c:invertIfNegative val="0"/>
          <c:cat>
            <c:strRef>
              <c:f>Sheet5!$B$9:$B$10</c:f>
              <c:strCache>
                <c:ptCount val="2"/>
                <c:pt idx="0">
                  <c:v>The hypothetical simple SDDP</c:v>
                </c:pt>
                <c:pt idx="1">
                  <c:v>The SDDP in primary hypertension</c:v>
                </c:pt>
              </c:strCache>
            </c:strRef>
          </c:cat>
          <c:val>
            <c:numRef>
              <c:f>Sheet5!$F$9:$F$10</c:f>
              <c:numCache>
                <c:formatCode>General</c:formatCode>
                <c:ptCount val="2"/>
                <c:pt idx="0">
                  <c:v>0</c:v>
                </c:pt>
                <c:pt idx="1">
                  <c:v>4.51</c:v>
                </c:pt>
              </c:numCache>
            </c:numRef>
          </c:val>
        </c:ser>
        <c:dLbls>
          <c:showLegendKey val="0"/>
          <c:showVal val="0"/>
          <c:showCatName val="0"/>
          <c:showSerName val="0"/>
          <c:showPercent val="0"/>
          <c:showBubbleSize val="0"/>
        </c:dLbls>
        <c:gapWidth val="150"/>
        <c:axId val="359068800"/>
        <c:axId val="359070336"/>
      </c:barChart>
      <c:catAx>
        <c:axId val="359068800"/>
        <c:scaling>
          <c:orientation val="minMax"/>
        </c:scaling>
        <c:delete val="0"/>
        <c:axPos val="b"/>
        <c:majorTickMark val="out"/>
        <c:minorTickMark val="none"/>
        <c:tickLblPos val="nextTo"/>
        <c:crossAx val="359070336"/>
        <c:crosses val="autoZero"/>
        <c:auto val="1"/>
        <c:lblAlgn val="ctr"/>
        <c:lblOffset val="100"/>
        <c:noMultiLvlLbl val="0"/>
      </c:catAx>
      <c:valAx>
        <c:axId val="359070336"/>
        <c:scaling>
          <c:orientation val="minMax"/>
        </c:scaling>
        <c:delete val="0"/>
        <c:axPos val="l"/>
        <c:majorGridlines/>
        <c:title>
          <c:tx>
            <c:rich>
              <a:bodyPr rot="-5400000" vert="horz"/>
              <a:lstStyle/>
              <a:p>
                <a:pPr>
                  <a:defRPr/>
                </a:pPr>
                <a:r>
                  <a:rPr lang="en-GB"/>
                  <a:t>Computational time (h)</a:t>
                </a:r>
              </a:p>
            </c:rich>
          </c:tx>
          <c:overlay val="0"/>
        </c:title>
        <c:numFmt formatCode="General" sourceLinked="1"/>
        <c:majorTickMark val="out"/>
        <c:minorTickMark val="none"/>
        <c:tickLblPos val="nextTo"/>
        <c:crossAx val="359068800"/>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2523850770775541E-2"/>
          <c:y val="1.8174358974358974E-2"/>
          <c:w val="0.65664480964269722"/>
          <c:h val="0.87719313547345046"/>
        </c:manualLayout>
      </c:layout>
      <c:lineChart>
        <c:grouping val="standard"/>
        <c:varyColors val="0"/>
        <c:ser>
          <c:idx val="0"/>
          <c:order val="0"/>
          <c:tx>
            <c:strRef>
              <c:f>Sheet1!$A$3</c:f>
              <c:strCache>
                <c:ptCount val="1"/>
                <c:pt idx="0">
                  <c:v>Ds+BBs+ACEIs/ARBs</c:v>
                </c:pt>
              </c:strCache>
            </c:strRef>
          </c:tx>
          <c:spPr>
            <a:ln>
              <a:solidFill>
                <a:schemeClr val="bg1">
                  <a:lumMod val="85000"/>
                </a:schemeClr>
              </a:solidFill>
            </a:ln>
          </c:spPr>
          <c:marker>
            <c:symbol val="square"/>
            <c:size val="3"/>
            <c:spPr>
              <a:solidFill>
                <a:schemeClr val="tx1"/>
              </a:solidFill>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3:$I$3</c:f>
              <c:numCache>
                <c:formatCode>General</c:formatCode>
                <c:ptCount val="8"/>
                <c:pt idx="0">
                  <c:v>0</c:v>
                </c:pt>
                <c:pt idx="1">
                  <c:v>25</c:v>
                </c:pt>
                <c:pt idx="2">
                  <c:v>34.344999999999999</c:v>
                </c:pt>
                <c:pt idx="3">
                  <c:v>39.811474569239209</c:v>
                </c:pt>
                <c:pt idx="4">
                  <c:v>43.690000000000005</c:v>
                </c:pt>
                <c:pt idx="5">
                  <c:v>44.077852543076084</c:v>
                </c:pt>
                <c:pt idx="6">
                  <c:v>44.116637797383689</c:v>
                </c:pt>
                <c:pt idx="7">
                  <c:v>44.120516322814453</c:v>
                </c:pt>
              </c:numCache>
            </c:numRef>
          </c:val>
          <c:smooth val="0"/>
        </c:ser>
        <c:ser>
          <c:idx val="1"/>
          <c:order val="1"/>
          <c:tx>
            <c:strRef>
              <c:f>Sheet1!$A$4</c:f>
              <c:strCache>
                <c:ptCount val="1"/>
                <c:pt idx="0">
                  <c:v>Ds+CCBs+ACEIs/ARBs</c:v>
                </c:pt>
              </c:strCache>
            </c:strRef>
          </c:tx>
          <c:spPr>
            <a:ln>
              <a:solidFill>
                <a:schemeClr val="bg1">
                  <a:lumMod val="85000"/>
                </a:schemeClr>
              </a:solidFill>
            </a:ln>
          </c:spPr>
          <c:marker>
            <c:symbol val="x"/>
            <c:size val="4"/>
            <c:spPr>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4:$I$4</c:f>
              <c:numCache>
                <c:formatCode>General</c:formatCode>
                <c:ptCount val="8"/>
                <c:pt idx="0">
                  <c:v>0</c:v>
                </c:pt>
                <c:pt idx="1">
                  <c:v>22.5</c:v>
                </c:pt>
                <c:pt idx="2">
                  <c:v>32.790000000000006</c:v>
                </c:pt>
                <c:pt idx="3">
                  <c:v>38.809264132420708</c:v>
                </c:pt>
                <c:pt idx="4">
                  <c:v>43.080000000000013</c:v>
                </c:pt>
                <c:pt idx="5">
                  <c:v>43.50707358675794</c:v>
                </c:pt>
                <c:pt idx="6">
                  <c:v>43.549780945433731</c:v>
                </c:pt>
                <c:pt idx="7">
                  <c:v>43.55405168130131</c:v>
                </c:pt>
              </c:numCache>
            </c:numRef>
          </c:val>
          <c:smooth val="0"/>
        </c:ser>
        <c:ser>
          <c:idx val="2"/>
          <c:order val="2"/>
          <c:tx>
            <c:strRef>
              <c:f>Sheet1!$A$5</c:f>
              <c:strCache>
                <c:ptCount val="1"/>
                <c:pt idx="0">
                  <c:v>BBs+CCBs+ACEIs/ARBs</c:v>
                </c:pt>
              </c:strCache>
            </c:strRef>
          </c:tx>
          <c:spPr>
            <a:ln>
              <a:solidFill>
                <a:schemeClr val="bg1">
                  <a:lumMod val="85000"/>
                </a:schemeClr>
              </a:solidFill>
            </a:ln>
          </c:spPr>
          <c:marker>
            <c:symbol val="circle"/>
            <c:size val="3"/>
            <c:spPr>
              <a:solidFill>
                <a:schemeClr val="tx1"/>
              </a:solidFill>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5:$I$5</c:f>
              <c:numCache>
                <c:formatCode>General</c:formatCode>
                <c:ptCount val="8"/>
                <c:pt idx="0">
                  <c:v>0</c:v>
                </c:pt>
                <c:pt idx="1">
                  <c:v>24.5</c:v>
                </c:pt>
                <c:pt idx="2">
                  <c:v>32.024999999999999</c:v>
                </c:pt>
                <c:pt idx="3">
                  <c:v>36.426842817926698</c:v>
                </c:pt>
                <c:pt idx="4">
                  <c:v>39.549999999999997</c:v>
                </c:pt>
                <c:pt idx="5">
                  <c:v>39.862315718207327</c:v>
                </c:pt>
                <c:pt idx="6">
                  <c:v>39.89354729002806</c:v>
                </c:pt>
                <c:pt idx="7">
                  <c:v>39.896670447210134</c:v>
                </c:pt>
              </c:numCache>
            </c:numRef>
          </c:val>
          <c:smooth val="0"/>
        </c:ser>
        <c:ser>
          <c:idx val="3"/>
          <c:order val="3"/>
          <c:tx>
            <c:strRef>
              <c:f>Sheet1!$A$6</c:f>
              <c:strCache>
                <c:ptCount val="1"/>
                <c:pt idx="0">
                  <c:v>Ds+ACEIs/ARBs</c:v>
                </c:pt>
              </c:strCache>
            </c:strRef>
          </c:tx>
          <c:spPr>
            <a:ln w="25400">
              <a:solidFill>
                <a:schemeClr val="bg1">
                  <a:lumMod val="50000"/>
                </a:schemeClr>
              </a:solidFill>
            </a:ln>
          </c:spPr>
          <c:marker>
            <c:symbol val="diamond"/>
            <c:size val="4"/>
            <c:spPr>
              <a:solidFill>
                <a:schemeClr val="tx1"/>
              </a:solidFill>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6:$I$6</c:f>
              <c:numCache>
                <c:formatCode>General</c:formatCode>
                <c:ptCount val="8"/>
                <c:pt idx="0">
                  <c:v>0</c:v>
                </c:pt>
                <c:pt idx="1">
                  <c:v>15.7</c:v>
                </c:pt>
                <c:pt idx="2">
                  <c:v>24.940000000000008</c:v>
                </c:pt>
                <c:pt idx="3">
                  <c:v>30.345053506663497</c:v>
                </c:pt>
                <c:pt idx="4">
                  <c:v>34.180000000000021</c:v>
                </c:pt>
                <c:pt idx="5">
                  <c:v>34.563494649333677</c:v>
                </c:pt>
                <c:pt idx="6">
                  <c:v>34.601844114267045</c:v>
                </c:pt>
                <c:pt idx="7">
                  <c:v>34.60567906076038</c:v>
                </c:pt>
              </c:numCache>
            </c:numRef>
          </c:val>
          <c:smooth val="0"/>
        </c:ser>
        <c:ser>
          <c:idx val="4"/>
          <c:order val="4"/>
          <c:tx>
            <c:strRef>
              <c:f>Sheet1!$A$7</c:f>
              <c:strCache>
                <c:ptCount val="1"/>
                <c:pt idx="0">
                  <c:v>Ds+BBs+CCBs</c:v>
                </c:pt>
              </c:strCache>
            </c:strRef>
          </c:tx>
          <c:spPr>
            <a:ln w="28575">
              <a:solidFill>
                <a:schemeClr val="bg1">
                  <a:lumMod val="85000"/>
                </a:schemeClr>
              </a:solidFill>
            </a:ln>
          </c:spPr>
          <c:marker>
            <c:symbol val="triangle"/>
            <c:size val="3"/>
            <c:spPr>
              <a:solidFill>
                <a:schemeClr val="tx1"/>
              </a:solidFill>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7:$I$7</c:f>
              <c:numCache>
                <c:formatCode>General</c:formatCode>
                <c:ptCount val="8"/>
                <c:pt idx="0">
                  <c:v>0</c:v>
                </c:pt>
                <c:pt idx="1">
                  <c:v>23.400000000000002</c:v>
                </c:pt>
                <c:pt idx="2">
                  <c:v>27.424999999999997</c:v>
                </c:pt>
                <c:pt idx="3">
                  <c:v>29.779474065402653</c:v>
                </c:pt>
                <c:pt idx="4">
                  <c:v>31.449999999999996</c:v>
                </c:pt>
                <c:pt idx="5">
                  <c:v>31.617052593459729</c:v>
                </c:pt>
                <c:pt idx="6">
                  <c:v>31.633757852805701</c:v>
                </c:pt>
                <c:pt idx="7">
                  <c:v>31.635428378740297</c:v>
                </c:pt>
              </c:numCache>
            </c:numRef>
          </c:val>
          <c:smooth val="0"/>
        </c:ser>
        <c:ser>
          <c:idx val="5"/>
          <c:order val="5"/>
          <c:tx>
            <c:strRef>
              <c:f>Sheet1!$A$8</c:f>
              <c:strCache>
                <c:ptCount val="1"/>
                <c:pt idx="0">
                  <c:v>BBs+ACEIs/ARBs</c:v>
                </c:pt>
              </c:strCache>
            </c:strRef>
          </c:tx>
          <c:spPr>
            <a:ln w="25400">
              <a:solidFill>
                <a:schemeClr val="bg1">
                  <a:lumMod val="50000"/>
                </a:schemeClr>
              </a:solidFill>
            </a:ln>
          </c:spPr>
          <c:marker>
            <c:symbol val="circle"/>
            <c:size val="3"/>
            <c:spPr>
              <a:solidFill>
                <a:schemeClr val="tx1"/>
              </a:solidFill>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8:$I$8</c:f>
              <c:numCache>
                <c:formatCode>General</c:formatCode>
                <c:ptCount val="8"/>
                <c:pt idx="0">
                  <c:v>0</c:v>
                </c:pt>
                <c:pt idx="1">
                  <c:v>17.700000000000003</c:v>
                </c:pt>
                <c:pt idx="2">
                  <c:v>24.174999999999997</c:v>
                </c:pt>
                <c:pt idx="3">
                  <c:v>27.962632192169483</c:v>
                </c:pt>
                <c:pt idx="4">
                  <c:v>30.649999999999991</c:v>
                </c:pt>
                <c:pt idx="5">
                  <c:v>30.918736780783043</c:v>
                </c:pt>
                <c:pt idx="6">
                  <c:v>30.945610458861349</c:v>
                </c:pt>
                <c:pt idx="7">
                  <c:v>30.948297826669179</c:v>
                </c:pt>
              </c:numCache>
            </c:numRef>
          </c:val>
          <c:smooth val="0"/>
        </c:ser>
        <c:ser>
          <c:idx val="6"/>
          <c:order val="6"/>
          <c:tx>
            <c:strRef>
              <c:f>Sheet1!$A$9</c:f>
              <c:strCache>
                <c:ptCount val="1"/>
                <c:pt idx="0">
                  <c:v>CCBs+ACEIs/ARBs</c:v>
                </c:pt>
              </c:strCache>
            </c:strRef>
          </c:tx>
          <c:spPr>
            <a:ln w="25400">
              <a:solidFill>
                <a:schemeClr val="bg1">
                  <a:lumMod val="50000"/>
                </a:schemeClr>
              </a:solidFill>
            </a:ln>
          </c:spPr>
          <c:marker>
            <c:symbol val="x"/>
            <c:size val="4"/>
            <c:spPr>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9:$I$9</c:f>
              <c:numCache>
                <c:formatCode>General</c:formatCode>
                <c:ptCount val="8"/>
                <c:pt idx="0">
                  <c:v>0</c:v>
                </c:pt>
                <c:pt idx="1">
                  <c:v>15.2</c:v>
                </c:pt>
                <c:pt idx="2">
                  <c:v>22.619999999999997</c:v>
                </c:pt>
                <c:pt idx="3">
                  <c:v>26.960421755350978</c:v>
                </c:pt>
                <c:pt idx="4">
                  <c:v>30.039999999999996</c:v>
                </c:pt>
                <c:pt idx="5">
                  <c:v>30.347957824464899</c:v>
                </c:pt>
                <c:pt idx="6">
                  <c:v>30.378753606911388</c:v>
                </c:pt>
                <c:pt idx="7">
                  <c:v>30.381833185156037</c:v>
                </c:pt>
              </c:numCache>
            </c:numRef>
          </c:val>
          <c:smooth val="0"/>
        </c:ser>
        <c:ser>
          <c:idx val="7"/>
          <c:order val="7"/>
          <c:tx>
            <c:strRef>
              <c:f>Sheet1!$A$10</c:f>
              <c:strCache>
                <c:ptCount val="1"/>
                <c:pt idx="0">
                  <c:v>Ds+BBs</c:v>
                </c:pt>
              </c:strCache>
            </c:strRef>
          </c:tx>
          <c:spPr>
            <a:ln w="25400">
              <a:solidFill>
                <a:schemeClr val="bg1">
                  <a:lumMod val="50000"/>
                </a:schemeClr>
              </a:solidFill>
            </a:ln>
          </c:spPr>
          <c:marker>
            <c:symbol val="diamond"/>
            <c:size val="4"/>
            <c:spPr>
              <a:solidFill>
                <a:schemeClr val="tx1"/>
              </a:solidFill>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10:$I$10</c:f>
              <c:numCache>
                <c:formatCode>General</c:formatCode>
                <c:ptCount val="8"/>
                <c:pt idx="0">
                  <c:v>0</c:v>
                </c:pt>
                <c:pt idx="1">
                  <c:v>16.600000000000001</c:v>
                </c:pt>
                <c:pt idx="2">
                  <c:v>19.574999999999999</c:v>
                </c:pt>
                <c:pt idx="3">
                  <c:v>21.315263439645438</c:v>
                </c:pt>
                <c:pt idx="4">
                  <c:v>22.549999999999997</c:v>
                </c:pt>
                <c:pt idx="5">
                  <c:v>22.673473656035455</c:v>
                </c:pt>
                <c:pt idx="6">
                  <c:v>22.685821021639001</c:v>
                </c:pt>
                <c:pt idx="7">
                  <c:v>22.687055758199357</c:v>
                </c:pt>
              </c:numCache>
            </c:numRef>
          </c:val>
          <c:smooth val="0"/>
        </c:ser>
        <c:ser>
          <c:idx val="8"/>
          <c:order val="8"/>
          <c:tx>
            <c:strRef>
              <c:f>Sheet1!$A$11</c:f>
              <c:strCache>
                <c:ptCount val="1"/>
                <c:pt idx="0">
                  <c:v>Ds+CCBs</c:v>
                </c:pt>
              </c:strCache>
            </c:strRef>
          </c:tx>
          <c:spPr>
            <a:ln w="25400">
              <a:solidFill>
                <a:schemeClr val="bg1">
                  <a:lumMod val="50000"/>
                </a:schemeClr>
              </a:solidFill>
            </a:ln>
          </c:spPr>
          <c:marker>
            <c:symbol val="plus"/>
            <c:size val="4"/>
            <c:spPr>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11:$I$11</c:f>
              <c:numCache>
                <c:formatCode>General</c:formatCode>
                <c:ptCount val="8"/>
                <c:pt idx="0">
                  <c:v>0</c:v>
                </c:pt>
                <c:pt idx="1">
                  <c:v>14.1</c:v>
                </c:pt>
                <c:pt idx="2">
                  <c:v>18.02</c:v>
                </c:pt>
                <c:pt idx="3">
                  <c:v>20.313053002826933</c:v>
                </c:pt>
                <c:pt idx="4">
                  <c:v>21.94</c:v>
                </c:pt>
                <c:pt idx="5">
                  <c:v>22.102694699717308</c:v>
                </c:pt>
                <c:pt idx="6">
                  <c:v>22.11896416968904</c:v>
                </c:pt>
                <c:pt idx="7">
                  <c:v>22.120591116686214</c:v>
                </c:pt>
              </c:numCache>
            </c:numRef>
          </c:val>
          <c:smooth val="0"/>
        </c:ser>
        <c:ser>
          <c:idx val="9"/>
          <c:order val="9"/>
          <c:tx>
            <c:strRef>
              <c:f>Sheet1!$A$12</c:f>
              <c:strCache>
                <c:ptCount val="1"/>
                <c:pt idx="0">
                  <c:v>ACEIs/ARBs</c:v>
                </c:pt>
              </c:strCache>
            </c:strRef>
          </c:tx>
          <c:spPr>
            <a:ln w="12700">
              <a:solidFill>
                <a:schemeClr val="tx1"/>
              </a:solidFill>
              <a:prstDash val="sysDash"/>
            </a:ln>
          </c:spPr>
          <c:marker>
            <c:symbol val="none"/>
          </c:marker>
          <c:cat>
            <c:strRef>
              <c:f>Sheet1!$B$2:$I$2</c:f>
              <c:strCache>
                <c:ptCount val="8"/>
                <c:pt idx="0">
                  <c:v>Start</c:v>
                </c:pt>
                <c:pt idx="1">
                  <c:v>3m</c:v>
                </c:pt>
                <c:pt idx="2">
                  <c:v>6m</c:v>
                </c:pt>
                <c:pt idx="3">
                  <c:v>9m</c:v>
                </c:pt>
                <c:pt idx="4">
                  <c:v>12m</c:v>
                </c:pt>
                <c:pt idx="5">
                  <c:v>2y</c:v>
                </c:pt>
                <c:pt idx="6">
                  <c:v>3y</c:v>
                </c:pt>
                <c:pt idx="7">
                  <c:v>4y</c:v>
                </c:pt>
              </c:strCache>
            </c:strRef>
          </c:cat>
          <c:val>
            <c:numRef>
              <c:f>Sheet1!$B$12:$I$12</c:f>
              <c:numCache>
                <c:formatCode>General</c:formatCode>
                <c:ptCount val="8"/>
                <c:pt idx="0">
                  <c:v>0</c:v>
                </c:pt>
                <c:pt idx="1">
                  <c:v>6.8</c:v>
                </c:pt>
                <c:pt idx="2">
                  <c:v>13.969999999999994</c:v>
                </c:pt>
                <c:pt idx="3">
                  <c:v>18.164181130170682</c:v>
                </c:pt>
                <c:pt idx="4">
                  <c:v>21.139999999999986</c:v>
                </c:pt>
                <c:pt idx="5">
                  <c:v>21.437581886982915</c:v>
                </c:pt>
                <c:pt idx="6">
                  <c:v>21.467340075681207</c:v>
                </c:pt>
                <c:pt idx="7">
                  <c:v>21.470315894551035</c:v>
                </c:pt>
              </c:numCache>
            </c:numRef>
          </c:val>
          <c:smooth val="0"/>
        </c:ser>
        <c:ser>
          <c:idx val="10"/>
          <c:order val="10"/>
          <c:tx>
            <c:strRef>
              <c:f>Sheet1!$A$13</c:f>
              <c:strCache>
                <c:ptCount val="1"/>
                <c:pt idx="0">
                  <c:v>BBs+CCBs</c:v>
                </c:pt>
              </c:strCache>
            </c:strRef>
          </c:tx>
          <c:spPr>
            <a:ln w="25400">
              <a:solidFill>
                <a:schemeClr val="bg1">
                  <a:lumMod val="50000"/>
                </a:schemeClr>
              </a:solidFill>
            </a:ln>
          </c:spPr>
          <c:marker>
            <c:symbol val="triangle"/>
            <c:size val="3"/>
            <c:spPr>
              <a:solidFill>
                <a:schemeClr val="tx1"/>
              </a:solidFill>
              <a:ln>
                <a:solidFill>
                  <a:schemeClr val="tx1"/>
                </a:solidFill>
              </a:ln>
            </c:spPr>
          </c:marker>
          <c:cat>
            <c:strRef>
              <c:f>Sheet1!$B$2:$I$2</c:f>
              <c:strCache>
                <c:ptCount val="8"/>
                <c:pt idx="0">
                  <c:v>Start</c:v>
                </c:pt>
                <c:pt idx="1">
                  <c:v>3m</c:v>
                </c:pt>
                <c:pt idx="2">
                  <c:v>6m</c:v>
                </c:pt>
                <c:pt idx="3">
                  <c:v>9m</c:v>
                </c:pt>
                <c:pt idx="4">
                  <c:v>12m</c:v>
                </c:pt>
                <c:pt idx="5">
                  <c:v>2y</c:v>
                </c:pt>
                <c:pt idx="6">
                  <c:v>3y</c:v>
                </c:pt>
                <c:pt idx="7">
                  <c:v>4y</c:v>
                </c:pt>
              </c:strCache>
            </c:strRef>
          </c:cat>
          <c:val>
            <c:numRef>
              <c:f>Sheet1!$B$13:$I$13</c:f>
              <c:numCache>
                <c:formatCode>General</c:formatCode>
                <c:ptCount val="8"/>
                <c:pt idx="0">
                  <c:v>0</c:v>
                </c:pt>
                <c:pt idx="1">
                  <c:v>16.100000000000001</c:v>
                </c:pt>
                <c:pt idx="2">
                  <c:v>17.255000000000003</c:v>
                </c:pt>
                <c:pt idx="3">
                  <c:v>17.930631688332937</c:v>
                </c:pt>
                <c:pt idx="4">
                  <c:v>18.41</c:v>
                </c:pt>
                <c:pt idx="5">
                  <c:v>18.457936831166705</c:v>
                </c:pt>
                <c:pt idx="6">
                  <c:v>18.462730514283376</c:v>
                </c:pt>
                <c:pt idx="7">
                  <c:v>18.463209882595041</c:v>
                </c:pt>
              </c:numCache>
            </c:numRef>
          </c:val>
          <c:smooth val="0"/>
        </c:ser>
        <c:ser>
          <c:idx val="11"/>
          <c:order val="11"/>
          <c:tx>
            <c:strRef>
              <c:f>Sheet1!$A$14</c:f>
              <c:strCache>
                <c:ptCount val="1"/>
                <c:pt idx="0">
                  <c:v>Ds</c:v>
                </c:pt>
              </c:strCache>
            </c:strRef>
          </c:tx>
          <c:spPr>
            <a:ln w="12700">
              <a:solidFill>
                <a:schemeClr val="tx1"/>
              </a:solidFill>
            </a:ln>
          </c:spPr>
          <c:marker>
            <c:symbol val="none"/>
          </c:marker>
          <c:cat>
            <c:strRef>
              <c:f>Sheet1!$B$2:$I$2</c:f>
              <c:strCache>
                <c:ptCount val="8"/>
                <c:pt idx="0">
                  <c:v>Start</c:v>
                </c:pt>
                <c:pt idx="1">
                  <c:v>3m</c:v>
                </c:pt>
                <c:pt idx="2">
                  <c:v>6m</c:v>
                </c:pt>
                <c:pt idx="3">
                  <c:v>9m</c:v>
                </c:pt>
                <c:pt idx="4">
                  <c:v>12m</c:v>
                </c:pt>
                <c:pt idx="5">
                  <c:v>2y</c:v>
                </c:pt>
                <c:pt idx="6">
                  <c:v>3y</c:v>
                </c:pt>
                <c:pt idx="7">
                  <c:v>4y</c:v>
                </c:pt>
              </c:strCache>
            </c:strRef>
          </c:cat>
          <c:val>
            <c:numRef>
              <c:f>Sheet1!$B$14:$I$14</c:f>
              <c:numCache>
                <c:formatCode>General</c:formatCode>
                <c:ptCount val="8"/>
                <c:pt idx="0">
                  <c:v>0</c:v>
                </c:pt>
                <c:pt idx="1">
                  <c:v>7.3</c:v>
                </c:pt>
                <c:pt idx="2">
                  <c:v>10.169999999999998</c:v>
                </c:pt>
                <c:pt idx="3">
                  <c:v>11.848842377069715</c:v>
                </c:pt>
                <c:pt idx="4">
                  <c:v>13.039999999999997</c:v>
                </c:pt>
                <c:pt idx="5">
                  <c:v>14.343999999999998</c:v>
                </c:pt>
                <c:pt idx="6">
                  <c:v>14.474399999999997</c:v>
                </c:pt>
                <c:pt idx="7">
                  <c:v>14.487439999999998</c:v>
                </c:pt>
              </c:numCache>
            </c:numRef>
          </c:val>
          <c:smooth val="0"/>
        </c:ser>
        <c:ser>
          <c:idx val="12"/>
          <c:order val="12"/>
          <c:tx>
            <c:strRef>
              <c:f>Sheet1!$A$15</c:f>
              <c:strCache>
                <c:ptCount val="1"/>
                <c:pt idx="0">
                  <c:v>BBs</c:v>
                </c:pt>
              </c:strCache>
            </c:strRef>
          </c:tx>
          <c:spPr>
            <a:ln w="12700">
              <a:solidFill>
                <a:schemeClr val="tx1"/>
              </a:solidFill>
              <a:prstDash val="dash"/>
            </a:ln>
          </c:spPr>
          <c:marker>
            <c:symbol val="none"/>
          </c:marker>
          <c:cat>
            <c:strRef>
              <c:f>Sheet1!$B$2:$I$2</c:f>
              <c:strCache>
                <c:ptCount val="8"/>
                <c:pt idx="0">
                  <c:v>Start</c:v>
                </c:pt>
                <c:pt idx="1">
                  <c:v>3m</c:v>
                </c:pt>
                <c:pt idx="2">
                  <c:v>6m</c:v>
                </c:pt>
                <c:pt idx="3">
                  <c:v>9m</c:v>
                </c:pt>
                <c:pt idx="4">
                  <c:v>12m</c:v>
                </c:pt>
                <c:pt idx="5">
                  <c:v>2y</c:v>
                </c:pt>
                <c:pt idx="6">
                  <c:v>3y</c:v>
                </c:pt>
                <c:pt idx="7">
                  <c:v>4y</c:v>
                </c:pt>
              </c:strCache>
            </c:strRef>
          </c:cat>
          <c:val>
            <c:numRef>
              <c:f>Sheet1!$B$15:$I$15</c:f>
              <c:numCache>
                <c:formatCode>General</c:formatCode>
                <c:ptCount val="8"/>
                <c:pt idx="0">
                  <c:v>0</c:v>
                </c:pt>
                <c:pt idx="1">
                  <c:v>9.3000000000000007</c:v>
                </c:pt>
                <c:pt idx="2">
                  <c:v>9.4050000000000011</c:v>
                </c:pt>
                <c:pt idx="3">
                  <c:v>9.466421062575721</c:v>
                </c:pt>
                <c:pt idx="4">
                  <c:v>9.51</c:v>
                </c:pt>
                <c:pt idx="5">
                  <c:v>9.514357893742428</c:v>
                </c:pt>
                <c:pt idx="6">
                  <c:v>9.5147936831166717</c:v>
                </c:pt>
                <c:pt idx="7">
                  <c:v>9.5148372620540957</c:v>
                </c:pt>
              </c:numCache>
            </c:numRef>
          </c:val>
          <c:smooth val="0"/>
        </c:ser>
        <c:ser>
          <c:idx val="13"/>
          <c:order val="13"/>
          <c:tx>
            <c:strRef>
              <c:f>Sheet1!$A$16</c:f>
              <c:strCache>
                <c:ptCount val="1"/>
                <c:pt idx="0">
                  <c:v>CCBs</c:v>
                </c:pt>
              </c:strCache>
            </c:strRef>
          </c:tx>
          <c:spPr>
            <a:ln w="12700">
              <a:solidFill>
                <a:schemeClr val="tx1"/>
              </a:solidFill>
              <a:prstDash val="sysDot"/>
            </a:ln>
          </c:spPr>
          <c:marker>
            <c:symbol val="none"/>
          </c:marker>
          <c:cat>
            <c:strRef>
              <c:f>Sheet1!$B$2:$I$2</c:f>
              <c:strCache>
                <c:ptCount val="8"/>
                <c:pt idx="0">
                  <c:v>Start</c:v>
                </c:pt>
                <c:pt idx="1">
                  <c:v>3m</c:v>
                </c:pt>
                <c:pt idx="2">
                  <c:v>6m</c:v>
                </c:pt>
                <c:pt idx="3">
                  <c:v>9m</c:v>
                </c:pt>
                <c:pt idx="4">
                  <c:v>12m</c:v>
                </c:pt>
                <c:pt idx="5">
                  <c:v>2y</c:v>
                </c:pt>
                <c:pt idx="6">
                  <c:v>3y</c:v>
                </c:pt>
                <c:pt idx="7">
                  <c:v>4y</c:v>
                </c:pt>
              </c:strCache>
            </c:strRef>
          </c:cat>
          <c:val>
            <c:numRef>
              <c:f>Sheet1!$B$16:$I$16</c:f>
              <c:numCache>
                <c:formatCode>General</c:formatCode>
                <c:ptCount val="8"/>
                <c:pt idx="0">
                  <c:v>0</c:v>
                </c:pt>
                <c:pt idx="1">
                  <c:v>8.4</c:v>
                </c:pt>
                <c:pt idx="2">
                  <c:v>8.65</c:v>
                </c:pt>
                <c:pt idx="3">
                  <c:v>8.7962406251802889</c:v>
                </c:pt>
                <c:pt idx="4">
                  <c:v>8.9</c:v>
                </c:pt>
                <c:pt idx="5">
                  <c:v>8.9103759374819713</c:v>
                </c:pt>
                <c:pt idx="6">
                  <c:v>8.9114135312301688</c:v>
                </c:pt>
                <c:pt idx="7">
                  <c:v>8.9115172906049889</c:v>
                </c:pt>
              </c:numCache>
            </c:numRef>
          </c:val>
          <c:smooth val="0"/>
        </c:ser>
        <c:dLbls>
          <c:showLegendKey val="0"/>
          <c:showVal val="0"/>
          <c:showCatName val="0"/>
          <c:showSerName val="0"/>
          <c:showPercent val="0"/>
          <c:showBubbleSize val="0"/>
        </c:dLbls>
        <c:marker val="1"/>
        <c:smooth val="0"/>
        <c:axId val="353593984"/>
        <c:axId val="353604352"/>
      </c:lineChart>
      <c:catAx>
        <c:axId val="353593984"/>
        <c:scaling>
          <c:orientation val="minMax"/>
        </c:scaling>
        <c:delete val="0"/>
        <c:axPos val="b"/>
        <c:title>
          <c:tx>
            <c:rich>
              <a:bodyPr/>
              <a:lstStyle/>
              <a:p>
                <a:pPr>
                  <a:defRPr/>
                </a:pPr>
                <a:r>
                  <a:rPr lang="en-GB"/>
                  <a:t>Time</a:t>
                </a:r>
              </a:p>
            </c:rich>
          </c:tx>
          <c:layout>
            <c:manualLayout>
              <c:xMode val="edge"/>
              <c:yMode val="edge"/>
              <c:x val="0.37349264268795668"/>
              <c:y val="0.9475685846961438"/>
            </c:manualLayout>
          </c:layout>
          <c:overlay val="0"/>
        </c:title>
        <c:majorTickMark val="out"/>
        <c:minorTickMark val="none"/>
        <c:tickLblPos val="nextTo"/>
        <c:crossAx val="353604352"/>
        <c:crosses val="autoZero"/>
        <c:auto val="1"/>
        <c:lblAlgn val="ctr"/>
        <c:lblOffset val="100"/>
        <c:noMultiLvlLbl val="0"/>
      </c:catAx>
      <c:valAx>
        <c:axId val="353604352"/>
        <c:scaling>
          <c:orientation val="minMax"/>
        </c:scaling>
        <c:delete val="0"/>
        <c:axPos val="l"/>
        <c:majorGridlines/>
        <c:title>
          <c:tx>
            <c:rich>
              <a:bodyPr rot="-5400000" vert="horz"/>
              <a:lstStyle/>
              <a:p>
                <a:pPr>
                  <a:defRPr/>
                </a:pPr>
                <a:r>
                  <a:rPr lang="en-GB"/>
                  <a:t>Cumulative reduction of  SBP (mmHg)</a:t>
                </a:r>
              </a:p>
            </c:rich>
          </c:tx>
          <c:layout>
            <c:manualLayout>
              <c:xMode val="edge"/>
              <c:yMode val="edge"/>
              <c:x val="4.9836197482613937E-3"/>
              <c:y val="0.20247140640266681"/>
            </c:manualLayout>
          </c:layout>
          <c:overlay val="0"/>
        </c:title>
        <c:numFmt formatCode="General" sourceLinked="1"/>
        <c:majorTickMark val="out"/>
        <c:minorTickMark val="none"/>
        <c:tickLblPos val="nextTo"/>
        <c:crossAx val="353593984"/>
        <c:crosses val="autoZero"/>
        <c:crossBetween val="between"/>
      </c:valAx>
      <c:spPr>
        <a:ln>
          <a:solidFill>
            <a:schemeClr val="bg1">
              <a:lumMod val="75000"/>
            </a:schemeClr>
          </a:solidFill>
        </a:ln>
      </c:spPr>
    </c:plotArea>
    <c:legend>
      <c:legendPos val="r"/>
      <c:layout>
        <c:manualLayout>
          <c:xMode val="edge"/>
          <c:yMode val="edge"/>
          <c:x val="0.73123597355208647"/>
          <c:y val="0"/>
          <c:w val="0.26578580116509826"/>
          <c:h val="1"/>
        </c:manualLayout>
      </c:layout>
      <c:overlay val="0"/>
      <c:txPr>
        <a:bodyPr/>
        <a:lstStyle/>
        <a:p>
          <a:pPr>
            <a:defRPr sz="750"/>
          </a:pPr>
          <a:endParaRPr lang="en-US"/>
        </a:p>
      </c:txPr>
    </c:legend>
    <c:plotVisOnly val="1"/>
    <c:dispBlanksAs val="gap"/>
    <c:showDLblsOverMax val="0"/>
  </c:chart>
  <c:spPr>
    <a:ln>
      <a:noFill/>
    </a:ln>
  </c:spPr>
  <c:txPr>
    <a:bodyPr/>
    <a:lstStyle/>
    <a:p>
      <a:pPr>
        <a:defRPr sz="8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C$2</c:f>
              <c:strCache>
                <c:ptCount val="1"/>
                <c:pt idx="0">
                  <c:v>Enumeration</c:v>
                </c:pt>
              </c:strCache>
            </c:strRef>
          </c:tx>
          <c:spPr>
            <a:solidFill>
              <a:schemeClr val="tx1"/>
            </a:solidFill>
            <a:ln w="12700">
              <a:solidFill>
                <a:schemeClr val="tx1"/>
              </a:solidFill>
            </a:ln>
          </c:spPr>
          <c:invertIfNegative val="0"/>
          <c:cat>
            <c:strRef>
              <c:f>Sheet5!$B$11:$B$12</c:f>
              <c:strCache>
                <c:ptCount val="2"/>
                <c:pt idx="0">
                  <c:v>The hypothetical simple SDDP</c:v>
                </c:pt>
                <c:pt idx="1">
                  <c:v>The SDDP in primary hypertension</c:v>
                </c:pt>
              </c:strCache>
            </c:strRef>
          </c:cat>
          <c:val>
            <c:numRef>
              <c:f>Sheet5!$C$11:$C$12</c:f>
              <c:numCache>
                <c:formatCode>General</c:formatCode>
                <c:ptCount val="2"/>
                <c:pt idx="0">
                  <c:v>100</c:v>
                </c:pt>
                <c:pt idx="1">
                  <c:v>100</c:v>
                </c:pt>
              </c:numCache>
            </c:numRef>
          </c:val>
        </c:ser>
        <c:ser>
          <c:idx val="1"/>
          <c:order val="1"/>
          <c:tx>
            <c:strRef>
              <c:f>Sheet5!$D$2</c:f>
              <c:strCache>
                <c:ptCount val="1"/>
                <c:pt idx="0">
                  <c:v>SA</c:v>
                </c:pt>
              </c:strCache>
            </c:strRef>
          </c:tx>
          <c:spPr>
            <a:pattFill prst="pct50">
              <a:fgClr>
                <a:schemeClr val="bg1">
                  <a:lumMod val="75000"/>
                </a:schemeClr>
              </a:fgClr>
              <a:bgClr>
                <a:schemeClr val="bg1"/>
              </a:bgClr>
            </a:pattFill>
            <a:ln w="12700">
              <a:solidFill>
                <a:schemeClr val="tx1"/>
              </a:solidFill>
              <a:prstDash val="solid"/>
            </a:ln>
          </c:spPr>
          <c:invertIfNegative val="0"/>
          <c:cat>
            <c:strRef>
              <c:f>Sheet5!$B$11:$B$12</c:f>
              <c:strCache>
                <c:ptCount val="2"/>
                <c:pt idx="0">
                  <c:v>The hypothetical simple SDDP</c:v>
                </c:pt>
                <c:pt idx="1">
                  <c:v>The SDDP in primary hypertension</c:v>
                </c:pt>
              </c:strCache>
            </c:strRef>
          </c:cat>
          <c:val>
            <c:numRef>
              <c:f>Sheet5!$D$11:$D$12</c:f>
              <c:numCache>
                <c:formatCode>General</c:formatCode>
                <c:ptCount val="2"/>
                <c:pt idx="0">
                  <c:v>100</c:v>
                </c:pt>
                <c:pt idx="1">
                  <c:v>32.85</c:v>
                </c:pt>
              </c:numCache>
            </c:numRef>
          </c:val>
        </c:ser>
        <c:ser>
          <c:idx val="2"/>
          <c:order val="2"/>
          <c:tx>
            <c:strRef>
              <c:f>Sheet5!$E$2</c:f>
              <c:strCache>
                <c:ptCount val="1"/>
                <c:pt idx="0">
                  <c:v>GA</c:v>
                </c:pt>
              </c:strCache>
            </c:strRef>
          </c:tx>
          <c:spPr>
            <a:pattFill prst="pct5">
              <a:fgClr>
                <a:schemeClr val="accent1"/>
              </a:fgClr>
              <a:bgClr>
                <a:schemeClr val="bg1"/>
              </a:bgClr>
            </a:pattFill>
            <a:ln w="12700">
              <a:solidFill>
                <a:schemeClr val="tx1"/>
              </a:solidFill>
              <a:prstDash val="solid"/>
            </a:ln>
          </c:spPr>
          <c:invertIfNegative val="0"/>
          <c:cat>
            <c:strRef>
              <c:f>Sheet5!$B$11:$B$12</c:f>
              <c:strCache>
                <c:ptCount val="2"/>
                <c:pt idx="0">
                  <c:v>The hypothetical simple SDDP</c:v>
                </c:pt>
                <c:pt idx="1">
                  <c:v>The SDDP in primary hypertension</c:v>
                </c:pt>
              </c:strCache>
            </c:strRef>
          </c:cat>
          <c:val>
            <c:numRef>
              <c:f>Sheet5!$E$11:$E$12</c:f>
              <c:numCache>
                <c:formatCode>General</c:formatCode>
                <c:ptCount val="2"/>
                <c:pt idx="0">
                  <c:v>100</c:v>
                </c:pt>
                <c:pt idx="1">
                  <c:v>14.85</c:v>
                </c:pt>
              </c:numCache>
            </c:numRef>
          </c:val>
        </c:ser>
        <c:dLbls>
          <c:showLegendKey val="0"/>
          <c:showVal val="0"/>
          <c:showCatName val="0"/>
          <c:showSerName val="0"/>
          <c:showPercent val="0"/>
          <c:showBubbleSize val="0"/>
        </c:dLbls>
        <c:gapWidth val="150"/>
        <c:axId val="359633280"/>
        <c:axId val="359634816"/>
      </c:barChart>
      <c:catAx>
        <c:axId val="359633280"/>
        <c:scaling>
          <c:orientation val="minMax"/>
        </c:scaling>
        <c:delete val="0"/>
        <c:axPos val="b"/>
        <c:majorTickMark val="out"/>
        <c:minorTickMark val="none"/>
        <c:tickLblPos val="nextTo"/>
        <c:crossAx val="359634816"/>
        <c:crosses val="autoZero"/>
        <c:auto val="1"/>
        <c:lblAlgn val="ctr"/>
        <c:lblOffset val="100"/>
        <c:noMultiLvlLbl val="0"/>
      </c:catAx>
      <c:valAx>
        <c:axId val="359634816"/>
        <c:scaling>
          <c:orientation val="minMax"/>
          <c:max val="100"/>
        </c:scaling>
        <c:delete val="0"/>
        <c:axPos val="l"/>
        <c:majorGridlines/>
        <c:title>
          <c:tx>
            <c:rich>
              <a:bodyPr rot="-5400000" vert="horz"/>
              <a:lstStyle/>
              <a:p>
                <a:pPr>
                  <a:defRPr/>
                </a:pPr>
                <a:r>
                  <a:rPr lang="en-GB"/>
                  <a:t>Search rate (%)</a:t>
                </a:r>
              </a:p>
            </c:rich>
          </c:tx>
          <c:overlay val="0"/>
        </c:title>
        <c:numFmt formatCode="General" sourceLinked="1"/>
        <c:majorTickMark val="out"/>
        <c:minorTickMark val="none"/>
        <c:tickLblPos val="nextTo"/>
        <c:crossAx val="359633280"/>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C$2</c:f>
              <c:strCache>
                <c:ptCount val="1"/>
                <c:pt idx="0">
                  <c:v>Enumeration</c:v>
                </c:pt>
              </c:strCache>
            </c:strRef>
          </c:tx>
          <c:spPr>
            <a:solidFill>
              <a:schemeClr val="tx1"/>
            </a:solidFill>
            <a:ln w="12700">
              <a:solidFill>
                <a:schemeClr val="tx1"/>
              </a:solidFill>
            </a:ln>
          </c:spPr>
          <c:invertIfNegative val="0"/>
          <c:cat>
            <c:strRef>
              <c:f>Sheet5!$B$13:$B$14</c:f>
              <c:strCache>
                <c:ptCount val="2"/>
                <c:pt idx="0">
                  <c:v>The hypothetical simple SDDP</c:v>
                </c:pt>
                <c:pt idx="1">
                  <c:v>The SDDP in primary hypertension</c:v>
                </c:pt>
              </c:strCache>
            </c:strRef>
          </c:cat>
          <c:val>
            <c:numRef>
              <c:f>Sheet5!$C$13:$C$14</c:f>
              <c:numCache>
                <c:formatCode>General</c:formatCode>
                <c:ptCount val="2"/>
                <c:pt idx="0">
                  <c:v>6</c:v>
                </c:pt>
                <c:pt idx="1">
                  <c:v>4128</c:v>
                </c:pt>
              </c:numCache>
            </c:numRef>
          </c:val>
        </c:ser>
        <c:ser>
          <c:idx val="1"/>
          <c:order val="1"/>
          <c:tx>
            <c:strRef>
              <c:f>Sheet5!$D$2</c:f>
              <c:strCache>
                <c:ptCount val="1"/>
                <c:pt idx="0">
                  <c:v>SA</c:v>
                </c:pt>
              </c:strCache>
            </c:strRef>
          </c:tx>
          <c:spPr>
            <a:pattFill prst="pct50">
              <a:fgClr>
                <a:schemeClr val="bg1">
                  <a:lumMod val="75000"/>
                </a:schemeClr>
              </a:fgClr>
              <a:bgClr>
                <a:schemeClr val="bg1"/>
              </a:bgClr>
            </a:pattFill>
            <a:ln w="12700">
              <a:solidFill>
                <a:schemeClr val="tx1"/>
              </a:solidFill>
              <a:prstDash val="solid"/>
            </a:ln>
          </c:spPr>
          <c:invertIfNegative val="0"/>
          <c:dPt>
            <c:idx val="0"/>
            <c:invertIfNegative val="0"/>
            <c:bubble3D val="0"/>
            <c:spPr>
              <a:solidFill>
                <a:schemeClr val="tx1"/>
              </a:solidFill>
              <a:ln w="12700">
                <a:solidFill>
                  <a:schemeClr val="tx1"/>
                </a:solidFill>
                <a:prstDash val="solid"/>
              </a:ln>
            </c:spPr>
          </c:dPt>
          <c:cat>
            <c:strRef>
              <c:f>Sheet5!$B$13:$B$14</c:f>
              <c:strCache>
                <c:ptCount val="2"/>
                <c:pt idx="0">
                  <c:v>The hypothetical simple SDDP</c:v>
                </c:pt>
                <c:pt idx="1">
                  <c:v>The SDDP in primary hypertension</c:v>
                </c:pt>
              </c:strCache>
            </c:strRef>
          </c:cat>
          <c:val>
            <c:numRef>
              <c:f>Sheet5!$D$13:$D$14</c:f>
              <c:numCache>
                <c:formatCode>General</c:formatCode>
                <c:ptCount val="2"/>
                <c:pt idx="0">
                  <c:v>15</c:v>
                </c:pt>
                <c:pt idx="1">
                  <c:v>2220</c:v>
                </c:pt>
              </c:numCache>
            </c:numRef>
          </c:val>
        </c:ser>
        <c:ser>
          <c:idx val="2"/>
          <c:order val="2"/>
          <c:tx>
            <c:strRef>
              <c:f>Sheet5!$E$2</c:f>
              <c:strCache>
                <c:ptCount val="1"/>
                <c:pt idx="0">
                  <c:v>GA</c:v>
                </c:pt>
              </c:strCache>
            </c:strRef>
          </c:tx>
          <c:spPr>
            <a:pattFill prst="pct5">
              <a:fgClr>
                <a:schemeClr val="accent1"/>
              </a:fgClr>
              <a:bgClr>
                <a:schemeClr val="bg1"/>
              </a:bgClr>
            </a:pattFill>
            <a:ln w="12700">
              <a:solidFill>
                <a:schemeClr val="tx1"/>
              </a:solidFill>
              <a:prstDash val="solid"/>
            </a:ln>
          </c:spPr>
          <c:invertIfNegative val="0"/>
          <c:dPt>
            <c:idx val="0"/>
            <c:invertIfNegative val="0"/>
            <c:bubble3D val="0"/>
            <c:spPr>
              <a:solidFill>
                <a:schemeClr val="tx1"/>
              </a:solidFill>
              <a:ln w="12700">
                <a:solidFill>
                  <a:schemeClr val="tx1"/>
                </a:solidFill>
                <a:prstDash val="solid"/>
              </a:ln>
            </c:spPr>
          </c:dPt>
          <c:cat>
            <c:strRef>
              <c:f>Sheet5!$B$13:$B$14</c:f>
              <c:strCache>
                <c:ptCount val="2"/>
                <c:pt idx="0">
                  <c:v>The hypothetical simple SDDP</c:v>
                </c:pt>
                <c:pt idx="1">
                  <c:v>The SDDP in primary hypertension</c:v>
                </c:pt>
              </c:strCache>
            </c:strRef>
          </c:cat>
          <c:val>
            <c:numRef>
              <c:f>Sheet5!$E$13:$E$14</c:f>
              <c:numCache>
                <c:formatCode>General</c:formatCode>
                <c:ptCount val="2"/>
                <c:pt idx="0">
                  <c:v>15</c:v>
                </c:pt>
                <c:pt idx="1">
                  <c:v>1380</c:v>
                </c:pt>
              </c:numCache>
            </c:numRef>
          </c:val>
        </c:ser>
        <c:dLbls>
          <c:showLegendKey val="0"/>
          <c:showVal val="0"/>
          <c:showCatName val="0"/>
          <c:showSerName val="0"/>
          <c:showPercent val="0"/>
          <c:showBubbleSize val="0"/>
        </c:dLbls>
        <c:gapWidth val="150"/>
        <c:axId val="359817600"/>
        <c:axId val="359819136"/>
      </c:barChart>
      <c:catAx>
        <c:axId val="359817600"/>
        <c:scaling>
          <c:orientation val="minMax"/>
        </c:scaling>
        <c:delete val="0"/>
        <c:axPos val="b"/>
        <c:majorTickMark val="out"/>
        <c:minorTickMark val="none"/>
        <c:tickLblPos val="nextTo"/>
        <c:crossAx val="359819136"/>
        <c:crosses val="autoZero"/>
        <c:auto val="1"/>
        <c:lblAlgn val="ctr"/>
        <c:lblOffset val="100"/>
        <c:noMultiLvlLbl val="0"/>
      </c:catAx>
      <c:valAx>
        <c:axId val="359819136"/>
        <c:scaling>
          <c:orientation val="minMax"/>
        </c:scaling>
        <c:delete val="0"/>
        <c:axPos val="l"/>
        <c:majorGridlines/>
        <c:title>
          <c:tx>
            <c:rich>
              <a:bodyPr rot="-5400000" vert="horz"/>
              <a:lstStyle/>
              <a:p>
                <a:pPr>
                  <a:defRPr/>
                </a:pPr>
                <a:r>
                  <a:rPr lang="en-GB"/>
                  <a:t>The number of iterations</a:t>
                </a:r>
              </a:p>
            </c:rich>
          </c:tx>
          <c:layout>
            <c:manualLayout>
              <c:xMode val="edge"/>
              <c:yMode val="edge"/>
              <c:x val="2.0012507817385866E-2"/>
              <c:y val="0.25456765820939048"/>
            </c:manualLayout>
          </c:layout>
          <c:overlay val="0"/>
        </c:title>
        <c:numFmt formatCode="General" sourceLinked="1"/>
        <c:majorTickMark val="out"/>
        <c:minorTickMark val="none"/>
        <c:tickLblPos val="nextTo"/>
        <c:crossAx val="359817600"/>
        <c:crosses val="autoZero"/>
        <c:crossBetween val="between"/>
      </c:valAx>
      <c:spPr>
        <a:ln>
          <a:solidFill>
            <a:schemeClr val="bg1">
              <a:lumMod val="75000"/>
            </a:schemeClr>
          </a:solidFill>
        </a:ln>
      </c:spPr>
    </c:plotArea>
    <c:legend>
      <c:legendPos val="r"/>
      <c:overlay val="0"/>
    </c:legend>
    <c:plotVisOnly val="1"/>
    <c:dispBlanksAs val="gap"/>
    <c:showDLblsOverMax val="0"/>
  </c:chart>
  <c:spPr>
    <a:noFill/>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52077865266842"/>
          <c:y val="2.8188865398167725E-2"/>
          <c:w val="0.60972922134733154"/>
          <c:h val="0.8301529856336668"/>
        </c:manualLayout>
      </c:layout>
      <c:lineChart>
        <c:grouping val="standard"/>
        <c:varyColors val="0"/>
        <c:ser>
          <c:idx val="1"/>
          <c:order val="0"/>
          <c:tx>
            <c:strRef>
              <c:f>'25'!$B$1</c:f>
              <c:strCache>
                <c:ptCount val="1"/>
                <c:pt idx="0">
                  <c:v>±25</c:v>
                </c:pt>
              </c:strCache>
            </c:strRef>
          </c:tx>
          <c:spPr>
            <a:ln w="12700">
              <a:solidFill>
                <a:schemeClr val="tx1"/>
              </a:solidFill>
              <a:prstDash val="sysDot"/>
            </a:ln>
          </c:spPr>
          <c:marker>
            <c:symbol val="none"/>
          </c:marker>
          <c:cat>
            <c:numRef>
              <c:f>'25'!$A$2:$A$49</c:f>
              <c:numCache>
                <c:formatCode>General</c:formatCode>
                <c:ptCount val="48"/>
                <c:pt idx="0">
                  <c:v>1</c:v>
                </c:pt>
                <c:pt idx="1">
                  <c:v>0.7</c:v>
                </c:pt>
                <c:pt idx="2">
                  <c:v>0.49</c:v>
                </c:pt>
                <c:pt idx="3">
                  <c:v>0.34300000000000003</c:v>
                </c:pt>
                <c:pt idx="4">
                  <c:v>0.24010000000000001</c:v>
                </c:pt>
                <c:pt idx="5">
                  <c:v>0.16807</c:v>
                </c:pt>
                <c:pt idx="6">
                  <c:v>0.11765</c:v>
                </c:pt>
                <c:pt idx="7">
                  <c:v>8.2353999999999997E-2</c:v>
                </c:pt>
                <c:pt idx="8">
                  <c:v>5.7647999999999998E-2</c:v>
                </c:pt>
                <c:pt idx="9">
                  <c:v>4.0354000000000001E-2</c:v>
                </c:pt>
                <c:pt idx="10">
                  <c:v>2.8247999999999999E-2</c:v>
                </c:pt>
                <c:pt idx="11">
                  <c:v>1.9772999999999999E-2</c:v>
                </c:pt>
                <c:pt idx="12">
                  <c:v>1.3840999999999999E-2</c:v>
                </c:pt>
                <c:pt idx="13">
                  <c:v>9.6889000000000003E-3</c:v>
                </c:pt>
                <c:pt idx="14">
                  <c:v>6.7822000000000004E-3</c:v>
                </c:pt>
                <c:pt idx="15">
                  <c:v>4.7476000000000003E-3</c:v>
                </c:pt>
                <c:pt idx="16">
                  <c:v>3.3233E-3</c:v>
                </c:pt>
                <c:pt idx="17">
                  <c:v>2.3262999999999999E-3</c:v>
                </c:pt>
                <c:pt idx="18">
                  <c:v>1.6283999999999999E-3</c:v>
                </c:pt>
                <c:pt idx="19">
                  <c:v>1.1398999999999999E-3</c:v>
                </c:pt>
                <c:pt idx="20">
                  <c:v>7.9792000000000003E-4</c:v>
                </c:pt>
                <c:pt idx="21">
                  <c:v>5.5855E-4</c:v>
                </c:pt>
                <c:pt idx="22">
                  <c:v>3.9097999999999997E-4</c:v>
                </c:pt>
                <c:pt idx="23">
                  <c:v>2.7368999999999999E-4</c:v>
                </c:pt>
                <c:pt idx="24">
                  <c:v>1.9158000000000001E-4</c:v>
                </c:pt>
                <c:pt idx="25">
                  <c:v>1.3411E-4</c:v>
                </c:pt>
                <c:pt idx="26" formatCode="0.00E+00">
                  <c:v>9.3875000000000005E-5</c:v>
                </c:pt>
                <c:pt idx="27" formatCode="0.00E+00">
                  <c:v>6.5711999999999997E-5</c:v>
                </c:pt>
                <c:pt idx="28" formatCode="0.00E+00">
                  <c:v>4.5998999999999998E-5</c:v>
                </c:pt>
                <c:pt idx="29" formatCode="0.00E+00">
                  <c:v>3.2199000000000001E-5</c:v>
                </c:pt>
                <c:pt idx="30" formatCode="0.00E+00">
                  <c:v>2.2538999999999999E-5</c:v>
                </c:pt>
                <c:pt idx="31" formatCode="0.00E+00">
                  <c:v>1.5778E-5</c:v>
                </c:pt>
                <c:pt idx="32" formatCode="0.00E+00">
                  <c:v>1.1044E-5</c:v>
                </c:pt>
                <c:pt idx="33" formatCode="0.00E+00">
                  <c:v>7.7309999999999993E-6</c:v>
                </c:pt>
                <c:pt idx="34" formatCode="0.00E+00">
                  <c:v>5.4117000000000002E-6</c:v>
                </c:pt>
                <c:pt idx="35" formatCode="0.00E+00">
                  <c:v>3.7882E-6</c:v>
                </c:pt>
                <c:pt idx="36" formatCode="0.00E+00">
                  <c:v>2.6517E-6</c:v>
                </c:pt>
                <c:pt idx="37" formatCode="0.00E+00">
                  <c:v>1.8561999999999999E-6</c:v>
                </c:pt>
                <c:pt idx="38" formatCode="0.00E+00">
                  <c:v>1.2993E-6</c:v>
                </c:pt>
                <c:pt idx="39" formatCode="0.00E+00">
                  <c:v>9.0953999999999998E-7</c:v>
                </c:pt>
                <c:pt idx="40" formatCode="0.00E+00">
                  <c:v>6.3667999999999995E-7</c:v>
                </c:pt>
                <c:pt idx="41" formatCode="0.00E+00">
                  <c:v>4.4568E-7</c:v>
                </c:pt>
                <c:pt idx="42" formatCode="0.00E+00">
                  <c:v>3.1197000000000001E-7</c:v>
                </c:pt>
                <c:pt idx="43" formatCode="0.00E+00">
                  <c:v>2.1838E-7</c:v>
                </c:pt>
                <c:pt idx="44" formatCode="0.00E+00">
                  <c:v>1.5286999999999999E-7</c:v>
                </c:pt>
                <c:pt idx="45" formatCode="0.00E+00">
                  <c:v>1.0701E-7</c:v>
                </c:pt>
                <c:pt idx="46" formatCode="0.00E+00">
                  <c:v>7.4904999999999995E-8</c:v>
                </c:pt>
                <c:pt idx="47" formatCode="0.00E+00">
                  <c:v>5.2432999999999997E-8</c:v>
                </c:pt>
              </c:numCache>
            </c:numRef>
          </c:cat>
          <c:val>
            <c:numRef>
              <c:f>'25'!$B$2:$B$49</c:f>
              <c:numCache>
                <c:formatCode>0</c:formatCode>
                <c:ptCount val="48"/>
                <c:pt idx="0">
                  <c:v>296340</c:v>
                </c:pt>
                <c:pt idx="1">
                  <c:v>327550</c:v>
                </c:pt>
                <c:pt idx="2">
                  <c:v>327570</c:v>
                </c:pt>
                <c:pt idx="3">
                  <c:v>327580</c:v>
                </c:pt>
                <c:pt idx="4">
                  <c:v>329210</c:v>
                </c:pt>
                <c:pt idx="5">
                  <c:v>329210</c:v>
                </c:pt>
                <c:pt idx="6">
                  <c:v>329210</c:v>
                </c:pt>
                <c:pt idx="7">
                  <c:v>329970</c:v>
                </c:pt>
                <c:pt idx="8">
                  <c:v>330030</c:v>
                </c:pt>
                <c:pt idx="9">
                  <c:v>330030</c:v>
                </c:pt>
                <c:pt idx="10">
                  <c:v>330030</c:v>
                </c:pt>
                <c:pt idx="11">
                  <c:v>330030</c:v>
                </c:pt>
                <c:pt idx="12">
                  <c:v>330070</c:v>
                </c:pt>
                <c:pt idx="13">
                  <c:v>330070</c:v>
                </c:pt>
                <c:pt idx="14">
                  <c:v>330070</c:v>
                </c:pt>
                <c:pt idx="15">
                  <c:v>330070</c:v>
                </c:pt>
                <c:pt idx="16">
                  <c:v>330070</c:v>
                </c:pt>
                <c:pt idx="17">
                  <c:v>330070</c:v>
                </c:pt>
                <c:pt idx="18">
                  <c:v>330070</c:v>
                </c:pt>
                <c:pt idx="19">
                  <c:v>330070</c:v>
                </c:pt>
                <c:pt idx="20">
                  <c:v>330070</c:v>
                </c:pt>
                <c:pt idx="21">
                  <c:v>330070</c:v>
                </c:pt>
                <c:pt idx="22">
                  <c:v>330070</c:v>
                </c:pt>
                <c:pt idx="23">
                  <c:v>330070</c:v>
                </c:pt>
                <c:pt idx="24">
                  <c:v>330070</c:v>
                </c:pt>
                <c:pt idx="25">
                  <c:v>330070</c:v>
                </c:pt>
                <c:pt idx="26">
                  <c:v>330070</c:v>
                </c:pt>
                <c:pt idx="27">
                  <c:v>330150</c:v>
                </c:pt>
                <c:pt idx="28">
                  <c:v>330150</c:v>
                </c:pt>
                <c:pt idx="29">
                  <c:v>330150</c:v>
                </c:pt>
                <c:pt idx="30">
                  <c:v>330150</c:v>
                </c:pt>
                <c:pt idx="31">
                  <c:v>330150</c:v>
                </c:pt>
                <c:pt idx="32">
                  <c:v>330150</c:v>
                </c:pt>
                <c:pt idx="33">
                  <c:v>330150</c:v>
                </c:pt>
                <c:pt idx="34">
                  <c:v>330150</c:v>
                </c:pt>
                <c:pt idx="35">
                  <c:v>330150</c:v>
                </c:pt>
                <c:pt idx="36">
                  <c:v>330150</c:v>
                </c:pt>
                <c:pt idx="37">
                  <c:v>330150</c:v>
                </c:pt>
                <c:pt idx="38">
                  <c:v>330150</c:v>
                </c:pt>
                <c:pt idx="39">
                  <c:v>330150</c:v>
                </c:pt>
                <c:pt idx="40">
                  <c:v>330150</c:v>
                </c:pt>
                <c:pt idx="41">
                  <c:v>330150</c:v>
                </c:pt>
                <c:pt idx="42">
                  <c:v>330150</c:v>
                </c:pt>
                <c:pt idx="43">
                  <c:v>330150</c:v>
                </c:pt>
                <c:pt idx="44">
                  <c:v>330150</c:v>
                </c:pt>
                <c:pt idx="45">
                  <c:v>330150</c:v>
                </c:pt>
                <c:pt idx="46">
                  <c:v>330150</c:v>
                </c:pt>
                <c:pt idx="47">
                  <c:v>330150</c:v>
                </c:pt>
              </c:numCache>
            </c:numRef>
          </c:val>
          <c:smooth val="0"/>
        </c:ser>
        <c:ser>
          <c:idx val="2"/>
          <c:order val="1"/>
          <c:tx>
            <c:strRef>
              <c:f>'25'!$C$1</c:f>
              <c:strCache>
                <c:ptCount val="1"/>
                <c:pt idx="0">
                  <c:v>±50</c:v>
                </c:pt>
              </c:strCache>
            </c:strRef>
          </c:tx>
          <c:spPr>
            <a:ln w="12700">
              <a:solidFill>
                <a:schemeClr val="tx1"/>
              </a:solidFill>
              <a:prstDash val="dash"/>
            </a:ln>
          </c:spPr>
          <c:marker>
            <c:symbol val="x"/>
            <c:size val="3"/>
            <c:spPr>
              <a:ln>
                <a:solidFill>
                  <a:schemeClr val="tx1"/>
                </a:solidFill>
              </a:ln>
            </c:spPr>
          </c:marker>
          <c:cat>
            <c:numRef>
              <c:f>'25'!$A$2:$A$49</c:f>
              <c:numCache>
                <c:formatCode>General</c:formatCode>
                <c:ptCount val="48"/>
                <c:pt idx="0">
                  <c:v>1</c:v>
                </c:pt>
                <c:pt idx="1">
                  <c:v>0.7</c:v>
                </c:pt>
                <c:pt idx="2">
                  <c:v>0.49</c:v>
                </c:pt>
                <c:pt idx="3">
                  <c:v>0.34300000000000003</c:v>
                </c:pt>
                <c:pt idx="4">
                  <c:v>0.24010000000000001</c:v>
                </c:pt>
                <c:pt idx="5">
                  <c:v>0.16807</c:v>
                </c:pt>
                <c:pt idx="6">
                  <c:v>0.11765</c:v>
                </c:pt>
                <c:pt idx="7">
                  <c:v>8.2353999999999997E-2</c:v>
                </c:pt>
                <c:pt idx="8">
                  <c:v>5.7647999999999998E-2</c:v>
                </c:pt>
                <c:pt idx="9">
                  <c:v>4.0354000000000001E-2</c:v>
                </c:pt>
                <c:pt idx="10">
                  <c:v>2.8247999999999999E-2</c:v>
                </c:pt>
                <c:pt idx="11">
                  <c:v>1.9772999999999999E-2</c:v>
                </c:pt>
                <c:pt idx="12">
                  <c:v>1.3840999999999999E-2</c:v>
                </c:pt>
                <c:pt idx="13">
                  <c:v>9.6889000000000003E-3</c:v>
                </c:pt>
                <c:pt idx="14">
                  <c:v>6.7822000000000004E-3</c:v>
                </c:pt>
                <c:pt idx="15">
                  <c:v>4.7476000000000003E-3</c:v>
                </c:pt>
                <c:pt idx="16">
                  <c:v>3.3233E-3</c:v>
                </c:pt>
                <c:pt idx="17">
                  <c:v>2.3262999999999999E-3</c:v>
                </c:pt>
                <c:pt idx="18">
                  <c:v>1.6283999999999999E-3</c:v>
                </c:pt>
                <c:pt idx="19">
                  <c:v>1.1398999999999999E-3</c:v>
                </c:pt>
                <c:pt idx="20">
                  <c:v>7.9792000000000003E-4</c:v>
                </c:pt>
                <c:pt idx="21">
                  <c:v>5.5855E-4</c:v>
                </c:pt>
                <c:pt idx="22">
                  <c:v>3.9097999999999997E-4</c:v>
                </c:pt>
                <c:pt idx="23">
                  <c:v>2.7368999999999999E-4</c:v>
                </c:pt>
                <c:pt idx="24">
                  <c:v>1.9158000000000001E-4</c:v>
                </c:pt>
                <c:pt idx="25">
                  <c:v>1.3411E-4</c:v>
                </c:pt>
                <c:pt idx="26" formatCode="0.00E+00">
                  <c:v>9.3875000000000005E-5</c:v>
                </c:pt>
                <c:pt idx="27" formatCode="0.00E+00">
                  <c:v>6.5711999999999997E-5</c:v>
                </c:pt>
                <c:pt idx="28" formatCode="0.00E+00">
                  <c:v>4.5998999999999998E-5</c:v>
                </c:pt>
                <c:pt idx="29" formatCode="0.00E+00">
                  <c:v>3.2199000000000001E-5</c:v>
                </c:pt>
                <c:pt idx="30" formatCode="0.00E+00">
                  <c:v>2.2538999999999999E-5</c:v>
                </c:pt>
                <c:pt idx="31" formatCode="0.00E+00">
                  <c:v>1.5778E-5</c:v>
                </c:pt>
                <c:pt idx="32" formatCode="0.00E+00">
                  <c:v>1.1044E-5</c:v>
                </c:pt>
                <c:pt idx="33" formatCode="0.00E+00">
                  <c:v>7.7309999999999993E-6</c:v>
                </c:pt>
                <c:pt idx="34" formatCode="0.00E+00">
                  <c:v>5.4117000000000002E-6</c:v>
                </c:pt>
                <c:pt idx="35" formatCode="0.00E+00">
                  <c:v>3.7882E-6</c:v>
                </c:pt>
                <c:pt idx="36" formatCode="0.00E+00">
                  <c:v>2.6517E-6</c:v>
                </c:pt>
                <c:pt idx="37" formatCode="0.00E+00">
                  <c:v>1.8561999999999999E-6</c:v>
                </c:pt>
                <c:pt idx="38" formatCode="0.00E+00">
                  <c:v>1.2993E-6</c:v>
                </c:pt>
                <c:pt idx="39" formatCode="0.00E+00">
                  <c:v>9.0953999999999998E-7</c:v>
                </c:pt>
                <c:pt idx="40" formatCode="0.00E+00">
                  <c:v>6.3667999999999995E-7</c:v>
                </c:pt>
                <c:pt idx="41" formatCode="0.00E+00">
                  <c:v>4.4568E-7</c:v>
                </c:pt>
                <c:pt idx="42" formatCode="0.00E+00">
                  <c:v>3.1197000000000001E-7</c:v>
                </c:pt>
                <c:pt idx="43" formatCode="0.00E+00">
                  <c:v>2.1838E-7</c:v>
                </c:pt>
                <c:pt idx="44" formatCode="0.00E+00">
                  <c:v>1.5286999999999999E-7</c:v>
                </c:pt>
                <c:pt idx="45" formatCode="0.00E+00">
                  <c:v>1.0701E-7</c:v>
                </c:pt>
                <c:pt idx="46" formatCode="0.00E+00">
                  <c:v>7.4904999999999995E-8</c:v>
                </c:pt>
                <c:pt idx="47" formatCode="0.00E+00">
                  <c:v>5.2432999999999997E-8</c:v>
                </c:pt>
              </c:numCache>
            </c:numRef>
          </c:cat>
          <c:val>
            <c:numRef>
              <c:f>'25'!$C$2:$C$49</c:f>
              <c:numCache>
                <c:formatCode>0</c:formatCode>
                <c:ptCount val="48"/>
                <c:pt idx="0">
                  <c:v>296270</c:v>
                </c:pt>
                <c:pt idx="1">
                  <c:v>329260</c:v>
                </c:pt>
                <c:pt idx="2">
                  <c:v>329380</c:v>
                </c:pt>
                <c:pt idx="3">
                  <c:v>329380</c:v>
                </c:pt>
                <c:pt idx="4">
                  <c:v>329380</c:v>
                </c:pt>
                <c:pt idx="5">
                  <c:v>329380</c:v>
                </c:pt>
                <c:pt idx="6">
                  <c:v>329410</c:v>
                </c:pt>
                <c:pt idx="7">
                  <c:v>329410</c:v>
                </c:pt>
                <c:pt idx="8">
                  <c:v>329410</c:v>
                </c:pt>
                <c:pt idx="9">
                  <c:v>329410</c:v>
                </c:pt>
                <c:pt idx="10">
                  <c:v>329810</c:v>
                </c:pt>
                <c:pt idx="11">
                  <c:v>330090</c:v>
                </c:pt>
                <c:pt idx="12">
                  <c:v>330090</c:v>
                </c:pt>
                <c:pt idx="13">
                  <c:v>330090</c:v>
                </c:pt>
                <c:pt idx="14">
                  <c:v>330090</c:v>
                </c:pt>
                <c:pt idx="15">
                  <c:v>330090</c:v>
                </c:pt>
                <c:pt idx="16">
                  <c:v>330090</c:v>
                </c:pt>
                <c:pt idx="17">
                  <c:v>330090</c:v>
                </c:pt>
                <c:pt idx="18">
                  <c:v>330090</c:v>
                </c:pt>
                <c:pt idx="19">
                  <c:v>330090</c:v>
                </c:pt>
                <c:pt idx="20">
                  <c:v>330090</c:v>
                </c:pt>
                <c:pt idx="21">
                  <c:v>330090</c:v>
                </c:pt>
                <c:pt idx="22">
                  <c:v>330090</c:v>
                </c:pt>
                <c:pt idx="23">
                  <c:v>330090</c:v>
                </c:pt>
                <c:pt idx="24">
                  <c:v>330090</c:v>
                </c:pt>
                <c:pt idx="25">
                  <c:v>330090</c:v>
                </c:pt>
                <c:pt idx="26">
                  <c:v>330090</c:v>
                </c:pt>
                <c:pt idx="27">
                  <c:v>330090</c:v>
                </c:pt>
                <c:pt idx="28">
                  <c:v>330090</c:v>
                </c:pt>
                <c:pt idx="29">
                  <c:v>330090</c:v>
                </c:pt>
                <c:pt idx="30">
                  <c:v>330090</c:v>
                </c:pt>
                <c:pt idx="31">
                  <c:v>330090</c:v>
                </c:pt>
              </c:numCache>
            </c:numRef>
          </c:val>
          <c:smooth val="0"/>
        </c:ser>
        <c:ser>
          <c:idx val="3"/>
          <c:order val="2"/>
          <c:tx>
            <c:strRef>
              <c:f>'25'!$D$1</c:f>
              <c:strCache>
                <c:ptCount val="1"/>
                <c:pt idx="0">
                  <c:v>±100</c:v>
                </c:pt>
              </c:strCache>
            </c:strRef>
          </c:tx>
          <c:spPr>
            <a:ln w="12700">
              <a:solidFill>
                <a:schemeClr val="tx1"/>
              </a:solidFill>
            </a:ln>
          </c:spPr>
          <c:marker>
            <c:symbol val="none"/>
          </c:marker>
          <c:cat>
            <c:numRef>
              <c:f>'25'!$A$2:$A$49</c:f>
              <c:numCache>
                <c:formatCode>General</c:formatCode>
                <c:ptCount val="48"/>
                <c:pt idx="0">
                  <c:v>1</c:v>
                </c:pt>
                <c:pt idx="1">
                  <c:v>0.7</c:v>
                </c:pt>
                <c:pt idx="2">
                  <c:v>0.49</c:v>
                </c:pt>
                <c:pt idx="3">
                  <c:v>0.34300000000000003</c:v>
                </c:pt>
                <c:pt idx="4">
                  <c:v>0.24010000000000001</c:v>
                </c:pt>
                <c:pt idx="5">
                  <c:v>0.16807</c:v>
                </c:pt>
                <c:pt idx="6">
                  <c:v>0.11765</c:v>
                </c:pt>
                <c:pt idx="7">
                  <c:v>8.2353999999999997E-2</c:v>
                </c:pt>
                <c:pt idx="8">
                  <c:v>5.7647999999999998E-2</c:v>
                </c:pt>
                <c:pt idx="9">
                  <c:v>4.0354000000000001E-2</c:v>
                </c:pt>
                <c:pt idx="10">
                  <c:v>2.8247999999999999E-2</c:v>
                </c:pt>
                <c:pt idx="11">
                  <c:v>1.9772999999999999E-2</c:v>
                </c:pt>
                <c:pt idx="12">
                  <c:v>1.3840999999999999E-2</c:v>
                </c:pt>
                <c:pt idx="13">
                  <c:v>9.6889000000000003E-3</c:v>
                </c:pt>
                <c:pt idx="14">
                  <c:v>6.7822000000000004E-3</c:v>
                </c:pt>
                <c:pt idx="15">
                  <c:v>4.7476000000000003E-3</c:v>
                </c:pt>
                <c:pt idx="16">
                  <c:v>3.3233E-3</c:v>
                </c:pt>
                <c:pt idx="17">
                  <c:v>2.3262999999999999E-3</c:v>
                </c:pt>
                <c:pt idx="18">
                  <c:v>1.6283999999999999E-3</c:v>
                </c:pt>
                <c:pt idx="19">
                  <c:v>1.1398999999999999E-3</c:v>
                </c:pt>
                <c:pt idx="20">
                  <c:v>7.9792000000000003E-4</c:v>
                </c:pt>
                <c:pt idx="21">
                  <c:v>5.5855E-4</c:v>
                </c:pt>
                <c:pt idx="22">
                  <c:v>3.9097999999999997E-4</c:v>
                </c:pt>
                <c:pt idx="23">
                  <c:v>2.7368999999999999E-4</c:v>
                </c:pt>
                <c:pt idx="24">
                  <c:v>1.9158000000000001E-4</c:v>
                </c:pt>
                <c:pt idx="25">
                  <c:v>1.3411E-4</c:v>
                </c:pt>
                <c:pt idx="26" formatCode="0.00E+00">
                  <c:v>9.3875000000000005E-5</c:v>
                </c:pt>
                <c:pt idx="27" formatCode="0.00E+00">
                  <c:v>6.5711999999999997E-5</c:v>
                </c:pt>
                <c:pt idx="28" formatCode="0.00E+00">
                  <c:v>4.5998999999999998E-5</c:v>
                </c:pt>
                <c:pt idx="29" formatCode="0.00E+00">
                  <c:v>3.2199000000000001E-5</c:v>
                </c:pt>
                <c:pt idx="30" formatCode="0.00E+00">
                  <c:v>2.2538999999999999E-5</c:v>
                </c:pt>
                <c:pt idx="31" formatCode="0.00E+00">
                  <c:v>1.5778E-5</c:v>
                </c:pt>
                <c:pt idx="32" formatCode="0.00E+00">
                  <c:v>1.1044E-5</c:v>
                </c:pt>
                <c:pt idx="33" formatCode="0.00E+00">
                  <c:v>7.7309999999999993E-6</c:v>
                </c:pt>
                <c:pt idx="34" formatCode="0.00E+00">
                  <c:v>5.4117000000000002E-6</c:v>
                </c:pt>
                <c:pt idx="35" formatCode="0.00E+00">
                  <c:v>3.7882E-6</c:v>
                </c:pt>
                <c:pt idx="36" formatCode="0.00E+00">
                  <c:v>2.6517E-6</c:v>
                </c:pt>
                <c:pt idx="37" formatCode="0.00E+00">
                  <c:v>1.8561999999999999E-6</c:v>
                </c:pt>
                <c:pt idx="38" formatCode="0.00E+00">
                  <c:v>1.2993E-6</c:v>
                </c:pt>
                <c:pt idx="39" formatCode="0.00E+00">
                  <c:v>9.0953999999999998E-7</c:v>
                </c:pt>
                <c:pt idx="40" formatCode="0.00E+00">
                  <c:v>6.3667999999999995E-7</c:v>
                </c:pt>
                <c:pt idx="41" formatCode="0.00E+00">
                  <c:v>4.4568E-7</c:v>
                </c:pt>
                <c:pt idx="42" formatCode="0.00E+00">
                  <c:v>3.1197000000000001E-7</c:v>
                </c:pt>
                <c:pt idx="43" formatCode="0.00E+00">
                  <c:v>2.1838E-7</c:v>
                </c:pt>
                <c:pt idx="44" formatCode="0.00E+00">
                  <c:v>1.5286999999999999E-7</c:v>
                </c:pt>
                <c:pt idx="45" formatCode="0.00E+00">
                  <c:v>1.0701E-7</c:v>
                </c:pt>
                <c:pt idx="46" formatCode="0.00E+00">
                  <c:v>7.4904999999999995E-8</c:v>
                </c:pt>
                <c:pt idx="47" formatCode="0.00E+00">
                  <c:v>5.2432999999999997E-8</c:v>
                </c:pt>
              </c:numCache>
            </c:numRef>
          </c:cat>
          <c:val>
            <c:numRef>
              <c:f>'25'!$D$2:$D$49</c:f>
              <c:numCache>
                <c:formatCode>0</c:formatCode>
                <c:ptCount val="48"/>
                <c:pt idx="0">
                  <c:v>296260</c:v>
                </c:pt>
                <c:pt idx="1">
                  <c:v>326750</c:v>
                </c:pt>
                <c:pt idx="2">
                  <c:v>326960</c:v>
                </c:pt>
                <c:pt idx="3">
                  <c:v>326960</c:v>
                </c:pt>
                <c:pt idx="4">
                  <c:v>327020</c:v>
                </c:pt>
                <c:pt idx="5">
                  <c:v>329670</c:v>
                </c:pt>
                <c:pt idx="6">
                  <c:v>329670</c:v>
                </c:pt>
                <c:pt idx="7">
                  <c:v>329670</c:v>
                </c:pt>
                <c:pt idx="8">
                  <c:v>329700</c:v>
                </c:pt>
                <c:pt idx="9">
                  <c:v>329740</c:v>
                </c:pt>
                <c:pt idx="10">
                  <c:v>329980</c:v>
                </c:pt>
                <c:pt idx="11">
                  <c:v>330050</c:v>
                </c:pt>
                <c:pt idx="12">
                  <c:v>330050</c:v>
                </c:pt>
                <c:pt idx="13">
                  <c:v>330050</c:v>
                </c:pt>
                <c:pt idx="14">
                  <c:v>330050</c:v>
                </c:pt>
                <c:pt idx="15">
                  <c:v>330050</c:v>
                </c:pt>
                <c:pt idx="16">
                  <c:v>330050</c:v>
                </c:pt>
                <c:pt idx="17">
                  <c:v>330050</c:v>
                </c:pt>
                <c:pt idx="18">
                  <c:v>330060</c:v>
                </c:pt>
                <c:pt idx="19">
                  <c:v>330060</c:v>
                </c:pt>
                <c:pt idx="20">
                  <c:v>330060</c:v>
                </c:pt>
                <c:pt idx="21">
                  <c:v>330060</c:v>
                </c:pt>
                <c:pt idx="22">
                  <c:v>330060</c:v>
                </c:pt>
                <c:pt idx="23">
                  <c:v>330060</c:v>
                </c:pt>
                <c:pt idx="24">
                  <c:v>330090</c:v>
                </c:pt>
                <c:pt idx="25">
                  <c:v>330090</c:v>
                </c:pt>
                <c:pt idx="26">
                  <c:v>330100</c:v>
                </c:pt>
                <c:pt idx="27">
                  <c:v>330100</c:v>
                </c:pt>
                <c:pt idx="28">
                  <c:v>330100</c:v>
                </c:pt>
                <c:pt idx="29">
                  <c:v>330100</c:v>
                </c:pt>
                <c:pt idx="30">
                  <c:v>330100</c:v>
                </c:pt>
                <c:pt idx="31">
                  <c:v>330100</c:v>
                </c:pt>
                <c:pt idx="32">
                  <c:v>330100</c:v>
                </c:pt>
                <c:pt idx="33">
                  <c:v>330100</c:v>
                </c:pt>
                <c:pt idx="34">
                  <c:v>330100</c:v>
                </c:pt>
                <c:pt idx="35">
                  <c:v>330100</c:v>
                </c:pt>
                <c:pt idx="36">
                  <c:v>330100</c:v>
                </c:pt>
                <c:pt idx="37">
                  <c:v>330100</c:v>
                </c:pt>
                <c:pt idx="38">
                  <c:v>330100</c:v>
                </c:pt>
                <c:pt idx="39">
                  <c:v>330100</c:v>
                </c:pt>
                <c:pt idx="40">
                  <c:v>330100</c:v>
                </c:pt>
                <c:pt idx="41">
                  <c:v>330100</c:v>
                </c:pt>
                <c:pt idx="42">
                  <c:v>330100</c:v>
                </c:pt>
                <c:pt idx="43">
                  <c:v>330100</c:v>
                </c:pt>
                <c:pt idx="44">
                  <c:v>330100</c:v>
                </c:pt>
                <c:pt idx="45">
                  <c:v>330100</c:v>
                </c:pt>
                <c:pt idx="46">
                  <c:v>330100</c:v>
                </c:pt>
              </c:numCache>
            </c:numRef>
          </c:val>
          <c:smooth val="0"/>
        </c:ser>
        <c:dLbls>
          <c:showLegendKey val="0"/>
          <c:showVal val="0"/>
          <c:showCatName val="0"/>
          <c:showSerName val="0"/>
          <c:showPercent val="0"/>
          <c:showBubbleSize val="0"/>
        </c:dLbls>
        <c:marker val="1"/>
        <c:smooth val="0"/>
        <c:axId val="359856000"/>
        <c:axId val="359857536"/>
      </c:lineChart>
      <c:catAx>
        <c:axId val="359856000"/>
        <c:scaling>
          <c:orientation val="minMax"/>
        </c:scaling>
        <c:delete val="0"/>
        <c:axPos val="b"/>
        <c:numFmt formatCode="General" sourceLinked="1"/>
        <c:majorTickMark val="out"/>
        <c:minorTickMark val="none"/>
        <c:tickLblPos val="nextTo"/>
        <c:txPr>
          <a:bodyPr/>
          <a:lstStyle/>
          <a:p>
            <a:pPr>
              <a:defRPr sz="800"/>
            </a:pPr>
            <a:endParaRPr lang="en-US"/>
          </a:p>
        </c:txPr>
        <c:crossAx val="359857536"/>
        <c:crosses val="autoZero"/>
        <c:auto val="1"/>
        <c:lblAlgn val="ctr"/>
        <c:lblOffset val="100"/>
        <c:noMultiLvlLbl val="0"/>
      </c:catAx>
      <c:valAx>
        <c:axId val="359857536"/>
        <c:scaling>
          <c:orientation val="minMax"/>
          <c:min val="295000"/>
        </c:scaling>
        <c:delete val="0"/>
        <c:axPos val="l"/>
        <c:title>
          <c:tx>
            <c:rich>
              <a:bodyPr rot="-5400000" vert="horz"/>
              <a:lstStyle/>
              <a:p>
                <a:pPr>
                  <a:defRPr/>
                </a:pPr>
                <a:r>
                  <a:rPr lang="en-GB" b="0"/>
                  <a:t>Total net benefit (£)</a:t>
                </a:r>
              </a:p>
            </c:rich>
          </c:tx>
          <c:layout>
            <c:manualLayout>
              <c:xMode val="edge"/>
              <c:yMode val="edge"/>
              <c:x val="1.6666666666666666E-2"/>
              <c:y val="0.37977299093119971"/>
            </c:manualLayout>
          </c:layout>
          <c:overlay val="0"/>
        </c:title>
        <c:numFmt formatCode="0" sourceLinked="1"/>
        <c:majorTickMark val="out"/>
        <c:minorTickMark val="none"/>
        <c:tickLblPos val="nextTo"/>
        <c:crossAx val="359856000"/>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7701275712629"/>
          <c:y val="4.7008547008547008E-2"/>
          <c:w val="0.54814316415272446"/>
          <c:h val="0.75693047984386563"/>
        </c:manualLayout>
      </c:layout>
      <c:lineChart>
        <c:grouping val="standard"/>
        <c:varyColors val="0"/>
        <c:ser>
          <c:idx val="0"/>
          <c:order val="0"/>
          <c:tx>
            <c:strRef>
              <c:f>Valid2!$B$2</c:f>
              <c:strCache>
                <c:ptCount val="1"/>
                <c:pt idx="0">
                  <c:v>No treatment </c:v>
                </c:pt>
              </c:strCache>
            </c:strRef>
          </c:tx>
          <c:spPr>
            <a:ln w="6350">
              <a:solidFill>
                <a:schemeClr val="tx1"/>
              </a:solidFill>
            </a:ln>
          </c:spPr>
          <c:marker>
            <c:symbol val="none"/>
          </c:marker>
          <c:cat>
            <c:numRef>
              <c:f>Valid2!$A$3:$A$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B$3:$B$43</c:f>
              <c:numCache>
                <c:formatCode>General</c:formatCode>
                <c:ptCount val="41"/>
                <c:pt idx="0">
                  <c:v>1</c:v>
                </c:pt>
                <c:pt idx="1">
                  <c:v>0.95368297104954203</c:v>
                </c:pt>
                <c:pt idx="2">
                  <c:v>0.89098917456657722</c:v>
                </c:pt>
                <c:pt idx="3">
                  <c:v>0.83134759434862004</c:v>
                </c:pt>
                <c:pt idx="4">
                  <c:v>0.774700721721723</c:v>
                </c:pt>
                <c:pt idx="5">
                  <c:v>0.72113898774948204</c:v>
                </c:pt>
                <c:pt idx="6">
                  <c:v>0.67019872933451641</c:v>
                </c:pt>
                <c:pt idx="7">
                  <c:v>0.62191854193871998</c:v>
                </c:pt>
                <c:pt idx="8">
                  <c:v>0.5758103633779208</c:v>
                </c:pt>
                <c:pt idx="9">
                  <c:v>0.53214170364166602</c:v>
                </c:pt>
                <c:pt idx="10">
                  <c:v>0.49098660196970134</c:v>
                </c:pt>
                <c:pt idx="11">
                  <c:v>0.45183601096589598</c:v>
                </c:pt>
                <c:pt idx="12">
                  <c:v>0.41463246018837102</c:v>
                </c:pt>
                <c:pt idx="13">
                  <c:v>0.37933122732040214</c:v>
                </c:pt>
                <c:pt idx="14">
                  <c:v>0.34604923129177401</c:v>
                </c:pt>
                <c:pt idx="15">
                  <c:v>0.31433775945568398</c:v>
                </c:pt>
                <c:pt idx="16">
                  <c:v>0.28421206434897012</c:v>
                </c:pt>
                <c:pt idx="17">
                  <c:v>0.2557798834292091</c:v>
                </c:pt>
                <c:pt idx="18">
                  <c:v>0.22891311905723508</c:v>
                </c:pt>
                <c:pt idx="19">
                  <c:v>0.203540706280045</c:v>
                </c:pt>
                <c:pt idx="20">
                  <c:v>0.17957610568888593</c:v>
                </c:pt>
                <c:pt idx="21">
                  <c:v>0.15712215837844301</c:v>
                </c:pt>
                <c:pt idx="22">
                  <c:v>0.13637596640376995</c:v>
                </c:pt>
                <c:pt idx="23">
                  <c:v>0.117332615512817</c:v>
                </c:pt>
                <c:pt idx="24">
                  <c:v>9.9622593185569874E-2</c:v>
                </c:pt>
                <c:pt idx="25">
                  <c:v>8.3509773070872248E-2</c:v>
                </c:pt>
                <c:pt idx="26">
                  <c:v>6.9059357708815203E-2</c:v>
                </c:pt>
                <c:pt idx="27">
                  <c:v>5.636358112525832E-2</c:v>
                </c:pt>
                <c:pt idx="28">
                  <c:v>4.5353597325779718E-2</c:v>
                </c:pt>
                <c:pt idx="29">
                  <c:v>3.6258449792460401E-2</c:v>
                </c:pt>
                <c:pt idx="30">
                  <c:v>2.8592013434104002E-2</c:v>
                </c:pt>
                <c:pt idx="31">
                  <c:v>2.2277792825045016E-2</c:v>
                </c:pt>
                <c:pt idx="32">
                  <c:v>1.6881251175364403E-2</c:v>
                </c:pt>
                <c:pt idx="33">
                  <c:v>1.2450959019855405E-2</c:v>
                </c:pt>
                <c:pt idx="34">
                  <c:v>8.9281019359343204E-3</c:v>
                </c:pt>
                <c:pt idx="35">
                  <c:v>6.2216494924150741E-3</c:v>
                </c:pt>
                <c:pt idx="36">
                  <c:v>4.2155494553931241E-3</c:v>
                </c:pt>
                <c:pt idx="37">
                  <c:v>2.7833645276118821E-3</c:v>
                </c:pt>
                <c:pt idx="38">
                  <c:v>1.7904309247377113E-3</c:v>
                </c:pt>
                <c:pt idx="39">
                  <c:v>1.1305879938984108E-3</c:v>
                </c:pt>
                <c:pt idx="40">
                  <c:v>6.8181396299523225E-4</c:v>
                </c:pt>
              </c:numCache>
            </c:numRef>
          </c:val>
          <c:smooth val="0"/>
        </c:ser>
        <c:ser>
          <c:idx val="1"/>
          <c:order val="1"/>
          <c:tx>
            <c:strRef>
              <c:f>Valid2!$C$2</c:f>
              <c:strCache>
                <c:ptCount val="1"/>
                <c:pt idx="0">
                  <c:v>Single drugs</c:v>
                </c:pt>
              </c:strCache>
            </c:strRef>
          </c:tx>
          <c:spPr>
            <a:ln w="6350">
              <a:solidFill>
                <a:schemeClr val="tx1"/>
              </a:solidFill>
              <a:prstDash val="dash"/>
            </a:ln>
          </c:spPr>
          <c:marker>
            <c:symbol val="none"/>
          </c:marker>
          <c:cat>
            <c:numRef>
              <c:f>Valid2!$A$3:$A$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C$3:$C$43</c:f>
              <c:numCache>
                <c:formatCode>General</c:formatCode>
                <c:ptCount val="41"/>
                <c:pt idx="0">
                  <c:v>1</c:v>
                </c:pt>
                <c:pt idx="1">
                  <c:v>0.944188108485842</c:v>
                </c:pt>
                <c:pt idx="2">
                  <c:v>0.89725259755610498</c:v>
                </c:pt>
                <c:pt idx="3">
                  <c:v>0.85168824160210221</c:v>
                </c:pt>
                <c:pt idx="4">
                  <c:v>0.80752478141677497</c:v>
                </c:pt>
                <c:pt idx="5">
                  <c:v>0.76493256055687919</c:v>
                </c:pt>
                <c:pt idx="6">
                  <c:v>0.72355888831064796</c:v>
                </c:pt>
                <c:pt idx="7">
                  <c:v>0.68351658036442375</c:v>
                </c:pt>
                <c:pt idx="8">
                  <c:v>0.64439987339076943</c:v>
                </c:pt>
                <c:pt idx="9">
                  <c:v>0.60653944130111503</c:v>
                </c:pt>
                <c:pt idx="10">
                  <c:v>0.57008910979862581</c:v>
                </c:pt>
                <c:pt idx="11">
                  <c:v>0.53459848621348338</c:v>
                </c:pt>
                <c:pt idx="12">
                  <c:v>0.50006638931461955</c:v>
                </c:pt>
                <c:pt idx="13">
                  <c:v>0.46650428077811601</c:v>
                </c:pt>
                <c:pt idx="14">
                  <c:v>0.4341036370786201</c:v>
                </c:pt>
                <c:pt idx="15">
                  <c:v>0.40242636012643013</c:v>
                </c:pt>
                <c:pt idx="16">
                  <c:v>0.37153589900378198</c:v>
                </c:pt>
                <c:pt idx="17">
                  <c:v>0.3416092697139621</c:v>
                </c:pt>
                <c:pt idx="18">
                  <c:v>0.31255167976597215</c:v>
                </c:pt>
                <c:pt idx="19">
                  <c:v>0.28432899023319613</c:v>
                </c:pt>
                <c:pt idx="20">
                  <c:v>0.25688257285270821</c:v>
                </c:pt>
                <c:pt idx="21">
                  <c:v>0.23039175744110499</c:v>
                </c:pt>
                <c:pt idx="22">
                  <c:v>0.20517675840384494</c:v>
                </c:pt>
                <c:pt idx="23">
                  <c:v>0.18131351108707305</c:v>
                </c:pt>
                <c:pt idx="24">
                  <c:v>0.15837386081419899</c:v>
                </c:pt>
                <c:pt idx="25">
                  <c:v>0.13679129230352999</c:v>
                </c:pt>
                <c:pt idx="26">
                  <c:v>0.11675375490024503</c:v>
                </c:pt>
                <c:pt idx="27">
                  <c:v>9.8513067244971927E-2</c:v>
                </c:pt>
                <c:pt idx="28">
                  <c:v>8.2099598145503008E-2</c:v>
                </c:pt>
                <c:pt idx="29">
                  <c:v>6.8037530666544804E-2</c:v>
                </c:pt>
                <c:pt idx="30">
                  <c:v>5.571523810029072E-2</c:v>
                </c:pt>
                <c:pt idx="31">
                  <c:v>4.5152905135650803E-2</c:v>
                </c:pt>
                <c:pt idx="32">
                  <c:v>3.5720167707503317E-2</c:v>
                </c:pt>
                <c:pt idx="33">
                  <c:v>2.7606694940303201E-2</c:v>
                </c:pt>
                <c:pt idx="34">
                  <c:v>2.0825530510844802E-2</c:v>
                </c:pt>
                <c:pt idx="35">
                  <c:v>1.5330769236684801E-2</c:v>
                </c:pt>
                <c:pt idx="36">
                  <c:v>1.1019234629318501E-2</c:v>
                </c:pt>
                <c:pt idx="37">
                  <c:v>7.7487289554714631E-3</c:v>
                </c:pt>
                <c:pt idx="38">
                  <c:v>5.3304816929075332E-3</c:v>
                </c:pt>
                <c:pt idx="39">
                  <c:v>3.6105864259621911E-3</c:v>
                </c:pt>
                <c:pt idx="40">
                  <c:v>2.3532975585302809E-3</c:v>
                </c:pt>
              </c:numCache>
            </c:numRef>
          </c:val>
          <c:smooth val="0"/>
        </c:ser>
        <c:ser>
          <c:idx val="2"/>
          <c:order val="2"/>
          <c:tx>
            <c:strRef>
              <c:f>Valid2!$D$2</c:f>
              <c:strCache>
                <c:ptCount val="1"/>
                <c:pt idx="0">
                  <c:v>Two-drug combinations</c:v>
                </c:pt>
              </c:strCache>
            </c:strRef>
          </c:tx>
          <c:spPr>
            <a:ln w="6350">
              <a:solidFill>
                <a:schemeClr val="tx1"/>
              </a:solidFill>
              <a:prstDash val="sysDot"/>
            </a:ln>
          </c:spPr>
          <c:marker>
            <c:symbol val="none"/>
          </c:marker>
          <c:cat>
            <c:numRef>
              <c:f>Valid2!$A$3:$A$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D$3:$D$43</c:f>
              <c:numCache>
                <c:formatCode>General</c:formatCode>
                <c:ptCount val="41"/>
                <c:pt idx="0">
                  <c:v>1</c:v>
                </c:pt>
                <c:pt idx="1">
                  <c:v>0.95355221664081624</c:v>
                </c:pt>
                <c:pt idx="2">
                  <c:v>0.91750700716360201</c:v>
                </c:pt>
                <c:pt idx="3">
                  <c:v>0.88192843222720418</c:v>
                </c:pt>
                <c:pt idx="4">
                  <c:v>0.84686850832568705</c:v>
                </c:pt>
                <c:pt idx="5">
                  <c:v>0.81251531332679905</c:v>
                </c:pt>
                <c:pt idx="6">
                  <c:v>0.77856188637671719</c:v>
                </c:pt>
                <c:pt idx="7">
                  <c:v>0.74513941046532728</c:v>
                </c:pt>
                <c:pt idx="8">
                  <c:v>0.71187239135128799</c:v>
                </c:pt>
                <c:pt idx="9">
                  <c:v>0.67910322375670218</c:v>
                </c:pt>
                <c:pt idx="10">
                  <c:v>0.6470126679409498</c:v>
                </c:pt>
                <c:pt idx="11">
                  <c:v>0.61516844864133302</c:v>
                </c:pt>
                <c:pt idx="12">
                  <c:v>0.58358288448345663</c:v>
                </c:pt>
                <c:pt idx="13">
                  <c:v>0.55228179035820202</c:v>
                </c:pt>
                <c:pt idx="14">
                  <c:v>0.52148527169648395</c:v>
                </c:pt>
                <c:pt idx="15">
                  <c:v>0.49073926278809199</c:v>
                </c:pt>
                <c:pt idx="16">
                  <c:v>0.46011666009339097</c:v>
                </c:pt>
                <c:pt idx="17">
                  <c:v>0.42982142636832998</c:v>
                </c:pt>
                <c:pt idx="18">
                  <c:v>0.3997589756695763</c:v>
                </c:pt>
                <c:pt idx="19">
                  <c:v>0.36989764385833102</c:v>
                </c:pt>
                <c:pt idx="20">
                  <c:v>0.34017304338904214</c:v>
                </c:pt>
                <c:pt idx="21">
                  <c:v>0.31080007494779022</c:v>
                </c:pt>
                <c:pt idx="22">
                  <c:v>0.28217957916899411</c:v>
                </c:pt>
                <c:pt idx="23">
                  <c:v>0.25443633370460411</c:v>
                </c:pt>
                <c:pt idx="24">
                  <c:v>0.22706130663036705</c:v>
                </c:pt>
                <c:pt idx="25">
                  <c:v>0.200620180834884</c:v>
                </c:pt>
                <c:pt idx="26">
                  <c:v>0.175399124901646</c:v>
                </c:pt>
                <c:pt idx="27">
                  <c:v>0.15179628298735412</c:v>
                </c:pt>
                <c:pt idx="28">
                  <c:v>0.12993926573640008</c:v>
                </c:pt>
                <c:pt idx="29">
                  <c:v>0.11067869791039497</c:v>
                </c:pt>
                <c:pt idx="30">
                  <c:v>9.3285594032652727E-2</c:v>
                </c:pt>
                <c:pt idx="31">
                  <c:v>7.7908953309166903E-2</c:v>
                </c:pt>
                <c:pt idx="32">
                  <c:v>6.3700231215902028E-2</c:v>
                </c:pt>
                <c:pt idx="33">
                  <c:v>5.1028884326177887E-2</c:v>
                </c:pt>
                <c:pt idx="34">
                  <c:v>4.0021817542056602E-2</c:v>
                </c:pt>
                <c:pt idx="35">
                  <c:v>3.0727734391420292E-2</c:v>
                </c:pt>
                <c:pt idx="36">
                  <c:v>2.3107371218277602E-2</c:v>
                </c:pt>
                <c:pt idx="37">
                  <c:v>1.7050652348707503E-2</c:v>
                </c:pt>
                <c:pt idx="38">
                  <c:v>1.2345205647037807E-2</c:v>
                </c:pt>
                <c:pt idx="39">
                  <c:v>8.8200837172304446E-3</c:v>
                </c:pt>
                <c:pt idx="40">
                  <c:v>6.09707322745685E-3</c:v>
                </c:pt>
              </c:numCache>
            </c:numRef>
          </c:val>
          <c:smooth val="0"/>
        </c:ser>
        <c:ser>
          <c:idx val="3"/>
          <c:order val="3"/>
          <c:tx>
            <c:strRef>
              <c:f>Valid2!$E$2</c:f>
              <c:strCache>
                <c:ptCount val="1"/>
                <c:pt idx="0">
                  <c:v>Three-drug combinations</c:v>
                </c:pt>
              </c:strCache>
            </c:strRef>
          </c:tx>
          <c:spPr>
            <a:ln w="6350">
              <a:solidFill>
                <a:schemeClr val="tx1"/>
              </a:solidFill>
            </a:ln>
          </c:spPr>
          <c:marker>
            <c:symbol val="circle"/>
            <c:size val="3"/>
            <c:spPr>
              <a:solidFill>
                <a:schemeClr val="tx1"/>
              </a:solidFill>
              <a:ln>
                <a:solidFill>
                  <a:schemeClr val="tx1"/>
                </a:solidFill>
              </a:ln>
            </c:spPr>
          </c:marker>
          <c:cat>
            <c:numRef>
              <c:f>Valid2!$A$3:$A$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E$3:$E$43</c:f>
              <c:numCache>
                <c:formatCode>General</c:formatCode>
                <c:ptCount val="41"/>
                <c:pt idx="0">
                  <c:v>1</c:v>
                </c:pt>
                <c:pt idx="1">
                  <c:v>0.954475949255012</c:v>
                </c:pt>
                <c:pt idx="2">
                  <c:v>0.92688207865183003</c:v>
                </c:pt>
                <c:pt idx="3">
                  <c:v>0.89925847101065781</c:v>
                </c:pt>
                <c:pt idx="4">
                  <c:v>0.87165539630201638</c:v>
                </c:pt>
                <c:pt idx="5">
                  <c:v>0.84425202332459326</c:v>
                </c:pt>
                <c:pt idx="6">
                  <c:v>0.81676723852385025</c:v>
                </c:pt>
                <c:pt idx="7">
                  <c:v>0.78932619745933197</c:v>
                </c:pt>
                <c:pt idx="8">
                  <c:v>0.76157146664255226</c:v>
                </c:pt>
                <c:pt idx="9">
                  <c:v>0.73382847753236924</c:v>
                </c:pt>
                <c:pt idx="10">
                  <c:v>0.70627695201114005</c:v>
                </c:pt>
                <c:pt idx="11">
                  <c:v>0.67849611706236201</c:v>
                </c:pt>
                <c:pt idx="12">
                  <c:v>0.65049266694744001</c:v>
                </c:pt>
                <c:pt idx="13">
                  <c:v>0.6222868075559862</c:v>
                </c:pt>
                <c:pt idx="14">
                  <c:v>0.59409792622923596</c:v>
                </c:pt>
                <c:pt idx="15">
                  <c:v>0.56545718022324976</c:v>
                </c:pt>
                <c:pt idx="16">
                  <c:v>0.53642511758414824</c:v>
                </c:pt>
                <c:pt idx="17">
                  <c:v>0.50720282218127</c:v>
                </c:pt>
                <c:pt idx="18">
                  <c:v>0.4776800623333991</c:v>
                </c:pt>
                <c:pt idx="19">
                  <c:v>0.4478080955720391</c:v>
                </c:pt>
                <c:pt idx="20">
                  <c:v>0.41749792986398798</c:v>
                </c:pt>
                <c:pt idx="21">
                  <c:v>0.38696472438311413</c:v>
                </c:pt>
                <c:pt idx="22">
                  <c:v>0.35664346603401897</c:v>
                </c:pt>
                <c:pt idx="23">
                  <c:v>0.32667582296878611</c:v>
                </c:pt>
                <c:pt idx="24">
                  <c:v>0.29647095415133501</c:v>
                </c:pt>
                <c:pt idx="25">
                  <c:v>0.26666968543442898</c:v>
                </c:pt>
                <c:pt idx="26">
                  <c:v>0.23761592902822101</c:v>
                </c:pt>
                <c:pt idx="27">
                  <c:v>0.20981373696462399</c:v>
                </c:pt>
                <c:pt idx="28">
                  <c:v>0.18346537602588006</c:v>
                </c:pt>
                <c:pt idx="29">
                  <c:v>0.15971661440290011</c:v>
                </c:pt>
                <c:pt idx="30">
                  <c:v>0.13774475551799512</c:v>
                </c:pt>
                <c:pt idx="31">
                  <c:v>0.11783143119909596</c:v>
                </c:pt>
                <c:pt idx="32">
                  <c:v>9.8916499037025055E-2</c:v>
                </c:pt>
                <c:pt idx="33">
                  <c:v>8.1548607604040299E-2</c:v>
                </c:pt>
                <c:pt idx="34">
                  <c:v>6.598468393875033E-2</c:v>
                </c:pt>
                <c:pt idx="35">
                  <c:v>5.2398685353631853E-2</c:v>
                </c:pt>
                <c:pt idx="36">
                  <c:v>4.0857458720762296E-2</c:v>
                </c:pt>
                <c:pt idx="37">
                  <c:v>3.1332829091616297E-2</c:v>
                </c:pt>
                <c:pt idx="38">
                  <c:v>2.3632885076074309E-2</c:v>
                </c:pt>
                <c:pt idx="39">
                  <c:v>1.7618616614469802E-2</c:v>
                </c:pt>
                <c:pt idx="40">
                  <c:v>1.2762898992341299E-2</c:v>
                </c:pt>
              </c:numCache>
            </c:numRef>
          </c:val>
          <c:smooth val="0"/>
        </c:ser>
        <c:dLbls>
          <c:showLegendKey val="0"/>
          <c:showVal val="0"/>
          <c:showCatName val="0"/>
          <c:showSerName val="0"/>
          <c:showPercent val="0"/>
          <c:showBubbleSize val="0"/>
        </c:dLbls>
        <c:marker val="1"/>
        <c:smooth val="0"/>
        <c:axId val="353911936"/>
        <c:axId val="353919360"/>
      </c:lineChart>
      <c:catAx>
        <c:axId val="353911936"/>
        <c:scaling>
          <c:orientation val="minMax"/>
        </c:scaling>
        <c:delete val="0"/>
        <c:axPos val="b"/>
        <c:title>
          <c:tx>
            <c:rich>
              <a:bodyPr/>
              <a:lstStyle/>
              <a:p>
                <a:pPr>
                  <a:defRPr/>
                </a:pPr>
                <a:r>
                  <a:rPr lang="en-GB"/>
                  <a:t>Age</a:t>
                </a:r>
              </a:p>
            </c:rich>
          </c:tx>
          <c:overlay val="0"/>
        </c:title>
        <c:numFmt formatCode="General" sourceLinked="1"/>
        <c:majorTickMark val="out"/>
        <c:minorTickMark val="none"/>
        <c:tickLblPos val="nextTo"/>
        <c:txPr>
          <a:bodyPr/>
          <a:lstStyle/>
          <a:p>
            <a:pPr>
              <a:defRPr sz="800"/>
            </a:pPr>
            <a:endParaRPr lang="en-US"/>
          </a:p>
        </c:txPr>
        <c:crossAx val="353919360"/>
        <c:crosses val="autoZero"/>
        <c:auto val="1"/>
        <c:lblAlgn val="ctr"/>
        <c:lblOffset val="100"/>
        <c:noMultiLvlLbl val="0"/>
      </c:catAx>
      <c:valAx>
        <c:axId val="353919360"/>
        <c:scaling>
          <c:orientation val="minMax"/>
          <c:max val="1"/>
        </c:scaling>
        <c:delete val="0"/>
        <c:axPos val="l"/>
        <c:majorGridlines/>
        <c:title>
          <c:tx>
            <c:rich>
              <a:bodyPr rot="-5400000" vert="horz"/>
              <a:lstStyle/>
              <a:p>
                <a:pPr>
                  <a:defRPr/>
                </a:pPr>
                <a:r>
                  <a:rPr lang="en-GB"/>
                  <a:t>Percentage</a:t>
                </a:r>
              </a:p>
            </c:rich>
          </c:tx>
          <c:layout>
            <c:manualLayout>
              <c:xMode val="edge"/>
              <c:yMode val="edge"/>
              <c:x val="3.9538104094604069E-3"/>
              <c:y val="0.34650256845189331"/>
            </c:manualLayout>
          </c:layout>
          <c:overlay val="0"/>
        </c:title>
        <c:numFmt formatCode="0%" sourceLinked="0"/>
        <c:majorTickMark val="out"/>
        <c:minorTickMark val="none"/>
        <c:tickLblPos val="nextTo"/>
        <c:crossAx val="353911936"/>
        <c:crosses val="autoZero"/>
        <c:crossBetween val="between"/>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05946781135491"/>
          <c:y val="4.7311827956989329E-2"/>
          <c:w val="0.56468406186482434"/>
          <c:h val="0.79136838540343746"/>
        </c:manualLayout>
      </c:layout>
      <c:lineChart>
        <c:grouping val="standard"/>
        <c:varyColors val="0"/>
        <c:ser>
          <c:idx val="0"/>
          <c:order val="0"/>
          <c:tx>
            <c:strRef>
              <c:f>Valid2!$AR$2</c:f>
              <c:strCache>
                <c:ptCount val="1"/>
                <c:pt idx="0">
                  <c:v>No treatment </c:v>
                </c:pt>
              </c:strCache>
            </c:strRef>
          </c:tx>
          <c:spPr>
            <a:ln w="6350">
              <a:solidFill>
                <a:schemeClr val="tx1"/>
              </a:solidFill>
            </a:ln>
          </c:spPr>
          <c:marker>
            <c:symbol val="none"/>
          </c:marker>
          <c:cat>
            <c:numRef>
              <c:f>Valid2!$AQ$3:$AQ$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R$3:$AR$43</c:f>
              <c:numCache>
                <c:formatCode>General</c:formatCode>
                <c:ptCount val="41"/>
                <c:pt idx="0">
                  <c:v>0</c:v>
                </c:pt>
                <c:pt idx="1">
                  <c:v>2.6228950925510499E-2</c:v>
                </c:pt>
                <c:pt idx="2">
                  <c:v>3.5970397776236417E-2</c:v>
                </c:pt>
                <c:pt idx="3">
                  <c:v>4.6910795849434118E-2</c:v>
                </c:pt>
                <c:pt idx="4">
                  <c:v>5.9017527230381256E-2</c:v>
                </c:pt>
                <c:pt idx="5">
                  <c:v>7.2053598650783521E-2</c:v>
                </c:pt>
                <c:pt idx="6">
                  <c:v>8.6463153845592083E-2</c:v>
                </c:pt>
                <c:pt idx="7">
                  <c:v>0.10208528495646603</c:v>
                </c:pt>
                <c:pt idx="8">
                  <c:v>0.11951752952665699</c:v>
                </c:pt>
                <c:pt idx="9">
                  <c:v>0.13827406129485695</c:v>
                </c:pt>
                <c:pt idx="10">
                  <c:v>0.15806931393235307</c:v>
                </c:pt>
                <c:pt idx="11">
                  <c:v>0.17961893369078699</c:v>
                </c:pt>
                <c:pt idx="12">
                  <c:v>0.202937879639808</c:v>
                </c:pt>
                <c:pt idx="13">
                  <c:v>0.22800962919627099</c:v>
                </c:pt>
                <c:pt idx="14">
                  <c:v>0.2544533903118481</c:v>
                </c:pt>
                <c:pt idx="15">
                  <c:v>0.28310353588725712</c:v>
                </c:pt>
                <c:pt idx="16">
                  <c:v>0.3138552110407351</c:v>
                </c:pt>
                <c:pt idx="17">
                  <c:v>0.34632840033546236</c:v>
                </c:pt>
                <c:pt idx="18">
                  <c:v>0.38069401641748302</c:v>
                </c:pt>
                <c:pt idx="19">
                  <c:v>0.41699812819468612</c:v>
                </c:pt>
                <c:pt idx="20">
                  <c:v>0.4553434749951541</c:v>
                </c:pt>
                <c:pt idx="21">
                  <c:v>0.49524714308036799</c:v>
                </c:pt>
                <c:pt idx="22">
                  <c:v>0.5358017506150764</c:v>
                </c:pt>
                <c:pt idx="23">
                  <c:v>0.57663543777337944</c:v>
                </c:pt>
                <c:pt idx="24">
                  <c:v>0.61869766344761823</c:v>
                </c:pt>
                <c:pt idx="25">
                  <c:v>0.66066058182776477</c:v>
                </c:pt>
                <c:pt idx="26">
                  <c:v>0.70175972785214102</c:v>
                </c:pt>
                <c:pt idx="27">
                  <c:v>0.74098296215539605</c:v>
                </c:pt>
                <c:pt idx="28">
                  <c:v>0.77789693784404323</c:v>
                </c:pt>
                <c:pt idx="29">
                  <c:v>0.81054957949258022</c:v>
                </c:pt>
                <c:pt idx="30">
                  <c:v>0.84035940888791583</c:v>
                </c:pt>
                <c:pt idx="31">
                  <c:v>0.86688532854200995</c:v>
                </c:pt>
                <c:pt idx="32">
                  <c:v>0.89178910079205076</c:v>
                </c:pt>
                <c:pt idx="33">
                  <c:v>0.91416442527263575</c:v>
                </c:pt>
                <c:pt idx="34">
                  <c:v>0.93364410912439022</c:v>
                </c:pt>
                <c:pt idx="35">
                  <c:v>0.95005209912952904</c:v>
                </c:pt>
                <c:pt idx="36">
                  <c:v>0.96341875802114896</c:v>
                </c:pt>
                <c:pt idx="37">
                  <c:v>0.97393681506216401</c:v>
                </c:pt>
                <c:pt idx="38">
                  <c:v>0.98201063079220763</c:v>
                </c:pt>
                <c:pt idx="39">
                  <c:v>0.98796575416762877</c:v>
                </c:pt>
                <c:pt idx="40">
                  <c:v>0.99251424713867298</c:v>
                </c:pt>
              </c:numCache>
            </c:numRef>
          </c:val>
          <c:smooth val="0"/>
        </c:ser>
        <c:ser>
          <c:idx val="1"/>
          <c:order val="1"/>
          <c:tx>
            <c:strRef>
              <c:f>Valid2!$AS$2</c:f>
              <c:strCache>
                <c:ptCount val="1"/>
                <c:pt idx="0">
                  <c:v>Single drugs</c:v>
                </c:pt>
              </c:strCache>
            </c:strRef>
          </c:tx>
          <c:spPr>
            <a:ln w="6350">
              <a:solidFill>
                <a:schemeClr val="tx1"/>
              </a:solidFill>
              <a:prstDash val="dash"/>
            </a:ln>
          </c:spPr>
          <c:marker>
            <c:symbol val="none"/>
          </c:marker>
          <c:cat>
            <c:numRef>
              <c:f>Valid2!$AQ$3:$AQ$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S$3:$AS$43</c:f>
              <c:numCache>
                <c:formatCode>General</c:formatCode>
                <c:ptCount val="41"/>
                <c:pt idx="0">
                  <c:v>0</c:v>
                </c:pt>
                <c:pt idx="1">
                  <c:v>2.5966621408629102E-2</c:v>
                </c:pt>
                <c:pt idx="2">
                  <c:v>3.4895927904390014E-2</c:v>
                </c:pt>
                <c:pt idx="3">
                  <c:v>4.4922039844920936E-2</c:v>
                </c:pt>
                <c:pt idx="4">
                  <c:v>5.6023660468682603E-2</c:v>
                </c:pt>
                <c:pt idx="5">
                  <c:v>6.7993126854825239E-2</c:v>
                </c:pt>
                <c:pt idx="6">
                  <c:v>8.1248945413087206E-2</c:v>
                </c:pt>
                <c:pt idx="7">
                  <c:v>9.5655775677908034E-2</c:v>
                </c:pt>
                <c:pt idx="8">
                  <c:v>0.11177936921503398</c:v>
                </c:pt>
                <c:pt idx="9">
                  <c:v>0.12918750746000293</c:v>
                </c:pt>
                <c:pt idx="10">
                  <c:v>0.147629959090612</c:v>
                </c:pt>
                <c:pt idx="11">
                  <c:v>0.16778985383016107</c:v>
                </c:pt>
                <c:pt idx="12">
                  <c:v>0.18970278205268407</c:v>
                </c:pt>
                <c:pt idx="13">
                  <c:v>0.213376022350865</c:v>
                </c:pt>
                <c:pt idx="14">
                  <c:v>0.23847198706680206</c:v>
                </c:pt>
                <c:pt idx="15">
                  <c:v>0.26580648818276414</c:v>
                </c:pt>
                <c:pt idx="16">
                  <c:v>0.29531100943983213</c:v>
                </c:pt>
                <c:pt idx="17">
                  <c:v>0.326651146615066</c:v>
                </c:pt>
                <c:pt idx="18">
                  <c:v>0.36002084287612102</c:v>
                </c:pt>
                <c:pt idx="19">
                  <c:v>0.39549723758857802</c:v>
                </c:pt>
                <c:pt idx="20">
                  <c:v>0.43321607695610298</c:v>
                </c:pt>
                <c:pt idx="21">
                  <c:v>0.47273784687596893</c:v>
                </c:pt>
                <c:pt idx="22">
                  <c:v>0.51318937415527999</c:v>
                </c:pt>
                <c:pt idx="23">
                  <c:v>0.55421247756456704</c:v>
                </c:pt>
                <c:pt idx="24">
                  <c:v>0.59677670820845496</c:v>
                </c:pt>
                <c:pt idx="25">
                  <c:v>0.63955900852941239</c:v>
                </c:pt>
                <c:pt idx="26">
                  <c:v>0.68177772763643218</c:v>
                </c:pt>
                <c:pt idx="27">
                  <c:v>0.72237311530386705</c:v>
                </c:pt>
                <c:pt idx="28">
                  <c:v>0.76085949636274841</c:v>
                </c:pt>
                <c:pt idx="29">
                  <c:v>0.79514532772528401</c:v>
                </c:pt>
                <c:pt idx="30">
                  <c:v>0.82664915561058161</c:v>
                </c:pt>
                <c:pt idx="31">
                  <c:v>0.85485501590743795</c:v>
                </c:pt>
                <c:pt idx="32">
                  <c:v>0.8814876407215686</c:v>
                </c:pt>
                <c:pt idx="33">
                  <c:v>0.90555375009314698</c:v>
                </c:pt>
                <c:pt idx="34">
                  <c:v>0.926622038242645</c:v>
                </c:pt>
                <c:pt idx="35">
                  <c:v>0.94446244443748772</c:v>
                </c:pt>
                <c:pt idx="36">
                  <c:v>0.95906903874092997</c:v>
                </c:pt>
                <c:pt idx="37">
                  <c:v>0.97061727793796082</c:v>
                </c:pt>
                <c:pt idx="38">
                  <c:v>0.97952166467173318</c:v>
                </c:pt>
                <c:pt idx="39">
                  <c:v>0.98611790475437577</c:v>
                </c:pt>
                <c:pt idx="40">
                  <c:v>0.99117708019738282</c:v>
                </c:pt>
              </c:numCache>
            </c:numRef>
          </c:val>
          <c:smooth val="0"/>
        </c:ser>
        <c:ser>
          <c:idx val="2"/>
          <c:order val="2"/>
          <c:tx>
            <c:strRef>
              <c:f>Valid2!$AT$2</c:f>
              <c:strCache>
                <c:ptCount val="1"/>
                <c:pt idx="0">
                  <c:v>Two-drug combinations</c:v>
                </c:pt>
              </c:strCache>
            </c:strRef>
          </c:tx>
          <c:spPr>
            <a:ln w="6350">
              <a:solidFill>
                <a:schemeClr val="tx1"/>
              </a:solidFill>
              <a:prstDash val="sysDot"/>
            </a:ln>
          </c:spPr>
          <c:marker>
            <c:symbol val="none"/>
          </c:marker>
          <c:cat>
            <c:numRef>
              <c:f>Valid2!$AQ$3:$AQ$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T$3:$AT$43</c:f>
              <c:numCache>
                <c:formatCode>General</c:formatCode>
                <c:ptCount val="41"/>
                <c:pt idx="0">
                  <c:v>0</c:v>
                </c:pt>
                <c:pt idx="1">
                  <c:v>2.5940529581584507E-2</c:v>
                </c:pt>
                <c:pt idx="2">
                  <c:v>3.4018506512687001E-2</c:v>
                </c:pt>
                <c:pt idx="3">
                  <c:v>4.3091832027042504E-2</c:v>
                </c:pt>
                <c:pt idx="4">
                  <c:v>5.3146791587403402E-2</c:v>
                </c:pt>
                <c:pt idx="5">
                  <c:v>6.4001568092263303E-2</c:v>
                </c:pt>
                <c:pt idx="6">
                  <c:v>7.6042794904002328E-2</c:v>
                </c:pt>
                <c:pt idx="7">
                  <c:v>8.9156440242817075E-2</c:v>
                </c:pt>
                <c:pt idx="8">
                  <c:v>0.103868091730853</c:v>
                </c:pt>
                <c:pt idx="9">
                  <c:v>0.11979640140391308</c:v>
                </c:pt>
                <c:pt idx="10">
                  <c:v>0.13672400589096007</c:v>
                </c:pt>
                <c:pt idx="11">
                  <c:v>0.15529113693642413</c:v>
                </c:pt>
                <c:pt idx="12">
                  <c:v>0.17554874899123207</c:v>
                </c:pt>
                <c:pt idx="13">
                  <c:v>0.19752362269348595</c:v>
                </c:pt>
                <c:pt idx="14">
                  <c:v>0.22092281684768</c:v>
                </c:pt>
                <c:pt idx="15">
                  <c:v>0.24653006496909599</c:v>
                </c:pt>
                <c:pt idx="16">
                  <c:v>0.27431254500456514</c:v>
                </c:pt>
                <c:pt idx="17">
                  <c:v>0.30398752566394821</c:v>
                </c:pt>
                <c:pt idx="18">
                  <c:v>0.33577171454162302</c:v>
                </c:pt>
                <c:pt idx="19">
                  <c:v>0.36977742584991913</c:v>
                </c:pt>
                <c:pt idx="20">
                  <c:v>0.40617964614545898</c:v>
                </c:pt>
                <c:pt idx="21">
                  <c:v>0.444603136268855</c:v>
                </c:pt>
                <c:pt idx="22">
                  <c:v>0.48424144526891699</c:v>
                </c:pt>
                <c:pt idx="23">
                  <c:v>0.52477551749678542</c:v>
                </c:pt>
                <c:pt idx="24">
                  <c:v>0.56720247322647921</c:v>
                </c:pt>
                <c:pt idx="25">
                  <c:v>0.61025412679148505</c:v>
                </c:pt>
                <c:pt idx="26">
                  <c:v>0.65317053780362422</c:v>
                </c:pt>
                <c:pt idx="27">
                  <c:v>0.6948800473347192</c:v>
                </c:pt>
                <c:pt idx="28">
                  <c:v>0.7348648993833542</c:v>
                </c:pt>
                <c:pt idx="29">
                  <c:v>0.77089931943986845</c:v>
                </c:pt>
                <c:pt idx="30">
                  <c:v>0.80438797710189303</c:v>
                </c:pt>
                <c:pt idx="31">
                  <c:v>0.83472221542413838</c:v>
                </c:pt>
                <c:pt idx="32">
                  <c:v>0.86370381614053959</c:v>
                </c:pt>
                <c:pt idx="33">
                  <c:v>0.89023110391974181</c:v>
                </c:pt>
                <c:pt idx="34">
                  <c:v>0.9137745464358682</c:v>
                </c:pt>
                <c:pt idx="35">
                  <c:v>0.93400271357223497</c:v>
                </c:pt>
                <c:pt idx="36">
                  <c:v>0.95081973361604422</c:v>
                </c:pt>
                <c:pt idx="37">
                  <c:v>0.96433064318031003</c:v>
                </c:pt>
                <c:pt idx="38">
                  <c:v>0.97492397233586525</c:v>
                </c:pt>
                <c:pt idx="39">
                  <c:v>0.98290992096734275</c:v>
                </c:pt>
                <c:pt idx="40">
                  <c:v>0.98914639033322282</c:v>
                </c:pt>
              </c:numCache>
            </c:numRef>
          </c:val>
          <c:smooth val="0"/>
        </c:ser>
        <c:ser>
          <c:idx val="3"/>
          <c:order val="3"/>
          <c:tx>
            <c:strRef>
              <c:f>Valid2!$AU$2</c:f>
              <c:strCache>
                <c:ptCount val="1"/>
                <c:pt idx="0">
                  <c:v>Three-drug combinations</c:v>
                </c:pt>
              </c:strCache>
            </c:strRef>
          </c:tx>
          <c:spPr>
            <a:ln w="6350">
              <a:solidFill>
                <a:schemeClr val="tx1"/>
              </a:solidFill>
            </a:ln>
          </c:spPr>
          <c:marker>
            <c:symbol val="circle"/>
            <c:size val="3"/>
            <c:spPr>
              <a:solidFill>
                <a:schemeClr val="tx1"/>
              </a:solidFill>
              <a:ln>
                <a:solidFill>
                  <a:schemeClr val="tx1"/>
                </a:solidFill>
              </a:ln>
            </c:spPr>
          </c:marker>
          <c:cat>
            <c:numRef>
              <c:f>Valid2!$AQ$3:$AQ$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U$3:$AU$43</c:f>
              <c:numCache>
                <c:formatCode>General</c:formatCode>
                <c:ptCount val="41"/>
                <c:pt idx="0">
                  <c:v>0</c:v>
                </c:pt>
                <c:pt idx="1">
                  <c:v>2.5836054631144599E-2</c:v>
                </c:pt>
                <c:pt idx="2">
                  <c:v>3.31962593948293E-2</c:v>
                </c:pt>
                <c:pt idx="3">
                  <c:v>4.1459132968606302E-2</c:v>
                </c:pt>
                <c:pt idx="4">
                  <c:v>5.0614487069875813E-2</c:v>
                </c:pt>
                <c:pt idx="5">
                  <c:v>6.0499807507458987E-2</c:v>
                </c:pt>
                <c:pt idx="6">
                  <c:v>7.1470789845218194E-2</c:v>
                </c:pt>
                <c:pt idx="7">
                  <c:v>8.3428395742257466E-2</c:v>
                </c:pt>
                <c:pt idx="8">
                  <c:v>9.6857872843488471E-2</c:v>
                </c:pt>
                <c:pt idx="9">
                  <c:v>0.11141904739688498</c:v>
                </c:pt>
                <c:pt idx="10">
                  <c:v>0.12692084203781301</c:v>
                </c:pt>
                <c:pt idx="11">
                  <c:v>0.14395841949674806</c:v>
                </c:pt>
                <c:pt idx="12">
                  <c:v>0.16259113070864201</c:v>
                </c:pt>
                <c:pt idx="13">
                  <c:v>0.18285816864403401</c:v>
                </c:pt>
                <c:pt idx="14">
                  <c:v>0.20450505179567199</c:v>
                </c:pt>
                <c:pt idx="15">
                  <c:v>0.22827502026596994</c:v>
                </c:pt>
                <c:pt idx="16">
                  <c:v>0.25416302296820786</c:v>
                </c:pt>
                <c:pt idx="17">
                  <c:v>0.28193312614890587</c:v>
                </c:pt>
                <c:pt idx="18">
                  <c:v>0.31181784085941422</c:v>
                </c:pt>
                <c:pt idx="19">
                  <c:v>0.34395890164385323</c:v>
                </c:pt>
                <c:pt idx="20">
                  <c:v>0.37856506111679311</c:v>
                </c:pt>
                <c:pt idx="21">
                  <c:v>0.41532934139501915</c:v>
                </c:pt>
                <c:pt idx="22">
                  <c:v>0.45352751504226813</c:v>
                </c:pt>
                <c:pt idx="23">
                  <c:v>0.49289310287390897</c:v>
                </c:pt>
                <c:pt idx="24">
                  <c:v>0.53444528692019222</c:v>
                </c:pt>
                <c:pt idx="25">
                  <c:v>0.57700859578867603</c:v>
                </c:pt>
                <c:pt idx="26">
                  <c:v>0.61987951702337962</c:v>
                </c:pt>
                <c:pt idx="27">
                  <c:v>0.662017664245655</c:v>
                </c:pt>
                <c:pt idx="28">
                  <c:v>0.70290658496280778</c:v>
                </c:pt>
                <c:pt idx="29">
                  <c:v>0.74023879923218405</c:v>
                </c:pt>
                <c:pt idx="30">
                  <c:v>0.77539585822969559</c:v>
                </c:pt>
                <c:pt idx="31">
                  <c:v>0.80769142890973122</c:v>
                </c:pt>
                <c:pt idx="32">
                  <c:v>0.83900269716290998</c:v>
                </c:pt>
                <c:pt idx="33">
                  <c:v>0.86814007379162905</c:v>
                </c:pt>
                <c:pt idx="34">
                  <c:v>0.89447662381670878</c:v>
                </c:pt>
                <c:pt idx="35">
                  <c:v>0.91756268343765357</c:v>
                </c:pt>
                <c:pt idx="36">
                  <c:v>0.93717941044349262</c:v>
                </c:pt>
                <c:pt idx="37">
                  <c:v>0.95331634587271341</c:v>
                </c:pt>
                <c:pt idx="38">
                  <c:v>0.96629290425924796</c:v>
                </c:pt>
                <c:pt idx="39">
                  <c:v>0.97634453626736195</c:v>
                </c:pt>
                <c:pt idx="40">
                  <c:v>0.98442116835995863</c:v>
                </c:pt>
              </c:numCache>
            </c:numRef>
          </c:val>
          <c:smooth val="0"/>
        </c:ser>
        <c:dLbls>
          <c:showLegendKey val="0"/>
          <c:showVal val="0"/>
          <c:showCatName val="0"/>
          <c:showSerName val="0"/>
          <c:showPercent val="0"/>
          <c:showBubbleSize val="0"/>
        </c:dLbls>
        <c:marker val="1"/>
        <c:smooth val="0"/>
        <c:axId val="353944320"/>
        <c:axId val="353964032"/>
      </c:lineChart>
      <c:catAx>
        <c:axId val="353944320"/>
        <c:scaling>
          <c:orientation val="minMax"/>
        </c:scaling>
        <c:delete val="0"/>
        <c:axPos val="b"/>
        <c:title>
          <c:tx>
            <c:rich>
              <a:bodyPr/>
              <a:lstStyle/>
              <a:p>
                <a:pPr>
                  <a:defRPr/>
                </a:pPr>
                <a:r>
                  <a:rPr lang="en-GB"/>
                  <a:t>Age</a:t>
                </a:r>
              </a:p>
            </c:rich>
          </c:tx>
          <c:overlay val="0"/>
        </c:title>
        <c:numFmt formatCode="General" sourceLinked="1"/>
        <c:majorTickMark val="out"/>
        <c:minorTickMark val="none"/>
        <c:tickLblPos val="nextTo"/>
        <c:txPr>
          <a:bodyPr/>
          <a:lstStyle/>
          <a:p>
            <a:pPr>
              <a:defRPr sz="800"/>
            </a:pPr>
            <a:endParaRPr lang="en-US"/>
          </a:p>
        </c:txPr>
        <c:crossAx val="353964032"/>
        <c:crosses val="autoZero"/>
        <c:auto val="1"/>
        <c:lblAlgn val="ctr"/>
        <c:lblOffset val="100"/>
        <c:noMultiLvlLbl val="0"/>
      </c:catAx>
      <c:valAx>
        <c:axId val="353964032"/>
        <c:scaling>
          <c:orientation val="minMax"/>
          <c:max val="1"/>
        </c:scaling>
        <c:delete val="0"/>
        <c:axPos val="l"/>
        <c:majorGridlines/>
        <c:title>
          <c:tx>
            <c:rich>
              <a:bodyPr rot="-5400000" vert="horz"/>
              <a:lstStyle/>
              <a:p>
                <a:pPr>
                  <a:defRPr/>
                </a:pPr>
                <a:r>
                  <a:rPr lang="en-GB"/>
                  <a:t>Percentage</a:t>
                </a:r>
              </a:p>
            </c:rich>
          </c:tx>
          <c:layout>
            <c:manualLayout>
              <c:xMode val="edge"/>
              <c:yMode val="edge"/>
              <c:x val="5.7342913173130563E-4"/>
              <c:y val="0.34482481636104206"/>
            </c:manualLayout>
          </c:layout>
          <c:overlay val="0"/>
        </c:title>
        <c:numFmt formatCode="0%" sourceLinked="0"/>
        <c:majorTickMark val="out"/>
        <c:minorTickMark val="none"/>
        <c:tickLblPos val="nextTo"/>
        <c:crossAx val="353944320"/>
        <c:crosses val="autoZero"/>
        <c:crossBetween val="between"/>
      </c:valAx>
      <c:spPr>
        <a:ln>
          <a:solidFill>
            <a:schemeClr val="bg1">
              <a:lumMod val="75000"/>
            </a:schemeClr>
          </a:solidFill>
        </a:ln>
      </c:spPr>
    </c:plotArea>
    <c:legend>
      <c:legendPos val="r"/>
      <c:layout>
        <c:manualLayout>
          <c:xMode val="edge"/>
          <c:yMode val="edge"/>
          <c:x val="0.69004428815330165"/>
          <c:y val="0.36026896303513928"/>
          <c:w val="0.30995571184669907"/>
          <c:h val="0.27946172280304432"/>
        </c:manualLayout>
      </c:layout>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198250218722662E-2"/>
          <c:y val="4.856512141280353E-2"/>
          <c:w val="0.56944547723962613"/>
          <c:h val="0.74888182023604666"/>
        </c:manualLayout>
      </c:layout>
      <c:lineChart>
        <c:grouping val="standard"/>
        <c:varyColors val="0"/>
        <c:ser>
          <c:idx val="0"/>
          <c:order val="0"/>
          <c:tx>
            <c:strRef>
              <c:f>Valid2!$AL$2</c:f>
              <c:strCache>
                <c:ptCount val="1"/>
                <c:pt idx="0">
                  <c:v>No treatment </c:v>
                </c:pt>
              </c:strCache>
            </c:strRef>
          </c:tx>
          <c:spPr>
            <a:ln w="6350">
              <a:solidFill>
                <a:schemeClr val="tx1"/>
              </a:solidFill>
            </a:ln>
          </c:spPr>
          <c:marker>
            <c:symbol val="none"/>
          </c:marker>
          <c:cat>
            <c:numRef>
              <c:f>Valid2!$AK$3:$AK$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L$3:$AL$43</c:f>
              <c:numCache>
                <c:formatCode>General</c:formatCode>
                <c:ptCount val="41"/>
                <c:pt idx="0">
                  <c:v>0</c:v>
                </c:pt>
                <c:pt idx="1">
                  <c:v>1.0832385644309077E-2</c:v>
                </c:pt>
                <c:pt idx="2">
                  <c:v>3.7334544709896542E-2</c:v>
                </c:pt>
                <c:pt idx="3">
                  <c:v>4.4307538277484543E-2</c:v>
                </c:pt>
                <c:pt idx="4">
                  <c:v>5.0801122567648266E-2</c:v>
                </c:pt>
                <c:pt idx="5">
                  <c:v>5.6812165569258707E-2</c:v>
                </c:pt>
                <c:pt idx="6">
                  <c:v>6.2351126268202273E-2</c:v>
                </c:pt>
                <c:pt idx="7">
                  <c:v>6.7390974901144873E-2</c:v>
                </c:pt>
                <c:pt idx="8">
                  <c:v>7.1936794191224882E-2</c:v>
                </c:pt>
                <c:pt idx="9">
                  <c:v>7.5940547660738544E-2</c:v>
                </c:pt>
                <c:pt idx="10">
                  <c:v>7.9429430717227981E-2</c:v>
                </c:pt>
                <c:pt idx="11">
                  <c:v>8.2425018704431127E-2</c:v>
                </c:pt>
                <c:pt idx="12">
                  <c:v>8.4863901286492224E-2</c:v>
                </c:pt>
                <c:pt idx="13">
                  <c:v>8.6735633017472641E-2</c:v>
                </c:pt>
                <c:pt idx="14">
                  <c:v>8.8033453983751037E-2</c:v>
                </c:pt>
                <c:pt idx="15">
                  <c:v>8.8790032260569418E-2</c:v>
                </c:pt>
                <c:pt idx="16">
                  <c:v>8.8912459121770246E-2</c:v>
                </c:pt>
                <c:pt idx="17">
                  <c:v>8.83996831403904E-2</c:v>
                </c:pt>
                <c:pt idx="18">
                  <c:v>8.72858502869093E-2</c:v>
                </c:pt>
                <c:pt idx="19">
                  <c:v>8.554489380261715E-2</c:v>
                </c:pt>
                <c:pt idx="20">
                  <c:v>8.3163594862805515E-2</c:v>
                </c:pt>
                <c:pt idx="21">
                  <c:v>8.012046644967058E-2</c:v>
                </c:pt>
                <c:pt idx="22">
                  <c:v>7.6471183583260147E-2</c:v>
                </c:pt>
                <c:pt idx="23">
                  <c:v>7.2338950517239001E-2</c:v>
                </c:pt>
                <c:pt idx="24">
                  <c:v>6.7785697963191602E-2</c:v>
                </c:pt>
                <c:pt idx="25">
                  <c:v>6.26833808586445E-2</c:v>
                </c:pt>
                <c:pt idx="26">
                  <c:v>5.7231766386735064E-2</c:v>
                </c:pt>
                <c:pt idx="27">
                  <c:v>5.15654939358315E-2</c:v>
                </c:pt>
                <c:pt idx="28">
                  <c:v>4.5871572493772376E-2</c:v>
                </c:pt>
                <c:pt idx="29">
                  <c:v>4.0258221953009481E-2</c:v>
                </c:pt>
                <c:pt idx="30">
                  <c:v>3.509741094115091E-2</c:v>
                </c:pt>
                <c:pt idx="31">
                  <c:v>3.0207336329927798E-2</c:v>
                </c:pt>
                <c:pt idx="32">
                  <c:v>2.5708320923695228E-2</c:v>
                </c:pt>
                <c:pt idx="33">
                  <c:v>2.1342810988665469E-2</c:v>
                </c:pt>
                <c:pt idx="34">
                  <c:v>1.729993996373096E-2</c:v>
                </c:pt>
                <c:pt idx="35">
                  <c:v>1.3680659185607548E-2</c:v>
                </c:pt>
                <c:pt idx="36">
                  <c:v>1.0553291533327602E-2</c:v>
                </c:pt>
                <c:pt idx="37">
                  <c:v>7.9461544895907867E-3</c:v>
                </c:pt>
                <c:pt idx="38">
                  <c:v>5.8520625964784473E-3</c:v>
                </c:pt>
                <c:pt idx="39">
                  <c:v>4.2153440706718323E-3</c:v>
                </c:pt>
                <c:pt idx="40">
                  <c:v>2.9890501709045818E-3</c:v>
                </c:pt>
              </c:numCache>
            </c:numRef>
          </c:val>
          <c:smooth val="0"/>
        </c:ser>
        <c:ser>
          <c:idx val="1"/>
          <c:order val="1"/>
          <c:tx>
            <c:strRef>
              <c:f>Valid2!$AM$2</c:f>
              <c:strCache>
                <c:ptCount val="1"/>
                <c:pt idx="0">
                  <c:v>Single drugs</c:v>
                </c:pt>
              </c:strCache>
            </c:strRef>
          </c:tx>
          <c:spPr>
            <a:ln w="6350">
              <a:solidFill>
                <a:schemeClr val="tx1"/>
              </a:solidFill>
              <a:prstDash val="dash"/>
            </a:ln>
          </c:spPr>
          <c:marker>
            <c:symbol val="none"/>
          </c:marker>
          <c:cat>
            <c:numRef>
              <c:f>Valid2!$AK$3:$AK$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M$3:$AM$43</c:f>
              <c:numCache>
                <c:formatCode>General</c:formatCode>
                <c:ptCount val="41"/>
                <c:pt idx="0">
                  <c:v>0</c:v>
                </c:pt>
                <c:pt idx="1">
                  <c:v>1.0156553265375075E-2</c:v>
                </c:pt>
                <c:pt idx="2">
                  <c:v>2.7312837885563688E-2</c:v>
                </c:pt>
                <c:pt idx="3">
                  <c:v>3.1949210807571363E-2</c:v>
                </c:pt>
                <c:pt idx="4">
                  <c:v>3.6325381934404544E-2</c:v>
                </c:pt>
                <c:pt idx="5">
                  <c:v>4.0434652258241444E-2</c:v>
                </c:pt>
                <c:pt idx="6">
                  <c:v>4.4279203923187772E-2</c:v>
                </c:pt>
                <c:pt idx="7">
                  <c:v>4.7835720951348325E-2</c:v>
                </c:pt>
                <c:pt idx="8">
                  <c:v>5.1102411230578765E-2</c:v>
                </c:pt>
                <c:pt idx="9">
                  <c:v>5.4041161672605698E-2</c:v>
                </c:pt>
                <c:pt idx="10">
                  <c:v>5.6664704962101804E-2</c:v>
                </c:pt>
                <c:pt idx="11">
                  <c:v>5.8981867930048476E-2</c:v>
                </c:pt>
                <c:pt idx="12">
                  <c:v>6.0942813938565973E-2</c:v>
                </c:pt>
                <c:pt idx="13">
                  <c:v>6.2533667390414799E-2</c:v>
                </c:pt>
                <c:pt idx="14">
                  <c:v>6.3742756928906338E-2</c:v>
                </c:pt>
                <c:pt idx="15">
                  <c:v>6.4585841755441908E-2</c:v>
                </c:pt>
                <c:pt idx="16">
                  <c:v>6.4989939226637206E-2</c:v>
                </c:pt>
                <c:pt idx="17">
                  <c:v>6.4946026121780132E-2</c:v>
                </c:pt>
                <c:pt idx="18">
                  <c:v>6.4470036602149894E-2</c:v>
                </c:pt>
                <c:pt idx="19">
                  <c:v>6.3534617939850935E-2</c:v>
                </c:pt>
                <c:pt idx="20">
                  <c:v>6.2121078382385217E-2</c:v>
                </c:pt>
                <c:pt idx="21">
                  <c:v>6.0204118298624869E-2</c:v>
                </c:pt>
                <c:pt idx="22">
                  <c:v>5.7814749522827245E-2</c:v>
                </c:pt>
                <c:pt idx="23">
                  <c:v>5.5035010023975234E-2</c:v>
                </c:pt>
                <c:pt idx="24">
                  <c:v>5.1903132203938322E-2</c:v>
                </c:pt>
                <c:pt idx="25">
                  <c:v>4.8314726023595406E-2</c:v>
                </c:pt>
                <c:pt idx="26">
                  <c:v>4.4412397386217876E-2</c:v>
                </c:pt>
                <c:pt idx="27">
                  <c:v>4.0292769355914512E-2</c:v>
                </c:pt>
                <c:pt idx="28">
                  <c:v>3.6095953517511582E-2</c:v>
                </c:pt>
                <c:pt idx="29">
                  <c:v>3.1904843321389841E-2</c:v>
                </c:pt>
                <c:pt idx="30">
                  <c:v>2.8012623925560889E-2</c:v>
                </c:pt>
                <c:pt idx="31">
                  <c:v>2.4282056607124191E-2</c:v>
                </c:pt>
                <c:pt idx="32">
                  <c:v>2.0813394640559958E-2</c:v>
                </c:pt>
                <c:pt idx="33">
                  <c:v>1.7405332761357882E-2</c:v>
                </c:pt>
                <c:pt idx="34">
                  <c:v>1.4213121444639064E-2</c:v>
                </c:pt>
                <c:pt idx="35">
                  <c:v>1.1324411187407683E-2</c:v>
                </c:pt>
                <c:pt idx="36">
                  <c:v>8.8024821097488735E-3</c:v>
                </c:pt>
                <c:pt idx="37">
                  <c:v>6.6791559452396027E-3</c:v>
                </c:pt>
                <c:pt idx="38">
                  <c:v>4.9573411674424866E-3</c:v>
                </c:pt>
                <c:pt idx="39">
                  <c:v>3.5989484469154472E-3</c:v>
                </c:pt>
                <c:pt idx="40">
                  <c:v>2.5720335538649882E-3</c:v>
                </c:pt>
              </c:numCache>
            </c:numRef>
          </c:val>
          <c:smooth val="0"/>
        </c:ser>
        <c:ser>
          <c:idx val="2"/>
          <c:order val="2"/>
          <c:tx>
            <c:strRef>
              <c:f>Valid2!$AN$2</c:f>
              <c:strCache>
                <c:ptCount val="1"/>
                <c:pt idx="0">
                  <c:v>Two-drug combinations</c:v>
                </c:pt>
              </c:strCache>
            </c:strRef>
          </c:tx>
          <c:spPr>
            <a:ln w="6350">
              <a:solidFill>
                <a:schemeClr val="tx1"/>
              </a:solidFill>
              <a:prstDash val="sysDot"/>
            </a:ln>
          </c:spPr>
          <c:marker>
            <c:symbol val="none"/>
          </c:marker>
          <c:cat>
            <c:numRef>
              <c:f>Valid2!$AK$3:$AK$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N$3:$AN$43</c:f>
              <c:numCache>
                <c:formatCode>General</c:formatCode>
                <c:ptCount val="41"/>
                <c:pt idx="0">
                  <c:v>0</c:v>
                </c:pt>
                <c:pt idx="1">
                  <c:v>9.6203446673347216E-3</c:v>
                </c:pt>
                <c:pt idx="2">
                  <c:v>1.9934652698551037E-2</c:v>
                </c:pt>
                <c:pt idx="3">
                  <c:v>2.2982730378171782E-2</c:v>
                </c:pt>
                <c:pt idx="4">
                  <c:v>2.5890579490184733E-2</c:v>
                </c:pt>
                <c:pt idx="5">
                  <c:v>2.8651813695547899E-2</c:v>
                </c:pt>
                <c:pt idx="6">
                  <c:v>3.1265805294849777E-2</c:v>
                </c:pt>
                <c:pt idx="7">
                  <c:v>3.3714860574168344E-2</c:v>
                </c:pt>
                <c:pt idx="8">
                  <c:v>3.5995526849030839E-2</c:v>
                </c:pt>
                <c:pt idx="9">
                  <c:v>3.8079915489664454E-2</c:v>
                </c:pt>
                <c:pt idx="10">
                  <c:v>3.9973988437536044E-2</c:v>
                </c:pt>
                <c:pt idx="11">
                  <c:v>4.1680970338568116E-2</c:v>
                </c:pt>
                <c:pt idx="12">
                  <c:v>4.3164281753565771E-2</c:v>
                </c:pt>
                <c:pt idx="13">
                  <c:v>4.4411341002716806E-2</c:v>
                </c:pt>
                <c:pt idx="14">
                  <c:v>4.5410781189863671E-2</c:v>
                </c:pt>
                <c:pt idx="15">
                  <c:v>4.6169823616257787E-2</c:v>
                </c:pt>
                <c:pt idx="16">
                  <c:v>4.6634279805370736E-2</c:v>
                </c:pt>
                <c:pt idx="17">
                  <c:v>4.6793478911700576E-2</c:v>
                </c:pt>
                <c:pt idx="18">
                  <c:v>4.6653848668129522E-2</c:v>
                </c:pt>
                <c:pt idx="19">
                  <c:v>4.6191276138914224E-2</c:v>
                </c:pt>
                <c:pt idx="20">
                  <c:v>4.5387152808861707E-2</c:v>
                </c:pt>
                <c:pt idx="21">
                  <c:v>4.4217567961317532E-2</c:v>
                </c:pt>
                <c:pt idx="22">
                  <c:v>4.2698272677469035E-2</c:v>
                </c:pt>
                <c:pt idx="23">
                  <c:v>4.0881988560583386E-2</c:v>
                </c:pt>
                <c:pt idx="24">
                  <c:v>3.8790572268929562E-2</c:v>
                </c:pt>
                <c:pt idx="25">
                  <c:v>3.6341629781344878E-2</c:v>
                </c:pt>
                <c:pt idx="26">
                  <c:v>3.3632897911079256E-2</c:v>
                </c:pt>
                <c:pt idx="27">
                  <c:v>3.0730196750597027E-2</c:v>
                </c:pt>
                <c:pt idx="28">
                  <c:v>2.7733689123561785E-2</c:v>
                </c:pt>
                <c:pt idx="29">
                  <c:v>2.4703083591814216E-2</c:v>
                </c:pt>
                <c:pt idx="30">
                  <c:v>2.1860624967868978E-2</c:v>
                </c:pt>
                <c:pt idx="31">
                  <c:v>1.9104031988966517E-2</c:v>
                </c:pt>
                <c:pt idx="32">
                  <c:v>1.6512519878782276E-2</c:v>
                </c:pt>
                <c:pt idx="33">
                  <c:v>1.3931362114756768E-2</c:v>
                </c:pt>
                <c:pt idx="34">
                  <c:v>1.1482818782221843E-2</c:v>
                </c:pt>
                <c:pt idx="35">
                  <c:v>9.2393542742342863E-3</c:v>
                </c:pt>
                <c:pt idx="36">
                  <c:v>7.2564961778121412E-3</c:v>
                </c:pt>
                <c:pt idx="37">
                  <c:v>5.5664104940765444E-3</c:v>
                </c:pt>
                <c:pt idx="38">
                  <c:v>4.1789623657833112E-3</c:v>
                </c:pt>
                <c:pt idx="39">
                  <c:v>3.0705240834012432E-3</c:v>
                </c:pt>
                <c:pt idx="40">
                  <c:v>2.222006407132578E-3</c:v>
                </c:pt>
              </c:numCache>
            </c:numRef>
          </c:val>
          <c:smooth val="0"/>
        </c:ser>
        <c:ser>
          <c:idx val="3"/>
          <c:order val="3"/>
          <c:tx>
            <c:strRef>
              <c:f>Valid2!$AO$2</c:f>
              <c:strCache>
                <c:ptCount val="1"/>
                <c:pt idx="0">
                  <c:v>Three-drug combinations</c:v>
                </c:pt>
              </c:strCache>
            </c:strRef>
          </c:tx>
          <c:spPr>
            <a:ln w="6350"/>
          </c:spPr>
          <c:marker>
            <c:symbol val="circle"/>
            <c:size val="2"/>
            <c:spPr>
              <a:solidFill>
                <a:schemeClr val="tx1"/>
              </a:solidFill>
              <a:ln>
                <a:solidFill>
                  <a:schemeClr val="tx1"/>
                </a:solidFill>
              </a:ln>
            </c:spPr>
          </c:marker>
          <c:cat>
            <c:numRef>
              <c:f>Valid2!$AK$3:$AK$43</c:f>
              <c:numCache>
                <c:formatCode>General</c:formatCode>
                <c:ptCount val="4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pt idx="31">
                  <c:v>91</c:v>
                </c:pt>
                <c:pt idx="32">
                  <c:v>92</c:v>
                </c:pt>
                <c:pt idx="33">
                  <c:v>93</c:v>
                </c:pt>
                <c:pt idx="34">
                  <c:v>94</c:v>
                </c:pt>
                <c:pt idx="35">
                  <c:v>95</c:v>
                </c:pt>
                <c:pt idx="36">
                  <c:v>96</c:v>
                </c:pt>
                <c:pt idx="37">
                  <c:v>97</c:v>
                </c:pt>
                <c:pt idx="38">
                  <c:v>98</c:v>
                </c:pt>
                <c:pt idx="39">
                  <c:v>99</c:v>
                </c:pt>
                <c:pt idx="40">
                  <c:v>100</c:v>
                </c:pt>
              </c:numCache>
            </c:numRef>
          </c:cat>
          <c:val>
            <c:numRef>
              <c:f>Valid2!$AO$3:$AO$43</c:f>
              <c:numCache>
                <c:formatCode>General</c:formatCode>
                <c:ptCount val="41"/>
                <c:pt idx="0">
                  <c:v>0</c:v>
                </c:pt>
                <c:pt idx="1">
                  <c:v>9.0804671551818032E-3</c:v>
                </c:pt>
                <c:pt idx="2">
                  <c:v>1.4580151528448397E-2</c:v>
                </c:pt>
                <c:pt idx="3">
                  <c:v>1.6573431471691512E-2</c:v>
                </c:pt>
                <c:pt idx="4">
                  <c:v>1.8490037440676621E-2</c:v>
                </c:pt>
                <c:pt idx="5">
                  <c:v>2.0325011173158488E-2</c:v>
                </c:pt>
                <c:pt idx="6">
                  <c:v>2.2077167918181692E-2</c:v>
                </c:pt>
                <c:pt idx="7">
                  <c:v>2.3733867032466344E-2</c:v>
                </c:pt>
                <c:pt idx="8">
                  <c:v>2.5291960106111511E-2</c:v>
                </c:pt>
                <c:pt idx="9">
                  <c:v>2.6731888927293487E-2</c:v>
                </c:pt>
                <c:pt idx="10">
                  <c:v>2.8056652642184043E-2</c:v>
                </c:pt>
                <c:pt idx="11">
                  <c:v>2.9267307627420552E-2</c:v>
                </c:pt>
                <c:pt idx="12">
                  <c:v>3.0338060957134576E-2</c:v>
                </c:pt>
                <c:pt idx="13">
                  <c:v>3.1259105920901191E-2</c:v>
                </c:pt>
                <c:pt idx="14">
                  <c:v>3.2021283181142571E-2</c:v>
                </c:pt>
                <c:pt idx="15">
                  <c:v>3.2627887266191542E-2</c:v>
                </c:pt>
                <c:pt idx="16">
                  <c:v>3.3040231441859032E-2</c:v>
                </c:pt>
                <c:pt idx="17">
                  <c:v>3.3248936575628274E-2</c:v>
                </c:pt>
                <c:pt idx="18">
                  <c:v>3.3256125055486759E-2</c:v>
                </c:pt>
                <c:pt idx="19">
                  <c:v>3.3042672817302984E-2</c:v>
                </c:pt>
                <c:pt idx="20">
                  <c:v>3.2592854555601736E-2</c:v>
                </c:pt>
                <c:pt idx="21">
                  <c:v>3.1886807678276598E-2</c:v>
                </c:pt>
                <c:pt idx="22">
                  <c:v>3.0931950181841656E-2</c:v>
                </c:pt>
                <c:pt idx="23">
                  <c:v>2.9761662712385159E-2</c:v>
                </c:pt>
                <c:pt idx="24">
                  <c:v>2.8387789259234068E-2</c:v>
                </c:pt>
                <c:pt idx="25">
                  <c:v>2.6747679536633151E-2</c:v>
                </c:pt>
                <c:pt idx="26">
                  <c:v>2.4906599817374843E-2</c:v>
                </c:pt>
                <c:pt idx="27">
                  <c:v>2.2907823015091588E-2</c:v>
                </c:pt>
                <c:pt idx="28">
                  <c:v>2.082047061710748E-2</c:v>
                </c:pt>
                <c:pt idx="29">
                  <c:v>1.8685530507926165E-2</c:v>
                </c:pt>
                <c:pt idx="30">
                  <c:v>1.6665613774497573E-2</c:v>
                </c:pt>
                <c:pt idx="31">
                  <c:v>1.4685475956865106E-2</c:v>
                </c:pt>
                <c:pt idx="32">
                  <c:v>1.2804631385477484E-2</c:v>
                </c:pt>
                <c:pt idx="33">
                  <c:v>1.0906363772031922E-2</c:v>
                </c:pt>
                <c:pt idx="34">
                  <c:v>9.0828522282294984E-3</c:v>
                </c:pt>
                <c:pt idx="35">
                  <c:v>7.3908053330344319E-3</c:v>
                </c:pt>
                <c:pt idx="36">
                  <c:v>5.8759105449175146E-3</c:v>
                </c:pt>
                <c:pt idx="37">
                  <c:v>4.5674410537909129E-3</c:v>
                </c:pt>
                <c:pt idx="38">
                  <c:v>3.4784364494758312E-3</c:v>
                </c:pt>
                <c:pt idx="39">
                  <c:v>2.5957316300660865E-3</c:v>
                </c:pt>
                <c:pt idx="40">
                  <c:v>1.9098603647854525E-3</c:v>
                </c:pt>
              </c:numCache>
            </c:numRef>
          </c:val>
          <c:smooth val="0"/>
        </c:ser>
        <c:dLbls>
          <c:showLegendKey val="0"/>
          <c:showVal val="0"/>
          <c:showCatName val="0"/>
          <c:showSerName val="0"/>
          <c:showPercent val="0"/>
          <c:showBubbleSize val="0"/>
        </c:dLbls>
        <c:marker val="1"/>
        <c:smooth val="0"/>
        <c:axId val="354029952"/>
        <c:axId val="354033024"/>
      </c:lineChart>
      <c:catAx>
        <c:axId val="354029952"/>
        <c:scaling>
          <c:orientation val="minMax"/>
        </c:scaling>
        <c:delete val="0"/>
        <c:axPos val="b"/>
        <c:title>
          <c:tx>
            <c:rich>
              <a:bodyPr/>
              <a:lstStyle/>
              <a:p>
                <a:pPr>
                  <a:defRPr/>
                </a:pPr>
                <a:r>
                  <a:rPr lang="en-GB"/>
                  <a:t>Age</a:t>
                </a:r>
              </a:p>
            </c:rich>
          </c:tx>
          <c:overlay val="0"/>
        </c:title>
        <c:numFmt formatCode="General" sourceLinked="1"/>
        <c:majorTickMark val="out"/>
        <c:minorTickMark val="none"/>
        <c:tickLblPos val="nextTo"/>
        <c:txPr>
          <a:bodyPr/>
          <a:lstStyle/>
          <a:p>
            <a:pPr>
              <a:defRPr sz="800"/>
            </a:pPr>
            <a:endParaRPr lang="en-US"/>
          </a:p>
        </c:txPr>
        <c:crossAx val="354033024"/>
        <c:crosses val="autoZero"/>
        <c:auto val="1"/>
        <c:lblAlgn val="ctr"/>
        <c:lblOffset val="100"/>
        <c:noMultiLvlLbl val="0"/>
      </c:catAx>
      <c:valAx>
        <c:axId val="354033024"/>
        <c:scaling>
          <c:orientation val="minMax"/>
        </c:scaling>
        <c:delete val="0"/>
        <c:axPos val="l"/>
        <c:majorGridlines/>
        <c:title>
          <c:tx>
            <c:rich>
              <a:bodyPr rot="-5400000" vert="horz"/>
              <a:lstStyle/>
              <a:p>
                <a:pPr>
                  <a:defRPr/>
                </a:pPr>
                <a:r>
                  <a:rPr lang="en-GB"/>
                  <a:t>Percentage</a:t>
                </a:r>
              </a:p>
            </c:rich>
          </c:tx>
          <c:layout>
            <c:manualLayout>
              <c:xMode val="edge"/>
              <c:yMode val="edge"/>
              <c:x val="1.8110809710330268E-3"/>
              <c:y val="0.31853590893206341"/>
            </c:manualLayout>
          </c:layout>
          <c:overlay val="0"/>
        </c:title>
        <c:numFmt formatCode="0%" sourceLinked="0"/>
        <c:majorTickMark val="out"/>
        <c:minorTickMark val="none"/>
        <c:tickLblPos val="nextTo"/>
        <c:crossAx val="354029952"/>
        <c:crosses val="autoZero"/>
        <c:crossBetween val="between"/>
        <c:majorUnit val="2.0000000000000011E-2"/>
      </c:valAx>
      <c:spPr>
        <a:ln>
          <a:solidFill>
            <a:schemeClr val="bg1">
              <a:lumMod val="75000"/>
            </a:schemeClr>
          </a:solidFill>
        </a:ln>
      </c:spPr>
    </c:plotArea>
    <c:legend>
      <c:legendPos val="r"/>
      <c:overlay val="0"/>
    </c:legend>
    <c:plotVisOnly val="1"/>
    <c:dispBlanksAs val="gap"/>
    <c:showDLblsOverMax val="0"/>
  </c:chart>
  <c:spPr>
    <a:ln>
      <a:no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75561</cdr:x>
      <cdr:y>0.68165</cdr:y>
    </cdr:from>
    <cdr:to>
      <cdr:x>0.96413</cdr:x>
      <cdr:y>0.77528</cdr:y>
    </cdr:to>
    <cdr:sp macro="" textlink="">
      <cdr:nvSpPr>
        <cdr:cNvPr id="2" name="Text Box 1"/>
        <cdr:cNvSpPr txBox="1"/>
      </cdr:nvSpPr>
      <cdr:spPr>
        <a:xfrm xmlns:a="http://schemas.openxmlformats.org/drawingml/2006/main">
          <a:off x="3209938" y="1733554"/>
          <a:ext cx="885811" cy="2381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r>
            <a:rPr lang="en-GB" sz="1000">
              <a:latin typeface="Times New Roman" panose="02020603050405020304" pitchFamily="18" charset="0"/>
              <a:cs typeface="Times New Roman" panose="02020603050405020304" pitchFamily="18" charset="0"/>
            </a:rPr>
            <a:t>ACEIs/ARB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993B8-BBBD-4A15-B9B5-007802863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162513</Words>
  <Characters>926328</Characters>
  <Application>Microsoft Office Word</Application>
  <DocSecurity>0</DocSecurity>
  <Lines>7719</Lines>
  <Paragraphs>21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6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n-Ju Kim</dc:creator>
  <cp:lastModifiedBy>EunjuKim1</cp:lastModifiedBy>
  <cp:revision>6</cp:revision>
  <cp:lastPrinted>2015-07-29T11:30:00Z</cp:lastPrinted>
  <dcterms:created xsi:type="dcterms:W3CDTF">2015-07-30T15:04:00Z</dcterms:created>
  <dcterms:modified xsi:type="dcterms:W3CDTF">2015-09-06T20:13:00Z</dcterms:modified>
</cp:coreProperties>
</file>